338" formatCode="General">
                  <c:v>0.14002489557789799</c:v>
                </c:pt>
                <c:pt idx="16339" formatCode="General">
                  <c:v>0.12276575810514</c:v>
                </c:pt>
                <c:pt idx="16340" formatCode="General">
                  <c:v>0.106335903978913</c:v>
                </c:pt>
                <c:pt idx="16341" formatCode="General">
                  <c:v>9.0018581706645895E-2</c:v>
                </c:pt>
                <c:pt idx="16342" formatCode="General">
                  <c:v>7.4248430036612495E-2</c:v>
                </c:pt>
                <c:pt idx="16343" formatCode="General">
                  <c:v>5.9421196585327601E-2</c:v>
                </c:pt>
                <c:pt idx="16344" formatCode="General">
                  <c:v>4.5547980355435502E-2</c:v>
                </c:pt>
                <c:pt idx="16345" formatCode="General">
                  <c:v>3.3121998784009198E-2</c:v>
                </c:pt>
                <c:pt idx="16346" formatCode="General">
                  <c:v>2.1849557841839298E-2</c:v>
                </c:pt>
                <c:pt idx="16347" formatCode="General">
                  <c:v>1.1247573539855E-2</c:v>
                </c:pt>
                <c:pt idx="16348" formatCode="General">
                  <c:v>1.2887714445350799E-3</c:v>
                </c:pt>
                <c:pt idx="16349" formatCode="General">
                  <c:v>-8.6787423980964895E-3</c:v>
                </c:pt>
                <c:pt idx="16350" formatCode="General">
                  <c:v>-1.8617069139145799E-2</c:v>
                </c:pt>
                <c:pt idx="16351" formatCode="General">
                  <c:v>-2.88598318876753E-2</c:v>
                </c:pt>
                <c:pt idx="16352" formatCode="General">
                  <c:v>-4.0486817269743201E-2</c:v>
                </c:pt>
                <c:pt idx="16353" formatCode="General">
                  <c:v>-5.3022840229134199E-2</c:v>
                </c:pt>
                <c:pt idx="16354" formatCode="General">
                  <c:v>-6.5464293483546807E-2</c:v>
                </c:pt>
                <c:pt idx="16355" formatCode="General">
                  <c:v>-7.7228480202445701E-2</c:v>
                </c:pt>
                <c:pt idx="16356" formatCode="General">
                  <c:v>-8.7618334008160104E-2</c:v>
                </c:pt>
                <c:pt idx="16357" formatCode="General">
                  <c:v>-9.6291886606353294E-2</c:v>
                </c:pt>
                <c:pt idx="16358" formatCode="General">
                  <c:v>-0.103725181725427</c:v>
                </c:pt>
                <c:pt idx="16359" formatCode="General">
                  <c:v>-0.11121337086987</c:v>
                </c:pt>
                <c:pt idx="16360" formatCode="General">
                  <c:v>-0.119894952250748</c:v>
                </c:pt>
                <c:pt idx="16361" formatCode="General">
                  <c:v>-0.12959314777570999</c:v>
                </c:pt>
                <c:pt idx="16362" formatCode="General">
                  <c:v>-0.139317239624345</c:v>
                </c:pt>
                <c:pt idx="16363" formatCode="General">
                  <c:v>-0.14947630871484699</c:v>
                </c:pt>
                <c:pt idx="16364" formatCode="General">
                  <c:v>-0.16102293347185301</c:v>
                </c:pt>
                <c:pt idx="16365" formatCode="General">
                  <c:v>-0.174254613282215</c:v>
                </c:pt>
                <c:pt idx="16366" formatCode="General">
                  <c:v>-0.189382199509296</c:v>
                </c:pt>
                <c:pt idx="16367" formatCode="General">
                  <c:v>-0.20563774916094801</c:v>
                </c:pt>
                <c:pt idx="16368" formatCode="General">
                  <c:v>-0.22169989718720301</c:v>
                </c:pt>
                <c:pt idx="16369" formatCode="General">
                  <c:v>-0.23662203783192101</c:v>
                </c:pt>
                <c:pt idx="16370" formatCode="General">
                  <c:v>-0.25044873038300502</c:v>
                </c:pt>
                <c:pt idx="16371" formatCode="General">
                  <c:v>-0.26236263815733801</c:v>
                </c:pt>
                <c:pt idx="16372" formatCode="General">
                  <c:v>-0.27272041475111197</c:v>
                </c:pt>
                <c:pt idx="16373" formatCode="General">
                  <c:v>-0.28228996999941403</c:v>
                </c:pt>
                <c:pt idx="16374" formatCode="General">
                  <c:v>-0.29080635064886501</c:v>
                </c:pt>
                <c:pt idx="16375" formatCode="General">
                  <c:v>-0.298925819607822</c:v>
                </c:pt>
                <c:pt idx="16376" formatCode="General">
                  <c:v>-0.30685439387682301</c:v>
                </c:pt>
                <c:pt idx="16377" formatCode="General">
                  <c:v>-0.31587740850199603</c:v>
                </c:pt>
                <c:pt idx="16378" formatCode="General">
                  <c:v>-0.32621753266789599</c:v>
                </c:pt>
                <c:pt idx="16379" formatCode="General">
                  <c:v>-0.33770543930479502</c:v>
                </c:pt>
                <c:pt idx="16380" formatCode="General">
                  <c:v>-0.35039243571756601</c:v>
                </c:pt>
                <c:pt idx="16381" formatCode="General">
                  <c:v>-0.36319767739161501</c:v>
                </c:pt>
                <c:pt idx="16382" formatCode="General">
                  <c:v>-0.375347765713957</c:v>
                </c:pt>
                <c:pt idx="16383" formatCode="General">
                  <c:v>-0.385921620597861</c:v>
                </c:pt>
                <c:pt idx="16384" formatCode="General">
                  <c:v>-0.39540965772782899</c:v>
                </c:pt>
                <c:pt idx="16385" formatCode="General">
                  <c:v>-0.40399975166124602</c:v>
                </c:pt>
                <c:pt idx="16386" formatCode="General">
                  <c:v>-0.41081868449695502</c:v>
                </c:pt>
                <c:pt idx="16387" formatCode="General">
                  <c:v>-0.41606149017722499</c:v>
                </c:pt>
                <c:pt idx="16388" formatCode="General">
                  <c:v>-0.41998623507677402</c:v>
                </c:pt>
                <c:pt idx="16389" formatCode="General">
                  <c:v>-0.421780593690465</c:v>
                </c:pt>
                <c:pt idx="16390" formatCode="General">
                  <c:v>-0.421022859003994</c:v>
                </c:pt>
                <c:pt idx="16391" formatCode="General">
                  <c:v>-0.41788904888470801</c:v>
                </c:pt>
                <c:pt idx="16392" formatCode="General">
                  <c:v>-0.41179196632729498</c:v>
                </c:pt>
                <c:pt idx="16393" formatCode="General">
                  <c:v>-0.40382558173421101</c:v>
                </c:pt>
                <c:pt idx="16394" formatCode="General">
                  <c:v>-0.39611515738523001</c:v>
                </c:pt>
                <c:pt idx="16395" formatCode="General">
                  <c:v>-0.38892094967097302</c:v>
                </c:pt>
                <c:pt idx="16396" formatCode="General">
                  <c:v>-0.382295690923045</c:v>
                </c:pt>
                <c:pt idx="16397" formatCode="General">
                  <c:v>-0.37678309820170502</c:v>
                </c:pt>
                <c:pt idx="16398" formatCode="General">
                  <c:v>-0.37371583758957999</c:v>
                </c:pt>
                <c:pt idx="16399" formatCode="General">
                  <c:v>-0.37418852215406401</c:v>
                </c:pt>
                <c:pt idx="16400" formatCode="General">
                  <c:v>-0.37769053458518198</c:v>
                </c:pt>
                <c:pt idx="16401" formatCode="General">
                  <c:v>-0.38409027187810901</c:v>
                </c:pt>
                <c:pt idx="16402" formatCode="General">
                  <c:v>-0.39397799020841601</c:v>
                </c:pt>
                <c:pt idx="16403" formatCode="General">
                  <c:v>-0.40797829210986197</c:v>
                </c:pt>
                <c:pt idx="16404" formatCode="General">
                  <c:v>-0.42596843000915202</c:v>
                </c:pt>
                <c:pt idx="16405" formatCode="General">
                  <c:v>-0.44634276926919098</c:v>
                </c:pt>
                <c:pt idx="16406" formatCode="General">
                  <c:v>-0.46806107784189599</c:v>
                </c:pt>
                <c:pt idx="16407" formatCode="General">
                  <c:v>-0.490451597685575</c:v>
                </c:pt>
                <c:pt idx="16408" formatCode="General">
                  <c:v>-0.51228570623981495</c:v>
                </c:pt>
                <c:pt idx="16409" formatCode="General">
                  <c:v>-0.532322570998772</c:v>
                </c:pt>
                <c:pt idx="16410" formatCode="General">
                  <c:v>-0.54987098117218403</c:v>
                </c:pt>
                <c:pt idx="16411" formatCode="General">
                  <c:v>-0.56464624272653796</c:v>
                </c:pt>
                <c:pt idx="16412" formatCode="General">
                  <c:v>-0.57621464947763001</c:v>
                </c:pt>
                <c:pt idx="16413" formatCode="General">
                  <c:v>-0.58532277071941197</c:v>
                </c:pt>
                <c:pt idx="16414" formatCode="General">
                  <c:v>-0.59293600654276601</c:v>
                </c:pt>
                <c:pt idx="16415" formatCode="General">
                  <c:v>-0.59869717628262198</c:v>
                </c:pt>
                <c:pt idx="16416" formatCode="General">
                  <c:v>-0.60306253941911303</c:v>
                </c:pt>
                <c:pt idx="16417" formatCode="General">
                  <c:v>-0.60571584409617496</c:v>
                </c:pt>
                <c:pt idx="16418" formatCode="General">
                  <c:v>-0.60521488848346805</c:v>
                </c:pt>
                <c:pt idx="16419" formatCode="General">
                  <c:v>-0.60198417111319302</c:v>
                </c:pt>
                <c:pt idx="16420" formatCode="General">
                  <c:v>-0.59623139450567098</c:v>
                </c:pt>
                <c:pt idx="16421" formatCode="General">
                  <c:v>-0.58843818058542796</c:v>
                </c:pt>
                <c:pt idx="16422" formatCode="General">
                  <c:v>-0.579751327405023</c:v>
                </c:pt>
                <c:pt idx="16423" formatCode="General">
                  <c:v>-0.57049851719539502</c:v>
                </c:pt>
                <c:pt idx="16424" formatCode="General">
                  <c:v>-0.56042168693636596</c:v>
                </c:pt>
                <c:pt idx="16425" formatCode="General">
                  <c:v>-0.54990291242871303</c:v>
                </c:pt>
                <c:pt idx="16426" formatCode="General">
                  <c:v>-0.53989106622558103</c:v>
                </c:pt>
                <c:pt idx="16427" formatCode="General">
                  <c:v>-0.53045601942540299</c:v>
                </c:pt>
                <c:pt idx="16428" formatCode="General">
                  <c:v>-0.52196815999124602</c:v>
                </c:pt>
                <c:pt idx="16429" formatCode="General">
                  <c:v>-0.51540154181614095</c:v>
                </c:pt>
                <c:pt idx="16430" formatCode="General">
                  <c:v>-0.51048718822107697</c:v>
                </c:pt>
                <c:pt idx="16431" formatCode="General">
                  <c:v>-0.50647467920747802</c:v>
                </c:pt>
                <c:pt idx="16432" formatCode="General">
                  <c:v>-0.50273233860158395</c:v>
                </c:pt>
                <c:pt idx="16433" formatCode="General">
                  <c:v>-0.49953800672967702</c:v>
                </c:pt>
                <c:pt idx="16434" formatCode="General">
                  <c:v>-0.49785545007530402</c:v>
                </c:pt>
                <c:pt idx="16435" formatCode="General">
                  <c:v>-0.49783505267702999</c:v>
                </c:pt>
                <c:pt idx="16436" formatCode="General">
                  <c:v>-0.49868366323564001</c:v>
                </c:pt>
                <c:pt idx="16437" formatCode="General">
                  <c:v>-0.49995847764089102</c:v>
                </c:pt>
                <c:pt idx="16438" formatCode="General">
                  <c:v>-0.50216367775492399</c:v>
                </c:pt>
                <c:pt idx="16439" formatCode="General">
                  <c:v>-0.50476615407606995</c:v>
                </c:pt>
                <c:pt idx="16440" formatCode="General">
                  <c:v>-0.50707529135046203</c:v>
                </c:pt>
                <c:pt idx="16441" formatCode="General">
                  <c:v>-0.50878868993246995</c:v>
                </c:pt>
                <c:pt idx="16442" formatCode="General">
                  <c:v>-0.50909224906099304</c:v>
                </c:pt>
                <c:pt idx="16443" formatCode="General">
                  <c:v>-0.50693038232034004</c:v>
                </c:pt>
                <c:pt idx="16444" formatCode="General">
                  <c:v>-0.50168125099995897</c:v>
                </c:pt>
                <c:pt idx="16445" formatCode="General">
                  <c:v>-0.49381331426407699</c:v>
                </c:pt>
                <c:pt idx="16446" formatCode="General">
                  <c:v>-0.48290075188426701</c:v>
                </c:pt>
                <c:pt idx="16447" formatCode="General">
                  <c:v>-0.468446176889463</c:v>
                </c:pt>
                <c:pt idx="16448" formatCode="General">
                  <c:v>-0.45168631017685101</c:v>
                </c:pt>
                <c:pt idx="16449" formatCode="General">
                  <c:v>-0.43426383415980102</c:v>
                </c:pt>
                <c:pt idx="16450" formatCode="General">
                  <c:v>-0.41780145719697998</c:v>
                </c:pt>
                <c:pt idx="16451" formatCode="General">
                  <c:v>-0.40264377720463101</c:v>
                </c:pt>
                <c:pt idx="16452" formatCode="General">
                  <c:v>-0.387768640519494</c:v>
                </c:pt>
                <c:pt idx="16453" formatCode="General">
                  <c:v>-0.37336372636653398</c:v>
                </c:pt>
                <c:pt idx="16454" formatCode="General">
                  <c:v>-0.36074940382067</c:v>
                </c:pt>
                <c:pt idx="16455" formatCode="General">
                  <c:v>-0.35056287379002798</c:v>
                </c:pt>
                <c:pt idx="16456" formatCode="General">
                  <c:v>-0.342345555870606</c:v>
                </c:pt>
                <c:pt idx="16457" formatCode="General">
                  <c:v>-0.33431163027503302</c:v>
                </c:pt>
                <c:pt idx="16458" formatCode="General">
                  <c:v>-0.32632666960371998</c:v>
                </c:pt>
                <c:pt idx="16459" formatCode="General">
                  <c:v>-0.31958716339475202</c:v>
                </c:pt>
                <c:pt idx="16460" formatCode="General">
                  <c:v>-0.313897271319108</c:v>
                </c:pt>
                <c:pt idx="16461" formatCode="General">
                  <c:v>-0.30928444924068599</c:v>
                </c:pt>
                <c:pt idx="16462" formatCode="General">
                  <c:v>-0.30619689227889502</c:v>
                </c:pt>
                <c:pt idx="16463" formatCode="General">
                  <c:v>-0.30520455315962702</c:v>
                </c:pt>
                <c:pt idx="16464" formatCode="General">
                  <c:v>-0.30678101193227802</c:v>
                </c:pt>
                <c:pt idx="16465" formatCode="General">
                  <c:v>-0.31017831260583001</c:v>
                </c:pt>
                <c:pt idx="16466" formatCode="General">
                  <c:v>-0.314806635351571</c:v>
                </c:pt>
                <c:pt idx="16467" formatCode="General">
                  <c:v>-0.32056659457534797</c:v>
                </c:pt>
                <c:pt idx="16468" formatCode="General">
                  <c:v>-0.32648319155719902</c:v>
                </c:pt>
                <c:pt idx="16469" formatCode="General">
                  <c:v>-0.33127202438318198</c:v>
                </c:pt>
                <c:pt idx="16470" formatCode="General">
                  <c:v>-0.33453678236134798</c:v>
                </c:pt>
                <c:pt idx="16471" formatCode="General">
                  <c:v>-0.33653871331128499</c:v>
                </c:pt>
                <c:pt idx="16472" formatCode="General">
                  <c:v>-0.33773309985665001</c:v>
                </c:pt>
                <c:pt idx="16473" formatCode="General">
                  <c:v>-0.33854782825033403</c:v>
                </c:pt>
                <c:pt idx="16474" formatCode="General">
                  <c:v>-0.33849893194055303</c:v>
                </c:pt>
                <c:pt idx="16475" formatCode="General">
                  <c:v>-0.33714983975095297</c:v>
                </c:pt>
                <c:pt idx="16476" formatCode="General">
                  <c:v>-0.334267745315044</c:v>
                </c:pt>
                <c:pt idx="16477" formatCode="General">
                  <c:v>-0.32886774176017802</c:v>
                </c:pt>
                <c:pt idx="16478" formatCode="General">
                  <c:v>-0.32088230397470902</c:v>
                </c:pt>
                <c:pt idx="16479" formatCode="General">
                  <c:v>-0.31125287984850702</c:v>
                </c:pt>
                <c:pt idx="16480" formatCode="General">
                  <c:v>-0.30118078724091402</c:v>
                </c:pt>
                <c:pt idx="16481" formatCode="General">
                  <c:v>-0.29095721630430199</c:v>
                </c:pt>
                <c:pt idx="16482" formatCode="General">
                  <c:v>-0.28112653625082301</c:v>
                </c:pt>
                <c:pt idx="16483" formatCode="General">
                  <c:v>-0.273320911809395</c:v>
                </c:pt>
                <c:pt idx="16484" formatCode="General">
                  <c:v>-0.26768106731130997</c:v>
                </c:pt>
                <c:pt idx="16485" formatCode="General">
                  <c:v>-0.26376511714203998</c:v>
                </c:pt>
                <c:pt idx="16486" formatCode="General">
                  <c:v>-0.26070935423129699</c:v>
                </c:pt>
                <c:pt idx="16487" formatCode="General">
                  <c:v>-0.25769709076608899</c:v>
                </c:pt>
                <c:pt idx="16488" formatCode="General">
                  <c:v>-0.25438394861493102</c:v>
                </c:pt>
                <c:pt idx="16489" formatCode="General">
                  <c:v>-0.24995285378035301</c:v>
                </c:pt>
                <c:pt idx="16490" formatCode="General">
                  <c:v>-0.244716437022658</c:v>
                </c:pt>
                <c:pt idx="16491" formatCode="General">
                  <c:v>-0.239218732424751</c:v>
                </c:pt>
                <c:pt idx="16492" formatCode="General">
                  <c:v>-0.23280978952548001</c:v>
                </c:pt>
                <c:pt idx="16493" formatCode="General">
                  <c:v>-0.22552806436280601</c:v>
                </c:pt>
                <c:pt idx="16494" formatCode="General">
                  <c:v>-0.217328085894128</c:v>
                </c:pt>
                <c:pt idx="16495" formatCode="General">
                  <c:v>-0.207316370154806</c:v>
                </c:pt>
                <c:pt idx="16496" formatCode="General">
                  <c:v>-0.195137653629958</c:v>
                </c:pt>
                <c:pt idx="16497" formatCode="General">
                  <c:v>-0.18039725595186801</c:v>
                </c:pt>
                <c:pt idx="16498" formatCode="General">
                  <c:v>-0.16238501293053301</c:v>
                </c:pt>
                <c:pt idx="16499" formatCode="General">
                  <c:v>-0.141359075364002</c:v>
                </c:pt>
                <c:pt idx="16500" formatCode="General">
                  <c:v>-0.11865259044580601</c:v>
                </c:pt>
                <c:pt idx="16501" formatCode="General">
                  <c:v>-9.4493854167360003E-2</c:v>
                </c:pt>
                <c:pt idx="16502" formatCode="General">
                  <c:v>-6.8434887434445202E-2</c:v>
                </c:pt>
                <c:pt idx="16503" formatCode="General">
                  <c:v>-4.1242127923670498E-2</c:v>
                </c:pt>
                <c:pt idx="16504" formatCode="General">
                  <c:v>-1.3708279274346501E-2</c:v>
                </c:pt>
                <c:pt idx="16505" formatCode="General">
                  <c:v>1.30444442608508E-2</c:v>
                </c:pt>
                <c:pt idx="16506" formatCode="General">
                  <c:v>3.7263069240938598E-2</c:v>
                </c:pt>
                <c:pt idx="16507" formatCode="General">
                  <c:v>5.8697366807394603E-2</c:v>
                </c:pt>
                <c:pt idx="16508" formatCode="General">
                  <c:v>7.8469069438514394E-2</c:v>
                </c:pt>
                <c:pt idx="16509" formatCode="General">
                  <c:v>9.7117595253134001E-2</c:v>
                </c:pt>
                <c:pt idx="16510" formatCode="General">
                  <c:v>0.114365804629682</c:v>
                </c:pt>
                <c:pt idx="16511" formatCode="General">
                  <c:v>0.12995522263662701</c:v>
                </c:pt>
                <c:pt idx="16512" formatCode="General">
                  <c:v>0.14386425460518801</c:v>
                </c:pt>
                <c:pt idx="16513" formatCode="General">
                  <c:v>0.156166911423051</c:v>
                </c:pt>
                <c:pt idx="16514" formatCode="General">
                  <c:v>0.166458599251988</c:v>
                </c:pt>
                <c:pt idx="16515" formatCode="General">
                  <c:v>0.17490113369558899</c:v>
                </c:pt>
                <c:pt idx="16516" formatCode="General">
                  <c:v>0.18232282552183199</c:v>
                </c:pt>
                <c:pt idx="16517" formatCode="General">
                  <c:v>0.189106898945235</c:v>
                </c:pt>
                <c:pt idx="16518" formatCode="General">
                  <c:v>0.19561553544672999</c:v>
                </c:pt>
                <c:pt idx="16519" formatCode="General">
                  <c:v>0.202480538847994</c:v>
                </c:pt>
                <c:pt idx="16520" formatCode="General">
                  <c:v>0.209521062829507</c:v>
                </c:pt>
                <c:pt idx="16521" formatCode="General">
                  <c:v>0.21577731349931001</c:v>
                </c:pt>
                <c:pt idx="16522" formatCode="General">
                  <c:v>0.22050327543714299</c:v>
                </c:pt>
                <c:pt idx="16523" formatCode="General">
                  <c:v>0.223990952213864</c:v>
                </c:pt>
                <c:pt idx="16524" formatCode="General">
                  <c:v>0.22690021647632799</c:v>
                </c:pt>
                <c:pt idx="16525" formatCode="General">
                  <c:v>0.229794074078254</c:v>
                </c:pt>
                <c:pt idx="16526" formatCode="General">
                  <c:v>0.23289490759901799</c:v>
                </c:pt>
                <c:pt idx="16527" formatCode="General">
                  <c:v>0.23579300901508299</c:v>
                </c:pt>
                <c:pt idx="16528" formatCode="General">
                  <c:v>0.239083492954</c:v>
                </c:pt>
                <c:pt idx="16529" formatCode="General">
                  <c:v>0.24393639760998301</c:v>
                </c:pt>
                <c:pt idx="16530" formatCode="General">
                  <c:v>0.250299505847207</c:v>
                </c:pt>
                <c:pt idx="16531" formatCode="General">
                  <c:v>0.25759489823988602</c:v>
                </c:pt>
                <c:pt idx="16532" formatCode="General">
                  <c:v>0.265948654574516</c:v>
                </c:pt>
                <c:pt idx="16533" formatCode="General">
                  <c:v>0.27520079591039998</c:v>
                </c:pt>
                <c:pt idx="16534" formatCode="General">
                  <c:v>0.28522022127879398</c:v>
                </c:pt>
                <c:pt idx="16535" formatCode="General">
                  <c:v>0.29490612437579</c:v>
                </c:pt>
                <c:pt idx="16536" formatCode="General">
                  <c:v>0.302809793213065</c:v>
                </c:pt>
                <c:pt idx="16537" formatCode="General">
                  <c:v>0.308615661294524</c:v>
                </c:pt>
                <c:pt idx="16538" formatCode="General">
                  <c:v>0.31326187249873699</c:v>
                </c:pt>
                <c:pt idx="16539" formatCode="General">
                  <c:v>0.31805657325026598</c:v>
                </c:pt>
                <c:pt idx="16540" formatCode="General">
                  <c:v>0.32320351111208101</c:v>
                </c:pt>
                <c:pt idx="16541" formatCode="General">
                  <c:v>0.32878298504579501</c:v>
                </c:pt>
                <c:pt idx="16542" formatCode="General">
                  <c:v>0.334036513071231</c:v>
                </c:pt>
                <c:pt idx="16543" formatCode="General">
                  <c:v>0.33848845551944701</c:v>
                </c:pt>
                <c:pt idx="16544" formatCode="General">
                  <c:v>0.34287538898536801</c:v>
                </c:pt>
                <c:pt idx="16545" formatCode="General">
                  <c:v>0.347686036560172</c:v>
                </c:pt>
                <c:pt idx="16546" formatCode="General">
                  <c:v>0.35444976359495201</c:v>
                </c:pt>
                <c:pt idx="16547" formatCode="General">
                  <c:v>0.36480002958437802</c:v>
                </c:pt>
                <c:pt idx="16548" formatCode="General">
                  <c:v>0.37765810118443</c:v>
                </c:pt>
                <c:pt idx="16549" formatCode="General">
                  <c:v>0.39186250747677098</c:v>
                </c:pt>
                <c:pt idx="16550" formatCode="General">
                  <c:v>0.40736602621655199</c:v>
                </c:pt>
                <c:pt idx="16551" formatCode="General">
                  <c:v>0.42353942385700399</c:v>
                </c:pt>
                <c:pt idx="16552" formatCode="General">
                  <c:v>0.43987156033956099</c:v>
                </c:pt>
                <c:pt idx="16553" formatCode="General">
                  <c:v>0.45580278379997602</c:v>
                </c:pt>
                <c:pt idx="16554" formatCode="General">
                  <c:v>0.47128854660111302</c:v>
                </c:pt>
                <c:pt idx="16555" formatCode="General">
                  <c:v>0.48576990814209697</c:v>
                </c:pt>
                <c:pt idx="16556" formatCode="General">
                  <c:v>0.49747478690061397</c:v>
                </c:pt>
                <c:pt idx="16557" formatCode="General">
                  <c:v>0.50617910996339999</c:v>
                </c:pt>
                <c:pt idx="16558" formatCode="General">
                  <c:v>0.51309664045617198</c:v>
                </c:pt>
                <c:pt idx="16559" formatCode="General">
                  <c:v>0.51811234293642205</c:v>
                </c:pt>
                <c:pt idx="16560" formatCode="General">
                  <c:v>0.52051563203622697</c:v>
                </c:pt>
                <c:pt idx="16561" formatCode="General">
                  <c:v>0.52069093319562898</c:v>
                </c:pt>
                <c:pt idx="16562" formatCode="General">
                  <c:v>0.51903493768598397</c:v>
                </c:pt>
                <c:pt idx="16563" formatCode="General">
                  <c:v>0.51587208226314796</c:v>
                </c:pt>
                <c:pt idx="16564" formatCode="General">
                  <c:v>0.51209832555780799</c:v>
                </c:pt>
                <c:pt idx="16565" formatCode="General">
                  <c:v>0.50857399985540397</c:v>
                </c:pt>
                <c:pt idx="16566" formatCode="General">
                  <c:v>0.50611446718805497</c:v>
                </c:pt>
                <c:pt idx="16567" formatCode="General">
                  <c:v>0.50582953625925098</c:v>
                </c:pt>
                <c:pt idx="16568" formatCode="General">
                  <c:v>0.50765459992236195</c:v>
                </c:pt>
                <c:pt idx="16569" formatCode="General">
                  <c:v>0.50996523701302199</c:v>
                </c:pt>
                <c:pt idx="16570" formatCode="General">
                  <c:v>0.512337847347339</c:v>
                </c:pt>
                <c:pt idx="16571" formatCode="General">
                  <c:v>0.51475714251175497</c:v>
                </c:pt>
                <c:pt idx="16572" formatCode="General">
                  <c:v>0.51603224673554404</c:v>
                </c:pt>
                <c:pt idx="16573" formatCode="General">
                  <c:v>0.51634800529938396</c:v>
                </c:pt>
                <c:pt idx="16574" formatCode="General">
                  <c:v>0.51738082465517199</c:v>
                </c:pt>
                <c:pt idx="16575" formatCode="General">
                  <c:v>0.51908153667478296</c:v>
                </c:pt>
                <c:pt idx="16576" formatCode="General">
                  <c:v>0.52042992694931201</c:v>
                </c:pt>
                <c:pt idx="16577" formatCode="General">
                  <c:v>0.52082446734561805</c:v>
                </c:pt>
                <c:pt idx="16578" formatCode="General">
                  <c:v>0.51967742210738999</c:v>
                </c:pt>
                <c:pt idx="16579" formatCode="General">
                  <c:v>0.517050259122942</c:v>
                </c:pt>
                <c:pt idx="16580" formatCode="General">
                  <c:v>0.51363130371695298</c:v>
                </c:pt>
                <c:pt idx="16581" formatCode="General">
                  <c:v>0.51018371523686401</c:v>
                </c:pt>
                <c:pt idx="16582" formatCode="General">
                  <c:v>0.50711211160986902</c:v>
                </c:pt>
                <c:pt idx="16583" formatCode="General">
                  <c:v>0.50378277389719095</c:v>
                </c:pt>
                <c:pt idx="16584" formatCode="General">
                  <c:v>0.49936514158524098</c:v>
                </c:pt>
                <c:pt idx="16585" formatCode="General">
                  <c:v>0.49439921755140698</c:v>
                </c:pt>
                <c:pt idx="16586" formatCode="General">
                  <c:v>0.48952984028095697</c:v>
                </c:pt>
                <c:pt idx="16587" formatCode="General">
                  <c:v>0.48471489897553599</c:v>
                </c:pt>
                <c:pt idx="16588" formatCode="General">
                  <c:v>0.48023205421502102</c:v>
                </c:pt>
                <c:pt idx="16589" formatCode="General">
                  <c:v>0.47585419752890301</c:v>
                </c:pt>
                <c:pt idx="16590" formatCode="General">
                  <c:v>0.47124336341996598</c:v>
                </c:pt>
                <c:pt idx="16591" formatCode="General">
                  <c:v>0.46690426275642599</c:v>
                </c:pt>
                <c:pt idx="16592" formatCode="General">
                  <c:v>0.463833608112382</c:v>
                </c:pt>
                <c:pt idx="16593" formatCode="General">
                  <c:v>0.46261435971603698</c:v>
                </c:pt>
                <c:pt idx="16594" formatCode="General">
                  <c:v>0.46209318027069302</c:v>
                </c:pt>
                <c:pt idx="16595" formatCode="General">
                  <c:v>0.46198058529826902</c:v>
                </c:pt>
                <c:pt idx="16596" formatCode="General">
                  <c:v>0.46260866892761399</c:v>
                </c:pt>
                <c:pt idx="16597" formatCode="General">
                  <c:v>0.46323428402912598</c:v>
                </c:pt>
                <c:pt idx="16598" formatCode="General">
                  <c:v>0.46305466205465801</c:v>
                </c:pt>
                <c:pt idx="16599" formatCode="General">
                  <c:v>0.462383808748973</c:v>
                </c:pt>
                <c:pt idx="16600" formatCode="General">
                  <c:v>0.46157891937996998</c:v>
                </c:pt>
                <c:pt idx="16601" formatCode="General">
                  <c:v>0.45889927205990999</c:v>
                </c:pt>
                <c:pt idx="16602" formatCode="General">
                  <c:v>0.45309638959712001</c:v>
                </c:pt>
                <c:pt idx="16603" formatCode="General">
                  <c:v>0.44413383041374999</c:v>
                </c:pt>
                <c:pt idx="16604" formatCode="General">
                  <c:v>0.43208787026357098</c:v>
                </c:pt>
                <c:pt idx="16605" formatCode="General">
                  <c:v>0.41807798670511198</c:v>
                </c:pt>
                <c:pt idx="16606" formatCode="General">
                  <c:v>0.404006107864742</c:v>
                </c:pt>
                <c:pt idx="16607" formatCode="General">
                  <c:v>0.39051437780507398</c:v>
                </c:pt>
                <c:pt idx="16608" formatCode="General">
                  <c:v>0.37767426759404199</c:v>
                </c:pt>
                <c:pt idx="16609" formatCode="General">
                  <c:v>0.36652302332204401</c:v>
                </c:pt>
                <c:pt idx="16610" formatCode="General">
                  <c:v>0.35754407503746599</c:v>
                </c:pt>
                <c:pt idx="16611" formatCode="General">
                  <c:v>0.35022081891788198</c:v>
                </c:pt>
                <c:pt idx="16612" formatCode="General">
                  <c:v>0.34381937574340299</c:v>
                </c:pt>
                <c:pt idx="16613" formatCode="General">
                  <c:v>0.33737052491355701</c:v>
                </c:pt>
                <c:pt idx="16614" formatCode="General">
                  <c:v>0.33009132019445903</c:v>
                </c:pt>
                <c:pt idx="16615" formatCode="General">
                  <c:v>0.32237403683549398</c:v>
                </c:pt>
                <c:pt idx="16616" formatCode="General">
                  <c:v>0.31530130955691199</c:v>
                </c:pt>
                <c:pt idx="16617" formatCode="General">
                  <c:v>0.30884252356365799</c:v>
                </c:pt>
                <c:pt idx="16618" formatCode="General">
                  <c:v>0.30210844640470702</c:v>
                </c:pt>
                <c:pt idx="16619" formatCode="General">
                  <c:v>0.295811598784608</c:v>
                </c:pt>
                <c:pt idx="16620" formatCode="General">
                  <c:v>0.29180871348791199</c:v>
                </c:pt>
                <c:pt idx="16621" formatCode="General">
                  <c:v>0.28978842366532498</c:v>
                </c:pt>
                <c:pt idx="16622" formatCode="General">
                  <c:v>0.28752475018135698</c:v>
                </c:pt>
                <c:pt idx="16623" formatCode="General">
                  <c:v>0.28456605587183098</c:v>
                </c:pt>
                <c:pt idx="16624" formatCode="General">
                  <c:v>0.280871325210588</c:v>
                </c:pt>
                <c:pt idx="16625" formatCode="General">
                  <c:v>0.27590104969965601</c:v>
                </c:pt>
                <c:pt idx="16626" formatCode="General">
                  <c:v>0.27024752086826098</c:v>
                </c:pt>
                <c:pt idx="16627" formatCode="General">
                  <c:v>0.26474709372937999</c:v>
                </c:pt>
                <c:pt idx="16628" formatCode="General">
                  <c:v>0.25968168987163798</c:v>
                </c:pt>
                <c:pt idx="16629" formatCode="General">
                  <c:v>0.25487667207947401</c:v>
                </c:pt>
                <c:pt idx="16630" formatCode="General">
                  <c:v>0.249432013740434</c:v>
                </c:pt>
                <c:pt idx="16631" formatCode="General">
                  <c:v>0.243079628152711</c:v>
                </c:pt>
                <c:pt idx="16632" formatCode="General">
                  <c:v>0.236825676881185</c:v>
                </c:pt>
                <c:pt idx="16633" formatCode="General">
                  <c:v>0.23071461239085</c:v>
                </c:pt>
                <c:pt idx="16634" formatCode="General">
                  <c:v>0.22386218362302199</c:v>
                </c:pt>
                <c:pt idx="16635" formatCode="General">
                  <c:v>0.21636669071740799</c:v>
                </c:pt>
                <c:pt idx="16636" formatCode="General">
                  <c:v>0.20882800122803699</c:v>
                </c:pt>
                <c:pt idx="16637" formatCode="General">
                  <c:v>0.20100186327355599</c:v>
                </c:pt>
                <c:pt idx="16638" formatCode="General">
                  <c:v>0.19309942208552699</c:v>
                </c:pt>
                <c:pt idx="16639" formatCode="General">
                  <c:v>0.18483965581661899</c:v>
                </c:pt>
                <c:pt idx="16640" formatCode="General">
                  <c:v>0.17547908822373701</c:v>
                </c:pt>
                <c:pt idx="16641" formatCode="General">
                  <c:v>0.165092891870328</c:v>
                </c:pt>
                <c:pt idx="16642" formatCode="General">
                  <c:v>0.15278428437019501</c:v>
                </c:pt>
                <c:pt idx="16643" formatCode="General">
                  <c:v>0.138097215677395</c:v>
                </c:pt>
                <c:pt idx="16644" formatCode="General">
                  <c:v>0.12174702360907499</c:v>
                </c:pt>
                <c:pt idx="16645" formatCode="General">
                  <c:v>0.104665724786331</c:v>
                </c:pt>
                <c:pt idx="16646" formatCode="General">
                  <c:v>8.7553857460254902E-2</c:v>
                </c:pt>
                <c:pt idx="16647" formatCode="General">
                  <c:v>7.0521170914128795E-2</c:v>
                </c:pt>
                <c:pt idx="16648" formatCode="General">
                  <c:v>5.4214395626800201E-2</c:v>
                </c:pt>
                <c:pt idx="16649" formatCode="General">
                  <c:v>4.00609035886169E-2</c:v>
                </c:pt>
                <c:pt idx="16650" formatCode="General">
                  <c:v>2.88682455559152E-2</c:v>
                </c:pt>
                <c:pt idx="16651" formatCode="General">
                  <c:v>2.1150875196178101E-2</c:v>
                </c:pt>
                <c:pt idx="16652" formatCode="General">
                  <c:v>1.70388253277989E-2</c:v>
                </c:pt>
                <c:pt idx="16653" formatCode="General">
                  <c:v>1.5552890734576301E-2</c:v>
                </c:pt>
                <c:pt idx="16654" formatCode="General">
                  <c:v>1.57224880390897E-2</c:v>
                </c:pt>
                <c:pt idx="16655" formatCode="General">
                  <c:v>1.7313843358215099E-2</c:v>
                </c:pt>
                <c:pt idx="16656" formatCode="General">
                  <c:v>2.0563770736059798E-2</c:v>
                </c:pt>
                <c:pt idx="16657" formatCode="General">
                  <c:v>2.5541668759118698E-2</c:v>
                </c:pt>
                <c:pt idx="16658" formatCode="General">
                  <c:v>3.0856791455334001E-2</c:v>
                </c:pt>
                <c:pt idx="16659" formatCode="General">
                  <c:v>3.41684800857796E-2</c:v>
                </c:pt>
                <c:pt idx="16660" formatCode="General">
                  <c:v>3.4996731552361E-2</c:v>
                </c:pt>
                <c:pt idx="16661" formatCode="General">
                  <c:v>3.4138245671235502E-2</c:v>
                </c:pt>
                <c:pt idx="16662" formatCode="General">
                  <c:v>3.2245385696835299E-2</c:v>
                </c:pt>
                <c:pt idx="16663" formatCode="General">
                  <c:v>2.8786160834077399E-2</c:v>
                </c:pt>
                <c:pt idx="16664" formatCode="General">
                  <c:v>2.2536271890529602E-2</c:v>
                </c:pt>
                <c:pt idx="16665" formatCode="General">
                  <c:v>1.2907117936630399E-2</c:v>
                </c:pt>
                <c:pt idx="16666" formatCode="General">
                  <c:v>6.8580468675323504E-4</c:v>
                </c:pt>
                <c:pt idx="16667" formatCode="General">
                  <c:v>-1.3095442205747199E-2</c:v>
                </c:pt>
                <c:pt idx="16668" formatCode="General">
                  <c:v>-2.83299469287603E-2</c:v>
                </c:pt>
                <c:pt idx="16669" formatCode="General">
                  <c:v>-4.4982094302557903E-2</c:v>
                </c:pt>
                <c:pt idx="16670" formatCode="General">
                  <c:v>-6.3651385038159994E-2</c:v>
                </c:pt>
                <c:pt idx="16671" formatCode="General">
                  <c:v>-8.5129449066584595E-2</c:v>
                </c:pt>
                <c:pt idx="16672" formatCode="General">
                  <c:v>-0.10913948844061901</c:v>
                </c:pt>
                <c:pt idx="16673" formatCode="General">
                  <c:v>-0.135165398025585</c:v>
                </c:pt>
                <c:pt idx="16674" formatCode="General">
                  <c:v>-0.16316427757812499</c:v>
                </c:pt>
                <c:pt idx="16675" formatCode="General">
                  <c:v>-0.19299422802767399</c:v>
                </c:pt>
                <c:pt idx="16676" formatCode="General">
                  <c:v>-0.22344105082559601</c:v>
                </c:pt>
                <c:pt idx="16677" formatCode="General">
                  <c:v>-0.25254622113717701</c:v>
                </c:pt>
                <c:pt idx="16678" formatCode="General">
                  <c:v>-0.27865361521075199</c:v>
                </c:pt>
                <c:pt idx="16679" formatCode="General">
                  <c:v>-0.30032493849736402</c:v>
                </c:pt>
                <c:pt idx="16680" formatCode="General">
                  <c:v>-0.31728798077730802</c:v>
                </c:pt>
                <c:pt idx="16681" formatCode="General">
                  <c:v>-0.32986638165492299</c:v>
                </c:pt>
                <c:pt idx="16682" formatCode="General">
                  <c:v>-0.33859669673152198</c:v>
                </c:pt>
                <c:pt idx="16683" formatCode="General">
                  <c:v>-0.34455632080277798</c:v>
                </c:pt>
                <c:pt idx="16684" formatCode="General">
                  <c:v>-0.34831389466620399</c:v>
                </c:pt>
                <c:pt idx="16685" formatCode="General">
                  <c:v>-0.34932785559959201</c:v>
                </c:pt>
                <c:pt idx="16686" formatCode="General">
                  <c:v>-0.347305696506714</c:v>
                </c:pt>
                <c:pt idx="16687" formatCode="General">
                  <c:v>-0.34257259360849701</c:v>
                </c:pt>
                <c:pt idx="16688" formatCode="General">
                  <c:v>-0.33538289314802899</c:v>
                </c:pt>
                <c:pt idx="16689" formatCode="General">
                  <c:v>-0.32624348326478803</c:v>
                </c:pt>
                <c:pt idx="16690" formatCode="General">
                  <c:v>-0.31635590326239699</c:v>
                </c:pt>
                <c:pt idx="16691" formatCode="General">
                  <c:v>-0.30784530484136602</c:v>
                </c:pt>
                <c:pt idx="16692" formatCode="General">
                  <c:v>-0.30197748144904901</c:v>
                </c:pt>
                <c:pt idx="16693" formatCode="General">
                  <c:v>-0.29912515005454898</c:v>
                </c:pt>
                <c:pt idx="16694" formatCode="General">
                  <c:v>-0.29991557794242701</c:v>
                </c:pt>
                <c:pt idx="16695" formatCode="General">
                  <c:v>-0.30440686886060397</c:v>
                </c:pt>
                <c:pt idx="16696" formatCode="General">
                  <c:v>-0.31262472618356002</c:v>
                </c:pt>
                <c:pt idx="16697" formatCode="General">
                  <c:v>-0.324793736298021</c:v>
                </c:pt>
                <c:pt idx="16698" formatCode="General">
                  <c:v>-0.34046159966956702</c:v>
                </c:pt>
                <c:pt idx="16699" formatCode="General">
                  <c:v>-0.35824241449973798</c:v>
                </c:pt>
                <c:pt idx="16700" formatCode="General">
                  <c:v>-0.37671301861060602</c:v>
                </c:pt>
                <c:pt idx="16701" formatCode="General">
                  <c:v>-0.39537088053612002</c:v>
                </c:pt>
                <c:pt idx="16702" formatCode="General">
                  <c:v>-0.41333658284555802</c:v>
                </c:pt>
                <c:pt idx="16703" formatCode="General">
                  <c:v>-0.43048134081440598</c:v>
                </c:pt>
                <c:pt idx="16704" formatCode="General">
                  <c:v>-0.44662431796224</c:v>
                </c:pt>
                <c:pt idx="16705" formatCode="General">
                  <c:v>-0.46072022828094999</c:v>
                </c:pt>
                <c:pt idx="16706" formatCode="General">
                  <c:v>-0.47183863462624498</c:v>
                </c:pt>
                <c:pt idx="16707" formatCode="General">
                  <c:v>-0.480128370200677</c:v>
                </c:pt>
                <c:pt idx="16708" formatCode="General">
                  <c:v>-0.48676116421211302</c:v>
                </c:pt>
                <c:pt idx="16709" formatCode="General">
                  <c:v>-0.492107353448269</c:v>
                </c:pt>
                <c:pt idx="16710" formatCode="General">
                  <c:v>-0.49599682803626699</c:v>
                </c:pt>
                <c:pt idx="16711" formatCode="General">
                  <c:v>-0.49777530629358901</c:v>
                </c:pt>
                <c:pt idx="16712" formatCode="General">
                  <c:v>-0.49667055513211</c:v>
                </c:pt>
                <c:pt idx="16713" formatCode="General">
                  <c:v>-0.49301221483615398</c:v>
                </c:pt>
                <c:pt idx="16714" formatCode="General">
                  <c:v>-0.488350826339427</c:v>
                </c:pt>
                <c:pt idx="16715" formatCode="General">
                  <c:v>-0.48467083578894399</c:v>
                </c:pt>
                <c:pt idx="16716" formatCode="General">
                  <c:v>-0.482458380089616</c:v>
                </c:pt>
                <c:pt idx="16717" formatCode="General">
                  <c:v>-0.48189355536360301</c:v>
                </c:pt>
                <c:pt idx="16718" formatCode="General">
                  <c:v>-0.483405814618521</c:v>
                </c:pt>
                <c:pt idx="16719" formatCode="General">
                  <c:v>-0.48628577249524202</c:v>
                </c:pt>
                <c:pt idx="16720" formatCode="General">
                  <c:v>-0.48948485186877699</c:v>
                </c:pt>
                <c:pt idx="16721" formatCode="General">
                  <c:v>-0.49165846658146301</c:v>
                </c:pt>
                <c:pt idx="16722" formatCode="General">
                  <c:v>-0.49253171601289703</c:v>
                </c:pt>
                <c:pt idx="16723" formatCode="General">
                  <c:v>-0.49256209857460898</c:v>
                </c:pt>
                <c:pt idx="16724" formatCode="General">
                  <c:v>-0.49178486986369002</c:v>
                </c:pt>
                <c:pt idx="16725" formatCode="General">
                  <c:v>-0.49048844572011702</c:v>
                </c:pt>
                <c:pt idx="16726" formatCode="General">
                  <c:v>-0.48855741048346601</c:v>
                </c:pt>
                <c:pt idx="16727" formatCode="General">
                  <c:v>-0.48599071519475701</c:v>
                </c:pt>
                <c:pt idx="16728" formatCode="General">
                  <c:v>-0.48390571547473998</c:v>
                </c:pt>
                <c:pt idx="16729" formatCode="General">
                  <c:v>-0.48388197402202099</c:v>
                </c:pt>
                <c:pt idx="16730" formatCode="General">
                  <c:v>-0.48665106281637399</c:v>
                </c:pt>
                <c:pt idx="16731" formatCode="General">
                  <c:v>-0.49240219877712799</c:v>
                </c:pt>
                <c:pt idx="16732" formatCode="General">
                  <c:v>-0.49986991216544702</c:v>
                </c:pt>
                <c:pt idx="16733" formatCode="General">
                  <c:v>-0.507912995709219</c:v>
                </c:pt>
                <c:pt idx="16734" formatCode="General">
                  <c:v>-0.51671056457028097</c:v>
                </c:pt>
                <c:pt idx="16735" formatCode="General">
                  <c:v>-0.52634209728272396</c:v>
                </c:pt>
                <c:pt idx="16736" formatCode="General">
                  <c:v>-0.53626278997689103</c:v>
                </c:pt>
                <c:pt idx="16737" formatCode="General">
                  <c:v>-0.54541475635884895</c:v>
                </c:pt>
                <c:pt idx="16738" formatCode="General">
                  <c:v>-0.55337680861181104</c:v>
                </c:pt>
                <c:pt idx="16739" formatCode="General">
                  <c:v>-0.56013680879469196</c:v>
                </c:pt>
                <c:pt idx="16740" formatCode="General">
                  <c:v>-0.56556674584337396</c:v>
                </c:pt>
                <c:pt idx="16741" formatCode="General">
                  <c:v>-0.56890279142687195</c:v>
                </c:pt>
                <c:pt idx="16742" formatCode="General">
                  <c:v>-0.56972626199125997</c:v>
                </c:pt>
                <c:pt idx="16743" formatCode="General">
                  <c:v>-0.56856343385709796</c:v>
                </c:pt>
                <c:pt idx="16744" formatCode="General">
                  <c:v>-0.56543043665789805</c:v>
                </c:pt>
                <c:pt idx="16745" formatCode="General">
                  <c:v>-0.56054687283025795</c:v>
                </c:pt>
                <c:pt idx="16746" formatCode="General">
                  <c:v>-0.55448198201459398</c:v>
                </c:pt>
                <c:pt idx="16747" formatCode="General">
                  <c:v>-0.54743298959808695</c:v>
                </c:pt>
                <c:pt idx="16748" formatCode="General">
                  <c:v>-0.53927754249134996</c:v>
                </c:pt>
                <c:pt idx="16749" formatCode="General">
                  <c:v>-0.53030410754794</c:v>
                </c:pt>
                <c:pt idx="16750" formatCode="General">
                  <c:v>-0.52134433071642805</c:v>
                </c:pt>
                <c:pt idx="16751" formatCode="General">
                  <c:v>-0.51231121762779197</c:v>
                </c:pt>
                <c:pt idx="16752" formatCode="General">
                  <c:v>-0.50316684482789698</c:v>
                </c:pt>
                <c:pt idx="16753" formatCode="General">
                  <c:v>-0.49477565644912702</c:v>
                </c:pt>
                <c:pt idx="16754" formatCode="General">
                  <c:v>-0.48779839488681498</c:v>
                </c:pt>
                <c:pt idx="16755" formatCode="General">
                  <c:v>-0.48217461728232502</c:v>
                </c:pt>
                <c:pt idx="16756" formatCode="General">
                  <c:v>-0.47739807666526102</c:v>
                </c:pt>
                <c:pt idx="16757" formatCode="General">
                  <c:v>-0.47266502247935199</c:v>
                </c:pt>
                <c:pt idx="16758" formatCode="General">
                  <c:v>-0.468294752768249</c:v>
                </c:pt>
                <c:pt idx="16759" formatCode="General">
                  <c:v>-0.464862836853358</c:v>
                </c:pt>
                <c:pt idx="16760" formatCode="General">
                  <c:v>-0.46191399371285702</c:v>
                </c:pt>
                <c:pt idx="16761" formatCode="General">
                  <c:v>-0.45871031673733298</c:v>
                </c:pt>
                <c:pt idx="16762" formatCode="General">
                  <c:v>-0.454831226387927</c:v>
                </c:pt>
                <c:pt idx="16763" formatCode="General">
                  <c:v>-0.45094657754662398</c:v>
                </c:pt>
                <c:pt idx="16764" formatCode="General">
                  <c:v>-0.44753343645217802</c:v>
                </c:pt>
                <c:pt idx="16765" formatCode="General">
                  <c:v>-0.44430599796293302</c:v>
                </c:pt>
                <c:pt idx="16766" formatCode="General">
                  <c:v>-0.44032556015496699</c:v>
                </c:pt>
                <c:pt idx="16767" formatCode="General">
                  <c:v>-0.43512946481534798</c:v>
                </c:pt>
                <c:pt idx="16768" formatCode="General">
                  <c:v>-0.42901311090995897</c:v>
                </c:pt>
                <c:pt idx="16769" formatCode="General">
                  <c:v>-0.421938255504134</c:v>
                </c:pt>
                <c:pt idx="16770" formatCode="General">
                  <c:v>-0.41345229104590098</c:v>
                </c:pt>
                <c:pt idx="16771" formatCode="General">
                  <c:v>-0.40333279717776399</c:v>
                </c:pt>
                <c:pt idx="16772" formatCode="General">
                  <c:v>-0.39181220828022501</c:v>
                </c:pt>
                <c:pt idx="16773" formatCode="General">
                  <c:v>-0.37907687234796</c:v>
                </c:pt>
                <c:pt idx="16774" formatCode="General">
                  <c:v>-0.36623555972537702</c:v>
                </c:pt>
                <c:pt idx="16775" formatCode="General">
                  <c:v>-0.35416126256393998</c:v>
                </c:pt>
                <c:pt idx="16776" formatCode="General">
                  <c:v>-0.34292983078553302</c:v>
                </c:pt>
                <c:pt idx="16777" formatCode="General">
                  <c:v>-0.332293299111247</c:v>
                </c:pt>
                <c:pt idx="16778" formatCode="General">
                  <c:v>-0.32211012628372698</c:v>
                </c:pt>
                <c:pt idx="16779" formatCode="General">
                  <c:v>-0.31166640166064002</c:v>
                </c:pt>
                <c:pt idx="16780" formatCode="General">
                  <c:v>-0.30150787147001701</c:v>
                </c:pt>
                <c:pt idx="16781" formatCode="General">
                  <c:v>-0.29278893553794899</c:v>
                </c:pt>
                <c:pt idx="16782" formatCode="General">
                  <c:v>-0.28557414581644203</c:v>
                </c:pt>
                <c:pt idx="16783" formatCode="General">
                  <c:v>-0.27963527530291399</c:v>
                </c:pt>
                <c:pt idx="16784" formatCode="General">
                  <c:v>-0.27435408638292103</c:v>
                </c:pt>
                <c:pt idx="16785" formatCode="General">
                  <c:v>-0.26948000007849798</c:v>
                </c:pt>
                <c:pt idx="16786" formatCode="General">
                  <c:v>-0.26357283989193497</c:v>
                </c:pt>
                <c:pt idx="16787" formatCode="General">
                  <c:v>-0.25485955526842202</c:v>
                </c:pt>
                <c:pt idx="16788" formatCode="General">
                  <c:v>-0.24365000740068099</c:v>
                </c:pt>
                <c:pt idx="16789" formatCode="General">
                  <c:v>-0.23085837191879599</c:v>
                </c:pt>
                <c:pt idx="16790" formatCode="General">
                  <c:v>-0.21641825333859299</c:v>
                </c:pt>
                <c:pt idx="16791" formatCode="General">
                  <c:v>-0.19966154378867201</c:v>
                </c:pt>
                <c:pt idx="16792" formatCode="General">
                  <c:v>-0.18076856932738</c:v>
                </c:pt>
                <c:pt idx="16793" formatCode="General">
                  <c:v>-0.16098350121657201</c:v>
                </c:pt>
                <c:pt idx="16794" formatCode="General">
                  <c:v>-0.14009081526185599</c:v>
                </c:pt>
                <c:pt idx="16795" formatCode="General">
                  <c:v>-0.11748971646249599</c:v>
                </c:pt>
                <c:pt idx="16796" formatCode="General">
                  <c:v>-9.4478749684092797E-2</c:v>
                </c:pt>
                <c:pt idx="16797" formatCode="General">
                  <c:v>-7.2399741447869495E-2</c:v>
                </c:pt>
                <c:pt idx="16798" formatCode="General">
                  <c:v>-5.1570724350084501E-2</c:v>
                </c:pt>
                <c:pt idx="16799" formatCode="General">
                  <c:v>-3.2115498735537998E-2</c:v>
                </c:pt>
                <c:pt idx="16800" formatCode="General">
                  <c:v>-1.50768780333992E-2</c:v>
                </c:pt>
                <c:pt idx="16801" formatCode="General">
                  <c:v>-1.0438033164395599E-3</c:v>
                </c:pt>
                <c:pt idx="16802" formatCode="General">
                  <c:v>1.1983422711867701E-2</c:v>
                </c:pt>
                <c:pt idx="16803" formatCode="General">
                  <c:v>2.4950201396018501E-2</c:v>
                </c:pt>
                <c:pt idx="16804" formatCode="General">
                  <c:v>3.6987350487423902E-2</c:v>
                </c:pt>
                <c:pt idx="16805" formatCode="General">
                  <c:v>4.8097900733709502E-2</c:v>
                </c:pt>
                <c:pt idx="16806" formatCode="General">
                  <c:v>5.8380087209724402E-2</c:v>
                </c:pt>
                <c:pt idx="16807" formatCode="General">
                  <c:v>6.8022062895877006E-2</c:v>
                </c:pt>
                <c:pt idx="16808" formatCode="General">
                  <c:v>7.6541557665128407E-2</c:v>
                </c:pt>
                <c:pt idx="16809" formatCode="General">
                  <c:v>8.3204459001865697E-2</c:v>
                </c:pt>
                <c:pt idx="16810" formatCode="General">
                  <c:v>8.8445182156338703E-2</c:v>
                </c:pt>
                <c:pt idx="16811" formatCode="General">
                  <c:v>9.3353231402369896E-2</c:v>
                </c:pt>
                <c:pt idx="16812" formatCode="General">
                  <c:v>9.8733873225042901E-2</c:v>
                </c:pt>
                <c:pt idx="16813" formatCode="General">
                  <c:v>0.104922723548848</c:v>
                </c:pt>
                <c:pt idx="16814" formatCode="General">
                  <c:v>0.112597931888977</c:v>
                </c:pt>
                <c:pt idx="16815" formatCode="General">
                  <c:v>0.122167153831444</c:v>
                </c:pt>
                <c:pt idx="16816" formatCode="General">
                  <c:v>0.13336949952181601</c:v>
                </c:pt>
                <c:pt idx="16817" formatCode="General">
                  <c:v>0.146225176593688</c:v>
                </c:pt>
                <c:pt idx="16818" formatCode="General">
                  <c:v>0.16021718603223001</c:v>
                </c:pt>
                <c:pt idx="16819" formatCode="General">
                  <c:v>0.17494562438626701</c:v>
                </c:pt>
                <c:pt idx="16820" formatCode="General">
                  <c:v>0.18991215180832899</c:v>
                </c:pt>
                <c:pt idx="16821" formatCode="General">
                  <c:v>0.20419187263537</c:v>
                </c:pt>
                <c:pt idx="16822" formatCode="General">
                  <c:v>0.217441011475517</c:v>
                </c:pt>
                <c:pt idx="16823" formatCode="General">
                  <c:v>0.230715749619709</c:v>
                </c:pt>
                <c:pt idx="16824" formatCode="General">
                  <c:v>0.245238527942089</c:v>
                </c:pt>
                <c:pt idx="16825" formatCode="General">
                  <c:v>0.26072366811451297</c:v>
                </c:pt>
                <c:pt idx="16826" formatCode="General">
                  <c:v>0.27723393127601798</c:v>
                </c:pt>
                <c:pt idx="16827" formatCode="General">
                  <c:v>0.29421114378282298</c:v>
                </c:pt>
                <c:pt idx="16828" formatCode="General">
                  <c:v>0.31020025308327698</c:v>
                </c:pt>
                <c:pt idx="16829" formatCode="General">
                  <c:v>0.32568206213858297</c:v>
                </c:pt>
                <c:pt idx="16830" formatCode="General">
                  <c:v>0.34184305994676101</c:v>
                </c:pt>
                <c:pt idx="16831" formatCode="General">
                  <c:v>0.35785589017497099</c:v>
                </c:pt>
                <c:pt idx="16832" formatCode="General">
                  <c:v>0.37296454455637701</c:v>
                </c:pt>
                <c:pt idx="16833" formatCode="General">
                  <c:v>0.38718759401520397</c:v>
                </c:pt>
                <c:pt idx="16834" formatCode="General">
                  <c:v>0.39979617971334802</c:v>
                </c:pt>
                <c:pt idx="16835" formatCode="General">
                  <c:v>0.41061470386476201</c:v>
                </c:pt>
                <c:pt idx="16836" formatCode="General">
                  <c:v>0.41980646087989398</c:v>
                </c:pt>
                <c:pt idx="16837" formatCode="General">
                  <c:v>0.42747308739147999</c:v>
                </c:pt>
                <c:pt idx="16838" formatCode="General">
                  <c:v>0.43424224914758303</c:v>
                </c:pt>
                <c:pt idx="16839" formatCode="General">
                  <c:v>0.440586975322174</c:v>
                </c:pt>
                <c:pt idx="16840" formatCode="General">
                  <c:v>0.44711075154861801</c:v>
                </c:pt>
                <c:pt idx="16841" formatCode="General">
                  <c:v>0.45372620489729298</c:v>
                </c:pt>
                <c:pt idx="16842" formatCode="General">
                  <c:v>0.460375515462219</c:v>
                </c:pt>
                <c:pt idx="16843" formatCode="General">
                  <c:v>0.46802668466330999</c:v>
                </c:pt>
                <c:pt idx="16844" formatCode="General">
                  <c:v>0.47717383337786101</c:v>
                </c:pt>
                <c:pt idx="16845" formatCode="General">
                  <c:v>0.487164333556313</c:v>
                </c:pt>
                <c:pt idx="16846" formatCode="General">
                  <c:v>0.49723950822273799</c:v>
                </c:pt>
                <c:pt idx="16847" formatCode="General">
                  <c:v>0.50778664985029098</c:v>
                </c:pt>
                <c:pt idx="16848" formatCode="General">
                  <c:v>0.51966423591720001</c:v>
                </c:pt>
                <c:pt idx="16849" formatCode="General">
                  <c:v>0.53200715663884202</c:v>
                </c:pt>
                <c:pt idx="16850" formatCode="General">
                  <c:v>0.54317656838616402</c:v>
                </c:pt>
                <c:pt idx="16851" formatCode="General">
                  <c:v>0.55400122484994596</c:v>
                </c:pt>
                <c:pt idx="16852" formatCode="General">
                  <c:v>0.56570576826961005</c:v>
                </c:pt>
                <c:pt idx="16853" formatCode="General">
                  <c:v>0.576697233863813</c:v>
                </c:pt>
                <c:pt idx="16854" formatCode="General">
                  <c:v>0.58565032922518601</c:v>
                </c:pt>
                <c:pt idx="16855" formatCode="General">
                  <c:v>0.59302687498636197</c:v>
                </c:pt>
                <c:pt idx="16856" formatCode="General">
                  <c:v>0.59981430313288897</c:v>
                </c:pt>
                <c:pt idx="16857" formatCode="General">
                  <c:v>0.606363666730797</c:v>
                </c:pt>
                <c:pt idx="16858" formatCode="General">
                  <c:v>0.610771062141234</c:v>
                </c:pt>
                <c:pt idx="16859" formatCode="General">
                  <c:v>0.61094340489105203</c:v>
                </c:pt>
                <c:pt idx="16860" formatCode="General">
                  <c:v>0.60713139475101796</c:v>
                </c:pt>
                <c:pt idx="16861" formatCode="General">
                  <c:v>0.60110905668313197</c:v>
                </c:pt>
                <c:pt idx="16862" formatCode="General">
                  <c:v>0.59421489930082105</c:v>
                </c:pt>
                <c:pt idx="16863" formatCode="General">
                  <c:v>0.58728432410016995</c:v>
                </c:pt>
                <c:pt idx="16864" formatCode="General">
                  <c:v>0.58007879198312695</c:v>
                </c:pt>
                <c:pt idx="16865" formatCode="General">
                  <c:v>0.57299349755158102</c:v>
                </c:pt>
                <c:pt idx="16866" formatCode="General">
                  <c:v>0.56794982298879404</c:v>
                </c:pt>
                <c:pt idx="16867" formatCode="General">
                  <c:v>0.56579821033446098</c:v>
                </c:pt>
                <c:pt idx="16868" formatCode="General">
                  <c:v>0.56659069165054099</c:v>
                </c:pt>
                <c:pt idx="16869" formatCode="General">
                  <c:v>0.57083497564989505</c:v>
                </c:pt>
                <c:pt idx="16870" formatCode="General">
                  <c:v>0.57839877659141403</c:v>
                </c:pt>
                <c:pt idx="16871" formatCode="General">
                  <c:v>0.58776291926435997</c:v>
                </c:pt>
                <c:pt idx="16872" formatCode="General">
                  <c:v>0.59800410703219897</c:v>
                </c:pt>
                <c:pt idx="16873" formatCode="General">
                  <c:v>0.60958750287665797</c:v>
                </c:pt>
                <c:pt idx="16874" formatCode="General">
                  <c:v>0.62299295057553805</c:v>
                </c:pt>
                <c:pt idx="16875" formatCode="General">
                  <c:v>0.63743337377814002</c:v>
                </c:pt>
                <c:pt idx="16876" formatCode="General">
                  <c:v>0.65128847297840098</c:v>
                </c:pt>
                <c:pt idx="16877" formatCode="General">
                  <c:v>0.66369343948267101</c:v>
                </c:pt>
                <c:pt idx="16878" formatCode="General">
                  <c:v>0.67421670473765805</c:v>
                </c:pt>
                <c:pt idx="16879" formatCode="General">
                  <c:v>0.681310768746615</c:v>
                </c:pt>
                <c:pt idx="16880" formatCode="General">
                  <c:v>0.68378214408114302</c:v>
                </c:pt>
                <c:pt idx="16881" formatCode="General">
                  <c:v>0.68106245210273297</c:v>
                </c:pt>
                <c:pt idx="16882" formatCode="General">
                  <c:v>0.674234006556228</c:v>
                </c:pt>
                <c:pt idx="16883" formatCode="General">
                  <c:v>0.66573863868136396</c:v>
                </c:pt>
                <c:pt idx="16884" formatCode="General">
                  <c:v>0.65583492373706898</c:v>
                </c:pt>
                <c:pt idx="16885" formatCode="General">
                  <c:v>0.64322315386469697</c:v>
                </c:pt>
                <c:pt idx="16886" formatCode="General">
                  <c:v>0.62728857323410203</c:v>
                </c:pt>
                <c:pt idx="16887" formatCode="General">
                  <c:v>0.60837279157421498</c:v>
                </c:pt>
                <c:pt idx="16888" formatCode="General">
                  <c:v>0.58671729100998804</c:v>
                </c:pt>
                <c:pt idx="16889" formatCode="General">
                  <c:v>0.56316251519163096</c:v>
                </c:pt>
                <c:pt idx="16890" formatCode="General">
                  <c:v>0.539649362521186</c:v>
                </c:pt>
                <c:pt idx="16891" formatCode="General">
                  <c:v>0.517555856030256</c:v>
                </c:pt>
                <c:pt idx="16892" formatCode="General">
                  <c:v>0.496741523689544</c:v>
                </c:pt>
                <c:pt idx="16893" formatCode="General">
                  <c:v>0.47724973726372399</c:v>
                </c:pt>
                <c:pt idx="16894" formatCode="General">
                  <c:v>0.460216009233815</c:v>
                </c:pt>
                <c:pt idx="16895" formatCode="General">
                  <c:v>0.44575734349568102</c:v>
                </c:pt>
                <c:pt idx="16896" formatCode="General">
                  <c:v>0.43353739724541501</c:v>
                </c:pt>
                <c:pt idx="16897" formatCode="General">
                  <c:v>0.42400247523860002</c:v>
                </c:pt>
                <c:pt idx="16898" formatCode="General">
                  <c:v>0.41732987475606398</c:v>
                </c:pt>
                <c:pt idx="16899" formatCode="General">
                  <c:v>0.41293759869372298</c:v>
                </c:pt>
                <c:pt idx="16900" formatCode="General">
                  <c:v>0.41017987837164099</c:v>
                </c:pt>
                <c:pt idx="16901" formatCode="General">
                  <c:v>0.40888512057198201</c:v>
                </c:pt>
                <c:pt idx="16902" formatCode="General">
                  <c:v>0.408836619585142</c:v>
                </c:pt>
                <c:pt idx="16903" formatCode="General">
                  <c:v>0.409751925417287</c:v>
                </c:pt>
                <c:pt idx="16904" formatCode="General">
                  <c:v>0.41249600682040899</c:v>
                </c:pt>
                <c:pt idx="16905" formatCode="General">
                  <c:v>0.41803421148701903</c:v>
                </c:pt>
                <c:pt idx="16906" formatCode="General">
                  <c:v>0.425532332378941</c:v>
                </c:pt>
                <c:pt idx="16907" formatCode="General">
                  <c:v>0.43328633599668398</c:v>
                </c:pt>
                <c:pt idx="16908" formatCode="General">
                  <c:v>0.44012355484138799</c:v>
                </c:pt>
                <c:pt idx="16909" formatCode="General">
                  <c:v>0.44583104245638</c:v>
                </c:pt>
                <c:pt idx="16910" formatCode="General">
                  <c:v>0.44968931379918498</c:v>
                </c:pt>
                <c:pt idx="16911" formatCode="General">
                  <c:v>0.45045772696050201</c:v>
                </c:pt>
                <c:pt idx="16912" formatCode="General">
                  <c:v>0.44865130676290499</c:v>
                </c:pt>
                <c:pt idx="16913" formatCode="General">
                  <c:v>0.44552480700178398</c:v>
                </c:pt>
                <c:pt idx="16914" formatCode="General">
                  <c:v>0.44060559895425899</c:v>
                </c:pt>
                <c:pt idx="16915" formatCode="General">
                  <c:v>0.43405507176136199</c:v>
                </c:pt>
                <c:pt idx="16916" formatCode="General">
                  <c:v>0.426372708686999</c:v>
                </c:pt>
                <c:pt idx="16917" formatCode="General">
                  <c:v>0.41700780217336803</c:v>
                </c:pt>
                <c:pt idx="16918" formatCode="General">
                  <c:v>0.40610717693130099</c:v>
                </c:pt>
                <c:pt idx="16919" formatCode="General">
                  <c:v>0.39429454652255103</c:v>
                </c:pt>
                <c:pt idx="16920" formatCode="General">
                  <c:v>0.382590348235819</c:v>
                </c:pt>
                <c:pt idx="16921" formatCode="General">
                  <c:v>0.37105666883010502</c:v>
                </c:pt>
                <c:pt idx="16922" formatCode="General">
                  <c:v>0.35865870327744498</c:v>
                </c:pt>
                <c:pt idx="16923" formatCode="General">
                  <c:v>0.34477546232752498</c:v>
                </c:pt>
                <c:pt idx="16924" formatCode="General">
                  <c:v>0.32877833733946799</c:v>
                </c:pt>
                <c:pt idx="16925" formatCode="General">
                  <c:v>0.31044317769693203</c:v>
                </c:pt>
                <c:pt idx="16926" formatCode="General">
                  <c:v>0.29005428348012702</c:v>
                </c:pt>
                <c:pt idx="16927" formatCode="General">
                  <c:v>0.26816439005540399</c:v>
                </c:pt>
                <c:pt idx="16928" formatCode="General">
                  <c:v>0.24607927620831499</c:v>
                </c:pt>
                <c:pt idx="16929" formatCode="General">
                  <c:v>0.22476885413303699</c:v>
                </c:pt>
                <c:pt idx="16930" formatCode="General">
                  <c:v>0.20403398324779401</c:v>
                </c:pt>
                <c:pt idx="16931" formatCode="General">
                  <c:v>0.184133000630195</c:v>
                </c:pt>
                <c:pt idx="16932" formatCode="General">
                  <c:v>0.166142483141763</c:v>
                </c:pt>
                <c:pt idx="16933" formatCode="General">
                  <c:v>0.14978458452176699</c:v>
                </c:pt>
                <c:pt idx="16934" formatCode="General">
                  <c:v>0.13316916216817901</c:v>
                </c:pt>
                <c:pt idx="16935" formatCode="General">
                  <c:v>0.115469738562539</c:v>
                </c:pt>
                <c:pt idx="16936" formatCode="General">
                  <c:v>9.7208682481114E-2</c:v>
                </c:pt>
                <c:pt idx="16937" formatCode="General">
                  <c:v>7.8533136676732299E-2</c:v>
                </c:pt>
                <c:pt idx="16938" formatCode="General">
                  <c:v>5.9047070786092601E-2</c:v>
                </c:pt>
                <c:pt idx="16939" formatCode="General">
                  <c:v>3.8527242371741002E-2</c:v>
                </c:pt>
                <c:pt idx="16940" formatCode="General">
                  <c:v>1.8052482122882699E-2</c:v>
                </c:pt>
                <c:pt idx="16941" formatCode="General">
                  <c:v>-5.6431112707981603E-4</c:v>
                </c:pt>
                <c:pt idx="16942" formatCode="General">
                  <c:v>-1.6334739644268102E-2</c:v>
                </c:pt>
                <c:pt idx="16943" formatCode="General">
                  <c:v>-2.9332803692177001E-2</c:v>
                </c:pt>
                <c:pt idx="16944" formatCode="General">
                  <c:v>-3.9919263019601803E-2</c:v>
                </c:pt>
                <c:pt idx="16945" formatCode="General">
                  <c:v>-4.8074398334279803E-2</c:v>
                </c:pt>
                <c:pt idx="16946" formatCode="General">
                  <c:v>-5.3186681427251699E-2</c:v>
                </c:pt>
                <c:pt idx="16947" formatCode="General">
                  <c:v>-5.62387334229969E-2</c:v>
                </c:pt>
                <c:pt idx="16948" formatCode="General">
                  <c:v>-5.9071959005777303E-2</c:v>
                </c:pt>
                <c:pt idx="16949" formatCode="General">
                  <c:v>-6.2132566145229502E-2</c:v>
                </c:pt>
                <c:pt idx="16950" formatCode="General">
                  <c:v>-6.5357368713205993E-2</c:v>
                </c:pt>
                <c:pt idx="16951" formatCode="General">
                  <c:v>-6.9362957782318893E-2</c:v>
                </c:pt>
                <c:pt idx="16952" formatCode="General">
                  <c:v>-7.5119544277453501E-2</c:v>
                </c:pt>
                <c:pt idx="16953" formatCode="General">
                  <c:v>-8.2704422930496596E-2</c:v>
                </c:pt>
                <c:pt idx="16954" formatCode="General">
                  <c:v>-9.20339746911462E-2</c:v>
                </c:pt>
                <c:pt idx="16955" formatCode="General">
                  <c:v>-0.10322788992726099</c:v>
                </c:pt>
                <c:pt idx="16956" formatCode="General">
                  <c:v>-0.115597231807279</c:v>
                </c:pt>
                <c:pt idx="16957" formatCode="General">
                  <c:v>-0.129002102874549</c:v>
                </c:pt>
                <c:pt idx="16958" formatCode="General">
                  <c:v>-0.145041045036748</c:v>
                </c:pt>
                <c:pt idx="16959" formatCode="General">
                  <c:v>-0.16420061255080801</c:v>
                </c:pt>
                <c:pt idx="16960" formatCode="General">
                  <c:v>-0.18507226859203799</c:v>
                </c:pt>
                <c:pt idx="16961" formatCode="General">
                  <c:v>-0.206742052784264</c:v>
                </c:pt>
                <c:pt idx="16962" formatCode="General">
                  <c:v>-0.22921955798937499</c:v>
                </c:pt>
                <c:pt idx="16963" formatCode="General">
                  <c:v>-0.25181246030089499</c:v>
                </c:pt>
                <c:pt idx="16964" formatCode="General">
                  <c:v>-0.27340162708188098</c:v>
                </c:pt>
                <c:pt idx="16965" formatCode="General">
                  <c:v>-0.29354441106589102</c:v>
                </c:pt>
                <c:pt idx="16966" formatCode="General">
                  <c:v>-0.31246487067533402</c:v>
                </c:pt>
                <c:pt idx="16967" formatCode="General">
                  <c:v>-0.32965568641697301</c:v>
                </c:pt>
                <c:pt idx="16968" formatCode="General">
                  <c:v>-0.34330082902624998</c:v>
                </c:pt>
                <c:pt idx="16969" formatCode="General">
                  <c:v>-0.35319922711110702</c:v>
                </c:pt>
                <c:pt idx="16970" formatCode="General">
                  <c:v>-0.36050639457980499</c:v>
                </c:pt>
                <c:pt idx="16971" formatCode="General">
                  <c:v>-0.36597713549387401</c:v>
                </c:pt>
                <c:pt idx="16972" formatCode="General">
                  <c:v>-0.37063357993009399</c:v>
                </c:pt>
                <c:pt idx="16973" formatCode="General">
                  <c:v>-0.37524517129068302</c:v>
                </c:pt>
                <c:pt idx="16974" formatCode="General">
                  <c:v>-0.37990413050257299</c:v>
                </c:pt>
                <c:pt idx="16975" formatCode="General">
                  <c:v>-0.38489551802419403</c:v>
                </c:pt>
                <c:pt idx="16976" formatCode="General">
                  <c:v>-0.39076724950056402</c:v>
                </c:pt>
                <c:pt idx="16977" formatCode="General">
                  <c:v>-0.39747341175777601</c:v>
                </c:pt>
                <c:pt idx="16978" formatCode="General">
                  <c:v>-0.40364458440421203</c:v>
                </c:pt>
                <c:pt idx="16979" formatCode="General">
                  <c:v>-0.40839219635633101</c:v>
                </c:pt>
                <c:pt idx="16980" formatCode="General">
                  <c:v>-0.41305209348521099</c:v>
                </c:pt>
                <c:pt idx="16981" formatCode="General">
                  <c:v>-0.41848581431825099</c:v>
                </c:pt>
                <c:pt idx="16982" formatCode="General">
                  <c:v>-0.42459325583169</c:v>
                </c:pt>
                <c:pt idx="16983" formatCode="General">
                  <c:v>-0.43142876698689298</c:v>
                </c:pt>
                <c:pt idx="16984" formatCode="General">
                  <c:v>-0.43819184073289003</c:v>
                </c:pt>
                <c:pt idx="16985" formatCode="General">
                  <c:v>-0.44338360700462898</c:v>
                </c:pt>
                <c:pt idx="16986" formatCode="General">
                  <c:v>-0.44642933377734101</c:v>
                </c:pt>
                <c:pt idx="16987" formatCode="General">
                  <c:v>-0.44787906762180602</c:v>
                </c:pt>
                <c:pt idx="16988" formatCode="General">
                  <c:v>-0.44836925426813701</c:v>
                </c:pt>
                <c:pt idx="16989" formatCode="General">
                  <c:v>-0.448654568716713</c:v>
                </c:pt>
                <c:pt idx="16990" formatCode="General">
                  <c:v>-0.44910279458173602</c:v>
                </c:pt>
                <c:pt idx="16991" formatCode="General">
                  <c:v>-0.450509000543176</c:v>
                </c:pt>
                <c:pt idx="16992" formatCode="General">
                  <c:v>-0.45363383839597898</c:v>
                </c:pt>
                <c:pt idx="16993" formatCode="General">
                  <c:v>-0.45813517964522499</c:v>
                </c:pt>
                <c:pt idx="16994" formatCode="General">
                  <c:v>-0.46393822177570898</c:v>
                </c:pt>
                <c:pt idx="16995" formatCode="General">
                  <c:v>-0.47072549764999699</c:v>
                </c:pt>
                <c:pt idx="16996" formatCode="General">
                  <c:v>-0.47893000426524301</c:v>
                </c:pt>
                <c:pt idx="16997" formatCode="General">
                  <c:v>-0.48862143040227701</c:v>
                </c:pt>
                <c:pt idx="16998" formatCode="General">
                  <c:v>-0.49867565793436702</c:v>
                </c:pt>
                <c:pt idx="16999" formatCode="General">
                  <c:v>-0.50897822101014101</c:v>
                </c:pt>
                <c:pt idx="17000" formatCode="General">
                  <c:v>-0.519710138900215</c:v>
                </c:pt>
                <c:pt idx="17001" formatCode="General">
                  <c:v>-0.53027445348506796</c:v>
                </c:pt>
                <c:pt idx="17002" formatCode="General">
                  <c:v>-0.54020749615899499</c:v>
                </c:pt>
                <c:pt idx="17003" formatCode="General">
                  <c:v>-0.54981192026778902</c:v>
                </c:pt>
                <c:pt idx="17004" formatCode="General">
                  <c:v>-0.55918171319565801</c:v>
                </c:pt>
                <c:pt idx="17005" formatCode="General">
                  <c:v>-0.56757359810890495</c:v>
                </c:pt>
                <c:pt idx="17006" formatCode="General">
                  <c:v>-0.57375733387197403</c:v>
                </c:pt>
                <c:pt idx="17007" formatCode="General">
                  <c:v>-0.57704301498686394</c:v>
                </c:pt>
                <c:pt idx="17008" formatCode="General">
                  <c:v>-0.57751035880644497</c:v>
                </c:pt>
                <c:pt idx="17009" formatCode="General">
                  <c:v>-0.57656716090690596</c:v>
                </c:pt>
                <c:pt idx="17010" formatCode="General">
                  <c:v>-0.57475198007282302</c:v>
                </c:pt>
                <c:pt idx="17011" formatCode="General">
                  <c:v>-0.57186319857301304</c:v>
                </c:pt>
                <c:pt idx="17012" formatCode="General">
                  <c:v>-0.56732271652340205</c:v>
                </c:pt>
                <c:pt idx="17013" formatCode="General">
                  <c:v>-0.56050413406006305</c:v>
                </c:pt>
                <c:pt idx="17014" formatCode="General">
                  <c:v>-0.55227743532196505</c:v>
                </c:pt>
                <c:pt idx="17015" formatCode="General">
                  <c:v>-0.54361191354761895</c:v>
                </c:pt>
                <c:pt idx="17016" formatCode="General">
                  <c:v>-0.535317756421133</c:v>
                </c:pt>
                <c:pt idx="17017" formatCode="General">
                  <c:v>-0.52790006431385506</c:v>
                </c:pt>
                <c:pt idx="17018" formatCode="General">
                  <c:v>-0.52102290896610404</c:v>
                </c:pt>
                <c:pt idx="17019" formatCode="General">
                  <c:v>-0.51552876280447801</c:v>
                </c:pt>
                <c:pt idx="17020" formatCode="General">
                  <c:v>-0.51226652419841201</c:v>
                </c:pt>
                <c:pt idx="17021" formatCode="General">
                  <c:v>-0.51086829673086398</c:v>
                </c:pt>
                <c:pt idx="17022" formatCode="General">
                  <c:v>-0.51143650522499495</c:v>
                </c:pt>
                <c:pt idx="17023" formatCode="General">
                  <c:v>-0.51430227376396798</c:v>
                </c:pt>
                <c:pt idx="17024" formatCode="General">
                  <c:v>-0.51921756217735004</c:v>
                </c:pt>
                <c:pt idx="17025" formatCode="General">
                  <c:v>-0.52520212852074999</c:v>
                </c:pt>
                <c:pt idx="17026" formatCode="General">
                  <c:v>-0.53246141770521305</c:v>
                </c:pt>
                <c:pt idx="17027" formatCode="General">
                  <c:v>-0.54123945893421899</c:v>
                </c:pt>
                <c:pt idx="17028" formatCode="General">
                  <c:v>-0.54964945573426804</c:v>
                </c:pt>
                <c:pt idx="17029" formatCode="General">
                  <c:v>-0.55596529055148602</c:v>
                </c:pt>
                <c:pt idx="17030" formatCode="General">
                  <c:v>-0.55996897782375699</c:v>
                </c:pt>
                <c:pt idx="17031" formatCode="General">
                  <c:v>-0.56134827838007395</c:v>
                </c:pt>
                <c:pt idx="17032" formatCode="General">
                  <c:v>-0.56041885712167205</c:v>
                </c:pt>
                <c:pt idx="17033" formatCode="General">
                  <c:v>-0.55821778857329996</c:v>
                </c:pt>
                <c:pt idx="17034" formatCode="General">
                  <c:v>-0.55459697698305399</c:v>
                </c:pt>
                <c:pt idx="17035" formatCode="General">
                  <c:v>-0.548967699603225</c:v>
                </c:pt>
                <c:pt idx="17036" formatCode="General">
                  <c:v>-0.54133585392203898</c:v>
                </c:pt>
                <c:pt idx="17037" formatCode="General">
                  <c:v>-0.53233090389127802</c:v>
                </c:pt>
                <c:pt idx="17038" formatCode="General">
                  <c:v>-0.52287649528517099</c:v>
                </c:pt>
                <c:pt idx="17039" formatCode="General">
                  <c:v>-0.51387305786330095</c:v>
                </c:pt>
                <c:pt idx="17040" formatCode="General">
                  <c:v>-0.50530505346657895</c:v>
                </c:pt>
                <c:pt idx="17041" formatCode="General">
                  <c:v>-0.496638654221988</c:v>
                </c:pt>
                <c:pt idx="17042" formatCode="General">
                  <c:v>-0.48754305245374802</c:v>
                </c:pt>
                <c:pt idx="17043" formatCode="General">
                  <c:v>-0.47801156479878298</c:v>
                </c:pt>
                <c:pt idx="17044" formatCode="General">
                  <c:v>-0.46842598149676801</c:v>
                </c:pt>
                <c:pt idx="17045" formatCode="General">
                  <c:v>-0.45897965675803198</c:v>
                </c:pt>
                <c:pt idx="17046" formatCode="General">
                  <c:v>-0.45042545683422403</c:v>
                </c:pt>
                <c:pt idx="17047" formatCode="General">
                  <c:v>-0.44356690443067098</c:v>
                </c:pt>
                <c:pt idx="17048" formatCode="General">
                  <c:v>-0.43877821918401499</c:v>
                </c:pt>
                <c:pt idx="17049" formatCode="General">
                  <c:v>-0.43606887617532297</c:v>
                </c:pt>
                <c:pt idx="17050" formatCode="General">
                  <c:v>-0.43462322792633101</c:v>
                </c:pt>
                <c:pt idx="17051" formatCode="General">
                  <c:v>-0.43228886609602901</c:v>
                </c:pt>
                <c:pt idx="17052" formatCode="General">
                  <c:v>-0.42783048793207101</c:v>
                </c:pt>
                <c:pt idx="17053" formatCode="General">
                  <c:v>-0.42121251467498599</c:v>
                </c:pt>
                <c:pt idx="17054" formatCode="General">
                  <c:v>-0.41330824446880998</c:v>
                </c:pt>
                <c:pt idx="17055" formatCode="General">
                  <c:v>-0.40578231236413698</c:v>
                </c:pt>
                <c:pt idx="17056" formatCode="General">
                  <c:v>-0.39892907386603799</c:v>
                </c:pt>
                <c:pt idx="17057" formatCode="General">
                  <c:v>-0.39241003066003</c:v>
                </c:pt>
                <c:pt idx="17058" formatCode="General">
                  <c:v>-0.385425431207158</c:v>
                </c:pt>
                <c:pt idx="17059" formatCode="General">
                  <c:v>-0.37744157722543198</c:v>
                </c:pt>
                <c:pt idx="17060" formatCode="General">
                  <c:v>-0.36911084189215698</c:v>
                </c:pt>
                <c:pt idx="17061" formatCode="General">
                  <c:v>-0.36134762203159099</c:v>
                </c:pt>
                <c:pt idx="17062" formatCode="General">
                  <c:v>-0.35396004015166899</c:v>
                </c:pt>
                <c:pt idx="17063" formatCode="General">
                  <c:v>-0.346793469639748</c:v>
                </c:pt>
                <c:pt idx="17064" formatCode="General">
                  <c:v>-0.34093529467331501</c:v>
                </c:pt>
                <c:pt idx="17065" formatCode="General">
                  <c:v>-0.336718801182394</c:v>
                </c:pt>
                <c:pt idx="17066" formatCode="General">
                  <c:v>-0.33326507191350002</c:v>
                </c:pt>
                <c:pt idx="17067" formatCode="General">
                  <c:v>-0.32976559051223397</c:v>
                </c:pt>
                <c:pt idx="17068" formatCode="General">
                  <c:v>-0.326090137859331</c:v>
                </c:pt>
                <c:pt idx="17069" formatCode="General">
                  <c:v>-0.32137296769156598</c:v>
                </c:pt>
                <c:pt idx="17070" formatCode="General">
                  <c:v>-0.31477721666811598</c:v>
                </c:pt>
                <c:pt idx="17071" formatCode="General">
                  <c:v>-0.30679120444200803</c:v>
                </c:pt>
                <c:pt idx="17072" formatCode="General">
                  <c:v>-0.29790279419395999</c:v>
                </c:pt>
                <c:pt idx="17073" formatCode="General">
                  <c:v>-0.28895868557521798</c:v>
                </c:pt>
                <c:pt idx="17074" formatCode="General">
                  <c:v>-0.28019869776422801</c:v>
                </c:pt>
                <c:pt idx="17075" formatCode="General">
                  <c:v>-0.27162528791359097</c:v>
                </c:pt>
                <c:pt idx="17076" formatCode="General">
                  <c:v>-0.26291058936573902</c:v>
                </c:pt>
                <c:pt idx="17077" formatCode="General">
                  <c:v>-0.253214294436516</c:v>
                </c:pt>
                <c:pt idx="17078" formatCode="General">
                  <c:v>-0.242730517036263</c:v>
                </c:pt>
                <c:pt idx="17079" formatCode="General">
                  <c:v>-0.23262383653792601</c:v>
                </c:pt>
                <c:pt idx="17080" formatCode="General">
                  <c:v>-0.22282926725271601</c:v>
                </c:pt>
                <c:pt idx="17081" formatCode="General">
                  <c:v>-0.21322571327721099</c:v>
                </c:pt>
                <c:pt idx="17082" formatCode="General">
                  <c:v>-0.20465650291906101</c:v>
                </c:pt>
                <c:pt idx="17083" formatCode="General">
                  <c:v>-0.19613314883796901</c:v>
                </c:pt>
                <c:pt idx="17084" formatCode="General">
                  <c:v>-0.185353905744958</c:v>
                </c:pt>
                <c:pt idx="17085" formatCode="General">
                  <c:v>-0.17138885442326801</c:v>
                </c:pt>
                <c:pt idx="17086" formatCode="General">
                  <c:v>-0.15451051127356899</c:v>
                </c:pt>
                <c:pt idx="17087" formatCode="General">
                  <c:v>-0.135110508138924</c:v>
                </c:pt>
                <c:pt idx="17088" formatCode="General">
                  <c:v>-0.114271615637517</c:v>
                </c:pt>
                <c:pt idx="17089" formatCode="General">
                  <c:v>-9.2651983244208494E-2</c:v>
                </c:pt>
                <c:pt idx="17090" formatCode="General">
                  <c:v>-6.9440129062515704E-2</c:v>
                </c:pt>
                <c:pt idx="17091" formatCode="General">
                  <c:v>-4.3979626582586501E-2</c:v>
                </c:pt>
                <c:pt idx="17092" formatCode="General">
                  <c:v>-1.7146266342228801E-2</c:v>
                </c:pt>
                <c:pt idx="17093" formatCode="General">
                  <c:v>1.02442781898475E-2</c:v>
                </c:pt>
                <c:pt idx="17094" formatCode="General">
                  <c:v>3.7715786147720802E-2</c:v>
                </c:pt>
                <c:pt idx="17095" formatCode="General">
                  <c:v>6.4510113397710206E-2</c:v>
                </c:pt>
                <c:pt idx="17096" formatCode="General">
                  <c:v>8.9662549739906297E-2</c:v>
                </c:pt>
                <c:pt idx="17097" formatCode="General">
                  <c:v>0.112115637705393</c:v>
                </c:pt>
                <c:pt idx="17098" formatCode="General">
                  <c:v>0.13108462375146299</c:v>
                </c:pt>
                <c:pt idx="17099" formatCode="General">
                  <c:v>0.145289991803806</c:v>
                </c:pt>
                <c:pt idx="17100" formatCode="General">
                  <c:v>0.15414616241026599</c:v>
                </c:pt>
                <c:pt idx="17101" formatCode="General">
                  <c:v>0.15823530206245001</c:v>
                </c:pt>
                <c:pt idx="17102" formatCode="General">
                  <c:v>0.15819919253407899</c:v>
                </c:pt>
                <c:pt idx="17103" formatCode="General">
                  <c:v>0.15427097915228899</c:v>
                </c:pt>
                <c:pt idx="17104" formatCode="General">
                  <c:v>0.14640155665688401</c:v>
                </c:pt>
                <c:pt idx="17105" formatCode="General">
                  <c:v>0.13629346309503701</c:v>
                </c:pt>
                <c:pt idx="17106" formatCode="General">
                  <c:v>0.12622066209420901</c:v>
                </c:pt>
                <c:pt idx="17107" formatCode="General">
                  <c:v>0.116475322547202</c:v>
                </c:pt>
                <c:pt idx="17108" formatCode="General">
                  <c:v>0.107255611748511</c:v>
                </c:pt>
                <c:pt idx="17109" formatCode="General">
                  <c:v>9.9854228725039504E-2</c:v>
                </c:pt>
                <c:pt idx="17110" formatCode="General">
                  <c:v>9.5761769046011996E-2</c:v>
                </c:pt>
                <c:pt idx="17111" formatCode="General">
                  <c:v>9.5816127973258294E-2</c:v>
                </c:pt>
                <c:pt idx="17112" formatCode="General">
                  <c:v>9.9725582369445898E-2</c:v>
                </c:pt>
                <c:pt idx="17113" formatCode="General">
                  <c:v>0.106973833368893</c:v>
                </c:pt>
                <c:pt idx="17114" formatCode="General">
                  <c:v>0.11749708796526701</c:v>
                </c:pt>
                <c:pt idx="17115" formatCode="General">
                  <c:v>0.13079867129382799</c:v>
                </c:pt>
                <c:pt idx="17116" formatCode="General">
                  <c:v>0.14599813012372301</c:v>
                </c:pt>
                <c:pt idx="17117" formatCode="General">
                  <c:v>0.162215344574002</c:v>
                </c:pt>
                <c:pt idx="17118" formatCode="General">
                  <c:v>0.17937694300385201</c:v>
                </c:pt>
                <c:pt idx="17119" formatCode="General">
                  <c:v>0.19847637603012</c:v>
                </c:pt>
                <c:pt idx="17120" formatCode="General">
                  <c:v>0.219025231935255</c:v>
                </c:pt>
                <c:pt idx="17121" formatCode="General">
                  <c:v>0.23940494437154</c:v>
                </c:pt>
                <c:pt idx="17122" formatCode="General">
                  <c:v>0.25903233752629501</c:v>
                </c:pt>
                <c:pt idx="17123" formatCode="General">
                  <c:v>0.276785967843309</c:v>
                </c:pt>
                <c:pt idx="17124" formatCode="General">
                  <c:v>0.29113626169632001</c:v>
                </c:pt>
                <c:pt idx="17125" formatCode="General">
                  <c:v>0.30118524028309601</c:v>
                </c:pt>
                <c:pt idx="17126" formatCode="General">
                  <c:v>0.30637977593662402</c:v>
                </c:pt>
                <c:pt idx="17127" formatCode="General">
                  <c:v>0.30894567993293498</c:v>
                </c:pt>
                <c:pt idx="17128" formatCode="General">
                  <c:v>0.311769596586567</c:v>
                </c:pt>
                <c:pt idx="17129" formatCode="General">
                  <c:v>0.31481426435411802</c:v>
                </c:pt>
                <c:pt idx="17130" formatCode="General">
                  <c:v>0.318052882934523</c:v>
                </c:pt>
                <c:pt idx="17131" formatCode="General">
                  <c:v>0.322672064580316</c:v>
                </c:pt>
                <c:pt idx="17132" formatCode="General">
                  <c:v>0.32933282254838198</c:v>
                </c:pt>
                <c:pt idx="17133" formatCode="General">
                  <c:v>0.33839455972592603</c:v>
                </c:pt>
                <c:pt idx="17134" formatCode="General">
                  <c:v>0.35130737367898901</c:v>
                </c:pt>
                <c:pt idx="17135" formatCode="General">
                  <c:v>0.36813937722597101</c:v>
                </c:pt>
                <c:pt idx="17136" formatCode="General">
                  <c:v>0.38680234634535898</c:v>
                </c:pt>
                <c:pt idx="17137" formatCode="General">
                  <c:v>0.405761047941677</c:v>
                </c:pt>
                <c:pt idx="17138" formatCode="General">
                  <c:v>0.424006241011747</c:v>
                </c:pt>
                <c:pt idx="17139" formatCode="General">
                  <c:v>0.44155694877926799</c:v>
                </c:pt>
                <c:pt idx="17140" formatCode="General">
                  <c:v>0.45863260586757498</c:v>
                </c:pt>
                <c:pt idx="17141" formatCode="General">
                  <c:v>0.474745228977347</c:v>
                </c:pt>
                <c:pt idx="17142" formatCode="General">
                  <c:v>0.48948548431133199</c:v>
                </c:pt>
                <c:pt idx="17143" formatCode="General">
                  <c:v>0.50211215465663195</c:v>
                </c:pt>
                <c:pt idx="17144" formatCode="General">
                  <c:v>0.51210744633335503</c:v>
                </c:pt>
                <c:pt idx="17145" formatCode="General">
                  <c:v>0.51937818197644203</c:v>
                </c:pt>
                <c:pt idx="17146" formatCode="General">
                  <c:v>0.52390730240353001</c:v>
                </c:pt>
                <c:pt idx="17147" formatCode="General">
                  <c:v>0.52627040547121995</c:v>
                </c:pt>
                <c:pt idx="17148" formatCode="General">
                  <c:v>0.527424490144486</c:v>
                </c:pt>
                <c:pt idx="17149" formatCode="General">
                  <c:v>0.52873467030895405</c:v>
                </c:pt>
                <c:pt idx="17150" formatCode="General">
                  <c:v>0.53079183444242195</c:v>
                </c:pt>
                <c:pt idx="17151" formatCode="General">
                  <c:v>0.53388336966769301</c:v>
                </c:pt>
                <c:pt idx="17152" formatCode="General">
                  <c:v>0.53769981913227805</c:v>
                </c:pt>
                <c:pt idx="17153" formatCode="General">
                  <c:v>0.54245258330757395</c:v>
                </c:pt>
                <c:pt idx="17154" formatCode="General">
                  <c:v>0.54967929517774605</c:v>
                </c:pt>
                <c:pt idx="17155" formatCode="General">
                  <c:v>0.55942261032873997</c:v>
                </c:pt>
                <c:pt idx="17156" formatCode="General">
                  <c:v>0.57015990057380606</c:v>
                </c:pt>
                <c:pt idx="17157" formatCode="General">
                  <c:v>0.58074111065808098</c:v>
                </c:pt>
                <c:pt idx="17158" formatCode="General">
                  <c:v>0.591386319288002</c:v>
                </c:pt>
                <c:pt idx="17159" formatCode="General">
                  <c:v>0.60175217585197205</c:v>
                </c:pt>
                <c:pt idx="17160" formatCode="General">
                  <c:v>0.61190620653752703</c:v>
                </c:pt>
                <c:pt idx="17161" formatCode="General">
                  <c:v>0.62205982525981596</c:v>
                </c:pt>
                <c:pt idx="17162" formatCode="General">
                  <c:v>0.63137955082416297</c:v>
                </c:pt>
                <c:pt idx="17163" formatCode="General">
                  <c:v>0.63965369270547801</c:v>
                </c:pt>
                <c:pt idx="17164" formatCode="General">
                  <c:v>0.64692811480286705</c:v>
                </c:pt>
                <c:pt idx="17165" formatCode="General">
                  <c:v>0.65321523386980296</c:v>
                </c:pt>
                <c:pt idx="17166" formatCode="General">
                  <c:v>0.65750410386931901</c:v>
                </c:pt>
                <c:pt idx="17167" formatCode="General">
                  <c:v>0.65939617594117705</c:v>
                </c:pt>
                <c:pt idx="17168" formatCode="General">
                  <c:v>0.65947647668779696</c:v>
                </c:pt>
                <c:pt idx="17169" formatCode="General">
                  <c:v>0.65810362580751403</c:v>
                </c:pt>
                <c:pt idx="17170" formatCode="General">
                  <c:v>0.65566296872822205</c:v>
                </c:pt>
                <c:pt idx="17171" formatCode="General">
                  <c:v>0.65184091753652795</c:v>
                </c:pt>
                <c:pt idx="17172" formatCode="General">
                  <c:v>0.64651560357435101</c:v>
                </c:pt>
                <c:pt idx="17173" formatCode="General">
                  <c:v>0.64086226089682596</c:v>
                </c:pt>
                <c:pt idx="17174" formatCode="General">
                  <c:v>0.63634021096691096</c:v>
                </c:pt>
                <c:pt idx="17175" formatCode="General">
                  <c:v>0.63288547931954697</c:v>
                </c:pt>
                <c:pt idx="17176" formatCode="General">
                  <c:v>0.62977587560250503</c:v>
                </c:pt>
                <c:pt idx="17177" formatCode="General">
                  <c:v>0.625858257182207</c:v>
                </c:pt>
                <c:pt idx="17178" formatCode="General">
                  <c:v>0.61977756556617802</c:v>
                </c:pt>
                <c:pt idx="17179" formatCode="General">
                  <c:v>0.61149267920449601</c:v>
                </c:pt>
                <c:pt idx="17180" formatCode="General">
                  <c:v>0.60193656027068498</c:v>
                </c:pt>
                <c:pt idx="17181" formatCode="General">
                  <c:v>0.59085830932936201</c:v>
                </c:pt>
                <c:pt idx="17182" formatCode="General">
                  <c:v>0.57781871236971905</c:v>
                </c:pt>
                <c:pt idx="17183" formatCode="General">
                  <c:v>0.56311814423323103</c:v>
                </c:pt>
                <c:pt idx="17184" formatCode="General">
                  <c:v>0.54719337516417699</c:v>
                </c:pt>
                <c:pt idx="17185" formatCode="General">
                  <c:v>0.53046398118602101</c:v>
                </c:pt>
                <c:pt idx="17186" formatCode="General">
                  <c:v>0.51394020116341099</c:v>
                </c:pt>
                <c:pt idx="17187" formatCode="General">
                  <c:v>0.49835672543861698</c:v>
                </c:pt>
                <c:pt idx="17188" formatCode="General">
                  <c:v>0.48355319362222798</c:v>
                </c:pt>
                <c:pt idx="17189" formatCode="General">
                  <c:v>0.46949072170790801</c:v>
                </c:pt>
                <c:pt idx="17190" formatCode="General">
                  <c:v>0.45650434558209502</c:v>
                </c:pt>
                <c:pt idx="17191" formatCode="General">
                  <c:v>0.44511713444978201</c:v>
                </c:pt>
                <c:pt idx="17192" formatCode="General">
                  <c:v>0.43580403401339202</c:v>
                </c:pt>
                <c:pt idx="17193" formatCode="General">
                  <c:v>0.42888493750309697</c:v>
                </c:pt>
                <c:pt idx="17194" formatCode="General">
                  <c:v>0.42340175347630898</c:v>
                </c:pt>
                <c:pt idx="17195" formatCode="General">
                  <c:v>0.41940809395302098</c:v>
                </c:pt>
                <c:pt idx="17196" formatCode="General">
                  <c:v>0.417661707548384</c:v>
                </c:pt>
                <c:pt idx="17197" formatCode="General">
                  <c:v>0.41675947220167298</c:v>
                </c:pt>
                <c:pt idx="17198" formatCode="General">
                  <c:v>0.414713355041262</c:v>
                </c:pt>
                <c:pt idx="17199" formatCode="General">
                  <c:v>0.41100762020904302</c:v>
                </c:pt>
                <c:pt idx="17200" formatCode="General">
                  <c:v>0.40593068460602799</c:v>
                </c:pt>
                <c:pt idx="17201" formatCode="General">
                  <c:v>0.39986683766785203</c:v>
                </c:pt>
                <c:pt idx="17202" formatCode="General">
                  <c:v>0.39365319594845899</c:v>
                </c:pt>
                <c:pt idx="17203" formatCode="General">
                  <c:v>0.38779688948616697</c:v>
                </c:pt>
                <c:pt idx="17204" formatCode="General">
                  <c:v>0.38167842127623403</c:v>
                </c:pt>
                <c:pt idx="17205" formatCode="General">
                  <c:v>0.37519257421878099</c:v>
                </c:pt>
                <c:pt idx="17206" formatCode="General">
                  <c:v>0.36933424145659999</c:v>
                </c:pt>
                <c:pt idx="17207" formatCode="General">
                  <c:v>0.36439788740958101</c:v>
                </c:pt>
                <c:pt idx="17208" formatCode="General">
                  <c:v>0.35942303909710699</c:v>
                </c:pt>
                <c:pt idx="17209" formatCode="General">
                  <c:v>0.353316316322207</c:v>
                </c:pt>
                <c:pt idx="17210" formatCode="General">
                  <c:v>0.34542763462015402</c:v>
                </c:pt>
                <c:pt idx="17211" formatCode="General">
                  <c:v>0.335701308028583</c:v>
                </c:pt>
                <c:pt idx="17212" formatCode="General">
                  <c:v>0.32474946912673303</c:v>
                </c:pt>
                <c:pt idx="17213" formatCode="General">
                  <c:v>0.314127992465912</c:v>
                </c:pt>
                <c:pt idx="17214" formatCode="General">
                  <c:v>0.30474336722940498</c:v>
                </c:pt>
                <c:pt idx="17215" formatCode="General">
                  <c:v>0.295561784530391</c:v>
                </c:pt>
                <c:pt idx="17216" formatCode="General">
                  <c:v>0.28656671624779001</c:v>
                </c:pt>
                <c:pt idx="17217" formatCode="General">
                  <c:v>0.27682033517865201</c:v>
                </c:pt>
                <c:pt idx="17218" formatCode="General">
                  <c:v>0.264728972350398</c:v>
                </c:pt>
                <c:pt idx="17219" formatCode="General">
                  <c:v>0.25128225320411901</c:v>
                </c:pt>
                <c:pt idx="17220" formatCode="General">
                  <c:v>0.23796592518545301</c:v>
                </c:pt>
                <c:pt idx="17221" formatCode="General">
                  <c:v>0.22629338138326399</c:v>
                </c:pt>
                <c:pt idx="17222" formatCode="General">
                  <c:v>0.216859367662529</c:v>
                </c:pt>
                <c:pt idx="17223" formatCode="General">
                  <c:v>0.20876010436532599</c:v>
                </c:pt>
                <c:pt idx="17224" formatCode="General">
                  <c:v>0.20164596641698801</c:v>
                </c:pt>
                <c:pt idx="17225" formatCode="General">
                  <c:v>0.19607876957834799</c:v>
                </c:pt>
                <c:pt idx="17226" formatCode="General">
                  <c:v>0.19158771770577701</c:v>
                </c:pt>
                <c:pt idx="17227" formatCode="General">
                  <c:v>0.18656576367807701</c:v>
                </c:pt>
                <c:pt idx="17228" formatCode="General">
                  <c:v>0.18073590010224599</c:v>
                </c:pt>
                <c:pt idx="17229" formatCode="General">
                  <c:v>0.17437278088490499</c:v>
                </c:pt>
                <c:pt idx="17230" formatCode="General">
                  <c:v>0.167044291557572</c:v>
                </c:pt>
                <c:pt idx="17231" formatCode="General">
                  <c:v>0.15863164644149</c:v>
                </c:pt>
                <c:pt idx="17232" formatCode="General">
                  <c:v>0.14868626899142501</c:v>
                </c:pt>
                <c:pt idx="17233" formatCode="General">
                  <c:v>0.13670496701059501</c:v>
                </c:pt>
                <c:pt idx="17234" formatCode="General">
                  <c:v>0.123895916003696</c:v>
                </c:pt>
                <c:pt idx="17235" formatCode="General">
                  <c:v>0.11103766295386799</c:v>
                </c:pt>
                <c:pt idx="17236" formatCode="General">
                  <c:v>9.7642146685606002E-2</c:v>
                </c:pt>
                <c:pt idx="17237" formatCode="General">
                  <c:v>8.3528586942066302E-2</c:v>
                </c:pt>
                <c:pt idx="17238" formatCode="General">
                  <c:v>6.8810529606973994E-2</c:v>
                </c:pt>
                <c:pt idx="17239" formatCode="General">
                  <c:v>5.44265101048114E-2</c:v>
                </c:pt>
                <c:pt idx="17240" formatCode="General">
                  <c:v>4.1533461345535497E-2</c:v>
                </c:pt>
                <c:pt idx="17241" formatCode="General">
                  <c:v>3.04595383883196E-2</c:v>
                </c:pt>
                <c:pt idx="17242" formatCode="General">
                  <c:v>2.0406347092664898E-2</c:v>
                </c:pt>
                <c:pt idx="17243" formatCode="General">
                  <c:v>1.0983345389293801E-2</c:v>
                </c:pt>
                <c:pt idx="17244" formatCode="General">
                  <c:v>1.88214126603917E-3</c:v>
                </c:pt>
                <c:pt idx="17245" formatCode="General">
                  <c:v>-7.4908987852672203E-3</c:v>
                </c:pt>
                <c:pt idx="17246" formatCode="General">
                  <c:v>-1.7199494646564801E-2</c:v>
                </c:pt>
                <c:pt idx="17247" formatCode="General">
                  <c:v>-2.75119448209784E-2</c:v>
                </c:pt>
                <c:pt idx="17248" formatCode="General">
                  <c:v>-3.8283474244106601E-2</c:v>
                </c:pt>
                <c:pt idx="17249" formatCode="General">
                  <c:v>-4.9139589466981201E-2</c:v>
                </c:pt>
                <c:pt idx="17250" formatCode="General">
                  <c:v>-5.94640588928965E-2</c:v>
                </c:pt>
                <c:pt idx="17251" formatCode="General">
                  <c:v>-6.8541056110069595E-2</c:v>
                </c:pt>
                <c:pt idx="17252" formatCode="General">
                  <c:v>-7.6263903182320403E-2</c:v>
                </c:pt>
                <c:pt idx="17253" formatCode="General">
                  <c:v>-8.3021146320031505E-2</c:v>
                </c:pt>
                <c:pt idx="17254" formatCode="General">
                  <c:v>-8.9741877120787003E-2</c:v>
                </c:pt>
                <c:pt idx="17255" formatCode="General">
                  <c:v>-9.6861883484020403E-2</c:v>
                </c:pt>
                <c:pt idx="17256" formatCode="General">
                  <c:v>-0.103447805631142</c:v>
                </c:pt>
                <c:pt idx="17257" formatCode="General">
                  <c:v>-0.108950786537684</c:v>
                </c:pt>
                <c:pt idx="17258" formatCode="General">
                  <c:v>-0.113526770389149</c:v>
                </c:pt>
                <c:pt idx="17259" formatCode="General">
                  <c:v>-0.1167086424656</c:v>
                </c:pt>
                <c:pt idx="17260" formatCode="General">
                  <c:v>-0.118404024078835</c:v>
                </c:pt>
                <c:pt idx="17261" formatCode="General">
                  <c:v>-0.119502760413895</c:v>
                </c:pt>
                <c:pt idx="17262" formatCode="General">
                  <c:v>-0.119970503044955</c:v>
                </c:pt>
                <c:pt idx="17263" formatCode="General">
                  <c:v>-0.119077717936116</c:v>
                </c:pt>
                <c:pt idx="17264" formatCode="General">
                  <c:v>-0.117800437537306</c:v>
                </c:pt>
                <c:pt idx="17265" formatCode="General">
                  <c:v>-0.117045392363665</c:v>
                </c:pt>
                <c:pt idx="17266" formatCode="General">
                  <c:v>-0.117071060227784</c:v>
                </c:pt>
                <c:pt idx="17267" formatCode="General">
                  <c:v>-0.11911171200300801</c:v>
                </c:pt>
                <c:pt idx="17268" formatCode="General">
                  <c:v>-0.123967743138453</c:v>
                </c:pt>
                <c:pt idx="17269" formatCode="General">
                  <c:v>-0.131757302776077</c:v>
                </c:pt>
                <c:pt idx="17270" formatCode="General">
                  <c:v>-0.14208891199472001</c:v>
                </c:pt>
                <c:pt idx="17271" formatCode="General">
                  <c:v>-0.154805751504523</c:v>
                </c:pt>
                <c:pt idx="17272" formatCode="General">
                  <c:v>-0.170392446352782</c:v>
                </c:pt>
                <c:pt idx="17273" formatCode="General">
                  <c:v>-0.18844799406986801</c:v>
                </c:pt>
                <c:pt idx="17274" formatCode="General">
                  <c:v>-0.20822303657076099</c:v>
                </c:pt>
                <c:pt idx="17275" formatCode="General">
                  <c:v>-0.22925682009847401</c:v>
                </c:pt>
                <c:pt idx="17276" formatCode="General">
                  <c:v>-0.25154847287528498</c:v>
                </c:pt>
                <c:pt idx="17277" formatCode="General">
                  <c:v>-0.27466981317250699</c:v>
                </c:pt>
                <c:pt idx="17278" formatCode="General">
                  <c:v>-0.29701308883113198</c:v>
                </c:pt>
                <c:pt idx="17279" formatCode="General">
                  <c:v>-0.31743318837859302</c:v>
                </c:pt>
                <c:pt idx="17280" formatCode="General">
                  <c:v>-0.335529462961007</c:v>
                </c:pt>
                <c:pt idx="17281" formatCode="General">
                  <c:v>-0.35107323619226199</c:v>
                </c:pt>
                <c:pt idx="17282" formatCode="General">
                  <c:v>-0.36448437357762797</c:v>
                </c:pt>
                <c:pt idx="17283" formatCode="General">
                  <c:v>-0.37529206468049497</c:v>
                </c:pt>
                <c:pt idx="17284" formatCode="General">
                  <c:v>-0.38226143612372399</c:v>
                </c:pt>
                <c:pt idx="17285" formatCode="General">
                  <c:v>-0.38522042321343902</c:v>
                </c:pt>
                <c:pt idx="17286" formatCode="General">
                  <c:v>-0.38482869719337898</c:v>
                </c:pt>
                <c:pt idx="17287" formatCode="General">
                  <c:v>-0.38205969976638599</c:v>
                </c:pt>
                <c:pt idx="17288" formatCode="General">
                  <c:v>-0.37795321268441801</c:v>
                </c:pt>
                <c:pt idx="17289" formatCode="General">
                  <c:v>-0.37331019551206601</c:v>
                </c:pt>
                <c:pt idx="17290" formatCode="General">
                  <c:v>-0.36754836926909201</c:v>
                </c:pt>
                <c:pt idx="17291" formatCode="General">
                  <c:v>-0.35999256234004201</c:v>
                </c:pt>
                <c:pt idx="17292" formatCode="General">
                  <c:v>-0.35248638020572798</c:v>
                </c:pt>
                <c:pt idx="17293" formatCode="General">
                  <c:v>-0.34671805752566698</c:v>
                </c:pt>
                <c:pt idx="17294" formatCode="General">
                  <c:v>-0.34323899441187999</c:v>
                </c:pt>
                <c:pt idx="17295" formatCode="General">
                  <c:v>-0.34262603626884103</c:v>
                </c:pt>
                <c:pt idx="17296" formatCode="General">
                  <c:v>-0.34441987325198198</c:v>
                </c:pt>
                <c:pt idx="17297" formatCode="General">
                  <c:v>-0.34833250693333601</c:v>
                </c:pt>
                <c:pt idx="17298" formatCode="General">
                  <c:v>-0.35537894780665302</c:v>
                </c:pt>
                <c:pt idx="17299" formatCode="General">
                  <c:v>-0.36604731912160499</c:v>
                </c:pt>
                <c:pt idx="17300" formatCode="General">
                  <c:v>-0.37886747674472199</c:v>
                </c:pt>
                <c:pt idx="17301" formatCode="General">
                  <c:v>-0.39314023760315597</c:v>
                </c:pt>
                <c:pt idx="17302" formatCode="General">
                  <c:v>-0.40832674192329899</c:v>
                </c:pt>
                <c:pt idx="17303" formatCode="General">
                  <c:v>-0.423015396619499</c:v>
                </c:pt>
                <c:pt idx="17304" formatCode="General">
                  <c:v>-0.43665356451725301</c:v>
                </c:pt>
                <c:pt idx="17305" formatCode="General">
                  <c:v>-0.449238157756219</c:v>
                </c:pt>
                <c:pt idx="17306" formatCode="General">
                  <c:v>-0.46028639434639501</c:v>
                </c:pt>
                <c:pt idx="17307" formatCode="General">
                  <c:v>-0.46862159152629801</c:v>
                </c:pt>
                <c:pt idx="17308" formatCode="General">
                  <c:v>-0.47309379117375999</c:v>
                </c:pt>
                <c:pt idx="17309" formatCode="General">
                  <c:v>-0.47335749422289802</c:v>
                </c:pt>
                <c:pt idx="17310" formatCode="General">
                  <c:v>-0.46938588316600799</c:v>
                </c:pt>
                <c:pt idx="17311" formatCode="General">
                  <c:v>-0.46150304143328102</c:v>
                </c:pt>
                <c:pt idx="17312" formatCode="General">
                  <c:v>-0.45080448323201699</c:v>
                </c:pt>
                <c:pt idx="17313" formatCode="General">
                  <c:v>-0.43819413564549398</c:v>
                </c:pt>
                <c:pt idx="17314" formatCode="General">
                  <c:v>-0.42435536930918999</c:v>
                </c:pt>
                <c:pt idx="17315" formatCode="General">
                  <c:v>-0.41055558406514803</c:v>
                </c:pt>
                <c:pt idx="17316" formatCode="General">
                  <c:v>-0.39776051845229898</c:v>
                </c:pt>
                <c:pt idx="17317" formatCode="General">
                  <c:v>-0.386796900007361</c:v>
                </c:pt>
                <c:pt idx="17318" formatCode="General">
                  <c:v>-0.37868341538987099</c:v>
                </c:pt>
                <c:pt idx="17319" formatCode="General">
                  <c:v>-0.37369921820434598</c:v>
                </c:pt>
                <c:pt idx="17320" formatCode="General">
                  <c:v>-0.37214483624886502</c:v>
                </c:pt>
                <c:pt idx="17321" formatCode="General">
                  <c:v>-0.37418127066495799</c:v>
                </c:pt>
                <c:pt idx="17322" formatCode="General">
                  <c:v>-0.37908607026947</c:v>
                </c:pt>
                <c:pt idx="17323" formatCode="General">
                  <c:v>-0.386089245052326</c:v>
                </c:pt>
                <c:pt idx="17324" formatCode="General">
                  <c:v>-0.39533143899197698</c:v>
                </c:pt>
                <c:pt idx="17325" formatCode="General">
                  <c:v>-0.40728435347761199</c:v>
                </c:pt>
                <c:pt idx="17326" formatCode="General">
                  <c:v>-0.42131680246747</c:v>
                </c:pt>
                <c:pt idx="17327" formatCode="General">
                  <c:v>-0.43611307649727599</c:v>
                </c:pt>
                <c:pt idx="17328" formatCode="General">
                  <c:v>-0.45114146494649499</c:v>
                </c:pt>
                <c:pt idx="17329" formatCode="General">
                  <c:v>-0.46612371810855002</c:v>
                </c:pt>
                <c:pt idx="17330" formatCode="General">
                  <c:v>-0.47976895312534101</c:v>
                </c:pt>
                <c:pt idx="17331" formatCode="General">
                  <c:v>-0.49075098088918501</c:v>
                </c:pt>
                <c:pt idx="17332" formatCode="General">
                  <c:v>-0.499909906201566</c:v>
                </c:pt>
                <c:pt idx="17333" formatCode="General">
                  <c:v>-0.50808744920219195</c:v>
                </c:pt>
                <c:pt idx="17334" formatCode="General">
                  <c:v>-0.51507346321473702</c:v>
                </c:pt>
                <c:pt idx="17335" formatCode="General">
                  <c:v>-0.52105643317370998</c:v>
                </c:pt>
                <c:pt idx="17336" formatCode="General">
                  <c:v>-0.52588997968101703</c:v>
                </c:pt>
                <c:pt idx="17337" formatCode="General">
                  <c:v>-0.52795691334246297</c:v>
                </c:pt>
                <c:pt idx="17338" formatCode="General">
                  <c:v>-0.52599469619777295</c:v>
                </c:pt>
                <c:pt idx="17339" formatCode="General">
                  <c:v>-0.52031361613256499</c:v>
                </c:pt>
                <c:pt idx="17340" formatCode="General">
                  <c:v>-0.51244985891474604</c:v>
                </c:pt>
                <c:pt idx="17341" formatCode="General">
                  <c:v>-0.50353205067442797</c:v>
                </c:pt>
                <c:pt idx="17342" formatCode="General">
                  <c:v>-0.49380290657519299</c:v>
                </c:pt>
                <c:pt idx="17343" formatCode="General">
                  <c:v>-0.48392873153521698</c:v>
                </c:pt>
                <c:pt idx="17344" formatCode="General">
                  <c:v>-0.47513172909951601</c:v>
                </c:pt>
                <c:pt idx="17345" formatCode="General">
                  <c:v>-0.46814500005013299</c:v>
                </c:pt>
                <c:pt idx="17346" formatCode="General">
                  <c:v>-0.46282659038425999</c:v>
                </c:pt>
                <c:pt idx="17347" formatCode="General">
                  <c:v>-0.45923467817744301</c:v>
                </c:pt>
                <c:pt idx="17348" formatCode="General">
                  <c:v>-0.45717495444536199</c:v>
                </c:pt>
                <c:pt idx="17349" formatCode="General">
                  <c:v>-0.45548395080249199</c:v>
                </c:pt>
                <c:pt idx="17350" formatCode="General">
                  <c:v>-0.45282192191988302</c:v>
                </c:pt>
                <c:pt idx="17351" formatCode="General">
                  <c:v>-0.44919679355551501</c:v>
                </c:pt>
                <c:pt idx="17352" formatCode="General">
                  <c:v>-0.445764857753703</c:v>
                </c:pt>
                <c:pt idx="17353" formatCode="General">
                  <c:v>-0.443487818962922</c:v>
                </c:pt>
                <c:pt idx="17354" formatCode="General">
                  <c:v>-0.44251792490923703</c:v>
                </c:pt>
                <c:pt idx="17355" formatCode="General">
                  <c:v>-0.441757145437293</c:v>
                </c:pt>
                <c:pt idx="17356" formatCode="General">
                  <c:v>-0.43971378525406302</c:v>
                </c:pt>
                <c:pt idx="17357" formatCode="General">
                  <c:v>-0.43604900904681498</c:v>
                </c:pt>
                <c:pt idx="17358" formatCode="General">
                  <c:v>-0.43106508344694</c:v>
                </c:pt>
                <c:pt idx="17359" formatCode="General">
                  <c:v>-0.42519376857072799</c:v>
                </c:pt>
                <c:pt idx="17360" formatCode="General">
                  <c:v>-0.41806728823258998</c:v>
                </c:pt>
                <c:pt idx="17361" formatCode="General">
                  <c:v>-0.40876016238841101</c:v>
                </c:pt>
                <c:pt idx="17362" formatCode="General">
                  <c:v>-0.397512635179673</c:v>
                </c:pt>
                <c:pt idx="17363" formatCode="General">
                  <c:v>-0.38557308481549801</c:v>
                </c:pt>
                <c:pt idx="17364" formatCode="General">
                  <c:v>-0.37334760246529902</c:v>
                </c:pt>
                <c:pt idx="17365" formatCode="General">
                  <c:v>-0.360801997888611</c:v>
                </c:pt>
                <c:pt idx="17366" formatCode="General">
                  <c:v>-0.34790651077403401</c:v>
                </c:pt>
                <c:pt idx="17367" formatCode="General">
                  <c:v>-0.33451101140412498</c:v>
                </c:pt>
                <c:pt idx="17368" formatCode="General">
                  <c:v>-0.32082168167674002</c:v>
                </c:pt>
                <c:pt idx="17369" formatCode="General">
                  <c:v>-0.30772104559783098</c:v>
                </c:pt>
                <c:pt idx="17370" formatCode="General">
                  <c:v>-0.29597634901052</c:v>
                </c:pt>
                <c:pt idx="17371" formatCode="General">
                  <c:v>-0.28551161762199401</c:v>
                </c:pt>
                <c:pt idx="17372" formatCode="General">
                  <c:v>-0.276470419069203</c:v>
                </c:pt>
                <c:pt idx="17373" formatCode="General">
                  <c:v>-0.26879589703821799</c:v>
                </c:pt>
                <c:pt idx="17374" formatCode="General">
                  <c:v>-0.263066190513565</c:v>
                </c:pt>
                <c:pt idx="17375" formatCode="General">
                  <c:v>-0.260121727201236</c:v>
                </c:pt>
                <c:pt idx="17376" formatCode="General">
                  <c:v>-0.25981700512522399</c:v>
                </c:pt>
                <c:pt idx="17377" formatCode="General">
                  <c:v>-0.26181554732807699</c:v>
                </c:pt>
                <c:pt idx="17378" formatCode="General">
                  <c:v>-0.26552917930319297</c:v>
                </c:pt>
                <c:pt idx="17379" formatCode="General">
                  <c:v>-0.270496779217129</c:v>
                </c:pt>
                <c:pt idx="17380" formatCode="General">
                  <c:v>-0.27637952590332099</c:v>
                </c:pt>
                <c:pt idx="17381" formatCode="General">
                  <c:v>-0.28283837434491399</c:v>
                </c:pt>
                <c:pt idx="17382" formatCode="General">
                  <c:v>-0.28891572310595298</c:v>
                </c:pt>
                <c:pt idx="17383" formatCode="General">
                  <c:v>-0.29301345555452801</c:v>
                </c:pt>
                <c:pt idx="17384" formatCode="General">
                  <c:v>-0.29437447108569598</c:v>
                </c:pt>
                <c:pt idx="17385" formatCode="General">
                  <c:v>-0.29273314901882702</c:v>
                </c:pt>
                <c:pt idx="17386" formatCode="General">
                  <c:v>-0.28692515049107298</c:v>
                </c:pt>
                <c:pt idx="17387" formatCode="General">
                  <c:v>-0.27688711199120403</c:v>
                </c:pt>
                <c:pt idx="17388" formatCode="General">
                  <c:v>-0.26356337566253502</c:v>
                </c:pt>
                <c:pt idx="17389" formatCode="General">
                  <c:v>-0.246816911653433</c:v>
                </c:pt>
                <c:pt idx="17390" formatCode="General">
                  <c:v>-0.22698762301677</c:v>
                </c:pt>
                <c:pt idx="17391" formatCode="General">
                  <c:v>-0.20454987301781</c:v>
                </c:pt>
                <c:pt idx="17392" formatCode="General">
                  <c:v>-0.18022394590041499</c:v>
                </c:pt>
                <c:pt idx="17393" formatCode="General">
                  <c:v>-0.15465063163409901</c:v>
                </c:pt>
                <c:pt idx="17394" formatCode="General">
                  <c:v>-0.12841006440018099</c:v>
                </c:pt>
                <c:pt idx="17395" formatCode="General">
                  <c:v>-0.102468622127578</c:v>
                </c:pt>
                <c:pt idx="17396" formatCode="General">
                  <c:v>-7.8221879287719495E-2</c:v>
                </c:pt>
                <c:pt idx="17397" formatCode="General">
                  <c:v>-5.7005048242185503E-2</c:v>
                </c:pt>
                <c:pt idx="17398" formatCode="General">
                  <c:v>-3.8870410654112203E-2</c:v>
                </c:pt>
                <c:pt idx="17399" formatCode="General">
                  <c:v>-2.3278338462883099E-2</c:v>
                </c:pt>
                <c:pt idx="17400" formatCode="General">
                  <c:v>-1.05909848046508E-2</c:v>
                </c:pt>
                <c:pt idx="17401" formatCode="General">
                  <c:v>-1.99620674959025E-3</c:v>
                </c:pt>
                <c:pt idx="17402" formatCode="General">
                  <c:v>1.6851575762488801E-3</c:v>
                </c:pt>
                <c:pt idx="17403" formatCode="General">
                  <c:v>1.0779203989838501E-3</c:v>
                </c:pt>
                <c:pt idx="17404" formatCode="General">
                  <c:v>-1.9568104221040698E-3</c:v>
                </c:pt>
                <c:pt idx="17405" formatCode="General">
                  <c:v>-6.7022369744997997E-3</c:v>
                </c:pt>
                <c:pt idx="17406" formatCode="General">
                  <c:v>-1.29022200777367E-2</c:v>
                </c:pt>
                <c:pt idx="17407" formatCode="General">
                  <c:v>-1.8962052382378899E-2</c:v>
                </c:pt>
                <c:pt idx="17408" formatCode="General">
                  <c:v>-2.3612491974242599E-2</c:v>
                </c:pt>
                <c:pt idx="17409" formatCode="General">
                  <c:v>-2.61552222527974E-2</c:v>
                </c:pt>
                <c:pt idx="17410" formatCode="General">
                  <c:v>-2.58856535312906E-2</c:v>
                </c:pt>
                <c:pt idx="17411" formatCode="General">
                  <c:v>-2.3951352554489099E-2</c:v>
                </c:pt>
                <c:pt idx="17412" formatCode="General">
                  <c:v>-2.0068602442912298E-2</c:v>
                </c:pt>
                <c:pt idx="17413" formatCode="General">
                  <c:v>-1.2185328306943299E-2</c:v>
                </c:pt>
                <c:pt idx="17414" formatCode="General">
                  <c:v>-6.09169267436967E-4</c:v>
                </c:pt>
                <c:pt idx="17415" formatCode="General">
                  <c:v>1.5332209323611999E-2</c:v>
                </c:pt>
                <c:pt idx="17416" formatCode="General">
                  <c:v>3.73620934069002E-2</c:v>
                </c:pt>
                <c:pt idx="17417" formatCode="General">
                  <c:v>6.41534808548887E-2</c:v>
                </c:pt>
                <c:pt idx="17418" formatCode="General">
                  <c:v>9.2826892526937099E-2</c:v>
                </c:pt>
                <c:pt idx="17419" formatCode="General">
                  <c:v>0.121872049740891</c:v>
                </c:pt>
                <c:pt idx="17420" formatCode="General">
                  <c:v>0.14968746745486999</c:v>
                </c:pt>
                <c:pt idx="17421" formatCode="General">
                  <c:v>0.17433736687951101</c:v>
                </c:pt>
                <c:pt idx="17422" formatCode="General">
                  <c:v>0.19467457227215501</c:v>
                </c:pt>
                <c:pt idx="17423" formatCode="General">
                  <c:v>0.21014126525566701</c:v>
                </c:pt>
                <c:pt idx="17424" formatCode="General">
                  <c:v>0.22197817988053101</c:v>
                </c:pt>
                <c:pt idx="17425" formatCode="General">
                  <c:v>0.231786283810689</c:v>
                </c:pt>
                <c:pt idx="17426" formatCode="General">
                  <c:v>0.239667734888801</c:v>
                </c:pt>
                <c:pt idx="17427" formatCode="General">
                  <c:v>0.245277399360292</c:v>
                </c:pt>
                <c:pt idx="17428" formatCode="General">
                  <c:v>0.248248366276271</c:v>
                </c:pt>
                <c:pt idx="17429" formatCode="General">
                  <c:v>0.249031528472893</c:v>
                </c:pt>
                <c:pt idx="17430" formatCode="General">
                  <c:v>0.24909249118283999</c:v>
                </c:pt>
                <c:pt idx="17431" formatCode="General">
                  <c:v>0.24975026482523</c:v>
                </c:pt>
                <c:pt idx="17432" formatCode="General">
                  <c:v>0.25130735842824298</c:v>
                </c:pt>
                <c:pt idx="17433" formatCode="General">
                  <c:v>0.25217798485631199</c:v>
                </c:pt>
                <c:pt idx="17434" formatCode="General">
                  <c:v>0.25184721275223199</c:v>
                </c:pt>
                <c:pt idx="17435" formatCode="General">
                  <c:v>0.251265215381271</c:v>
                </c:pt>
                <c:pt idx="17436" formatCode="General">
                  <c:v>0.25088511422432103</c:v>
                </c:pt>
                <c:pt idx="17437" formatCode="General">
                  <c:v>0.25065572300160799</c:v>
                </c:pt>
                <c:pt idx="17438" formatCode="General">
                  <c:v>0.25064710882205798</c:v>
                </c:pt>
                <c:pt idx="17439" formatCode="General">
                  <c:v>0.25132174249339101</c:v>
                </c:pt>
                <c:pt idx="17440" formatCode="General">
                  <c:v>0.25275861627368901</c:v>
                </c:pt>
                <c:pt idx="17441" formatCode="General">
                  <c:v>0.25495889555288398</c:v>
                </c:pt>
                <c:pt idx="17442" formatCode="General">
                  <c:v>0.25763467310599703</c:v>
                </c:pt>
                <c:pt idx="17443" formatCode="General">
                  <c:v>0.260617126868114</c:v>
                </c:pt>
                <c:pt idx="17444" formatCode="General">
                  <c:v>0.26436467666025198</c:v>
                </c:pt>
                <c:pt idx="17445" formatCode="General">
                  <c:v>0.26871865869537298</c:v>
                </c:pt>
                <c:pt idx="17446" formatCode="General">
                  <c:v>0.2727266297832</c:v>
                </c:pt>
                <c:pt idx="17447" formatCode="General">
                  <c:v>0.27606310804818401</c:v>
                </c:pt>
                <c:pt idx="17448" formatCode="General">
                  <c:v>0.279847709907244</c:v>
                </c:pt>
                <c:pt idx="17449" formatCode="General">
                  <c:v>0.28521030638926098</c:v>
                </c:pt>
                <c:pt idx="17450" formatCode="General">
                  <c:v>0.29232505225087302</c:v>
                </c:pt>
                <c:pt idx="17451" formatCode="General">
                  <c:v>0.30117902685989401</c:v>
                </c:pt>
                <c:pt idx="17452" formatCode="General">
                  <c:v>0.31206679640086199</c:v>
                </c:pt>
                <c:pt idx="17453" formatCode="General">
                  <c:v>0.32430515159404799</c:v>
                </c:pt>
                <c:pt idx="17454" formatCode="General">
                  <c:v>0.33647706378564701</c:v>
                </c:pt>
                <c:pt idx="17455" formatCode="General">
                  <c:v>0.34759573016033801</c:v>
                </c:pt>
                <c:pt idx="17456" formatCode="General">
                  <c:v>0.35757812544969297</c:v>
                </c:pt>
                <c:pt idx="17457" formatCode="General">
                  <c:v>0.36684969855705601</c:v>
                </c:pt>
                <c:pt idx="17458" formatCode="General">
                  <c:v>0.37559370169950101</c:v>
                </c:pt>
                <c:pt idx="17459" formatCode="General">
                  <c:v>0.38396559226260801</c:v>
                </c:pt>
                <c:pt idx="17460" formatCode="General">
                  <c:v>0.39161243103247201</c:v>
                </c:pt>
                <c:pt idx="17461" formatCode="General">
                  <c:v>0.397733977382488</c:v>
                </c:pt>
                <c:pt idx="17462" formatCode="General">
                  <c:v>0.40158169890698298</c:v>
                </c:pt>
                <c:pt idx="17463" formatCode="General">
                  <c:v>0.40361591448831402</c:v>
                </c:pt>
                <c:pt idx="17464" formatCode="General">
                  <c:v>0.405206971133521</c:v>
                </c:pt>
                <c:pt idx="17465" formatCode="General">
                  <c:v>0.40692856298928098</c:v>
                </c:pt>
                <c:pt idx="17466" formatCode="General">
                  <c:v>0.40892114632113602</c:v>
                </c:pt>
                <c:pt idx="17467" formatCode="General">
                  <c:v>0.41069907284222801</c:v>
                </c:pt>
                <c:pt idx="17468" formatCode="General">
                  <c:v>0.412328806587129</c:v>
                </c:pt>
                <c:pt idx="17469" formatCode="General">
                  <c:v>0.41404346503563599</c:v>
                </c:pt>
                <c:pt idx="17470" formatCode="General">
                  <c:v>0.41539850128612499</c:v>
                </c:pt>
                <c:pt idx="17471" formatCode="General">
                  <c:v>0.41612095922271197</c:v>
                </c:pt>
                <c:pt idx="17472" formatCode="General">
                  <c:v>0.41578493948973599</c:v>
                </c:pt>
                <c:pt idx="17473" formatCode="General">
                  <c:v>0.41485213600552601</c:v>
                </c:pt>
                <c:pt idx="17474" formatCode="General">
                  <c:v>0.41445806375433802</c:v>
                </c:pt>
                <c:pt idx="17475" formatCode="General">
                  <c:v>0.41521090523416099</c:v>
                </c:pt>
                <c:pt idx="17476" formatCode="General">
                  <c:v>0.41620045099941899</c:v>
                </c:pt>
                <c:pt idx="17477" formatCode="General">
                  <c:v>0.41606057032015198</c:v>
                </c:pt>
                <c:pt idx="17478" formatCode="General">
                  <c:v>0.41523081578335003</c:v>
                </c:pt>
                <c:pt idx="17479" formatCode="General">
                  <c:v>0.414822137986252</c:v>
                </c:pt>
                <c:pt idx="17480" formatCode="General">
                  <c:v>0.415429649154412</c:v>
                </c:pt>
                <c:pt idx="17481" formatCode="General">
                  <c:v>0.41702589043461202</c:v>
                </c:pt>
                <c:pt idx="17482" formatCode="General">
                  <c:v>0.418493124650544</c:v>
                </c:pt>
                <c:pt idx="17483" formatCode="General">
                  <c:v>0.41896117860028798</c:v>
                </c:pt>
                <c:pt idx="17484" formatCode="General">
                  <c:v>0.41849148353396298</c:v>
                </c:pt>
                <c:pt idx="17485" formatCode="General">
                  <c:v>0.41705769160848699</c:v>
                </c:pt>
                <c:pt idx="17486" formatCode="General">
                  <c:v>0.41438680103792702</c:v>
                </c:pt>
                <c:pt idx="17487" formatCode="General">
                  <c:v>0.41095053506988299</c:v>
                </c:pt>
                <c:pt idx="17488" formatCode="General">
                  <c:v>0.408002151136446</c:v>
                </c:pt>
                <c:pt idx="17489" formatCode="General">
                  <c:v>0.40664998225100901</c:v>
                </c:pt>
                <c:pt idx="17490" formatCode="General">
                  <c:v>0.40743271892206501</c:v>
                </c:pt>
                <c:pt idx="17491" formatCode="General">
                  <c:v>0.41018769703112001</c:v>
                </c:pt>
                <c:pt idx="17492" formatCode="General">
                  <c:v>0.41434038218716901</c:v>
                </c:pt>
                <c:pt idx="17493" formatCode="General">
                  <c:v>0.42017067687156401</c:v>
                </c:pt>
                <c:pt idx="17494" formatCode="General">
                  <c:v>0.42757393048366399</c:v>
                </c:pt>
                <c:pt idx="17495" formatCode="General">
                  <c:v>0.43616672119523697</c:v>
                </c:pt>
                <c:pt idx="17496" formatCode="General">
                  <c:v>0.44549593683668998</c:v>
                </c:pt>
                <c:pt idx="17497" formatCode="General">
                  <c:v>0.45419906163443802</c:v>
                </c:pt>
                <c:pt idx="17498" formatCode="General">
                  <c:v>0.46164004041624801</c:v>
                </c:pt>
                <c:pt idx="17499" formatCode="General">
                  <c:v>0.46774841052124999</c:v>
                </c:pt>
                <c:pt idx="17500" formatCode="General">
                  <c:v>0.471713477044715</c:v>
                </c:pt>
                <c:pt idx="17501" formatCode="General">
                  <c:v>0.47241076183372599</c:v>
                </c:pt>
                <c:pt idx="17502" formatCode="General">
                  <c:v>0.46958169075913597</c:v>
                </c:pt>
                <c:pt idx="17503" formatCode="General">
                  <c:v>0.46379731540298602</c:v>
                </c:pt>
                <c:pt idx="17504" formatCode="General">
                  <c:v>0.45579373943252199</c:v>
                </c:pt>
                <c:pt idx="17505" formatCode="General">
                  <c:v>0.44645881131001403</c:v>
                </c:pt>
                <c:pt idx="17506" formatCode="General">
                  <c:v>0.43610582183597402</c:v>
                </c:pt>
                <c:pt idx="17507" formatCode="General">
                  <c:v>0.42525860508031899</c:v>
                </c:pt>
                <c:pt idx="17508" formatCode="General">
                  <c:v>0.414768507486449</c:v>
                </c:pt>
                <c:pt idx="17509" formatCode="General">
                  <c:v>0.40484021052964902</c:v>
                </c:pt>
                <c:pt idx="17510" formatCode="General">
                  <c:v>0.39569600938829003</c:v>
                </c:pt>
                <c:pt idx="17511" formatCode="General">
                  <c:v>0.38735184542798101</c:v>
                </c:pt>
                <c:pt idx="17512" formatCode="General">
                  <c:v>0.379603138469637</c:v>
                </c:pt>
                <c:pt idx="17513" formatCode="General">
                  <c:v>0.37248324869175398</c:v>
                </c:pt>
                <c:pt idx="17514" formatCode="General">
                  <c:v>0.366022430971501</c:v>
                </c:pt>
                <c:pt idx="17515" formatCode="General">
                  <c:v>0.36028671606353901</c:v>
                </c:pt>
                <c:pt idx="17516" formatCode="General">
                  <c:v>0.35480304506466798</c:v>
                </c:pt>
                <c:pt idx="17517" formatCode="General">
                  <c:v>0.34793071235387402</c:v>
                </c:pt>
                <c:pt idx="17518" formatCode="General">
                  <c:v>0.33885422021461897</c:v>
                </c:pt>
                <c:pt idx="17519" formatCode="General">
                  <c:v>0.328288494238615</c:v>
                </c:pt>
                <c:pt idx="17520" formatCode="General">
                  <c:v>0.31667665322127497</c:v>
                </c:pt>
                <c:pt idx="17521" formatCode="General">
                  <c:v>0.30403194085028501</c:v>
                </c:pt>
                <c:pt idx="17522" formatCode="General">
                  <c:v>0.29185161852250902</c:v>
                </c:pt>
                <c:pt idx="17523" formatCode="General">
                  <c:v>0.28055878713621901</c:v>
                </c:pt>
                <c:pt idx="17524" formatCode="General">
                  <c:v>0.26934483799317299</c:v>
                </c:pt>
                <c:pt idx="17525" formatCode="General">
                  <c:v>0.25901175144288002</c:v>
                </c:pt>
                <c:pt idx="17526" formatCode="General">
                  <c:v>0.25013017031603302</c:v>
                </c:pt>
                <c:pt idx="17527" formatCode="General">
                  <c:v>0.24244996910483599</c:v>
                </c:pt>
                <c:pt idx="17528" formatCode="General">
                  <c:v>0.23580909472106201</c:v>
                </c:pt>
                <c:pt idx="17529" formatCode="General">
                  <c:v>0.23069649755407901</c:v>
                </c:pt>
                <c:pt idx="17530" formatCode="General">
                  <c:v>0.226640199401277</c:v>
                </c:pt>
                <c:pt idx="17531" formatCode="General">
                  <c:v>0.22310622913981401</c:v>
                </c:pt>
                <c:pt idx="17532" formatCode="General">
                  <c:v>0.22107884980619399</c:v>
                </c:pt>
                <c:pt idx="17533" formatCode="General">
                  <c:v>0.22115065728021699</c:v>
                </c:pt>
                <c:pt idx="17534" formatCode="General">
                  <c:v>0.22346202252021599</c:v>
                </c:pt>
                <c:pt idx="17535" formatCode="General">
                  <c:v>0.227703123331299</c:v>
                </c:pt>
                <c:pt idx="17536" formatCode="General">
                  <c:v>0.232895714168007</c:v>
                </c:pt>
                <c:pt idx="17537" formatCode="General">
                  <c:v>0.238246477767425</c:v>
                </c:pt>
                <c:pt idx="17538" formatCode="General">
                  <c:v>0.24300819243827501</c:v>
                </c:pt>
                <c:pt idx="17539" formatCode="General">
                  <c:v>0.24694156803168399</c:v>
                </c:pt>
                <c:pt idx="17540" formatCode="General">
                  <c:v>0.25036865031551497</c:v>
                </c:pt>
                <c:pt idx="17541" formatCode="General">
                  <c:v>0.25289958628950299</c:v>
                </c:pt>
                <c:pt idx="17542" formatCode="General">
                  <c:v>0.25376389006157402</c:v>
                </c:pt>
                <c:pt idx="17543" formatCode="General">
                  <c:v>0.252926018432099</c:v>
                </c:pt>
                <c:pt idx="17544" formatCode="General">
                  <c:v>0.25141030353164801</c:v>
                </c:pt>
                <c:pt idx="17545" formatCode="General">
                  <c:v>0.249784113939683</c:v>
                </c:pt>
                <c:pt idx="17546" formatCode="General">
                  <c:v>0.248375024060634</c:v>
                </c:pt>
                <c:pt idx="17547" formatCode="General">
                  <c:v>0.24769542874908099</c:v>
                </c:pt>
                <c:pt idx="17548" formatCode="General">
                  <c:v>0.24646099555277101</c:v>
                </c:pt>
                <c:pt idx="17549" formatCode="General">
                  <c:v>0.243161485437317</c:v>
                </c:pt>
                <c:pt idx="17550" formatCode="General">
                  <c:v>0.23767919739038901</c:v>
                </c:pt>
                <c:pt idx="17551" formatCode="General">
                  <c:v>0.229143799288475</c:v>
                </c:pt>
                <c:pt idx="17552" formatCode="General">
                  <c:v>0.21675928184491899</c:v>
                </c:pt>
                <c:pt idx="17553" formatCode="General">
                  <c:v>0.201172126354702</c:v>
                </c:pt>
                <c:pt idx="17554" formatCode="General">
                  <c:v>0.18311489996307101</c:v>
                </c:pt>
                <c:pt idx="17555" formatCode="General">
                  <c:v>0.162753555740758</c:v>
                </c:pt>
                <c:pt idx="17556" formatCode="General">
                  <c:v>0.140224432964972</c:v>
                </c:pt>
                <c:pt idx="17557" formatCode="General">
                  <c:v>0.116120959381721</c:v>
                </c:pt>
                <c:pt idx="17558" formatCode="General">
                  <c:v>9.0936885542295301E-2</c:v>
                </c:pt>
                <c:pt idx="17559" formatCode="General">
                  <c:v>6.5316382001740003E-2</c:v>
                </c:pt>
                <c:pt idx="17560" formatCode="General">
                  <c:v>3.97933159632472E-2</c:v>
                </c:pt>
                <c:pt idx="17561" formatCode="General">
                  <c:v>1.3627880167544701E-2</c:v>
                </c:pt>
                <c:pt idx="17562" formatCode="General">
                  <c:v>-1.34533158585962E-2</c:v>
                </c:pt>
                <c:pt idx="17563" formatCode="General">
                  <c:v>-3.9263398576324299E-2</c:v>
                </c:pt>
                <c:pt idx="17564" formatCode="General">
                  <c:v>-6.17974029384405E-2</c:v>
                </c:pt>
                <c:pt idx="17565" formatCode="General">
                  <c:v>-8.0724627587810405E-2</c:v>
                </c:pt>
                <c:pt idx="17566" formatCode="General">
                  <c:v>-9.5515442361552794E-2</c:v>
                </c:pt>
                <c:pt idx="17567" formatCode="General">
                  <c:v>-0.105958827115873</c:v>
                </c:pt>
                <c:pt idx="17568" formatCode="General">
                  <c:v>-0.112408635125365</c:v>
                </c:pt>
                <c:pt idx="17569" formatCode="General">
                  <c:v>-0.11542248438493</c:v>
                </c:pt>
                <c:pt idx="17570" formatCode="General">
                  <c:v>-0.11583498418494501</c:v>
                </c:pt>
                <c:pt idx="17571" formatCode="General">
                  <c:v>-0.1136707379982</c:v>
                </c:pt>
                <c:pt idx="17572" formatCode="General">
                  <c:v>-0.108402386190992</c:v>
                </c:pt>
                <c:pt idx="17573" formatCode="General">
                  <c:v>-9.9483701194884103E-2</c:v>
                </c:pt>
                <c:pt idx="17574" formatCode="General">
                  <c:v>-8.7793060531945799E-2</c:v>
                </c:pt>
                <c:pt idx="17575" formatCode="General">
                  <c:v>-7.5612275443714697E-2</c:v>
                </c:pt>
                <c:pt idx="17576" formatCode="General">
                  <c:v>-6.3548432944519104E-2</c:v>
                </c:pt>
                <c:pt idx="17577" formatCode="General">
                  <c:v>-5.1256668563201699E-2</c:v>
                </c:pt>
                <c:pt idx="17578" formatCode="General">
                  <c:v>-3.9945279042012401E-2</c:v>
                </c:pt>
                <c:pt idx="17579" formatCode="General">
                  <c:v>-3.1348745399286199E-2</c:v>
                </c:pt>
                <c:pt idx="17580" formatCode="General">
                  <c:v>-2.65858105746835E-2</c:v>
                </c:pt>
                <c:pt idx="17581" formatCode="General">
                  <c:v>-2.64575585774759E-2</c:v>
                </c:pt>
                <c:pt idx="17582" formatCode="General">
                  <c:v>-3.1517593702716402E-2</c:v>
                </c:pt>
                <c:pt idx="17583" formatCode="General">
                  <c:v>-4.1604868294155301E-2</c:v>
                </c:pt>
                <c:pt idx="17584" formatCode="General">
                  <c:v>-5.5310206076849201E-2</c:v>
                </c:pt>
                <c:pt idx="17585" formatCode="General">
                  <c:v>-7.14835043141267E-2</c:v>
                </c:pt>
                <c:pt idx="17586" formatCode="General">
                  <c:v>-9.0596509571452197E-2</c:v>
                </c:pt>
                <c:pt idx="17587" formatCode="General">
                  <c:v>-0.112923407382281</c:v>
                </c:pt>
                <c:pt idx="17588" formatCode="General">
                  <c:v>-0.13734183327227201</c:v>
                </c:pt>
                <c:pt idx="17589" formatCode="General">
                  <c:v>-0.16175976734776101</c:v>
                </c:pt>
                <c:pt idx="17590" formatCode="General">
                  <c:v>-0.18525448914218501</c:v>
                </c:pt>
                <c:pt idx="17591" formatCode="General">
                  <c:v>-0.207822117728023</c:v>
                </c:pt>
                <c:pt idx="17592" formatCode="General">
                  <c:v>-0.22842688925010099</c:v>
                </c:pt>
                <c:pt idx="17593" formatCode="General">
                  <c:v>-0.24613327414431199</c:v>
                </c:pt>
                <c:pt idx="17594" formatCode="General">
                  <c:v>-0.26059375393401701</c:v>
                </c:pt>
                <c:pt idx="17595" formatCode="General">
                  <c:v>-0.27146694767287399</c:v>
                </c:pt>
                <c:pt idx="17596" formatCode="General">
                  <c:v>-0.27881024675620097</c:v>
                </c:pt>
                <c:pt idx="17597" formatCode="General">
                  <c:v>-0.28289792120447399</c:v>
                </c:pt>
                <c:pt idx="17598" formatCode="General">
                  <c:v>-0.28418630990046601</c:v>
                </c:pt>
                <c:pt idx="17599" formatCode="General">
                  <c:v>-0.28293710845624198</c:v>
                </c:pt>
                <c:pt idx="17600" formatCode="General">
                  <c:v>-0.27907626998108398</c:v>
                </c:pt>
                <c:pt idx="17601" formatCode="General">
                  <c:v>-0.27364742342803</c:v>
                </c:pt>
                <c:pt idx="17602" formatCode="General">
                  <c:v>-0.268406917523351</c:v>
                </c:pt>
                <c:pt idx="17603" formatCode="General">
                  <c:v>-0.26427577293168703</c:v>
                </c:pt>
                <c:pt idx="17604" formatCode="General">
                  <c:v>-0.26142775428079001</c:v>
                </c:pt>
                <c:pt idx="17605" formatCode="General">
                  <c:v>-0.260989476974051</c:v>
                </c:pt>
                <c:pt idx="17606" formatCode="General">
                  <c:v>-0.26393680149904197</c:v>
                </c:pt>
                <c:pt idx="17607" formatCode="General">
                  <c:v>-0.27011573762497398</c:v>
                </c:pt>
                <c:pt idx="17608" formatCode="General">
                  <c:v>-0.27827347287737503</c:v>
                </c:pt>
                <c:pt idx="17609" formatCode="General">
                  <c:v>-0.28701551025092698</c:v>
                </c:pt>
                <c:pt idx="17610" formatCode="General">
                  <c:v>-0.29666604436939997</c:v>
                </c:pt>
                <c:pt idx="17611" formatCode="General">
                  <c:v>-0.30830833461773999</c:v>
                </c:pt>
                <c:pt idx="17612" formatCode="General">
                  <c:v>-0.32146505820018201</c:v>
                </c:pt>
                <c:pt idx="17613" formatCode="General">
                  <c:v>-0.33518711333838902</c:v>
                </c:pt>
                <c:pt idx="17614" formatCode="General">
                  <c:v>-0.34946089603171199</c:v>
                </c:pt>
                <c:pt idx="17615" formatCode="General">
                  <c:v>-0.36443713085627899</c:v>
                </c:pt>
                <c:pt idx="17616" formatCode="General">
                  <c:v>-0.37969788994717701</c:v>
                </c:pt>
                <c:pt idx="17617" formatCode="General">
                  <c:v>-0.393228146518249</c:v>
                </c:pt>
                <c:pt idx="17618" formatCode="General">
                  <c:v>-0.40343735936492697</c:v>
                </c:pt>
                <c:pt idx="17619" formatCode="General">
                  <c:v>-0.410825577793825</c:v>
                </c:pt>
                <c:pt idx="17620" formatCode="General">
                  <c:v>-0.41673513122288902</c:v>
                </c:pt>
                <c:pt idx="17621" formatCode="General">
                  <c:v>-0.42156821068232903</c:v>
                </c:pt>
                <c:pt idx="17622" formatCode="General">
                  <c:v>-0.424210295247679</c:v>
                </c:pt>
                <c:pt idx="17623" formatCode="General">
                  <c:v>-0.42368465594177002</c:v>
                </c:pt>
                <c:pt idx="17624" formatCode="General">
                  <c:v>-0.42014820611493903</c:v>
                </c:pt>
                <c:pt idx="17625" formatCode="General">
                  <c:v>-0.41401425610772402</c:v>
                </c:pt>
                <c:pt idx="17626" formatCode="General">
                  <c:v>-0.40547919891887602</c:v>
                </c:pt>
                <c:pt idx="17627" formatCode="General">
                  <c:v>-0.39502260891265401</c:v>
                </c:pt>
                <c:pt idx="17628" formatCode="General">
                  <c:v>-0.38289975270161802</c:v>
                </c:pt>
                <c:pt idx="17629" formatCode="General">
                  <c:v>-0.37030687781613703</c:v>
                </c:pt>
                <c:pt idx="17630" formatCode="General">
                  <c:v>-0.35834343916009798</c:v>
                </c:pt>
                <c:pt idx="17631" formatCode="General">
                  <c:v>-0.34684459179681099</c:v>
                </c:pt>
                <c:pt idx="17632" formatCode="General">
                  <c:v>-0.336109010691233</c:v>
                </c:pt>
                <c:pt idx="17633" formatCode="General">
                  <c:v>-0.32710334658384299</c:v>
                </c:pt>
                <c:pt idx="17634" formatCode="General">
                  <c:v>-0.321240967175004</c:v>
                </c:pt>
                <c:pt idx="17635" formatCode="General">
                  <c:v>-0.31868867839855902</c:v>
                </c:pt>
                <c:pt idx="17636" formatCode="General">
                  <c:v>-0.31912142017287898</c:v>
                </c:pt>
                <c:pt idx="17637" formatCode="General">
                  <c:v>-0.32232560222661699</c:v>
                </c:pt>
                <c:pt idx="17638" formatCode="General">
                  <c:v>-0.32746416771982201</c:v>
                </c:pt>
                <c:pt idx="17639" formatCode="General">
                  <c:v>-0.33380512488338898</c:v>
                </c:pt>
                <c:pt idx="17640" formatCode="General">
                  <c:v>-0.34004928609656099</c:v>
                </c:pt>
                <c:pt idx="17641" formatCode="General">
                  <c:v>-0.34573080583764199</c:v>
                </c:pt>
                <c:pt idx="17642" formatCode="General">
                  <c:v>-0.35166474219104898</c:v>
                </c:pt>
                <c:pt idx="17643" formatCode="General">
                  <c:v>-0.35788542403273099</c:v>
                </c:pt>
                <c:pt idx="17644" formatCode="General">
                  <c:v>-0.364310468874399</c:v>
                </c:pt>
                <c:pt idx="17645" formatCode="General">
                  <c:v>-0.37100827626542499</c:v>
                </c:pt>
                <c:pt idx="17646" formatCode="General">
                  <c:v>-0.377914661127422</c:v>
                </c:pt>
                <c:pt idx="17647" formatCode="General">
                  <c:v>-0.385177662713936</c:v>
                </c:pt>
                <c:pt idx="17648" formatCode="General">
                  <c:v>-0.39156365367085399</c:v>
                </c:pt>
                <c:pt idx="17649" formatCode="General">
                  <c:v>-0.3958551754181</c:v>
                </c:pt>
                <c:pt idx="17650" formatCode="General">
                  <c:v>-0.39791076764397398</c:v>
                </c:pt>
                <c:pt idx="17651" formatCode="General">
                  <c:v>-0.39784286759529602</c:v>
                </c:pt>
                <c:pt idx="17652" formatCode="General">
                  <c:v>-0.39668724087180801</c:v>
                </c:pt>
                <c:pt idx="17653" formatCode="General">
                  <c:v>-0.39496628599229699</c:v>
                </c:pt>
                <c:pt idx="17654" formatCode="General">
                  <c:v>-0.39225158133485499</c:v>
                </c:pt>
                <c:pt idx="17655" formatCode="General">
                  <c:v>-0.38851864951781201</c:v>
                </c:pt>
                <c:pt idx="17656" formatCode="General">
                  <c:v>-0.38363180957878401</c:v>
                </c:pt>
                <c:pt idx="17657" formatCode="General">
                  <c:v>-0.378065085266578</c:v>
                </c:pt>
                <c:pt idx="17658" formatCode="General">
                  <c:v>-0.37182566849237397</c:v>
                </c:pt>
                <c:pt idx="17659" formatCode="General">
                  <c:v>-0.363714721716488</c:v>
                </c:pt>
                <c:pt idx="17660" formatCode="General">
                  <c:v>-0.35282119611798701</c:v>
                </c:pt>
                <c:pt idx="17661" formatCode="General">
                  <c:v>-0.339482239713226</c:v>
                </c:pt>
                <c:pt idx="17662" formatCode="General">
                  <c:v>-0.32490093568472</c:v>
                </c:pt>
                <c:pt idx="17663" formatCode="General">
                  <c:v>-0.30983643473325001</c:v>
                </c:pt>
                <c:pt idx="17664" formatCode="General">
                  <c:v>-0.29540660786234701</c:v>
                </c:pt>
                <c:pt idx="17665" formatCode="General">
                  <c:v>-0.28256556160574597</c:v>
                </c:pt>
                <c:pt idx="17666" formatCode="General">
                  <c:v>-0.27161930782729099</c:v>
                </c:pt>
                <c:pt idx="17667" formatCode="General">
                  <c:v>-0.262599228840321</c:v>
                </c:pt>
                <c:pt idx="17668" formatCode="General">
                  <c:v>-0.255179574719064</c:v>
                </c:pt>
                <c:pt idx="17669" formatCode="General">
                  <c:v>-0.24851121150859101</c:v>
                </c:pt>
                <c:pt idx="17670" formatCode="General">
                  <c:v>-0.242498839477025</c:v>
                </c:pt>
                <c:pt idx="17671" formatCode="General">
                  <c:v>-0.23755684052308901</c:v>
                </c:pt>
                <c:pt idx="17672" formatCode="General">
                  <c:v>-0.23398738316658199</c:v>
                </c:pt>
                <c:pt idx="17673" formatCode="General">
                  <c:v>-0.23252390733876099</c:v>
                </c:pt>
                <c:pt idx="17674" formatCode="General">
                  <c:v>-0.23306437875676</c:v>
                </c:pt>
                <c:pt idx="17675" formatCode="General">
                  <c:v>-0.23422724668693301</c:v>
                </c:pt>
                <c:pt idx="17676" formatCode="General">
                  <c:v>-0.23465043802497801</c:v>
                </c:pt>
                <c:pt idx="17677" formatCode="General">
                  <c:v>-0.23463915954644499</c:v>
                </c:pt>
                <c:pt idx="17678" formatCode="General">
                  <c:v>-0.23455033338501299</c:v>
                </c:pt>
                <c:pt idx="17679" formatCode="General">
                  <c:v>-0.23385027903882299</c:v>
                </c:pt>
                <c:pt idx="17680" formatCode="General">
                  <c:v>-0.23304813690982301</c:v>
                </c:pt>
                <c:pt idx="17681" formatCode="General">
                  <c:v>-0.23277311116371899</c:v>
                </c:pt>
                <c:pt idx="17682" formatCode="General">
                  <c:v>-0.23218423335421201</c:v>
                </c:pt>
                <c:pt idx="17683" formatCode="General">
                  <c:v>-0.23004276106398</c:v>
                </c:pt>
                <c:pt idx="17684" formatCode="General">
                  <c:v>-0.22604600907289599</c:v>
                </c:pt>
                <c:pt idx="17685" formatCode="General">
                  <c:v>-0.22002075441003399</c:v>
                </c:pt>
                <c:pt idx="17686" formatCode="General">
                  <c:v>-0.21201112060597299</c:v>
                </c:pt>
                <c:pt idx="17687" formatCode="General">
                  <c:v>-0.20310677693649701</c:v>
                </c:pt>
                <c:pt idx="17688" formatCode="General">
                  <c:v>-0.19371200677273001</c:v>
                </c:pt>
                <c:pt idx="17689" formatCode="General">
                  <c:v>-0.18248462855217201</c:v>
                </c:pt>
                <c:pt idx="17690" formatCode="General">
                  <c:v>-0.16928390342399499</c:v>
                </c:pt>
                <c:pt idx="17691" formatCode="General">
                  <c:v>-0.15536977621186801</c:v>
                </c:pt>
                <c:pt idx="17692" formatCode="General">
                  <c:v>-0.14118835822925399</c:v>
                </c:pt>
                <c:pt idx="17693" formatCode="General">
                  <c:v>-0.126661794223627</c:v>
                </c:pt>
                <c:pt idx="17694" formatCode="General">
                  <c:v>-0.112008456296233</c:v>
                </c:pt>
                <c:pt idx="17695" formatCode="General">
                  <c:v>-9.7259217888255395E-2</c:v>
                </c:pt>
                <c:pt idx="17696" formatCode="General">
                  <c:v>-8.2443706387619206E-2</c:v>
                </c:pt>
                <c:pt idx="17697" formatCode="General">
                  <c:v>-6.8251573135559698E-2</c:v>
                </c:pt>
                <c:pt idx="17698" formatCode="General">
                  <c:v>-5.4458734752077902E-2</c:v>
                </c:pt>
                <c:pt idx="17699" formatCode="General">
                  <c:v>-4.0762965540003998E-2</c:v>
                </c:pt>
                <c:pt idx="17700" formatCode="General">
                  <c:v>-2.7897142075331099E-2</c:v>
                </c:pt>
                <c:pt idx="17701" formatCode="General">
                  <c:v>-1.683141706862E-2</c:v>
                </c:pt>
                <c:pt idx="17702" formatCode="General">
                  <c:v>-8.0984444647214503E-3</c:v>
                </c:pt>
                <c:pt idx="17703" formatCode="General">
                  <c:v>-1.2686822555076701E-3</c:v>
                </c:pt>
                <c:pt idx="17704" formatCode="General">
                  <c:v>3.4669228043370799E-3</c:v>
                </c:pt>
                <c:pt idx="17705" formatCode="General">
                  <c:v>6.2575971351242496E-3</c:v>
                </c:pt>
                <c:pt idx="17706" formatCode="General">
                  <c:v>8.1539440645485902E-3</c:v>
                </c:pt>
                <c:pt idx="17707" formatCode="General">
                  <c:v>9.9755848832144695E-3</c:v>
                </c:pt>
                <c:pt idx="17708" formatCode="General">
                  <c:v>1.1302287219670099E-2</c:v>
                </c:pt>
                <c:pt idx="17709" formatCode="General">
                  <c:v>1.24093621259584E-2</c:v>
                </c:pt>
                <c:pt idx="17710" formatCode="General">
                  <c:v>1.45241566588042E-2</c:v>
                </c:pt>
                <c:pt idx="17711" formatCode="General">
                  <c:v>1.7841527183619799E-2</c:v>
                </c:pt>
                <c:pt idx="17712" formatCode="General">
                  <c:v>2.1040280926499899E-2</c:v>
                </c:pt>
                <c:pt idx="17713" formatCode="General">
                  <c:v>2.2999053024062799E-2</c:v>
                </c:pt>
                <c:pt idx="17714" formatCode="General">
                  <c:v>2.3327693356696402E-2</c:v>
                </c:pt>
                <c:pt idx="17715" formatCode="General">
                  <c:v>2.19314326772178E-2</c:v>
                </c:pt>
                <c:pt idx="17716" formatCode="General">
                  <c:v>2.0127768220871499E-2</c:v>
                </c:pt>
                <c:pt idx="17717" formatCode="General">
                  <c:v>1.92957880363296E-2</c:v>
                </c:pt>
                <c:pt idx="17718" formatCode="General">
                  <c:v>1.9946578013811E-2</c:v>
                </c:pt>
                <c:pt idx="17719" formatCode="General">
                  <c:v>2.15562072241413E-2</c:v>
                </c:pt>
                <c:pt idx="17720" formatCode="General">
                  <c:v>2.3685648406006801E-2</c:v>
                </c:pt>
                <c:pt idx="17721" formatCode="General">
                  <c:v>2.6056624110577801E-2</c:v>
                </c:pt>
                <c:pt idx="17722" formatCode="General">
                  <c:v>2.7931964483877199E-2</c:v>
                </c:pt>
                <c:pt idx="17723" formatCode="General">
                  <c:v>2.9094680600918101E-2</c:v>
                </c:pt>
                <c:pt idx="17724" formatCode="General">
                  <c:v>2.9661381760317899E-2</c:v>
                </c:pt>
                <c:pt idx="17725" formatCode="General">
                  <c:v>3.1065083214826199E-2</c:v>
                </c:pt>
                <c:pt idx="17726" formatCode="General">
                  <c:v>3.3732589856804399E-2</c:v>
                </c:pt>
                <c:pt idx="17727" formatCode="General">
                  <c:v>3.7449607679184302E-2</c:v>
                </c:pt>
                <c:pt idx="17728" formatCode="General">
                  <c:v>4.3665701354577501E-2</c:v>
                </c:pt>
                <c:pt idx="17729" formatCode="General">
                  <c:v>5.1608681525182602E-2</c:v>
                </c:pt>
                <c:pt idx="17730" formatCode="General">
                  <c:v>5.9525786081477801E-2</c:v>
                </c:pt>
                <c:pt idx="17731" formatCode="General">
                  <c:v>6.7124891306750201E-2</c:v>
                </c:pt>
                <c:pt idx="17732" formatCode="General">
                  <c:v>7.5022421828282199E-2</c:v>
                </c:pt>
                <c:pt idx="17733" formatCode="General">
                  <c:v>8.3520341577669202E-2</c:v>
                </c:pt>
                <c:pt idx="17734" formatCode="General">
                  <c:v>9.2223937613013507E-2</c:v>
                </c:pt>
                <c:pt idx="17735" formatCode="General">
                  <c:v>0.100968460282974</c:v>
                </c:pt>
                <c:pt idx="17736" formatCode="General">
                  <c:v>0.110280461819322</c:v>
                </c:pt>
                <c:pt idx="17737" formatCode="General">
                  <c:v>0.12075296082874599</c:v>
                </c:pt>
                <c:pt idx="17738" formatCode="General">
                  <c:v>0.13283221128123399</c:v>
                </c:pt>
                <c:pt idx="17739" formatCode="General">
                  <c:v>0.14699977356978799</c:v>
                </c:pt>
                <c:pt idx="17740" formatCode="General">
                  <c:v>0.16300875500641299</c:v>
                </c:pt>
                <c:pt idx="17741" formatCode="General">
                  <c:v>0.17905668646249601</c:v>
                </c:pt>
                <c:pt idx="17742" formatCode="General">
                  <c:v>0.193689640810526</c:v>
                </c:pt>
                <c:pt idx="17743" formatCode="General">
                  <c:v>0.20695783487814401</c:v>
                </c:pt>
                <c:pt idx="17744" formatCode="General">
                  <c:v>0.21877361131206</c:v>
                </c:pt>
                <c:pt idx="17745" formatCode="General">
                  <c:v>0.228447208846808</c:v>
                </c:pt>
                <c:pt idx="17746" formatCode="General">
                  <c:v>0.235065086186491</c:v>
                </c:pt>
                <c:pt idx="17747" formatCode="General">
                  <c:v>0.23782617725930999</c:v>
                </c:pt>
                <c:pt idx="17748" formatCode="General">
                  <c:v>0.23677130562684801</c:v>
                </c:pt>
                <c:pt idx="17749" formatCode="General">
                  <c:v>0.232061453175407</c:v>
                </c:pt>
                <c:pt idx="17750" formatCode="General">
                  <c:v>0.22432310710707601</c:v>
                </c:pt>
                <c:pt idx="17751" formatCode="General">
                  <c:v>0.21471712906388299</c:v>
                </c:pt>
                <c:pt idx="17752" formatCode="General">
                  <c:v>0.20330105788432901</c:v>
                </c:pt>
                <c:pt idx="17753" formatCode="General">
                  <c:v>0.190626619817645</c:v>
                </c:pt>
                <c:pt idx="17754" formatCode="General">
                  <c:v>0.177228395990075</c:v>
                </c:pt>
                <c:pt idx="17755" formatCode="General">
                  <c:v>0.16375560219256199</c:v>
                </c:pt>
                <c:pt idx="17756" formatCode="General">
                  <c:v>0.15165131797280099</c:v>
                </c:pt>
                <c:pt idx="17757" formatCode="General">
                  <c:v>0.14103791578868599</c:v>
                </c:pt>
                <c:pt idx="17758" formatCode="General">
                  <c:v>0.131224520045471</c:v>
                </c:pt>
                <c:pt idx="17759" formatCode="General">
                  <c:v>0.122175673629874</c:v>
                </c:pt>
                <c:pt idx="17760" formatCode="General">
                  <c:v>0.114265591161006</c:v>
                </c:pt>
                <c:pt idx="17761" formatCode="General">
                  <c:v>0.108269945773634</c:v>
                </c:pt>
                <c:pt idx="17762" formatCode="General">
                  <c:v>0.104872107256998</c:v>
                </c:pt>
                <c:pt idx="17763" formatCode="General">
                  <c:v>0.10355560884915201</c:v>
                </c:pt>
                <c:pt idx="17764" formatCode="General">
                  <c:v>0.103315494639464</c:v>
                </c:pt>
                <c:pt idx="17765" formatCode="General">
                  <c:v>0.104558655649338</c:v>
                </c:pt>
                <c:pt idx="17766" formatCode="General">
                  <c:v>0.10841182731302799</c:v>
                </c:pt>
                <c:pt idx="17767" formatCode="General">
                  <c:v>0.11519890476922499</c:v>
                </c:pt>
                <c:pt idx="17768" formatCode="General">
                  <c:v>0.124213031989937</c:v>
                </c:pt>
                <c:pt idx="17769" formatCode="General">
                  <c:v>0.13468824424501299</c:v>
                </c:pt>
                <c:pt idx="17770" formatCode="General">
                  <c:v>0.14577082845534201</c:v>
                </c:pt>
                <c:pt idx="17771" formatCode="General">
                  <c:v>0.15695077362441301</c:v>
                </c:pt>
                <c:pt idx="17772" formatCode="General">
                  <c:v>0.16772597886585999</c:v>
                </c:pt>
                <c:pt idx="17773" formatCode="General">
                  <c:v>0.176855746996012</c:v>
                </c:pt>
                <c:pt idx="17774" formatCode="General">
                  <c:v>0.18274751478668699</c:v>
                </c:pt>
                <c:pt idx="17775" formatCode="General">
                  <c:v>0.18610203123735</c:v>
                </c:pt>
                <c:pt idx="17776" formatCode="General">
                  <c:v>0.18900421431669501</c:v>
                </c:pt>
                <c:pt idx="17777" formatCode="General">
                  <c:v>0.19149365798552501</c:v>
                </c:pt>
                <c:pt idx="17778" formatCode="General">
                  <c:v>0.193710582580122</c:v>
                </c:pt>
                <c:pt idx="17779" formatCode="General">
                  <c:v>0.196021195680956</c:v>
                </c:pt>
                <c:pt idx="17780" formatCode="General">
                  <c:v>0.19826416069646</c:v>
                </c:pt>
                <c:pt idx="17781" formatCode="General">
                  <c:v>0.19965324595865799</c:v>
                </c:pt>
                <c:pt idx="17782" formatCode="General">
                  <c:v>0.19925661274019199</c:v>
                </c:pt>
                <c:pt idx="17783" formatCode="General">
                  <c:v>0.19667968213530601</c:v>
                </c:pt>
                <c:pt idx="17784" formatCode="General">
                  <c:v>0.19272104133760101</c:v>
                </c:pt>
                <c:pt idx="17785" formatCode="General">
                  <c:v>0.18837386834751901</c:v>
                </c:pt>
                <c:pt idx="17786" formatCode="General">
                  <c:v>0.18470885875747201</c:v>
                </c:pt>
                <c:pt idx="17787" formatCode="General">
                  <c:v>0.18251984877555399</c:v>
                </c:pt>
                <c:pt idx="17788" formatCode="General">
                  <c:v>0.182164021600112</c:v>
                </c:pt>
                <c:pt idx="17789" formatCode="General">
                  <c:v>0.18385828943756</c:v>
                </c:pt>
                <c:pt idx="17790" formatCode="General">
                  <c:v>0.18622580938802599</c:v>
                </c:pt>
                <c:pt idx="17791" formatCode="General">
                  <c:v>0.188361955703543</c:v>
                </c:pt>
                <c:pt idx="17792" formatCode="General">
                  <c:v>0.19030352724605101</c:v>
                </c:pt>
                <c:pt idx="17793" formatCode="General">
                  <c:v>0.191088196331753</c:v>
                </c:pt>
                <c:pt idx="17794" formatCode="General">
                  <c:v>0.18978088635086701</c:v>
                </c:pt>
                <c:pt idx="17795" formatCode="General">
                  <c:v>0.18627356764304401</c:v>
                </c:pt>
                <c:pt idx="17796" formatCode="General">
                  <c:v>0.180400751343885</c:v>
                </c:pt>
                <c:pt idx="17797" formatCode="General">
                  <c:v>0.172373313328364</c:v>
                </c:pt>
                <c:pt idx="17798" formatCode="General">
                  <c:v>0.16311193681036101</c:v>
                </c:pt>
                <c:pt idx="17799" formatCode="General">
                  <c:v>0.15350614409688701</c:v>
                </c:pt>
                <c:pt idx="17800" formatCode="General">
                  <c:v>0.14418681732080099</c:v>
                </c:pt>
                <c:pt idx="17801" formatCode="General">
                  <c:v>0.136501408633804</c:v>
                </c:pt>
                <c:pt idx="17802" formatCode="General">
                  <c:v>0.13084821216449599</c:v>
                </c:pt>
                <c:pt idx="17803" formatCode="General">
                  <c:v>0.126677657976067</c:v>
                </c:pt>
                <c:pt idx="17804" formatCode="General">
                  <c:v>0.123341284060595</c:v>
                </c:pt>
                <c:pt idx="17805" formatCode="General">
                  <c:v>0.120692094258831</c:v>
                </c:pt>
                <c:pt idx="17806" formatCode="General">
                  <c:v>0.11882319128669901</c:v>
                </c:pt>
                <c:pt idx="17807" formatCode="General">
                  <c:v>0.11770538447071401</c:v>
                </c:pt>
                <c:pt idx="17808" formatCode="General">
                  <c:v>0.117121543736194</c:v>
                </c:pt>
                <c:pt idx="17809" formatCode="General">
                  <c:v>0.117051841205302</c:v>
                </c:pt>
                <c:pt idx="17810" formatCode="General">
                  <c:v>0.11876381065522799</c:v>
                </c:pt>
                <c:pt idx="17811" formatCode="General">
                  <c:v>0.122450939937241</c:v>
                </c:pt>
                <c:pt idx="17812" formatCode="General">
                  <c:v>0.126585741006564</c:v>
                </c:pt>
                <c:pt idx="17813" formatCode="General">
                  <c:v>0.129616339495986</c:v>
                </c:pt>
                <c:pt idx="17814" formatCode="General">
                  <c:v>0.130614021791055</c:v>
                </c:pt>
                <c:pt idx="17815" formatCode="General">
                  <c:v>0.12904367169335601</c:v>
                </c:pt>
                <c:pt idx="17816" formatCode="General">
                  <c:v>0.124792061409933</c:v>
                </c:pt>
                <c:pt idx="17817" formatCode="General">
                  <c:v>0.118530665089052</c:v>
                </c:pt>
                <c:pt idx="17818" formatCode="General">
                  <c:v>0.11268343631347801</c:v>
                </c:pt>
                <c:pt idx="17819" formatCode="General">
                  <c:v>0.109597084331025</c:v>
                </c:pt>
                <c:pt idx="17820" formatCode="General">
                  <c:v>0.109526787193939</c:v>
                </c:pt>
                <c:pt idx="17821" formatCode="General">
                  <c:v>0.110751405205648</c:v>
                </c:pt>
                <c:pt idx="17822" formatCode="General">
                  <c:v>0.111338129776062</c:v>
                </c:pt>
                <c:pt idx="17823" formatCode="General">
                  <c:v>0.111021810860006</c:v>
                </c:pt>
                <c:pt idx="17824" formatCode="General">
                  <c:v>0.110833952456103</c:v>
                </c:pt>
                <c:pt idx="17825" formatCode="General">
                  <c:v>0.111989243197761</c:v>
                </c:pt>
                <c:pt idx="17826" formatCode="General">
                  <c:v>0.11443263509089199</c:v>
                </c:pt>
                <c:pt idx="17827" formatCode="General">
                  <c:v>0.116820630770041</c:v>
                </c:pt>
                <c:pt idx="17828" formatCode="General">
                  <c:v>0.118183561844509</c:v>
                </c:pt>
                <c:pt idx="17829" formatCode="General">
                  <c:v>0.11816632318213099</c:v>
                </c:pt>
                <c:pt idx="17830" formatCode="General">
                  <c:v>0.116399631392436</c:v>
                </c:pt>
                <c:pt idx="17831" formatCode="General">
                  <c:v>0.11249275453473601</c:v>
                </c:pt>
                <c:pt idx="17832" formatCode="General">
                  <c:v>0.105787601332196</c:v>
                </c:pt>
                <c:pt idx="17833" formatCode="General">
                  <c:v>9.5949171376533304E-2</c:v>
                </c:pt>
                <c:pt idx="17834" formatCode="General">
                  <c:v>8.3915853865357395E-2</c:v>
                </c:pt>
                <c:pt idx="17835" formatCode="General">
                  <c:v>6.9613290565666702E-2</c:v>
                </c:pt>
                <c:pt idx="17836" formatCode="General">
                  <c:v>5.2276278570357299E-2</c:v>
                </c:pt>
                <c:pt idx="17837" formatCode="General">
                  <c:v>3.2788074932520297E-2</c:v>
                </c:pt>
                <c:pt idx="17838" formatCode="General">
                  <c:v>1.2280186900371101E-2</c:v>
                </c:pt>
                <c:pt idx="17839" formatCode="General">
                  <c:v>-8.1803446229294693E-3</c:v>
                </c:pt>
                <c:pt idx="17840" formatCode="General">
                  <c:v>-2.7727540515846302E-2</c:v>
                </c:pt>
                <c:pt idx="17841" formatCode="General">
                  <c:v>-4.6145306632538997E-2</c:v>
                </c:pt>
                <c:pt idx="17842" formatCode="General">
                  <c:v>-6.3491893983022504E-2</c:v>
                </c:pt>
                <c:pt idx="17843" formatCode="General">
                  <c:v>-7.8877482810221097E-2</c:v>
                </c:pt>
                <c:pt idx="17844" formatCode="General">
                  <c:v>-9.1646511122115207E-2</c:v>
                </c:pt>
                <c:pt idx="17845" formatCode="General">
                  <c:v>-0.102474210482666</c:v>
                </c:pt>
                <c:pt idx="17846" formatCode="General">
                  <c:v>-0.111434515694632</c:v>
                </c:pt>
                <c:pt idx="17847" formatCode="General">
                  <c:v>-0.117994477206533</c:v>
                </c:pt>
                <c:pt idx="17848" formatCode="General">
                  <c:v>-0.121588980063376</c:v>
                </c:pt>
                <c:pt idx="17849" formatCode="General">
                  <c:v>-0.121617548396282</c:v>
                </c:pt>
                <c:pt idx="17850" formatCode="General">
                  <c:v>-0.117766659859302</c:v>
                </c:pt>
                <c:pt idx="17851" formatCode="General">
                  <c:v>-0.11075622357334799</c:v>
                </c:pt>
                <c:pt idx="17852" formatCode="General">
                  <c:v>-0.10173352645393299</c:v>
                </c:pt>
                <c:pt idx="17853" formatCode="General">
                  <c:v>-9.2747923658239403E-2</c:v>
                </c:pt>
                <c:pt idx="17854" formatCode="General">
                  <c:v>-8.4847652652582595E-2</c:v>
                </c:pt>
                <c:pt idx="17855" formatCode="General">
                  <c:v>-7.7798050461930002E-2</c:v>
                </c:pt>
                <c:pt idx="17856" formatCode="General">
                  <c:v>-7.1309413526377999E-2</c:v>
                </c:pt>
                <c:pt idx="17857" formatCode="General">
                  <c:v>-6.5835688225272901E-2</c:v>
                </c:pt>
                <c:pt idx="17858" formatCode="General">
                  <c:v>-6.2331014243230801E-2</c:v>
                </c:pt>
                <c:pt idx="17859" formatCode="General">
                  <c:v>-5.9652713516932E-2</c:v>
                </c:pt>
                <c:pt idx="17860" formatCode="General">
                  <c:v>-5.6426549028465098E-2</c:v>
                </c:pt>
                <c:pt idx="17861" formatCode="General">
                  <c:v>-5.26886356824759E-2</c:v>
                </c:pt>
                <c:pt idx="17862" formatCode="General">
                  <c:v>-4.8224407419674299E-2</c:v>
                </c:pt>
                <c:pt idx="17863" formatCode="General">
                  <c:v>-4.2169183749686201E-2</c:v>
                </c:pt>
                <c:pt idx="17864" formatCode="General">
                  <c:v>-3.4376581045949699E-2</c:v>
                </c:pt>
                <c:pt idx="17865" formatCode="General">
                  <c:v>-2.52993832838984E-2</c:v>
                </c:pt>
                <c:pt idx="17866" formatCode="General">
                  <c:v>-1.6197856862785302E-2</c:v>
                </c:pt>
                <c:pt idx="17867" formatCode="General">
                  <c:v>-7.79514428707826E-3</c:v>
                </c:pt>
                <c:pt idx="17868" formatCode="General">
                  <c:v>4.8480289334584901E-4</c:v>
                </c:pt>
                <c:pt idx="17869" formatCode="General">
                  <c:v>8.1082100331672201E-3</c:v>
                </c:pt>
                <c:pt idx="17870" formatCode="General">
                  <c:v>1.41226695009487E-2</c:v>
                </c:pt>
                <c:pt idx="17871" formatCode="General">
                  <c:v>1.8586155651295198E-2</c:v>
                </c:pt>
                <c:pt idx="17872" formatCode="General">
                  <c:v>2.16260789849014E-2</c:v>
                </c:pt>
                <c:pt idx="17873" formatCode="General">
                  <c:v>2.3234455110019401E-2</c:v>
                </c:pt>
                <c:pt idx="17874" formatCode="General">
                  <c:v>2.3645508804879398E-2</c:v>
                </c:pt>
                <c:pt idx="17875" formatCode="General">
                  <c:v>2.3681595842330299E-2</c:v>
                </c:pt>
                <c:pt idx="17876" formatCode="General">
                  <c:v>2.446547891854E-2</c:v>
                </c:pt>
                <c:pt idx="17877" formatCode="General">
                  <c:v>2.65600486877847E-2</c:v>
                </c:pt>
                <c:pt idx="17878" formatCode="General">
                  <c:v>3.0627489728164901E-2</c:v>
                </c:pt>
                <c:pt idx="17879" formatCode="General">
                  <c:v>3.6483573842281097E-2</c:v>
                </c:pt>
                <c:pt idx="17880" formatCode="General">
                  <c:v>4.20349255713992E-2</c:v>
                </c:pt>
                <c:pt idx="17881" formatCode="General">
                  <c:v>4.6587971320583101E-2</c:v>
                </c:pt>
                <c:pt idx="17882" formatCode="General">
                  <c:v>5.0870187048421202E-2</c:v>
                </c:pt>
                <c:pt idx="17883" formatCode="General">
                  <c:v>5.3980640285037303E-2</c:v>
                </c:pt>
                <c:pt idx="17884" formatCode="General">
                  <c:v>5.5196538511498E-2</c:v>
                </c:pt>
                <c:pt idx="17885" formatCode="General">
                  <c:v>5.4834399066965599E-2</c:v>
                </c:pt>
                <c:pt idx="17886" formatCode="General">
                  <c:v>5.31383185605512E-2</c:v>
                </c:pt>
                <c:pt idx="17887" formatCode="General">
                  <c:v>5.0842988781302501E-2</c:v>
                </c:pt>
                <c:pt idx="17888" formatCode="General">
                  <c:v>4.8912934718032403E-2</c:v>
                </c:pt>
                <c:pt idx="17889" formatCode="General">
                  <c:v>4.7812075057845203E-2</c:v>
                </c:pt>
                <c:pt idx="17890" formatCode="General">
                  <c:v>4.62320058281738E-2</c:v>
                </c:pt>
                <c:pt idx="17891" formatCode="General">
                  <c:v>4.3625298817322002E-2</c:v>
                </c:pt>
                <c:pt idx="17892" formatCode="General">
                  <c:v>4.0815625501174103E-2</c:v>
                </c:pt>
                <c:pt idx="17893" formatCode="General">
                  <c:v>3.8408653963364799E-2</c:v>
                </c:pt>
                <c:pt idx="17894" formatCode="General">
                  <c:v>3.6770038446525703E-2</c:v>
                </c:pt>
                <c:pt idx="17895" formatCode="General">
                  <c:v>3.57186429205806E-2</c:v>
                </c:pt>
                <c:pt idx="17896" formatCode="General">
                  <c:v>3.4870655719746298E-2</c:v>
                </c:pt>
                <c:pt idx="17897" formatCode="General">
                  <c:v>3.4385644584702897E-2</c:v>
                </c:pt>
                <c:pt idx="17898" formatCode="General">
                  <c:v>3.4109316970408698E-2</c:v>
                </c:pt>
                <c:pt idx="17899" formatCode="General">
                  <c:v>3.3445122667746498E-2</c:v>
                </c:pt>
                <c:pt idx="17900" formatCode="General">
                  <c:v>3.2933453431084302E-2</c:v>
                </c:pt>
                <c:pt idx="17901" formatCode="General">
                  <c:v>3.3018594373139198E-2</c:v>
                </c:pt>
                <c:pt idx="17902" formatCode="General">
                  <c:v>3.3778643645672297E-2</c:v>
                </c:pt>
                <c:pt idx="17903" formatCode="General">
                  <c:v>3.5466457628782998E-2</c:v>
                </c:pt>
                <c:pt idx="17904" formatCode="General">
                  <c:v>3.7805951586323903E-2</c:v>
                </c:pt>
                <c:pt idx="17905" formatCode="General">
                  <c:v>4.0570925187238198E-2</c:v>
                </c:pt>
                <c:pt idx="17906" formatCode="General">
                  <c:v>4.3762068398206802E-2</c:v>
                </c:pt>
                <c:pt idx="17907" formatCode="General">
                  <c:v>4.7893108047154999E-2</c:v>
                </c:pt>
                <c:pt idx="17908" formatCode="General">
                  <c:v>5.4507615235901197E-2</c:v>
                </c:pt>
                <c:pt idx="17909" formatCode="General">
                  <c:v>6.3531157599529903E-2</c:v>
                </c:pt>
                <c:pt idx="17910" formatCode="General">
                  <c:v>7.3855574853994493E-2</c:v>
                </c:pt>
                <c:pt idx="17911" formatCode="General">
                  <c:v>8.5210825356548198E-2</c:v>
                </c:pt>
                <c:pt idx="17912" formatCode="General">
                  <c:v>9.7035481095698803E-2</c:v>
                </c:pt>
                <c:pt idx="17913" formatCode="General">
                  <c:v>0.10781649062609</c:v>
                </c:pt>
                <c:pt idx="17914" formatCode="General">
                  <c:v>0.11627488966055401</c:v>
                </c:pt>
                <c:pt idx="17915" formatCode="General">
                  <c:v>0.122314751787549</c:v>
                </c:pt>
                <c:pt idx="17916" formatCode="General">
                  <c:v>0.12627532114437501</c:v>
                </c:pt>
                <c:pt idx="17917" formatCode="General">
                  <c:v>0.12872277278390801</c:v>
                </c:pt>
                <c:pt idx="17918" formatCode="General">
                  <c:v>0.12886757387098199</c:v>
                </c:pt>
                <c:pt idx="17919" formatCode="General">
                  <c:v>0.12622561057654999</c:v>
                </c:pt>
                <c:pt idx="17920" formatCode="General">
                  <c:v>0.122216820994443</c:v>
                </c:pt>
                <c:pt idx="17921" formatCode="General">
                  <c:v>0.117460116947963</c:v>
                </c:pt>
                <c:pt idx="17922" formatCode="General">
                  <c:v>0.11102771123048399</c:v>
                </c:pt>
                <c:pt idx="17923" formatCode="General">
                  <c:v>0.102959316696071</c:v>
                </c:pt>
                <c:pt idx="17924" formatCode="General">
                  <c:v>9.5179643473365202E-2</c:v>
                </c:pt>
                <c:pt idx="17925" formatCode="General">
                  <c:v>8.8444690001697204E-2</c:v>
                </c:pt>
                <c:pt idx="17926" formatCode="General">
                  <c:v>8.2181021467482102E-2</c:v>
                </c:pt>
                <c:pt idx="17927" formatCode="General">
                  <c:v>7.6347274486412306E-2</c:v>
                </c:pt>
                <c:pt idx="17928" formatCode="General">
                  <c:v>7.1564299321441899E-2</c:v>
                </c:pt>
                <c:pt idx="17929" formatCode="General">
                  <c:v>6.8315257150286302E-2</c:v>
                </c:pt>
                <c:pt idx="17930" formatCode="General">
                  <c:v>6.5793080379672395E-2</c:v>
                </c:pt>
                <c:pt idx="17931" formatCode="General">
                  <c:v>6.4056552006734699E-2</c:v>
                </c:pt>
                <c:pt idx="17932" formatCode="General">
                  <c:v>6.3887291839502106E-2</c:v>
                </c:pt>
                <c:pt idx="17933" formatCode="General">
                  <c:v>6.4883349553620503E-2</c:v>
                </c:pt>
                <c:pt idx="17934" formatCode="General">
                  <c:v>6.7008551479087297E-2</c:v>
                </c:pt>
                <c:pt idx="17935" formatCode="General">
                  <c:v>7.05844002737398E-2</c:v>
                </c:pt>
                <c:pt idx="17936" formatCode="General">
                  <c:v>7.54821299266423E-2</c:v>
                </c:pt>
                <c:pt idx="17937" formatCode="General">
                  <c:v>8.0971447448833098E-2</c:v>
                </c:pt>
                <c:pt idx="17938" formatCode="General">
                  <c:v>8.6520493188032205E-2</c:v>
                </c:pt>
                <c:pt idx="17939" formatCode="General">
                  <c:v>9.2022167198513097E-2</c:v>
                </c:pt>
                <c:pt idx="17940" formatCode="General">
                  <c:v>9.7867218522599803E-2</c:v>
                </c:pt>
                <c:pt idx="17941" formatCode="General">
                  <c:v>0.10441990780336501</c:v>
                </c:pt>
                <c:pt idx="17942" formatCode="General">
                  <c:v>0.11018168405223</c:v>
                </c:pt>
                <c:pt idx="17943" formatCode="General">
                  <c:v>0.113806205721243</c:v>
                </c:pt>
                <c:pt idx="17944" formatCode="General">
                  <c:v>0.115210143723029</c:v>
                </c:pt>
                <c:pt idx="17945" formatCode="General">
                  <c:v>0.114512484494773</c:v>
                </c:pt>
                <c:pt idx="17946" formatCode="General">
                  <c:v>0.112178816439924</c:v>
                </c:pt>
                <c:pt idx="17947" formatCode="General">
                  <c:v>0.108912373167718</c:v>
                </c:pt>
                <c:pt idx="17948" formatCode="General">
                  <c:v>0.104453224631644</c:v>
                </c:pt>
                <c:pt idx="17949" formatCode="General">
                  <c:v>9.7789938378338603E-2</c:v>
                </c:pt>
                <c:pt idx="17950" formatCode="General">
                  <c:v>8.9919232536424601E-2</c:v>
                </c:pt>
                <c:pt idx="17951" formatCode="General">
                  <c:v>8.2516085993005403E-2</c:v>
                </c:pt>
                <c:pt idx="17952" formatCode="General">
                  <c:v>7.6253894334582406E-2</c:v>
                </c:pt>
                <c:pt idx="17953" formatCode="General">
                  <c:v>7.05686252012412E-2</c:v>
                </c:pt>
                <c:pt idx="17954" formatCode="General">
                  <c:v>6.4699131248911898E-2</c:v>
                </c:pt>
                <c:pt idx="17955" formatCode="General">
                  <c:v>5.9434296485092498E-2</c:v>
                </c:pt>
                <c:pt idx="17956" formatCode="General">
                  <c:v>5.4500745217135299E-2</c:v>
                </c:pt>
                <c:pt idx="17957" formatCode="General">
                  <c:v>4.99898590958067E-2</c:v>
                </c:pt>
                <c:pt idx="17958" formatCode="General">
                  <c:v>4.6432223128436402E-2</c:v>
                </c:pt>
                <c:pt idx="17959" formatCode="General">
                  <c:v>4.3233259311348103E-2</c:v>
                </c:pt>
                <c:pt idx="17960" formatCode="General">
                  <c:v>4.09104631772906E-2</c:v>
                </c:pt>
                <c:pt idx="17961" formatCode="General">
                  <c:v>3.9226376863745499E-2</c:v>
                </c:pt>
                <c:pt idx="17962" formatCode="General">
                  <c:v>3.7044448274475998E-2</c:v>
                </c:pt>
                <c:pt idx="17963" formatCode="General">
                  <c:v>3.4351729035101503E-2</c:v>
                </c:pt>
                <c:pt idx="17964" formatCode="General">
                  <c:v>3.1430207193182499E-2</c:v>
                </c:pt>
                <c:pt idx="17965" formatCode="General">
                  <c:v>2.90658683157289E-2</c:v>
                </c:pt>
                <c:pt idx="17966" formatCode="General">
                  <c:v>2.8026558131324701E-2</c:v>
                </c:pt>
                <c:pt idx="17967" formatCode="General">
                  <c:v>2.8574656999867502E-2</c:v>
                </c:pt>
                <c:pt idx="17968" formatCode="General">
                  <c:v>2.9640566191778302E-2</c:v>
                </c:pt>
                <c:pt idx="17969" formatCode="General">
                  <c:v>3.0176297109602498E-2</c:v>
                </c:pt>
                <c:pt idx="17970" formatCode="General">
                  <c:v>2.9552918198329801E-2</c:v>
                </c:pt>
                <c:pt idx="17971" formatCode="General">
                  <c:v>2.76266953842004E-2</c:v>
                </c:pt>
                <c:pt idx="17972" formatCode="General">
                  <c:v>2.5637499162345999E-2</c:v>
                </c:pt>
                <c:pt idx="17973" formatCode="General">
                  <c:v>2.39353794948227E-2</c:v>
                </c:pt>
                <c:pt idx="17974" formatCode="General">
                  <c:v>2.2189325967324199E-2</c:v>
                </c:pt>
                <c:pt idx="17975" formatCode="General">
                  <c:v>2.02817673806398E-2</c:v>
                </c:pt>
                <c:pt idx="17976" formatCode="General">
                  <c:v>1.8375141669289299E-2</c:v>
                </c:pt>
                <c:pt idx="17977" formatCode="General">
                  <c:v>1.6938208276909499E-2</c:v>
                </c:pt>
                <c:pt idx="17978" formatCode="General">
                  <c:v>1.6695748887733099E-2</c:v>
                </c:pt>
                <c:pt idx="17979" formatCode="General">
                  <c:v>1.6890837937846501E-2</c:v>
                </c:pt>
                <c:pt idx="17980" formatCode="General">
                  <c:v>1.6271589701809499E-2</c:v>
                </c:pt>
                <c:pt idx="17981" formatCode="General">
                  <c:v>1.46038960144523E-2</c:v>
                </c:pt>
                <c:pt idx="17982" formatCode="General">
                  <c:v>1.1411878381219201E-2</c:v>
                </c:pt>
                <c:pt idx="17983" formatCode="General">
                  <c:v>5.64539079797055E-3</c:v>
                </c:pt>
                <c:pt idx="17984" formatCode="General">
                  <c:v>-3.25228821296677E-3</c:v>
                </c:pt>
                <c:pt idx="17985" formatCode="General">
                  <c:v>-1.4078578215302499E-2</c:v>
                </c:pt>
                <c:pt idx="17986" formatCode="General">
                  <c:v>-2.6071313610723901E-2</c:v>
                </c:pt>
                <c:pt idx="17987" formatCode="General">
                  <c:v>-3.8866346600713503E-2</c:v>
                </c:pt>
                <c:pt idx="17988" formatCode="General">
                  <c:v>-5.1498034537131102E-2</c:v>
                </c:pt>
                <c:pt idx="17989" formatCode="General">
                  <c:v>-6.3601250100183304E-2</c:v>
                </c:pt>
                <c:pt idx="17990" formatCode="General">
                  <c:v>-7.4353187825421399E-2</c:v>
                </c:pt>
                <c:pt idx="17991" formatCode="General">
                  <c:v>-8.2760383702883106E-2</c:v>
                </c:pt>
                <c:pt idx="17992" formatCode="General">
                  <c:v>-8.8888189121908906E-2</c:v>
                </c:pt>
                <c:pt idx="17993" formatCode="General">
                  <c:v>-9.3143229567591607E-2</c:v>
                </c:pt>
                <c:pt idx="17994" formatCode="General">
                  <c:v>-9.5461420615126399E-2</c:v>
                </c:pt>
                <c:pt idx="17995" formatCode="General">
                  <c:v>-9.5651486396843899E-2</c:v>
                </c:pt>
                <c:pt idx="17996" formatCode="General">
                  <c:v>-9.3442973586000594E-2</c:v>
                </c:pt>
                <c:pt idx="17997" formatCode="General">
                  <c:v>-8.9640245380622097E-2</c:v>
                </c:pt>
                <c:pt idx="17998" formatCode="General">
                  <c:v>-8.5473975129444796E-2</c:v>
                </c:pt>
                <c:pt idx="17999" formatCode="General">
                  <c:v>-8.1368328432850703E-2</c:v>
                </c:pt>
                <c:pt idx="18000" formatCode="General">
                  <c:v>-7.7707900831754995E-2</c:v>
                </c:pt>
                <c:pt idx="18001" formatCode="General">
                  <c:v>-7.4189994245697402E-2</c:v>
                </c:pt>
                <c:pt idx="18002" formatCode="General">
                  <c:v>-6.9975271181125995E-2</c:v>
                </c:pt>
                <c:pt idx="18003" formatCode="General">
                  <c:v>-6.4663608883229196E-2</c:v>
                </c:pt>
                <c:pt idx="18004" formatCode="General">
                  <c:v>-5.8216581944128799E-2</c:v>
                </c:pt>
                <c:pt idx="18005" formatCode="General">
                  <c:v>-5.10897322031858E-2</c:v>
                </c:pt>
                <c:pt idx="18006" formatCode="General">
                  <c:v>-4.4433053631333201E-2</c:v>
                </c:pt>
                <c:pt idx="18007" formatCode="General">
                  <c:v>-3.8750483020677899E-2</c:v>
                </c:pt>
                <c:pt idx="18008" formatCode="General">
                  <c:v>-3.4538492412125102E-2</c:v>
                </c:pt>
                <c:pt idx="18009" formatCode="General">
                  <c:v>-3.2675902191407501E-2</c:v>
                </c:pt>
                <c:pt idx="18010" formatCode="General">
                  <c:v>-3.3328631504234298E-2</c:v>
                </c:pt>
                <c:pt idx="18011" formatCode="General">
                  <c:v>-3.6410734329359602E-2</c:v>
                </c:pt>
                <c:pt idx="18012" formatCode="General">
                  <c:v>-4.1495072875443802E-2</c:v>
                </c:pt>
                <c:pt idx="18013" formatCode="General">
                  <c:v>-4.8481397445762998E-2</c:v>
                </c:pt>
                <c:pt idx="18014" formatCode="General">
                  <c:v>-5.72552612551437E-2</c:v>
                </c:pt>
                <c:pt idx="18015" formatCode="General">
                  <c:v>-6.7673397203734595E-2</c:v>
                </c:pt>
                <c:pt idx="18016" formatCode="General">
                  <c:v>-8.0129004835174406E-2</c:v>
                </c:pt>
                <c:pt idx="18017" formatCode="General">
                  <c:v>-9.4158348156098401E-2</c:v>
                </c:pt>
                <c:pt idx="18018" formatCode="General">
                  <c:v>-0.10810193701887</c:v>
                </c:pt>
                <c:pt idx="18019" formatCode="General">
                  <c:v>-0.120728998957227</c:v>
                </c:pt>
                <c:pt idx="18020" formatCode="General">
                  <c:v>-0.13206753362880599</c:v>
                </c:pt>
                <c:pt idx="18021" formatCode="General">
                  <c:v>-0.14236468776782699</c:v>
                </c:pt>
                <c:pt idx="18022" formatCode="General">
                  <c:v>-0.15073426482944399</c:v>
                </c:pt>
                <c:pt idx="18023" formatCode="General">
                  <c:v>-0.15655158232893299</c:v>
                </c:pt>
                <c:pt idx="18024" formatCode="General">
                  <c:v>-0.159836331989583</c:v>
                </c:pt>
                <c:pt idx="18025" formatCode="General">
                  <c:v>-0.159617564936922</c:v>
                </c:pt>
                <c:pt idx="18026" formatCode="General">
                  <c:v>-0.15550730662655499</c:v>
                </c:pt>
                <c:pt idx="18027" formatCode="General">
                  <c:v>-0.14863992831099199</c:v>
                </c:pt>
                <c:pt idx="18028" formatCode="General">
                  <c:v>-0.140627482362291</c:v>
                </c:pt>
                <c:pt idx="18029" formatCode="General">
                  <c:v>-0.133784600973925</c:v>
                </c:pt>
                <c:pt idx="18030" formatCode="General">
                  <c:v>-0.13049480662274299</c:v>
                </c:pt>
                <c:pt idx="18031" formatCode="General">
                  <c:v>-0.131645436112624</c:v>
                </c:pt>
                <c:pt idx="18032" formatCode="General">
                  <c:v>-0.13623439536242801</c:v>
                </c:pt>
                <c:pt idx="18033" formatCode="General">
                  <c:v>-0.14321340207612601</c:v>
                </c:pt>
                <c:pt idx="18034" formatCode="General">
                  <c:v>-0.152843760698401</c:v>
                </c:pt>
                <c:pt idx="18035" formatCode="General">
                  <c:v>-0.164862631872735</c:v>
                </c:pt>
                <c:pt idx="18036" formatCode="General">
                  <c:v>-0.177995351453891</c:v>
                </c:pt>
                <c:pt idx="18037" formatCode="General">
                  <c:v>-0.19099280794996801</c:v>
                </c:pt>
                <c:pt idx="18038" formatCode="General">
                  <c:v>-0.20274446281130601</c:v>
                </c:pt>
                <c:pt idx="18039" formatCode="General">
                  <c:v>-0.213069026813937</c:v>
                </c:pt>
                <c:pt idx="18040" formatCode="General">
                  <c:v>-0.22250874246272301</c:v>
                </c:pt>
                <c:pt idx="18041" formatCode="General">
                  <c:v>-0.231361482193574</c:v>
                </c:pt>
                <c:pt idx="18042" formatCode="General">
                  <c:v>-0.23873639755011</c:v>
                </c:pt>
                <c:pt idx="18043" formatCode="General">
                  <c:v>-0.243487870395103</c:v>
                </c:pt>
                <c:pt idx="18044" formatCode="General">
                  <c:v>-0.24485523458924599</c:v>
                </c:pt>
                <c:pt idx="18045" formatCode="General">
                  <c:v>-0.242396037102793</c:v>
                </c:pt>
                <c:pt idx="18046" formatCode="General">
                  <c:v>-0.23683581776698201</c:v>
                </c:pt>
                <c:pt idx="18047" formatCode="General">
                  <c:v>-0.22808900493342801</c:v>
                </c:pt>
                <c:pt idx="18048" formatCode="General">
                  <c:v>-0.215831870425929</c:v>
                </c:pt>
                <c:pt idx="18049" formatCode="General">
                  <c:v>-0.200667064778802</c:v>
                </c:pt>
                <c:pt idx="18050" formatCode="General">
                  <c:v>-0.183485170038859</c:v>
                </c:pt>
                <c:pt idx="18051" formatCode="General">
                  <c:v>-0.16510024800167999</c:v>
                </c:pt>
                <c:pt idx="18052" formatCode="General">
                  <c:v>-0.146013261090262</c:v>
                </c:pt>
                <c:pt idx="18053" formatCode="General">
                  <c:v>-0.127192338207477</c:v>
                </c:pt>
                <c:pt idx="18054" formatCode="General">
                  <c:v>-0.10922412084654499</c:v>
                </c:pt>
                <c:pt idx="18055" formatCode="General">
                  <c:v>-9.2408205409639593E-2</c:v>
                </c:pt>
                <c:pt idx="18056" formatCode="General">
                  <c:v>-7.7508396038520597E-2</c:v>
                </c:pt>
                <c:pt idx="18057" formatCode="General">
                  <c:v>-6.50044140168652E-2</c:v>
                </c:pt>
                <c:pt idx="18058" formatCode="General">
                  <c:v>-5.6089269776701402E-2</c:v>
                </c:pt>
                <c:pt idx="18059" formatCode="General">
                  <c:v>-5.0959771711665297E-2</c:v>
                </c:pt>
                <c:pt idx="18060" formatCode="General">
                  <c:v>-4.8790851592897901E-2</c:v>
                </c:pt>
                <c:pt idx="18061" formatCode="General">
                  <c:v>-5.0141966319930502E-2</c:v>
                </c:pt>
                <c:pt idx="18062" formatCode="General">
                  <c:v>-5.5407308167408298E-2</c:v>
                </c:pt>
                <c:pt idx="18063" formatCode="General">
                  <c:v>-6.4075257937218397E-2</c:v>
                </c:pt>
                <c:pt idx="18064" formatCode="General">
                  <c:v>-7.6068216760632607E-2</c:v>
                </c:pt>
                <c:pt idx="18065" formatCode="General">
                  <c:v>-9.1393604306735196E-2</c:v>
                </c:pt>
                <c:pt idx="18066" formatCode="General">
                  <c:v>-0.109378263224302</c:v>
                </c:pt>
                <c:pt idx="18067" formatCode="General">
                  <c:v>-0.129018316263421</c:v>
                </c:pt>
                <c:pt idx="18068" formatCode="General">
                  <c:v>-0.150318152821065</c:v>
                </c:pt>
                <c:pt idx="18069" formatCode="General">
                  <c:v>-0.17283035910703901</c:v>
                </c:pt>
                <c:pt idx="18070" formatCode="General">
                  <c:v>-0.19521350087848</c:v>
                </c:pt>
                <c:pt idx="18071" formatCode="General">
                  <c:v>-0.216602470740131</c:v>
                </c:pt>
                <c:pt idx="18072" formatCode="General">
                  <c:v>-0.23599477786812101</c:v>
                </c:pt>
                <c:pt idx="18073" formatCode="General">
                  <c:v>-0.252975248862636</c:v>
                </c:pt>
                <c:pt idx="18074" formatCode="General">
                  <c:v>-0.26760937834917897</c:v>
                </c:pt>
                <c:pt idx="18075" formatCode="General">
                  <c:v>-0.27941066741029402</c:v>
                </c:pt>
                <c:pt idx="18076" formatCode="General">
                  <c:v>-0.28805187413772498</c:v>
                </c:pt>
                <c:pt idx="18077" formatCode="General">
                  <c:v>-0.29359381562243703</c:v>
                </c:pt>
                <c:pt idx="18078" formatCode="General">
                  <c:v>-0.296517415165515</c:v>
                </c:pt>
                <c:pt idx="18079" formatCode="General">
                  <c:v>-0.29757293248431699</c:v>
                </c:pt>
                <c:pt idx="18080" formatCode="General">
                  <c:v>-0.29536005962349299</c:v>
                </c:pt>
                <c:pt idx="18081" formatCode="General">
                  <c:v>-0.288823756623803</c:v>
                </c:pt>
                <c:pt idx="18082" formatCode="General">
                  <c:v>-0.27942861009954301</c:v>
                </c:pt>
                <c:pt idx="18083" formatCode="General">
                  <c:v>-0.26820675317306403</c:v>
                </c:pt>
                <c:pt idx="18084" formatCode="General">
                  <c:v>-0.25532121037981498</c:v>
                </c:pt>
                <c:pt idx="18085" formatCode="General">
                  <c:v>-0.24130863329996999</c:v>
                </c:pt>
                <c:pt idx="18086" formatCode="General">
                  <c:v>-0.226310781524379</c:v>
                </c:pt>
                <c:pt idx="18087" formatCode="General">
                  <c:v>-0.210578749895735</c:v>
                </c:pt>
                <c:pt idx="18088" formatCode="General">
                  <c:v>-0.19375006171803999</c:v>
                </c:pt>
                <c:pt idx="18089" formatCode="General">
                  <c:v>-0.17588172575008601</c:v>
                </c:pt>
                <c:pt idx="18090" formatCode="General">
                  <c:v>-0.15794377452615599</c:v>
                </c:pt>
                <c:pt idx="18091" formatCode="General">
                  <c:v>-0.14144114346174699</c:v>
                </c:pt>
                <c:pt idx="18092" formatCode="General">
                  <c:v>-0.12714755116500101</c:v>
                </c:pt>
                <c:pt idx="18093" formatCode="General">
                  <c:v>-0.113980555658396</c:v>
                </c:pt>
                <c:pt idx="18094" formatCode="General">
                  <c:v>-0.101428886323861</c:v>
                </c:pt>
                <c:pt idx="18095" formatCode="General">
                  <c:v>-8.9791908031849305E-2</c:v>
                </c:pt>
                <c:pt idx="18096" formatCode="General">
                  <c:v>-7.9622485229031897E-2</c:v>
                </c:pt>
                <c:pt idx="18097" formatCode="General">
                  <c:v>-7.1353292387102002E-2</c:v>
                </c:pt>
                <c:pt idx="18098" formatCode="General">
                  <c:v>-6.4680900403246602E-2</c:v>
                </c:pt>
                <c:pt idx="18099" formatCode="General">
                  <c:v>-5.8535582535849902E-2</c:v>
                </c:pt>
                <c:pt idx="18100" formatCode="General">
                  <c:v>-5.1902901535988699E-2</c:v>
                </c:pt>
                <c:pt idx="18101" formatCode="General">
                  <c:v>-4.43041546285401E-2</c:v>
                </c:pt>
                <c:pt idx="18102" formatCode="General">
                  <c:v>-3.6307874096548898E-2</c:v>
                </c:pt>
                <c:pt idx="18103" formatCode="General">
                  <c:v>-2.8576665539324E-2</c:v>
                </c:pt>
                <c:pt idx="18104" formatCode="General">
                  <c:v>-2.1480756843503701E-2</c:v>
                </c:pt>
                <c:pt idx="18105" formatCode="General">
                  <c:v>-1.5744051421799101E-2</c:v>
                </c:pt>
                <c:pt idx="18106" formatCode="General">
                  <c:v>-1.1339690477659901E-2</c:v>
                </c:pt>
                <c:pt idx="18107" formatCode="General">
                  <c:v>-7.4789139246891397E-3</c:v>
                </c:pt>
                <c:pt idx="18108" formatCode="General">
                  <c:v>-4.3932328910751897E-3</c:v>
                </c:pt>
                <c:pt idx="18109" formatCode="General">
                  <c:v>-2.76838896526001E-3</c:v>
                </c:pt>
                <c:pt idx="18110" formatCode="General">
                  <c:v>-1.61472567365904E-3</c:v>
                </c:pt>
                <c:pt idx="18111" formatCode="General">
                  <c:v>3.9133886574543701E-4</c:v>
                </c:pt>
                <c:pt idx="18112" formatCode="General">
                  <c:v>3.0522775921794499E-3</c:v>
                </c:pt>
                <c:pt idx="18113" formatCode="General">
                  <c:v>4.7407002487276804E-3</c:v>
                </c:pt>
                <c:pt idx="18114" formatCode="General">
                  <c:v>4.3735316053670802E-3</c:v>
                </c:pt>
                <c:pt idx="18115" formatCode="General">
                  <c:v>2.4315214640650801E-3</c:v>
                </c:pt>
                <c:pt idx="18116" formatCode="General">
                  <c:v>-3.7899948622340999E-4</c:v>
                </c:pt>
                <c:pt idx="18117" formatCode="General">
                  <c:v>-3.9696465059787496E-3</c:v>
                </c:pt>
                <c:pt idx="18118" formatCode="General">
                  <c:v>-8.5362428127163693E-3</c:v>
                </c:pt>
                <c:pt idx="18119" formatCode="General">
                  <c:v>-1.32351230712892E-2</c:v>
                </c:pt>
                <c:pt idx="18120" formatCode="General">
                  <c:v>-1.74277837880422E-2</c:v>
                </c:pt>
                <c:pt idx="18121" formatCode="General">
                  <c:v>-2.14423580532223E-2</c:v>
                </c:pt>
                <c:pt idx="18122" formatCode="General">
                  <c:v>-2.5477585300356799E-2</c:v>
                </c:pt>
                <c:pt idx="18123" formatCode="General">
                  <c:v>-2.8917623962892301E-2</c:v>
                </c:pt>
                <c:pt idx="18124" formatCode="General">
                  <c:v>-3.0844204697386302E-2</c:v>
                </c:pt>
                <c:pt idx="18125" formatCode="General">
                  <c:v>-3.11207758736828E-2</c:v>
                </c:pt>
                <c:pt idx="18126" formatCode="General">
                  <c:v>-2.9864663270650401E-2</c:v>
                </c:pt>
                <c:pt idx="18127" formatCode="General">
                  <c:v>-2.7230329502478098E-2</c:v>
                </c:pt>
                <c:pt idx="18128" formatCode="General">
                  <c:v>-2.3155852600545201E-2</c:v>
                </c:pt>
                <c:pt idx="18129" formatCode="General">
                  <c:v>-1.75005123120167E-2</c:v>
                </c:pt>
                <c:pt idx="18130" formatCode="General">
                  <c:v>-1.0944066624579E-2</c:v>
                </c:pt>
                <c:pt idx="18131" formatCode="General">
                  <c:v>-5.26974068279601E-3</c:v>
                </c:pt>
                <c:pt idx="18132" formatCode="General">
                  <c:v>-5.1617059746533397E-4</c:v>
                </c:pt>
                <c:pt idx="18133" formatCode="General">
                  <c:v>3.84526219012239E-3</c:v>
                </c:pt>
                <c:pt idx="18134" formatCode="General">
                  <c:v>8.2534900719563598E-3</c:v>
                </c:pt>
                <c:pt idx="18135" formatCode="General">
                  <c:v>1.4140623459046001E-2</c:v>
                </c:pt>
                <c:pt idx="18136" formatCode="General">
                  <c:v>2.16361880731934E-2</c:v>
                </c:pt>
                <c:pt idx="18137" formatCode="General">
                  <c:v>3.0060622965996799E-2</c:v>
                </c:pt>
                <c:pt idx="18138" formatCode="General">
                  <c:v>3.7989143655767298E-2</c:v>
                </c:pt>
                <c:pt idx="18139" formatCode="General">
                  <c:v>4.4231108447427801E-2</c:v>
                </c:pt>
                <c:pt idx="18140" formatCode="General">
                  <c:v>4.9192782113885503E-2</c:v>
                </c:pt>
                <c:pt idx="18141" formatCode="General">
                  <c:v>5.2967858724866798E-2</c:v>
                </c:pt>
                <c:pt idx="18142" formatCode="General">
                  <c:v>5.53075718711111E-2</c:v>
                </c:pt>
                <c:pt idx="18143" formatCode="General">
                  <c:v>5.6375511806431397E-2</c:v>
                </c:pt>
                <c:pt idx="18144" formatCode="General">
                  <c:v>5.57790609634349E-2</c:v>
                </c:pt>
                <c:pt idx="18145" formatCode="General">
                  <c:v>5.3025094263517501E-2</c:v>
                </c:pt>
                <c:pt idx="18146" formatCode="General">
                  <c:v>4.9513638984436802E-2</c:v>
                </c:pt>
                <c:pt idx="18147" formatCode="General">
                  <c:v>4.6926282387889699E-2</c:v>
                </c:pt>
                <c:pt idx="18148" formatCode="General">
                  <c:v>4.5157176606532901E-2</c:v>
                </c:pt>
                <c:pt idx="18149" formatCode="General">
                  <c:v>4.4011186055046198E-2</c:v>
                </c:pt>
                <c:pt idx="18150" formatCode="General">
                  <c:v>4.3696617194841997E-2</c:v>
                </c:pt>
                <c:pt idx="18151" formatCode="General">
                  <c:v>4.4420100896549103E-2</c:v>
                </c:pt>
                <c:pt idx="18152" formatCode="General">
                  <c:v>4.56541586848652E-2</c:v>
                </c:pt>
                <c:pt idx="18153" formatCode="General">
                  <c:v>4.7420920615049003E-2</c:v>
                </c:pt>
                <c:pt idx="18154" formatCode="General">
                  <c:v>5.0416340219990703E-2</c:v>
                </c:pt>
                <c:pt idx="18155" formatCode="General">
                  <c:v>5.4763752035004103E-2</c:v>
                </c:pt>
                <c:pt idx="18156" formatCode="General">
                  <c:v>6.0351404685756803E-2</c:v>
                </c:pt>
                <c:pt idx="18157" formatCode="General">
                  <c:v>6.7305806246615807E-2</c:v>
                </c:pt>
                <c:pt idx="18158" formatCode="General">
                  <c:v>7.6119132079862206E-2</c:v>
                </c:pt>
                <c:pt idx="18159" formatCode="General">
                  <c:v>8.6684944528381297E-2</c:v>
                </c:pt>
                <c:pt idx="18160" formatCode="General">
                  <c:v>9.8056420654375198E-2</c:v>
                </c:pt>
                <c:pt idx="18161" formatCode="General">
                  <c:v>0.109392449778885</c:v>
                </c:pt>
                <c:pt idx="18162" formatCode="General">
                  <c:v>0.11992210303622899</c:v>
                </c:pt>
                <c:pt idx="18163" formatCode="General">
                  <c:v>0.12889957732919599</c:v>
                </c:pt>
                <c:pt idx="18164" formatCode="General">
                  <c:v>0.13553085250977001</c:v>
                </c:pt>
                <c:pt idx="18165" formatCode="General">
                  <c:v>0.139942153500205</c:v>
                </c:pt>
                <c:pt idx="18166" formatCode="General">
                  <c:v>0.142735629448179</c:v>
                </c:pt>
                <c:pt idx="18167" formatCode="General">
                  <c:v>0.14426755018602599</c:v>
                </c:pt>
                <c:pt idx="18168" formatCode="General">
                  <c:v>0.14398880700295599</c:v>
                </c:pt>
                <c:pt idx="18169" formatCode="General">
                  <c:v>0.14234549574647501</c:v>
                </c:pt>
                <c:pt idx="18170" formatCode="General">
                  <c:v>0.14129516102746201</c:v>
                </c:pt>
                <c:pt idx="18171" formatCode="General">
                  <c:v>0.141093787114423</c:v>
                </c:pt>
                <c:pt idx="18172" formatCode="General">
                  <c:v>0.14144229916884099</c:v>
                </c:pt>
                <c:pt idx="18173" formatCode="General">
                  <c:v>0.14294119359128499</c:v>
                </c:pt>
                <c:pt idx="18174" formatCode="General">
                  <c:v>0.14485200658625699</c:v>
                </c:pt>
                <c:pt idx="18175" formatCode="General">
                  <c:v>0.14598778637444501</c:v>
                </c:pt>
                <c:pt idx="18176" formatCode="General">
                  <c:v>0.146201474409484</c:v>
                </c:pt>
                <c:pt idx="18177" formatCode="General">
                  <c:v>0.14547156034051201</c:v>
                </c:pt>
                <c:pt idx="18178" formatCode="General">
                  <c:v>0.144852985198857</c:v>
                </c:pt>
                <c:pt idx="18179" formatCode="General">
                  <c:v>0.14548446239075699</c:v>
                </c:pt>
                <c:pt idx="18180" formatCode="General">
                  <c:v>0.14695289166241901</c:v>
                </c:pt>
                <c:pt idx="18181" formatCode="General">
                  <c:v>0.14773579355035199</c:v>
                </c:pt>
                <c:pt idx="18182" formatCode="General">
                  <c:v>0.14714247689183499</c:v>
                </c:pt>
                <c:pt idx="18183" formatCode="General">
                  <c:v>0.14542177176360599</c:v>
                </c:pt>
                <c:pt idx="18184" formatCode="General">
                  <c:v>0.14244986496602199</c:v>
                </c:pt>
                <c:pt idx="18185" formatCode="General">
                  <c:v>0.13846770022041099</c:v>
                </c:pt>
                <c:pt idx="18186" formatCode="General">
                  <c:v>0.13530951301472999</c:v>
                </c:pt>
                <c:pt idx="18187" formatCode="General">
                  <c:v>0.134101459010185</c:v>
                </c:pt>
                <c:pt idx="18188" formatCode="General">
                  <c:v>0.135174115333239</c:v>
                </c:pt>
                <c:pt idx="18189" formatCode="General">
                  <c:v>0.13840272218442801</c:v>
                </c:pt>
                <c:pt idx="18190" formatCode="General">
                  <c:v>0.142360579200731</c:v>
                </c:pt>
                <c:pt idx="18191" formatCode="General">
                  <c:v>0.145970754933717</c:v>
                </c:pt>
                <c:pt idx="18192" formatCode="General">
                  <c:v>0.14926081490971599</c:v>
                </c:pt>
                <c:pt idx="18193" formatCode="General">
                  <c:v>0.15254611690480199</c:v>
                </c:pt>
                <c:pt idx="18194" formatCode="General">
                  <c:v>0.15547609975940199</c:v>
                </c:pt>
                <c:pt idx="18195" formatCode="General">
                  <c:v>0.15679743475216301</c:v>
                </c:pt>
                <c:pt idx="18196" formatCode="General">
                  <c:v>0.155899483897083</c:v>
                </c:pt>
                <c:pt idx="18197" formatCode="General">
                  <c:v>0.15408478465807901</c:v>
                </c:pt>
                <c:pt idx="18198" formatCode="General">
                  <c:v>0.152192942096048</c:v>
                </c:pt>
                <c:pt idx="18199" formatCode="General">
                  <c:v>0.14976420023171799</c:v>
                </c:pt>
                <c:pt idx="18200" formatCode="General">
                  <c:v>0.14774426867007501</c:v>
                </c:pt>
                <c:pt idx="18201" formatCode="General">
                  <c:v>0.14734552028113099</c:v>
                </c:pt>
                <c:pt idx="18202" formatCode="General">
                  <c:v>0.148507717328277</c:v>
                </c:pt>
                <c:pt idx="18203" formatCode="General">
                  <c:v>0.150075776267725</c:v>
                </c:pt>
                <c:pt idx="18204" formatCode="General">
                  <c:v>0.15074566962583</c:v>
                </c:pt>
                <c:pt idx="18205" formatCode="General">
                  <c:v>0.14947433456517101</c:v>
                </c:pt>
                <c:pt idx="18206" formatCode="General">
                  <c:v>0.14582546688582401</c:v>
                </c:pt>
                <c:pt idx="18207" formatCode="General">
                  <c:v>0.14033556286485099</c:v>
                </c:pt>
                <c:pt idx="18208" formatCode="General">
                  <c:v>0.13271627428454399</c:v>
                </c:pt>
                <c:pt idx="18209" formatCode="General">
                  <c:v>0.122446147993394</c:v>
                </c:pt>
                <c:pt idx="18210" formatCode="General">
                  <c:v>0.110681233450621</c:v>
                </c:pt>
                <c:pt idx="18211" formatCode="General">
                  <c:v>9.9510183731030502E-2</c:v>
                </c:pt>
                <c:pt idx="18212" formatCode="General">
                  <c:v>8.9858556239246698E-2</c:v>
                </c:pt>
                <c:pt idx="18213" formatCode="General">
                  <c:v>8.3075669692858206E-2</c:v>
                </c:pt>
                <c:pt idx="18214" formatCode="General">
                  <c:v>8.0101876271543193E-2</c:v>
                </c:pt>
                <c:pt idx="18215" formatCode="General">
                  <c:v>8.0432298384267395E-2</c:v>
                </c:pt>
                <c:pt idx="18216" formatCode="General">
                  <c:v>8.3765398915839201E-2</c:v>
                </c:pt>
                <c:pt idx="18217" formatCode="General">
                  <c:v>8.8839739124156394E-2</c:v>
                </c:pt>
                <c:pt idx="18218" formatCode="General">
                  <c:v>9.3542740326069795E-2</c:v>
                </c:pt>
                <c:pt idx="18219" formatCode="General">
                  <c:v>9.7132804746999701E-2</c:v>
                </c:pt>
                <c:pt idx="18220" formatCode="General">
                  <c:v>0.10025515198322101</c:v>
                </c:pt>
                <c:pt idx="18221" formatCode="General">
                  <c:v>0.10306908172040601</c:v>
                </c:pt>
                <c:pt idx="18222" formatCode="General">
                  <c:v>0.10622397505393399</c:v>
                </c:pt>
                <c:pt idx="18223" formatCode="General">
                  <c:v>0.11078252558744101</c:v>
                </c:pt>
                <c:pt idx="18224" formatCode="General">
                  <c:v>0.115612610044802</c:v>
                </c:pt>
                <c:pt idx="18225" formatCode="General">
                  <c:v>0.119146332626775</c:v>
                </c:pt>
                <c:pt idx="18226" formatCode="General">
                  <c:v>0.122016951343414</c:v>
                </c:pt>
                <c:pt idx="18227" formatCode="General">
                  <c:v>0.12473995387115</c:v>
                </c:pt>
                <c:pt idx="18228" formatCode="General">
                  <c:v>0.12567520855970299</c:v>
                </c:pt>
                <c:pt idx="18229" formatCode="General">
                  <c:v>0.123217863714963</c:v>
                </c:pt>
                <c:pt idx="18230" formatCode="General">
                  <c:v>0.11714820788158201</c:v>
                </c:pt>
                <c:pt idx="18231" formatCode="General">
                  <c:v>0.108012768894962</c:v>
                </c:pt>
                <c:pt idx="18232" formatCode="General">
                  <c:v>9.5910562743145397E-2</c:v>
                </c:pt>
                <c:pt idx="18233" formatCode="General">
                  <c:v>8.0672593718918606E-2</c:v>
                </c:pt>
                <c:pt idx="18234" formatCode="General">
                  <c:v>6.3438303322893602E-2</c:v>
                </c:pt>
                <c:pt idx="18235" formatCode="General">
                  <c:v>4.6252037279793698E-2</c:v>
                </c:pt>
                <c:pt idx="18236" formatCode="General">
                  <c:v>3.0827121428286301E-2</c:v>
                </c:pt>
                <c:pt idx="18237" formatCode="General">
                  <c:v>1.7107543563817201E-2</c:v>
                </c:pt>
                <c:pt idx="18238" formatCode="General">
                  <c:v>4.6535478001156396E-3</c:v>
                </c:pt>
                <c:pt idx="18239" formatCode="General">
                  <c:v>-5.9854360059890498E-3</c:v>
                </c:pt>
                <c:pt idx="18240" formatCode="General">
                  <c:v>-1.43036154339608E-2</c:v>
                </c:pt>
                <c:pt idx="18241" formatCode="General">
                  <c:v>-1.9832802704969801E-2</c:v>
                </c:pt>
                <c:pt idx="18242" formatCode="General">
                  <c:v>-2.2758683213824099E-2</c:v>
                </c:pt>
                <c:pt idx="18243" formatCode="General">
                  <c:v>-2.3296426451407701E-2</c:v>
                </c:pt>
                <c:pt idx="18244" formatCode="General">
                  <c:v>-2.0653302314019E-2</c:v>
                </c:pt>
                <c:pt idx="18245" formatCode="General">
                  <c:v>-1.4549800693279101E-2</c:v>
                </c:pt>
                <c:pt idx="18246" formatCode="General">
                  <c:v>-5.7226240921268599E-3</c:v>
                </c:pt>
                <c:pt idx="18247" formatCode="General">
                  <c:v>4.62924452426282E-3</c:v>
                </c:pt>
                <c:pt idx="18248" formatCode="General">
                  <c:v>1.54183661610166E-2</c:v>
                </c:pt>
                <c:pt idx="18249" formatCode="General">
                  <c:v>2.5537896139491499E-2</c:v>
                </c:pt>
                <c:pt idx="18250" formatCode="General">
                  <c:v>3.3640616809233803E-2</c:v>
                </c:pt>
                <c:pt idx="18251" formatCode="General">
                  <c:v>3.9557536193443502E-2</c:v>
                </c:pt>
                <c:pt idx="18252" formatCode="General">
                  <c:v>4.4686399028406099E-2</c:v>
                </c:pt>
                <c:pt idx="18253" formatCode="General">
                  <c:v>4.9858711427306503E-2</c:v>
                </c:pt>
                <c:pt idx="18254" formatCode="General">
                  <c:v>5.4384880128880597E-2</c:v>
                </c:pt>
                <c:pt idx="18255" formatCode="General">
                  <c:v>5.6357648291427101E-2</c:v>
                </c:pt>
                <c:pt idx="18256" formatCode="General">
                  <c:v>5.5300827403271802E-2</c:v>
                </c:pt>
                <c:pt idx="18257" formatCode="General">
                  <c:v>5.2884495962377397E-2</c:v>
                </c:pt>
                <c:pt idx="18258" formatCode="General">
                  <c:v>4.94851593579472E-2</c:v>
                </c:pt>
                <c:pt idx="18259" formatCode="General">
                  <c:v>4.4419289615942499E-2</c:v>
                </c:pt>
                <c:pt idx="18260" formatCode="General">
                  <c:v>3.7640585451302902E-2</c:v>
                </c:pt>
                <c:pt idx="18261" formatCode="General">
                  <c:v>3.0271801919385399E-2</c:v>
                </c:pt>
                <c:pt idx="18262" formatCode="General">
                  <c:v>2.2955886024675399E-2</c:v>
                </c:pt>
                <c:pt idx="18263" formatCode="General">
                  <c:v>1.55308453396561E-2</c:v>
                </c:pt>
                <c:pt idx="18264" formatCode="General">
                  <c:v>9.8661770052476099E-3</c:v>
                </c:pt>
                <c:pt idx="18265" formatCode="General">
                  <c:v>7.59038136872429E-3</c:v>
                </c:pt>
                <c:pt idx="18266" formatCode="General">
                  <c:v>7.37074327459427E-3</c:v>
                </c:pt>
                <c:pt idx="18267" formatCode="General">
                  <c:v>8.2078371710774707E-3</c:v>
                </c:pt>
                <c:pt idx="18268" formatCode="General">
                  <c:v>9.8909150608847193E-3</c:v>
                </c:pt>
                <c:pt idx="18269" formatCode="General">
                  <c:v>1.34049963974383E-2</c:v>
                </c:pt>
                <c:pt idx="18270" formatCode="General">
                  <c:v>2.01628752754393E-2</c:v>
                </c:pt>
                <c:pt idx="18271" formatCode="General">
                  <c:v>2.97323073076954E-2</c:v>
                </c:pt>
                <c:pt idx="18272" formatCode="General">
                  <c:v>4.1950266526313798E-2</c:v>
                </c:pt>
                <c:pt idx="18273" formatCode="General">
                  <c:v>5.6804680619440703E-2</c:v>
                </c:pt>
                <c:pt idx="18274" formatCode="General">
                  <c:v>7.3010048678995798E-2</c:v>
                </c:pt>
                <c:pt idx="18275" formatCode="General">
                  <c:v>8.9527142837627902E-2</c:v>
                </c:pt>
                <c:pt idx="18276" formatCode="General">
                  <c:v>0.106251614283996</c:v>
                </c:pt>
                <c:pt idx="18277" formatCode="General">
                  <c:v>0.122454542337344</c:v>
                </c:pt>
                <c:pt idx="18278" formatCode="General">
                  <c:v>0.13716265656415799</c:v>
                </c:pt>
                <c:pt idx="18279" formatCode="General">
                  <c:v>0.15047749662822199</c:v>
                </c:pt>
                <c:pt idx="18280" formatCode="General">
                  <c:v>0.162868662915997</c:v>
                </c:pt>
                <c:pt idx="18281" formatCode="General">
                  <c:v>0.17403891526342199</c:v>
                </c:pt>
                <c:pt idx="18282" formatCode="General">
                  <c:v>0.18239161718079799</c:v>
                </c:pt>
                <c:pt idx="18283" formatCode="General">
                  <c:v>0.186699028869415</c:v>
                </c:pt>
                <c:pt idx="18284" formatCode="General">
                  <c:v>0.18684187369257699</c:v>
                </c:pt>
                <c:pt idx="18285" formatCode="General">
                  <c:v>0.18285065420587501</c:v>
                </c:pt>
                <c:pt idx="18286" formatCode="General">
                  <c:v>0.175068015541466</c:v>
                </c:pt>
                <c:pt idx="18287" formatCode="General">
                  <c:v>0.163653413599231</c:v>
                </c:pt>
                <c:pt idx="18288" formatCode="General">
                  <c:v>0.14835033750159701</c:v>
                </c:pt>
                <c:pt idx="18289" formatCode="General">
                  <c:v>0.13073503151561799</c:v>
                </c:pt>
                <c:pt idx="18290" formatCode="General">
                  <c:v>0.11307768762236201</c:v>
                </c:pt>
                <c:pt idx="18291" formatCode="General">
                  <c:v>9.5118455672193403E-2</c:v>
                </c:pt>
                <c:pt idx="18292" formatCode="General">
                  <c:v>7.5631620468868496E-2</c:v>
                </c:pt>
                <c:pt idx="18293" formatCode="General">
                  <c:v>5.5202442534625598E-2</c:v>
                </c:pt>
                <c:pt idx="18294" formatCode="General">
                  <c:v>3.5670016492084101E-2</c:v>
                </c:pt>
                <c:pt idx="18295" formatCode="General">
                  <c:v>1.8257836497584799E-2</c:v>
                </c:pt>
                <c:pt idx="18296" formatCode="General">
                  <c:v>3.3800905657904701E-3</c:v>
                </c:pt>
                <c:pt idx="18297" formatCode="General">
                  <c:v>-8.5106634289837998E-3</c:v>
                </c:pt>
                <c:pt idx="18298" formatCode="General">
                  <c:v>-1.7080898579096001E-2</c:v>
                </c:pt>
                <c:pt idx="18299" formatCode="General">
                  <c:v>-2.2458816484362799E-2</c:v>
                </c:pt>
                <c:pt idx="18300" formatCode="General">
                  <c:v>-2.4981008450770101E-2</c:v>
                </c:pt>
                <c:pt idx="18301" formatCode="General">
                  <c:v>-2.4392752559971101E-2</c:v>
                </c:pt>
                <c:pt idx="18302" formatCode="General">
                  <c:v>-2.0959727038808901E-2</c:v>
                </c:pt>
                <c:pt idx="18303" formatCode="General">
                  <c:v>-1.6102905259207798E-2</c:v>
                </c:pt>
                <c:pt idx="18304" formatCode="General">
                  <c:v>-1.02383818598237E-2</c:v>
                </c:pt>
                <c:pt idx="18305" formatCode="General">
                  <c:v>-3.2718899199275101E-3</c:v>
                </c:pt>
                <c:pt idx="18306" formatCode="General">
                  <c:v>4.19113533351802E-3</c:v>
                </c:pt>
                <c:pt idx="18307" formatCode="General">
                  <c:v>1.15107105273926E-2</c:v>
                </c:pt>
                <c:pt idx="18308" formatCode="General">
                  <c:v>1.90767788431748E-2</c:v>
                </c:pt>
                <c:pt idx="18309" formatCode="General">
                  <c:v>2.66518674174685E-2</c:v>
                </c:pt>
                <c:pt idx="18310" formatCode="General">
                  <c:v>3.36266570108903E-2</c:v>
                </c:pt>
                <c:pt idx="18311" formatCode="General">
                  <c:v>4.0946990465403503E-2</c:v>
                </c:pt>
                <c:pt idx="18312" formatCode="General">
                  <c:v>4.92916237836429E-2</c:v>
                </c:pt>
                <c:pt idx="18313" formatCode="General">
                  <c:v>5.8064401973513598E-2</c:v>
                </c:pt>
                <c:pt idx="18314" formatCode="General">
                  <c:v>6.6003240065478294E-2</c:v>
                </c:pt>
                <c:pt idx="18315" formatCode="General">
                  <c:v>7.2505662908899496E-2</c:v>
                </c:pt>
                <c:pt idx="18316" formatCode="General">
                  <c:v>7.8342352857983397E-2</c:v>
                </c:pt>
                <c:pt idx="18317" formatCode="General">
                  <c:v>8.4256636912494701E-2</c:v>
                </c:pt>
                <c:pt idx="18318" formatCode="General">
                  <c:v>8.9787765006394696E-2</c:v>
                </c:pt>
                <c:pt idx="18319" formatCode="General">
                  <c:v>9.3162495642086507E-2</c:v>
                </c:pt>
                <c:pt idx="18320" formatCode="General">
                  <c:v>9.3436042640955105E-2</c:v>
                </c:pt>
                <c:pt idx="18321" formatCode="General">
                  <c:v>9.0634323307443004E-2</c:v>
                </c:pt>
                <c:pt idx="18322" formatCode="General">
                  <c:v>8.4865896312996097E-2</c:v>
                </c:pt>
                <c:pt idx="18323" formatCode="General">
                  <c:v>7.6072322011230195E-2</c:v>
                </c:pt>
                <c:pt idx="18324" formatCode="General">
                  <c:v>6.4929332951573299E-2</c:v>
                </c:pt>
                <c:pt idx="18325" formatCode="General">
                  <c:v>5.32446465409891E-2</c:v>
                </c:pt>
                <c:pt idx="18326" formatCode="General">
                  <c:v>4.0978106771046602E-2</c:v>
                </c:pt>
                <c:pt idx="18327" formatCode="General">
                  <c:v>2.75720316927228E-2</c:v>
                </c:pt>
                <c:pt idx="18328" formatCode="General">
                  <c:v>1.38030257195421E-2</c:v>
                </c:pt>
                <c:pt idx="18329" formatCode="General">
                  <c:v>3.4928711990058202E-4</c:v>
                </c:pt>
                <c:pt idx="18330" formatCode="General">
                  <c:v>-1.1476820277603E-2</c:v>
                </c:pt>
                <c:pt idx="18331" formatCode="General">
                  <c:v>-2.0416272839043601E-2</c:v>
                </c:pt>
                <c:pt idx="18332" formatCode="General">
                  <c:v>-2.6643394143304699E-2</c:v>
                </c:pt>
                <c:pt idx="18333" formatCode="General">
                  <c:v>-3.04768500411195E-2</c:v>
                </c:pt>
                <c:pt idx="18334" formatCode="General">
                  <c:v>-3.2415413093537002E-2</c:v>
                </c:pt>
                <c:pt idx="18335" formatCode="General">
                  <c:v>-3.3124416117021202E-2</c:v>
                </c:pt>
                <c:pt idx="18336" formatCode="General">
                  <c:v>-3.2693904753540601E-2</c:v>
                </c:pt>
                <c:pt idx="18337" formatCode="General">
                  <c:v>-3.1472578073742999E-2</c:v>
                </c:pt>
                <c:pt idx="18338" formatCode="General">
                  <c:v>-2.9904072385408501E-2</c:v>
                </c:pt>
                <c:pt idx="18339" formatCode="General">
                  <c:v>-2.8303329006934101E-2</c:v>
                </c:pt>
                <c:pt idx="18340" formatCode="General">
                  <c:v>-2.7984862010771501E-2</c:v>
                </c:pt>
                <c:pt idx="18341" formatCode="General">
                  <c:v>-2.9328214500563599E-2</c:v>
                </c:pt>
                <c:pt idx="18342" formatCode="General">
                  <c:v>-3.1624370357316897E-2</c:v>
                </c:pt>
                <c:pt idx="18343" formatCode="General">
                  <c:v>-3.4985989962431102E-2</c:v>
                </c:pt>
                <c:pt idx="18344" formatCode="General">
                  <c:v>-3.9182231457144098E-2</c:v>
                </c:pt>
                <c:pt idx="18345" formatCode="General">
                  <c:v>-4.3410581805041502E-2</c:v>
                </c:pt>
                <c:pt idx="18346" formatCode="General">
                  <c:v>-4.7042775711731703E-2</c:v>
                </c:pt>
                <c:pt idx="18347" formatCode="General">
                  <c:v>-4.9783248434755401E-2</c:v>
                </c:pt>
                <c:pt idx="18348" formatCode="General">
                  <c:v>-5.1438170348700803E-2</c:v>
                </c:pt>
                <c:pt idx="18349" formatCode="General">
                  <c:v>-5.2223241077603899E-2</c:v>
                </c:pt>
                <c:pt idx="18350" formatCode="General">
                  <c:v>-5.2878270940869297E-2</c:v>
                </c:pt>
                <c:pt idx="18351" formatCode="General">
                  <c:v>-5.34349736625859E-2</c:v>
                </c:pt>
                <c:pt idx="18352" formatCode="General">
                  <c:v>-5.2910181014159501E-2</c:v>
                </c:pt>
                <c:pt idx="18353" formatCode="General">
                  <c:v>-5.1468781102319901E-2</c:v>
                </c:pt>
                <c:pt idx="18354" formatCode="General">
                  <c:v>-4.9730972522594397E-2</c:v>
                </c:pt>
                <c:pt idx="18355" formatCode="General">
                  <c:v>-4.7892092251945899E-2</c:v>
                </c:pt>
                <c:pt idx="18356" formatCode="General">
                  <c:v>-4.7240011201466203E-2</c:v>
                </c:pt>
                <c:pt idx="18357" formatCode="General">
                  <c:v>-4.8977772269863599E-2</c:v>
                </c:pt>
                <c:pt idx="18358" formatCode="General">
                  <c:v>-5.2898259525956198E-2</c:v>
                </c:pt>
                <c:pt idx="18359" formatCode="General">
                  <c:v>-5.8121169799615201E-2</c:v>
                </c:pt>
                <c:pt idx="18360" formatCode="General">
                  <c:v>-6.3520713878285007E-2</c:v>
                </c:pt>
                <c:pt idx="18361" formatCode="General">
                  <c:v>-6.8744342266213496E-2</c:v>
                </c:pt>
                <c:pt idx="18362" formatCode="General">
                  <c:v>-7.4263307410540602E-2</c:v>
                </c:pt>
                <c:pt idx="18363" formatCode="General">
                  <c:v>-7.93860299534416E-2</c:v>
                </c:pt>
                <c:pt idx="18364" formatCode="General">
                  <c:v>-8.2238986525295502E-2</c:v>
                </c:pt>
                <c:pt idx="18365" formatCode="General">
                  <c:v>-8.3283387569895895E-2</c:v>
                </c:pt>
                <c:pt idx="18366" formatCode="General">
                  <c:v>-8.4219211800634602E-2</c:v>
                </c:pt>
                <c:pt idx="18367" formatCode="General">
                  <c:v>-8.5771346976822996E-2</c:v>
                </c:pt>
                <c:pt idx="18368" formatCode="General">
                  <c:v>-8.8317180886258104E-2</c:v>
                </c:pt>
                <c:pt idx="18369" formatCode="General">
                  <c:v>-9.2404186321710102E-2</c:v>
                </c:pt>
                <c:pt idx="18370" formatCode="General">
                  <c:v>-9.8320594169023903E-2</c:v>
                </c:pt>
                <c:pt idx="18371" formatCode="General">
                  <c:v>-0.105860806375556</c:v>
                </c:pt>
                <c:pt idx="18372" formatCode="General">
                  <c:v>-0.11473850622413399</c:v>
                </c:pt>
                <c:pt idx="18373" formatCode="General">
                  <c:v>-0.124240882780128</c:v>
                </c:pt>
                <c:pt idx="18374" formatCode="General">
                  <c:v>-0.134292438141912</c:v>
                </c:pt>
                <c:pt idx="18375" formatCode="General">
                  <c:v>-0.14468374104440501</c:v>
                </c:pt>
                <c:pt idx="18376" formatCode="General">
                  <c:v>-0.15536837814585899</c:v>
                </c:pt>
                <c:pt idx="18377" formatCode="General">
                  <c:v>-0.165093671361146</c:v>
                </c:pt>
                <c:pt idx="18378" formatCode="General">
                  <c:v>-0.171839742762078</c:v>
                </c:pt>
                <c:pt idx="18379" formatCode="General">
                  <c:v>-0.17623620747014301</c:v>
                </c:pt>
                <c:pt idx="18380" formatCode="General">
                  <c:v>-0.18033059799022899</c:v>
                </c:pt>
                <c:pt idx="18381" formatCode="General">
                  <c:v>-0.18510428626579301</c:v>
                </c:pt>
                <c:pt idx="18382" formatCode="General">
                  <c:v>-0.19005453428066499</c:v>
                </c:pt>
                <c:pt idx="18383" formatCode="General">
                  <c:v>-0.194121541305221</c:v>
                </c:pt>
                <c:pt idx="18384" formatCode="General">
                  <c:v>-0.196507888983428</c:v>
                </c:pt>
                <c:pt idx="18385" formatCode="General">
                  <c:v>-0.19718624126564599</c:v>
                </c:pt>
                <c:pt idx="18386" formatCode="General">
                  <c:v>-0.196707714074531</c:v>
                </c:pt>
                <c:pt idx="18387" formatCode="General">
                  <c:v>-0.19512746996614999</c:v>
                </c:pt>
                <c:pt idx="18388" formatCode="General">
                  <c:v>-0.192384957080345</c:v>
                </c:pt>
                <c:pt idx="18389" formatCode="General">
                  <c:v>-0.18868345914042001</c:v>
                </c:pt>
                <c:pt idx="18390" formatCode="General">
                  <c:v>-0.18407621116310899</c:v>
                </c:pt>
                <c:pt idx="18391" formatCode="General">
                  <c:v>-0.179396042067725</c:v>
                </c:pt>
                <c:pt idx="18392" formatCode="General">
                  <c:v>-0.175756180296265</c:v>
                </c:pt>
                <c:pt idx="18393" formatCode="General">
                  <c:v>-0.17372690975539801</c:v>
                </c:pt>
                <c:pt idx="18394" formatCode="General">
                  <c:v>-0.173197719262383</c:v>
                </c:pt>
                <c:pt idx="18395" formatCode="General">
                  <c:v>-0.17246748991163099</c:v>
                </c:pt>
                <c:pt idx="18396" formatCode="General">
                  <c:v>-0.17042038747991001</c:v>
                </c:pt>
                <c:pt idx="18397" formatCode="General">
                  <c:v>-0.167853572305871</c:v>
                </c:pt>
                <c:pt idx="18398" formatCode="General">
                  <c:v>-0.16549874585285199</c:v>
                </c:pt>
                <c:pt idx="18399" formatCode="General">
                  <c:v>-0.16300688715435299</c:v>
                </c:pt>
                <c:pt idx="18400" formatCode="General">
                  <c:v>-0.159231905299831</c:v>
                </c:pt>
                <c:pt idx="18401" formatCode="General">
                  <c:v>-0.15404383189762</c:v>
                </c:pt>
                <c:pt idx="18402" formatCode="General">
                  <c:v>-0.148500229287307</c:v>
                </c:pt>
                <c:pt idx="18403" formatCode="General">
                  <c:v>-0.14324238089747901</c:v>
                </c:pt>
                <c:pt idx="18404" formatCode="General">
                  <c:v>-0.13829497719463399</c:v>
                </c:pt>
                <c:pt idx="18405" formatCode="General">
                  <c:v>-0.134589729092013</c:v>
                </c:pt>
                <c:pt idx="18406" formatCode="General">
                  <c:v>-0.13379778802249201</c:v>
                </c:pt>
                <c:pt idx="18407" formatCode="General">
                  <c:v>-0.13609498900057801</c:v>
                </c:pt>
                <c:pt idx="18408" formatCode="General">
                  <c:v>-0.14022208204620701</c:v>
                </c:pt>
                <c:pt idx="18409" formatCode="General">
                  <c:v>-0.14499910764346799</c:v>
                </c:pt>
                <c:pt idx="18410" formatCode="General">
                  <c:v>-0.150134340088246</c:v>
                </c:pt>
                <c:pt idx="18411" formatCode="General">
                  <c:v>-0.15475480748552201</c:v>
                </c:pt>
                <c:pt idx="18412" formatCode="General">
                  <c:v>-0.15769879721264601</c:v>
                </c:pt>
                <c:pt idx="18413" formatCode="General">
                  <c:v>-0.15879719555185101</c:v>
                </c:pt>
                <c:pt idx="18414" formatCode="General">
                  <c:v>-0.158253752198634</c:v>
                </c:pt>
                <c:pt idx="18415" formatCode="General">
                  <c:v>-0.15531430048016501</c:v>
                </c:pt>
                <c:pt idx="18416" formatCode="General">
                  <c:v>-0.14880735567809</c:v>
                </c:pt>
                <c:pt idx="18417" formatCode="General">
                  <c:v>-0.13972271927350699</c:v>
                </c:pt>
                <c:pt idx="18418" formatCode="General">
                  <c:v>-0.129507154750271</c:v>
                </c:pt>
                <c:pt idx="18419" formatCode="General">
                  <c:v>-0.118631498391895</c:v>
                </c:pt>
                <c:pt idx="18420" formatCode="General">
                  <c:v>-0.108492633685249</c:v>
                </c:pt>
                <c:pt idx="18421" formatCode="General">
                  <c:v>-0.10024174755702001</c:v>
                </c:pt>
                <c:pt idx="18422" formatCode="General">
                  <c:v>-9.2900420154081897E-2</c:v>
                </c:pt>
                <c:pt idx="18423" formatCode="General">
                  <c:v>-8.5047881417780302E-2</c:v>
                </c:pt>
                <c:pt idx="18424" formatCode="General">
                  <c:v>-7.7459739475516307E-2</c:v>
                </c:pt>
                <c:pt idx="18425" formatCode="General">
                  <c:v>-7.07774780326101E-2</c:v>
                </c:pt>
                <c:pt idx="18426" formatCode="General">
                  <c:v>-6.4606683259550907E-2</c:v>
                </c:pt>
                <c:pt idx="18427" formatCode="General">
                  <c:v>-5.9399151916444501E-2</c:v>
                </c:pt>
                <c:pt idx="18428" formatCode="General">
                  <c:v>-5.5112183831415897E-2</c:v>
                </c:pt>
                <c:pt idx="18429" formatCode="General">
                  <c:v>-5.1576358928793503E-2</c:v>
                </c:pt>
                <c:pt idx="18430" formatCode="General">
                  <c:v>-4.8468325849170303E-2</c:v>
                </c:pt>
                <c:pt idx="18431" formatCode="General">
                  <c:v>-4.5634246703386602E-2</c:v>
                </c:pt>
                <c:pt idx="18432" formatCode="General">
                  <c:v>-4.3259681224574E-2</c:v>
                </c:pt>
                <c:pt idx="18433" formatCode="General">
                  <c:v>-4.1196976578964498E-2</c:v>
                </c:pt>
                <c:pt idx="18434" formatCode="General">
                  <c:v>-3.9386674828800199E-2</c:v>
                </c:pt>
                <c:pt idx="18435" formatCode="General">
                  <c:v>-3.6550362211685998E-2</c:v>
                </c:pt>
                <c:pt idx="18436" formatCode="General">
                  <c:v>-3.1974313585375599E-2</c:v>
                </c:pt>
                <c:pt idx="18437" formatCode="General">
                  <c:v>-2.68732580757216E-2</c:v>
                </c:pt>
                <c:pt idx="18438" formatCode="General">
                  <c:v>-2.1240555994182599E-2</c:v>
                </c:pt>
                <c:pt idx="18439" formatCode="General">
                  <c:v>-1.3489053380053601E-2</c:v>
                </c:pt>
                <c:pt idx="18440" formatCode="General">
                  <c:v>-3.54835633815005E-3</c:v>
                </c:pt>
                <c:pt idx="18441" formatCode="General">
                  <c:v>7.61290915283585E-3</c:v>
                </c:pt>
                <c:pt idx="18442" formatCode="General">
                  <c:v>1.93587416303025E-2</c:v>
                </c:pt>
                <c:pt idx="18443" formatCode="General">
                  <c:v>3.03898319824394E-2</c:v>
                </c:pt>
                <c:pt idx="18444" formatCode="General">
                  <c:v>3.94210378167607E-2</c:v>
                </c:pt>
                <c:pt idx="18445" formatCode="General">
                  <c:v>4.5731945421477398E-2</c:v>
                </c:pt>
                <c:pt idx="18446" formatCode="General">
                  <c:v>4.9599113158723701E-2</c:v>
                </c:pt>
                <c:pt idx="18447" formatCode="General">
                  <c:v>5.0469340307209398E-2</c:v>
                </c:pt>
                <c:pt idx="18448" formatCode="General">
                  <c:v>4.7503980811841401E-2</c:v>
                </c:pt>
                <c:pt idx="18449" formatCode="General">
                  <c:v>4.1250630584322802E-2</c:v>
                </c:pt>
                <c:pt idx="18450" formatCode="General">
                  <c:v>3.1762275175423703E-2</c:v>
                </c:pt>
                <c:pt idx="18451" formatCode="General">
                  <c:v>1.9298580834885001E-2</c:v>
                </c:pt>
                <c:pt idx="18452" formatCode="General">
                  <c:v>5.38943205212504E-3</c:v>
                </c:pt>
                <c:pt idx="18453" formatCode="General">
                  <c:v>-8.34634409255979E-3</c:v>
                </c:pt>
                <c:pt idx="18454" formatCode="General">
                  <c:v>-2.0773480353901402E-2</c:v>
                </c:pt>
                <c:pt idx="18455" formatCode="General">
                  <c:v>-3.1698309293022503E-2</c:v>
                </c:pt>
                <c:pt idx="18456" formatCode="General">
                  <c:v>-4.1376185184094597E-2</c:v>
                </c:pt>
                <c:pt idx="18457" formatCode="General">
                  <c:v>-4.9524900325380102E-2</c:v>
                </c:pt>
                <c:pt idx="18458" formatCode="General">
                  <c:v>-5.6069518890338198E-2</c:v>
                </c:pt>
                <c:pt idx="18459" formatCode="General">
                  <c:v>-6.0651151130572102E-2</c:v>
                </c:pt>
                <c:pt idx="18460" formatCode="General">
                  <c:v>-6.2987806960790704E-2</c:v>
                </c:pt>
                <c:pt idx="18461" formatCode="General">
                  <c:v>-6.3030899747336305E-2</c:v>
                </c:pt>
                <c:pt idx="18462" formatCode="General">
                  <c:v>-6.1154983803489299E-2</c:v>
                </c:pt>
                <c:pt idx="18463" formatCode="General">
                  <c:v>-5.8463225485885499E-2</c:v>
                </c:pt>
                <c:pt idx="18464" formatCode="General">
                  <c:v>-5.5141467997095801E-2</c:v>
                </c:pt>
                <c:pt idx="18465" formatCode="General">
                  <c:v>-5.1047837636427E-2</c:v>
                </c:pt>
                <c:pt idx="18466" formatCode="General">
                  <c:v>-4.5968472058373198E-2</c:v>
                </c:pt>
                <c:pt idx="18467" formatCode="General">
                  <c:v>-3.9328304430162601E-2</c:v>
                </c:pt>
                <c:pt idx="18468" formatCode="General">
                  <c:v>-3.11595187608667E-2</c:v>
                </c:pt>
                <c:pt idx="18469" formatCode="General">
                  <c:v>-2.1969468457455298E-2</c:v>
                </c:pt>
                <c:pt idx="18470" formatCode="General">
                  <c:v>-1.1810159344432501E-2</c:v>
                </c:pt>
                <c:pt idx="18471" formatCode="General">
                  <c:v>-7.0529047518223397E-4</c:v>
                </c:pt>
                <c:pt idx="18472" formatCode="General">
                  <c:v>9.9853242176065303E-3</c:v>
                </c:pt>
                <c:pt idx="18473" formatCode="General">
                  <c:v>1.9069829179753899E-2</c:v>
                </c:pt>
                <c:pt idx="18474" formatCode="General">
                  <c:v>2.6410551032512199E-2</c:v>
                </c:pt>
                <c:pt idx="18475" formatCode="General">
                  <c:v>3.2826555273835503E-2</c:v>
                </c:pt>
                <c:pt idx="18476" formatCode="General">
                  <c:v>3.8808559258963003E-2</c:v>
                </c:pt>
                <c:pt idx="18477" formatCode="General">
                  <c:v>4.4368684127238003E-2</c:v>
                </c:pt>
                <c:pt idx="18478" formatCode="General">
                  <c:v>4.9586082141819601E-2</c:v>
                </c:pt>
                <c:pt idx="18479" formatCode="General">
                  <c:v>5.4024929328460702E-2</c:v>
                </c:pt>
                <c:pt idx="18480" formatCode="General">
                  <c:v>5.7509870928737397E-2</c:v>
                </c:pt>
                <c:pt idx="18481" formatCode="General">
                  <c:v>5.9555646249440201E-2</c:v>
                </c:pt>
                <c:pt idx="18482" formatCode="General">
                  <c:v>6.0190434268634602E-2</c:v>
                </c:pt>
                <c:pt idx="18483" formatCode="General">
                  <c:v>6.0024441377494901E-2</c:v>
                </c:pt>
                <c:pt idx="18484" formatCode="General">
                  <c:v>5.8910100873119903E-2</c:v>
                </c:pt>
                <c:pt idx="18485" formatCode="General">
                  <c:v>5.6562900341487699E-2</c:v>
                </c:pt>
                <c:pt idx="18486" formatCode="General">
                  <c:v>5.27205445540085E-2</c:v>
                </c:pt>
                <c:pt idx="18487" formatCode="General">
                  <c:v>4.7621436097427097E-2</c:v>
                </c:pt>
                <c:pt idx="18488" formatCode="General">
                  <c:v>4.2363334900099602E-2</c:v>
                </c:pt>
                <c:pt idx="18489" formatCode="General">
                  <c:v>3.8057832910131102E-2</c:v>
                </c:pt>
                <c:pt idx="18490" formatCode="General">
                  <c:v>3.4872956777659801E-2</c:v>
                </c:pt>
                <c:pt idx="18491" formatCode="General">
                  <c:v>3.3036623718637803E-2</c:v>
                </c:pt>
                <c:pt idx="18492" formatCode="General">
                  <c:v>3.2483390930766597E-2</c:v>
                </c:pt>
                <c:pt idx="18493" formatCode="General">
                  <c:v>3.1801474242545397E-2</c:v>
                </c:pt>
                <c:pt idx="18494" formatCode="General">
                  <c:v>3.0686490635440301E-2</c:v>
                </c:pt>
                <c:pt idx="18495" formatCode="General">
                  <c:v>3.0186611596637099E-2</c:v>
                </c:pt>
                <c:pt idx="18496" formatCode="General">
                  <c:v>3.0304831991757101E-2</c:v>
                </c:pt>
                <c:pt idx="18497" formatCode="General">
                  <c:v>3.0839278293347299E-2</c:v>
                </c:pt>
                <c:pt idx="18498" formatCode="General">
                  <c:v>3.2579972261444899E-2</c:v>
                </c:pt>
                <c:pt idx="18499" formatCode="General">
                  <c:v>3.5920583517488301E-2</c:v>
                </c:pt>
                <c:pt idx="18500" formatCode="General">
                  <c:v>4.1163796407407298E-2</c:v>
                </c:pt>
                <c:pt idx="18501" formatCode="General">
                  <c:v>4.8341267073154497E-2</c:v>
                </c:pt>
                <c:pt idx="18502" formatCode="General">
                  <c:v>5.71676156066648E-2</c:v>
                </c:pt>
                <c:pt idx="18503" formatCode="General">
                  <c:v>6.7913652380380801E-2</c:v>
                </c:pt>
                <c:pt idx="18504" formatCode="General">
                  <c:v>7.9733321049932096E-2</c:v>
                </c:pt>
                <c:pt idx="18505" formatCode="General">
                  <c:v>9.2093997957344603E-2</c:v>
                </c:pt>
                <c:pt idx="18506" formatCode="General">
                  <c:v>0.10426552398484</c:v>
                </c:pt>
                <c:pt idx="18507" formatCode="General">
                  <c:v>0.114636049749247</c:v>
                </c:pt>
                <c:pt idx="18508" formatCode="General">
                  <c:v>0.12298249777252999</c:v>
                </c:pt>
                <c:pt idx="18509" formatCode="General">
                  <c:v>0.129092380289689</c:v>
                </c:pt>
                <c:pt idx="18510" formatCode="General">
                  <c:v>0.132271464620384</c:v>
                </c:pt>
                <c:pt idx="18511" formatCode="General">
                  <c:v>0.132839282137169</c:v>
                </c:pt>
                <c:pt idx="18512" formatCode="General">
                  <c:v>0.13158821059398901</c:v>
                </c:pt>
                <c:pt idx="18513" formatCode="General">
                  <c:v>0.129163961216055</c:v>
                </c:pt>
                <c:pt idx="18514" formatCode="General">
                  <c:v>0.12643218633026301</c:v>
                </c:pt>
                <c:pt idx="18515" formatCode="General">
                  <c:v>0.123753994457603</c:v>
                </c:pt>
                <c:pt idx="18516" formatCode="General">
                  <c:v>0.12061588024141499</c:v>
                </c:pt>
                <c:pt idx="18517" formatCode="General">
                  <c:v>0.11623915063441601</c:v>
                </c:pt>
                <c:pt idx="18518" formatCode="General">
                  <c:v>0.110216078695166</c:v>
                </c:pt>
                <c:pt idx="18519" formatCode="General">
                  <c:v>0.103311521618263</c:v>
                </c:pt>
                <c:pt idx="18520" formatCode="General">
                  <c:v>9.6558379752280696E-2</c:v>
                </c:pt>
                <c:pt idx="18521" formatCode="General">
                  <c:v>9.00110457410295E-2</c:v>
                </c:pt>
                <c:pt idx="18522" formatCode="General">
                  <c:v>8.3612816799288295E-2</c:v>
                </c:pt>
                <c:pt idx="18523" formatCode="General">
                  <c:v>7.7183032628108897E-2</c:v>
                </c:pt>
                <c:pt idx="18524" formatCode="General">
                  <c:v>7.0091935207383299E-2</c:v>
                </c:pt>
                <c:pt idx="18525" formatCode="General">
                  <c:v>6.1699835174596998E-2</c:v>
                </c:pt>
                <c:pt idx="18526" formatCode="General">
                  <c:v>5.24210205690901E-2</c:v>
                </c:pt>
                <c:pt idx="18527" formatCode="General">
                  <c:v>4.3192404031703699E-2</c:v>
                </c:pt>
                <c:pt idx="18528" formatCode="General">
                  <c:v>3.41222068621077E-2</c:v>
                </c:pt>
                <c:pt idx="18529" formatCode="General">
                  <c:v>2.6112990509796499E-2</c:v>
                </c:pt>
                <c:pt idx="18530" formatCode="General">
                  <c:v>2.0968076819325498E-2</c:v>
                </c:pt>
                <c:pt idx="18531" formatCode="General">
                  <c:v>1.9650124232461499E-2</c:v>
                </c:pt>
                <c:pt idx="18532" formatCode="General">
                  <c:v>2.15550995833741E-2</c:v>
                </c:pt>
                <c:pt idx="18533" formatCode="General">
                  <c:v>2.4577592302473101E-2</c:v>
                </c:pt>
                <c:pt idx="18534" formatCode="General">
                  <c:v>2.7187015968076898E-2</c:v>
                </c:pt>
                <c:pt idx="18535" formatCode="General">
                  <c:v>2.9559055960996401E-2</c:v>
                </c:pt>
                <c:pt idx="18536" formatCode="General">
                  <c:v>3.2682653810718297E-2</c:v>
                </c:pt>
                <c:pt idx="18537" formatCode="General">
                  <c:v>3.7239905536611599E-2</c:v>
                </c:pt>
                <c:pt idx="18538" formatCode="General">
                  <c:v>4.2667799487151402E-2</c:v>
                </c:pt>
                <c:pt idx="18539" formatCode="General">
                  <c:v>4.7604197664839198E-2</c:v>
                </c:pt>
                <c:pt idx="18540" formatCode="General">
                  <c:v>5.1388357285550197E-2</c:v>
                </c:pt>
                <c:pt idx="18541" formatCode="General">
                  <c:v>5.3574303403034297E-2</c:v>
                </c:pt>
                <c:pt idx="18542" formatCode="General">
                  <c:v>5.3417116870915597E-2</c:v>
                </c:pt>
                <c:pt idx="18543" formatCode="General">
                  <c:v>5.1754201001938699E-2</c:v>
                </c:pt>
                <c:pt idx="18544" formatCode="General">
                  <c:v>5.00244527168505E-2</c:v>
                </c:pt>
                <c:pt idx="18545" formatCode="General">
                  <c:v>4.8809862479558201E-2</c:v>
                </c:pt>
                <c:pt idx="18546" formatCode="General">
                  <c:v>4.8404492076540503E-2</c:v>
                </c:pt>
                <c:pt idx="18547" formatCode="General">
                  <c:v>4.9366449229754999E-2</c:v>
                </c:pt>
                <c:pt idx="18548" formatCode="General">
                  <c:v>5.0325214992228397E-2</c:v>
                </c:pt>
                <c:pt idx="18549" formatCode="General">
                  <c:v>4.92466795290772E-2</c:v>
                </c:pt>
                <c:pt idx="18550" formatCode="General">
                  <c:v>4.6563061077126398E-2</c:v>
                </c:pt>
                <c:pt idx="18551" formatCode="General">
                  <c:v>4.3630046981164398E-2</c:v>
                </c:pt>
                <c:pt idx="18552" formatCode="General">
                  <c:v>4.0551115232769802E-2</c:v>
                </c:pt>
                <c:pt idx="18553" formatCode="General">
                  <c:v>3.7056025415628302E-2</c:v>
                </c:pt>
                <c:pt idx="18554" formatCode="General">
                  <c:v>3.4518158206359298E-2</c:v>
                </c:pt>
                <c:pt idx="18555" formatCode="General">
                  <c:v>3.3585094809885203E-2</c:v>
                </c:pt>
                <c:pt idx="18556" formatCode="General">
                  <c:v>3.3828224923481802E-2</c:v>
                </c:pt>
                <c:pt idx="18557" formatCode="General">
                  <c:v>3.5412640136298301E-2</c:v>
                </c:pt>
                <c:pt idx="18558" formatCode="General">
                  <c:v>3.7853230635734897E-2</c:v>
                </c:pt>
                <c:pt idx="18559" formatCode="General">
                  <c:v>3.9742916098959899E-2</c:v>
                </c:pt>
                <c:pt idx="18560" formatCode="General">
                  <c:v>4.0223836203688398E-2</c:v>
                </c:pt>
                <c:pt idx="18561" formatCode="General">
                  <c:v>3.8639459623601297E-2</c:v>
                </c:pt>
                <c:pt idx="18562" formatCode="General">
                  <c:v>3.5607977275021498E-2</c:v>
                </c:pt>
                <c:pt idx="18563" formatCode="General">
                  <c:v>3.21312726246843E-2</c:v>
                </c:pt>
                <c:pt idx="18564" formatCode="General">
                  <c:v>2.8182220263818399E-2</c:v>
                </c:pt>
                <c:pt idx="18565" formatCode="General">
                  <c:v>2.4045914334704401E-2</c:v>
                </c:pt>
                <c:pt idx="18566" formatCode="General">
                  <c:v>1.9621437536175301E-2</c:v>
                </c:pt>
                <c:pt idx="18567" formatCode="General">
                  <c:v>1.45654600641249E-2</c:v>
                </c:pt>
                <c:pt idx="18568" formatCode="General">
                  <c:v>9.38924029192564E-3</c:v>
                </c:pt>
                <c:pt idx="18569" formatCode="General">
                  <c:v>5.1203558554620996E-3</c:v>
                </c:pt>
                <c:pt idx="18570" formatCode="General">
                  <c:v>1.84421013587252E-3</c:v>
                </c:pt>
                <c:pt idx="18571" formatCode="General">
                  <c:v>-5.4984959463120196E-4</c:v>
                </c:pt>
                <c:pt idx="18572" formatCode="General">
                  <c:v>-1.71975520289088E-3</c:v>
                </c:pt>
                <c:pt idx="18573" formatCode="General">
                  <c:v>-1.2953873127821E-3</c:v>
                </c:pt>
                <c:pt idx="18574" formatCode="General">
                  <c:v>7.8361561427600396E-4</c:v>
                </c:pt>
                <c:pt idx="18575" formatCode="General">
                  <c:v>3.80990398299191E-3</c:v>
                </c:pt>
                <c:pt idx="18576" formatCode="General">
                  <c:v>6.7895333173787599E-3</c:v>
                </c:pt>
                <c:pt idx="18577" formatCode="General">
                  <c:v>8.4739734862713193E-3</c:v>
                </c:pt>
                <c:pt idx="18578" formatCode="General">
                  <c:v>7.7237715456736997E-3</c:v>
                </c:pt>
                <c:pt idx="18579" formatCode="General">
                  <c:v>5.2709620974948504E-3</c:v>
                </c:pt>
                <c:pt idx="18580" formatCode="General">
                  <c:v>1.99337434079719E-3</c:v>
                </c:pt>
                <c:pt idx="18581" formatCode="General">
                  <c:v>-2.6130784679615701E-3</c:v>
                </c:pt>
                <c:pt idx="18582" formatCode="General">
                  <c:v>-9.1567588275089599E-3</c:v>
                </c:pt>
                <c:pt idx="18583" formatCode="General">
                  <c:v>-1.72276320505114E-2</c:v>
                </c:pt>
                <c:pt idx="18584" formatCode="General">
                  <c:v>-2.52984278700779E-2</c:v>
                </c:pt>
                <c:pt idx="18585" formatCode="General">
                  <c:v>-3.3844318372859901E-2</c:v>
                </c:pt>
                <c:pt idx="18586" formatCode="General">
                  <c:v>-4.31642227091504E-2</c:v>
                </c:pt>
                <c:pt idx="18587" formatCode="General">
                  <c:v>-5.2738681200341697E-2</c:v>
                </c:pt>
                <c:pt idx="18588" formatCode="General">
                  <c:v>-6.2925884754797906E-2</c:v>
                </c:pt>
                <c:pt idx="18589" formatCode="General">
                  <c:v>-7.3342503815360199E-2</c:v>
                </c:pt>
                <c:pt idx="18590" formatCode="General">
                  <c:v>-8.2286210225306203E-2</c:v>
                </c:pt>
                <c:pt idx="18591" formatCode="General">
                  <c:v>-8.8353285324613395E-2</c:v>
                </c:pt>
                <c:pt idx="18592" formatCode="General">
                  <c:v>-9.1020846479857004E-2</c:v>
                </c:pt>
                <c:pt idx="18593" formatCode="General">
                  <c:v>-9.0286212287191497E-2</c:v>
                </c:pt>
                <c:pt idx="18594" formatCode="General">
                  <c:v>-8.7339508024025597E-2</c:v>
                </c:pt>
                <c:pt idx="18595" formatCode="General">
                  <c:v>-8.2375358816373603E-2</c:v>
                </c:pt>
                <c:pt idx="18596" formatCode="General">
                  <c:v>-7.5234757780794595E-2</c:v>
                </c:pt>
                <c:pt idx="18597" formatCode="General">
                  <c:v>-6.6923237482983899E-2</c:v>
                </c:pt>
                <c:pt idx="18598" formatCode="General">
                  <c:v>-5.84706804220472E-2</c:v>
                </c:pt>
                <c:pt idx="18599" formatCode="General">
                  <c:v>-5.0119821596793297E-2</c:v>
                </c:pt>
                <c:pt idx="18600" formatCode="General">
                  <c:v>-4.1513531464919297E-2</c:v>
                </c:pt>
                <c:pt idx="18601" formatCode="General">
                  <c:v>-3.2323861091148397E-2</c:v>
                </c:pt>
                <c:pt idx="18602" formatCode="General">
                  <c:v>-2.2637835914850302E-2</c:v>
                </c:pt>
                <c:pt idx="18603" formatCode="General">
                  <c:v>-1.30240490111584E-2</c:v>
                </c:pt>
                <c:pt idx="18604" formatCode="General">
                  <c:v>-4.4765571910397699E-3</c:v>
                </c:pt>
                <c:pt idx="18605" formatCode="General">
                  <c:v>2.8449938752258298E-3</c:v>
                </c:pt>
                <c:pt idx="18606" formatCode="General">
                  <c:v>9.1840266168226204E-3</c:v>
                </c:pt>
                <c:pt idx="18607" formatCode="General">
                  <c:v>1.29302294832166E-2</c:v>
                </c:pt>
                <c:pt idx="18608" formatCode="General">
                  <c:v>1.3683944063378301E-2</c:v>
                </c:pt>
                <c:pt idx="18609" formatCode="General">
                  <c:v>1.2326936834699801E-2</c:v>
                </c:pt>
                <c:pt idx="18610" formatCode="General">
                  <c:v>9.2524677640964809E-3</c:v>
                </c:pt>
                <c:pt idx="18611" formatCode="General">
                  <c:v>4.8585601645129602E-3</c:v>
                </c:pt>
                <c:pt idx="18612" formatCode="General">
                  <c:v>-9.9512776108991998E-4</c:v>
                </c:pt>
                <c:pt idx="18613" formatCode="General">
                  <c:v>-8.1671559049208507E-3</c:v>
                </c:pt>
                <c:pt idx="18614" formatCode="General">
                  <c:v>-1.60579707599302E-2</c:v>
                </c:pt>
                <c:pt idx="18615" formatCode="General">
                  <c:v>-2.4611643424336999E-2</c:v>
                </c:pt>
                <c:pt idx="18616" formatCode="General">
                  <c:v>-3.3408011389755798E-2</c:v>
                </c:pt>
                <c:pt idx="18617" formatCode="General">
                  <c:v>-4.2265215979474302E-2</c:v>
                </c:pt>
                <c:pt idx="18618" formatCode="General">
                  <c:v>-5.1926133761135397E-2</c:v>
                </c:pt>
                <c:pt idx="18619" formatCode="General">
                  <c:v>-6.3321452124727007E-2</c:v>
                </c:pt>
                <c:pt idx="18620" formatCode="General">
                  <c:v>-7.58658898740176E-2</c:v>
                </c:pt>
                <c:pt idx="18621" formatCode="General">
                  <c:v>-8.8036964562482195E-2</c:v>
                </c:pt>
                <c:pt idx="18622" formatCode="General">
                  <c:v>-0.100351661757126</c:v>
                </c:pt>
                <c:pt idx="18623" formatCode="General">
                  <c:v>-0.113360864120834</c:v>
                </c:pt>
                <c:pt idx="18624" formatCode="General">
                  <c:v>-0.12626549240219201</c:v>
                </c:pt>
                <c:pt idx="18625" formatCode="General">
                  <c:v>-0.138016538205258</c:v>
                </c:pt>
                <c:pt idx="18626" formatCode="General">
                  <c:v>-0.14821648237806001</c:v>
                </c:pt>
                <c:pt idx="18627" formatCode="General">
                  <c:v>-0.15641811237469</c:v>
                </c:pt>
                <c:pt idx="18628" formatCode="General">
                  <c:v>-0.16231156075439099</c:v>
                </c:pt>
                <c:pt idx="18629" formatCode="General">
                  <c:v>-0.166099631268186</c:v>
                </c:pt>
                <c:pt idx="18630" formatCode="General">
                  <c:v>-0.168679564175029</c:v>
                </c:pt>
                <c:pt idx="18631" formatCode="General">
                  <c:v>-0.17015863425625199</c:v>
                </c:pt>
                <c:pt idx="18632" formatCode="General">
                  <c:v>-0.16934576730252701</c:v>
                </c:pt>
                <c:pt idx="18633" formatCode="General">
                  <c:v>-0.16602378696492001</c:v>
                </c:pt>
                <c:pt idx="18634" formatCode="General">
                  <c:v>-0.16059802612270899</c:v>
                </c:pt>
                <c:pt idx="18635" formatCode="General">
                  <c:v>-0.153345108773736</c:v>
                </c:pt>
                <c:pt idx="18636" formatCode="General">
                  <c:v>-0.14422367603258901</c:v>
                </c:pt>
                <c:pt idx="18637" formatCode="General">
                  <c:v>-0.13333058466799699</c:v>
                </c:pt>
                <c:pt idx="18638" formatCode="General">
                  <c:v>-0.12110050526550099</c:v>
                </c:pt>
                <c:pt idx="18639" formatCode="General">
                  <c:v>-0.107920753297726</c:v>
                </c:pt>
                <c:pt idx="18640" formatCode="General">
                  <c:v>-9.4287657186969506E-2</c:v>
                </c:pt>
                <c:pt idx="18641" formatCode="General">
                  <c:v>-8.1317722725618602E-2</c:v>
                </c:pt>
                <c:pt idx="18642" formatCode="General">
                  <c:v>-6.9239253040887405E-2</c:v>
                </c:pt>
                <c:pt idx="18643" formatCode="General">
                  <c:v>-5.7677071440902901E-2</c:v>
                </c:pt>
                <c:pt idx="18644" formatCode="General">
                  <c:v>-4.7035632007080899E-2</c:v>
                </c:pt>
                <c:pt idx="18645" formatCode="General">
                  <c:v>-3.8805977420867298E-2</c:v>
                </c:pt>
                <c:pt idx="18646" formatCode="General">
                  <c:v>-3.5083884765496197E-2</c:v>
                </c:pt>
                <c:pt idx="18647" formatCode="General">
                  <c:v>-3.6213147030274999E-2</c:v>
                </c:pt>
                <c:pt idx="18648" formatCode="General">
                  <c:v>-4.1324169782244201E-2</c:v>
                </c:pt>
                <c:pt idx="18649" formatCode="General">
                  <c:v>-4.9494933630185901E-2</c:v>
                </c:pt>
                <c:pt idx="18650" formatCode="General">
                  <c:v>-5.8835300684900997E-2</c:v>
                </c:pt>
                <c:pt idx="18651" formatCode="General">
                  <c:v>-6.7910584394283005E-2</c:v>
                </c:pt>
                <c:pt idx="18652" formatCode="General">
                  <c:v>-7.6237282315500005E-2</c:v>
                </c:pt>
                <c:pt idx="18653" formatCode="General">
                  <c:v>-8.3662633135785702E-2</c:v>
                </c:pt>
                <c:pt idx="18654" formatCode="General">
                  <c:v>-8.9910947022955698E-2</c:v>
                </c:pt>
                <c:pt idx="18655" formatCode="General">
                  <c:v>-9.3839141674293303E-2</c:v>
                </c:pt>
                <c:pt idx="18656" formatCode="General">
                  <c:v>-9.5250988720211996E-2</c:v>
                </c:pt>
                <c:pt idx="18657" formatCode="General">
                  <c:v>-9.50926042328534E-2</c:v>
                </c:pt>
                <c:pt idx="18658" formatCode="General">
                  <c:v>-9.2671469940586004E-2</c:v>
                </c:pt>
                <c:pt idx="18659" formatCode="General">
                  <c:v>-8.79010119126616E-2</c:v>
                </c:pt>
                <c:pt idx="18660" formatCode="General">
                  <c:v>-8.1439297178360501E-2</c:v>
                </c:pt>
                <c:pt idx="18661" formatCode="General">
                  <c:v>-7.3331326872957195E-2</c:v>
                </c:pt>
                <c:pt idx="18662" formatCode="General">
                  <c:v>-6.4360084194052494E-2</c:v>
                </c:pt>
                <c:pt idx="18663" formatCode="General">
                  <c:v>-5.5376393454154502E-2</c:v>
                </c:pt>
                <c:pt idx="18664" formatCode="General">
                  <c:v>-4.6452752023178202E-2</c:v>
                </c:pt>
                <c:pt idx="18665" formatCode="General">
                  <c:v>-3.7130665753880597E-2</c:v>
                </c:pt>
                <c:pt idx="18666" formatCode="General">
                  <c:v>-2.72846979157307E-2</c:v>
                </c:pt>
                <c:pt idx="18667" formatCode="General">
                  <c:v>-1.72130678688143E-2</c:v>
                </c:pt>
                <c:pt idx="18668" formatCode="General">
                  <c:v>-6.7267560132337097E-3</c:v>
                </c:pt>
                <c:pt idx="18669" formatCode="General">
                  <c:v>4.6252122495301501E-3</c:v>
                </c:pt>
                <c:pt idx="18670" formatCode="General">
                  <c:v>1.6580414286984899E-2</c:v>
                </c:pt>
                <c:pt idx="18671" formatCode="General">
                  <c:v>2.83586318954985E-2</c:v>
                </c:pt>
                <c:pt idx="18672" formatCode="General">
                  <c:v>3.9730661792663102E-2</c:v>
                </c:pt>
                <c:pt idx="18673" formatCode="General">
                  <c:v>5.00759548356213E-2</c:v>
                </c:pt>
                <c:pt idx="18674" formatCode="General">
                  <c:v>5.9160180636570199E-2</c:v>
                </c:pt>
                <c:pt idx="18675" formatCode="General">
                  <c:v>6.7295191392854503E-2</c:v>
                </c:pt>
                <c:pt idx="18676" formatCode="General">
                  <c:v>7.3470102981081906E-2</c:v>
                </c:pt>
                <c:pt idx="18677" formatCode="General">
                  <c:v>7.70390136350695E-2</c:v>
                </c:pt>
                <c:pt idx="18678" formatCode="General">
                  <c:v>7.8450813569980807E-2</c:v>
                </c:pt>
                <c:pt idx="18679" formatCode="General">
                  <c:v>7.8716581447318607E-2</c:v>
                </c:pt>
                <c:pt idx="18680" formatCode="General">
                  <c:v>7.9075820154410406E-2</c:v>
                </c:pt>
                <c:pt idx="18681" formatCode="General">
                  <c:v>7.9854103096119594E-2</c:v>
                </c:pt>
                <c:pt idx="18682" formatCode="General">
                  <c:v>7.9683325175478506E-2</c:v>
                </c:pt>
                <c:pt idx="18683" formatCode="General">
                  <c:v>7.8054014333886604E-2</c:v>
                </c:pt>
                <c:pt idx="18684" formatCode="General">
                  <c:v>7.61517379929917E-2</c:v>
                </c:pt>
                <c:pt idx="18685" formatCode="General">
                  <c:v>7.5234143096029799E-2</c:v>
                </c:pt>
                <c:pt idx="18686" formatCode="General">
                  <c:v>7.6311322942669096E-2</c:v>
                </c:pt>
                <c:pt idx="18687" formatCode="General">
                  <c:v>7.9661658367102206E-2</c:v>
                </c:pt>
                <c:pt idx="18688" formatCode="General">
                  <c:v>8.4409313179591397E-2</c:v>
                </c:pt>
                <c:pt idx="18689" formatCode="General">
                  <c:v>8.9387231681092E-2</c:v>
                </c:pt>
                <c:pt idx="18690" formatCode="General">
                  <c:v>9.4266250844966704E-2</c:v>
                </c:pt>
                <c:pt idx="18691" formatCode="General">
                  <c:v>9.9487773850229194E-2</c:v>
                </c:pt>
                <c:pt idx="18692" formatCode="General">
                  <c:v>0.105312024856808</c:v>
                </c:pt>
                <c:pt idx="18693" formatCode="General">
                  <c:v>0.11073216693150099</c:v>
                </c:pt>
                <c:pt idx="18694" formatCode="General">
                  <c:v>0.114865085437383</c:v>
                </c:pt>
                <c:pt idx="18695" formatCode="General">
                  <c:v>0.117686547901169</c:v>
                </c:pt>
                <c:pt idx="18696" formatCode="General">
                  <c:v>0.118579215354376</c:v>
                </c:pt>
                <c:pt idx="18697" formatCode="General">
                  <c:v>0.117218313920784</c:v>
                </c:pt>
                <c:pt idx="18698" formatCode="General">
                  <c:v>0.114553804250886</c:v>
                </c:pt>
                <c:pt idx="18699" formatCode="General">
                  <c:v>0.110857198593836</c:v>
                </c:pt>
                <c:pt idx="18700" formatCode="General">
                  <c:v>0.105148367982611</c:v>
                </c:pt>
                <c:pt idx="18701" formatCode="General">
                  <c:v>9.7767266769318406E-2</c:v>
                </c:pt>
                <c:pt idx="18702" formatCode="General">
                  <c:v>8.9272257063917795E-2</c:v>
                </c:pt>
                <c:pt idx="18703" formatCode="General">
                  <c:v>8.0048796274694106E-2</c:v>
                </c:pt>
                <c:pt idx="18704" formatCode="General">
                  <c:v>7.0938847637613101E-2</c:v>
                </c:pt>
                <c:pt idx="18705" formatCode="General">
                  <c:v>6.3626027125161702E-2</c:v>
                </c:pt>
                <c:pt idx="18706" formatCode="General">
                  <c:v>5.9212234819833197E-2</c:v>
                </c:pt>
                <c:pt idx="18707" formatCode="General">
                  <c:v>5.7257199803507602E-2</c:v>
                </c:pt>
                <c:pt idx="18708" formatCode="General">
                  <c:v>5.7567642136626497E-2</c:v>
                </c:pt>
                <c:pt idx="18709" formatCode="General">
                  <c:v>6.0280795767234302E-2</c:v>
                </c:pt>
                <c:pt idx="18710" formatCode="General">
                  <c:v>6.4720001866448204E-2</c:v>
                </c:pt>
                <c:pt idx="18711" formatCode="General">
                  <c:v>7.0931837080444898E-2</c:v>
                </c:pt>
                <c:pt idx="18712" formatCode="General">
                  <c:v>7.9423876797368897E-2</c:v>
                </c:pt>
                <c:pt idx="18713" formatCode="General">
                  <c:v>8.9432327427056701E-2</c:v>
                </c:pt>
                <c:pt idx="18714" formatCode="General">
                  <c:v>0.100294422872652</c:v>
                </c:pt>
                <c:pt idx="18715" formatCode="General">
                  <c:v>0.11210329880292801</c:v>
                </c:pt>
                <c:pt idx="18716" formatCode="General">
                  <c:v>0.12486981574214399</c:v>
                </c:pt>
                <c:pt idx="18717" formatCode="General">
                  <c:v>0.13776805328689401</c:v>
                </c:pt>
                <c:pt idx="18718" formatCode="General">
                  <c:v>0.14986336912425</c:v>
                </c:pt>
                <c:pt idx="18719" formatCode="General">
                  <c:v>0.16149902157363</c:v>
                </c:pt>
                <c:pt idx="18720" formatCode="General">
                  <c:v>0.17330638360867301</c:v>
                </c:pt>
                <c:pt idx="18721" formatCode="General">
                  <c:v>0.18383369380141901</c:v>
                </c:pt>
                <c:pt idx="18722" formatCode="General">
                  <c:v>0.19176309150732901</c:v>
                </c:pt>
                <c:pt idx="18723" formatCode="General">
                  <c:v>0.19758767796714899</c:v>
                </c:pt>
                <c:pt idx="18724" formatCode="General">
                  <c:v>0.202078587099465</c:v>
                </c:pt>
                <c:pt idx="18725" formatCode="General">
                  <c:v>0.20579882603441299</c:v>
                </c:pt>
                <c:pt idx="18726" formatCode="General">
                  <c:v>0.20968521000253901</c:v>
                </c:pt>
                <c:pt idx="18727" formatCode="General">
                  <c:v>0.214322090763542</c:v>
                </c:pt>
                <c:pt idx="18728" formatCode="General">
                  <c:v>0.219292927372124</c:v>
                </c:pt>
                <c:pt idx="18729" formatCode="General">
                  <c:v>0.22370670062040701</c:v>
                </c:pt>
                <c:pt idx="18730" formatCode="General">
                  <c:v>0.22750333522168401</c:v>
                </c:pt>
                <c:pt idx="18731" formatCode="General">
                  <c:v>0.23134691863408299</c:v>
                </c:pt>
                <c:pt idx="18732" formatCode="General">
                  <c:v>0.23509469693402099</c:v>
                </c:pt>
                <c:pt idx="18733" formatCode="General">
                  <c:v>0.23864548146745801</c:v>
                </c:pt>
                <c:pt idx="18734" formatCode="General">
                  <c:v>0.242204826259244</c:v>
                </c:pt>
                <c:pt idx="18735" formatCode="General">
                  <c:v>0.24522868795744299</c:v>
                </c:pt>
                <c:pt idx="18736" formatCode="General">
                  <c:v>0.24778614626682599</c:v>
                </c:pt>
                <c:pt idx="18737" formatCode="General">
                  <c:v>0.250004632574791</c:v>
                </c:pt>
                <c:pt idx="18738" formatCode="General">
                  <c:v>0.25088853353857699</c:v>
                </c:pt>
                <c:pt idx="18739" formatCode="General">
                  <c:v>0.25000988741476499</c:v>
                </c:pt>
                <c:pt idx="18740" formatCode="General">
                  <c:v>0.248171406124813</c:v>
                </c:pt>
                <c:pt idx="18741" formatCode="General">
                  <c:v>0.245628970061085</c:v>
                </c:pt>
                <c:pt idx="18742" formatCode="General">
                  <c:v>0.24204147399335699</c:v>
                </c:pt>
                <c:pt idx="18743" formatCode="General">
                  <c:v>0.23727603515149501</c:v>
                </c:pt>
                <c:pt idx="18744" formatCode="General">
                  <c:v>0.23240764009082401</c:v>
                </c:pt>
                <c:pt idx="18745" formatCode="General">
                  <c:v>0.229005877544774</c:v>
                </c:pt>
                <c:pt idx="18746" formatCode="General">
                  <c:v>0.22752219252445499</c:v>
                </c:pt>
                <c:pt idx="18747" formatCode="General">
                  <c:v>0.22713045333403001</c:v>
                </c:pt>
                <c:pt idx="18748" formatCode="General">
                  <c:v>0.227315205187824</c:v>
                </c:pt>
                <c:pt idx="18749" formatCode="General">
                  <c:v>0.228651687223004</c:v>
                </c:pt>
                <c:pt idx="18750" formatCode="General">
                  <c:v>0.23162643272323499</c:v>
                </c:pt>
                <c:pt idx="18751" formatCode="General">
                  <c:v>0.23576188318886199</c:v>
                </c:pt>
                <c:pt idx="18752" formatCode="General">
                  <c:v>0.24034327013601101</c:v>
                </c:pt>
                <c:pt idx="18753" formatCode="General">
                  <c:v>0.24583318310538499</c:v>
                </c:pt>
                <c:pt idx="18754" formatCode="General">
                  <c:v>0.25266927834834801</c:v>
                </c:pt>
                <c:pt idx="18755" formatCode="General">
                  <c:v>0.25977803798230498</c:v>
                </c:pt>
                <c:pt idx="18756" formatCode="General">
                  <c:v>0.26585821950993199</c:v>
                </c:pt>
                <c:pt idx="18757" formatCode="General">
                  <c:v>0.271195716384661</c:v>
                </c:pt>
                <c:pt idx="18758" formatCode="General">
                  <c:v>0.27605524066236298</c:v>
                </c:pt>
                <c:pt idx="18759" formatCode="General">
                  <c:v>0.28046285588883302</c:v>
                </c:pt>
                <c:pt idx="18760" formatCode="General">
                  <c:v>0.284269353123068</c:v>
                </c:pt>
                <c:pt idx="18761" formatCode="General">
                  <c:v>0.28756213902028099</c:v>
                </c:pt>
                <c:pt idx="18762" formatCode="General">
                  <c:v>0.29054343031789098</c:v>
                </c:pt>
                <c:pt idx="18763" formatCode="General">
                  <c:v>0.29277788076588301</c:v>
                </c:pt>
                <c:pt idx="18764" formatCode="General">
                  <c:v>0.2925715101279</c:v>
                </c:pt>
                <c:pt idx="18765" formatCode="General">
                  <c:v>0.28863099433433798</c:v>
                </c:pt>
                <c:pt idx="18766" formatCode="General">
                  <c:v>0.28110321434948499</c:v>
                </c:pt>
                <c:pt idx="18767" formatCode="General">
                  <c:v>0.27033872748075299</c:v>
                </c:pt>
                <c:pt idx="18768" formatCode="General">
                  <c:v>0.25681034692280102</c:v>
                </c:pt>
                <c:pt idx="18769" formatCode="General">
                  <c:v>0.24133743906878699</c:v>
                </c:pt>
                <c:pt idx="18770" formatCode="General">
                  <c:v>0.225098708769567</c:v>
                </c:pt>
                <c:pt idx="18771" formatCode="General">
                  <c:v>0.20867932168346001</c:v>
                </c:pt>
                <c:pt idx="18772" formatCode="General">
                  <c:v>0.192562173359379</c:v>
                </c:pt>
                <c:pt idx="18773" formatCode="General">
                  <c:v>0.177177913419618</c:v>
                </c:pt>
                <c:pt idx="18774" formatCode="General">
                  <c:v>0.163135531286769</c:v>
                </c:pt>
                <c:pt idx="18775" formatCode="General">
                  <c:v>0.15076781173759299</c:v>
                </c:pt>
                <c:pt idx="18776" formatCode="General">
                  <c:v>0.14047715370685901</c:v>
                </c:pt>
                <c:pt idx="18777" formatCode="General">
                  <c:v>0.13317548154077999</c:v>
                </c:pt>
                <c:pt idx="18778" formatCode="General">
                  <c:v>0.12883886878352199</c:v>
                </c:pt>
                <c:pt idx="18779" formatCode="General">
                  <c:v>0.12725226391526001</c:v>
                </c:pt>
                <c:pt idx="18780" formatCode="General">
                  <c:v>0.128001647041768</c:v>
                </c:pt>
                <c:pt idx="18781" formatCode="General">
                  <c:v>0.129440063291476</c:v>
                </c:pt>
                <c:pt idx="18782" formatCode="General">
                  <c:v>0.13061121879074999</c:v>
                </c:pt>
                <c:pt idx="18783" formatCode="General">
                  <c:v>0.13190456519225</c:v>
                </c:pt>
                <c:pt idx="18784" formatCode="General">
                  <c:v>0.13294893215801601</c:v>
                </c:pt>
                <c:pt idx="18785" formatCode="General">
                  <c:v>0.13290619067926601</c:v>
                </c:pt>
                <c:pt idx="18786" formatCode="General">
                  <c:v>0.131177562816643</c:v>
                </c:pt>
                <c:pt idx="18787" formatCode="General">
                  <c:v>0.12665606352140901</c:v>
                </c:pt>
                <c:pt idx="18788" formatCode="General">
                  <c:v>0.119543943942682</c:v>
                </c:pt>
                <c:pt idx="18789" formatCode="General">
                  <c:v>0.111133356955063</c:v>
                </c:pt>
                <c:pt idx="18790" formatCode="General">
                  <c:v>0.101506255449688</c:v>
                </c:pt>
                <c:pt idx="18791" formatCode="General">
                  <c:v>9.0849417515162095E-2</c:v>
                </c:pt>
                <c:pt idx="18792" formatCode="General">
                  <c:v>8.0445446336060697E-2</c:v>
                </c:pt>
                <c:pt idx="18793" formatCode="General">
                  <c:v>7.0962490417265101E-2</c:v>
                </c:pt>
                <c:pt idx="18794" formatCode="General">
                  <c:v>6.22834091722409E-2</c:v>
                </c:pt>
                <c:pt idx="18795" formatCode="General">
                  <c:v>5.3427889218271199E-2</c:v>
                </c:pt>
                <c:pt idx="18796" formatCode="General">
                  <c:v>4.3417621541191297E-2</c:v>
                </c:pt>
                <c:pt idx="18797" formatCode="General">
                  <c:v>3.2710909688022198E-2</c:v>
                </c:pt>
                <c:pt idx="18798" formatCode="General">
                  <c:v>2.1766105398226598E-2</c:v>
                </c:pt>
                <c:pt idx="18799" formatCode="General">
                  <c:v>1.09972830716488E-2</c:v>
                </c:pt>
                <c:pt idx="18800" formatCode="General">
                  <c:v>3.7851234163324297E-4</c:v>
                </c:pt>
                <c:pt idx="18801" formatCode="General">
                  <c:v>-1.06681854910888E-2</c:v>
                </c:pt>
                <c:pt idx="18802" formatCode="General">
                  <c:v>-2.19874273789754E-2</c:v>
                </c:pt>
                <c:pt idx="18803" formatCode="General">
                  <c:v>-3.2688534619419299E-2</c:v>
                </c:pt>
                <c:pt idx="18804" formatCode="General">
                  <c:v>-4.2583206319124503E-2</c:v>
                </c:pt>
                <c:pt idx="18805" formatCode="General">
                  <c:v>-5.1474785652894303E-2</c:v>
                </c:pt>
                <c:pt idx="18806" formatCode="General">
                  <c:v>-5.97578536312669E-2</c:v>
                </c:pt>
                <c:pt idx="18807" formatCode="General">
                  <c:v>-6.7902250889448401E-2</c:v>
                </c:pt>
                <c:pt idx="18808" formatCode="General">
                  <c:v>-7.5429154914657598E-2</c:v>
                </c:pt>
                <c:pt idx="18809" formatCode="General">
                  <c:v>-8.2997737968266205E-2</c:v>
                </c:pt>
                <c:pt idx="18810" formatCode="General">
                  <c:v>-9.0768836676632894E-2</c:v>
                </c:pt>
                <c:pt idx="18811" formatCode="General">
                  <c:v>-9.8637199506811699E-2</c:v>
                </c:pt>
                <c:pt idx="18812" formatCode="General">
                  <c:v>-0.10733452625282799</c:v>
                </c:pt>
                <c:pt idx="18813" formatCode="General">
                  <c:v>-0.11692142080332001</c:v>
                </c:pt>
                <c:pt idx="18814" formatCode="General">
                  <c:v>-0.12724851668418799</c:v>
                </c:pt>
                <c:pt idx="18815" formatCode="General">
                  <c:v>-0.137847631784451</c:v>
                </c:pt>
                <c:pt idx="18816" formatCode="General">
                  <c:v>-0.14829212730263899</c:v>
                </c:pt>
                <c:pt idx="18817" formatCode="General">
                  <c:v>-0.15829730976324999</c:v>
                </c:pt>
                <c:pt idx="18818" formatCode="General">
                  <c:v>-0.16775052362252199</c:v>
                </c:pt>
                <c:pt idx="18819" formatCode="General">
                  <c:v>-0.177734588525128</c:v>
                </c:pt>
                <c:pt idx="18820" formatCode="General">
                  <c:v>-0.18875062517171201</c:v>
                </c:pt>
                <c:pt idx="18821" formatCode="General">
                  <c:v>-0.19951625104450499</c:v>
                </c:pt>
                <c:pt idx="18822" formatCode="General">
                  <c:v>-0.20959121651134999</c:v>
                </c:pt>
                <c:pt idx="18823" formatCode="General">
                  <c:v>-0.21967731883630601</c:v>
                </c:pt>
                <c:pt idx="18824" formatCode="General">
                  <c:v>-0.22972229816135301</c:v>
                </c:pt>
                <c:pt idx="18825" formatCode="General">
                  <c:v>-0.239023384437203</c:v>
                </c:pt>
                <c:pt idx="18826" formatCode="General">
                  <c:v>-0.247403799791752</c:v>
                </c:pt>
                <c:pt idx="18827" formatCode="General">
                  <c:v>-0.25525426416215002</c:v>
                </c:pt>
                <c:pt idx="18828" formatCode="General">
                  <c:v>-0.26288074241522402</c:v>
                </c:pt>
                <c:pt idx="18829" formatCode="General">
                  <c:v>-0.27096989338900501</c:v>
                </c:pt>
                <c:pt idx="18830" formatCode="General">
                  <c:v>-0.27936319146127903</c:v>
                </c:pt>
                <c:pt idx="18831" formatCode="General">
                  <c:v>-0.28725245597682397</c:v>
                </c:pt>
                <c:pt idx="18832" formatCode="General">
                  <c:v>-0.29408678516442299</c:v>
                </c:pt>
                <c:pt idx="18833" formatCode="General">
                  <c:v>-0.29908005645320501</c:v>
                </c:pt>
                <c:pt idx="18834" formatCode="General">
                  <c:v>-0.302077750277015</c:v>
                </c:pt>
                <c:pt idx="18835" formatCode="General">
                  <c:v>-0.303667268049293</c:v>
                </c:pt>
                <c:pt idx="18836" formatCode="General">
                  <c:v>-0.30435835271894102</c:v>
                </c:pt>
                <c:pt idx="18837" formatCode="General">
                  <c:v>-0.30470925538896998</c:v>
                </c:pt>
                <c:pt idx="18838" formatCode="General">
                  <c:v>-0.30593938173569901</c:v>
                </c:pt>
                <c:pt idx="18839" formatCode="General">
                  <c:v>-0.30934406991364</c:v>
                </c:pt>
                <c:pt idx="18840" formatCode="General">
                  <c:v>-0.31446249374907997</c:v>
                </c:pt>
                <c:pt idx="18841" formatCode="General">
                  <c:v>-0.31962271696596201</c:v>
                </c:pt>
                <c:pt idx="18842" formatCode="General">
                  <c:v>-0.32459288761001998</c:v>
                </c:pt>
                <c:pt idx="18843" formatCode="General">
                  <c:v>-0.33048614436774698</c:v>
                </c:pt>
                <c:pt idx="18844" formatCode="General">
                  <c:v>-0.33711091859655601</c:v>
                </c:pt>
                <c:pt idx="18845" formatCode="General">
                  <c:v>-0.34330399147197699</c:v>
                </c:pt>
                <c:pt idx="18846" formatCode="General">
                  <c:v>-0.34850493596045201</c:v>
                </c:pt>
                <c:pt idx="18847" formatCode="General">
                  <c:v>-0.352687183725651</c:v>
                </c:pt>
                <c:pt idx="18848" formatCode="General">
                  <c:v>-0.35603841243802498</c:v>
                </c:pt>
                <c:pt idx="18849" formatCode="General">
                  <c:v>-0.359475270786483</c:v>
                </c:pt>
                <c:pt idx="18850" formatCode="General">
                  <c:v>-0.362965611603497</c:v>
                </c:pt>
                <c:pt idx="18851" formatCode="General">
                  <c:v>-0.36442414340562801</c:v>
                </c:pt>
                <c:pt idx="18852" formatCode="General">
                  <c:v>-0.36312906793546801</c:v>
                </c:pt>
                <c:pt idx="18853" formatCode="General">
                  <c:v>-0.35956144304751803</c:v>
                </c:pt>
                <c:pt idx="18854" formatCode="General">
                  <c:v>-0.353957829458384</c:v>
                </c:pt>
                <c:pt idx="18855" formatCode="General">
                  <c:v>-0.34735284700529201</c:v>
                </c:pt>
                <c:pt idx="18856" formatCode="General">
                  <c:v>-0.34097914947897601</c:v>
                </c:pt>
                <c:pt idx="18857" formatCode="General">
                  <c:v>-0.334778551594762</c:v>
                </c:pt>
                <c:pt idx="18858" formatCode="General">
                  <c:v>-0.32833343574097401</c:v>
                </c:pt>
                <c:pt idx="18859" formatCode="General">
                  <c:v>-0.32236862434604702</c:v>
                </c:pt>
                <c:pt idx="18860" formatCode="General">
                  <c:v>-0.31717912289325201</c:v>
                </c:pt>
                <c:pt idx="18861" formatCode="General">
                  <c:v>-0.31306304435578702</c:v>
                </c:pt>
                <c:pt idx="18862" formatCode="General">
                  <c:v>-0.31125716226952799</c:v>
                </c:pt>
                <c:pt idx="18863" formatCode="General">
                  <c:v>-0.31173139311638298</c:v>
                </c:pt>
                <c:pt idx="18864" formatCode="General">
                  <c:v>-0.31353336300136397</c:v>
                </c:pt>
                <c:pt idx="18865" formatCode="General">
                  <c:v>-0.31610248432072502</c:v>
                </c:pt>
                <c:pt idx="18866" formatCode="General">
                  <c:v>-0.31971892342508201</c:v>
                </c:pt>
                <c:pt idx="18867" formatCode="General">
                  <c:v>-0.32499044007502398</c:v>
                </c:pt>
                <c:pt idx="18868" formatCode="General">
                  <c:v>-0.331332940161082</c:v>
                </c:pt>
                <c:pt idx="18869" formatCode="General">
                  <c:v>-0.33768011354340399</c:v>
                </c:pt>
                <c:pt idx="18870" formatCode="General">
                  <c:v>-0.34365293648109901</c:v>
                </c:pt>
                <c:pt idx="18871" formatCode="General">
                  <c:v>-0.34928683504838398</c:v>
                </c:pt>
                <c:pt idx="18872" formatCode="General">
                  <c:v>-0.35537525444392898</c:v>
                </c:pt>
                <c:pt idx="18873" formatCode="General">
                  <c:v>-0.36173652627132002</c:v>
                </c:pt>
                <c:pt idx="18874" formatCode="General">
                  <c:v>-0.367205789161058</c:v>
                </c:pt>
                <c:pt idx="18875" formatCode="General">
                  <c:v>-0.37172650702969501</c:v>
                </c:pt>
                <c:pt idx="18876" formatCode="General">
                  <c:v>-0.37598085313340601</c:v>
                </c:pt>
                <c:pt idx="18877" formatCode="General">
                  <c:v>-0.381215099364141</c:v>
                </c:pt>
                <c:pt idx="18878" formatCode="General">
                  <c:v>-0.38668898750863101</c:v>
                </c:pt>
                <c:pt idx="18879" formatCode="General">
                  <c:v>-0.39063358218892702</c:v>
                </c:pt>
                <c:pt idx="18880" formatCode="General">
                  <c:v>-0.39309551359530998</c:v>
                </c:pt>
                <c:pt idx="18881" formatCode="General">
                  <c:v>-0.39468088491923498</c:v>
                </c:pt>
                <c:pt idx="18882" formatCode="General">
                  <c:v>-0.39562862419046502</c:v>
                </c:pt>
                <c:pt idx="18883" formatCode="General">
                  <c:v>-0.39613786259806799</c:v>
                </c:pt>
                <c:pt idx="18884" formatCode="General">
                  <c:v>-0.396508084692</c:v>
                </c:pt>
                <c:pt idx="18885" formatCode="General">
                  <c:v>-0.397240983714303</c:v>
                </c:pt>
                <c:pt idx="18886" formatCode="General">
                  <c:v>-0.398818823136113</c:v>
                </c:pt>
                <c:pt idx="18887" formatCode="General">
                  <c:v>-0.40248950078942197</c:v>
                </c:pt>
                <c:pt idx="18888" formatCode="General">
                  <c:v>-0.40849213394372702</c:v>
                </c:pt>
                <c:pt idx="18889" formatCode="General">
                  <c:v>-0.41530034043360298</c:v>
                </c:pt>
                <c:pt idx="18890" formatCode="General">
                  <c:v>-0.42193640130298099</c:v>
                </c:pt>
                <c:pt idx="18891" formatCode="General">
                  <c:v>-0.42769233682229102</c:v>
                </c:pt>
                <c:pt idx="18892" formatCode="General">
                  <c:v>-0.43199695464638499</c:v>
                </c:pt>
                <c:pt idx="18893" formatCode="General">
                  <c:v>-0.433954784309455</c:v>
                </c:pt>
                <c:pt idx="18894" formatCode="General">
                  <c:v>-0.43272567583180499</c:v>
                </c:pt>
                <c:pt idx="18895" formatCode="General">
                  <c:v>-0.42862601033950798</c:v>
                </c:pt>
                <c:pt idx="18896" formatCode="General">
                  <c:v>-0.42279504317144601</c:v>
                </c:pt>
                <c:pt idx="18897" formatCode="General">
                  <c:v>-0.41600091409426998</c:v>
                </c:pt>
                <c:pt idx="18898" formatCode="General">
                  <c:v>-0.408373048664262</c:v>
                </c:pt>
                <c:pt idx="18899" formatCode="General">
                  <c:v>-0.400372164762057</c:v>
                </c:pt>
                <c:pt idx="18900" formatCode="General">
                  <c:v>-0.391646884288746</c:v>
                </c:pt>
                <c:pt idx="18901" formatCode="General">
                  <c:v>-0.38125903307935599</c:v>
                </c:pt>
                <c:pt idx="18902" formatCode="General">
                  <c:v>-0.36946501279800797</c:v>
                </c:pt>
                <c:pt idx="18903" formatCode="General">
                  <c:v>-0.35667676307620699</c:v>
                </c:pt>
                <c:pt idx="18904" formatCode="General">
                  <c:v>-0.34354648262700099</c:v>
                </c:pt>
                <c:pt idx="18905" formatCode="General">
                  <c:v>-0.33054680893120397</c:v>
                </c:pt>
                <c:pt idx="18906" formatCode="General">
                  <c:v>-0.31725533705333497</c:v>
                </c:pt>
                <c:pt idx="18907" formatCode="General">
                  <c:v>-0.303572469859899</c:v>
                </c:pt>
                <c:pt idx="18908" formatCode="General">
                  <c:v>-0.28884546649624798</c:v>
                </c:pt>
                <c:pt idx="18909" formatCode="General">
                  <c:v>-0.272344342409232</c:v>
                </c:pt>
                <c:pt idx="18910" formatCode="General">
                  <c:v>-0.25471776510218502</c:v>
                </c:pt>
                <c:pt idx="18911" formatCode="General">
                  <c:v>-0.23687764449521501</c:v>
                </c:pt>
                <c:pt idx="18912" formatCode="General">
                  <c:v>-0.22017461975098099</c:v>
                </c:pt>
                <c:pt idx="18913" formatCode="General">
                  <c:v>-0.205144775698477</c:v>
                </c:pt>
                <c:pt idx="18914" formatCode="General">
                  <c:v>-0.191683334376162</c:v>
                </c:pt>
                <c:pt idx="18915" formatCode="General">
                  <c:v>-0.180300227575385</c:v>
                </c:pt>
                <c:pt idx="18916" formatCode="General">
                  <c:v>-0.171794350659672</c:v>
                </c:pt>
                <c:pt idx="18917" formatCode="General">
                  <c:v>-0.16645846421375199</c:v>
                </c:pt>
                <c:pt idx="18918" formatCode="General">
                  <c:v>-0.16344967535407001</c:v>
                </c:pt>
                <c:pt idx="18919" formatCode="General">
                  <c:v>-0.162359967470035</c:v>
                </c:pt>
                <c:pt idx="18920" formatCode="General">
                  <c:v>-0.162890041420409</c:v>
                </c:pt>
                <c:pt idx="18921" formatCode="General">
                  <c:v>-0.16511915636331001</c:v>
                </c:pt>
                <c:pt idx="18922" formatCode="General">
                  <c:v>-0.169191503611369</c:v>
                </c:pt>
                <c:pt idx="18923" formatCode="General">
                  <c:v>-0.17420151506500001</c:v>
                </c:pt>
                <c:pt idx="18924" formatCode="General">
                  <c:v>-0.179374284695937</c:v>
                </c:pt>
                <c:pt idx="18925" formatCode="General">
                  <c:v>-0.18463625902112499</c:v>
                </c:pt>
                <c:pt idx="18926" formatCode="General">
                  <c:v>-0.18930763505564699</c:v>
                </c:pt>
                <c:pt idx="18927" formatCode="General">
                  <c:v>-0.19279720932261801</c:v>
                </c:pt>
                <c:pt idx="18928" formatCode="General">
                  <c:v>-0.19627974292814701</c:v>
                </c:pt>
                <c:pt idx="18929" formatCode="General">
                  <c:v>-0.20046701357209301</c:v>
                </c:pt>
                <c:pt idx="18930" formatCode="General">
                  <c:v>-0.204172266220085</c:v>
                </c:pt>
                <c:pt idx="18931" formatCode="General">
                  <c:v>-0.20555314734102301</c:v>
                </c:pt>
                <c:pt idx="18932" formatCode="General">
                  <c:v>-0.202950746538438</c:v>
                </c:pt>
                <c:pt idx="18933" formatCode="General">
                  <c:v>-0.19551496339650401</c:v>
                </c:pt>
                <c:pt idx="18934" formatCode="General">
                  <c:v>-0.18283394756527999</c:v>
                </c:pt>
                <c:pt idx="18935" formatCode="General">
                  <c:v>-0.16509999242156501</c:v>
                </c:pt>
                <c:pt idx="18936" formatCode="General">
                  <c:v>-0.14323030589571401</c:v>
                </c:pt>
                <c:pt idx="18937" formatCode="General">
                  <c:v>-0.117995897456182</c:v>
                </c:pt>
                <c:pt idx="18938" formatCode="General">
                  <c:v>-9.0798668225090695E-2</c:v>
                </c:pt>
                <c:pt idx="18939" formatCode="General">
                  <c:v>-6.2415355562529397E-2</c:v>
                </c:pt>
                <c:pt idx="18940" formatCode="General">
                  <c:v>-3.2941180043391499E-2</c:v>
                </c:pt>
                <c:pt idx="18941" formatCode="General">
                  <c:v>-2.8158973810044402E-3</c:v>
                </c:pt>
                <c:pt idx="18942" formatCode="General">
                  <c:v>2.7595736716101601E-2</c:v>
                </c:pt>
                <c:pt idx="18943" formatCode="General">
                  <c:v>5.7056230364282902E-2</c:v>
                </c:pt>
                <c:pt idx="18944" formatCode="General">
                  <c:v>8.4278105829554903E-2</c:v>
                </c:pt>
                <c:pt idx="18945" formatCode="General">
                  <c:v>0.108659997244632</c:v>
                </c:pt>
                <c:pt idx="18946" formatCode="General">
                  <c:v>0.12950755423844301</c:v>
                </c:pt>
                <c:pt idx="18947" formatCode="General">
                  <c:v>0.146285199223184</c:v>
                </c:pt>
                <c:pt idx="18948" formatCode="General">
                  <c:v>0.15981730390361601</c:v>
                </c:pt>
                <c:pt idx="18949" formatCode="General">
                  <c:v>0.17113093074506699</c:v>
                </c:pt>
                <c:pt idx="18950" formatCode="General">
                  <c:v>0.18018853032445101</c:v>
                </c:pt>
                <c:pt idx="18951" formatCode="General">
                  <c:v>0.187298042268772</c:v>
                </c:pt>
                <c:pt idx="18952" formatCode="General">
                  <c:v>0.19341187646057201</c:v>
                </c:pt>
                <c:pt idx="18953" formatCode="General">
                  <c:v>0.19871148185607099</c:v>
                </c:pt>
                <c:pt idx="18954" formatCode="General">
                  <c:v>0.20440550492005199</c:v>
                </c:pt>
                <c:pt idx="18955" formatCode="General">
                  <c:v>0.21159398304160201</c:v>
                </c:pt>
                <c:pt idx="18956" formatCode="General">
                  <c:v>0.21936982782976699</c:v>
                </c:pt>
                <c:pt idx="18957" formatCode="General">
                  <c:v>0.227000680989904</c:v>
                </c:pt>
                <c:pt idx="18958" formatCode="General">
                  <c:v>0.23369254251853699</c:v>
                </c:pt>
                <c:pt idx="18959" formatCode="General">
                  <c:v>0.239194682645372</c:v>
                </c:pt>
                <c:pt idx="18960" formatCode="General">
                  <c:v>0.24438921806870301</c:v>
                </c:pt>
                <c:pt idx="18961" formatCode="General">
                  <c:v>0.25030489975787801</c:v>
                </c:pt>
                <c:pt idx="18962" formatCode="General">
                  <c:v>0.257132407536035</c:v>
                </c:pt>
                <c:pt idx="18963" formatCode="General">
                  <c:v>0.26438661238868699</c:v>
                </c:pt>
                <c:pt idx="18964" formatCode="General">
                  <c:v>0.27276871290566101</c:v>
                </c:pt>
                <c:pt idx="18965" formatCode="General">
                  <c:v>0.28258054702768998</c:v>
                </c:pt>
                <c:pt idx="18966" formatCode="General">
                  <c:v>0.29363141642823198</c:v>
                </c:pt>
                <c:pt idx="18967" formatCode="General">
                  <c:v>0.30669851772753798</c:v>
                </c:pt>
                <c:pt idx="18968" formatCode="General">
                  <c:v>0.32124962906726101</c:v>
                </c:pt>
                <c:pt idx="18969" formatCode="General">
                  <c:v>0.33599104301369198</c:v>
                </c:pt>
                <c:pt idx="18970" formatCode="General">
                  <c:v>0.351335908348201</c:v>
                </c:pt>
                <c:pt idx="18971" formatCode="General">
                  <c:v>0.36840905803221102</c:v>
                </c:pt>
                <c:pt idx="18972" formatCode="General">
                  <c:v>0.38700010322609002</c:v>
                </c:pt>
                <c:pt idx="18973" formatCode="General">
                  <c:v>0.40745199133682902</c:v>
                </c:pt>
                <c:pt idx="18974" formatCode="General">
                  <c:v>0.430503228116692</c:v>
                </c:pt>
                <c:pt idx="18975" formatCode="General">
                  <c:v>0.45451677603512602</c:v>
                </c:pt>
                <c:pt idx="18976" formatCode="General">
                  <c:v>0.47703712449730201</c:v>
                </c:pt>
                <c:pt idx="18977" formatCode="General">
                  <c:v>0.49761216153966897</c:v>
                </c:pt>
                <c:pt idx="18978" formatCode="General">
                  <c:v>0.51588042170102399</c:v>
                </c:pt>
                <c:pt idx="18979" formatCode="General">
                  <c:v>0.53045995660866796</c:v>
                </c:pt>
                <c:pt idx="18980" formatCode="General">
                  <c:v>0.540742690896584</c:v>
                </c:pt>
                <c:pt idx="18981" formatCode="General">
                  <c:v>0.54692653767366795</c:v>
                </c:pt>
                <c:pt idx="18982" formatCode="General">
                  <c:v>0.54936800772072103</c:v>
                </c:pt>
                <c:pt idx="18983" formatCode="General">
                  <c:v>0.54863861101124101</c:v>
                </c:pt>
                <c:pt idx="18984" formatCode="General">
                  <c:v>0.54572746446889198</c:v>
                </c:pt>
                <c:pt idx="18985" formatCode="General">
                  <c:v>0.54083333393870903</c:v>
                </c:pt>
                <c:pt idx="18986" formatCode="General">
                  <c:v>0.53265004012130901</c:v>
                </c:pt>
                <c:pt idx="18987" formatCode="General">
                  <c:v>0.52060546488489601</c:v>
                </c:pt>
                <c:pt idx="18988" formatCode="General">
                  <c:v>0.50631590625712297</c:v>
                </c:pt>
                <c:pt idx="18989" formatCode="General">
                  <c:v>0.49190843753209301</c:v>
                </c:pt>
                <c:pt idx="18990" formatCode="General">
                  <c:v>0.47841672713866801</c:v>
                </c:pt>
                <c:pt idx="18991" formatCode="General">
                  <c:v>0.46656510671324702</c:v>
                </c:pt>
                <c:pt idx="18992" formatCode="General">
                  <c:v>0.45699553460196801</c:v>
                </c:pt>
                <c:pt idx="18993" formatCode="General">
                  <c:v>0.449668293711039</c:v>
                </c:pt>
                <c:pt idx="18994" formatCode="General">
                  <c:v>0.444858086027137</c:v>
                </c:pt>
                <c:pt idx="18995" formatCode="General">
                  <c:v>0.44350982050773702</c:v>
                </c:pt>
                <c:pt idx="18996" formatCode="General">
                  <c:v>0.445449642160684</c:v>
                </c:pt>
                <c:pt idx="18997" formatCode="General">
                  <c:v>0.44912991167295102</c:v>
                </c:pt>
                <c:pt idx="18998" formatCode="General">
                  <c:v>0.45358269047752803</c:v>
                </c:pt>
                <c:pt idx="18999" formatCode="General">
                  <c:v>0.45878448789419302</c:v>
                </c:pt>
                <c:pt idx="19000" formatCode="General">
                  <c:v>0.46523989997140303</c:v>
                </c:pt>
                <c:pt idx="19001" formatCode="General">
                  <c:v>0.47373921153370302</c:v>
                </c:pt>
                <c:pt idx="19002" formatCode="General">
                  <c:v>0.48421249716412801</c:v>
                </c:pt>
                <c:pt idx="19003" formatCode="General">
                  <c:v>0.49464325553887001</c:v>
                </c:pt>
                <c:pt idx="19004" formatCode="General">
                  <c:v>0.503055012625088</c:v>
                </c:pt>
                <c:pt idx="19005" formatCode="General">
                  <c:v>0.50955026881460697</c:v>
                </c:pt>
                <c:pt idx="19006" formatCode="General">
                  <c:v>0.51481850267875795</c:v>
                </c:pt>
                <c:pt idx="19007" formatCode="General">
                  <c:v>0.51972402831957898</c:v>
                </c:pt>
                <c:pt idx="19008" formatCode="General">
                  <c:v>0.52567841901096102</c:v>
                </c:pt>
                <c:pt idx="19009" formatCode="General">
                  <c:v>0.53297675332221195</c:v>
                </c:pt>
                <c:pt idx="19010" formatCode="General">
                  <c:v>0.54088022507313105</c:v>
                </c:pt>
                <c:pt idx="19011" formatCode="General">
                  <c:v>0.54836607574604701</c:v>
                </c:pt>
                <c:pt idx="19012" formatCode="General">
                  <c:v>0.55557816717351405</c:v>
                </c:pt>
                <c:pt idx="19013" formatCode="General">
                  <c:v>0.56327440994434497</c:v>
                </c:pt>
                <c:pt idx="19014" formatCode="General">
                  <c:v>0.57180426320949496</c:v>
                </c:pt>
                <c:pt idx="19015" formatCode="General">
                  <c:v>0.58084885801578501</c:v>
                </c:pt>
                <c:pt idx="19016" formatCode="General">
                  <c:v>0.58857741707981504</c:v>
                </c:pt>
                <c:pt idx="19017" formatCode="General">
                  <c:v>0.59308673851099902</c:v>
                </c:pt>
                <c:pt idx="19018" formatCode="General">
                  <c:v>0.59415382360090496</c:v>
                </c:pt>
                <c:pt idx="19019" formatCode="General">
                  <c:v>0.59304184697969697</c:v>
                </c:pt>
                <c:pt idx="19020" formatCode="General">
                  <c:v>0.58994522176625597</c:v>
                </c:pt>
                <c:pt idx="19021" formatCode="General">
                  <c:v>0.58506827946913298</c:v>
                </c:pt>
                <c:pt idx="19022" formatCode="General">
                  <c:v>0.57918219892034495</c:v>
                </c:pt>
                <c:pt idx="19023" formatCode="General">
                  <c:v>0.57213036507704695</c:v>
                </c:pt>
                <c:pt idx="19024" formatCode="General">
                  <c:v>0.56443032558800399</c:v>
                </c:pt>
                <c:pt idx="19025" formatCode="General">
                  <c:v>0.55601858672594295</c:v>
                </c:pt>
                <c:pt idx="19026" formatCode="General">
                  <c:v>0.54586145977172396</c:v>
                </c:pt>
                <c:pt idx="19027" formatCode="General">
                  <c:v>0.53361604348789005</c:v>
                </c:pt>
                <c:pt idx="19028" formatCode="General">
                  <c:v>0.51965233930531396</c:v>
                </c:pt>
                <c:pt idx="19029" formatCode="General">
                  <c:v>0.50506189937594903</c:v>
                </c:pt>
                <c:pt idx="19030" formatCode="General">
                  <c:v>0.49040328371928898</c:v>
                </c:pt>
                <c:pt idx="19031" formatCode="General">
                  <c:v>0.47620114955333998</c:v>
                </c:pt>
                <c:pt idx="19032" formatCode="General">
                  <c:v>0.462492169903502</c:v>
                </c:pt>
                <c:pt idx="19033" formatCode="General">
                  <c:v>0.44902280999286598</c:v>
                </c:pt>
                <c:pt idx="19034" formatCode="General">
                  <c:v>0.43613632995782298</c:v>
                </c:pt>
                <c:pt idx="19035" formatCode="General">
                  <c:v>0.42341578175346001</c:v>
                </c:pt>
                <c:pt idx="19036" formatCode="General">
                  <c:v>0.41069427294043298</c:v>
                </c:pt>
                <c:pt idx="19037" formatCode="General">
                  <c:v>0.398908110942719</c:v>
                </c:pt>
                <c:pt idx="19038" formatCode="General">
                  <c:v>0.38791954015074398</c:v>
                </c:pt>
                <c:pt idx="19039" formatCode="General">
                  <c:v>0.37673060423842097</c:v>
                </c:pt>
                <c:pt idx="19040" formatCode="General">
                  <c:v>0.36488054966967798</c:v>
                </c:pt>
                <c:pt idx="19041" formatCode="General">
                  <c:v>0.352427256934015</c:v>
                </c:pt>
                <c:pt idx="19042" formatCode="General">
                  <c:v>0.34028287017526099</c:v>
                </c:pt>
                <c:pt idx="19043" formatCode="General">
                  <c:v>0.32917802878804697</c:v>
                </c:pt>
                <c:pt idx="19044" formatCode="General">
                  <c:v>0.32010770932980498</c:v>
                </c:pt>
                <c:pt idx="19045" formatCode="General">
                  <c:v>0.31352866538266899</c:v>
                </c:pt>
                <c:pt idx="19046" formatCode="General">
                  <c:v>0.308313103389668</c:v>
                </c:pt>
                <c:pt idx="19047" formatCode="General">
                  <c:v>0.304219442047164</c:v>
                </c:pt>
                <c:pt idx="19048" formatCode="General">
                  <c:v>0.30118137210388701</c:v>
                </c:pt>
                <c:pt idx="19049" formatCode="General">
                  <c:v>0.29820824228647902</c:v>
                </c:pt>
                <c:pt idx="19050" formatCode="General">
                  <c:v>0.29503701994373999</c:v>
                </c:pt>
                <c:pt idx="19051" formatCode="General">
                  <c:v>0.29206347304330299</c:v>
                </c:pt>
                <c:pt idx="19052" formatCode="General">
                  <c:v>0.28823389895857099</c:v>
                </c:pt>
                <c:pt idx="19053" formatCode="General">
                  <c:v>0.28167575724402999</c:v>
                </c:pt>
                <c:pt idx="19054" formatCode="General">
                  <c:v>0.27175938456382898</c:v>
                </c:pt>
                <c:pt idx="19055" formatCode="General">
                  <c:v>0.25776842456760102</c:v>
                </c:pt>
                <c:pt idx="19056" formatCode="General">
                  <c:v>0.23927367383555201</c:v>
                </c:pt>
                <c:pt idx="19057" formatCode="General">
                  <c:v>0.21750903135999999</c:v>
                </c:pt>
                <c:pt idx="19058" formatCode="General">
                  <c:v>0.194001928143191</c:v>
                </c:pt>
                <c:pt idx="19059" formatCode="General">
                  <c:v>0.16920344839126999</c:v>
                </c:pt>
                <c:pt idx="19060" formatCode="General">
                  <c:v>0.14293332268916201</c:v>
                </c:pt>
                <c:pt idx="19061" formatCode="General">
                  <c:v>0.11608033918835001</c:v>
                </c:pt>
                <c:pt idx="19062" formatCode="General">
                  <c:v>8.9999023738318307E-2</c:v>
                </c:pt>
                <c:pt idx="19063" formatCode="General">
                  <c:v>6.6036063895804006E-2</c:v>
                </c:pt>
                <c:pt idx="19064" formatCode="General">
                  <c:v>4.5151998676304803E-2</c:v>
                </c:pt>
                <c:pt idx="19065" formatCode="General">
                  <c:v>2.7118390806697999E-2</c:v>
                </c:pt>
                <c:pt idx="19066" formatCode="General">
                  <c:v>1.20544454408623E-2</c:v>
                </c:pt>
                <c:pt idx="19067" formatCode="General">
                  <c:v>5.97951684791669E-4</c:v>
                </c:pt>
                <c:pt idx="19068" formatCode="General">
                  <c:v>-6.7518743409809802E-3</c:v>
                </c:pt>
                <c:pt idx="19069" formatCode="General">
                  <c:v>-1.04253475068095E-2</c:v>
                </c:pt>
                <c:pt idx="19070" formatCode="General">
                  <c:v>-1.14747795315334E-2</c:v>
                </c:pt>
                <c:pt idx="19071" formatCode="General">
                  <c:v>-1.07658938036292E-2</c:v>
                </c:pt>
                <c:pt idx="19072" formatCode="General">
                  <c:v>-1.0050136477680501E-2</c:v>
                </c:pt>
                <c:pt idx="19073" formatCode="General">
                  <c:v>-1.09621376184127E-2</c:v>
                </c:pt>
                <c:pt idx="19074" formatCode="General">
                  <c:v>-1.3961463238536099E-2</c:v>
                </c:pt>
                <c:pt idx="19075" formatCode="General">
                  <c:v>-1.9928514560154001E-2</c:v>
                </c:pt>
                <c:pt idx="19076" formatCode="General">
                  <c:v>-2.9121816029019199E-2</c:v>
                </c:pt>
                <c:pt idx="19077" formatCode="General">
                  <c:v>-4.13915006652531E-2</c:v>
                </c:pt>
                <c:pt idx="19078" formatCode="General">
                  <c:v>-5.7256728325841298E-2</c:v>
                </c:pt>
                <c:pt idx="19079" formatCode="General">
                  <c:v>-7.5907252038943496E-2</c:v>
                </c:pt>
                <c:pt idx="19080" formatCode="General">
                  <c:v>-9.6412312712304701E-2</c:v>
                </c:pt>
                <c:pt idx="19081" formatCode="General">
                  <c:v>-0.11901217016226499</c:v>
                </c:pt>
                <c:pt idx="19082" formatCode="General">
                  <c:v>-0.14385628528090899</c:v>
                </c:pt>
                <c:pt idx="19083" formatCode="General">
                  <c:v>-0.169386232682742</c:v>
                </c:pt>
                <c:pt idx="19084" formatCode="General">
                  <c:v>-0.19372368993587999</c:v>
                </c:pt>
                <c:pt idx="19085" formatCode="General">
                  <c:v>-0.21593634668095299</c:v>
                </c:pt>
                <c:pt idx="19086" formatCode="General">
                  <c:v>-0.23550125894551899</c:v>
                </c:pt>
                <c:pt idx="19087" formatCode="General">
                  <c:v>-0.25269757010803401</c:v>
                </c:pt>
                <c:pt idx="19088" formatCode="General">
                  <c:v>-0.26904257240106999</c:v>
                </c:pt>
                <c:pt idx="19089" formatCode="General">
                  <c:v>-0.28511389387327601</c:v>
                </c:pt>
                <c:pt idx="19090" formatCode="General">
                  <c:v>-0.29990130962762701</c:v>
                </c:pt>
                <c:pt idx="19091" formatCode="General">
                  <c:v>-0.31294527282381002</c:v>
                </c:pt>
                <c:pt idx="19092" formatCode="General">
                  <c:v>-0.32361173945906302</c:v>
                </c:pt>
                <c:pt idx="19093" formatCode="General">
                  <c:v>-0.33101515543638699</c:v>
                </c:pt>
                <c:pt idx="19094" formatCode="General">
                  <c:v>-0.335316277190428</c:v>
                </c:pt>
                <c:pt idx="19095" formatCode="General">
                  <c:v>-0.33643159147156299</c:v>
                </c:pt>
                <c:pt idx="19096" formatCode="General">
                  <c:v>-0.33445656316334199</c:v>
                </c:pt>
                <c:pt idx="19097" formatCode="General">
                  <c:v>-0.329440430922256</c:v>
                </c:pt>
                <c:pt idx="19098" formatCode="General">
                  <c:v>-0.32187993592990699</c:v>
                </c:pt>
                <c:pt idx="19099" formatCode="General">
                  <c:v>-0.31351435915383402</c:v>
                </c:pt>
                <c:pt idx="19100" formatCode="General">
                  <c:v>-0.30561145037966098</c:v>
                </c:pt>
                <c:pt idx="19101" formatCode="General">
                  <c:v>-0.29886217477985899</c:v>
                </c:pt>
                <c:pt idx="19102" formatCode="General">
                  <c:v>-0.29302733084579402</c:v>
                </c:pt>
                <c:pt idx="19103" formatCode="General">
                  <c:v>-0.28763023128382198</c:v>
                </c:pt>
                <c:pt idx="19104" formatCode="General">
                  <c:v>-0.28345098123705098</c:v>
                </c:pt>
                <c:pt idx="19105" formatCode="General">
                  <c:v>-0.281292285056708</c:v>
                </c:pt>
                <c:pt idx="19106" formatCode="General">
                  <c:v>-0.28138836897027297</c:v>
                </c:pt>
                <c:pt idx="19107" formatCode="General">
                  <c:v>-0.28475453457550598</c:v>
                </c:pt>
                <c:pt idx="19108" formatCode="General">
                  <c:v>-0.29138289666645401</c:v>
                </c:pt>
                <c:pt idx="19109" formatCode="General">
                  <c:v>-0.300823760914464</c:v>
                </c:pt>
                <c:pt idx="19110" formatCode="General">
                  <c:v>-0.31226787280679202</c:v>
                </c:pt>
                <c:pt idx="19111" formatCode="General">
                  <c:v>-0.324031343049344</c:v>
                </c:pt>
                <c:pt idx="19112" formatCode="General">
                  <c:v>-0.33633804982940502</c:v>
                </c:pt>
                <c:pt idx="19113" formatCode="General">
                  <c:v>-0.34957216770830601</c:v>
                </c:pt>
                <c:pt idx="19114" formatCode="General">
                  <c:v>-0.36344019989735898</c:v>
                </c:pt>
                <c:pt idx="19115" formatCode="General">
                  <c:v>-0.37814118603171498</c:v>
                </c:pt>
                <c:pt idx="19116" formatCode="General">
                  <c:v>-0.39327638735559101</c:v>
                </c:pt>
                <c:pt idx="19117" formatCode="General">
                  <c:v>-0.40766180459873602</c:v>
                </c:pt>
                <c:pt idx="19118" formatCode="General">
                  <c:v>-0.42042799341693698</c:v>
                </c:pt>
                <c:pt idx="19119" formatCode="General">
                  <c:v>-0.43057487789104099</c:v>
                </c:pt>
                <c:pt idx="19120" formatCode="General">
                  <c:v>-0.43733450024328502</c:v>
                </c:pt>
                <c:pt idx="19121" formatCode="General">
                  <c:v>-0.44147532892254698</c:v>
                </c:pt>
                <c:pt idx="19122" formatCode="General">
                  <c:v>-0.44423234080616097</c:v>
                </c:pt>
                <c:pt idx="19123" formatCode="General">
                  <c:v>-0.44587996097907501</c:v>
                </c:pt>
                <c:pt idx="19124" formatCode="General">
                  <c:v>-0.44632847134091802</c:v>
                </c:pt>
                <c:pt idx="19125" formatCode="General">
                  <c:v>-0.445847723808032</c:v>
                </c:pt>
                <c:pt idx="19126" formatCode="General">
                  <c:v>-0.443939268296624</c:v>
                </c:pt>
                <c:pt idx="19127" formatCode="General">
                  <c:v>-0.440141171894738</c:v>
                </c:pt>
                <c:pt idx="19128" formatCode="General">
                  <c:v>-0.43484365902557598</c:v>
                </c:pt>
                <c:pt idx="19129" formatCode="General">
                  <c:v>-0.42767683933584399</c:v>
                </c:pt>
                <c:pt idx="19130" formatCode="General">
                  <c:v>-0.41838851033291902</c:v>
                </c:pt>
                <c:pt idx="19131" formatCode="General">
                  <c:v>-0.40753416804675502</c:v>
                </c:pt>
                <c:pt idx="19132" formatCode="General">
                  <c:v>-0.39551462545034999</c:v>
                </c:pt>
                <c:pt idx="19133" formatCode="General">
                  <c:v>-0.382817458781538</c:v>
                </c:pt>
                <c:pt idx="19134" formatCode="General">
                  <c:v>-0.37029587503912698</c:v>
                </c:pt>
                <c:pt idx="19135" formatCode="General">
                  <c:v>-0.35944318393934299</c:v>
                </c:pt>
                <c:pt idx="19136" formatCode="General">
                  <c:v>-0.35103658503652402</c:v>
                </c:pt>
                <c:pt idx="19137" formatCode="General">
                  <c:v>-0.34517706805877402</c:v>
                </c:pt>
                <c:pt idx="19138" formatCode="General">
                  <c:v>-0.34256848374418403</c:v>
                </c:pt>
                <c:pt idx="19139" formatCode="General">
                  <c:v>-0.34360569869186802</c:v>
                </c:pt>
                <c:pt idx="19140" formatCode="General">
                  <c:v>-0.347183793018977</c:v>
                </c:pt>
                <c:pt idx="19141" formatCode="General">
                  <c:v>-0.35172213325961099</c:v>
                </c:pt>
                <c:pt idx="19142" formatCode="General">
                  <c:v>-0.355846867841348</c:v>
                </c:pt>
                <c:pt idx="19143" formatCode="General">
                  <c:v>-0.35891682471018699</c:v>
                </c:pt>
                <c:pt idx="19144" formatCode="General">
                  <c:v>-0.36141065848103598</c:v>
                </c:pt>
                <c:pt idx="19145" formatCode="General">
                  <c:v>-0.36351811626925201</c:v>
                </c:pt>
                <c:pt idx="19146" formatCode="General">
                  <c:v>-0.36480933611708599</c:v>
                </c:pt>
                <c:pt idx="19147" formatCode="General">
                  <c:v>-0.365071377717329</c:v>
                </c:pt>
                <c:pt idx="19148" formatCode="General">
                  <c:v>-0.36451681924414497</c:v>
                </c:pt>
                <c:pt idx="19149" formatCode="General">
                  <c:v>-0.36378837579606799</c:v>
                </c:pt>
                <c:pt idx="19150" formatCode="General">
                  <c:v>-0.36350518166413398</c:v>
                </c:pt>
                <c:pt idx="19151" formatCode="General">
                  <c:v>-0.363522348217305</c:v>
                </c:pt>
                <c:pt idx="19152" formatCode="General">
                  <c:v>-0.36450772172141099</c:v>
                </c:pt>
                <c:pt idx="19153" formatCode="General">
                  <c:v>-0.366956835268552</c:v>
                </c:pt>
                <c:pt idx="19154" formatCode="General">
                  <c:v>-0.37006882857189599</c:v>
                </c:pt>
                <c:pt idx="19155" formatCode="General">
                  <c:v>-0.37269608331492798</c:v>
                </c:pt>
                <c:pt idx="19156" formatCode="General">
                  <c:v>-0.37388728137375599</c:v>
                </c:pt>
                <c:pt idx="19157" formatCode="General">
                  <c:v>-0.374083604291435</c:v>
                </c:pt>
                <c:pt idx="19158" formatCode="General">
                  <c:v>-0.37410393822664001</c:v>
                </c:pt>
                <c:pt idx="19159" formatCode="General">
                  <c:v>-0.374006298054404</c:v>
                </c:pt>
                <c:pt idx="19160" formatCode="General">
                  <c:v>-0.37381389960056199</c:v>
                </c:pt>
                <c:pt idx="19161" formatCode="General">
                  <c:v>-0.37291374634295399</c:v>
                </c:pt>
                <c:pt idx="19162" formatCode="General">
                  <c:v>-0.37156056496559198</c:v>
                </c:pt>
                <c:pt idx="19163" formatCode="General">
                  <c:v>-0.37030061181931301</c:v>
                </c:pt>
                <c:pt idx="19164" formatCode="General">
                  <c:v>-0.36792486498085702</c:v>
                </c:pt>
                <c:pt idx="19165" formatCode="General">
                  <c:v>-0.36344698875582299</c:v>
                </c:pt>
                <c:pt idx="19166" formatCode="General">
                  <c:v>-0.35727567994881099</c:v>
                </c:pt>
                <c:pt idx="19167" formatCode="General">
                  <c:v>-0.35031812142762703</c:v>
                </c:pt>
                <c:pt idx="19168" formatCode="General">
                  <c:v>-0.34316448399085597</c:v>
                </c:pt>
                <c:pt idx="19169" formatCode="General">
                  <c:v>-0.33607809827820101</c:v>
                </c:pt>
                <c:pt idx="19170" formatCode="General">
                  <c:v>-0.32955236163857399</c:v>
                </c:pt>
                <c:pt idx="19171" formatCode="General">
                  <c:v>-0.323918041609698</c:v>
                </c:pt>
                <c:pt idx="19172" formatCode="General">
                  <c:v>-0.31948651684678703</c:v>
                </c:pt>
                <c:pt idx="19173" formatCode="General">
                  <c:v>-0.31657144391400299</c:v>
                </c:pt>
                <c:pt idx="19174" formatCode="General">
                  <c:v>-0.31417926607021901</c:v>
                </c:pt>
                <c:pt idx="19175" formatCode="General">
                  <c:v>-0.311243760636916</c:v>
                </c:pt>
                <c:pt idx="19176" formatCode="General">
                  <c:v>-0.30657891591371</c:v>
                </c:pt>
                <c:pt idx="19177" formatCode="General">
                  <c:v>-0.29976275937726299</c:v>
                </c:pt>
                <c:pt idx="19178" formatCode="General">
                  <c:v>-0.29154055614694402</c:v>
                </c:pt>
                <c:pt idx="19179" formatCode="General">
                  <c:v>-0.28248234577539899</c:v>
                </c:pt>
                <c:pt idx="19180" formatCode="General">
                  <c:v>-0.27223865316157903</c:v>
                </c:pt>
                <c:pt idx="19181" formatCode="General">
                  <c:v>-0.26084206073496402</c:v>
                </c:pt>
                <c:pt idx="19182" formatCode="General">
                  <c:v>-0.250061613861563</c:v>
                </c:pt>
                <c:pt idx="19183" formatCode="General">
                  <c:v>-0.240325717236405</c:v>
                </c:pt>
                <c:pt idx="19184" formatCode="General">
                  <c:v>-0.23097618161402</c:v>
                </c:pt>
                <c:pt idx="19185" formatCode="General">
                  <c:v>-0.22157705728033</c:v>
                </c:pt>
                <c:pt idx="19186" formatCode="General">
                  <c:v>-0.21225131163046701</c:v>
                </c:pt>
                <c:pt idx="19187" formatCode="General">
                  <c:v>-0.20366685168438201</c:v>
                </c:pt>
                <c:pt idx="19188" formatCode="General">
                  <c:v>-0.196545232428503</c:v>
                </c:pt>
                <c:pt idx="19189" formatCode="General">
                  <c:v>-0.19144365668791999</c:v>
                </c:pt>
                <c:pt idx="19190" formatCode="General">
                  <c:v>-0.18895058851023</c:v>
                </c:pt>
                <c:pt idx="19191" formatCode="General">
                  <c:v>-0.18899578915707599</c:v>
                </c:pt>
                <c:pt idx="19192" formatCode="General">
                  <c:v>-0.19044716335685799</c:v>
                </c:pt>
                <c:pt idx="19193" formatCode="General">
                  <c:v>-0.19304562390142799</c:v>
                </c:pt>
                <c:pt idx="19194" formatCode="General">
                  <c:v>-0.19731876181438199</c:v>
                </c:pt>
                <c:pt idx="19195" formatCode="General">
                  <c:v>-0.20286066699018501</c:v>
                </c:pt>
                <c:pt idx="19196" formatCode="General">
                  <c:v>-0.208510290509621</c:v>
                </c:pt>
                <c:pt idx="19197" formatCode="General">
                  <c:v>-0.21366779951533599</c:v>
                </c:pt>
                <c:pt idx="19198" formatCode="General">
                  <c:v>-0.21799057088688001</c:v>
                </c:pt>
                <c:pt idx="19199" formatCode="General">
                  <c:v>-0.22064604764759799</c:v>
                </c:pt>
                <c:pt idx="19200" formatCode="General">
                  <c:v>-0.22049677444141799</c:v>
                </c:pt>
                <c:pt idx="19201" formatCode="General">
                  <c:v>-0.21684732690401101</c:v>
                </c:pt>
                <c:pt idx="19202" formatCode="General">
                  <c:v>-0.20946843127739101</c:v>
                </c:pt>
                <c:pt idx="19203" formatCode="General">
                  <c:v>-0.19885630461863099</c:v>
                </c:pt>
                <c:pt idx="19204" formatCode="General">
                  <c:v>-0.185826795502744</c:v>
                </c:pt>
                <c:pt idx="19205" formatCode="General">
                  <c:v>-0.171102427575368</c:v>
                </c:pt>
                <c:pt idx="19206" formatCode="General">
                  <c:v>-0.15527664184562001</c:v>
                </c:pt>
                <c:pt idx="19207" formatCode="General">
                  <c:v>-0.13984916085028101</c:v>
                </c:pt>
                <c:pt idx="19208" formatCode="General">
                  <c:v>-0.12577334245351801</c:v>
                </c:pt>
                <c:pt idx="19209" formatCode="General">
                  <c:v>-0.111962179083422</c:v>
                </c:pt>
                <c:pt idx="19210" formatCode="General">
                  <c:v>-9.7475352209902999E-2</c:v>
                </c:pt>
                <c:pt idx="19211" formatCode="General">
                  <c:v>-8.2694994835465996E-2</c:v>
                </c:pt>
                <c:pt idx="19212" formatCode="General">
                  <c:v>-6.8607634428888203E-2</c:v>
                </c:pt>
                <c:pt idx="19213" formatCode="General">
                  <c:v>-5.5576800052125098E-2</c:v>
                </c:pt>
                <c:pt idx="19214" formatCode="General">
                  <c:v>-4.3541338472000597E-2</c:v>
                </c:pt>
                <c:pt idx="19215" formatCode="General">
                  <c:v>-3.2837283958663102E-2</c:v>
                </c:pt>
                <c:pt idx="19216" formatCode="General">
                  <c:v>-2.38130811343997E-2</c:v>
                </c:pt>
                <c:pt idx="19217" formatCode="General">
                  <c:v>-1.6602969230695801E-2</c:v>
                </c:pt>
                <c:pt idx="19218" formatCode="General">
                  <c:v>-1.09302545068427E-2</c:v>
                </c:pt>
                <c:pt idx="19219" formatCode="General">
                  <c:v>-5.7232382285614704E-3</c:v>
                </c:pt>
                <c:pt idx="19220" formatCode="General">
                  <c:v>-1.2686026350957301E-3</c:v>
                </c:pt>
                <c:pt idx="19221" formatCode="General">
                  <c:v>2.0974125958110601E-3</c:v>
                </c:pt>
                <c:pt idx="19222" formatCode="General">
                  <c:v>5.3051088257753702E-3</c:v>
                </c:pt>
                <c:pt idx="19223" formatCode="General">
                  <c:v>7.9954658157571391E-3</c:v>
                </c:pt>
                <c:pt idx="19224" formatCode="General">
                  <c:v>9.1407167106104699E-3</c:v>
                </c:pt>
                <c:pt idx="19225" formatCode="General">
                  <c:v>8.8715443413543704E-3</c:v>
                </c:pt>
                <c:pt idx="19226" formatCode="General">
                  <c:v>6.89446999858044E-3</c:v>
                </c:pt>
                <c:pt idx="19227" formatCode="General">
                  <c:v>2.6820184994797002E-3</c:v>
                </c:pt>
                <c:pt idx="19228" formatCode="General">
                  <c:v>-3.2110955369430102E-3</c:v>
                </c:pt>
                <c:pt idx="19229" formatCode="General">
                  <c:v>-9.9230585651071193E-3</c:v>
                </c:pt>
                <c:pt idx="19230" formatCode="General">
                  <c:v>-1.6199105882513099E-2</c:v>
                </c:pt>
                <c:pt idx="19231" formatCode="General">
                  <c:v>-2.05200088336909E-2</c:v>
                </c:pt>
                <c:pt idx="19232" formatCode="General">
                  <c:v>-2.2193636029557699E-2</c:v>
                </c:pt>
                <c:pt idx="19233" formatCode="General">
                  <c:v>-2.24095622459707E-2</c:v>
                </c:pt>
                <c:pt idx="19234" formatCode="General">
                  <c:v>-2.1518248522711999E-2</c:v>
                </c:pt>
                <c:pt idx="19235" formatCode="General">
                  <c:v>-1.9060476143377001E-2</c:v>
                </c:pt>
                <c:pt idx="19236" formatCode="General">
                  <c:v>-1.5670018479952301E-2</c:v>
                </c:pt>
                <c:pt idx="19237" formatCode="General">
                  <c:v>-1.1809712383695501E-2</c:v>
                </c:pt>
                <c:pt idx="19238" formatCode="General">
                  <c:v>-7.31715554279671E-3</c:v>
                </c:pt>
                <c:pt idx="19239" formatCode="General">
                  <c:v>-2.4161908619394902E-3</c:v>
                </c:pt>
                <c:pt idx="19240" formatCode="General">
                  <c:v>2.25420254684248E-3</c:v>
                </c:pt>
                <c:pt idx="19241" formatCode="General">
                  <c:v>6.47699032365452E-3</c:v>
                </c:pt>
                <c:pt idx="19242" formatCode="General">
                  <c:v>1.1330002364523801E-2</c:v>
                </c:pt>
                <c:pt idx="19243" formatCode="General">
                  <c:v>1.7241499303792499E-2</c:v>
                </c:pt>
                <c:pt idx="19244" formatCode="General">
                  <c:v>2.31742967012925E-2</c:v>
                </c:pt>
                <c:pt idx="19245" formatCode="General">
                  <c:v>2.90202187149343E-2</c:v>
                </c:pt>
                <c:pt idx="19246" formatCode="General">
                  <c:v>3.4648088839972398E-2</c:v>
                </c:pt>
                <c:pt idx="19247" formatCode="General">
                  <c:v>3.9349158387301103E-2</c:v>
                </c:pt>
                <c:pt idx="19248" formatCode="General">
                  <c:v>4.2749586379041402E-2</c:v>
                </c:pt>
                <c:pt idx="19249" formatCode="General">
                  <c:v>4.4690498160755897E-2</c:v>
                </c:pt>
                <c:pt idx="19250" formatCode="General">
                  <c:v>4.4867649555768399E-2</c:v>
                </c:pt>
                <c:pt idx="19251" formatCode="General">
                  <c:v>4.34731707450427E-2</c:v>
                </c:pt>
                <c:pt idx="19252" formatCode="General">
                  <c:v>4.1792328549267697E-2</c:v>
                </c:pt>
                <c:pt idx="19253" formatCode="General">
                  <c:v>4.0597111861942203E-2</c:v>
                </c:pt>
                <c:pt idx="19254" formatCode="General">
                  <c:v>3.9583756879631497E-2</c:v>
                </c:pt>
                <c:pt idx="19255" formatCode="General">
                  <c:v>3.9018004195683499E-2</c:v>
                </c:pt>
                <c:pt idx="19256" formatCode="General">
                  <c:v>3.9103863814009397E-2</c:v>
                </c:pt>
                <c:pt idx="19257" formatCode="General">
                  <c:v>4.0548732213798802E-2</c:v>
                </c:pt>
                <c:pt idx="19258" formatCode="General">
                  <c:v>4.4082524750760403E-2</c:v>
                </c:pt>
                <c:pt idx="19259" formatCode="General">
                  <c:v>4.9292917372194198E-2</c:v>
                </c:pt>
                <c:pt idx="19260" formatCode="General">
                  <c:v>5.6054752105079E-2</c:v>
                </c:pt>
                <c:pt idx="19261" formatCode="General">
                  <c:v>6.4488557794064094E-2</c:v>
                </c:pt>
                <c:pt idx="19262" formatCode="General">
                  <c:v>7.4806131394353895E-2</c:v>
                </c:pt>
                <c:pt idx="19263" formatCode="General">
                  <c:v>8.6893130507544103E-2</c:v>
                </c:pt>
                <c:pt idx="19264" formatCode="General">
                  <c:v>0.100108099465701</c:v>
                </c:pt>
                <c:pt idx="19265" formatCode="General">
                  <c:v>0.113840611070176</c:v>
                </c:pt>
                <c:pt idx="19266" formatCode="General">
                  <c:v>0.12845116663176301</c:v>
                </c:pt>
                <c:pt idx="19267" formatCode="General">
                  <c:v>0.14450290163481599</c:v>
                </c:pt>
                <c:pt idx="19268" formatCode="General">
                  <c:v>0.161883467794743</c:v>
                </c:pt>
                <c:pt idx="19269" formatCode="General">
                  <c:v>0.18050168451419099</c:v>
                </c:pt>
                <c:pt idx="19270" formatCode="General">
                  <c:v>0.19985137843067</c:v>
                </c:pt>
                <c:pt idx="19271" formatCode="General">
                  <c:v>0.21833099993625699</c:v>
                </c:pt>
                <c:pt idx="19272" formatCode="General">
                  <c:v>0.23445492415347099</c:v>
                </c:pt>
                <c:pt idx="19273" formatCode="General">
                  <c:v>0.24783058717152301</c:v>
                </c:pt>
                <c:pt idx="19274" formatCode="General">
                  <c:v>0.25823778228754901</c:v>
                </c:pt>
                <c:pt idx="19275" formatCode="General">
                  <c:v>0.26651440210722799</c:v>
                </c:pt>
                <c:pt idx="19276" formatCode="General">
                  <c:v>0.27407184091141901</c:v>
                </c:pt>
                <c:pt idx="19277" formatCode="General">
                  <c:v>0.281504801181653</c:v>
                </c:pt>
                <c:pt idx="19278" formatCode="General">
                  <c:v>0.28813427093849397</c:v>
                </c:pt>
                <c:pt idx="19279" formatCode="General">
                  <c:v>0.293405207878146</c:v>
                </c:pt>
                <c:pt idx="19280" formatCode="General">
                  <c:v>0.29825692167767698</c:v>
                </c:pt>
                <c:pt idx="19281" formatCode="General">
                  <c:v>0.30260889172489502</c:v>
                </c:pt>
                <c:pt idx="19282" formatCode="General">
                  <c:v>0.306025323061066</c:v>
                </c:pt>
                <c:pt idx="19283" formatCode="General">
                  <c:v>0.30877030066234201</c:v>
                </c:pt>
                <c:pt idx="19284" formatCode="General">
                  <c:v>0.31138996587189899</c:v>
                </c:pt>
                <c:pt idx="19285" formatCode="General">
                  <c:v>0.31421345884735002</c:v>
                </c:pt>
                <c:pt idx="19286" formatCode="General">
                  <c:v>0.31725379315505697</c:v>
                </c:pt>
                <c:pt idx="19287" formatCode="General">
                  <c:v>0.32151078115412901</c:v>
                </c:pt>
                <c:pt idx="19288" formatCode="General">
                  <c:v>0.32802786870725198</c:v>
                </c:pt>
                <c:pt idx="19289" formatCode="General">
                  <c:v>0.33689119892724101</c:v>
                </c:pt>
                <c:pt idx="19290" formatCode="General">
                  <c:v>0.34678250530185001</c:v>
                </c:pt>
                <c:pt idx="19291" formatCode="General">
                  <c:v>0.356346445219623</c:v>
                </c:pt>
                <c:pt idx="19292" formatCode="General">
                  <c:v>0.36545252731982802</c:v>
                </c:pt>
                <c:pt idx="19293" formatCode="General">
                  <c:v>0.37395241344618302</c:v>
                </c:pt>
                <c:pt idx="19294" formatCode="General">
                  <c:v>0.38113306003174302</c:v>
                </c:pt>
                <c:pt idx="19295" formatCode="General">
                  <c:v>0.38621680138213099</c:v>
                </c:pt>
                <c:pt idx="19296" formatCode="General">
                  <c:v>0.389038097872206</c:v>
                </c:pt>
                <c:pt idx="19297" formatCode="General">
                  <c:v>0.39111080329950498</c:v>
                </c:pt>
                <c:pt idx="19298" formatCode="General">
                  <c:v>0.39313040439943697</c:v>
                </c:pt>
                <c:pt idx="19299" formatCode="General">
                  <c:v>0.39488307848924098</c:v>
                </c:pt>
                <c:pt idx="19300" formatCode="General">
                  <c:v>0.39609510076225501</c:v>
                </c:pt>
                <c:pt idx="19301" formatCode="General">
                  <c:v>0.39672494094693</c:v>
                </c:pt>
                <c:pt idx="19302" formatCode="General">
                  <c:v>0.39850135744500698</c:v>
                </c:pt>
                <c:pt idx="19303" formatCode="General">
                  <c:v>0.40145425853015498</c:v>
                </c:pt>
                <c:pt idx="19304" formatCode="General">
                  <c:v>0.40441750081120698</c:v>
                </c:pt>
                <c:pt idx="19305" formatCode="General">
                  <c:v>0.407539322011165</c:v>
                </c:pt>
                <c:pt idx="19306" formatCode="General">
                  <c:v>0.41123106026525902</c:v>
                </c:pt>
                <c:pt idx="19307" formatCode="General">
                  <c:v>0.415909758864071</c:v>
                </c:pt>
                <c:pt idx="19308" formatCode="General">
                  <c:v>0.421513728365145</c:v>
                </c:pt>
                <c:pt idx="19309" formatCode="General">
                  <c:v>0.42779946077243902</c:v>
                </c:pt>
                <c:pt idx="19310" formatCode="General">
                  <c:v>0.43420154833216601</c:v>
                </c:pt>
                <c:pt idx="19311" formatCode="General">
                  <c:v>0.43969811121700603</c:v>
                </c:pt>
                <c:pt idx="19312" formatCode="General">
                  <c:v>0.44399045786132502</c:v>
                </c:pt>
                <c:pt idx="19313" formatCode="General">
                  <c:v>0.44683698895790502</c:v>
                </c:pt>
                <c:pt idx="19314" formatCode="General">
                  <c:v>0.44774090461055899</c:v>
                </c:pt>
                <c:pt idx="19315" formatCode="General">
                  <c:v>0.44656407970130502</c:v>
                </c:pt>
                <c:pt idx="19316" formatCode="General">
                  <c:v>0.443263385878503</c:v>
                </c:pt>
                <c:pt idx="19317" formatCode="General">
                  <c:v>0.43760608329339701</c:v>
                </c:pt>
                <c:pt idx="19318" formatCode="General">
                  <c:v>0.430146880797177</c:v>
                </c:pt>
                <c:pt idx="19319" formatCode="General">
                  <c:v>0.421104795957779</c:v>
                </c:pt>
                <c:pt idx="19320" formatCode="General">
                  <c:v>0.41039358710930102</c:v>
                </c:pt>
                <c:pt idx="19321" formatCode="General">
                  <c:v>0.39791995028041899</c:v>
                </c:pt>
                <c:pt idx="19322" formatCode="General">
                  <c:v>0.38419861543928202</c:v>
                </c:pt>
                <c:pt idx="19323" formatCode="General">
                  <c:v>0.37068580443606602</c:v>
                </c:pt>
                <c:pt idx="19324" formatCode="General">
                  <c:v>0.358501642870864</c:v>
                </c:pt>
                <c:pt idx="19325" formatCode="General">
                  <c:v>0.34739849079838198</c:v>
                </c:pt>
                <c:pt idx="19326" formatCode="General">
                  <c:v>0.33729469940977003</c:v>
                </c:pt>
                <c:pt idx="19327" formatCode="General">
                  <c:v>0.32929443504395101</c:v>
                </c:pt>
                <c:pt idx="19328" formatCode="General">
                  <c:v>0.32363211305540701</c:v>
                </c:pt>
                <c:pt idx="19329" formatCode="General">
                  <c:v>0.319236147009758</c:v>
                </c:pt>
                <c:pt idx="19330" formatCode="General">
                  <c:v>0.31584241935639801</c:v>
                </c:pt>
                <c:pt idx="19331" formatCode="General">
                  <c:v>0.31458452448777402</c:v>
                </c:pt>
                <c:pt idx="19332" formatCode="General">
                  <c:v>0.31544366227412501</c:v>
                </c:pt>
                <c:pt idx="19333" formatCode="General">
                  <c:v>0.31792776229817998</c:v>
                </c:pt>
                <c:pt idx="19334" formatCode="General">
                  <c:v>0.32093583155094302</c:v>
                </c:pt>
                <c:pt idx="19335" formatCode="General">
                  <c:v>0.323264474222279</c:v>
                </c:pt>
                <c:pt idx="19336" formatCode="General">
                  <c:v>0.32561462712588102</c:v>
                </c:pt>
                <c:pt idx="19337" formatCode="General">
                  <c:v>0.32902782633591798</c:v>
                </c:pt>
                <c:pt idx="19338" formatCode="General">
                  <c:v>0.33356446431775499</c:v>
                </c:pt>
                <c:pt idx="19339" formatCode="General">
                  <c:v>0.338844496455879</c:v>
                </c:pt>
                <c:pt idx="19340" formatCode="General">
                  <c:v>0.34482087016942897</c:v>
                </c:pt>
                <c:pt idx="19341" formatCode="General">
                  <c:v>0.35110487162606202</c:v>
                </c:pt>
                <c:pt idx="19342" formatCode="General">
                  <c:v>0.35707015265556802</c:v>
                </c:pt>
                <c:pt idx="19343" formatCode="General">
                  <c:v>0.36258052627593301</c:v>
                </c:pt>
                <c:pt idx="19344" formatCode="General">
                  <c:v>0.366721025950418</c:v>
                </c:pt>
                <c:pt idx="19345" formatCode="General">
                  <c:v>0.36961154981341998</c:v>
                </c:pt>
                <c:pt idx="19346" formatCode="General">
                  <c:v>0.37130242302557598</c:v>
                </c:pt>
                <c:pt idx="19347" formatCode="General">
                  <c:v>0.37041880873467398</c:v>
                </c:pt>
                <c:pt idx="19348" formatCode="General">
                  <c:v>0.36672593255341401</c:v>
                </c:pt>
                <c:pt idx="19349" formatCode="General">
                  <c:v>0.360686596074001</c:v>
                </c:pt>
                <c:pt idx="19350" formatCode="General">
                  <c:v>0.35311388706081198</c:v>
                </c:pt>
                <c:pt idx="19351" formatCode="General">
                  <c:v>0.34434132671707701</c:v>
                </c:pt>
                <c:pt idx="19352" formatCode="General">
                  <c:v>0.33456029562684703</c:v>
                </c:pt>
                <c:pt idx="19353" formatCode="General">
                  <c:v>0.32448746905714998</c:v>
                </c:pt>
                <c:pt idx="19354" formatCode="General">
                  <c:v>0.314190375511954</c:v>
                </c:pt>
                <c:pt idx="19355" formatCode="General">
                  <c:v>0.30430053893211201</c:v>
                </c:pt>
                <c:pt idx="19356" formatCode="General">
                  <c:v>0.29566226440858401</c:v>
                </c:pt>
                <c:pt idx="19357" formatCode="General">
                  <c:v>0.28757335029699999</c:v>
                </c:pt>
                <c:pt idx="19358" formatCode="General">
                  <c:v>0.28014653559698599</c:v>
                </c:pt>
                <c:pt idx="19359" formatCode="General">
                  <c:v>0.27450017999837301</c:v>
                </c:pt>
                <c:pt idx="19360" formatCode="General">
                  <c:v>0.27015228215952303</c:v>
                </c:pt>
                <c:pt idx="19361" formatCode="General">
                  <c:v>0.265876877360194</c:v>
                </c:pt>
                <c:pt idx="19362" formatCode="General">
                  <c:v>0.26066503079725101</c:v>
                </c:pt>
                <c:pt idx="19363" formatCode="General">
                  <c:v>0.253509633010855</c:v>
                </c:pt>
                <c:pt idx="19364" formatCode="General">
                  <c:v>0.244260601401282</c:v>
                </c:pt>
                <c:pt idx="19365" formatCode="General">
                  <c:v>0.23269116852876101</c:v>
                </c:pt>
                <c:pt idx="19366" formatCode="General">
                  <c:v>0.21919740141750399</c:v>
                </c:pt>
                <c:pt idx="19367" formatCode="General">
                  <c:v>0.205583626648526</c:v>
                </c:pt>
                <c:pt idx="19368" formatCode="General">
                  <c:v>0.19256792133828601</c:v>
                </c:pt>
                <c:pt idx="19369" formatCode="General">
                  <c:v>0.179804866235765</c:v>
                </c:pt>
                <c:pt idx="19370" formatCode="General">
                  <c:v>0.16730411904876499</c:v>
                </c:pt>
                <c:pt idx="19371" formatCode="General">
                  <c:v>0.15551359932782899</c:v>
                </c:pt>
                <c:pt idx="19372" formatCode="General">
                  <c:v>0.14457363148928101</c:v>
                </c:pt>
                <c:pt idx="19373" formatCode="General">
                  <c:v>0.13414491494192399</c:v>
                </c:pt>
                <c:pt idx="19374" formatCode="General">
                  <c:v>0.12440978797795101</c:v>
                </c:pt>
                <c:pt idx="19375" formatCode="General">
                  <c:v>0.116321971848587</c:v>
                </c:pt>
                <c:pt idx="19376" formatCode="General">
                  <c:v>0.110094040117373</c:v>
                </c:pt>
                <c:pt idx="19377" formatCode="General">
                  <c:v>0.10547085031768801</c:v>
                </c:pt>
                <c:pt idx="19378" formatCode="General">
                  <c:v>0.10260924223116701</c:v>
                </c:pt>
                <c:pt idx="19379" formatCode="General">
                  <c:v>0.10171230197638401</c:v>
                </c:pt>
                <c:pt idx="19380" formatCode="General">
                  <c:v>0.10257253105762699</c:v>
                </c:pt>
                <c:pt idx="19381" formatCode="General">
                  <c:v>0.10408048251023599</c:v>
                </c:pt>
                <c:pt idx="19382" formatCode="General">
                  <c:v>0.104229005616734</c:v>
                </c:pt>
                <c:pt idx="19383" formatCode="General">
                  <c:v>0.101362868972211</c:v>
                </c:pt>
                <c:pt idx="19384" formatCode="General">
                  <c:v>9.5250391636485104E-2</c:v>
                </c:pt>
                <c:pt idx="19385" formatCode="General">
                  <c:v>8.6400961043088004E-2</c:v>
                </c:pt>
                <c:pt idx="19386" formatCode="General">
                  <c:v>7.4649041648227096E-2</c:v>
                </c:pt>
                <c:pt idx="19387" formatCode="General">
                  <c:v>5.9977573208734897E-2</c:v>
                </c:pt>
                <c:pt idx="19388" formatCode="General">
                  <c:v>4.3554226942752301E-2</c:v>
                </c:pt>
                <c:pt idx="19389" formatCode="General">
                  <c:v>2.68186501821512E-2</c:v>
                </c:pt>
                <c:pt idx="19390" formatCode="General">
                  <c:v>1.03731523784711E-2</c:v>
                </c:pt>
                <c:pt idx="19391" formatCode="General">
                  <c:v>-6.5392085680572197E-3</c:v>
                </c:pt>
                <c:pt idx="19392" formatCode="General">
                  <c:v>-2.5150303808638599E-2</c:v>
                </c:pt>
                <c:pt idx="19393" formatCode="General">
                  <c:v>-4.5790076566292699E-2</c:v>
                </c:pt>
                <c:pt idx="19394" formatCode="General">
                  <c:v>-6.7416726826077994E-2</c:v>
                </c:pt>
                <c:pt idx="19395" formatCode="General">
                  <c:v>-8.8766519422839807E-2</c:v>
                </c:pt>
                <c:pt idx="19396" formatCode="General">
                  <c:v>-0.10904036362990201</c:v>
                </c:pt>
                <c:pt idx="19397" formatCode="General">
                  <c:v>-0.12709407021678701</c:v>
                </c:pt>
                <c:pt idx="19398" formatCode="General">
                  <c:v>-0.142191088863514</c:v>
                </c:pt>
                <c:pt idx="19399" formatCode="General">
                  <c:v>-0.155059906052711</c:v>
                </c:pt>
                <c:pt idx="19400" formatCode="General">
                  <c:v>-0.166175470729373</c:v>
                </c:pt>
                <c:pt idx="19401" formatCode="General">
                  <c:v>-0.17552591902654499</c:v>
                </c:pt>
                <c:pt idx="19402" formatCode="General">
                  <c:v>-0.18413072661102101</c:v>
                </c:pt>
                <c:pt idx="19403" formatCode="General">
                  <c:v>-0.19155316226541699</c:v>
                </c:pt>
                <c:pt idx="19404" formatCode="General">
                  <c:v>-0.196753989903453</c:v>
                </c:pt>
                <c:pt idx="19405" formatCode="General">
                  <c:v>-0.200574287979156</c:v>
                </c:pt>
                <c:pt idx="19406" formatCode="General">
                  <c:v>-0.20427249819498799</c:v>
                </c:pt>
                <c:pt idx="19407" formatCode="General">
                  <c:v>-0.20762047847699999</c:v>
                </c:pt>
                <c:pt idx="19408" formatCode="General">
                  <c:v>-0.21029174981415</c:v>
                </c:pt>
                <c:pt idx="19409" formatCode="General">
                  <c:v>-0.212621739805648</c:v>
                </c:pt>
                <c:pt idx="19410" formatCode="General">
                  <c:v>-0.214239450111882</c:v>
                </c:pt>
                <c:pt idx="19411" formatCode="General">
                  <c:v>-0.21634402449982601</c:v>
                </c:pt>
                <c:pt idx="19412" formatCode="General">
                  <c:v>-0.22052810190401501</c:v>
                </c:pt>
                <c:pt idx="19413" formatCode="General">
                  <c:v>-0.22646023050237199</c:v>
                </c:pt>
                <c:pt idx="19414" formatCode="General">
                  <c:v>-0.23332290171135101</c:v>
                </c:pt>
                <c:pt idx="19415" formatCode="General">
                  <c:v>-0.241672153669197</c:v>
                </c:pt>
                <c:pt idx="19416" formatCode="General">
                  <c:v>-0.25199519995346298</c:v>
                </c:pt>
                <c:pt idx="19417" formatCode="General">
                  <c:v>-0.26310550835757701</c:v>
                </c:pt>
                <c:pt idx="19418" formatCode="General">
                  <c:v>-0.27345116119618601</c:v>
                </c:pt>
                <c:pt idx="19419" formatCode="General">
                  <c:v>-0.28330806764163302</c:v>
                </c:pt>
                <c:pt idx="19420" formatCode="General">
                  <c:v>-0.29306080609924501</c:v>
                </c:pt>
                <c:pt idx="19421" formatCode="General">
                  <c:v>-0.30221265944238701</c:v>
                </c:pt>
                <c:pt idx="19422" formatCode="General">
                  <c:v>-0.31065633847812701</c:v>
                </c:pt>
                <c:pt idx="19423" formatCode="General">
                  <c:v>-0.31779502775579599</c:v>
                </c:pt>
                <c:pt idx="19424" formatCode="General">
                  <c:v>-0.32281978938346301</c:v>
                </c:pt>
                <c:pt idx="19425" formatCode="General">
                  <c:v>-0.32488218323359203</c:v>
                </c:pt>
                <c:pt idx="19426" formatCode="General">
                  <c:v>-0.32458250562688801</c:v>
                </c:pt>
                <c:pt idx="19427" formatCode="General">
                  <c:v>-0.32322988599869601</c:v>
                </c:pt>
                <c:pt idx="19428" formatCode="General">
                  <c:v>-0.32083914320004098</c:v>
                </c:pt>
                <c:pt idx="19429" formatCode="General">
                  <c:v>-0.31805478620289801</c:v>
                </c:pt>
                <c:pt idx="19430" formatCode="General">
                  <c:v>-0.31605698226498702</c:v>
                </c:pt>
                <c:pt idx="19431" formatCode="General">
                  <c:v>-0.31533672909537203</c:v>
                </c:pt>
                <c:pt idx="19432" formatCode="General">
                  <c:v>-0.31652232212313097</c:v>
                </c:pt>
                <c:pt idx="19433" formatCode="General">
                  <c:v>-0.31997453446948998</c:v>
                </c:pt>
                <c:pt idx="19434" formatCode="General">
                  <c:v>-0.32458703714989201</c:v>
                </c:pt>
                <c:pt idx="19435" formatCode="General">
                  <c:v>-0.32906469214239398</c:v>
                </c:pt>
                <c:pt idx="19436" formatCode="General">
                  <c:v>-0.33401146725228997</c:v>
                </c:pt>
                <c:pt idx="19437" formatCode="General">
                  <c:v>-0.339619357503394</c:v>
                </c:pt>
                <c:pt idx="19438" formatCode="General">
                  <c:v>-0.34429484077831302</c:v>
                </c:pt>
                <c:pt idx="19439" formatCode="General">
                  <c:v>-0.34782271550979599</c:v>
                </c:pt>
                <c:pt idx="19440" formatCode="General">
                  <c:v>-0.35105772045647099</c:v>
                </c:pt>
                <c:pt idx="19441" formatCode="General">
                  <c:v>-0.354333505958627</c:v>
                </c:pt>
                <c:pt idx="19442" formatCode="General">
                  <c:v>-0.35741883648169898</c:v>
                </c:pt>
                <c:pt idx="19443" formatCode="General">
                  <c:v>-0.36009535744502702</c:v>
                </c:pt>
                <c:pt idx="19444" formatCode="General">
                  <c:v>-0.36227981143154397</c:v>
                </c:pt>
                <c:pt idx="19445" formatCode="General">
                  <c:v>-0.36488048372989301</c:v>
                </c:pt>
                <c:pt idx="19446" formatCode="General">
                  <c:v>-0.36845247523810298</c:v>
                </c:pt>
                <c:pt idx="19447" formatCode="General">
                  <c:v>-0.37248757760847401</c:v>
                </c:pt>
                <c:pt idx="19448" formatCode="General">
                  <c:v>-0.37793397007586799</c:v>
                </c:pt>
                <c:pt idx="19449" formatCode="General">
                  <c:v>-0.384280529169304</c:v>
                </c:pt>
                <c:pt idx="19450" formatCode="General">
                  <c:v>-0.38895481046103197</c:v>
                </c:pt>
                <c:pt idx="19451" formatCode="General">
                  <c:v>-0.39132292059649998</c:v>
                </c:pt>
                <c:pt idx="19452" formatCode="General">
                  <c:v>-0.39274595634146198</c:v>
                </c:pt>
                <c:pt idx="19453" formatCode="General">
                  <c:v>-0.39446411215812799</c:v>
                </c:pt>
                <c:pt idx="19454" formatCode="General">
                  <c:v>-0.39710266316686199</c:v>
                </c:pt>
                <c:pt idx="19455" formatCode="General">
                  <c:v>-0.40066678730146499</c:v>
                </c:pt>
                <c:pt idx="19456" formatCode="General">
                  <c:v>-0.405212310861846</c:v>
                </c:pt>
                <c:pt idx="19457" formatCode="General">
                  <c:v>-0.41097678946492799</c:v>
                </c:pt>
                <c:pt idx="19458" formatCode="General">
                  <c:v>-0.41757338002516298</c:v>
                </c:pt>
                <c:pt idx="19459" formatCode="General">
                  <c:v>-0.42463411123960698</c:v>
                </c:pt>
                <c:pt idx="19460" formatCode="General">
                  <c:v>-0.432185225778913</c:v>
                </c:pt>
                <c:pt idx="19461" formatCode="General">
                  <c:v>-0.43877168753504597</c:v>
                </c:pt>
                <c:pt idx="19462" formatCode="General">
                  <c:v>-0.44238329825028599</c:v>
                </c:pt>
                <c:pt idx="19463" formatCode="General">
                  <c:v>-0.44291416036394099</c:v>
                </c:pt>
                <c:pt idx="19464" formatCode="General">
                  <c:v>-0.44094306227609298</c:v>
                </c:pt>
                <c:pt idx="19465" formatCode="General">
                  <c:v>-0.43789172587219199</c:v>
                </c:pt>
                <c:pt idx="19466" formatCode="General">
                  <c:v>-0.43476292317259302</c:v>
                </c:pt>
                <c:pt idx="19467" formatCode="General">
                  <c:v>-0.43103476008401798</c:v>
                </c:pt>
                <c:pt idx="19468" formatCode="General">
                  <c:v>-0.426725001065203</c:v>
                </c:pt>
                <c:pt idx="19469" formatCode="General">
                  <c:v>-0.42311047072124403</c:v>
                </c:pt>
                <c:pt idx="19470" formatCode="General">
                  <c:v>-0.42035028291472198</c:v>
                </c:pt>
                <c:pt idx="19471" formatCode="General">
                  <c:v>-0.41779260213618302</c:v>
                </c:pt>
                <c:pt idx="19472" formatCode="General">
                  <c:v>-0.41617921569510902</c:v>
                </c:pt>
                <c:pt idx="19473" formatCode="General">
                  <c:v>-0.41566746368721202</c:v>
                </c:pt>
                <c:pt idx="19474" formatCode="General">
                  <c:v>-0.41573752319650198</c:v>
                </c:pt>
                <c:pt idx="19475" formatCode="General">
                  <c:v>-0.41630705327004502</c:v>
                </c:pt>
                <c:pt idx="19476" formatCode="General">
                  <c:v>-0.41681960621194902</c:v>
                </c:pt>
                <c:pt idx="19477" formatCode="General">
                  <c:v>-0.41715131868192801</c:v>
                </c:pt>
                <c:pt idx="19478" formatCode="General">
                  <c:v>-0.41766642092487599</c:v>
                </c:pt>
                <c:pt idx="19479" formatCode="General">
                  <c:v>-0.41831120525999199</c:v>
                </c:pt>
                <c:pt idx="19480" formatCode="General">
                  <c:v>-0.41894851133532401</c:v>
                </c:pt>
                <c:pt idx="19481" formatCode="General">
                  <c:v>-0.41975074900688503</c:v>
                </c:pt>
                <c:pt idx="19482" formatCode="General">
                  <c:v>-0.42072466584428497</c:v>
                </c:pt>
                <c:pt idx="19483" formatCode="General">
                  <c:v>-0.42100758611579697</c:v>
                </c:pt>
                <c:pt idx="19484" formatCode="General">
                  <c:v>-0.42064898586869398</c:v>
                </c:pt>
                <c:pt idx="19485" formatCode="General">
                  <c:v>-0.41993110479892198</c:v>
                </c:pt>
                <c:pt idx="19486" formatCode="General">
                  <c:v>-0.41852314801687102</c:v>
                </c:pt>
                <c:pt idx="19487" formatCode="General">
                  <c:v>-0.416513189746746</c:v>
                </c:pt>
                <c:pt idx="19488" formatCode="General">
                  <c:v>-0.41389028219067903</c:v>
                </c:pt>
                <c:pt idx="19489" formatCode="General">
                  <c:v>-0.409789653110333</c:v>
                </c:pt>
                <c:pt idx="19490" formatCode="General">
                  <c:v>-0.40282650468141601</c:v>
                </c:pt>
                <c:pt idx="19491" formatCode="General">
                  <c:v>-0.39298866082029099</c:v>
                </c:pt>
                <c:pt idx="19492" formatCode="General">
                  <c:v>-0.38182722171110001</c:v>
                </c:pt>
                <c:pt idx="19493" formatCode="General">
                  <c:v>-0.37009004462334999</c:v>
                </c:pt>
                <c:pt idx="19494" formatCode="General">
                  <c:v>-0.35822383670339603</c:v>
                </c:pt>
                <c:pt idx="19495" formatCode="General">
                  <c:v>-0.346552388856669</c:v>
                </c:pt>
                <c:pt idx="19496" formatCode="General">
                  <c:v>-0.33472798618622002</c:v>
                </c:pt>
                <c:pt idx="19497" formatCode="General">
                  <c:v>-0.32264912746444002</c:v>
                </c:pt>
                <c:pt idx="19498" formatCode="General">
                  <c:v>-0.311118994181876</c:v>
                </c:pt>
                <c:pt idx="19499" formatCode="General">
                  <c:v>-0.300326106958685</c:v>
                </c:pt>
                <c:pt idx="19500" formatCode="General">
                  <c:v>-0.28964146950183201</c:v>
                </c:pt>
                <c:pt idx="19501" formatCode="General">
                  <c:v>-0.279709064337683</c:v>
                </c:pt>
                <c:pt idx="19502" formatCode="General">
                  <c:v>-0.271367272976694</c:v>
                </c:pt>
                <c:pt idx="19503" formatCode="General">
                  <c:v>-0.26456639347727701</c:v>
                </c:pt>
                <c:pt idx="19504" formatCode="General">
                  <c:v>-0.25810482263490298</c:v>
                </c:pt>
                <c:pt idx="19505" formatCode="General">
                  <c:v>-0.25079759329114798</c:v>
                </c:pt>
                <c:pt idx="19506" formatCode="General">
                  <c:v>-0.24232351750359701</c:v>
                </c:pt>
                <c:pt idx="19507" formatCode="General">
                  <c:v>-0.23303594834618799</c:v>
                </c:pt>
                <c:pt idx="19508" formatCode="General">
                  <c:v>-0.22368335605593001</c:v>
                </c:pt>
                <c:pt idx="19509" formatCode="General">
                  <c:v>-0.21495705413926999</c:v>
                </c:pt>
                <c:pt idx="19510" formatCode="General">
                  <c:v>-0.206561815692863</c:v>
                </c:pt>
                <c:pt idx="19511" formatCode="General">
                  <c:v>-0.19744998256177601</c:v>
                </c:pt>
                <c:pt idx="19512" formatCode="General">
                  <c:v>-0.18722026410534301</c:v>
                </c:pt>
                <c:pt idx="19513" formatCode="General">
                  <c:v>-0.17504864223198</c:v>
                </c:pt>
                <c:pt idx="19514" formatCode="General">
                  <c:v>-0.16055490687617299</c:v>
                </c:pt>
                <c:pt idx="19515" formatCode="General">
                  <c:v>-0.14497872337036399</c:v>
                </c:pt>
                <c:pt idx="19516" formatCode="General">
                  <c:v>-0.12946887182320099</c:v>
                </c:pt>
                <c:pt idx="19517" formatCode="General">
                  <c:v>-0.114961115629933</c:v>
                </c:pt>
                <c:pt idx="19518" formatCode="General">
                  <c:v>-0.102585125732416</c:v>
                </c:pt>
                <c:pt idx="19519" formatCode="General">
                  <c:v>-9.2310256331685006E-2</c:v>
                </c:pt>
                <c:pt idx="19520" formatCode="General">
                  <c:v>-8.4056196348356496E-2</c:v>
                </c:pt>
                <c:pt idx="19521" formatCode="General">
                  <c:v>-7.7981562046025396E-2</c:v>
                </c:pt>
                <c:pt idx="19522" formatCode="General">
                  <c:v>-7.2942938496415893E-2</c:v>
                </c:pt>
                <c:pt idx="19523" formatCode="General">
                  <c:v>-6.8560730016575394E-2</c:v>
                </c:pt>
                <c:pt idx="19524" formatCode="General">
                  <c:v>-6.5249052295190194E-2</c:v>
                </c:pt>
                <c:pt idx="19525" formatCode="General">
                  <c:v>-6.2754084802082305E-2</c:v>
                </c:pt>
                <c:pt idx="19526" formatCode="General">
                  <c:v>-6.0552302315228103E-2</c:v>
                </c:pt>
                <c:pt idx="19527" formatCode="General">
                  <c:v>-5.84495695196749E-2</c:v>
                </c:pt>
                <c:pt idx="19528" formatCode="General">
                  <c:v>-5.5885516860464203E-2</c:v>
                </c:pt>
                <c:pt idx="19529" formatCode="General">
                  <c:v>-5.2465661542025803E-2</c:v>
                </c:pt>
                <c:pt idx="19530" formatCode="General">
                  <c:v>-4.8153527244979497E-2</c:v>
                </c:pt>
                <c:pt idx="19531" formatCode="General">
                  <c:v>-4.2924828472771001E-2</c:v>
                </c:pt>
                <c:pt idx="19532" formatCode="General">
                  <c:v>-3.76513692942676E-2</c:v>
                </c:pt>
                <c:pt idx="19533" formatCode="General">
                  <c:v>-3.36301718102568E-2</c:v>
                </c:pt>
                <c:pt idx="19534" formatCode="General">
                  <c:v>-3.1125045640855501E-2</c:v>
                </c:pt>
                <c:pt idx="19535" formatCode="General">
                  <c:v>-2.92890259615151E-2</c:v>
                </c:pt>
                <c:pt idx="19536" formatCode="General">
                  <c:v>-2.7243021715201599E-2</c:v>
                </c:pt>
                <c:pt idx="19537" formatCode="General">
                  <c:v>-2.4227910241221701E-2</c:v>
                </c:pt>
                <c:pt idx="19538" formatCode="General">
                  <c:v>-1.9802397988604101E-2</c:v>
                </c:pt>
                <c:pt idx="19539" formatCode="General">
                  <c:v>-1.4208510681386901E-2</c:v>
                </c:pt>
                <c:pt idx="19540" formatCode="General">
                  <c:v>-7.5630227644492998E-3</c:v>
                </c:pt>
                <c:pt idx="19541" formatCode="General">
                  <c:v>-5.4338310249135897E-4</c:v>
                </c:pt>
                <c:pt idx="19542" formatCode="General">
                  <c:v>5.4731172967244796E-3</c:v>
                </c:pt>
                <c:pt idx="19543" formatCode="General">
                  <c:v>1.0606347253069101E-2</c:v>
                </c:pt>
                <c:pt idx="19544" formatCode="General">
                  <c:v>1.54441881952397E-2</c:v>
                </c:pt>
                <c:pt idx="19545" formatCode="General">
                  <c:v>2.0815660785773599E-2</c:v>
                </c:pt>
                <c:pt idx="19546" formatCode="General">
                  <c:v>2.6541924863861002E-2</c:v>
                </c:pt>
                <c:pt idx="19547" formatCode="General">
                  <c:v>3.1247580023092102E-2</c:v>
                </c:pt>
                <c:pt idx="19548" formatCode="General">
                  <c:v>3.4315604400814999E-2</c:v>
                </c:pt>
                <c:pt idx="19549" formatCode="General">
                  <c:v>3.7034139544258299E-2</c:v>
                </c:pt>
                <c:pt idx="19550" formatCode="General">
                  <c:v>4.0636564294175302E-2</c:v>
                </c:pt>
                <c:pt idx="19551" formatCode="General">
                  <c:v>4.4847935896045799E-2</c:v>
                </c:pt>
                <c:pt idx="19552" formatCode="General">
                  <c:v>4.9077406661166098E-2</c:v>
                </c:pt>
                <c:pt idx="19553" formatCode="General">
                  <c:v>5.3050322989704898E-2</c:v>
                </c:pt>
                <c:pt idx="19554" formatCode="General">
                  <c:v>5.6414890220407701E-2</c:v>
                </c:pt>
                <c:pt idx="19555" formatCode="General">
                  <c:v>5.9107183934041803E-2</c:v>
                </c:pt>
                <c:pt idx="19556" formatCode="General">
                  <c:v>6.1430159206519598E-2</c:v>
                </c:pt>
                <c:pt idx="19557" formatCode="General">
                  <c:v>6.3865004524085001E-2</c:v>
                </c:pt>
                <c:pt idx="19558" formatCode="General">
                  <c:v>6.7625411084768702E-2</c:v>
                </c:pt>
                <c:pt idx="19559" formatCode="General">
                  <c:v>7.34709796421468E-2</c:v>
                </c:pt>
                <c:pt idx="19560" formatCode="General">
                  <c:v>8.1660879911947107E-2</c:v>
                </c:pt>
                <c:pt idx="19561" formatCode="General">
                  <c:v>9.1930145174975594E-2</c:v>
                </c:pt>
                <c:pt idx="19562" formatCode="General">
                  <c:v>0.103920046330278</c:v>
                </c:pt>
                <c:pt idx="19563" formatCode="General">
                  <c:v>0.117913833238757</c:v>
                </c:pt>
                <c:pt idx="19564" formatCode="General">
                  <c:v>0.13445874745093001</c:v>
                </c:pt>
                <c:pt idx="19565" formatCode="General">
                  <c:v>0.15338926448750301</c:v>
                </c:pt>
                <c:pt idx="19566" formatCode="General">
                  <c:v>0.17390497969288901</c:v>
                </c:pt>
                <c:pt idx="19567" formatCode="General">
                  <c:v>0.19538889957302299</c:v>
                </c:pt>
                <c:pt idx="19568" formatCode="General">
                  <c:v>0.21737457825481099</c:v>
                </c:pt>
                <c:pt idx="19569" formatCode="General">
                  <c:v>0.239608564482159</c:v>
                </c:pt>
                <c:pt idx="19570" formatCode="General">
                  <c:v>0.26145143037509799</c:v>
                </c:pt>
                <c:pt idx="19571" formatCode="General">
                  <c:v>0.282125566208627</c:v>
                </c:pt>
                <c:pt idx="19572" formatCode="General">
                  <c:v>0.30174014445179798</c:v>
                </c:pt>
                <c:pt idx="19573" formatCode="General">
                  <c:v>0.32041689079976898</c:v>
                </c:pt>
                <c:pt idx="19574" formatCode="General">
                  <c:v>0.33750707733239699</c:v>
                </c:pt>
                <c:pt idx="19575" formatCode="General">
                  <c:v>0.35235416310635298</c:v>
                </c:pt>
                <c:pt idx="19576" formatCode="General">
                  <c:v>0.36504099094724002</c:v>
                </c:pt>
                <c:pt idx="19577" formatCode="General">
                  <c:v>0.37486152059917499</c:v>
                </c:pt>
                <c:pt idx="19578" formatCode="General">
                  <c:v>0.38105298397632598</c:v>
                </c:pt>
                <c:pt idx="19579" formatCode="General">
                  <c:v>0.38350807082025401</c:v>
                </c:pt>
                <c:pt idx="19580" formatCode="General">
                  <c:v>0.382426212964177</c:v>
                </c:pt>
                <c:pt idx="19581" formatCode="General">
                  <c:v>0.37839665840721798</c:v>
                </c:pt>
                <c:pt idx="19582" formatCode="General">
                  <c:v>0.37264207463336702</c:v>
                </c:pt>
                <c:pt idx="19583" formatCode="General">
                  <c:v>0.36685707042368998</c:v>
                </c:pt>
                <c:pt idx="19584" formatCode="General">
                  <c:v>0.36140306414453799</c:v>
                </c:pt>
                <c:pt idx="19585" formatCode="General">
                  <c:v>0.35623968839916698</c:v>
                </c:pt>
                <c:pt idx="19586" formatCode="General">
                  <c:v>0.351365830105557</c:v>
                </c:pt>
                <c:pt idx="19587" formatCode="General">
                  <c:v>0.34704978605891501</c:v>
                </c:pt>
                <c:pt idx="19588" formatCode="General">
                  <c:v>0.343726265243328</c:v>
                </c:pt>
                <c:pt idx="19589" formatCode="General">
                  <c:v>0.34135460290917702</c:v>
                </c:pt>
                <c:pt idx="19590" formatCode="General">
                  <c:v>0.34040797450548099</c:v>
                </c:pt>
                <c:pt idx="19591" formatCode="General">
                  <c:v>0.34168579899568302</c:v>
                </c:pt>
                <c:pt idx="19592" formatCode="General">
                  <c:v>0.34420626895364898</c:v>
                </c:pt>
                <c:pt idx="19593" formatCode="General">
                  <c:v>0.34689260965222801</c:v>
                </c:pt>
                <c:pt idx="19594" formatCode="General">
                  <c:v>0.35016120448409699</c:v>
                </c:pt>
                <c:pt idx="19595" formatCode="General">
                  <c:v>0.35415810629337602</c:v>
                </c:pt>
                <c:pt idx="19596" formatCode="General">
                  <c:v>0.358839291593613</c:v>
                </c:pt>
                <c:pt idx="19597" formatCode="General">
                  <c:v>0.36391276171478998</c:v>
                </c:pt>
                <c:pt idx="19598" formatCode="General">
                  <c:v>0.36986294280618298</c:v>
                </c:pt>
                <c:pt idx="19599" formatCode="General">
                  <c:v>0.37805410389864103</c:v>
                </c:pt>
                <c:pt idx="19600" formatCode="General">
                  <c:v>0.38888082274418401</c:v>
                </c:pt>
                <c:pt idx="19601" formatCode="General">
                  <c:v>0.4014768127103</c:v>
                </c:pt>
                <c:pt idx="19602" formatCode="General">
                  <c:v>0.414598711561665</c:v>
                </c:pt>
                <c:pt idx="19603" formatCode="General">
                  <c:v>0.42832520125770801</c:v>
                </c:pt>
                <c:pt idx="19604" formatCode="General">
                  <c:v>0.44315311048248301</c:v>
                </c:pt>
                <c:pt idx="19605" formatCode="General">
                  <c:v>0.45878800380292001</c:v>
                </c:pt>
                <c:pt idx="19606" formatCode="General">
                  <c:v>0.47489903009647799</c:v>
                </c:pt>
                <c:pt idx="19607" formatCode="General">
                  <c:v>0.49069459453796599</c:v>
                </c:pt>
                <c:pt idx="19608" formatCode="General">
                  <c:v>0.50485307014784198</c:v>
                </c:pt>
                <c:pt idx="19609" formatCode="General">
                  <c:v>0.51718986862942495</c:v>
                </c:pt>
                <c:pt idx="19610" formatCode="General">
                  <c:v>0.52844691450377101</c:v>
                </c:pt>
                <c:pt idx="19611" formatCode="General">
                  <c:v>0.538461891035666</c:v>
                </c:pt>
                <c:pt idx="19612" formatCode="General">
                  <c:v>0.54603123027993306</c:v>
                </c:pt>
                <c:pt idx="19613" formatCode="General">
                  <c:v>0.55073180701972602</c:v>
                </c:pt>
                <c:pt idx="19614" formatCode="General">
                  <c:v>0.55382417814620499</c:v>
                </c:pt>
                <c:pt idx="19615" formatCode="General">
                  <c:v>0.556077885259466</c:v>
                </c:pt>
                <c:pt idx="19616" formatCode="General">
                  <c:v>0.55759117538826297</c:v>
                </c:pt>
                <c:pt idx="19617" formatCode="General">
                  <c:v>0.55855882251475997</c:v>
                </c:pt>
                <c:pt idx="19618" formatCode="General">
                  <c:v>0.558533525415288</c:v>
                </c:pt>
                <c:pt idx="19619" formatCode="General">
                  <c:v>0.55784825847302599</c:v>
                </c:pt>
                <c:pt idx="19620" formatCode="General">
                  <c:v>0.55740683720779105</c:v>
                </c:pt>
                <c:pt idx="19621" formatCode="General">
                  <c:v>0.55661403743984195</c:v>
                </c:pt>
                <c:pt idx="19622" formatCode="General">
                  <c:v>0.55431015873545098</c:v>
                </c:pt>
                <c:pt idx="19623" formatCode="General">
                  <c:v>0.55026551941397395</c:v>
                </c:pt>
                <c:pt idx="19624" formatCode="General">
                  <c:v>0.54551081226577203</c:v>
                </c:pt>
                <c:pt idx="19625" formatCode="General">
                  <c:v>0.54029715546357804</c:v>
                </c:pt>
                <c:pt idx="19626" formatCode="General">
                  <c:v>0.53465110664274995</c:v>
                </c:pt>
                <c:pt idx="19627" formatCode="General">
                  <c:v>0.52841164325421996</c:v>
                </c:pt>
                <c:pt idx="19628" formatCode="General">
                  <c:v>0.52119112875012796</c:v>
                </c:pt>
                <c:pt idx="19629" formatCode="General">
                  <c:v>0.51389486963436004</c:v>
                </c:pt>
                <c:pt idx="19630" formatCode="General">
                  <c:v>0.50706209727448903</c:v>
                </c:pt>
                <c:pt idx="19631" formatCode="General">
                  <c:v>0.50091182954424196</c:v>
                </c:pt>
                <c:pt idx="19632" formatCode="General">
                  <c:v>0.49585444045410998</c:v>
                </c:pt>
                <c:pt idx="19633" formatCode="General">
                  <c:v>0.49191151387091497</c:v>
                </c:pt>
                <c:pt idx="19634" formatCode="General">
                  <c:v>0.488440233801688</c:v>
                </c:pt>
                <c:pt idx="19635" formatCode="General">
                  <c:v>0.48497480412869098</c:v>
                </c:pt>
                <c:pt idx="19636" formatCode="General">
                  <c:v>0.48196340603238602</c:v>
                </c:pt>
                <c:pt idx="19637" formatCode="General">
                  <c:v>0.480081274988858</c:v>
                </c:pt>
                <c:pt idx="19638" formatCode="General">
                  <c:v>0.47904482840849499</c:v>
                </c:pt>
                <c:pt idx="19639" formatCode="General">
                  <c:v>0.47744773067942597</c:v>
                </c:pt>
                <c:pt idx="19640" formatCode="General">
                  <c:v>0.47456497957885002</c:v>
                </c:pt>
                <c:pt idx="19641" formatCode="General">
                  <c:v>0.47131384192401099</c:v>
                </c:pt>
                <c:pt idx="19642" formatCode="General">
                  <c:v>0.46801656574390399</c:v>
                </c:pt>
                <c:pt idx="19643" formatCode="General">
                  <c:v>0.46425062363643399</c:v>
                </c:pt>
                <c:pt idx="19644" formatCode="General">
                  <c:v>0.459463746689872</c:v>
                </c:pt>
                <c:pt idx="19645" formatCode="General">
                  <c:v>0.452985515658411</c:v>
                </c:pt>
                <c:pt idx="19646" formatCode="General">
                  <c:v>0.44507935725334302</c:v>
                </c:pt>
                <c:pt idx="19647" formatCode="General">
                  <c:v>0.43651866955792801</c:v>
                </c:pt>
                <c:pt idx="19648" formatCode="General">
                  <c:v>0.42759733147446</c:v>
                </c:pt>
                <c:pt idx="19649" formatCode="General">
                  <c:v>0.41800038429122</c:v>
                </c:pt>
                <c:pt idx="19650" formatCode="General">
                  <c:v>0.406953651417228</c:v>
                </c:pt>
                <c:pt idx="19651" formatCode="General">
                  <c:v>0.39432504095436299</c:v>
                </c:pt>
                <c:pt idx="19652" formatCode="General">
                  <c:v>0.38150040672504898</c:v>
                </c:pt>
                <c:pt idx="19653" formatCode="General">
                  <c:v>0.36871509508005601</c:v>
                </c:pt>
                <c:pt idx="19654" formatCode="General">
                  <c:v>0.35534007103504001</c:v>
                </c:pt>
                <c:pt idx="19655" formatCode="General">
                  <c:v>0.34164355005854802</c:v>
                </c:pt>
                <c:pt idx="19656" formatCode="General">
                  <c:v>0.327736702804165</c:v>
                </c:pt>
                <c:pt idx="19657" formatCode="General">
                  <c:v>0.31458369273220599</c:v>
                </c:pt>
                <c:pt idx="19658" formatCode="General">
                  <c:v>0.30327088389859502</c:v>
                </c:pt>
                <c:pt idx="19659" formatCode="General">
                  <c:v>0.29459731836267999</c:v>
                </c:pt>
                <c:pt idx="19660" formatCode="General">
                  <c:v>0.289061451653714</c:v>
                </c:pt>
                <c:pt idx="19661" formatCode="General">
                  <c:v>0.28570209231559901</c:v>
                </c:pt>
                <c:pt idx="19662" formatCode="General">
                  <c:v>0.282782061850675</c:v>
                </c:pt>
                <c:pt idx="19663" formatCode="General">
                  <c:v>0.27895033970127597</c:v>
                </c:pt>
                <c:pt idx="19664" formatCode="General">
                  <c:v>0.273873369352649</c:v>
                </c:pt>
                <c:pt idx="19665" formatCode="General">
                  <c:v>0.267688690608125</c:v>
                </c:pt>
                <c:pt idx="19666" formatCode="General">
                  <c:v>0.26048363649745399</c:v>
                </c:pt>
                <c:pt idx="19667" formatCode="General">
                  <c:v>0.25285809819848598</c:v>
                </c:pt>
                <c:pt idx="19668" formatCode="General">
                  <c:v>0.24488675883170999</c:v>
                </c:pt>
                <c:pt idx="19669" formatCode="General">
                  <c:v>0.23491629783674201</c:v>
                </c:pt>
                <c:pt idx="19670" formatCode="General">
                  <c:v>0.22265744852854</c:v>
                </c:pt>
                <c:pt idx="19671" formatCode="General">
                  <c:v>0.20894322033417301</c:v>
                </c:pt>
                <c:pt idx="19672" formatCode="General">
                  <c:v>0.19307741626896999</c:v>
                </c:pt>
                <c:pt idx="19673" formatCode="General">
                  <c:v>0.17476847629744299</c:v>
                </c:pt>
                <c:pt idx="19674" formatCode="General">
                  <c:v>0.15422156945136101</c:v>
                </c:pt>
                <c:pt idx="19675" formatCode="General">
                  <c:v>0.131519309701466</c:v>
                </c:pt>
                <c:pt idx="19676" formatCode="General">
                  <c:v>0.107310957048332</c:v>
                </c:pt>
                <c:pt idx="19677" formatCode="General">
                  <c:v>8.1905807881915996E-2</c:v>
                </c:pt>
                <c:pt idx="19678" formatCode="General">
                  <c:v>5.5206156546216197E-2</c:v>
                </c:pt>
                <c:pt idx="19679" formatCode="General">
                  <c:v>2.8159122768324999E-2</c:v>
                </c:pt>
                <c:pt idx="19680" formatCode="General">
                  <c:v>2.2830142301815499E-3</c:v>
                </c:pt>
                <c:pt idx="19681" formatCode="General">
                  <c:v>-2.13389413495664E-2</c:v>
                </c:pt>
                <c:pt idx="19682" formatCode="General">
                  <c:v>-4.1419397180061698E-2</c:v>
                </c:pt>
                <c:pt idx="19683" formatCode="General">
                  <c:v>-5.7466630450510203E-2</c:v>
                </c:pt>
                <c:pt idx="19684" formatCode="General">
                  <c:v>-7.0555066907714306E-2</c:v>
                </c:pt>
                <c:pt idx="19685" formatCode="General">
                  <c:v>-8.1082533962402406E-2</c:v>
                </c:pt>
                <c:pt idx="19686" formatCode="General">
                  <c:v>-8.8151509961244601E-2</c:v>
                </c:pt>
                <c:pt idx="19687" formatCode="General">
                  <c:v>-9.3034056352487196E-2</c:v>
                </c:pt>
                <c:pt idx="19688" formatCode="General">
                  <c:v>-9.8146825097864196E-2</c:v>
                </c:pt>
                <c:pt idx="19689" formatCode="General">
                  <c:v>-0.103442631484607</c:v>
                </c:pt>
                <c:pt idx="19690" formatCode="General">
                  <c:v>-0.107578320643389</c:v>
                </c:pt>
                <c:pt idx="19691" formatCode="General">
                  <c:v>-0.11091338442597699</c:v>
                </c:pt>
                <c:pt idx="19692" formatCode="General">
                  <c:v>-0.11481375255137399</c:v>
                </c:pt>
                <c:pt idx="19693" formatCode="General">
                  <c:v>-0.11955544102827199</c:v>
                </c:pt>
                <c:pt idx="19694" formatCode="General">
                  <c:v>-0.12553795807912699</c:v>
                </c:pt>
                <c:pt idx="19695" formatCode="General">
                  <c:v>-0.132706866173918</c:v>
                </c:pt>
                <c:pt idx="19696" formatCode="General">
                  <c:v>-0.14120818713135</c:v>
                </c:pt>
                <c:pt idx="19697" formatCode="General">
                  <c:v>-0.15193667590399701</c:v>
                </c:pt>
                <c:pt idx="19698" formatCode="General">
                  <c:v>-0.165243604977034</c:v>
                </c:pt>
                <c:pt idx="19699" formatCode="General">
                  <c:v>-0.18066594287114801</c:v>
                </c:pt>
                <c:pt idx="19700" formatCode="General">
                  <c:v>-0.19610721581297699</c:v>
                </c:pt>
                <c:pt idx="19701" formatCode="General">
                  <c:v>-0.209822953196838</c:v>
                </c:pt>
                <c:pt idx="19702" formatCode="General">
                  <c:v>-0.221900799937119</c:v>
                </c:pt>
                <c:pt idx="19703" formatCode="General">
                  <c:v>-0.23292561337474199</c:v>
                </c:pt>
                <c:pt idx="19704" formatCode="General">
                  <c:v>-0.242546343118554</c:v>
                </c:pt>
                <c:pt idx="19705" formatCode="General">
                  <c:v>-0.25020823547876198</c:v>
                </c:pt>
                <c:pt idx="19706" formatCode="General">
                  <c:v>-0.256078732626003</c:v>
                </c:pt>
                <c:pt idx="19707" formatCode="General">
                  <c:v>-0.26092540115583002</c:v>
                </c:pt>
                <c:pt idx="19708" formatCode="General">
                  <c:v>-0.266528261939316</c:v>
                </c:pt>
                <c:pt idx="19709" formatCode="General">
                  <c:v>-0.27397743674834701</c:v>
                </c:pt>
                <c:pt idx="19710" formatCode="General">
                  <c:v>-0.28365102473009601</c:v>
                </c:pt>
                <c:pt idx="19711" formatCode="General">
                  <c:v>-0.29587147976844302</c:v>
                </c:pt>
                <c:pt idx="19712" formatCode="General">
                  <c:v>-0.31109844430370698</c:v>
                </c:pt>
                <c:pt idx="19713" formatCode="General">
                  <c:v>-0.32973736042458701</c:v>
                </c:pt>
                <c:pt idx="19714" formatCode="General">
                  <c:v>-0.35021920403782097</c:v>
                </c:pt>
                <c:pt idx="19715" formatCode="General">
                  <c:v>-0.37147057330802802</c:v>
                </c:pt>
                <c:pt idx="19716" formatCode="General">
                  <c:v>-0.39306414787175198</c:v>
                </c:pt>
                <c:pt idx="19717" formatCode="General">
                  <c:v>-0.41369784504967699</c:v>
                </c:pt>
                <c:pt idx="19718" formatCode="General">
                  <c:v>-0.43276285698282901</c:v>
                </c:pt>
                <c:pt idx="19719" formatCode="General">
                  <c:v>-0.45012779266994501</c:v>
                </c:pt>
                <c:pt idx="19720" formatCode="General">
                  <c:v>-0.46594695999944702</c:v>
                </c:pt>
                <c:pt idx="19721" formatCode="General">
                  <c:v>-0.47932261417844502</c:v>
                </c:pt>
                <c:pt idx="19722" formatCode="General">
                  <c:v>-0.488994868322503</c:v>
                </c:pt>
                <c:pt idx="19723" formatCode="General">
                  <c:v>-0.49442275170260602</c:v>
                </c:pt>
                <c:pt idx="19724" formatCode="General">
                  <c:v>-0.49586683522494801</c:v>
                </c:pt>
                <c:pt idx="19725" formatCode="General">
                  <c:v>-0.49473135236934501</c:v>
                </c:pt>
                <c:pt idx="19726" formatCode="General">
                  <c:v>-0.49162825068747201</c:v>
                </c:pt>
                <c:pt idx="19727" formatCode="General">
                  <c:v>-0.485824884354354</c:v>
                </c:pt>
                <c:pt idx="19728" formatCode="General">
                  <c:v>-0.476708645383354</c:v>
                </c:pt>
                <c:pt idx="19729" formatCode="General">
                  <c:v>-0.46480150814709897</c:v>
                </c:pt>
                <c:pt idx="19730" formatCode="General">
                  <c:v>-0.45093787799509799</c:v>
                </c:pt>
                <c:pt idx="19731" formatCode="General">
                  <c:v>-0.436162837250337</c:v>
                </c:pt>
                <c:pt idx="19732" formatCode="General">
                  <c:v>-0.421706468341355</c:v>
                </c:pt>
                <c:pt idx="19733" formatCode="General">
                  <c:v>-0.40849762848924498</c:v>
                </c:pt>
                <c:pt idx="19734" formatCode="General">
                  <c:v>-0.396924052278607</c:v>
                </c:pt>
                <c:pt idx="19735" formatCode="General">
                  <c:v>-0.38782675938629302</c:v>
                </c:pt>
                <c:pt idx="19736" formatCode="General">
                  <c:v>-0.38202629370855501</c:v>
                </c:pt>
                <c:pt idx="19737" formatCode="General">
                  <c:v>-0.37987391379584901</c:v>
                </c:pt>
                <c:pt idx="19738" formatCode="General">
                  <c:v>-0.38192441685635498</c:v>
                </c:pt>
                <c:pt idx="19739" formatCode="General">
                  <c:v>-0.389105426287845</c:v>
                </c:pt>
                <c:pt idx="19740" formatCode="General">
                  <c:v>-0.40227312658141601</c:v>
                </c:pt>
                <c:pt idx="19741" formatCode="General">
                  <c:v>-0.420422363622316</c:v>
                </c:pt>
                <c:pt idx="19742" formatCode="General">
                  <c:v>-0.441671175840539</c:v>
                </c:pt>
                <c:pt idx="19743" formatCode="General">
                  <c:v>-0.46460465891339803</c:v>
                </c:pt>
                <c:pt idx="19744" formatCode="General">
                  <c:v>-0.48829765081507998</c:v>
                </c:pt>
                <c:pt idx="19745" formatCode="General">
                  <c:v>-0.51167277493582297</c:v>
                </c:pt>
                <c:pt idx="19746" formatCode="General">
                  <c:v>-0.53330925181461697</c:v>
                </c:pt>
                <c:pt idx="19747" formatCode="General">
                  <c:v>-0.55203176433951096</c:v>
                </c:pt>
                <c:pt idx="19748" formatCode="General">
                  <c:v>-0.56734128270621897</c:v>
                </c:pt>
                <c:pt idx="19749" formatCode="General">
                  <c:v>-0.57923313174393698</c:v>
                </c:pt>
                <c:pt idx="19750" formatCode="General">
                  <c:v>-0.58674850298459003</c:v>
                </c:pt>
                <c:pt idx="19751" formatCode="General">
                  <c:v>-0.589170577480157</c:v>
                </c:pt>
                <c:pt idx="19752" formatCode="General">
                  <c:v>-0.58709546382607503</c:v>
                </c:pt>
                <c:pt idx="19753" formatCode="General">
                  <c:v>-0.58104955969254402</c:v>
                </c:pt>
                <c:pt idx="19754" formatCode="General">
                  <c:v>-0.57122378889565795</c:v>
                </c:pt>
                <c:pt idx="19755" formatCode="General">
                  <c:v>-0.55832099501723098</c:v>
                </c:pt>
                <c:pt idx="19756" formatCode="General">
                  <c:v>-0.54378717047164105</c:v>
                </c:pt>
                <c:pt idx="19757" formatCode="General">
                  <c:v>-0.52883633671881003</c:v>
                </c:pt>
                <c:pt idx="19758" formatCode="General">
                  <c:v>-0.514759864224831</c:v>
                </c:pt>
                <c:pt idx="19759" formatCode="General">
                  <c:v>-0.50274227342348898</c:v>
                </c:pt>
                <c:pt idx="19760" formatCode="General">
                  <c:v>-0.49321977170189601</c:v>
                </c:pt>
                <c:pt idx="19761" formatCode="General">
                  <c:v>-0.48639611253097398</c:v>
                </c:pt>
                <c:pt idx="19762" formatCode="General">
                  <c:v>-0.48241277883407202</c:v>
                </c:pt>
                <c:pt idx="19763" formatCode="General">
                  <c:v>-0.48243309882184199</c:v>
                </c:pt>
                <c:pt idx="19764" formatCode="General">
                  <c:v>-0.48744418728486399</c:v>
                </c:pt>
                <c:pt idx="19765" formatCode="General">
                  <c:v>-0.49575167300897799</c:v>
                </c:pt>
                <c:pt idx="19766" formatCode="General">
                  <c:v>-0.50430058602460404</c:v>
                </c:pt>
                <c:pt idx="19767" formatCode="General">
                  <c:v>-0.51091403984399197</c:v>
                </c:pt>
                <c:pt idx="19768" formatCode="General">
                  <c:v>-0.51613313492149504</c:v>
                </c:pt>
                <c:pt idx="19769" formatCode="General">
                  <c:v>-0.52123659473877504</c:v>
                </c:pt>
                <c:pt idx="19770" formatCode="General">
                  <c:v>-0.52496079492448899</c:v>
                </c:pt>
                <c:pt idx="19771" formatCode="General">
                  <c:v>-0.52564533765991805</c:v>
                </c:pt>
                <c:pt idx="19772" formatCode="General">
                  <c:v>-0.52308862173113102</c:v>
                </c:pt>
                <c:pt idx="19773" formatCode="General">
                  <c:v>-0.51737628933250901</c:v>
                </c:pt>
                <c:pt idx="19774" formatCode="General">
                  <c:v>-0.50843968581628896</c:v>
                </c:pt>
                <c:pt idx="19775" formatCode="General">
                  <c:v>-0.49714044697403798</c:v>
                </c:pt>
                <c:pt idx="19776" formatCode="General">
                  <c:v>-0.48584042639818098</c:v>
                </c:pt>
                <c:pt idx="19777" formatCode="General">
                  <c:v>-0.47588054891375903</c:v>
                </c:pt>
                <c:pt idx="19778" formatCode="General">
                  <c:v>-0.46649401975907701</c:v>
                </c:pt>
                <c:pt idx="19779" formatCode="General">
                  <c:v>-0.45657652884267402</c:v>
                </c:pt>
                <c:pt idx="19780" formatCode="General">
                  <c:v>-0.44634060183911201</c:v>
                </c:pt>
                <c:pt idx="19781" formatCode="General">
                  <c:v>-0.436743388968441</c:v>
                </c:pt>
                <c:pt idx="19782" formatCode="General">
                  <c:v>-0.42843863296121198</c:v>
                </c:pt>
                <c:pt idx="19783" formatCode="General">
                  <c:v>-0.42158736864285601</c:v>
                </c:pt>
                <c:pt idx="19784" formatCode="General">
                  <c:v>-0.41655211558829502</c:v>
                </c:pt>
                <c:pt idx="19785" formatCode="General">
                  <c:v>-0.41351823019345602</c:v>
                </c:pt>
                <c:pt idx="19786" formatCode="General">
                  <c:v>-0.41186394810788202</c:v>
                </c:pt>
                <c:pt idx="19787" formatCode="General">
                  <c:v>-0.410302481969684</c:v>
                </c:pt>
                <c:pt idx="19788" formatCode="General">
                  <c:v>-0.40818798224149799</c:v>
                </c:pt>
                <c:pt idx="19789" formatCode="General">
                  <c:v>-0.406037479247297</c:v>
                </c:pt>
                <c:pt idx="19790" formatCode="General">
                  <c:v>-0.40418203099581401</c:v>
                </c:pt>
                <c:pt idx="19791" formatCode="General">
                  <c:v>-0.40213478997148699</c:v>
                </c:pt>
                <c:pt idx="19792" formatCode="General">
                  <c:v>-0.40008353303875899</c:v>
                </c:pt>
                <c:pt idx="19793" formatCode="General">
                  <c:v>-0.39871995615685701</c:v>
                </c:pt>
                <c:pt idx="19794" formatCode="General">
                  <c:v>-0.39693751018666601</c:v>
                </c:pt>
                <c:pt idx="19795" formatCode="General">
                  <c:v>-0.39292775773114802</c:v>
                </c:pt>
                <c:pt idx="19796" formatCode="General">
                  <c:v>-0.38660028472644498</c:v>
                </c:pt>
                <c:pt idx="19797" formatCode="General">
                  <c:v>-0.37876199866578197</c:v>
                </c:pt>
                <c:pt idx="19798" formatCode="General">
                  <c:v>-0.36960910405307801</c:v>
                </c:pt>
                <c:pt idx="19799" formatCode="General">
                  <c:v>-0.35978116317983699</c:v>
                </c:pt>
                <c:pt idx="19800" formatCode="General">
                  <c:v>-0.35093434246298599</c:v>
                </c:pt>
                <c:pt idx="19801" formatCode="General">
                  <c:v>-0.34380689663509101</c:v>
                </c:pt>
                <c:pt idx="19802" formatCode="General">
                  <c:v>-0.33743508127456101</c:v>
                </c:pt>
                <c:pt idx="19803" formatCode="General">
                  <c:v>-0.33087751611868299</c:v>
                </c:pt>
                <c:pt idx="19804" formatCode="General">
                  <c:v>-0.32385850342109601</c:v>
                </c:pt>
                <c:pt idx="19805" formatCode="General">
                  <c:v>-0.31658518779904699</c:v>
                </c:pt>
                <c:pt idx="19806" formatCode="General">
                  <c:v>-0.30844905695519698</c:v>
                </c:pt>
                <c:pt idx="19807" formatCode="General">
                  <c:v>-0.29886766037982798</c:v>
                </c:pt>
                <c:pt idx="19808" formatCode="General">
                  <c:v>-0.28860257216751301</c:v>
                </c:pt>
                <c:pt idx="19809" formatCode="General">
                  <c:v>-0.27838892013984101</c:v>
                </c:pt>
                <c:pt idx="19810" formatCode="General">
                  <c:v>-0.26818455310078698</c:v>
                </c:pt>
                <c:pt idx="19811" formatCode="General">
                  <c:v>-0.25790933912491099</c:v>
                </c:pt>
                <c:pt idx="19812" formatCode="General">
                  <c:v>-0.24718411560659601</c:v>
                </c:pt>
                <c:pt idx="19813" formatCode="General">
                  <c:v>-0.236444682939663</c:v>
                </c:pt>
                <c:pt idx="19814" formatCode="General">
                  <c:v>-0.2266089382706</c:v>
                </c:pt>
                <c:pt idx="19815" formatCode="General">
                  <c:v>-0.21773640434052299</c:v>
                </c:pt>
                <c:pt idx="19816" formatCode="General">
                  <c:v>-0.20981993997919299</c:v>
                </c:pt>
                <c:pt idx="19817" formatCode="General">
                  <c:v>-0.202294522430325</c:v>
                </c:pt>
                <c:pt idx="19818" formatCode="General">
                  <c:v>-0.19364951537146299</c:v>
                </c:pt>
                <c:pt idx="19819" formatCode="General">
                  <c:v>-0.182984223393516</c:v>
                </c:pt>
                <c:pt idx="19820" formatCode="General">
                  <c:v>-0.17042490990704401</c:v>
                </c:pt>
                <c:pt idx="19821" formatCode="General">
                  <c:v>-0.155966360242727</c:v>
                </c:pt>
                <c:pt idx="19822" formatCode="General">
                  <c:v>-0.14018136608402201</c:v>
                </c:pt>
                <c:pt idx="19823" formatCode="General">
                  <c:v>-0.124096261936364</c:v>
                </c:pt>
                <c:pt idx="19824" formatCode="General">
                  <c:v>-0.107639217645637</c:v>
                </c:pt>
                <c:pt idx="19825" formatCode="General">
                  <c:v>-9.04186014527706E-2</c:v>
                </c:pt>
                <c:pt idx="19826" formatCode="General">
                  <c:v>-7.1901082697064703E-2</c:v>
                </c:pt>
                <c:pt idx="19827" formatCode="General">
                  <c:v>-5.1674837287489297E-2</c:v>
                </c:pt>
                <c:pt idx="19828" formatCode="General">
                  <c:v>-3.10120899929144E-2</c:v>
                </c:pt>
                <c:pt idx="19829" formatCode="General">
                  <c:v>-1.1160476328824101E-2</c:v>
                </c:pt>
                <c:pt idx="19830" formatCode="General">
                  <c:v>7.6206845338689299E-3</c:v>
                </c:pt>
                <c:pt idx="19831" formatCode="General">
                  <c:v>2.51112811645329E-2</c:v>
                </c:pt>
                <c:pt idx="19832" formatCode="General">
                  <c:v>4.1131149560052503E-2</c:v>
                </c:pt>
                <c:pt idx="19833" formatCode="General">
                  <c:v>5.5524097313876697E-2</c:v>
                </c:pt>
                <c:pt idx="19834" formatCode="General">
                  <c:v>6.8262305517192895E-2</c:v>
                </c:pt>
                <c:pt idx="19835" formatCode="General">
                  <c:v>7.9530441229348603E-2</c:v>
                </c:pt>
                <c:pt idx="19836" formatCode="General">
                  <c:v>8.8722302889083005E-2</c:v>
                </c:pt>
                <c:pt idx="19837" formatCode="General">
                  <c:v>9.4975429384152404E-2</c:v>
                </c:pt>
                <c:pt idx="19838" formatCode="General">
                  <c:v>9.9291514388427399E-2</c:v>
                </c:pt>
                <c:pt idx="19839" formatCode="General">
                  <c:v>0.10218264848815201</c:v>
                </c:pt>
                <c:pt idx="19840" formatCode="General">
                  <c:v>0.103211227791248</c:v>
                </c:pt>
                <c:pt idx="19841" formatCode="General">
                  <c:v>0.10332246090587199</c:v>
                </c:pt>
                <c:pt idx="19842" formatCode="General">
                  <c:v>0.10329089281685799</c:v>
                </c:pt>
                <c:pt idx="19843" formatCode="General">
                  <c:v>0.10319764138120301</c:v>
                </c:pt>
                <c:pt idx="19844" formatCode="General">
                  <c:v>0.103074725683847</c:v>
                </c:pt>
                <c:pt idx="19845" formatCode="General">
                  <c:v>0.10277106678921</c:v>
                </c:pt>
                <c:pt idx="19846" formatCode="General">
                  <c:v>0.102919860516865</c:v>
                </c:pt>
                <c:pt idx="19847" formatCode="General">
                  <c:v>0.104955246433827</c:v>
                </c:pt>
                <c:pt idx="19848" formatCode="General">
                  <c:v>0.109773530883173</c:v>
                </c:pt>
                <c:pt idx="19849" formatCode="General">
                  <c:v>0.11801249459143801</c:v>
                </c:pt>
                <c:pt idx="19850" formatCode="General">
                  <c:v>0.129996756177433</c:v>
                </c:pt>
                <c:pt idx="19851" formatCode="General">
                  <c:v>0.145096808359956</c:v>
                </c:pt>
                <c:pt idx="19852" formatCode="General">
                  <c:v>0.16319595545651699</c:v>
                </c:pt>
                <c:pt idx="19853" formatCode="General">
                  <c:v>0.18513107942903101</c:v>
                </c:pt>
                <c:pt idx="19854" formatCode="General">
                  <c:v>0.21099378375590899</c:v>
                </c:pt>
                <c:pt idx="19855" formatCode="General">
                  <c:v>0.23958589428587199</c:v>
                </c:pt>
                <c:pt idx="19856" formatCode="General">
                  <c:v>0.26907274479716597</c:v>
                </c:pt>
                <c:pt idx="19857" formatCode="General">
                  <c:v>0.29841613743228701</c:v>
                </c:pt>
                <c:pt idx="19858" formatCode="General">
                  <c:v>0.32781134554191199</c:v>
                </c:pt>
                <c:pt idx="19859" formatCode="General">
                  <c:v>0.357301139540318</c:v>
                </c:pt>
                <c:pt idx="19860" formatCode="General">
                  <c:v>0.38542652415277601</c:v>
                </c:pt>
                <c:pt idx="19861" formatCode="General">
                  <c:v>0.41132951961007203</c:v>
                </c:pt>
                <c:pt idx="19862" formatCode="General">
                  <c:v>0.43568194541920102</c:v>
                </c:pt>
                <c:pt idx="19863" formatCode="General">
                  <c:v>0.45833736689549898</c:v>
                </c:pt>
                <c:pt idx="19864" formatCode="General">
                  <c:v>0.47834841464718397</c:v>
                </c:pt>
                <c:pt idx="19865" formatCode="General">
                  <c:v>0.49440105088558001</c:v>
                </c:pt>
                <c:pt idx="19866" formatCode="General">
                  <c:v>0.50619116060557701</c:v>
                </c:pt>
                <c:pt idx="19867" formatCode="General">
                  <c:v>0.51391477412781805</c:v>
                </c:pt>
                <c:pt idx="19868" formatCode="General">
                  <c:v>0.51766910731034699</c:v>
                </c:pt>
                <c:pt idx="19869" formatCode="General">
                  <c:v>0.518506103659788</c:v>
                </c:pt>
                <c:pt idx="19870" formatCode="General">
                  <c:v>0.51778525010298404</c:v>
                </c:pt>
                <c:pt idx="19871" formatCode="General">
                  <c:v>0.51720807358492604</c:v>
                </c:pt>
                <c:pt idx="19872" formatCode="General">
                  <c:v>0.51641777116996801</c:v>
                </c:pt>
                <c:pt idx="19873" formatCode="General">
                  <c:v>0.51406501106955504</c:v>
                </c:pt>
                <c:pt idx="19874" formatCode="General">
                  <c:v>0.511177608740783</c:v>
                </c:pt>
                <c:pt idx="19875" formatCode="General">
                  <c:v>0.50876062090426599</c:v>
                </c:pt>
                <c:pt idx="19876" formatCode="General">
                  <c:v>0.50601258081830802</c:v>
                </c:pt>
                <c:pt idx="19877" formatCode="General">
                  <c:v>0.50217525215818803</c:v>
                </c:pt>
                <c:pt idx="19878" formatCode="General">
                  <c:v>0.49858032096043597</c:v>
                </c:pt>
                <c:pt idx="19879" formatCode="General">
                  <c:v>0.49664290609043898</c:v>
                </c:pt>
                <c:pt idx="19880" formatCode="General">
                  <c:v>0.49545358485277002</c:v>
                </c:pt>
                <c:pt idx="19881" formatCode="General">
                  <c:v>0.49439864000722</c:v>
                </c:pt>
                <c:pt idx="19882" formatCode="General">
                  <c:v>0.49449015753901099</c:v>
                </c:pt>
                <c:pt idx="19883" formatCode="General">
                  <c:v>0.496495469645655</c:v>
                </c:pt>
                <c:pt idx="19884" formatCode="General">
                  <c:v>0.50020828941562701</c:v>
                </c:pt>
                <c:pt idx="19885" formatCode="General">
                  <c:v>0.50502668441770504</c:v>
                </c:pt>
                <c:pt idx="19886" formatCode="General">
                  <c:v>0.51120048931109197</c:v>
                </c:pt>
                <c:pt idx="19887" formatCode="General">
                  <c:v>0.51810198711209099</c:v>
                </c:pt>
                <c:pt idx="19888" formatCode="General">
                  <c:v>0.52458650119262495</c:v>
                </c:pt>
                <c:pt idx="19889" formatCode="General">
                  <c:v>0.53083003539317397</c:v>
                </c:pt>
                <c:pt idx="19890" formatCode="General">
                  <c:v>0.53663722203902597</c:v>
                </c:pt>
                <c:pt idx="19891" formatCode="General">
                  <c:v>0.54117710442544997</c:v>
                </c:pt>
                <c:pt idx="19892" formatCode="General">
                  <c:v>0.54480422275261697</c:v>
                </c:pt>
                <c:pt idx="19893" formatCode="General">
                  <c:v>0.54831384594536603</c:v>
                </c:pt>
                <c:pt idx="19894" formatCode="General">
                  <c:v>0.55150563127039898</c:v>
                </c:pt>
                <c:pt idx="19895" formatCode="General">
                  <c:v>0.55433835563197398</c:v>
                </c:pt>
                <c:pt idx="19896" formatCode="General">
                  <c:v>0.55714627852090304</c:v>
                </c:pt>
                <c:pt idx="19897" formatCode="General">
                  <c:v>0.55990209481130704</c:v>
                </c:pt>
                <c:pt idx="19898" formatCode="General">
                  <c:v>0.56252722291398305</c:v>
                </c:pt>
                <c:pt idx="19899" formatCode="General">
                  <c:v>0.56552731496531505</c:v>
                </c:pt>
                <c:pt idx="19900" formatCode="General">
                  <c:v>0.56909965899047898</c:v>
                </c:pt>
                <c:pt idx="19901" formatCode="General">
                  <c:v>0.57287461371799397</c:v>
                </c:pt>
                <c:pt idx="19902" formatCode="General">
                  <c:v>0.57624123529278204</c:v>
                </c:pt>
                <c:pt idx="19903" formatCode="General">
                  <c:v>0.57777405488597899</c:v>
                </c:pt>
                <c:pt idx="19904" formatCode="General">
                  <c:v>0.57628926588290197</c:v>
                </c:pt>
                <c:pt idx="19905" formatCode="General">
                  <c:v>0.57229607428041895</c:v>
                </c:pt>
                <c:pt idx="19906" formatCode="General">
                  <c:v>0.56805691604384201</c:v>
                </c:pt>
                <c:pt idx="19907" formatCode="General">
                  <c:v>0.56495719906739295</c:v>
                </c:pt>
                <c:pt idx="19908" formatCode="General">
                  <c:v>0.56198024366945698</c:v>
                </c:pt>
                <c:pt idx="19909" formatCode="General">
                  <c:v>0.55879810708474398</c:v>
                </c:pt>
                <c:pt idx="19910" formatCode="General">
                  <c:v>0.55568502872805103</c:v>
                </c:pt>
                <c:pt idx="19911" formatCode="General">
                  <c:v>0.55243209456720899</c:v>
                </c:pt>
                <c:pt idx="19912" formatCode="General">
                  <c:v>0.54920769029303695</c:v>
                </c:pt>
                <c:pt idx="19913" formatCode="General">
                  <c:v>0.54575393714431397</c:v>
                </c:pt>
                <c:pt idx="19914" formatCode="General">
                  <c:v>0.54095458426856602</c:v>
                </c:pt>
                <c:pt idx="19915" formatCode="General">
                  <c:v>0.53449260876939297</c:v>
                </c:pt>
                <c:pt idx="19916" formatCode="General">
                  <c:v>0.52688437272753796</c:v>
                </c:pt>
                <c:pt idx="19917" formatCode="General">
                  <c:v>0.51854673615952496</c:v>
                </c:pt>
                <c:pt idx="19918" formatCode="General">
                  <c:v>0.51074085806459102</c:v>
                </c:pt>
                <c:pt idx="19919" formatCode="General">
                  <c:v>0.50367468871667198</c:v>
                </c:pt>
                <c:pt idx="19920" formatCode="General">
                  <c:v>0.49623766982727502</c:v>
                </c:pt>
                <c:pt idx="19921" formatCode="General">
                  <c:v>0.488556791288491</c:v>
                </c:pt>
                <c:pt idx="19922" formatCode="General">
                  <c:v>0.481440596645139</c:v>
                </c:pt>
                <c:pt idx="19923" formatCode="General">
                  <c:v>0.47551373759612497</c:v>
                </c:pt>
                <c:pt idx="19924" formatCode="General">
                  <c:v>0.46975454220368801</c:v>
                </c:pt>
                <c:pt idx="19925" formatCode="General">
                  <c:v>0.46259539150407503</c:v>
                </c:pt>
                <c:pt idx="19926" formatCode="General">
                  <c:v>0.45376138025462398</c:v>
                </c:pt>
                <c:pt idx="19927" formatCode="General">
                  <c:v>0.443816139797645</c:v>
                </c:pt>
                <c:pt idx="19928" formatCode="General">
                  <c:v>0.43338587985600702</c:v>
                </c:pt>
                <c:pt idx="19929" formatCode="General">
                  <c:v>0.423127001610204</c:v>
                </c:pt>
                <c:pt idx="19930" formatCode="General">
                  <c:v>0.41415133707456098</c:v>
                </c:pt>
                <c:pt idx="19931" formatCode="General">
                  <c:v>0.40759382994952198</c:v>
                </c:pt>
                <c:pt idx="19932" formatCode="General">
                  <c:v>0.40361087994257</c:v>
                </c:pt>
                <c:pt idx="19933" formatCode="General">
                  <c:v>0.40123583972551402</c:v>
                </c:pt>
                <c:pt idx="19934" formatCode="General">
                  <c:v>0.399359954073298</c:v>
                </c:pt>
                <c:pt idx="19935" formatCode="General">
                  <c:v>0.39733652162635802</c:v>
                </c:pt>
                <c:pt idx="19936" formatCode="General">
                  <c:v>0.39605333405607601</c:v>
                </c:pt>
                <c:pt idx="19937" formatCode="General">
                  <c:v>0.39637996848269902</c:v>
                </c:pt>
                <c:pt idx="19938" formatCode="General">
                  <c:v>0.39641088050093898</c:v>
                </c:pt>
                <c:pt idx="19939" formatCode="General">
                  <c:v>0.393763201749949</c:v>
                </c:pt>
                <c:pt idx="19940" formatCode="General">
                  <c:v>0.38786983309360601</c:v>
                </c:pt>
                <c:pt idx="19941" formatCode="General">
                  <c:v>0.37840135253431201</c:v>
                </c:pt>
                <c:pt idx="19942" formatCode="General">
                  <c:v>0.36635641705419297</c:v>
                </c:pt>
                <c:pt idx="19943" formatCode="General">
                  <c:v>0.353798241577501</c:v>
                </c:pt>
                <c:pt idx="19944" formatCode="General">
                  <c:v>0.34210261523115698</c:v>
                </c:pt>
                <c:pt idx="19945" formatCode="General">
                  <c:v>0.33116002090761798</c:v>
                </c:pt>
                <c:pt idx="19946" formatCode="General">
                  <c:v>0.31988227546019699</c:v>
                </c:pt>
                <c:pt idx="19947" formatCode="General">
                  <c:v>0.308246608410425</c:v>
                </c:pt>
                <c:pt idx="19948" formatCode="General">
                  <c:v>0.29636536915241002</c:v>
                </c:pt>
                <c:pt idx="19949" formatCode="General">
                  <c:v>0.28422630544320798</c:v>
                </c:pt>
                <c:pt idx="19950" formatCode="General">
                  <c:v>0.27224743527294698</c:v>
                </c:pt>
                <c:pt idx="19951" formatCode="General">
                  <c:v>0.26168474138033299</c:v>
                </c:pt>
                <c:pt idx="19952" formatCode="General">
                  <c:v>0.25266563721427998</c:v>
                </c:pt>
                <c:pt idx="19953" formatCode="General">
                  <c:v>0.24443027463158401</c:v>
                </c:pt>
                <c:pt idx="19954" formatCode="General">
                  <c:v>0.23715908582971801</c:v>
                </c:pt>
                <c:pt idx="19955" formatCode="General">
                  <c:v>0.230416866900716</c:v>
                </c:pt>
                <c:pt idx="19956" formatCode="General">
                  <c:v>0.22439264086708899</c:v>
                </c:pt>
                <c:pt idx="19957" formatCode="General">
                  <c:v>0.21949716819123699</c:v>
                </c:pt>
                <c:pt idx="19958" formatCode="General">
                  <c:v>0.215765910169255</c:v>
                </c:pt>
                <c:pt idx="19959" formatCode="General">
                  <c:v>0.21256698018206299</c:v>
                </c:pt>
                <c:pt idx="19960" formatCode="General">
                  <c:v>0.20892443364360599</c:v>
                </c:pt>
                <c:pt idx="19961" formatCode="General">
                  <c:v>0.204933197442971</c:v>
                </c:pt>
                <c:pt idx="19962" formatCode="General">
                  <c:v>0.20069645873656999</c:v>
                </c:pt>
                <c:pt idx="19963" formatCode="General">
                  <c:v>0.196414817913492</c:v>
                </c:pt>
                <c:pt idx="19964" formatCode="General">
                  <c:v>0.19201233332801701</c:v>
                </c:pt>
                <c:pt idx="19965" formatCode="General">
                  <c:v>0.18737583101477601</c:v>
                </c:pt>
                <c:pt idx="19966" formatCode="General">
                  <c:v>0.182417089223914</c:v>
                </c:pt>
                <c:pt idx="19967" formatCode="General">
                  <c:v>0.176683259320808</c:v>
                </c:pt>
                <c:pt idx="19968" formatCode="General">
                  <c:v>0.17008579640538701</c:v>
                </c:pt>
                <c:pt idx="19969" formatCode="General">
                  <c:v>0.162498406443912</c:v>
                </c:pt>
                <c:pt idx="19970" formatCode="General">
                  <c:v>0.15352996675245301</c:v>
                </c:pt>
                <c:pt idx="19971" formatCode="General">
                  <c:v>0.143115545053695</c:v>
                </c:pt>
                <c:pt idx="19972" formatCode="General">
                  <c:v>0.13248720306179301</c:v>
                </c:pt>
                <c:pt idx="19973" formatCode="General">
                  <c:v>0.122253588279692</c:v>
                </c:pt>
                <c:pt idx="19974" formatCode="General">
                  <c:v>0.111346801345347</c:v>
                </c:pt>
                <c:pt idx="19975" formatCode="General">
                  <c:v>9.8893898169307506E-2</c:v>
                </c:pt>
                <c:pt idx="19976" formatCode="General">
                  <c:v>8.4925777932536597E-2</c:v>
                </c:pt>
                <c:pt idx="19977" formatCode="General">
                  <c:v>7.0505322758551398E-2</c:v>
                </c:pt>
                <c:pt idx="19978" formatCode="General">
                  <c:v>5.5861898108009102E-2</c:v>
                </c:pt>
                <c:pt idx="19979" formatCode="General">
                  <c:v>4.0517020735153099E-2</c:v>
                </c:pt>
                <c:pt idx="19980" formatCode="General">
                  <c:v>2.4570226563994602E-2</c:v>
                </c:pt>
                <c:pt idx="19981" formatCode="General">
                  <c:v>8.6477321191981305E-3</c:v>
                </c:pt>
                <c:pt idx="19982" formatCode="General">
                  <c:v>-6.0704754083863799E-3</c:v>
                </c:pt>
                <c:pt idx="19983" formatCode="General">
                  <c:v>-2.0110483945899101E-2</c:v>
                </c:pt>
                <c:pt idx="19984" formatCode="General">
                  <c:v>-3.48054767227386E-2</c:v>
                </c:pt>
                <c:pt idx="19985" formatCode="General">
                  <c:v>-4.9898791979962297E-2</c:v>
                </c:pt>
                <c:pt idx="19986" formatCode="General">
                  <c:v>-6.6218102192779099E-2</c:v>
                </c:pt>
                <c:pt idx="19987" formatCode="General">
                  <c:v>-8.5682696824722196E-2</c:v>
                </c:pt>
                <c:pt idx="19988" formatCode="General">
                  <c:v>-0.108511432384876</c:v>
                </c:pt>
                <c:pt idx="19989" formatCode="General">
                  <c:v>-0.13415305195507099</c:v>
                </c:pt>
                <c:pt idx="19990" formatCode="General">
                  <c:v>-0.16201503580195001</c:v>
                </c:pt>
                <c:pt idx="19991" formatCode="General">
                  <c:v>-0.19058709732665099</c:v>
                </c:pt>
                <c:pt idx="19992" formatCode="General">
                  <c:v>-0.21777484594305099</c:v>
                </c:pt>
                <c:pt idx="19993" formatCode="General">
                  <c:v>-0.24158958518930199</c:v>
                </c:pt>
                <c:pt idx="19994" formatCode="General">
                  <c:v>-0.26181571249989299</c:v>
                </c:pt>
                <c:pt idx="19995" formatCode="General">
                  <c:v>-0.27970497924168802</c:v>
                </c:pt>
                <c:pt idx="19996" formatCode="General">
                  <c:v>-0.29498234358895797</c:v>
                </c:pt>
                <c:pt idx="19997" formatCode="General">
                  <c:v>-0.30726298066075203</c:v>
                </c:pt>
                <c:pt idx="19998" formatCode="General">
                  <c:v>-0.31687376643452098</c:v>
                </c:pt>
                <c:pt idx="19999" formatCode="General">
                  <c:v>-0.32365810537128498</c:v>
                </c:pt>
                <c:pt idx="20000" formatCode="General">
                  <c:v>-0.32817202698123499</c:v>
                </c:pt>
                <c:pt idx="20001" formatCode="General">
                  <c:v>-0.33110696025554498</c:v>
                </c:pt>
                <c:pt idx="20002" formatCode="General">
                  <c:v>-0.332887165172225</c:v>
                </c:pt>
                <c:pt idx="20003" formatCode="General">
                  <c:v>-0.33434822878952702</c:v>
                </c:pt>
                <c:pt idx="20004" formatCode="General">
                  <c:v>-0.33562481650403497</c:v>
                </c:pt>
                <c:pt idx="20005" formatCode="General">
                  <c:v>-0.33644785417904299</c:v>
                </c:pt>
                <c:pt idx="20006" formatCode="General">
                  <c:v>-0.33739352866382899</c:v>
                </c:pt>
                <c:pt idx="20007" formatCode="General">
                  <c:v>-0.33794311754599698</c:v>
                </c:pt>
                <c:pt idx="20008" formatCode="General">
                  <c:v>-0.33667477922084998</c:v>
                </c:pt>
                <c:pt idx="20009" formatCode="General">
                  <c:v>-0.33401101131712402</c:v>
                </c:pt>
                <c:pt idx="20010" formatCode="General">
                  <c:v>-0.33118305820088201</c:v>
                </c:pt>
                <c:pt idx="20011" formatCode="General">
                  <c:v>-0.32901736475305898</c:v>
                </c:pt>
                <c:pt idx="20012" formatCode="General">
                  <c:v>-0.32811274557819797</c:v>
                </c:pt>
                <c:pt idx="20013" formatCode="General">
                  <c:v>-0.32904356546822899</c:v>
                </c:pt>
                <c:pt idx="20014" formatCode="General">
                  <c:v>-0.33193677851200198</c:v>
                </c:pt>
                <c:pt idx="20015" formatCode="General">
                  <c:v>-0.33645176878752497</c:v>
                </c:pt>
                <c:pt idx="20016" formatCode="General">
                  <c:v>-0.34281729968069902</c:v>
                </c:pt>
                <c:pt idx="20017" formatCode="General">
                  <c:v>-0.35044239331076799</c:v>
                </c:pt>
                <c:pt idx="20018" formatCode="General">
                  <c:v>-0.357887824245743</c:v>
                </c:pt>
                <c:pt idx="20019" formatCode="General">
                  <c:v>-0.36454755336245998</c:v>
                </c:pt>
                <c:pt idx="20020" formatCode="General">
                  <c:v>-0.37097922578075598</c:v>
                </c:pt>
                <c:pt idx="20021" formatCode="General">
                  <c:v>-0.37798319114673001</c:v>
                </c:pt>
                <c:pt idx="20022" formatCode="General">
                  <c:v>-0.38510894833216702</c:v>
                </c:pt>
                <c:pt idx="20023" formatCode="General">
                  <c:v>-0.39130595103363103</c:v>
                </c:pt>
                <c:pt idx="20024" formatCode="General">
                  <c:v>-0.396859069220035</c:v>
                </c:pt>
                <c:pt idx="20025" formatCode="General">
                  <c:v>-0.40285168789826897</c:v>
                </c:pt>
                <c:pt idx="20026" formatCode="General">
                  <c:v>-0.41009013269922101</c:v>
                </c:pt>
                <c:pt idx="20027" formatCode="General">
                  <c:v>-0.41807114043895699</c:v>
                </c:pt>
                <c:pt idx="20028" formatCode="General">
                  <c:v>-0.42532414439814897</c:v>
                </c:pt>
                <c:pt idx="20029" formatCode="General">
                  <c:v>-0.43054788946468098</c:v>
                </c:pt>
                <c:pt idx="20030" formatCode="General">
                  <c:v>-0.43265246323128698</c:v>
                </c:pt>
                <c:pt idx="20031" formatCode="General">
                  <c:v>-0.43215536812522198</c:v>
                </c:pt>
                <c:pt idx="20032" formatCode="General">
                  <c:v>-0.43033818590407202</c:v>
                </c:pt>
                <c:pt idx="20033" formatCode="General">
                  <c:v>-0.42798470352066798</c:v>
                </c:pt>
                <c:pt idx="20034" formatCode="General">
                  <c:v>-0.42626005726203797</c:v>
                </c:pt>
                <c:pt idx="20035" formatCode="General">
                  <c:v>-0.42566041961141499</c:v>
                </c:pt>
                <c:pt idx="20036" formatCode="General">
                  <c:v>-0.42685600373823401</c:v>
                </c:pt>
                <c:pt idx="20037" formatCode="General">
                  <c:v>-0.43021089338718299</c:v>
                </c:pt>
                <c:pt idx="20038" formatCode="General">
                  <c:v>-0.435309824214486</c:v>
                </c:pt>
                <c:pt idx="20039" formatCode="General">
                  <c:v>-0.44166618480282999</c:v>
                </c:pt>
                <c:pt idx="20040" formatCode="General">
                  <c:v>-0.44817501872121801</c:v>
                </c:pt>
                <c:pt idx="20041" formatCode="General">
                  <c:v>-0.45431440542162699</c:v>
                </c:pt>
                <c:pt idx="20042" formatCode="General">
                  <c:v>-0.46044592793733802</c:v>
                </c:pt>
                <c:pt idx="20043" formatCode="General">
                  <c:v>-0.467033142875033</c:v>
                </c:pt>
                <c:pt idx="20044" formatCode="General">
                  <c:v>-0.47377066118542099</c:v>
                </c:pt>
                <c:pt idx="20045" formatCode="General">
                  <c:v>-0.47987198205757903</c:v>
                </c:pt>
                <c:pt idx="20046" formatCode="General">
                  <c:v>-0.48425290438069202</c:v>
                </c:pt>
                <c:pt idx="20047" formatCode="General">
                  <c:v>-0.48588765115163701</c:v>
                </c:pt>
                <c:pt idx="20048" formatCode="General">
                  <c:v>-0.48488141739386298</c:v>
                </c:pt>
                <c:pt idx="20049" formatCode="General">
                  <c:v>-0.48149704739056298</c:v>
                </c:pt>
                <c:pt idx="20050" formatCode="General">
                  <c:v>-0.47466389677138598</c:v>
                </c:pt>
                <c:pt idx="20051" formatCode="General">
                  <c:v>-0.46406896052871399</c:v>
                </c:pt>
                <c:pt idx="20052" formatCode="General">
                  <c:v>-0.45142274681376299</c:v>
                </c:pt>
                <c:pt idx="20053" formatCode="General">
                  <c:v>-0.43859844722035302</c:v>
                </c:pt>
                <c:pt idx="20054" formatCode="General">
                  <c:v>-0.42602522161712802</c:v>
                </c:pt>
                <c:pt idx="20055" formatCode="General">
                  <c:v>-0.41289470126014</c:v>
                </c:pt>
                <c:pt idx="20056" formatCode="General">
                  <c:v>-0.39746331274858698</c:v>
                </c:pt>
                <c:pt idx="20057" formatCode="General">
                  <c:v>-0.37970194523103401</c:v>
                </c:pt>
                <c:pt idx="20058" formatCode="General">
                  <c:v>-0.361702335981824</c:v>
                </c:pt>
                <c:pt idx="20059" formatCode="General">
                  <c:v>-0.34394303517302699</c:v>
                </c:pt>
                <c:pt idx="20060" formatCode="General">
                  <c:v>-0.32682518564887703</c:v>
                </c:pt>
                <c:pt idx="20061" formatCode="General">
                  <c:v>-0.31236162005712997</c:v>
                </c:pt>
                <c:pt idx="20062" formatCode="General">
                  <c:v>-0.30162622225982799</c:v>
                </c:pt>
                <c:pt idx="20063" formatCode="General">
                  <c:v>-0.29512761357415901</c:v>
                </c:pt>
                <c:pt idx="20064" formatCode="General">
                  <c:v>-0.29283392759480997</c:v>
                </c:pt>
                <c:pt idx="20065" formatCode="General">
                  <c:v>-0.29383024566348098</c:v>
                </c:pt>
                <c:pt idx="20066" formatCode="General">
                  <c:v>-0.29727847282590802</c:v>
                </c:pt>
                <c:pt idx="20067" formatCode="General">
                  <c:v>-0.30349566487960999</c:v>
                </c:pt>
                <c:pt idx="20068" formatCode="General">
                  <c:v>-0.31286497265476598</c:v>
                </c:pt>
                <c:pt idx="20069" formatCode="General">
                  <c:v>-0.32447260898232799</c:v>
                </c:pt>
                <c:pt idx="20070" formatCode="General">
                  <c:v>-0.33758172827905297</c:v>
                </c:pt>
                <c:pt idx="20071" formatCode="General">
                  <c:v>-0.35134005060206602</c:v>
                </c:pt>
                <c:pt idx="20072" formatCode="General">
                  <c:v>-0.36603618246840203</c:v>
                </c:pt>
                <c:pt idx="20073" formatCode="General">
                  <c:v>-0.38311557893651199</c:v>
                </c:pt>
                <c:pt idx="20074" formatCode="General">
                  <c:v>-0.401127333879228</c:v>
                </c:pt>
                <c:pt idx="20075" formatCode="General">
                  <c:v>-0.41735583804981702</c:v>
                </c:pt>
                <c:pt idx="20076" formatCode="General">
                  <c:v>-0.43026302742714301</c:v>
                </c:pt>
                <c:pt idx="20077" formatCode="General">
                  <c:v>-0.43921322699094201</c:v>
                </c:pt>
                <c:pt idx="20078" formatCode="General">
                  <c:v>-0.44427699768561901</c:v>
                </c:pt>
                <c:pt idx="20079" formatCode="General">
                  <c:v>-0.44532371832907203</c:v>
                </c:pt>
                <c:pt idx="20080" formatCode="General">
                  <c:v>-0.44249332431322203</c:v>
                </c:pt>
                <c:pt idx="20081" formatCode="General">
                  <c:v>-0.43611141174809298</c:v>
                </c:pt>
                <c:pt idx="20082" formatCode="General">
                  <c:v>-0.42608975448897701</c:v>
                </c:pt>
                <c:pt idx="20083" formatCode="General">
                  <c:v>-0.41201288469887398</c:v>
                </c:pt>
                <c:pt idx="20084" formatCode="General">
                  <c:v>-0.39533800704595601</c:v>
                </c:pt>
                <c:pt idx="20085" formatCode="General">
                  <c:v>-0.37885454422674297</c:v>
                </c:pt>
                <c:pt idx="20086" formatCode="General">
                  <c:v>-0.36436361851421301</c:v>
                </c:pt>
                <c:pt idx="20087" formatCode="General">
                  <c:v>-0.35220287474262502</c:v>
                </c:pt>
                <c:pt idx="20088" formatCode="General">
                  <c:v>-0.34201622820989702</c:v>
                </c:pt>
                <c:pt idx="20089" formatCode="General">
                  <c:v>-0.33350766639309298</c:v>
                </c:pt>
                <c:pt idx="20090" formatCode="General">
                  <c:v>-0.32707506846422801</c:v>
                </c:pt>
                <c:pt idx="20091" formatCode="General">
                  <c:v>-0.323118401189459</c:v>
                </c:pt>
                <c:pt idx="20092" formatCode="General">
                  <c:v>-0.32113435810738999</c:v>
                </c:pt>
                <c:pt idx="20093" formatCode="General">
                  <c:v>-0.32091023006675001</c:v>
                </c:pt>
                <c:pt idx="20094" formatCode="General">
                  <c:v>-0.32296767030746198</c:v>
                </c:pt>
                <c:pt idx="20095" formatCode="General">
                  <c:v>-0.327134263514544</c:v>
                </c:pt>
                <c:pt idx="20096" formatCode="General">
                  <c:v>-0.331636886805458</c:v>
                </c:pt>
                <c:pt idx="20097" formatCode="General">
                  <c:v>-0.335531897107815</c:v>
                </c:pt>
                <c:pt idx="20098" formatCode="General">
                  <c:v>-0.33805233785263</c:v>
                </c:pt>
                <c:pt idx="20099" formatCode="General">
                  <c:v>-0.33864888042039198</c:v>
                </c:pt>
                <c:pt idx="20100" formatCode="General">
                  <c:v>-0.33812019448873198</c:v>
                </c:pt>
                <c:pt idx="20101" formatCode="General">
                  <c:v>-0.33709512560367799</c:v>
                </c:pt>
                <c:pt idx="20102" formatCode="General">
                  <c:v>-0.33549651492596699</c:v>
                </c:pt>
                <c:pt idx="20103" formatCode="General">
                  <c:v>-0.33255849124877401</c:v>
                </c:pt>
                <c:pt idx="20104" formatCode="General">
                  <c:v>-0.32832995685913302</c:v>
                </c:pt>
                <c:pt idx="20105" formatCode="General">
                  <c:v>-0.32327777037234501</c:v>
                </c:pt>
                <c:pt idx="20106" formatCode="General">
                  <c:v>-0.317745926014184</c:v>
                </c:pt>
                <c:pt idx="20107" formatCode="General">
                  <c:v>-0.31192521501037901</c:v>
                </c:pt>
                <c:pt idx="20108" formatCode="General">
                  <c:v>-0.305346195738119</c:v>
                </c:pt>
                <c:pt idx="20109" formatCode="General">
                  <c:v>-0.298324353910149</c:v>
                </c:pt>
                <c:pt idx="20110" formatCode="General">
                  <c:v>-0.29155076316621598</c:v>
                </c:pt>
                <c:pt idx="20111" formatCode="General">
                  <c:v>-0.28526964843744901</c:v>
                </c:pt>
                <c:pt idx="20112" formatCode="General">
                  <c:v>-0.27889166032609303</c:v>
                </c:pt>
                <c:pt idx="20113" formatCode="General">
                  <c:v>-0.27167853762210897</c:v>
                </c:pt>
                <c:pt idx="20114" formatCode="General">
                  <c:v>-0.26408092115034498</c:v>
                </c:pt>
                <c:pt idx="20115" formatCode="General">
                  <c:v>-0.25798018730016598</c:v>
                </c:pt>
                <c:pt idx="20116" formatCode="General">
                  <c:v>-0.25399623157871898</c:v>
                </c:pt>
                <c:pt idx="20117" formatCode="General">
                  <c:v>-0.25120449649288501</c:v>
                </c:pt>
                <c:pt idx="20118" formatCode="General">
                  <c:v>-0.24860578009920201</c:v>
                </c:pt>
                <c:pt idx="20119" formatCode="General">
                  <c:v>-0.24535201828182401</c:v>
                </c:pt>
                <c:pt idx="20120" formatCode="General">
                  <c:v>-0.24121877904362099</c:v>
                </c:pt>
                <c:pt idx="20121" formatCode="General">
                  <c:v>-0.236035795408605</c:v>
                </c:pt>
                <c:pt idx="20122" formatCode="General">
                  <c:v>-0.229762019019675</c:v>
                </c:pt>
                <c:pt idx="20123" formatCode="General">
                  <c:v>-0.222173707962667</c:v>
                </c:pt>
                <c:pt idx="20124" formatCode="General">
                  <c:v>-0.21365591408641799</c:v>
                </c:pt>
                <c:pt idx="20125" formatCode="General">
                  <c:v>-0.20421877597094801</c:v>
                </c:pt>
                <c:pt idx="20126" formatCode="General">
                  <c:v>-0.193318790075936</c:v>
                </c:pt>
                <c:pt idx="20127" formatCode="General">
                  <c:v>-0.18196861436808801</c:v>
                </c:pt>
                <c:pt idx="20128" formatCode="General">
                  <c:v>-0.17185252620056099</c:v>
                </c:pt>
                <c:pt idx="20129" formatCode="General">
                  <c:v>-0.163834407351861</c:v>
                </c:pt>
                <c:pt idx="20130" formatCode="General">
                  <c:v>-0.157663479271066</c:v>
                </c:pt>
                <c:pt idx="20131" formatCode="General">
                  <c:v>-0.152814004978721</c:v>
                </c:pt>
                <c:pt idx="20132" formatCode="General">
                  <c:v>-0.14908799528043301</c:v>
                </c:pt>
                <c:pt idx="20133" formatCode="General">
                  <c:v>-0.145397599773915</c:v>
                </c:pt>
                <c:pt idx="20134" formatCode="General">
                  <c:v>-0.141236490541543</c:v>
                </c:pt>
                <c:pt idx="20135" formatCode="General">
                  <c:v>-0.13702306901046199</c:v>
                </c:pt>
                <c:pt idx="20136" formatCode="General">
                  <c:v>-0.13305706026452199</c:v>
                </c:pt>
                <c:pt idx="20137" formatCode="General">
                  <c:v>-0.12926615617110401</c:v>
                </c:pt>
                <c:pt idx="20138" formatCode="General">
                  <c:v>-0.12466963648113299</c:v>
                </c:pt>
                <c:pt idx="20139" formatCode="General">
                  <c:v>-0.118506446480804</c:v>
                </c:pt>
                <c:pt idx="20140" formatCode="General">
                  <c:v>-0.11077287369397699</c:v>
                </c:pt>
                <c:pt idx="20141" formatCode="General">
                  <c:v>-0.101901420533635</c:v>
                </c:pt>
                <c:pt idx="20142" formatCode="General">
                  <c:v>-9.2534642512263607E-2</c:v>
                </c:pt>
                <c:pt idx="20143" formatCode="General">
                  <c:v>-8.2580856154441801E-2</c:v>
                </c:pt>
                <c:pt idx="20144" formatCode="General">
                  <c:v>-7.1325940384657893E-2</c:v>
                </c:pt>
                <c:pt idx="20145" formatCode="General">
                  <c:v>-5.8843873819844197E-2</c:v>
                </c:pt>
                <c:pt idx="20146" formatCode="General">
                  <c:v>-4.6167728969037397E-2</c:v>
                </c:pt>
                <c:pt idx="20147" formatCode="General">
                  <c:v>-3.3315661459737897E-2</c:v>
                </c:pt>
                <c:pt idx="20148" formatCode="General">
                  <c:v>-1.9922945521349399E-2</c:v>
                </c:pt>
                <c:pt idx="20149" formatCode="General">
                  <c:v>-6.6094435254921598E-3</c:v>
                </c:pt>
                <c:pt idx="20150" formatCode="General">
                  <c:v>6.82284013101867E-3</c:v>
                </c:pt>
                <c:pt idx="20151" formatCode="General">
                  <c:v>2.0129307097877702E-2</c:v>
                </c:pt>
                <c:pt idx="20152" formatCode="General">
                  <c:v>3.2304885028617399E-2</c:v>
                </c:pt>
                <c:pt idx="20153" formatCode="General">
                  <c:v>4.31250564279161E-2</c:v>
                </c:pt>
                <c:pt idx="20154" formatCode="General">
                  <c:v>5.2710038743134902E-2</c:v>
                </c:pt>
                <c:pt idx="20155" formatCode="General">
                  <c:v>6.16935071133555E-2</c:v>
                </c:pt>
                <c:pt idx="20156" formatCode="General">
                  <c:v>7.03030582228302E-2</c:v>
                </c:pt>
                <c:pt idx="20157" formatCode="General">
                  <c:v>7.8856298251119297E-2</c:v>
                </c:pt>
                <c:pt idx="20158" formatCode="General">
                  <c:v>8.7580773765165695E-2</c:v>
                </c:pt>
                <c:pt idx="20159" formatCode="General">
                  <c:v>9.6300545867853998E-2</c:v>
                </c:pt>
                <c:pt idx="20160" formatCode="General">
                  <c:v>0.10529557734116</c:v>
                </c:pt>
                <c:pt idx="20161" formatCode="General">
                  <c:v>0.11480827332265001</c:v>
                </c:pt>
                <c:pt idx="20162" formatCode="General">
                  <c:v>0.124649536337076</c:v>
                </c:pt>
                <c:pt idx="20163" formatCode="General">
                  <c:v>0.135646847299359</c:v>
                </c:pt>
                <c:pt idx="20164" formatCode="General">
                  <c:v>0.14844844121799999</c:v>
                </c:pt>
                <c:pt idx="20165" formatCode="General">
                  <c:v>0.161877993847588</c:v>
                </c:pt>
                <c:pt idx="20166" formatCode="General">
                  <c:v>0.175787358667543</c:v>
                </c:pt>
                <c:pt idx="20167" formatCode="General">
                  <c:v>0.19077797396757401</c:v>
                </c:pt>
                <c:pt idx="20168" formatCode="General">
                  <c:v>0.20577747383377601</c:v>
                </c:pt>
                <c:pt idx="20169" formatCode="General">
                  <c:v>0.21990370587369201</c:v>
                </c:pt>
                <c:pt idx="20170" formatCode="General">
                  <c:v>0.233568510104603</c:v>
                </c:pt>
                <c:pt idx="20171" formatCode="General">
                  <c:v>0.24700929864696</c:v>
                </c:pt>
                <c:pt idx="20172" formatCode="General">
                  <c:v>0.25960509975173002</c:v>
                </c:pt>
                <c:pt idx="20173" formatCode="General">
                  <c:v>0.27085048059789202</c:v>
                </c:pt>
                <c:pt idx="20174" formatCode="General">
                  <c:v>0.28080906212572299</c:v>
                </c:pt>
                <c:pt idx="20175" formatCode="General">
                  <c:v>0.28934781060828002</c:v>
                </c:pt>
                <c:pt idx="20176" formatCode="General">
                  <c:v>0.29733997162874398</c:v>
                </c:pt>
                <c:pt idx="20177" formatCode="General">
                  <c:v>0.30678535821412001</c:v>
                </c:pt>
                <c:pt idx="20178" formatCode="General">
                  <c:v>0.318552299909593</c:v>
                </c:pt>
                <c:pt idx="20179" formatCode="General">
                  <c:v>0.33285818084339702</c:v>
                </c:pt>
                <c:pt idx="20180" formatCode="General">
                  <c:v>0.34969624936759702</c:v>
                </c:pt>
                <c:pt idx="20181" formatCode="General">
                  <c:v>0.36735624738893602</c:v>
                </c:pt>
                <c:pt idx="20182" formatCode="General">
                  <c:v>0.383641431235279</c:v>
                </c:pt>
                <c:pt idx="20183" formatCode="General">
                  <c:v>0.39782915720830297</c:v>
                </c:pt>
                <c:pt idx="20184" formatCode="General">
                  <c:v>0.41095722054929301</c:v>
                </c:pt>
                <c:pt idx="20185" formatCode="General">
                  <c:v>0.42316710855726197</c:v>
                </c:pt>
                <c:pt idx="20186" formatCode="General">
                  <c:v>0.43400986667253399</c:v>
                </c:pt>
                <c:pt idx="20187" formatCode="General">
                  <c:v>0.44329564854717801</c:v>
                </c:pt>
                <c:pt idx="20188" formatCode="General">
                  <c:v>0.45047082205740502</c:v>
                </c:pt>
                <c:pt idx="20189" formatCode="General">
                  <c:v>0.45541656327805602</c:v>
                </c:pt>
                <c:pt idx="20190" formatCode="General">
                  <c:v>0.45833776494386302</c:v>
                </c:pt>
                <c:pt idx="20191" formatCode="General">
                  <c:v>0.45954675673386902</c:v>
                </c:pt>
                <c:pt idx="20192" formatCode="General">
                  <c:v>0.45864783173498802</c:v>
                </c:pt>
                <c:pt idx="20193" formatCode="General">
                  <c:v>0.45598482612789798</c:v>
                </c:pt>
                <c:pt idx="20194" formatCode="General">
                  <c:v>0.45325730511803197</c:v>
                </c:pt>
                <c:pt idx="20195" formatCode="General">
                  <c:v>0.45166550911976799</c:v>
                </c:pt>
                <c:pt idx="20196" formatCode="General">
                  <c:v>0.45182526736762602</c:v>
                </c:pt>
                <c:pt idx="20197" formatCode="General">
                  <c:v>0.45443194540035298</c:v>
                </c:pt>
                <c:pt idx="20198" formatCode="General">
                  <c:v>0.45940490841831599</c:v>
                </c:pt>
                <c:pt idx="20199" formatCode="General">
                  <c:v>0.465972934061407</c:v>
                </c:pt>
                <c:pt idx="20200" formatCode="General">
                  <c:v>0.47471600625744897</c:v>
                </c:pt>
                <c:pt idx="20201" formatCode="General">
                  <c:v>0.48654866855449702</c:v>
                </c:pt>
                <c:pt idx="20202" formatCode="General">
                  <c:v>0.50140847296114099</c:v>
                </c:pt>
                <c:pt idx="20203" formatCode="General">
                  <c:v>0.51810154406333397</c:v>
                </c:pt>
                <c:pt idx="20204" formatCode="General">
                  <c:v>0.53484609686219198</c:v>
                </c:pt>
                <c:pt idx="20205" formatCode="General">
                  <c:v>0.55099779665373305</c:v>
                </c:pt>
                <c:pt idx="20206" formatCode="General">
                  <c:v>0.566450275862449</c:v>
                </c:pt>
                <c:pt idx="20207" formatCode="General">
                  <c:v>0.57992057236848904</c:v>
                </c:pt>
                <c:pt idx="20208" formatCode="General">
                  <c:v>0.58997084883226603</c:v>
                </c:pt>
                <c:pt idx="20209" formatCode="General">
                  <c:v>0.59627587055006304</c:v>
                </c:pt>
                <c:pt idx="20210" formatCode="General">
                  <c:v>0.59962480137728402</c:v>
                </c:pt>
                <c:pt idx="20211" formatCode="General">
                  <c:v>0.60113994278901295</c:v>
                </c:pt>
                <c:pt idx="20212" formatCode="General">
                  <c:v>0.60166556459745801</c:v>
                </c:pt>
                <c:pt idx="20213" formatCode="General">
                  <c:v>0.60165627872301997</c:v>
                </c:pt>
                <c:pt idx="20214" formatCode="General">
                  <c:v>0.60052455615259503</c:v>
                </c:pt>
                <c:pt idx="20215" formatCode="General">
                  <c:v>0.59730798128603102</c:v>
                </c:pt>
                <c:pt idx="20216" formatCode="General">
                  <c:v>0.59154416489212602</c:v>
                </c:pt>
                <c:pt idx="20217" formatCode="General">
                  <c:v>0.58344691361670897</c:v>
                </c:pt>
                <c:pt idx="20218" formatCode="General">
                  <c:v>0.57397070379757598</c:v>
                </c:pt>
                <c:pt idx="20219" formatCode="General">
                  <c:v>0.56396757896290395</c:v>
                </c:pt>
                <c:pt idx="20220" formatCode="General">
                  <c:v>0.55400546278691898</c:v>
                </c:pt>
                <c:pt idx="20221" formatCode="General">
                  <c:v>0.544873325088299</c:v>
                </c:pt>
                <c:pt idx="20222" formatCode="General">
                  <c:v>0.53646906177142295</c:v>
                </c:pt>
                <c:pt idx="20223" formatCode="General">
                  <c:v>0.52811431096959405</c:v>
                </c:pt>
                <c:pt idx="20224" formatCode="General">
                  <c:v>0.51905620721373302</c:v>
                </c:pt>
                <c:pt idx="20225" formatCode="General">
                  <c:v>0.50862406350100497</c:v>
                </c:pt>
                <c:pt idx="20226" formatCode="General">
                  <c:v>0.49790747474320302</c:v>
                </c:pt>
                <c:pt idx="20227" formatCode="General">
                  <c:v>0.48788922215824598</c:v>
                </c:pt>
                <c:pt idx="20228" formatCode="General">
                  <c:v>0.47821591696584398</c:v>
                </c:pt>
                <c:pt idx="20229" formatCode="General">
                  <c:v>0.469175579878365</c:v>
                </c:pt>
                <c:pt idx="20230" formatCode="General">
                  <c:v>0.46118578346822098</c:v>
                </c:pt>
                <c:pt idx="20231" formatCode="General">
                  <c:v>0.45446037075944901</c:v>
                </c:pt>
                <c:pt idx="20232" formatCode="General">
                  <c:v>0.45016346306259297</c:v>
                </c:pt>
                <c:pt idx="20233" formatCode="General">
                  <c:v>0.44904754922853701</c:v>
                </c:pt>
                <c:pt idx="20234" formatCode="General">
                  <c:v>0.45097220560318801</c:v>
                </c:pt>
                <c:pt idx="20235" formatCode="General">
                  <c:v>0.45618306885246501</c:v>
                </c:pt>
                <c:pt idx="20236" formatCode="General">
                  <c:v>0.464024065121102</c:v>
                </c:pt>
                <c:pt idx="20237" formatCode="General">
                  <c:v>0.47304163687085898</c:v>
                </c:pt>
                <c:pt idx="20238" formatCode="General">
                  <c:v>0.48177172258883999</c:v>
                </c:pt>
                <c:pt idx="20239" formatCode="General">
                  <c:v>0.48973925287466902</c:v>
                </c:pt>
                <c:pt idx="20240" formatCode="General">
                  <c:v>0.49735067850177</c:v>
                </c:pt>
                <c:pt idx="20241" formatCode="General">
                  <c:v>0.50400348988324295</c:v>
                </c:pt>
                <c:pt idx="20242" formatCode="General">
                  <c:v>0.50932190748853301</c:v>
                </c:pt>
                <c:pt idx="20243" formatCode="General">
                  <c:v>0.51363623201944097</c:v>
                </c:pt>
                <c:pt idx="20244" formatCode="General">
                  <c:v>0.51673300133700195</c:v>
                </c:pt>
                <c:pt idx="20245" formatCode="General">
                  <c:v>0.51758539128123104</c:v>
                </c:pt>
                <c:pt idx="20246" formatCode="General">
                  <c:v>0.51594035552311501</c:v>
                </c:pt>
                <c:pt idx="20247" formatCode="General">
                  <c:v>0.51237616058440805</c:v>
                </c:pt>
                <c:pt idx="20248" formatCode="General">
                  <c:v>0.50678746835857802</c:v>
                </c:pt>
                <c:pt idx="20249" formatCode="General">
                  <c:v>0.49868719125493399</c:v>
                </c:pt>
                <c:pt idx="20250" formatCode="General">
                  <c:v>0.48834077496921802</c:v>
                </c:pt>
                <c:pt idx="20251" formatCode="General">
                  <c:v>0.47639613985394702</c:v>
                </c:pt>
                <c:pt idx="20252" formatCode="General">
                  <c:v>0.46355029765807299</c:v>
                </c:pt>
                <c:pt idx="20253" formatCode="General">
                  <c:v>0.45062496904108301</c:v>
                </c:pt>
                <c:pt idx="20254" formatCode="General">
                  <c:v>0.43793940781399998</c:v>
                </c:pt>
                <c:pt idx="20255" formatCode="General">
                  <c:v>0.42504454435147698</c:v>
                </c:pt>
                <c:pt idx="20256" formatCode="General">
                  <c:v>0.41144199311542301</c:v>
                </c:pt>
                <c:pt idx="20257" formatCode="General">
                  <c:v>0.396968335045565</c:v>
                </c:pt>
                <c:pt idx="20258" formatCode="General">
                  <c:v>0.38142689217792303</c:v>
                </c:pt>
                <c:pt idx="20259" formatCode="General">
                  <c:v>0.36441001676305201</c:v>
                </c:pt>
                <c:pt idx="20260" formatCode="General">
                  <c:v>0.34637723310035401</c:v>
                </c:pt>
                <c:pt idx="20261" formatCode="General">
                  <c:v>0.32867968561864302</c:v>
                </c:pt>
                <c:pt idx="20262" formatCode="General">
                  <c:v>0.312198652016416</c:v>
                </c:pt>
                <c:pt idx="20263" formatCode="General">
                  <c:v>0.29748938910649703</c:v>
                </c:pt>
                <c:pt idx="20264" formatCode="General">
                  <c:v>0.28455046962180103</c:v>
                </c:pt>
                <c:pt idx="20265" formatCode="General">
                  <c:v>0.27316773764107399</c:v>
                </c:pt>
                <c:pt idx="20266" formatCode="General">
                  <c:v>0.26333390323705302</c:v>
                </c:pt>
                <c:pt idx="20267" formatCode="General">
                  <c:v>0.25469819449431602</c:v>
                </c:pt>
                <c:pt idx="20268" formatCode="General">
                  <c:v>0.24653813464371499</c:v>
                </c:pt>
                <c:pt idx="20269" formatCode="General">
                  <c:v>0.23850334325047101</c:v>
                </c:pt>
                <c:pt idx="20270" formatCode="General">
                  <c:v>0.23126017795727999</c:v>
                </c:pt>
                <c:pt idx="20271" formatCode="General">
                  <c:v>0.22498998366509501</c:v>
                </c:pt>
                <c:pt idx="20272" formatCode="General">
                  <c:v>0.21889499663804399</c:v>
                </c:pt>
                <c:pt idx="20273" formatCode="General">
                  <c:v>0.21312717625709199</c:v>
                </c:pt>
                <c:pt idx="20274" formatCode="General">
                  <c:v>0.20770484324293401</c:v>
                </c:pt>
                <c:pt idx="20275" formatCode="General">
                  <c:v>0.20161719044394599</c:v>
                </c:pt>
                <c:pt idx="20276" formatCode="General">
                  <c:v>0.19393499582342799</c:v>
                </c:pt>
                <c:pt idx="20277" formatCode="General">
                  <c:v>0.184785563289907</c:v>
                </c:pt>
                <c:pt idx="20278" formatCode="General">
                  <c:v>0.17483136105682801</c:v>
                </c:pt>
                <c:pt idx="20279" formatCode="General">
                  <c:v>0.16468133720730899</c:v>
                </c:pt>
                <c:pt idx="20280" formatCode="General">
                  <c:v>0.15491771492564299</c:v>
                </c:pt>
                <c:pt idx="20281" formatCode="General">
                  <c:v>0.14570150575843299</c:v>
                </c:pt>
                <c:pt idx="20282" formatCode="General">
                  <c:v>0.13751571862711301</c:v>
                </c:pt>
                <c:pt idx="20283" formatCode="General">
                  <c:v>0.131405285361086</c:v>
                </c:pt>
                <c:pt idx="20284" formatCode="General">
                  <c:v>0.128198281559634</c:v>
                </c:pt>
                <c:pt idx="20285" formatCode="General">
                  <c:v>0.12712049894278099</c:v>
                </c:pt>
                <c:pt idx="20286" formatCode="General">
                  <c:v>0.126382150783514</c:v>
                </c:pt>
                <c:pt idx="20287" formatCode="General">
                  <c:v>0.124400183245723</c:v>
                </c:pt>
                <c:pt idx="20288" formatCode="General">
                  <c:v>0.12000297903374101</c:v>
                </c:pt>
                <c:pt idx="20289" formatCode="General">
                  <c:v>0.113312456123758</c:v>
                </c:pt>
                <c:pt idx="20290" formatCode="General">
                  <c:v>0.104045725066484</c:v>
                </c:pt>
                <c:pt idx="20291" formatCode="General">
                  <c:v>9.1149173094530994E-2</c:v>
                </c:pt>
                <c:pt idx="20292" formatCode="General">
                  <c:v>7.5039745396571503E-2</c:v>
                </c:pt>
                <c:pt idx="20293" formatCode="General">
                  <c:v>5.75074287983161E-2</c:v>
                </c:pt>
                <c:pt idx="20294" formatCode="General">
                  <c:v>3.99050474618034E-2</c:v>
                </c:pt>
                <c:pt idx="20295" formatCode="General">
                  <c:v>2.18545326954993E-2</c:v>
                </c:pt>
                <c:pt idx="20296" formatCode="General">
                  <c:v>2.65492828924821E-3</c:v>
                </c:pt>
                <c:pt idx="20297" formatCode="General">
                  <c:v>-1.7666567055845898E-2</c:v>
                </c:pt>
                <c:pt idx="20298" formatCode="General">
                  <c:v>-3.8696427027215201E-2</c:v>
                </c:pt>
                <c:pt idx="20299" formatCode="General">
                  <c:v>-5.9165614447319402E-2</c:v>
                </c:pt>
                <c:pt idx="20300" formatCode="General">
                  <c:v>-7.7778610616730096E-2</c:v>
                </c:pt>
                <c:pt idx="20301" formatCode="General">
                  <c:v>-9.4247122347020096E-2</c:v>
                </c:pt>
                <c:pt idx="20302" formatCode="General">
                  <c:v>-0.108557721571982</c:v>
                </c:pt>
                <c:pt idx="20303" formatCode="General">
                  <c:v>-0.120688794423989</c:v>
                </c:pt>
                <c:pt idx="20304" formatCode="General">
                  <c:v>-0.131027994572083</c:v>
                </c:pt>
                <c:pt idx="20305" formatCode="General">
                  <c:v>-0.140459133076307</c:v>
                </c:pt>
                <c:pt idx="20306" formatCode="General">
                  <c:v>-0.149584961327308</c:v>
                </c:pt>
                <c:pt idx="20307" formatCode="General">
                  <c:v>-0.158521351210201</c:v>
                </c:pt>
                <c:pt idx="20308" formatCode="General">
                  <c:v>-0.167427511225411</c:v>
                </c:pt>
                <c:pt idx="20309" formatCode="General">
                  <c:v>-0.177612851015572</c:v>
                </c:pt>
                <c:pt idx="20310" formatCode="General">
                  <c:v>-0.190274191605589</c:v>
                </c:pt>
                <c:pt idx="20311" formatCode="General">
                  <c:v>-0.20489282911487999</c:v>
                </c:pt>
                <c:pt idx="20312" formatCode="General">
                  <c:v>-0.22106902268280801</c:v>
                </c:pt>
                <c:pt idx="20313" formatCode="General">
                  <c:v>-0.238862381769335</c:v>
                </c:pt>
                <c:pt idx="20314" formatCode="General">
                  <c:v>-0.25731164010697</c:v>
                </c:pt>
                <c:pt idx="20315" formatCode="General">
                  <c:v>-0.27501989850534603</c:v>
                </c:pt>
                <c:pt idx="20316" formatCode="General">
                  <c:v>-0.29103952082380202</c:v>
                </c:pt>
                <c:pt idx="20317" formatCode="General">
                  <c:v>-0.304745842145275</c:v>
                </c:pt>
                <c:pt idx="20318" formatCode="General">
                  <c:v>-0.316503441509557</c:v>
                </c:pt>
                <c:pt idx="20319" formatCode="General">
                  <c:v>-0.32716196760500299</c:v>
                </c:pt>
                <c:pt idx="20320" formatCode="General">
                  <c:v>-0.33638608667598202</c:v>
                </c:pt>
                <c:pt idx="20321" formatCode="General">
                  <c:v>-0.343125507778968</c:v>
                </c:pt>
                <c:pt idx="20322" formatCode="General">
                  <c:v>-0.347655290768562</c:v>
                </c:pt>
                <c:pt idx="20323" formatCode="General">
                  <c:v>-0.35122780404746301</c:v>
                </c:pt>
                <c:pt idx="20324" formatCode="General">
                  <c:v>-0.35393209002752901</c:v>
                </c:pt>
                <c:pt idx="20325" formatCode="General">
                  <c:v>-0.354994462094121</c:v>
                </c:pt>
                <c:pt idx="20326" formatCode="General">
                  <c:v>-0.35418315213505602</c:v>
                </c:pt>
                <c:pt idx="20327" formatCode="General">
                  <c:v>-0.35136361340954297</c:v>
                </c:pt>
                <c:pt idx="20328" formatCode="General">
                  <c:v>-0.34577275953478398</c:v>
                </c:pt>
                <c:pt idx="20329" formatCode="General">
                  <c:v>-0.33845544014502899</c:v>
                </c:pt>
                <c:pt idx="20330" formatCode="General">
                  <c:v>-0.33074166790991899</c:v>
                </c:pt>
                <c:pt idx="20331" formatCode="General">
                  <c:v>-0.323528587453428</c:v>
                </c:pt>
                <c:pt idx="20332" formatCode="General">
                  <c:v>-0.31891913540091998</c:v>
                </c:pt>
                <c:pt idx="20333" formatCode="General">
                  <c:v>-0.31876279316267903</c:v>
                </c:pt>
                <c:pt idx="20334" formatCode="General">
                  <c:v>-0.32238433214571099</c:v>
                </c:pt>
                <c:pt idx="20335" formatCode="General">
                  <c:v>-0.327832999367625</c:v>
                </c:pt>
                <c:pt idx="20336" formatCode="General">
                  <c:v>-0.33407243385143398</c:v>
                </c:pt>
                <c:pt idx="20337" formatCode="General">
                  <c:v>-0.34088945513596702</c:v>
                </c:pt>
                <c:pt idx="20338" formatCode="General">
                  <c:v>-0.34925549724854299</c:v>
                </c:pt>
                <c:pt idx="20339" formatCode="General">
                  <c:v>-0.35924679527971298</c:v>
                </c:pt>
                <c:pt idx="20340" formatCode="General">
                  <c:v>-0.37030975676189798</c:v>
                </c:pt>
                <c:pt idx="20341" formatCode="General">
                  <c:v>-0.38227070018938802</c:v>
                </c:pt>
                <c:pt idx="20342" formatCode="General">
                  <c:v>-0.39455691755995098</c:v>
                </c:pt>
                <c:pt idx="20343" formatCode="General">
                  <c:v>-0.40590645173790801</c:v>
                </c:pt>
                <c:pt idx="20344" formatCode="General">
                  <c:v>-0.41561195242749699</c:v>
                </c:pt>
                <c:pt idx="20345" formatCode="General">
                  <c:v>-0.42355921539619001</c:v>
                </c:pt>
                <c:pt idx="20346" formatCode="General">
                  <c:v>-0.43029841225346099</c:v>
                </c:pt>
                <c:pt idx="20347" formatCode="General">
                  <c:v>-0.436423472061026</c:v>
                </c:pt>
                <c:pt idx="20348" formatCode="General">
                  <c:v>-0.44228769321891198</c:v>
                </c:pt>
                <c:pt idx="20349" formatCode="General">
                  <c:v>-0.44787089862913798</c:v>
                </c:pt>
                <c:pt idx="20350" formatCode="General">
                  <c:v>-0.45238295140148599</c:v>
                </c:pt>
                <c:pt idx="20351" formatCode="General">
                  <c:v>-0.455063571151679</c:v>
                </c:pt>
                <c:pt idx="20352" formatCode="General">
                  <c:v>-0.45643466392014798</c:v>
                </c:pt>
                <c:pt idx="20353" formatCode="General">
                  <c:v>-0.45721399945958302</c:v>
                </c:pt>
                <c:pt idx="20354" formatCode="General">
                  <c:v>-0.45754385410096698</c:v>
                </c:pt>
                <c:pt idx="20355" formatCode="General">
                  <c:v>-0.457530160658499</c:v>
                </c:pt>
                <c:pt idx="20356" formatCode="General">
                  <c:v>-0.45720982403128502</c:v>
                </c:pt>
                <c:pt idx="20357" formatCode="General">
                  <c:v>-0.45733781511017502</c:v>
                </c:pt>
                <c:pt idx="20358" formatCode="General">
                  <c:v>-0.45888596703450002</c:v>
                </c:pt>
                <c:pt idx="20359" formatCode="General">
                  <c:v>-0.462013928417772</c:v>
                </c:pt>
                <c:pt idx="20360" formatCode="General">
                  <c:v>-0.46629758176362202</c:v>
                </c:pt>
                <c:pt idx="20361" formatCode="General">
                  <c:v>-0.47163084760124702</c:v>
                </c:pt>
                <c:pt idx="20362" formatCode="General">
                  <c:v>-0.47779497878493599</c:v>
                </c:pt>
                <c:pt idx="20363" formatCode="General">
                  <c:v>-0.48344016648466198</c:v>
                </c:pt>
                <c:pt idx="20364" formatCode="General">
                  <c:v>-0.487472576378428</c:v>
                </c:pt>
                <c:pt idx="20365" formatCode="General">
                  <c:v>-0.489844985676055</c:v>
                </c:pt>
                <c:pt idx="20366" formatCode="General">
                  <c:v>-0.49043833424998001</c:v>
                </c:pt>
                <c:pt idx="20367" formatCode="General">
                  <c:v>-0.48906865900494001</c:v>
                </c:pt>
                <c:pt idx="20368" formatCode="General">
                  <c:v>-0.48595050599669498</c:v>
                </c:pt>
                <c:pt idx="20369" formatCode="General">
                  <c:v>-0.48157364345199599</c:v>
                </c:pt>
                <c:pt idx="20370" formatCode="General">
                  <c:v>-0.47626427449013697</c:v>
                </c:pt>
                <c:pt idx="20371" formatCode="General">
                  <c:v>-0.47089512615023899</c:v>
                </c:pt>
                <c:pt idx="20372" formatCode="General">
                  <c:v>-0.466184570898448</c:v>
                </c:pt>
                <c:pt idx="20373" formatCode="General">
                  <c:v>-0.46206578115453101</c:v>
                </c:pt>
                <c:pt idx="20374" formatCode="General">
                  <c:v>-0.45854485262445599</c:v>
                </c:pt>
                <c:pt idx="20375" formatCode="General">
                  <c:v>-0.45579739695820698</c:v>
                </c:pt>
                <c:pt idx="20376" formatCode="General">
                  <c:v>-0.45313436124384199</c:v>
                </c:pt>
                <c:pt idx="20377" formatCode="General">
                  <c:v>-0.44974158428931599</c:v>
                </c:pt>
                <c:pt idx="20378" formatCode="General">
                  <c:v>-0.44559417492228598</c:v>
                </c:pt>
                <c:pt idx="20379" formatCode="General">
                  <c:v>-0.44147117280215598</c:v>
                </c:pt>
                <c:pt idx="20380" formatCode="General">
                  <c:v>-0.43803874113066499</c:v>
                </c:pt>
                <c:pt idx="20381" formatCode="General">
                  <c:v>-0.43484293713317101</c:v>
                </c:pt>
                <c:pt idx="20382" formatCode="General">
                  <c:v>-0.431136972960382</c:v>
                </c:pt>
                <c:pt idx="20383" formatCode="General">
                  <c:v>-0.42665636322493999</c:v>
                </c:pt>
                <c:pt idx="20384" formatCode="General">
                  <c:v>-0.42160164944781803</c:v>
                </c:pt>
                <c:pt idx="20385" formatCode="General">
                  <c:v>-0.41599899492049702</c:v>
                </c:pt>
                <c:pt idx="20386" formatCode="General">
                  <c:v>-0.409310780718528</c:v>
                </c:pt>
                <c:pt idx="20387" formatCode="General">
                  <c:v>-0.40146639214019803</c:v>
                </c:pt>
                <c:pt idx="20388" formatCode="General">
                  <c:v>-0.391933068326006</c:v>
                </c:pt>
                <c:pt idx="20389" formatCode="General">
                  <c:v>-0.38092158393858999</c:v>
                </c:pt>
                <c:pt idx="20390" formatCode="General">
                  <c:v>-0.36959151021289299</c:v>
                </c:pt>
                <c:pt idx="20391" formatCode="General">
                  <c:v>-0.35911860428601899</c:v>
                </c:pt>
                <c:pt idx="20392" formatCode="General">
                  <c:v>-0.350616508182019</c:v>
                </c:pt>
                <c:pt idx="20393" formatCode="General">
                  <c:v>-0.34412125631531998</c:v>
                </c:pt>
                <c:pt idx="20394" formatCode="General">
                  <c:v>-0.33886174751723402</c:v>
                </c:pt>
                <c:pt idx="20395" formatCode="General">
                  <c:v>-0.33429270873018602</c:v>
                </c:pt>
                <c:pt idx="20396" formatCode="General">
                  <c:v>-0.33029439862842103</c:v>
                </c:pt>
                <c:pt idx="20397" formatCode="General">
                  <c:v>-0.32643845203514199</c:v>
                </c:pt>
                <c:pt idx="20398" formatCode="General">
                  <c:v>-0.32266032284066398</c:v>
                </c:pt>
                <c:pt idx="20399" formatCode="General">
                  <c:v>-0.31885276337680002</c:v>
                </c:pt>
                <c:pt idx="20400" formatCode="General">
                  <c:v>-0.31568107064909701</c:v>
                </c:pt>
                <c:pt idx="20401" formatCode="General">
                  <c:v>-0.31357239419945498</c:v>
                </c:pt>
                <c:pt idx="20402" formatCode="General">
                  <c:v>-0.311470632375137</c:v>
                </c:pt>
                <c:pt idx="20403" formatCode="General">
                  <c:v>-0.30916330262915198</c:v>
                </c:pt>
                <c:pt idx="20404" formatCode="General">
                  <c:v>-0.30669187743822801</c:v>
                </c:pt>
                <c:pt idx="20405" formatCode="General">
                  <c:v>-0.30331360974326399</c:v>
                </c:pt>
                <c:pt idx="20406" formatCode="General">
                  <c:v>-0.29812742302622602</c:v>
                </c:pt>
                <c:pt idx="20407" formatCode="General">
                  <c:v>-0.29139853192824999</c:v>
                </c:pt>
                <c:pt idx="20408" formatCode="General">
                  <c:v>-0.28437112911754697</c:v>
                </c:pt>
                <c:pt idx="20409" formatCode="General">
                  <c:v>-0.27744832943698</c:v>
                </c:pt>
                <c:pt idx="20410" formatCode="General">
                  <c:v>-0.27081569362695901</c:v>
                </c:pt>
                <c:pt idx="20411" formatCode="General">
                  <c:v>-0.26377832588195299</c:v>
                </c:pt>
                <c:pt idx="20412" formatCode="General">
                  <c:v>-0.25627141066993298</c:v>
                </c:pt>
                <c:pt idx="20413" formatCode="General">
                  <c:v>-0.249010836503197</c:v>
                </c:pt>
                <c:pt idx="20414" formatCode="General">
                  <c:v>-0.24261691558153201</c:v>
                </c:pt>
                <c:pt idx="20415" formatCode="General">
                  <c:v>-0.23789935220553601</c:v>
                </c:pt>
                <c:pt idx="20416" formatCode="General">
                  <c:v>-0.23441271798542701</c:v>
                </c:pt>
                <c:pt idx="20417" formatCode="General">
                  <c:v>-0.23132524625338399</c:v>
                </c:pt>
                <c:pt idx="20418" formatCode="General">
                  <c:v>-0.22834116788952299</c:v>
                </c:pt>
                <c:pt idx="20419" formatCode="General">
                  <c:v>-0.22513842565644601</c:v>
                </c:pt>
                <c:pt idx="20420" formatCode="General">
                  <c:v>-0.221299612358697</c:v>
                </c:pt>
                <c:pt idx="20421" formatCode="General">
                  <c:v>-0.21672952202677001</c:v>
                </c:pt>
                <c:pt idx="20422" formatCode="General">
                  <c:v>-0.21124003039944</c:v>
                </c:pt>
                <c:pt idx="20423" formatCode="General">
                  <c:v>-0.20484988066957799</c:v>
                </c:pt>
                <c:pt idx="20424" formatCode="General">
                  <c:v>-0.197414463919899</c:v>
                </c:pt>
                <c:pt idx="20425" formatCode="General">
                  <c:v>-0.18810697999460299</c:v>
                </c:pt>
                <c:pt idx="20426" formatCode="General">
                  <c:v>-0.17651148604868999</c:v>
                </c:pt>
                <c:pt idx="20427" formatCode="General">
                  <c:v>-0.16274443524757701</c:v>
                </c:pt>
                <c:pt idx="20428" formatCode="General">
                  <c:v>-0.14782344586833099</c:v>
                </c:pt>
                <c:pt idx="20429" formatCode="General">
                  <c:v>-0.13304928931539201</c:v>
                </c:pt>
                <c:pt idx="20430" formatCode="General">
                  <c:v>-0.11897310571266501</c:v>
                </c:pt>
                <c:pt idx="20431" formatCode="General">
                  <c:v>-0.10532174036854799</c:v>
                </c:pt>
                <c:pt idx="20432" formatCode="General">
                  <c:v>-9.1859512122146394E-2</c:v>
                </c:pt>
                <c:pt idx="20433" formatCode="General">
                  <c:v>-7.9383195974079099E-2</c:v>
                </c:pt>
                <c:pt idx="20434" formatCode="General">
                  <c:v>-6.7805289694390605E-2</c:v>
                </c:pt>
                <c:pt idx="20435" formatCode="General">
                  <c:v>-5.6328732623050999E-2</c:v>
                </c:pt>
                <c:pt idx="20436" formatCode="General">
                  <c:v>-4.46109006269459E-2</c:v>
                </c:pt>
                <c:pt idx="20437" formatCode="General">
                  <c:v>-3.29896967496391E-2</c:v>
                </c:pt>
                <c:pt idx="20438" formatCode="General">
                  <c:v>-2.1963728274037801E-2</c:v>
                </c:pt>
                <c:pt idx="20439" formatCode="General">
                  <c:v>-1.23508327569113E-2</c:v>
                </c:pt>
                <c:pt idx="20440" formatCode="General">
                  <c:v>-4.4815834759783998E-3</c:v>
                </c:pt>
                <c:pt idx="20441" formatCode="General">
                  <c:v>2.4020132289080199E-3</c:v>
                </c:pt>
                <c:pt idx="20442" formatCode="General">
                  <c:v>7.8340254315301602E-3</c:v>
                </c:pt>
                <c:pt idx="20443" formatCode="General">
                  <c:v>1.10445656278401E-2</c:v>
                </c:pt>
                <c:pt idx="20444" formatCode="General">
                  <c:v>1.36775873706752E-2</c:v>
                </c:pt>
                <c:pt idx="20445" formatCode="General">
                  <c:v>1.73458516363948E-2</c:v>
                </c:pt>
                <c:pt idx="20446" formatCode="General">
                  <c:v>2.2588852563426898E-2</c:v>
                </c:pt>
                <c:pt idx="20447" formatCode="General">
                  <c:v>3.0065457790856499E-2</c:v>
                </c:pt>
                <c:pt idx="20448" formatCode="General">
                  <c:v>3.8695779911108702E-2</c:v>
                </c:pt>
                <c:pt idx="20449" formatCode="General">
                  <c:v>4.6927619903638099E-2</c:v>
                </c:pt>
                <c:pt idx="20450" formatCode="General">
                  <c:v>5.4932137660905697E-2</c:v>
                </c:pt>
                <c:pt idx="20451" formatCode="General">
                  <c:v>6.2459685012039801E-2</c:v>
                </c:pt>
                <c:pt idx="20452" formatCode="General">
                  <c:v>6.8647909389173395E-2</c:v>
                </c:pt>
                <c:pt idx="20453" formatCode="General">
                  <c:v>7.3885726109932701E-2</c:v>
                </c:pt>
                <c:pt idx="20454" formatCode="General">
                  <c:v>7.8227304682238694E-2</c:v>
                </c:pt>
                <c:pt idx="20455" formatCode="General">
                  <c:v>8.0367621777160697E-2</c:v>
                </c:pt>
                <c:pt idx="20456" formatCode="General">
                  <c:v>7.9520965498960205E-2</c:v>
                </c:pt>
                <c:pt idx="20457" formatCode="General">
                  <c:v>7.5924738287390006E-2</c:v>
                </c:pt>
                <c:pt idx="20458" formatCode="General">
                  <c:v>7.0454538309451795E-2</c:v>
                </c:pt>
                <c:pt idx="20459" formatCode="General">
                  <c:v>6.4790274041563595E-2</c:v>
                </c:pt>
                <c:pt idx="20460" formatCode="General">
                  <c:v>5.9332529545135099E-2</c:v>
                </c:pt>
                <c:pt idx="20461" formatCode="General">
                  <c:v>5.4338261173098402E-2</c:v>
                </c:pt>
                <c:pt idx="20462" formatCode="General">
                  <c:v>5.0717567048278601E-2</c:v>
                </c:pt>
                <c:pt idx="20463" formatCode="General">
                  <c:v>4.8949202559175398E-2</c:v>
                </c:pt>
                <c:pt idx="20464" formatCode="General">
                  <c:v>5.0428713509580197E-2</c:v>
                </c:pt>
                <c:pt idx="20465" formatCode="General">
                  <c:v>5.5708215897727502E-2</c:v>
                </c:pt>
                <c:pt idx="20466" formatCode="General">
                  <c:v>6.3170116164824E-2</c:v>
                </c:pt>
                <c:pt idx="20467" formatCode="General">
                  <c:v>7.2214237340409104E-2</c:v>
                </c:pt>
                <c:pt idx="20468" formatCode="General">
                  <c:v>8.3190824751780898E-2</c:v>
                </c:pt>
                <c:pt idx="20469" formatCode="General">
                  <c:v>9.5093586018701104E-2</c:v>
                </c:pt>
                <c:pt idx="20470" formatCode="General">
                  <c:v>0.106649428220065</c:v>
                </c:pt>
                <c:pt idx="20471" formatCode="General">
                  <c:v>0.117577972708985</c:v>
                </c:pt>
                <c:pt idx="20472" formatCode="General">
                  <c:v>0.12815383070265601</c:v>
                </c:pt>
                <c:pt idx="20473" formatCode="General">
                  <c:v>0.138391310283315</c:v>
                </c:pt>
                <c:pt idx="20474" formatCode="General">
                  <c:v>0.14857197523384399</c:v>
                </c:pt>
                <c:pt idx="20475" formatCode="General">
                  <c:v>0.15925443072949499</c:v>
                </c:pt>
                <c:pt idx="20476" formatCode="General">
                  <c:v>0.16949838493096001</c:v>
                </c:pt>
                <c:pt idx="20477" formatCode="General">
                  <c:v>0.17788257884515499</c:v>
                </c:pt>
                <c:pt idx="20478" formatCode="General">
                  <c:v>0.183974672330107</c:v>
                </c:pt>
                <c:pt idx="20479" formatCode="General">
                  <c:v>0.18808765689580501</c:v>
                </c:pt>
                <c:pt idx="20480" formatCode="General">
                  <c:v>0.19014580280914001</c:v>
                </c:pt>
                <c:pt idx="20481" formatCode="General">
                  <c:v>0.19000804543827801</c:v>
                </c:pt>
                <c:pt idx="20482" formatCode="General">
                  <c:v>0.18880673684957999</c:v>
                </c:pt>
                <c:pt idx="20483" formatCode="General">
                  <c:v>0.188521269074933</c:v>
                </c:pt>
                <c:pt idx="20484" formatCode="General">
                  <c:v>0.18926015289694501</c:v>
                </c:pt>
                <c:pt idx="20485" formatCode="General">
                  <c:v>0.189999474263255</c:v>
                </c:pt>
                <c:pt idx="20486" formatCode="General">
                  <c:v>0.191119496938188</c:v>
                </c:pt>
                <c:pt idx="20487" formatCode="General">
                  <c:v>0.19279173414398601</c:v>
                </c:pt>
                <c:pt idx="20488" formatCode="General">
                  <c:v>0.195323046864991</c:v>
                </c:pt>
                <c:pt idx="20489" formatCode="General">
                  <c:v>0.199217021987417</c:v>
                </c:pt>
                <c:pt idx="20490" formatCode="General">
                  <c:v>0.204335822046362</c:v>
                </c:pt>
                <c:pt idx="20491" formatCode="General">
                  <c:v>0.21008416837515201</c:v>
                </c:pt>
                <c:pt idx="20492" formatCode="General">
                  <c:v>0.21640552991805001</c:v>
                </c:pt>
                <c:pt idx="20493" formatCode="General">
                  <c:v>0.22291139230206999</c:v>
                </c:pt>
                <c:pt idx="20494" formatCode="General">
                  <c:v>0.229457779889505</c:v>
                </c:pt>
                <c:pt idx="20495" formatCode="General">
                  <c:v>0.23700524973866799</c:v>
                </c:pt>
                <c:pt idx="20496" formatCode="General">
                  <c:v>0.24562505277088101</c:v>
                </c:pt>
                <c:pt idx="20497" formatCode="General">
                  <c:v>0.25500672895619603</c:v>
                </c:pt>
                <c:pt idx="20498" formatCode="General">
                  <c:v>0.26611410129288199</c:v>
                </c:pt>
                <c:pt idx="20499" formatCode="General">
                  <c:v>0.27900581384823298</c:v>
                </c:pt>
                <c:pt idx="20500" formatCode="General">
                  <c:v>0.29248007546571198</c:v>
                </c:pt>
                <c:pt idx="20501" formatCode="General">
                  <c:v>0.30568511510291402</c:v>
                </c:pt>
                <c:pt idx="20502" formatCode="General">
                  <c:v>0.31731398799892502</c:v>
                </c:pt>
                <c:pt idx="20503" formatCode="General">
                  <c:v>0.32690452400461301</c:v>
                </c:pt>
                <c:pt idx="20504" formatCode="General">
                  <c:v>0.334573432116479</c:v>
                </c:pt>
                <c:pt idx="20505" formatCode="General">
                  <c:v>0.340496983789362</c:v>
                </c:pt>
                <c:pt idx="20506" formatCode="General">
                  <c:v>0.34513879249868801</c:v>
                </c:pt>
                <c:pt idx="20507" formatCode="General">
                  <c:v>0.34788240066834702</c:v>
                </c:pt>
                <c:pt idx="20508" formatCode="General">
                  <c:v>0.34758476105387698</c:v>
                </c:pt>
                <c:pt idx="20509" formatCode="General">
                  <c:v>0.34411029295287399</c:v>
                </c:pt>
                <c:pt idx="20510" formatCode="General">
                  <c:v>0.338595638119706</c:v>
                </c:pt>
                <c:pt idx="20511" formatCode="General">
                  <c:v>0.33175611571656899</c:v>
                </c:pt>
                <c:pt idx="20512" formatCode="General">
                  <c:v>0.32375496098133699</c:v>
                </c:pt>
                <c:pt idx="20513" formatCode="General">
                  <c:v>0.31608623408233399</c:v>
                </c:pt>
                <c:pt idx="20514" formatCode="General">
                  <c:v>0.309923219493074</c:v>
                </c:pt>
                <c:pt idx="20515" formatCode="General">
                  <c:v>0.30499768624470303</c:v>
                </c:pt>
                <c:pt idx="20516" formatCode="General">
                  <c:v>0.30175661235039403</c:v>
                </c:pt>
                <c:pt idx="20517" formatCode="General">
                  <c:v>0.30102226862141701</c:v>
                </c:pt>
                <c:pt idx="20518" formatCode="General">
                  <c:v>0.30253976661359999</c:v>
                </c:pt>
                <c:pt idx="20519" formatCode="General">
                  <c:v>0.30521137768956302</c:v>
                </c:pt>
                <c:pt idx="20520" formatCode="General">
                  <c:v>0.30873624976740999</c:v>
                </c:pt>
                <c:pt idx="20521" formatCode="General">
                  <c:v>0.31309111841926601</c:v>
                </c:pt>
                <c:pt idx="20522" formatCode="General">
                  <c:v>0.31838587322643302</c:v>
                </c:pt>
                <c:pt idx="20523" formatCode="General">
                  <c:v>0.32499254217041601</c:v>
                </c:pt>
                <c:pt idx="20524" formatCode="General">
                  <c:v>0.33204109923180403</c:v>
                </c:pt>
                <c:pt idx="20525" formatCode="General">
                  <c:v>0.33815449620530502</c:v>
                </c:pt>
                <c:pt idx="20526" formatCode="General">
                  <c:v>0.34277480996377202</c:v>
                </c:pt>
                <c:pt idx="20527" formatCode="General">
                  <c:v>0.346602067309083</c:v>
                </c:pt>
                <c:pt idx="20528" formatCode="General">
                  <c:v>0.35049807523808202</c:v>
                </c:pt>
                <c:pt idx="20529" formatCode="General">
                  <c:v>0.35449623761510202</c:v>
                </c:pt>
                <c:pt idx="20530" formatCode="General">
                  <c:v>0.358057264366759</c:v>
                </c:pt>
                <c:pt idx="20531" formatCode="General">
                  <c:v>0.36029440031794902</c:v>
                </c:pt>
                <c:pt idx="20532" formatCode="General">
                  <c:v>0.36059416519840098</c:v>
                </c:pt>
                <c:pt idx="20533" formatCode="General">
                  <c:v>0.35956806652634199</c:v>
                </c:pt>
                <c:pt idx="20534" formatCode="General">
                  <c:v>0.35734527707213698</c:v>
                </c:pt>
                <c:pt idx="20535" formatCode="General">
                  <c:v>0.35341325967398302</c:v>
                </c:pt>
                <c:pt idx="20536" formatCode="General">
                  <c:v>0.34720063929561201</c:v>
                </c:pt>
                <c:pt idx="20537" formatCode="General">
                  <c:v>0.33788759258117901</c:v>
                </c:pt>
                <c:pt idx="20538" formatCode="General">
                  <c:v>0.32558855327678299</c:v>
                </c:pt>
                <c:pt idx="20539" formatCode="General">
                  <c:v>0.31217649599310199</c:v>
                </c:pt>
                <c:pt idx="20540" formatCode="General">
                  <c:v>0.299193423745371</c:v>
                </c:pt>
                <c:pt idx="20541" formatCode="General">
                  <c:v>0.287110648293464</c:v>
                </c:pt>
                <c:pt idx="20542" formatCode="General">
                  <c:v>0.27677133027787298</c:v>
                </c:pt>
                <c:pt idx="20543" formatCode="General">
                  <c:v>0.26850393291250402</c:v>
                </c:pt>
                <c:pt idx="20544" formatCode="General">
                  <c:v>0.26177297760684998</c:v>
                </c:pt>
                <c:pt idx="20545" formatCode="General">
                  <c:v>0.25627654216873802</c:v>
                </c:pt>
                <c:pt idx="20546" formatCode="General">
                  <c:v>0.25229567281319598</c:v>
                </c:pt>
                <c:pt idx="20547" formatCode="General">
                  <c:v>0.24961796147486701</c:v>
                </c:pt>
                <c:pt idx="20548" formatCode="General">
                  <c:v>0.24735109743242001</c:v>
                </c:pt>
                <c:pt idx="20549" formatCode="General">
                  <c:v>0.24518451396108401</c:v>
                </c:pt>
                <c:pt idx="20550" formatCode="General">
                  <c:v>0.244498199431011</c:v>
                </c:pt>
                <c:pt idx="20551" formatCode="General">
                  <c:v>0.245959035817366</c:v>
                </c:pt>
                <c:pt idx="20552" formatCode="General">
                  <c:v>0.24882330660090701</c:v>
                </c:pt>
                <c:pt idx="20553" formatCode="General">
                  <c:v>0.25298239337442302</c:v>
                </c:pt>
                <c:pt idx="20554" formatCode="General">
                  <c:v>0.25779411816757802</c:v>
                </c:pt>
                <c:pt idx="20555" formatCode="General">
                  <c:v>0.26181468672325298</c:v>
                </c:pt>
                <c:pt idx="20556" formatCode="General">
                  <c:v>0.26542645624587602</c:v>
                </c:pt>
                <c:pt idx="20557" formatCode="General">
                  <c:v>0.270336763237014</c:v>
                </c:pt>
                <c:pt idx="20558" formatCode="General">
                  <c:v>0.27685884423584101</c:v>
                </c:pt>
                <c:pt idx="20559" formatCode="General">
                  <c:v>0.283892813694963</c:v>
                </c:pt>
                <c:pt idx="20560" formatCode="General">
                  <c:v>0.29107272112770299</c:v>
                </c:pt>
                <c:pt idx="20561" formatCode="General">
                  <c:v>0.29838445537907499</c:v>
                </c:pt>
                <c:pt idx="20562" formatCode="General">
                  <c:v>0.30439073378690701</c:v>
                </c:pt>
                <c:pt idx="20563" formatCode="General">
                  <c:v>0.30797457697055602</c:v>
                </c:pt>
                <c:pt idx="20564" formatCode="General">
                  <c:v>0.30870821106508101</c:v>
                </c:pt>
                <c:pt idx="20565" formatCode="General">
                  <c:v>0.30557905829512599</c:v>
                </c:pt>
                <c:pt idx="20566" formatCode="General">
                  <c:v>0.29865624206962699</c:v>
                </c:pt>
                <c:pt idx="20567" formatCode="General">
                  <c:v>0.28917580322849201</c:v>
                </c:pt>
                <c:pt idx="20568" formatCode="General">
                  <c:v>0.27812382527284901</c:v>
                </c:pt>
                <c:pt idx="20569" formatCode="General">
                  <c:v>0.26564453997337301</c:v>
                </c:pt>
                <c:pt idx="20570" formatCode="General">
                  <c:v>0.25129060858105801</c:v>
                </c:pt>
                <c:pt idx="20571" formatCode="General">
                  <c:v>0.23533582406103901</c:v>
                </c:pt>
                <c:pt idx="20572" formatCode="General">
                  <c:v>0.219020202198244</c:v>
                </c:pt>
                <c:pt idx="20573" formatCode="General">
                  <c:v>0.202188862453301</c:v>
                </c:pt>
                <c:pt idx="20574" formatCode="General">
                  <c:v>0.18505853581499701</c:v>
                </c:pt>
                <c:pt idx="20575" formatCode="General">
                  <c:v>0.169036570625125</c:v>
                </c:pt>
                <c:pt idx="20576" formatCode="General">
                  <c:v>0.153984840504476</c:v>
                </c:pt>
                <c:pt idx="20577" formatCode="General">
                  <c:v>0.13913798753314</c:v>
                </c:pt>
                <c:pt idx="20578" formatCode="General">
                  <c:v>0.124830509732986</c:v>
                </c:pt>
                <c:pt idx="20579" formatCode="General">
                  <c:v>0.112315691902799</c:v>
                </c:pt>
                <c:pt idx="20580" formatCode="General">
                  <c:v>0.10232116174436399</c:v>
                </c:pt>
                <c:pt idx="20581" formatCode="General">
                  <c:v>9.4523268124762902E-2</c:v>
                </c:pt>
                <c:pt idx="20582" formatCode="General">
                  <c:v>8.7992452588506201E-2</c:v>
                </c:pt>
                <c:pt idx="20583" formatCode="General">
                  <c:v>8.3269863330305199E-2</c:v>
                </c:pt>
                <c:pt idx="20584" formatCode="General">
                  <c:v>8.2486260042144002E-2</c:v>
                </c:pt>
                <c:pt idx="20585" formatCode="General">
                  <c:v>8.5881243351290507E-2</c:v>
                </c:pt>
                <c:pt idx="20586" formatCode="General">
                  <c:v>9.1913784164479997E-2</c:v>
                </c:pt>
                <c:pt idx="20587" formatCode="General">
                  <c:v>9.9518514045155507E-2</c:v>
                </c:pt>
                <c:pt idx="20588" formatCode="General">
                  <c:v>0.10824718347333299</c:v>
                </c:pt>
                <c:pt idx="20589" formatCode="General">
                  <c:v>0.118229617424496</c:v>
                </c:pt>
                <c:pt idx="20590" formatCode="General">
                  <c:v>0.128344722841123</c:v>
                </c:pt>
                <c:pt idx="20591" formatCode="General">
                  <c:v>0.137335881772013</c:v>
                </c:pt>
                <c:pt idx="20592" formatCode="General">
                  <c:v>0.14447640966085501</c:v>
                </c:pt>
                <c:pt idx="20593" formatCode="General">
                  <c:v>0.149708275425839</c:v>
                </c:pt>
                <c:pt idx="20594" formatCode="General">
                  <c:v>0.15323864279077601</c:v>
                </c:pt>
                <c:pt idx="20595" formatCode="General">
                  <c:v>0.15465706989233199</c:v>
                </c:pt>
                <c:pt idx="20596" formatCode="General">
                  <c:v>0.154503715179451</c:v>
                </c:pt>
                <c:pt idx="20597" formatCode="General">
                  <c:v>0.152442220094684</c:v>
                </c:pt>
                <c:pt idx="20598" formatCode="General">
                  <c:v>0.14696681783968699</c:v>
                </c:pt>
                <c:pt idx="20599" formatCode="General">
                  <c:v>0.137772792144982</c:v>
                </c:pt>
                <c:pt idx="20600" formatCode="General">
                  <c:v>0.12583992526652699</c:v>
                </c:pt>
                <c:pt idx="20601" formatCode="General">
                  <c:v>0.112170684177261</c:v>
                </c:pt>
                <c:pt idx="20602" formatCode="General">
                  <c:v>9.6803921775198795E-2</c:v>
                </c:pt>
                <c:pt idx="20603" formatCode="General">
                  <c:v>7.9792648510878195E-2</c:v>
                </c:pt>
                <c:pt idx="20604" formatCode="General">
                  <c:v>6.2637969668139504E-2</c:v>
                </c:pt>
                <c:pt idx="20605" formatCode="General">
                  <c:v>4.7358600317794597E-2</c:v>
                </c:pt>
                <c:pt idx="20606" formatCode="General">
                  <c:v>3.4041508788592599E-2</c:v>
                </c:pt>
                <c:pt idx="20607" formatCode="General">
                  <c:v>2.1804505775352201E-2</c:v>
                </c:pt>
                <c:pt idx="20608" formatCode="General">
                  <c:v>1.09940141528224E-2</c:v>
                </c:pt>
                <c:pt idx="20609" formatCode="General">
                  <c:v>2.4156631268753598E-3</c:v>
                </c:pt>
                <c:pt idx="20610" formatCode="General">
                  <c:v>-2.91591878319899E-3</c:v>
                </c:pt>
                <c:pt idx="20611" formatCode="General">
                  <c:v>-4.8999358168991302E-3</c:v>
                </c:pt>
                <c:pt idx="20612" formatCode="General">
                  <c:v>-4.2531330841333497E-3</c:v>
                </c:pt>
                <c:pt idx="20613" formatCode="General">
                  <c:v>-1.3833390102939299E-3</c:v>
                </c:pt>
                <c:pt idx="20614" formatCode="General">
                  <c:v>2.43364548985647E-3</c:v>
                </c:pt>
                <c:pt idx="20615" formatCode="General">
                  <c:v>5.8903137837040603E-3</c:v>
                </c:pt>
                <c:pt idx="20616" formatCode="General">
                  <c:v>9.2532240065316892E-3</c:v>
                </c:pt>
                <c:pt idx="20617" formatCode="General">
                  <c:v>1.25298721153726E-2</c:v>
                </c:pt>
                <c:pt idx="20618" formatCode="General">
                  <c:v>1.4548840211929899E-2</c:v>
                </c:pt>
                <c:pt idx="20619" formatCode="General">
                  <c:v>1.43624410259716E-2</c:v>
                </c:pt>
                <c:pt idx="20620" formatCode="General">
                  <c:v>1.2003319140400801E-2</c:v>
                </c:pt>
                <c:pt idx="20621" formatCode="General">
                  <c:v>6.5796903050585401E-3</c:v>
                </c:pt>
                <c:pt idx="20622" formatCode="General">
                  <c:v>-2.4716349859848002E-3</c:v>
                </c:pt>
                <c:pt idx="20623" formatCode="General">
                  <c:v>-1.363152828707E-2</c:v>
                </c:pt>
                <c:pt idx="20624" formatCode="General">
                  <c:v>-2.5915098694277001E-2</c:v>
                </c:pt>
                <c:pt idx="20625" formatCode="General">
                  <c:v>-3.8846944327451602E-2</c:v>
                </c:pt>
                <c:pt idx="20626" formatCode="General">
                  <c:v>-5.22139485570592E-2</c:v>
                </c:pt>
                <c:pt idx="20627" formatCode="General">
                  <c:v>-6.6262755324583103E-2</c:v>
                </c:pt>
                <c:pt idx="20628" formatCode="General">
                  <c:v>-8.0430668943539105E-2</c:v>
                </c:pt>
                <c:pt idx="20629" formatCode="General">
                  <c:v>-9.3158322902971297E-2</c:v>
                </c:pt>
                <c:pt idx="20630" formatCode="General">
                  <c:v>-0.10365862171292101</c:v>
                </c:pt>
                <c:pt idx="20631" formatCode="General">
                  <c:v>-0.112217373383223</c:v>
                </c:pt>
                <c:pt idx="20632" formatCode="General">
                  <c:v>-0.120158534498818</c:v>
                </c:pt>
                <c:pt idx="20633" formatCode="General">
                  <c:v>-0.12848298960690399</c:v>
                </c:pt>
                <c:pt idx="20634" formatCode="General">
                  <c:v>-0.13622123993478</c:v>
                </c:pt>
                <c:pt idx="20635" formatCode="General">
                  <c:v>-0.142713310165134</c:v>
                </c:pt>
                <c:pt idx="20636" formatCode="General">
                  <c:v>-0.14823276134441099</c:v>
                </c:pt>
                <c:pt idx="20637" formatCode="General">
                  <c:v>-0.152910927598363</c:v>
                </c:pt>
                <c:pt idx="20638" formatCode="General">
                  <c:v>-0.15623189931752901</c:v>
                </c:pt>
                <c:pt idx="20639" formatCode="General">
                  <c:v>-0.158182637719682</c:v>
                </c:pt>
                <c:pt idx="20640" formatCode="General">
                  <c:v>-0.16003301442654899</c:v>
                </c:pt>
                <c:pt idx="20641" formatCode="General">
                  <c:v>-0.16187903557375499</c:v>
                </c:pt>
                <c:pt idx="20642" formatCode="General">
                  <c:v>-0.16238936783326199</c:v>
                </c:pt>
                <c:pt idx="20643" formatCode="General">
                  <c:v>-0.161508372917742</c:v>
                </c:pt>
                <c:pt idx="20644" formatCode="General">
                  <c:v>-0.16021172187320501</c:v>
                </c:pt>
                <c:pt idx="20645" formatCode="General">
                  <c:v>-0.15853938050841601</c:v>
                </c:pt>
                <c:pt idx="20646" formatCode="General">
                  <c:v>-0.15589657880699201</c:v>
                </c:pt>
                <c:pt idx="20647" formatCode="General">
                  <c:v>-0.153576257622977</c:v>
                </c:pt>
                <c:pt idx="20648" formatCode="General">
                  <c:v>-0.153406837324079</c:v>
                </c:pt>
                <c:pt idx="20649" formatCode="General">
                  <c:v>-0.155947232341796</c:v>
                </c:pt>
                <c:pt idx="20650" formatCode="General">
                  <c:v>-0.16169656910861199</c:v>
                </c:pt>
                <c:pt idx="20651" formatCode="General">
                  <c:v>-0.17065645882217101</c:v>
                </c:pt>
                <c:pt idx="20652" formatCode="General">
                  <c:v>-0.18303059826726001</c:v>
                </c:pt>
                <c:pt idx="20653" formatCode="General">
                  <c:v>-0.19903653808941299</c:v>
                </c:pt>
                <c:pt idx="20654" formatCode="General">
                  <c:v>-0.21794771852769901</c:v>
                </c:pt>
                <c:pt idx="20655" formatCode="General">
                  <c:v>-0.23874878527162899</c:v>
                </c:pt>
                <c:pt idx="20656" formatCode="General">
                  <c:v>-0.25914746350830198</c:v>
                </c:pt>
                <c:pt idx="20657" formatCode="General">
                  <c:v>-0.27754550434571501</c:v>
                </c:pt>
                <c:pt idx="20658" formatCode="General">
                  <c:v>-0.294907310614754</c:v>
                </c:pt>
                <c:pt idx="20659" formatCode="General">
                  <c:v>-0.31190245005060202</c:v>
                </c:pt>
                <c:pt idx="20660" formatCode="General">
                  <c:v>-0.32854728092044599</c:v>
                </c:pt>
                <c:pt idx="20661" formatCode="General">
                  <c:v>-0.344243826393624</c:v>
                </c:pt>
                <c:pt idx="20662" formatCode="General">
                  <c:v>-0.35713174183985402</c:v>
                </c:pt>
                <c:pt idx="20663" formatCode="General">
                  <c:v>-0.36690677364832203</c:v>
                </c:pt>
                <c:pt idx="20664" formatCode="General">
                  <c:v>-0.37503294196735898</c:v>
                </c:pt>
                <c:pt idx="20665" formatCode="General">
                  <c:v>-0.38141115186695701</c:v>
                </c:pt>
                <c:pt idx="20666" formatCode="General">
                  <c:v>-0.38528692123520097</c:v>
                </c:pt>
                <c:pt idx="20667" formatCode="General">
                  <c:v>-0.386279553774588</c:v>
                </c:pt>
                <c:pt idx="20668" formatCode="General">
                  <c:v>-0.38488774300955397</c:v>
                </c:pt>
                <c:pt idx="20669" formatCode="General">
                  <c:v>-0.38189490466781001</c:v>
                </c:pt>
                <c:pt idx="20670" formatCode="General">
                  <c:v>-0.37788812655257498</c:v>
                </c:pt>
                <c:pt idx="20671" formatCode="General">
                  <c:v>-0.37304358504551499</c:v>
                </c:pt>
                <c:pt idx="20672" formatCode="General">
                  <c:v>-0.36778714035277099</c:v>
                </c:pt>
                <c:pt idx="20673" formatCode="General">
                  <c:v>-0.36316792529691899</c:v>
                </c:pt>
                <c:pt idx="20674" formatCode="General">
                  <c:v>-0.35920531465119898</c:v>
                </c:pt>
                <c:pt idx="20675" formatCode="General">
                  <c:v>-0.35599689438453203</c:v>
                </c:pt>
                <c:pt idx="20676" formatCode="General">
                  <c:v>-0.35408745368170003</c:v>
                </c:pt>
                <c:pt idx="20677" formatCode="General">
                  <c:v>-0.35324214268975701</c:v>
                </c:pt>
                <c:pt idx="20678" formatCode="General">
                  <c:v>-0.35192755670828502</c:v>
                </c:pt>
                <c:pt idx="20679" formatCode="General">
                  <c:v>-0.34966802193532098</c:v>
                </c:pt>
                <c:pt idx="20680" formatCode="General">
                  <c:v>-0.34723372657706097</c:v>
                </c:pt>
                <c:pt idx="20681" formatCode="General">
                  <c:v>-0.344137373381802</c:v>
                </c:pt>
                <c:pt idx="20682" formatCode="General">
                  <c:v>-0.339850321541113</c:v>
                </c:pt>
                <c:pt idx="20683" formatCode="General">
                  <c:v>-0.33419141468477098</c:v>
                </c:pt>
                <c:pt idx="20684" formatCode="General">
                  <c:v>-0.32695251382346702</c:v>
                </c:pt>
                <c:pt idx="20685" formatCode="General">
                  <c:v>-0.31885167668681202</c:v>
                </c:pt>
                <c:pt idx="20686" formatCode="General">
                  <c:v>-0.31153846925608197</c:v>
                </c:pt>
                <c:pt idx="20687" formatCode="General">
                  <c:v>-0.30596837525102499</c:v>
                </c:pt>
                <c:pt idx="20688" formatCode="General">
                  <c:v>-0.30226674405162801</c:v>
                </c:pt>
                <c:pt idx="20689" formatCode="General">
                  <c:v>-0.30110404943061397</c:v>
                </c:pt>
                <c:pt idx="20690" formatCode="General">
                  <c:v>-0.30223428161718502</c:v>
                </c:pt>
                <c:pt idx="20691" formatCode="General">
                  <c:v>-0.30487979121440201</c:v>
                </c:pt>
                <c:pt idx="20692" formatCode="General">
                  <c:v>-0.30852809464363301</c:v>
                </c:pt>
                <c:pt idx="20693" formatCode="General">
                  <c:v>-0.31213700568476799</c:v>
                </c:pt>
                <c:pt idx="20694" formatCode="General">
                  <c:v>-0.315261162849446</c:v>
                </c:pt>
                <c:pt idx="20695" formatCode="General">
                  <c:v>-0.31812292098499201</c:v>
                </c:pt>
                <c:pt idx="20696" formatCode="General">
                  <c:v>-0.320727289553905</c:v>
                </c:pt>
                <c:pt idx="20697" formatCode="General">
                  <c:v>-0.32251042822567599</c:v>
                </c:pt>
                <c:pt idx="20698" formatCode="General">
                  <c:v>-0.32335699146829</c:v>
                </c:pt>
                <c:pt idx="20699" formatCode="General">
                  <c:v>-0.32279896700611799</c:v>
                </c:pt>
                <c:pt idx="20700" formatCode="General">
                  <c:v>-0.32004921031336298</c:v>
                </c:pt>
                <c:pt idx="20701" formatCode="General">
                  <c:v>-0.316482190065348</c:v>
                </c:pt>
                <c:pt idx="20702" formatCode="General">
                  <c:v>-0.31300442923402599</c:v>
                </c:pt>
                <c:pt idx="20703" formatCode="General">
                  <c:v>-0.308229089339081</c:v>
                </c:pt>
                <c:pt idx="20704" formatCode="General">
                  <c:v>-0.30127527962406903</c:v>
                </c:pt>
                <c:pt idx="20705" formatCode="General">
                  <c:v>-0.29184653688593098</c:v>
                </c:pt>
                <c:pt idx="20706" formatCode="General">
                  <c:v>-0.280171176887684</c:v>
                </c:pt>
                <c:pt idx="20707" formatCode="General">
                  <c:v>-0.26739287507331699</c:v>
                </c:pt>
                <c:pt idx="20708" formatCode="General">
                  <c:v>-0.25396289659868199</c:v>
                </c:pt>
                <c:pt idx="20709" formatCode="General">
                  <c:v>-0.240228549286295</c:v>
                </c:pt>
                <c:pt idx="20710" formatCode="General">
                  <c:v>-0.22730436679680999</c:v>
                </c:pt>
                <c:pt idx="20711" formatCode="General">
                  <c:v>-0.215925274547939</c:v>
                </c:pt>
                <c:pt idx="20712" formatCode="General">
                  <c:v>-0.206354491330837</c:v>
                </c:pt>
                <c:pt idx="20713" formatCode="General">
                  <c:v>-0.199294696418683</c:v>
                </c:pt>
                <c:pt idx="20714" formatCode="General">
                  <c:v>-0.194741905840806</c:v>
                </c:pt>
                <c:pt idx="20715" formatCode="General">
                  <c:v>-0.19165698396793099</c:v>
                </c:pt>
                <c:pt idx="20716" formatCode="General">
                  <c:v>-0.18963363078814999</c:v>
                </c:pt>
                <c:pt idx="20717" formatCode="General">
                  <c:v>-0.18870781663505801</c:v>
                </c:pt>
                <c:pt idx="20718" formatCode="General">
                  <c:v>-0.18874905327962699</c:v>
                </c:pt>
                <c:pt idx="20719" formatCode="General">
                  <c:v>-0.18974600038183001</c:v>
                </c:pt>
                <c:pt idx="20720" formatCode="General">
                  <c:v>-0.191106542012242</c:v>
                </c:pt>
                <c:pt idx="20721" formatCode="General">
                  <c:v>-0.19175038776438799</c:v>
                </c:pt>
                <c:pt idx="20722" formatCode="General">
                  <c:v>-0.19094358147403501</c:v>
                </c:pt>
                <c:pt idx="20723" formatCode="General">
                  <c:v>-0.18846299613527401</c:v>
                </c:pt>
                <c:pt idx="20724" formatCode="General">
                  <c:v>-0.18478328237196201</c:v>
                </c:pt>
                <c:pt idx="20725" formatCode="General">
                  <c:v>-0.18033089126842999</c:v>
                </c:pt>
                <c:pt idx="20726" formatCode="General">
                  <c:v>-0.174981093552246</c:v>
                </c:pt>
                <c:pt idx="20727" formatCode="General">
                  <c:v>-0.16789678834360799</c:v>
                </c:pt>
                <c:pt idx="20728" formatCode="General">
                  <c:v>-0.15815425253781901</c:v>
                </c:pt>
                <c:pt idx="20729" formatCode="General">
                  <c:v>-0.145574432606491</c:v>
                </c:pt>
                <c:pt idx="20730" formatCode="General">
                  <c:v>-0.13098649688994901</c:v>
                </c:pt>
                <c:pt idx="20731" formatCode="General">
                  <c:v>-0.115198858887528</c:v>
                </c:pt>
                <c:pt idx="20732" formatCode="General">
                  <c:v>-9.8318529948820205E-2</c:v>
                </c:pt>
                <c:pt idx="20733" formatCode="General">
                  <c:v>-8.0265807357982499E-2</c:v>
                </c:pt>
                <c:pt idx="20734" formatCode="General">
                  <c:v>-6.0970367035850202E-2</c:v>
                </c:pt>
                <c:pt idx="20735" formatCode="General">
                  <c:v>-4.10419231937336E-2</c:v>
                </c:pt>
                <c:pt idx="20736" formatCode="General">
                  <c:v>-2.0547837149913099E-2</c:v>
                </c:pt>
                <c:pt idx="20737" formatCode="General">
                  <c:v>1.2069777403717299E-4</c:v>
                </c:pt>
                <c:pt idx="20738" formatCode="General">
                  <c:v>1.9268166215184099E-2</c:v>
                </c:pt>
                <c:pt idx="20739" formatCode="General">
                  <c:v>3.6273841731036198E-2</c:v>
                </c:pt>
                <c:pt idx="20740" formatCode="General">
                  <c:v>5.1755245320813797E-2</c:v>
                </c:pt>
                <c:pt idx="20741" formatCode="General">
                  <c:v>6.5621367759883101E-2</c:v>
                </c:pt>
                <c:pt idx="20742" formatCode="General">
                  <c:v>7.8456103445733005E-2</c:v>
                </c:pt>
                <c:pt idx="20743" formatCode="General">
                  <c:v>9.0656565075526802E-2</c:v>
                </c:pt>
                <c:pt idx="20744" formatCode="General">
                  <c:v>0.100312516684872</c:v>
                </c:pt>
                <c:pt idx="20745" formatCode="General">
                  <c:v>0.106098192593126</c:v>
                </c:pt>
                <c:pt idx="20746" formatCode="General">
                  <c:v>0.108873388205893</c:v>
                </c:pt>
                <c:pt idx="20747" formatCode="General">
                  <c:v>0.109664872990851</c:v>
                </c:pt>
                <c:pt idx="20748" formatCode="General">
                  <c:v>0.109577696970498</c:v>
                </c:pt>
                <c:pt idx="20749" formatCode="General">
                  <c:v>0.10949786563904</c:v>
                </c:pt>
                <c:pt idx="20750" formatCode="General">
                  <c:v>0.109682119956674</c:v>
                </c:pt>
                <c:pt idx="20751" formatCode="General">
                  <c:v>0.10954566364582501</c:v>
                </c:pt>
                <c:pt idx="20752" formatCode="General">
                  <c:v>0.107872505805887</c:v>
                </c:pt>
                <c:pt idx="20753" formatCode="General">
                  <c:v>0.104745689205724</c:v>
                </c:pt>
                <c:pt idx="20754" formatCode="General">
                  <c:v>0.100810434448816</c:v>
                </c:pt>
                <c:pt idx="20755" formatCode="General">
                  <c:v>9.5969711092061302E-2</c:v>
                </c:pt>
                <c:pt idx="20756" formatCode="General">
                  <c:v>9.0834269394880304E-2</c:v>
                </c:pt>
                <c:pt idx="20757" formatCode="General">
                  <c:v>8.7129519043862194E-2</c:v>
                </c:pt>
                <c:pt idx="20758" formatCode="General">
                  <c:v>8.5583359392374103E-2</c:v>
                </c:pt>
                <c:pt idx="20759" formatCode="General">
                  <c:v>8.6199677454697601E-2</c:v>
                </c:pt>
                <c:pt idx="20760" formatCode="General">
                  <c:v>8.9110356549702896E-2</c:v>
                </c:pt>
                <c:pt idx="20761" formatCode="General">
                  <c:v>9.46485753829647E-2</c:v>
                </c:pt>
                <c:pt idx="20762" formatCode="General">
                  <c:v>0.102597613484394</c:v>
                </c:pt>
                <c:pt idx="20763" formatCode="General">
                  <c:v>0.112429875621411</c:v>
                </c:pt>
                <c:pt idx="20764" formatCode="General">
                  <c:v>0.123907148828744</c:v>
                </c:pt>
                <c:pt idx="20765" formatCode="General">
                  <c:v>0.13575436408458399</c:v>
                </c:pt>
                <c:pt idx="20766" formatCode="General">
                  <c:v>0.146801366412912</c:v>
                </c:pt>
                <c:pt idx="20767" formatCode="General">
                  <c:v>0.15737350400611699</c:v>
                </c:pt>
                <c:pt idx="20768" formatCode="General">
                  <c:v>0.16869790780212399</c:v>
                </c:pt>
                <c:pt idx="20769" formatCode="General">
                  <c:v>0.18102028767565001</c:v>
                </c:pt>
                <c:pt idx="20770" formatCode="General">
                  <c:v>0.19298164786904701</c:v>
                </c:pt>
                <c:pt idx="20771" formatCode="General">
                  <c:v>0.204000152265009</c:v>
                </c:pt>
                <c:pt idx="20772" formatCode="General">
                  <c:v>0.21450584387209901</c:v>
                </c:pt>
                <c:pt idx="20773" formatCode="General">
                  <c:v>0.22404817539518401</c:v>
                </c:pt>
                <c:pt idx="20774" formatCode="General">
                  <c:v>0.23134042559728199</c:v>
                </c:pt>
                <c:pt idx="20775" formatCode="General">
                  <c:v>0.23548919341799501</c:v>
                </c:pt>
                <c:pt idx="20776" formatCode="General">
                  <c:v>0.23631298997417</c:v>
                </c:pt>
                <c:pt idx="20777" formatCode="General">
                  <c:v>0.23400444095443201</c:v>
                </c:pt>
                <c:pt idx="20778" formatCode="General">
                  <c:v>0.22859497279854199</c:v>
                </c:pt>
                <c:pt idx="20779" formatCode="General">
                  <c:v>0.220098061772978</c:v>
                </c:pt>
                <c:pt idx="20780" formatCode="General">
                  <c:v>0.209116940830918</c:v>
                </c:pt>
                <c:pt idx="20781" formatCode="General">
                  <c:v>0.19611042937204001</c:v>
                </c:pt>
                <c:pt idx="20782" formatCode="General">
                  <c:v>0.18182990152520101</c:v>
                </c:pt>
                <c:pt idx="20783" formatCode="General">
                  <c:v>0.16715628695562201</c:v>
                </c:pt>
                <c:pt idx="20784" formatCode="General">
                  <c:v>0.15331181506564301</c:v>
                </c:pt>
                <c:pt idx="20785" formatCode="General">
                  <c:v>0.141537071475307</c:v>
                </c:pt>
                <c:pt idx="20786" formatCode="General">
                  <c:v>0.13173689278522499</c:v>
                </c:pt>
                <c:pt idx="20787" formatCode="General">
                  <c:v>0.123892859527135</c:v>
                </c:pt>
                <c:pt idx="20788" formatCode="General">
                  <c:v>0.119177736559685</c:v>
                </c:pt>
                <c:pt idx="20789" formatCode="General">
                  <c:v>0.11839680784321301</c:v>
                </c:pt>
                <c:pt idx="20790" formatCode="General">
                  <c:v>0.12143343829688</c:v>
                </c:pt>
                <c:pt idx="20791" formatCode="General">
                  <c:v>0.126858793057542</c:v>
                </c:pt>
                <c:pt idx="20792" formatCode="General">
                  <c:v>0.13307260322002401</c:v>
                </c:pt>
                <c:pt idx="20793" formatCode="General">
                  <c:v>0.14009124725135799</c:v>
                </c:pt>
                <c:pt idx="20794" formatCode="General">
                  <c:v>0.14711006857230999</c:v>
                </c:pt>
                <c:pt idx="20795" formatCode="General">
                  <c:v>0.15305720581434301</c:v>
                </c:pt>
                <c:pt idx="20796" formatCode="General">
                  <c:v>0.157208940321794</c:v>
                </c:pt>
                <c:pt idx="20797" formatCode="General">
                  <c:v>0.15897365533312199</c:v>
                </c:pt>
                <c:pt idx="20798" formatCode="General">
                  <c:v>0.15721336558639401</c:v>
                </c:pt>
                <c:pt idx="20799" formatCode="General">
                  <c:v>0.15173082019890999</c:v>
                </c:pt>
                <c:pt idx="20800" formatCode="General">
                  <c:v>0.144681237383292</c:v>
                </c:pt>
                <c:pt idx="20801" formatCode="General">
                  <c:v>0.13777793197851201</c:v>
                </c:pt>
                <c:pt idx="20802" formatCode="General">
                  <c:v>0.13170845033516901</c:v>
                </c:pt>
                <c:pt idx="20803" formatCode="General">
                  <c:v>0.126551812830723</c:v>
                </c:pt>
                <c:pt idx="20804" formatCode="General">
                  <c:v>0.121867833629503</c:v>
                </c:pt>
                <c:pt idx="20805" formatCode="General">
                  <c:v>0.117955363346035</c:v>
                </c:pt>
                <c:pt idx="20806" formatCode="General">
                  <c:v>0.114684243570601</c:v>
                </c:pt>
                <c:pt idx="20807" formatCode="General">
                  <c:v>0.11107730142910301</c:v>
                </c:pt>
                <c:pt idx="20808" formatCode="General">
                  <c:v>0.106925057428161</c:v>
                </c:pt>
                <c:pt idx="20809" formatCode="General">
                  <c:v>0.10201357507995</c:v>
                </c:pt>
                <c:pt idx="20810" formatCode="General">
                  <c:v>9.6148668063045506E-2</c:v>
                </c:pt>
                <c:pt idx="20811" formatCode="General">
                  <c:v>8.9562170059138801E-2</c:v>
                </c:pt>
                <c:pt idx="20812" formatCode="General">
                  <c:v>8.2922572592179E-2</c:v>
                </c:pt>
                <c:pt idx="20813" formatCode="General">
                  <c:v>7.7500688662022296E-2</c:v>
                </c:pt>
                <c:pt idx="20814" formatCode="General">
                  <c:v>7.4750995813632301E-2</c:v>
                </c:pt>
                <c:pt idx="20815" formatCode="General">
                  <c:v>7.5644210457587194E-2</c:v>
                </c:pt>
                <c:pt idx="20816" formatCode="General">
                  <c:v>8.0441905569595795E-2</c:v>
                </c:pt>
                <c:pt idx="20817" formatCode="General">
                  <c:v>8.8867194402428407E-2</c:v>
                </c:pt>
                <c:pt idx="20818" formatCode="General">
                  <c:v>9.9967562999981302E-2</c:v>
                </c:pt>
                <c:pt idx="20819" formatCode="General">
                  <c:v>0.112699540370492</c:v>
                </c:pt>
                <c:pt idx="20820" formatCode="General">
                  <c:v>0.12569179271966099</c:v>
                </c:pt>
                <c:pt idx="20821" formatCode="General">
                  <c:v>0.137833240264953</c:v>
                </c:pt>
                <c:pt idx="20822" formatCode="General">
                  <c:v>0.14850913401431301</c:v>
                </c:pt>
                <c:pt idx="20823" formatCode="General">
                  <c:v>0.157556581329798</c:v>
                </c:pt>
                <c:pt idx="20824" formatCode="General">
                  <c:v>0.16517235112313899</c:v>
                </c:pt>
                <c:pt idx="20825" formatCode="General">
                  <c:v>0.17059174996698501</c:v>
                </c:pt>
                <c:pt idx="20826" formatCode="General">
                  <c:v>0.17352393035598601</c:v>
                </c:pt>
                <c:pt idx="20827" formatCode="General">
                  <c:v>0.17389469831589999</c:v>
                </c:pt>
                <c:pt idx="20828" formatCode="General">
                  <c:v>0.17155472002792599</c:v>
                </c:pt>
                <c:pt idx="20829" formatCode="General">
                  <c:v>0.16627337280393201</c:v>
                </c:pt>
                <c:pt idx="20830" formatCode="General">
                  <c:v>0.158409258538321</c:v>
                </c:pt>
                <c:pt idx="20831" formatCode="General">
                  <c:v>0.149414789598935</c:v>
                </c:pt>
                <c:pt idx="20832" formatCode="General">
                  <c:v>0.14008421890509501</c:v>
                </c:pt>
                <c:pt idx="20833" formatCode="General">
                  <c:v>0.13006684043494701</c:v>
                </c:pt>
                <c:pt idx="20834" formatCode="General">
                  <c:v>0.119362259146661</c:v>
                </c:pt>
                <c:pt idx="20835" formatCode="General">
                  <c:v>0.108699865191049</c:v>
                </c:pt>
                <c:pt idx="20836" formatCode="General">
                  <c:v>9.8041264942229603E-2</c:v>
                </c:pt>
                <c:pt idx="20837" formatCode="General">
                  <c:v>8.7705127065848404E-2</c:v>
                </c:pt>
                <c:pt idx="20838" formatCode="General">
                  <c:v>7.8897453530489603E-2</c:v>
                </c:pt>
                <c:pt idx="20839" formatCode="General">
                  <c:v>7.2586382592964405E-2</c:v>
                </c:pt>
                <c:pt idx="20840" formatCode="General">
                  <c:v>6.8954629279975796E-2</c:v>
                </c:pt>
                <c:pt idx="20841" formatCode="General">
                  <c:v>6.8024044730416899E-2</c:v>
                </c:pt>
                <c:pt idx="20842" formatCode="General">
                  <c:v>7.0235669334671097E-2</c:v>
                </c:pt>
                <c:pt idx="20843" formatCode="General">
                  <c:v>7.4890784439940794E-2</c:v>
                </c:pt>
                <c:pt idx="20844" formatCode="General">
                  <c:v>8.0910632327428594E-2</c:v>
                </c:pt>
                <c:pt idx="20845" formatCode="General">
                  <c:v>8.8095020998933099E-2</c:v>
                </c:pt>
                <c:pt idx="20846" formatCode="General">
                  <c:v>9.5037219997539599E-2</c:v>
                </c:pt>
                <c:pt idx="20847" formatCode="General">
                  <c:v>0.10140733564335799</c:v>
                </c:pt>
                <c:pt idx="20848" formatCode="General">
                  <c:v>0.10775805603972199</c:v>
                </c:pt>
                <c:pt idx="20849" formatCode="General">
                  <c:v>0.11284970490452501</c:v>
                </c:pt>
                <c:pt idx="20850" formatCode="General">
                  <c:v>0.11632020059123201</c:v>
                </c:pt>
                <c:pt idx="20851" formatCode="General">
                  <c:v>0.119102646719417</c:v>
                </c:pt>
                <c:pt idx="20852" formatCode="General">
                  <c:v>0.121284209139284</c:v>
                </c:pt>
                <c:pt idx="20853" formatCode="General">
                  <c:v>0.122468091158102</c:v>
                </c:pt>
                <c:pt idx="20854" formatCode="General">
                  <c:v>0.122736654973016</c:v>
                </c:pt>
                <c:pt idx="20855" formatCode="General">
                  <c:v>0.122778072976533</c:v>
                </c:pt>
                <c:pt idx="20856" formatCode="General">
                  <c:v>0.12303351993893399</c:v>
                </c:pt>
                <c:pt idx="20857" formatCode="General">
                  <c:v>0.12324400623087001</c:v>
                </c:pt>
                <c:pt idx="20858" formatCode="General">
                  <c:v>0.1228486791382</c:v>
                </c:pt>
                <c:pt idx="20859" formatCode="General">
                  <c:v>0.12188382694238301</c:v>
                </c:pt>
                <c:pt idx="20860" formatCode="General">
                  <c:v>0.12103086434935401</c:v>
                </c:pt>
                <c:pt idx="20861" formatCode="General">
                  <c:v>0.12014367796446999</c:v>
                </c:pt>
                <c:pt idx="20862" formatCode="General">
                  <c:v>0.118220076065315</c:v>
                </c:pt>
                <c:pt idx="20863" formatCode="General">
                  <c:v>0.114829103697104</c:v>
                </c:pt>
                <c:pt idx="20864" formatCode="General">
                  <c:v>0.110082888352599</c:v>
                </c:pt>
                <c:pt idx="20865" formatCode="General">
                  <c:v>0.10484127173070799</c:v>
                </c:pt>
                <c:pt idx="20866" formatCode="General">
                  <c:v>9.9705656192016601E-2</c:v>
                </c:pt>
                <c:pt idx="20867" formatCode="General">
                  <c:v>9.4839143735132803E-2</c:v>
                </c:pt>
                <c:pt idx="20868" formatCode="General">
                  <c:v>9.1491841183490602E-2</c:v>
                </c:pt>
                <c:pt idx="20869" formatCode="General">
                  <c:v>9.0045952823036401E-2</c:v>
                </c:pt>
                <c:pt idx="20870" formatCode="General">
                  <c:v>9.0277752865358205E-2</c:v>
                </c:pt>
                <c:pt idx="20871" formatCode="General">
                  <c:v>9.1216131904282294E-2</c:v>
                </c:pt>
                <c:pt idx="20872" formatCode="General">
                  <c:v>9.18630493790627E-2</c:v>
                </c:pt>
                <c:pt idx="20873" formatCode="General">
                  <c:v>9.2399897670806197E-2</c:v>
                </c:pt>
                <c:pt idx="20874" formatCode="General">
                  <c:v>9.3303752377553201E-2</c:v>
                </c:pt>
                <c:pt idx="20875" formatCode="General">
                  <c:v>9.48528480671193E-2</c:v>
                </c:pt>
                <c:pt idx="20876" formatCode="General">
                  <c:v>9.6996621894203702E-2</c:v>
                </c:pt>
                <c:pt idx="20877" formatCode="General">
                  <c:v>9.9499720461597704E-2</c:v>
                </c:pt>
                <c:pt idx="20878" formatCode="General">
                  <c:v>0.10142092767727701</c:v>
                </c:pt>
                <c:pt idx="20879" formatCode="General">
                  <c:v>0.102090616974647</c:v>
                </c:pt>
                <c:pt idx="20880" formatCode="General">
                  <c:v>0.100887255737843</c:v>
                </c:pt>
                <c:pt idx="20881" formatCode="General">
                  <c:v>9.6864277529173703E-2</c:v>
                </c:pt>
                <c:pt idx="20882" formatCode="General">
                  <c:v>9.0570566973768196E-2</c:v>
                </c:pt>
                <c:pt idx="20883" formatCode="General">
                  <c:v>8.3618821124150006E-2</c:v>
                </c:pt>
                <c:pt idx="20884" formatCode="General">
                  <c:v>7.6248042353922005E-2</c:v>
                </c:pt>
                <c:pt idx="20885" formatCode="General">
                  <c:v>6.8046943729504802E-2</c:v>
                </c:pt>
                <c:pt idx="20886" formatCode="General">
                  <c:v>5.9093610891023003E-2</c:v>
                </c:pt>
                <c:pt idx="20887" formatCode="General">
                  <c:v>4.98518826038254E-2</c:v>
                </c:pt>
                <c:pt idx="20888" formatCode="General">
                  <c:v>4.0835937114691599E-2</c:v>
                </c:pt>
                <c:pt idx="20889" formatCode="General">
                  <c:v>3.24248816839642E-2</c:v>
                </c:pt>
                <c:pt idx="20890" formatCode="General">
                  <c:v>2.4527064587922101E-2</c:v>
                </c:pt>
                <c:pt idx="20891" formatCode="General">
                  <c:v>1.70364118066266E-2</c:v>
                </c:pt>
                <c:pt idx="20892" formatCode="General">
                  <c:v>9.8827276369783893E-3</c:v>
                </c:pt>
                <c:pt idx="20893" formatCode="General">
                  <c:v>3.2755971483616601E-3</c:v>
                </c:pt>
                <c:pt idx="20894" formatCode="General">
                  <c:v>-2.5573548310964598E-3</c:v>
                </c:pt>
                <c:pt idx="20895" formatCode="General">
                  <c:v>-8.0375471679035599E-3</c:v>
                </c:pt>
                <c:pt idx="20896" formatCode="General">
                  <c:v>-1.33490325257571E-2</c:v>
                </c:pt>
                <c:pt idx="20897" formatCode="General">
                  <c:v>-1.9120007182205599E-2</c:v>
                </c:pt>
                <c:pt idx="20898" formatCode="General">
                  <c:v>-2.5176926843501399E-2</c:v>
                </c:pt>
                <c:pt idx="20899" formatCode="General">
                  <c:v>-3.0012101235861299E-2</c:v>
                </c:pt>
                <c:pt idx="20900" formatCode="General">
                  <c:v>-3.29588117896863E-2</c:v>
                </c:pt>
                <c:pt idx="20901" formatCode="General">
                  <c:v>-3.3888064413333203E-2</c:v>
                </c:pt>
                <c:pt idx="20902" formatCode="General">
                  <c:v>-3.1887061952578899E-2</c:v>
                </c:pt>
                <c:pt idx="20903" formatCode="General">
                  <c:v>-2.7336090233698301E-2</c:v>
                </c:pt>
                <c:pt idx="20904" formatCode="General">
                  <c:v>-2.0904328419899101E-2</c:v>
                </c:pt>
                <c:pt idx="20905" formatCode="General">
                  <c:v>-1.29068070884629E-2</c:v>
                </c:pt>
                <c:pt idx="20906" formatCode="General">
                  <c:v>-4.1024046988448297E-3</c:v>
                </c:pt>
                <c:pt idx="20907" formatCode="General">
                  <c:v>5.2339068623221702E-3</c:v>
                </c:pt>
                <c:pt idx="20908" formatCode="General">
                  <c:v>1.3862166608928099E-2</c:v>
                </c:pt>
                <c:pt idx="20909" formatCode="General">
                  <c:v>1.9856697058642198E-2</c:v>
                </c:pt>
                <c:pt idx="20910" formatCode="General">
                  <c:v>2.2148837824617001E-2</c:v>
                </c:pt>
                <c:pt idx="20911" formatCode="General">
                  <c:v>2.0375272035866501E-2</c:v>
                </c:pt>
                <c:pt idx="20912" formatCode="General">
                  <c:v>1.45619441892534E-2</c:v>
                </c:pt>
                <c:pt idx="20913" formatCode="General">
                  <c:v>5.1898368594778099E-3</c:v>
                </c:pt>
                <c:pt idx="20914" formatCode="General">
                  <c:v>-6.7554536407404596E-3</c:v>
                </c:pt>
                <c:pt idx="20915" formatCode="General">
                  <c:v>-1.9980740587979998E-2</c:v>
                </c:pt>
                <c:pt idx="20916" formatCode="General">
                  <c:v>-3.4030825354987901E-2</c:v>
                </c:pt>
                <c:pt idx="20917" formatCode="General">
                  <c:v>-4.86985239540631E-2</c:v>
                </c:pt>
                <c:pt idx="20918" formatCode="General">
                  <c:v>-6.3168588226034203E-2</c:v>
                </c:pt>
                <c:pt idx="20919" formatCode="General">
                  <c:v>-7.7070556527178605E-2</c:v>
                </c:pt>
                <c:pt idx="20920" formatCode="General">
                  <c:v>-8.9675247048136605E-2</c:v>
                </c:pt>
                <c:pt idx="20921" formatCode="General">
                  <c:v>-9.9914601229735098E-2</c:v>
                </c:pt>
                <c:pt idx="20922" formatCode="General">
                  <c:v>-0.108237750767238</c:v>
                </c:pt>
                <c:pt idx="20923" formatCode="General">
                  <c:v>-0.115335906671985</c:v>
                </c:pt>
                <c:pt idx="20924" formatCode="General">
                  <c:v>-0.12058599438284</c:v>
                </c:pt>
                <c:pt idx="20925" formatCode="General">
                  <c:v>-0.12352753622568199</c:v>
                </c:pt>
                <c:pt idx="20926" formatCode="General">
                  <c:v>-0.123989787911502</c:v>
                </c:pt>
                <c:pt idx="20927" formatCode="General">
                  <c:v>-0.121613030206753</c:v>
                </c:pt>
                <c:pt idx="20928" formatCode="General">
                  <c:v>-0.116847350029522</c:v>
                </c:pt>
                <c:pt idx="20929" formatCode="General">
                  <c:v>-0.110624956225229</c:v>
                </c:pt>
                <c:pt idx="20930" formatCode="General">
                  <c:v>-0.10410261496659701</c:v>
                </c:pt>
                <c:pt idx="20931" formatCode="General">
                  <c:v>-9.8465267646506205E-2</c:v>
                </c:pt>
                <c:pt idx="20932" formatCode="General">
                  <c:v>-9.4223176782592705E-2</c:v>
                </c:pt>
                <c:pt idx="20933" formatCode="General">
                  <c:v>-9.1112379578801E-2</c:v>
                </c:pt>
                <c:pt idx="20934" formatCode="General">
                  <c:v>-8.9018865359340393E-2</c:v>
                </c:pt>
                <c:pt idx="20935" formatCode="General">
                  <c:v>-8.8224182452533995E-2</c:v>
                </c:pt>
                <c:pt idx="20936" formatCode="General">
                  <c:v>-8.8759206451961795E-2</c:v>
                </c:pt>
                <c:pt idx="20937" formatCode="General">
                  <c:v>-9.0642356943851296E-2</c:v>
                </c:pt>
                <c:pt idx="20938" formatCode="General">
                  <c:v>-9.4149913215238898E-2</c:v>
                </c:pt>
                <c:pt idx="20939" formatCode="General">
                  <c:v>-0.100116942741291</c:v>
                </c:pt>
                <c:pt idx="20940" formatCode="General">
                  <c:v>-0.10851156397964</c:v>
                </c:pt>
                <c:pt idx="20941" formatCode="General">
                  <c:v>-0.11821314845348201</c:v>
                </c:pt>
                <c:pt idx="20942" formatCode="General">
                  <c:v>-0.12880029623236999</c:v>
                </c:pt>
                <c:pt idx="20943" formatCode="General">
                  <c:v>-0.13995430446968499</c:v>
                </c:pt>
                <c:pt idx="20944" formatCode="General">
                  <c:v>-0.15125883122894801</c:v>
                </c:pt>
                <c:pt idx="20945" formatCode="General">
                  <c:v>-0.16243939234291899</c:v>
                </c:pt>
                <c:pt idx="20946" formatCode="General">
                  <c:v>-0.172818385085593</c:v>
                </c:pt>
                <c:pt idx="20947" formatCode="General">
                  <c:v>-0.181199315957871</c:v>
                </c:pt>
                <c:pt idx="20948" formatCode="General">
                  <c:v>-0.18679195948507599</c:v>
                </c:pt>
                <c:pt idx="20949" formatCode="General">
                  <c:v>-0.18957860593187001</c:v>
                </c:pt>
                <c:pt idx="20950" formatCode="General">
                  <c:v>-0.190672031898386</c:v>
                </c:pt>
                <c:pt idx="20951" formatCode="General">
                  <c:v>-0.19094946457797499</c:v>
                </c:pt>
                <c:pt idx="20952" formatCode="General">
                  <c:v>-0.190558288476841</c:v>
                </c:pt>
                <c:pt idx="20953" formatCode="General">
                  <c:v>-0.18963170902600299</c:v>
                </c:pt>
                <c:pt idx="20954" formatCode="General">
                  <c:v>-0.18792932538804299</c:v>
                </c:pt>
                <c:pt idx="20955" formatCode="General">
                  <c:v>-0.18529479029193999</c:v>
                </c:pt>
                <c:pt idx="20956" formatCode="General">
                  <c:v>-0.18266035624212701</c:v>
                </c:pt>
                <c:pt idx="20957" formatCode="General">
                  <c:v>-0.181185908307747</c:v>
                </c:pt>
                <c:pt idx="20958" formatCode="General">
                  <c:v>-0.18135166373144301</c:v>
                </c:pt>
                <c:pt idx="20959" formatCode="General">
                  <c:v>-0.183906331794777</c:v>
                </c:pt>
                <c:pt idx="20960" formatCode="General">
                  <c:v>-0.188617693925444</c:v>
                </c:pt>
                <c:pt idx="20961" formatCode="General">
                  <c:v>-0.194360427078622</c:v>
                </c:pt>
                <c:pt idx="20962" formatCode="General">
                  <c:v>-0.20030229689402701</c:v>
                </c:pt>
                <c:pt idx="20963" formatCode="General">
                  <c:v>-0.20612000662434601</c:v>
                </c:pt>
                <c:pt idx="20964" formatCode="General">
                  <c:v>-0.211376841883682</c:v>
                </c:pt>
                <c:pt idx="20965" formatCode="General">
                  <c:v>-0.21620675727215799</c:v>
                </c:pt>
                <c:pt idx="20966" formatCode="General">
                  <c:v>-0.22054380179767499</c:v>
                </c:pt>
                <c:pt idx="20967" formatCode="General">
                  <c:v>-0.22283766205269001</c:v>
                </c:pt>
                <c:pt idx="20968" formatCode="General">
                  <c:v>-0.223075305623018</c:v>
                </c:pt>
                <c:pt idx="20969" formatCode="General">
                  <c:v>-0.22188785369741901</c:v>
                </c:pt>
                <c:pt idx="20970" formatCode="General">
                  <c:v>-0.21971025495833699</c:v>
                </c:pt>
                <c:pt idx="20971" formatCode="General">
                  <c:v>-0.218005578897875</c:v>
                </c:pt>
                <c:pt idx="20972" formatCode="General">
                  <c:v>-0.21733725280886701</c:v>
                </c:pt>
                <c:pt idx="20973" formatCode="General">
                  <c:v>-0.21808161210452501</c:v>
                </c:pt>
                <c:pt idx="20974" formatCode="General">
                  <c:v>-0.22077353673907699</c:v>
                </c:pt>
                <c:pt idx="20975" formatCode="General">
                  <c:v>-0.224551896972391</c:v>
                </c:pt>
                <c:pt idx="20976" formatCode="General">
                  <c:v>-0.22801335821685001</c:v>
                </c:pt>
                <c:pt idx="20977" formatCode="General">
                  <c:v>-0.230584641877846</c:v>
                </c:pt>
                <c:pt idx="20978" formatCode="General">
                  <c:v>-0.23101465067080401</c:v>
                </c:pt>
                <c:pt idx="20979" formatCode="General">
                  <c:v>-0.22869727982045601</c:v>
                </c:pt>
                <c:pt idx="20980" formatCode="General">
                  <c:v>-0.224118326738768</c:v>
                </c:pt>
                <c:pt idx="20981" formatCode="General">
                  <c:v>-0.21750593719576999</c:v>
                </c:pt>
                <c:pt idx="20982" formatCode="General">
                  <c:v>-0.20981720698345999</c:v>
                </c:pt>
                <c:pt idx="20983" formatCode="General">
                  <c:v>-0.20203020347932299</c:v>
                </c:pt>
                <c:pt idx="20984" formatCode="General">
                  <c:v>-0.19507057401875499</c:v>
                </c:pt>
                <c:pt idx="20985" formatCode="General">
                  <c:v>-0.189617942028319</c:v>
                </c:pt>
                <c:pt idx="20986" formatCode="General">
                  <c:v>-0.185649039071414</c:v>
                </c:pt>
                <c:pt idx="20987" formatCode="General">
                  <c:v>-0.18252571887313601</c:v>
                </c:pt>
                <c:pt idx="20988" formatCode="General">
                  <c:v>-0.17945366278330799</c:v>
                </c:pt>
                <c:pt idx="20989" formatCode="General">
                  <c:v>-0.17558550705377399</c:v>
                </c:pt>
                <c:pt idx="20990" formatCode="General">
                  <c:v>-0.17003613482820101</c:v>
                </c:pt>
                <c:pt idx="20991" formatCode="General">
                  <c:v>-0.16310338933656501</c:v>
                </c:pt>
                <c:pt idx="20992" formatCode="General">
                  <c:v>-0.15569029319736999</c:v>
                </c:pt>
                <c:pt idx="20993" formatCode="General">
                  <c:v>-0.14855816395426799</c:v>
                </c:pt>
                <c:pt idx="20994" formatCode="General">
                  <c:v>-0.14222337232351301</c:v>
                </c:pt>
                <c:pt idx="20995" formatCode="General">
                  <c:v>-0.13723094034793801</c:v>
                </c:pt>
                <c:pt idx="20996" formatCode="General">
                  <c:v>-0.13444348393640701</c:v>
                </c:pt>
                <c:pt idx="20997" formatCode="General">
                  <c:v>-0.13392301036301199</c:v>
                </c:pt>
                <c:pt idx="20998" formatCode="General">
                  <c:v>-0.13505397082843301</c:v>
                </c:pt>
                <c:pt idx="20999" formatCode="General">
                  <c:v>-0.13730751490599499</c:v>
                </c:pt>
                <c:pt idx="21000" formatCode="General">
                  <c:v>-0.141031428931359</c:v>
                </c:pt>
                <c:pt idx="21001" formatCode="General">
                  <c:v>-0.14637298059529699</c:v>
                </c:pt>
                <c:pt idx="21002" formatCode="General">
                  <c:v>-0.151631798006479</c:v>
                </c:pt>
                <c:pt idx="21003" formatCode="General">
                  <c:v>-0.15521964014973599</c:v>
                </c:pt>
                <c:pt idx="21004" formatCode="General">
                  <c:v>-0.156716769152417</c:v>
                </c:pt>
                <c:pt idx="21005" formatCode="General">
                  <c:v>-0.155432885423161</c:v>
                </c:pt>
                <c:pt idx="21006" formatCode="General">
                  <c:v>-0.15009443803790701</c:v>
                </c:pt>
                <c:pt idx="21007" formatCode="General">
                  <c:v>-0.14159089976764999</c:v>
                </c:pt>
                <c:pt idx="21008" formatCode="General">
                  <c:v>-0.13188951438496799</c:v>
                </c:pt>
                <c:pt idx="21009" formatCode="General">
                  <c:v>-0.12120772089040199</c:v>
                </c:pt>
                <c:pt idx="21010" formatCode="General">
                  <c:v>-0.10910109915822799</c:v>
                </c:pt>
                <c:pt idx="21011" formatCode="General">
                  <c:v>-9.5853093952597695E-2</c:v>
                </c:pt>
                <c:pt idx="21012" formatCode="General">
                  <c:v>-8.2222123862186997E-2</c:v>
                </c:pt>
                <c:pt idx="21013" formatCode="General">
                  <c:v>-6.81611756386276E-2</c:v>
                </c:pt>
                <c:pt idx="21014" formatCode="General">
                  <c:v>-5.4423159005637198E-2</c:v>
                </c:pt>
                <c:pt idx="21015" formatCode="General">
                  <c:v>-4.3086517791756401E-2</c:v>
                </c:pt>
                <c:pt idx="21016" formatCode="General">
                  <c:v>-3.5542759022707003E-2</c:v>
                </c:pt>
                <c:pt idx="21017" formatCode="General">
                  <c:v>-3.14543216108766E-2</c:v>
                </c:pt>
                <c:pt idx="21018" formatCode="General">
                  <c:v>-2.99705942985505E-2</c:v>
                </c:pt>
                <c:pt idx="21019" formatCode="General">
                  <c:v>-3.0754312449839599E-2</c:v>
                </c:pt>
                <c:pt idx="21020" formatCode="General">
                  <c:v>-3.2999080670965998E-2</c:v>
                </c:pt>
                <c:pt idx="21021" formatCode="General">
                  <c:v>-3.5680913386658103E-2</c:v>
                </c:pt>
                <c:pt idx="21022" formatCode="General">
                  <c:v>-3.8618614255867802E-2</c:v>
                </c:pt>
                <c:pt idx="21023" formatCode="General">
                  <c:v>-4.2123223988778102E-2</c:v>
                </c:pt>
                <c:pt idx="21024" formatCode="General">
                  <c:v>-4.6034307984457998E-2</c:v>
                </c:pt>
                <c:pt idx="21025" formatCode="General">
                  <c:v>-4.8983768831747897E-2</c:v>
                </c:pt>
                <c:pt idx="21026" formatCode="General">
                  <c:v>-4.9805563633604298E-2</c:v>
                </c:pt>
                <c:pt idx="21027" formatCode="General">
                  <c:v>-4.9334113715544602E-2</c:v>
                </c:pt>
                <c:pt idx="21028" formatCode="General">
                  <c:v>-4.7971874274676099E-2</c:v>
                </c:pt>
                <c:pt idx="21029" formatCode="General">
                  <c:v>-4.5596066173830302E-2</c:v>
                </c:pt>
                <c:pt idx="21030" formatCode="General">
                  <c:v>-4.3363206163716098E-2</c:v>
                </c:pt>
                <c:pt idx="21031" formatCode="General">
                  <c:v>-4.1585708032929498E-2</c:v>
                </c:pt>
                <c:pt idx="21032" formatCode="General">
                  <c:v>-3.8796818217832103E-2</c:v>
                </c:pt>
                <c:pt idx="21033" formatCode="General">
                  <c:v>-3.4483914260689703E-2</c:v>
                </c:pt>
                <c:pt idx="21034" formatCode="General">
                  <c:v>-2.9548009874861701E-2</c:v>
                </c:pt>
                <c:pt idx="21035" formatCode="General">
                  <c:v>-2.3696040590458899E-2</c:v>
                </c:pt>
                <c:pt idx="21036" formatCode="General">
                  <c:v>-1.6425725150030799E-2</c:v>
                </c:pt>
                <c:pt idx="21037" formatCode="General">
                  <c:v>-8.3834875369594199E-3</c:v>
                </c:pt>
                <c:pt idx="21038">
                  <c:v>8.4200443996057897E-5</c:v>
                </c:pt>
                <c:pt idx="21039" formatCode="General">
                  <c:v>9.4003651771352396E-3</c:v>
                </c:pt>
                <c:pt idx="21040" formatCode="General">
                  <c:v>1.9741000268603301E-2</c:v>
                </c:pt>
                <c:pt idx="21041" formatCode="General">
                  <c:v>3.0863191310673801E-2</c:v>
                </c:pt>
                <c:pt idx="21042" formatCode="General">
                  <c:v>4.2090713072253601E-2</c:v>
                </c:pt>
                <c:pt idx="21043" formatCode="General">
                  <c:v>5.2576156079610699E-2</c:v>
                </c:pt>
                <c:pt idx="21044" formatCode="General">
                  <c:v>6.2211434844058701E-2</c:v>
                </c:pt>
                <c:pt idx="21045" formatCode="General">
                  <c:v>7.0523516670862402E-2</c:v>
                </c:pt>
                <c:pt idx="21046" formatCode="General">
                  <c:v>7.7421452819431302E-2</c:v>
                </c:pt>
                <c:pt idx="21047" formatCode="General">
                  <c:v>8.2787631552824106E-2</c:v>
                </c:pt>
                <c:pt idx="21048" formatCode="General">
                  <c:v>8.64421120931608E-2</c:v>
                </c:pt>
                <c:pt idx="21049" formatCode="General">
                  <c:v>9.0271232364027898E-2</c:v>
                </c:pt>
                <c:pt idx="21050" formatCode="General">
                  <c:v>9.48814767954064E-2</c:v>
                </c:pt>
                <c:pt idx="21051" formatCode="General">
                  <c:v>9.9583643598739294E-2</c:v>
                </c:pt>
                <c:pt idx="21052" formatCode="General">
                  <c:v>0.10466632362384901</c:v>
                </c:pt>
                <c:pt idx="21053" formatCode="General">
                  <c:v>0.110480416187025</c:v>
                </c:pt>
                <c:pt idx="21054" formatCode="General">
                  <c:v>0.117123397489604</c:v>
                </c:pt>
                <c:pt idx="21055" formatCode="General">
                  <c:v>0.12518434445886301</c:v>
                </c:pt>
                <c:pt idx="21056" formatCode="General">
                  <c:v>0.13492671544187901</c:v>
                </c:pt>
                <c:pt idx="21057" formatCode="General">
                  <c:v>0.145462947611736</c:v>
                </c:pt>
                <c:pt idx="21058" formatCode="General">
                  <c:v>0.15571389641589101</c:v>
                </c:pt>
                <c:pt idx="21059" formatCode="General">
                  <c:v>0.16505040717796099</c:v>
                </c:pt>
                <c:pt idx="21060" formatCode="General">
                  <c:v>0.17303578943533801</c:v>
                </c:pt>
                <c:pt idx="21061" formatCode="General">
                  <c:v>0.17950331804977501</c:v>
                </c:pt>
                <c:pt idx="21062" formatCode="General">
                  <c:v>0.18497012333274901</c:v>
                </c:pt>
                <c:pt idx="21063" formatCode="General">
                  <c:v>0.19043565876256299</c:v>
                </c:pt>
                <c:pt idx="21064" formatCode="General">
                  <c:v>0.19546117776648</c:v>
                </c:pt>
                <c:pt idx="21065" formatCode="General">
                  <c:v>0.198111358199837</c:v>
                </c:pt>
                <c:pt idx="21066" formatCode="General">
                  <c:v>0.198683654629602</c:v>
                </c:pt>
                <c:pt idx="21067" formatCode="General">
                  <c:v>0.19941409918314401</c:v>
                </c:pt>
                <c:pt idx="21068" formatCode="General">
                  <c:v>0.20105349014203</c:v>
                </c:pt>
                <c:pt idx="21069" formatCode="General">
                  <c:v>0.20351502860064799</c:v>
                </c:pt>
                <c:pt idx="21070" formatCode="General">
                  <c:v>0.20673040097332299</c:v>
                </c:pt>
                <c:pt idx="21071" formatCode="General">
                  <c:v>0.21167445314580699</c:v>
                </c:pt>
                <c:pt idx="21072" formatCode="General">
                  <c:v>0.219665606665194</c:v>
                </c:pt>
                <c:pt idx="21073" formatCode="General">
                  <c:v>0.23109608327761599</c:v>
                </c:pt>
                <c:pt idx="21074" formatCode="General">
                  <c:v>0.245905502051979</c:v>
                </c:pt>
                <c:pt idx="21075" formatCode="General">
                  <c:v>0.26314917982436697</c:v>
                </c:pt>
                <c:pt idx="21076" formatCode="General">
                  <c:v>0.28096274628838203</c:v>
                </c:pt>
                <c:pt idx="21077" formatCode="General">
                  <c:v>0.29713385883352</c:v>
                </c:pt>
                <c:pt idx="21078" formatCode="General">
                  <c:v>0.31033798503093402</c:v>
                </c:pt>
                <c:pt idx="21079" formatCode="General">
                  <c:v>0.31983661392877799</c:v>
                </c:pt>
                <c:pt idx="21080" formatCode="General">
                  <c:v>0.32555583787881798</c:v>
                </c:pt>
                <c:pt idx="21081" formatCode="General">
                  <c:v>0.32880876951730098</c:v>
                </c:pt>
                <c:pt idx="21082" formatCode="General">
                  <c:v>0.33007616547774898</c:v>
                </c:pt>
                <c:pt idx="21083" formatCode="General">
                  <c:v>0.32912765909841002</c:v>
                </c:pt>
                <c:pt idx="21084" formatCode="General">
                  <c:v>0.32689531831083601</c:v>
                </c:pt>
                <c:pt idx="21085" formatCode="General">
                  <c:v>0.32369409735798299</c:v>
                </c:pt>
                <c:pt idx="21086" formatCode="General">
                  <c:v>0.31877298039248902</c:v>
                </c:pt>
                <c:pt idx="21087" formatCode="General">
                  <c:v>0.310596197542445</c:v>
                </c:pt>
                <c:pt idx="21088" formatCode="General">
                  <c:v>0.29931718973583799</c:v>
                </c:pt>
                <c:pt idx="21089" formatCode="General">
                  <c:v>0.286716093214339</c:v>
                </c:pt>
                <c:pt idx="21090" formatCode="General">
                  <c:v>0.27458892557365</c:v>
                </c:pt>
                <c:pt idx="21091" formatCode="General">
                  <c:v>0.26492658200200198</c:v>
                </c:pt>
                <c:pt idx="21092" formatCode="General">
                  <c:v>0.25811805259041298</c:v>
                </c:pt>
                <c:pt idx="21093" formatCode="General">
                  <c:v>0.25353193912184402</c:v>
                </c:pt>
                <c:pt idx="21094" formatCode="General">
                  <c:v>0.24998375339701401</c:v>
                </c:pt>
                <c:pt idx="21095" formatCode="General">
                  <c:v>0.247253638003847</c:v>
                </c:pt>
                <c:pt idx="21096" formatCode="General">
                  <c:v>0.24586973560778499</c:v>
                </c:pt>
                <c:pt idx="21097" formatCode="General">
                  <c:v>0.246010848449325</c:v>
                </c:pt>
                <c:pt idx="21098" formatCode="General">
                  <c:v>0.247179076674853</c:v>
                </c:pt>
                <c:pt idx="21099" formatCode="General">
                  <c:v>0.24896008636331299</c:v>
                </c:pt>
                <c:pt idx="21100" formatCode="General">
                  <c:v>0.25106720661323001</c:v>
                </c:pt>
                <c:pt idx="21101" formatCode="General">
                  <c:v>0.25343708607001703</c:v>
                </c:pt>
                <c:pt idx="21102" formatCode="General">
                  <c:v>0.25642447088360298</c:v>
                </c:pt>
                <c:pt idx="21103" formatCode="General">
                  <c:v>0.25945956312428098</c:v>
                </c:pt>
                <c:pt idx="21104" formatCode="General">
                  <c:v>0.26226565432658</c:v>
                </c:pt>
                <c:pt idx="21105" formatCode="General">
                  <c:v>0.26484993100611998</c:v>
                </c:pt>
                <c:pt idx="21106" formatCode="General">
                  <c:v>0.26710318466785699</c:v>
                </c:pt>
                <c:pt idx="21107" formatCode="General">
                  <c:v>0.26877203662340099</c:v>
                </c:pt>
                <c:pt idx="21108" formatCode="General">
                  <c:v>0.27012224845343202</c:v>
                </c:pt>
                <c:pt idx="21109" formatCode="General">
                  <c:v>0.27144415631918301</c:v>
                </c:pt>
                <c:pt idx="21110" formatCode="General">
                  <c:v>0.27320898464050303</c:v>
                </c:pt>
                <c:pt idx="21111" formatCode="General">
                  <c:v>0.27599219464813901</c:v>
                </c:pt>
                <c:pt idx="21112" formatCode="General">
                  <c:v>0.27922808394818399</c:v>
                </c:pt>
                <c:pt idx="21113" formatCode="General">
                  <c:v>0.28144767110572999</c:v>
                </c:pt>
                <c:pt idx="21114" formatCode="General">
                  <c:v>0.28202042212714101</c:v>
                </c:pt>
                <c:pt idx="21115" formatCode="General">
                  <c:v>0.28082884576281902</c:v>
                </c:pt>
                <c:pt idx="21116" formatCode="General">
                  <c:v>0.27742903550396297</c:v>
                </c:pt>
                <c:pt idx="21117" formatCode="General">
                  <c:v>0.27191993729215103</c:v>
                </c:pt>
                <c:pt idx="21118" formatCode="General">
                  <c:v>0.26398489985371099</c:v>
                </c:pt>
                <c:pt idx="21119" formatCode="General">
                  <c:v>0.25428177335677399</c:v>
                </c:pt>
                <c:pt idx="21120" formatCode="General">
                  <c:v>0.24361638918383</c:v>
                </c:pt>
                <c:pt idx="21121" formatCode="General">
                  <c:v>0.23269795005066601</c:v>
                </c:pt>
                <c:pt idx="21122" formatCode="General">
                  <c:v>0.222837484340386</c:v>
                </c:pt>
                <c:pt idx="21123" formatCode="General">
                  <c:v>0.21394356826452901</c:v>
                </c:pt>
                <c:pt idx="21124" formatCode="General">
                  <c:v>0.20578693885834401</c:v>
                </c:pt>
                <c:pt idx="21125" formatCode="General">
                  <c:v>0.19827147501335099</c:v>
                </c:pt>
                <c:pt idx="21126" formatCode="General">
                  <c:v>0.19105133490166101</c:v>
                </c:pt>
                <c:pt idx="21127" formatCode="General">
                  <c:v>0.18410131064317301</c:v>
                </c:pt>
                <c:pt idx="21128" formatCode="General">
                  <c:v>0.17809335657073799</c:v>
                </c:pt>
                <c:pt idx="21129" formatCode="General">
                  <c:v>0.17383476983672799</c:v>
                </c:pt>
                <c:pt idx="21130" formatCode="General">
                  <c:v>0.17191301077319501</c:v>
                </c:pt>
                <c:pt idx="21131" formatCode="General">
                  <c:v>0.172104549556132</c:v>
                </c:pt>
                <c:pt idx="21132" formatCode="General">
                  <c:v>0.17396816606707199</c:v>
                </c:pt>
                <c:pt idx="21133" formatCode="General">
                  <c:v>0.17681311967128399</c:v>
                </c:pt>
                <c:pt idx="21134" formatCode="General">
                  <c:v>0.17910930102702399</c:v>
                </c:pt>
                <c:pt idx="21135" formatCode="General">
                  <c:v>0.17994892490855199</c:v>
                </c:pt>
                <c:pt idx="21136" formatCode="General">
                  <c:v>0.17937473369053999</c:v>
                </c:pt>
                <c:pt idx="21137" formatCode="General">
                  <c:v>0.17754176841351299</c:v>
                </c:pt>
                <c:pt idx="21138" formatCode="General">
                  <c:v>0.175099482045979</c:v>
                </c:pt>
                <c:pt idx="21139" formatCode="General">
                  <c:v>0.17303572831844899</c:v>
                </c:pt>
                <c:pt idx="21140" formatCode="General">
                  <c:v>0.17155621496228601</c:v>
                </c:pt>
                <c:pt idx="21141" formatCode="General">
                  <c:v>0.17026389647053999</c:v>
                </c:pt>
                <c:pt idx="21142" formatCode="General">
                  <c:v>0.16846315266266401</c:v>
                </c:pt>
                <c:pt idx="21143" formatCode="General">
                  <c:v>0.16535203472620899</c:v>
                </c:pt>
                <c:pt idx="21144" formatCode="General">
                  <c:v>0.16041387402392601</c:v>
                </c:pt>
                <c:pt idx="21145" formatCode="General">
                  <c:v>0.153924629846867</c:v>
                </c:pt>
                <c:pt idx="21146" formatCode="General">
                  <c:v>0.146371612263867</c:v>
                </c:pt>
                <c:pt idx="21147" formatCode="General">
                  <c:v>0.138035038758787</c:v>
                </c:pt>
                <c:pt idx="21148" formatCode="General">
                  <c:v>0.129085323430497</c:v>
                </c:pt>
                <c:pt idx="21149" formatCode="General">
                  <c:v>0.119113044454124</c:v>
                </c:pt>
                <c:pt idx="21150" formatCode="General">
                  <c:v>0.10694615443569699</c:v>
                </c:pt>
                <c:pt idx="21151" formatCode="General">
                  <c:v>9.2739391965379406E-2</c:v>
                </c:pt>
                <c:pt idx="21152" formatCode="General">
                  <c:v>7.7613029561556302E-2</c:v>
                </c:pt>
                <c:pt idx="21153" formatCode="General">
                  <c:v>6.2640920387202301E-2</c:v>
                </c:pt>
                <c:pt idx="21154" formatCode="General">
                  <c:v>4.8842727331345301E-2</c:v>
                </c:pt>
                <c:pt idx="21155" formatCode="General">
                  <c:v>3.6450456877683397E-2</c:v>
                </c:pt>
                <c:pt idx="21156" formatCode="General">
                  <c:v>2.6231831297722701E-2</c:v>
                </c:pt>
                <c:pt idx="21157" formatCode="General">
                  <c:v>1.9197056782731401E-2</c:v>
                </c:pt>
                <c:pt idx="21158" formatCode="General">
                  <c:v>1.5261598722501501E-2</c:v>
                </c:pt>
                <c:pt idx="21159" formatCode="General">
                  <c:v>1.35505454656225E-2</c:v>
                </c:pt>
                <c:pt idx="21160" formatCode="General">
                  <c:v>1.25723481249304E-2</c:v>
                </c:pt>
                <c:pt idx="21161" formatCode="General">
                  <c:v>1.1899326811070801E-2</c:v>
                </c:pt>
                <c:pt idx="21162" formatCode="General">
                  <c:v>1.20865981917271E-2</c:v>
                </c:pt>
                <c:pt idx="21163" formatCode="General">
                  <c:v>1.2291412083310801E-2</c:v>
                </c:pt>
                <c:pt idx="21164" formatCode="General">
                  <c:v>1.22081400910862E-2</c:v>
                </c:pt>
                <c:pt idx="21165" formatCode="General">
                  <c:v>1.14803344671427E-2</c:v>
                </c:pt>
                <c:pt idx="21166" formatCode="General">
                  <c:v>1.02138007013064E-2</c:v>
                </c:pt>
                <c:pt idx="21167" formatCode="General">
                  <c:v>9.5772358530008799E-3</c:v>
                </c:pt>
                <c:pt idx="21168" formatCode="General">
                  <c:v>9.3110373333782099E-3</c:v>
                </c:pt>
                <c:pt idx="21169" formatCode="General">
                  <c:v>8.7623812279121593E-3</c:v>
                </c:pt>
                <c:pt idx="21170" formatCode="General">
                  <c:v>7.8426800517443305E-3</c:v>
                </c:pt>
                <c:pt idx="21171" formatCode="General">
                  <c:v>6.7457078813260296E-3</c:v>
                </c:pt>
                <c:pt idx="21172" formatCode="General">
                  <c:v>5.2608731763837801E-3</c:v>
                </c:pt>
                <c:pt idx="21173" formatCode="General">
                  <c:v>3.1506451144797999E-3</c:v>
                </c:pt>
                <c:pt idx="21174" formatCode="General">
                  <c:v>5.4912036807633097E-4</c:v>
                </c:pt>
                <c:pt idx="21175" formatCode="General">
                  <c:v>-2.1932188396746499E-3</c:v>
                </c:pt>
                <c:pt idx="21176" formatCode="General">
                  <c:v>-3.89611922598338E-3</c:v>
                </c:pt>
                <c:pt idx="21177" formatCode="General">
                  <c:v>-4.6279799338835902E-3</c:v>
                </c:pt>
                <c:pt idx="21178" formatCode="General">
                  <c:v>-5.7893649530978896E-3</c:v>
                </c:pt>
                <c:pt idx="21179" formatCode="General">
                  <c:v>-7.5842075132871401E-3</c:v>
                </c:pt>
                <c:pt idx="21180" formatCode="General">
                  <c:v>-9.7959240745991195E-3</c:v>
                </c:pt>
                <c:pt idx="21181" formatCode="General">
                  <c:v>-1.2016736691934E-2</c:v>
                </c:pt>
                <c:pt idx="21182" formatCode="General">
                  <c:v>-1.3622234317010901E-2</c:v>
                </c:pt>
                <c:pt idx="21183" formatCode="General">
                  <c:v>-1.52041075560549E-2</c:v>
                </c:pt>
                <c:pt idx="21184" formatCode="General">
                  <c:v>-1.7868379263646102E-2</c:v>
                </c:pt>
                <c:pt idx="21185" formatCode="General">
                  <c:v>-2.17657203274432E-2</c:v>
                </c:pt>
                <c:pt idx="21186" formatCode="General">
                  <c:v>-2.6864011014610199E-2</c:v>
                </c:pt>
                <c:pt idx="21187" formatCode="General">
                  <c:v>-3.3669364559107802E-2</c:v>
                </c:pt>
                <c:pt idx="21188" formatCode="General">
                  <c:v>-4.3468858424182501E-2</c:v>
                </c:pt>
                <c:pt idx="21189" formatCode="General">
                  <c:v>-5.5983329459415303E-2</c:v>
                </c:pt>
                <c:pt idx="21190" formatCode="General">
                  <c:v>-6.9610120103894405E-2</c:v>
                </c:pt>
                <c:pt idx="21191" formatCode="General">
                  <c:v>-8.4700466447013803E-2</c:v>
                </c:pt>
                <c:pt idx="21192" formatCode="General">
                  <c:v>-0.10215869094595199</c:v>
                </c:pt>
                <c:pt idx="21193" formatCode="General">
                  <c:v>-0.121024923633183</c:v>
                </c:pt>
                <c:pt idx="21194" formatCode="General">
                  <c:v>-0.139869365286899</c:v>
                </c:pt>
                <c:pt idx="21195" formatCode="General">
                  <c:v>-0.15818904670412001</c:v>
                </c:pt>
                <c:pt idx="21196" formatCode="General">
                  <c:v>-0.175926848013717</c:v>
                </c:pt>
                <c:pt idx="21197" formatCode="General">
                  <c:v>-0.192936401667332</c:v>
                </c:pt>
                <c:pt idx="21198" formatCode="General">
                  <c:v>-0.208534987147307</c:v>
                </c:pt>
                <c:pt idx="21199" formatCode="General">
                  <c:v>-0.221921501560224</c:v>
                </c:pt>
                <c:pt idx="21200" formatCode="General">
                  <c:v>-0.233182902569637</c:v>
                </c:pt>
                <c:pt idx="21201" formatCode="General">
                  <c:v>-0.242970635019642</c:v>
                </c:pt>
                <c:pt idx="21202" formatCode="General">
                  <c:v>-0.25151363133774601</c:v>
                </c:pt>
                <c:pt idx="21203" formatCode="General">
                  <c:v>-0.258291487875006</c:v>
                </c:pt>
                <c:pt idx="21204" formatCode="General">
                  <c:v>-0.26365745406086999</c:v>
                </c:pt>
                <c:pt idx="21205" formatCode="General">
                  <c:v>-0.26834386168569102</c:v>
                </c:pt>
                <c:pt idx="21206" formatCode="General">
                  <c:v>-0.27239891948981299</c:v>
                </c:pt>
                <c:pt idx="21207" formatCode="General">
                  <c:v>-0.27689004907300802</c:v>
                </c:pt>
                <c:pt idx="21208" formatCode="General">
                  <c:v>-0.28278379269283299</c:v>
                </c:pt>
                <c:pt idx="21209" formatCode="General">
                  <c:v>-0.28958093350984099</c:v>
                </c:pt>
                <c:pt idx="21210" formatCode="General">
                  <c:v>-0.29556919113876501</c:v>
                </c:pt>
                <c:pt idx="21211" formatCode="General">
                  <c:v>-0.29997674998982898</c:v>
                </c:pt>
                <c:pt idx="21212" formatCode="General">
                  <c:v>-0.303203566661357</c:v>
                </c:pt>
                <c:pt idx="21213" formatCode="General">
                  <c:v>-0.30554616363889597</c:v>
                </c:pt>
                <c:pt idx="21214" formatCode="General">
                  <c:v>-0.30745888432405999</c:v>
                </c:pt>
                <c:pt idx="21215" formatCode="General">
                  <c:v>-0.30928586050715501</c:v>
                </c:pt>
                <c:pt idx="21216" formatCode="General">
                  <c:v>-0.31094654130955501</c:v>
                </c:pt>
                <c:pt idx="21217" formatCode="General">
                  <c:v>-0.31238119918636198</c:v>
                </c:pt>
                <c:pt idx="21218" formatCode="General">
                  <c:v>-0.31340209484814402</c:v>
                </c:pt>
                <c:pt idx="21219" formatCode="General">
                  <c:v>-0.314024574426648</c:v>
                </c:pt>
                <c:pt idx="21220" formatCode="General">
                  <c:v>-0.314454814001625</c:v>
                </c:pt>
                <c:pt idx="21221" formatCode="General">
                  <c:v>-0.31486843314041901</c:v>
                </c:pt>
                <c:pt idx="21222" formatCode="General">
                  <c:v>-0.315903113003692</c:v>
                </c:pt>
                <c:pt idx="21223" formatCode="General">
                  <c:v>-0.318048903283078</c:v>
                </c:pt>
                <c:pt idx="21224" formatCode="General">
                  <c:v>-0.32095689200855798</c:v>
                </c:pt>
                <c:pt idx="21225" formatCode="General">
                  <c:v>-0.32400601572385201</c:v>
                </c:pt>
                <c:pt idx="21226" formatCode="General">
                  <c:v>-0.32688476668515798</c:v>
                </c:pt>
                <c:pt idx="21227" formatCode="General">
                  <c:v>-0.329468535740712</c:v>
                </c:pt>
                <c:pt idx="21228" formatCode="General">
                  <c:v>-0.331830041852052</c:v>
                </c:pt>
                <c:pt idx="21229" formatCode="General">
                  <c:v>-0.33426390346200902</c:v>
                </c:pt>
                <c:pt idx="21230" formatCode="General">
                  <c:v>-0.336825620948838</c:v>
                </c:pt>
                <c:pt idx="21231" formatCode="General">
                  <c:v>-0.33850618077752598</c:v>
                </c:pt>
                <c:pt idx="21232" formatCode="General">
                  <c:v>-0.33939606022865298</c:v>
                </c:pt>
                <c:pt idx="21233" formatCode="General">
                  <c:v>-0.34022612232800598</c:v>
                </c:pt>
                <c:pt idx="21234" formatCode="General">
                  <c:v>-0.34028817233922198</c:v>
                </c:pt>
                <c:pt idx="21235" formatCode="General">
                  <c:v>-0.339947379710965</c:v>
                </c:pt>
                <c:pt idx="21236" formatCode="General">
                  <c:v>-0.34018988030629399</c:v>
                </c:pt>
                <c:pt idx="21237" formatCode="General">
                  <c:v>-0.34045561290596099</c:v>
                </c:pt>
                <c:pt idx="21238" formatCode="General">
                  <c:v>-0.34014000879567202</c:v>
                </c:pt>
                <c:pt idx="21239" formatCode="General">
                  <c:v>-0.33970532266588899</c:v>
                </c:pt>
                <c:pt idx="21240" formatCode="General">
                  <c:v>-0.33891797940229901</c:v>
                </c:pt>
                <c:pt idx="21241" formatCode="General">
                  <c:v>-0.33646711957415099</c:v>
                </c:pt>
                <c:pt idx="21242" formatCode="General">
                  <c:v>-0.33211396647793201</c:v>
                </c:pt>
                <c:pt idx="21243" formatCode="General">
                  <c:v>-0.32643446288880901</c:v>
                </c:pt>
                <c:pt idx="21244" formatCode="General">
                  <c:v>-0.319686978827179</c:v>
                </c:pt>
                <c:pt idx="21245" formatCode="General">
                  <c:v>-0.31186828269018002</c:v>
                </c:pt>
                <c:pt idx="21246" formatCode="General">
                  <c:v>-0.30363727267720197</c:v>
                </c:pt>
                <c:pt idx="21247" formatCode="General">
                  <c:v>-0.29505341227964599</c:v>
                </c:pt>
                <c:pt idx="21248" formatCode="General">
                  <c:v>-0.28592486903208902</c:v>
                </c:pt>
                <c:pt idx="21249" formatCode="General">
                  <c:v>-0.27770235371194901</c:v>
                </c:pt>
                <c:pt idx="21250" formatCode="General">
                  <c:v>-0.27173547034877099</c:v>
                </c:pt>
                <c:pt idx="21251" formatCode="General">
                  <c:v>-0.268639209792989</c:v>
                </c:pt>
                <c:pt idx="21252" formatCode="General">
                  <c:v>-0.26814010661807303</c:v>
                </c:pt>
                <c:pt idx="21253" formatCode="General">
                  <c:v>-0.26915178114670202</c:v>
                </c:pt>
                <c:pt idx="21254" formatCode="General">
                  <c:v>-0.27120310328353697</c:v>
                </c:pt>
                <c:pt idx="21255" formatCode="General">
                  <c:v>-0.27425141528584401</c:v>
                </c:pt>
                <c:pt idx="21256" formatCode="General">
                  <c:v>-0.27782583053938398</c:v>
                </c:pt>
                <c:pt idx="21257" formatCode="General">
                  <c:v>-0.28142999166844901</c:v>
                </c:pt>
                <c:pt idx="21258" formatCode="General">
                  <c:v>-0.28443078270028899</c:v>
                </c:pt>
                <c:pt idx="21259" formatCode="General">
                  <c:v>-0.286175715430105</c:v>
                </c:pt>
                <c:pt idx="21260" formatCode="General">
                  <c:v>-0.28706711444833</c:v>
                </c:pt>
                <c:pt idx="21261" formatCode="General">
                  <c:v>-0.288611823492888</c:v>
                </c:pt>
                <c:pt idx="21262" formatCode="General">
                  <c:v>-0.291162989979662</c:v>
                </c:pt>
                <c:pt idx="21263" formatCode="General">
                  <c:v>-0.29382546571483098</c:v>
                </c:pt>
                <c:pt idx="21264" formatCode="General">
                  <c:v>-0.29648998190660197</c:v>
                </c:pt>
                <c:pt idx="21265" formatCode="General">
                  <c:v>-0.299026203997105</c:v>
                </c:pt>
                <c:pt idx="21266" formatCode="General">
                  <c:v>-0.30050321107162897</c:v>
                </c:pt>
                <c:pt idx="21267" formatCode="General">
                  <c:v>-0.30039351421529498</c:v>
                </c:pt>
                <c:pt idx="21268" formatCode="General">
                  <c:v>-0.29923212157989998</c:v>
                </c:pt>
                <c:pt idx="21269" formatCode="General">
                  <c:v>-0.29783660915092502</c:v>
                </c:pt>
                <c:pt idx="21270" formatCode="General">
                  <c:v>-0.29555003493068899</c:v>
                </c:pt>
                <c:pt idx="21271" formatCode="General">
                  <c:v>-0.29177127251467799</c:v>
                </c:pt>
                <c:pt idx="21272" formatCode="General">
                  <c:v>-0.28642871581149798</c:v>
                </c:pt>
                <c:pt idx="21273" formatCode="General">
                  <c:v>-0.279456952322021</c:v>
                </c:pt>
                <c:pt idx="21274" formatCode="General">
                  <c:v>-0.27243494790275202</c:v>
                </c:pt>
                <c:pt idx="21275" formatCode="General">
                  <c:v>-0.26631449505637</c:v>
                </c:pt>
                <c:pt idx="21276" formatCode="General">
                  <c:v>-0.26105957834881999</c:v>
                </c:pt>
                <c:pt idx="21277" formatCode="General">
                  <c:v>-0.256328183092558</c:v>
                </c:pt>
                <c:pt idx="21278" formatCode="General">
                  <c:v>-0.25164951413409098</c:v>
                </c:pt>
                <c:pt idx="21279" formatCode="General">
                  <c:v>-0.24616498943482101</c:v>
                </c:pt>
                <c:pt idx="21280" formatCode="General">
                  <c:v>-0.239440540931386</c:v>
                </c:pt>
                <c:pt idx="21281" formatCode="General">
                  <c:v>-0.232049365317647</c:v>
                </c:pt>
                <c:pt idx="21282" formatCode="General">
                  <c:v>-0.22380639638500699</c:v>
                </c:pt>
                <c:pt idx="21283" formatCode="General">
                  <c:v>-0.214170227211226</c:v>
                </c:pt>
                <c:pt idx="21284" formatCode="General">
                  <c:v>-0.20329642823765701</c:v>
                </c:pt>
                <c:pt idx="21285" formatCode="General">
                  <c:v>-0.19238050285345301</c:v>
                </c:pt>
                <c:pt idx="21286" formatCode="General">
                  <c:v>-0.18267751774368901</c:v>
                </c:pt>
                <c:pt idx="21287" formatCode="General">
                  <c:v>-0.17514405578940301</c:v>
                </c:pt>
                <c:pt idx="21288" formatCode="General">
                  <c:v>-0.16977690339430099</c:v>
                </c:pt>
                <c:pt idx="21289" formatCode="General">
                  <c:v>-0.166215596406561</c:v>
                </c:pt>
                <c:pt idx="21290" formatCode="General">
                  <c:v>-0.16543189127465799</c:v>
                </c:pt>
                <c:pt idx="21291" formatCode="General">
                  <c:v>-0.16725120027589299</c:v>
                </c:pt>
                <c:pt idx="21292" formatCode="General">
                  <c:v>-0.169590744150278</c:v>
                </c:pt>
                <c:pt idx="21293" formatCode="General">
                  <c:v>-0.17095671918813299</c:v>
                </c:pt>
                <c:pt idx="21294" formatCode="General">
                  <c:v>-0.171309691457671</c:v>
                </c:pt>
                <c:pt idx="21295" formatCode="General">
                  <c:v>-0.171218982239843</c:v>
                </c:pt>
                <c:pt idx="21296" formatCode="General">
                  <c:v>-0.171021453092319</c:v>
                </c:pt>
                <c:pt idx="21297" formatCode="General">
                  <c:v>-0.170605864911241</c:v>
                </c:pt>
                <c:pt idx="21298" formatCode="General">
                  <c:v>-0.169053995147595</c:v>
                </c:pt>
                <c:pt idx="21299" formatCode="General">
                  <c:v>-0.16581738331242399</c:v>
                </c:pt>
                <c:pt idx="21300" formatCode="General">
                  <c:v>-0.161767710529932</c:v>
                </c:pt>
                <c:pt idx="21301" formatCode="General">
                  <c:v>-0.157836178672037</c:v>
                </c:pt>
                <c:pt idx="21302" formatCode="General">
                  <c:v>-0.153519992032216</c:v>
                </c:pt>
                <c:pt idx="21303" formatCode="General">
                  <c:v>-0.14710518324042501</c:v>
                </c:pt>
                <c:pt idx="21304" formatCode="General">
                  <c:v>-0.13779738698920299</c:v>
                </c:pt>
                <c:pt idx="21305" formatCode="General">
                  <c:v>-0.126948056739042</c:v>
                </c:pt>
                <c:pt idx="21306" formatCode="General">
                  <c:v>-0.115567832620199</c:v>
                </c:pt>
                <c:pt idx="21307" formatCode="General">
                  <c:v>-0.102905034096372</c:v>
                </c:pt>
                <c:pt idx="21308" formatCode="General">
                  <c:v>-8.8317143420336905E-2</c:v>
                </c:pt>
                <c:pt idx="21309" formatCode="General">
                  <c:v>-7.25539747801901E-2</c:v>
                </c:pt>
                <c:pt idx="21310" formatCode="General">
                  <c:v>-5.6600731897531197E-2</c:v>
                </c:pt>
                <c:pt idx="21311" formatCode="General">
                  <c:v>-4.1003032366875899E-2</c:v>
                </c:pt>
                <c:pt idx="21312" formatCode="General">
                  <c:v>-2.5473644611029401E-2</c:v>
                </c:pt>
                <c:pt idx="21313" formatCode="General">
                  <c:v>-9.12397523087621E-3</c:v>
                </c:pt>
                <c:pt idx="21314" formatCode="General">
                  <c:v>8.1136624217779899E-3</c:v>
                </c:pt>
                <c:pt idx="21315" formatCode="General">
                  <c:v>2.5150221665717402E-2</c:v>
                </c:pt>
                <c:pt idx="21316" formatCode="General">
                  <c:v>4.0520722447032399E-2</c:v>
                </c:pt>
                <c:pt idx="21317" formatCode="General">
                  <c:v>5.27981140858646E-2</c:v>
                </c:pt>
                <c:pt idx="21318" formatCode="General">
                  <c:v>6.1294160499794997E-2</c:v>
                </c:pt>
                <c:pt idx="21319" formatCode="General">
                  <c:v>6.6316285744651496E-2</c:v>
                </c:pt>
                <c:pt idx="21320" formatCode="General">
                  <c:v>6.8654593360865296E-2</c:v>
                </c:pt>
                <c:pt idx="21321" formatCode="General">
                  <c:v>6.9042105598229306E-2</c:v>
                </c:pt>
                <c:pt idx="21322" formatCode="General">
                  <c:v>6.8701008465350905E-2</c:v>
                </c:pt>
                <c:pt idx="21323" formatCode="General">
                  <c:v>6.8308940047782998E-2</c:v>
                </c:pt>
                <c:pt idx="21324" formatCode="General">
                  <c:v>6.6478856577433298E-2</c:v>
                </c:pt>
                <c:pt idx="21325" formatCode="General">
                  <c:v>6.3066851974701396E-2</c:v>
                </c:pt>
                <c:pt idx="21326" formatCode="General">
                  <c:v>5.9239130089663403E-2</c:v>
                </c:pt>
                <c:pt idx="21327" formatCode="General">
                  <c:v>5.5735561182516401E-2</c:v>
                </c:pt>
                <c:pt idx="21328" formatCode="General">
                  <c:v>5.3082858290732601E-2</c:v>
                </c:pt>
                <c:pt idx="21329" formatCode="General">
                  <c:v>5.1773412207846703E-2</c:v>
                </c:pt>
                <c:pt idx="21330" formatCode="General">
                  <c:v>5.1527815626665599E-2</c:v>
                </c:pt>
                <c:pt idx="21331" formatCode="General">
                  <c:v>5.1806848356552603E-2</c:v>
                </c:pt>
                <c:pt idx="21332" formatCode="General">
                  <c:v>5.3231950720634899E-2</c:v>
                </c:pt>
                <c:pt idx="21333" formatCode="General">
                  <c:v>5.6252946644342501E-2</c:v>
                </c:pt>
                <c:pt idx="21334" formatCode="General">
                  <c:v>6.0838459973630001E-2</c:v>
                </c:pt>
                <c:pt idx="21335" formatCode="General">
                  <c:v>6.6692617913575294E-2</c:v>
                </c:pt>
                <c:pt idx="21336" formatCode="General">
                  <c:v>7.2937605431714597E-2</c:v>
                </c:pt>
                <c:pt idx="21337" formatCode="General">
                  <c:v>7.9239224030731595E-2</c:v>
                </c:pt>
                <c:pt idx="21338" formatCode="General">
                  <c:v>8.5786024843083994E-2</c:v>
                </c:pt>
                <c:pt idx="21339" formatCode="General">
                  <c:v>9.2478352175734205E-2</c:v>
                </c:pt>
                <c:pt idx="21340" formatCode="General">
                  <c:v>9.9823607590344698E-2</c:v>
                </c:pt>
                <c:pt idx="21341" formatCode="General">
                  <c:v>0.108515864462158</c:v>
                </c:pt>
                <c:pt idx="21342" formatCode="General">
                  <c:v>0.11762928989277199</c:v>
                </c:pt>
                <c:pt idx="21343" formatCode="General">
                  <c:v>0.126326914219131</c:v>
                </c:pt>
                <c:pt idx="21344" formatCode="General">
                  <c:v>0.134006162923791</c:v>
                </c:pt>
                <c:pt idx="21345" formatCode="General">
                  <c:v>0.13977097417193199</c:v>
                </c:pt>
                <c:pt idx="21346" formatCode="General">
                  <c:v>0.14417404200286399</c:v>
                </c:pt>
                <c:pt idx="21347" formatCode="General">
                  <c:v>0.14763133977043399</c:v>
                </c:pt>
                <c:pt idx="21348" formatCode="General">
                  <c:v>0.14918183392196299</c:v>
                </c:pt>
                <c:pt idx="21349" formatCode="General">
                  <c:v>0.14821630387792201</c:v>
                </c:pt>
                <c:pt idx="21350" formatCode="General">
                  <c:v>0.144596362204157</c:v>
                </c:pt>
                <c:pt idx="21351" formatCode="General">
                  <c:v>0.13965475905509001</c:v>
                </c:pt>
                <c:pt idx="21352" formatCode="General">
                  <c:v>0.13496326507832501</c:v>
                </c:pt>
                <c:pt idx="21353" formatCode="General">
                  <c:v>0.13063360692350001</c:v>
                </c:pt>
                <c:pt idx="21354" formatCode="General">
                  <c:v>0.1271898506909</c:v>
                </c:pt>
                <c:pt idx="21355" formatCode="General">
                  <c:v>0.12500643505636799</c:v>
                </c:pt>
                <c:pt idx="21356" formatCode="General">
                  <c:v>0.124541642261727</c:v>
                </c:pt>
                <c:pt idx="21357" formatCode="General">
                  <c:v>0.125719914551461</c:v>
                </c:pt>
                <c:pt idx="21358" formatCode="General">
                  <c:v>0.127123806496757</c:v>
                </c:pt>
                <c:pt idx="21359" formatCode="General">
                  <c:v>0.12807925069852999</c:v>
                </c:pt>
                <c:pt idx="21360" formatCode="General">
                  <c:v>0.12985330262867201</c:v>
                </c:pt>
                <c:pt idx="21361" formatCode="General">
                  <c:v>0.13342232384143199</c:v>
                </c:pt>
                <c:pt idx="21362" formatCode="General">
                  <c:v>0.13874002877939901</c:v>
                </c:pt>
                <c:pt idx="21363" formatCode="General">
                  <c:v>0.14540610853785399</c:v>
                </c:pt>
                <c:pt idx="21364" formatCode="General">
                  <c:v>0.15241727445744899</c:v>
                </c:pt>
                <c:pt idx="21365" formatCode="General">
                  <c:v>0.15925557760164799</c:v>
                </c:pt>
                <c:pt idx="21366" formatCode="General">
                  <c:v>0.166329721279764</c:v>
                </c:pt>
                <c:pt idx="21367" formatCode="General">
                  <c:v>0.173763430794664</c:v>
                </c:pt>
                <c:pt idx="21368" formatCode="General">
                  <c:v>0.18169424967199799</c:v>
                </c:pt>
                <c:pt idx="21369" formatCode="General">
                  <c:v>0.19016528505341701</c:v>
                </c:pt>
                <c:pt idx="21370" formatCode="General">
                  <c:v>0.19890355268746901</c:v>
                </c:pt>
                <c:pt idx="21371" formatCode="General">
                  <c:v>0.207459845684273</c:v>
                </c:pt>
                <c:pt idx="21372" formatCode="General">
                  <c:v>0.215363398742967</c:v>
                </c:pt>
                <c:pt idx="21373" formatCode="General">
                  <c:v>0.22272188871345999</c:v>
                </c:pt>
                <c:pt idx="21374" formatCode="General">
                  <c:v>0.23051921459060401</c:v>
                </c:pt>
                <c:pt idx="21375" formatCode="General">
                  <c:v>0.239864281128681</c:v>
                </c:pt>
                <c:pt idx="21376" formatCode="General">
                  <c:v>0.25091794943614198</c:v>
                </c:pt>
                <c:pt idx="21377" formatCode="General">
                  <c:v>0.26279937174259099</c:v>
                </c:pt>
                <c:pt idx="21378" formatCode="General">
                  <c:v>0.27398560628286101</c:v>
                </c:pt>
                <c:pt idx="21379" formatCode="General">
                  <c:v>0.28324635994276398</c:v>
                </c:pt>
                <c:pt idx="21380" formatCode="General">
                  <c:v>0.28967905566962099</c:v>
                </c:pt>
                <c:pt idx="21381" formatCode="General">
                  <c:v>0.29306523017735397</c:v>
                </c:pt>
                <c:pt idx="21382" formatCode="General">
                  <c:v>0.293931205984996</c:v>
                </c:pt>
                <c:pt idx="21383" formatCode="General">
                  <c:v>0.293236953898873</c:v>
                </c:pt>
                <c:pt idx="21384" formatCode="General">
                  <c:v>0.292478513710758</c:v>
                </c:pt>
                <c:pt idx="21385" formatCode="General">
                  <c:v>0.29303746905815398</c:v>
                </c:pt>
                <c:pt idx="21386" formatCode="General">
                  <c:v>0.29476086721498901</c:v>
                </c:pt>
                <c:pt idx="21387" formatCode="General">
                  <c:v>0.29771339693366</c:v>
                </c:pt>
                <c:pt idx="21388" formatCode="General">
                  <c:v>0.302564872149789</c:v>
                </c:pt>
                <c:pt idx="21389" formatCode="General">
                  <c:v>0.308222345595554</c:v>
                </c:pt>
                <c:pt idx="21390" formatCode="General">
                  <c:v>0.31313164064302301</c:v>
                </c:pt>
                <c:pt idx="21391" formatCode="General">
                  <c:v>0.31752203170900301</c:v>
                </c:pt>
                <c:pt idx="21392" formatCode="General">
                  <c:v>0.32286936666398802</c:v>
                </c:pt>
                <c:pt idx="21393" formatCode="General">
                  <c:v>0.32956726473852599</c:v>
                </c:pt>
                <c:pt idx="21394" formatCode="General">
                  <c:v>0.336501963853994</c:v>
                </c:pt>
                <c:pt idx="21395" formatCode="General">
                  <c:v>0.34267544646390402</c:v>
                </c:pt>
                <c:pt idx="21396" formatCode="General">
                  <c:v>0.347925295330067</c:v>
                </c:pt>
                <c:pt idx="21397" formatCode="General">
                  <c:v>0.35231119730232102</c:v>
                </c:pt>
                <c:pt idx="21398" formatCode="General">
                  <c:v>0.355771310702168</c:v>
                </c:pt>
                <c:pt idx="21399" formatCode="General">
                  <c:v>0.358731149064628</c:v>
                </c:pt>
                <c:pt idx="21400" formatCode="General">
                  <c:v>0.36121071598402199</c:v>
                </c:pt>
                <c:pt idx="21401" formatCode="General">
                  <c:v>0.363435345410347</c:v>
                </c:pt>
                <c:pt idx="21402" formatCode="General">
                  <c:v>0.36596918595664002</c:v>
                </c:pt>
                <c:pt idx="21403" formatCode="General">
                  <c:v>0.36909557504094398</c:v>
                </c:pt>
                <c:pt idx="21404" formatCode="General">
                  <c:v>0.372526961765414</c:v>
                </c:pt>
                <c:pt idx="21405" formatCode="General">
                  <c:v>0.37562410999872298</c:v>
                </c:pt>
                <c:pt idx="21406" formatCode="General">
                  <c:v>0.37875002794152102</c:v>
                </c:pt>
                <c:pt idx="21407" formatCode="General">
                  <c:v>0.38243473591007299</c:v>
                </c:pt>
                <c:pt idx="21408" formatCode="General">
                  <c:v>0.38617884077908998</c:v>
                </c:pt>
                <c:pt idx="21409" formatCode="General">
                  <c:v>0.38997483060964999</c:v>
                </c:pt>
                <c:pt idx="21410" formatCode="General">
                  <c:v>0.39470652190104699</c:v>
                </c:pt>
                <c:pt idx="21411" formatCode="General">
                  <c:v>0.400500849204246</c:v>
                </c:pt>
                <c:pt idx="21412" formatCode="General">
                  <c:v>0.406650854754464</c:v>
                </c:pt>
                <c:pt idx="21413" formatCode="General">
                  <c:v>0.41241920864053999</c:v>
                </c:pt>
                <c:pt idx="21414" formatCode="General">
                  <c:v>0.417987904258115</c:v>
                </c:pt>
                <c:pt idx="21415" formatCode="General">
                  <c:v>0.42358665710585902</c:v>
                </c:pt>
                <c:pt idx="21416" formatCode="General">
                  <c:v>0.42933014487231802</c:v>
                </c:pt>
                <c:pt idx="21417" formatCode="General">
                  <c:v>0.43529865607186602</c:v>
                </c:pt>
                <c:pt idx="21418" formatCode="General">
                  <c:v>0.44154132778836103</c:v>
                </c:pt>
                <c:pt idx="21419" formatCode="General">
                  <c:v>0.44813564129773997</c:v>
                </c:pt>
                <c:pt idx="21420" formatCode="General">
                  <c:v>0.45506967093432599</c:v>
                </c:pt>
                <c:pt idx="21421" formatCode="General">
                  <c:v>0.46278658044719601</c:v>
                </c:pt>
                <c:pt idx="21422" formatCode="General">
                  <c:v>0.47089307943470299</c:v>
                </c:pt>
                <c:pt idx="21423" formatCode="General">
                  <c:v>0.47843563821180501</c:v>
                </c:pt>
                <c:pt idx="21424" formatCode="General">
                  <c:v>0.48541378211424602</c:v>
                </c:pt>
                <c:pt idx="21425" formatCode="General">
                  <c:v>0.49196203744497502</c:v>
                </c:pt>
                <c:pt idx="21426" formatCode="General">
                  <c:v>0.49750695431284297</c:v>
                </c:pt>
                <c:pt idx="21427" formatCode="General">
                  <c:v>0.501271975496555</c:v>
                </c:pt>
                <c:pt idx="21428" formatCode="General">
                  <c:v>0.50193746232363701</c:v>
                </c:pt>
                <c:pt idx="21429" formatCode="General">
                  <c:v>0.49911087978526603</c:v>
                </c:pt>
                <c:pt idx="21430" formatCode="General">
                  <c:v>0.49349896332270898</c:v>
                </c:pt>
                <c:pt idx="21431" formatCode="General">
                  <c:v>0.48559837999091399</c:v>
                </c:pt>
                <c:pt idx="21432" formatCode="General">
                  <c:v>0.47519999931395801</c:v>
                </c:pt>
                <c:pt idx="21433" formatCode="General">
                  <c:v>0.46209406972711697</c:v>
                </c:pt>
                <c:pt idx="21434" formatCode="General">
                  <c:v>0.447283581544069</c:v>
                </c:pt>
                <c:pt idx="21435" formatCode="General">
                  <c:v>0.43133882658835399</c:v>
                </c:pt>
                <c:pt idx="21436" formatCode="General">
                  <c:v>0.41485994458387698</c:v>
                </c:pt>
                <c:pt idx="21437" formatCode="General">
                  <c:v>0.39939609726863701</c:v>
                </c:pt>
                <c:pt idx="21438" formatCode="General">
                  <c:v>0.38543459369614502</c:v>
                </c:pt>
                <c:pt idx="21439" formatCode="General">
                  <c:v>0.37263876581335897</c:v>
                </c:pt>
                <c:pt idx="21440" formatCode="General">
                  <c:v>0.36121098034386701</c:v>
                </c:pt>
                <c:pt idx="21441" formatCode="General">
                  <c:v>0.35138378994242903</c:v>
                </c:pt>
                <c:pt idx="21442" formatCode="General">
                  <c:v>0.34265212654148902</c:v>
                </c:pt>
                <c:pt idx="21443" formatCode="General">
                  <c:v>0.33416431901931498</c:v>
                </c:pt>
                <c:pt idx="21444" formatCode="General">
                  <c:v>0.32598872438880599</c:v>
                </c:pt>
                <c:pt idx="21445" formatCode="General">
                  <c:v>0.31807979628263</c:v>
                </c:pt>
                <c:pt idx="21446" formatCode="General">
                  <c:v>0.30994014292563798</c:v>
                </c:pt>
                <c:pt idx="21447" formatCode="General">
                  <c:v>0.30099727154731398</c:v>
                </c:pt>
                <c:pt idx="21448" formatCode="General">
                  <c:v>0.29193919776112898</c:v>
                </c:pt>
                <c:pt idx="21449" formatCode="General">
                  <c:v>0.284057288526052</c:v>
                </c:pt>
                <c:pt idx="21450" formatCode="General">
                  <c:v>0.27742942557412698</c:v>
                </c:pt>
                <c:pt idx="21451" formatCode="General">
                  <c:v>0.270780138115712</c:v>
                </c:pt>
                <c:pt idx="21452" formatCode="General">
                  <c:v>0.26320624904039103</c:v>
                </c:pt>
                <c:pt idx="21453" formatCode="General">
                  <c:v>0.25502740370039401</c:v>
                </c:pt>
                <c:pt idx="21454" formatCode="General">
                  <c:v>0.24648643708700699</c:v>
                </c:pt>
                <c:pt idx="21455" formatCode="General">
                  <c:v>0.23775717134305399</c:v>
                </c:pt>
                <c:pt idx="21456" formatCode="General">
                  <c:v>0.229132670078632</c:v>
                </c:pt>
                <c:pt idx="21457" formatCode="General">
                  <c:v>0.22097395744050899</c:v>
                </c:pt>
                <c:pt idx="21458" formatCode="General">
                  <c:v>0.21299194064615501</c:v>
                </c:pt>
                <c:pt idx="21459" formatCode="General">
                  <c:v>0.20501533492131399</c:v>
                </c:pt>
                <c:pt idx="21460" formatCode="General">
                  <c:v>0.19738302684647199</c:v>
                </c:pt>
                <c:pt idx="21461" formatCode="General">
                  <c:v>0.19001577885531301</c:v>
                </c:pt>
                <c:pt idx="21462" formatCode="General">
                  <c:v>0.18292331276802001</c:v>
                </c:pt>
                <c:pt idx="21463" formatCode="General">
                  <c:v>0.17587461924702899</c:v>
                </c:pt>
                <c:pt idx="21464" formatCode="General">
                  <c:v>0.16767884469779101</c:v>
                </c:pt>
                <c:pt idx="21465" formatCode="General">
                  <c:v>0.157113208919057</c:v>
                </c:pt>
                <c:pt idx="21466" formatCode="General">
                  <c:v>0.144055866805025</c:v>
                </c:pt>
                <c:pt idx="21467" formatCode="General">
                  <c:v>0.129037769653951</c:v>
                </c:pt>
                <c:pt idx="21468" formatCode="General">
                  <c:v>0.112932481353751</c:v>
                </c:pt>
                <c:pt idx="21469" formatCode="General">
                  <c:v>9.7607265373824595E-2</c:v>
                </c:pt>
                <c:pt idx="21470" formatCode="General">
                  <c:v>8.4523919481201096E-2</c:v>
                </c:pt>
                <c:pt idx="21471" formatCode="General">
                  <c:v>7.35104644125434E-2</c:v>
                </c:pt>
                <c:pt idx="21472" formatCode="General">
                  <c:v>6.2650646784067204E-2</c:v>
                </c:pt>
                <c:pt idx="21473" formatCode="General">
                  <c:v>5.0602998952099E-2</c:v>
                </c:pt>
                <c:pt idx="21474" formatCode="General">
                  <c:v>3.8158027276993502E-2</c:v>
                </c:pt>
                <c:pt idx="21475" formatCode="General">
                  <c:v>2.6375159885076101E-2</c:v>
                </c:pt>
                <c:pt idx="21476" formatCode="General">
                  <c:v>1.6001802382959601E-2</c:v>
                </c:pt>
                <c:pt idx="21477" formatCode="General">
                  <c:v>7.9385989182882907E-3</c:v>
                </c:pt>
                <c:pt idx="21478" formatCode="General">
                  <c:v>2.5691436628420801E-3</c:v>
                </c:pt>
                <c:pt idx="21479" formatCode="General">
                  <c:v>-1.4179049071793101E-4</c:v>
                </c:pt>
                <c:pt idx="21480" formatCode="General">
                  <c:v>-7.62054299320683E-4</c:v>
                </c:pt>
                <c:pt idx="21481" formatCode="General">
                  <c:v>-4.5741917115260498E-4</c:v>
                </c:pt>
                <c:pt idx="21482">
                  <c:v>-3.66565144791418E-5</c:v>
                </c:pt>
                <c:pt idx="21483" formatCode="General">
                  <c:v>5.7234981962755299E-4</c:v>
                </c:pt>
                <c:pt idx="21484" formatCode="General">
                  <c:v>1.8810566873880101E-3</c:v>
                </c:pt>
                <c:pt idx="21485" formatCode="General">
                  <c:v>3.9795734708355304E-3</c:v>
                </c:pt>
                <c:pt idx="21486" formatCode="General">
                  <c:v>6.7833869557498297E-3</c:v>
                </c:pt>
                <c:pt idx="21487" formatCode="General">
                  <c:v>9.9816023423354005E-3</c:v>
                </c:pt>
                <c:pt idx="21488" formatCode="General">
                  <c:v>1.32425912364627E-2</c:v>
                </c:pt>
                <c:pt idx="21489" formatCode="General">
                  <c:v>1.5913376854801601E-2</c:v>
                </c:pt>
                <c:pt idx="21490" formatCode="General">
                  <c:v>1.6600472540738102E-2</c:v>
                </c:pt>
                <c:pt idx="21491" formatCode="General">
                  <c:v>1.46564498175497E-2</c:v>
                </c:pt>
                <c:pt idx="21492" formatCode="General">
                  <c:v>1.07061129803472E-2</c:v>
                </c:pt>
                <c:pt idx="21493" formatCode="General">
                  <c:v>4.3978350823457501E-3</c:v>
                </c:pt>
                <c:pt idx="21494" formatCode="General">
                  <c:v>-5.0634790707763796E-3</c:v>
                </c:pt>
                <c:pt idx="21495" formatCode="General">
                  <c:v>-1.7574498502393902E-2</c:v>
                </c:pt>
                <c:pt idx="21496" formatCode="General">
                  <c:v>-3.2223669096055299E-2</c:v>
                </c:pt>
                <c:pt idx="21497" formatCode="General">
                  <c:v>-4.7555291574194997E-2</c:v>
                </c:pt>
                <c:pt idx="21498" formatCode="General">
                  <c:v>-6.4165864039179094E-2</c:v>
                </c:pt>
                <c:pt idx="21499" formatCode="General">
                  <c:v>-8.2004309762881603E-2</c:v>
                </c:pt>
                <c:pt idx="21500" formatCode="General">
                  <c:v>-9.9075460255039605E-2</c:v>
                </c:pt>
                <c:pt idx="21501" formatCode="General">
                  <c:v>-0.114793287457194</c:v>
                </c:pt>
                <c:pt idx="21502" formatCode="General">
                  <c:v>-0.12938064948032099</c:v>
                </c:pt>
                <c:pt idx="21503" formatCode="General">
                  <c:v>-0.14213867907143701</c:v>
                </c:pt>
                <c:pt idx="21504" formatCode="General">
                  <c:v>-0.15291526368931099</c:v>
                </c:pt>
                <c:pt idx="21505" formatCode="General">
                  <c:v>-0.162744137491874</c:v>
                </c:pt>
                <c:pt idx="21506" formatCode="General">
                  <c:v>-0.172163611852229</c:v>
                </c:pt>
                <c:pt idx="21507" formatCode="General">
                  <c:v>-0.18102421634462901</c:v>
                </c:pt>
                <c:pt idx="21508" formatCode="General">
                  <c:v>-0.18898768750165601</c:v>
                </c:pt>
                <c:pt idx="21509" formatCode="General">
                  <c:v>-0.19705767942847199</c:v>
                </c:pt>
                <c:pt idx="21510" formatCode="General">
                  <c:v>-0.20603015332261401</c:v>
                </c:pt>
                <c:pt idx="21511" formatCode="General">
                  <c:v>-0.21521488864264601</c:v>
                </c:pt>
                <c:pt idx="21512" formatCode="General">
                  <c:v>-0.224032984050684</c:v>
                </c:pt>
                <c:pt idx="21513" formatCode="General">
                  <c:v>-0.232086088488654</c:v>
                </c:pt>
                <c:pt idx="21514" formatCode="General">
                  <c:v>-0.23840560232847899</c:v>
                </c:pt>
                <c:pt idx="21515" formatCode="General">
                  <c:v>-0.24269350552714</c:v>
                </c:pt>
                <c:pt idx="21516" formatCode="General">
                  <c:v>-0.24644042330737301</c:v>
                </c:pt>
                <c:pt idx="21517" formatCode="General">
                  <c:v>-0.25128639458239599</c:v>
                </c:pt>
                <c:pt idx="21518" formatCode="General">
                  <c:v>-0.257974120804908</c:v>
                </c:pt>
                <c:pt idx="21519" formatCode="General">
                  <c:v>-0.26671657048095998</c:v>
                </c:pt>
                <c:pt idx="21520" formatCode="General">
                  <c:v>-0.27656189903872103</c:v>
                </c:pt>
                <c:pt idx="21521" formatCode="General">
                  <c:v>-0.28735080663755103</c:v>
                </c:pt>
                <c:pt idx="21522" formatCode="General">
                  <c:v>-0.299481225744752</c:v>
                </c:pt>
                <c:pt idx="21523" formatCode="General">
                  <c:v>-0.31208792692063297</c:v>
                </c:pt>
                <c:pt idx="21524" formatCode="General">
                  <c:v>-0.32501934878234801</c:v>
                </c:pt>
                <c:pt idx="21525" formatCode="General">
                  <c:v>-0.33762089846968901</c:v>
                </c:pt>
                <c:pt idx="21526" formatCode="General">
                  <c:v>-0.34887655988051097</c:v>
                </c:pt>
                <c:pt idx="21527" formatCode="General">
                  <c:v>-0.35925335010556902</c:v>
                </c:pt>
                <c:pt idx="21528" formatCode="General">
                  <c:v>-0.369442125902184</c:v>
                </c:pt>
                <c:pt idx="21529" formatCode="General">
                  <c:v>-0.37923457754200701</c:v>
                </c:pt>
                <c:pt idx="21530" formatCode="General">
                  <c:v>-0.38833341051461401</c:v>
                </c:pt>
                <c:pt idx="21531" formatCode="General">
                  <c:v>-0.39593775950779397</c:v>
                </c:pt>
                <c:pt idx="21532" formatCode="General">
                  <c:v>-0.40086575638403998</c:v>
                </c:pt>
                <c:pt idx="21533" formatCode="General">
                  <c:v>-0.40354408238978701</c:v>
                </c:pt>
                <c:pt idx="21534" formatCode="General">
                  <c:v>-0.40508573049823499</c:v>
                </c:pt>
                <c:pt idx="21535" formatCode="General">
                  <c:v>-0.40558938213981599</c:v>
                </c:pt>
                <c:pt idx="21536" formatCode="General">
                  <c:v>-0.40493399614367298</c:v>
                </c:pt>
                <c:pt idx="21537" formatCode="General">
                  <c:v>-0.40313290143928898</c:v>
                </c:pt>
                <c:pt idx="21538" formatCode="General">
                  <c:v>-0.39960967397993402</c:v>
                </c:pt>
                <c:pt idx="21539" formatCode="General">
                  <c:v>-0.39442976916910599</c:v>
                </c:pt>
                <c:pt idx="21540" formatCode="General">
                  <c:v>-0.388831064492909</c:v>
                </c:pt>
                <c:pt idx="21541" formatCode="General">
                  <c:v>-0.38451464277234698</c:v>
                </c:pt>
                <c:pt idx="21542" formatCode="General">
                  <c:v>-0.38250945064491199</c:v>
                </c:pt>
                <c:pt idx="21543" formatCode="General">
                  <c:v>-0.38230930800947599</c:v>
                </c:pt>
                <c:pt idx="21544" formatCode="General">
                  <c:v>-0.38305319364524598</c:v>
                </c:pt>
                <c:pt idx="21545" formatCode="General">
                  <c:v>-0.38452125090512101</c:v>
                </c:pt>
                <c:pt idx="21546" formatCode="General">
                  <c:v>-0.38647924663136701</c:v>
                </c:pt>
                <c:pt idx="21547" formatCode="General">
                  <c:v>-0.389515691560468</c:v>
                </c:pt>
                <c:pt idx="21548" formatCode="General">
                  <c:v>-0.39405051979082301</c:v>
                </c:pt>
                <c:pt idx="21549" formatCode="General">
                  <c:v>-0.40027652992446</c:v>
                </c:pt>
                <c:pt idx="21550" formatCode="General">
                  <c:v>-0.40817735826920798</c:v>
                </c:pt>
                <c:pt idx="21551" formatCode="General">
                  <c:v>-0.41678683840214797</c:v>
                </c:pt>
                <c:pt idx="21552" formatCode="General">
                  <c:v>-0.42594660484192798</c:v>
                </c:pt>
                <c:pt idx="21553" formatCode="General">
                  <c:v>-0.435592454572516</c:v>
                </c:pt>
                <c:pt idx="21554" formatCode="General">
                  <c:v>-0.44542226899707099</c:v>
                </c:pt>
                <c:pt idx="21555" formatCode="General">
                  <c:v>-0.45572074898097797</c:v>
                </c:pt>
                <c:pt idx="21556" formatCode="General">
                  <c:v>-0.46611840079308398</c:v>
                </c:pt>
                <c:pt idx="21557" formatCode="General">
                  <c:v>-0.475851997070949</c:v>
                </c:pt>
                <c:pt idx="21558" formatCode="General">
                  <c:v>-0.48521934334928601</c:v>
                </c:pt>
                <c:pt idx="21559" formatCode="General">
                  <c:v>-0.49421256192600599</c:v>
                </c:pt>
                <c:pt idx="21560" formatCode="General">
                  <c:v>-0.50153090986112403</c:v>
                </c:pt>
                <c:pt idx="21561" formatCode="General">
                  <c:v>-0.50603862103154595</c:v>
                </c:pt>
                <c:pt idx="21562" formatCode="General">
                  <c:v>-0.50743847628993999</c:v>
                </c:pt>
                <c:pt idx="21563" formatCode="General">
                  <c:v>-0.50569360723314505</c:v>
                </c:pt>
                <c:pt idx="21564" formatCode="General">
                  <c:v>-0.50087120100513105</c:v>
                </c:pt>
                <c:pt idx="21565" formatCode="General">
                  <c:v>-0.493862870518957</c:v>
                </c:pt>
                <c:pt idx="21566" formatCode="General">
                  <c:v>-0.48611565785239103</c:v>
                </c:pt>
                <c:pt idx="21567" formatCode="General">
                  <c:v>-0.47914811613943897</c:v>
                </c:pt>
                <c:pt idx="21568" formatCode="General">
                  <c:v>-0.47420154655681301</c:v>
                </c:pt>
                <c:pt idx="21569" formatCode="General">
                  <c:v>-0.470743144187666</c:v>
                </c:pt>
                <c:pt idx="21570" formatCode="General">
                  <c:v>-0.46811103481511201</c:v>
                </c:pt>
                <c:pt idx="21571" formatCode="General">
                  <c:v>-0.466028380573144</c:v>
                </c:pt>
                <c:pt idx="21572" formatCode="General">
                  <c:v>-0.46443145942852898</c:v>
                </c:pt>
                <c:pt idx="21573" formatCode="General">
                  <c:v>-0.463673107643153</c:v>
                </c:pt>
                <c:pt idx="21574" formatCode="General">
                  <c:v>-0.46378386177333403</c:v>
                </c:pt>
                <c:pt idx="21575" formatCode="General">
                  <c:v>-0.46484666225818699</c:v>
                </c:pt>
                <c:pt idx="21576" formatCode="General">
                  <c:v>-0.46683145699526102</c:v>
                </c:pt>
                <c:pt idx="21577" formatCode="General">
                  <c:v>-0.46921157462762503</c:v>
                </c:pt>
                <c:pt idx="21578" formatCode="General">
                  <c:v>-0.47119069916348399</c:v>
                </c:pt>
                <c:pt idx="21579" formatCode="General">
                  <c:v>-0.47199647697244002</c:v>
                </c:pt>
                <c:pt idx="21580" formatCode="General">
                  <c:v>-0.471904073632057</c:v>
                </c:pt>
                <c:pt idx="21581" formatCode="General">
                  <c:v>-0.47095665110179602</c:v>
                </c:pt>
                <c:pt idx="21582" formatCode="General">
                  <c:v>-0.46874193119122498</c:v>
                </c:pt>
                <c:pt idx="21583" formatCode="General">
                  <c:v>-0.46570861671797298</c:v>
                </c:pt>
                <c:pt idx="21584" formatCode="General">
                  <c:v>-0.46091309496799798</c:v>
                </c:pt>
                <c:pt idx="21585" formatCode="General">
                  <c:v>-0.45328421289812698</c:v>
                </c:pt>
                <c:pt idx="21586" formatCode="General">
                  <c:v>-0.443985972458601</c:v>
                </c:pt>
                <c:pt idx="21587" formatCode="General">
                  <c:v>-0.43438960852721697</c:v>
                </c:pt>
                <c:pt idx="21588" formatCode="General">
                  <c:v>-0.42496620833346899</c:v>
                </c:pt>
                <c:pt idx="21589" formatCode="General">
                  <c:v>-0.416440209304904</c:v>
                </c:pt>
                <c:pt idx="21590" formatCode="General">
                  <c:v>-0.409621947660258</c:v>
                </c:pt>
                <c:pt idx="21591" formatCode="General">
                  <c:v>-0.40428731356461101</c:v>
                </c:pt>
                <c:pt idx="21592" formatCode="General">
                  <c:v>-0.39998579911733401</c:v>
                </c:pt>
                <c:pt idx="21593" formatCode="General">
                  <c:v>-0.39673481984987902</c:v>
                </c:pt>
                <c:pt idx="21594" formatCode="General">
                  <c:v>-0.39405038596369601</c:v>
                </c:pt>
                <c:pt idx="21595" formatCode="General">
                  <c:v>-0.39149245844574398</c:v>
                </c:pt>
                <c:pt idx="21596" formatCode="General">
                  <c:v>-0.38916221123007899</c:v>
                </c:pt>
                <c:pt idx="21597" formatCode="General">
                  <c:v>-0.38709119570763001</c:v>
                </c:pt>
                <c:pt idx="21598" formatCode="General">
                  <c:v>-0.38476715431358</c:v>
                </c:pt>
                <c:pt idx="21599" formatCode="General">
                  <c:v>-0.38111842037431998</c:v>
                </c:pt>
                <c:pt idx="21600" formatCode="General">
                  <c:v>-0.376122500461955</c:v>
                </c:pt>
                <c:pt idx="21601" formatCode="General">
                  <c:v>-0.37157700696565599</c:v>
                </c:pt>
                <c:pt idx="21602" formatCode="General">
                  <c:v>-0.36914976812908201</c:v>
                </c:pt>
                <c:pt idx="21603" formatCode="General">
                  <c:v>-0.36952160124381001</c:v>
                </c:pt>
                <c:pt idx="21604" formatCode="General">
                  <c:v>-0.37226220553756501</c:v>
                </c:pt>
                <c:pt idx="21605" formatCode="General">
                  <c:v>-0.375378698379982</c:v>
                </c:pt>
                <c:pt idx="21606" formatCode="General">
                  <c:v>-0.37741610995255498</c:v>
                </c:pt>
                <c:pt idx="21607" formatCode="General">
                  <c:v>-0.37737446819381798</c:v>
                </c:pt>
                <c:pt idx="21608" formatCode="General">
                  <c:v>-0.37497902558677798</c:v>
                </c:pt>
                <c:pt idx="21609" formatCode="General">
                  <c:v>-0.37137540330979302</c:v>
                </c:pt>
                <c:pt idx="21610" formatCode="General">
                  <c:v>-0.367232712679607</c:v>
                </c:pt>
                <c:pt idx="21611" formatCode="General">
                  <c:v>-0.36277694543684402</c:v>
                </c:pt>
                <c:pt idx="21612" formatCode="General">
                  <c:v>-0.35757224280862299</c:v>
                </c:pt>
                <c:pt idx="21613" formatCode="General">
                  <c:v>-0.35077077497178799</c:v>
                </c:pt>
                <c:pt idx="21614" formatCode="General">
                  <c:v>-0.34292189626546299</c:v>
                </c:pt>
                <c:pt idx="21615" formatCode="General">
                  <c:v>-0.33432657883786399</c:v>
                </c:pt>
                <c:pt idx="21616" formatCode="General">
                  <c:v>-0.32455832801284701</c:v>
                </c:pt>
                <c:pt idx="21617" formatCode="General">
                  <c:v>-0.31351098426810398</c:v>
                </c:pt>
                <c:pt idx="21618" formatCode="General">
                  <c:v>-0.30075128753164898</c:v>
                </c:pt>
                <c:pt idx="21619" formatCode="General">
                  <c:v>-0.286929355086046</c:v>
                </c:pt>
                <c:pt idx="21620" formatCode="General">
                  <c:v>-0.27325005206737901</c:v>
                </c:pt>
                <c:pt idx="21621" formatCode="General">
                  <c:v>-0.26071824993053799</c:v>
                </c:pt>
                <c:pt idx="21622" formatCode="General">
                  <c:v>-0.24991575798920701</c:v>
                </c:pt>
                <c:pt idx="21623" formatCode="General">
                  <c:v>-0.240766255427871</c:v>
                </c:pt>
                <c:pt idx="21624" formatCode="General">
                  <c:v>-0.23380530298028601</c:v>
                </c:pt>
                <c:pt idx="21625" formatCode="General">
                  <c:v>-0.22988405988497301</c:v>
                </c:pt>
                <c:pt idx="21626" formatCode="General">
                  <c:v>-0.22756094560059301</c:v>
                </c:pt>
                <c:pt idx="21627" formatCode="General">
                  <c:v>-0.22495773865075799</c:v>
                </c:pt>
                <c:pt idx="21628" formatCode="General">
                  <c:v>-0.22243165970482001</c:v>
                </c:pt>
                <c:pt idx="21629" formatCode="General">
                  <c:v>-0.22155248548136899</c:v>
                </c:pt>
                <c:pt idx="21630" formatCode="General">
                  <c:v>-0.22305532553881599</c:v>
                </c:pt>
                <c:pt idx="21631" formatCode="General">
                  <c:v>-0.22507280054314199</c:v>
                </c:pt>
                <c:pt idx="21632" formatCode="General">
                  <c:v>-0.22621800092875899</c:v>
                </c:pt>
                <c:pt idx="21633" formatCode="General">
                  <c:v>-0.22730117126461</c:v>
                </c:pt>
                <c:pt idx="21634" formatCode="General">
                  <c:v>-0.228087355675994</c:v>
                </c:pt>
                <c:pt idx="21635" formatCode="General">
                  <c:v>-0.226321835420565</c:v>
                </c:pt>
                <c:pt idx="21636" formatCode="General">
                  <c:v>-0.22027009671039199</c:v>
                </c:pt>
                <c:pt idx="21637" formatCode="General">
                  <c:v>-0.21018341444164701</c:v>
                </c:pt>
                <c:pt idx="21638" formatCode="General">
                  <c:v>-0.197408922503825</c:v>
                </c:pt>
                <c:pt idx="21639" formatCode="General">
                  <c:v>-0.18324929042422999</c:v>
                </c:pt>
                <c:pt idx="21640" formatCode="General">
                  <c:v>-0.16865764818196299</c:v>
                </c:pt>
                <c:pt idx="21641" formatCode="General">
                  <c:v>-0.153272785233521</c:v>
                </c:pt>
                <c:pt idx="21642" formatCode="General">
                  <c:v>-0.13700848867197801</c:v>
                </c:pt>
                <c:pt idx="21643" formatCode="General">
                  <c:v>-0.11999903915221299</c:v>
                </c:pt>
                <c:pt idx="21644" formatCode="General">
                  <c:v>-0.101100739597189</c:v>
                </c:pt>
                <c:pt idx="21645" formatCode="General">
                  <c:v>-8.0030858169279698E-2</c:v>
                </c:pt>
                <c:pt idx="21646" formatCode="General">
                  <c:v>-5.7020113518918003E-2</c:v>
                </c:pt>
                <c:pt idx="21647" formatCode="General">
                  <c:v>-3.2598684385546597E-2</c:v>
                </c:pt>
                <c:pt idx="21648" formatCode="General">
                  <c:v>-7.2236178663699297E-3</c:v>
                </c:pt>
                <c:pt idx="21649" formatCode="General">
                  <c:v>1.9610466142019601E-2</c:v>
                </c:pt>
                <c:pt idx="21650" formatCode="General">
                  <c:v>4.7148183537901199E-2</c:v>
                </c:pt>
                <c:pt idx="21651" formatCode="General">
                  <c:v>7.3315445705761706E-2</c:v>
                </c:pt>
                <c:pt idx="21652" formatCode="General">
                  <c:v>9.7764438350481903E-2</c:v>
                </c:pt>
                <c:pt idx="21653" formatCode="General">
                  <c:v>0.12051763437763301</c:v>
                </c:pt>
                <c:pt idx="21654" formatCode="General">
                  <c:v>0.14144351519781401</c:v>
                </c:pt>
                <c:pt idx="21655" formatCode="General">
                  <c:v>0.160658015337626</c:v>
                </c:pt>
                <c:pt idx="21656" formatCode="General">
                  <c:v>0.177506513341922</c:v>
                </c:pt>
                <c:pt idx="21657" formatCode="General">
                  <c:v>0.191962931573749</c:v>
                </c:pt>
                <c:pt idx="21658" formatCode="General">
                  <c:v>0.20476124173612101</c:v>
                </c:pt>
                <c:pt idx="21659" formatCode="General">
                  <c:v>0.21654189114679101</c:v>
                </c:pt>
                <c:pt idx="21660" formatCode="General">
                  <c:v>0.22793304833648201</c:v>
                </c:pt>
                <c:pt idx="21661" formatCode="General">
                  <c:v>0.239234098047721</c:v>
                </c:pt>
                <c:pt idx="21662" formatCode="General">
                  <c:v>0.24989981618384</c:v>
                </c:pt>
                <c:pt idx="21663" formatCode="General">
                  <c:v>0.25941848441042098</c:v>
                </c:pt>
                <c:pt idx="21664" formatCode="General">
                  <c:v>0.26827149717621601</c:v>
                </c:pt>
                <c:pt idx="21665" formatCode="General">
                  <c:v>0.276784913525846</c:v>
                </c:pt>
                <c:pt idx="21666" formatCode="General">
                  <c:v>0.28461936381007302</c:v>
                </c:pt>
                <c:pt idx="21667" formatCode="General">
                  <c:v>0.29246639538622399</c:v>
                </c:pt>
                <c:pt idx="21668" formatCode="General">
                  <c:v>0.30141504113694501</c:v>
                </c:pt>
                <c:pt idx="21669" formatCode="General">
                  <c:v>0.312149874426847</c:v>
                </c:pt>
                <c:pt idx="21670" formatCode="General">
                  <c:v>0.32487078763397498</c:v>
                </c:pt>
                <c:pt idx="21671" formatCode="General">
                  <c:v>0.33864526948658902</c:v>
                </c:pt>
                <c:pt idx="21672" formatCode="General">
                  <c:v>0.35327968729369702</c:v>
                </c:pt>
                <c:pt idx="21673" formatCode="General">
                  <c:v>0.36911016376440497</c:v>
                </c:pt>
                <c:pt idx="21674" formatCode="General">
                  <c:v>0.38596073856913798</c:v>
                </c:pt>
                <c:pt idx="21675" formatCode="General">
                  <c:v>0.40380031796910398</c:v>
                </c:pt>
                <c:pt idx="21676" formatCode="General">
                  <c:v>0.42204878803732099</c:v>
                </c:pt>
                <c:pt idx="21677" formatCode="General">
                  <c:v>0.43962681773225998</c:v>
                </c:pt>
                <c:pt idx="21678" formatCode="General">
                  <c:v>0.45591964735194601</c:v>
                </c:pt>
                <c:pt idx="21679" formatCode="General">
                  <c:v>0.47202268355471</c:v>
                </c:pt>
                <c:pt idx="21680" formatCode="General">
                  <c:v>0.48908577692275002</c:v>
                </c:pt>
                <c:pt idx="21681" formatCode="General">
                  <c:v>0.50651995639469605</c:v>
                </c:pt>
                <c:pt idx="21682" formatCode="General">
                  <c:v>0.52332652966728599</c:v>
                </c:pt>
                <c:pt idx="21683" formatCode="General">
                  <c:v>0.53874681313857797</c:v>
                </c:pt>
                <c:pt idx="21684" formatCode="General">
                  <c:v>0.55173025804598597</c:v>
                </c:pt>
                <c:pt idx="21685" formatCode="General">
                  <c:v>0.56119372842361304</c:v>
                </c:pt>
                <c:pt idx="21686" formatCode="General">
                  <c:v>0.56663275578209105</c:v>
                </c:pt>
                <c:pt idx="21687" formatCode="General">
                  <c:v>0.56810000419269002</c:v>
                </c:pt>
                <c:pt idx="21688" formatCode="General">
                  <c:v>0.56681087179766698</c:v>
                </c:pt>
                <c:pt idx="21689" formatCode="General">
                  <c:v>0.56379878864440702</c:v>
                </c:pt>
                <c:pt idx="21690" formatCode="General">
                  <c:v>0.55954661620842205</c:v>
                </c:pt>
                <c:pt idx="21691" formatCode="General">
                  <c:v>0.55395720532968196</c:v>
                </c:pt>
                <c:pt idx="21692" formatCode="General">
                  <c:v>0.54631766914867796</c:v>
                </c:pt>
                <c:pt idx="21693" formatCode="General">
                  <c:v>0.53728194411095598</c:v>
                </c:pt>
                <c:pt idx="21694" formatCode="General">
                  <c:v>0.52787529797586497</c:v>
                </c:pt>
                <c:pt idx="21695" formatCode="General">
                  <c:v>0.51869597467863804</c:v>
                </c:pt>
                <c:pt idx="21696" formatCode="General">
                  <c:v>0.51031747970090002</c:v>
                </c:pt>
                <c:pt idx="21697" formatCode="General">
                  <c:v>0.50312992521751199</c:v>
                </c:pt>
                <c:pt idx="21698" formatCode="General">
                  <c:v>0.496957127870504</c:v>
                </c:pt>
                <c:pt idx="21699" formatCode="General">
                  <c:v>0.49195513635270199</c:v>
                </c:pt>
                <c:pt idx="21700" formatCode="General">
                  <c:v>0.48893219975756902</c:v>
                </c:pt>
                <c:pt idx="21701" formatCode="General">
                  <c:v>0.488862486732136</c:v>
                </c:pt>
                <c:pt idx="21702" formatCode="General">
                  <c:v>0.49224852663931001</c:v>
                </c:pt>
                <c:pt idx="21703" formatCode="General">
                  <c:v>0.49975093698314499</c:v>
                </c:pt>
                <c:pt idx="21704" formatCode="General">
                  <c:v>0.51149147543010798</c:v>
                </c:pt>
                <c:pt idx="21705" formatCode="General">
                  <c:v>0.52712624339451897</c:v>
                </c:pt>
                <c:pt idx="21706" formatCode="General">
                  <c:v>0.54728980386174697</c:v>
                </c:pt>
                <c:pt idx="21707" formatCode="General">
                  <c:v>0.570080695773723</c:v>
                </c:pt>
                <c:pt idx="21708" formatCode="General">
                  <c:v>0.59172874187777402</c:v>
                </c:pt>
                <c:pt idx="21709" formatCode="General">
                  <c:v>0.61076907716876305</c:v>
                </c:pt>
                <c:pt idx="21710" formatCode="General">
                  <c:v>0.62764890689819097</c:v>
                </c:pt>
                <c:pt idx="21711" formatCode="General">
                  <c:v>0.64187392521759601</c:v>
                </c:pt>
                <c:pt idx="21712" formatCode="General">
                  <c:v>0.65145455438747801</c:v>
                </c:pt>
                <c:pt idx="21713" formatCode="General">
                  <c:v>0.65473644621386495</c:v>
                </c:pt>
                <c:pt idx="21714" formatCode="General">
                  <c:v>0.65163335525559296</c:v>
                </c:pt>
                <c:pt idx="21715" formatCode="General">
                  <c:v>0.64303145396876504</c:v>
                </c:pt>
                <c:pt idx="21716" formatCode="General">
                  <c:v>0.62973635889746404</c:v>
                </c:pt>
                <c:pt idx="21717" formatCode="General">
                  <c:v>0.61375614170526605</c:v>
                </c:pt>
                <c:pt idx="21718" formatCode="General">
                  <c:v>0.597152650464438</c:v>
                </c:pt>
                <c:pt idx="21719" formatCode="General">
                  <c:v>0.57894443551165398</c:v>
                </c:pt>
                <c:pt idx="21720" formatCode="General">
                  <c:v>0.55811277990243402</c:v>
                </c:pt>
                <c:pt idx="21721" formatCode="General">
                  <c:v>0.53632748180933498</c:v>
                </c:pt>
                <c:pt idx="21722" formatCode="General">
                  <c:v>0.51584799349598598</c:v>
                </c:pt>
                <c:pt idx="21723" formatCode="General">
                  <c:v>0.49803612024219002</c:v>
                </c:pt>
                <c:pt idx="21724" formatCode="General">
                  <c:v>0.48354229765504603</c:v>
                </c:pt>
                <c:pt idx="21725" formatCode="General">
                  <c:v>0.47190546988118898</c:v>
                </c:pt>
                <c:pt idx="21726" formatCode="General">
                  <c:v>0.46314597168085397</c:v>
                </c:pt>
                <c:pt idx="21727" formatCode="General">
                  <c:v>0.45691772784823298</c:v>
                </c:pt>
                <c:pt idx="21728" formatCode="General">
                  <c:v>0.45275079273575702</c:v>
                </c:pt>
                <c:pt idx="21729" formatCode="General">
                  <c:v>0.45028508709250598</c:v>
                </c:pt>
                <c:pt idx="21730" formatCode="General">
                  <c:v>0.44826600168179598</c:v>
                </c:pt>
                <c:pt idx="21731" formatCode="General">
                  <c:v>0.44689791362504</c:v>
                </c:pt>
                <c:pt idx="21732" formatCode="General">
                  <c:v>0.44749120734017001</c:v>
                </c:pt>
                <c:pt idx="21733" formatCode="General">
                  <c:v>0.45042249416143298</c:v>
                </c:pt>
                <c:pt idx="21734" formatCode="General">
                  <c:v>0.45505707298589898</c:v>
                </c:pt>
                <c:pt idx="21735" formatCode="General">
                  <c:v>0.46004997102400702</c:v>
                </c:pt>
                <c:pt idx="21736" formatCode="General">
                  <c:v>0.46446497411330601</c:v>
                </c:pt>
                <c:pt idx="21737" formatCode="General">
                  <c:v>0.46739984587003702</c:v>
                </c:pt>
                <c:pt idx="21738" formatCode="General">
                  <c:v>0.46761229488792899</c:v>
                </c:pt>
                <c:pt idx="21739" formatCode="General">
                  <c:v>0.464872870967524</c:v>
                </c:pt>
                <c:pt idx="21740" formatCode="General">
                  <c:v>0.458853602730312</c:v>
                </c:pt>
                <c:pt idx="21741" formatCode="General">
                  <c:v>0.44948025071174202</c:v>
                </c:pt>
                <c:pt idx="21742" formatCode="General">
                  <c:v>0.43730383647381499</c:v>
                </c:pt>
                <c:pt idx="21743" formatCode="General">
                  <c:v>0.42274845367736302</c:v>
                </c:pt>
                <c:pt idx="21744" formatCode="General">
                  <c:v>0.406184024115471</c:v>
                </c:pt>
                <c:pt idx="21745" formatCode="General">
                  <c:v>0.38779467899001602</c:v>
                </c:pt>
                <c:pt idx="21746" formatCode="General">
                  <c:v>0.36830021362332999</c:v>
                </c:pt>
                <c:pt idx="21747" formatCode="General">
                  <c:v>0.34884226558039599</c:v>
                </c:pt>
                <c:pt idx="21748" formatCode="General">
                  <c:v>0.33007943464730299</c:v>
                </c:pt>
                <c:pt idx="21749" formatCode="General">
                  <c:v>0.31219725581873398</c:v>
                </c:pt>
                <c:pt idx="21750" formatCode="General">
                  <c:v>0.294490062742857</c:v>
                </c:pt>
                <c:pt idx="21751" formatCode="General">
                  <c:v>0.27757966446068899</c:v>
                </c:pt>
                <c:pt idx="21752" formatCode="General">
                  <c:v>0.26303038071830698</c:v>
                </c:pt>
                <c:pt idx="21753" formatCode="General">
                  <c:v>0.251085246710892</c:v>
                </c:pt>
                <c:pt idx="21754" formatCode="General">
                  <c:v>0.24184303645809499</c:v>
                </c:pt>
                <c:pt idx="21755" formatCode="General">
                  <c:v>0.23559190742544001</c:v>
                </c:pt>
                <c:pt idx="21756" formatCode="General">
                  <c:v>0.23236702965744599</c:v>
                </c:pt>
                <c:pt idx="21757" formatCode="General">
                  <c:v>0.23274693962135201</c:v>
                </c:pt>
                <c:pt idx="21758" formatCode="General">
                  <c:v>0.23665370513954601</c:v>
                </c:pt>
                <c:pt idx="21759" formatCode="General">
                  <c:v>0.241875203697903</c:v>
                </c:pt>
                <c:pt idx="21760" formatCode="General">
                  <c:v>0.246231198876527</c:v>
                </c:pt>
                <c:pt idx="21761" formatCode="General">
                  <c:v>0.24940056208710301</c:v>
                </c:pt>
                <c:pt idx="21762" formatCode="General">
                  <c:v>0.25186217500199898</c:v>
                </c:pt>
                <c:pt idx="21763" formatCode="General">
                  <c:v>0.25312072269883001</c:v>
                </c:pt>
                <c:pt idx="21764" formatCode="General">
                  <c:v>0.25254175504220699</c:v>
                </c:pt>
                <c:pt idx="21765" formatCode="General">
                  <c:v>0.24992081874838101</c:v>
                </c:pt>
                <c:pt idx="21766" formatCode="General">
                  <c:v>0.24528369668452901</c:v>
                </c:pt>
                <c:pt idx="21767" formatCode="General">
                  <c:v>0.238998860439876</c:v>
                </c:pt>
                <c:pt idx="21768" formatCode="General">
                  <c:v>0.231586621941195</c:v>
                </c:pt>
                <c:pt idx="21769" formatCode="General">
                  <c:v>0.22410962515088401</c:v>
                </c:pt>
                <c:pt idx="21770" formatCode="General">
                  <c:v>0.217831710912751</c:v>
                </c:pt>
                <c:pt idx="21771" formatCode="General">
                  <c:v>0.21267103115783401</c:v>
                </c:pt>
                <c:pt idx="21772" formatCode="General">
                  <c:v>0.20756246610023199</c:v>
                </c:pt>
                <c:pt idx="21773" formatCode="General">
                  <c:v>0.20233372879428799</c:v>
                </c:pt>
                <c:pt idx="21774" formatCode="General">
                  <c:v>0.196986854325437</c:v>
                </c:pt>
                <c:pt idx="21775" formatCode="General">
                  <c:v>0.19172888464268101</c:v>
                </c:pt>
                <c:pt idx="21776" formatCode="General">
                  <c:v>0.186216154013118</c:v>
                </c:pt>
                <c:pt idx="21777" formatCode="General">
                  <c:v>0.178593784191939</c:v>
                </c:pt>
                <c:pt idx="21778" formatCode="General">
                  <c:v>0.16819364684778501</c:v>
                </c:pt>
                <c:pt idx="21779" formatCode="General">
                  <c:v>0.15583296398754901</c:v>
                </c:pt>
                <c:pt idx="21780" formatCode="General">
                  <c:v>0.1420276198273</c:v>
                </c:pt>
                <c:pt idx="21781" formatCode="General">
                  <c:v>0.12718546819197199</c:v>
                </c:pt>
                <c:pt idx="21782" formatCode="General">
                  <c:v>0.11274397786062</c:v>
                </c:pt>
                <c:pt idx="21783" formatCode="General">
                  <c:v>9.9771892357351497E-2</c:v>
                </c:pt>
                <c:pt idx="21784" formatCode="General">
                  <c:v>8.7725043115162202E-2</c:v>
                </c:pt>
                <c:pt idx="21785" formatCode="General">
                  <c:v>7.5684182378098597E-2</c:v>
                </c:pt>
                <c:pt idx="21786" formatCode="General">
                  <c:v>6.2796540783477003E-2</c:v>
                </c:pt>
                <c:pt idx="21787" formatCode="General">
                  <c:v>4.9646111376174397E-2</c:v>
                </c:pt>
                <c:pt idx="21788" formatCode="General">
                  <c:v>3.7259794884186903E-2</c:v>
                </c:pt>
                <c:pt idx="21789" formatCode="General">
                  <c:v>2.5279752886316301E-2</c:v>
                </c:pt>
                <c:pt idx="21790" formatCode="General">
                  <c:v>1.34627819185322E-2</c:v>
                </c:pt>
                <c:pt idx="21791" formatCode="General">
                  <c:v>1.99683230977806E-3</c:v>
                </c:pt>
                <c:pt idx="21792" formatCode="General">
                  <c:v>-8.3170295026865695E-3</c:v>
                </c:pt>
                <c:pt idx="21793" formatCode="General">
                  <c:v>-1.6787062699578002E-2</c:v>
                </c:pt>
                <c:pt idx="21794" formatCode="General">
                  <c:v>-2.3505998561610699E-2</c:v>
                </c:pt>
                <c:pt idx="21795" formatCode="General">
                  <c:v>-2.9218057248111499E-2</c:v>
                </c:pt>
                <c:pt idx="21796" formatCode="General">
                  <c:v>-3.4728960413895303E-2</c:v>
                </c:pt>
                <c:pt idx="21797" formatCode="General">
                  <c:v>-4.0270697529417497E-2</c:v>
                </c:pt>
                <c:pt idx="21798" formatCode="General">
                  <c:v>-4.5850248633687501E-2</c:v>
                </c:pt>
                <c:pt idx="21799" formatCode="General">
                  <c:v>-5.1281339356060399E-2</c:v>
                </c:pt>
                <c:pt idx="21800" formatCode="General">
                  <c:v>-5.6562328593393503E-2</c:v>
                </c:pt>
                <c:pt idx="21801" formatCode="General">
                  <c:v>-6.1271328957563098E-2</c:v>
                </c:pt>
                <c:pt idx="21802" formatCode="General">
                  <c:v>-6.4747559945764005E-2</c:v>
                </c:pt>
                <c:pt idx="21803" formatCode="General">
                  <c:v>-6.6605911096701498E-2</c:v>
                </c:pt>
                <c:pt idx="21804" formatCode="General">
                  <c:v>-6.7098590213251097E-2</c:v>
                </c:pt>
                <c:pt idx="21805" formatCode="General">
                  <c:v>-6.6786548774132301E-2</c:v>
                </c:pt>
                <c:pt idx="21806" formatCode="General">
                  <c:v>-6.6476365424866402E-2</c:v>
                </c:pt>
                <c:pt idx="21807" formatCode="General">
                  <c:v>-6.7574122652817703E-2</c:v>
                </c:pt>
                <c:pt idx="21808" formatCode="General">
                  <c:v>-7.1053640280405894E-2</c:v>
                </c:pt>
                <c:pt idx="21809" formatCode="General">
                  <c:v>-7.7633472535615602E-2</c:v>
                </c:pt>
                <c:pt idx="21810" formatCode="General">
                  <c:v>-8.7196445835867303E-2</c:v>
                </c:pt>
                <c:pt idx="21811" formatCode="General">
                  <c:v>-9.93041534562705E-2</c:v>
                </c:pt>
                <c:pt idx="21812" formatCode="General">
                  <c:v>-0.11380238711537601</c:v>
                </c:pt>
                <c:pt idx="21813" formatCode="General">
                  <c:v>-0.13029204918339901</c:v>
                </c:pt>
                <c:pt idx="21814" formatCode="General">
                  <c:v>-0.14858135238109599</c:v>
                </c:pt>
                <c:pt idx="21815" formatCode="General">
                  <c:v>-0.16836045375397199</c:v>
                </c:pt>
                <c:pt idx="21816" formatCode="General">
                  <c:v>-0.188613834913163</c:v>
                </c:pt>
                <c:pt idx="21817" formatCode="General">
                  <c:v>-0.2081816168267</c:v>
                </c:pt>
                <c:pt idx="21818" formatCode="General">
                  <c:v>-0.22678737447392999</c:v>
                </c:pt>
                <c:pt idx="21819" formatCode="General">
                  <c:v>-0.24507397063592701</c:v>
                </c:pt>
                <c:pt idx="21820" formatCode="General">
                  <c:v>-0.26331636402115499</c:v>
                </c:pt>
                <c:pt idx="21821" formatCode="General">
                  <c:v>-0.280494937099588</c:v>
                </c:pt>
                <c:pt idx="21822" formatCode="General">
                  <c:v>-0.29630284546139901</c:v>
                </c:pt>
                <c:pt idx="21823" formatCode="General">
                  <c:v>-0.310981330888707</c:v>
                </c:pt>
                <c:pt idx="21824" formatCode="General">
                  <c:v>-0.32398731694947303</c:v>
                </c:pt>
                <c:pt idx="21825" formatCode="General">
                  <c:v>-0.33450766295656098</c:v>
                </c:pt>
                <c:pt idx="21826" formatCode="General">
                  <c:v>-0.341914590203441</c:v>
                </c:pt>
                <c:pt idx="21827" formatCode="General">
                  <c:v>-0.34694701097846498</c:v>
                </c:pt>
                <c:pt idx="21828" formatCode="General">
                  <c:v>-0.350007919300176</c:v>
                </c:pt>
                <c:pt idx="21829" formatCode="General">
                  <c:v>-0.34968559266709098</c:v>
                </c:pt>
                <c:pt idx="21830" formatCode="General">
                  <c:v>-0.34535323025390702</c:v>
                </c:pt>
                <c:pt idx="21831" formatCode="General">
                  <c:v>-0.338147868843726</c:v>
                </c:pt>
                <c:pt idx="21832" formatCode="General">
                  <c:v>-0.32964823244698099</c:v>
                </c:pt>
                <c:pt idx="21833" formatCode="General">
                  <c:v>-0.32101284142462999</c:v>
                </c:pt>
                <c:pt idx="21834" formatCode="General">
                  <c:v>-0.31274103902926598</c:v>
                </c:pt>
                <c:pt idx="21835" formatCode="General">
                  <c:v>-0.30540417082578702</c:v>
                </c:pt>
                <c:pt idx="21836" formatCode="General">
                  <c:v>-0.299087297123038</c:v>
                </c:pt>
                <c:pt idx="21837" formatCode="General">
                  <c:v>-0.29303427373583202</c:v>
                </c:pt>
                <c:pt idx="21838" formatCode="General">
                  <c:v>-0.28845697304303097</c:v>
                </c:pt>
                <c:pt idx="21839" formatCode="General">
                  <c:v>-0.28708383537647902</c:v>
                </c:pt>
                <c:pt idx="21840" formatCode="General">
                  <c:v>-0.28829570558636902</c:v>
                </c:pt>
                <c:pt idx="21841" formatCode="General">
                  <c:v>-0.29148476195144601</c:v>
                </c:pt>
                <c:pt idx="21842" formatCode="General">
                  <c:v>-0.29605608568492298</c:v>
                </c:pt>
                <c:pt idx="21843" formatCode="General">
                  <c:v>-0.30104052293565697</c:v>
                </c:pt>
                <c:pt idx="21844" formatCode="General">
                  <c:v>-0.306615590700961</c:v>
                </c:pt>
                <c:pt idx="21845" formatCode="General">
                  <c:v>-0.31289748133609202</c:v>
                </c:pt>
                <c:pt idx="21846" formatCode="General">
                  <c:v>-0.318895696046539</c:v>
                </c:pt>
                <c:pt idx="21847" formatCode="General">
                  <c:v>-0.32304122045300598</c:v>
                </c:pt>
                <c:pt idx="21848" formatCode="General">
                  <c:v>-0.32462111955056699</c:v>
                </c:pt>
                <c:pt idx="21849" formatCode="General">
                  <c:v>-0.324890754034729</c:v>
                </c:pt>
                <c:pt idx="21850" formatCode="General">
                  <c:v>-0.325757809669732</c:v>
                </c:pt>
                <c:pt idx="21851" formatCode="General">
                  <c:v>-0.32808769825907902</c:v>
                </c:pt>
                <c:pt idx="21852" formatCode="General">
                  <c:v>-0.33171024486143802</c:v>
                </c:pt>
                <c:pt idx="21853" formatCode="General">
                  <c:v>-0.33660807695522299</c:v>
                </c:pt>
                <c:pt idx="21854" formatCode="General">
                  <c:v>-0.34359613550163898</c:v>
                </c:pt>
                <c:pt idx="21855" formatCode="General">
                  <c:v>-0.35257101298195398</c:v>
                </c:pt>
                <c:pt idx="21856" formatCode="General">
                  <c:v>-0.36367080190802598</c:v>
                </c:pt>
                <c:pt idx="21857" formatCode="General">
                  <c:v>-0.376675471792288</c:v>
                </c:pt>
                <c:pt idx="21858" formatCode="General">
                  <c:v>-0.390126373784143</c:v>
                </c:pt>
                <c:pt idx="21859" formatCode="General">
                  <c:v>-0.40317992412910397</c:v>
                </c:pt>
                <c:pt idx="21860" formatCode="General">
                  <c:v>-0.41551457100869299</c:v>
                </c:pt>
                <c:pt idx="21861" formatCode="General">
                  <c:v>-0.426830224500166</c:v>
                </c:pt>
                <c:pt idx="21862" formatCode="General">
                  <c:v>-0.43655281814492802</c:v>
                </c:pt>
                <c:pt idx="21863" formatCode="General">
                  <c:v>-0.44436516270128301</c:v>
                </c:pt>
                <c:pt idx="21864" formatCode="General">
                  <c:v>-0.450101709769054</c:v>
                </c:pt>
                <c:pt idx="21865" formatCode="General">
                  <c:v>-0.453786618644062</c:v>
                </c:pt>
                <c:pt idx="21866" formatCode="General">
                  <c:v>-0.45511093464269797</c:v>
                </c:pt>
                <c:pt idx="21867" formatCode="General">
                  <c:v>-0.45383452298985599</c:v>
                </c:pt>
                <c:pt idx="21868" formatCode="General">
                  <c:v>-0.45016759612463902</c:v>
                </c:pt>
                <c:pt idx="21869" formatCode="General">
                  <c:v>-0.44381932776601501</c:v>
                </c:pt>
                <c:pt idx="21870" formatCode="General">
                  <c:v>-0.43561803541343802</c:v>
                </c:pt>
                <c:pt idx="21871" formatCode="General">
                  <c:v>-0.42655482141468098</c:v>
                </c:pt>
                <c:pt idx="21872" formatCode="General">
                  <c:v>-0.41664978491348298</c:v>
                </c:pt>
                <c:pt idx="21873" formatCode="General">
                  <c:v>-0.40612742979528799</c:v>
                </c:pt>
                <c:pt idx="21874" formatCode="General">
                  <c:v>-0.39647993058078801</c:v>
                </c:pt>
                <c:pt idx="21875" formatCode="General">
                  <c:v>-0.38854559718722997</c:v>
                </c:pt>
                <c:pt idx="21876" formatCode="General">
                  <c:v>-0.38182150781192198</c:v>
                </c:pt>
                <c:pt idx="21877" formatCode="General">
                  <c:v>-0.37605603367868901</c:v>
                </c:pt>
                <c:pt idx="21878" formatCode="General">
                  <c:v>-0.371118121711774</c:v>
                </c:pt>
                <c:pt idx="21879" formatCode="General">
                  <c:v>-0.367485032565319</c:v>
                </c:pt>
                <c:pt idx="21880" formatCode="General">
                  <c:v>-0.36536876659497702</c:v>
                </c:pt>
                <c:pt idx="21881" formatCode="General">
                  <c:v>-0.36485431545644498</c:v>
                </c:pt>
                <c:pt idx="21882" formatCode="General">
                  <c:v>-0.36657059098171701</c:v>
                </c:pt>
                <c:pt idx="21883" formatCode="General">
                  <c:v>-0.37160522200309898</c:v>
                </c:pt>
                <c:pt idx="21884" formatCode="General">
                  <c:v>-0.37991318429392601</c:v>
                </c:pt>
                <c:pt idx="21885" formatCode="General">
                  <c:v>-0.39002841185805898</c:v>
                </c:pt>
                <c:pt idx="21886" formatCode="General">
                  <c:v>-0.40030883427561798</c:v>
                </c:pt>
                <c:pt idx="21887" formatCode="General">
                  <c:v>-0.41016818552830597</c:v>
                </c:pt>
                <c:pt idx="21888" formatCode="General">
                  <c:v>-0.42004450811989003</c:v>
                </c:pt>
                <c:pt idx="21889" formatCode="General">
                  <c:v>-0.42974220455543999</c:v>
                </c:pt>
                <c:pt idx="21890" formatCode="General">
                  <c:v>-0.43808225644696802</c:v>
                </c:pt>
                <c:pt idx="21891" formatCode="General">
                  <c:v>-0.44388024866447701</c:v>
                </c:pt>
                <c:pt idx="21892" formatCode="General">
                  <c:v>-0.44565083252090598</c:v>
                </c:pt>
                <c:pt idx="21893" formatCode="General">
                  <c:v>-0.44295365434933498</c:v>
                </c:pt>
                <c:pt idx="21894" formatCode="General">
                  <c:v>-0.43653825302805199</c:v>
                </c:pt>
                <c:pt idx="21895" formatCode="General">
                  <c:v>-0.42718091206528402</c:v>
                </c:pt>
                <c:pt idx="21896" formatCode="General">
                  <c:v>-0.41630577942072799</c:v>
                </c:pt>
                <c:pt idx="21897" formatCode="General">
                  <c:v>-0.40423626969172299</c:v>
                </c:pt>
                <c:pt idx="21898" formatCode="General">
                  <c:v>-0.39129548900995997</c:v>
                </c:pt>
                <c:pt idx="21899" formatCode="General">
                  <c:v>-0.37784501779414398</c:v>
                </c:pt>
                <c:pt idx="21900" formatCode="General">
                  <c:v>-0.36399896127395998</c:v>
                </c:pt>
                <c:pt idx="21901" formatCode="General">
                  <c:v>-0.35118426874178899</c:v>
                </c:pt>
                <c:pt idx="21902" formatCode="General">
                  <c:v>-0.34059847228951001</c:v>
                </c:pt>
                <c:pt idx="21903" formatCode="General">
                  <c:v>-0.33204431481170299</c:v>
                </c:pt>
                <c:pt idx="21904" formatCode="General">
                  <c:v>-0.32523861243667301</c:v>
                </c:pt>
                <c:pt idx="21905" formatCode="General">
                  <c:v>-0.32055826276515698</c:v>
                </c:pt>
                <c:pt idx="21906" formatCode="General">
                  <c:v>-0.317151801417274</c:v>
                </c:pt>
                <c:pt idx="21907" formatCode="General">
                  <c:v>-0.313994810463539</c:v>
                </c:pt>
                <c:pt idx="21908" formatCode="General">
                  <c:v>-0.31090423378316001</c:v>
                </c:pt>
                <c:pt idx="21909" formatCode="General">
                  <c:v>-0.30823755328171398</c:v>
                </c:pt>
                <c:pt idx="21910" formatCode="General">
                  <c:v>-0.30671863557240098</c:v>
                </c:pt>
                <c:pt idx="21911" formatCode="General">
                  <c:v>-0.30635076279067902</c:v>
                </c:pt>
                <c:pt idx="21912" formatCode="General">
                  <c:v>-0.30609212817586401</c:v>
                </c:pt>
                <c:pt idx="21913" formatCode="General">
                  <c:v>-0.305364332824621</c:v>
                </c:pt>
                <c:pt idx="21914" formatCode="General">
                  <c:v>-0.30460030297159002</c:v>
                </c:pt>
                <c:pt idx="21915" formatCode="General">
                  <c:v>-0.30282390751847099</c:v>
                </c:pt>
                <c:pt idx="21916" formatCode="General">
                  <c:v>-0.29927229022448898</c:v>
                </c:pt>
                <c:pt idx="21917" formatCode="General">
                  <c:v>-0.29427156041590102</c:v>
                </c:pt>
                <c:pt idx="21918" formatCode="General">
                  <c:v>-0.28763695092469099</c:v>
                </c:pt>
                <c:pt idx="21919" formatCode="General">
                  <c:v>-0.27838481558383898</c:v>
                </c:pt>
                <c:pt idx="21920" formatCode="General">
                  <c:v>-0.26522104381882999</c:v>
                </c:pt>
                <c:pt idx="21921" formatCode="General">
                  <c:v>-0.24869339622286599</c:v>
                </c:pt>
                <c:pt idx="21922" formatCode="General">
                  <c:v>-0.23001744790859799</c:v>
                </c:pt>
                <c:pt idx="21923" formatCode="General">
                  <c:v>-0.20970913991057499</c:v>
                </c:pt>
                <c:pt idx="21924" formatCode="General">
                  <c:v>-0.18834589411789701</c:v>
                </c:pt>
                <c:pt idx="21925" formatCode="General">
                  <c:v>-0.16655919565337701</c:v>
                </c:pt>
                <c:pt idx="21926" formatCode="General">
                  <c:v>-0.14563812296972001</c:v>
                </c:pt>
                <c:pt idx="21927" formatCode="General">
                  <c:v>-0.12744862087754</c:v>
                </c:pt>
                <c:pt idx="21928" formatCode="General">
                  <c:v>-0.11310281972662101</c:v>
                </c:pt>
                <c:pt idx="21929" formatCode="General">
                  <c:v>-0.102583766635528</c:v>
                </c:pt>
                <c:pt idx="21930" formatCode="General">
                  <c:v>-9.6354819046413603E-2</c:v>
                </c:pt>
                <c:pt idx="21931" formatCode="General">
                  <c:v>-9.3469652429989503E-2</c:v>
                </c:pt>
                <c:pt idx="21932" formatCode="General">
                  <c:v>-9.2786116153530995E-2</c:v>
                </c:pt>
                <c:pt idx="21933" formatCode="General">
                  <c:v>-9.36862576096055E-2</c:v>
                </c:pt>
                <c:pt idx="21934" formatCode="General">
                  <c:v>-9.4560886613396802E-2</c:v>
                </c:pt>
                <c:pt idx="21935" formatCode="General">
                  <c:v>-9.5720185915275105E-2</c:v>
                </c:pt>
                <c:pt idx="21936" formatCode="General">
                  <c:v>-9.8388986927300706E-2</c:v>
                </c:pt>
                <c:pt idx="21937" formatCode="General">
                  <c:v>-0.102503441509396</c:v>
                </c:pt>
                <c:pt idx="21938" formatCode="General">
                  <c:v>-0.10775501293480599</c:v>
                </c:pt>
                <c:pt idx="21939" formatCode="General">
                  <c:v>-0.11380821668735</c:v>
                </c:pt>
                <c:pt idx="21940" formatCode="General">
                  <c:v>-0.119585277517229</c:v>
                </c:pt>
                <c:pt idx="21941" formatCode="General">
                  <c:v>-0.124066144902924</c:v>
                </c:pt>
                <c:pt idx="21942" formatCode="General">
                  <c:v>-0.12638372081822299</c:v>
                </c:pt>
                <c:pt idx="21943" formatCode="General">
                  <c:v>-0.12590447659658199</c:v>
                </c:pt>
                <c:pt idx="21944" formatCode="General">
                  <c:v>-0.122449260036152</c:v>
                </c:pt>
                <c:pt idx="21945" formatCode="General">
                  <c:v>-0.115703013045121</c:v>
                </c:pt>
                <c:pt idx="21946" formatCode="General">
                  <c:v>-0.10517128665217</c:v>
                </c:pt>
                <c:pt idx="21947" formatCode="General">
                  <c:v>-9.1964538594164397E-2</c:v>
                </c:pt>
                <c:pt idx="21948" formatCode="General">
                  <c:v>-7.7930367817224303E-2</c:v>
                </c:pt>
                <c:pt idx="21949" formatCode="General">
                  <c:v>-6.3203155290874696E-2</c:v>
                </c:pt>
                <c:pt idx="21950" formatCode="General">
                  <c:v>-4.69636477072813E-2</c:v>
                </c:pt>
                <c:pt idx="21951" formatCode="General">
                  <c:v>-2.9232460805756501E-2</c:v>
                </c:pt>
                <c:pt idx="21952" formatCode="General">
                  <c:v>-1.1007333605304001E-2</c:v>
                </c:pt>
                <c:pt idx="21953" formatCode="General">
                  <c:v>6.2633050373956303E-3</c:v>
                </c:pt>
                <c:pt idx="21954" formatCode="General">
                  <c:v>2.2172591527648E-2</c:v>
                </c:pt>
                <c:pt idx="21955" formatCode="General">
                  <c:v>3.6658186294792797E-2</c:v>
                </c:pt>
                <c:pt idx="21956" formatCode="General">
                  <c:v>4.96639486546612E-2</c:v>
                </c:pt>
                <c:pt idx="21957" formatCode="General">
                  <c:v>6.1450895982689401E-2</c:v>
                </c:pt>
                <c:pt idx="21958" formatCode="General">
                  <c:v>7.1149761842431505E-2</c:v>
                </c:pt>
                <c:pt idx="21959" formatCode="General">
                  <c:v>7.7681355322766404E-2</c:v>
                </c:pt>
                <c:pt idx="21960" formatCode="General">
                  <c:v>8.0736272206621107E-2</c:v>
                </c:pt>
                <c:pt idx="21961" formatCode="General">
                  <c:v>8.1743312928640802E-2</c:v>
                </c:pt>
                <c:pt idx="21962" formatCode="General">
                  <c:v>8.1665224409119899E-2</c:v>
                </c:pt>
                <c:pt idx="21963" formatCode="General">
                  <c:v>8.0525139149072902E-2</c:v>
                </c:pt>
                <c:pt idx="21964" formatCode="General">
                  <c:v>7.8913630061415593E-2</c:v>
                </c:pt>
                <c:pt idx="21965" formatCode="General">
                  <c:v>7.7534224417229694E-2</c:v>
                </c:pt>
                <c:pt idx="21966" formatCode="General">
                  <c:v>7.7011142969189997E-2</c:v>
                </c:pt>
                <c:pt idx="21967" formatCode="General">
                  <c:v>7.7153513611730201E-2</c:v>
                </c:pt>
                <c:pt idx="21968" formatCode="General">
                  <c:v>7.71544832215387E-2</c:v>
                </c:pt>
                <c:pt idx="21969" formatCode="General">
                  <c:v>7.7589001831444002E-2</c:v>
                </c:pt>
                <c:pt idx="21970" formatCode="General">
                  <c:v>7.9596276641608302E-2</c:v>
                </c:pt>
                <c:pt idx="21971" formatCode="General">
                  <c:v>8.3562068566819706E-2</c:v>
                </c:pt>
                <c:pt idx="21972" formatCode="General">
                  <c:v>9.0560281712672594E-2</c:v>
                </c:pt>
                <c:pt idx="21973" formatCode="General">
                  <c:v>0.10153848561715501</c:v>
                </c:pt>
                <c:pt idx="21974" formatCode="General">
                  <c:v>0.115806405326925</c:v>
                </c:pt>
                <c:pt idx="21975" formatCode="General">
                  <c:v>0.132716713130966</c:v>
                </c:pt>
                <c:pt idx="21976" formatCode="General">
                  <c:v>0.15208156714801199</c:v>
                </c:pt>
                <c:pt idx="21977" formatCode="General">
                  <c:v>0.17370819622974801</c:v>
                </c:pt>
                <c:pt idx="21978" formatCode="General">
                  <c:v>0.197330003149912</c:v>
                </c:pt>
                <c:pt idx="21979" formatCode="General">
                  <c:v>0.22206171941622899</c:v>
                </c:pt>
                <c:pt idx="21980" formatCode="General">
                  <c:v>0.247558275766502</c:v>
                </c:pt>
                <c:pt idx="21981" formatCode="General">
                  <c:v>0.27372048741792399</c:v>
                </c:pt>
                <c:pt idx="21982" formatCode="General">
                  <c:v>0.29953283820222398</c:v>
                </c:pt>
                <c:pt idx="21983" formatCode="General">
                  <c:v>0.32362181286338498</c:v>
                </c:pt>
                <c:pt idx="21984" formatCode="General">
                  <c:v>0.34453259007014603</c:v>
                </c:pt>
                <c:pt idx="21985" formatCode="General">
                  <c:v>0.36177249162480202</c:v>
                </c:pt>
                <c:pt idx="21986" formatCode="General">
                  <c:v>0.37487865021605798</c:v>
                </c:pt>
                <c:pt idx="21987" formatCode="General">
                  <c:v>0.38339580570167497</c:v>
                </c:pt>
                <c:pt idx="21988" formatCode="General">
                  <c:v>0.38840920649798599</c:v>
                </c:pt>
                <c:pt idx="21989" formatCode="General">
                  <c:v>0.39114970662236598</c:v>
                </c:pt>
                <c:pt idx="21990" formatCode="General">
                  <c:v>0.39124649185991001</c:v>
                </c:pt>
                <c:pt idx="21991" formatCode="General">
                  <c:v>0.38763755635934599</c:v>
                </c:pt>
                <c:pt idx="21992" formatCode="General">
                  <c:v>0.38102635019713699</c:v>
                </c:pt>
                <c:pt idx="21993" formatCode="General">
                  <c:v>0.372483915274257</c:v>
                </c:pt>
                <c:pt idx="21994" formatCode="General">
                  <c:v>0.36179352955315502</c:v>
                </c:pt>
                <c:pt idx="21995" formatCode="General">
                  <c:v>0.34865065434231801</c:v>
                </c:pt>
                <c:pt idx="21996" formatCode="General">
                  <c:v>0.33361983924195199</c:v>
                </c:pt>
                <c:pt idx="21997" formatCode="General">
                  <c:v>0.31746561799525602</c:v>
                </c:pt>
                <c:pt idx="21998" formatCode="General">
                  <c:v>0.30114440409731602</c:v>
                </c:pt>
                <c:pt idx="21999" formatCode="General">
                  <c:v>0.28555248140737599</c:v>
                </c:pt>
                <c:pt idx="22000" formatCode="General">
                  <c:v>0.27103073962735702</c:v>
                </c:pt>
                <c:pt idx="22001" formatCode="General">
                  <c:v>0.25783811754188402</c:v>
                </c:pt>
                <c:pt idx="22002" formatCode="General">
                  <c:v>0.24653662314407199</c:v>
                </c:pt>
                <c:pt idx="22003" formatCode="General">
                  <c:v>0.23763625424020801</c:v>
                </c:pt>
                <c:pt idx="22004" formatCode="General">
                  <c:v>0.230557705328398</c:v>
                </c:pt>
                <c:pt idx="22005" formatCode="General">
                  <c:v>0.225728074456015</c:v>
                </c:pt>
                <c:pt idx="22006" formatCode="General">
                  <c:v>0.22387724058837799</c:v>
                </c:pt>
                <c:pt idx="22007" formatCode="General">
                  <c:v>0.22389364699220901</c:v>
                </c:pt>
                <c:pt idx="22008" formatCode="General">
                  <c:v>0.22518079307865399</c:v>
                </c:pt>
                <c:pt idx="22009" formatCode="General">
                  <c:v>0.22770883390933999</c:v>
                </c:pt>
                <c:pt idx="22010" formatCode="General">
                  <c:v>0.23130615466502899</c:v>
                </c:pt>
                <c:pt idx="22011" formatCode="General">
                  <c:v>0.23593984076636201</c:v>
                </c:pt>
                <c:pt idx="22012" formatCode="General">
                  <c:v>0.24194023162898301</c:v>
                </c:pt>
                <c:pt idx="22013" formatCode="General">
                  <c:v>0.25001551652966297</c:v>
                </c:pt>
                <c:pt idx="22014" formatCode="General">
                  <c:v>0.25992464039143798</c:v>
                </c:pt>
                <c:pt idx="22015" formatCode="General">
                  <c:v>0.27086305986009401</c:v>
                </c:pt>
                <c:pt idx="22016" formatCode="General">
                  <c:v>0.28165456610492301</c:v>
                </c:pt>
                <c:pt idx="22017" formatCode="General">
                  <c:v>0.29057589800667599</c:v>
                </c:pt>
                <c:pt idx="22018" formatCode="General">
                  <c:v>0.29712316934794902</c:v>
                </c:pt>
                <c:pt idx="22019" formatCode="General">
                  <c:v>0.30179531562294398</c:v>
                </c:pt>
                <c:pt idx="22020" formatCode="General">
                  <c:v>0.30521933144693397</c:v>
                </c:pt>
                <c:pt idx="22021" formatCode="General">
                  <c:v>0.30779816652919101</c:v>
                </c:pt>
                <c:pt idx="22022" formatCode="General">
                  <c:v>0.30982427534982299</c:v>
                </c:pt>
                <c:pt idx="22023" formatCode="General">
                  <c:v>0.31083864276686701</c:v>
                </c:pt>
                <c:pt idx="22024" formatCode="General">
                  <c:v>0.30984603169853397</c:v>
                </c:pt>
                <c:pt idx="22025" formatCode="General">
                  <c:v>0.306929965624261</c:v>
                </c:pt>
                <c:pt idx="22026" formatCode="General">
                  <c:v>0.30268712334311998</c:v>
                </c:pt>
                <c:pt idx="22027" formatCode="General">
                  <c:v>0.297122833052124</c:v>
                </c:pt>
                <c:pt idx="22028" formatCode="General">
                  <c:v>0.29008769570394999</c:v>
                </c:pt>
                <c:pt idx="22029" formatCode="General">
                  <c:v>0.282516311857956</c:v>
                </c:pt>
                <c:pt idx="22030" formatCode="General">
                  <c:v>0.27502677357951699</c:v>
                </c:pt>
                <c:pt idx="22031" formatCode="General">
                  <c:v>0.26743145331878898</c:v>
                </c:pt>
                <c:pt idx="22032" formatCode="General">
                  <c:v>0.260458620507313</c:v>
                </c:pt>
                <c:pt idx="22033" formatCode="General">
                  <c:v>0.25495903343559101</c:v>
                </c:pt>
                <c:pt idx="22034" formatCode="General">
                  <c:v>0.25103919986922901</c:v>
                </c:pt>
                <c:pt idx="22035" formatCode="General">
                  <c:v>0.24859333782870199</c:v>
                </c:pt>
                <c:pt idx="22036" formatCode="General">
                  <c:v>0.24752418178594801</c:v>
                </c:pt>
                <c:pt idx="22037" formatCode="General">
                  <c:v>0.24723186480266801</c:v>
                </c:pt>
                <c:pt idx="22038" formatCode="General">
                  <c:v>0.247214617262281</c:v>
                </c:pt>
                <c:pt idx="22039" formatCode="General">
                  <c:v>0.24750866934027199</c:v>
                </c:pt>
                <c:pt idx="22040" formatCode="General">
                  <c:v>0.24714997252993001</c:v>
                </c:pt>
                <c:pt idx="22041" formatCode="General">
                  <c:v>0.244538803228352</c:v>
                </c:pt>
                <c:pt idx="22042" formatCode="General">
                  <c:v>0.24006623825272699</c:v>
                </c:pt>
                <c:pt idx="22043" formatCode="General">
                  <c:v>0.23491321314643099</c:v>
                </c:pt>
                <c:pt idx="22044" formatCode="General">
                  <c:v>0.229675255907931</c:v>
                </c:pt>
                <c:pt idx="22045" formatCode="General">
                  <c:v>0.224598822597529</c:v>
                </c:pt>
                <c:pt idx="22046" formatCode="General">
                  <c:v>0.219484638870099</c:v>
                </c:pt>
                <c:pt idx="22047" formatCode="General">
                  <c:v>0.21420417987067999</c:v>
                </c:pt>
                <c:pt idx="22048" formatCode="General">
                  <c:v>0.208018340757257</c:v>
                </c:pt>
                <c:pt idx="22049" formatCode="General">
                  <c:v>0.201107443630265</c:v>
                </c:pt>
                <c:pt idx="22050" formatCode="General">
                  <c:v>0.19377092208541999</c:v>
                </c:pt>
                <c:pt idx="22051" formatCode="General">
                  <c:v>0.184963440570344</c:v>
                </c:pt>
                <c:pt idx="22052" formatCode="General">
                  <c:v>0.17361816902910401</c:v>
                </c:pt>
                <c:pt idx="22053" formatCode="General">
                  <c:v>0.16036167719055699</c:v>
                </c:pt>
                <c:pt idx="22054" formatCode="General">
                  <c:v>0.14720915439509399</c:v>
                </c:pt>
                <c:pt idx="22055" formatCode="General">
                  <c:v>0.13529321548020301</c:v>
                </c:pt>
                <c:pt idx="22056" formatCode="General">
                  <c:v>0.12523395815595101</c:v>
                </c:pt>
                <c:pt idx="22057" formatCode="General">
                  <c:v>0.118068821972886</c:v>
                </c:pt>
                <c:pt idx="22058" formatCode="General">
                  <c:v>0.114802899086697</c:v>
                </c:pt>
                <c:pt idx="22059" formatCode="General">
                  <c:v>0.114199445615721</c:v>
                </c:pt>
                <c:pt idx="22060" formatCode="General">
                  <c:v>0.114645187367324</c:v>
                </c:pt>
                <c:pt idx="22061" formatCode="General">
                  <c:v>0.116613408654734</c:v>
                </c:pt>
                <c:pt idx="22062" formatCode="General">
                  <c:v>0.12013468744299299</c:v>
                </c:pt>
                <c:pt idx="22063" formatCode="General">
                  <c:v>0.12402917733543201</c:v>
                </c:pt>
                <c:pt idx="22064" formatCode="General">
                  <c:v>0.127254795804221</c:v>
                </c:pt>
                <c:pt idx="22065" formatCode="General">
                  <c:v>0.130853082570279</c:v>
                </c:pt>
                <c:pt idx="22066" formatCode="General">
                  <c:v>0.13557492322079101</c:v>
                </c:pt>
                <c:pt idx="22067" formatCode="General">
                  <c:v>0.140672568218209</c:v>
                </c:pt>
                <c:pt idx="22068" formatCode="General">
                  <c:v>0.14648328695919499</c:v>
                </c:pt>
                <c:pt idx="22069" formatCode="General">
                  <c:v>0.15295022288786</c:v>
                </c:pt>
                <c:pt idx="22070" formatCode="General">
                  <c:v>0.158785424413973</c:v>
                </c:pt>
                <c:pt idx="22071" formatCode="General">
                  <c:v>0.16339976402314499</c:v>
                </c:pt>
                <c:pt idx="22072" formatCode="General">
                  <c:v>0.16718711054627</c:v>
                </c:pt>
                <c:pt idx="22073" formatCode="General">
                  <c:v>0.17072503624862201</c:v>
                </c:pt>
                <c:pt idx="22074" formatCode="General">
                  <c:v>0.17402883953498899</c:v>
                </c:pt>
                <c:pt idx="22075" formatCode="General">
                  <c:v>0.17662810519192801</c:v>
                </c:pt>
                <c:pt idx="22076" formatCode="General">
                  <c:v>0.178548951114405</c:v>
                </c:pt>
                <c:pt idx="22077" formatCode="General">
                  <c:v>0.180461387535408</c:v>
                </c:pt>
                <c:pt idx="22078" formatCode="General">
                  <c:v>0.18245861135578401</c:v>
                </c:pt>
                <c:pt idx="22079" formatCode="General">
                  <c:v>0.18346534008738599</c:v>
                </c:pt>
                <c:pt idx="22080" formatCode="General">
                  <c:v>0.18356823773803699</c:v>
                </c:pt>
                <c:pt idx="22081" formatCode="General">
                  <c:v>0.18357501025649001</c:v>
                </c:pt>
                <c:pt idx="22082" formatCode="General">
                  <c:v>0.18414852309369401</c:v>
                </c:pt>
                <c:pt idx="22083" formatCode="General">
                  <c:v>0.18557475887338001</c:v>
                </c:pt>
                <c:pt idx="22084" formatCode="General">
                  <c:v>0.18696345453659999</c:v>
                </c:pt>
                <c:pt idx="22085" formatCode="General">
                  <c:v>0.187489745659705</c:v>
                </c:pt>
                <c:pt idx="22086" formatCode="General">
                  <c:v>0.18631286438462699</c:v>
                </c:pt>
                <c:pt idx="22087" formatCode="General">
                  <c:v>0.18347042568831601</c:v>
                </c:pt>
                <c:pt idx="22088" formatCode="General">
                  <c:v>0.180277498871906</c:v>
                </c:pt>
                <c:pt idx="22089" formatCode="General">
                  <c:v>0.17709810887917399</c:v>
                </c:pt>
                <c:pt idx="22090" formatCode="General">
                  <c:v>0.172756560301975</c:v>
                </c:pt>
                <c:pt idx="22091" formatCode="General">
                  <c:v>0.16660283418652999</c:v>
                </c:pt>
                <c:pt idx="22092" formatCode="General">
                  <c:v>0.15926321142387601</c:v>
                </c:pt>
                <c:pt idx="22093" formatCode="General">
                  <c:v>0.151020068645488</c:v>
                </c:pt>
                <c:pt idx="22094" formatCode="General">
                  <c:v>0.14203274680296901</c:v>
                </c:pt>
                <c:pt idx="22095" formatCode="General">
                  <c:v>0.132881273967731</c:v>
                </c:pt>
                <c:pt idx="22096" formatCode="General">
                  <c:v>0.123525838710495</c:v>
                </c:pt>
                <c:pt idx="22097" formatCode="General">
                  <c:v>0.11448190658049399</c:v>
                </c:pt>
                <c:pt idx="22098" formatCode="General">
                  <c:v>0.10576864367705099</c:v>
                </c:pt>
                <c:pt idx="22099" formatCode="General">
                  <c:v>9.6940692263863398E-2</c:v>
                </c:pt>
                <c:pt idx="22100" formatCode="General">
                  <c:v>8.83904264841118E-2</c:v>
                </c:pt>
                <c:pt idx="22101" formatCode="General">
                  <c:v>7.9788343053041305E-2</c:v>
                </c:pt>
                <c:pt idx="22102" formatCode="General">
                  <c:v>7.1437724911976794E-2</c:v>
                </c:pt>
                <c:pt idx="22103" formatCode="General">
                  <c:v>6.4102198489581402E-2</c:v>
                </c:pt>
                <c:pt idx="22104" formatCode="General">
                  <c:v>5.6869102192599802E-2</c:v>
                </c:pt>
                <c:pt idx="22105" formatCode="General">
                  <c:v>4.9753000057509003E-2</c:v>
                </c:pt>
                <c:pt idx="22106" formatCode="General">
                  <c:v>4.3799847427878499E-2</c:v>
                </c:pt>
                <c:pt idx="22107" formatCode="General">
                  <c:v>3.8747548222909697E-2</c:v>
                </c:pt>
                <c:pt idx="22108" formatCode="General">
                  <c:v>3.3914759456809301E-2</c:v>
                </c:pt>
                <c:pt idx="22109" formatCode="General">
                  <c:v>2.89782899471344E-2</c:v>
                </c:pt>
                <c:pt idx="22110" formatCode="General">
                  <c:v>2.4330464970603701E-2</c:v>
                </c:pt>
                <c:pt idx="22111" formatCode="General">
                  <c:v>2.0585361680137301E-2</c:v>
                </c:pt>
                <c:pt idx="22112" formatCode="General">
                  <c:v>1.79300931940964E-2</c:v>
                </c:pt>
                <c:pt idx="22113" formatCode="General">
                  <c:v>1.6803199970490901E-2</c:v>
                </c:pt>
                <c:pt idx="22114" formatCode="General">
                  <c:v>1.7933032999330301E-2</c:v>
                </c:pt>
                <c:pt idx="22115" formatCode="General">
                  <c:v>2.05173617574483E-2</c:v>
                </c:pt>
                <c:pt idx="22116" formatCode="General">
                  <c:v>2.2691133831034899E-2</c:v>
                </c:pt>
                <c:pt idx="22117" formatCode="General">
                  <c:v>2.3880864176040399E-2</c:v>
                </c:pt>
                <c:pt idx="22118" formatCode="General">
                  <c:v>2.4312978432401301E-2</c:v>
                </c:pt>
                <c:pt idx="22119" formatCode="General">
                  <c:v>2.3700457028911499E-2</c:v>
                </c:pt>
                <c:pt idx="22120" formatCode="General">
                  <c:v>2.1543406761413201E-2</c:v>
                </c:pt>
                <c:pt idx="22121" formatCode="General">
                  <c:v>1.8777194848543999E-2</c:v>
                </c:pt>
                <c:pt idx="22122" formatCode="General">
                  <c:v>1.6199583604423601E-2</c:v>
                </c:pt>
                <c:pt idx="22123" formatCode="General">
                  <c:v>1.2901225621699699E-2</c:v>
                </c:pt>
                <c:pt idx="22124" formatCode="General">
                  <c:v>8.5615542144846703E-3</c:v>
                </c:pt>
                <c:pt idx="22125" formatCode="General">
                  <c:v>3.28733960803167E-3</c:v>
                </c:pt>
                <c:pt idx="22126" formatCode="General">
                  <c:v>-2.3381177785305098E-3</c:v>
                </c:pt>
                <c:pt idx="22127" formatCode="General">
                  <c:v>-7.4547973462777799E-3</c:v>
                </c:pt>
                <c:pt idx="22128" formatCode="General">
                  <c:v>-1.1992099880820201E-2</c:v>
                </c:pt>
                <c:pt idx="22129" formatCode="General">
                  <c:v>-1.6049909513509299E-2</c:v>
                </c:pt>
                <c:pt idx="22130" formatCode="General">
                  <c:v>-1.9285071185867201E-2</c:v>
                </c:pt>
                <c:pt idx="22131" formatCode="General">
                  <c:v>-2.07600446732406E-2</c:v>
                </c:pt>
                <c:pt idx="22132" formatCode="General">
                  <c:v>-2.0089884798248699E-2</c:v>
                </c:pt>
                <c:pt idx="22133" formatCode="General">
                  <c:v>-1.7621573301704E-2</c:v>
                </c:pt>
                <c:pt idx="22134" formatCode="General">
                  <c:v>-1.4267997156081701E-2</c:v>
                </c:pt>
                <c:pt idx="22135" formatCode="General">
                  <c:v>-1.16031135489387E-2</c:v>
                </c:pt>
                <c:pt idx="22136" formatCode="General">
                  <c:v>-1.0836485903053699E-2</c:v>
                </c:pt>
                <c:pt idx="22137" formatCode="General">
                  <c:v>-1.19063274772459E-2</c:v>
                </c:pt>
                <c:pt idx="22138" formatCode="General">
                  <c:v>-1.45303393688465E-2</c:v>
                </c:pt>
                <c:pt idx="22139" formatCode="General">
                  <c:v>-1.8356413693183301E-2</c:v>
                </c:pt>
                <c:pt idx="22140" formatCode="General">
                  <c:v>-2.2399365414004599E-2</c:v>
                </c:pt>
                <c:pt idx="22141" formatCode="General">
                  <c:v>-2.6081455597475399E-2</c:v>
                </c:pt>
                <c:pt idx="22142" formatCode="General">
                  <c:v>-2.96806850416057E-2</c:v>
                </c:pt>
                <c:pt idx="22143" formatCode="General">
                  <c:v>-3.3622562831665898E-2</c:v>
                </c:pt>
                <c:pt idx="22144" formatCode="General">
                  <c:v>-3.8537788085392002E-2</c:v>
                </c:pt>
                <c:pt idx="22145" formatCode="General">
                  <c:v>-4.4769039585533098E-2</c:v>
                </c:pt>
                <c:pt idx="22146" formatCode="General">
                  <c:v>-5.1463005542023502E-2</c:v>
                </c:pt>
                <c:pt idx="22147" formatCode="General">
                  <c:v>-5.8789456917332603E-2</c:v>
                </c:pt>
                <c:pt idx="22148" formatCode="General">
                  <c:v>-6.7400524813470697E-2</c:v>
                </c:pt>
                <c:pt idx="22149" formatCode="General">
                  <c:v>-7.7159150810493293E-2</c:v>
                </c:pt>
                <c:pt idx="22150" formatCode="General">
                  <c:v>-8.8330378720463398E-2</c:v>
                </c:pt>
                <c:pt idx="22151" formatCode="General">
                  <c:v>-0.101365082328015</c:v>
                </c:pt>
                <c:pt idx="22152" formatCode="General">
                  <c:v>-0.115539922661265</c:v>
                </c:pt>
                <c:pt idx="22153" formatCode="General">
                  <c:v>-0.12958688467743601</c:v>
                </c:pt>
                <c:pt idx="22154" formatCode="General">
                  <c:v>-0.14310148108294499</c:v>
                </c:pt>
                <c:pt idx="22155" formatCode="General">
                  <c:v>-0.15544318641565499</c:v>
                </c:pt>
                <c:pt idx="22156" formatCode="General">
                  <c:v>-0.166049317375701</c:v>
                </c:pt>
                <c:pt idx="22157" formatCode="General">
                  <c:v>-0.17528442412647499</c:v>
                </c:pt>
                <c:pt idx="22158" formatCode="General">
                  <c:v>-0.18343001810819501</c:v>
                </c:pt>
                <c:pt idx="22159" formatCode="General">
                  <c:v>-0.190420944846525</c:v>
                </c:pt>
                <c:pt idx="22160" formatCode="General">
                  <c:v>-0.19643848434019701</c:v>
                </c:pt>
                <c:pt idx="22161" formatCode="General">
                  <c:v>-0.202248430390608</c:v>
                </c:pt>
                <c:pt idx="22162" formatCode="General">
                  <c:v>-0.208637526021624</c:v>
                </c:pt>
                <c:pt idx="22163" formatCode="General">
                  <c:v>-0.21490196319544499</c:v>
                </c:pt>
                <c:pt idx="22164" formatCode="General">
                  <c:v>-0.22065215489607101</c:v>
                </c:pt>
                <c:pt idx="22165" formatCode="General">
                  <c:v>-0.22696190868107499</c:v>
                </c:pt>
                <c:pt idx="22166" formatCode="General">
                  <c:v>-0.23434149122856199</c:v>
                </c:pt>
                <c:pt idx="22167" formatCode="General">
                  <c:v>-0.243358443239126</c:v>
                </c:pt>
                <c:pt idx="22168" formatCode="General">
                  <c:v>-0.25378074076628498</c:v>
                </c:pt>
                <c:pt idx="22169" formatCode="General">
                  <c:v>-0.263975983238879</c:v>
                </c:pt>
                <c:pt idx="22170" formatCode="General">
                  <c:v>-0.27364822247376502</c:v>
                </c:pt>
                <c:pt idx="22171" formatCode="General">
                  <c:v>-0.28289942594419898</c:v>
                </c:pt>
                <c:pt idx="22172" formatCode="General">
                  <c:v>-0.29045265894310701</c:v>
                </c:pt>
                <c:pt idx="22173" formatCode="General">
                  <c:v>-0.29541780446871702</c:v>
                </c:pt>
                <c:pt idx="22174" formatCode="General">
                  <c:v>-0.29875751381403498</c:v>
                </c:pt>
                <c:pt idx="22175" formatCode="General">
                  <c:v>-0.30157512987238499</c:v>
                </c:pt>
                <c:pt idx="22176" formatCode="General">
                  <c:v>-0.30389482826298497</c:v>
                </c:pt>
                <c:pt idx="22177" formatCode="General">
                  <c:v>-0.30516677080216398</c:v>
                </c:pt>
                <c:pt idx="22178" formatCode="General">
                  <c:v>-0.30534930534191002</c:v>
                </c:pt>
                <c:pt idx="22179" formatCode="General">
                  <c:v>-0.30501639502827099</c:v>
                </c:pt>
                <c:pt idx="22180" formatCode="General">
                  <c:v>-0.304860221728735</c:v>
                </c:pt>
                <c:pt idx="22181" formatCode="General">
                  <c:v>-0.30535595990259101</c:v>
                </c:pt>
                <c:pt idx="22182" formatCode="General">
                  <c:v>-0.306095821497473</c:v>
                </c:pt>
                <c:pt idx="22183" formatCode="General">
                  <c:v>-0.30628086339253502</c:v>
                </c:pt>
                <c:pt idx="22184" formatCode="General">
                  <c:v>-0.30503136027432898</c:v>
                </c:pt>
                <c:pt idx="22185" formatCode="General">
                  <c:v>-0.301498546495995</c:v>
                </c:pt>
                <c:pt idx="22186" formatCode="General">
                  <c:v>-0.29625398838936901</c:v>
                </c:pt>
                <c:pt idx="22187" formatCode="General">
                  <c:v>-0.29040416352507997</c:v>
                </c:pt>
                <c:pt idx="22188" formatCode="General">
                  <c:v>-0.28463519583587399</c:v>
                </c:pt>
                <c:pt idx="22189" formatCode="General">
                  <c:v>-0.27924975033730598</c:v>
                </c:pt>
                <c:pt idx="22190" formatCode="General">
                  <c:v>-0.27358074024720502</c:v>
                </c:pt>
                <c:pt idx="22191" formatCode="General">
                  <c:v>-0.26743108693677298</c:v>
                </c:pt>
                <c:pt idx="22192" formatCode="General">
                  <c:v>-0.26031892183432997</c:v>
                </c:pt>
                <c:pt idx="22193" formatCode="General">
                  <c:v>-0.25149472477663198</c:v>
                </c:pt>
                <c:pt idx="22194" formatCode="General">
                  <c:v>-0.24146286615402801</c:v>
                </c:pt>
                <c:pt idx="22195" formatCode="General">
                  <c:v>-0.231184085572056</c:v>
                </c:pt>
                <c:pt idx="22196" formatCode="General">
                  <c:v>-0.22212074230005199</c:v>
                </c:pt>
                <c:pt idx="22197" formatCode="General">
                  <c:v>-0.21393731110831901</c:v>
                </c:pt>
                <c:pt idx="22198" formatCode="General">
                  <c:v>-0.20604521654618299</c:v>
                </c:pt>
                <c:pt idx="22199" formatCode="General">
                  <c:v>-0.20019160751618001</c:v>
                </c:pt>
                <c:pt idx="22200" formatCode="General">
                  <c:v>-0.197320730223424</c:v>
                </c:pt>
                <c:pt idx="22201" formatCode="General">
                  <c:v>-0.19735829413977801</c:v>
                </c:pt>
                <c:pt idx="22202" formatCode="General">
                  <c:v>-0.19979456000211601</c:v>
                </c:pt>
                <c:pt idx="22203" formatCode="General">
                  <c:v>-0.20391616963596401</c:v>
                </c:pt>
                <c:pt idx="22204" formatCode="General">
                  <c:v>-0.20919431536062499</c:v>
                </c:pt>
                <c:pt idx="22205" formatCode="General">
                  <c:v>-0.21466801665865801</c:v>
                </c:pt>
                <c:pt idx="22206" formatCode="General">
                  <c:v>-0.21939901931969499</c:v>
                </c:pt>
                <c:pt idx="22207" formatCode="General">
                  <c:v>-0.223056894943581</c:v>
                </c:pt>
                <c:pt idx="22208" formatCode="General">
                  <c:v>-0.22618391548549099</c:v>
                </c:pt>
                <c:pt idx="22209" formatCode="General">
                  <c:v>-0.22881987005873999</c:v>
                </c:pt>
                <c:pt idx="22210" formatCode="General">
                  <c:v>-0.23027447118549099</c:v>
                </c:pt>
                <c:pt idx="22211" formatCode="General">
                  <c:v>-0.229864101227507</c:v>
                </c:pt>
                <c:pt idx="22212" formatCode="General">
                  <c:v>-0.226259220017033</c:v>
                </c:pt>
                <c:pt idx="22213" formatCode="General">
                  <c:v>-0.21916875252465101</c:v>
                </c:pt>
                <c:pt idx="22214" formatCode="General">
                  <c:v>-0.21025822802963301</c:v>
                </c:pt>
                <c:pt idx="22215" formatCode="General">
                  <c:v>-0.19999640818471201</c:v>
                </c:pt>
                <c:pt idx="22216" formatCode="General">
                  <c:v>-0.18810697016984401</c:v>
                </c:pt>
                <c:pt idx="22217" formatCode="General">
                  <c:v>-0.175396427584531</c:v>
                </c:pt>
                <c:pt idx="22218" formatCode="General">
                  <c:v>-0.162813001236947</c:v>
                </c:pt>
                <c:pt idx="22219" formatCode="General">
                  <c:v>-0.150615828282682</c:v>
                </c:pt>
                <c:pt idx="22220" formatCode="General">
                  <c:v>-0.138504804170203</c:v>
                </c:pt>
                <c:pt idx="22221" formatCode="General">
                  <c:v>-0.12584714853118201</c:v>
                </c:pt>
                <c:pt idx="22222" formatCode="General">
                  <c:v>-0.112359095472729</c:v>
                </c:pt>
                <c:pt idx="22223" formatCode="General">
                  <c:v>-9.9196772162275001E-2</c:v>
                </c:pt>
                <c:pt idx="22224" formatCode="General">
                  <c:v>-8.8101861325444203E-2</c:v>
                </c:pt>
                <c:pt idx="22225" formatCode="General">
                  <c:v>-8.0666785896869195E-2</c:v>
                </c:pt>
                <c:pt idx="22226" formatCode="General">
                  <c:v>-7.70586741297212E-2</c:v>
                </c:pt>
                <c:pt idx="22227" formatCode="General">
                  <c:v>-7.7315019374414595E-2</c:v>
                </c:pt>
                <c:pt idx="22228" formatCode="General">
                  <c:v>-8.1239595229349496E-2</c:v>
                </c:pt>
                <c:pt idx="22229" formatCode="General">
                  <c:v>-8.7712282247272594E-2</c:v>
                </c:pt>
                <c:pt idx="22230" formatCode="General">
                  <c:v>-9.6359065720856202E-2</c:v>
                </c:pt>
                <c:pt idx="22231" formatCode="General">
                  <c:v>-0.106988883073041</c:v>
                </c:pt>
                <c:pt idx="22232" formatCode="General">
                  <c:v>-0.118835693072759</c:v>
                </c:pt>
                <c:pt idx="22233" formatCode="General">
                  <c:v>-0.13167530982879999</c:v>
                </c:pt>
                <c:pt idx="22234" formatCode="General">
                  <c:v>-0.14568185561206201</c:v>
                </c:pt>
                <c:pt idx="22235" formatCode="General">
                  <c:v>-0.159910085442209</c:v>
                </c:pt>
                <c:pt idx="22236" formatCode="General">
                  <c:v>-0.172447365556645</c:v>
                </c:pt>
                <c:pt idx="22237" formatCode="General">
                  <c:v>-0.181457608180496</c:v>
                </c:pt>
                <c:pt idx="22238" formatCode="General">
                  <c:v>-0.18704376546448501</c:v>
                </c:pt>
                <c:pt idx="22239" formatCode="General">
                  <c:v>-0.18907084435945401</c:v>
                </c:pt>
                <c:pt idx="22240" formatCode="General">
                  <c:v>-0.18715434784721299</c:v>
                </c:pt>
                <c:pt idx="22241" formatCode="General">
                  <c:v>-0.18283222906094901</c:v>
                </c:pt>
                <c:pt idx="22242" formatCode="General">
                  <c:v>-0.17672959957123799</c:v>
                </c:pt>
                <c:pt idx="22243" formatCode="General">
                  <c:v>-0.16841352783128499</c:v>
                </c:pt>
                <c:pt idx="22244" formatCode="General">
                  <c:v>-0.157390471431023</c:v>
                </c:pt>
                <c:pt idx="22245" formatCode="General">
                  <c:v>-0.143245173209126</c:v>
                </c:pt>
                <c:pt idx="22246" formatCode="General">
                  <c:v>-0.12644892117745599</c:v>
                </c:pt>
                <c:pt idx="22247" formatCode="General">
                  <c:v>-0.10823568141159599</c:v>
                </c:pt>
                <c:pt idx="22248" formatCode="General">
                  <c:v>-9.0958726741946203E-2</c:v>
                </c:pt>
                <c:pt idx="22249" formatCode="General">
                  <c:v>-7.6520871243656294E-2</c:v>
                </c:pt>
                <c:pt idx="22250" formatCode="General">
                  <c:v>-6.5519018000101598E-2</c:v>
                </c:pt>
                <c:pt idx="22251" formatCode="General">
                  <c:v>-5.811022338085E-2</c:v>
                </c:pt>
                <c:pt idx="22252" formatCode="General">
                  <c:v>-5.29260769691366E-2</c:v>
                </c:pt>
                <c:pt idx="22253" formatCode="General">
                  <c:v>-4.8593411077529201E-2</c:v>
                </c:pt>
                <c:pt idx="22254" formatCode="General">
                  <c:v>-4.5083875531564503E-2</c:v>
                </c:pt>
                <c:pt idx="22255" formatCode="General">
                  <c:v>-4.2662183843717998E-2</c:v>
                </c:pt>
                <c:pt idx="22256" formatCode="General">
                  <c:v>-4.0526546142937901E-2</c:v>
                </c:pt>
                <c:pt idx="22257" formatCode="General">
                  <c:v>-3.6999632460685598E-2</c:v>
                </c:pt>
                <c:pt idx="22258" formatCode="General">
                  <c:v>-3.1809801163452597E-2</c:v>
                </c:pt>
                <c:pt idx="22259" formatCode="General">
                  <c:v>-2.50158661168438E-2</c:v>
                </c:pt>
                <c:pt idx="22260" formatCode="General">
                  <c:v>-1.72043791445077E-2</c:v>
                </c:pt>
                <c:pt idx="22261" formatCode="General">
                  <c:v>-1.0014122700613999E-2</c:v>
                </c:pt>
                <c:pt idx="22262" formatCode="General">
                  <c:v>-3.0396474069499498E-3</c:v>
                </c:pt>
                <c:pt idx="22263" formatCode="General">
                  <c:v>4.4807951444694304E-3</c:v>
                </c:pt>
                <c:pt idx="22264" formatCode="General">
                  <c:v>1.25195922507587E-2</c:v>
                </c:pt>
                <c:pt idx="22265" formatCode="General">
                  <c:v>2.1748694473511999E-2</c:v>
                </c:pt>
                <c:pt idx="22266" formatCode="General">
                  <c:v>3.24383592804669E-2</c:v>
                </c:pt>
                <c:pt idx="22267" formatCode="General">
                  <c:v>4.4752414943307901E-2</c:v>
                </c:pt>
                <c:pt idx="22268" formatCode="General">
                  <c:v>5.8305992647303399E-2</c:v>
                </c:pt>
                <c:pt idx="22269" formatCode="General">
                  <c:v>7.1636448788624199E-2</c:v>
                </c:pt>
                <c:pt idx="22270" formatCode="General">
                  <c:v>8.3618139616661494E-2</c:v>
                </c:pt>
                <c:pt idx="22271" formatCode="General">
                  <c:v>9.4200701979306897E-2</c:v>
                </c:pt>
                <c:pt idx="22272" formatCode="General">
                  <c:v>0.103337508629135</c:v>
                </c:pt>
                <c:pt idx="22273" formatCode="General">
                  <c:v>0.11043091748232201</c:v>
                </c:pt>
                <c:pt idx="22274" formatCode="General">
                  <c:v>0.115417964366061</c:v>
                </c:pt>
                <c:pt idx="22275" formatCode="General">
                  <c:v>0.119097807231017</c:v>
                </c:pt>
                <c:pt idx="22276" formatCode="General">
                  <c:v>0.1224276069624</c:v>
                </c:pt>
                <c:pt idx="22277" formatCode="General">
                  <c:v>0.12455468226911801</c:v>
                </c:pt>
                <c:pt idx="22278" formatCode="General">
                  <c:v>0.124752330878466</c:v>
                </c:pt>
                <c:pt idx="22279" formatCode="General">
                  <c:v>0.124329402267843</c:v>
                </c:pt>
                <c:pt idx="22280" formatCode="General">
                  <c:v>0.12487772872255699</c:v>
                </c:pt>
                <c:pt idx="22281" formatCode="General">
                  <c:v>0.12672922936589101</c:v>
                </c:pt>
                <c:pt idx="22282" formatCode="General">
                  <c:v>0.128850483342827</c:v>
                </c:pt>
                <c:pt idx="22283" formatCode="General">
                  <c:v>0.130963647330127</c:v>
                </c:pt>
                <c:pt idx="22284" formatCode="General">
                  <c:v>0.13400600596634901</c:v>
                </c:pt>
                <c:pt idx="22285" formatCode="General">
                  <c:v>0.13808402589239999</c:v>
                </c:pt>
                <c:pt idx="22286" formatCode="General">
                  <c:v>0.142390862239687</c:v>
                </c:pt>
                <c:pt idx="22287" formatCode="General">
                  <c:v>0.14677771210694199</c:v>
                </c:pt>
                <c:pt idx="22288" formatCode="General">
                  <c:v>0.151078265226845</c:v>
                </c:pt>
                <c:pt idx="22289" formatCode="General">
                  <c:v>0.15501142370038701</c:v>
                </c:pt>
                <c:pt idx="22290" formatCode="General">
                  <c:v>0.15870495957256001</c:v>
                </c:pt>
                <c:pt idx="22291" formatCode="General">
                  <c:v>0.16205422241342499</c:v>
                </c:pt>
                <c:pt idx="22292" formatCode="General">
                  <c:v>0.16556212968638201</c:v>
                </c:pt>
                <c:pt idx="22293" formatCode="General">
                  <c:v>0.17013659171082601</c:v>
                </c:pt>
                <c:pt idx="22294" formatCode="General">
                  <c:v>0.175511630863045</c:v>
                </c:pt>
                <c:pt idx="22295" formatCode="General">
                  <c:v>0.180966746943409</c:v>
                </c:pt>
                <c:pt idx="22296" formatCode="General">
                  <c:v>0.18598340104417099</c:v>
                </c:pt>
                <c:pt idx="22297" formatCode="General">
                  <c:v>0.19048444177746501</c:v>
                </c:pt>
                <c:pt idx="22298" formatCode="General">
                  <c:v>0.19443832708146999</c:v>
                </c:pt>
                <c:pt idx="22299" formatCode="General">
                  <c:v>0.197414867463299</c:v>
                </c:pt>
                <c:pt idx="22300" formatCode="General">
                  <c:v>0.199222756440737</c:v>
                </c:pt>
                <c:pt idx="22301" formatCode="General">
                  <c:v>0.19949598470871099</c:v>
                </c:pt>
                <c:pt idx="22302" formatCode="General">
                  <c:v>0.19874348666411401</c:v>
                </c:pt>
                <c:pt idx="22303" formatCode="General">
                  <c:v>0.19854034164996601</c:v>
                </c:pt>
                <c:pt idx="22304" formatCode="General">
                  <c:v>0.20002400635874301</c:v>
                </c:pt>
                <c:pt idx="22305" formatCode="General">
                  <c:v>0.20289918998374301</c:v>
                </c:pt>
                <c:pt idx="22306" formatCode="General">
                  <c:v>0.20610134354513701</c:v>
                </c:pt>
                <c:pt idx="22307" formatCode="General">
                  <c:v>0.20850034806689699</c:v>
                </c:pt>
                <c:pt idx="22308" formatCode="General">
                  <c:v>0.209496643260317</c:v>
                </c:pt>
                <c:pt idx="22309" formatCode="General">
                  <c:v>0.209179399730162</c:v>
                </c:pt>
                <c:pt idx="22310" formatCode="General">
                  <c:v>0.20710058690726199</c:v>
                </c:pt>
                <c:pt idx="22311" formatCode="General">
                  <c:v>0.203779288914992</c:v>
                </c:pt>
                <c:pt idx="22312" formatCode="General">
                  <c:v>0.20092040067575501</c:v>
                </c:pt>
                <c:pt idx="22313" formatCode="General">
                  <c:v>0.19946309961870001</c:v>
                </c:pt>
                <c:pt idx="22314" formatCode="General">
                  <c:v>0.199149924833912</c:v>
                </c:pt>
                <c:pt idx="22315" formatCode="General">
                  <c:v>0.19928167042598599</c:v>
                </c:pt>
                <c:pt idx="22316" formatCode="General">
                  <c:v>0.198966909336731</c:v>
                </c:pt>
                <c:pt idx="22317" formatCode="General">
                  <c:v>0.197486344638375</c:v>
                </c:pt>
                <c:pt idx="22318" formatCode="General">
                  <c:v>0.194886374083935</c:v>
                </c:pt>
                <c:pt idx="22319" formatCode="General">
                  <c:v>0.192055581208422</c:v>
                </c:pt>
                <c:pt idx="22320" formatCode="General">
                  <c:v>0.19059188723499501</c:v>
                </c:pt>
                <c:pt idx="22321" formatCode="General">
                  <c:v>0.19107543467510199</c:v>
                </c:pt>
                <c:pt idx="22322" formatCode="General">
                  <c:v>0.192789550544613</c:v>
                </c:pt>
                <c:pt idx="22323" formatCode="General">
                  <c:v>0.19489948870033799</c:v>
                </c:pt>
                <c:pt idx="22324" formatCode="General">
                  <c:v>0.19656637805590499</c:v>
                </c:pt>
                <c:pt idx="22325" formatCode="General">
                  <c:v>0.197954832556235</c:v>
                </c:pt>
                <c:pt idx="22326" formatCode="General">
                  <c:v>0.19997112137050499</c:v>
                </c:pt>
                <c:pt idx="22327" formatCode="General">
                  <c:v>0.20257017087099599</c:v>
                </c:pt>
                <c:pt idx="22328" formatCode="General">
                  <c:v>0.205467033877716</c:v>
                </c:pt>
                <c:pt idx="22329" formatCode="General">
                  <c:v>0.20844365475271501</c:v>
                </c:pt>
                <c:pt idx="22330" formatCode="General">
                  <c:v>0.21099425451025999</c:v>
                </c:pt>
                <c:pt idx="22331" formatCode="General">
                  <c:v>0.212250122517843</c:v>
                </c:pt>
                <c:pt idx="22332" formatCode="General">
                  <c:v>0.211149082834486</c:v>
                </c:pt>
                <c:pt idx="22333" formatCode="General">
                  <c:v>0.207324160226349</c:v>
                </c:pt>
                <c:pt idx="22334" formatCode="General">
                  <c:v>0.20078976906278201</c:v>
                </c:pt>
                <c:pt idx="22335" formatCode="General">
                  <c:v>0.192618578497773</c:v>
                </c:pt>
                <c:pt idx="22336" formatCode="General">
                  <c:v>0.183564456069362</c:v>
                </c:pt>
                <c:pt idx="22337" formatCode="General">
                  <c:v>0.17270985198066</c:v>
                </c:pt>
                <c:pt idx="22338" formatCode="General">
                  <c:v>0.15998391749452201</c:v>
                </c:pt>
                <c:pt idx="22339" formatCode="General">
                  <c:v>0.14650645757661501</c:v>
                </c:pt>
                <c:pt idx="22340" formatCode="General">
                  <c:v>0.13329424458335401</c:v>
                </c:pt>
                <c:pt idx="22341" formatCode="General">
                  <c:v>0.121682305354595</c:v>
                </c:pt>
                <c:pt idx="22342" formatCode="General">
                  <c:v>0.112023859158948</c:v>
                </c:pt>
                <c:pt idx="22343" formatCode="General">
                  <c:v>0.104440096184663</c:v>
                </c:pt>
                <c:pt idx="22344" formatCode="General">
                  <c:v>9.8709322660817403E-2</c:v>
                </c:pt>
                <c:pt idx="22345" formatCode="General">
                  <c:v>9.4413750956296505E-2</c:v>
                </c:pt>
                <c:pt idx="22346" formatCode="General">
                  <c:v>9.2248153503281902E-2</c:v>
                </c:pt>
                <c:pt idx="22347" formatCode="General">
                  <c:v>9.2161514222545496E-2</c:v>
                </c:pt>
                <c:pt idx="22348" formatCode="General">
                  <c:v>9.3531121986241306E-2</c:v>
                </c:pt>
                <c:pt idx="22349" formatCode="General">
                  <c:v>9.5738741336455102E-2</c:v>
                </c:pt>
                <c:pt idx="22350" formatCode="General">
                  <c:v>9.7878422997943304E-2</c:v>
                </c:pt>
                <c:pt idx="22351" formatCode="General">
                  <c:v>9.9511454205196706E-2</c:v>
                </c:pt>
                <c:pt idx="22352" formatCode="General">
                  <c:v>0.100166218182951</c:v>
                </c:pt>
                <c:pt idx="22353" formatCode="General">
                  <c:v>9.9455838400835495E-2</c:v>
                </c:pt>
                <c:pt idx="22354" formatCode="General">
                  <c:v>9.7976397591291606E-2</c:v>
                </c:pt>
                <c:pt idx="22355" formatCode="General">
                  <c:v>9.5608140248184606E-2</c:v>
                </c:pt>
                <c:pt idx="22356" formatCode="General">
                  <c:v>9.2299619801066504E-2</c:v>
                </c:pt>
                <c:pt idx="22357" formatCode="General">
                  <c:v>8.9253192704233403E-2</c:v>
                </c:pt>
                <c:pt idx="22358" formatCode="General">
                  <c:v>8.7734129626402493E-2</c:v>
                </c:pt>
                <c:pt idx="22359" formatCode="General">
                  <c:v>8.8038890268730102E-2</c:v>
                </c:pt>
                <c:pt idx="22360" formatCode="General">
                  <c:v>8.9317700272490794E-2</c:v>
                </c:pt>
                <c:pt idx="22361" formatCode="General">
                  <c:v>9.0196061645348796E-2</c:v>
                </c:pt>
                <c:pt idx="22362" formatCode="General">
                  <c:v>8.9753391824856199E-2</c:v>
                </c:pt>
                <c:pt idx="22363" formatCode="General">
                  <c:v>8.79523985935622E-2</c:v>
                </c:pt>
                <c:pt idx="22364" formatCode="General">
                  <c:v>8.4960668587499594E-2</c:v>
                </c:pt>
                <c:pt idx="22365" formatCode="General">
                  <c:v>8.1253053700165903E-2</c:v>
                </c:pt>
                <c:pt idx="22366" formatCode="General">
                  <c:v>7.7394569562268201E-2</c:v>
                </c:pt>
                <c:pt idx="22367" formatCode="General">
                  <c:v>7.4013538735287196E-2</c:v>
                </c:pt>
                <c:pt idx="22368" formatCode="General">
                  <c:v>7.1561824563377799E-2</c:v>
                </c:pt>
                <c:pt idx="22369" formatCode="General">
                  <c:v>6.9860574588895497E-2</c:v>
                </c:pt>
                <c:pt idx="22370" formatCode="General">
                  <c:v>6.9258922842574205E-2</c:v>
                </c:pt>
                <c:pt idx="22371" formatCode="General">
                  <c:v>6.9763689086308603E-2</c:v>
                </c:pt>
                <c:pt idx="22372" formatCode="General">
                  <c:v>6.9899219015251299E-2</c:v>
                </c:pt>
                <c:pt idx="22373" formatCode="General">
                  <c:v>6.7996010552004799E-2</c:v>
                </c:pt>
                <c:pt idx="22374" formatCode="General">
                  <c:v>6.3823557596476302E-2</c:v>
                </c:pt>
                <c:pt idx="22375" formatCode="General">
                  <c:v>5.7823922572188297E-2</c:v>
                </c:pt>
                <c:pt idx="22376" formatCode="General">
                  <c:v>5.0475633964880397E-2</c:v>
                </c:pt>
                <c:pt idx="22377" formatCode="General">
                  <c:v>4.3748816345921197E-2</c:v>
                </c:pt>
                <c:pt idx="22378" formatCode="General">
                  <c:v>3.8315878227083197E-2</c:v>
                </c:pt>
                <c:pt idx="22379" formatCode="General">
                  <c:v>3.32434746876148E-2</c:v>
                </c:pt>
                <c:pt idx="22380" formatCode="General">
                  <c:v>2.83921921979325E-2</c:v>
                </c:pt>
                <c:pt idx="22381" formatCode="General">
                  <c:v>2.3142391564143001E-2</c:v>
                </c:pt>
                <c:pt idx="22382" formatCode="General">
                  <c:v>1.7114820952835501E-2</c:v>
                </c:pt>
                <c:pt idx="22383" formatCode="General">
                  <c:v>1.0349374292176401E-2</c:v>
                </c:pt>
                <c:pt idx="22384" formatCode="General">
                  <c:v>2.8525156845719398E-3</c:v>
                </c:pt>
                <c:pt idx="22385" formatCode="General">
                  <c:v>-5.3280923275887404E-3</c:v>
                </c:pt>
                <c:pt idx="22386" formatCode="General">
                  <c:v>-1.42129613127467E-2</c:v>
                </c:pt>
                <c:pt idx="22387" formatCode="General">
                  <c:v>-2.32194682189928E-2</c:v>
                </c:pt>
                <c:pt idx="22388" formatCode="General">
                  <c:v>-3.1507047228634399E-2</c:v>
                </c:pt>
                <c:pt idx="22389" formatCode="General">
                  <c:v>-3.8809995581028198E-2</c:v>
                </c:pt>
                <c:pt idx="22390" formatCode="General">
                  <c:v>-4.5664596482496198E-2</c:v>
                </c:pt>
                <c:pt idx="22391" formatCode="General">
                  <c:v>-5.2863466939444999E-2</c:v>
                </c:pt>
                <c:pt idx="22392" formatCode="General">
                  <c:v>-6.11786915334252E-2</c:v>
                </c:pt>
                <c:pt idx="22393" formatCode="General">
                  <c:v>-7.0026845288554004E-2</c:v>
                </c:pt>
                <c:pt idx="22394" formatCode="General">
                  <c:v>-7.8425882002788702E-2</c:v>
                </c:pt>
                <c:pt idx="22395" formatCode="General">
                  <c:v>-8.7616165017102995E-2</c:v>
                </c:pt>
                <c:pt idx="22396" formatCode="General">
                  <c:v>-9.8705618917573401E-2</c:v>
                </c:pt>
                <c:pt idx="22397" formatCode="General">
                  <c:v>-0.110524468210956</c:v>
                </c:pt>
                <c:pt idx="22398" formatCode="General">
                  <c:v>-0.12246810254875901</c:v>
                </c:pt>
                <c:pt idx="22399" formatCode="General">
                  <c:v>-0.13460381258494</c:v>
                </c:pt>
                <c:pt idx="22400" formatCode="General">
                  <c:v>-0.14617100305175801</c:v>
                </c:pt>
                <c:pt idx="22401" formatCode="General">
                  <c:v>-0.15696103439475201</c:v>
                </c:pt>
                <c:pt idx="22402" formatCode="General">
                  <c:v>-0.16666514534621399</c:v>
                </c:pt>
                <c:pt idx="22403" formatCode="General">
                  <c:v>-0.174190656996775</c:v>
                </c:pt>
                <c:pt idx="22404" formatCode="General">
                  <c:v>-0.179391515590935</c:v>
                </c:pt>
                <c:pt idx="22405" formatCode="General">
                  <c:v>-0.182734481615071</c:v>
                </c:pt>
                <c:pt idx="22406" formatCode="General">
                  <c:v>-0.18373906996123601</c:v>
                </c:pt>
                <c:pt idx="22407" formatCode="General">
                  <c:v>-0.18221445364230299</c:v>
                </c:pt>
                <c:pt idx="22408" formatCode="General">
                  <c:v>-0.17849394649929801</c:v>
                </c:pt>
                <c:pt idx="22409" formatCode="General">
                  <c:v>-0.17276828182599999</c:v>
                </c:pt>
                <c:pt idx="22410" formatCode="General">
                  <c:v>-0.16553757068205699</c:v>
                </c:pt>
                <c:pt idx="22411" formatCode="General">
                  <c:v>-0.15750252124522501</c:v>
                </c:pt>
                <c:pt idx="22412" formatCode="General">
                  <c:v>-0.14987546033818899</c:v>
                </c:pt>
                <c:pt idx="22413" formatCode="General">
                  <c:v>-0.14355671897657701</c:v>
                </c:pt>
                <c:pt idx="22414" formatCode="General">
                  <c:v>-0.13934923938619201</c:v>
                </c:pt>
                <c:pt idx="22415" formatCode="General">
                  <c:v>-0.13831695587784401</c:v>
                </c:pt>
                <c:pt idx="22416" formatCode="General">
                  <c:v>-0.14110514440098201</c:v>
                </c:pt>
                <c:pt idx="22417" formatCode="General">
                  <c:v>-0.14828035881455601</c:v>
                </c:pt>
                <c:pt idx="22418" formatCode="General">
                  <c:v>-0.15883574700160799</c:v>
                </c:pt>
                <c:pt idx="22419" formatCode="General">
                  <c:v>-0.17057262112539401</c:v>
                </c:pt>
                <c:pt idx="22420" formatCode="General">
                  <c:v>-0.18292383041027099</c:v>
                </c:pt>
                <c:pt idx="22421" formatCode="General">
                  <c:v>-0.19568709740777901</c:v>
                </c:pt>
                <c:pt idx="22422" formatCode="General">
                  <c:v>-0.20761949144969499</c:v>
                </c:pt>
                <c:pt idx="22423" formatCode="General">
                  <c:v>-0.217718751896183</c:v>
                </c:pt>
                <c:pt idx="22424" formatCode="General">
                  <c:v>-0.22551415370980701</c:v>
                </c:pt>
                <c:pt idx="22425" formatCode="General">
                  <c:v>-0.23172504774782199</c:v>
                </c:pt>
                <c:pt idx="22426" formatCode="General">
                  <c:v>-0.237658789155379</c:v>
                </c:pt>
                <c:pt idx="22427" formatCode="General">
                  <c:v>-0.24371282317571299</c:v>
                </c:pt>
                <c:pt idx="22428" formatCode="General">
                  <c:v>-0.24977858352875601</c:v>
                </c:pt>
                <c:pt idx="22429" formatCode="General">
                  <c:v>-0.25497616335316298</c:v>
                </c:pt>
                <c:pt idx="22430" formatCode="General">
                  <c:v>-0.25827490479765403</c:v>
                </c:pt>
                <c:pt idx="22431" formatCode="General">
                  <c:v>-0.26059825059526798</c:v>
                </c:pt>
                <c:pt idx="22432" formatCode="General">
                  <c:v>-0.26231166426689001</c:v>
                </c:pt>
                <c:pt idx="22433" formatCode="General">
                  <c:v>-0.26288615534333398</c:v>
                </c:pt>
                <c:pt idx="22434" formatCode="General">
                  <c:v>-0.26299054592506699</c:v>
                </c:pt>
                <c:pt idx="22435" formatCode="General">
                  <c:v>-0.26164865947513999</c:v>
                </c:pt>
                <c:pt idx="22436" formatCode="General">
                  <c:v>-0.25664163207311402</c:v>
                </c:pt>
                <c:pt idx="22437" formatCode="General">
                  <c:v>-0.247554046190927</c:v>
                </c:pt>
                <c:pt idx="22438" formatCode="General">
                  <c:v>-0.236316694279286</c:v>
                </c:pt>
                <c:pt idx="22439" formatCode="General">
                  <c:v>-0.22477332315370699</c:v>
                </c:pt>
                <c:pt idx="22440" formatCode="General">
                  <c:v>-0.21232085161209099</c:v>
                </c:pt>
                <c:pt idx="22441" formatCode="General">
                  <c:v>-0.19815416223684201</c:v>
                </c:pt>
                <c:pt idx="22442" formatCode="General">
                  <c:v>-0.18260261474478301</c:v>
                </c:pt>
                <c:pt idx="22443" formatCode="General">
                  <c:v>-0.165718458537431</c:v>
                </c:pt>
                <c:pt idx="22444" formatCode="General">
                  <c:v>-0.14802576177648899</c:v>
                </c:pt>
                <c:pt idx="22445" formatCode="General">
                  <c:v>-0.13103929109683701</c:v>
                </c:pt>
                <c:pt idx="22446" formatCode="General">
                  <c:v>-0.116697724724417</c:v>
                </c:pt>
                <c:pt idx="22447" formatCode="General">
                  <c:v>-0.105889885390577</c:v>
                </c:pt>
                <c:pt idx="22448" formatCode="General">
                  <c:v>-9.8421422115182094E-2</c:v>
                </c:pt>
                <c:pt idx="22449" formatCode="General">
                  <c:v>-9.4585357985463497E-2</c:v>
                </c:pt>
                <c:pt idx="22450" formatCode="General">
                  <c:v>-9.3921518061733503E-2</c:v>
                </c:pt>
                <c:pt idx="22451" formatCode="General">
                  <c:v>-9.5132196339725694E-2</c:v>
                </c:pt>
                <c:pt idx="22452" formatCode="General">
                  <c:v>-9.8044208949160994E-2</c:v>
                </c:pt>
                <c:pt idx="22453" formatCode="General">
                  <c:v>-0.10308042691270999</c:v>
                </c:pt>
                <c:pt idx="22454" formatCode="General">
                  <c:v>-0.10965513683804</c:v>
                </c:pt>
                <c:pt idx="22455" formatCode="General">
                  <c:v>-0.116737257762997</c:v>
                </c:pt>
                <c:pt idx="22456" formatCode="General">
                  <c:v>-0.124084126542783</c:v>
                </c:pt>
                <c:pt idx="22457" formatCode="General">
                  <c:v>-0.13218767861925301</c:v>
                </c:pt>
                <c:pt idx="22458" formatCode="General">
                  <c:v>-0.14048261166981299</c:v>
                </c:pt>
                <c:pt idx="22459" formatCode="General">
                  <c:v>-0.14788112905465201</c:v>
                </c:pt>
                <c:pt idx="22460" formatCode="General">
                  <c:v>-0.15399602811025101</c:v>
                </c:pt>
                <c:pt idx="22461" formatCode="General">
                  <c:v>-0.15780832121605201</c:v>
                </c:pt>
                <c:pt idx="22462" formatCode="General">
                  <c:v>-0.158705440607568</c:v>
                </c:pt>
                <c:pt idx="22463" formatCode="General">
                  <c:v>-0.15738025319038901</c:v>
                </c:pt>
                <c:pt idx="22464" formatCode="General">
                  <c:v>-0.15538694349233101</c:v>
                </c:pt>
                <c:pt idx="22465" formatCode="General">
                  <c:v>-0.15331921418031699</c:v>
                </c:pt>
                <c:pt idx="22466" formatCode="General">
                  <c:v>-0.14873352592585401</c:v>
                </c:pt>
                <c:pt idx="22467" formatCode="General">
                  <c:v>-0.140116302837652</c:v>
                </c:pt>
                <c:pt idx="22468" formatCode="General">
                  <c:v>-0.12980303597943299</c:v>
                </c:pt>
                <c:pt idx="22469" formatCode="General">
                  <c:v>-0.119048161537955</c:v>
                </c:pt>
                <c:pt idx="22470" formatCode="General">
                  <c:v>-0.107471399055769</c:v>
                </c:pt>
                <c:pt idx="22471" formatCode="General">
                  <c:v>-9.5827756867490899E-2</c:v>
                </c:pt>
                <c:pt idx="22472" formatCode="General">
                  <c:v>-8.4116472692846306E-2</c:v>
                </c:pt>
                <c:pt idx="22473" formatCode="General">
                  <c:v>-7.0996780721457306E-2</c:v>
                </c:pt>
                <c:pt idx="22474" formatCode="General">
                  <c:v>-5.7482713232607299E-2</c:v>
                </c:pt>
                <c:pt idx="22475" formatCode="General">
                  <c:v>-4.6230906243413597E-2</c:v>
                </c:pt>
                <c:pt idx="22476" formatCode="General">
                  <c:v>-3.7849570237383098E-2</c:v>
                </c:pt>
                <c:pt idx="22477" formatCode="General">
                  <c:v>-3.2254108430090002E-2</c:v>
                </c:pt>
                <c:pt idx="22478" formatCode="General">
                  <c:v>-2.9054396441046799E-2</c:v>
                </c:pt>
                <c:pt idx="22479" formatCode="General">
                  <c:v>-2.7433699203717202E-2</c:v>
                </c:pt>
                <c:pt idx="22480" formatCode="General">
                  <c:v>-2.7051729244059099E-2</c:v>
                </c:pt>
                <c:pt idx="22481" formatCode="General">
                  <c:v>-2.8554741760310299E-2</c:v>
                </c:pt>
                <c:pt idx="22482" formatCode="General">
                  <c:v>-3.2790480711080601E-2</c:v>
                </c:pt>
                <c:pt idx="22483" formatCode="General">
                  <c:v>-3.9107967743382599E-2</c:v>
                </c:pt>
                <c:pt idx="22484" formatCode="General">
                  <c:v>-4.62170601190856E-2</c:v>
                </c:pt>
                <c:pt idx="22485" formatCode="General">
                  <c:v>-5.3608326618951999E-2</c:v>
                </c:pt>
                <c:pt idx="22486" formatCode="General">
                  <c:v>-6.1418558407722701E-2</c:v>
                </c:pt>
                <c:pt idx="22487" formatCode="General">
                  <c:v>-6.9847677771332398E-2</c:v>
                </c:pt>
                <c:pt idx="22488" formatCode="General">
                  <c:v>-7.9123287332913003E-2</c:v>
                </c:pt>
                <c:pt idx="22489" formatCode="General">
                  <c:v>-8.8665501645977696E-2</c:v>
                </c:pt>
                <c:pt idx="22490" formatCode="General">
                  <c:v>-9.68780224877899E-2</c:v>
                </c:pt>
                <c:pt idx="22491" formatCode="General">
                  <c:v>-0.10274927792703401</c:v>
                </c:pt>
                <c:pt idx="22492" formatCode="General">
                  <c:v>-0.105953363385472</c:v>
                </c:pt>
                <c:pt idx="22493" formatCode="General">
                  <c:v>-0.10663467586353501</c:v>
                </c:pt>
                <c:pt idx="22494" formatCode="General">
                  <c:v>-0.10490538422823099</c:v>
                </c:pt>
                <c:pt idx="22495" formatCode="General">
                  <c:v>-0.100214289859803</c:v>
                </c:pt>
                <c:pt idx="22496" formatCode="General">
                  <c:v>-9.2592255200837401E-2</c:v>
                </c:pt>
                <c:pt idx="22497" formatCode="General">
                  <c:v>-8.1876397452676594E-2</c:v>
                </c:pt>
                <c:pt idx="22498" formatCode="General">
                  <c:v>-6.8709800806777604E-2</c:v>
                </c:pt>
                <c:pt idx="22499" formatCode="General">
                  <c:v>-5.5086510326188401E-2</c:v>
                </c:pt>
                <c:pt idx="22500" formatCode="General">
                  <c:v>-4.1620018064093101E-2</c:v>
                </c:pt>
                <c:pt idx="22501" formatCode="General">
                  <c:v>-2.8228849286090599E-2</c:v>
                </c:pt>
                <c:pt idx="22502" formatCode="General">
                  <c:v>-1.53587029632892E-2</c:v>
                </c:pt>
                <c:pt idx="22503" formatCode="General">
                  <c:v>-2.63902509877004E-3</c:v>
                </c:pt>
                <c:pt idx="22504" formatCode="General">
                  <c:v>1.1026904070467299E-2</c:v>
                </c:pt>
                <c:pt idx="22505" formatCode="General">
                  <c:v>2.54925377677204E-2</c:v>
                </c:pt>
                <c:pt idx="22506" formatCode="General">
                  <c:v>3.9343360467031602E-2</c:v>
                </c:pt>
                <c:pt idx="22507" formatCode="General">
                  <c:v>5.0825826585970797E-2</c:v>
                </c:pt>
                <c:pt idx="22508" formatCode="General">
                  <c:v>5.9648495012426597E-2</c:v>
                </c:pt>
                <c:pt idx="22509" formatCode="General">
                  <c:v>6.7035041863679007E-2</c:v>
                </c:pt>
                <c:pt idx="22510" formatCode="General">
                  <c:v>7.3519935795823194E-2</c:v>
                </c:pt>
                <c:pt idx="22511" formatCode="General">
                  <c:v>7.8453077672547999E-2</c:v>
                </c:pt>
                <c:pt idx="22512" formatCode="General">
                  <c:v>8.0975028028248602E-2</c:v>
                </c:pt>
                <c:pt idx="22513" formatCode="General">
                  <c:v>8.2026356897150293E-2</c:v>
                </c:pt>
                <c:pt idx="22514" formatCode="General">
                  <c:v>8.2722806419426295E-2</c:v>
                </c:pt>
                <c:pt idx="22515" formatCode="General">
                  <c:v>8.2846112482987302E-2</c:v>
                </c:pt>
                <c:pt idx="22516" formatCode="General">
                  <c:v>8.1489974012732599E-2</c:v>
                </c:pt>
                <c:pt idx="22517" formatCode="General">
                  <c:v>7.8182727292437901E-2</c:v>
                </c:pt>
                <c:pt idx="22518" formatCode="General">
                  <c:v>7.3558865902366793E-2</c:v>
                </c:pt>
                <c:pt idx="22519" formatCode="General">
                  <c:v>6.7855292524791E-2</c:v>
                </c:pt>
                <c:pt idx="22520" formatCode="General">
                  <c:v>6.0453288616456199E-2</c:v>
                </c:pt>
                <c:pt idx="22521" formatCode="General">
                  <c:v>5.1940607854459697E-2</c:v>
                </c:pt>
                <c:pt idx="22522" formatCode="General">
                  <c:v>4.4717280078004802E-2</c:v>
                </c:pt>
                <c:pt idx="22523" formatCode="General">
                  <c:v>4.0077066613302202E-2</c:v>
                </c:pt>
                <c:pt idx="22524" formatCode="General">
                  <c:v>3.76414588425441E-2</c:v>
                </c:pt>
                <c:pt idx="22525" formatCode="General">
                  <c:v>3.7382172068840501E-2</c:v>
                </c:pt>
                <c:pt idx="22526" formatCode="General">
                  <c:v>3.9788223375911203E-2</c:v>
                </c:pt>
                <c:pt idx="22527" formatCode="General">
                  <c:v>4.52549052220357E-2</c:v>
                </c:pt>
                <c:pt idx="22528" formatCode="General">
                  <c:v>5.3304080626233902E-2</c:v>
                </c:pt>
                <c:pt idx="22529" formatCode="General">
                  <c:v>6.2916013651118402E-2</c:v>
                </c:pt>
                <c:pt idx="22530" formatCode="General">
                  <c:v>7.41621576448529E-2</c:v>
                </c:pt>
                <c:pt idx="22531" formatCode="General">
                  <c:v>8.6327257609026001E-2</c:v>
                </c:pt>
                <c:pt idx="22532" formatCode="General">
                  <c:v>9.8037122545671901E-2</c:v>
                </c:pt>
                <c:pt idx="22533" formatCode="General">
                  <c:v>0.10840348727832599</c:v>
                </c:pt>
                <c:pt idx="22534" formatCode="General">
                  <c:v>0.117137703431913</c:v>
                </c:pt>
                <c:pt idx="22535" formatCode="General">
                  <c:v>0.12582686946180599</c:v>
                </c:pt>
                <c:pt idx="22536" formatCode="General">
                  <c:v>0.13573817343603001</c:v>
                </c:pt>
                <c:pt idx="22537" formatCode="General">
                  <c:v>0.146782176729299</c:v>
                </c:pt>
                <c:pt idx="22538" formatCode="General">
                  <c:v>0.15896941104196199</c:v>
                </c:pt>
                <c:pt idx="22539" formatCode="General">
                  <c:v>0.172251199017878</c:v>
                </c:pt>
                <c:pt idx="22540" formatCode="General">
                  <c:v>0.18641815931870401</c:v>
                </c:pt>
                <c:pt idx="22541" formatCode="General">
                  <c:v>0.20084367364847699</c:v>
                </c:pt>
                <c:pt idx="22542" formatCode="General">
                  <c:v>0.21553732745262999</c:v>
                </c:pt>
                <c:pt idx="22543" formatCode="General">
                  <c:v>0.23073710656966201</c:v>
                </c:pt>
                <c:pt idx="22544" formatCode="General">
                  <c:v>0.24527925837314099</c:v>
                </c:pt>
                <c:pt idx="22545" formatCode="General">
                  <c:v>0.25788195141722597</c:v>
                </c:pt>
                <c:pt idx="22546" formatCode="General">
                  <c:v>0.26757425602483398</c:v>
                </c:pt>
                <c:pt idx="22547" formatCode="General">
                  <c:v>0.27338215347794398</c:v>
                </c:pt>
                <c:pt idx="22548" formatCode="General">
                  <c:v>0.27497066643457901</c:v>
                </c:pt>
                <c:pt idx="22549" formatCode="General">
                  <c:v>0.27368708200380198</c:v>
                </c:pt>
                <c:pt idx="22550" formatCode="General">
                  <c:v>0.27082805019397699</c:v>
                </c:pt>
                <c:pt idx="22551" formatCode="General">
                  <c:v>0.26545092964827599</c:v>
                </c:pt>
                <c:pt idx="22552" formatCode="General">
                  <c:v>0.25788443535105499</c:v>
                </c:pt>
                <c:pt idx="22553" formatCode="General">
                  <c:v>0.249890224935297</c:v>
                </c:pt>
                <c:pt idx="22554" formatCode="General">
                  <c:v>0.24234081382502101</c:v>
                </c:pt>
                <c:pt idx="22555" formatCode="General">
                  <c:v>0.23548521169817599</c:v>
                </c:pt>
                <c:pt idx="22556" formatCode="General">
                  <c:v>0.22945378142367001</c:v>
                </c:pt>
                <c:pt idx="22557" formatCode="General">
                  <c:v>0.22469376147624701</c:v>
                </c:pt>
                <c:pt idx="22558" formatCode="General">
                  <c:v>0.22119931821063801</c:v>
                </c:pt>
                <c:pt idx="22559" formatCode="General">
                  <c:v>0.21896301185748099</c:v>
                </c:pt>
                <c:pt idx="22560" formatCode="General">
                  <c:v>0.21831324630344301</c:v>
                </c:pt>
                <c:pt idx="22561" formatCode="General">
                  <c:v>0.219440557551456</c:v>
                </c:pt>
                <c:pt idx="22562" formatCode="General">
                  <c:v>0.22180709561737</c:v>
                </c:pt>
                <c:pt idx="22563" formatCode="General">
                  <c:v>0.224604522313016</c:v>
                </c:pt>
                <c:pt idx="22564" formatCode="General">
                  <c:v>0.22781251920670301</c:v>
                </c:pt>
                <c:pt idx="22565" formatCode="General">
                  <c:v>0.23204495422368701</c:v>
                </c:pt>
                <c:pt idx="22566" formatCode="General">
                  <c:v>0.23684776308847399</c:v>
                </c:pt>
                <c:pt idx="22567" formatCode="General">
                  <c:v>0.24152883748038001</c:v>
                </c:pt>
                <c:pt idx="22568" formatCode="General">
                  <c:v>0.246494101987044</c:v>
                </c:pt>
                <c:pt idx="22569" formatCode="General">
                  <c:v>0.25174784573501302</c:v>
                </c:pt>
                <c:pt idx="22570" formatCode="General">
                  <c:v>0.25630716349585703</c:v>
                </c:pt>
                <c:pt idx="22571" formatCode="General">
                  <c:v>0.25965603675066501</c:v>
                </c:pt>
                <c:pt idx="22572" formatCode="General">
                  <c:v>0.26272302589579499</c:v>
                </c:pt>
                <c:pt idx="22573" formatCode="General">
                  <c:v>0.26654490736948799</c:v>
                </c:pt>
                <c:pt idx="22574" formatCode="General">
                  <c:v>0.27082728927255001</c:v>
                </c:pt>
                <c:pt idx="22575" formatCode="General">
                  <c:v>0.27456140384878602</c:v>
                </c:pt>
                <c:pt idx="22576" formatCode="General">
                  <c:v>0.27641736761757901</c:v>
                </c:pt>
                <c:pt idx="22577" formatCode="General">
                  <c:v>0.27499681688776201</c:v>
                </c:pt>
                <c:pt idx="22578" formatCode="General">
                  <c:v>0.27056531220952301</c:v>
                </c:pt>
                <c:pt idx="22579" formatCode="General">
                  <c:v>0.26417172197507099</c:v>
                </c:pt>
                <c:pt idx="22580" formatCode="General">
                  <c:v>0.25654548320879</c:v>
                </c:pt>
                <c:pt idx="22581" formatCode="General">
                  <c:v>0.24876751160951099</c:v>
                </c:pt>
                <c:pt idx="22582" formatCode="General">
                  <c:v>0.24096199423024001</c:v>
                </c:pt>
                <c:pt idx="22583" formatCode="General">
                  <c:v>0.232339864991261</c:v>
                </c:pt>
                <c:pt idx="22584" formatCode="General">
                  <c:v>0.22279527258819601</c:v>
                </c:pt>
                <c:pt idx="22585" formatCode="General">
                  <c:v>0.21378015980085399</c:v>
                </c:pt>
                <c:pt idx="22586" formatCode="General">
                  <c:v>0.207489077039197</c:v>
                </c:pt>
                <c:pt idx="22587" formatCode="General">
                  <c:v>0.20390380901083499</c:v>
                </c:pt>
                <c:pt idx="22588" formatCode="General">
                  <c:v>0.202148687153301</c:v>
                </c:pt>
                <c:pt idx="22589" formatCode="General">
                  <c:v>0.20183936877992101</c:v>
                </c:pt>
                <c:pt idx="22590" formatCode="General">
                  <c:v>0.20320825926904401</c:v>
                </c:pt>
                <c:pt idx="22591" formatCode="General">
                  <c:v>0.20745134248454</c:v>
                </c:pt>
                <c:pt idx="22592" formatCode="General">
                  <c:v>0.21501639357630101</c:v>
                </c:pt>
                <c:pt idx="22593" formatCode="General">
                  <c:v>0.22447154140564399</c:v>
                </c:pt>
                <c:pt idx="22594" formatCode="General">
                  <c:v>0.23402805696339901</c:v>
                </c:pt>
                <c:pt idx="22595" formatCode="General">
                  <c:v>0.24336982541820601</c:v>
                </c:pt>
                <c:pt idx="22596" formatCode="General">
                  <c:v>0.25254087326476299</c:v>
                </c:pt>
                <c:pt idx="22597" formatCode="General">
                  <c:v>0.26050783756590101</c:v>
                </c:pt>
                <c:pt idx="22598" formatCode="General">
                  <c:v>0.26685745320569199</c:v>
                </c:pt>
                <c:pt idx="22599" formatCode="General">
                  <c:v>0.27201921496223802</c:v>
                </c:pt>
                <c:pt idx="22600" formatCode="General">
                  <c:v>0.27511594980675003</c:v>
                </c:pt>
                <c:pt idx="22601" formatCode="General">
                  <c:v>0.27480955503857502</c:v>
                </c:pt>
                <c:pt idx="22602" formatCode="General">
                  <c:v>0.26996098312066302</c:v>
                </c:pt>
                <c:pt idx="22603" formatCode="General">
                  <c:v>0.26113679693375103</c:v>
                </c:pt>
                <c:pt idx="22604" formatCode="General">
                  <c:v>0.24993401465478601</c:v>
                </c:pt>
                <c:pt idx="22605" formatCode="General">
                  <c:v>0.23649848765307599</c:v>
                </c:pt>
                <c:pt idx="22606" formatCode="General">
                  <c:v>0.221321463974058</c:v>
                </c:pt>
                <c:pt idx="22607" formatCode="General">
                  <c:v>0.20574387763829299</c:v>
                </c:pt>
                <c:pt idx="22608" formatCode="General">
                  <c:v>0.19026521482831699</c:v>
                </c:pt>
                <c:pt idx="22609" formatCode="General">
                  <c:v>0.17538571693308899</c:v>
                </c:pt>
                <c:pt idx="22610" formatCode="General">
                  <c:v>0.160727077509003</c:v>
                </c:pt>
                <c:pt idx="22611" formatCode="General">
                  <c:v>0.14425283284722901</c:v>
                </c:pt>
                <c:pt idx="22612" formatCode="General">
                  <c:v>0.12579742025195301</c:v>
                </c:pt>
                <c:pt idx="22613" formatCode="General">
                  <c:v>0.107837750182512</c:v>
                </c:pt>
                <c:pt idx="22614" formatCode="General">
                  <c:v>9.2218486702188199E-2</c:v>
                </c:pt>
                <c:pt idx="22615" formatCode="General">
                  <c:v>7.9205896463965503E-2</c:v>
                </c:pt>
                <c:pt idx="22616" formatCode="General">
                  <c:v>6.9070565208243895E-2</c:v>
                </c:pt>
                <c:pt idx="22617" formatCode="General">
                  <c:v>6.1527499323045701E-2</c:v>
                </c:pt>
                <c:pt idx="22618" formatCode="General">
                  <c:v>5.6154718119408399E-2</c:v>
                </c:pt>
                <c:pt idx="22619" formatCode="General">
                  <c:v>5.3295298794096203E-2</c:v>
                </c:pt>
                <c:pt idx="22620" formatCode="General">
                  <c:v>5.24649674645443E-2</c:v>
                </c:pt>
                <c:pt idx="22621" formatCode="General">
                  <c:v>5.3021331018974403E-2</c:v>
                </c:pt>
                <c:pt idx="22622" formatCode="General">
                  <c:v>5.4965527311474603E-2</c:v>
                </c:pt>
                <c:pt idx="22623" formatCode="General">
                  <c:v>5.76964048280241E-2</c:v>
                </c:pt>
                <c:pt idx="22624" formatCode="General">
                  <c:v>6.04704009894231E-2</c:v>
                </c:pt>
                <c:pt idx="22625" formatCode="General">
                  <c:v>6.2710474808617703E-2</c:v>
                </c:pt>
                <c:pt idx="22626" formatCode="General">
                  <c:v>6.4630302180698401E-2</c:v>
                </c:pt>
                <c:pt idx="22627" formatCode="General">
                  <c:v>6.6369548032463005E-2</c:v>
                </c:pt>
                <c:pt idx="22628" formatCode="General">
                  <c:v>6.7740164401468406E-2</c:v>
                </c:pt>
                <c:pt idx="22629" formatCode="General">
                  <c:v>6.9337837130406504E-2</c:v>
                </c:pt>
                <c:pt idx="22630" formatCode="General">
                  <c:v>7.1686712626494703E-2</c:v>
                </c:pt>
                <c:pt idx="22631" formatCode="General">
                  <c:v>7.5533263183246796E-2</c:v>
                </c:pt>
                <c:pt idx="22632" formatCode="General">
                  <c:v>8.1616170677928299E-2</c:v>
                </c:pt>
                <c:pt idx="22633" formatCode="General">
                  <c:v>8.8759491939654905E-2</c:v>
                </c:pt>
                <c:pt idx="22634" formatCode="General">
                  <c:v>9.4670589729181395E-2</c:v>
                </c:pt>
                <c:pt idx="22635" formatCode="General">
                  <c:v>9.8697460148737995E-2</c:v>
                </c:pt>
                <c:pt idx="22636" formatCode="General">
                  <c:v>0.10058296444720299</c:v>
                </c:pt>
                <c:pt idx="22637" formatCode="General">
                  <c:v>0.10035239916371801</c:v>
                </c:pt>
                <c:pt idx="22638" formatCode="General">
                  <c:v>9.9057760978266199E-2</c:v>
                </c:pt>
                <c:pt idx="22639" formatCode="General">
                  <c:v>9.6578013282988498E-2</c:v>
                </c:pt>
                <c:pt idx="22640" formatCode="General">
                  <c:v>9.1994996639317803E-2</c:v>
                </c:pt>
                <c:pt idx="22641" formatCode="General">
                  <c:v>8.4940427810136193E-2</c:v>
                </c:pt>
                <c:pt idx="22642" formatCode="General">
                  <c:v>7.5630993105647998E-2</c:v>
                </c:pt>
                <c:pt idx="22643" formatCode="General">
                  <c:v>6.4859526563152498E-2</c:v>
                </c:pt>
                <c:pt idx="22644" formatCode="General">
                  <c:v>5.2765847141120398E-2</c:v>
                </c:pt>
                <c:pt idx="22645" formatCode="General">
                  <c:v>3.9712702222761798E-2</c:v>
                </c:pt>
                <c:pt idx="22646" formatCode="General">
                  <c:v>2.6493101036012101E-2</c:v>
                </c:pt>
                <c:pt idx="22647" formatCode="General">
                  <c:v>1.27128222207881E-2</c:v>
                </c:pt>
                <c:pt idx="22648" formatCode="General">
                  <c:v>-1.84337775753593E-3</c:v>
                </c:pt>
                <c:pt idx="22649" formatCode="General">
                  <c:v>-1.5876601830742999E-2</c:v>
                </c:pt>
                <c:pt idx="22650" formatCode="General">
                  <c:v>-2.8449009121454101E-2</c:v>
                </c:pt>
                <c:pt idx="22651" formatCode="General">
                  <c:v>-3.9953391548187597E-2</c:v>
                </c:pt>
                <c:pt idx="22652" formatCode="General">
                  <c:v>-5.06610027088117E-2</c:v>
                </c:pt>
                <c:pt idx="22653" formatCode="General">
                  <c:v>-5.9846824200582897E-2</c:v>
                </c:pt>
                <c:pt idx="22654" formatCode="General">
                  <c:v>-6.7023889303387194E-2</c:v>
                </c:pt>
                <c:pt idx="22655" formatCode="General">
                  <c:v>-7.2399072880746096E-2</c:v>
                </c:pt>
                <c:pt idx="22656" formatCode="General">
                  <c:v>-7.5338656235122106E-2</c:v>
                </c:pt>
                <c:pt idx="22657" formatCode="General">
                  <c:v>-7.5670569547656094E-2</c:v>
                </c:pt>
                <c:pt idx="22658" formatCode="General">
                  <c:v>-7.4202601418517006E-2</c:v>
                </c:pt>
                <c:pt idx="22659" formatCode="General">
                  <c:v>-7.0962801706307393E-2</c:v>
                </c:pt>
                <c:pt idx="22660" formatCode="General">
                  <c:v>-6.5696947773474706E-2</c:v>
                </c:pt>
                <c:pt idx="22661" formatCode="General">
                  <c:v>-5.9939290252925902E-2</c:v>
                </c:pt>
                <c:pt idx="22662" formatCode="General">
                  <c:v>-5.5524981346225903E-2</c:v>
                </c:pt>
                <c:pt idx="22663" formatCode="General">
                  <c:v>-5.3629605258951399E-2</c:v>
                </c:pt>
                <c:pt idx="22664" formatCode="General">
                  <c:v>-5.4161018035962301E-2</c:v>
                </c:pt>
                <c:pt idx="22665" formatCode="General">
                  <c:v>-5.6411883536502103E-2</c:v>
                </c:pt>
                <c:pt idx="22666" formatCode="General">
                  <c:v>-6.0548742824258497E-2</c:v>
                </c:pt>
                <c:pt idx="22667" formatCode="General">
                  <c:v>-6.7130059689757202E-2</c:v>
                </c:pt>
                <c:pt idx="22668" formatCode="General">
                  <c:v>-7.65929681458975E-2</c:v>
                </c:pt>
                <c:pt idx="22669" formatCode="General">
                  <c:v>-8.8494112113525994E-2</c:v>
                </c:pt>
                <c:pt idx="22670" formatCode="General">
                  <c:v>-0.102179303815136</c:v>
                </c:pt>
                <c:pt idx="22671" formatCode="General">
                  <c:v>-0.117660388408053</c:v>
                </c:pt>
                <c:pt idx="22672" formatCode="General">
                  <c:v>-0.13471575738158201</c:v>
                </c:pt>
                <c:pt idx="22673" formatCode="General">
                  <c:v>-0.15270805883187899</c:v>
                </c:pt>
                <c:pt idx="22674" formatCode="General">
                  <c:v>-0.17166598998900701</c:v>
                </c:pt>
                <c:pt idx="22675" formatCode="General">
                  <c:v>-0.19114260125278301</c:v>
                </c:pt>
                <c:pt idx="22676" formatCode="General">
                  <c:v>-0.21096391626798799</c:v>
                </c:pt>
                <c:pt idx="22677" formatCode="General">
                  <c:v>-0.22962440345464699</c:v>
                </c:pt>
                <c:pt idx="22678" formatCode="General">
                  <c:v>-0.246089608008739</c:v>
                </c:pt>
                <c:pt idx="22679" formatCode="General">
                  <c:v>-0.26171603788599701</c:v>
                </c:pt>
                <c:pt idx="22680" formatCode="General">
                  <c:v>-0.27712611209072702</c:v>
                </c:pt>
                <c:pt idx="22681" formatCode="General">
                  <c:v>-0.29138628462664901</c:v>
                </c:pt>
                <c:pt idx="22682" formatCode="General">
                  <c:v>-0.30272823960348599</c:v>
                </c:pt>
                <c:pt idx="22683" formatCode="General">
                  <c:v>-0.310932090741946</c:v>
                </c:pt>
                <c:pt idx="22684" formatCode="General">
                  <c:v>-0.31637972298401201</c:v>
                </c:pt>
                <c:pt idx="22685" formatCode="General">
                  <c:v>-0.31849475296408603</c:v>
                </c:pt>
                <c:pt idx="22686" formatCode="General">
                  <c:v>-0.31799641839772103</c:v>
                </c:pt>
                <c:pt idx="22687" formatCode="General">
                  <c:v>-0.316414971745066</c:v>
                </c:pt>
                <c:pt idx="22688" formatCode="General">
                  <c:v>-0.31435640664553</c:v>
                </c:pt>
                <c:pt idx="22689" formatCode="General">
                  <c:v>-0.31269172959426</c:v>
                </c:pt>
                <c:pt idx="22690" formatCode="General">
                  <c:v>-0.31162292756350002</c:v>
                </c:pt>
                <c:pt idx="22691" formatCode="General">
                  <c:v>-0.31007074197120799</c:v>
                </c:pt>
                <c:pt idx="22692" formatCode="General">
                  <c:v>-0.30800129183805097</c:v>
                </c:pt>
                <c:pt idx="22693" formatCode="General">
                  <c:v>-0.30666866217299299</c:v>
                </c:pt>
                <c:pt idx="22694" formatCode="General">
                  <c:v>-0.30580828382233599</c:v>
                </c:pt>
                <c:pt idx="22695" formatCode="General">
                  <c:v>-0.30462026282691601</c:v>
                </c:pt>
                <c:pt idx="22696" formatCode="General">
                  <c:v>-0.30312386802493302</c:v>
                </c:pt>
                <c:pt idx="22697" formatCode="General">
                  <c:v>-0.30095462159839598</c:v>
                </c:pt>
                <c:pt idx="22698" formatCode="General">
                  <c:v>-0.29790273320393801</c:v>
                </c:pt>
                <c:pt idx="22699" formatCode="General">
                  <c:v>-0.29433975955029101</c:v>
                </c:pt>
                <c:pt idx="22700" formatCode="General">
                  <c:v>-0.29094968233355301</c:v>
                </c:pt>
                <c:pt idx="22701" formatCode="General">
                  <c:v>-0.28753892567328398</c:v>
                </c:pt>
                <c:pt idx="22702" formatCode="General">
                  <c:v>-0.28391166966452602</c:v>
                </c:pt>
                <c:pt idx="22703" formatCode="General">
                  <c:v>-0.28136286355756501</c:v>
                </c:pt>
                <c:pt idx="22704" formatCode="General">
                  <c:v>-0.280739133883675</c:v>
                </c:pt>
                <c:pt idx="22705" formatCode="General">
                  <c:v>-0.28123485986197699</c:v>
                </c:pt>
                <c:pt idx="22706" formatCode="General">
                  <c:v>-0.28258356201296098</c:v>
                </c:pt>
                <c:pt idx="22707" formatCode="General">
                  <c:v>-0.28525273218100899</c:v>
                </c:pt>
                <c:pt idx="22708" formatCode="General">
                  <c:v>-0.28939138520121199</c:v>
                </c:pt>
                <c:pt idx="22709" formatCode="General">
                  <c:v>-0.295129340446318</c:v>
                </c:pt>
                <c:pt idx="22710" formatCode="General">
                  <c:v>-0.30265414494727599</c:v>
                </c:pt>
                <c:pt idx="22711" formatCode="General">
                  <c:v>-0.31261399759999497</c:v>
                </c:pt>
                <c:pt idx="22712" formatCode="General">
                  <c:v>-0.324721493023782</c:v>
                </c:pt>
                <c:pt idx="22713" formatCode="General">
                  <c:v>-0.33732309006210298</c:v>
                </c:pt>
                <c:pt idx="22714" formatCode="General">
                  <c:v>-0.34951901520908901</c:v>
                </c:pt>
                <c:pt idx="22715" formatCode="General">
                  <c:v>-0.36145251420338198</c:v>
                </c:pt>
                <c:pt idx="22716" formatCode="General">
                  <c:v>-0.37318294282271403</c:v>
                </c:pt>
                <c:pt idx="22717" formatCode="General">
                  <c:v>-0.38396013106357002</c:v>
                </c:pt>
                <c:pt idx="22718" formatCode="General">
                  <c:v>-0.39262122838709701</c:v>
                </c:pt>
                <c:pt idx="22719" formatCode="General">
                  <c:v>-0.39850987754638401</c:v>
                </c:pt>
                <c:pt idx="22720" formatCode="General">
                  <c:v>-0.40149249290309902</c:v>
                </c:pt>
                <c:pt idx="22721" formatCode="General">
                  <c:v>-0.40140927835225099</c:v>
                </c:pt>
                <c:pt idx="22722" formatCode="General">
                  <c:v>-0.398289225644403</c:v>
                </c:pt>
                <c:pt idx="22723" formatCode="General">
                  <c:v>-0.39244564012023098</c:v>
                </c:pt>
                <c:pt idx="22724" formatCode="General">
                  <c:v>-0.384097365311589</c:v>
                </c:pt>
                <c:pt idx="22725" formatCode="General">
                  <c:v>-0.37393599422671803</c:v>
                </c:pt>
                <c:pt idx="22726" formatCode="General">
                  <c:v>-0.36258428476773402</c:v>
                </c:pt>
                <c:pt idx="22727" formatCode="General">
                  <c:v>-0.350114865290369</c:v>
                </c:pt>
                <c:pt idx="22728" formatCode="General">
                  <c:v>-0.33663557256276899</c:v>
                </c:pt>
                <c:pt idx="22729" formatCode="General">
                  <c:v>-0.32227983915761299</c:v>
                </c:pt>
                <c:pt idx="22730" formatCode="General">
                  <c:v>-0.30636574872734501</c:v>
                </c:pt>
                <c:pt idx="22731" formatCode="General">
                  <c:v>-0.28919666059693699</c:v>
                </c:pt>
                <c:pt idx="22732" formatCode="General">
                  <c:v>-0.27259048964131199</c:v>
                </c:pt>
                <c:pt idx="22733" formatCode="General">
                  <c:v>-0.259079136084989</c:v>
                </c:pt>
                <c:pt idx="22734" formatCode="General">
                  <c:v>-0.248898907053306</c:v>
                </c:pt>
                <c:pt idx="22735" formatCode="General">
                  <c:v>-0.24061878290736799</c:v>
                </c:pt>
                <c:pt idx="22736" formatCode="General">
                  <c:v>-0.23457585861552499</c:v>
                </c:pt>
                <c:pt idx="22737" formatCode="General">
                  <c:v>-0.23128392671033299</c:v>
                </c:pt>
                <c:pt idx="22738" formatCode="General">
                  <c:v>-0.230254063441371</c:v>
                </c:pt>
                <c:pt idx="22739" formatCode="General">
                  <c:v>-0.230529749128254</c:v>
                </c:pt>
                <c:pt idx="22740" formatCode="General">
                  <c:v>-0.23184575449681899</c:v>
                </c:pt>
                <c:pt idx="22741" formatCode="General">
                  <c:v>-0.23400894299264899</c:v>
                </c:pt>
                <c:pt idx="22742" formatCode="General">
                  <c:v>-0.235980261977912</c:v>
                </c:pt>
                <c:pt idx="22743" formatCode="General">
                  <c:v>-0.236832844167574</c:v>
                </c:pt>
                <c:pt idx="22744" formatCode="General">
                  <c:v>-0.237286408997955</c:v>
                </c:pt>
                <c:pt idx="22745" formatCode="General">
                  <c:v>-0.23864255764171199</c:v>
                </c:pt>
                <c:pt idx="22746" formatCode="General">
                  <c:v>-0.24058484900461299</c:v>
                </c:pt>
                <c:pt idx="22747" formatCode="General">
                  <c:v>-0.243186385418065</c:v>
                </c:pt>
                <c:pt idx="22748" formatCode="General">
                  <c:v>-0.247809571318164</c:v>
                </c:pt>
                <c:pt idx="22749" formatCode="General">
                  <c:v>-0.25471665464819898</c:v>
                </c:pt>
                <c:pt idx="22750" formatCode="General">
                  <c:v>-0.262875644444798</c:v>
                </c:pt>
                <c:pt idx="22751" formatCode="General">
                  <c:v>-0.27083523448573799</c:v>
                </c:pt>
                <c:pt idx="22752" formatCode="General">
                  <c:v>-0.27688918519560302</c:v>
                </c:pt>
                <c:pt idx="22753" formatCode="General">
                  <c:v>-0.28030539973872798</c:v>
                </c:pt>
                <c:pt idx="22754" formatCode="General">
                  <c:v>-0.28130893884671698</c:v>
                </c:pt>
                <c:pt idx="22755" formatCode="General">
                  <c:v>-0.28026942346063699</c:v>
                </c:pt>
                <c:pt idx="22756" formatCode="General">
                  <c:v>-0.27780380659311199</c:v>
                </c:pt>
                <c:pt idx="22757" formatCode="General">
                  <c:v>-0.27503000131786398</c:v>
                </c:pt>
                <c:pt idx="22758" formatCode="General">
                  <c:v>-0.27203495032219099</c:v>
                </c:pt>
                <c:pt idx="22759" formatCode="General">
                  <c:v>-0.268439033438861</c:v>
                </c:pt>
                <c:pt idx="22760" formatCode="General">
                  <c:v>-0.264280001386974</c:v>
                </c:pt>
                <c:pt idx="22761" formatCode="General">
                  <c:v>-0.25916862189093098</c:v>
                </c:pt>
                <c:pt idx="22762" formatCode="General">
                  <c:v>-0.25327582157332601</c:v>
                </c:pt>
                <c:pt idx="22763" formatCode="General">
                  <c:v>-0.24682273260780299</c:v>
                </c:pt>
                <c:pt idx="22764" formatCode="General">
                  <c:v>-0.23969936124622299</c:v>
                </c:pt>
                <c:pt idx="22765" formatCode="General">
                  <c:v>-0.23266444686806001</c:v>
                </c:pt>
                <c:pt idx="22766" formatCode="General">
                  <c:v>-0.22701047956099099</c:v>
                </c:pt>
                <c:pt idx="22767" formatCode="General">
                  <c:v>-0.22291257740360801</c:v>
                </c:pt>
                <c:pt idx="22768" formatCode="General">
                  <c:v>-0.21985581954205899</c:v>
                </c:pt>
                <c:pt idx="22769" formatCode="General">
                  <c:v>-0.217236731236784</c:v>
                </c:pt>
                <c:pt idx="22770" formatCode="General">
                  <c:v>-0.21492965160681601</c:v>
                </c:pt>
                <c:pt idx="22771" formatCode="General">
                  <c:v>-0.21305280593515599</c:v>
                </c:pt>
                <c:pt idx="22772" formatCode="General">
                  <c:v>-0.211732088486457</c:v>
                </c:pt>
                <c:pt idx="22773" formatCode="General">
                  <c:v>-0.21084734720544199</c:v>
                </c:pt>
                <c:pt idx="22774" formatCode="General">
                  <c:v>-0.20978504969305301</c:v>
                </c:pt>
                <c:pt idx="22775" formatCode="General">
                  <c:v>-0.20814506904862901</c:v>
                </c:pt>
                <c:pt idx="22776" formatCode="General">
                  <c:v>-0.205787540948763</c:v>
                </c:pt>
                <c:pt idx="22777" formatCode="General">
                  <c:v>-0.20241539627949101</c:v>
                </c:pt>
                <c:pt idx="22778" formatCode="General">
                  <c:v>-0.19837428409240401</c:v>
                </c:pt>
                <c:pt idx="22779" formatCode="General">
                  <c:v>-0.193768634773819</c:v>
                </c:pt>
                <c:pt idx="22780" formatCode="General">
                  <c:v>-0.18691571342301999</c:v>
                </c:pt>
                <c:pt idx="22781" formatCode="General">
                  <c:v>-0.17699853528166201</c:v>
                </c:pt>
                <c:pt idx="22782" formatCode="General">
                  <c:v>-0.16447949045977001</c:v>
                </c:pt>
                <c:pt idx="22783" formatCode="General">
                  <c:v>-0.14958905986654999</c:v>
                </c:pt>
                <c:pt idx="22784" formatCode="General">
                  <c:v>-0.13305231067228701</c:v>
                </c:pt>
                <c:pt idx="22785" formatCode="General">
                  <c:v>-0.114630880517866</c:v>
                </c:pt>
                <c:pt idx="22786" formatCode="General">
                  <c:v>-9.3932319665534295E-2</c:v>
                </c:pt>
                <c:pt idx="22787" formatCode="General">
                  <c:v>-7.2149711586888404E-2</c:v>
                </c:pt>
                <c:pt idx="22788" formatCode="General">
                  <c:v>-5.0077169620964E-2</c:v>
                </c:pt>
                <c:pt idx="22789" formatCode="General">
                  <c:v>-2.7957187257940701E-2</c:v>
                </c:pt>
                <c:pt idx="22790" formatCode="General">
                  <c:v>-5.8732866258752797E-3</c:v>
                </c:pt>
                <c:pt idx="22791" formatCode="General">
                  <c:v>1.52288656754914E-2</c:v>
                </c:pt>
                <c:pt idx="22792" formatCode="General">
                  <c:v>3.4234375970280499E-2</c:v>
                </c:pt>
                <c:pt idx="22793" formatCode="General">
                  <c:v>5.0369466944786098E-2</c:v>
                </c:pt>
                <c:pt idx="22794" formatCode="General">
                  <c:v>6.2756290559768502E-2</c:v>
                </c:pt>
                <c:pt idx="22795" formatCode="General">
                  <c:v>7.1868370804615195E-2</c:v>
                </c:pt>
                <c:pt idx="22796" formatCode="General">
                  <c:v>7.8585765750942102E-2</c:v>
                </c:pt>
                <c:pt idx="22797" formatCode="General">
                  <c:v>8.3295283453105606E-2</c:v>
                </c:pt>
                <c:pt idx="22798" formatCode="General">
                  <c:v>8.6386568763290802E-2</c:v>
                </c:pt>
                <c:pt idx="22799" formatCode="General">
                  <c:v>8.83742702926332E-2</c:v>
                </c:pt>
                <c:pt idx="22800" formatCode="General">
                  <c:v>8.8747209112807604E-2</c:v>
                </c:pt>
                <c:pt idx="22801" formatCode="General">
                  <c:v>8.7870673624530493E-2</c:v>
                </c:pt>
                <c:pt idx="22802" formatCode="General">
                  <c:v>8.7584062203998198E-2</c:v>
                </c:pt>
                <c:pt idx="22803" formatCode="General">
                  <c:v>8.9142644763329101E-2</c:v>
                </c:pt>
                <c:pt idx="22804" formatCode="General">
                  <c:v>9.3167327554700599E-2</c:v>
                </c:pt>
                <c:pt idx="22805" formatCode="General">
                  <c:v>9.8857179623775507E-2</c:v>
                </c:pt>
                <c:pt idx="22806" formatCode="General">
                  <c:v>0.105408537975162</c:v>
                </c:pt>
                <c:pt idx="22807" formatCode="General">
                  <c:v>0.11256082496660801</c:v>
                </c:pt>
                <c:pt idx="22808" formatCode="General">
                  <c:v>0.120873407971474</c:v>
                </c:pt>
                <c:pt idx="22809" formatCode="General">
                  <c:v>0.131350829908949</c:v>
                </c:pt>
                <c:pt idx="22810" formatCode="General">
                  <c:v>0.14312679149948401</c:v>
                </c:pt>
                <c:pt idx="22811" formatCode="General">
                  <c:v>0.153942809017976</c:v>
                </c:pt>
                <c:pt idx="22812" formatCode="General">
                  <c:v>0.16261658969793899</c:v>
                </c:pt>
                <c:pt idx="22813" formatCode="General">
                  <c:v>0.16992454718316</c:v>
                </c:pt>
                <c:pt idx="22814" formatCode="General">
                  <c:v>0.17750115623100801</c:v>
                </c:pt>
                <c:pt idx="22815" formatCode="General">
                  <c:v>0.18641420423737901</c:v>
                </c:pt>
                <c:pt idx="22816" formatCode="General">
                  <c:v>0.196069911614698</c:v>
                </c:pt>
                <c:pt idx="22817" formatCode="General">
                  <c:v>0.206441307013463</c:v>
                </c:pt>
                <c:pt idx="22818" formatCode="General">
                  <c:v>0.218019096405935</c:v>
                </c:pt>
                <c:pt idx="22819" formatCode="General">
                  <c:v>0.230218814991832</c:v>
                </c:pt>
                <c:pt idx="22820" formatCode="General">
                  <c:v>0.242267340520959</c:v>
                </c:pt>
                <c:pt idx="22821" formatCode="General">
                  <c:v>0.25405197423356801</c:v>
                </c:pt>
                <c:pt idx="22822" formatCode="General">
                  <c:v>0.265005180432139</c:v>
                </c:pt>
                <c:pt idx="22823" formatCode="General">
                  <c:v>0.27421922450716102</c:v>
                </c:pt>
                <c:pt idx="22824" formatCode="General">
                  <c:v>0.28215326709487998</c:v>
                </c:pt>
                <c:pt idx="22825" formatCode="General">
                  <c:v>0.28979972148797101</c:v>
                </c:pt>
                <c:pt idx="22826" formatCode="General">
                  <c:v>0.29697461308923401</c:v>
                </c:pt>
                <c:pt idx="22827" formatCode="General">
                  <c:v>0.30270244202444702</c:v>
                </c:pt>
                <c:pt idx="22828" formatCode="General">
                  <c:v>0.30628064550343198</c:v>
                </c:pt>
                <c:pt idx="22829" formatCode="General">
                  <c:v>0.30740642622521003</c:v>
                </c:pt>
                <c:pt idx="22830" formatCode="General">
                  <c:v>0.30684189785906202</c:v>
                </c:pt>
                <c:pt idx="22831" formatCode="General">
                  <c:v>0.30508786224720202</c:v>
                </c:pt>
                <c:pt idx="22832" formatCode="General">
                  <c:v>0.30088470258309702</c:v>
                </c:pt>
                <c:pt idx="22833" formatCode="General">
                  <c:v>0.29335932692326999</c:v>
                </c:pt>
                <c:pt idx="22834" formatCode="General">
                  <c:v>0.28362564988594102</c:v>
                </c:pt>
                <c:pt idx="22835" formatCode="General">
                  <c:v>0.27475477603500498</c:v>
                </c:pt>
                <c:pt idx="22836" formatCode="General">
                  <c:v>0.26929473052441999</c:v>
                </c:pt>
                <c:pt idx="22837" formatCode="General">
                  <c:v>0.26739016145716799</c:v>
                </c:pt>
                <c:pt idx="22838" formatCode="General">
                  <c:v>0.26869723006172003</c:v>
                </c:pt>
                <c:pt idx="22839" formatCode="General">
                  <c:v>0.27297357544860101</c:v>
                </c:pt>
                <c:pt idx="22840" formatCode="General">
                  <c:v>0.279542435671147</c:v>
                </c:pt>
                <c:pt idx="22841" formatCode="General">
                  <c:v>0.28767542382718703</c:v>
                </c:pt>
                <c:pt idx="22842" formatCode="General">
                  <c:v>0.297455934012399</c:v>
                </c:pt>
                <c:pt idx="22843" formatCode="General">
                  <c:v>0.30861848424782501</c:v>
                </c:pt>
                <c:pt idx="22844" formatCode="General">
                  <c:v>0.32037612984841701</c:v>
                </c:pt>
                <c:pt idx="22845" formatCode="General">
                  <c:v>0.331722503656186</c:v>
                </c:pt>
                <c:pt idx="22846" formatCode="General">
                  <c:v>0.34167506535196401</c:v>
                </c:pt>
                <c:pt idx="22847" formatCode="General">
                  <c:v>0.35021246633681102</c:v>
                </c:pt>
                <c:pt idx="22848" formatCode="General">
                  <c:v>0.357144736548902</c:v>
                </c:pt>
                <c:pt idx="22849" formatCode="General">
                  <c:v>0.361551661899571</c:v>
                </c:pt>
                <c:pt idx="22850" formatCode="General">
                  <c:v>0.36322910831585198</c:v>
                </c:pt>
                <c:pt idx="22851" formatCode="General">
                  <c:v>0.36328529473920301</c:v>
                </c:pt>
                <c:pt idx="22852" formatCode="General">
                  <c:v>0.36174861114410101</c:v>
                </c:pt>
                <c:pt idx="22853" formatCode="General">
                  <c:v>0.35862672396862999</c:v>
                </c:pt>
                <c:pt idx="22854" formatCode="General">
                  <c:v>0.35451501210950498</c:v>
                </c:pt>
                <c:pt idx="22855" formatCode="General">
                  <c:v>0.34982910854406601</c:v>
                </c:pt>
                <c:pt idx="22856" formatCode="General">
                  <c:v>0.34522640084432998</c:v>
                </c:pt>
                <c:pt idx="22857" formatCode="General">
                  <c:v>0.34081846033855501</c:v>
                </c:pt>
                <c:pt idx="22858" formatCode="General">
                  <c:v>0.33659042646929199</c:v>
                </c:pt>
                <c:pt idx="22859" formatCode="General">
                  <c:v>0.33289635968860798</c:v>
                </c:pt>
                <c:pt idx="22860" formatCode="General">
                  <c:v>0.33011528447237498</c:v>
                </c:pt>
                <c:pt idx="22861" formatCode="General">
                  <c:v>0.32769965789151201</c:v>
                </c:pt>
                <c:pt idx="22862" formatCode="General">
                  <c:v>0.32539154287554001</c:v>
                </c:pt>
                <c:pt idx="22863" formatCode="General">
                  <c:v>0.32324746032837498</c:v>
                </c:pt>
                <c:pt idx="22864" formatCode="General">
                  <c:v>0.32078817675629001</c:v>
                </c:pt>
                <c:pt idx="22865" formatCode="General">
                  <c:v>0.31800886618490498</c:v>
                </c:pt>
                <c:pt idx="22866" formatCode="General">
                  <c:v>0.31520353877589402</c:v>
                </c:pt>
                <c:pt idx="22867" formatCode="General">
                  <c:v>0.31225256475942997</c:v>
                </c:pt>
                <c:pt idx="22868" formatCode="General">
                  <c:v>0.30902916713052703</c:v>
                </c:pt>
                <c:pt idx="22869" formatCode="General">
                  <c:v>0.30534231571084502</c:v>
                </c:pt>
                <c:pt idx="22870" formatCode="General">
                  <c:v>0.30115060756501999</c:v>
                </c:pt>
                <c:pt idx="22871" formatCode="General">
                  <c:v>0.29615662582888602</c:v>
                </c:pt>
                <c:pt idx="22872" formatCode="General">
                  <c:v>0.29011809633187002</c:v>
                </c:pt>
                <c:pt idx="22873" formatCode="General">
                  <c:v>0.28319911856031299</c:v>
                </c:pt>
                <c:pt idx="22874" formatCode="General">
                  <c:v>0.27542117645462499</c:v>
                </c:pt>
                <c:pt idx="22875" formatCode="General">
                  <c:v>0.26743293557144499</c:v>
                </c:pt>
                <c:pt idx="22876" formatCode="General">
                  <c:v>0.26024379363768901</c:v>
                </c:pt>
                <c:pt idx="22877" formatCode="General">
                  <c:v>0.25383152887391303</c:v>
                </c:pt>
                <c:pt idx="22878" formatCode="General">
                  <c:v>0.247911563846611</c:v>
                </c:pt>
                <c:pt idx="22879" formatCode="General">
                  <c:v>0.243434003582607</c:v>
                </c:pt>
                <c:pt idx="22880" formatCode="General">
                  <c:v>0.24090799625760301</c:v>
                </c:pt>
                <c:pt idx="22881" formatCode="General">
                  <c:v>0.24106028687174899</c:v>
                </c:pt>
                <c:pt idx="22882" formatCode="General">
                  <c:v>0.24353565585651499</c:v>
                </c:pt>
                <c:pt idx="22883" formatCode="General">
                  <c:v>0.24726204242712399</c:v>
                </c:pt>
                <c:pt idx="22884" formatCode="General">
                  <c:v>0.25253260286889101</c:v>
                </c:pt>
                <c:pt idx="22885" formatCode="General">
                  <c:v>0.25986682255776899</c:v>
                </c:pt>
                <c:pt idx="22886" formatCode="General">
                  <c:v>0.26887900638845602</c:v>
                </c:pt>
                <c:pt idx="22887" formatCode="General">
                  <c:v>0.27767009271161303</c:v>
                </c:pt>
                <c:pt idx="22888" formatCode="General">
                  <c:v>0.28479354374945798</c:v>
                </c:pt>
                <c:pt idx="22889" formatCode="General">
                  <c:v>0.29031149241959903</c:v>
                </c:pt>
                <c:pt idx="22890" formatCode="General">
                  <c:v>0.29418225009043197</c:v>
                </c:pt>
                <c:pt idx="22891" formatCode="General">
                  <c:v>0.29607338323584398</c:v>
                </c:pt>
                <c:pt idx="22892" formatCode="General">
                  <c:v>0.29657532250312002</c:v>
                </c:pt>
                <c:pt idx="22893" formatCode="General">
                  <c:v>0.29601122059603802</c:v>
                </c:pt>
                <c:pt idx="22894" formatCode="General">
                  <c:v>0.29488886422377403</c:v>
                </c:pt>
                <c:pt idx="22895" formatCode="General">
                  <c:v>0.293712393287902</c:v>
                </c:pt>
                <c:pt idx="22896" formatCode="General">
                  <c:v>0.29253182664955502</c:v>
                </c:pt>
                <c:pt idx="22897" formatCode="General">
                  <c:v>0.29121518384656297</c:v>
                </c:pt>
                <c:pt idx="22898" formatCode="General">
                  <c:v>0.28970984725531601</c:v>
                </c:pt>
                <c:pt idx="22899" formatCode="General">
                  <c:v>0.28821546762693401</c:v>
                </c:pt>
                <c:pt idx="22900" formatCode="General">
                  <c:v>0.28651998768256998</c:v>
                </c:pt>
                <c:pt idx="22901" formatCode="General">
                  <c:v>0.28438370937848101</c:v>
                </c:pt>
                <c:pt idx="22902" formatCode="General">
                  <c:v>0.28083753343970103</c:v>
                </c:pt>
                <c:pt idx="22903" formatCode="General">
                  <c:v>0.27451418506039199</c:v>
                </c:pt>
                <c:pt idx="22904" formatCode="General">
                  <c:v>0.26508855045843799</c:v>
                </c:pt>
                <c:pt idx="22905" formatCode="General">
                  <c:v>0.25375781027412397</c:v>
                </c:pt>
                <c:pt idx="22906" formatCode="General">
                  <c:v>0.24239709959199299</c:v>
                </c:pt>
                <c:pt idx="22907" formatCode="General">
                  <c:v>0.232353017903912</c:v>
                </c:pt>
                <c:pt idx="22908" formatCode="General">
                  <c:v>0.223751615962545</c:v>
                </c:pt>
                <c:pt idx="22909" formatCode="General">
                  <c:v>0.21577750082730099</c:v>
                </c:pt>
                <c:pt idx="22910" formatCode="General">
                  <c:v>0.207886499996803</c:v>
                </c:pt>
                <c:pt idx="22911" formatCode="General">
                  <c:v>0.20061784250502701</c:v>
                </c:pt>
                <c:pt idx="22912" formatCode="General">
                  <c:v>0.195044896306451</c:v>
                </c:pt>
                <c:pt idx="22913" formatCode="General">
                  <c:v>0.19093429217820901</c:v>
                </c:pt>
                <c:pt idx="22914" formatCode="General">
                  <c:v>0.18734854664193701</c:v>
                </c:pt>
                <c:pt idx="22915" formatCode="General">
                  <c:v>0.184827946229429</c:v>
                </c:pt>
                <c:pt idx="22916" formatCode="General">
                  <c:v>0.18350476086206299</c:v>
                </c:pt>
                <c:pt idx="22917" formatCode="General">
                  <c:v>0.18255438782627301</c:v>
                </c:pt>
                <c:pt idx="22918" formatCode="General">
                  <c:v>0.18193901505558599</c:v>
                </c:pt>
                <c:pt idx="22919" formatCode="General">
                  <c:v>0.18171630194920901</c:v>
                </c:pt>
                <c:pt idx="22920" formatCode="General">
                  <c:v>0.18089495288457899</c:v>
                </c:pt>
                <c:pt idx="22921" formatCode="General">
                  <c:v>0.178268490967771</c:v>
                </c:pt>
                <c:pt idx="22922" formatCode="General">
                  <c:v>0.174715314460895</c:v>
                </c:pt>
                <c:pt idx="22923" formatCode="General">
                  <c:v>0.17133153533880399</c:v>
                </c:pt>
                <c:pt idx="22924" formatCode="General">
                  <c:v>0.168352794421292</c:v>
                </c:pt>
                <c:pt idx="22925" formatCode="General">
                  <c:v>0.166095848725406</c:v>
                </c:pt>
                <c:pt idx="22926" formatCode="General">
                  <c:v>0.16413855204166899</c:v>
                </c:pt>
                <c:pt idx="22927" formatCode="General">
                  <c:v>0.16273502608343801</c:v>
                </c:pt>
                <c:pt idx="22928" formatCode="General">
                  <c:v>0.16214966636581701</c:v>
                </c:pt>
                <c:pt idx="22929" formatCode="General">
                  <c:v>0.16090062231117899</c:v>
                </c:pt>
                <c:pt idx="22930" formatCode="General">
                  <c:v>0.158544286255179</c:v>
                </c:pt>
                <c:pt idx="22931" formatCode="General">
                  <c:v>0.155696725276806</c:v>
                </c:pt>
                <c:pt idx="22932" formatCode="General">
                  <c:v>0.15195231771033799</c:v>
                </c:pt>
                <c:pt idx="22933" formatCode="General">
                  <c:v>0.147283034572844</c:v>
                </c:pt>
                <c:pt idx="22934" formatCode="General">
                  <c:v>0.142319277499109</c:v>
                </c:pt>
                <c:pt idx="22935" formatCode="General">
                  <c:v>0.13691924371730399</c:v>
                </c:pt>
                <c:pt idx="22936" formatCode="General">
                  <c:v>0.13179784111501699</c:v>
                </c:pt>
                <c:pt idx="22937" formatCode="General">
                  <c:v>0.127545732233288</c:v>
                </c:pt>
                <c:pt idx="22938" formatCode="General">
                  <c:v>0.12318618821232299</c:v>
                </c:pt>
                <c:pt idx="22939" formatCode="General">
                  <c:v>0.117548749310406</c:v>
                </c:pt>
                <c:pt idx="22940" formatCode="General">
                  <c:v>0.110165863888008</c:v>
                </c:pt>
                <c:pt idx="22941" formatCode="General">
                  <c:v>0.10028150042857401</c:v>
                </c:pt>
                <c:pt idx="22942" formatCode="General">
                  <c:v>8.7919384120395294E-2</c:v>
                </c:pt>
                <c:pt idx="22943" formatCode="General">
                  <c:v>7.4496926301267793E-2</c:v>
                </c:pt>
                <c:pt idx="22944" formatCode="General">
                  <c:v>6.0446530075841103E-2</c:v>
                </c:pt>
                <c:pt idx="22945" formatCode="General">
                  <c:v>4.5908092289736399E-2</c:v>
                </c:pt>
                <c:pt idx="22946" formatCode="General">
                  <c:v>3.1682494822137197E-2</c:v>
                </c:pt>
                <c:pt idx="22947" formatCode="General">
                  <c:v>1.7930739146729401E-2</c:v>
                </c:pt>
                <c:pt idx="22948" formatCode="General">
                  <c:v>4.6902691884144303E-3</c:v>
                </c:pt>
                <c:pt idx="22949" formatCode="General">
                  <c:v>-7.55720518657374E-3</c:v>
                </c:pt>
                <c:pt idx="22950" formatCode="General">
                  <c:v>-1.8343320648524699E-2</c:v>
                </c:pt>
                <c:pt idx="22951" formatCode="General">
                  <c:v>-2.6720321643186301E-2</c:v>
                </c:pt>
                <c:pt idx="22952" formatCode="General">
                  <c:v>-3.1820705872907903E-2</c:v>
                </c:pt>
                <c:pt idx="22953" formatCode="General">
                  <c:v>-3.3541101420334903E-2</c:v>
                </c:pt>
                <c:pt idx="22954" formatCode="General">
                  <c:v>-3.35570088779489E-2</c:v>
                </c:pt>
                <c:pt idx="22955" formatCode="General">
                  <c:v>-3.3100782803020597E-2</c:v>
                </c:pt>
                <c:pt idx="22956" formatCode="General">
                  <c:v>-3.2377098475347997E-2</c:v>
                </c:pt>
                <c:pt idx="22957" formatCode="General">
                  <c:v>-3.1440759698246203E-2</c:v>
                </c:pt>
                <c:pt idx="22958" formatCode="General">
                  <c:v>-2.9568936609711799E-2</c:v>
                </c:pt>
                <c:pt idx="22959" formatCode="General">
                  <c:v>-2.65117122605915E-2</c:v>
                </c:pt>
                <c:pt idx="22960" formatCode="General">
                  <c:v>-2.29484108662843E-2</c:v>
                </c:pt>
                <c:pt idx="22961" formatCode="General">
                  <c:v>-1.9432667850129998E-2</c:v>
                </c:pt>
                <c:pt idx="22962" formatCode="General">
                  <c:v>-1.5844494339427799E-2</c:v>
                </c:pt>
                <c:pt idx="22963" formatCode="General">
                  <c:v>-1.1711709130399499E-2</c:v>
                </c:pt>
                <c:pt idx="22964" formatCode="General">
                  <c:v>-7.2021391382174199E-3</c:v>
                </c:pt>
                <c:pt idx="22965" formatCode="General">
                  <c:v>-3.84174427221804E-3</c:v>
                </c:pt>
                <c:pt idx="22966" formatCode="General">
                  <c:v>-2.4898969679371902E-3</c:v>
                </c:pt>
                <c:pt idx="22967" formatCode="General">
                  <c:v>-2.58573817040985E-3</c:v>
                </c:pt>
                <c:pt idx="22968" formatCode="General">
                  <c:v>-3.1873953774848901E-3</c:v>
                </c:pt>
                <c:pt idx="22969" formatCode="General">
                  <c:v>-4.2629516081998499E-3</c:v>
                </c:pt>
                <c:pt idx="22970" formatCode="General">
                  <c:v>-6.1030525871508604E-3</c:v>
                </c:pt>
                <c:pt idx="22971" formatCode="General">
                  <c:v>-8.5563550873747393E-3</c:v>
                </c:pt>
                <c:pt idx="22972" formatCode="General">
                  <c:v>-1.21973558947659E-2</c:v>
                </c:pt>
                <c:pt idx="22973" formatCode="General">
                  <c:v>-1.6449432172872001E-2</c:v>
                </c:pt>
                <c:pt idx="22974" formatCode="General">
                  <c:v>-2.0863934847544601E-2</c:v>
                </c:pt>
                <c:pt idx="22975" formatCode="General">
                  <c:v>-2.59561089124037E-2</c:v>
                </c:pt>
                <c:pt idx="22976" formatCode="General">
                  <c:v>-3.1762499365826098E-2</c:v>
                </c:pt>
                <c:pt idx="22977" formatCode="General">
                  <c:v>-3.9015099159536999E-2</c:v>
                </c:pt>
                <c:pt idx="22978" formatCode="General">
                  <c:v>-4.7896452602511498E-2</c:v>
                </c:pt>
                <c:pt idx="22979" formatCode="General">
                  <c:v>-5.7674317109880101E-2</c:v>
                </c:pt>
                <c:pt idx="22980" formatCode="General">
                  <c:v>-6.8466256273985795E-2</c:v>
                </c:pt>
                <c:pt idx="22981" formatCode="General">
                  <c:v>-7.9251343851202305E-2</c:v>
                </c:pt>
                <c:pt idx="22982" formatCode="General">
                  <c:v>-8.7999361292409498E-2</c:v>
                </c:pt>
                <c:pt idx="22983" formatCode="General">
                  <c:v>-9.37991599406168E-2</c:v>
                </c:pt>
                <c:pt idx="22984" formatCode="General">
                  <c:v>-9.7039973640695706E-2</c:v>
                </c:pt>
                <c:pt idx="22985" formatCode="General">
                  <c:v>-9.9142826333838197E-2</c:v>
                </c:pt>
                <c:pt idx="22986" formatCode="General">
                  <c:v>-0.100990391381151</c:v>
                </c:pt>
                <c:pt idx="22987" formatCode="General">
                  <c:v>-0.10217395313338599</c:v>
                </c:pt>
                <c:pt idx="22988" formatCode="General">
                  <c:v>-0.102663892815477</c:v>
                </c:pt>
                <c:pt idx="22989" formatCode="General">
                  <c:v>-0.103772526156528</c:v>
                </c:pt>
                <c:pt idx="22990" formatCode="General">
                  <c:v>-0.105221496832197</c:v>
                </c:pt>
                <c:pt idx="22991" formatCode="General">
                  <c:v>-0.106097833822756</c:v>
                </c:pt>
                <c:pt idx="22992" formatCode="General">
                  <c:v>-0.106492820555409</c:v>
                </c:pt>
                <c:pt idx="22993" formatCode="General">
                  <c:v>-0.106706319730941</c:v>
                </c:pt>
                <c:pt idx="22994" formatCode="General">
                  <c:v>-0.10768787237477</c:v>
                </c:pt>
                <c:pt idx="22995" formatCode="General">
                  <c:v>-0.11043624201813</c:v>
                </c:pt>
                <c:pt idx="22996" formatCode="General">
                  <c:v>-0.114580550923848</c:v>
                </c:pt>
                <c:pt idx="22997" formatCode="General">
                  <c:v>-0.11848189503066001</c:v>
                </c:pt>
                <c:pt idx="22998" formatCode="General">
                  <c:v>-0.121683102634669</c:v>
                </c:pt>
                <c:pt idx="22999" formatCode="General">
                  <c:v>-0.12553200166049799</c:v>
                </c:pt>
                <c:pt idx="23000" formatCode="General">
                  <c:v>-0.13171454462856799</c:v>
                </c:pt>
                <c:pt idx="23001" formatCode="General">
                  <c:v>-0.140705188900973</c:v>
                </c:pt>
                <c:pt idx="23002" formatCode="General">
                  <c:v>-0.15154925316788501</c:v>
                </c:pt>
                <c:pt idx="23003" formatCode="General">
                  <c:v>-0.16300083512635699</c:v>
                </c:pt>
                <c:pt idx="23004" formatCode="General">
                  <c:v>-0.175050573561262</c:v>
                </c:pt>
                <c:pt idx="23005" formatCode="General">
                  <c:v>-0.18677708516390301</c:v>
                </c:pt>
                <c:pt idx="23006" formatCode="General">
                  <c:v>-0.19640765595434101</c:v>
                </c:pt>
                <c:pt idx="23007" formatCode="General">
                  <c:v>-0.203903068888873</c:v>
                </c:pt>
                <c:pt idx="23008" formatCode="General">
                  <c:v>-0.20974757112504799</c:v>
                </c:pt>
                <c:pt idx="23009" formatCode="General">
                  <c:v>-0.214318356346064</c:v>
                </c:pt>
                <c:pt idx="23010" formatCode="General">
                  <c:v>-0.21803500801819101</c:v>
                </c:pt>
                <c:pt idx="23011" formatCode="General">
                  <c:v>-0.2210968302679</c:v>
                </c:pt>
                <c:pt idx="23012" formatCode="General">
                  <c:v>-0.22322533914257001</c:v>
                </c:pt>
                <c:pt idx="23013" formatCode="General">
                  <c:v>-0.224851414964788</c:v>
                </c:pt>
                <c:pt idx="23014" formatCode="General">
                  <c:v>-0.227345922676781</c:v>
                </c:pt>
                <c:pt idx="23015" formatCode="General">
                  <c:v>-0.23070248548751601</c:v>
                </c:pt>
                <c:pt idx="23016" formatCode="General">
                  <c:v>-0.23481920099040801</c:v>
                </c:pt>
                <c:pt idx="23017" formatCode="General">
                  <c:v>-0.240134294492508</c:v>
                </c:pt>
                <c:pt idx="23018" formatCode="General">
                  <c:v>-0.246083416015934</c:v>
                </c:pt>
                <c:pt idx="23019" formatCode="General">
                  <c:v>-0.25227734567606702</c:v>
                </c:pt>
                <c:pt idx="23020" formatCode="General">
                  <c:v>-0.25876486172386198</c:v>
                </c:pt>
                <c:pt idx="23021" formatCode="General">
                  <c:v>-0.26537909755059302</c:v>
                </c:pt>
                <c:pt idx="23022" formatCode="General">
                  <c:v>-0.27112982143887798</c:v>
                </c:pt>
                <c:pt idx="23023" formatCode="General">
                  <c:v>-0.27475154041774003</c:v>
                </c:pt>
                <c:pt idx="23024" formatCode="General">
                  <c:v>-0.27642454419311202</c:v>
                </c:pt>
                <c:pt idx="23025" formatCode="General">
                  <c:v>-0.27745841806232802</c:v>
                </c:pt>
                <c:pt idx="23026" formatCode="General">
                  <c:v>-0.27805880319339099</c:v>
                </c:pt>
                <c:pt idx="23027" formatCode="General">
                  <c:v>-0.27806638986375598</c:v>
                </c:pt>
                <c:pt idx="23028" formatCode="General">
                  <c:v>-0.27839115161162697</c:v>
                </c:pt>
                <c:pt idx="23029" formatCode="General">
                  <c:v>-0.27946526276119299</c:v>
                </c:pt>
                <c:pt idx="23030" formatCode="General">
                  <c:v>-0.28188459829105</c:v>
                </c:pt>
                <c:pt idx="23031" formatCode="General">
                  <c:v>-0.28603261918988099</c:v>
                </c:pt>
                <c:pt idx="23032" formatCode="General">
                  <c:v>-0.29160436054448602</c:v>
                </c:pt>
                <c:pt idx="23033" formatCode="General">
                  <c:v>-0.298878528207216</c:v>
                </c:pt>
                <c:pt idx="23034" formatCode="General">
                  <c:v>-0.308148907713653</c:v>
                </c:pt>
                <c:pt idx="23035" formatCode="General">
                  <c:v>-0.31878469079441502</c:v>
                </c:pt>
                <c:pt idx="23036" formatCode="General">
                  <c:v>-0.32977424588976001</c:v>
                </c:pt>
                <c:pt idx="23037" formatCode="General">
                  <c:v>-0.34027585605426097</c:v>
                </c:pt>
                <c:pt idx="23038" formatCode="General">
                  <c:v>-0.35008051240876198</c:v>
                </c:pt>
                <c:pt idx="23039" formatCode="General">
                  <c:v>-0.36037350204702401</c:v>
                </c:pt>
                <c:pt idx="23040" formatCode="General">
                  <c:v>-0.37172628792315898</c:v>
                </c:pt>
                <c:pt idx="23041" formatCode="General">
                  <c:v>-0.38369768793695502</c:v>
                </c:pt>
                <c:pt idx="23042" formatCode="General">
                  <c:v>-0.39572105040606498</c:v>
                </c:pt>
                <c:pt idx="23043" formatCode="General">
                  <c:v>-0.407211750799162</c:v>
                </c:pt>
                <c:pt idx="23044" formatCode="General">
                  <c:v>-0.41727819604994998</c:v>
                </c:pt>
                <c:pt idx="23045" formatCode="General">
                  <c:v>-0.425056706336706</c:v>
                </c:pt>
                <c:pt idx="23046" formatCode="General">
                  <c:v>-0.430725177846425</c:v>
                </c:pt>
                <c:pt idx="23047" formatCode="General">
                  <c:v>-0.435030617928924</c:v>
                </c:pt>
                <c:pt idx="23048" formatCode="General">
                  <c:v>-0.4380283177782</c:v>
                </c:pt>
                <c:pt idx="23049" formatCode="General">
                  <c:v>-0.43941956013501798</c:v>
                </c:pt>
                <c:pt idx="23050" formatCode="General">
                  <c:v>-0.43914128670693098</c:v>
                </c:pt>
                <c:pt idx="23051" formatCode="General">
                  <c:v>-0.437274416822096</c:v>
                </c:pt>
                <c:pt idx="23052" formatCode="General">
                  <c:v>-0.43387990093289402</c:v>
                </c:pt>
                <c:pt idx="23053" formatCode="General">
                  <c:v>-0.42891934634280199</c:v>
                </c:pt>
                <c:pt idx="23054" formatCode="General">
                  <c:v>-0.42274463943830098</c:v>
                </c:pt>
                <c:pt idx="23055" formatCode="General">
                  <c:v>-0.41630361097770702</c:v>
                </c:pt>
                <c:pt idx="23056" formatCode="General">
                  <c:v>-0.41046981107063701</c:v>
                </c:pt>
                <c:pt idx="23057" formatCode="General">
                  <c:v>-0.40507278105327399</c:v>
                </c:pt>
                <c:pt idx="23058" formatCode="General">
                  <c:v>-0.399955601981271</c:v>
                </c:pt>
                <c:pt idx="23059" formatCode="General">
                  <c:v>-0.39573251314216901</c:v>
                </c:pt>
                <c:pt idx="23060" formatCode="General">
                  <c:v>-0.39310212985646498</c:v>
                </c:pt>
                <c:pt idx="23061" formatCode="General">
                  <c:v>-0.39203390377348701</c:v>
                </c:pt>
                <c:pt idx="23062" formatCode="General">
                  <c:v>-0.39285472724220799</c:v>
                </c:pt>
                <c:pt idx="23063" formatCode="General">
                  <c:v>-0.39620574684295701</c:v>
                </c:pt>
                <c:pt idx="23064" formatCode="General">
                  <c:v>-0.40208400064418898</c:v>
                </c:pt>
                <c:pt idx="23065" formatCode="General">
                  <c:v>-0.41058692290538401</c:v>
                </c:pt>
                <c:pt idx="23066" formatCode="General">
                  <c:v>-0.42064835394692202</c:v>
                </c:pt>
                <c:pt idx="23067" formatCode="General">
                  <c:v>-0.43005012408423399</c:v>
                </c:pt>
                <c:pt idx="23068" formatCode="General">
                  <c:v>-0.43743618693929498</c:v>
                </c:pt>
                <c:pt idx="23069" formatCode="General">
                  <c:v>-0.442261591632507</c:v>
                </c:pt>
                <c:pt idx="23070" formatCode="General">
                  <c:v>-0.44457027323732101</c:v>
                </c:pt>
                <c:pt idx="23071" formatCode="General">
                  <c:v>-0.44470692689776198</c:v>
                </c:pt>
                <c:pt idx="23072" formatCode="General">
                  <c:v>-0.44262713751088301</c:v>
                </c:pt>
                <c:pt idx="23073" formatCode="General">
                  <c:v>-0.43882454582578301</c:v>
                </c:pt>
                <c:pt idx="23074" formatCode="General">
                  <c:v>-0.43352701994229997</c:v>
                </c:pt>
                <c:pt idx="23075" formatCode="General">
                  <c:v>-0.42701636552327898</c:v>
                </c:pt>
                <c:pt idx="23076" formatCode="General">
                  <c:v>-0.41990424475121302</c:v>
                </c:pt>
                <c:pt idx="23077" formatCode="General">
                  <c:v>-0.41158808155408699</c:v>
                </c:pt>
                <c:pt idx="23078" formatCode="General">
                  <c:v>-0.40141515739635197</c:v>
                </c:pt>
                <c:pt idx="23079" formatCode="General">
                  <c:v>-0.38977088617040301</c:v>
                </c:pt>
                <c:pt idx="23080" formatCode="General">
                  <c:v>-0.37751877894743002</c:v>
                </c:pt>
                <c:pt idx="23081" formatCode="General">
                  <c:v>-0.36565038445554199</c:v>
                </c:pt>
                <c:pt idx="23082" formatCode="General">
                  <c:v>-0.35475260391124602</c:v>
                </c:pt>
                <c:pt idx="23083" formatCode="General">
                  <c:v>-0.34424823014218497</c:v>
                </c:pt>
                <c:pt idx="23084" formatCode="General">
                  <c:v>-0.33309218957391001</c:v>
                </c:pt>
                <c:pt idx="23085" formatCode="General">
                  <c:v>-0.32127171083807499</c:v>
                </c:pt>
                <c:pt idx="23086" formatCode="General">
                  <c:v>-0.30961055721573699</c:v>
                </c:pt>
                <c:pt idx="23087" formatCode="General">
                  <c:v>-0.29781516622966597</c:v>
                </c:pt>
                <c:pt idx="23088" formatCode="General">
                  <c:v>-0.28618617212132702</c:v>
                </c:pt>
                <c:pt idx="23089" formatCode="General">
                  <c:v>-0.27558734971040599</c:v>
                </c:pt>
                <c:pt idx="23090" formatCode="General">
                  <c:v>-0.26591464638388601</c:v>
                </c:pt>
                <c:pt idx="23091" formatCode="General">
                  <c:v>-0.25725464606993498</c:v>
                </c:pt>
                <c:pt idx="23092" formatCode="General">
                  <c:v>-0.249568114747796</c:v>
                </c:pt>
                <c:pt idx="23093" formatCode="General">
                  <c:v>-0.24213867185197399</c:v>
                </c:pt>
                <c:pt idx="23094" formatCode="General">
                  <c:v>-0.23407895286989</c:v>
                </c:pt>
                <c:pt idx="23095" formatCode="General">
                  <c:v>-0.22550400360355799</c:v>
                </c:pt>
                <c:pt idx="23096" formatCode="General">
                  <c:v>-0.21581990325414299</c:v>
                </c:pt>
                <c:pt idx="23097" formatCode="General">
                  <c:v>-0.20541635243721401</c:v>
                </c:pt>
                <c:pt idx="23098" formatCode="General">
                  <c:v>-0.196351305320764</c:v>
                </c:pt>
                <c:pt idx="23099" formatCode="General">
                  <c:v>-0.190255182201583</c:v>
                </c:pt>
                <c:pt idx="23100" formatCode="General">
                  <c:v>-0.18763461940562601</c:v>
                </c:pt>
                <c:pt idx="23101" formatCode="General">
                  <c:v>-0.18739855077251699</c:v>
                </c:pt>
                <c:pt idx="23102" formatCode="General">
                  <c:v>-0.18872085779111</c:v>
                </c:pt>
                <c:pt idx="23103" formatCode="General">
                  <c:v>-0.19086766498048599</c:v>
                </c:pt>
                <c:pt idx="23104" formatCode="General">
                  <c:v>-0.19300705603146701</c:v>
                </c:pt>
                <c:pt idx="23105" formatCode="General">
                  <c:v>-0.194167098596499</c:v>
                </c:pt>
                <c:pt idx="23106" formatCode="General">
                  <c:v>-0.19340722709563901</c:v>
                </c:pt>
                <c:pt idx="23107" formatCode="General">
                  <c:v>-0.19053999133798</c:v>
                </c:pt>
                <c:pt idx="23108" formatCode="General">
                  <c:v>-0.185928851699382</c:v>
                </c:pt>
                <c:pt idx="23109" formatCode="General">
                  <c:v>-0.17924624313829299</c:v>
                </c:pt>
                <c:pt idx="23110" formatCode="General">
                  <c:v>-0.16996580554540799</c:v>
                </c:pt>
                <c:pt idx="23111" formatCode="General">
                  <c:v>-0.15865207643183499</c:v>
                </c:pt>
                <c:pt idx="23112" formatCode="General">
                  <c:v>-0.145847135169593</c:v>
                </c:pt>
                <c:pt idx="23113" formatCode="General">
                  <c:v>-0.13127697624551601</c:v>
                </c:pt>
                <c:pt idx="23114" formatCode="General">
                  <c:v>-0.11568760766431101</c:v>
                </c:pt>
                <c:pt idx="23115" formatCode="General">
                  <c:v>-0.10020978709631401</c:v>
                </c:pt>
                <c:pt idx="23116" formatCode="General">
                  <c:v>-8.5354102081639294E-2</c:v>
                </c:pt>
                <c:pt idx="23117" formatCode="General">
                  <c:v>-7.1045221595552002E-2</c:v>
                </c:pt>
                <c:pt idx="23118" formatCode="General">
                  <c:v>-5.7434547517673497E-2</c:v>
                </c:pt>
                <c:pt idx="23119" formatCode="General">
                  <c:v>-4.5544606883371599E-2</c:v>
                </c:pt>
                <c:pt idx="23120" formatCode="General">
                  <c:v>-3.5897167361811498E-2</c:v>
                </c:pt>
                <c:pt idx="23121" formatCode="General">
                  <c:v>-2.8672309583735501E-2</c:v>
                </c:pt>
                <c:pt idx="23122" formatCode="General">
                  <c:v>-2.30151167425433E-2</c:v>
                </c:pt>
                <c:pt idx="23123" formatCode="General">
                  <c:v>-1.8325663877069801E-2</c:v>
                </c:pt>
                <c:pt idx="23124" formatCode="General">
                  <c:v>-1.50960014044728E-2</c:v>
                </c:pt>
                <c:pt idx="23125" formatCode="General">
                  <c:v>-1.31442604328437E-2</c:v>
                </c:pt>
                <c:pt idx="23126" formatCode="General">
                  <c:v>-1.1537635924890301E-2</c:v>
                </c:pt>
                <c:pt idx="23127" formatCode="General">
                  <c:v>-9.9302168913168801E-3</c:v>
                </c:pt>
                <c:pt idx="23128" formatCode="General">
                  <c:v>-8.5825720657325393E-3</c:v>
                </c:pt>
                <c:pt idx="23129" formatCode="General">
                  <c:v>-7.3639335471561299E-3</c:v>
                </c:pt>
                <c:pt idx="23130" formatCode="General">
                  <c:v>-5.89864131420232E-3</c:v>
                </c:pt>
                <c:pt idx="23131" formatCode="General">
                  <c:v>-3.4732460450516301E-3</c:v>
                </c:pt>
                <c:pt idx="23132" formatCode="General">
                  <c:v>5.76908541615637E-4</c:v>
                </c:pt>
                <c:pt idx="23133" formatCode="General">
                  <c:v>6.2527583085136597E-3</c:v>
                </c:pt>
                <c:pt idx="23134" formatCode="General">
                  <c:v>1.3065677484974499E-2</c:v>
                </c:pt>
                <c:pt idx="23135" formatCode="General">
                  <c:v>2.0913054358372998E-2</c:v>
                </c:pt>
                <c:pt idx="23136" formatCode="General">
                  <c:v>2.97902061642643E-2</c:v>
                </c:pt>
                <c:pt idx="23137" formatCode="General">
                  <c:v>3.97891116026972E-2</c:v>
                </c:pt>
                <c:pt idx="23138" formatCode="General">
                  <c:v>5.0991571025379698E-2</c:v>
                </c:pt>
                <c:pt idx="23139" formatCode="General">
                  <c:v>6.2415013998746799E-2</c:v>
                </c:pt>
                <c:pt idx="23140" formatCode="General">
                  <c:v>7.3226178647841603E-2</c:v>
                </c:pt>
                <c:pt idx="23141" formatCode="General">
                  <c:v>8.3544235296075103E-2</c:v>
                </c:pt>
                <c:pt idx="23142" formatCode="General">
                  <c:v>9.3785006006694399E-2</c:v>
                </c:pt>
                <c:pt idx="23143" formatCode="General">
                  <c:v>0.103279359864779</c:v>
                </c:pt>
                <c:pt idx="23144" formatCode="General">
                  <c:v>0.11055003941314299</c:v>
                </c:pt>
                <c:pt idx="23145" formatCode="General">
                  <c:v>0.115570993946315</c:v>
                </c:pt>
                <c:pt idx="23146" formatCode="General">
                  <c:v>0.119234324743729</c:v>
                </c:pt>
                <c:pt idx="23147" formatCode="General">
                  <c:v>0.121864876315799</c:v>
                </c:pt>
                <c:pt idx="23148" formatCode="General">
                  <c:v>0.12424913527292999</c:v>
                </c:pt>
                <c:pt idx="23149" formatCode="General">
                  <c:v>0.12795947592686999</c:v>
                </c:pt>
                <c:pt idx="23150" formatCode="General">
                  <c:v>0.13292298509183301</c:v>
                </c:pt>
                <c:pt idx="23151" formatCode="General">
                  <c:v>0.13845363347831799</c:v>
                </c:pt>
                <c:pt idx="23152" formatCode="General">
                  <c:v>0.14528250454004599</c:v>
                </c:pt>
                <c:pt idx="23153" formatCode="General">
                  <c:v>0.153690131988518</c:v>
                </c:pt>
                <c:pt idx="23154" formatCode="General">
                  <c:v>0.16298367216607201</c:v>
                </c:pt>
                <c:pt idx="23155" formatCode="General">
                  <c:v>0.17262231009441101</c:v>
                </c:pt>
                <c:pt idx="23156" formatCode="General">
                  <c:v>0.18283694235912801</c:v>
                </c:pt>
                <c:pt idx="23157" formatCode="General">
                  <c:v>0.19294744441789299</c:v>
                </c:pt>
                <c:pt idx="23158" formatCode="General">
                  <c:v>0.20217367455521401</c:v>
                </c:pt>
                <c:pt idx="23159" formatCode="General">
                  <c:v>0.21033539447800101</c:v>
                </c:pt>
                <c:pt idx="23160" formatCode="General">
                  <c:v>0.21732463905880001</c:v>
                </c:pt>
                <c:pt idx="23161" formatCode="General">
                  <c:v>0.223056183047287</c:v>
                </c:pt>
                <c:pt idx="23162" formatCode="General">
                  <c:v>0.22728287525919799</c:v>
                </c:pt>
                <c:pt idx="23163" formatCode="General">
                  <c:v>0.22985172063967599</c:v>
                </c:pt>
                <c:pt idx="23164" formatCode="General">
                  <c:v>0.23080013978872799</c:v>
                </c:pt>
                <c:pt idx="23165" formatCode="General">
                  <c:v>0.23084544581070801</c:v>
                </c:pt>
                <c:pt idx="23166" formatCode="General">
                  <c:v>0.23134108090775299</c:v>
                </c:pt>
                <c:pt idx="23167" formatCode="General">
                  <c:v>0.23386772023345201</c:v>
                </c:pt>
                <c:pt idx="23168" formatCode="General">
                  <c:v>0.239131000688308</c:v>
                </c:pt>
                <c:pt idx="23169" formatCode="General">
                  <c:v>0.246486029269746</c:v>
                </c:pt>
                <c:pt idx="23170" formatCode="General">
                  <c:v>0.25479908724955402</c:v>
                </c:pt>
                <c:pt idx="23171" formatCode="General">
                  <c:v>0.263947625757392</c:v>
                </c:pt>
                <c:pt idx="23172" formatCode="General">
                  <c:v>0.274951819034498</c:v>
                </c:pt>
                <c:pt idx="23173" formatCode="General">
                  <c:v>0.28818753847302198</c:v>
                </c:pt>
                <c:pt idx="23174" formatCode="General">
                  <c:v>0.30236194347351097</c:v>
                </c:pt>
                <c:pt idx="23175" formatCode="General">
                  <c:v>0.31654386861787098</c:v>
                </c:pt>
                <c:pt idx="23176" formatCode="General">
                  <c:v>0.33095431579231099</c:v>
                </c:pt>
                <c:pt idx="23177" formatCode="General">
                  <c:v>0.345649586262745</c:v>
                </c:pt>
                <c:pt idx="23178" formatCode="General">
                  <c:v>0.36014946924654001</c:v>
                </c:pt>
                <c:pt idx="23179" formatCode="General">
                  <c:v>0.37434294668724899</c:v>
                </c:pt>
                <c:pt idx="23180" formatCode="General">
                  <c:v>0.38860711546236298</c:v>
                </c:pt>
                <c:pt idx="23181" formatCode="General">
                  <c:v>0.40323721644813898</c:v>
                </c:pt>
                <c:pt idx="23182" formatCode="General">
                  <c:v>0.41840040268885698</c:v>
                </c:pt>
                <c:pt idx="23183" formatCode="General">
                  <c:v>0.433672589918699</c:v>
                </c:pt>
                <c:pt idx="23184" formatCode="General">
                  <c:v>0.44845049160787298</c:v>
                </c:pt>
                <c:pt idx="23185" formatCode="General">
                  <c:v>0.46196146343200301</c:v>
                </c:pt>
                <c:pt idx="23186" formatCode="General">
                  <c:v>0.47371855115334099</c:v>
                </c:pt>
                <c:pt idx="23187" formatCode="General">
                  <c:v>0.48421517851585399</c:v>
                </c:pt>
                <c:pt idx="23188" formatCode="General">
                  <c:v>0.493659472139232</c:v>
                </c:pt>
                <c:pt idx="23189" formatCode="General">
                  <c:v>0.50116241168185904</c:v>
                </c:pt>
                <c:pt idx="23190" formatCode="General">
                  <c:v>0.50638442943884598</c:v>
                </c:pt>
                <c:pt idx="23191" formatCode="General">
                  <c:v>0.50934950107690202</c:v>
                </c:pt>
                <c:pt idx="23192" formatCode="General">
                  <c:v>0.50963817508002296</c:v>
                </c:pt>
                <c:pt idx="23193" formatCode="General">
                  <c:v>0.50737749830087397</c:v>
                </c:pt>
                <c:pt idx="23194" formatCode="General">
                  <c:v>0.50315836950000503</c:v>
                </c:pt>
                <c:pt idx="23195" formatCode="General">
                  <c:v>0.49791655202192597</c:v>
                </c:pt>
                <c:pt idx="23196" formatCode="General">
                  <c:v>0.491677978503056</c:v>
                </c:pt>
                <c:pt idx="23197" formatCode="General">
                  <c:v>0.48478380234565299</c:v>
                </c:pt>
                <c:pt idx="23198" formatCode="General">
                  <c:v>0.47735122433091198</c:v>
                </c:pt>
                <c:pt idx="23199" formatCode="General">
                  <c:v>0.46978572633464399</c:v>
                </c:pt>
                <c:pt idx="23200" formatCode="General">
                  <c:v>0.46388291463585801</c:v>
                </c:pt>
                <c:pt idx="23201" formatCode="General">
                  <c:v>0.460838341764431</c:v>
                </c:pt>
                <c:pt idx="23202" formatCode="General">
                  <c:v>0.460306339785442</c:v>
                </c:pt>
                <c:pt idx="23203" formatCode="General">
                  <c:v>0.46101421926862102</c:v>
                </c:pt>
                <c:pt idx="23204" formatCode="General">
                  <c:v>0.46198326211910001</c:v>
                </c:pt>
                <c:pt idx="23205" formatCode="General">
                  <c:v>0.46261850609712601</c:v>
                </c:pt>
                <c:pt idx="23206" formatCode="General">
                  <c:v>0.46375194595000102</c:v>
                </c:pt>
                <c:pt idx="23207" formatCode="General">
                  <c:v>0.46622111536349098</c:v>
                </c:pt>
                <c:pt idx="23208" formatCode="General">
                  <c:v>0.46938844222806297</c:v>
                </c:pt>
                <c:pt idx="23209" formatCode="General">
                  <c:v>0.47249259463070398</c:v>
                </c:pt>
                <c:pt idx="23210" formatCode="General">
                  <c:v>0.47539147301575901</c:v>
                </c:pt>
                <c:pt idx="23211" formatCode="General">
                  <c:v>0.47834372099888101</c:v>
                </c:pt>
                <c:pt idx="23212" formatCode="General">
                  <c:v>0.48135678276779198</c:v>
                </c:pt>
                <c:pt idx="23213" formatCode="General">
                  <c:v>0.48297316890521103</c:v>
                </c:pt>
                <c:pt idx="23214" formatCode="General">
                  <c:v>0.48183313789882398</c:v>
                </c:pt>
                <c:pt idx="23215" formatCode="General">
                  <c:v>0.47730797498678201</c:v>
                </c:pt>
                <c:pt idx="23216" formatCode="General">
                  <c:v>0.469996516516621</c:v>
                </c:pt>
                <c:pt idx="23217" formatCode="General">
                  <c:v>0.46207609804397398</c:v>
                </c:pt>
                <c:pt idx="23218" formatCode="General">
                  <c:v>0.454577575043213</c:v>
                </c:pt>
                <c:pt idx="23219" formatCode="General">
                  <c:v>0.44681323113182703</c:v>
                </c:pt>
                <c:pt idx="23220" formatCode="General">
                  <c:v>0.43866925134909601</c:v>
                </c:pt>
                <c:pt idx="23221" formatCode="General">
                  <c:v>0.43058233553365599</c:v>
                </c:pt>
                <c:pt idx="23222" formatCode="General">
                  <c:v>0.423048183207762</c:v>
                </c:pt>
                <c:pt idx="23223" formatCode="General">
                  <c:v>0.41702939474662898</c:v>
                </c:pt>
                <c:pt idx="23224" formatCode="General">
                  <c:v>0.41330308680109101</c:v>
                </c:pt>
                <c:pt idx="23225" formatCode="General">
                  <c:v>0.41207434825543698</c:v>
                </c:pt>
                <c:pt idx="23226" formatCode="General">
                  <c:v>0.41173367993672799</c:v>
                </c:pt>
                <c:pt idx="23227" formatCode="General">
                  <c:v>0.40994751052181699</c:v>
                </c:pt>
                <c:pt idx="23228" formatCode="General">
                  <c:v>0.40664885124438699</c:v>
                </c:pt>
                <c:pt idx="23229" formatCode="General">
                  <c:v>0.40306055078374298</c:v>
                </c:pt>
                <c:pt idx="23230" formatCode="General">
                  <c:v>0.39908410907554698</c:v>
                </c:pt>
                <c:pt idx="23231" formatCode="General">
                  <c:v>0.39314662737469103</c:v>
                </c:pt>
                <c:pt idx="23232" formatCode="General">
                  <c:v>0.38491586344770901</c:v>
                </c:pt>
                <c:pt idx="23233" formatCode="General">
                  <c:v>0.37548095884330002</c:v>
                </c:pt>
                <c:pt idx="23234" formatCode="General">
                  <c:v>0.365404910293814</c:v>
                </c:pt>
                <c:pt idx="23235" formatCode="General">
                  <c:v>0.35505927079631799</c:v>
                </c:pt>
                <c:pt idx="23236" formatCode="General">
                  <c:v>0.34441228056454998</c:v>
                </c:pt>
                <c:pt idx="23237" formatCode="General">
                  <c:v>0.333840983426549</c:v>
                </c:pt>
                <c:pt idx="23238" formatCode="General">
                  <c:v>0.32384976520348302</c:v>
                </c:pt>
                <c:pt idx="23239" formatCode="General">
                  <c:v>0.31467635295858198</c:v>
                </c:pt>
                <c:pt idx="23240" formatCode="General">
                  <c:v>0.30726006651877202</c:v>
                </c:pt>
                <c:pt idx="23241" formatCode="General">
                  <c:v>0.30222202788273</c:v>
                </c:pt>
                <c:pt idx="23242" formatCode="General">
                  <c:v>0.29992856066198098</c:v>
                </c:pt>
                <c:pt idx="23243" formatCode="General">
                  <c:v>0.29894892667575101</c:v>
                </c:pt>
                <c:pt idx="23244" formatCode="General">
                  <c:v>0.297134334417955</c:v>
                </c:pt>
                <c:pt idx="23245" formatCode="General">
                  <c:v>0.29439614612731901</c:v>
                </c:pt>
                <c:pt idx="23246" formatCode="General">
                  <c:v>0.29185787232544602</c:v>
                </c:pt>
                <c:pt idx="23247" formatCode="General">
                  <c:v>0.29072401705955198</c:v>
                </c:pt>
                <c:pt idx="23248" formatCode="General">
                  <c:v>0.29051097900629003</c:v>
                </c:pt>
                <c:pt idx="23249" formatCode="General">
                  <c:v>0.29028098655602402</c:v>
                </c:pt>
                <c:pt idx="23250" formatCode="General">
                  <c:v>0.29004542391557397</c:v>
                </c:pt>
                <c:pt idx="23251" formatCode="General">
                  <c:v>0.28963803655647602</c:v>
                </c:pt>
                <c:pt idx="23252" formatCode="General">
                  <c:v>0.28883715232239898</c:v>
                </c:pt>
                <c:pt idx="23253" formatCode="General">
                  <c:v>0.28717314225916701</c:v>
                </c:pt>
                <c:pt idx="23254" formatCode="General">
                  <c:v>0.28348559564084502</c:v>
                </c:pt>
                <c:pt idx="23255" formatCode="General">
                  <c:v>0.27735980874303201</c:v>
                </c:pt>
                <c:pt idx="23256" formatCode="General">
                  <c:v>0.26840000075968001</c:v>
                </c:pt>
                <c:pt idx="23257" formatCode="General">
                  <c:v>0.256843218184304</c:v>
                </c:pt>
                <c:pt idx="23258" formatCode="General">
                  <c:v>0.24465089541055901</c:v>
                </c:pt>
                <c:pt idx="23259" formatCode="General">
                  <c:v>0.23333424156135599</c:v>
                </c:pt>
                <c:pt idx="23260" formatCode="General">
                  <c:v>0.22279502478242499</c:v>
                </c:pt>
                <c:pt idx="23261" formatCode="General">
                  <c:v>0.213143020606232</c:v>
                </c:pt>
                <c:pt idx="23262" formatCode="General">
                  <c:v>0.20401799262764</c:v>
                </c:pt>
                <c:pt idx="23263" formatCode="General">
                  <c:v>0.193995323038261</c:v>
                </c:pt>
                <c:pt idx="23264" formatCode="General">
                  <c:v>0.18322175616833999</c:v>
                </c:pt>
                <c:pt idx="23265" formatCode="General">
                  <c:v>0.17137836229224801</c:v>
                </c:pt>
                <c:pt idx="23266" formatCode="General">
                  <c:v>0.15876499199505001</c:v>
                </c:pt>
                <c:pt idx="23267" formatCode="General">
                  <c:v>0.14655109409952599</c:v>
                </c:pt>
                <c:pt idx="23268" formatCode="General">
                  <c:v>0.13529540756214301</c:v>
                </c:pt>
                <c:pt idx="23269" formatCode="General">
                  <c:v>0.12607554060232701</c:v>
                </c:pt>
                <c:pt idx="23270" formatCode="General">
                  <c:v>0.11949915630333199</c:v>
                </c:pt>
                <c:pt idx="23271" formatCode="General">
                  <c:v>0.11511929514971</c:v>
                </c:pt>
                <c:pt idx="23272" formatCode="General">
                  <c:v>0.11219940235777</c:v>
                </c:pt>
                <c:pt idx="23273" formatCode="General">
                  <c:v>0.109948409455646</c:v>
                </c:pt>
                <c:pt idx="23274" formatCode="General">
                  <c:v>0.107318341133069</c:v>
                </c:pt>
                <c:pt idx="23275" formatCode="General">
                  <c:v>0.104231977285605</c:v>
                </c:pt>
                <c:pt idx="23276" formatCode="General">
                  <c:v>0.10202238280438</c:v>
                </c:pt>
                <c:pt idx="23277" formatCode="General">
                  <c:v>0.101317892411716</c:v>
                </c:pt>
                <c:pt idx="23278" formatCode="General">
                  <c:v>0.10146380583567501</c:v>
                </c:pt>
                <c:pt idx="23279" formatCode="General">
                  <c:v>0.10174850636355</c:v>
                </c:pt>
                <c:pt idx="23280" formatCode="General">
                  <c:v>0.100820630166192</c:v>
                </c:pt>
                <c:pt idx="23281" formatCode="General">
                  <c:v>9.8451731695073999E-2</c:v>
                </c:pt>
                <c:pt idx="23282" formatCode="General">
                  <c:v>9.5108306507193999E-2</c:v>
                </c:pt>
                <c:pt idx="23283" formatCode="General">
                  <c:v>9.0434572172806593E-2</c:v>
                </c:pt>
                <c:pt idx="23284" formatCode="General">
                  <c:v>8.4332231718371106E-2</c:v>
                </c:pt>
                <c:pt idx="23285" formatCode="General">
                  <c:v>7.7675260434107593E-2</c:v>
                </c:pt>
                <c:pt idx="23286" formatCode="General">
                  <c:v>7.0913129764601499E-2</c:v>
                </c:pt>
                <c:pt idx="23287" formatCode="General">
                  <c:v>6.3699912171580206E-2</c:v>
                </c:pt>
                <c:pt idx="23288" formatCode="General">
                  <c:v>5.5613138372981798E-2</c:v>
                </c:pt>
                <c:pt idx="23289" formatCode="General">
                  <c:v>4.6178070112516102E-2</c:v>
                </c:pt>
                <c:pt idx="23290" formatCode="General">
                  <c:v>3.5586744078065197E-2</c:v>
                </c:pt>
                <c:pt idx="23291" formatCode="General">
                  <c:v>2.5070122516075499E-2</c:v>
                </c:pt>
                <c:pt idx="23292" formatCode="General">
                  <c:v>1.5548961346077399E-2</c:v>
                </c:pt>
                <c:pt idx="23293" formatCode="General">
                  <c:v>6.2052427288017504E-3</c:v>
                </c:pt>
                <c:pt idx="23294" formatCode="General">
                  <c:v>-4.1172689201151996E-3</c:v>
                </c:pt>
                <c:pt idx="23295" formatCode="General">
                  <c:v>-1.55697863089814E-2</c:v>
                </c:pt>
                <c:pt idx="23296" formatCode="General">
                  <c:v>-2.78528335438234E-2</c:v>
                </c:pt>
                <c:pt idx="23297" formatCode="General">
                  <c:v>-4.0835090561037603E-2</c:v>
                </c:pt>
                <c:pt idx="23298" formatCode="General">
                  <c:v>-5.3769404718760599E-2</c:v>
                </c:pt>
                <c:pt idx="23299" formatCode="General">
                  <c:v>-6.6612057082962195E-2</c:v>
                </c:pt>
                <c:pt idx="23300" formatCode="General">
                  <c:v>-7.9385621122799802E-2</c:v>
                </c:pt>
                <c:pt idx="23301" formatCode="General">
                  <c:v>-9.1253988944245606E-2</c:v>
                </c:pt>
                <c:pt idx="23302" formatCode="General">
                  <c:v>-0.102849539617586</c:v>
                </c:pt>
                <c:pt idx="23303" formatCode="General">
                  <c:v>-0.11518198673839</c:v>
                </c:pt>
                <c:pt idx="23304" formatCode="General">
                  <c:v>-0.12707990716645401</c:v>
                </c:pt>
                <c:pt idx="23305" formatCode="General">
                  <c:v>-0.13703399671445801</c:v>
                </c:pt>
                <c:pt idx="23306" formatCode="General">
                  <c:v>-0.14561230070644399</c:v>
                </c:pt>
                <c:pt idx="23307" formatCode="General">
                  <c:v>-0.15373533873883699</c:v>
                </c:pt>
                <c:pt idx="23308" formatCode="General">
                  <c:v>-0.161371479146415</c:v>
                </c:pt>
                <c:pt idx="23309" formatCode="General">
                  <c:v>-0.16852214327040399</c:v>
                </c:pt>
                <c:pt idx="23310" formatCode="General">
                  <c:v>-0.17564423719806599</c:v>
                </c:pt>
                <c:pt idx="23311" formatCode="General">
                  <c:v>-0.18342957566580601</c:v>
                </c:pt>
                <c:pt idx="23312" formatCode="General">
                  <c:v>-0.192061065290065</c:v>
                </c:pt>
                <c:pt idx="23313" formatCode="General">
                  <c:v>-0.20137991196955499</c:v>
                </c:pt>
                <c:pt idx="23314" formatCode="General">
                  <c:v>-0.21125624471256099</c:v>
                </c:pt>
                <c:pt idx="23315" formatCode="General">
                  <c:v>-0.22074569870215899</c:v>
                </c:pt>
                <c:pt idx="23316" formatCode="General">
                  <c:v>-0.22905822760636099</c:v>
                </c:pt>
                <c:pt idx="23317" formatCode="General">
                  <c:v>-0.23657299754004599</c:v>
                </c:pt>
                <c:pt idx="23318" formatCode="General">
                  <c:v>-0.244189931809209</c:v>
                </c:pt>
                <c:pt idx="23319" formatCode="General">
                  <c:v>-0.25204836668394698</c:v>
                </c:pt>
                <c:pt idx="23320" formatCode="General">
                  <c:v>-0.26022935708928202</c:v>
                </c:pt>
                <c:pt idx="23321" formatCode="General">
                  <c:v>-0.26828292818796501</c:v>
                </c:pt>
                <c:pt idx="23322" formatCode="General">
                  <c:v>-0.27499571513090199</c:v>
                </c:pt>
                <c:pt idx="23323" formatCode="General">
                  <c:v>-0.28013539509360502</c:v>
                </c:pt>
                <c:pt idx="23324" formatCode="General">
                  <c:v>-0.28445511468789703</c:v>
                </c:pt>
                <c:pt idx="23325" formatCode="General">
                  <c:v>-0.28818262139914902</c:v>
                </c:pt>
                <c:pt idx="23326" formatCode="General">
                  <c:v>-0.29031349633879899</c:v>
                </c:pt>
                <c:pt idx="23327" formatCode="General">
                  <c:v>-0.29084203185850099</c:v>
                </c:pt>
                <c:pt idx="23328" formatCode="General">
                  <c:v>-0.29022939832298</c:v>
                </c:pt>
                <c:pt idx="23329" formatCode="General">
                  <c:v>-0.28839718175378598</c:v>
                </c:pt>
                <c:pt idx="23330" formatCode="General">
                  <c:v>-0.28603948166186499</c:v>
                </c:pt>
                <c:pt idx="23331" formatCode="General">
                  <c:v>-0.28401725610629303</c:v>
                </c:pt>
                <c:pt idx="23332" formatCode="General">
                  <c:v>-0.28191740262400999</c:v>
                </c:pt>
                <c:pt idx="23333" formatCode="General">
                  <c:v>-0.280189556323241</c:v>
                </c:pt>
                <c:pt idx="23334" formatCode="General">
                  <c:v>-0.27887067828392598</c:v>
                </c:pt>
                <c:pt idx="23335" formatCode="General">
                  <c:v>-0.27714307100351698</c:v>
                </c:pt>
                <c:pt idx="23336" formatCode="General">
                  <c:v>-0.27583612891631698</c:v>
                </c:pt>
                <c:pt idx="23337" formatCode="General">
                  <c:v>-0.27568494503065899</c:v>
                </c:pt>
                <c:pt idx="23338" formatCode="General">
                  <c:v>-0.27705127191691797</c:v>
                </c:pt>
                <c:pt idx="23339" formatCode="General">
                  <c:v>-0.28026071702912703</c:v>
                </c:pt>
                <c:pt idx="23340" formatCode="General">
                  <c:v>-0.28553840253166002</c:v>
                </c:pt>
                <c:pt idx="23341" formatCode="General">
                  <c:v>-0.29336585265373399</c:v>
                </c:pt>
                <c:pt idx="23342" formatCode="General">
                  <c:v>-0.30350134403198797</c:v>
                </c:pt>
                <c:pt idx="23343" formatCode="General">
                  <c:v>-0.31415199114464598</c:v>
                </c:pt>
                <c:pt idx="23344" formatCode="General">
                  <c:v>-0.323926594821147</c:v>
                </c:pt>
                <c:pt idx="23345" formatCode="General">
                  <c:v>-0.33251951617018399</c:v>
                </c:pt>
                <c:pt idx="23346" formatCode="General">
                  <c:v>-0.34002655010412403</c:v>
                </c:pt>
                <c:pt idx="23347" formatCode="General">
                  <c:v>-0.34702716163960301</c:v>
                </c:pt>
                <c:pt idx="23348" formatCode="General">
                  <c:v>-0.35354373486162599</c:v>
                </c:pt>
                <c:pt idx="23349" formatCode="General">
                  <c:v>-0.35992961913663801</c:v>
                </c:pt>
                <c:pt idx="23350" formatCode="General">
                  <c:v>-0.36728891595232199</c:v>
                </c:pt>
                <c:pt idx="23351" formatCode="General">
                  <c:v>-0.37605086433714102</c:v>
                </c:pt>
                <c:pt idx="23352" formatCode="General">
                  <c:v>-0.386330541853318</c:v>
                </c:pt>
                <c:pt idx="23353" formatCode="General">
                  <c:v>-0.397854121592916</c:v>
                </c:pt>
                <c:pt idx="23354" formatCode="General">
                  <c:v>-0.409269490977961</c:v>
                </c:pt>
                <c:pt idx="23355" formatCode="General">
                  <c:v>-0.41892693230759698</c:v>
                </c:pt>
                <c:pt idx="23356" formatCode="General">
                  <c:v>-0.42566405267952201</c:v>
                </c:pt>
                <c:pt idx="23357" formatCode="General">
                  <c:v>-0.42985387458628299</c:v>
                </c:pt>
                <c:pt idx="23358" formatCode="General">
                  <c:v>-0.43326348415557497</c:v>
                </c:pt>
                <c:pt idx="23359" formatCode="General">
                  <c:v>-0.43698681448002302</c:v>
                </c:pt>
                <c:pt idx="23360" formatCode="General">
                  <c:v>-0.44111449422181498</c:v>
                </c:pt>
                <c:pt idx="23361" formatCode="General">
                  <c:v>-0.44585906542112302</c:v>
                </c:pt>
                <c:pt idx="23362" formatCode="General">
                  <c:v>-0.45093437084521498</c:v>
                </c:pt>
                <c:pt idx="23363" formatCode="General">
                  <c:v>-0.45582650437995798</c:v>
                </c:pt>
                <c:pt idx="23364" formatCode="General">
                  <c:v>-0.460484295702209</c:v>
                </c:pt>
                <c:pt idx="23365" formatCode="General">
                  <c:v>-0.46480582809614501</c:v>
                </c:pt>
                <c:pt idx="23366" formatCode="General">
                  <c:v>-0.46889347320660901</c:v>
                </c:pt>
                <c:pt idx="23367" formatCode="General">
                  <c:v>-0.47271759404820701</c:v>
                </c:pt>
                <c:pt idx="23368" formatCode="General">
                  <c:v>-0.47541166460436701</c:v>
                </c:pt>
                <c:pt idx="23369" formatCode="General">
                  <c:v>-0.475999040504829</c:v>
                </c:pt>
                <c:pt idx="23370" formatCode="General">
                  <c:v>-0.474478921848908</c:v>
                </c:pt>
                <c:pt idx="23371" formatCode="General">
                  <c:v>-0.47207779149256401</c:v>
                </c:pt>
                <c:pt idx="23372" formatCode="General">
                  <c:v>-0.46935788768884201</c:v>
                </c:pt>
                <c:pt idx="23373" formatCode="General">
                  <c:v>-0.46620863421876801</c:v>
                </c:pt>
                <c:pt idx="23374" formatCode="General">
                  <c:v>-0.463721267634019</c:v>
                </c:pt>
                <c:pt idx="23375" formatCode="General">
                  <c:v>-0.461592362792419</c:v>
                </c:pt>
                <c:pt idx="23376" formatCode="General">
                  <c:v>-0.45848287974645502</c:v>
                </c:pt>
                <c:pt idx="23377" formatCode="General">
                  <c:v>-0.45433878290795099</c:v>
                </c:pt>
                <c:pt idx="23378" formatCode="General">
                  <c:v>-0.44997830101953301</c:v>
                </c:pt>
                <c:pt idx="23379" formatCode="General">
                  <c:v>-0.44680750142600001</c:v>
                </c:pt>
                <c:pt idx="23380" formatCode="General">
                  <c:v>-0.44595844543713398</c:v>
                </c:pt>
                <c:pt idx="23381" formatCode="General">
                  <c:v>-0.44745060845345602</c:v>
                </c:pt>
                <c:pt idx="23382" formatCode="General">
                  <c:v>-0.450615686795864</c:v>
                </c:pt>
                <c:pt idx="23383" formatCode="General">
                  <c:v>-0.454309118044186</c:v>
                </c:pt>
                <c:pt idx="23384" formatCode="General">
                  <c:v>-0.45769721238305999</c:v>
                </c:pt>
                <c:pt idx="23385" formatCode="General">
                  <c:v>-0.46054320206402799</c:v>
                </c:pt>
                <c:pt idx="23386" formatCode="General">
                  <c:v>-0.46279971398463898</c:v>
                </c:pt>
                <c:pt idx="23387" formatCode="General">
                  <c:v>-0.46446147190291698</c:v>
                </c:pt>
                <c:pt idx="23388" formatCode="General">
                  <c:v>-0.46660117819479502</c:v>
                </c:pt>
                <c:pt idx="23389" formatCode="General">
                  <c:v>-0.46992610277314101</c:v>
                </c:pt>
                <c:pt idx="23390" formatCode="General">
                  <c:v>-0.47263473220017699</c:v>
                </c:pt>
                <c:pt idx="23391" formatCode="General">
                  <c:v>-0.47386331326664</c:v>
                </c:pt>
                <c:pt idx="23392" formatCode="General">
                  <c:v>-0.47376138970738002</c:v>
                </c:pt>
                <c:pt idx="23393" formatCode="General">
                  <c:v>-0.47271244452865102</c:v>
                </c:pt>
                <c:pt idx="23394" formatCode="General">
                  <c:v>-0.47153013763349499</c:v>
                </c:pt>
                <c:pt idx="23395" formatCode="General">
                  <c:v>-0.470085331157654</c:v>
                </c:pt>
                <c:pt idx="23396" formatCode="General">
                  <c:v>-0.46800017999547899</c:v>
                </c:pt>
                <c:pt idx="23397" formatCode="General">
                  <c:v>-0.46392684305013498</c:v>
                </c:pt>
                <c:pt idx="23398" formatCode="General">
                  <c:v>-0.45664356765981801</c:v>
                </c:pt>
                <c:pt idx="23399" formatCode="General">
                  <c:v>-0.44702156764277201</c:v>
                </c:pt>
                <c:pt idx="23400" formatCode="General">
                  <c:v>-0.43566299458720098</c:v>
                </c:pt>
                <c:pt idx="23401" formatCode="General">
                  <c:v>-0.423028586113258</c:v>
                </c:pt>
                <c:pt idx="23402" formatCode="General">
                  <c:v>-0.40996563498660898</c:v>
                </c:pt>
                <c:pt idx="23403" formatCode="General">
                  <c:v>-0.39707983291114002</c:v>
                </c:pt>
                <c:pt idx="23404" formatCode="General">
                  <c:v>-0.38513597620067003</c:v>
                </c:pt>
                <c:pt idx="23405" formatCode="General">
                  <c:v>-0.37513044713197802</c:v>
                </c:pt>
                <c:pt idx="23406" formatCode="General">
                  <c:v>-0.36765014423990799</c:v>
                </c:pt>
                <c:pt idx="23407" formatCode="General">
                  <c:v>-0.36193446696473103</c:v>
                </c:pt>
                <c:pt idx="23408" formatCode="General">
                  <c:v>-0.35712068956787701</c:v>
                </c:pt>
                <c:pt idx="23409" formatCode="General">
                  <c:v>-0.35289529303160999</c:v>
                </c:pt>
                <c:pt idx="23410" formatCode="General">
                  <c:v>-0.34963251199144202</c:v>
                </c:pt>
                <c:pt idx="23411" formatCode="General">
                  <c:v>-0.34706340353030701</c:v>
                </c:pt>
                <c:pt idx="23412" formatCode="General">
                  <c:v>-0.34401662131510002</c:v>
                </c:pt>
                <c:pt idx="23413" formatCode="General">
                  <c:v>-0.34093159550487501</c:v>
                </c:pt>
                <c:pt idx="23414" formatCode="General">
                  <c:v>-0.33884616739890799</c:v>
                </c:pt>
                <c:pt idx="23415" formatCode="General">
                  <c:v>-0.33662616780643301</c:v>
                </c:pt>
                <c:pt idx="23416" formatCode="General">
                  <c:v>-0.33261658806822197</c:v>
                </c:pt>
                <c:pt idx="23417" formatCode="General">
                  <c:v>-0.32573239206007498</c:v>
                </c:pt>
                <c:pt idx="23418" formatCode="General">
                  <c:v>-0.315511720831533</c:v>
                </c:pt>
                <c:pt idx="23419" formatCode="General">
                  <c:v>-0.303186568527258</c:v>
                </c:pt>
                <c:pt idx="23420" formatCode="General">
                  <c:v>-0.28930632263421502</c:v>
                </c:pt>
                <c:pt idx="23421" formatCode="General">
                  <c:v>-0.27379925501944102</c:v>
                </c:pt>
                <c:pt idx="23422" formatCode="General">
                  <c:v>-0.257369777205054</c:v>
                </c:pt>
                <c:pt idx="23423" formatCode="General">
                  <c:v>-0.23931120418198601</c:v>
                </c:pt>
                <c:pt idx="23424" formatCode="General">
                  <c:v>-0.21874056842734199</c:v>
                </c:pt>
                <c:pt idx="23425" formatCode="General">
                  <c:v>-0.196365300551127</c:v>
                </c:pt>
                <c:pt idx="23426" formatCode="General">
                  <c:v>-0.173098513741159</c:v>
                </c:pt>
                <c:pt idx="23427" formatCode="General">
                  <c:v>-0.149707019502754</c:v>
                </c:pt>
                <c:pt idx="23428" formatCode="General">
                  <c:v>-0.12738284074511899</c:v>
                </c:pt>
                <c:pt idx="23429" formatCode="General">
                  <c:v>-0.107205810654332</c:v>
                </c:pt>
                <c:pt idx="23430" formatCode="General">
                  <c:v>-8.9053020193818097E-2</c:v>
                </c:pt>
                <c:pt idx="23431" formatCode="General">
                  <c:v>-7.3359424881999105E-2</c:v>
                </c:pt>
                <c:pt idx="23432" formatCode="General">
                  <c:v>-6.1459131229014502E-2</c:v>
                </c:pt>
                <c:pt idx="23433" formatCode="General">
                  <c:v>-5.3406860094309699E-2</c:v>
                </c:pt>
                <c:pt idx="23434" formatCode="General">
                  <c:v>-4.8000375977205002E-2</c:v>
                </c:pt>
                <c:pt idx="23435" formatCode="General">
                  <c:v>-4.3839819367112898E-2</c:v>
                </c:pt>
                <c:pt idx="23436" formatCode="General">
                  <c:v>-4.0251919297236698E-2</c:v>
                </c:pt>
                <c:pt idx="23437" formatCode="General">
                  <c:v>-3.6573570495136203E-2</c:v>
                </c:pt>
                <c:pt idx="23438" formatCode="General">
                  <c:v>-3.2773298037854497E-2</c:v>
                </c:pt>
                <c:pt idx="23439" formatCode="General">
                  <c:v>-2.9902928231419799E-2</c:v>
                </c:pt>
                <c:pt idx="23440" formatCode="General">
                  <c:v>-2.80299063354944E-2</c:v>
                </c:pt>
                <c:pt idx="23441" formatCode="General">
                  <c:v>-2.65007001568527E-2</c:v>
                </c:pt>
                <c:pt idx="23442" formatCode="General">
                  <c:v>-2.4971248948742902E-2</c:v>
                </c:pt>
                <c:pt idx="23443" formatCode="General">
                  <c:v>-2.3568058025905499E-2</c:v>
                </c:pt>
                <c:pt idx="23444" formatCode="General">
                  <c:v>-2.233289548879E-2</c:v>
                </c:pt>
                <c:pt idx="23445" formatCode="General">
                  <c:v>-2.1135654744963501E-2</c:v>
                </c:pt>
                <c:pt idx="23446" formatCode="General">
                  <c:v>-1.9157317561386299E-2</c:v>
                </c:pt>
                <c:pt idx="23447" formatCode="General">
                  <c:v>-1.5453368162460001E-2</c:v>
                </c:pt>
                <c:pt idx="23448" formatCode="General">
                  <c:v>-1.08197097859724E-2</c:v>
                </c:pt>
                <c:pt idx="23449" formatCode="General">
                  <c:v>-5.92601606742864E-3</c:v>
                </c:pt>
                <c:pt idx="23450">
                  <c:v>7.2359165264616204E-5</c:v>
                </c:pt>
                <c:pt idx="23451" formatCode="General">
                  <c:v>7.28852478055164E-3</c:v>
                </c:pt>
                <c:pt idx="23452" formatCode="General">
                  <c:v>1.4562667995529801E-2</c:v>
                </c:pt>
                <c:pt idx="23453" formatCode="General">
                  <c:v>2.1350845819439E-2</c:v>
                </c:pt>
                <c:pt idx="23454" formatCode="General">
                  <c:v>2.7960708119823801E-2</c:v>
                </c:pt>
                <c:pt idx="23455" formatCode="General">
                  <c:v>3.3976008837914698E-2</c:v>
                </c:pt>
                <c:pt idx="23456" formatCode="General">
                  <c:v>3.9043875634078101E-2</c:v>
                </c:pt>
                <c:pt idx="23457" formatCode="General">
                  <c:v>4.3634673847854202E-2</c:v>
                </c:pt>
                <c:pt idx="23458" formatCode="General">
                  <c:v>4.8457710966987498E-2</c:v>
                </c:pt>
                <c:pt idx="23459" formatCode="General">
                  <c:v>5.3783792742850597E-2</c:v>
                </c:pt>
                <c:pt idx="23460" formatCode="General">
                  <c:v>5.95441181945277E-2</c:v>
                </c:pt>
                <c:pt idx="23461" formatCode="General">
                  <c:v>6.5285727360152895E-2</c:v>
                </c:pt>
                <c:pt idx="23462" formatCode="General">
                  <c:v>7.0424616428440501E-2</c:v>
                </c:pt>
                <c:pt idx="23463" formatCode="General">
                  <c:v>7.4973292194375096E-2</c:v>
                </c:pt>
                <c:pt idx="23464" formatCode="General">
                  <c:v>7.9632607708306699E-2</c:v>
                </c:pt>
                <c:pt idx="23465" formatCode="General">
                  <c:v>8.5193017714893293E-2</c:v>
                </c:pt>
                <c:pt idx="23466" formatCode="General">
                  <c:v>9.1673802457703804E-2</c:v>
                </c:pt>
                <c:pt idx="23467" formatCode="General">
                  <c:v>9.9177215069147895E-2</c:v>
                </c:pt>
                <c:pt idx="23468" formatCode="General">
                  <c:v>0.107639693376336</c:v>
                </c:pt>
                <c:pt idx="23469" formatCode="General">
                  <c:v>0.115989487195661</c:v>
                </c:pt>
                <c:pt idx="23470" formatCode="General">
                  <c:v>0.122532815922587</c:v>
                </c:pt>
                <c:pt idx="23471" formatCode="General">
                  <c:v>0.12713919945774799</c:v>
                </c:pt>
                <c:pt idx="23472" formatCode="General">
                  <c:v>0.13167642605216801</c:v>
                </c:pt>
                <c:pt idx="23473" formatCode="General">
                  <c:v>0.13721455260684901</c:v>
                </c:pt>
                <c:pt idx="23474" formatCode="General">
                  <c:v>0.143712446604292</c:v>
                </c:pt>
                <c:pt idx="23475" formatCode="General">
                  <c:v>0.150960988140413</c:v>
                </c:pt>
                <c:pt idx="23476" formatCode="General">
                  <c:v>0.15866343795447399</c:v>
                </c:pt>
                <c:pt idx="23477" formatCode="General">
                  <c:v>0.16675788636384101</c:v>
                </c:pt>
                <c:pt idx="23478" formatCode="General">
                  <c:v>0.17477594538253999</c:v>
                </c:pt>
                <c:pt idx="23479" formatCode="General">
                  <c:v>0.18184900938265899</c:v>
                </c:pt>
                <c:pt idx="23480" formatCode="General">
                  <c:v>0.18856058225731001</c:v>
                </c:pt>
                <c:pt idx="23481" formatCode="General">
                  <c:v>0.19586716310392399</c:v>
                </c:pt>
                <c:pt idx="23482" formatCode="General">
                  <c:v>0.203096974432148</c:v>
                </c:pt>
                <c:pt idx="23483" formatCode="General">
                  <c:v>0.208900825164231</c:v>
                </c:pt>
                <c:pt idx="23484" formatCode="General">
                  <c:v>0.21273451856922601</c:v>
                </c:pt>
                <c:pt idx="23485" formatCode="General">
                  <c:v>0.21527000179130501</c:v>
                </c:pt>
                <c:pt idx="23486" formatCode="General">
                  <c:v>0.21769239966780499</c:v>
                </c:pt>
                <c:pt idx="23487" formatCode="General">
                  <c:v>0.22034546332819699</c:v>
                </c:pt>
                <c:pt idx="23488" formatCode="General">
                  <c:v>0.22371112506335999</c:v>
                </c:pt>
                <c:pt idx="23489" formatCode="General">
                  <c:v>0.22848455208131499</c:v>
                </c:pt>
                <c:pt idx="23490" formatCode="General">
                  <c:v>0.23326415157579899</c:v>
                </c:pt>
                <c:pt idx="23491" formatCode="General">
                  <c:v>0.23771587644608799</c:v>
                </c:pt>
                <c:pt idx="23492" formatCode="General">
                  <c:v>0.24267848489268301</c:v>
                </c:pt>
                <c:pt idx="23493" formatCode="General">
                  <c:v>0.24862295426148201</c:v>
                </c:pt>
                <c:pt idx="23494" formatCode="General">
                  <c:v>0.25585308967013098</c:v>
                </c:pt>
                <c:pt idx="23495" formatCode="General">
                  <c:v>0.26352976948038298</c:v>
                </c:pt>
                <c:pt idx="23496" formatCode="General">
                  <c:v>0.27128176053827902</c:v>
                </c:pt>
                <c:pt idx="23497" formatCode="General">
                  <c:v>0.27849566166997602</c:v>
                </c:pt>
                <c:pt idx="23498" formatCode="General">
                  <c:v>0.28520560410840701</c:v>
                </c:pt>
                <c:pt idx="23499" formatCode="General">
                  <c:v>0.29246901143043702</c:v>
                </c:pt>
                <c:pt idx="23500" formatCode="General">
                  <c:v>0.30022611407959199</c:v>
                </c:pt>
                <c:pt idx="23501" formatCode="General">
                  <c:v>0.30794194963845201</c:v>
                </c:pt>
                <c:pt idx="23502" formatCode="General">
                  <c:v>0.316346945914183</c:v>
                </c:pt>
                <c:pt idx="23503" formatCode="General">
                  <c:v>0.32608573701940702</c:v>
                </c:pt>
                <c:pt idx="23504" formatCode="General">
                  <c:v>0.33635301296619802</c:v>
                </c:pt>
                <c:pt idx="23505" formatCode="General">
                  <c:v>0.34667736612931799</c:v>
                </c:pt>
                <c:pt idx="23506" formatCode="General">
                  <c:v>0.35679532220638199</c:v>
                </c:pt>
                <c:pt idx="23507" formatCode="General">
                  <c:v>0.36604456378360101</c:v>
                </c:pt>
                <c:pt idx="23508" formatCode="General">
                  <c:v>0.37374889687566798</c:v>
                </c:pt>
                <c:pt idx="23509" formatCode="General">
                  <c:v>0.37983062053219901</c:v>
                </c:pt>
                <c:pt idx="23510" formatCode="General">
                  <c:v>0.38437169387831099</c:v>
                </c:pt>
                <c:pt idx="23511" formatCode="General">
                  <c:v>0.38786156736405802</c:v>
                </c:pt>
                <c:pt idx="23512" formatCode="General">
                  <c:v>0.39144409927441898</c:v>
                </c:pt>
                <c:pt idx="23513" formatCode="General">
                  <c:v>0.39627769100143101</c:v>
                </c:pt>
                <c:pt idx="23514" formatCode="General">
                  <c:v>0.40173320225210701</c:v>
                </c:pt>
                <c:pt idx="23515" formatCode="General">
                  <c:v>0.40696327232560198</c:v>
                </c:pt>
                <c:pt idx="23516" formatCode="General">
                  <c:v>0.41242816162416601</c:v>
                </c:pt>
                <c:pt idx="23517" formatCode="General">
                  <c:v>0.41839178820636402</c:v>
                </c:pt>
                <c:pt idx="23518" formatCode="General">
                  <c:v>0.42460185121239002</c:v>
                </c:pt>
                <c:pt idx="23519" formatCode="General">
                  <c:v>0.43144143759287301</c:v>
                </c:pt>
                <c:pt idx="23520" formatCode="General">
                  <c:v>0.43940486843050303</c:v>
                </c:pt>
                <c:pt idx="23521" formatCode="General">
                  <c:v>0.44728996095638202</c:v>
                </c:pt>
                <c:pt idx="23522" formatCode="General">
                  <c:v>0.45469691406493301</c:v>
                </c:pt>
                <c:pt idx="23523" formatCode="General">
                  <c:v>0.46205082388386098</c:v>
                </c:pt>
                <c:pt idx="23524" formatCode="General">
                  <c:v>0.46916045364461101</c:v>
                </c:pt>
                <c:pt idx="23525" formatCode="General">
                  <c:v>0.47581605184619302</c:v>
                </c:pt>
                <c:pt idx="23526" formatCode="General">
                  <c:v>0.48225093896833099</c:v>
                </c:pt>
                <c:pt idx="23527" formatCode="General">
                  <c:v>0.488849349488644</c:v>
                </c:pt>
                <c:pt idx="23528" formatCode="General">
                  <c:v>0.49564851268705501</c:v>
                </c:pt>
                <c:pt idx="23529" formatCode="General">
                  <c:v>0.50185060289775796</c:v>
                </c:pt>
                <c:pt idx="23530" formatCode="General">
                  <c:v>0.50538713023602799</c:v>
                </c:pt>
                <c:pt idx="23531" formatCode="General">
                  <c:v>0.504717986283161</c:v>
                </c:pt>
                <c:pt idx="23532" formatCode="General">
                  <c:v>0.50046037483543604</c:v>
                </c:pt>
                <c:pt idx="23533" formatCode="General">
                  <c:v>0.49382584594735002</c:v>
                </c:pt>
                <c:pt idx="23534" formatCode="General">
                  <c:v>0.485167241457647</c:v>
                </c:pt>
                <c:pt idx="23535" formatCode="General">
                  <c:v>0.47509568269017299</c:v>
                </c:pt>
                <c:pt idx="23536" formatCode="General">
                  <c:v>0.46443850832214301</c:v>
                </c:pt>
                <c:pt idx="23537" formatCode="General">
                  <c:v>0.45360191291448598</c:v>
                </c:pt>
                <c:pt idx="23538" formatCode="General">
                  <c:v>0.44307449803612597</c:v>
                </c:pt>
                <c:pt idx="23539" formatCode="General">
                  <c:v>0.43352910289007801</c:v>
                </c:pt>
                <c:pt idx="23540" formatCode="General">
                  <c:v>0.42565700374793602</c:v>
                </c:pt>
                <c:pt idx="23541" formatCode="General">
                  <c:v>0.41833174418901198</c:v>
                </c:pt>
                <c:pt idx="23542" formatCode="General">
                  <c:v>0.40966143928217202</c:v>
                </c:pt>
                <c:pt idx="23543" formatCode="General">
                  <c:v>0.39992564110854301</c:v>
                </c:pt>
                <c:pt idx="23544" formatCode="General">
                  <c:v>0.39033150432250602</c:v>
                </c:pt>
                <c:pt idx="23545" formatCode="General">
                  <c:v>0.381049363589823</c:v>
                </c:pt>
                <c:pt idx="23546" formatCode="General">
                  <c:v>0.37280058800642801</c:v>
                </c:pt>
                <c:pt idx="23547" formatCode="General">
                  <c:v>0.36634110182872898</c:v>
                </c:pt>
                <c:pt idx="23548" formatCode="General">
                  <c:v>0.36139699034676398</c:v>
                </c:pt>
                <c:pt idx="23549" formatCode="General">
                  <c:v>0.35817559765324097</c:v>
                </c:pt>
                <c:pt idx="23550" formatCode="General">
                  <c:v>0.35666849063690997</c:v>
                </c:pt>
                <c:pt idx="23551" formatCode="General">
                  <c:v>0.35561524370549602</c:v>
                </c:pt>
                <c:pt idx="23552" formatCode="General">
                  <c:v>0.35385106529060401</c:v>
                </c:pt>
                <c:pt idx="23553" formatCode="General">
                  <c:v>0.35184856243003498</c:v>
                </c:pt>
                <c:pt idx="23554" formatCode="General">
                  <c:v>0.351161498242133</c:v>
                </c:pt>
                <c:pt idx="23555" formatCode="General">
                  <c:v>0.35262556637628001</c:v>
                </c:pt>
                <c:pt idx="23556" formatCode="General">
                  <c:v>0.35594919440656098</c:v>
                </c:pt>
                <c:pt idx="23557" formatCode="General">
                  <c:v>0.36078132813912001</c:v>
                </c:pt>
                <c:pt idx="23558" formatCode="General">
                  <c:v>0.36727346150175899</c:v>
                </c:pt>
                <c:pt idx="23559" formatCode="General">
                  <c:v>0.375627927690102</c:v>
                </c:pt>
                <c:pt idx="23560" formatCode="General">
                  <c:v>0.38580316763128297</c:v>
                </c:pt>
                <c:pt idx="23561" formatCode="General">
                  <c:v>0.39670415115354302</c:v>
                </c:pt>
                <c:pt idx="23562" formatCode="General">
                  <c:v>0.40651774785292799</c:v>
                </c:pt>
                <c:pt idx="23563" formatCode="General">
                  <c:v>0.41409192293211899</c:v>
                </c:pt>
                <c:pt idx="23564" formatCode="General">
                  <c:v>0.41829774881138199</c:v>
                </c:pt>
                <c:pt idx="23565" formatCode="General">
                  <c:v>0.41940292789088701</c:v>
                </c:pt>
                <c:pt idx="23566" formatCode="General">
                  <c:v>0.41862785987039097</c:v>
                </c:pt>
                <c:pt idx="23567" formatCode="General">
                  <c:v>0.41588735128922399</c:v>
                </c:pt>
                <c:pt idx="23568" formatCode="General">
                  <c:v>0.41107004600393299</c:v>
                </c:pt>
                <c:pt idx="23569" formatCode="General">
                  <c:v>0.40450219279407801</c:v>
                </c:pt>
                <c:pt idx="23570" formatCode="General">
                  <c:v>0.39647683570881098</c:v>
                </c:pt>
                <c:pt idx="23571" formatCode="General">
                  <c:v>0.38727609281847097</c:v>
                </c:pt>
                <c:pt idx="23572" formatCode="General">
                  <c:v>0.37723577775723999</c:v>
                </c:pt>
                <c:pt idx="23573" formatCode="General">
                  <c:v>0.36607105778793803</c:v>
                </c:pt>
                <c:pt idx="23574" formatCode="General">
                  <c:v>0.35461141310828298</c:v>
                </c:pt>
                <c:pt idx="23575" formatCode="General">
                  <c:v>0.34503341644372898</c:v>
                </c:pt>
                <c:pt idx="23576" formatCode="General">
                  <c:v>0.33854534199466602</c:v>
                </c:pt>
                <c:pt idx="23577" formatCode="General">
                  <c:v>0.33490638289947899</c:v>
                </c:pt>
                <c:pt idx="23578" formatCode="General">
                  <c:v>0.33365655241749598</c:v>
                </c:pt>
                <c:pt idx="23579" formatCode="General">
                  <c:v>0.33554067416273697</c:v>
                </c:pt>
                <c:pt idx="23580" formatCode="General">
                  <c:v>0.34041413055453901</c:v>
                </c:pt>
                <c:pt idx="23581" formatCode="General">
                  <c:v>0.34674355733705903</c:v>
                </c:pt>
                <c:pt idx="23582" formatCode="General">
                  <c:v>0.35367898548010801</c:v>
                </c:pt>
                <c:pt idx="23583" formatCode="General">
                  <c:v>0.36100739714973301</c:v>
                </c:pt>
                <c:pt idx="23584" formatCode="General">
                  <c:v>0.36799832137994598</c:v>
                </c:pt>
                <c:pt idx="23585" formatCode="General">
                  <c:v>0.37380728736492103</c:v>
                </c:pt>
                <c:pt idx="23586" formatCode="General">
                  <c:v>0.37726846013667298</c:v>
                </c:pt>
                <c:pt idx="23587" formatCode="General">
                  <c:v>0.37650463940115902</c:v>
                </c:pt>
                <c:pt idx="23588" formatCode="General">
                  <c:v>0.37060872765402197</c:v>
                </c:pt>
                <c:pt idx="23589" formatCode="General">
                  <c:v>0.35969375381039798</c:v>
                </c:pt>
                <c:pt idx="23590" formatCode="General">
                  <c:v>0.34407092617693402</c:v>
                </c:pt>
                <c:pt idx="23591" formatCode="General">
                  <c:v>0.32406141104589198</c:v>
                </c:pt>
                <c:pt idx="23592" formatCode="General">
                  <c:v>0.29971288786155897</c:v>
                </c:pt>
                <c:pt idx="23593" formatCode="General">
                  <c:v>0.27224633801257397</c:v>
                </c:pt>
                <c:pt idx="23594" formatCode="General">
                  <c:v>0.243333932726848</c:v>
                </c:pt>
                <c:pt idx="23595" formatCode="General">
                  <c:v>0.21354418006103401</c:v>
                </c:pt>
                <c:pt idx="23596" formatCode="General">
                  <c:v>0.18258324073349999</c:v>
                </c:pt>
                <c:pt idx="23597" formatCode="General">
                  <c:v>0.15155128219252501</c:v>
                </c:pt>
                <c:pt idx="23598" formatCode="General">
                  <c:v>0.1223130201661</c:v>
                </c:pt>
                <c:pt idx="23599" formatCode="General">
                  <c:v>9.5189808895343897E-2</c:v>
                </c:pt>
                <c:pt idx="23600" formatCode="General">
                  <c:v>7.0207753847250198E-2</c:v>
                </c:pt>
                <c:pt idx="23601" formatCode="General">
                  <c:v>4.7446912044683903E-2</c:v>
                </c:pt>
                <c:pt idx="23602" formatCode="General">
                  <c:v>2.64522876919897E-2</c:v>
                </c:pt>
                <c:pt idx="23603" formatCode="General">
                  <c:v>7.3584406711296197E-3</c:v>
                </c:pt>
                <c:pt idx="23604" formatCode="General">
                  <c:v>-9.3762863871568406E-3</c:v>
                </c:pt>
                <c:pt idx="23605" formatCode="General">
                  <c:v>-2.3729354024819401E-2</c:v>
                </c:pt>
                <c:pt idx="23606" formatCode="General">
                  <c:v>-3.4942670668353902E-2</c:v>
                </c:pt>
                <c:pt idx="23607" formatCode="General">
                  <c:v>-4.1918962985341097E-2</c:v>
                </c:pt>
                <c:pt idx="23608" formatCode="General">
                  <c:v>-4.4569704466332599E-2</c:v>
                </c:pt>
                <c:pt idx="23609" formatCode="General">
                  <c:v>-4.3330391546621001E-2</c:v>
                </c:pt>
                <c:pt idx="23610" formatCode="General">
                  <c:v>-3.8063417381414298E-2</c:v>
                </c:pt>
                <c:pt idx="23611" formatCode="General">
                  <c:v>-2.9250029113714899E-2</c:v>
                </c:pt>
                <c:pt idx="23612" formatCode="General">
                  <c:v>-1.8653430811977199E-2</c:v>
                </c:pt>
                <c:pt idx="23613" formatCode="General">
                  <c:v>-7.2606481999469103E-3</c:v>
                </c:pt>
                <c:pt idx="23614" formatCode="General">
                  <c:v>4.4643107934585801E-3</c:v>
                </c:pt>
                <c:pt idx="23615" formatCode="General">
                  <c:v>1.5742880149741401E-2</c:v>
                </c:pt>
                <c:pt idx="23616" formatCode="General">
                  <c:v>2.6100763668540999E-2</c:v>
                </c:pt>
                <c:pt idx="23617" formatCode="General">
                  <c:v>3.4135126300800803E-2</c:v>
                </c:pt>
                <c:pt idx="23618" formatCode="General">
                  <c:v>3.8643483838554003E-2</c:v>
                </c:pt>
                <c:pt idx="23619" formatCode="General">
                  <c:v>3.9774804646715602E-2</c:v>
                </c:pt>
                <c:pt idx="23620" formatCode="General">
                  <c:v>3.7864588073348797E-2</c:v>
                </c:pt>
                <c:pt idx="23621" formatCode="General">
                  <c:v>3.2749851445089698E-2</c:v>
                </c:pt>
                <c:pt idx="23622" formatCode="General">
                  <c:v>2.3943898561578001E-2</c:v>
                </c:pt>
                <c:pt idx="23623" formatCode="General">
                  <c:v>1.1981543090431E-2</c:v>
                </c:pt>
                <c:pt idx="23624" formatCode="General">
                  <c:v>-2.3708294958496999E-3</c:v>
                </c:pt>
                <c:pt idx="23625" formatCode="General">
                  <c:v>-1.94639918111684E-2</c:v>
                </c:pt>
                <c:pt idx="23626" formatCode="General">
                  <c:v>-3.9069851760013499E-2</c:v>
                </c:pt>
                <c:pt idx="23627" formatCode="General">
                  <c:v>-5.95511082395608E-2</c:v>
                </c:pt>
                <c:pt idx="23628" formatCode="General">
                  <c:v>-8.0170828271908606E-2</c:v>
                </c:pt>
                <c:pt idx="23629" formatCode="General">
                  <c:v>-0.10068442635099301</c:v>
                </c:pt>
                <c:pt idx="23630" formatCode="General">
                  <c:v>-0.120150404384905</c:v>
                </c:pt>
                <c:pt idx="23631" formatCode="General">
                  <c:v>-0.137870603526145</c:v>
                </c:pt>
                <c:pt idx="23632" formatCode="General">
                  <c:v>-0.153719468552897</c:v>
                </c:pt>
                <c:pt idx="23633" formatCode="General">
                  <c:v>-0.16752722050266999</c:v>
                </c:pt>
                <c:pt idx="23634" formatCode="General">
                  <c:v>-0.179680779642196</c:v>
                </c:pt>
                <c:pt idx="23635" formatCode="General">
                  <c:v>-0.191391101190857</c:v>
                </c:pt>
                <c:pt idx="23636" formatCode="General">
                  <c:v>-0.203212018048298</c:v>
                </c:pt>
                <c:pt idx="23637" formatCode="General">
                  <c:v>-0.21452051622430099</c:v>
                </c:pt>
                <c:pt idx="23638" formatCode="General">
                  <c:v>-0.224798397973586</c:v>
                </c:pt>
                <c:pt idx="23639" formatCode="General">
                  <c:v>-0.23491104368505999</c:v>
                </c:pt>
                <c:pt idx="23640" formatCode="General">
                  <c:v>-0.245976846739975</c:v>
                </c:pt>
                <c:pt idx="23641" formatCode="General">
                  <c:v>-0.25855256579909802</c:v>
                </c:pt>
                <c:pt idx="23642" formatCode="General">
                  <c:v>-0.271472028355984</c:v>
                </c:pt>
                <c:pt idx="23643" formatCode="General">
                  <c:v>-0.28347660470422398</c:v>
                </c:pt>
                <c:pt idx="23644" formatCode="General">
                  <c:v>-0.29506137549250699</c:v>
                </c:pt>
                <c:pt idx="23645" formatCode="General">
                  <c:v>-0.30755981329944698</c:v>
                </c:pt>
                <c:pt idx="23646" formatCode="General">
                  <c:v>-0.32152748342828502</c:v>
                </c:pt>
                <c:pt idx="23647" formatCode="General">
                  <c:v>-0.33610768949318998</c:v>
                </c:pt>
                <c:pt idx="23648" formatCode="General">
                  <c:v>-0.350802749717472</c:v>
                </c:pt>
                <c:pt idx="23649" formatCode="General">
                  <c:v>-0.36492704334381898</c:v>
                </c:pt>
                <c:pt idx="23650" formatCode="General">
                  <c:v>-0.37737335028932401</c:v>
                </c:pt>
                <c:pt idx="23651" formatCode="General">
                  <c:v>-0.38743340384378699</c:v>
                </c:pt>
                <c:pt idx="23652" formatCode="General">
                  <c:v>-0.39527478522862902</c:v>
                </c:pt>
                <c:pt idx="23653" formatCode="General">
                  <c:v>-0.401205099203644</c:v>
                </c:pt>
                <c:pt idx="23654" formatCode="General">
                  <c:v>-0.405201330668997</c:v>
                </c:pt>
                <c:pt idx="23655" formatCode="General">
                  <c:v>-0.40709098806126498</c:v>
                </c:pt>
                <c:pt idx="23656" formatCode="General">
                  <c:v>-0.40751360036726703</c:v>
                </c:pt>
                <c:pt idx="23657" formatCode="General">
                  <c:v>-0.40738418598110898</c:v>
                </c:pt>
                <c:pt idx="23658" formatCode="General">
                  <c:v>-0.40615734612492699</c:v>
                </c:pt>
                <c:pt idx="23659" formatCode="General">
                  <c:v>-0.40367477059429901</c:v>
                </c:pt>
                <c:pt idx="23660" formatCode="General">
                  <c:v>-0.40049145776992801</c:v>
                </c:pt>
                <c:pt idx="23661" formatCode="General">
                  <c:v>-0.39647648769594002</c:v>
                </c:pt>
                <c:pt idx="23662" formatCode="General">
                  <c:v>-0.39133216533795501</c:v>
                </c:pt>
                <c:pt idx="23663" formatCode="General">
                  <c:v>-0.385434411103803</c:v>
                </c:pt>
                <c:pt idx="23664" formatCode="General">
                  <c:v>-0.37907637903114499</c:v>
                </c:pt>
                <c:pt idx="23665" formatCode="General">
                  <c:v>-0.372112810589594</c:v>
                </c:pt>
                <c:pt idx="23666" formatCode="General">
                  <c:v>-0.36516379194257997</c:v>
                </c:pt>
                <c:pt idx="23667" formatCode="General">
                  <c:v>-0.358966973858315</c:v>
                </c:pt>
                <c:pt idx="23668" formatCode="General">
                  <c:v>-0.35276312144875199</c:v>
                </c:pt>
                <c:pt idx="23669" formatCode="General">
                  <c:v>-0.345572186869056</c:v>
                </c:pt>
                <c:pt idx="23670" formatCode="General">
                  <c:v>-0.33771765352296801</c:v>
                </c:pt>
                <c:pt idx="23671" formatCode="General">
                  <c:v>-0.33078239051486302</c:v>
                </c:pt>
                <c:pt idx="23672" formatCode="General">
                  <c:v>-0.32626451482589702</c:v>
                </c:pt>
                <c:pt idx="23673" formatCode="General">
                  <c:v>-0.32354454759240903</c:v>
                </c:pt>
                <c:pt idx="23674" formatCode="General">
                  <c:v>-0.322355365935866</c:v>
                </c:pt>
                <c:pt idx="23675" formatCode="General">
                  <c:v>-0.32394834666316502</c:v>
                </c:pt>
                <c:pt idx="23676" formatCode="General">
                  <c:v>-0.32898308021148998</c:v>
                </c:pt>
                <c:pt idx="23677" formatCode="General">
                  <c:v>-0.33735560478128801</c:v>
                </c:pt>
                <c:pt idx="23678" formatCode="General">
                  <c:v>-0.34926991613943897</c:v>
                </c:pt>
                <c:pt idx="23679" formatCode="General">
                  <c:v>-0.36427501355419201</c:v>
                </c:pt>
                <c:pt idx="23680" formatCode="General">
                  <c:v>-0.380427864627641</c:v>
                </c:pt>
                <c:pt idx="23681" formatCode="General">
                  <c:v>-0.39614396324508899</c:v>
                </c:pt>
                <c:pt idx="23682" formatCode="General">
                  <c:v>-0.41101960616095901</c:v>
                </c:pt>
                <c:pt idx="23683" formatCode="General">
                  <c:v>-0.42497697421255898</c:v>
                </c:pt>
                <c:pt idx="23684" formatCode="General">
                  <c:v>-0.43683859584975498</c:v>
                </c:pt>
                <c:pt idx="23685" formatCode="General">
                  <c:v>-0.44541021421477101</c:v>
                </c:pt>
                <c:pt idx="23686" formatCode="General">
                  <c:v>-0.450876439358465</c:v>
                </c:pt>
                <c:pt idx="23687" formatCode="General">
                  <c:v>-0.45331247941270197</c:v>
                </c:pt>
                <c:pt idx="23688" formatCode="General">
                  <c:v>-0.45370524532912898</c:v>
                </c:pt>
                <c:pt idx="23689" formatCode="General">
                  <c:v>-0.452606287446704</c:v>
                </c:pt>
                <c:pt idx="23690" formatCode="General">
                  <c:v>-0.44964019622366302</c:v>
                </c:pt>
                <c:pt idx="23691" formatCode="General">
                  <c:v>-0.44541958031247603</c:v>
                </c:pt>
                <c:pt idx="23692" formatCode="General">
                  <c:v>-0.44015592353984601</c:v>
                </c:pt>
                <c:pt idx="23693" formatCode="General">
                  <c:v>-0.43399840022191399</c:v>
                </c:pt>
                <c:pt idx="23694" formatCode="General">
                  <c:v>-0.42732000198603498</c:v>
                </c:pt>
                <c:pt idx="23695" formatCode="General">
                  <c:v>-0.42112363419596199</c:v>
                </c:pt>
                <c:pt idx="23696" formatCode="General">
                  <c:v>-0.41667722559141201</c:v>
                </c:pt>
                <c:pt idx="23697" formatCode="General">
                  <c:v>-0.414646824037326</c:v>
                </c:pt>
                <c:pt idx="23698" formatCode="General">
                  <c:v>-0.41480851932532398</c:v>
                </c:pt>
                <c:pt idx="23699" formatCode="General">
                  <c:v>-0.41738681735352201</c:v>
                </c:pt>
                <c:pt idx="23700" formatCode="General">
                  <c:v>-0.42273606904656702</c:v>
                </c:pt>
                <c:pt idx="23701" formatCode="General">
                  <c:v>-0.42978577865460699</c:v>
                </c:pt>
                <c:pt idx="23702" formatCode="General">
                  <c:v>-0.43746628112070701</c:v>
                </c:pt>
                <c:pt idx="23703" formatCode="General">
                  <c:v>-0.44484568752267101</c:v>
                </c:pt>
                <c:pt idx="23704" formatCode="General">
                  <c:v>-0.450956847202237</c:v>
                </c:pt>
                <c:pt idx="23705" formatCode="General">
                  <c:v>-0.45477108930424098</c:v>
                </c:pt>
                <c:pt idx="23706" formatCode="General">
                  <c:v>-0.45573317844684302</c:v>
                </c:pt>
                <c:pt idx="23707" formatCode="General">
                  <c:v>-0.45455361822626</c:v>
                </c:pt>
                <c:pt idx="23708" formatCode="General">
                  <c:v>-0.45233317897057301</c:v>
                </c:pt>
                <c:pt idx="23709" formatCode="General">
                  <c:v>-0.45036007419521301</c:v>
                </c:pt>
                <c:pt idx="23710" formatCode="General">
                  <c:v>-0.44910784044211099</c:v>
                </c:pt>
                <c:pt idx="23711" formatCode="General">
                  <c:v>-0.44827826764814699</c:v>
                </c:pt>
                <c:pt idx="23712" formatCode="General">
                  <c:v>-0.44843972606796001</c:v>
                </c:pt>
                <c:pt idx="23713" formatCode="General">
                  <c:v>-0.45033897234039699</c:v>
                </c:pt>
                <c:pt idx="23714" formatCode="General">
                  <c:v>-0.45295885352035897</c:v>
                </c:pt>
                <c:pt idx="23715" formatCode="General">
                  <c:v>-0.45500805900173102</c:v>
                </c:pt>
                <c:pt idx="23716" formatCode="General">
                  <c:v>-0.45604435881399602</c:v>
                </c:pt>
                <c:pt idx="23717" formatCode="General">
                  <c:v>-0.45580246787419798</c:v>
                </c:pt>
                <c:pt idx="23718" formatCode="General">
                  <c:v>-0.45398012179803598</c:v>
                </c:pt>
                <c:pt idx="23719" formatCode="General">
                  <c:v>-0.45115486475330402</c:v>
                </c:pt>
                <c:pt idx="23720" formatCode="General">
                  <c:v>-0.44846111717304799</c:v>
                </c:pt>
                <c:pt idx="23721" formatCode="General">
                  <c:v>-0.44607270616785</c:v>
                </c:pt>
                <c:pt idx="23722" formatCode="General">
                  <c:v>-0.44373370296958897</c:v>
                </c:pt>
                <c:pt idx="23723" formatCode="General">
                  <c:v>-0.44127343933937102</c:v>
                </c:pt>
                <c:pt idx="23724" formatCode="General">
                  <c:v>-0.43843822164254298</c:v>
                </c:pt>
                <c:pt idx="23725" formatCode="General">
                  <c:v>-0.43456628701585198</c:v>
                </c:pt>
                <c:pt idx="23726" formatCode="General">
                  <c:v>-0.42981779420336202</c:v>
                </c:pt>
                <c:pt idx="23727" formatCode="General">
                  <c:v>-0.42463770725306499</c:v>
                </c:pt>
                <c:pt idx="23728" formatCode="General">
                  <c:v>-0.41906329717685498</c:v>
                </c:pt>
                <c:pt idx="23729" formatCode="General">
                  <c:v>-0.412342647948787</c:v>
                </c:pt>
                <c:pt idx="23730" formatCode="General">
                  <c:v>-0.40409586859517799</c:v>
                </c:pt>
                <c:pt idx="23731" formatCode="General">
                  <c:v>-0.39570069858460899</c:v>
                </c:pt>
                <c:pt idx="23732" formatCode="General">
                  <c:v>-0.38758743945763402</c:v>
                </c:pt>
                <c:pt idx="23733" formatCode="General">
                  <c:v>-0.37884287453011001</c:v>
                </c:pt>
                <c:pt idx="23734" formatCode="General">
                  <c:v>-0.36872858770163802</c:v>
                </c:pt>
                <c:pt idx="23735" formatCode="General">
                  <c:v>-0.35735968256770601</c:v>
                </c:pt>
                <c:pt idx="23736" formatCode="General">
                  <c:v>-0.344746533326178</c:v>
                </c:pt>
                <c:pt idx="23737" formatCode="General">
                  <c:v>-0.33031254724745301</c:v>
                </c:pt>
                <c:pt idx="23738" formatCode="General">
                  <c:v>-0.31418514374554601</c:v>
                </c:pt>
                <c:pt idx="23739" formatCode="General">
                  <c:v>-0.29748908486695003</c:v>
                </c:pt>
                <c:pt idx="23740" formatCode="General">
                  <c:v>-0.28112678643824202</c:v>
                </c:pt>
                <c:pt idx="23741" formatCode="General">
                  <c:v>-0.26627388924864898</c:v>
                </c:pt>
                <c:pt idx="23742" formatCode="General">
                  <c:v>-0.25371665886210998</c:v>
                </c:pt>
                <c:pt idx="23743" formatCode="General">
                  <c:v>-0.24318353459817299</c:v>
                </c:pt>
                <c:pt idx="23744" formatCode="General">
                  <c:v>-0.23456060478406901</c:v>
                </c:pt>
                <c:pt idx="23745" formatCode="General">
                  <c:v>-0.22759192632654901</c:v>
                </c:pt>
                <c:pt idx="23746" formatCode="General">
                  <c:v>-0.222005220033831</c:v>
                </c:pt>
                <c:pt idx="23747" formatCode="General">
                  <c:v>-0.217090054944443</c:v>
                </c:pt>
                <c:pt idx="23748" formatCode="General">
                  <c:v>-0.21221123041145501</c:v>
                </c:pt>
                <c:pt idx="23749" formatCode="General">
                  <c:v>-0.206780899261988</c:v>
                </c:pt>
                <c:pt idx="23750" formatCode="General">
                  <c:v>-0.200665138977761</c:v>
                </c:pt>
                <c:pt idx="23751" formatCode="General">
                  <c:v>-0.193774373660032</c:v>
                </c:pt>
                <c:pt idx="23752" formatCode="General">
                  <c:v>-0.18621916400230401</c:v>
                </c:pt>
                <c:pt idx="23753" formatCode="General">
                  <c:v>-0.17840853853531599</c:v>
                </c:pt>
                <c:pt idx="23754" formatCode="General">
                  <c:v>-0.17127033519090901</c:v>
                </c:pt>
                <c:pt idx="23755" formatCode="General">
                  <c:v>-0.165422620323982</c:v>
                </c:pt>
                <c:pt idx="23756" formatCode="General">
                  <c:v>-0.160596986606971</c:v>
                </c:pt>
                <c:pt idx="23757" formatCode="General">
                  <c:v>-0.156712447133806</c:v>
                </c:pt>
                <c:pt idx="23758" formatCode="General">
                  <c:v>-0.15276698696221599</c:v>
                </c:pt>
                <c:pt idx="23759" formatCode="General">
                  <c:v>-0.14806771551405601</c:v>
                </c:pt>
                <c:pt idx="23760" formatCode="General">
                  <c:v>-0.14306793513221</c:v>
                </c:pt>
                <c:pt idx="23761" formatCode="General">
                  <c:v>-0.137744521183362</c:v>
                </c:pt>
                <c:pt idx="23762" formatCode="General">
                  <c:v>-0.13166997979467299</c:v>
                </c:pt>
                <c:pt idx="23763" formatCode="General">
                  <c:v>-0.12553353465929501</c:v>
                </c:pt>
                <c:pt idx="23764" formatCode="General">
                  <c:v>-0.119259860083043</c:v>
                </c:pt>
                <c:pt idx="23765" formatCode="General">
                  <c:v>-0.111674539873798</c:v>
                </c:pt>
                <c:pt idx="23766" formatCode="General">
                  <c:v>-0.10280777548561899</c:v>
                </c:pt>
                <c:pt idx="23767" formatCode="General">
                  <c:v>-9.2385765546280002E-2</c:v>
                </c:pt>
                <c:pt idx="23768" formatCode="General">
                  <c:v>-8.0429477453869497E-2</c:v>
                </c:pt>
                <c:pt idx="23769" formatCode="General">
                  <c:v>-6.6897789375125194E-2</c:v>
                </c:pt>
                <c:pt idx="23770" formatCode="General">
                  <c:v>-5.1814537603139803E-2</c:v>
                </c:pt>
                <c:pt idx="23771" formatCode="General">
                  <c:v>-3.6483197035387903E-2</c:v>
                </c:pt>
                <c:pt idx="23772" formatCode="General">
                  <c:v>-2.1409611024076802E-2</c:v>
                </c:pt>
                <c:pt idx="23773" formatCode="General">
                  <c:v>-5.5256942469595798E-3</c:v>
                </c:pt>
                <c:pt idx="23774" formatCode="General">
                  <c:v>1.15851798329927E-2</c:v>
                </c:pt>
                <c:pt idx="23775" formatCode="General">
                  <c:v>2.8350644812967198E-2</c:v>
                </c:pt>
                <c:pt idx="23776" formatCode="General">
                  <c:v>4.3080091436895201E-2</c:v>
                </c:pt>
                <c:pt idx="23777" formatCode="General">
                  <c:v>5.5756391838872203E-2</c:v>
                </c:pt>
                <c:pt idx="23778" formatCode="General">
                  <c:v>6.7878115989294899E-2</c:v>
                </c:pt>
                <c:pt idx="23779" formatCode="General">
                  <c:v>8.0690937948398697E-2</c:v>
                </c:pt>
                <c:pt idx="23780" formatCode="General">
                  <c:v>9.3746246895818702E-2</c:v>
                </c:pt>
                <c:pt idx="23781" formatCode="General">
                  <c:v>0.10636388263577599</c:v>
                </c:pt>
                <c:pt idx="23782" formatCode="General">
                  <c:v>0.11915342529869501</c:v>
                </c:pt>
                <c:pt idx="23783" formatCode="General">
                  <c:v>0.13180105463480199</c:v>
                </c:pt>
                <c:pt idx="23784" formatCode="General">
                  <c:v>0.14350941174174101</c:v>
                </c:pt>
                <c:pt idx="23785" formatCode="General">
                  <c:v>0.15538987821241201</c:v>
                </c:pt>
                <c:pt idx="23786" formatCode="General">
                  <c:v>0.16834828637177099</c:v>
                </c:pt>
                <c:pt idx="23787" formatCode="General">
                  <c:v>0.182477636803585</c:v>
                </c:pt>
                <c:pt idx="23788" formatCode="General">
                  <c:v>0.19739292452665599</c:v>
                </c:pt>
                <c:pt idx="23789" formatCode="General">
                  <c:v>0.212077739763256</c:v>
                </c:pt>
                <c:pt idx="23790" formatCode="General">
                  <c:v>0.22594943229759901</c:v>
                </c:pt>
                <c:pt idx="23791" formatCode="General">
                  <c:v>0.239295388097826</c:v>
                </c:pt>
                <c:pt idx="23792" formatCode="General">
                  <c:v>0.25246888383626498</c:v>
                </c:pt>
                <c:pt idx="23793" formatCode="General">
                  <c:v>0.26511284988690298</c:v>
                </c:pt>
                <c:pt idx="23794" formatCode="General">
                  <c:v>0.27692417673306002</c:v>
                </c:pt>
                <c:pt idx="23795" formatCode="General">
                  <c:v>0.28762968601321498</c:v>
                </c:pt>
                <c:pt idx="23796" formatCode="General">
                  <c:v>0.29682612704820599</c:v>
                </c:pt>
                <c:pt idx="23797" formatCode="General">
                  <c:v>0.304484767499831</c:v>
                </c:pt>
                <c:pt idx="23798" formatCode="General">
                  <c:v>0.31025913427881602</c:v>
                </c:pt>
                <c:pt idx="23799" formatCode="General">
                  <c:v>0.31383932254267899</c:v>
                </c:pt>
                <c:pt idx="23800" formatCode="General">
                  <c:v>0.316083999558048</c:v>
                </c:pt>
                <c:pt idx="23801" formatCode="General">
                  <c:v>0.31758148708943501</c:v>
                </c:pt>
                <c:pt idx="23802" formatCode="General">
                  <c:v>0.31792359197002201</c:v>
                </c:pt>
                <c:pt idx="23803" formatCode="General">
                  <c:v>0.31773188137606401</c:v>
                </c:pt>
                <c:pt idx="23804" formatCode="General">
                  <c:v>0.31793390039068098</c:v>
                </c:pt>
                <c:pt idx="23805" formatCode="General">
                  <c:v>0.31811063909245801</c:v>
                </c:pt>
                <c:pt idx="23806" formatCode="General">
                  <c:v>0.318099392088735</c:v>
                </c:pt>
                <c:pt idx="23807" formatCode="General">
                  <c:v>0.31860651794206002</c:v>
                </c:pt>
                <c:pt idx="23808" formatCode="General">
                  <c:v>0.32061380218994801</c:v>
                </c:pt>
                <c:pt idx="23809" formatCode="General">
                  <c:v>0.324574716044985</c:v>
                </c:pt>
                <c:pt idx="23810" formatCode="General">
                  <c:v>0.33048976154084603</c:v>
                </c:pt>
                <c:pt idx="23811" formatCode="General">
                  <c:v>0.337895349931012</c:v>
                </c:pt>
                <c:pt idx="23812" formatCode="General">
                  <c:v>0.346483394462894</c:v>
                </c:pt>
                <c:pt idx="23813" formatCode="General">
                  <c:v>0.35625863608111802</c:v>
                </c:pt>
                <c:pt idx="23814" formatCode="General">
                  <c:v>0.366712984407357</c:v>
                </c:pt>
                <c:pt idx="23815" formatCode="General">
                  <c:v>0.37740210682502701</c:v>
                </c:pt>
                <c:pt idx="23816" formatCode="General">
                  <c:v>0.38802864482433902</c:v>
                </c:pt>
                <c:pt idx="23817" formatCode="General">
                  <c:v>0.398278596756588</c:v>
                </c:pt>
                <c:pt idx="23818" formatCode="General">
                  <c:v>0.407894523082653</c:v>
                </c:pt>
                <c:pt idx="23819" formatCode="General">
                  <c:v>0.41623422843410202</c:v>
                </c:pt>
                <c:pt idx="23820" formatCode="General">
                  <c:v>0.42345569478691297</c:v>
                </c:pt>
                <c:pt idx="23821" formatCode="General">
                  <c:v>0.43020055051787798</c:v>
                </c:pt>
                <c:pt idx="23822" formatCode="General">
                  <c:v>0.43669094473419701</c:v>
                </c:pt>
                <c:pt idx="23823" formatCode="General">
                  <c:v>0.44320251186853499</c:v>
                </c:pt>
                <c:pt idx="23824" formatCode="General">
                  <c:v>0.44906122159793399</c:v>
                </c:pt>
                <c:pt idx="23825" formatCode="General">
                  <c:v>0.45368584914462601</c:v>
                </c:pt>
                <c:pt idx="23826" formatCode="General">
                  <c:v>0.45673359029585803</c:v>
                </c:pt>
                <c:pt idx="23827" formatCode="General">
                  <c:v>0.45799908586433402</c:v>
                </c:pt>
                <c:pt idx="23828" formatCode="General">
                  <c:v>0.45846251693492901</c:v>
                </c:pt>
                <c:pt idx="23829" formatCode="General">
                  <c:v>0.45898667904262902</c:v>
                </c:pt>
                <c:pt idx="23830" formatCode="General">
                  <c:v>0.45983771709191201</c:v>
                </c:pt>
                <c:pt idx="23831" formatCode="General">
                  <c:v>0.461255907292762</c:v>
                </c:pt>
                <c:pt idx="23832" formatCode="General">
                  <c:v>0.46318669550031599</c:v>
                </c:pt>
                <c:pt idx="23833" formatCode="General">
                  <c:v>0.464694021814612</c:v>
                </c:pt>
                <c:pt idx="23834" formatCode="General">
                  <c:v>0.46528507201353297</c:v>
                </c:pt>
                <c:pt idx="23835" formatCode="General">
                  <c:v>0.46528417147051199</c:v>
                </c:pt>
                <c:pt idx="23836" formatCode="General">
                  <c:v>0.46495616929970601</c:v>
                </c:pt>
                <c:pt idx="23837" formatCode="General">
                  <c:v>0.464569374250766</c:v>
                </c:pt>
                <c:pt idx="23838" formatCode="General">
                  <c:v>0.46430203600393799</c:v>
                </c:pt>
                <c:pt idx="23839" formatCode="General">
                  <c:v>0.46436558572289999</c:v>
                </c:pt>
                <c:pt idx="23840" formatCode="General">
                  <c:v>0.464971718636427</c:v>
                </c:pt>
                <c:pt idx="23841" formatCode="General">
                  <c:v>0.46630921710948697</c:v>
                </c:pt>
                <c:pt idx="23842" formatCode="General">
                  <c:v>0.46809759748615398</c:v>
                </c:pt>
                <c:pt idx="23843" formatCode="General">
                  <c:v>0.47040370858668401</c:v>
                </c:pt>
                <c:pt idx="23844" formatCode="General">
                  <c:v>0.47368821414604401</c:v>
                </c:pt>
                <c:pt idx="23845" formatCode="General">
                  <c:v>0.47652413674784899</c:v>
                </c:pt>
                <c:pt idx="23846" formatCode="General">
                  <c:v>0.47759816000673799</c:v>
                </c:pt>
                <c:pt idx="23847" formatCode="General">
                  <c:v>0.47753118429139602</c:v>
                </c:pt>
                <c:pt idx="23848" formatCode="General">
                  <c:v>0.47717469259919199</c:v>
                </c:pt>
                <c:pt idx="23849" formatCode="General">
                  <c:v>0.47740614992584601</c:v>
                </c:pt>
                <c:pt idx="23850" formatCode="General">
                  <c:v>0.47866461645062103</c:v>
                </c:pt>
                <c:pt idx="23851" formatCode="General">
                  <c:v>0.48113570167297098</c:v>
                </c:pt>
                <c:pt idx="23852" formatCode="General">
                  <c:v>0.48430688074341299</c:v>
                </c:pt>
                <c:pt idx="23853" formatCode="General">
                  <c:v>0.48718069538529502</c:v>
                </c:pt>
                <c:pt idx="23854" formatCode="General">
                  <c:v>0.490094552526948</c:v>
                </c:pt>
                <c:pt idx="23855" formatCode="General">
                  <c:v>0.49279120183185499</c:v>
                </c:pt>
                <c:pt idx="23856" formatCode="General">
                  <c:v>0.49378861401601798</c:v>
                </c:pt>
                <c:pt idx="23857" formatCode="General">
                  <c:v>0.49291131401014798</c:v>
                </c:pt>
                <c:pt idx="23858" formatCode="General">
                  <c:v>0.490494465389264</c:v>
                </c:pt>
                <c:pt idx="23859" formatCode="General">
                  <c:v>0.48720833710692002</c:v>
                </c:pt>
                <c:pt idx="23860" formatCode="General">
                  <c:v>0.48341395034850199</c:v>
                </c:pt>
                <c:pt idx="23861" formatCode="General">
                  <c:v>0.478301496204391</c:v>
                </c:pt>
                <c:pt idx="23862" formatCode="General">
                  <c:v>0.47162970228266599</c:v>
                </c:pt>
                <c:pt idx="23863" formatCode="General">
                  <c:v>0.462323456568141</c:v>
                </c:pt>
                <c:pt idx="23864" formatCode="General">
                  <c:v>0.44980801932313103</c:v>
                </c:pt>
                <c:pt idx="23865" formatCode="General">
                  <c:v>0.43558905386923402</c:v>
                </c:pt>
                <c:pt idx="23866" formatCode="General">
                  <c:v>0.42140680277939502</c:v>
                </c:pt>
                <c:pt idx="23867" formatCode="General">
                  <c:v>0.40895182758292897</c:v>
                </c:pt>
                <c:pt idx="23868" formatCode="General">
                  <c:v>0.39950217717997999</c:v>
                </c:pt>
                <c:pt idx="23869" formatCode="General">
                  <c:v>0.39265568244293397</c:v>
                </c:pt>
                <c:pt idx="23870" formatCode="General">
                  <c:v>0.38685641089063699</c:v>
                </c:pt>
                <c:pt idx="23871" formatCode="General">
                  <c:v>0.38167397238171802</c:v>
                </c:pt>
                <c:pt idx="23872" formatCode="General">
                  <c:v>0.37699298265677</c:v>
                </c:pt>
                <c:pt idx="23873" formatCode="General">
                  <c:v>0.37178995584725399</c:v>
                </c:pt>
                <c:pt idx="23874" formatCode="General">
                  <c:v>0.36523733296469901</c:v>
                </c:pt>
                <c:pt idx="23875" formatCode="General">
                  <c:v>0.35678025671615199</c:v>
                </c:pt>
                <c:pt idx="23876" formatCode="General">
                  <c:v>0.34705870489718399</c:v>
                </c:pt>
                <c:pt idx="23877" formatCode="General">
                  <c:v>0.33722305421479298</c:v>
                </c:pt>
                <c:pt idx="23878" formatCode="General">
                  <c:v>0.32774088959714798</c:v>
                </c:pt>
                <c:pt idx="23879" formatCode="General">
                  <c:v>0.31860932735300002</c:v>
                </c:pt>
                <c:pt idx="23880" formatCode="General">
                  <c:v>0.31029876217666602</c:v>
                </c:pt>
                <c:pt idx="23881" formatCode="General">
                  <c:v>0.30360951036855299</c:v>
                </c:pt>
                <c:pt idx="23882" formatCode="General">
                  <c:v>0.29846853750804497</c:v>
                </c:pt>
                <c:pt idx="23883" formatCode="General">
                  <c:v>0.29466741473527103</c:v>
                </c:pt>
                <c:pt idx="23884" formatCode="General">
                  <c:v>0.291698018989696</c:v>
                </c:pt>
                <c:pt idx="23885" formatCode="General">
                  <c:v>0.28931101236296902</c:v>
                </c:pt>
                <c:pt idx="23886" formatCode="General">
                  <c:v>0.28704042121325102</c:v>
                </c:pt>
                <c:pt idx="23887" formatCode="General">
                  <c:v>0.28440008475427597</c:v>
                </c:pt>
                <c:pt idx="23888" formatCode="General">
                  <c:v>0.28044853563434402</c:v>
                </c:pt>
                <c:pt idx="23889" formatCode="General">
                  <c:v>0.27429806305332599</c:v>
                </c:pt>
                <c:pt idx="23890" formatCode="General">
                  <c:v>0.266970776787743</c:v>
                </c:pt>
                <c:pt idx="23891" formatCode="General">
                  <c:v>0.25942923497518899</c:v>
                </c:pt>
                <c:pt idx="23892" formatCode="General">
                  <c:v>0.25170906340017801</c:v>
                </c:pt>
                <c:pt idx="23893" formatCode="General">
                  <c:v>0.243964958170927</c:v>
                </c:pt>
                <c:pt idx="23894" formatCode="General">
                  <c:v>0.236780425462644</c:v>
                </c:pt>
                <c:pt idx="23895" formatCode="General">
                  <c:v>0.23130574783532501</c:v>
                </c:pt>
                <c:pt idx="23896" formatCode="General">
                  <c:v>0.227719376327326</c:v>
                </c:pt>
                <c:pt idx="23897" formatCode="General">
                  <c:v>0.22514053836146</c:v>
                </c:pt>
                <c:pt idx="23898" formatCode="General">
                  <c:v>0.221715566764904</c:v>
                </c:pt>
                <c:pt idx="23899" formatCode="General">
                  <c:v>0.21647576479776701</c:v>
                </c:pt>
                <c:pt idx="23900" formatCode="General">
                  <c:v>0.21087127577751999</c:v>
                </c:pt>
                <c:pt idx="23901" formatCode="General">
                  <c:v>0.205333892743741</c:v>
                </c:pt>
                <c:pt idx="23902" formatCode="General">
                  <c:v>0.19871712026466601</c:v>
                </c:pt>
                <c:pt idx="23903" formatCode="General">
                  <c:v>0.190172146855275</c:v>
                </c:pt>
                <c:pt idx="23904" formatCode="General">
                  <c:v>0.17857667896332299</c:v>
                </c:pt>
                <c:pt idx="23905" formatCode="General">
                  <c:v>0.16308719961052501</c:v>
                </c:pt>
                <c:pt idx="23906" formatCode="General">
                  <c:v>0.14371093943172</c:v>
                </c:pt>
                <c:pt idx="23907" formatCode="General">
                  <c:v>0.121200432295039</c:v>
                </c:pt>
                <c:pt idx="23908" formatCode="General">
                  <c:v>9.7817326761839601E-2</c:v>
                </c:pt>
                <c:pt idx="23909" formatCode="General">
                  <c:v>7.5554377232703501E-2</c:v>
                </c:pt>
                <c:pt idx="23910" formatCode="General">
                  <c:v>5.5530470741035703E-2</c:v>
                </c:pt>
                <c:pt idx="23911" formatCode="General">
                  <c:v>3.7867534725981498E-2</c:v>
                </c:pt>
                <c:pt idx="23912" formatCode="General">
                  <c:v>2.15166188947719E-2</c:v>
                </c:pt>
                <c:pt idx="23913" formatCode="General">
                  <c:v>5.3489600135825498E-3</c:v>
                </c:pt>
                <c:pt idx="23914" formatCode="General">
                  <c:v>-1.06806546604758E-2</c:v>
                </c:pt>
                <c:pt idx="23915" formatCode="General">
                  <c:v>-2.6580871726862899E-2</c:v>
                </c:pt>
                <c:pt idx="23916" formatCode="General">
                  <c:v>-4.2231066308678199E-2</c:v>
                </c:pt>
                <c:pt idx="23917" formatCode="General">
                  <c:v>-5.7362300695782603E-2</c:v>
                </c:pt>
                <c:pt idx="23918" formatCode="General">
                  <c:v>-7.1622390760239296E-2</c:v>
                </c:pt>
                <c:pt idx="23919" formatCode="General">
                  <c:v>-8.3454631977766203E-2</c:v>
                </c:pt>
                <c:pt idx="23920" formatCode="General">
                  <c:v>-9.3121427361155099E-2</c:v>
                </c:pt>
                <c:pt idx="23921" formatCode="General">
                  <c:v>-0.102018910260972</c:v>
                </c:pt>
                <c:pt idx="23922" formatCode="General">
                  <c:v>-0.11001625350516001</c:v>
                </c:pt>
                <c:pt idx="23923" formatCode="General">
                  <c:v>-0.11676120674766501</c:v>
                </c:pt>
                <c:pt idx="23924" formatCode="General">
                  <c:v>-0.122188276783146</c:v>
                </c:pt>
              </c:numCache>
            </c:numRef>
          </c:yVal>
          <c:smooth val="1"/>
        </c:ser>
        <c:ser>
          <c:idx val="0"/>
          <c:order val="3"/>
          <c:tx>
            <c:strRef>
              <c:f>stop_low_freq!$P$1</c:f>
              <c:strCache>
                <c:ptCount val="1"/>
                <c:pt idx="0">
                  <c:v>Stop UB: 0.25</c:v>
                </c:pt>
              </c:strCache>
            </c:strRef>
          </c:tx>
          <c:marker>
            <c:symbol val="none"/>
          </c:marker>
          <c:xVal>
            <c:numRef>
              <c:f>stop_low_freq!$P$4:$P$23985</c:f>
              <c:numCache>
                <c:formatCode>General</c:formatCode>
                <c:ptCount val="23982"/>
                <c:pt idx="0">
                  <c:v>0</c:v>
                </c:pt>
                <c:pt idx="1">
                  <c:v>1.37657617972579E-3</c:v>
                </c:pt>
                <c:pt idx="2">
                  <c:v>2.7531523594515701E-3</c:v>
                </c:pt>
                <c:pt idx="3">
                  <c:v>4.1297285391773599E-3</c:v>
                </c:pt>
                <c:pt idx="4">
                  <c:v>5.5063047189031497E-3</c:v>
                </c:pt>
                <c:pt idx="5">
                  <c:v>6.88288089862893E-3</c:v>
                </c:pt>
                <c:pt idx="6">
                  <c:v>8.2594570783547198E-3</c:v>
                </c:pt>
                <c:pt idx="7">
                  <c:v>9.6360332580805001E-3</c:v>
                </c:pt>
                <c:pt idx="8">
                  <c:v>1.1012609437806299E-2</c:v>
                </c:pt>
                <c:pt idx="9">
                  <c:v>1.2389185617532101E-2</c:v>
                </c:pt>
                <c:pt idx="10">
                  <c:v>1.37657617972579E-2</c:v>
                </c:pt>
                <c:pt idx="11">
                  <c:v>1.51423379769836E-2</c:v>
                </c:pt>
                <c:pt idx="12">
                  <c:v>1.6518914156709402E-2</c:v>
                </c:pt>
                <c:pt idx="13">
                  <c:v>1.7895490336435199E-2</c:v>
                </c:pt>
                <c:pt idx="14">
                  <c:v>1.9272066516161E-2</c:v>
                </c:pt>
                <c:pt idx="15">
                  <c:v>2.0648642695886801E-2</c:v>
                </c:pt>
                <c:pt idx="16">
                  <c:v>2.2025218875612599E-2</c:v>
                </c:pt>
                <c:pt idx="17">
                  <c:v>2.34017950553384E-2</c:v>
                </c:pt>
                <c:pt idx="18">
                  <c:v>2.4778371235064201E-2</c:v>
                </c:pt>
                <c:pt idx="19">
                  <c:v>2.6154947414789902E-2</c:v>
                </c:pt>
                <c:pt idx="20">
                  <c:v>2.7531523594515699E-2</c:v>
                </c:pt>
                <c:pt idx="21">
                  <c:v>2.89080997742415E-2</c:v>
                </c:pt>
                <c:pt idx="22">
                  <c:v>3.0284675953967301E-2</c:v>
                </c:pt>
                <c:pt idx="23">
                  <c:v>3.1661252133693099E-2</c:v>
                </c:pt>
                <c:pt idx="24">
                  <c:v>3.30378283134189E-2</c:v>
                </c:pt>
                <c:pt idx="25">
                  <c:v>3.4414404493144701E-2</c:v>
                </c:pt>
                <c:pt idx="26">
                  <c:v>3.5790980672870398E-2</c:v>
                </c:pt>
                <c:pt idx="27">
                  <c:v>3.7167556852596199E-2</c:v>
                </c:pt>
                <c:pt idx="28">
                  <c:v>3.8544133032322E-2</c:v>
                </c:pt>
                <c:pt idx="29">
                  <c:v>3.9920709212047802E-2</c:v>
                </c:pt>
                <c:pt idx="30">
                  <c:v>4.1297285391773603E-2</c:v>
                </c:pt>
                <c:pt idx="31">
                  <c:v>4.2673861571499397E-2</c:v>
                </c:pt>
                <c:pt idx="32">
                  <c:v>4.4050437751225198E-2</c:v>
                </c:pt>
                <c:pt idx="33">
                  <c:v>4.5427013930950999E-2</c:v>
                </c:pt>
                <c:pt idx="34">
                  <c:v>4.6803590110676703E-2</c:v>
                </c:pt>
                <c:pt idx="35">
                  <c:v>4.8180166290402497E-2</c:v>
                </c:pt>
                <c:pt idx="36">
                  <c:v>4.9556742470128298E-2</c:v>
                </c:pt>
                <c:pt idx="37">
                  <c:v>5.0933318649854099E-2</c:v>
                </c:pt>
                <c:pt idx="38">
                  <c:v>5.23098948295799E-2</c:v>
                </c:pt>
                <c:pt idx="39">
                  <c:v>5.3686471009305702E-2</c:v>
                </c:pt>
                <c:pt idx="40">
                  <c:v>5.5063047189031503E-2</c:v>
                </c:pt>
                <c:pt idx="41">
                  <c:v>5.64396233687572E-2</c:v>
                </c:pt>
                <c:pt idx="42">
                  <c:v>5.7816199548483001E-2</c:v>
                </c:pt>
                <c:pt idx="43">
                  <c:v>5.9192775728208802E-2</c:v>
                </c:pt>
                <c:pt idx="44">
                  <c:v>6.0569351907934603E-2</c:v>
                </c:pt>
                <c:pt idx="45">
                  <c:v>6.1945928087660397E-2</c:v>
                </c:pt>
                <c:pt idx="46">
                  <c:v>6.3322504267386198E-2</c:v>
                </c:pt>
                <c:pt idx="47">
                  <c:v>6.4699080447112006E-2</c:v>
                </c:pt>
                <c:pt idx="48">
                  <c:v>6.6075656626837703E-2</c:v>
                </c:pt>
                <c:pt idx="49">
                  <c:v>6.7452232806563497E-2</c:v>
                </c:pt>
                <c:pt idx="50">
                  <c:v>6.8828808986289305E-2</c:v>
                </c:pt>
                <c:pt idx="51">
                  <c:v>7.02053851660151E-2</c:v>
                </c:pt>
                <c:pt idx="52">
                  <c:v>7.1581961345740894E-2</c:v>
                </c:pt>
                <c:pt idx="53">
                  <c:v>7.2958537525466702E-2</c:v>
                </c:pt>
                <c:pt idx="54">
                  <c:v>7.4335113705192496E-2</c:v>
                </c:pt>
                <c:pt idx="55">
                  <c:v>7.5711689884918207E-2</c:v>
                </c:pt>
                <c:pt idx="56">
                  <c:v>7.7088266064644001E-2</c:v>
                </c:pt>
                <c:pt idx="57">
                  <c:v>7.8464842244369795E-2</c:v>
                </c:pt>
                <c:pt idx="58">
                  <c:v>7.9841418424095603E-2</c:v>
                </c:pt>
                <c:pt idx="59">
                  <c:v>8.1217994603821397E-2</c:v>
                </c:pt>
                <c:pt idx="60">
                  <c:v>8.2594570783547205E-2</c:v>
                </c:pt>
                <c:pt idx="61">
                  <c:v>8.3971146963273E-2</c:v>
                </c:pt>
                <c:pt idx="62">
                  <c:v>8.5347723142998794E-2</c:v>
                </c:pt>
                <c:pt idx="63">
                  <c:v>8.6724299322724602E-2</c:v>
                </c:pt>
                <c:pt idx="64">
                  <c:v>8.8100875502450299E-2</c:v>
                </c:pt>
                <c:pt idx="65">
                  <c:v>8.9477451682176107E-2</c:v>
                </c:pt>
                <c:pt idx="66">
                  <c:v>9.0854027861901901E-2</c:v>
                </c:pt>
                <c:pt idx="67">
                  <c:v>9.2230604041627695E-2</c:v>
                </c:pt>
                <c:pt idx="68">
                  <c:v>9.3607180221353503E-2</c:v>
                </c:pt>
                <c:pt idx="69">
                  <c:v>9.4983756401079297E-2</c:v>
                </c:pt>
                <c:pt idx="70">
                  <c:v>9.6360332580804994E-2</c:v>
                </c:pt>
                <c:pt idx="71">
                  <c:v>9.7736908760530802E-2</c:v>
                </c:pt>
                <c:pt idx="72">
                  <c:v>9.9113484940256597E-2</c:v>
                </c:pt>
                <c:pt idx="73">
                  <c:v>0.100490061119982</c:v>
                </c:pt>
                <c:pt idx="74">
                  <c:v>0.101866637299708</c:v>
                </c:pt>
                <c:pt idx="75">
                  <c:v>0.10324321347943401</c:v>
                </c:pt>
                <c:pt idx="76">
                  <c:v>0.10461978965916</c:v>
                </c:pt>
                <c:pt idx="77">
                  <c:v>0.105996365838886</c:v>
                </c:pt>
                <c:pt idx="78">
                  <c:v>0.107372942018611</c:v>
                </c:pt>
                <c:pt idx="79">
                  <c:v>0.108749518198337</c:v>
                </c:pt>
                <c:pt idx="80">
                  <c:v>0.11012609437806301</c:v>
                </c:pt>
                <c:pt idx="81">
                  <c:v>0.11150267055778899</c:v>
                </c:pt>
                <c:pt idx="82">
                  <c:v>0.112879246737514</c:v>
                </c:pt>
                <c:pt idx="83">
                  <c:v>0.11425582291724</c:v>
                </c:pt>
                <c:pt idx="84">
                  <c:v>0.115632399096966</c:v>
                </c:pt>
                <c:pt idx="85">
                  <c:v>0.117008975276692</c:v>
                </c:pt>
                <c:pt idx="86">
                  <c:v>0.11838555145641801</c:v>
                </c:pt>
                <c:pt idx="87">
                  <c:v>0.119762127636143</c:v>
                </c:pt>
                <c:pt idx="88">
                  <c:v>0.121138703815869</c:v>
                </c:pt>
                <c:pt idx="89">
                  <c:v>0.122515279995595</c:v>
                </c:pt>
                <c:pt idx="90">
                  <c:v>0.123891856175321</c:v>
                </c:pt>
                <c:pt idx="91">
                  <c:v>0.125268432355047</c:v>
                </c:pt>
                <c:pt idx="92">
                  <c:v>0.12664500853477201</c:v>
                </c:pt>
                <c:pt idx="93">
                  <c:v>0.12802158471449801</c:v>
                </c:pt>
                <c:pt idx="94">
                  <c:v>0.12939816089422401</c:v>
                </c:pt>
                <c:pt idx="95">
                  <c:v>0.13077473707394999</c:v>
                </c:pt>
                <c:pt idx="96">
                  <c:v>0.13215131325367599</c:v>
                </c:pt>
                <c:pt idx="97">
                  <c:v>0.13352788943340099</c:v>
                </c:pt>
                <c:pt idx="98">
                  <c:v>0.13490446561312699</c:v>
                </c:pt>
                <c:pt idx="99">
                  <c:v>0.136281041792853</c:v>
                </c:pt>
                <c:pt idx="100">
                  <c:v>0.137657617972579</c:v>
                </c:pt>
                <c:pt idx="101">
                  <c:v>0.139034194152304</c:v>
                </c:pt>
                <c:pt idx="102">
                  <c:v>0.14041077033203</c:v>
                </c:pt>
                <c:pt idx="103">
                  <c:v>0.14178734651175601</c:v>
                </c:pt>
                <c:pt idx="104">
                  <c:v>0.14316392269148201</c:v>
                </c:pt>
                <c:pt idx="105">
                  <c:v>0.14454049887120801</c:v>
                </c:pt>
                <c:pt idx="106">
                  <c:v>0.14591707505093299</c:v>
                </c:pt>
                <c:pt idx="107">
                  <c:v>0.14729365123065899</c:v>
                </c:pt>
                <c:pt idx="108">
                  <c:v>0.14867022741038499</c:v>
                </c:pt>
                <c:pt idx="109">
                  <c:v>0.15004680359011099</c:v>
                </c:pt>
                <c:pt idx="110">
                  <c:v>0.151423379769836</c:v>
                </c:pt>
                <c:pt idx="111">
                  <c:v>0.152799955949562</c:v>
                </c:pt>
                <c:pt idx="112">
                  <c:v>0.154176532129288</c:v>
                </c:pt>
                <c:pt idx="113">
                  <c:v>0.155553108309014</c:v>
                </c:pt>
                <c:pt idx="114">
                  <c:v>0.15692968448874001</c:v>
                </c:pt>
                <c:pt idx="115">
                  <c:v>0.15830626066846501</c:v>
                </c:pt>
                <c:pt idx="116">
                  <c:v>0.15968283684819101</c:v>
                </c:pt>
                <c:pt idx="117">
                  <c:v>0.16105941302791699</c:v>
                </c:pt>
                <c:pt idx="118">
                  <c:v>0.16243598920764299</c:v>
                </c:pt>
                <c:pt idx="119">
                  <c:v>0.16381256538736899</c:v>
                </c:pt>
                <c:pt idx="120">
                  <c:v>0.16518914156709399</c:v>
                </c:pt>
                <c:pt idx="121">
                  <c:v>0.16656571774682</c:v>
                </c:pt>
                <c:pt idx="122">
                  <c:v>0.167942293926546</c:v>
                </c:pt>
                <c:pt idx="123">
                  <c:v>0.169318870106272</c:v>
                </c:pt>
                <c:pt idx="124">
                  <c:v>0.170695446285998</c:v>
                </c:pt>
                <c:pt idx="125">
                  <c:v>0.17207202246572301</c:v>
                </c:pt>
                <c:pt idx="126">
                  <c:v>0.17344859864544901</c:v>
                </c:pt>
                <c:pt idx="127">
                  <c:v>0.17482517482517501</c:v>
                </c:pt>
                <c:pt idx="128">
                  <c:v>0.17620175100490101</c:v>
                </c:pt>
                <c:pt idx="129">
                  <c:v>0.17757832718462599</c:v>
                </c:pt>
                <c:pt idx="130">
                  <c:v>0.17895490336435199</c:v>
                </c:pt>
                <c:pt idx="131">
                  <c:v>0.18033147954407799</c:v>
                </c:pt>
                <c:pt idx="132">
                  <c:v>0.181708055723804</c:v>
                </c:pt>
                <c:pt idx="133">
                  <c:v>0.18308463190353</c:v>
                </c:pt>
                <c:pt idx="134">
                  <c:v>0.184461208083255</c:v>
                </c:pt>
                <c:pt idx="135">
                  <c:v>0.185837784262981</c:v>
                </c:pt>
                <c:pt idx="136">
                  <c:v>0.18721436044270701</c:v>
                </c:pt>
                <c:pt idx="137">
                  <c:v>0.18859093662243301</c:v>
                </c:pt>
                <c:pt idx="138">
                  <c:v>0.18996751280215901</c:v>
                </c:pt>
                <c:pt idx="139">
                  <c:v>0.19134408898188399</c:v>
                </c:pt>
                <c:pt idx="140">
                  <c:v>0.19272066516160999</c:v>
                </c:pt>
                <c:pt idx="141">
                  <c:v>0.19409724134133599</c:v>
                </c:pt>
                <c:pt idx="142">
                  <c:v>0.19547381752106199</c:v>
                </c:pt>
                <c:pt idx="143">
                  <c:v>0.196850393700787</c:v>
                </c:pt>
                <c:pt idx="144">
                  <c:v>0.198226969880513</c:v>
                </c:pt>
                <c:pt idx="145">
                  <c:v>0.199603546060239</c:v>
                </c:pt>
                <c:pt idx="146">
                  <c:v>0.200980122239965</c:v>
                </c:pt>
                <c:pt idx="147">
                  <c:v>0.20235669841969101</c:v>
                </c:pt>
                <c:pt idx="148">
                  <c:v>0.20373327459941601</c:v>
                </c:pt>
                <c:pt idx="149">
                  <c:v>0.20510985077914201</c:v>
                </c:pt>
                <c:pt idx="150">
                  <c:v>0.20648642695886801</c:v>
                </c:pt>
                <c:pt idx="151">
                  <c:v>0.20786300313859399</c:v>
                </c:pt>
                <c:pt idx="152">
                  <c:v>0.20923957931831999</c:v>
                </c:pt>
                <c:pt idx="153">
                  <c:v>0.21061615549804499</c:v>
                </c:pt>
                <c:pt idx="154">
                  <c:v>0.211992731677771</c:v>
                </c:pt>
                <c:pt idx="155">
                  <c:v>0.213369307857497</c:v>
                </c:pt>
                <c:pt idx="156">
                  <c:v>0.214745884037223</c:v>
                </c:pt>
                <c:pt idx="157">
                  <c:v>0.216122460216948</c:v>
                </c:pt>
                <c:pt idx="158">
                  <c:v>0.21749903639667401</c:v>
                </c:pt>
                <c:pt idx="159">
                  <c:v>0.21887561257640001</c:v>
                </c:pt>
                <c:pt idx="160">
                  <c:v>0.22025218875612601</c:v>
                </c:pt>
                <c:pt idx="161">
                  <c:v>0.22162876493585201</c:v>
                </c:pt>
                <c:pt idx="162">
                  <c:v>0.22300534111557699</c:v>
                </c:pt>
                <c:pt idx="163">
                  <c:v>0.22438191729530299</c:v>
                </c:pt>
                <c:pt idx="164">
                  <c:v>0.22575849347502899</c:v>
                </c:pt>
                <c:pt idx="165">
                  <c:v>0.227135069654755</c:v>
                </c:pt>
                <c:pt idx="166">
                  <c:v>0.228511645834481</c:v>
                </c:pt>
                <c:pt idx="167">
                  <c:v>0.229888222014206</c:v>
                </c:pt>
                <c:pt idx="168">
                  <c:v>0.231264798193932</c:v>
                </c:pt>
                <c:pt idx="169">
                  <c:v>0.23264137437365801</c:v>
                </c:pt>
                <c:pt idx="170">
                  <c:v>0.23401795055338401</c:v>
                </c:pt>
                <c:pt idx="171">
                  <c:v>0.23539452673310901</c:v>
                </c:pt>
                <c:pt idx="172">
                  <c:v>0.23677110291283501</c:v>
                </c:pt>
                <c:pt idx="173">
                  <c:v>0.23814767909256099</c:v>
                </c:pt>
                <c:pt idx="174">
                  <c:v>0.23952425527228699</c:v>
                </c:pt>
                <c:pt idx="175">
                  <c:v>0.24090083145201299</c:v>
                </c:pt>
                <c:pt idx="176">
                  <c:v>0.242277407631738</c:v>
                </c:pt>
                <c:pt idx="177">
                  <c:v>0.243653983811464</c:v>
                </c:pt>
                <c:pt idx="178">
                  <c:v>0.24503055999119</c:v>
                </c:pt>
                <c:pt idx="179">
                  <c:v>0.246407136170916</c:v>
                </c:pt>
                <c:pt idx="180">
                  <c:v>0.247783712350642</c:v>
                </c:pt>
                <c:pt idx="181">
                  <c:v>0.24916028853036701</c:v>
                </c:pt>
                <c:pt idx="182">
                  <c:v>0.25053686471009301</c:v>
                </c:pt>
                <c:pt idx="183">
                  <c:v>0.25191344088981898</c:v>
                </c:pt>
                <c:pt idx="184">
                  <c:v>0.25329001706954501</c:v>
                </c:pt>
                <c:pt idx="185">
                  <c:v>0.25466659324926999</c:v>
                </c:pt>
                <c:pt idx="186">
                  <c:v>0.25604316942899602</c:v>
                </c:pt>
                <c:pt idx="187">
                  <c:v>0.25741974560872199</c:v>
                </c:pt>
                <c:pt idx="188">
                  <c:v>0.25879632178844802</c:v>
                </c:pt>
                <c:pt idx="189">
                  <c:v>0.260172897968174</c:v>
                </c:pt>
                <c:pt idx="190">
                  <c:v>0.26154947414789897</c:v>
                </c:pt>
                <c:pt idx="191">
                  <c:v>0.262926050327625</c:v>
                </c:pt>
                <c:pt idx="192">
                  <c:v>0.26430262650735098</c:v>
                </c:pt>
                <c:pt idx="193">
                  <c:v>0.26567920268707701</c:v>
                </c:pt>
                <c:pt idx="194">
                  <c:v>0.26705577886680298</c:v>
                </c:pt>
                <c:pt idx="195">
                  <c:v>0.26843235504652802</c:v>
                </c:pt>
                <c:pt idx="196">
                  <c:v>0.26980893122625399</c:v>
                </c:pt>
                <c:pt idx="197">
                  <c:v>0.27118550740598002</c:v>
                </c:pt>
                <c:pt idx="198">
                  <c:v>0.27256208358570599</c:v>
                </c:pt>
                <c:pt idx="199">
                  <c:v>0.27393865976543103</c:v>
                </c:pt>
                <c:pt idx="200">
                  <c:v>0.275315235945157</c:v>
                </c:pt>
                <c:pt idx="201">
                  <c:v>0.27669181212488297</c:v>
                </c:pt>
                <c:pt idx="202">
                  <c:v>0.278068388304609</c:v>
                </c:pt>
                <c:pt idx="203">
                  <c:v>0.27944496448433498</c:v>
                </c:pt>
                <c:pt idx="204">
                  <c:v>0.28082154066406001</c:v>
                </c:pt>
                <c:pt idx="205">
                  <c:v>0.28219811684378598</c:v>
                </c:pt>
                <c:pt idx="206">
                  <c:v>0.28357469302351201</c:v>
                </c:pt>
                <c:pt idx="207">
                  <c:v>0.28495126920323799</c:v>
                </c:pt>
                <c:pt idx="208">
                  <c:v>0.28632784538296402</c:v>
                </c:pt>
                <c:pt idx="209">
                  <c:v>0.28770442156268899</c:v>
                </c:pt>
                <c:pt idx="210">
                  <c:v>0.28908099774241502</c:v>
                </c:pt>
                <c:pt idx="211">
                  <c:v>0.290457573922141</c:v>
                </c:pt>
                <c:pt idx="212">
                  <c:v>0.29183415010186697</c:v>
                </c:pt>
                <c:pt idx="213">
                  <c:v>0.293210726281592</c:v>
                </c:pt>
                <c:pt idx="214">
                  <c:v>0.29458730246131798</c:v>
                </c:pt>
                <c:pt idx="215">
                  <c:v>0.29596387864104401</c:v>
                </c:pt>
                <c:pt idx="216">
                  <c:v>0.29734045482076998</c:v>
                </c:pt>
                <c:pt idx="217">
                  <c:v>0.29871703100049601</c:v>
                </c:pt>
                <c:pt idx="218">
                  <c:v>0.30009360718022099</c:v>
                </c:pt>
                <c:pt idx="219">
                  <c:v>0.30147018335994702</c:v>
                </c:pt>
                <c:pt idx="220">
                  <c:v>0.30284675953967299</c:v>
                </c:pt>
                <c:pt idx="221">
                  <c:v>0.30422333571939902</c:v>
                </c:pt>
                <c:pt idx="222">
                  <c:v>0.305599911899125</c:v>
                </c:pt>
                <c:pt idx="223">
                  <c:v>0.30697648807884997</c:v>
                </c:pt>
                <c:pt idx="224">
                  <c:v>0.308353064258576</c:v>
                </c:pt>
                <c:pt idx="225">
                  <c:v>0.30972964043830198</c:v>
                </c:pt>
                <c:pt idx="226">
                  <c:v>0.31110621661802801</c:v>
                </c:pt>
                <c:pt idx="227">
                  <c:v>0.31248279279775398</c:v>
                </c:pt>
                <c:pt idx="228">
                  <c:v>0.31385936897747901</c:v>
                </c:pt>
                <c:pt idx="229">
                  <c:v>0.31523594515720499</c:v>
                </c:pt>
                <c:pt idx="230">
                  <c:v>0.31661252133693102</c:v>
                </c:pt>
                <c:pt idx="231">
                  <c:v>0.31798909751665699</c:v>
                </c:pt>
                <c:pt idx="232">
                  <c:v>0.31936567369638202</c:v>
                </c:pt>
                <c:pt idx="233">
                  <c:v>0.320742249876108</c:v>
                </c:pt>
                <c:pt idx="234">
                  <c:v>0.32211882605583397</c:v>
                </c:pt>
                <c:pt idx="235">
                  <c:v>0.32349540223556</c:v>
                </c:pt>
                <c:pt idx="236">
                  <c:v>0.32487197841528598</c:v>
                </c:pt>
                <c:pt idx="237">
                  <c:v>0.32624855459501101</c:v>
                </c:pt>
                <c:pt idx="238">
                  <c:v>0.32762513077473698</c:v>
                </c:pt>
                <c:pt idx="239">
                  <c:v>0.32900170695446301</c:v>
                </c:pt>
                <c:pt idx="240">
                  <c:v>0.33037828313418899</c:v>
                </c:pt>
                <c:pt idx="241">
                  <c:v>0.33175485931391502</c:v>
                </c:pt>
                <c:pt idx="242">
                  <c:v>0.33313143549363999</c:v>
                </c:pt>
                <c:pt idx="243">
                  <c:v>0.33450801167336602</c:v>
                </c:pt>
                <c:pt idx="244">
                  <c:v>0.335884587853092</c:v>
                </c:pt>
                <c:pt idx="245">
                  <c:v>0.33726116403281797</c:v>
                </c:pt>
                <c:pt idx="246">
                  <c:v>0.338637740212543</c:v>
                </c:pt>
                <c:pt idx="247">
                  <c:v>0.34001431639226898</c:v>
                </c:pt>
                <c:pt idx="248">
                  <c:v>0.34139089257199501</c:v>
                </c:pt>
                <c:pt idx="249">
                  <c:v>0.34276746875172098</c:v>
                </c:pt>
                <c:pt idx="250">
                  <c:v>0.34414404493144701</c:v>
                </c:pt>
                <c:pt idx="251">
                  <c:v>0.34552062111117199</c:v>
                </c:pt>
                <c:pt idx="252">
                  <c:v>0.34689719729089802</c:v>
                </c:pt>
                <c:pt idx="253">
                  <c:v>0.34827377347062399</c:v>
                </c:pt>
                <c:pt idx="254">
                  <c:v>0.34965034965035002</c:v>
                </c:pt>
                <c:pt idx="255">
                  <c:v>0.351026925830076</c:v>
                </c:pt>
                <c:pt idx="256">
                  <c:v>0.35240350200980097</c:v>
                </c:pt>
                <c:pt idx="257">
                  <c:v>0.353780078189527</c:v>
                </c:pt>
                <c:pt idx="258">
                  <c:v>0.35515665436925298</c:v>
                </c:pt>
                <c:pt idx="259">
                  <c:v>0.35653323054897901</c:v>
                </c:pt>
                <c:pt idx="260">
                  <c:v>0.35790980672870398</c:v>
                </c:pt>
                <c:pt idx="261">
                  <c:v>0.35928638290843001</c:v>
                </c:pt>
                <c:pt idx="262">
                  <c:v>0.36066295908815599</c:v>
                </c:pt>
                <c:pt idx="263">
                  <c:v>0.36203953526788202</c:v>
                </c:pt>
                <c:pt idx="264">
                  <c:v>0.36341611144760799</c:v>
                </c:pt>
                <c:pt idx="265">
                  <c:v>0.36479268762733302</c:v>
                </c:pt>
                <c:pt idx="266">
                  <c:v>0.366169263807059</c:v>
                </c:pt>
                <c:pt idx="267">
                  <c:v>0.36754583998678497</c:v>
                </c:pt>
                <c:pt idx="268">
                  <c:v>0.368922416166511</c:v>
                </c:pt>
                <c:pt idx="269">
                  <c:v>0.37029899234623698</c:v>
                </c:pt>
                <c:pt idx="270">
                  <c:v>0.37167556852596201</c:v>
                </c:pt>
                <c:pt idx="271">
                  <c:v>0.37305214470568798</c:v>
                </c:pt>
                <c:pt idx="272">
                  <c:v>0.37442872088541401</c:v>
                </c:pt>
                <c:pt idx="273">
                  <c:v>0.37580529706513999</c:v>
                </c:pt>
                <c:pt idx="274">
                  <c:v>0.37718187324486502</c:v>
                </c:pt>
                <c:pt idx="275">
                  <c:v>0.37855844942459099</c:v>
                </c:pt>
                <c:pt idx="276">
                  <c:v>0.37993502560431702</c:v>
                </c:pt>
                <c:pt idx="277">
                  <c:v>0.381311601784043</c:v>
                </c:pt>
                <c:pt idx="278">
                  <c:v>0.38268817796376903</c:v>
                </c:pt>
                <c:pt idx="279">
                  <c:v>0.384064754143494</c:v>
                </c:pt>
                <c:pt idx="280">
                  <c:v>0.38544133032321998</c:v>
                </c:pt>
                <c:pt idx="281">
                  <c:v>0.38681790650294601</c:v>
                </c:pt>
                <c:pt idx="282">
                  <c:v>0.38819448268267198</c:v>
                </c:pt>
                <c:pt idx="283">
                  <c:v>0.38957105886239801</c:v>
                </c:pt>
                <c:pt idx="284">
                  <c:v>0.39094763504212299</c:v>
                </c:pt>
                <c:pt idx="285">
                  <c:v>0.39232421122184902</c:v>
                </c:pt>
                <c:pt idx="286">
                  <c:v>0.39370078740157499</c:v>
                </c:pt>
                <c:pt idx="287">
                  <c:v>0.39507736358130102</c:v>
                </c:pt>
                <c:pt idx="288">
                  <c:v>0.396453939761026</c:v>
                </c:pt>
                <c:pt idx="289">
                  <c:v>0.39783051594075203</c:v>
                </c:pt>
                <c:pt idx="290">
                  <c:v>0.399207092120478</c:v>
                </c:pt>
                <c:pt idx="291">
                  <c:v>0.40058366830020398</c:v>
                </c:pt>
                <c:pt idx="292">
                  <c:v>0.40196024447993001</c:v>
                </c:pt>
                <c:pt idx="293">
                  <c:v>0.40333682065965498</c:v>
                </c:pt>
                <c:pt idx="294">
                  <c:v>0.40471339683938101</c:v>
                </c:pt>
                <c:pt idx="295">
                  <c:v>0.40608997301910699</c:v>
                </c:pt>
                <c:pt idx="296">
                  <c:v>0.40746654919883302</c:v>
                </c:pt>
                <c:pt idx="297">
                  <c:v>0.40884312537855899</c:v>
                </c:pt>
                <c:pt idx="298">
                  <c:v>0.41021970155828402</c:v>
                </c:pt>
                <c:pt idx="299">
                  <c:v>0.41159627773801</c:v>
                </c:pt>
                <c:pt idx="300">
                  <c:v>0.41297285391773603</c:v>
                </c:pt>
                <c:pt idx="301">
                  <c:v>0.414349430097462</c:v>
                </c:pt>
                <c:pt idx="302">
                  <c:v>0.41572600627718798</c:v>
                </c:pt>
                <c:pt idx="303">
                  <c:v>0.41710258245691301</c:v>
                </c:pt>
                <c:pt idx="304">
                  <c:v>0.41847915863663898</c:v>
                </c:pt>
                <c:pt idx="305">
                  <c:v>0.41985573481636501</c:v>
                </c:pt>
                <c:pt idx="306">
                  <c:v>0.42123231099609099</c:v>
                </c:pt>
                <c:pt idx="307">
                  <c:v>0.42260888717581602</c:v>
                </c:pt>
                <c:pt idx="308">
                  <c:v>0.42398546335554199</c:v>
                </c:pt>
                <c:pt idx="309">
                  <c:v>0.42536203953526802</c:v>
                </c:pt>
                <c:pt idx="310">
                  <c:v>0.426738615714994</c:v>
                </c:pt>
                <c:pt idx="311">
                  <c:v>0.42811519189472003</c:v>
                </c:pt>
                <c:pt idx="312">
                  <c:v>0.429491768074445</c:v>
                </c:pt>
                <c:pt idx="313">
                  <c:v>0.43086834425417098</c:v>
                </c:pt>
                <c:pt idx="314">
                  <c:v>0.43224492043389701</c:v>
                </c:pt>
                <c:pt idx="315">
                  <c:v>0.43362149661362298</c:v>
                </c:pt>
                <c:pt idx="316">
                  <c:v>0.43499807279334801</c:v>
                </c:pt>
                <c:pt idx="317">
                  <c:v>0.43637464897307399</c:v>
                </c:pt>
                <c:pt idx="318">
                  <c:v>0.43775122515280002</c:v>
                </c:pt>
                <c:pt idx="319">
                  <c:v>0.43912780133252599</c:v>
                </c:pt>
                <c:pt idx="320">
                  <c:v>0.44050437751225202</c:v>
                </c:pt>
                <c:pt idx="321">
                  <c:v>0.441880953691977</c:v>
                </c:pt>
                <c:pt idx="322">
                  <c:v>0.44325752987170303</c:v>
                </c:pt>
                <c:pt idx="323">
                  <c:v>0.444634106051429</c:v>
                </c:pt>
                <c:pt idx="324">
                  <c:v>0.44601068223115498</c:v>
                </c:pt>
                <c:pt idx="325">
                  <c:v>0.44738725841088101</c:v>
                </c:pt>
                <c:pt idx="326">
                  <c:v>0.44876383459060598</c:v>
                </c:pt>
                <c:pt idx="327">
                  <c:v>0.45014041077033201</c:v>
                </c:pt>
                <c:pt idx="328">
                  <c:v>0.45151698695005799</c:v>
                </c:pt>
                <c:pt idx="329">
                  <c:v>0.45289356312978402</c:v>
                </c:pt>
                <c:pt idx="330">
                  <c:v>0.45427013930950899</c:v>
                </c:pt>
                <c:pt idx="331">
                  <c:v>0.45564671548923502</c:v>
                </c:pt>
                <c:pt idx="332">
                  <c:v>0.457023291668961</c:v>
                </c:pt>
                <c:pt idx="333">
                  <c:v>0.45839986784868703</c:v>
                </c:pt>
                <c:pt idx="334">
                  <c:v>0.459776444028413</c:v>
                </c:pt>
                <c:pt idx="335">
                  <c:v>0.46115302020813798</c:v>
                </c:pt>
                <c:pt idx="336">
                  <c:v>0.46252959638786401</c:v>
                </c:pt>
                <c:pt idx="337">
                  <c:v>0.46390617256758998</c:v>
                </c:pt>
                <c:pt idx="338">
                  <c:v>0.46528274874731601</c:v>
                </c:pt>
                <c:pt idx="339">
                  <c:v>0.46665932492704199</c:v>
                </c:pt>
                <c:pt idx="340">
                  <c:v>0.46803590110676702</c:v>
                </c:pt>
                <c:pt idx="341">
                  <c:v>0.46941247728649299</c:v>
                </c:pt>
                <c:pt idx="342">
                  <c:v>0.47078905346621902</c:v>
                </c:pt>
                <c:pt idx="343">
                  <c:v>0.472165629645945</c:v>
                </c:pt>
                <c:pt idx="344">
                  <c:v>0.47354220582567003</c:v>
                </c:pt>
                <c:pt idx="345">
                  <c:v>0.474918782005396</c:v>
                </c:pt>
                <c:pt idx="346">
                  <c:v>0.47629535818512198</c:v>
                </c:pt>
                <c:pt idx="347">
                  <c:v>0.47767193436484801</c:v>
                </c:pt>
                <c:pt idx="348">
                  <c:v>0.47904851054457398</c:v>
                </c:pt>
                <c:pt idx="349">
                  <c:v>0.48042508672429901</c:v>
                </c:pt>
                <c:pt idx="350">
                  <c:v>0.48180166290402499</c:v>
                </c:pt>
                <c:pt idx="351">
                  <c:v>0.48317823908375102</c:v>
                </c:pt>
                <c:pt idx="352">
                  <c:v>0.48455481526347699</c:v>
                </c:pt>
                <c:pt idx="353">
                  <c:v>0.48593139144320302</c:v>
                </c:pt>
                <c:pt idx="354">
                  <c:v>0.487307967622928</c:v>
                </c:pt>
                <c:pt idx="355">
                  <c:v>0.48868454380265403</c:v>
                </c:pt>
                <c:pt idx="356">
                  <c:v>0.49006111998238</c:v>
                </c:pt>
                <c:pt idx="357">
                  <c:v>0.49143769616210597</c:v>
                </c:pt>
                <c:pt idx="358">
                  <c:v>0.492814272341832</c:v>
                </c:pt>
                <c:pt idx="359">
                  <c:v>0.49419084852155698</c:v>
                </c:pt>
                <c:pt idx="360">
                  <c:v>0.49556742470128301</c:v>
                </c:pt>
                <c:pt idx="361">
                  <c:v>0.49694400088100898</c:v>
                </c:pt>
                <c:pt idx="362">
                  <c:v>0.49832057706073501</c:v>
                </c:pt>
                <c:pt idx="363">
                  <c:v>0.49969715324045999</c:v>
                </c:pt>
                <c:pt idx="364">
                  <c:v>0.50107372942018602</c:v>
                </c:pt>
                <c:pt idx="365">
                  <c:v>0.50245030559991199</c:v>
                </c:pt>
                <c:pt idx="366">
                  <c:v>0.50382688177963797</c:v>
                </c:pt>
                <c:pt idx="367">
                  <c:v>0.50520345795936406</c:v>
                </c:pt>
                <c:pt idx="368">
                  <c:v>0.50658003413908903</c:v>
                </c:pt>
                <c:pt idx="369">
                  <c:v>0.50795661031881501</c:v>
                </c:pt>
                <c:pt idx="370">
                  <c:v>0.50933318649854098</c:v>
                </c:pt>
                <c:pt idx="371">
                  <c:v>0.51070976267826695</c:v>
                </c:pt>
                <c:pt idx="372">
                  <c:v>0.51208633885799304</c:v>
                </c:pt>
                <c:pt idx="373">
                  <c:v>0.51346291503771802</c:v>
                </c:pt>
                <c:pt idx="374">
                  <c:v>0.51483949121744399</c:v>
                </c:pt>
                <c:pt idx="375">
                  <c:v>0.51621606739716996</c:v>
                </c:pt>
                <c:pt idx="376">
                  <c:v>0.51759264357689605</c:v>
                </c:pt>
                <c:pt idx="377">
                  <c:v>0.51896921975662202</c:v>
                </c:pt>
                <c:pt idx="378">
                  <c:v>0.520345795936347</c:v>
                </c:pt>
                <c:pt idx="379">
                  <c:v>0.52172237211607297</c:v>
                </c:pt>
                <c:pt idx="380">
                  <c:v>0.52309894829579895</c:v>
                </c:pt>
                <c:pt idx="381">
                  <c:v>0.52447552447552503</c:v>
                </c:pt>
                <c:pt idx="382">
                  <c:v>0.52585210065525001</c:v>
                </c:pt>
                <c:pt idx="383">
                  <c:v>0.52722867683497598</c:v>
                </c:pt>
                <c:pt idx="384">
                  <c:v>0.52860525301470196</c:v>
                </c:pt>
                <c:pt idx="385">
                  <c:v>0.52998182919442804</c:v>
                </c:pt>
                <c:pt idx="386">
                  <c:v>0.53135840537415402</c:v>
                </c:pt>
                <c:pt idx="387">
                  <c:v>0.53273498155387899</c:v>
                </c:pt>
                <c:pt idx="388">
                  <c:v>0.53411155773360497</c:v>
                </c:pt>
                <c:pt idx="389">
                  <c:v>0.53548813391333105</c:v>
                </c:pt>
                <c:pt idx="390">
                  <c:v>0.53686471009305703</c:v>
                </c:pt>
                <c:pt idx="391">
                  <c:v>0.538241286272782</c:v>
                </c:pt>
                <c:pt idx="392">
                  <c:v>0.53961786245250798</c:v>
                </c:pt>
                <c:pt idx="393">
                  <c:v>0.54099443863223395</c:v>
                </c:pt>
                <c:pt idx="394">
                  <c:v>0.54237101481196004</c:v>
                </c:pt>
                <c:pt idx="395">
                  <c:v>0.54374759099168601</c:v>
                </c:pt>
                <c:pt idx="396">
                  <c:v>0.54512416717141099</c:v>
                </c:pt>
                <c:pt idx="397">
                  <c:v>0.54650074335113696</c:v>
                </c:pt>
                <c:pt idx="398">
                  <c:v>0.54787731953086305</c:v>
                </c:pt>
                <c:pt idx="399">
                  <c:v>0.54925389571058902</c:v>
                </c:pt>
                <c:pt idx="400">
                  <c:v>0.550630471890314</c:v>
                </c:pt>
                <c:pt idx="401">
                  <c:v>0.55200704807003997</c:v>
                </c:pt>
                <c:pt idx="402">
                  <c:v>0.55338362424976595</c:v>
                </c:pt>
                <c:pt idx="403">
                  <c:v>0.55476020042949203</c:v>
                </c:pt>
                <c:pt idx="404">
                  <c:v>0.55613677660921801</c:v>
                </c:pt>
                <c:pt idx="405">
                  <c:v>0.55751335278894298</c:v>
                </c:pt>
                <c:pt idx="406">
                  <c:v>0.55888992896866896</c:v>
                </c:pt>
                <c:pt idx="407">
                  <c:v>0.56026650514839504</c:v>
                </c:pt>
                <c:pt idx="408">
                  <c:v>0.56164308132812102</c:v>
                </c:pt>
                <c:pt idx="409">
                  <c:v>0.56301965750784699</c:v>
                </c:pt>
                <c:pt idx="410">
                  <c:v>0.56439623368757197</c:v>
                </c:pt>
                <c:pt idx="411">
                  <c:v>0.56577280986729805</c:v>
                </c:pt>
                <c:pt idx="412">
                  <c:v>0.56714938604702403</c:v>
                </c:pt>
                <c:pt idx="413">
                  <c:v>0.56852596222675</c:v>
                </c:pt>
                <c:pt idx="414">
                  <c:v>0.56990253840647598</c:v>
                </c:pt>
                <c:pt idx="415">
                  <c:v>0.57127911458620095</c:v>
                </c:pt>
                <c:pt idx="416">
                  <c:v>0.57265569076592704</c:v>
                </c:pt>
                <c:pt idx="417">
                  <c:v>0.57403226694565301</c:v>
                </c:pt>
                <c:pt idx="418">
                  <c:v>0.57540884312537899</c:v>
                </c:pt>
                <c:pt idx="419">
                  <c:v>0.57678541930510496</c:v>
                </c:pt>
                <c:pt idx="420">
                  <c:v>0.57816199548483005</c:v>
                </c:pt>
                <c:pt idx="421">
                  <c:v>0.57953857166455602</c:v>
                </c:pt>
                <c:pt idx="422">
                  <c:v>0.580915147844282</c:v>
                </c:pt>
                <c:pt idx="423">
                  <c:v>0.58229172402400797</c:v>
                </c:pt>
                <c:pt idx="424">
                  <c:v>0.58366830020373295</c:v>
                </c:pt>
                <c:pt idx="425">
                  <c:v>0.58504487638345903</c:v>
                </c:pt>
                <c:pt idx="426">
                  <c:v>0.58642145256318501</c:v>
                </c:pt>
                <c:pt idx="427">
                  <c:v>0.58779802874291098</c:v>
                </c:pt>
                <c:pt idx="428">
                  <c:v>0.58917460492263696</c:v>
                </c:pt>
                <c:pt idx="429">
                  <c:v>0.59055118110236204</c:v>
                </c:pt>
                <c:pt idx="430">
                  <c:v>0.59192775728208802</c:v>
                </c:pt>
                <c:pt idx="431">
                  <c:v>0.59330433346181399</c:v>
                </c:pt>
                <c:pt idx="432">
                  <c:v>0.59468090964153997</c:v>
                </c:pt>
                <c:pt idx="433">
                  <c:v>0.59605748582126605</c:v>
                </c:pt>
                <c:pt idx="434">
                  <c:v>0.59743406200099103</c:v>
                </c:pt>
                <c:pt idx="435">
                  <c:v>0.598810638180717</c:v>
                </c:pt>
                <c:pt idx="436">
                  <c:v>0.60018721436044298</c:v>
                </c:pt>
                <c:pt idx="437">
                  <c:v>0.60156379054016895</c:v>
                </c:pt>
                <c:pt idx="438">
                  <c:v>0.60294036671989404</c:v>
                </c:pt>
                <c:pt idx="439">
                  <c:v>0.60431694289962001</c:v>
                </c:pt>
                <c:pt idx="440">
                  <c:v>0.60569351907934599</c:v>
                </c:pt>
                <c:pt idx="441">
                  <c:v>0.60707009525907196</c:v>
                </c:pt>
                <c:pt idx="442">
                  <c:v>0.60844667143879805</c:v>
                </c:pt>
                <c:pt idx="443">
                  <c:v>0.60982324761852302</c:v>
                </c:pt>
                <c:pt idx="444">
                  <c:v>0.611199823798249</c:v>
                </c:pt>
                <c:pt idx="445">
                  <c:v>0.61257639997797497</c:v>
                </c:pt>
                <c:pt idx="446">
                  <c:v>0.61395297615770095</c:v>
                </c:pt>
                <c:pt idx="447">
                  <c:v>0.61532955233742703</c:v>
                </c:pt>
                <c:pt idx="448">
                  <c:v>0.61670612851715201</c:v>
                </c:pt>
                <c:pt idx="449">
                  <c:v>0.61808270469687798</c:v>
                </c:pt>
                <c:pt idx="450">
                  <c:v>0.61945928087660396</c:v>
                </c:pt>
                <c:pt idx="451">
                  <c:v>0.62083585705633004</c:v>
                </c:pt>
                <c:pt idx="452">
                  <c:v>0.62221243323605502</c:v>
                </c:pt>
                <c:pt idx="453">
                  <c:v>0.62358900941578099</c:v>
                </c:pt>
                <c:pt idx="454">
                  <c:v>0.62496558559550697</c:v>
                </c:pt>
                <c:pt idx="455">
                  <c:v>0.62634216177523305</c:v>
                </c:pt>
                <c:pt idx="456">
                  <c:v>0.62771873795495903</c:v>
                </c:pt>
                <c:pt idx="457">
                  <c:v>0.629095314134684</c:v>
                </c:pt>
                <c:pt idx="458">
                  <c:v>0.63047189031440998</c:v>
                </c:pt>
                <c:pt idx="459">
                  <c:v>0.63184846649413595</c:v>
                </c:pt>
                <c:pt idx="460">
                  <c:v>0.63322504267386204</c:v>
                </c:pt>
                <c:pt idx="461">
                  <c:v>0.63460161885358801</c:v>
                </c:pt>
                <c:pt idx="462">
                  <c:v>0.63597819503331299</c:v>
                </c:pt>
                <c:pt idx="463">
                  <c:v>0.63735477121303896</c:v>
                </c:pt>
                <c:pt idx="464">
                  <c:v>0.63873134739276505</c:v>
                </c:pt>
                <c:pt idx="465">
                  <c:v>0.64010792357249102</c:v>
                </c:pt>
                <c:pt idx="466">
                  <c:v>0.641484499752216</c:v>
                </c:pt>
                <c:pt idx="467">
                  <c:v>0.64286107593194197</c:v>
                </c:pt>
                <c:pt idx="468">
                  <c:v>0.64423765211166795</c:v>
                </c:pt>
                <c:pt idx="469">
                  <c:v>0.64561422829139403</c:v>
                </c:pt>
                <c:pt idx="470">
                  <c:v>0.64699080447112001</c:v>
                </c:pt>
                <c:pt idx="471">
                  <c:v>0.64836738065084498</c:v>
                </c:pt>
                <c:pt idx="472">
                  <c:v>0.64974395683057096</c:v>
                </c:pt>
                <c:pt idx="473">
                  <c:v>0.65112053301029704</c:v>
                </c:pt>
                <c:pt idx="474">
                  <c:v>0.65249710919002302</c:v>
                </c:pt>
                <c:pt idx="475">
                  <c:v>0.65387368536974799</c:v>
                </c:pt>
                <c:pt idx="476">
                  <c:v>0.65525026154947397</c:v>
                </c:pt>
                <c:pt idx="477">
                  <c:v>0.65662683772920005</c:v>
                </c:pt>
                <c:pt idx="478">
                  <c:v>0.65800341390892603</c:v>
                </c:pt>
                <c:pt idx="479">
                  <c:v>0.659379990088652</c:v>
                </c:pt>
                <c:pt idx="480">
                  <c:v>0.66075656626837698</c:v>
                </c:pt>
                <c:pt idx="481">
                  <c:v>0.66213314244810295</c:v>
                </c:pt>
                <c:pt idx="482">
                  <c:v>0.66350971862782904</c:v>
                </c:pt>
                <c:pt idx="483">
                  <c:v>0.66488629480755501</c:v>
                </c:pt>
                <c:pt idx="484">
                  <c:v>0.66626287098728099</c:v>
                </c:pt>
                <c:pt idx="485">
                  <c:v>0.66763944716700596</c:v>
                </c:pt>
                <c:pt idx="486">
                  <c:v>0.66901602334673205</c:v>
                </c:pt>
                <c:pt idx="487">
                  <c:v>0.67039259952645802</c:v>
                </c:pt>
                <c:pt idx="488">
                  <c:v>0.671769175706184</c:v>
                </c:pt>
                <c:pt idx="489">
                  <c:v>0.67314575188590997</c:v>
                </c:pt>
                <c:pt idx="490">
                  <c:v>0.67452232806563495</c:v>
                </c:pt>
                <c:pt idx="491">
                  <c:v>0.67589890424536103</c:v>
                </c:pt>
                <c:pt idx="492">
                  <c:v>0.67727548042508701</c:v>
                </c:pt>
                <c:pt idx="493">
                  <c:v>0.67865205660481298</c:v>
                </c:pt>
                <c:pt idx="494">
                  <c:v>0.68002863278453896</c:v>
                </c:pt>
                <c:pt idx="495">
                  <c:v>0.68140520896426404</c:v>
                </c:pt>
                <c:pt idx="496">
                  <c:v>0.68278178514399002</c:v>
                </c:pt>
                <c:pt idx="497">
                  <c:v>0.68415836132371599</c:v>
                </c:pt>
                <c:pt idx="498">
                  <c:v>0.68553493750344197</c:v>
                </c:pt>
                <c:pt idx="499">
                  <c:v>0.68691151368316705</c:v>
                </c:pt>
                <c:pt idx="500">
                  <c:v>0.68828808986289303</c:v>
                </c:pt>
                <c:pt idx="501">
                  <c:v>0.689664666042619</c:v>
                </c:pt>
                <c:pt idx="502">
                  <c:v>0.69104124222234498</c:v>
                </c:pt>
                <c:pt idx="503">
                  <c:v>0.69241781840207095</c:v>
                </c:pt>
                <c:pt idx="504">
                  <c:v>0.69379439458179604</c:v>
                </c:pt>
                <c:pt idx="505">
                  <c:v>0.69517097076152201</c:v>
                </c:pt>
                <c:pt idx="506">
                  <c:v>0.69654754694124799</c:v>
                </c:pt>
                <c:pt idx="507">
                  <c:v>0.69792412312097396</c:v>
                </c:pt>
                <c:pt idx="508">
                  <c:v>0.69930069930070005</c:v>
                </c:pt>
                <c:pt idx="509">
                  <c:v>0.70067727548042502</c:v>
                </c:pt>
                <c:pt idx="510">
                  <c:v>0.702053851660151</c:v>
                </c:pt>
                <c:pt idx="511">
                  <c:v>0.70343042783987697</c:v>
                </c:pt>
                <c:pt idx="512">
                  <c:v>0.70480700401960295</c:v>
                </c:pt>
                <c:pt idx="513">
                  <c:v>0.70618358019932803</c:v>
                </c:pt>
                <c:pt idx="514">
                  <c:v>0.70756015637905401</c:v>
                </c:pt>
                <c:pt idx="515">
                  <c:v>0.70893673255877998</c:v>
                </c:pt>
                <c:pt idx="516">
                  <c:v>0.71031330873850596</c:v>
                </c:pt>
                <c:pt idx="517">
                  <c:v>0.71168988491823204</c:v>
                </c:pt>
                <c:pt idx="518">
                  <c:v>0.71306646109795702</c:v>
                </c:pt>
                <c:pt idx="519">
                  <c:v>0.71444303727768299</c:v>
                </c:pt>
                <c:pt idx="520">
                  <c:v>0.71581961345740897</c:v>
                </c:pt>
                <c:pt idx="521">
                  <c:v>0.71719618963713505</c:v>
                </c:pt>
                <c:pt idx="522">
                  <c:v>0.71857276581686103</c:v>
                </c:pt>
                <c:pt idx="523">
                  <c:v>0.719949341996586</c:v>
                </c:pt>
                <c:pt idx="524">
                  <c:v>0.72132591817631198</c:v>
                </c:pt>
                <c:pt idx="525">
                  <c:v>0.72270249435603795</c:v>
                </c:pt>
                <c:pt idx="526">
                  <c:v>0.72407907053576404</c:v>
                </c:pt>
                <c:pt idx="527">
                  <c:v>0.72545564671548901</c:v>
                </c:pt>
                <c:pt idx="528">
                  <c:v>0.72683222289521499</c:v>
                </c:pt>
                <c:pt idx="529">
                  <c:v>0.72820879907494096</c:v>
                </c:pt>
                <c:pt idx="530">
                  <c:v>0.72958537525466705</c:v>
                </c:pt>
                <c:pt idx="531">
                  <c:v>0.73096195143439302</c:v>
                </c:pt>
                <c:pt idx="532">
                  <c:v>0.732338527614118</c:v>
                </c:pt>
                <c:pt idx="533">
                  <c:v>0.73371510379384397</c:v>
                </c:pt>
                <c:pt idx="534">
                  <c:v>0.73509167997356994</c:v>
                </c:pt>
                <c:pt idx="535">
                  <c:v>0.73646825615329603</c:v>
                </c:pt>
                <c:pt idx="536">
                  <c:v>0.73784483233302101</c:v>
                </c:pt>
                <c:pt idx="537">
                  <c:v>0.73922140851274698</c:v>
                </c:pt>
                <c:pt idx="538">
                  <c:v>0.74059798469247295</c:v>
                </c:pt>
                <c:pt idx="539">
                  <c:v>0.74197456087219904</c:v>
                </c:pt>
                <c:pt idx="540">
                  <c:v>0.74335113705192501</c:v>
                </c:pt>
                <c:pt idx="541">
                  <c:v>0.74472771323164999</c:v>
                </c:pt>
                <c:pt idx="542">
                  <c:v>0.74610428941137596</c:v>
                </c:pt>
                <c:pt idx="543">
                  <c:v>0.74748086559110205</c:v>
                </c:pt>
                <c:pt idx="544">
                  <c:v>0.74885744177082803</c:v>
                </c:pt>
                <c:pt idx="545">
                  <c:v>0.750234017950553</c:v>
                </c:pt>
                <c:pt idx="546">
                  <c:v>0.75161059413027898</c:v>
                </c:pt>
                <c:pt idx="547">
                  <c:v>0.75298717031000495</c:v>
                </c:pt>
                <c:pt idx="548">
                  <c:v>0.75436374648973104</c:v>
                </c:pt>
                <c:pt idx="549">
                  <c:v>0.75574032266945701</c:v>
                </c:pt>
                <c:pt idx="550">
                  <c:v>0.75711689884918199</c:v>
                </c:pt>
                <c:pt idx="551">
                  <c:v>0.75849347502890796</c:v>
                </c:pt>
                <c:pt idx="552">
                  <c:v>0.75987005120863405</c:v>
                </c:pt>
                <c:pt idx="553">
                  <c:v>0.76124662738836002</c:v>
                </c:pt>
                <c:pt idx="554">
                  <c:v>0.76262320356808599</c:v>
                </c:pt>
                <c:pt idx="555">
                  <c:v>0.76399977974781097</c:v>
                </c:pt>
                <c:pt idx="556">
                  <c:v>0.76537635592753706</c:v>
                </c:pt>
                <c:pt idx="557">
                  <c:v>0.76675293210726303</c:v>
                </c:pt>
                <c:pt idx="558">
                  <c:v>0.768129508286989</c:v>
                </c:pt>
                <c:pt idx="559">
                  <c:v>0.76950608446671498</c:v>
                </c:pt>
                <c:pt idx="560">
                  <c:v>0.77088266064643995</c:v>
                </c:pt>
                <c:pt idx="561">
                  <c:v>0.77225923682616604</c:v>
                </c:pt>
                <c:pt idx="562">
                  <c:v>0.77363581300589201</c:v>
                </c:pt>
                <c:pt idx="563">
                  <c:v>0.77501238918561799</c:v>
                </c:pt>
                <c:pt idx="564">
                  <c:v>0.77638896536534396</c:v>
                </c:pt>
                <c:pt idx="565">
                  <c:v>0.77776554154506905</c:v>
                </c:pt>
                <c:pt idx="566">
                  <c:v>0.77914211772479502</c:v>
                </c:pt>
                <c:pt idx="567">
                  <c:v>0.780518693904521</c:v>
                </c:pt>
                <c:pt idx="568">
                  <c:v>0.78189527008424697</c:v>
                </c:pt>
                <c:pt idx="569">
                  <c:v>0.78327184626397195</c:v>
                </c:pt>
                <c:pt idx="570">
                  <c:v>0.78464842244369803</c:v>
                </c:pt>
                <c:pt idx="571">
                  <c:v>0.78602499862342401</c:v>
                </c:pt>
                <c:pt idx="572">
                  <c:v>0.78740157480314998</c:v>
                </c:pt>
                <c:pt idx="573">
                  <c:v>0.78877815098287596</c:v>
                </c:pt>
                <c:pt idx="574">
                  <c:v>0.79015472716260104</c:v>
                </c:pt>
                <c:pt idx="575">
                  <c:v>0.79153130334232702</c:v>
                </c:pt>
                <c:pt idx="576">
                  <c:v>0.79290787952205299</c:v>
                </c:pt>
                <c:pt idx="577">
                  <c:v>0.79428445570177897</c:v>
                </c:pt>
                <c:pt idx="578">
                  <c:v>0.79566103188150505</c:v>
                </c:pt>
                <c:pt idx="579">
                  <c:v>0.79703760806123003</c:v>
                </c:pt>
                <c:pt idx="580">
                  <c:v>0.798414184240956</c:v>
                </c:pt>
                <c:pt idx="581">
                  <c:v>0.79979076042068198</c:v>
                </c:pt>
                <c:pt idx="582">
                  <c:v>0.80116733660040795</c:v>
                </c:pt>
                <c:pt idx="583">
                  <c:v>0.80254391278013304</c:v>
                </c:pt>
                <c:pt idx="584">
                  <c:v>0.80392048895985901</c:v>
                </c:pt>
                <c:pt idx="585">
                  <c:v>0.80529706513958499</c:v>
                </c:pt>
                <c:pt idx="586">
                  <c:v>0.80667364131931096</c:v>
                </c:pt>
                <c:pt idx="587">
                  <c:v>0.80805021749903705</c:v>
                </c:pt>
                <c:pt idx="588">
                  <c:v>0.80942679367876202</c:v>
                </c:pt>
                <c:pt idx="589">
                  <c:v>0.810803369858488</c:v>
                </c:pt>
                <c:pt idx="590">
                  <c:v>0.81217994603821397</c:v>
                </c:pt>
                <c:pt idx="591">
                  <c:v>0.81355652221793995</c:v>
                </c:pt>
                <c:pt idx="592">
                  <c:v>0.81493309839766603</c:v>
                </c:pt>
                <c:pt idx="593">
                  <c:v>0.81630967457739101</c:v>
                </c:pt>
                <c:pt idx="594">
                  <c:v>0.81768625075711698</c:v>
                </c:pt>
                <c:pt idx="595">
                  <c:v>0.81906282693684296</c:v>
                </c:pt>
                <c:pt idx="596">
                  <c:v>0.82043940311656904</c:v>
                </c:pt>
                <c:pt idx="597">
                  <c:v>0.82181597929629402</c:v>
                </c:pt>
                <c:pt idx="598">
                  <c:v>0.82319255547601999</c:v>
                </c:pt>
                <c:pt idx="599">
                  <c:v>0.82456913165574597</c:v>
                </c:pt>
                <c:pt idx="600">
                  <c:v>0.82594570783547205</c:v>
                </c:pt>
                <c:pt idx="601">
                  <c:v>0.82732228401519803</c:v>
                </c:pt>
                <c:pt idx="602">
                  <c:v>0.828698860194923</c:v>
                </c:pt>
                <c:pt idx="603">
                  <c:v>0.83007543637464898</c:v>
                </c:pt>
                <c:pt idx="604">
                  <c:v>0.83145201255437495</c:v>
                </c:pt>
                <c:pt idx="605">
                  <c:v>0.83282858873410104</c:v>
                </c:pt>
                <c:pt idx="606">
                  <c:v>0.83420516491382701</c:v>
                </c:pt>
                <c:pt idx="607">
                  <c:v>0.83558174109355199</c:v>
                </c:pt>
                <c:pt idx="608">
                  <c:v>0.83695831727327796</c:v>
                </c:pt>
                <c:pt idx="609">
                  <c:v>0.83833489345300405</c:v>
                </c:pt>
                <c:pt idx="610">
                  <c:v>0.83971146963273002</c:v>
                </c:pt>
                <c:pt idx="611">
                  <c:v>0.841088045812455</c:v>
                </c:pt>
                <c:pt idx="612">
                  <c:v>0.84246462199218097</c:v>
                </c:pt>
                <c:pt idx="613">
                  <c:v>0.84384119817190695</c:v>
                </c:pt>
                <c:pt idx="614">
                  <c:v>0.84521777435163303</c:v>
                </c:pt>
                <c:pt idx="615">
                  <c:v>0.84659435053135901</c:v>
                </c:pt>
                <c:pt idx="616">
                  <c:v>0.84797092671108398</c:v>
                </c:pt>
                <c:pt idx="617">
                  <c:v>0.84934750289080996</c:v>
                </c:pt>
                <c:pt idx="618">
                  <c:v>0.85072407907053604</c:v>
                </c:pt>
                <c:pt idx="619">
                  <c:v>0.85210065525026202</c:v>
                </c:pt>
                <c:pt idx="620">
                  <c:v>0.85347723142998699</c:v>
                </c:pt>
                <c:pt idx="621">
                  <c:v>0.85485380760971297</c:v>
                </c:pt>
                <c:pt idx="622">
                  <c:v>0.85623038378943905</c:v>
                </c:pt>
                <c:pt idx="623">
                  <c:v>0.85760695996916503</c:v>
                </c:pt>
                <c:pt idx="624">
                  <c:v>0.858983536148891</c:v>
                </c:pt>
                <c:pt idx="625">
                  <c:v>0.86036011232861598</c:v>
                </c:pt>
                <c:pt idx="626">
                  <c:v>0.86173668850834195</c:v>
                </c:pt>
                <c:pt idx="627">
                  <c:v>0.86311326468806804</c:v>
                </c:pt>
                <c:pt idx="628">
                  <c:v>0.86448984086779401</c:v>
                </c:pt>
                <c:pt idx="629">
                  <c:v>0.86586641704751999</c:v>
                </c:pt>
                <c:pt idx="630">
                  <c:v>0.86724299322724496</c:v>
                </c:pt>
                <c:pt idx="631">
                  <c:v>0.86861956940697105</c:v>
                </c:pt>
                <c:pt idx="632">
                  <c:v>0.86999614558669702</c:v>
                </c:pt>
                <c:pt idx="633">
                  <c:v>0.871372721766423</c:v>
                </c:pt>
                <c:pt idx="634">
                  <c:v>0.87274929794614897</c:v>
                </c:pt>
                <c:pt idx="635">
                  <c:v>0.87412587412587395</c:v>
                </c:pt>
                <c:pt idx="636">
                  <c:v>0.87550245030560003</c:v>
                </c:pt>
                <c:pt idx="637">
                  <c:v>0.87687902648532601</c:v>
                </c:pt>
                <c:pt idx="638">
                  <c:v>0.87825560266505198</c:v>
                </c:pt>
                <c:pt idx="639">
                  <c:v>0.87963217884477696</c:v>
                </c:pt>
                <c:pt idx="640">
                  <c:v>0.88100875502450304</c:v>
                </c:pt>
                <c:pt idx="641">
                  <c:v>0.88238533120422902</c:v>
                </c:pt>
                <c:pt idx="642">
                  <c:v>0.88376190738395499</c:v>
                </c:pt>
                <c:pt idx="643">
                  <c:v>0.88513848356368097</c:v>
                </c:pt>
                <c:pt idx="644">
                  <c:v>0.88651505974340605</c:v>
                </c:pt>
                <c:pt idx="645">
                  <c:v>0.88789163592313203</c:v>
                </c:pt>
                <c:pt idx="646">
                  <c:v>0.889268212102858</c:v>
                </c:pt>
                <c:pt idx="647">
                  <c:v>0.89064478828258398</c:v>
                </c:pt>
                <c:pt idx="648">
                  <c:v>0.89202136446230895</c:v>
                </c:pt>
                <c:pt idx="649">
                  <c:v>0.89339794064203504</c:v>
                </c:pt>
                <c:pt idx="650">
                  <c:v>0.89477451682176101</c:v>
                </c:pt>
                <c:pt idx="651">
                  <c:v>0.89615109300148699</c:v>
                </c:pt>
                <c:pt idx="652">
                  <c:v>0.89752766918121296</c:v>
                </c:pt>
                <c:pt idx="653">
                  <c:v>0.89890424536093805</c:v>
                </c:pt>
                <c:pt idx="654">
                  <c:v>0.90028082154066402</c:v>
                </c:pt>
                <c:pt idx="655">
                  <c:v>0.90165739772039</c:v>
                </c:pt>
                <c:pt idx="656">
                  <c:v>0.90303397390011597</c:v>
                </c:pt>
                <c:pt idx="657">
                  <c:v>0.90441055007984195</c:v>
                </c:pt>
                <c:pt idx="658">
                  <c:v>0.90578712625956703</c:v>
                </c:pt>
                <c:pt idx="659">
                  <c:v>0.90716370243929301</c:v>
                </c:pt>
                <c:pt idx="660">
                  <c:v>0.90854027861901898</c:v>
                </c:pt>
                <c:pt idx="661">
                  <c:v>0.90991685479874496</c:v>
                </c:pt>
                <c:pt idx="662">
                  <c:v>0.91129343097847104</c:v>
                </c:pt>
                <c:pt idx="663">
                  <c:v>0.91267000715819602</c:v>
                </c:pt>
                <c:pt idx="664">
                  <c:v>0.91404658333792199</c:v>
                </c:pt>
                <c:pt idx="665">
                  <c:v>0.91542315951764797</c:v>
                </c:pt>
                <c:pt idx="666">
                  <c:v>0.91679973569737405</c:v>
                </c:pt>
                <c:pt idx="667">
                  <c:v>0.91817631187710003</c:v>
                </c:pt>
                <c:pt idx="668">
                  <c:v>0.919552888056825</c:v>
                </c:pt>
                <c:pt idx="669">
                  <c:v>0.92092946423655098</c:v>
                </c:pt>
                <c:pt idx="670">
                  <c:v>0.92230604041627695</c:v>
                </c:pt>
                <c:pt idx="671">
                  <c:v>0.92368261659600304</c:v>
                </c:pt>
                <c:pt idx="672">
                  <c:v>0.92505919277572801</c:v>
                </c:pt>
                <c:pt idx="673">
                  <c:v>0.92643576895545399</c:v>
                </c:pt>
                <c:pt idx="674">
                  <c:v>0.92781234513517996</c:v>
                </c:pt>
                <c:pt idx="675">
                  <c:v>0.92918892131490605</c:v>
                </c:pt>
                <c:pt idx="676">
                  <c:v>0.93056549749463202</c:v>
                </c:pt>
                <c:pt idx="677">
                  <c:v>0.931942073674357</c:v>
                </c:pt>
                <c:pt idx="678">
                  <c:v>0.93331864985408297</c:v>
                </c:pt>
                <c:pt idx="679">
                  <c:v>0.93469522603380895</c:v>
                </c:pt>
                <c:pt idx="680">
                  <c:v>0.93607180221353503</c:v>
                </c:pt>
                <c:pt idx="681">
                  <c:v>0.93744837839326101</c:v>
                </c:pt>
                <c:pt idx="682">
                  <c:v>0.93882495457298598</c:v>
                </c:pt>
                <c:pt idx="683">
                  <c:v>0.94020153075271196</c:v>
                </c:pt>
                <c:pt idx="684">
                  <c:v>0.94157810693243804</c:v>
                </c:pt>
                <c:pt idx="685">
                  <c:v>0.94295468311216402</c:v>
                </c:pt>
                <c:pt idx="686">
                  <c:v>0.94433125929188899</c:v>
                </c:pt>
                <c:pt idx="687">
                  <c:v>0.94570783547161497</c:v>
                </c:pt>
                <c:pt idx="688">
                  <c:v>0.94708441165134105</c:v>
                </c:pt>
                <c:pt idx="689">
                  <c:v>0.94846098783106703</c:v>
                </c:pt>
                <c:pt idx="690">
                  <c:v>0.949837564010792</c:v>
                </c:pt>
                <c:pt idx="691">
                  <c:v>0.95121414019051798</c:v>
                </c:pt>
                <c:pt idx="692">
                  <c:v>0.95259071637024395</c:v>
                </c:pt>
                <c:pt idx="693">
                  <c:v>0.95396729254997004</c:v>
                </c:pt>
                <c:pt idx="694">
                  <c:v>0.95534386872969601</c:v>
                </c:pt>
                <c:pt idx="695">
                  <c:v>0.95672044490942099</c:v>
                </c:pt>
                <c:pt idx="696">
                  <c:v>0.95809702108914696</c:v>
                </c:pt>
                <c:pt idx="697">
                  <c:v>0.95947359726887305</c:v>
                </c:pt>
                <c:pt idx="698">
                  <c:v>0.96085017344859902</c:v>
                </c:pt>
                <c:pt idx="699">
                  <c:v>0.962226749628325</c:v>
                </c:pt>
                <c:pt idx="700">
                  <c:v>0.96360332580804997</c:v>
                </c:pt>
                <c:pt idx="701">
                  <c:v>0.96497990198777595</c:v>
                </c:pt>
                <c:pt idx="702">
                  <c:v>0.96635647816750203</c:v>
                </c:pt>
                <c:pt idx="703">
                  <c:v>0.96773305434722801</c:v>
                </c:pt>
                <c:pt idx="704">
                  <c:v>0.96910963052695398</c:v>
                </c:pt>
                <c:pt idx="705">
                  <c:v>0.97048620670667896</c:v>
                </c:pt>
                <c:pt idx="706">
                  <c:v>0.97186278288640504</c:v>
                </c:pt>
                <c:pt idx="707">
                  <c:v>0.97323935906613102</c:v>
                </c:pt>
                <c:pt idx="708">
                  <c:v>0.97461593524585699</c:v>
                </c:pt>
                <c:pt idx="709">
                  <c:v>0.97599251142558296</c:v>
                </c:pt>
                <c:pt idx="710">
                  <c:v>0.97736908760530805</c:v>
                </c:pt>
                <c:pt idx="711">
                  <c:v>0.97874566378503403</c:v>
                </c:pt>
                <c:pt idx="712">
                  <c:v>0.98012223996476</c:v>
                </c:pt>
                <c:pt idx="713">
                  <c:v>0.98149881614448597</c:v>
                </c:pt>
                <c:pt idx="714">
                  <c:v>0.98287539232421095</c:v>
                </c:pt>
                <c:pt idx="715">
                  <c:v>0.98425196850393704</c:v>
                </c:pt>
                <c:pt idx="716">
                  <c:v>0.98562854468366301</c:v>
                </c:pt>
                <c:pt idx="717">
                  <c:v>0.98700512086338898</c:v>
                </c:pt>
                <c:pt idx="718">
                  <c:v>0.98838169704311396</c:v>
                </c:pt>
                <c:pt idx="719">
                  <c:v>0.98975827322284005</c:v>
                </c:pt>
                <c:pt idx="720">
                  <c:v>0.99113484940256602</c:v>
                </c:pt>
                <c:pt idx="721">
                  <c:v>0.992511425582292</c:v>
                </c:pt>
                <c:pt idx="722">
                  <c:v>0.99388800176201797</c:v>
                </c:pt>
                <c:pt idx="723">
                  <c:v>0.99526457794174295</c:v>
                </c:pt>
                <c:pt idx="724">
                  <c:v>0.99664115412146903</c:v>
                </c:pt>
                <c:pt idx="725">
                  <c:v>0.99801773030119501</c:v>
                </c:pt>
                <c:pt idx="726">
                  <c:v>0.99939430648092098</c:v>
                </c:pt>
                <c:pt idx="727">
                  <c:v>1.0007708826606501</c:v>
                </c:pt>
                <c:pt idx="728">
                  <c:v>1.00214745884037</c:v>
                </c:pt>
                <c:pt idx="729">
                  <c:v>1.0035240350201</c:v>
                </c:pt>
                <c:pt idx="730">
                  <c:v>1.00490061119982</c:v>
                </c:pt>
                <c:pt idx="731">
                  <c:v>1.00627718737955</c:v>
                </c:pt>
                <c:pt idx="732">
                  <c:v>1.0076537635592799</c:v>
                </c:pt>
                <c:pt idx="733">
                  <c:v>1.0090303397389999</c:v>
                </c:pt>
                <c:pt idx="734">
                  <c:v>1.0104069159187301</c:v>
                </c:pt>
                <c:pt idx="735">
                  <c:v>1.0117834920984501</c:v>
                </c:pt>
                <c:pt idx="736">
                  <c:v>1.0131600682781801</c:v>
                </c:pt>
                <c:pt idx="737">
                  <c:v>1.0145366444579</c:v>
                </c:pt>
                <c:pt idx="738">
                  <c:v>1.01591322063763</c:v>
                </c:pt>
                <c:pt idx="739">
                  <c:v>1.01728979681736</c:v>
                </c:pt>
                <c:pt idx="740">
                  <c:v>1.01866637299708</c:v>
                </c:pt>
                <c:pt idx="741">
                  <c:v>1.0200429491768099</c:v>
                </c:pt>
                <c:pt idx="742">
                  <c:v>1.0214195253565299</c:v>
                </c:pt>
                <c:pt idx="743">
                  <c:v>1.0227961015362601</c:v>
                </c:pt>
                <c:pt idx="744">
                  <c:v>1.0241726777159901</c:v>
                </c:pt>
                <c:pt idx="745">
                  <c:v>1.0255492538957101</c:v>
                </c:pt>
                <c:pt idx="746">
                  <c:v>1.02692583007544</c:v>
                </c:pt>
                <c:pt idx="747">
                  <c:v>1.02830240625516</c:v>
                </c:pt>
                <c:pt idx="748">
                  <c:v>1.02967898243489</c:v>
                </c:pt>
                <c:pt idx="749">
                  <c:v>1.03105555861461</c:v>
                </c:pt>
                <c:pt idx="750">
                  <c:v>1.0324321347943399</c:v>
                </c:pt>
                <c:pt idx="751">
                  <c:v>1.0338087109740699</c:v>
                </c:pt>
                <c:pt idx="752">
                  <c:v>1.0351852871537901</c:v>
                </c:pt>
                <c:pt idx="753">
                  <c:v>1.0365618633335201</c:v>
                </c:pt>
                <c:pt idx="754">
                  <c:v>1.0379384395132401</c:v>
                </c:pt>
                <c:pt idx="755">
                  <c:v>1.03931501569297</c:v>
                </c:pt>
                <c:pt idx="756">
                  <c:v>1.04069159187269</c:v>
                </c:pt>
                <c:pt idx="757">
                  <c:v>1.04206816805242</c:v>
                </c:pt>
                <c:pt idx="758">
                  <c:v>1.0434447442321499</c:v>
                </c:pt>
                <c:pt idx="759">
                  <c:v>1.0448213204118699</c:v>
                </c:pt>
                <c:pt idx="760">
                  <c:v>1.0461978965915999</c:v>
                </c:pt>
                <c:pt idx="761">
                  <c:v>1.0475744727713201</c:v>
                </c:pt>
                <c:pt idx="762">
                  <c:v>1.0489510489510501</c:v>
                </c:pt>
                <c:pt idx="763">
                  <c:v>1.05032762513078</c:v>
                </c:pt>
                <c:pt idx="764">
                  <c:v>1.0517042013105</c:v>
                </c:pt>
                <c:pt idx="765">
                  <c:v>1.05308077749023</c:v>
                </c:pt>
                <c:pt idx="766">
                  <c:v>1.05445735366995</c:v>
                </c:pt>
                <c:pt idx="767">
                  <c:v>1.0558339298496799</c:v>
                </c:pt>
                <c:pt idx="768">
                  <c:v>1.0572105060293999</c:v>
                </c:pt>
                <c:pt idx="769">
                  <c:v>1.0585870822091299</c:v>
                </c:pt>
                <c:pt idx="770">
                  <c:v>1.0599636583888601</c:v>
                </c:pt>
                <c:pt idx="771">
                  <c:v>1.0613402345685801</c:v>
                </c:pt>
                <c:pt idx="772">
                  <c:v>1.06271681074831</c:v>
                </c:pt>
                <c:pt idx="773">
                  <c:v>1.06409338692803</c:v>
                </c:pt>
                <c:pt idx="774">
                  <c:v>1.06546996310776</c:v>
                </c:pt>
                <c:pt idx="775">
                  <c:v>1.06684653928748</c:v>
                </c:pt>
                <c:pt idx="776">
                  <c:v>1.0682231154672099</c:v>
                </c:pt>
                <c:pt idx="777">
                  <c:v>1.0695996916469399</c:v>
                </c:pt>
                <c:pt idx="778">
                  <c:v>1.0709762678266599</c:v>
                </c:pt>
                <c:pt idx="779">
                  <c:v>1.0723528440063901</c:v>
                </c:pt>
                <c:pt idx="780">
                  <c:v>1.0737294201861101</c:v>
                </c:pt>
                <c:pt idx="781">
                  <c:v>1.07510599636584</c:v>
                </c:pt>
                <c:pt idx="782">
                  <c:v>1.07648257254557</c:v>
                </c:pt>
                <c:pt idx="783">
                  <c:v>1.07785914872529</c:v>
                </c:pt>
                <c:pt idx="784">
                  <c:v>1.07923572490502</c:v>
                </c:pt>
                <c:pt idx="785">
                  <c:v>1.0806123010847399</c:v>
                </c:pt>
                <c:pt idx="786">
                  <c:v>1.0819888772644699</c:v>
                </c:pt>
                <c:pt idx="787">
                  <c:v>1.0833654534441901</c:v>
                </c:pt>
                <c:pt idx="788">
                  <c:v>1.0847420296239201</c:v>
                </c:pt>
                <c:pt idx="789">
                  <c:v>1.0861186058036501</c:v>
                </c:pt>
                <c:pt idx="790">
                  <c:v>1.08749518198337</c:v>
                </c:pt>
                <c:pt idx="791">
                  <c:v>1.0888717581631</c:v>
                </c:pt>
                <c:pt idx="792">
                  <c:v>1.09024833434282</c:v>
                </c:pt>
                <c:pt idx="793">
                  <c:v>1.09162491052255</c:v>
                </c:pt>
                <c:pt idx="794">
                  <c:v>1.0930014867022699</c:v>
                </c:pt>
                <c:pt idx="795">
                  <c:v>1.0943780628819999</c:v>
                </c:pt>
                <c:pt idx="796">
                  <c:v>1.0957546390617301</c:v>
                </c:pt>
                <c:pt idx="797">
                  <c:v>1.0971312152414501</c:v>
                </c:pt>
                <c:pt idx="798">
                  <c:v>1.09850779142118</c:v>
                </c:pt>
                <c:pt idx="799">
                  <c:v>1.0998843676009</c:v>
                </c:pt>
                <c:pt idx="800">
                  <c:v>1.10126094378063</c:v>
                </c:pt>
                <c:pt idx="801">
                  <c:v>1.10263751996035</c:v>
                </c:pt>
                <c:pt idx="802">
                  <c:v>1.1040140961400799</c:v>
                </c:pt>
                <c:pt idx="803">
                  <c:v>1.1053906723198099</c:v>
                </c:pt>
                <c:pt idx="804">
                  <c:v>1.1067672484995299</c:v>
                </c:pt>
                <c:pt idx="805">
                  <c:v>1.1081438246792601</c:v>
                </c:pt>
                <c:pt idx="806">
                  <c:v>1.1095204008589801</c:v>
                </c:pt>
                <c:pt idx="807">
                  <c:v>1.11089697703871</c:v>
                </c:pt>
                <c:pt idx="808">
                  <c:v>1.11227355321844</c:v>
                </c:pt>
                <c:pt idx="809">
                  <c:v>1.11365012939816</c:v>
                </c:pt>
                <c:pt idx="810">
                  <c:v>1.11502670557789</c:v>
                </c:pt>
                <c:pt idx="811">
                  <c:v>1.1164032817576099</c:v>
                </c:pt>
                <c:pt idx="812">
                  <c:v>1.1177798579373399</c:v>
                </c:pt>
                <c:pt idx="813">
                  <c:v>1.1191564341170599</c:v>
                </c:pt>
                <c:pt idx="814">
                  <c:v>1.1205330102967901</c:v>
                </c:pt>
                <c:pt idx="815">
                  <c:v>1.1219095864765201</c:v>
                </c:pt>
                <c:pt idx="816">
                  <c:v>1.12328616265624</c:v>
                </c:pt>
                <c:pt idx="817">
                  <c:v>1.12466273883597</c:v>
                </c:pt>
                <c:pt idx="818">
                  <c:v>1.12603931501569</c:v>
                </c:pt>
                <c:pt idx="819">
                  <c:v>1.12741589119542</c:v>
                </c:pt>
                <c:pt idx="820">
                  <c:v>1.1287924673751399</c:v>
                </c:pt>
                <c:pt idx="821">
                  <c:v>1.1301690435548699</c:v>
                </c:pt>
                <c:pt idx="822">
                  <c:v>1.1315456197346001</c:v>
                </c:pt>
                <c:pt idx="823">
                  <c:v>1.1329221959143201</c:v>
                </c:pt>
                <c:pt idx="824">
                  <c:v>1.1342987720940501</c:v>
                </c:pt>
                <c:pt idx="825">
                  <c:v>1.13567534827377</c:v>
                </c:pt>
                <c:pt idx="826">
                  <c:v>1.1370519244535</c:v>
                </c:pt>
                <c:pt idx="827">
                  <c:v>1.13842850063323</c:v>
                </c:pt>
                <c:pt idx="828">
                  <c:v>1.13980507681295</c:v>
                </c:pt>
                <c:pt idx="829">
                  <c:v>1.1411816529926799</c:v>
                </c:pt>
                <c:pt idx="830">
                  <c:v>1.1425582291723999</c:v>
                </c:pt>
                <c:pt idx="831">
                  <c:v>1.1439348053521301</c:v>
                </c:pt>
                <c:pt idx="832">
                  <c:v>1.1453113815318501</c:v>
                </c:pt>
                <c:pt idx="833">
                  <c:v>1.1466879577115801</c:v>
                </c:pt>
                <c:pt idx="834">
                  <c:v>1.14806453389131</c:v>
                </c:pt>
                <c:pt idx="835">
                  <c:v>1.14944111007103</c:v>
                </c:pt>
                <c:pt idx="836">
                  <c:v>1.15081768625076</c:v>
                </c:pt>
                <c:pt idx="837">
                  <c:v>1.15219426243048</c:v>
                </c:pt>
                <c:pt idx="838">
                  <c:v>1.1535708386102099</c:v>
                </c:pt>
                <c:pt idx="839">
                  <c:v>1.1549474147899299</c:v>
                </c:pt>
                <c:pt idx="840">
                  <c:v>1.1563239909696601</c:v>
                </c:pt>
                <c:pt idx="841">
                  <c:v>1.1577005671493901</c:v>
                </c:pt>
                <c:pt idx="842">
                  <c:v>1.15907714332911</c:v>
                </c:pt>
                <c:pt idx="843">
                  <c:v>1.16045371950884</c:v>
                </c:pt>
                <c:pt idx="844">
                  <c:v>1.16183029568856</c:v>
                </c:pt>
                <c:pt idx="845">
                  <c:v>1.16320687186829</c:v>
                </c:pt>
                <c:pt idx="846">
                  <c:v>1.1645834480480199</c:v>
                </c:pt>
                <c:pt idx="847">
                  <c:v>1.1659600242277399</c:v>
                </c:pt>
                <c:pt idx="848">
                  <c:v>1.1673366004074699</c:v>
                </c:pt>
                <c:pt idx="849">
                  <c:v>1.1687131765871901</c:v>
                </c:pt>
                <c:pt idx="850">
                  <c:v>1.1700897527669201</c:v>
                </c:pt>
                <c:pt idx="851">
                  <c:v>1.17146632894664</c:v>
                </c:pt>
                <c:pt idx="852">
                  <c:v>1.17284290512637</c:v>
                </c:pt>
                <c:pt idx="853">
                  <c:v>1.1742194813061</c:v>
                </c:pt>
                <c:pt idx="854">
                  <c:v>1.17559605748582</c:v>
                </c:pt>
                <c:pt idx="855">
                  <c:v>1.1769726336655499</c:v>
                </c:pt>
                <c:pt idx="856">
                  <c:v>1.1783492098452699</c:v>
                </c:pt>
                <c:pt idx="857">
                  <c:v>1.1797257860249999</c:v>
                </c:pt>
                <c:pt idx="858">
                  <c:v>1.1811023622047201</c:v>
                </c:pt>
                <c:pt idx="859">
                  <c:v>1.1824789383844501</c:v>
                </c:pt>
                <c:pt idx="860">
                  <c:v>1.18385551456418</c:v>
                </c:pt>
                <c:pt idx="861">
                  <c:v>1.1852320907439</c:v>
                </c:pt>
                <c:pt idx="862">
                  <c:v>1.18660866692363</c:v>
                </c:pt>
                <c:pt idx="863">
                  <c:v>1.18798524310335</c:v>
                </c:pt>
                <c:pt idx="864">
                  <c:v>1.1893618192830799</c:v>
                </c:pt>
                <c:pt idx="865">
                  <c:v>1.1907383954628099</c:v>
                </c:pt>
                <c:pt idx="866">
                  <c:v>1.1921149716425301</c:v>
                </c:pt>
                <c:pt idx="867">
                  <c:v>1.1934915478222601</c:v>
                </c:pt>
                <c:pt idx="868">
                  <c:v>1.1948681240019801</c:v>
                </c:pt>
                <c:pt idx="869">
                  <c:v>1.19624470018171</c:v>
                </c:pt>
                <c:pt idx="870">
                  <c:v>1.19762127636143</c:v>
                </c:pt>
                <c:pt idx="871">
                  <c:v>1.19899785254116</c:v>
                </c:pt>
                <c:pt idx="872">
                  <c:v>1.20037442872089</c:v>
                </c:pt>
                <c:pt idx="873">
                  <c:v>1.2017510049006099</c:v>
                </c:pt>
                <c:pt idx="874">
                  <c:v>1.2031275810803399</c:v>
                </c:pt>
                <c:pt idx="875">
                  <c:v>1.2045041572600601</c:v>
                </c:pt>
                <c:pt idx="876">
                  <c:v>1.2058807334397901</c:v>
                </c:pt>
                <c:pt idx="877">
                  <c:v>1.2072573096195101</c:v>
                </c:pt>
                <c:pt idx="878">
                  <c:v>1.20863388579924</c:v>
                </c:pt>
                <c:pt idx="879">
                  <c:v>1.21001046197897</c:v>
                </c:pt>
                <c:pt idx="880">
                  <c:v>1.21138703815869</c:v>
                </c:pt>
                <c:pt idx="881">
                  <c:v>1.2127636143384199</c:v>
                </c:pt>
                <c:pt idx="882">
                  <c:v>1.2141401905181399</c:v>
                </c:pt>
                <c:pt idx="883">
                  <c:v>1.2155167666978699</c:v>
                </c:pt>
                <c:pt idx="884">
                  <c:v>1.2168933428776001</c:v>
                </c:pt>
                <c:pt idx="885">
                  <c:v>1.2182699190573201</c:v>
                </c:pt>
                <c:pt idx="886">
                  <c:v>1.21964649523705</c:v>
                </c:pt>
                <c:pt idx="887">
                  <c:v>1.22102307141677</c:v>
                </c:pt>
                <c:pt idx="888">
                  <c:v>1.2223996475965</c:v>
                </c:pt>
                <c:pt idx="889">
                  <c:v>1.22377622377622</c:v>
                </c:pt>
                <c:pt idx="890">
                  <c:v>1.2251527999559499</c:v>
                </c:pt>
                <c:pt idx="891">
                  <c:v>1.2265293761356799</c:v>
                </c:pt>
                <c:pt idx="892">
                  <c:v>1.2279059523153999</c:v>
                </c:pt>
                <c:pt idx="893">
                  <c:v>1.2292825284951301</c:v>
                </c:pt>
                <c:pt idx="894">
                  <c:v>1.2306591046748501</c:v>
                </c:pt>
                <c:pt idx="895">
                  <c:v>1.23203568085458</c:v>
                </c:pt>
                <c:pt idx="896">
                  <c:v>1.2334122570343</c:v>
                </c:pt>
                <c:pt idx="897">
                  <c:v>1.23478883321403</c:v>
                </c:pt>
                <c:pt idx="898">
                  <c:v>1.23616540939376</c:v>
                </c:pt>
                <c:pt idx="899">
                  <c:v>1.2375419855734799</c:v>
                </c:pt>
                <c:pt idx="900">
                  <c:v>1.2389185617532099</c:v>
                </c:pt>
                <c:pt idx="901">
                  <c:v>1.2402951379329299</c:v>
                </c:pt>
                <c:pt idx="902">
                  <c:v>1.2416717141126601</c:v>
                </c:pt>
                <c:pt idx="903">
                  <c:v>1.2430482902923901</c:v>
                </c:pt>
                <c:pt idx="904">
                  <c:v>1.24442486647211</c:v>
                </c:pt>
                <c:pt idx="905">
                  <c:v>1.24580144265184</c:v>
                </c:pt>
                <c:pt idx="906">
                  <c:v>1.24717801883156</c:v>
                </c:pt>
                <c:pt idx="907">
                  <c:v>1.24855459501129</c:v>
                </c:pt>
                <c:pt idx="908">
                  <c:v>1.2499311711910099</c:v>
                </c:pt>
                <c:pt idx="909">
                  <c:v>1.2513077473707399</c:v>
                </c:pt>
                <c:pt idx="910">
                  <c:v>1.2526843235504701</c:v>
                </c:pt>
                <c:pt idx="911">
                  <c:v>1.2540608997301901</c:v>
                </c:pt>
                <c:pt idx="912">
                  <c:v>1.2554374759099201</c:v>
                </c:pt>
                <c:pt idx="913">
                  <c:v>1.25681405208964</c:v>
                </c:pt>
                <c:pt idx="914">
                  <c:v>1.25819062826937</c:v>
                </c:pt>
                <c:pt idx="915">
                  <c:v>1.25956720444909</c:v>
                </c:pt>
                <c:pt idx="916">
                  <c:v>1.26094378062882</c:v>
                </c:pt>
                <c:pt idx="917">
                  <c:v>1.2623203568085499</c:v>
                </c:pt>
                <c:pt idx="918">
                  <c:v>1.2636969329882699</c:v>
                </c:pt>
                <c:pt idx="919">
                  <c:v>1.2650735091680001</c:v>
                </c:pt>
                <c:pt idx="920">
                  <c:v>1.2664500853477201</c:v>
                </c:pt>
                <c:pt idx="921">
                  <c:v>1.26782666152745</c:v>
                </c:pt>
                <c:pt idx="922">
                  <c:v>1.26920323770718</c:v>
                </c:pt>
                <c:pt idx="923">
                  <c:v>1.2705798138869</c:v>
                </c:pt>
                <c:pt idx="924">
                  <c:v>1.27195639006663</c:v>
                </c:pt>
                <c:pt idx="925">
                  <c:v>1.27333296624635</c:v>
                </c:pt>
                <c:pt idx="926">
                  <c:v>1.2747095424260799</c:v>
                </c:pt>
                <c:pt idx="927">
                  <c:v>1.2760861186057999</c:v>
                </c:pt>
                <c:pt idx="928">
                  <c:v>1.2774626947855301</c:v>
                </c:pt>
                <c:pt idx="929">
                  <c:v>1.2788392709652601</c:v>
                </c:pt>
                <c:pt idx="930">
                  <c:v>1.28021584714498</c:v>
                </c:pt>
                <c:pt idx="931">
                  <c:v>1.28159242332471</c:v>
                </c:pt>
                <c:pt idx="932">
                  <c:v>1.28296899950443</c:v>
                </c:pt>
                <c:pt idx="933">
                  <c:v>1.28434557568416</c:v>
                </c:pt>
                <c:pt idx="934">
                  <c:v>1.2857221518638799</c:v>
                </c:pt>
                <c:pt idx="935">
                  <c:v>1.2870987280436099</c:v>
                </c:pt>
                <c:pt idx="936">
                  <c:v>1.2884753042233399</c:v>
                </c:pt>
                <c:pt idx="937">
                  <c:v>1.2898518804030601</c:v>
                </c:pt>
                <c:pt idx="938">
                  <c:v>1.2912284565827901</c:v>
                </c:pt>
                <c:pt idx="939">
                  <c:v>1.29260503276251</c:v>
                </c:pt>
                <c:pt idx="940">
                  <c:v>1.29398160894224</c:v>
                </c:pt>
                <c:pt idx="941">
                  <c:v>1.29535818512196</c:v>
                </c:pt>
                <c:pt idx="942">
                  <c:v>1.29673476130169</c:v>
                </c:pt>
                <c:pt idx="943">
                  <c:v>1.2981113374814199</c:v>
                </c:pt>
                <c:pt idx="944">
                  <c:v>1.2994879136611399</c:v>
                </c:pt>
                <c:pt idx="945">
                  <c:v>1.3008644898408701</c:v>
                </c:pt>
                <c:pt idx="946">
                  <c:v>1.3022410660205901</c:v>
                </c:pt>
                <c:pt idx="947">
                  <c:v>1.3036176422003201</c:v>
                </c:pt>
                <c:pt idx="948">
                  <c:v>1.30499421838005</c:v>
                </c:pt>
                <c:pt idx="949">
                  <c:v>1.30637079455977</c:v>
                </c:pt>
                <c:pt idx="950">
                  <c:v>1.3077473707395</c:v>
                </c:pt>
                <c:pt idx="951">
                  <c:v>1.30912394691922</c:v>
                </c:pt>
                <c:pt idx="952">
                  <c:v>1.3105005230989499</c:v>
                </c:pt>
                <c:pt idx="953">
                  <c:v>1.3118770992786699</c:v>
                </c:pt>
                <c:pt idx="954">
                  <c:v>1.3132536754584001</c:v>
                </c:pt>
                <c:pt idx="955">
                  <c:v>1.3146302516381301</c:v>
                </c:pt>
                <c:pt idx="956">
                  <c:v>1.3160068278178501</c:v>
                </c:pt>
                <c:pt idx="957">
                  <c:v>1.31738340399758</c:v>
                </c:pt>
                <c:pt idx="958">
                  <c:v>1.3187599801773</c:v>
                </c:pt>
                <c:pt idx="959">
                  <c:v>1.32013655635703</c:v>
                </c:pt>
                <c:pt idx="960">
                  <c:v>1.32151313253675</c:v>
                </c:pt>
                <c:pt idx="961">
                  <c:v>1.3228897087164799</c:v>
                </c:pt>
                <c:pt idx="962">
                  <c:v>1.3242662848962099</c:v>
                </c:pt>
                <c:pt idx="963">
                  <c:v>1.3256428610759301</c:v>
                </c:pt>
                <c:pt idx="964">
                  <c:v>1.3270194372556601</c:v>
                </c:pt>
                <c:pt idx="965">
                  <c:v>1.3283960134353801</c:v>
                </c:pt>
                <c:pt idx="966">
                  <c:v>1.32977258961511</c:v>
                </c:pt>
                <c:pt idx="967">
                  <c:v>1.33114916579484</c:v>
                </c:pt>
                <c:pt idx="968">
                  <c:v>1.33252574197456</c:v>
                </c:pt>
                <c:pt idx="969">
                  <c:v>1.3339023181542899</c:v>
                </c:pt>
                <c:pt idx="970">
                  <c:v>1.3352788943340099</c:v>
                </c:pt>
                <c:pt idx="971">
                  <c:v>1.3366554705137399</c:v>
                </c:pt>
                <c:pt idx="972">
                  <c:v>1.3380320466934601</c:v>
                </c:pt>
                <c:pt idx="973">
                  <c:v>1.3394086228731901</c:v>
                </c:pt>
                <c:pt idx="974">
                  <c:v>1.34078519905292</c:v>
                </c:pt>
                <c:pt idx="975">
                  <c:v>1.34216177523264</c:v>
                </c:pt>
                <c:pt idx="976">
                  <c:v>1.34353835141237</c:v>
                </c:pt>
                <c:pt idx="977">
                  <c:v>1.34491492759209</c:v>
                </c:pt>
                <c:pt idx="978">
                  <c:v>1.3462915037718199</c:v>
                </c:pt>
                <c:pt idx="979">
                  <c:v>1.3476680799515399</c:v>
                </c:pt>
                <c:pt idx="980">
                  <c:v>1.3490446561312699</c:v>
                </c:pt>
                <c:pt idx="981">
                  <c:v>1.3504212323110001</c:v>
                </c:pt>
                <c:pt idx="982">
                  <c:v>1.3517978084907201</c:v>
                </c:pt>
                <c:pt idx="983">
                  <c:v>1.35317438467045</c:v>
                </c:pt>
                <c:pt idx="984">
                  <c:v>1.35455096085017</c:v>
                </c:pt>
                <c:pt idx="985">
                  <c:v>1.3559275370299</c:v>
                </c:pt>
                <c:pt idx="986">
                  <c:v>1.35730411320963</c:v>
                </c:pt>
                <c:pt idx="987">
                  <c:v>1.3586806893893499</c:v>
                </c:pt>
                <c:pt idx="988">
                  <c:v>1.3600572655690799</c:v>
                </c:pt>
                <c:pt idx="989">
                  <c:v>1.3614338417487999</c:v>
                </c:pt>
                <c:pt idx="990">
                  <c:v>1.3628104179285301</c:v>
                </c:pt>
                <c:pt idx="991">
                  <c:v>1.3641869941082501</c:v>
                </c:pt>
                <c:pt idx="992">
                  <c:v>1.36556357028798</c:v>
                </c:pt>
                <c:pt idx="993">
                  <c:v>1.36694014646771</c:v>
                </c:pt>
                <c:pt idx="994">
                  <c:v>1.36831672264743</c:v>
                </c:pt>
                <c:pt idx="995">
                  <c:v>1.36969329882716</c:v>
                </c:pt>
                <c:pt idx="996">
                  <c:v>1.3710698750068799</c:v>
                </c:pt>
                <c:pt idx="997">
                  <c:v>1.3724464511866099</c:v>
                </c:pt>
                <c:pt idx="998">
                  <c:v>1.3738230273663301</c:v>
                </c:pt>
                <c:pt idx="999">
                  <c:v>1.3751996035460601</c:v>
                </c:pt>
                <c:pt idx="1000">
                  <c:v>1.3765761797257901</c:v>
                </c:pt>
                <c:pt idx="1001">
                  <c:v>1.37795275590551</c:v>
                </c:pt>
                <c:pt idx="1002">
                  <c:v>1.37932933208524</c:v>
                </c:pt>
                <c:pt idx="1003">
                  <c:v>1.38070590826496</c:v>
                </c:pt>
                <c:pt idx="1004">
                  <c:v>1.38208248444469</c:v>
                </c:pt>
                <c:pt idx="1005">
                  <c:v>1.3834590606244199</c:v>
                </c:pt>
                <c:pt idx="1006">
                  <c:v>1.3848356368041399</c:v>
                </c:pt>
                <c:pt idx="1007">
                  <c:v>1.3862122129838701</c:v>
                </c:pt>
                <c:pt idx="1008">
                  <c:v>1.3875887891635901</c:v>
                </c:pt>
                <c:pt idx="1009">
                  <c:v>1.38896536534332</c:v>
                </c:pt>
                <c:pt idx="1010">
                  <c:v>1.39034194152304</c:v>
                </c:pt>
                <c:pt idx="1011">
                  <c:v>1.39171851770277</c:v>
                </c:pt>
                <c:pt idx="1012">
                  <c:v>1.3930950938825</c:v>
                </c:pt>
                <c:pt idx="1013">
                  <c:v>1.3944716700622199</c:v>
                </c:pt>
                <c:pt idx="1014">
                  <c:v>1.3958482462419499</c:v>
                </c:pt>
                <c:pt idx="1015">
                  <c:v>1.3972248224216699</c:v>
                </c:pt>
                <c:pt idx="1016">
                  <c:v>1.3986013986014001</c:v>
                </c:pt>
                <c:pt idx="1017">
                  <c:v>1.3999779747811201</c:v>
                </c:pt>
                <c:pt idx="1018">
                  <c:v>1.40135455096085</c:v>
                </c:pt>
                <c:pt idx="1019">
                  <c:v>1.40273112714058</c:v>
                </c:pt>
                <c:pt idx="1020">
                  <c:v>1.4041077033203</c:v>
                </c:pt>
                <c:pt idx="1021">
                  <c:v>1.40548427950003</c:v>
                </c:pt>
                <c:pt idx="1022">
                  <c:v>1.4068608556797499</c:v>
                </c:pt>
                <c:pt idx="1023">
                  <c:v>1.4082374318594799</c:v>
                </c:pt>
                <c:pt idx="1024">
                  <c:v>1.4096140080392101</c:v>
                </c:pt>
                <c:pt idx="1025">
                  <c:v>1.4109905842189301</c:v>
                </c:pt>
                <c:pt idx="1026">
                  <c:v>1.4123671603986601</c:v>
                </c:pt>
                <c:pt idx="1027">
                  <c:v>1.41374373657838</c:v>
                </c:pt>
                <c:pt idx="1028">
                  <c:v>1.41512031275811</c:v>
                </c:pt>
                <c:pt idx="1029">
                  <c:v>1.41649688893783</c:v>
                </c:pt>
                <c:pt idx="1030">
                  <c:v>1.41787346511756</c:v>
                </c:pt>
                <c:pt idx="1031">
                  <c:v>1.4192500412972899</c:v>
                </c:pt>
                <c:pt idx="1032">
                  <c:v>1.4206266174770099</c:v>
                </c:pt>
                <c:pt idx="1033">
                  <c:v>1.4220031936567401</c:v>
                </c:pt>
                <c:pt idx="1034">
                  <c:v>1.4233797698364601</c:v>
                </c:pt>
                <c:pt idx="1035">
                  <c:v>1.4247563460161901</c:v>
                </c:pt>
                <c:pt idx="1036">
                  <c:v>1.42613292219591</c:v>
                </c:pt>
                <c:pt idx="1037">
                  <c:v>1.42750949837564</c:v>
                </c:pt>
                <c:pt idx="1038">
                  <c:v>1.42888607455537</c:v>
                </c:pt>
                <c:pt idx="1039">
                  <c:v>1.43026265073509</c:v>
                </c:pt>
                <c:pt idx="1040">
                  <c:v>1.4316392269148199</c:v>
                </c:pt>
                <c:pt idx="1041">
                  <c:v>1.4330158030945399</c:v>
                </c:pt>
                <c:pt idx="1042">
                  <c:v>1.4343923792742701</c:v>
                </c:pt>
                <c:pt idx="1043">
                  <c:v>1.4357689554540001</c:v>
                </c:pt>
                <c:pt idx="1044">
                  <c:v>1.4371455316337201</c:v>
                </c:pt>
                <c:pt idx="1045">
                  <c:v>1.43852210781345</c:v>
                </c:pt>
                <c:pt idx="1046">
                  <c:v>1.43989868399317</c:v>
                </c:pt>
                <c:pt idx="1047">
                  <c:v>1.4412752601729</c:v>
                </c:pt>
                <c:pt idx="1048">
                  <c:v>1.44265183635262</c:v>
                </c:pt>
                <c:pt idx="1049">
                  <c:v>1.4440284125323499</c:v>
                </c:pt>
                <c:pt idx="1050">
                  <c:v>1.4454049887120799</c:v>
                </c:pt>
                <c:pt idx="1051">
                  <c:v>1.4467815648918001</c:v>
                </c:pt>
                <c:pt idx="1052">
                  <c:v>1.4481581410715301</c:v>
                </c:pt>
                <c:pt idx="1053">
                  <c:v>1.44953471725125</c:v>
                </c:pt>
                <c:pt idx="1054">
                  <c:v>1.45091129343098</c:v>
                </c:pt>
                <c:pt idx="1055">
                  <c:v>1.4522878696107</c:v>
                </c:pt>
                <c:pt idx="1056">
                  <c:v>1.45366444579043</c:v>
                </c:pt>
                <c:pt idx="1057">
                  <c:v>1.4550410219701599</c:v>
                </c:pt>
                <c:pt idx="1058">
                  <c:v>1.4564175981498799</c:v>
                </c:pt>
                <c:pt idx="1059">
                  <c:v>1.4577941743296099</c:v>
                </c:pt>
                <c:pt idx="1060">
                  <c:v>1.4591707505093301</c:v>
                </c:pt>
                <c:pt idx="1061">
                  <c:v>1.4605473266890601</c:v>
                </c:pt>
                <c:pt idx="1062">
                  <c:v>1.46192390286879</c:v>
                </c:pt>
                <c:pt idx="1063">
                  <c:v>1.46330047904851</c:v>
                </c:pt>
                <c:pt idx="1064">
                  <c:v>1.46467705522824</c:v>
                </c:pt>
                <c:pt idx="1065">
                  <c:v>1.46605363140796</c:v>
                </c:pt>
                <c:pt idx="1066">
                  <c:v>1.4674302075876899</c:v>
                </c:pt>
                <c:pt idx="1067">
                  <c:v>1.4688067837674099</c:v>
                </c:pt>
                <c:pt idx="1068">
                  <c:v>1.4701833599471399</c:v>
                </c:pt>
                <c:pt idx="1069">
                  <c:v>1.4715599361268701</c:v>
                </c:pt>
                <c:pt idx="1070">
                  <c:v>1.4729365123065901</c:v>
                </c:pt>
                <c:pt idx="1071">
                  <c:v>1.47431308848632</c:v>
                </c:pt>
                <c:pt idx="1072">
                  <c:v>1.47568966466604</c:v>
                </c:pt>
                <c:pt idx="1073">
                  <c:v>1.47706624084577</c:v>
                </c:pt>
                <c:pt idx="1074">
                  <c:v>1.47844281702549</c:v>
                </c:pt>
                <c:pt idx="1075">
                  <c:v>1.4798193932052199</c:v>
                </c:pt>
                <c:pt idx="1076">
                  <c:v>1.4811959693849499</c:v>
                </c:pt>
                <c:pt idx="1077">
                  <c:v>1.4825725455646701</c:v>
                </c:pt>
                <c:pt idx="1078">
                  <c:v>1.4839491217444001</c:v>
                </c:pt>
                <c:pt idx="1079">
                  <c:v>1.4853256979241201</c:v>
                </c:pt>
                <c:pt idx="1080">
                  <c:v>1.48670227410385</c:v>
                </c:pt>
                <c:pt idx="1081">
                  <c:v>1.48807885028358</c:v>
                </c:pt>
                <c:pt idx="1082">
                  <c:v>1.4894554264633</c:v>
                </c:pt>
                <c:pt idx="1083">
                  <c:v>1.49083200264303</c:v>
                </c:pt>
                <c:pt idx="1084">
                  <c:v>1.4922085788227499</c:v>
                </c:pt>
                <c:pt idx="1085">
                  <c:v>1.4935851550024799</c:v>
                </c:pt>
                <c:pt idx="1086">
                  <c:v>1.4949617311822001</c:v>
                </c:pt>
                <c:pt idx="1087">
                  <c:v>1.4963383073619301</c:v>
                </c:pt>
                <c:pt idx="1088">
                  <c:v>1.49771488354166</c:v>
                </c:pt>
                <c:pt idx="1089">
                  <c:v>1.49909145972138</c:v>
                </c:pt>
                <c:pt idx="1090">
                  <c:v>1.50046803590111</c:v>
                </c:pt>
                <c:pt idx="1091">
                  <c:v>1.50184461208083</c:v>
                </c:pt>
                <c:pt idx="1092">
                  <c:v>1.5032211882605599</c:v>
                </c:pt>
                <c:pt idx="1093">
                  <c:v>1.5045977644402799</c:v>
                </c:pt>
                <c:pt idx="1094">
                  <c:v>1.5059743406200099</c:v>
                </c:pt>
                <c:pt idx="1095">
                  <c:v>1.5073509167997401</c:v>
                </c:pt>
                <c:pt idx="1096">
                  <c:v>1.5087274929794601</c:v>
                </c:pt>
                <c:pt idx="1097">
                  <c:v>1.51010406915919</c:v>
                </c:pt>
                <c:pt idx="1098">
                  <c:v>1.51148064533891</c:v>
                </c:pt>
                <c:pt idx="1099">
                  <c:v>1.51285722151864</c:v>
                </c:pt>
                <c:pt idx="1100">
                  <c:v>1.51423379769836</c:v>
                </c:pt>
                <c:pt idx="1101">
                  <c:v>1.5156103738780899</c:v>
                </c:pt>
                <c:pt idx="1102">
                  <c:v>1.5169869500578199</c:v>
                </c:pt>
                <c:pt idx="1103">
                  <c:v>1.5183635262375399</c:v>
                </c:pt>
                <c:pt idx="1104">
                  <c:v>1.5197401024172701</c:v>
                </c:pt>
                <c:pt idx="1105">
                  <c:v>1.5211166785969901</c:v>
                </c:pt>
                <c:pt idx="1106">
                  <c:v>1.52249325477672</c:v>
                </c:pt>
                <c:pt idx="1107">
                  <c:v>1.52386983095645</c:v>
                </c:pt>
                <c:pt idx="1108">
                  <c:v>1.52524640713617</c:v>
                </c:pt>
                <c:pt idx="1109">
                  <c:v>1.5266229833159</c:v>
                </c:pt>
                <c:pt idx="1110">
                  <c:v>1.5279995594956199</c:v>
                </c:pt>
                <c:pt idx="1111">
                  <c:v>1.5293761356753499</c:v>
                </c:pt>
                <c:pt idx="1112">
                  <c:v>1.5307527118550699</c:v>
                </c:pt>
                <c:pt idx="1113">
                  <c:v>1.5321292880348001</c:v>
                </c:pt>
                <c:pt idx="1114">
                  <c:v>1.5335058642145301</c:v>
                </c:pt>
                <c:pt idx="1115">
                  <c:v>1.53488244039425</c:v>
                </c:pt>
                <c:pt idx="1116">
                  <c:v>1.53625901657398</c:v>
                </c:pt>
                <c:pt idx="1117">
                  <c:v>1.5376355927537</c:v>
                </c:pt>
                <c:pt idx="1118">
                  <c:v>1.53901216893343</c:v>
                </c:pt>
                <c:pt idx="1119">
                  <c:v>1.5403887451131499</c:v>
                </c:pt>
                <c:pt idx="1120">
                  <c:v>1.5417653212928799</c:v>
                </c:pt>
                <c:pt idx="1121">
                  <c:v>1.5431418974726101</c:v>
                </c:pt>
                <c:pt idx="1122">
                  <c:v>1.5445184736523301</c:v>
                </c:pt>
                <c:pt idx="1123">
                  <c:v>1.5458950498320601</c:v>
                </c:pt>
                <c:pt idx="1124">
                  <c:v>1.54727162601178</c:v>
                </c:pt>
                <c:pt idx="1125">
                  <c:v>1.54864820219151</c:v>
                </c:pt>
                <c:pt idx="1126">
                  <c:v>1.55002477837124</c:v>
                </c:pt>
                <c:pt idx="1127">
                  <c:v>1.55140135455096</c:v>
                </c:pt>
                <c:pt idx="1128">
                  <c:v>1.5527779307306899</c:v>
                </c:pt>
                <c:pt idx="1129">
                  <c:v>1.5541545069104099</c:v>
                </c:pt>
                <c:pt idx="1130">
                  <c:v>1.5555310830901401</c:v>
                </c:pt>
                <c:pt idx="1131">
                  <c:v>1.5569076592698601</c:v>
                </c:pt>
                <c:pt idx="1132">
                  <c:v>1.55828423544959</c:v>
                </c:pt>
                <c:pt idx="1133">
                  <c:v>1.55966081162932</c:v>
                </c:pt>
                <c:pt idx="1134">
                  <c:v>1.56103738780904</c:v>
                </c:pt>
                <c:pt idx="1135">
                  <c:v>1.56241396398877</c:v>
                </c:pt>
                <c:pt idx="1136">
                  <c:v>1.56379054016849</c:v>
                </c:pt>
                <c:pt idx="1137">
                  <c:v>1.5651671163482199</c:v>
                </c:pt>
                <c:pt idx="1138">
                  <c:v>1.5665436925279399</c:v>
                </c:pt>
                <c:pt idx="1139">
                  <c:v>1.5679202687076701</c:v>
                </c:pt>
                <c:pt idx="1140">
                  <c:v>1.5692968448874001</c:v>
                </c:pt>
                <c:pt idx="1141">
                  <c:v>1.57067342106712</c:v>
                </c:pt>
                <c:pt idx="1142">
                  <c:v>1.57204999724685</c:v>
                </c:pt>
                <c:pt idx="1143">
                  <c:v>1.57342657342657</c:v>
                </c:pt>
                <c:pt idx="1144">
                  <c:v>1.5748031496063</c:v>
                </c:pt>
                <c:pt idx="1145">
                  <c:v>1.5761797257860299</c:v>
                </c:pt>
                <c:pt idx="1146">
                  <c:v>1.5775563019657499</c:v>
                </c:pt>
                <c:pt idx="1147">
                  <c:v>1.5789328781454799</c:v>
                </c:pt>
                <c:pt idx="1148">
                  <c:v>1.5803094543252001</c:v>
                </c:pt>
                <c:pt idx="1149">
                  <c:v>1.5816860305049301</c:v>
                </c:pt>
                <c:pt idx="1150">
                  <c:v>1.58306260668465</c:v>
                </c:pt>
                <c:pt idx="1151">
                  <c:v>1.58443918286438</c:v>
                </c:pt>
                <c:pt idx="1152">
                  <c:v>1.58581575904411</c:v>
                </c:pt>
                <c:pt idx="1153">
                  <c:v>1.58719233522383</c:v>
                </c:pt>
                <c:pt idx="1154">
                  <c:v>1.5885689114035599</c:v>
                </c:pt>
                <c:pt idx="1155">
                  <c:v>1.5899454875832799</c:v>
                </c:pt>
                <c:pt idx="1156">
                  <c:v>1.5913220637630101</c:v>
                </c:pt>
                <c:pt idx="1157">
                  <c:v>1.5926986399427301</c:v>
                </c:pt>
                <c:pt idx="1158">
                  <c:v>1.5940752161224601</c:v>
                </c:pt>
                <c:pt idx="1159">
                  <c:v>1.59545179230219</c:v>
                </c:pt>
                <c:pt idx="1160">
                  <c:v>1.59682836848191</c:v>
                </c:pt>
                <c:pt idx="1161">
                  <c:v>1.59820494466164</c:v>
                </c:pt>
                <c:pt idx="1162">
                  <c:v>1.59958152084136</c:v>
                </c:pt>
                <c:pt idx="1163">
                  <c:v>1.6009580970210899</c:v>
                </c:pt>
                <c:pt idx="1164">
                  <c:v>1.6023346732008199</c:v>
                </c:pt>
                <c:pt idx="1165">
                  <c:v>1.6037112493805401</c:v>
                </c:pt>
                <c:pt idx="1166">
                  <c:v>1.6050878255602701</c:v>
                </c:pt>
                <c:pt idx="1167">
                  <c:v>1.6064644017399901</c:v>
                </c:pt>
                <c:pt idx="1168">
                  <c:v>1.60784097791972</c:v>
                </c:pt>
                <c:pt idx="1169">
                  <c:v>1.60921755409944</c:v>
                </c:pt>
                <c:pt idx="1170">
                  <c:v>1.61059413027917</c:v>
                </c:pt>
                <c:pt idx="1171">
                  <c:v>1.6119707064588999</c:v>
                </c:pt>
                <c:pt idx="1172">
                  <c:v>1.6133472826386199</c:v>
                </c:pt>
                <c:pt idx="1173">
                  <c:v>1.6147238588183499</c:v>
                </c:pt>
                <c:pt idx="1174">
                  <c:v>1.6161004349980701</c:v>
                </c:pt>
                <c:pt idx="1175">
                  <c:v>1.6174770111778001</c:v>
                </c:pt>
                <c:pt idx="1176">
                  <c:v>1.6188535873575201</c:v>
                </c:pt>
                <c:pt idx="1177">
                  <c:v>1.62023016353725</c:v>
                </c:pt>
                <c:pt idx="1178">
                  <c:v>1.62160673971698</c:v>
                </c:pt>
                <c:pt idx="1179">
                  <c:v>1.6229833158967</c:v>
                </c:pt>
                <c:pt idx="1180">
                  <c:v>1.6243598920764299</c:v>
                </c:pt>
                <c:pt idx="1181">
                  <c:v>1.6257364682561499</c:v>
                </c:pt>
                <c:pt idx="1182">
                  <c:v>1.6271130444358799</c:v>
                </c:pt>
                <c:pt idx="1183">
                  <c:v>1.6284896206156101</c:v>
                </c:pt>
                <c:pt idx="1184">
                  <c:v>1.6298661967953301</c:v>
                </c:pt>
                <c:pt idx="1185">
                  <c:v>1.63124277297506</c:v>
                </c:pt>
                <c:pt idx="1186">
                  <c:v>1.63261934915478</c:v>
                </c:pt>
                <c:pt idx="1187">
                  <c:v>1.63399592533451</c:v>
                </c:pt>
                <c:pt idx="1188">
                  <c:v>1.63537250151423</c:v>
                </c:pt>
                <c:pt idx="1189">
                  <c:v>1.6367490776939599</c:v>
                </c:pt>
                <c:pt idx="1190">
                  <c:v>1.6381256538736899</c:v>
                </c:pt>
                <c:pt idx="1191">
                  <c:v>1.6395022300534099</c:v>
                </c:pt>
                <c:pt idx="1192">
                  <c:v>1.6408788062331401</c:v>
                </c:pt>
                <c:pt idx="1193">
                  <c:v>1.6422553824128601</c:v>
                </c:pt>
                <c:pt idx="1194">
                  <c:v>1.64363195859259</c:v>
                </c:pt>
                <c:pt idx="1195">
                  <c:v>1.64500853477231</c:v>
                </c:pt>
                <c:pt idx="1196">
                  <c:v>1.64638511095204</c:v>
                </c:pt>
                <c:pt idx="1197">
                  <c:v>1.64776168713177</c:v>
                </c:pt>
                <c:pt idx="1198">
                  <c:v>1.6491382633114899</c:v>
                </c:pt>
                <c:pt idx="1199">
                  <c:v>1.6505148394912199</c:v>
                </c:pt>
                <c:pt idx="1200">
                  <c:v>1.6518914156709401</c:v>
                </c:pt>
                <c:pt idx="1201">
                  <c:v>1.6532679918506701</c:v>
                </c:pt>
                <c:pt idx="1202">
                  <c:v>1.6546445680304001</c:v>
                </c:pt>
                <c:pt idx="1203">
                  <c:v>1.65602114421012</c:v>
                </c:pt>
                <c:pt idx="1204">
                  <c:v>1.65739772038985</c:v>
                </c:pt>
                <c:pt idx="1205">
                  <c:v>1.65877429656957</c:v>
                </c:pt>
                <c:pt idx="1206">
                  <c:v>1.6601508727493</c:v>
                </c:pt>
                <c:pt idx="1207">
                  <c:v>1.6615274489290199</c:v>
                </c:pt>
                <c:pt idx="1208">
                  <c:v>1.6629040251087499</c:v>
                </c:pt>
                <c:pt idx="1209">
                  <c:v>1.6642806012884801</c:v>
                </c:pt>
                <c:pt idx="1210">
                  <c:v>1.6656571774682001</c:v>
                </c:pt>
                <c:pt idx="1211">
                  <c:v>1.66703375364793</c:v>
                </c:pt>
                <c:pt idx="1212">
                  <c:v>1.66841032982765</c:v>
                </c:pt>
                <c:pt idx="1213">
                  <c:v>1.66978690600738</c:v>
                </c:pt>
                <c:pt idx="1214">
                  <c:v>1.6711634821871</c:v>
                </c:pt>
                <c:pt idx="1215">
                  <c:v>1.67254005836683</c:v>
                </c:pt>
                <c:pt idx="1216">
                  <c:v>1.6739166345465599</c:v>
                </c:pt>
                <c:pt idx="1217">
                  <c:v>1.6752932107262799</c:v>
                </c:pt>
                <c:pt idx="1218">
                  <c:v>1.6766697869060101</c:v>
                </c:pt>
                <c:pt idx="1219">
                  <c:v>1.6780463630857301</c:v>
                </c:pt>
                <c:pt idx="1220">
                  <c:v>1.67942293926546</c:v>
                </c:pt>
                <c:pt idx="1221">
                  <c:v>1.68079951544519</c:v>
                </c:pt>
                <c:pt idx="1222">
                  <c:v>1.68217609162491</c:v>
                </c:pt>
                <c:pt idx="1223">
                  <c:v>1.68355266780464</c:v>
                </c:pt>
                <c:pt idx="1224">
                  <c:v>1.6849292439843599</c:v>
                </c:pt>
                <c:pt idx="1225">
                  <c:v>1.6863058201640899</c:v>
                </c:pt>
                <c:pt idx="1226">
                  <c:v>1.6876823963438099</c:v>
                </c:pt>
                <c:pt idx="1227">
                  <c:v>1.6890589725235401</c:v>
                </c:pt>
                <c:pt idx="1228">
                  <c:v>1.6904355487032701</c:v>
                </c:pt>
                <c:pt idx="1229">
                  <c:v>1.69181212488299</c:v>
                </c:pt>
                <c:pt idx="1230">
                  <c:v>1.69318870106272</c:v>
                </c:pt>
                <c:pt idx="1231">
                  <c:v>1.69456527724244</c:v>
                </c:pt>
                <c:pt idx="1232">
                  <c:v>1.69594185342217</c:v>
                </c:pt>
                <c:pt idx="1233">
                  <c:v>1.6973184296018899</c:v>
                </c:pt>
                <c:pt idx="1234">
                  <c:v>1.6986950057816199</c:v>
                </c:pt>
                <c:pt idx="1235">
                  <c:v>1.7000715819613501</c:v>
                </c:pt>
                <c:pt idx="1236">
                  <c:v>1.7014481581410701</c:v>
                </c:pt>
                <c:pt idx="1237">
                  <c:v>1.7028247343208001</c:v>
                </c:pt>
                <c:pt idx="1238">
                  <c:v>1.70420131050052</c:v>
                </c:pt>
                <c:pt idx="1239">
                  <c:v>1.70557788668025</c:v>
                </c:pt>
                <c:pt idx="1240">
                  <c:v>1.70695446285997</c:v>
                </c:pt>
                <c:pt idx="1241">
                  <c:v>1.7083310390397</c:v>
                </c:pt>
                <c:pt idx="1242">
                  <c:v>1.7097076152194299</c:v>
                </c:pt>
                <c:pt idx="1243">
                  <c:v>1.7110841913991499</c:v>
                </c:pt>
                <c:pt idx="1244">
                  <c:v>1.7124607675788801</c:v>
                </c:pt>
                <c:pt idx="1245">
                  <c:v>1.7138373437586001</c:v>
                </c:pt>
                <c:pt idx="1246">
                  <c:v>1.7152139199383301</c:v>
                </c:pt>
                <c:pt idx="1247">
                  <c:v>1.71659049611806</c:v>
                </c:pt>
                <c:pt idx="1248">
                  <c:v>1.71796707229778</c:v>
                </c:pt>
                <c:pt idx="1249">
                  <c:v>1.71934364847751</c:v>
                </c:pt>
                <c:pt idx="1250">
                  <c:v>1.72072022465723</c:v>
                </c:pt>
                <c:pt idx="1251">
                  <c:v>1.7220968008369599</c:v>
                </c:pt>
                <c:pt idx="1252">
                  <c:v>1.7234733770166799</c:v>
                </c:pt>
                <c:pt idx="1253">
                  <c:v>1.7248499531964101</c:v>
                </c:pt>
                <c:pt idx="1254">
                  <c:v>1.7262265293761401</c:v>
                </c:pt>
                <c:pt idx="1255">
                  <c:v>1.7276031055558601</c:v>
                </c:pt>
                <c:pt idx="1256">
                  <c:v>1.72897968173559</c:v>
                </c:pt>
                <c:pt idx="1257">
                  <c:v>1.73035625791531</c:v>
                </c:pt>
                <c:pt idx="1258">
                  <c:v>1.73173283409504</c:v>
                </c:pt>
                <c:pt idx="1259">
                  <c:v>1.73310941027476</c:v>
                </c:pt>
                <c:pt idx="1260">
                  <c:v>1.7344859864544899</c:v>
                </c:pt>
                <c:pt idx="1261">
                  <c:v>1.7358625626342199</c:v>
                </c:pt>
                <c:pt idx="1262">
                  <c:v>1.7372391388139401</c:v>
                </c:pt>
                <c:pt idx="1263">
                  <c:v>1.7386157149936701</c:v>
                </c:pt>
                <c:pt idx="1264">
                  <c:v>1.73999229117339</c:v>
                </c:pt>
                <c:pt idx="1265">
                  <c:v>1.74136886735312</c:v>
                </c:pt>
                <c:pt idx="1266">
                  <c:v>1.74274544353285</c:v>
                </c:pt>
                <c:pt idx="1267">
                  <c:v>1.74412201971257</c:v>
                </c:pt>
                <c:pt idx="1268">
                  <c:v>1.7454985958922999</c:v>
                </c:pt>
                <c:pt idx="1269">
                  <c:v>1.7468751720720199</c:v>
                </c:pt>
                <c:pt idx="1270">
                  <c:v>1.7482517482517499</c:v>
                </c:pt>
                <c:pt idx="1271">
                  <c:v>1.7496283244314701</c:v>
                </c:pt>
                <c:pt idx="1272">
                  <c:v>1.7510049006112001</c:v>
                </c:pt>
                <c:pt idx="1273">
                  <c:v>1.75238147679093</c:v>
                </c:pt>
                <c:pt idx="1274">
                  <c:v>1.75375805297065</c:v>
                </c:pt>
                <c:pt idx="1275">
                  <c:v>1.75513462915038</c:v>
                </c:pt>
                <c:pt idx="1276">
                  <c:v>1.7565112053301</c:v>
                </c:pt>
                <c:pt idx="1277">
                  <c:v>1.7578877815098299</c:v>
                </c:pt>
                <c:pt idx="1278">
                  <c:v>1.7592643576895499</c:v>
                </c:pt>
                <c:pt idx="1279">
                  <c:v>1.7606409338692799</c:v>
                </c:pt>
                <c:pt idx="1280">
                  <c:v>1.7620175100490101</c:v>
                </c:pt>
                <c:pt idx="1281">
                  <c:v>1.7633940862287301</c:v>
                </c:pt>
                <c:pt idx="1282">
                  <c:v>1.76477066240846</c:v>
                </c:pt>
                <c:pt idx="1283">
                  <c:v>1.76614723858818</c:v>
                </c:pt>
                <c:pt idx="1284">
                  <c:v>1.76752381476791</c:v>
                </c:pt>
                <c:pt idx="1285">
                  <c:v>1.76890039094764</c:v>
                </c:pt>
                <c:pt idx="1286">
                  <c:v>1.7702769671273599</c:v>
                </c:pt>
                <c:pt idx="1287">
                  <c:v>1.7716535433070899</c:v>
                </c:pt>
                <c:pt idx="1288">
                  <c:v>1.7730301194868101</c:v>
                </c:pt>
                <c:pt idx="1289">
                  <c:v>1.7744066956665401</c:v>
                </c:pt>
                <c:pt idx="1290">
                  <c:v>1.7757832718462601</c:v>
                </c:pt>
                <c:pt idx="1291">
                  <c:v>1.77715984802599</c:v>
                </c:pt>
                <c:pt idx="1292">
                  <c:v>1.77853642420572</c:v>
                </c:pt>
                <c:pt idx="1293">
                  <c:v>1.77991300038544</c:v>
                </c:pt>
                <c:pt idx="1294">
                  <c:v>1.78128957656517</c:v>
                </c:pt>
                <c:pt idx="1295">
                  <c:v>1.7826661527448899</c:v>
                </c:pt>
                <c:pt idx="1296">
                  <c:v>1.7840427289246199</c:v>
                </c:pt>
                <c:pt idx="1297">
                  <c:v>1.7854193051043501</c:v>
                </c:pt>
                <c:pt idx="1298">
                  <c:v>1.7867958812840701</c:v>
                </c:pt>
                <c:pt idx="1299">
                  <c:v>1.7881724574638</c:v>
                </c:pt>
                <c:pt idx="1300">
                  <c:v>1.78954903364352</c:v>
                </c:pt>
                <c:pt idx="1301">
                  <c:v>1.79092560982325</c:v>
                </c:pt>
                <c:pt idx="1302">
                  <c:v>1.79230218600297</c:v>
                </c:pt>
                <c:pt idx="1303">
                  <c:v>1.7936787621826999</c:v>
                </c:pt>
                <c:pt idx="1304">
                  <c:v>1.7950553383624299</c:v>
                </c:pt>
                <c:pt idx="1305">
                  <c:v>1.7964319145421499</c:v>
                </c:pt>
                <c:pt idx="1306">
                  <c:v>1.7978084907218801</c:v>
                </c:pt>
                <c:pt idx="1307">
                  <c:v>1.7991850669016001</c:v>
                </c:pt>
                <c:pt idx="1308">
                  <c:v>1.80056164308133</c:v>
                </c:pt>
                <c:pt idx="1309">
                  <c:v>1.80193821926105</c:v>
                </c:pt>
                <c:pt idx="1310">
                  <c:v>1.80331479544078</c:v>
                </c:pt>
                <c:pt idx="1311">
                  <c:v>1.80469137162051</c:v>
                </c:pt>
                <c:pt idx="1312">
                  <c:v>1.8060679478002299</c:v>
                </c:pt>
                <c:pt idx="1313">
                  <c:v>1.8074445239799599</c:v>
                </c:pt>
                <c:pt idx="1314">
                  <c:v>1.8088211001596799</c:v>
                </c:pt>
                <c:pt idx="1315">
                  <c:v>1.8101976763394101</c:v>
                </c:pt>
                <c:pt idx="1316">
                  <c:v>1.8115742525191301</c:v>
                </c:pt>
                <c:pt idx="1317">
                  <c:v>1.81295082869886</c:v>
                </c:pt>
                <c:pt idx="1318">
                  <c:v>1.81432740487859</c:v>
                </c:pt>
                <c:pt idx="1319">
                  <c:v>1.81570398105831</c:v>
                </c:pt>
                <c:pt idx="1320">
                  <c:v>1.81708055723804</c:v>
                </c:pt>
                <c:pt idx="1321">
                  <c:v>1.8184571334177599</c:v>
                </c:pt>
                <c:pt idx="1322">
                  <c:v>1.8198337095974899</c:v>
                </c:pt>
                <c:pt idx="1323">
                  <c:v>1.8212102857772201</c:v>
                </c:pt>
                <c:pt idx="1324">
                  <c:v>1.8225868619569401</c:v>
                </c:pt>
                <c:pt idx="1325">
                  <c:v>1.8239634381366701</c:v>
                </c:pt>
                <c:pt idx="1326">
                  <c:v>1.82534001431639</c:v>
                </c:pt>
                <c:pt idx="1327">
                  <c:v>1.82671659049612</c:v>
                </c:pt>
                <c:pt idx="1328">
                  <c:v>1.82809316667584</c:v>
                </c:pt>
                <c:pt idx="1329">
                  <c:v>1.82946974285557</c:v>
                </c:pt>
                <c:pt idx="1330">
                  <c:v>1.8308463190352999</c:v>
                </c:pt>
                <c:pt idx="1331">
                  <c:v>1.8322228952150199</c:v>
                </c:pt>
                <c:pt idx="1332">
                  <c:v>1.8335994713947501</c:v>
                </c:pt>
                <c:pt idx="1333">
                  <c:v>1.8349760475744701</c:v>
                </c:pt>
                <c:pt idx="1334">
                  <c:v>1.8363526237542001</c:v>
                </c:pt>
                <c:pt idx="1335">
                  <c:v>1.83772919993392</c:v>
                </c:pt>
                <c:pt idx="1336">
                  <c:v>1.83910577611365</c:v>
                </c:pt>
                <c:pt idx="1337">
                  <c:v>1.84048235229338</c:v>
                </c:pt>
                <c:pt idx="1338">
                  <c:v>1.8418589284731</c:v>
                </c:pt>
                <c:pt idx="1339">
                  <c:v>1.8432355046528299</c:v>
                </c:pt>
                <c:pt idx="1340">
                  <c:v>1.8446120808325499</c:v>
                </c:pt>
                <c:pt idx="1341">
                  <c:v>1.8459886570122801</c:v>
                </c:pt>
                <c:pt idx="1342">
                  <c:v>1.8473652331920101</c:v>
                </c:pt>
                <c:pt idx="1343">
                  <c:v>1.84874180937173</c:v>
                </c:pt>
                <c:pt idx="1344">
                  <c:v>1.85011838555146</c:v>
                </c:pt>
                <c:pt idx="1345">
                  <c:v>1.85149496173118</c:v>
                </c:pt>
                <c:pt idx="1346">
                  <c:v>1.85287153791091</c:v>
                </c:pt>
                <c:pt idx="1347">
                  <c:v>1.85424811409063</c:v>
                </c:pt>
                <c:pt idx="1348">
                  <c:v>1.8556246902703599</c:v>
                </c:pt>
                <c:pt idx="1349">
                  <c:v>1.8570012664500899</c:v>
                </c:pt>
                <c:pt idx="1350">
                  <c:v>1.8583778426298101</c:v>
                </c:pt>
                <c:pt idx="1351">
                  <c:v>1.8597544188095401</c:v>
                </c:pt>
                <c:pt idx="1352">
                  <c:v>1.86113099498926</c:v>
                </c:pt>
                <c:pt idx="1353">
                  <c:v>1.86250757116899</c:v>
                </c:pt>
                <c:pt idx="1354">
                  <c:v>1.86388414734871</c:v>
                </c:pt>
                <c:pt idx="1355">
                  <c:v>1.86526072352844</c:v>
                </c:pt>
                <c:pt idx="1356">
                  <c:v>1.8666372997081699</c:v>
                </c:pt>
                <c:pt idx="1357">
                  <c:v>1.8680138758878899</c:v>
                </c:pt>
                <c:pt idx="1358">
                  <c:v>1.8693904520676199</c:v>
                </c:pt>
                <c:pt idx="1359">
                  <c:v>1.8707670282473401</c:v>
                </c:pt>
                <c:pt idx="1360">
                  <c:v>1.8721436044270701</c:v>
                </c:pt>
                <c:pt idx="1361">
                  <c:v>1.8735201806068</c:v>
                </c:pt>
                <c:pt idx="1362">
                  <c:v>1.87489675678652</c:v>
                </c:pt>
                <c:pt idx="1363">
                  <c:v>1.87627333296625</c:v>
                </c:pt>
                <c:pt idx="1364">
                  <c:v>1.87764990914597</c:v>
                </c:pt>
                <c:pt idx="1365">
                  <c:v>1.8790264853256999</c:v>
                </c:pt>
                <c:pt idx="1366">
                  <c:v>1.8804030615054199</c:v>
                </c:pt>
                <c:pt idx="1367">
                  <c:v>1.8817796376851501</c:v>
                </c:pt>
                <c:pt idx="1368">
                  <c:v>1.8831562138648801</c:v>
                </c:pt>
                <c:pt idx="1369">
                  <c:v>1.8845327900446001</c:v>
                </c:pt>
                <c:pt idx="1370">
                  <c:v>1.88590936622433</c:v>
                </c:pt>
                <c:pt idx="1371">
                  <c:v>1.88728594240405</c:v>
                </c:pt>
                <c:pt idx="1372">
                  <c:v>1.88866251858378</c:v>
                </c:pt>
                <c:pt idx="1373">
                  <c:v>1.8900390947635</c:v>
                </c:pt>
                <c:pt idx="1374">
                  <c:v>1.8914156709432299</c:v>
                </c:pt>
                <c:pt idx="1375">
                  <c:v>1.8927922471229599</c:v>
                </c:pt>
                <c:pt idx="1376">
                  <c:v>1.8941688233026801</c:v>
                </c:pt>
                <c:pt idx="1377">
                  <c:v>1.8955453994824101</c:v>
                </c:pt>
                <c:pt idx="1378">
                  <c:v>1.8969219756621301</c:v>
                </c:pt>
                <c:pt idx="1379">
                  <c:v>1.89829855184186</c:v>
                </c:pt>
                <c:pt idx="1380">
                  <c:v>1.89967512802159</c:v>
                </c:pt>
                <c:pt idx="1381">
                  <c:v>1.90105170420131</c:v>
                </c:pt>
                <c:pt idx="1382">
                  <c:v>1.9024282803810399</c:v>
                </c:pt>
                <c:pt idx="1383">
                  <c:v>1.9038048565607599</c:v>
                </c:pt>
                <c:pt idx="1384">
                  <c:v>1.9051814327404899</c:v>
                </c:pt>
                <c:pt idx="1385">
                  <c:v>1.9065580089202101</c:v>
                </c:pt>
                <c:pt idx="1386">
                  <c:v>1.9079345850999401</c:v>
                </c:pt>
                <c:pt idx="1387">
                  <c:v>1.90931116127967</c:v>
                </c:pt>
                <c:pt idx="1388">
                  <c:v>1.91068773745939</c:v>
                </c:pt>
                <c:pt idx="1389">
                  <c:v>1.91206431363912</c:v>
                </c:pt>
                <c:pt idx="1390">
                  <c:v>1.91344088981884</c:v>
                </c:pt>
                <c:pt idx="1391">
                  <c:v>1.9148174659985699</c:v>
                </c:pt>
                <c:pt idx="1392">
                  <c:v>1.9161940421782899</c:v>
                </c:pt>
                <c:pt idx="1393">
                  <c:v>1.9175706183580199</c:v>
                </c:pt>
                <c:pt idx="1394">
                  <c:v>1.9189471945377501</c:v>
                </c:pt>
                <c:pt idx="1395">
                  <c:v>1.9203237707174701</c:v>
                </c:pt>
                <c:pt idx="1396">
                  <c:v>1.9217003468972</c:v>
                </c:pt>
                <c:pt idx="1397">
                  <c:v>1.92307692307692</c:v>
                </c:pt>
                <c:pt idx="1398">
                  <c:v>1.92445349925665</c:v>
                </c:pt>
                <c:pt idx="1399">
                  <c:v>1.92583007543637</c:v>
                </c:pt>
                <c:pt idx="1400">
                  <c:v>1.9272066516160999</c:v>
                </c:pt>
                <c:pt idx="1401">
                  <c:v>1.9285832277958299</c:v>
                </c:pt>
                <c:pt idx="1402">
                  <c:v>1.9299598039755499</c:v>
                </c:pt>
                <c:pt idx="1403">
                  <c:v>1.9313363801552801</c:v>
                </c:pt>
                <c:pt idx="1404">
                  <c:v>1.9327129563350001</c:v>
                </c:pt>
                <c:pt idx="1405">
                  <c:v>1.93408953251473</c:v>
                </c:pt>
                <c:pt idx="1406">
                  <c:v>1.93546610869446</c:v>
                </c:pt>
                <c:pt idx="1407">
                  <c:v>1.93684268487418</c:v>
                </c:pt>
                <c:pt idx="1408">
                  <c:v>1.93821926105391</c:v>
                </c:pt>
                <c:pt idx="1409">
                  <c:v>1.9395958372336299</c:v>
                </c:pt>
                <c:pt idx="1410">
                  <c:v>1.9409724134133599</c:v>
                </c:pt>
                <c:pt idx="1411">
                  <c:v>1.9423489895930801</c:v>
                </c:pt>
                <c:pt idx="1412">
                  <c:v>1.9437255657728101</c:v>
                </c:pt>
                <c:pt idx="1413">
                  <c:v>1.9451021419525401</c:v>
                </c:pt>
                <c:pt idx="1414">
                  <c:v>1.94647871813226</c:v>
                </c:pt>
                <c:pt idx="1415">
                  <c:v>1.94785529431199</c:v>
                </c:pt>
                <c:pt idx="1416">
                  <c:v>1.94923187049171</c:v>
                </c:pt>
                <c:pt idx="1417">
                  <c:v>1.95060844667144</c:v>
                </c:pt>
                <c:pt idx="1418">
                  <c:v>1.9519850228511699</c:v>
                </c:pt>
                <c:pt idx="1419">
                  <c:v>1.9533615990308899</c:v>
                </c:pt>
                <c:pt idx="1420">
                  <c:v>1.9547381752106201</c:v>
                </c:pt>
                <c:pt idx="1421">
                  <c:v>1.9561147513903401</c:v>
                </c:pt>
                <c:pt idx="1422">
                  <c:v>1.95749132757007</c:v>
                </c:pt>
                <c:pt idx="1423">
                  <c:v>1.95886790374979</c:v>
                </c:pt>
                <c:pt idx="1424">
                  <c:v>1.96024447992952</c:v>
                </c:pt>
                <c:pt idx="1425">
                  <c:v>1.96162105610925</c:v>
                </c:pt>
                <c:pt idx="1426">
                  <c:v>1.96299763228897</c:v>
                </c:pt>
                <c:pt idx="1427">
                  <c:v>1.9643742084686999</c:v>
                </c:pt>
                <c:pt idx="1428">
                  <c:v>1.9657507846484199</c:v>
                </c:pt>
                <c:pt idx="1429">
                  <c:v>1.9671273608281501</c:v>
                </c:pt>
                <c:pt idx="1430">
                  <c:v>1.9685039370078701</c:v>
                </c:pt>
                <c:pt idx="1431">
                  <c:v>1.9698805131876</c:v>
                </c:pt>
                <c:pt idx="1432">
                  <c:v>1.97125708936733</c:v>
                </c:pt>
                <c:pt idx="1433">
                  <c:v>1.97263366554705</c:v>
                </c:pt>
                <c:pt idx="1434">
                  <c:v>1.97401024172678</c:v>
                </c:pt>
                <c:pt idx="1435">
                  <c:v>1.9753868179064999</c:v>
                </c:pt>
                <c:pt idx="1436">
                  <c:v>1.9767633940862299</c:v>
                </c:pt>
                <c:pt idx="1437">
                  <c:v>1.9781399702659599</c:v>
                </c:pt>
                <c:pt idx="1438">
                  <c:v>1.9795165464456801</c:v>
                </c:pt>
                <c:pt idx="1439">
                  <c:v>1.9808931226254101</c:v>
                </c:pt>
                <c:pt idx="1440">
                  <c:v>1.98226969880513</c:v>
                </c:pt>
                <c:pt idx="1441">
                  <c:v>1.98364627498486</c:v>
                </c:pt>
                <c:pt idx="1442">
                  <c:v>1.98502285116458</c:v>
                </c:pt>
                <c:pt idx="1443">
                  <c:v>1.98639942734431</c:v>
                </c:pt>
                <c:pt idx="1444">
                  <c:v>1.9877760035240399</c:v>
                </c:pt>
                <c:pt idx="1445">
                  <c:v>1.9891525797037599</c:v>
                </c:pt>
                <c:pt idx="1446">
                  <c:v>1.9905291558834901</c:v>
                </c:pt>
                <c:pt idx="1447">
                  <c:v>1.9919057320632101</c:v>
                </c:pt>
                <c:pt idx="1448">
                  <c:v>1.9932823082429401</c:v>
                </c:pt>
                <c:pt idx="1449">
                  <c:v>1.99465888442266</c:v>
                </c:pt>
                <c:pt idx="1450">
                  <c:v>1.99603546060239</c:v>
                </c:pt>
                <c:pt idx="1451">
                  <c:v>1.99741203678212</c:v>
                </c:pt>
                <c:pt idx="1452">
                  <c:v>1.99878861296184</c:v>
                </c:pt>
                <c:pt idx="1453">
                  <c:v>2.0001651891415699</c:v>
                </c:pt>
                <c:pt idx="1454">
                  <c:v>2.0015417653212899</c:v>
                </c:pt>
                <c:pt idx="1455">
                  <c:v>2.0029183415010201</c:v>
                </c:pt>
                <c:pt idx="1456">
                  <c:v>2.0042949176807401</c:v>
                </c:pt>
                <c:pt idx="1457">
                  <c:v>2.0056714938604698</c:v>
                </c:pt>
                <c:pt idx="1458">
                  <c:v>2.0070480700402</c:v>
                </c:pt>
                <c:pt idx="1459">
                  <c:v>2.00842464621992</c:v>
                </c:pt>
                <c:pt idx="1460">
                  <c:v>2.0098012223996502</c:v>
                </c:pt>
                <c:pt idx="1461">
                  <c:v>2.0111777985793702</c:v>
                </c:pt>
                <c:pt idx="1462">
                  <c:v>2.0125543747590999</c:v>
                </c:pt>
                <c:pt idx="1463">
                  <c:v>2.0139309509388301</c:v>
                </c:pt>
                <c:pt idx="1464">
                  <c:v>2.0153075271185501</c:v>
                </c:pt>
                <c:pt idx="1465">
                  <c:v>2.0166841032982799</c:v>
                </c:pt>
                <c:pt idx="1466">
                  <c:v>2.0180606794779998</c:v>
                </c:pt>
                <c:pt idx="1467">
                  <c:v>2.01943725565773</c:v>
                </c:pt>
                <c:pt idx="1468">
                  <c:v>2.02081383183745</c:v>
                </c:pt>
                <c:pt idx="1469">
                  <c:v>2.0221904080171802</c:v>
                </c:pt>
                <c:pt idx="1470">
                  <c:v>2.0235669841969099</c:v>
                </c:pt>
                <c:pt idx="1471">
                  <c:v>2.0249435603766299</c:v>
                </c:pt>
                <c:pt idx="1472">
                  <c:v>2.0263201365563601</c:v>
                </c:pt>
                <c:pt idx="1473">
                  <c:v>2.0276967127360801</c:v>
                </c:pt>
                <c:pt idx="1474">
                  <c:v>2.0290732889158098</c:v>
                </c:pt>
                <c:pt idx="1475">
                  <c:v>2.0304498650955298</c:v>
                </c:pt>
                <c:pt idx="1476">
                  <c:v>2.03182644127526</c:v>
                </c:pt>
                <c:pt idx="1477">
                  <c:v>2.0332030174549902</c:v>
                </c:pt>
                <c:pt idx="1478">
                  <c:v>2.0345795936347102</c:v>
                </c:pt>
                <c:pt idx="1479">
                  <c:v>2.0359561698144399</c:v>
                </c:pt>
                <c:pt idx="1480">
                  <c:v>2.0373327459941599</c:v>
                </c:pt>
                <c:pt idx="1481">
                  <c:v>2.0387093221738901</c:v>
                </c:pt>
                <c:pt idx="1482">
                  <c:v>2.0400858983536199</c:v>
                </c:pt>
                <c:pt idx="1483">
                  <c:v>2.0414624745333398</c:v>
                </c:pt>
                <c:pt idx="1484">
                  <c:v>2.04283905071307</c:v>
                </c:pt>
                <c:pt idx="1485">
                  <c:v>2.04421562689279</c:v>
                </c:pt>
                <c:pt idx="1486">
                  <c:v>2.0455922030725202</c:v>
                </c:pt>
                <c:pt idx="1487">
                  <c:v>2.0469687792522402</c:v>
                </c:pt>
                <c:pt idx="1488">
                  <c:v>2.0483453554319699</c:v>
                </c:pt>
                <c:pt idx="1489">
                  <c:v>2.0497219316117001</c:v>
                </c:pt>
                <c:pt idx="1490">
                  <c:v>2.0510985077914201</c:v>
                </c:pt>
                <c:pt idx="1491">
                  <c:v>2.0524750839711499</c:v>
                </c:pt>
                <c:pt idx="1492">
                  <c:v>2.0538516601508698</c:v>
                </c:pt>
                <c:pt idx="1493">
                  <c:v>2.0552282363306</c:v>
                </c:pt>
                <c:pt idx="1494">
                  <c:v>2.05660481251032</c:v>
                </c:pt>
                <c:pt idx="1495">
                  <c:v>2.0579813886900502</c:v>
                </c:pt>
                <c:pt idx="1496">
                  <c:v>2.05935796486978</c:v>
                </c:pt>
                <c:pt idx="1497">
                  <c:v>2.0607345410494999</c:v>
                </c:pt>
                <c:pt idx="1498">
                  <c:v>2.0621111172292301</c:v>
                </c:pt>
                <c:pt idx="1499">
                  <c:v>2.0634876934089501</c:v>
                </c:pt>
                <c:pt idx="1500">
                  <c:v>2.0648642695886799</c:v>
                </c:pt>
                <c:pt idx="1501">
                  <c:v>2.0662408457684101</c:v>
                </c:pt>
                <c:pt idx="1502">
                  <c:v>2.06761742194813</c:v>
                </c:pt>
                <c:pt idx="1503">
                  <c:v>2.0689939981278598</c:v>
                </c:pt>
                <c:pt idx="1504">
                  <c:v>2.0703705743075802</c:v>
                </c:pt>
                <c:pt idx="1505">
                  <c:v>2.07174715048731</c:v>
                </c:pt>
                <c:pt idx="1506">
                  <c:v>2.0731237266670299</c:v>
                </c:pt>
                <c:pt idx="1507">
                  <c:v>2.0745003028467601</c:v>
                </c:pt>
                <c:pt idx="1508">
                  <c:v>2.0758768790264899</c:v>
                </c:pt>
                <c:pt idx="1509">
                  <c:v>2.0772534552062099</c:v>
                </c:pt>
                <c:pt idx="1510">
                  <c:v>2.07863003138594</c:v>
                </c:pt>
                <c:pt idx="1511">
                  <c:v>2.08000660756566</c:v>
                </c:pt>
                <c:pt idx="1512">
                  <c:v>2.0813831837453902</c:v>
                </c:pt>
                <c:pt idx="1513">
                  <c:v>2.0827597599251102</c:v>
                </c:pt>
                <c:pt idx="1514">
                  <c:v>2.0841363361048399</c:v>
                </c:pt>
                <c:pt idx="1515">
                  <c:v>2.0855129122845701</c:v>
                </c:pt>
                <c:pt idx="1516">
                  <c:v>2.0868894884642901</c:v>
                </c:pt>
                <c:pt idx="1517">
                  <c:v>2.0882660646440199</c:v>
                </c:pt>
                <c:pt idx="1518">
                  <c:v>2.0896426408237398</c:v>
                </c:pt>
                <c:pt idx="1519">
                  <c:v>2.09101921700347</c:v>
                </c:pt>
                <c:pt idx="1520">
                  <c:v>2.0923957931831998</c:v>
                </c:pt>
                <c:pt idx="1521">
                  <c:v>2.0937723693629202</c:v>
                </c:pt>
                <c:pt idx="1522">
                  <c:v>2.09514894554265</c:v>
                </c:pt>
                <c:pt idx="1523">
                  <c:v>2.0965255217223699</c:v>
                </c:pt>
                <c:pt idx="1524">
                  <c:v>2.0979020979021001</c:v>
                </c:pt>
                <c:pt idx="1525">
                  <c:v>2.0992786740818201</c:v>
                </c:pt>
                <c:pt idx="1526">
                  <c:v>2.1006552502615499</c:v>
                </c:pt>
                <c:pt idx="1527">
                  <c:v>2.1020318264412801</c:v>
                </c:pt>
                <c:pt idx="1528">
                  <c:v>2.103408402621</c:v>
                </c:pt>
                <c:pt idx="1529">
                  <c:v>2.1047849788007298</c:v>
                </c:pt>
                <c:pt idx="1530">
                  <c:v>2.1061615549804502</c:v>
                </c:pt>
                <c:pt idx="1531">
                  <c:v>2.10753813116018</c:v>
                </c:pt>
                <c:pt idx="1532">
                  <c:v>2.1089147073399102</c:v>
                </c:pt>
                <c:pt idx="1533">
                  <c:v>2.1102912835196301</c:v>
                </c:pt>
                <c:pt idx="1534">
                  <c:v>2.1116678596993599</c:v>
                </c:pt>
                <c:pt idx="1535">
                  <c:v>2.1130444358790799</c:v>
                </c:pt>
                <c:pt idx="1536">
                  <c:v>2.1144210120588101</c:v>
                </c:pt>
                <c:pt idx="1537">
                  <c:v>2.11579758823853</c:v>
                </c:pt>
                <c:pt idx="1538">
                  <c:v>2.1171741644182598</c:v>
                </c:pt>
                <c:pt idx="1539">
                  <c:v>2.11855074059799</c:v>
                </c:pt>
                <c:pt idx="1540">
                  <c:v>2.11992731677771</c:v>
                </c:pt>
                <c:pt idx="1541">
                  <c:v>2.1213038929574402</c:v>
                </c:pt>
                <c:pt idx="1542">
                  <c:v>2.1226804691371601</c:v>
                </c:pt>
                <c:pt idx="1543">
                  <c:v>2.1240570453168899</c:v>
                </c:pt>
                <c:pt idx="1544">
                  <c:v>2.1254336214966099</c:v>
                </c:pt>
                <c:pt idx="1545">
                  <c:v>2.1268101976763401</c:v>
                </c:pt>
                <c:pt idx="1546">
                  <c:v>2.1281867738560698</c:v>
                </c:pt>
                <c:pt idx="1547">
                  <c:v>2.1295633500357898</c:v>
                </c:pt>
                <c:pt idx="1548">
                  <c:v>2.13093992621552</c:v>
                </c:pt>
                <c:pt idx="1549">
                  <c:v>2.13231650239524</c:v>
                </c:pt>
                <c:pt idx="1550">
                  <c:v>2.1336930785749701</c:v>
                </c:pt>
                <c:pt idx="1551">
                  <c:v>2.1350696547546901</c:v>
                </c:pt>
                <c:pt idx="1552">
                  <c:v>2.1364462309344199</c:v>
                </c:pt>
                <c:pt idx="1553">
                  <c:v>2.1378228071141501</c:v>
                </c:pt>
                <c:pt idx="1554">
                  <c:v>2.13919938329387</c:v>
                </c:pt>
                <c:pt idx="1555">
                  <c:v>2.1405759594735998</c:v>
                </c:pt>
                <c:pt idx="1556">
                  <c:v>2.1419525356533198</c:v>
                </c:pt>
                <c:pt idx="1557">
                  <c:v>2.14332911183305</c:v>
                </c:pt>
                <c:pt idx="1558">
                  <c:v>2.1447056880127802</c:v>
                </c:pt>
                <c:pt idx="1559">
                  <c:v>2.1460822641925001</c:v>
                </c:pt>
                <c:pt idx="1560">
                  <c:v>2.1474588403722299</c:v>
                </c:pt>
                <c:pt idx="1561">
                  <c:v>2.1488354165519499</c:v>
                </c:pt>
                <c:pt idx="1562">
                  <c:v>2.1502119927316801</c:v>
                </c:pt>
                <c:pt idx="1563">
                  <c:v>2.1515885689114</c:v>
                </c:pt>
                <c:pt idx="1564">
                  <c:v>2.1529651450911298</c:v>
                </c:pt>
                <c:pt idx="1565">
                  <c:v>2.15434172127086</c:v>
                </c:pt>
                <c:pt idx="1566">
                  <c:v>2.15571829745058</c:v>
                </c:pt>
                <c:pt idx="1567">
                  <c:v>2.1570948736303102</c:v>
                </c:pt>
                <c:pt idx="1568">
                  <c:v>2.1584714498100301</c:v>
                </c:pt>
                <c:pt idx="1569">
                  <c:v>2.1598480259897599</c:v>
                </c:pt>
                <c:pt idx="1570">
                  <c:v>2.1612246021694799</c:v>
                </c:pt>
                <c:pt idx="1571">
                  <c:v>2.1626011783492101</c:v>
                </c:pt>
                <c:pt idx="1572">
                  <c:v>2.1639777545289398</c:v>
                </c:pt>
                <c:pt idx="1573">
                  <c:v>2.1653543307086598</c:v>
                </c:pt>
                <c:pt idx="1574">
                  <c:v>2.16673090688839</c:v>
                </c:pt>
                <c:pt idx="1575">
                  <c:v>2.16810748306811</c:v>
                </c:pt>
                <c:pt idx="1576">
                  <c:v>2.1694840592478402</c:v>
                </c:pt>
                <c:pt idx="1577">
                  <c:v>2.1708606354275699</c:v>
                </c:pt>
                <c:pt idx="1578">
                  <c:v>2.1722372116072899</c:v>
                </c:pt>
                <c:pt idx="1579">
                  <c:v>2.1736137877870201</c:v>
                </c:pt>
                <c:pt idx="1580">
                  <c:v>2.1749903639667401</c:v>
                </c:pt>
                <c:pt idx="1581">
                  <c:v>2.1763669401464698</c:v>
                </c:pt>
                <c:pt idx="1582">
                  <c:v>2.1777435163261898</c:v>
                </c:pt>
                <c:pt idx="1583">
                  <c:v>2.17912009250592</c:v>
                </c:pt>
                <c:pt idx="1584">
                  <c:v>2.1804966686856502</c:v>
                </c:pt>
                <c:pt idx="1585">
                  <c:v>2.1818732448653702</c:v>
                </c:pt>
                <c:pt idx="1586">
                  <c:v>2.1832498210450999</c:v>
                </c:pt>
                <c:pt idx="1587">
                  <c:v>2.1846263972248199</c:v>
                </c:pt>
                <c:pt idx="1588">
                  <c:v>2.1860029734045501</c:v>
                </c:pt>
                <c:pt idx="1589">
                  <c:v>2.1873795495842701</c:v>
                </c:pt>
                <c:pt idx="1590">
                  <c:v>2.1887561257639998</c:v>
                </c:pt>
                <c:pt idx="1591">
                  <c:v>2.19013270194373</c:v>
                </c:pt>
                <c:pt idx="1592">
                  <c:v>2.19150927812345</c:v>
                </c:pt>
                <c:pt idx="1593">
                  <c:v>2.1928858543031802</c:v>
                </c:pt>
                <c:pt idx="1594">
                  <c:v>2.1942624304829002</c:v>
                </c:pt>
                <c:pt idx="1595">
                  <c:v>2.1956390066626299</c:v>
                </c:pt>
                <c:pt idx="1596">
                  <c:v>2.1970155828423601</c:v>
                </c:pt>
                <c:pt idx="1597">
                  <c:v>2.1983921590220801</c:v>
                </c:pt>
                <c:pt idx="1598">
                  <c:v>2.1997687352018098</c:v>
                </c:pt>
                <c:pt idx="1599">
                  <c:v>2.2011453113815298</c:v>
                </c:pt>
                <c:pt idx="1600">
                  <c:v>2.20252188756126</c:v>
                </c:pt>
                <c:pt idx="1601">
                  <c:v>2.20389846374098</c:v>
                </c:pt>
                <c:pt idx="1602">
                  <c:v>2.2052750399207102</c:v>
                </c:pt>
                <c:pt idx="1603">
                  <c:v>2.2066516161004399</c:v>
                </c:pt>
                <c:pt idx="1604">
                  <c:v>2.2080281922801599</c:v>
                </c:pt>
                <c:pt idx="1605">
                  <c:v>2.2094047684598901</c:v>
                </c:pt>
                <c:pt idx="1606">
                  <c:v>2.2107813446396101</c:v>
                </c:pt>
                <c:pt idx="1607">
                  <c:v>2.2121579208193398</c:v>
                </c:pt>
                <c:pt idx="1608">
                  <c:v>2.2135344969990598</c:v>
                </c:pt>
                <c:pt idx="1609">
                  <c:v>2.21491107317879</c:v>
                </c:pt>
                <c:pt idx="1610">
                  <c:v>2.2162876493585202</c:v>
                </c:pt>
                <c:pt idx="1611">
                  <c:v>2.2176642255382402</c:v>
                </c:pt>
                <c:pt idx="1612">
                  <c:v>2.2190408017179699</c:v>
                </c:pt>
                <c:pt idx="1613">
                  <c:v>2.2204173778976899</c:v>
                </c:pt>
                <c:pt idx="1614">
                  <c:v>2.2217939540774201</c:v>
                </c:pt>
                <c:pt idx="1615">
                  <c:v>2.2231705302571401</c:v>
                </c:pt>
                <c:pt idx="1616">
                  <c:v>2.2245471064368698</c:v>
                </c:pt>
                <c:pt idx="1617">
                  <c:v>2.2259236826166</c:v>
                </c:pt>
                <c:pt idx="1618">
                  <c:v>2.22730025879632</c:v>
                </c:pt>
                <c:pt idx="1619">
                  <c:v>2.2286768349760502</c:v>
                </c:pt>
                <c:pt idx="1620">
                  <c:v>2.2300534111557702</c:v>
                </c:pt>
                <c:pt idx="1621">
                  <c:v>2.2314299873354999</c:v>
                </c:pt>
                <c:pt idx="1622">
                  <c:v>2.2328065635152301</c:v>
                </c:pt>
                <c:pt idx="1623">
                  <c:v>2.2341831396949501</c:v>
                </c:pt>
                <c:pt idx="1624">
                  <c:v>2.2355597158746798</c:v>
                </c:pt>
                <c:pt idx="1625">
                  <c:v>2.2369362920543998</c:v>
                </c:pt>
                <c:pt idx="1626">
                  <c:v>2.23831286823413</c:v>
                </c:pt>
                <c:pt idx="1627">
                  <c:v>2.23968944441385</c:v>
                </c:pt>
                <c:pt idx="1628">
                  <c:v>2.2410660205935802</c:v>
                </c:pt>
                <c:pt idx="1629">
                  <c:v>2.2424425967733099</c:v>
                </c:pt>
                <c:pt idx="1630">
                  <c:v>2.2438191729530299</c:v>
                </c:pt>
                <c:pt idx="1631">
                  <c:v>2.2451957491327601</c:v>
                </c:pt>
                <c:pt idx="1632">
                  <c:v>2.2465723253124801</c:v>
                </c:pt>
                <c:pt idx="1633">
                  <c:v>2.2479489014922098</c:v>
                </c:pt>
                <c:pt idx="1634">
                  <c:v>2.2493254776719298</c:v>
                </c:pt>
                <c:pt idx="1635">
                  <c:v>2.25070205385166</c:v>
                </c:pt>
                <c:pt idx="1636">
                  <c:v>2.2520786300313902</c:v>
                </c:pt>
                <c:pt idx="1637">
                  <c:v>2.2534552062111102</c:v>
                </c:pt>
                <c:pt idx="1638">
                  <c:v>2.2548317823908399</c:v>
                </c:pt>
                <c:pt idx="1639">
                  <c:v>2.2562083585705599</c:v>
                </c:pt>
                <c:pt idx="1640">
                  <c:v>2.2575849347502901</c:v>
                </c:pt>
                <c:pt idx="1641">
                  <c:v>2.2589615109300198</c:v>
                </c:pt>
                <c:pt idx="1642">
                  <c:v>2.2603380871097398</c:v>
                </c:pt>
                <c:pt idx="1643">
                  <c:v>2.26171466328947</c:v>
                </c:pt>
                <c:pt idx="1644">
                  <c:v>2.26309123946919</c:v>
                </c:pt>
                <c:pt idx="1645">
                  <c:v>2.2644678156489202</c:v>
                </c:pt>
                <c:pt idx="1646">
                  <c:v>2.2658443918286402</c:v>
                </c:pt>
                <c:pt idx="1647">
                  <c:v>2.2672209680083699</c:v>
                </c:pt>
                <c:pt idx="1648">
                  <c:v>2.2685975441881001</c:v>
                </c:pt>
                <c:pt idx="1649">
                  <c:v>2.2699741203678201</c:v>
                </c:pt>
                <c:pt idx="1650">
                  <c:v>2.2713506965475498</c:v>
                </c:pt>
                <c:pt idx="1651">
                  <c:v>2.2727272727272698</c:v>
                </c:pt>
                <c:pt idx="1652">
                  <c:v>2.274103848907</c:v>
                </c:pt>
                <c:pt idx="1653">
                  <c:v>2.2754804250867302</c:v>
                </c:pt>
                <c:pt idx="1654">
                  <c:v>2.2768570012664502</c:v>
                </c:pt>
                <c:pt idx="1655">
                  <c:v>2.2782335774461799</c:v>
                </c:pt>
                <c:pt idx="1656">
                  <c:v>2.2796101536258999</c:v>
                </c:pt>
                <c:pt idx="1657">
                  <c:v>2.2809867298056301</c:v>
                </c:pt>
                <c:pt idx="1658">
                  <c:v>2.2823633059853501</c:v>
                </c:pt>
                <c:pt idx="1659">
                  <c:v>2.2837398821650798</c:v>
                </c:pt>
                <c:pt idx="1660">
                  <c:v>2.28511645834481</c:v>
                </c:pt>
                <c:pt idx="1661">
                  <c:v>2.28649303452453</c:v>
                </c:pt>
                <c:pt idx="1662">
                  <c:v>2.2878696107042602</c:v>
                </c:pt>
                <c:pt idx="1663">
                  <c:v>2.2892461868839802</c:v>
                </c:pt>
                <c:pt idx="1664">
                  <c:v>2.2906227630637099</c:v>
                </c:pt>
                <c:pt idx="1665">
                  <c:v>2.2919993392434299</c:v>
                </c:pt>
                <c:pt idx="1666">
                  <c:v>2.2933759154231601</c:v>
                </c:pt>
                <c:pt idx="1667">
                  <c:v>2.2947524916028899</c:v>
                </c:pt>
                <c:pt idx="1668">
                  <c:v>2.2961290677826098</c:v>
                </c:pt>
                <c:pt idx="1669">
                  <c:v>2.29750564396234</c:v>
                </c:pt>
                <c:pt idx="1670">
                  <c:v>2.29888222014206</c:v>
                </c:pt>
                <c:pt idx="1671">
                  <c:v>2.3002587963217902</c:v>
                </c:pt>
                <c:pt idx="1672">
                  <c:v>2.3016353725015102</c:v>
                </c:pt>
                <c:pt idx="1673">
                  <c:v>2.3030119486812399</c:v>
                </c:pt>
                <c:pt idx="1674">
                  <c:v>2.3043885248609701</c:v>
                </c:pt>
                <c:pt idx="1675">
                  <c:v>2.3057651010406901</c:v>
                </c:pt>
                <c:pt idx="1676">
                  <c:v>2.3071416772204199</c:v>
                </c:pt>
                <c:pt idx="1677">
                  <c:v>2.3085182534001398</c:v>
                </c:pt>
                <c:pt idx="1678">
                  <c:v>2.30989482957987</c:v>
                </c:pt>
                <c:pt idx="1679">
                  <c:v>2.3112714057596002</c:v>
                </c:pt>
                <c:pt idx="1680">
                  <c:v>2.3126479819393202</c:v>
                </c:pt>
                <c:pt idx="1681">
                  <c:v>2.3140245581190499</c:v>
                </c:pt>
                <c:pt idx="1682">
                  <c:v>2.3154011342987699</c:v>
                </c:pt>
                <c:pt idx="1683">
                  <c:v>2.3167777104785001</c:v>
                </c:pt>
                <c:pt idx="1684">
                  <c:v>2.3181542866582201</c:v>
                </c:pt>
                <c:pt idx="1685">
                  <c:v>2.3195308628379498</c:v>
                </c:pt>
                <c:pt idx="1686">
                  <c:v>2.32090743901768</c:v>
                </c:pt>
                <c:pt idx="1687">
                  <c:v>2.3222840151974</c:v>
                </c:pt>
                <c:pt idx="1688">
                  <c:v>2.3236605913771302</c:v>
                </c:pt>
                <c:pt idx="1689">
                  <c:v>2.3250371675568502</c:v>
                </c:pt>
                <c:pt idx="1690">
                  <c:v>2.3264137437365799</c:v>
                </c:pt>
                <c:pt idx="1691">
                  <c:v>2.3277903199163101</c:v>
                </c:pt>
                <c:pt idx="1692">
                  <c:v>2.3291668960960301</c:v>
                </c:pt>
                <c:pt idx="1693">
                  <c:v>2.3305434722757599</c:v>
                </c:pt>
                <c:pt idx="1694">
                  <c:v>2.3319200484554798</c:v>
                </c:pt>
                <c:pt idx="1695">
                  <c:v>2.33329662463521</c:v>
                </c:pt>
                <c:pt idx="1696">
                  <c:v>2.33467320081493</c:v>
                </c:pt>
                <c:pt idx="1697">
                  <c:v>2.3360497769946602</c:v>
                </c:pt>
                <c:pt idx="1698">
                  <c:v>2.33742635317439</c:v>
                </c:pt>
                <c:pt idx="1699">
                  <c:v>2.3388029293541099</c:v>
                </c:pt>
                <c:pt idx="1700">
                  <c:v>2.3401795055338401</c:v>
                </c:pt>
                <c:pt idx="1701">
                  <c:v>2.3415560817135601</c:v>
                </c:pt>
                <c:pt idx="1702">
                  <c:v>2.3429326578932899</c:v>
                </c:pt>
                <c:pt idx="1703">
                  <c:v>2.3443092340730098</c:v>
                </c:pt>
                <c:pt idx="1704">
                  <c:v>2.34568581025274</c:v>
                </c:pt>
                <c:pt idx="1705">
                  <c:v>2.3470623864324698</c:v>
                </c:pt>
                <c:pt idx="1706">
                  <c:v>2.3484389626121902</c:v>
                </c:pt>
                <c:pt idx="1707">
                  <c:v>2.34981553879192</c:v>
                </c:pt>
                <c:pt idx="1708">
                  <c:v>2.3511921149716399</c:v>
                </c:pt>
                <c:pt idx="1709">
                  <c:v>2.3525686911513701</c:v>
                </c:pt>
                <c:pt idx="1710">
                  <c:v>2.3539452673310901</c:v>
                </c:pt>
                <c:pt idx="1711">
                  <c:v>2.3553218435108199</c:v>
                </c:pt>
                <c:pt idx="1712">
                  <c:v>2.3566984196905501</c:v>
                </c:pt>
                <c:pt idx="1713">
                  <c:v>2.35807499587027</c:v>
                </c:pt>
                <c:pt idx="1714">
                  <c:v>2.3594515720499998</c:v>
                </c:pt>
                <c:pt idx="1715">
                  <c:v>2.3608281482297202</c:v>
                </c:pt>
                <c:pt idx="1716">
                  <c:v>2.36220472440945</c:v>
                </c:pt>
                <c:pt idx="1717">
                  <c:v>2.3635813005891801</c:v>
                </c:pt>
                <c:pt idx="1718">
                  <c:v>2.3649578767689001</c:v>
                </c:pt>
                <c:pt idx="1719">
                  <c:v>2.3663344529486299</c:v>
                </c:pt>
                <c:pt idx="1720">
                  <c:v>2.3677110291283499</c:v>
                </c:pt>
                <c:pt idx="1721">
                  <c:v>2.36908760530808</c:v>
                </c:pt>
                <c:pt idx="1722">
                  <c:v>2.3704641814878</c:v>
                </c:pt>
                <c:pt idx="1723">
                  <c:v>2.3718407576675302</c:v>
                </c:pt>
                <c:pt idx="1724">
                  <c:v>2.37321733384726</c:v>
                </c:pt>
                <c:pt idx="1725">
                  <c:v>2.3745939100269799</c:v>
                </c:pt>
                <c:pt idx="1726">
                  <c:v>2.3759704862067101</c:v>
                </c:pt>
                <c:pt idx="1727">
                  <c:v>2.3773470623864301</c:v>
                </c:pt>
                <c:pt idx="1728">
                  <c:v>2.3787236385661599</c:v>
                </c:pt>
                <c:pt idx="1729">
                  <c:v>2.3801002147458798</c:v>
                </c:pt>
                <c:pt idx="1730">
                  <c:v>2.38147679092561</c:v>
                </c:pt>
                <c:pt idx="1731">
                  <c:v>2.3828533671053398</c:v>
                </c:pt>
                <c:pt idx="1732">
                  <c:v>2.3842299432850602</c:v>
                </c:pt>
                <c:pt idx="1733">
                  <c:v>2.38560651946479</c:v>
                </c:pt>
                <c:pt idx="1734">
                  <c:v>2.3869830956445099</c:v>
                </c:pt>
                <c:pt idx="1735">
                  <c:v>2.3883596718242401</c:v>
                </c:pt>
                <c:pt idx="1736">
                  <c:v>2.3897362480039699</c:v>
                </c:pt>
                <c:pt idx="1737">
                  <c:v>2.3911128241836899</c:v>
                </c:pt>
                <c:pt idx="1738">
                  <c:v>2.3924894003634201</c:v>
                </c:pt>
                <c:pt idx="1739">
                  <c:v>2.39386597654314</c:v>
                </c:pt>
                <c:pt idx="1740">
                  <c:v>2.3952425527228698</c:v>
                </c:pt>
                <c:pt idx="1741">
                  <c:v>2.3966191289025902</c:v>
                </c:pt>
                <c:pt idx="1742">
                  <c:v>2.39799570508232</c:v>
                </c:pt>
                <c:pt idx="1743">
                  <c:v>2.3993722812620502</c:v>
                </c:pt>
                <c:pt idx="1744">
                  <c:v>2.4007488574417701</c:v>
                </c:pt>
                <c:pt idx="1745">
                  <c:v>2.4021254336214999</c:v>
                </c:pt>
                <c:pt idx="1746">
                  <c:v>2.4035020098012199</c:v>
                </c:pt>
                <c:pt idx="1747">
                  <c:v>2.4048785859809501</c:v>
                </c:pt>
                <c:pt idx="1748">
                  <c:v>2.40625516216067</c:v>
                </c:pt>
                <c:pt idx="1749">
                  <c:v>2.4076317383403998</c:v>
                </c:pt>
                <c:pt idx="1750">
                  <c:v>2.40900831452013</c:v>
                </c:pt>
                <c:pt idx="1751">
                  <c:v>2.41038489069985</c:v>
                </c:pt>
                <c:pt idx="1752">
                  <c:v>2.4117614668795802</c:v>
                </c:pt>
                <c:pt idx="1753">
                  <c:v>2.4131380430593001</c:v>
                </c:pt>
                <c:pt idx="1754">
                  <c:v>2.4145146192390299</c:v>
                </c:pt>
                <c:pt idx="1755">
                  <c:v>2.4158911954187499</c:v>
                </c:pt>
                <c:pt idx="1756">
                  <c:v>2.4172677715984801</c:v>
                </c:pt>
                <c:pt idx="1757">
                  <c:v>2.4186443477782098</c:v>
                </c:pt>
                <c:pt idx="1758">
                  <c:v>2.4200209239579298</c:v>
                </c:pt>
                <c:pt idx="1759">
                  <c:v>2.42139750013766</c:v>
                </c:pt>
                <c:pt idx="1760">
                  <c:v>2.42277407631738</c:v>
                </c:pt>
                <c:pt idx="1761">
                  <c:v>2.4241506524971101</c:v>
                </c:pt>
                <c:pt idx="1762">
                  <c:v>2.4255272286768399</c:v>
                </c:pt>
                <c:pt idx="1763">
                  <c:v>2.4269038048565599</c:v>
                </c:pt>
                <c:pt idx="1764">
                  <c:v>2.4282803810362901</c:v>
                </c:pt>
                <c:pt idx="1765">
                  <c:v>2.42965695721601</c:v>
                </c:pt>
                <c:pt idx="1766">
                  <c:v>2.4310335333957398</c:v>
                </c:pt>
                <c:pt idx="1767">
                  <c:v>2.4324101095754598</c:v>
                </c:pt>
                <c:pt idx="1768">
                  <c:v>2.43378668575519</c:v>
                </c:pt>
                <c:pt idx="1769">
                  <c:v>2.4351632619349202</c:v>
                </c:pt>
                <c:pt idx="1770">
                  <c:v>2.4365398381146401</c:v>
                </c:pt>
                <c:pt idx="1771">
                  <c:v>2.4379164142943699</c:v>
                </c:pt>
                <c:pt idx="1772">
                  <c:v>2.4392929904740899</c:v>
                </c:pt>
                <c:pt idx="1773">
                  <c:v>2.4406695666538201</c:v>
                </c:pt>
                <c:pt idx="1774">
                  <c:v>2.4420461428335498</c:v>
                </c:pt>
                <c:pt idx="1775">
                  <c:v>2.4434227190132698</c:v>
                </c:pt>
                <c:pt idx="1776">
                  <c:v>2.444799295193</c:v>
                </c:pt>
                <c:pt idx="1777">
                  <c:v>2.44617587137272</c:v>
                </c:pt>
                <c:pt idx="1778">
                  <c:v>2.4475524475524502</c:v>
                </c:pt>
                <c:pt idx="1779">
                  <c:v>2.4489290237321701</c:v>
                </c:pt>
                <c:pt idx="1780">
                  <c:v>2.4503055999118999</c:v>
                </c:pt>
                <c:pt idx="1781">
                  <c:v>2.4516821760916301</c:v>
                </c:pt>
                <c:pt idx="1782">
                  <c:v>2.4530587522713501</c:v>
                </c:pt>
                <c:pt idx="1783">
                  <c:v>2.4544353284510798</c:v>
                </c:pt>
                <c:pt idx="1784">
                  <c:v>2.4558119046307998</c:v>
                </c:pt>
                <c:pt idx="1785">
                  <c:v>2.45718848081053</c:v>
                </c:pt>
                <c:pt idx="1786">
                  <c:v>2.45856505699025</c:v>
                </c:pt>
                <c:pt idx="1787">
                  <c:v>2.4599416331699802</c:v>
                </c:pt>
                <c:pt idx="1788">
                  <c:v>2.4613182093497099</c:v>
                </c:pt>
                <c:pt idx="1789">
                  <c:v>2.4626947855294299</c:v>
                </c:pt>
                <c:pt idx="1790">
                  <c:v>2.4640713617091601</c:v>
                </c:pt>
                <c:pt idx="1791">
                  <c:v>2.4654479378888801</c:v>
                </c:pt>
                <c:pt idx="1792">
                  <c:v>2.4668245140686098</c:v>
                </c:pt>
                <c:pt idx="1793">
                  <c:v>2.4682010902483298</c:v>
                </c:pt>
                <c:pt idx="1794">
                  <c:v>2.46957766642806</c:v>
                </c:pt>
                <c:pt idx="1795">
                  <c:v>2.4709542426077902</c:v>
                </c:pt>
                <c:pt idx="1796">
                  <c:v>2.4723308187875102</c:v>
                </c:pt>
                <c:pt idx="1797">
                  <c:v>2.4737073949672399</c:v>
                </c:pt>
                <c:pt idx="1798">
                  <c:v>2.4750839711469599</c:v>
                </c:pt>
                <c:pt idx="1799">
                  <c:v>2.4764605473266901</c:v>
                </c:pt>
                <c:pt idx="1800">
                  <c:v>2.4778371235064198</c:v>
                </c:pt>
                <c:pt idx="1801">
                  <c:v>2.4792136996861398</c:v>
                </c:pt>
                <c:pt idx="1802">
                  <c:v>2.48059027586587</c:v>
                </c:pt>
                <c:pt idx="1803">
                  <c:v>2.48196685204559</c:v>
                </c:pt>
                <c:pt idx="1804">
                  <c:v>2.4833434282253202</c:v>
                </c:pt>
                <c:pt idx="1805">
                  <c:v>2.4847200044050402</c:v>
                </c:pt>
                <c:pt idx="1806">
                  <c:v>2.4860965805847699</c:v>
                </c:pt>
                <c:pt idx="1807">
                  <c:v>2.4874731567645001</c:v>
                </c:pt>
                <c:pt idx="1808">
                  <c:v>2.4888497329442201</c:v>
                </c:pt>
                <c:pt idx="1809">
                  <c:v>2.4902263091239498</c:v>
                </c:pt>
                <c:pt idx="1810">
                  <c:v>2.4916028853036698</c:v>
                </c:pt>
                <c:pt idx="1811">
                  <c:v>2.4929794614834</c:v>
                </c:pt>
                <c:pt idx="1812">
                  <c:v>2.4943560376631302</c:v>
                </c:pt>
                <c:pt idx="1813">
                  <c:v>2.4957326138428502</c:v>
                </c:pt>
                <c:pt idx="1814">
                  <c:v>2.4971091900225799</c:v>
                </c:pt>
                <c:pt idx="1815">
                  <c:v>2.4984857662022999</c:v>
                </c:pt>
                <c:pt idx="1816">
                  <c:v>2.4998623423820301</c:v>
                </c:pt>
                <c:pt idx="1817">
                  <c:v>2.5012389185617501</c:v>
                </c:pt>
                <c:pt idx="1818">
                  <c:v>2.5026154947414798</c:v>
                </c:pt>
                <c:pt idx="1819">
                  <c:v>2.50399207092121</c:v>
                </c:pt>
                <c:pt idx="1820">
                  <c:v>2.50536864710093</c:v>
                </c:pt>
                <c:pt idx="1821">
                  <c:v>2.5067452232806602</c:v>
                </c:pt>
                <c:pt idx="1822">
                  <c:v>2.5081217994603802</c:v>
                </c:pt>
                <c:pt idx="1823">
                  <c:v>2.5094983756401099</c:v>
                </c:pt>
                <c:pt idx="1824">
                  <c:v>2.5108749518198299</c:v>
                </c:pt>
                <c:pt idx="1825">
                  <c:v>2.5122515279995601</c:v>
                </c:pt>
                <c:pt idx="1826">
                  <c:v>2.5136281041792898</c:v>
                </c:pt>
                <c:pt idx="1827">
                  <c:v>2.5150046803590098</c:v>
                </c:pt>
                <c:pt idx="1828">
                  <c:v>2.51638125653874</c:v>
                </c:pt>
                <c:pt idx="1829">
                  <c:v>2.51775783271846</c:v>
                </c:pt>
                <c:pt idx="1830">
                  <c:v>2.5191344088981902</c:v>
                </c:pt>
                <c:pt idx="1831">
                  <c:v>2.5205109850779199</c:v>
                </c:pt>
                <c:pt idx="1832">
                  <c:v>2.5218875612576399</c:v>
                </c:pt>
                <c:pt idx="1833">
                  <c:v>2.5232641374373701</c:v>
                </c:pt>
                <c:pt idx="1834">
                  <c:v>2.5246407136170901</c:v>
                </c:pt>
                <c:pt idx="1835">
                  <c:v>2.5260172897968198</c:v>
                </c:pt>
                <c:pt idx="1836">
                  <c:v>2.5273938659765398</c:v>
                </c:pt>
                <c:pt idx="1837">
                  <c:v>2.52877044215627</c:v>
                </c:pt>
                <c:pt idx="1838">
                  <c:v>2.5301470183360002</c:v>
                </c:pt>
                <c:pt idx="1839">
                  <c:v>2.5315235945157202</c:v>
                </c:pt>
                <c:pt idx="1840">
                  <c:v>2.5329001706954499</c:v>
                </c:pt>
                <c:pt idx="1841">
                  <c:v>2.5342767468751699</c:v>
                </c:pt>
                <c:pt idx="1842">
                  <c:v>2.5356533230549001</c:v>
                </c:pt>
                <c:pt idx="1843">
                  <c:v>2.5370298992346201</c:v>
                </c:pt>
                <c:pt idx="1844">
                  <c:v>2.5384064754143498</c:v>
                </c:pt>
                <c:pt idx="1845">
                  <c:v>2.53978305159408</c:v>
                </c:pt>
                <c:pt idx="1846">
                  <c:v>2.5411596277738</c:v>
                </c:pt>
                <c:pt idx="1847">
                  <c:v>2.5425362039535302</c:v>
                </c:pt>
                <c:pt idx="1848">
                  <c:v>2.5439127801332502</c:v>
                </c:pt>
                <c:pt idx="1849">
                  <c:v>2.5452893563129799</c:v>
                </c:pt>
                <c:pt idx="1850">
                  <c:v>2.5466659324926999</c:v>
                </c:pt>
                <c:pt idx="1851">
                  <c:v>2.5480425086724301</c:v>
                </c:pt>
                <c:pt idx="1852">
                  <c:v>2.5494190848521598</c:v>
                </c:pt>
                <c:pt idx="1853">
                  <c:v>2.5507956610318798</c:v>
                </c:pt>
                <c:pt idx="1854">
                  <c:v>2.55217223721161</c:v>
                </c:pt>
                <c:pt idx="1855">
                  <c:v>2.55354881339133</c:v>
                </c:pt>
                <c:pt idx="1856">
                  <c:v>2.5549253895710602</c:v>
                </c:pt>
                <c:pt idx="1857">
                  <c:v>2.5563019657507899</c:v>
                </c:pt>
                <c:pt idx="1858">
                  <c:v>2.5576785419305099</c:v>
                </c:pt>
                <c:pt idx="1859">
                  <c:v>2.5590551181102401</c:v>
                </c:pt>
                <c:pt idx="1860">
                  <c:v>2.5604316942899601</c:v>
                </c:pt>
                <c:pt idx="1861">
                  <c:v>2.5618082704696898</c:v>
                </c:pt>
                <c:pt idx="1862">
                  <c:v>2.5631848466494098</c:v>
                </c:pt>
                <c:pt idx="1863">
                  <c:v>2.56456142282914</c:v>
                </c:pt>
                <c:pt idx="1864">
                  <c:v>2.5659379990088702</c:v>
                </c:pt>
                <c:pt idx="1865">
                  <c:v>2.5673145751885902</c:v>
                </c:pt>
                <c:pt idx="1866">
                  <c:v>2.5686911513683199</c:v>
                </c:pt>
                <c:pt idx="1867">
                  <c:v>2.5700677275480399</c:v>
                </c:pt>
                <c:pt idx="1868">
                  <c:v>2.5714443037277701</c:v>
                </c:pt>
                <c:pt idx="1869">
                  <c:v>2.5728208799074901</c:v>
                </c:pt>
                <c:pt idx="1870">
                  <c:v>2.5741974560872198</c:v>
                </c:pt>
                <c:pt idx="1871">
                  <c:v>2.57557403226695</c:v>
                </c:pt>
                <c:pt idx="1872">
                  <c:v>2.57695060844667</c:v>
                </c:pt>
                <c:pt idx="1873">
                  <c:v>2.5783271846264002</c:v>
                </c:pt>
                <c:pt idx="1874">
                  <c:v>2.5797037608061202</c:v>
                </c:pt>
                <c:pt idx="1875">
                  <c:v>2.5810803369858499</c:v>
                </c:pt>
                <c:pt idx="1876">
                  <c:v>2.5824569131655801</c:v>
                </c:pt>
                <c:pt idx="1877">
                  <c:v>2.5838334893453001</c:v>
                </c:pt>
                <c:pt idx="1878">
                  <c:v>2.5852100655250299</c:v>
                </c:pt>
                <c:pt idx="1879">
                  <c:v>2.5865866417047498</c:v>
                </c:pt>
                <c:pt idx="1880">
                  <c:v>2.58796321788448</c:v>
                </c:pt>
                <c:pt idx="1881">
                  <c:v>2.5893397940642</c:v>
                </c:pt>
                <c:pt idx="1882">
                  <c:v>2.5907163702439302</c:v>
                </c:pt>
                <c:pt idx="1883">
                  <c:v>2.5920929464236599</c:v>
                </c:pt>
                <c:pt idx="1884">
                  <c:v>2.5934695226033799</c:v>
                </c:pt>
                <c:pt idx="1885">
                  <c:v>2.5948460987831101</c:v>
                </c:pt>
                <c:pt idx="1886">
                  <c:v>2.5962226749628301</c:v>
                </c:pt>
                <c:pt idx="1887">
                  <c:v>2.5975992511425599</c:v>
                </c:pt>
                <c:pt idx="1888">
                  <c:v>2.5989758273222798</c:v>
                </c:pt>
                <c:pt idx="1889">
                  <c:v>2.60035240350201</c:v>
                </c:pt>
                <c:pt idx="1890">
                  <c:v>2.6017289796817402</c:v>
                </c:pt>
                <c:pt idx="1891">
                  <c:v>2.6031055558614602</c:v>
                </c:pt>
                <c:pt idx="1892">
                  <c:v>2.6044821320411899</c:v>
                </c:pt>
                <c:pt idx="1893">
                  <c:v>2.6058587082209099</c:v>
                </c:pt>
                <c:pt idx="1894">
                  <c:v>2.6072352844006401</c:v>
                </c:pt>
                <c:pt idx="1895">
                  <c:v>2.6086118605803699</c:v>
                </c:pt>
                <c:pt idx="1896">
                  <c:v>2.6099884367600898</c:v>
                </c:pt>
                <c:pt idx="1897">
                  <c:v>2.61136501293982</c:v>
                </c:pt>
                <c:pt idx="1898">
                  <c:v>2.61274158911954</c:v>
                </c:pt>
                <c:pt idx="1899">
                  <c:v>2.6141181652992702</c:v>
                </c:pt>
                <c:pt idx="1900">
                  <c:v>2.6154947414789902</c:v>
                </c:pt>
                <c:pt idx="1901">
                  <c:v>2.6168713176587199</c:v>
                </c:pt>
                <c:pt idx="1902">
                  <c:v>2.6182478938384501</c:v>
                </c:pt>
                <c:pt idx="1903">
                  <c:v>2.6196244700181701</c:v>
                </c:pt>
                <c:pt idx="1904">
                  <c:v>2.6210010461978999</c:v>
                </c:pt>
                <c:pt idx="1905">
                  <c:v>2.6223776223776198</c:v>
                </c:pt>
                <c:pt idx="1906">
                  <c:v>2.62375419855735</c:v>
                </c:pt>
                <c:pt idx="1907">
                  <c:v>2.62513077473707</c:v>
                </c:pt>
                <c:pt idx="1908">
                  <c:v>2.6265073509168002</c:v>
                </c:pt>
                <c:pt idx="1909">
                  <c:v>2.62788392709653</c:v>
                </c:pt>
                <c:pt idx="1910">
                  <c:v>2.6292605032762499</c:v>
                </c:pt>
                <c:pt idx="1911">
                  <c:v>2.6306370794559801</c:v>
                </c:pt>
                <c:pt idx="1912">
                  <c:v>2.6320136556357001</c:v>
                </c:pt>
                <c:pt idx="1913">
                  <c:v>2.6333902318154299</c:v>
                </c:pt>
                <c:pt idx="1914">
                  <c:v>2.6347668079951498</c:v>
                </c:pt>
                <c:pt idx="1915">
                  <c:v>2.63614338417488</c:v>
                </c:pt>
                <c:pt idx="1916">
                  <c:v>2.6375199603546098</c:v>
                </c:pt>
                <c:pt idx="1917">
                  <c:v>2.6388965365343302</c:v>
                </c:pt>
                <c:pt idx="1918">
                  <c:v>2.64027311271406</c:v>
                </c:pt>
                <c:pt idx="1919">
                  <c:v>2.6416496888937799</c:v>
                </c:pt>
                <c:pt idx="1920">
                  <c:v>2.6430262650735101</c:v>
                </c:pt>
                <c:pt idx="1921">
                  <c:v>2.6444028412532399</c:v>
                </c:pt>
                <c:pt idx="1922">
                  <c:v>2.6457794174329599</c:v>
                </c:pt>
                <c:pt idx="1923">
                  <c:v>2.6471559936126901</c:v>
                </c:pt>
                <c:pt idx="1924">
                  <c:v>2.64853256979241</c:v>
                </c:pt>
                <c:pt idx="1925">
                  <c:v>2.6499091459721398</c:v>
                </c:pt>
                <c:pt idx="1926">
                  <c:v>2.6512857221518602</c:v>
                </c:pt>
                <c:pt idx="1927">
                  <c:v>2.65266229833159</c:v>
                </c:pt>
                <c:pt idx="1928">
                  <c:v>2.6540388745113201</c:v>
                </c:pt>
                <c:pt idx="1929">
                  <c:v>2.6554154506910401</c:v>
                </c:pt>
                <c:pt idx="1930">
                  <c:v>2.6567920268707699</c:v>
                </c:pt>
                <c:pt idx="1931">
                  <c:v>2.6581686030504899</c:v>
                </c:pt>
                <c:pt idx="1932">
                  <c:v>2.65954517923022</c:v>
                </c:pt>
                <c:pt idx="1933">
                  <c:v>2.6609217554099498</c:v>
                </c:pt>
                <c:pt idx="1934">
                  <c:v>2.6622983315896702</c:v>
                </c:pt>
                <c:pt idx="1935">
                  <c:v>2.6636749077694</c:v>
                </c:pt>
                <c:pt idx="1936">
                  <c:v>2.6650514839491199</c:v>
                </c:pt>
                <c:pt idx="1937">
                  <c:v>2.6664280601288501</c:v>
                </c:pt>
                <c:pt idx="1938">
                  <c:v>2.6678046363085701</c:v>
                </c:pt>
                <c:pt idx="1939">
                  <c:v>2.6691812124882999</c:v>
                </c:pt>
                <c:pt idx="1940">
                  <c:v>2.6705577886680301</c:v>
                </c:pt>
                <c:pt idx="1941">
                  <c:v>2.67193436484775</c:v>
                </c:pt>
                <c:pt idx="1942">
                  <c:v>2.6733109410274798</c:v>
                </c:pt>
                <c:pt idx="1943">
                  <c:v>2.6746875172072002</c:v>
                </c:pt>
                <c:pt idx="1944">
                  <c:v>2.67606409338693</c:v>
                </c:pt>
                <c:pt idx="1945">
                  <c:v>2.6774406695666499</c:v>
                </c:pt>
                <c:pt idx="1946">
                  <c:v>2.6788172457463801</c:v>
                </c:pt>
                <c:pt idx="1947">
                  <c:v>2.6801938219261099</c:v>
                </c:pt>
                <c:pt idx="1948">
                  <c:v>2.6815703981058299</c:v>
                </c:pt>
                <c:pt idx="1949">
                  <c:v>2.6829469742855601</c:v>
                </c:pt>
                <c:pt idx="1950">
                  <c:v>2.68432355046528</c:v>
                </c:pt>
                <c:pt idx="1951">
                  <c:v>2.6857001266450098</c:v>
                </c:pt>
                <c:pt idx="1952">
                  <c:v>2.68707670282474</c:v>
                </c:pt>
                <c:pt idx="1953">
                  <c:v>2.68845327900446</c:v>
                </c:pt>
                <c:pt idx="1954">
                  <c:v>2.6898298551841902</c:v>
                </c:pt>
                <c:pt idx="1955">
                  <c:v>2.6912064313639101</c:v>
                </c:pt>
                <c:pt idx="1956">
                  <c:v>2.6925830075436399</c:v>
                </c:pt>
                <c:pt idx="1957">
                  <c:v>2.6939595837233599</c:v>
                </c:pt>
                <c:pt idx="1958">
                  <c:v>2.6953361599030901</c:v>
                </c:pt>
                <c:pt idx="1959">
                  <c:v>2.6967127360828198</c:v>
                </c:pt>
                <c:pt idx="1960">
                  <c:v>2.6980893122625398</c:v>
                </c:pt>
                <c:pt idx="1961">
                  <c:v>2.69946588844227</c:v>
                </c:pt>
                <c:pt idx="1962">
                  <c:v>2.70084246462199</c:v>
                </c:pt>
                <c:pt idx="1963">
                  <c:v>2.7022190408017202</c:v>
                </c:pt>
                <c:pt idx="1964">
                  <c:v>2.7035956169814401</c:v>
                </c:pt>
                <c:pt idx="1965">
                  <c:v>2.7049721931611699</c:v>
                </c:pt>
                <c:pt idx="1966">
                  <c:v>2.7063487693409001</c:v>
                </c:pt>
                <c:pt idx="1967">
                  <c:v>2.7077253455206201</c:v>
                </c:pt>
                <c:pt idx="1968">
                  <c:v>2.7091019217003498</c:v>
                </c:pt>
                <c:pt idx="1969">
                  <c:v>2.7104784978800698</c:v>
                </c:pt>
                <c:pt idx="1970">
                  <c:v>2.7118550740598</c:v>
                </c:pt>
                <c:pt idx="1971">
                  <c:v>2.7132316502395302</c:v>
                </c:pt>
                <c:pt idx="1972">
                  <c:v>2.7146082264192501</c:v>
                </c:pt>
                <c:pt idx="1973">
                  <c:v>2.7159848025989799</c:v>
                </c:pt>
                <c:pt idx="1974">
                  <c:v>2.7173613787786999</c:v>
                </c:pt>
                <c:pt idx="1975">
                  <c:v>2.7187379549584301</c:v>
                </c:pt>
                <c:pt idx="1976">
                  <c:v>2.72011453113815</c:v>
                </c:pt>
                <c:pt idx="1977">
                  <c:v>2.7214911073178798</c:v>
                </c:pt>
                <c:pt idx="1978">
                  <c:v>2.72286768349761</c:v>
                </c:pt>
                <c:pt idx="1979">
                  <c:v>2.72424425967733</c:v>
                </c:pt>
                <c:pt idx="1980">
                  <c:v>2.7256208358570602</c:v>
                </c:pt>
                <c:pt idx="1981">
                  <c:v>2.7269974120367801</c:v>
                </c:pt>
                <c:pt idx="1982">
                  <c:v>2.7283739882165099</c:v>
                </c:pt>
                <c:pt idx="1983">
                  <c:v>2.7297505643962299</c:v>
                </c:pt>
                <c:pt idx="1984">
                  <c:v>2.7311271405759601</c:v>
                </c:pt>
                <c:pt idx="1985">
                  <c:v>2.7325037167556898</c:v>
                </c:pt>
                <c:pt idx="1986">
                  <c:v>2.7338802929354098</c:v>
                </c:pt>
                <c:pt idx="1987">
                  <c:v>2.73525686911514</c:v>
                </c:pt>
                <c:pt idx="1988">
                  <c:v>2.73663344529486</c:v>
                </c:pt>
                <c:pt idx="1989">
                  <c:v>2.7380100214745902</c:v>
                </c:pt>
                <c:pt idx="1990">
                  <c:v>2.7393865976543101</c:v>
                </c:pt>
                <c:pt idx="1991">
                  <c:v>2.7407631738340399</c:v>
                </c:pt>
                <c:pt idx="1992">
                  <c:v>2.7421397500137701</c:v>
                </c:pt>
                <c:pt idx="1993">
                  <c:v>2.7435163261934901</c:v>
                </c:pt>
                <c:pt idx="1994">
                  <c:v>2.7448929023732198</c:v>
                </c:pt>
                <c:pt idx="1995">
                  <c:v>2.7462694785529398</c:v>
                </c:pt>
                <c:pt idx="1996">
                  <c:v>2.74764605473267</c:v>
                </c:pt>
                <c:pt idx="1997">
                  <c:v>2.7490226309124002</c:v>
                </c:pt>
                <c:pt idx="1998">
                  <c:v>2.7503992070921202</c:v>
                </c:pt>
                <c:pt idx="1999">
                  <c:v>2.7517757832718499</c:v>
                </c:pt>
                <c:pt idx="2000">
                  <c:v>2.7531523594515699</c:v>
                </c:pt>
                <c:pt idx="2001">
                  <c:v>2.7545289356313001</c:v>
                </c:pt>
                <c:pt idx="2002">
                  <c:v>2.7559055118110201</c:v>
                </c:pt>
                <c:pt idx="2003">
                  <c:v>2.7572820879907498</c:v>
                </c:pt>
                <c:pt idx="2004">
                  <c:v>2.75865866417048</c:v>
                </c:pt>
                <c:pt idx="2005">
                  <c:v>2.7600352403502</c:v>
                </c:pt>
                <c:pt idx="2006">
                  <c:v>2.7614118165299302</c:v>
                </c:pt>
                <c:pt idx="2007">
                  <c:v>2.7627883927096502</c:v>
                </c:pt>
                <c:pt idx="2008">
                  <c:v>2.7641649688893799</c:v>
                </c:pt>
                <c:pt idx="2009">
                  <c:v>2.7655415450690999</c:v>
                </c:pt>
                <c:pt idx="2010">
                  <c:v>2.7669181212488301</c:v>
                </c:pt>
                <c:pt idx="2011">
                  <c:v>2.7682946974285598</c:v>
                </c:pt>
                <c:pt idx="2012">
                  <c:v>2.7696712736082798</c:v>
                </c:pt>
                <c:pt idx="2013">
                  <c:v>2.77104784978801</c:v>
                </c:pt>
                <c:pt idx="2014">
                  <c:v>2.77242442596773</c:v>
                </c:pt>
                <c:pt idx="2015">
                  <c:v>2.7738010021474602</c:v>
                </c:pt>
                <c:pt idx="2016">
                  <c:v>2.7751775783271899</c:v>
                </c:pt>
                <c:pt idx="2017">
                  <c:v>2.7765541545069099</c:v>
                </c:pt>
                <c:pt idx="2018">
                  <c:v>2.7779307306866401</c:v>
                </c:pt>
                <c:pt idx="2019">
                  <c:v>2.7793073068663601</c:v>
                </c:pt>
                <c:pt idx="2020">
                  <c:v>2.7806838830460898</c:v>
                </c:pt>
                <c:pt idx="2021">
                  <c:v>2.7820604592258098</c:v>
                </c:pt>
                <c:pt idx="2022">
                  <c:v>2.78343703540554</c:v>
                </c:pt>
                <c:pt idx="2023">
                  <c:v>2.7848136115852702</c:v>
                </c:pt>
                <c:pt idx="2024">
                  <c:v>2.7861901877649902</c:v>
                </c:pt>
                <c:pt idx="2025">
                  <c:v>2.7875667639447199</c:v>
                </c:pt>
                <c:pt idx="2026">
                  <c:v>2.7889433401244399</c:v>
                </c:pt>
                <c:pt idx="2027">
                  <c:v>2.7903199163041701</c:v>
                </c:pt>
                <c:pt idx="2028">
                  <c:v>2.7916964924838901</c:v>
                </c:pt>
                <c:pt idx="2029">
                  <c:v>2.7930730686636198</c:v>
                </c:pt>
                <c:pt idx="2030">
                  <c:v>2.79444964484335</c:v>
                </c:pt>
                <c:pt idx="2031">
                  <c:v>2.79582622102307</c:v>
                </c:pt>
                <c:pt idx="2032">
                  <c:v>2.7972027972028002</c:v>
                </c:pt>
                <c:pt idx="2033">
                  <c:v>2.7985793733825202</c:v>
                </c:pt>
                <c:pt idx="2034">
                  <c:v>2.7999559495622499</c:v>
                </c:pt>
                <c:pt idx="2035">
                  <c:v>2.8013325257419699</c:v>
                </c:pt>
                <c:pt idx="2036">
                  <c:v>2.8027091019217001</c:v>
                </c:pt>
                <c:pt idx="2037">
                  <c:v>2.8040856781014298</c:v>
                </c:pt>
                <c:pt idx="2038">
                  <c:v>2.8054622542811498</c:v>
                </c:pt>
                <c:pt idx="2039">
                  <c:v>2.80683883046088</c:v>
                </c:pt>
                <c:pt idx="2040">
                  <c:v>2.8082154066406</c:v>
                </c:pt>
                <c:pt idx="2041">
                  <c:v>2.8095919828203302</c:v>
                </c:pt>
                <c:pt idx="2042">
                  <c:v>2.8109685590000599</c:v>
                </c:pt>
                <c:pt idx="2043">
                  <c:v>2.8123451351797799</c:v>
                </c:pt>
                <c:pt idx="2044">
                  <c:v>2.8137217113595101</c:v>
                </c:pt>
                <c:pt idx="2045">
                  <c:v>2.8150982875392301</c:v>
                </c:pt>
                <c:pt idx="2046">
                  <c:v>2.8164748637189598</c:v>
                </c:pt>
                <c:pt idx="2047">
                  <c:v>2.8178514398986798</c:v>
                </c:pt>
                <c:pt idx="2048">
                  <c:v>2.81922801607841</c:v>
                </c:pt>
                <c:pt idx="2049">
                  <c:v>2.8206045922581402</c:v>
                </c:pt>
                <c:pt idx="2050">
                  <c:v>2.8219811684378602</c:v>
                </c:pt>
                <c:pt idx="2051">
                  <c:v>2.8233577446175899</c:v>
                </c:pt>
                <c:pt idx="2052">
                  <c:v>2.8247343207973099</c:v>
                </c:pt>
                <c:pt idx="2053">
                  <c:v>2.8261108969770401</c:v>
                </c:pt>
                <c:pt idx="2054">
                  <c:v>2.8274874731567698</c:v>
                </c:pt>
                <c:pt idx="2055">
                  <c:v>2.8288640493364898</c:v>
                </c:pt>
                <c:pt idx="2056">
                  <c:v>2.83024062551622</c:v>
                </c:pt>
                <c:pt idx="2057">
                  <c:v>2.83161720169594</c:v>
                </c:pt>
                <c:pt idx="2058">
                  <c:v>2.8329937778756702</c:v>
                </c:pt>
                <c:pt idx="2059">
                  <c:v>2.8343703540553902</c:v>
                </c:pt>
                <c:pt idx="2060">
                  <c:v>2.8357469302351199</c:v>
                </c:pt>
                <c:pt idx="2061">
                  <c:v>2.8371235064148501</c:v>
                </c:pt>
                <c:pt idx="2062">
                  <c:v>2.8385000825945701</c:v>
                </c:pt>
                <c:pt idx="2063">
                  <c:v>2.8398766587742998</c:v>
                </c:pt>
                <c:pt idx="2064">
                  <c:v>2.8412532349540198</c:v>
                </c:pt>
                <c:pt idx="2065">
                  <c:v>2.84262981113375</c:v>
                </c:pt>
                <c:pt idx="2066">
                  <c:v>2.84400638731347</c:v>
                </c:pt>
                <c:pt idx="2067">
                  <c:v>2.8453829634932002</c:v>
                </c:pt>
                <c:pt idx="2068">
                  <c:v>2.8467595396729299</c:v>
                </c:pt>
                <c:pt idx="2069">
                  <c:v>2.8481361158526499</c:v>
                </c:pt>
                <c:pt idx="2070">
                  <c:v>2.8495126920323801</c:v>
                </c:pt>
                <c:pt idx="2071">
                  <c:v>2.8508892682121001</c:v>
                </c:pt>
                <c:pt idx="2072">
                  <c:v>2.8522658443918298</c:v>
                </c:pt>
                <c:pt idx="2073">
                  <c:v>2.85364242057156</c:v>
                </c:pt>
                <c:pt idx="2074">
                  <c:v>2.85501899675128</c:v>
                </c:pt>
                <c:pt idx="2075">
                  <c:v>2.8563955729310102</c:v>
                </c:pt>
                <c:pt idx="2076">
                  <c:v>2.8577721491107302</c:v>
                </c:pt>
                <c:pt idx="2077">
                  <c:v>2.8591487252904599</c:v>
                </c:pt>
                <c:pt idx="2078">
                  <c:v>2.8605253014701799</c:v>
                </c:pt>
                <c:pt idx="2079">
                  <c:v>2.8619018776499101</c:v>
                </c:pt>
                <c:pt idx="2080">
                  <c:v>2.8632784538296399</c:v>
                </c:pt>
                <c:pt idx="2081">
                  <c:v>2.8646550300093598</c:v>
                </c:pt>
                <c:pt idx="2082">
                  <c:v>2.86603160618909</c:v>
                </c:pt>
                <c:pt idx="2083">
                  <c:v>2.86740818236881</c:v>
                </c:pt>
                <c:pt idx="2084">
                  <c:v>2.8687847585485402</c:v>
                </c:pt>
                <c:pt idx="2085">
                  <c:v>2.8701613347282602</c:v>
                </c:pt>
                <c:pt idx="2086">
                  <c:v>2.8715379109079899</c:v>
                </c:pt>
                <c:pt idx="2087">
                  <c:v>2.8729144870877201</c:v>
                </c:pt>
                <c:pt idx="2088">
                  <c:v>2.8742910632674401</c:v>
                </c:pt>
                <c:pt idx="2089">
                  <c:v>2.8756676394471699</c:v>
                </c:pt>
                <c:pt idx="2090">
                  <c:v>2.8770442156268898</c:v>
                </c:pt>
                <c:pt idx="2091">
                  <c:v>2.87842079180662</c:v>
                </c:pt>
                <c:pt idx="2092">
                  <c:v>2.8797973679863502</c:v>
                </c:pt>
                <c:pt idx="2093">
                  <c:v>2.8811739441660702</c:v>
                </c:pt>
                <c:pt idx="2094">
                  <c:v>2.8825505203457999</c:v>
                </c:pt>
                <c:pt idx="2095">
                  <c:v>2.8839270965255199</c:v>
                </c:pt>
                <c:pt idx="2096">
                  <c:v>2.8853036727052501</c:v>
                </c:pt>
                <c:pt idx="2097">
                  <c:v>2.8866802488849701</c:v>
                </c:pt>
                <c:pt idx="2098">
                  <c:v>2.8880568250646999</c:v>
                </c:pt>
                <c:pt idx="2099">
                  <c:v>2.88943340124443</c:v>
                </c:pt>
                <c:pt idx="2100">
                  <c:v>2.89080997742415</c:v>
                </c:pt>
                <c:pt idx="2101">
                  <c:v>2.8921865536038802</c:v>
                </c:pt>
                <c:pt idx="2102">
                  <c:v>2.8935631297836002</c:v>
                </c:pt>
                <c:pt idx="2103">
                  <c:v>2.8949397059633299</c:v>
                </c:pt>
                <c:pt idx="2104">
                  <c:v>2.8963162821430499</c:v>
                </c:pt>
                <c:pt idx="2105">
                  <c:v>2.8976928583227801</c:v>
                </c:pt>
                <c:pt idx="2106">
                  <c:v>2.8990694345025099</c:v>
                </c:pt>
                <c:pt idx="2107">
                  <c:v>2.9004460106822298</c:v>
                </c:pt>
                <c:pt idx="2108">
                  <c:v>2.90182258686196</c:v>
                </c:pt>
                <c:pt idx="2109">
                  <c:v>2.90319916304168</c:v>
                </c:pt>
                <c:pt idx="2110">
                  <c:v>2.9045757392214102</c:v>
                </c:pt>
                <c:pt idx="2111">
                  <c:v>2.90595231540114</c:v>
                </c:pt>
                <c:pt idx="2112">
                  <c:v>2.9073288915808599</c:v>
                </c:pt>
                <c:pt idx="2113">
                  <c:v>2.9087054677605901</c:v>
                </c:pt>
                <c:pt idx="2114">
                  <c:v>2.9100820439403101</c:v>
                </c:pt>
                <c:pt idx="2115">
                  <c:v>2.9114586201200399</c:v>
                </c:pt>
                <c:pt idx="2116">
                  <c:v>2.9128351962997598</c:v>
                </c:pt>
                <c:pt idx="2117">
                  <c:v>2.91421177247949</c:v>
                </c:pt>
                <c:pt idx="2118">
                  <c:v>2.9155883486592198</c:v>
                </c:pt>
                <c:pt idx="2119">
                  <c:v>2.9169649248389402</c:v>
                </c:pt>
                <c:pt idx="2120">
                  <c:v>2.91834150101867</c:v>
                </c:pt>
                <c:pt idx="2121">
                  <c:v>2.9197180771983899</c:v>
                </c:pt>
                <c:pt idx="2122">
                  <c:v>2.9210946533781201</c:v>
                </c:pt>
                <c:pt idx="2123">
                  <c:v>2.9224712295578401</c:v>
                </c:pt>
                <c:pt idx="2124">
                  <c:v>2.9238478057375699</c:v>
                </c:pt>
                <c:pt idx="2125">
                  <c:v>2.9252243819173001</c:v>
                </c:pt>
                <c:pt idx="2126">
                  <c:v>2.92660095809702</c:v>
                </c:pt>
                <c:pt idx="2127">
                  <c:v>2.9279775342767498</c:v>
                </c:pt>
                <c:pt idx="2128">
                  <c:v>2.9293541104564702</c:v>
                </c:pt>
                <c:pt idx="2129">
                  <c:v>2.9307306866362</c:v>
                </c:pt>
                <c:pt idx="2130">
                  <c:v>2.9321072628159199</c:v>
                </c:pt>
                <c:pt idx="2131">
                  <c:v>2.9334838389956501</c:v>
                </c:pt>
                <c:pt idx="2132">
                  <c:v>2.9348604151753799</c:v>
                </c:pt>
                <c:pt idx="2133">
                  <c:v>2.9362369913550999</c:v>
                </c:pt>
                <c:pt idx="2134">
                  <c:v>2.9376135675348301</c:v>
                </c:pt>
                <c:pt idx="2135">
                  <c:v>2.93899014371455</c:v>
                </c:pt>
                <c:pt idx="2136">
                  <c:v>2.9403667198942798</c:v>
                </c:pt>
                <c:pt idx="2137">
                  <c:v>2.94174329607401</c:v>
                </c:pt>
                <c:pt idx="2138">
                  <c:v>2.94311987225373</c:v>
                </c:pt>
                <c:pt idx="2139">
                  <c:v>2.9444964484334601</c:v>
                </c:pt>
                <c:pt idx="2140">
                  <c:v>2.9458730246131801</c:v>
                </c:pt>
                <c:pt idx="2141">
                  <c:v>2.9472496007929099</c:v>
                </c:pt>
                <c:pt idx="2142">
                  <c:v>2.9486261769726299</c:v>
                </c:pt>
                <c:pt idx="2143">
                  <c:v>2.95000275315236</c:v>
                </c:pt>
                <c:pt idx="2144">
                  <c:v>2.9513793293320898</c:v>
                </c:pt>
                <c:pt idx="2145">
                  <c:v>2.9527559055118102</c:v>
                </c:pt>
                <c:pt idx="2146">
                  <c:v>2.95413248169154</c:v>
                </c:pt>
                <c:pt idx="2147">
                  <c:v>2.9555090578712599</c:v>
                </c:pt>
                <c:pt idx="2148">
                  <c:v>2.9568856340509901</c:v>
                </c:pt>
                <c:pt idx="2149">
                  <c:v>2.9582622102307101</c:v>
                </c:pt>
                <c:pt idx="2150">
                  <c:v>2.9596387864104399</c:v>
                </c:pt>
                <c:pt idx="2151">
                  <c:v>2.9610153625901701</c:v>
                </c:pt>
                <c:pt idx="2152">
                  <c:v>2.96239193876989</c:v>
                </c:pt>
                <c:pt idx="2153">
                  <c:v>2.9637685149496198</c:v>
                </c:pt>
                <c:pt idx="2154">
                  <c:v>2.9651450911293402</c:v>
                </c:pt>
                <c:pt idx="2155">
                  <c:v>2.96652166730907</c:v>
                </c:pt>
                <c:pt idx="2156">
                  <c:v>2.9678982434888002</c:v>
                </c:pt>
                <c:pt idx="2157">
                  <c:v>2.9692748196685201</c:v>
                </c:pt>
                <c:pt idx="2158">
                  <c:v>2.9706513958482499</c:v>
                </c:pt>
                <c:pt idx="2159">
                  <c:v>2.9720279720279699</c:v>
                </c:pt>
                <c:pt idx="2160">
                  <c:v>2.9734045482077001</c:v>
                </c:pt>
                <c:pt idx="2161">
                  <c:v>2.97478112438742</c:v>
                </c:pt>
                <c:pt idx="2162">
                  <c:v>2.9761577005671498</c:v>
                </c:pt>
                <c:pt idx="2163">
                  <c:v>2.97753427674688</c:v>
                </c:pt>
                <c:pt idx="2164">
                  <c:v>2.9789108529266</c:v>
                </c:pt>
                <c:pt idx="2165">
                  <c:v>2.9802874291063302</c:v>
                </c:pt>
                <c:pt idx="2166">
                  <c:v>2.9816640052860501</c:v>
                </c:pt>
                <c:pt idx="2167">
                  <c:v>2.9830405814657799</c:v>
                </c:pt>
                <c:pt idx="2168">
                  <c:v>2.9844171576454999</c:v>
                </c:pt>
                <c:pt idx="2169">
                  <c:v>2.9857937338252301</c:v>
                </c:pt>
                <c:pt idx="2170">
                  <c:v>2.9871703100049598</c:v>
                </c:pt>
                <c:pt idx="2171">
                  <c:v>2.9885468861846798</c:v>
                </c:pt>
                <c:pt idx="2172">
                  <c:v>2.98992346236441</c:v>
                </c:pt>
                <c:pt idx="2173">
                  <c:v>2.99130003854413</c:v>
                </c:pt>
                <c:pt idx="2174">
                  <c:v>2.9926766147238602</c:v>
                </c:pt>
                <c:pt idx="2175">
                  <c:v>2.9940531909035899</c:v>
                </c:pt>
                <c:pt idx="2176">
                  <c:v>2.9954297670833099</c:v>
                </c:pt>
                <c:pt idx="2177">
                  <c:v>2.9968063432630401</c:v>
                </c:pt>
                <c:pt idx="2178">
                  <c:v>2.9981829194427601</c:v>
                </c:pt>
                <c:pt idx="2179">
                  <c:v>2.9995594956224898</c:v>
                </c:pt>
                <c:pt idx="2180">
                  <c:v>3.0009360718022098</c:v>
                </c:pt>
                <c:pt idx="2181">
                  <c:v>3.00231264798194</c:v>
                </c:pt>
                <c:pt idx="2182">
                  <c:v>3.0036892241616702</c:v>
                </c:pt>
                <c:pt idx="2183">
                  <c:v>3.0050658003413901</c:v>
                </c:pt>
                <c:pt idx="2184">
                  <c:v>3.0064423765211199</c:v>
                </c:pt>
                <c:pt idx="2185">
                  <c:v>3.0078189527008399</c:v>
                </c:pt>
                <c:pt idx="2186">
                  <c:v>3.0091955288805701</c:v>
                </c:pt>
                <c:pt idx="2187">
                  <c:v>3.01057210506029</c:v>
                </c:pt>
                <c:pt idx="2188">
                  <c:v>3.0119486812400198</c:v>
                </c:pt>
                <c:pt idx="2189">
                  <c:v>3.01332525741975</c:v>
                </c:pt>
                <c:pt idx="2190">
                  <c:v>3.01470183359947</c:v>
                </c:pt>
                <c:pt idx="2191">
                  <c:v>3.0160784097792002</c:v>
                </c:pt>
                <c:pt idx="2192">
                  <c:v>3.0174549859589201</c:v>
                </c:pt>
                <c:pt idx="2193">
                  <c:v>3.0188315621386499</c:v>
                </c:pt>
                <c:pt idx="2194">
                  <c:v>3.0202081383183801</c:v>
                </c:pt>
                <c:pt idx="2195">
                  <c:v>3.0215847144981001</c:v>
                </c:pt>
                <c:pt idx="2196">
                  <c:v>3.0229612906778298</c:v>
                </c:pt>
                <c:pt idx="2197">
                  <c:v>3.0243378668575498</c:v>
                </c:pt>
                <c:pt idx="2198">
                  <c:v>3.02571444303728</c:v>
                </c:pt>
                <c:pt idx="2199">
                  <c:v>3.027091019217</c:v>
                </c:pt>
                <c:pt idx="2200">
                  <c:v>3.0284675953967302</c:v>
                </c:pt>
                <c:pt idx="2201">
                  <c:v>3.0298441715764599</c:v>
                </c:pt>
                <c:pt idx="2202">
                  <c:v>3.0312207477561799</c:v>
                </c:pt>
                <c:pt idx="2203">
                  <c:v>3.0325973239359101</c:v>
                </c:pt>
                <c:pt idx="2204">
                  <c:v>3.0339739001156301</c:v>
                </c:pt>
                <c:pt idx="2205">
                  <c:v>3.0353504762953598</c:v>
                </c:pt>
                <c:pt idx="2206">
                  <c:v>3.0367270524750798</c:v>
                </c:pt>
                <c:pt idx="2207">
                  <c:v>3.03810362865481</c:v>
                </c:pt>
                <c:pt idx="2208">
                  <c:v>3.0394802048345402</c:v>
                </c:pt>
                <c:pt idx="2209">
                  <c:v>3.0408567810142602</c:v>
                </c:pt>
                <c:pt idx="2210">
                  <c:v>3.0422333571939899</c:v>
                </c:pt>
                <c:pt idx="2211">
                  <c:v>3.0436099333737099</c:v>
                </c:pt>
                <c:pt idx="2212">
                  <c:v>3.0449865095534401</c:v>
                </c:pt>
                <c:pt idx="2213">
                  <c:v>3.0463630857331698</c:v>
                </c:pt>
                <c:pt idx="2214">
                  <c:v>3.0477396619128898</c:v>
                </c:pt>
                <c:pt idx="2215">
                  <c:v>3.04911623809262</c:v>
                </c:pt>
                <c:pt idx="2216">
                  <c:v>3.05049281427234</c:v>
                </c:pt>
                <c:pt idx="2217">
                  <c:v>3.0518693904520702</c:v>
                </c:pt>
                <c:pt idx="2218">
                  <c:v>3.0532459666317902</c:v>
                </c:pt>
                <c:pt idx="2219">
                  <c:v>3.0546225428115199</c:v>
                </c:pt>
                <c:pt idx="2220">
                  <c:v>3.0559991189912501</c:v>
                </c:pt>
                <c:pt idx="2221">
                  <c:v>3.0573756951709701</c:v>
                </c:pt>
                <c:pt idx="2222">
                  <c:v>3.0587522713506998</c:v>
                </c:pt>
                <c:pt idx="2223">
                  <c:v>3.0601288475304198</c:v>
                </c:pt>
                <c:pt idx="2224">
                  <c:v>3.06150542371015</c:v>
                </c:pt>
                <c:pt idx="2225">
                  <c:v>3.06288199988987</c:v>
                </c:pt>
                <c:pt idx="2226">
                  <c:v>3.0642585760696002</c:v>
                </c:pt>
                <c:pt idx="2227">
                  <c:v>3.0656351522493299</c:v>
                </c:pt>
                <c:pt idx="2228">
                  <c:v>3.0670117284290499</c:v>
                </c:pt>
                <c:pt idx="2229">
                  <c:v>3.0683883046087801</c:v>
                </c:pt>
                <c:pt idx="2230">
                  <c:v>3.0697648807885001</c:v>
                </c:pt>
                <c:pt idx="2231">
                  <c:v>3.0711414569682298</c:v>
                </c:pt>
                <c:pt idx="2232">
                  <c:v>3.07251803314796</c:v>
                </c:pt>
                <c:pt idx="2233">
                  <c:v>3.07389460932768</c:v>
                </c:pt>
                <c:pt idx="2234">
                  <c:v>3.0752711855074102</c:v>
                </c:pt>
                <c:pt idx="2235">
                  <c:v>3.0766477616871302</c:v>
                </c:pt>
                <c:pt idx="2236">
                  <c:v>3.0780243378668599</c:v>
                </c:pt>
                <c:pt idx="2237">
                  <c:v>3.0794009140465799</c:v>
                </c:pt>
                <c:pt idx="2238">
                  <c:v>3.0807774902263101</c:v>
                </c:pt>
                <c:pt idx="2239">
                  <c:v>3.0821540664060398</c:v>
                </c:pt>
                <c:pt idx="2240">
                  <c:v>3.0835306425857598</c:v>
                </c:pt>
                <c:pt idx="2241">
                  <c:v>3.08490721876549</c:v>
                </c:pt>
                <c:pt idx="2242">
                  <c:v>3.08628379494521</c:v>
                </c:pt>
                <c:pt idx="2243">
                  <c:v>3.0876603711249402</c:v>
                </c:pt>
                <c:pt idx="2244">
                  <c:v>3.0890369473046602</c:v>
                </c:pt>
                <c:pt idx="2245">
                  <c:v>3.0904135234843899</c:v>
                </c:pt>
                <c:pt idx="2246">
                  <c:v>3.0917900996641201</c:v>
                </c:pt>
                <c:pt idx="2247">
                  <c:v>3.0931666758438401</c:v>
                </c:pt>
                <c:pt idx="2248">
                  <c:v>3.0945432520235698</c:v>
                </c:pt>
                <c:pt idx="2249">
                  <c:v>3.0959198282032898</c:v>
                </c:pt>
                <c:pt idx="2250">
                  <c:v>3.09729640438302</c:v>
                </c:pt>
                <c:pt idx="2251">
                  <c:v>3.0986729805627502</c:v>
                </c:pt>
                <c:pt idx="2252">
                  <c:v>3.1000495567424702</c:v>
                </c:pt>
                <c:pt idx="2253">
                  <c:v>3.1014261329221999</c:v>
                </c:pt>
                <c:pt idx="2254">
                  <c:v>3.1028027091019199</c:v>
                </c:pt>
                <c:pt idx="2255">
                  <c:v>3.1041792852816501</c:v>
                </c:pt>
                <c:pt idx="2256">
                  <c:v>3.1055558614613701</c:v>
                </c:pt>
                <c:pt idx="2257">
                  <c:v>3.1069324376410998</c:v>
                </c:pt>
                <c:pt idx="2258">
                  <c:v>3.10830901382083</c:v>
                </c:pt>
                <c:pt idx="2259">
                  <c:v>3.10968559000055</c:v>
                </c:pt>
                <c:pt idx="2260">
                  <c:v>3.1110621661802802</c:v>
                </c:pt>
                <c:pt idx="2261">
                  <c:v>3.1124387423600002</c:v>
                </c:pt>
                <c:pt idx="2262">
                  <c:v>3.1138153185397299</c:v>
                </c:pt>
                <c:pt idx="2263">
                  <c:v>3.1151918947194499</c:v>
                </c:pt>
                <c:pt idx="2264">
                  <c:v>3.1165684708991801</c:v>
                </c:pt>
                <c:pt idx="2265">
                  <c:v>3.1179450470789098</c:v>
                </c:pt>
                <c:pt idx="2266">
                  <c:v>3.1193216232586298</c:v>
                </c:pt>
                <c:pt idx="2267">
                  <c:v>3.12069819943836</c:v>
                </c:pt>
                <c:pt idx="2268">
                  <c:v>3.12207477561808</c:v>
                </c:pt>
                <c:pt idx="2269">
                  <c:v>3.1234513517978102</c:v>
                </c:pt>
                <c:pt idx="2270">
                  <c:v>3.1248279279775302</c:v>
                </c:pt>
                <c:pt idx="2271">
                  <c:v>3.1262045041572599</c:v>
                </c:pt>
                <c:pt idx="2272">
                  <c:v>3.1275810803369901</c:v>
                </c:pt>
                <c:pt idx="2273">
                  <c:v>3.1289576565167101</c:v>
                </c:pt>
                <c:pt idx="2274">
                  <c:v>3.1303342326964398</c:v>
                </c:pt>
                <c:pt idx="2275">
                  <c:v>3.1317108088761598</c:v>
                </c:pt>
                <c:pt idx="2276">
                  <c:v>3.13308738505589</c:v>
                </c:pt>
                <c:pt idx="2277">
                  <c:v>3.1344639612356202</c:v>
                </c:pt>
                <c:pt idx="2278">
                  <c:v>3.1358405374153402</c:v>
                </c:pt>
                <c:pt idx="2279">
                  <c:v>3.1372171135950699</c:v>
                </c:pt>
                <c:pt idx="2280">
                  <c:v>3.1385936897747899</c:v>
                </c:pt>
                <c:pt idx="2281">
                  <c:v>3.1399702659545201</c:v>
                </c:pt>
                <c:pt idx="2282">
                  <c:v>3.1413468421342401</c:v>
                </c:pt>
                <c:pt idx="2283">
                  <c:v>3.1427234183139698</c:v>
                </c:pt>
                <c:pt idx="2284">
                  <c:v>3.1440999944937</c:v>
                </c:pt>
                <c:pt idx="2285">
                  <c:v>3.14547657067342</c:v>
                </c:pt>
                <c:pt idx="2286">
                  <c:v>3.1468531468531502</c:v>
                </c:pt>
                <c:pt idx="2287">
                  <c:v>3.1482297230328702</c:v>
                </c:pt>
                <c:pt idx="2288">
                  <c:v>3.1496062992125999</c:v>
                </c:pt>
                <c:pt idx="2289">
                  <c:v>3.1509828753923301</c:v>
                </c:pt>
                <c:pt idx="2290">
                  <c:v>3.1523594515720501</c:v>
                </c:pt>
                <c:pt idx="2291">
                  <c:v>3.1537360277517799</c:v>
                </c:pt>
                <c:pt idx="2292">
                  <c:v>3.1551126039314998</c:v>
                </c:pt>
                <c:pt idx="2293">
                  <c:v>3.15648918011123</c:v>
                </c:pt>
                <c:pt idx="2294">
                  <c:v>3.15786575629095</c:v>
                </c:pt>
                <c:pt idx="2295">
                  <c:v>3.1592423324706802</c:v>
                </c:pt>
                <c:pt idx="2296">
                  <c:v>3.16061890865041</c:v>
                </c:pt>
                <c:pt idx="2297">
                  <c:v>3.1619954848301299</c:v>
                </c:pt>
                <c:pt idx="2298">
                  <c:v>3.1633720610098601</c:v>
                </c:pt>
                <c:pt idx="2299">
                  <c:v>3.1647486371895801</c:v>
                </c:pt>
                <c:pt idx="2300">
                  <c:v>3.1661252133693099</c:v>
                </c:pt>
                <c:pt idx="2301">
                  <c:v>3.1675017895490298</c:v>
                </c:pt>
                <c:pt idx="2302">
                  <c:v>3.16887836572876</c:v>
                </c:pt>
                <c:pt idx="2303">
                  <c:v>3.1702549419084902</c:v>
                </c:pt>
                <c:pt idx="2304">
                  <c:v>3.1716315180882102</c:v>
                </c:pt>
                <c:pt idx="2305">
                  <c:v>3.1730080942679399</c:v>
                </c:pt>
                <c:pt idx="2306">
                  <c:v>3.1743846704476599</c:v>
                </c:pt>
                <c:pt idx="2307">
                  <c:v>3.1757612466273901</c:v>
                </c:pt>
                <c:pt idx="2308">
                  <c:v>3.1771378228071101</c:v>
                </c:pt>
                <c:pt idx="2309">
                  <c:v>3.1785143989868399</c:v>
                </c:pt>
                <c:pt idx="2310">
                  <c:v>3.17989097516657</c:v>
                </c:pt>
                <c:pt idx="2311">
                  <c:v>3.18126755134629</c:v>
                </c:pt>
                <c:pt idx="2312">
                  <c:v>3.1826441275260202</c:v>
                </c:pt>
                <c:pt idx="2313">
                  <c:v>3.1840207037057402</c:v>
                </c:pt>
                <c:pt idx="2314">
                  <c:v>3.1853972798854699</c:v>
                </c:pt>
                <c:pt idx="2315">
                  <c:v>3.1867738560652001</c:v>
                </c:pt>
                <c:pt idx="2316">
                  <c:v>3.1881504322449201</c:v>
                </c:pt>
                <c:pt idx="2317">
                  <c:v>3.1895270084246499</c:v>
                </c:pt>
                <c:pt idx="2318">
                  <c:v>3.1909035846043698</c:v>
                </c:pt>
                <c:pt idx="2319">
                  <c:v>3.1922801607841</c:v>
                </c:pt>
                <c:pt idx="2320">
                  <c:v>3.19365673696382</c:v>
                </c:pt>
                <c:pt idx="2321">
                  <c:v>3.1950333131435502</c:v>
                </c:pt>
                <c:pt idx="2322">
                  <c:v>3.19640988932328</c:v>
                </c:pt>
                <c:pt idx="2323">
                  <c:v>3.1977864655029999</c:v>
                </c:pt>
                <c:pt idx="2324">
                  <c:v>3.1991630416827301</c:v>
                </c:pt>
                <c:pt idx="2325">
                  <c:v>3.2005396178624501</c:v>
                </c:pt>
                <c:pt idx="2326">
                  <c:v>3.2019161940421799</c:v>
                </c:pt>
                <c:pt idx="2327">
                  <c:v>3.2032927702218998</c:v>
                </c:pt>
                <c:pt idx="2328">
                  <c:v>3.20466934640163</c:v>
                </c:pt>
                <c:pt idx="2329">
                  <c:v>3.2060459225813598</c:v>
                </c:pt>
                <c:pt idx="2330">
                  <c:v>3.2074224987610802</c:v>
                </c:pt>
                <c:pt idx="2331">
                  <c:v>3.20879907494081</c:v>
                </c:pt>
                <c:pt idx="2332">
                  <c:v>3.2101756511205299</c:v>
                </c:pt>
                <c:pt idx="2333">
                  <c:v>3.2115522273002601</c:v>
                </c:pt>
                <c:pt idx="2334">
                  <c:v>3.2129288034799899</c:v>
                </c:pt>
                <c:pt idx="2335">
                  <c:v>3.2143053796597099</c:v>
                </c:pt>
                <c:pt idx="2336">
                  <c:v>3.2156819558394401</c:v>
                </c:pt>
                <c:pt idx="2337">
                  <c:v>3.21705853201916</c:v>
                </c:pt>
                <c:pt idx="2338">
                  <c:v>3.2184351081988898</c:v>
                </c:pt>
                <c:pt idx="2339">
                  <c:v>3.2198116843786102</c:v>
                </c:pt>
                <c:pt idx="2340">
                  <c:v>3.22118826055834</c:v>
                </c:pt>
                <c:pt idx="2341">
                  <c:v>3.2225648367380701</c:v>
                </c:pt>
                <c:pt idx="2342">
                  <c:v>3.2239414129177901</c:v>
                </c:pt>
                <c:pt idx="2343">
                  <c:v>3.2253179890975199</c:v>
                </c:pt>
                <c:pt idx="2344">
                  <c:v>3.2266945652772399</c:v>
                </c:pt>
                <c:pt idx="2345">
                  <c:v>3.2280711414569701</c:v>
                </c:pt>
                <c:pt idx="2346">
                  <c:v>3.2294477176366998</c:v>
                </c:pt>
                <c:pt idx="2347">
                  <c:v>3.2308242938164198</c:v>
                </c:pt>
                <c:pt idx="2348">
                  <c:v>3.23220086999615</c:v>
                </c:pt>
                <c:pt idx="2349">
                  <c:v>3.23357744617587</c:v>
                </c:pt>
                <c:pt idx="2350">
                  <c:v>3.2349540223556001</c:v>
                </c:pt>
                <c:pt idx="2351">
                  <c:v>3.2363305985353201</c:v>
                </c:pt>
                <c:pt idx="2352">
                  <c:v>3.2377071747150499</c:v>
                </c:pt>
                <c:pt idx="2353">
                  <c:v>3.2390837508947801</c:v>
                </c:pt>
                <c:pt idx="2354">
                  <c:v>3.2404603270745</c:v>
                </c:pt>
                <c:pt idx="2355">
                  <c:v>3.2418369032542298</c:v>
                </c:pt>
                <c:pt idx="2356">
                  <c:v>3.2432134794339502</c:v>
                </c:pt>
                <c:pt idx="2357">
                  <c:v>3.24459005561368</c:v>
                </c:pt>
                <c:pt idx="2358">
                  <c:v>3.2459666317933999</c:v>
                </c:pt>
                <c:pt idx="2359">
                  <c:v>3.2473432079731301</c:v>
                </c:pt>
                <c:pt idx="2360">
                  <c:v>3.2487197841528599</c:v>
                </c:pt>
                <c:pt idx="2361">
                  <c:v>3.2500963603325799</c:v>
                </c:pt>
                <c:pt idx="2362">
                  <c:v>3.2514729365123101</c:v>
                </c:pt>
                <c:pt idx="2363">
                  <c:v>3.25284951269203</c:v>
                </c:pt>
                <c:pt idx="2364">
                  <c:v>3.2542260888717598</c:v>
                </c:pt>
                <c:pt idx="2365">
                  <c:v>3.2556026650514802</c:v>
                </c:pt>
                <c:pt idx="2366">
                  <c:v>3.25697924123121</c:v>
                </c:pt>
                <c:pt idx="2367">
                  <c:v>3.2583558174109402</c:v>
                </c:pt>
                <c:pt idx="2368">
                  <c:v>3.2597323935906601</c:v>
                </c:pt>
                <c:pt idx="2369">
                  <c:v>3.2611089697703899</c:v>
                </c:pt>
                <c:pt idx="2370">
                  <c:v>3.2624855459501099</c:v>
                </c:pt>
                <c:pt idx="2371">
                  <c:v>3.2638621221298401</c:v>
                </c:pt>
                <c:pt idx="2372">
                  <c:v>3.2652386983095698</c:v>
                </c:pt>
                <c:pt idx="2373">
                  <c:v>3.2666152744892898</c:v>
                </c:pt>
                <c:pt idx="2374">
                  <c:v>3.26799185066902</c:v>
                </c:pt>
                <c:pt idx="2375">
                  <c:v>3.26936842684874</c:v>
                </c:pt>
                <c:pt idx="2376">
                  <c:v>3.2707450030284702</c:v>
                </c:pt>
                <c:pt idx="2377">
                  <c:v>3.2721215792081901</c:v>
                </c:pt>
                <c:pt idx="2378">
                  <c:v>3.2734981553879199</c:v>
                </c:pt>
                <c:pt idx="2379">
                  <c:v>3.2748747315676501</c:v>
                </c:pt>
                <c:pt idx="2380">
                  <c:v>3.2762513077473701</c:v>
                </c:pt>
                <c:pt idx="2381">
                  <c:v>3.2776278839270998</c:v>
                </c:pt>
                <c:pt idx="2382">
                  <c:v>3.2790044601068198</c:v>
                </c:pt>
                <c:pt idx="2383">
                  <c:v>3.28038103628655</c:v>
                </c:pt>
                <c:pt idx="2384">
                  <c:v>3.28175761246627</c:v>
                </c:pt>
                <c:pt idx="2385">
                  <c:v>3.2831341886460002</c:v>
                </c:pt>
                <c:pt idx="2386">
                  <c:v>3.2845107648257299</c:v>
                </c:pt>
                <c:pt idx="2387">
                  <c:v>3.2858873410054499</c:v>
                </c:pt>
                <c:pt idx="2388">
                  <c:v>3.2872639171851801</c:v>
                </c:pt>
                <c:pt idx="2389">
                  <c:v>3.2886404933649001</c:v>
                </c:pt>
                <c:pt idx="2390">
                  <c:v>3.2900170695446298</c:v>
                </c:pt>
                <c:pt idx="2391">
                  <c:v>3.29139364572436</c:v>
                </c:pt>
                <c:pt idx="2392">
                  <c:v>3.29277022190408</c:v>
                </c:pt>
                <c:pt idx="2393">
                  <c:v>3.2941467980838102</c:v>
                </c:pt>
                <c:pt idx="2394">
                  <c:v>3.2955233742635301</c:v>
                </c:pt>
                <c:pt idx="2395">
                  <c:v>3.2968999504432599</c:v>
                </c:pt>
                <c:pt idx="2396">
                  <c:v>3.2982765266229799</c:v>
                </c:pt>
                <c:pt idx="2397">
                  <c:v>3.2996531028027101</c:v>
                </c:pt>
                <c:pt idx="2398">
                  <c:v>3.3010296789824398</c:v>
                </c:pt>
                <c:pt idx="2399">
                  <c:v>3.3024062551621598</c:v>
                </c:pt>
                <c:pt idx="2400">
                  <c:v>3.30378283134189</c:v>
                </c:pt>
                <c:pt idx="2401">
                  <c:v>3.30515940752161</c:v>
                </c:pt>
                <c:pt idx="2402">
                  <c:v>3.3065359837013402</c:v>
                </c:pt>
                <c:pt idx="2403">
                  <c:v>3.3079125598810601</c:v>
                </c:pt>
                <c:pt idx="2404">
                  <c:v>3.3092891360607899</c:v>
                </c:pt>
                <c:pt idx="2405">
                  <c:v>3.3106657122405201</c:v>
                </c:pt>
                <c:pt idx="2406">
                  <c:v>3.3120422884202401</c:v>
                </c:pt>
                <c:pt idx="2407">
                  <c:v>3.3134188645999698</c:v>
                </c:pt>
                <c:pt idx="2408">
                  <c:v>3.3147954407796898</c:v>
                </c:pt>
                <c:pt idx="2409">
                  <c:v>3.31617201695942</c:v>
                </c:pt>
                <c:pt idx="2410">
                  <c:v>3.3175485931391502</c:v>
                </c:pt>
                <c:pt idx="2411">
                  <c:v>3.3189251693188702</c:v>
                </c:pt>
                <c:pt idx="2412">
                  <c:v>3.3203017454985999</c:v>
                </c:pt>
                <c:pt idx="2413">
                  <c:v>3.3216783216783199</c:v>
                </c:pt>
                <c:pt idx="2414">
                  <c:v>3.3230548978580501</c:v>
                </c:pt>
                <c:pt idx="2415">
                  <c:v>3.3244314740377701</c:v>
                </c:pt>
                <c:pt idx="2416">
                  <c:v>3.3258080502174998</c:v>
                </c:pt>
                <c:pt idx="2417">
                  <c:v>3.32718462639723</c:v>
                </c:pt>
                <c:pt idx="2418">
                  <c:v>3.32856120257695</c:v>
                </c:pt>
                <c:pt idx="2419">
                  <c:v>3.3299377787566802</c:v>
                </c:pt>
                <c:pt idx="2420">
                  <c:v>3.3313143549364002</c:v>
                </c:pt>
                <c:pt idx="2421">
                  <c:v>3.3326909311161299</c:v>
                </c:pt>
                <c:pt idx="2422">
                  <c:v>3.3340675072958499</c:v>
                </c:pt>
                <c:pt idx="2423">
                  <c:v>3.3354440834755801</c:v>
                </c:pt>
                <c:pt idx="2424">
                  <c:v>3.3368206596553098</c:v>
                </c:pt>
                <c:pt idx="2425">
                  <c:v>3.3381972358350298</c:v>
                </c:pt>
                <c:pt idx="2426">
                  <c:v>3.33957381201476</c:v>
                </c:pt>
                <c:pt idx="2427">
                  <c:v>3.34095038819448</c:v>
                </c:pt>
                <c:pt idx="2428">
                  <c:v>3.3423269643742102</c:v>
                </c:pt>
                <c:pt idx="2429">
                  <c:v>3.3437035405539302</c:v>
                </c:pt>
                <c:pt idx="2430">
                  <c:v>3.3450801167336599</c:v>
                </c:pt>
                <c:pt idx="2431">
                  <c:v>3.3464566929133901</c:v>
                </c:pt>
                <c:pt idx="2432">
                  <c:v>3.3478332690931101</c:v>
                </c:pt>
                <c:pt idx="2433">
                  <c:v>3.3492098452728398</c:v>
                </c:pt>
                <c:pt idx="2434">
                  <c:v>3.3505864214525598</c:v>
                </c:pt>
                <c:pt idx="2435">
                  <c:v>3.35196299763229</c:v>
                </c:pt>
                <c:pt idx="2436">
                  <c:v>3.3533395738120202</c:v>
                </c:pt>
                <c:pt idx="2437">
                  <c:v>3.3547161499917402</c:v>
                </c:pt>
                <c:pt idx="2438">
                  <c:v>3.3560927261714699</c:v>
                </c:pt>
                <c:pt idx="2439">
                  <c:v>3.3574693023511899</c:v>
                </c:pt>
                <c:pt idx="2440">
                  <c:v>3.3588458785309201</c:v>
                </c:pt>
                <c:pt idx="2441">
                  <c:v>3.3602224547106401</c:v>
                </c:pt>
                <c:pt idx="2442">
                  <c:v>3.3615990308903698</c:v>
                </c:pt>
                <c:pt idx="2443">
                  <c:v>3.3629756070701</c:v>
                </c:pt>
                <c:pt idx="2444">
                  <c:v>3.36435218324982</c:v>
                </c:pt>
                <c:pt idx="2445">
                  <c:v>3.3657287594295502</c:v>
                </c:pt>
                <c:pt idx="2446">
                  <c:v>3.3671053356092702</c:v>
                </c:pt>
                <c:pt idx="2447">
                  <c:v>3.3684819117889999</c:v>
                </c:pt>
                <c:pt idx="2448">
                  <c:v>3.3698584879687301</c:v>
                </c:pt>
                <c:pt idx="2449">
                  <c:v>3.3712350641484501</c:v>
                </c:pt>
                <c:pt idx="2450">
                  <c:v>3.3726116403281798</c:v>
                </c:pt>
                <c:pt idx="2451">
                  <c:v>3.3739882165078998</c:v>
                </c:pt>
                <c:pt idx="2452">
                  <c:v>3.37536479268763</c:v>
                </c:pt>
                <c:pt idx="2453">
                  <c:v>3.37674136886735</c:v>
                </c:pt>
                <c:pt idx="2454">
                  <c:v>3.3781179450470802</c:v>
                </c:pt>
                <c:pt idx="2455">
                  <c:v>3.3794945212268099</c:v>
                </c:pt>
                <c:pt idx="2456">
                  <c:v>3.3808710974065299</c:v>
                </c:pt>
                <c:pt idx="2457">
                  <c:v>3.3822476735862601</c:v>
                </c:pt>
                <c:pt idx="2458">
                  <c:v>3.3836242497659801</c:v>
                </c:pt>
                <c:pt idx="2459">
                  <c:v>3.3850008259457098</c:v>
                </c:pt>
                <c:pt idx="2460">
                  <c:v>3.3863774021254298</c:v>
                </c:pt>
                <c:pt idx="2461">
                  <c:v>3.38775397830516</c:v>
                </c:pt>
                <c:pt idx="2462">
                  <c:v>3.3891305544848902</c:v>
                </c:pt>
                <c:pt idx="2463">
                  <c:v>3.3905071306646102</c:v>
                </c:pt>
                <c:pt idx="2464">
                  <c:v>3.3918837068443399</c:v>
                </c:pt>
                <c:pt idx="2465">
                  <c:v>3.3932602830240599</c:v>
                </c:pt>
                <c:pt idx="2466">
                  <c:v>3.3946368592037901</c:v>
                </c:pt>
                <c:pt idx="2467">
                  <c:v>3.3960134353835199</c:v>
                </c:pt>
                <c:pt idx="2468">
                  <c:v>3.3973900115632398</c:v>
                </c:pt>
                <c:pt idx="2469">
                  <c:v>3.39876658774297</c:v>
                </c:pt>
                <c:pt idx="2470">
                  <c:v>3.40014316392269</c:v>
                </c:pt>
                <c:pt idx="2471">
                  <c:v>3.4015197401024202</c:v>
                </c:pt>
                <c:pt idx="2472">
                  <c:v>3.4028963162821402</c:v>
                </c:pt>
                <c:pt idx="2473">
                  <c:v>3.4042728924618699</c:v>
                </c:pt>
                <c:pt idx="2474">
                  <c:v>3.4056494686416001</c:v>
                </c:pt>
                <c:pt idx="2475">
                  <c:v>3.4070260448213201</c:v>
                </c:pt>
                <c:pt idx="2476">
                  <c:v>3.4084026210010498</c:v>
                </c:pt>
                <c:pt idx="2477">
                  <c:v>3.4097791971807698</c:v>
                </c:pt>
                <c:pt idx="2478">
                  <c:v>3.4111557733605</c:v>
                </c:pt>
                <c:pt idx="2479">
                  <c:v>3.41253234954022</c:v>
                </c:pt>
                <c:pt idx="2480">
                  <c:v>3.4139089257199502</c:v>
                </c:pt>
                <c:pt idx="2481">
                  <c:v>3.4152855018996799</c:v>
                </c:pt>
                <c:pt idx="2482">
                  <c:v>3.4166620780793999</c:v>
                </c:pt>
                <c:pt idx="2483">
                  <c:v>3.4180386542591301</c:v>
                </c:pt>
                <c:pt idx="2484">
                  <c:v>3.4194152304388501</c:v>
                </c:pt>
                <c:pt idx="2485">
                  <c:v>3.4207918066185798</c:v>
                </c:pt>
                <c:pt idx="2486">
                  <c:v>3.4221683827982998</c:v>
                </c:pt>
                <c:pt idx="2487">
                  <c:v>3.42354495897803</c:v>
                </c:pt>
                <c:pt idx="2488">
                  <c:v>3.4249215351577602</c:v>
                </c:pt>
                <c:pt idx="2489">
                  <c:v>3.4262981113374802</c:v>
                </c:pt>
                <c:pt idx="2490">
                  <c:v>3.4276746875172099</c:v>
                </c:pt>
                <c:pt idx="2491">
                  <c:v>3.4290512636969299</c:v>
                </c:pt>
                <c:pt idx="2492">
                  <c:v>3.4304278398766601</c:v>
                </c:pt>
                <c:pt idx="2493">
                  <c:v>3.4318044160563899</c:v>
                </c:pt>
                <c:pt idx="2494">
                  <c:v>3.4331809922361098</c:v>
                </c:pt>
                <c:pt idx="2495">
                  <c:v>3.43455756841584</c:v>
                </c:pt>
                <c:pt idx="2496">
                  <c:v>3.43593414459556</c:v>
                </c:pt>
                <c:pt idx="2497">
                  <c:v>3.4373107207752902</c:v>
                </c:pt>
                <c:pt idx="2498">
                  <c:v>3.4386872969550102</c:v>
                </c:pt>
                <c:pt idx="2499">
                  <c:v>3.4400638731347399</c:v>
                </c:pt>
                <c:pt idx="2500">
                  <c:v>3.4414404493144701</c:v>
                </c:pt>
                <c:pt idx="2501">
                  <c:v>3.4428170254941901</c:v>
                </c:pt>
                <c:pt idx="2502">
                  <c:v>3.4441936016739199</c:v>
                </c:pt>
                <c:pt idx="2503">
                  <c:v>3.4455701778536398</c:v>
                </c:pt>
                <c:pt idx="2504">
                  <c:v>3.44694675403337</c:v>
                </c:pt>
                <c:pt idx="2505">
                  <c:v>3.44832333021309</c:v>
                </c:pt>
                <c:pt idx="2506">
                  <c:v>3.4496999063928202</c:v>
                </c:pt>
                <c:pt idx="2507">
                  <c:v>3.45107648257255</c:v>
                </c:pt>
                <c:pt idx="2508">
                  <c:v>3.4524530587522699</c:v>
                </c:pt>
                <c:pt idx="2509">
                  <c:v>3.4538296349320001</c:v>
                </c:pt>
                <c:pt idx="2510">
                  <c:v>3.4552062111117201</c:v>
                </c:pt>
                <c:pt idx="2511">
                  <c:v>3.4565827872914499</c:v>
                </c:pt>
                <c:pt idx="2512">
                  <c:v>3.45795936347118</c:v>
                </c:pt>
                <c:pt idx="2513">
                  <c:v>3.4593359396509</c:v>
                </c:pt>
                <c:pt idx="2514">
                  <c:v>3.4607125158306302</c:v>
                </c:pt>
                <c:pt idx="2515">
                  <c:v>3.4620890920103502</c:v>
                </c:pt>
                <c:pt idx="2516">
                  <c:v>3.4634656681900799</c:v>
                </c:pt>
                <c:pt idx="2517">
                  <c:v>3.4648422443697999</c:v>
                </c:pt>
                <c:pt idx="2518">
                  <c:v>3.4662188205495301</c:v>
                </c:pt>
                <c:pt idx="2519">
                  <c:v>3.4675953967292599</c:v>
                </c:pt>
                <c:pt idx="2520">
                  <c:v>3.4689719729089799</c:v>
                </c:pt>
                <c:pt idx="2521">
                  <c:v>3.47034854908871</c:v>
                </c:pt>
                <c:pt idx="2522">
                  <c:v>3.47172512526843</c:v>
                </c:pt>
                <c:pt idx="2523">
                  <c:v>3.4731017014481602</c:v>
                </c:pt>
                <c:pt idx="2524">
                  <c:v>3.4744782776278802</c:v>
                </c:pt>
                <c:pt idx="2525">
                  <c:v>3.4758548538076099</c:v>
                </c:pt>
                <c:pt idx="2526">
                  <c:v>3.4772314299873401</c:v>
                </c:pt>
                <c:pt idx="2527">
                  <c:v>3.4786080061670601</c:v>
                </c:pt>
                <c:pt idx="2528">
                  <c:v>3.4799845823467899</c:v>
                </c:pt>
                <c:pt idx="2529">
                  <c:v>3.4813611585265098</c:v>
                </c:pt>
                <c:pt idx="2530">
                  <c:v>3.48273773470624</c:v>
                </c:pt>
                <c:pt idx="2531">
                  <c:v>3.4841143108859698</c:v>
                </c:pt>
                <c:pt idx="2532">
                  <c:v>3.4854908870656902</c:v>
                </c:pt>
                <c:pt idx="2533">
                  <c:v>3.48686746324542</c:v>
                </c:pt>
                <c:pt idx="2534">
                  <c:v>3.4882440394251399</c:v>
                </c:pt>
                <c:pt idx="2535">
                  <c:v>3.4896206156048701</c:v>
                </c:pt>
                <c:pt idx="2536">
                  <c:v>3.4909971917845901</c:v>
                </c:pt>
                <c:pt idx="2537">
                  <c:v>3.4923737679643199</c:v>
                </c:pt>
                <c:pt idx="2538">
                  <c:v>3.4937503441440501</c:v>
                </c:pt>
                <c:pt idx="2539">
                  <c:v>3.49512692032377</c:v>
                </c:pt>
                <c:pt idx="2540">
                  <c:v>3.4965034965034998</c:v>
                </c:pt>
                <c:pt idx="2541">
                  <c:v>3.4978800726832202</c:v>
                </c:pt>
                <c:pt idx="2542">
                  <c:v>3.49925664886295</c:v>
                </c:pt>
                <c:pt idx="2543">
                  <c:v>3.5006332250426699</c:v>
                </c:pt>
                <c:pt idx="2544">
                  <c:v>3.5020098012224001</c:v>
                </c:pt>
                <c:pt idx="2545">
                  <c:v>3.5033863774021299</c:v>
                </c:pt>
                <c:pt idx="2546">
                  <c:v>3.5047629535818499</c:v>
                </c:pt>
                <c:pt idx="2547">
                  <c:v>3.5061395297615801</c:v>
                </c:pt>
                <c:pt idx="2548">
                  <c:v>3.5075161059413</c:v>
                </c:pt>
                <c:pt idx="2549">
                  <c:v>3.5088926821210298</c:v>
                </c:pt>
                <c:pt idx="2550">
                  <c:v>3.5102692583007502</c:v>
                </c:pt>
                <c:pt idx="2551">
                  <c:v>3.51164583448048</c:v>
                </c:pt>
                <c:pt idx="2552">
                  <c:v>3.5130224106602101</c:v>
                </c:pt>
                <c:pt idx="2553">
                  <c:v>3.5143989868399301</c:v>
                </c:pt>
                <c:pt idx="2554">
                  <c:v>3.5157755630196599</c:v>
                </c:pt>
                <c:pt idx="2555">
                  <c:v>3.5171521391993799</c:v>
                </c:pt>
                <c:pt idx="2556">
                  <c:v>3.5185287153791101</c:v>
                </c:pt>
                <c:pt idx="2557">
                  <c:v>3.5199052915588398</c:v>
                </c:pt>
                <c:pt idx="2558">
                  <c:v>3.5212818677385598</c:v>
                </c:pt>
                <c:pt idx="2559">
                  <c:v>3.52265844391829</c:v>
                </c:pt>
                <c:pt idx="2560">
                  <c:v>3.52403502009801</c:v>
                </c:pt>
                <c:pt idx="2561">
                  <c:v>3.5254115962777401</c:v>
                </c:pt>
                <c:pt idx="2562">
                  <c:v>3.5267881724574601</c:v>
                </c:pt>
                <c:pt idx="2563">
                  <c:v>3.5281647486371899</c:v>
                </c:pt>
                <c:pt idx="2564">
                  <c:v>3.5295413248169201</c:v>
                </c:pt>
                <c:pt idx="2565">
                  <c:v>3.53091790099664</c:v>
                </c:pt>
                <c:pt idx="2566">
                  <c:v>3.5322944771763698</c:v>
                </c:pt>
                <c:pt idx="2567">
                  <c:v>3.5336710533560902</c:v>
                </c:pt>
                <c:pt idx="2568">
                  <c:v>3.53504762953582</c:v>
                </c:pt>
                <c:pt idx="2569">
                  <c:v>3.5364242057155502</c:v>
                </c:pt>
                <c:pt idx="2570">
                  <c:v>3.5378007818952701</c:v>
                </c:pt>
                <c:pt idx="2571">
                  <c:v>3.5391773580749999</c:v>
                </c:pt>
                <c:pt idx="2572">
                  <c:v>3.5405539342547199</c:v>
                </c:pt>
                <c:pt idx="2573">
                  <c:v>3.5419305104344501</c:v>
                </c:pt>
                <c:pt idx="2574">
                  <c:v>3.54330708661417</c:v>
                </c:pt>
                <c:pt idx="2575">
                  <c:v>3.5446836627938998</c:v>
                </c:pt>
                <c:pt idx="2576">
                  <c:v>3.54606023897363</c:v>
                </c:pt>
                <c:pt idx="2577">
                  <c:v>3.54743681515335</c:v>
                </c:pt>
                <c:pt idx="2578">
                  <c:v>3.5488133913330802</c:v>
                </c:pt>
                <c:pt idx="2579">
                  <c:v>3.5501899675128001</c:v>
                </c:pt>
                <c:pt idx="2580">
                  <c:v>3.5515665436925299</c:v>
                </c:pt>
                <c:pt idx="2581">
                  <c:v>3.5529431198722499</c:v>
                </c:pt>
                <c:pt idx="2582">
                  <c:v>3.5543196960519801</c:v>
                </c:pt>
                <c:pt idx="2583">
                  <c:v>3.5556962722317098</c:v>
                </c:pt>
                <c:pt idx="2584">
                  <c:v>3.5570728484114298</c:v>
                </c:pt>
                <c:pt idx="2585">
                  <c:v>3.55844942459116</c:v>
                </c:pt>
                <c:pt idx="2586">
                  <c:v>3.55982600077088</c:v>
                </c:pt>
                <c:pt idx="2587">
                  <c:v>3.5612025769506102</c:v>
                </c:pt>
                <c:pt idx="2588">
                  <c:v>3.5625791531303399</c:v>
                </c:pt>
                <c:pt idx="2589">
                  <c:v>3.5639557293100599</c:v>
                </c:pt>
                <c:pt idx="2590">
                  <c:v>3.5653323054897901</c:v>
                </c:pt>
                <c:pt idx="2591">
                  <c:v>3.5667088816695101</c:v>
                </c:pt>
                <c:pt idx="2592">
                  <c:v>3.5680854578492398</c:v>
                </c:pt>
                <c:pt idx="2593">
                  <c:v>3.5694620340289598</c:v>
                </c:pt>
                <c:pt idx="2594">
                  <c:v>3.57083861020869</c:v>
                </c:pt>
                <c:pt idx="2595">
                  <c:v>3.5722151863884202</c:v>
                </c:pt>
                <c:pt idx="2596">
                  <c:v>3.5735917625681402</c:v>
                </c:pt>
                <c:pt idx="2597">
                  <c:v>3.5749683387478699</c:v>
                </c:pt>
                <c:pt idx="2598">
                  <c:v>3.5763449149275899</c:v>
                </c:pt>
                <c:pt idx="2599">
                  <c:v>3.5777214911073201</c:v>
                </c:pt>
                <c:pt idx="2600">
                  <c:v>3.5790980672870401</c:v>
                </c:pt>
                <c:pt idx="2601">
                  <c:v>3.5804746434667698</c:v>
                </c:pt>
                <c:pt idx="2602">
                  <c:v>3.5818512196465</c:v>
                </c:pt>
                <c:pt idx="2603">
                  <c:v>3.58322779582622</c:v>
                </c:pt>
                <c:pt idx="2604">
                  <c:v>3.5846043720059502</c:v>
                </c:pt>
                <c:pt idx="2605">
                  <c:v>3.5859809481856701</c:v>
                </c:pt>
                <c:pt idx="2606">
                  <c:v>3.5873575243653999</c:v>
                </c:pt>
                <c:pt idx="2607">
                  <c:v>3.5887341005451199</c:v>
                </c:pt>
                <c:pt idx="2608">
                  <c:v>3.5901106767248501</c:v>
                </c:pt>
                <c:pt idx="2609">
                  <c:v>3.5914872529045798</c:v>
                </c:pt>
                <c:pt idx="2610">
                  <c:v>3.5928638290842998</c:v>
                </c:pt>
                <c:pt idx="2611">
                  <c:v>3.59424040526403</c:v>
                </c:pt>
                <c:pt idx="2612">
                  <c:v>3.59561698144375</c:v>
                </c:pt>
                <c:pt idx="2613">
                  <c:v>3.5969935576234802</c:v>
                </c:pt>
                <c:pt idx="2614">
                  <c:v>3.5983701338032099</c:v>
                </c:pt>
                <c:pt idx="2615">
                  <c:v>3.5997467099829299</c:v>
                </c:pt>
                <c:pt idx="2616">
                  <c:v>3.6011232861626601</c:v>
                </c:pt>
                <c:pt idx="2617">
                  <c:v>3.6024998623423801</c:v>
                </c:pt>
                <c:pt idx="2618">
                  <c:v>3.6038764385221098</c:v>
                </c:pt>
                <c:pt idx="2619">
                  <c:v>3.6052530147018298</c:v>
                </c:pt>
                <c:pt idx="2620">
                  <c:v>3.60662959088156</c:v>
                </c:pt>
                <c:pt idx="2621">
                  <c:v>3.6080061670612902</c:v>
                </c:pt>
                <c:pt idx="2622">
                  <c:v>3.6093827432410102</c:v>
                </c:pt>
                <c:pt idx="2623">
                  <c:v>3.6107593194207399</c:v>
                </c:pt>
                <c:pt idx="2624">
                  <c:v>3.6121358956004599</c:v>
                </c:pt>
                <c:pt idx="2625">
                  <c:v>3.6135124717801901</c:v>
                </c:pt>
                <c:pt idx="2626">
                  <c:v>3.6148890479599198</c:v>
                </c:pt>
                <c:pt idx="2627">
                  <c:v>3.6162656241396398</c:v>
                </c:pt>
                <c:pt idx="2628">
                  <c:v>3.61764220031937</c:v>
                </c:pt>
                <c:pt idx="2629">
                  <c:v>3.61901877649909</c:v>
                </c:pt>
                <c:pt idx="2630">
                  <c:v>3.6203953526788202</c:v>
                </c:pt>
                <c:pt idx="2631">
                  <c:v>3.6217719288585402</c:v>
                </c:pt>
                <c:pt idx="2632">
                  <c:v>3.6231485050382699</c:v>
                </c:pt>
                <c:pt idx="2633">
                  <c:v>3.6245250812180001</c:v>
                </c:pt>
                <c:pt idx="2634">
                  <c:v>3.6259016573977201</c:v>
                </c:pt>
                <c:pt idx="2635">
                  <c:v>3.6272782335774498</c:v>
                </c:pt>
                <c:pt idx="2636">
                  <c:v>3.6286548097571698</c:v>
                </c:pt>
                <c:pt idx="2637">
                  <c:v>3.6300313859369</c:v>
                </c:pt>
                <c:pt idx="2638">
                  <c:v>3.63140796211662</c:v>
                </c:pt>
                <c:pt idx="2639">
                  <c:v>3.6327845382963502</c:v>
                </c:pt>
                <c:pt idx="2640">
                  <c:v>3.6341611144760799</c:v>
                </c:pt>
                <c:pt idx="2641">
                  <c:v>3.6355376906557999</c:v>
                </c:pt>
                <c:pt idx="2642">
                  <c:v>3.6369142668355301</c:v>
                </c:pt>
                <c:pt idx="2643">
                  <c:v>3.6382908430152501</c:v>
                </c:pt>
                <c:pt idx="2644">
                  <c:v>3.6396674191949798</c:v>
                </c:pt>
                <c:pt idx="2645">
                  <c:v>3.6410439953746998</c:v>
                </c:pt>
                <c:pt idx="2646">
                  <c:v>3.64242057155443</c:v>
                </c:pt>
                <c:pt idx="2647">
                  <c:v>3.6437971477341602</c:v>
                </c:pt>
                <c:pt idx="2648">
                  <c:v>3.6451737239138802</c:v>
                </c:pt>
                <c:pt idx="2649">
                  <c:v>3.6465503000936099</c:v>
                </c:pt>
                <c:pt idx="2650">
                  <c:v>3.6479268762733299</c:v>
                </c:pt>
                <c:pt idx="2651">
                  <c:v>3.6493034524530601</c:v>
                </c:pt>
                <c:pt idx="2652">
                  <c:v>3.6506800286327898</c:v>
                </c:pt>
                <c:pt idx="2653">
                  <c:v>3.6520566048125098</c:v>
                </c:pt>
                <c:pt idx="2654">
                  <c:v>3.65343318099224</c:v>
                </c:pt>
                <c:pt idx="2655">
                  <c:v>3.65480975717196</c:v>
                </c:pt>
                <c:pt idx="2656">
                  <c:v>3.6561863333516902</c:v>
                </c:pt>
                <c:pt idx="2657">
                  <c:v>3.6575629095314102</c:v>
                </c:pt>
                <c:pt idx="2658">
                  <c:v>3.6589394857111399</c:v>
                </c:pt>
                <c:pt idx="2659">
                  <c:v>3.6603160618908701</c:v>
                </c:pt>
                <c:pt idx="2660">
                  <c:v>3.6616926380705901</c:v>
                </c:pt>
                <c:pt idx="2661">
                  <c:v>3.6630692142503198</c:v>
                </c:pt>
                <c:pt idx="2662">
                  <c:v>3.6644457904300398</c:v>
                </c:pt>
                <c:pt idx="2663">
                  <c:v>3.66582236660977</c:v>
                </c:pt>
                <c:pt idx="2664">
                  <c:v>3.6671989427895002</c:v>
                </c:pt>
                <c:pt idx="2665">
                  <c:v>3.6685755189692202</c:v>
                </c:pt>
                <c:pt idx="2666">
                  <c:v>3.6699520951489499</c:v>
                </c:pt>
                <c:pt idx="2667">
                  <c:v>3.6713286713286699</c:v>
                </c:pt>
                <c:pt idx="2668">
                  <c:v>3.6727052475084001</c:v>
                </c:pt>
                <c:pt idx="2669">
                  <c:v>3.6740818236881201</c:v>
                </c:pt>
                <c:pt idx="2670">
                  <c:v>3.6754583998678498</c:v>
                </c:pt>
                <c:pt idx="2671">
                  <c:v>3.67683497604758</c:v>
                </c:pt>
                <c:pt idx="2672">
                  <c:v>3.6782115522273</c:v>
                </c:pt>
                <c:pt idx="2673">
                  <c:v>3.6795881284070302</c:v>
                </c:pt>
                <c:pt idx="2674">
                  <c:v>3.6809647045867502</c:v>
                </c:pt>
                <c:pt idx="2675">
                  <c:v>3.6823412807664799</c:v>
                </c:pt>
                <c:pt idx="2676">
                  <c:v>3.6837178569461999</c:v>
                </c:pt>
                <c:pt idx="2677">
                  <c:v>3.6850944331259301</c:v>
                </c:pt>
                <c:pt idx="2678">
                  <c:v>3.6864710093056599</c:v>
                </c:pt>
                <c:pt idx="2679">
                  <c:v>3.6878475854853798</c:v>
                </c:pt>
                <c:pt idx="2680">
                  <c:v>3.68922416166511</c:v>
                </c:pt>
                <c:pt idx="2681">
                  <c:v>3.69060073784483</c:v>
                </c:pt>
                <c:pt idx="2682">
                  <c:v>3.6919773140245602</c:v>
                </c:pt>
                <c:pt idx="2683">
                  <c:v>3.6933538902042802</c:v>
                </c:pt>
                <c:pt idx="2684">
                  <c:v>3.6947304663840099</c:v>
                </c:pt>
                <c:pt idx="2685">
                  <c:v>3.6961070425637401</c:v>
                </c:pt>
                <c:pt idx="2686">
                  <c:v>3.6974836187434601</c:v>
                </c:pt>
                <c:pt idx="2687">
                  <c:v>3.6988601949231898</c:v>
                </c:pt>
                <c:pt idx="2688">
                  <c:v>3.7002367711029098</c:v>
                </c:pt>
                <c:pt idx="2689">
                  <c:v>3.70161334728264</c:v>
                </c:pt>
                <c:pt idx="2690">
                  <c:v>3.7029899234623702</c:v>
                </c:pt>
                <c:pt idx="2691">
                  <c:v>3.7043664996420902</c:v>
                </c:pt>
                <c:pt idx="2692">
                  <c:v>3.7057430758218199</c:v>
                </c:pt>
                <c:pt idx="2693">
                  <c:v>3.7071196520015399</c:v>
                </c:pt>
                <c:pt idx="2694">
                  <c:v>3.7084962281812701</c:v>
                </c:pt>
                <c:pt idx="2695">
                  <c:v>3.7098728043609901</c:v>
                </c:pt>
                <c:pt idx="2696">
                  <c:v>3.7112493805407198</c:v>
                </c:pt>
                <c:pt idx="2697">
                  <c:v>3.71262595672045</c:v>
                </c:pt>
                <c:pt idx="2698">
                  <c:v>3.71400253290017</c:v>
                </c:pt>
                <c:pt idx="2699">
                  <c:v>3.7153791090799002</c:v>
                </c:pt>
                <c:pt idx="2700">
                  <c:v>3.7167556852596202</c:v>
                </c:pt>
                <c:pt idx="2701">
                  <c:v>3.7181322614393499</c:v>
                </c:pt>
                <c:pt idx="2702">
                  <c:v>3.7195088376190699</c:v>
                </c:pt>
                <c:pt idx="2703">
                  <c:v>3.7208854137988001</c:v>
                </c:pt>
                <c:pt idx="2704">
                  <c:v>3.7222619899785299</c:v>
                </c:pt>
                <c:pt idx="2705">
                  <c:v>3.7236385661582498</c:v>
                </c:pt>
                <c:pt idx="2706">
                  <c:v>3.72501514233798</c:v>
                </c:pt>
                <c:pt idx="2707">
                  <c:v>3.7263917185177</c:v>
                </c:pt>
                <c:pt idx="2708">
                  <c:v>3.7277682946974302</c:v>
                </c:pt>
                <c:pt idx="2709">
                  <c:v>3.72914487087716</c:v>
                </c:pt>
                <c:pt idx="2710">
                  <c:v>3.7305214470568799</c:v>
                </c:pt>
                <c:pt idx="2711">
                  <c:v>3.7318980232366101</c:v>
                </c:pt>
                <c:pt idx="2712">
                  <c:v>3.7332745994163301</c:v>
                </c:pt>
                <c:pt idx="2713">
                  <c:v>3.7346511755960599</c:v>
                </c:pt>
                <c:pt idx="2714">
                  <c:v>3.7360277517757798</c:v>
                </c:pt>
                <c:pt idx="2715">
                  <c:v>3.73740432795551</c:v>
                </c:pt>
                <c:pt idx="2716">
                  <c:v>3.7387809041352398</c:v>
                </c:pt>
                <c:pt idx="2717">
                  <c:v>3.7401574803149602</c:v>
                </c:pt>
                <c:pt idx="2718">
                  <c:v>3.74153405649469</c:v>
                </c:pt>
                <c:pt idx="2719">
                  <c:v>3.7429106326744099</c:v>
                </c:pt>
                <c:pt idx="2720">
                  <c:v>3.7442872088541401</c:v>
                </c:pt>
                <c:pt idx="2721">
                  <c:v>3.7456637850338601</c:v>
                </c:pt>
                <c:pt idx="2722">
                  <c:v>3.7470403612135899</c:v>
                </c:pt>
                <c:pt idx="2723">
                  <c:v>3.74841693739332</c:v>
                </c:pt>
                <c:pt idx="2724">
                  <c:v>3.74979351357304</c:v>
                </c:pt>
                <c:pt idx="2725">
                  <c:v>3.7511700897527702</c:v>
                </c:pt>
                <c:pt idx="2726">
                  <c:v>3.7525466659324902</c:v>
                </c:pt>
                <c:pt idx="2727">
                  <c:v>3.7539232421122199</c:v>
                </c:pt>
                <c:pt idx="2728">
                  <c:v>3.7552998182919501</c:v>
                </c:pt>
                <c:pt idx="2729">
                  <c:v>3.7566763944716701</c:v>
                </c:pt>
                <c:pt idx="2730">
                  <c:v>3.7580529706513999</c:v>
                </c:pt>
                <c:pt idx="2731">
                  <c:v>3.7594295468311199</c:v>
                </c:pt>
                <c:pt idx="2732">
                  <c:v>3.76080612301085</c:v>
                </c:pt>
                <c:pt idx="2733">
                  <c:v>3.76218269919057</c:v>
                </c:pt>
                <c:pt idx="2734">
                  <c:v>3.7635592753703002</c:v>
                </c:pt>
                <c:pt idx="2735">
                  <c:v>3.76493585155003</c:v>
                </c:pt>
                <c:pt idx="2736">
                  <c:v>3.7663124277297499</c:v>
                </c:pt>
                <c:pt idx="2737">
                  <c:v>3.7676890039094801</c:v>
                </c:pt>
                <c:pt idx="2738">
                  <c:v>3.7690655800892001</c:v>
                </c:pt>
                <c:pt idx="2739">
                  <c:v>3.7704421562689299</c:v>
                </c:pt>
                <c:pt idx="2740">
                  <c:v>3.7718187324486498</c:v>
                </c:pt>
                <c:pt idx="2741">
                  <c:v>3.77319530862838</c:v>
                </c:pt>
                <c:pt idx="2742">
                  <c:v>3.7745718848081098</c:v>
                </c:pt>
                <c:pt idx="2743">
                  <c:v>3.7759484609878302</c:v>
                </c:pt>
                <c:pt idx="2744">
                  <c:v>3.77732503716756</c:v>
                </c:pt>
                <c:pt idx="2745">
                  <c:v>3.7787016133472799</c:v>
                </c:pt>
                <c:pt idx="2746">
                  <c:v>3.7800781895270101</c:v>
                </c:pt>
                <c:pt idx="2747">
                  <c:v>3.7814547657067301</c:v>
                </c:pt>
                <c:pt idx="2748">
                  <c:v>3.7828313418864599</c:v>
                </c:pt>
                <c:pt idx="2749">
                  <c:v>3.7842079180661901</c:v>
                </c:pt>
                <c:pt idx="2750">
                  <c:v>3.78558449424591</c:v>
                </c:pt>
                <c:pt idx="2751">
                  <c:v>3.7869610704256398</c:v>
                </c:pt>
                <c:pt idx="2752">
                  <c:v>3.7883376466053602</c:v>
                </c:pt>
                <c:pt idx="2753">
                  <c:v>3.78971422278509</c:v>
                </c:pt>
                <c:pt idx="2754">
                  <c:v>3.7910907989648202</c:v>
                </c:pt>
                <c:pt idx="2755">
                  <c:v>3.7924673751445401</c:v>
                </c:pt>
                <c:pt idx="2756">
                  <c:v>3.7938439513242699</c:v>
                </c:pt>
                <c:pt idx="2757">
                  <c:v>3.7952205275039899</c:v>
                </c:pt>
                <c:pt idx="2758">
                  <c:v>3.7965971036837201</c:v>
                </c:pt>
                <c:pt idx="2759">
                  <c:v>3.79797367986344</c:v>
                </c:pt>
                <c:pt idx="2760">
                  <c:v>3.7993502560431698</c:v>
                </c:pt>
                <c:pt idx="2761">
                  <c:v>3.8007268322229</c:v>
                </c:pt>
                <c:pt idx="2762">
                  <c:v>3.80210340840262</c:v>
                </c:pt>
                <c:pt idx="2763">
                  <c:v>3.8034799845823501</c:v>
                </c:pt>
                <c:pt idx="2764">
                  <c:v>3.8048565607620701</c:v>
                </c:pt>
                <c:pt idx="2765">
                  <c:v>3.8062331369417999</c:v>
                </c:pt>
                <c:pt idx="2766">
                  <c:v>3.8076097131215199</c:v>
                </c:pt>
                <c:pt idx="2767">
                  <c:v>3.80898628930125</c:v>
                </c:pt>
                <c:pt idx="2768">
                  <c:v>3.8103628654809798</c:v>
                </c:pt>
                <c:pt idx="2769">
                  <c:v>3.8117394416606998</c:v>
                </c:pt>
                <c:pt idx="2770">
                  <c:v>3.81311601784043</c:v>
                </c:pt>
                <c:pt idx="2771">
                  <c:v>3.81449259402015</c:v>
                </c:pt>
                <c:pt idx="2772">
                  <c:v>3.8158691701998801</c:v>
                </c:pt>
                <c:pt idx="2773">
                  <c:v>3.8172457463796099</c:v>
                </c:pt>
                <c:pt idx="2774">
                  <c:v>3.8186223225593299</c:v>
                </c:pt>
                <c:pt idx="2775">
                  <c:v>3.8199988987390601</c:v>
                </c:pt>
                <c:pt idx="2776">
                  <c:v>3.82137547491878</c:v>
                </c:pt>
                <c:pt idx="2777">
                  <c:v>3.8227520510985098</c:v>
                </c:pt>
                <c:pt idx="2778">
                  <c:v>3.8241286272782302</c:v>
                </c:pt>
                <c:pt idx="2779">
                  <c:v>3.82550520345796</c:v>
                </c:pt>
                <c:pt idx="2780">
                  <c:v>3.8268817796376902</c:v>
                </c:pt>
                <c:pt idx="2781">
                  <c:v>3.8282583558174101</c:v>
                </c:pt>
                <c:pt idx="2782">
                  <c:v>3.8296349319971399</c:v>
                </c:pt>
                <c:pt idx="2783">
                  <c:v>3.8310115081768599</c:v>
                </c:pt>
                <c:pt idx="2784">
                  <c:v>3.8323880843565901</c:v>
                </c:pt>
                <c:pt idx="2785">
                  <c:v>3.83376466053631</c:v>
                </c:pt>
                <c:pt idx="2786">
                  <c:v>3.8351412367160398</c:v>
                </c:pt>
                <c:pt idx="2787">
                  <c:v>3.83651781289577</c:v>
                </c:pt>
                <c:pt idx="2788">
                  <c:v>3.83789438907549</c:v>
                </c:pt>
                <c:pt idx="2789">
                  <c:v>3.8392709652552202</c:v>
                </c:pt>
                <c:pt idx="2790">
                  <c:v>3.8406475414349401</c:v>
                </c:pt>
                <c:pt idx="2791">
                  <c:v>3.8420241176146699</c:v>
                </c:pt>
                <c:pt idx="2792">
                  <c:v>3.8434006937943899</c:v>
                </c:pt>
                <c:pt idx="2793">
                  <c:v>3.8447772699741201</c:v>
                </c:pt>
                <c:pt idx="2794">
                  <c:v>3.8461538461538498</c:v>
                </c:pt>
                <c:pt idx="2795">
                  <c:v>3.8475304223335698</c:v>
                </c:pt>
                <c:pt idx="2796">
                  <c:v>3.8489069985133</c:v>
                </c:pt>
                <c:pt idx="2797">
                  <c:v>3.85028357469302</c:v>
                </c:pt>
                <c:pt idx="2798">
                  <c:v>3.8516601508727502</c:v>
                </c:pt>
                <c:pt idx="2799">
                  <c:v>3.8530367270524799</c:v>
                </c:pt>
                <c:pt idx="2800">
                  <c:v>3.8544133032321999</c:v>
                </c:pt>
                <c:pt idx="2801">
                  <c:v>3.8557898794119301</c:v>
                </c:pt>
                <c:pt idx="2802">
                  <c:v>3.8571664555916501</c:v>
                </c:pt>
                <c:pt idx="2803">
                  <c:v>3.8585430317713798</c:v>
                </c:pt>
                <c:pt idx="2804">
                  <c:v>3.85991960795111</c:v>
                </c:pt>
                <c:pt idx="2805">
                  <c:v>3.86129618413083</c:v>
                </c:pt>
                <c:pt idx="2806">
                  <c:v>3.8626727603105602</c:v>
                </c:pt>
                <c:pt idx="2807">
                  <c:v>3.8640493364902802</c:v>
                </c:pt>
                <c:pt idx="2808">
                  <c:v>3.8654259126700099</c:v>
                </c:pt>
                <c:pt idx="2809">
                  <c:v>3.8668024888497299</c:v>
                </c:pt>
                <c:pt idx="2810">
                  <c:v>3.8681790650294601</c:v>
                </c:pt>
                <c:pt idx="2811">
                  <c:v>3.8695556412091898</c:v>
                </c:pt>
                <c:pt idx="2812">
                  <c:v>3.8709322173889098</c:v>
                </c:pt>
                <c:pt idx="2813">
                  <c:v>3.87230879356864</c:v>
                </c:pt>
                <c:pt idx="2814">
                  <c:v>3.87368536974836</c:v>
                </c:pt>
                <c:pt idx="2815">
                  <c:v>3.8750619459280902</c:v>
                </c:pt>
                <c:pt idx="2816">
                  <c:v>3.8764385221078101</c:v>
                </c:pt>
                <c:pt idx="2817">
                  <c:v>3.8778150982875399</c:v>
                </c:pt>
                <c:pt idx="2818">
                  <c:v>3.8791916744672701</c:v>
                </c:pt>
                <c:pt idx="2819">
                  <c:v>3.8805682506469901</c:v>
                </c:pt>
                <c:pt idx="2820">
                  <c:v>3.8819448268267198</c:v>
                </c:pt>
                <c:pt idx="2821">
                  <c:v>3.8833214030064398</c:v>
                </c:pt>
                <c:pt idx="2822">
                  <c:v>3.88469797918617</c:v>
                </c:pt>
                <c:pt idx="2823">
                  <c:v>3.88607455536589</c:v>
                </c:pt>
                <c:pt idx="2824">
                  <c:v>3.8874511315456202</c:v>
                </c:pt>
                <c:pt idx="2825">
                  <c:v>3.8888277077253499</c:v>
                </c:pt>
                <c:pt idx="2826">
                  <c:v>3.8902042839050699</c:v>
                </c:pt>
                <c:pt idx="2827">
                  <c:v>3.8915808600848001</c:v>
                </c:pt>
                <c:pt idx="2828">
                  <c:v>3.8929574362645201</c:v>
                </c:pt>
                <c:pt idx="2829">
                  <c:v>3.8943340124442498</c:v>
                </c:pt>
                <c:pt idx="2830">
                  <c:v>3.89571058862398</c:v>
                </c:pt>
                <c:pt idx="2831">
                  <c:v>3.8970871648037</c:v>
                </c:pt>
                <c:pt idx="2832">
                  <c:v>3.8984637409834302</c:v>
                </c:pt>
                <c:pt idx="2833">
                  <c:v>3.8998403171631502</c:v>
                </c:pt>
                <c:pt idx="2834">
                  <c:v>3.9012168933428799</c:v>
                </c:pt>
                <c:pt idx="2835">
                  <c:v>3.9025934695225999</c:v>
                </c:pt>
                <c:pt idx="2836">
                  <c:v>3.9039700457023301</c:v>
                </c:pt>
                <c:pt idx="2837">
                  <c:v>3.9053466218820598</c:v>
                </c:pt>
                <c:pt idx="2838">
                  <c:v>3.9067231980617798</c:v>
                </c:pt>
                <c:pt idx="2839">
                  <c:v>3.90809977424151</c:v>
                </c:pt>
                <c:pt idx="2840">
                  <c:v>3.90947635042123</c:v>
                </c:pt>
                <c:pt idx="2841">
                  <c:v>3.9108529266009602</c:v>
                </c:pt>
                <c:pt idx="2842">
                  <c:v>3.9122295027806802</c:v>
                </c:pt>
                <c:pt idx="2843">
                  <c:v>3.9136060789604099</c:v>
                </c:pt>
                <c:pt idx="2844">
                  <c:v>3.9149826551401401</c:v>
                </c:pt>
                <c:pt idx="2845">
                  <c:v>3.9163592313198601</c:v>
                </c:pt>
                <c:pt idx="2846">
                  <c:v>3.9177358074995898</c:v>
                </c:pt>
                <c:pt idx="2847">
                  <c:v>3.9191123836793098</c:v>
                </c:pt>
                <c:pt idx="2848">
                  <c:v>3.92048895985904</c:v>
                </c:pt>
                <c:pt idx="2849">
                  <c:v>3.9218655360387702</c:v>
                </c:pt>
                <c:pt idx="2850">
                  <c:v>3.9232421122184902</c:v>
                </c:pt>
                <c:pt idx="2851">
                  <c:v>3.9246186883982199</c:v>
                </c:pt>
                <c:pt idx="2852">
                  <c:v>3.9259952645779399</c:v>
                </c:pt>
                <c:pt idx="2853">
                  <c:v>3.9273718407576701</c:v>
                </c:pt>
                <c:pt idx="2854">
                  <c:v>3.9287484169373901</c:v>
                </c:pt>
                <c:pt idx="2855">
                  <c:v>3.9301249931171198</c:v>
                </c:pt>
                <c:pt idx="2856">
                  <c:v>3.93150156929685</c:v>
                </c:pt>
                <c:pt idx="2857">
                  <c:v>3.93287814547657</c:v>
                </c:pt>
                <c:pt idx="2858">
                  <c:v>3.9342547216563002</c:v>
                </c:pt>
                <c:pt idx="2859">
                  <c:v>3.9356312978360202</c:v>
                </c:pt>
                <c:pt idx="2860">
                  <c:v>3.9370078740157499</c:v>
                </c:pt>
                <c:pt idx="2861">
                  <c:v>3.9383844501954801</c:v>
                </c:pt>
                <c:pt idx="2862">
                  <c:v>3.9397610263752001</c:v>
                </c:pt>
                <c:pt idx="2863">
                  <c:v>3.9411376025549298</c:v>
                </c:pt>
                <c:pt idx="2864">
                  <c:v>3.9425141787346498</c:v>
                </c:pt>
                <c:pt idx="2865">
                  <c:v>3.94389075491438</c:v>
                </c:pt>
                <c:pt idx="2866">
                  <c:v>3.9452673310941</c:v>
                </c:pt>
                <c:pt idx="2867">
                  <c:v>3.9466439072738302</c:v>
                </c:pt>
                <c:pt idx="2868">
                  <c:v>3.9480204834535599</c:v>
                </c:pt>
                <c:pt idx="2869">
                  <c:v>3.9493970596332799</c:v>
                </c:pt>
                <c:pt idx="2870">
                  <c:v>3.9507736358130101</c:v>
                </c:pt>
                <c:pt idx="2871">
                  <c:v>3.9521502119927301</c:v>
                </c:pt>
                <c:pt idx="2872">
                  <c:v>3.9535267881724598</c:v>
                </c:pt>
                <c:pt idx="2873">
                  <c:v>3.9549033643521798</c:v>
                </c:pt>
                <c:pt idx="2874">
                  <c:v>3.95627994053191</c:v>
                </c:pt>
                <c:pt idx="2875">
                  <c:v>3.9576565167116402</c:v>
                </c:pt>
                <c:pt idx="2876">
                  <c:v>3.9590330928913602</c:v>
                </c:pt>
                <c:pt idx="2877">
                  <c:v>3.9604096690710899</c:v>
                </c:pt>
                <c:pt idx="2878">
                  <c:v>3.9617862452508099</c:v>
                </c:pt>
                <c:pt idx="2879">
                  <c:v>3.9631628214305401</c:v>
                </c:pt>
                <c:pt idx="2880">
                  <c:v>3.9645393976102601</c:v>
                </c:pt>
                <c:pt idx="2881">
                  <c:v>3.9659159737899898</c:v>
                </c:pt>
                <c:pt idx="2882">
                  <c:v>3.96729254996972</c:v>
                </c:pt>
                <c:pt idx="2883">
                  <c:v>3.96866912614944</c:v>
                </c:pt>
                <c:pt idx="2884">
                  <c:v>3.9700457023291702</c:v>
                </c:pt>
                <c:pt idx="2885">
                  <c:v>3.9714222785088902</c:v>
                </c:pt>
                <c:pt idx="2886">
                  <c:v>3.9727988546886199</c:v>
                </c:pt>
                <c:pt idx="2887">
                  <c:v>3.9741754308683501</c:v>
                </c:pt>
                <c:pt idx="2888">
                  <c:v>3.9755520070480701</c:v>
                </c:pt>
                <c:pt idx="2889">
                  <c:v>3.9769285832277999</c:v>
                </c:pt>
                <c:pt idx="2890">
                  <c:v>3.9783051594075198</c:v>
                </c:pt>
                <c:pt idx="2891">
                  <c:v>3.97968173558725</c:v>
                </c:pt>
                <c:pt idx="2892">
                  <c:v>3.98105831176697</c:v>
                </c:pt>
                <c:pt idx="2893">
                  <c:v>3.9824348879467002</c:v>
                </c:pt>
                <c:pt idx="2894">
                  <c:v>3.9838114641264299</c:v>
                </c:pt>
                <c:pt idx="2895">
                  <c:v>3.9851880403061499</c:v>
                </c:pt>
                <c:pt idx="2896">
                  <c:v>3.9865646164858801</c:v>
                </c:pt>
                <c:pt idx="2897">
                  <c:v>3.9879411926656001</c:v>
                </c:pt>
                <c:pt idx="2898">
                  <c:v>3.9893177688453298</c:v>
                </c:pt>
                <c:pt idx="2899">
                  <c:v>3.9906943450250498</c:v>
                </c:pt>
                <c:pt idx="2900">
                  <c:v>3.99207092120478</c:v>
                </c:pt>
                <c:pt idx="2901">
                  <c:v>3.9934474973845102</c:v>
                </c:pt>
                <c:pt idx="2902">
                  <c:v>3.9948240735642302</c:v>
                </c:pt>
                <c:pt idx="2903">
                  <c:v>3.9962006497439599</c:v>
                </c:pt>
                <c:pt idx="2904">
                  <c:v>3.9975772259236799</c:v>
                </c:pt>
                <c:pt idx="2905">
                  <c:v>3.9989538021034101</c:v>
                </c:pt>
                <c:pt idx="2906">
                  <c:v>4.0003303782831399</c:v>
                </c:pt>
                <c:pt idx="2907">
                  <c:v>4.0017069544628603</c:v>
                </c:pt>
                <c:pt idx="2908">
                  <c:v>4.0030835306425896</c:v>
                </c:pt>
                <c:pt idx="2909">
                  <c:v>4.00446010682231</c:v>
                </c:pt>
                <c:pt idx="2910">
                  <c:v>4.0058366830020402</c:v>
                </c:pt>
                <c:pt idx="2911">
                  <c:v>4.0072132591817597</c:v>
                </c:pt>
                <c:pt idx="2912">
                  <c:v>4.0085898353614899</c:v>
                </c:pt>
                <c:pt idx="2913">
                  <c:v>4.0099664115412201</c:v>
                </c:pt>
                <c:pt idx="2914">
                  <c:v>4.0113429877209397</c:v>
                </c:pt>
                <c:pt idx="2915">
                  <c:v>4.0127195639006699</c:v>
                </c:pt>
                <c:pt idx="2916">
                  <c:v>4.0140961400803903</c:v>
                </c:pt>
                <c:pt idx="2917">
                  <c:v>4.0154727162601196</c:v>
                </c:pt>
                <c:pt idx="2918">
                  <c:v>4.01684929243984</c:v>
                </c:pt>
                <c:pt idx="2919">
                  <c:v>4.0182258686195702</c:v>
                </c:pt>
                <c:pt idx="2920">
                  <c:v>4.0196024447993004</c:v>
                </c:pt>
                <c:pt idx="2921">
                  <c:v>4.0209790209790199</c:v>
                </c:pt>
                <c:pt idx="2922">
                  <c:v>4.0223555971587501</c:v>
                </c:pt>
                <c:pt idx="2923">
                  <c:v>4.0237321733384697</c:v>
                </c:pt>
                <c:pt idx="2924">
                  <c:v>4.0251087495181999</c:v>
                </c:pt>
                <c:pt idx="2925">
                  <c:v>4.0264853256979301</c:v>
                </c:pt>
                <c:pt idx="2926">
                  <c:v>4.0278619018776496</c:v>
                </c:pt>
                <c:pt idx="2927">
                  <c:v>4.0292384780573798</c:v>
                </c:pt>
                <c:pt idx="2928">
                  <c:v>4.0306150542371002</c:v>
                </c:pt>
                <c:pt idx="2929">
                  <c:v>4.0319916304168304</c:v>
                </c:pt>
                <c:pt idx="2930">
                  <c:v>4.0333682065965499</c:v>
                </c:pt>
                <c:pt idx="2931">
                  <c:v>4.0347447827762801</c:v>
                </c:pt>
                <c:pt idx="2932">
                  <c:v>4.0361213589560103</c:v>
                </c:pt>
                <c:pt idx="2933">
                  <c:v>4.0374979351357299</c:v>
                </c:pt>
                <c:pt idx="2934">
                  <c:v>4.03887451131546</c:v>
                </c:pt>
                <c:pt idx="2935">
                  <c:v>4.0402510874951796</c:v>
                </c:pt>
                <c:pt idx="2936">
                  <c:v>4.0416276636749098</c:v>
                </c:pt>
                <c:pt idx="2937">
                  <c:v>4.0430042398546302</c:v>
                </c:pt>
                <c:pt idx="2938">
                  <c:v>4.0443808160343604</c:v>
                </c:pt>
                <c:pt idx="2939">
                  <c:v>4.0457573922140897</c:v>
                </c:pt>
                <c:pt idx="2940">
                  <c:v>4.0471339683938101</c:v>
                </c:pt>
                <c:pt idx="2941">
                  <c:v>4.0485105445735403</c:v>
                </c:pt>
                <c:pt idx="2942">
                  <c:v>4.0498871207532599</c:v>
                </c:pt>
                <c:pt idx="2943">
                  <c:v>4.05126369693299</c:v>
                </c:pt>
                <c:pt idx="2944">
                  <c:v>4.0526402731127202</c:v>
                </c:pt>
                <c:pt idx="2945">
                  <c:v>4.0540168492924398</c:v>
                </c:pt>
                <c:pt idx="2946">
                  <c:v>4.05539342547217</c:v>
                </c:pt>
                <c:pt idx="2947">
                  <c:v>4.0567700016518904</c:v>
                </c:pt>
                <c:pt idx="2948">
                  <c:v>4.0581465778316197</c:v>
                </c:pt>
                <c:pt idx="2949">
                  <c:v>4.0595231540113401</c:v>
                </c:pt>
                <c:pt idx="2950">
                  <c:v>4.0608997301910703</c:v>
                </c:pt>
                <c:pt idx="2951">
                  <c:v>4.0622763063707996</c:v>
                </c:pt>
                <c:pt idx="2952">
                  <c:v>4.06365288255052</c:v>
                </c:pt>
                <c:pt idx="2953">
                  <c:v>4.0650294587302502</c:v>
                </c:pt>
                <c:pt idx="2954">
                  <c:v>4.0664060349099698</c:v>
                </c:pt>
                <c:pt idx="2955">
                  <c:v>4.0677826110897</c:v>
                </c:pt>
                <c:pt idx="2956">
                  <c:v>4.0691591872694204</c:v>
                </c:pt>
                <c:pt idx="2957">
                  <c:v>4.0705357634491497</c:v>
                </c:pt>
                <c:pt idx="2958">
                  <c:v>4.0719123396288799</c:v>
                </c:pt>
                <c:pt idx="2959">
                  <c:v>4.0732889158086003</c:v>
                </c:pt>
                <c:pt idx="2960">
                  <c:v>4.0746654919883296</c:v>
                </c:pt>
                <c:pt idx="2961">
                  <c:v>4.07604206816805</c:v>
                </c:pt>
                <c:pt idx="2962">
                  <c:v>4.0774186443477802</c:v>
                </c:pt>
                <c:pt idx="2963">
                  <c:v>4.0787952205274998</c:v>
                </c:pt>
                <c:pt idx="2964">
                  <c:v>4.08017179670723</c:v>
                </c:pt>
                <c:pt idx="2965">
                  <c:v>4.0815483728869602</c:v>
                </c:pt>
                <c:pt idx="2966">
                  <c:v>4.0829249490666797</c:v>
                </c:pt>
                <c:pt idx="2967">
                  <c:v>4.0843015252464099</c:v>
                </c:pt>
                <c:pt idx="2968">
                  <c:v>4.0856781014261303</c:v>
                </c:pt>
                <c:pt idx="2969">
                  <c:v>4.0870546776058596</c:v>
                </c:pt>
                <c:pt idx="2970">
                  <c:v>4.0884312537855898</c:v>
                </c:pt>
                <c:pt idx="2971">
                  <c:v>4.0898078299653102</c:v>
                </c:pt>
                <c:pt idx="2972">
                  <c:v>4.0911844061450404</c:v>
                </c:pt>
                <c:pt idx="2973">
                  <c:v>4.09256098232476</c:v>
                </c:pt>
                <c:pt idx="2974">
                  <c:v>4.0939375585044901</c:v>
                </c:pt>
                <c:pt idx="2975">
                  <c:v>4.0953141346842097</c:v>
                </c:pt>
                <c:pt idx="2976">
                  <c:v>4.0966907108639399</c:v>
                </c:pt>
                <c:pt idx="2977">
                  <c:v>4.0980672870436701</c:v>
                </c:pt>
                <c:pt idx="2978">
                  <c:v>4.0994438632233896</c:v>
                </c:pt>
                <c:pt idx="2979">
                  <c:v>4.1008204394031198</c:v>
                </c:pt>
                <c:pt idx="2980">
                  <c:v>4.1021970155828402</c:v>
                </c:pt>
                <c:pt idx="2981">
                  <c:v>4.1035735917625704</c:v>
                </c:pt>
                <c:pt idx="2982">
                  <c:v>4.10495016794229</c:v>
                </c:pt>
                <c:pt idx="2983">
                  <c:v>4.1063267441220201</c:v>
                </c:pt>
                <c:pt idx="2984">
                  <c:v>4.1077033203017503</c:v>
                </c:pt>
                <c:pt idx="2985">
                  <c:v>4.1090798964814699</c:v>
                </c:pt>
                <c:pt idx="2986">
                  <c:v>4.1104564726612001</c:v>
                </c:pt>
                <c:pt idx="2987">
                  <c:v>4.1118330488409196</c:v>
                </c:pt>
                <c:pt idx="2988">
                  <c:v>4.1132096250206498</c:v>
                </c:pt>
                <c:pt idx="2989">
                  <c:v>4.11458620120038</c:v>
                </c:pt>
                <c:pt idx="2990">
                  <c:v>4.1159627773801004</c:v>
                </c:pt>
                <c:pt idx="2991">
                  <c:v>4.1173393535598297</c:v>
                </c:pt>
                <c:pt idx="2992">
                  <c:v>4.1187159297395501</c:v>
                </c:pt>
                <c:pt idx="2993">
                  <c:v>4.1200925059192803</c:v>
                </c:pt>
                <c:pt idx="2994">
                  <c:v>4.1214690820989999</c:v>
                </c:pt>
                <c:pt idx="2995">
                  <c:v>4.1228456582787301</c:v>
                </c:pt>
                <c:pt idx="2996">
                  <c:v>4.1242222344584603</c:v>
                </c:pt>
                <c:pt idx="2997">
                  <c:v>4.1255988106381798</c:v>
                </c:pt>
                <c:pt idx="2998">
                  <c:v>4.12697538681791</c:v>
                </c:pt>
                <c:pt idx="2999">
                  <c:v>4.1283519629976304</c:v>
                </c:pt>
                <c:pt idx="3000">
                  <c:v>4.1297285391773597</c:v>
                </c:pt>
                <c:pt idx="3001">
                  <c:v>4.1311051153570899</c:v>
                </c:pt>
                <c:pt idx="3002">
                  <c:v>4.1324816915368103</c:v>
                </c:pt>
                <c:pt idx="3003">
                  <c:v>4.1338582677165396</c:v>
                </c:pt>
                <c:pt idx="3004">
                  <c:v>4.1352348438962601</c:v>
                </c:pt>
                <c:pt idx="3005">
                  <c:v>4.1366114200759903</c:v>
                </c:pt>
                <c:pt idx="3006">
                  <c:v>4.1379879962557098</c:v>
                </c:pt>
                <c:pt idx="3007">
                  <c:v>4.13936457243544</c:v>
                </c:pt>
                <c:pt idx="3008">
                  <c:v>4.1407411486151702</c:v>
                </c:pt>
                <c:pt idx="3009">
                  <c:v>4.1421177247948897</c:v>
                </c:pt>
                <c:pt idx="3010">
                  <c:v>4.1434943009746199</c:v>
                </c:pt>
                <c:pt idx="3011">
                  <c:v>4.1448708771543403</c:v>
                </c:pt>
                <c:pt idx="3012">
                  <c:v>4.1462474533340696</c:v>
                </c:pt>
                <c:pt idx="3013">
                  <c:v>4.1476240295137901</c:v>
                </c:pt>
                <c:pt idx="3014">
                  <c:v>4.1490006056935202</c:v>
                </c:pt>
                <c:pt idx="3015">
                  <c:v>4.1503771818732504</c:v>
                </c:pt>
                <c:pt idx="3016">
                  <c:v>4.15175375805297</c:v>
                </c:pt>
                <c:pt idx="3017">
                  <c:v>4.1531303342327002</c:v>
                </c:pt>
                <c:pt idx="3018">
                  <c:v>4.1545069104124197</c:v>
                </c:pt>
                <c:pt idx="3019">
                  <c:v>4.1558834865921499</c:v>
                </c:pt>
                <c:pt idx="3020">
                  <c:v>4.1572600627718703</c:v>
                </c:pt>
                <c:pt idx="3021">
                  <c:v>4.1586366389515996</c:v>
                </c:pt>
                <c:pt idx="3022">
                  <c:v>4.1600132151313298</c:v>
                </c:pt>
                <c:pt idx="3023">
                  <c:v>4.1613897913110502</c:v>
                </c:pt>
                <c:pt idx="3024">
                  <c:v>4.1627663674907804</c:v>
                </c:pt>
                <c:pt idx="3025">
                  <c:v>4.1641429436705</c:v>
                </c:pt>
                <c:pt idx="3026">
                  <c:v>4.1655195198502302</c:v>
                </c:pt>
                <c:pt idx="3027">
                  <c:v>4.1668960960299604</c:v>
                </c:pt>
                <c:pt idx="3028">
                  <c:v>4.1682726722096799</c:v>
                </c:pt>
                <c:pt idx="3029">
                  <c:v>4.1696492483894101</c:v>
                </c:pt>
                <c:pt idx="3030">
                  <c:v>4.1710258245691296</c:v>
                </c:pt>
                <c:pt idx="3031">
                  <c:v>4.1724024007488598</c:v>
                </c:pt>
                <c:pt idx="3032">
                  <c:v>4.1737789769285802</c:v>
                </c:pt>
                <c:pt idx="3033">
                  <c:v>4.1751555531083104</c:v>
                </c:pt>
                <c:pt idx="3034">
                  <c:v>4.1765321292880397</c:v>
                </c:pt>
                <c:pt idx="3035">
                  <c:v>4.1779087054677602</c:v>
                </c:pt>
                <c:pt idx="3036">
                  <c:v>4.1792852816474904</c:v>
                </c:pt>
                <c:pt idx="3037">
                  <c:v>4.1806618578272099</c:v>
                </c:pt>
                <c:pt idx="3038">
                  <c:v>4.1820384340069401</c:v>
                </c:pt>
                <c:pt idx="3039">
                  <c:v>4.1834150101866703</c:v>
                </c:pt>
                <c:pt idx="3040">
                  <c:v>4.1847915863663898</c:v>
                </c:pt>
                <c:pt idx="3041">
                  <c:v>4.18616816254612</c:v>
                </c:pt>
                <c:pt idx="3042">
                  <c:v>4.1875447387258404</c:v>
                </c:pt>
                <c:pt idx="3043">
                  <c:v>4.1889213149055697</c:v>
                </c:pt>
                <c:pt idx="3044">
                  <c:v>4.1902978910852902</c:v>
                </c:pt>
                <c:pt idx="3045">
                  <c:v>4.1916744672650204</c:v>
                </c:pt>
                <c:pt idx="3046">
                  <c:v>4.1930510434447497</c:v>
                </c:pt>
                <c:pt idx="3047">
                  <c:v>4.1944276196244701</c:v>
                </c:pt>
                <c:pt idx="3048">
                  <c:v>4.1958041958042003</c:v>
                </c:pt>
                <c:pt idx="3049">
                  <c:v>4.1971807719839198</c:v>
                </c:pt>
                <c:pt idx="3050">
                  <c:v>4.19855734816365</c:v>
                </c:pt>
                <c:pt idx="3051">
                  <c:v>4.1999339243433704</c:v>
                </c:pt>
                <c:pt idx="3052">
                  <c:v>4.2013105005230997</c:v>
                </c:pt>
                <c:pt idx="3053">
                  <c:v>4.2026870767028299</c:v>
                </c:pt>
                <c:pt idx="3054">
                  <c:v>4.2040636528825504</c:v>
                </c:pt>
                <c:pt idx="3055">
                  <c:v>4.2054402290622797</c:v>
                </c:pt>
                <c:pt idx="3056">
                  <c:v>4.2068168052420001</c:v>
                </c:pt>
                <c:pt idx="3057">
                  <c:v>4.2081933814217303</c:v>
                </c:pt>
                <c:pt idx="3058">
                  <c:v>4.2095699576014498</c:v>
                </c:pt>
                <c:pt idx="3059">
                  <c:v>4.21094653378118</c:v>
                </c:pt>
                <c:pt idx="3060">
                  <c:v>4.2123231099609102</c:v>
                </c:pt>
                <c:pt idx="3061">
                  <c:v>4.2136996861406297</c:v>
                </c:pt>
                <c:pt idx="3062">
                  <c:v>4.2150762623203599</c:v>
                </c:pt>
                <c:pt idx="3063">
                  <c:v>4.2164528385000803</c:v>
                </c:pt>
                <c:pt idx="3064">
                  <c:v>4.2178294146798097</c:v>
                </c:pt>
                <c:pt idx="3065">
                  <c:v>4.2192059908595301</c:v>
                </c:pt>
                <c:pt idx="3066">
                  <c:v>4.2205825670392603</c:v>
                </c:pt>
                <c:pt idx="3067">
                  <c:v>4.2219591432189896</c:v>
                </c:pt>
                <c:pt idx="3068">
                  <c:v>4.22333571939871</c:v>
                </c:pt>
                <c:pt idx="3069">
                  <c:v>4.2247122955784402</c:v>
                </c:pt>
                <c:pt idx="3070">
                  <c:v>4.2260888717581597</c:v>
                </c:pt>
                <c:pt idx="3071">
                  <c:v>4.2274654479378899</c:v>
                </c:pt>
                <c:pt idx="3072">
                  <c:v>4.2288420241176201</c:v>
                </c:pt>
                <c:pt idx="3073">
                  <c:v>4.2302186002973396</c:v>
                </c:pt>
                <c:pt idx="3074">
                  <c:v>4.2315951764770698</c:v>
                </c:pt>
                <c:pt idx="3075">
                  <c:v>4.2329717526567903</c:v>
                </c:pt>
                <c:pt idx="3076">
                  <c:v>4.2343483288365196</c:v>
                </c:pt>
                <c:pt idx="3077">
                  <c:v>4.23572490501624</c:v>
                </c:pt>
                <c:pt idx="3078">
                  <c:v>4.2371014811959702</c:v>
                </c:pt>
                <c:pt idx="3079">
                  <c:v>4.2384780573757004</c:v>
                </c:pt>
                <c:pt idx="3080">
                  <c:v>4.2398546335554199</c:v>
                </c:pt>
                <c:pt idx="3081">
                  <c:v>4.2412312097351501</c:v>
                </c:pt>
                <c:pt idx="3082">
                  <c:v>4.2426077859148696</c:v>
                </c:pt>
                <c:pt idx="3083">
                  <c:v>4.2439843620945998</c:v>
                </c:pt>
                <c:pt idx="3084">
                  <c:v>4.24536093827433</c:v>
                </c:pt>
                <c:pt idx="3085">
                  <c:v>4.2467375144540496</c:v>
                </c:pt>
                <c:pt idx="3086">
                  <c:v>4.2481140906337798</c:v>
                </c:pt>
                <c:pt idx="3087">
                  <c:v>4.2494906668135002</c:v>
                </c:pt>
                <c:pt idx="3088">
                  <c:v>4.2508672429932304</c:v>
                </c:pt>
                <c:pt idx="3089">
                  <c:v>4.2522438191729499</c:v>
                </c:pt>
                <c:pt idx="3090">
                  <c:v>4.2536203953526801</c:v>
                </c:pt>
                <c:pt idx="3091">
                  <c:v>4.2549969715324103</c:v>
                </c:pt>
                <c:pt idx="3092">
                  <c:v>4.2563735477121298</c:v>
                </c:pt>
                <c:pt idx="3093">
                  <c:v>4.25775012389186</c:v>
                </c:pt>
                <c:pt idx="3094">
                  <c:v>4.2591267000715796</c:v>
                </c:pt>
                <c:pt idx="3095">
                  <c:v>4.2605032762513098</c:v>
                </c:pt>
                <c:pt idx="3096">
                  <c:v>4.26187985243104</c:v>
                </c:pt>
                <c:pt idx="3097">
                  <c:v>4.2632564286107604</c:v>
                </c:pt>
                <c:pt idx="3098">
                  <c:v>4.2646330047904897</c:v>
                </c:pt>
                <c:pt idx="3099">
                  <c:v>4.2660095809702101</c:v>
                </c:pt>
                <c:pt idx="3100">
                  <c:v>4.2673861571499403</c:v>
                </c:pt>
                <c:pt idx="3101">
                  <c:v>4.2687627333296598</c:v>
                </c:pt>
                <c:pt idx="3102">
                  <c:v>4.27013930950939</c:v>
                </c:pt>
                <c:pt idx="3103">
                  <c:v>4.2715158856891202</c:v>
                </c:pt>
                <c:pt idx="3104">
                  <c:v>4.2728924618688398</c:v>
                </c:pt>
                <c:pt idx="3105">
                  <c:v>4.2742690380485699</c:v>
                </c:pt>
                <c:pt idx="3106">
                  <c:v>4.2756456142282904</c:v>
                </c:pt>
                <c:pt idx="3107">
                  <c:v>4.2770221904080197</c:v>
                </c:pt>
                <c:pt idx="3108">
                  <c:v>4.2783987665877401</c:v>
                </c:pt>
                <c:pt idx="3109">
                  <c:v>4.2797753427674703</c:v>
                </c:pt>
                <c:pt idx="3110">
                  <c:v>4.2811519189471996</c:v>
                </c:pt>
                <c:pt idx="3111">
                  <c:v>4.28252849512692</c:v>
                </c:pt>
                <c:pt idx="3112">
                  <c:v>4.2839050713066502</c:v>
                </c:pt>
                <c:pt idx="3113">
                  <c:v>4.2852816474863697</c:v>
                </c:pt>
                <c:pt idx="3114">
                  <c:v>4.2866582236660999</c:v>
                </c:pt>
                <c:pt idx="3115">
                  <c:v>4.2880347998458204</c:v>
                </c:pt>
                <c:pt idx="3116">
                  <c:v>4.2894113760255497</c:v>
                </c:pt>
                <c:pt idx="3117">
                  <c:v>4.2907879522052799</c:v>
                </c:pt>
                <c:pt idx="3118">
                  <c:v>4.2921645283850003</c:v>
                </c:pt>
                <c:pt idx="3119">
                  <c:v>4.2935411045647296</c:v>
                </c:pt>
                <c:pt idx="3120">
                  <c:v>4.29491768074445</c:v>
                </c:pt>
                <c:pt idx="3121">
                  <c:v>4.2962942569241802</c:v>
                </c:pt>
                <c:pt idx="3122">
                  <c:v>4.2976708331039104</c:v>
                </c:pt>
                <c:pt idx="3123">
                  <c:v>4.2990474092836299</c:v>
                </c:pt>
                <c:pt idx="3124">
                  <c:v>4.3004239854633601</c:v>
                </c:pt>
                <c:pt idx="3125">
                  <c:v>4.3018005616430797</c:v>
                </c:pt>
                <c:pt idx="3126">
                  <c:v>4.3031771378228099</c:v>
                </c:pt>
                <c:pt idx="3127">
                  <c:v>4.3045537140025303</c:v>
                </c:pt>
                <c:pt idx="3128">
                  <c:v>4.3059302901822596</c:v>
                </c:pt>
                <c:pt idx="3129">
                  <c:v>4.3073068663619898</c:v>
                </c:pt>
                <c:pt idx="3130">
                  <c:v>4.3086834425417102</c:v>
                </c:pt>
                <c:pt idx="3131">
                  <c:v>4.3100600187214404</c:v>
                </c:pt>
                <c:pt idx="3132">
                  <c:v>4.3114365949011599</c:v>
                </c:pt>
                <c:pt idx="3133">
                  <c:v>4.3128131710808901</c:v>
                </c:pt>
                <c:pt idx="3134">
                  <c:v>4.3141897472606097</c:v>
                </c:pt>
                <c:pt idx="3135">
                  <c:v>4.3155663234403399</c:v>
                </c:pt>
                <c:pt idx="3136">
                  <c:v>4.3169428996200701</c:v>
                </c:pt>
                <c:pt idx="3137">
                  <c:v>4.3183194757997896</c:v>
                </c:pt>
                <c:pt idx="3138">
                  <c:v>4.3196960519795198</c:v>
                </c:pt>
                <c:pt idx="3139">
                  <c:v>4.3210726281592402</c:v>
                </c:pt>
                <c:pt idx="3140">
                  <c:v>4.3224492043389704</c:v>
                </c:pt>
                <c:pt idx="3141">
                  <c:v>4.3238257805186899</c:v>
                </c:pt>
                <c:pt idx="3142">
                  <c:v>4.3252023566984201</c:v>
                </c:pt>
                <c:pt idx="3143">
                  <c:v>4.3265789328781503</c:v>
                </c:pt>
                <c:pt idx="3144">
                  <c:v>4.3279555090578699</c:v>
                </c:pt>
                <c:pt idx="3145">
                  <c:v>4.3293320852376</c:v>
                </c:pt>
                <c:pt idx="3146">
                  <c:v>4.3307086614173196</c:v>
                </c:pt>
                <c:pt idx="3147">
                  <c:v>4.3320852375970498</c:v>
                </c:pt>
                <c:pt idx="3148">
                  <c:v>4.33346181377678</c:v>
                </c:pt>
                <c:pt idx="3149">
                  <c:v>4.3348383899565004</c:v>
                </c:pt>
                <c:pt idx="3150">
                  <c:v>4.3362149661362297</c:v>
                </c:pt>
                <c:pt idx="3151">
                  <c:v>4.3375915423159501</c:v>
                </c:pt>
                <c:pt idx="3152">
                  <c:v>4.3389681184956803</c:v>
                </c:pt>
                <c:pt idx="3153">
                  <c:v>4.3403446946753999</c:v>
                </c:pt>
                <c:pt idx="3154">
                  <c:v>4.34172127085513</c:v>
                </c:pt>
                <c:pt idx="3155">
                  <c:v>4.3430978470348602</c:v>
                </c:pt>
                <c:pt idx="3156">
                  <c:v>4.3444744232145798</c:v>
                </c:pt>
                <c:pt idx="3157">
                  <c:v>4.34585099939431</c:v>
                </c:pt>
                <c:pt idx="3158">
                  <c:v>4.3472275755740304</c:v>
                </c:pt>
                <c:pt idx="3159">
                  <c:v>4.3486041517537597</c:v>
                </c:pt>
                <c:pt idx="3160">
                  <c:v>4.3499807279334899</c:v>
                </c:pt>
                <c:pt idx="3161">
                  <c:v>4.3513573041132103</c:v>
                </c:pt>
                <c:pt idx="3162">
                  <c:v>4.3527338802929396</c:v>
                </c:pt>
                <c:pt idx="3163">
                  <c:v>4.35411045647266</c:v>
                </c:pt>
                <c:pt idx="3164">
                  <c:v>4.3554870326523902</c:v>
                </c:pt>
                <c:pt idx="3165">
                  <c:v>4.3568636088321098</c:v>
                </c:pt>
                <c:pt idx="3166">
                  <c:v>4.35824018501184</c:v>
                </c:pt>
                <c:pt idx="3167">
                  <c:v>4.3596167611915702</c:v>
                </c:pt>
                <c:pt idx="3168">
                  <c:v>4.3609933373712897</c:v>
                </c:pt>
                <c:pt idx="3169">
                  <c:v>4.3623699135510199</c:v>
                </c:pt>
                <c:pt idx="3170">
                  <c:v>4.3637464897307403</c:v>
                </c:pt>
                <c:pt idx="3171">
                  <c:v>4.3651230659104696</c:v>
                </c:pt>
                <c:pt idx="3172">
                  <c:v>4.36649964209019</c:v>
                </c:pt>
                <c:pt idx="3173">
                  <c:v>4.3678762182699202</c:v>
                </c:pt>
                <c:pt idx="3174">
                  <c:v>4.3692527944496504</c:v>
                </c:pt>
                <c:pt idx="3175">
                  <c:v>4.37062937062937</c:v>
                </c:pt>
                <c:pt idx="3176">
                  <c:v>4.3720059468091002</c:v>
                </c:pt>
                <c:pt idx="3177">
                  <c:v>4.3733825229888197</c:v>
                </c:pt>
                <c:pt idx="3178">
                  <c:v>4.3747590991685499</c:v>
                </c:pt>
                <c:pt idx="3179">
                  <c:v>4.3761356753482801</c:v>
                </c:pt>
                <c:pt idx="3180">
                  <c:v>4.3775122515279996</c:v>
                </c:pt>
                <c:pt idx="3181">
                  <c:v>4.3788888277077298</c:v>
                </c:pt>
                <c:pt idx="3182">
                  <c:v>4.3802654038874502</c:v>
                </c:pt>
                <c:pt idx="3183">
                  <c:v>4.3816419800671804</c:v>
                </c:pt>
                <c:pt idx="3184">
                  <c:v>4.3830185562469</c:v>
                </c:pt>
                <c:pt idx="3185">
                  <c:v>4.3843951324266301</c:v>
                </c:pt>
                <c:pt idx="3186">
                  <c:v>4.3857717086063603</c:v>
                </c:pt>
                <c:pt idx="3187">
                  <c:v>4.3871482847860799</c:v>
                </c:pt>
                <c:pt idx="3188">
                  <c:v>4.3885248609658101</c:v>
                </c:pt>
                <c:pt idx="3189">
                  <c:v>4.3899014371455296</c:v>
                </c:pt>
                <c:pt idx="3190">
                  <c:v>4.3912780133252598</c:v>
                </c:pt>
                <c:pt idx="3191">
                  <c:v>4.3926545895049802</c:v>
                </c:pt>
                <c:pt idx="3192">
                  <c:v>4.3940311656847104</c:v>
                </c:pt>
                <c:pt idx="3193">
                  <c:v>4.3954077418644397</c:v>
                </c:pt>
                <c:pt idx="3194">
                  <c:v>4.3967843180441601</c:v>
                </c:pt>
                <c:pt idx="3195">
                  <c:v>4.3981608942238903</c:v>
                </c:pt>
                <c:pt idx="3196">
                  <c:v>4.3995374704036099</c:v>
                </c:pt>
                <c:pt idx="3197">
                  <c:v>4.4009140465833401</c:v>
                </c:pt>
                <c:pt idx="3198">
                  <c:v>4.4022906227630596</c:v>
                </c:pt>
                <c:pt idx="3199">
                  <c:v>4.4036671989427898</c:v>
                </c:pt>
                <c:pt idx="3200">
                  <c:v>4.40504377512252</c:v>
                </c:pt>
                <c:pt idx="3201">
                  <c:v>4.4064203513022404</c:v>
                </c:pt>
                <c:pt idx="3202">
                  <c:v>4.4077969274819697</c:v>
                </c:pt>
                <c:pt idx="3203">
                  <c:v>4.4091735036616901</c:v>
                </c:pt>
                <c:pt idx="3204">
                  <c:v>4.4105500798414203</c:v>
                </c:pt>
                <c:pt idx="3205">
                  <c:v>4.4119266560211399</c:v>
                </c:pt>
                <c:pt idx="3206">
                  <c:v>4.4133032322008701</c:v>
                </c:pt>
                <c:pt idx="3207">
                  <c:v>4.4146798083806003</c:v>
                </c:pt>
                <c:pt idx="3208">
                  <c:v>4.4160563845603198</c:v>
                </c:pt>
                <c:pt idx="3209">
                  <c:v>4.41743296074005</c:v>
                </c:pt>
                <c:pt idx="3210">
                  <c:v>4.4188095369197704</c:v>
                </c:pt>
                <c:pt idx="3211">
                  <c:v>4.4201861130994997</c:v>
                </c:pt>
                <c:pt idx="3212">
                  <c:v>4.4215626892792299</c:v>
                </c:pt>
                <c:pt idx="3213">
                  <c:v>4.4229392654589503</c:v>
                </c:pt>
                <c:pt idx="3214">
                  <c:v>4.4243158416386796</c:v>
                </c:pt>
                <c:pt idx="3215">
                  <c:v>4.4256924178184001</c:v>
                </c:pt>
                <c:pt idx="3216">
                  <c:v>4.4270689939981303</c:v>
                </c:pt>
                <c:pt idx="3217">
                  <c:v>4.4284455701778596</c:v>
                </c:pt>
                <c:pt idx="3218">
                  <c:v>4.42982214635758</c:v>
                </c:pt>
                <c:pt idx="3219">
                  <c:v>4.4311987225373102</c:v>
                </c:pt>
                <c:pt idx="3220">
                  <c:v>4.4325752987170297</c:v>
                </c:pt>
                <c:pt idx="3221">
                  <c:v>4.4339518748967599</c:v>
                </c:pt>
                <c:pt idx="3222">
                  <c:v>4.4353284510764803</c:v>
                </c:pt>
                <c:pt idx="3223">
                  <c:v>4.4367050272562096</c:v>
                </c:pt>
                <c:pt idx="3224">
                  <c:v>4.4380816034359398</c:v>
                </c:pt>
                <c:pt idx="3225">
                  <c:v>4.4394581796156602</c:v>
                </c:pt>
                <c:pt idx="3226">
                  <c:v>4.4408347557953904</c:v>
                </c:pt>
                <c:pt idx="3227">
                  <c:v>4.44221133197511</c:v>
                </c:pt>
                <c:pt idx="3228">
                  <c:v>4.4435879081548402</c:v>
                </c:pt>
                <c:pt idx="3229">
                  <c:v>4.4449644843345597</c:v>
                </c:pt>
                <c:pt idx="3230">
                  <c:v>4.4463410605142899</c:v>
                </c:pt>
                <c:pt idx="3231">
                  <c:v>4.4477176366940201</c:v>
                </c:pt>
                <c:pt idx="3232">
                  <c:v>4.4490942128737396</c:v>
                </c:pt>
                <c:pt idx="3233">
                  <c:v>4.4504707890534698</c:v>
                </c:pt>
                <c:pt idx="3234">
                  <c:v>4.4518473652331902</c:v>
                </c:pt>
                <c:pt idx="3235">
                  <c:v>4.4532239414129204</c:v>
                </c:pt>
                <c:pt idx="3236">
                  <c:v>4.45460051759264</c:v>
                </c:pt>
                <c:pt idx="3237">
                  <c:v>4.4559770937723702</c:v>
                </c:pt>
                <c:pt idx="3238">
                  <c:v>4.4573536699521004</c:v>
                </c:pt>
                <c:pt idx="3239">
                  <c:v>4.4587302461318199</c:v>
                </c:pt>
                <c:pt idx="3240">
                  <c:v>4.4601068223115501</c:v>
                </c:pt>
                <c:pt idx="3241">
                  <c:v>4.4614833984912696</c:v>
                </c:pt>
                <c:pt idx="3242">
                  <c:v>4.4628599746709998</c:v>
                </c:pt>
                <c:pt idx="3243">
                  <c:v>4.46423655085073</c:v>
                </c:pt>
                <c:pt idx="3244">
                  <c:v>4.4656131270304504</c:v>
                </c:pt>
                <c:pt idx="3245">
                  <c:v>4.4669897032101797</c:v>
                </c:pt>
                <c:pt idx="3246">
                  <c:v>4.4683662793899002</c:v>
                </c:pt>
                <c:pt idx="3247">
                  <c:v>4.4697428555696304</c:v>
                </c:pt>
                <c:pt idx="3248">
                  <c:v>4.4711194317493499</c:v>
                </c:pt>
                <c:pt idx="3249">
                  <c:v>4.4724960079290801</c:v>
                </c:pt>
                <c:pt idx="3250">
                  <c:v>4.4738725841088103</c:v>
                </c:pt>
                <c:pt idx="3251">
                  <c:v>4.4752491602885298</c:v>
                </c:pt>
                <c:pt idx="3252">
                  <c:v>4.47662573646826</c:v>
                </c:pt>
                <c:pt idx="3253">
                  <c:v>4.4780023126479804</c:v>
                </c:pt>
                <c:pt idx="3254">
                  <c:v>4.4793788888277097</c:v>
                </c:pt>
                <c:pt idx="3255">
                  <c:v>4.4807554650074302</c:v>
                </c:pt>
                <c:pt idx="3256">
                  <c:v>4.4821320411871604</c:v>
                </c:pt>
                <c:pt idx="3257">
                  <c:v>4.4835086173668897</c:v>
                </c:pt>
                <c:pt idx="3258">
                  <c:v>4.4848851935466101</c:v>
                </c:pt>
                <c:pt idx="3259">
                  <c:v>4.4862617697263403</c:v>
                </c:pt>
                <c:pt idx="3260">
                  <c:v>4.4876383459060598</c:v>
                </c:pt>
                <c:pt idx="3261">
                  <c:v>4.48901492208579</c:v>
                </c:pt>
                <c:pt idx="3262">
                  <c:v>4.4903914982655202</c:v>
                </c:pt>
                <c:pt idx="3263">
                  <c:v>4.4917680744452397</c:v>
                </c:pt>
                <c:pt idx="3264">
                  <c:v>4.4931446506249699</c:v>
                </c:pt>
                <c:pt idx="3265">
                  <c:v>4.4945212268046904</c:v>
                </c:pt>
                <c:pt idx="3266">
                  <c:v>4.4958978029844197</c:v>
                </c:pt>
                <c:pt idx="3267">
                  <c:v>4.4972743791641401</c:v>
                </c:pt>
                <c:pt idx="3268">
                  <c:v>4.4986509553438703</c:v>
                </c:pt>
                <c:pt idx="3269">
                  <c:v>4.5000275315235996</c:v>
                </c:pt>
                <c:pt idx="3270">
                  <c:v>4.50140410770332</c:v>
                </c:pt>
                <c:pt idx="3271">
                  <c:v>4.5027806838830502</c:v>
                </c:pt>
                <c:pt idx="3272">
                  <c:v>4.5041572600627697</c:v>
                </c:pt>
                <c:pt idx="3273">
                  <c:v>4.5055338362424999</c:v>
                </c:pt>
                <c:pt idx="3274">
                  <c:v>4.5069104124222301</c:v>
                </c:pt>
                <c:pt idx="3275">
                  <c:v>4.5082869886019497</c:v>
                </c:pt>
                <c:pt idx="3276">
                  <c:v>4.5096635647816798</c:v>
                </c:pt>
                <c:pt idx="3277">
                  <c:v>4.5110401409614003</c:v>
                </c:pt>
                <c:pt idx="3278">
                  <c:v>4.5124167171411296</c:v>
                </c:pt>
                <c:pt idx="3279">
                  <c:v>4.51379329332085</c:v>
                </c:pt>
                <c:pt idx="3280">
                  <c:v>4.5151698695005802</c:v>
                </c:pt>
                <c:pt idx="3281">
                  <c:v>4.5165464456803104</c:v>
                </c:pt>
                <c:pt idx="3282">
                  <c:v>4.5179230218600299</c:v>
                </c:pt>
                <c:pt idx="3283">
                  <c:v>4.5192995980397601</c:v>
                </c:pt>
                <c:pt idx="3284">
                  <c:v>4.5206761742194796</c:v>
                </c:pt>
                <c:pt idx="3285">
                  <c:v>4.5220527503992098</c:v>
                </c:pt>
                <c:pt idx="3286">
                  <c:v>4.5234293265789303</c:v>
                </c:pt>
                <c:pt idx="3287">
                  <c:v>4.5248059027586596</c:v>
                </c:pt>
                <c:pt idx="3288">
                  <c:v>4.5261824789383898</c:v>
                </c:pt>
                <c:pt idx="3289">
                  <c:v>4.5275590551181102</c:v>
                </c:pt>
                <c:pt idx="3290">
                  <c:v>4.5289356312978404</c:v>
                </c:pt>
                <c:pt idx="3291">
                  <c:v>4.5303122074775599</c:v>
                </c:pt>
                <c:pt idx="3292">
                  <c:v>4.5316887836572901</c:v>
                </c:pt>
                <c:pt idx="3293">
                  <c:v>4.5330653598370096</c:v>
                </c:pt>
                <c:pt idx="3294">
                  <c:v>4.5344419360167398</c:v>
                </c:pt>
                <c:pt idx="3295">
                  <c:v>4.53581851219647</c:v>
                </c:pt>
                <c:pt idx="3296">
                  <c:v>4.5371950883761896</c:v>
                </c:pt>
                <c:pt idx="3297">
                  <c:v>4.5385716645559198</c:v>
                </c:pt>
                <c:pt idx="3298">
                  <c:v>4.5399482407356402</c:v>
                </c:pt>
                <c:pt idx="3299">
                  <c:v>4.5413248169153704</c:v>
                </c:pt>
                <c:pt idx="3300">
                  <c:v>4.5427013930950899</c:v>
                </c:pt>
                <c:pt idx="3301">
                  <c:v>4.5440779692748201</c:v>
                </c:pt>
                <c:pt idx="3302">
                  <c:v>4.5454545454545503</c:v>
                </c:pt>
                <c:pt idx="3303">
                  <c:v>4.5468311216342698</c:v>
                </c:pt>
                <c:pt idx="3304">
                  <c:v>4.548207697814</c:v>
                </c:pt>
                <c:pt idx="3305">
                  <c:v>4.5495842739937196</c:v>
                </c:pt>
                <c:pt idx="3306">
                  <c:v>4.5509608501734498</c:v>
                </c:pt>
                <c:pt idx="3307">
                  <c:v>4.5523374263531799</c:v>
                </c:pt>
                <c:pt idx="3308">
                  <c:v>4.5537140025329004</c:v>
                </c:pt>
                <c:pt idx="3309">
                  <c:v>4.5550905787126297</c:v>
                </c:pt>
                <c:pt idx="3310">
                  <c:v>4.5564671548923501</c:v>
                </c:pt>
                <c:pt idx="3311">
                  <c:v>4.5578437310720803</c:v>
                </c:pt>
                <c:pt idx="3312">
                  <c:v>4.5592203072517998</c:v>
                </c:pt>
                <c:pt idx="3313">
                  <c:v>4.56059688343153</c:v>
                </c:pt>
                <c:pt idx="3314">
                  <c:v>4.5619734596112602</c:v>
                </c:pt>
                <c:pt idx="3315">
                  <c:v>4.5633500357909798</c:v>
                </c:pt>
                <c:pt idx="3316">
                  <c:v>4.5647266119707099</c:v>
                </c:pt>
                <c:pt idx="3317">
                  <c:v>4.5661031881504304</c:v>
                </c:pt>
                <c:pt idx="3318">
                  <c:v>4.5674797643301597</c:v>
                </c:pt>
                <c:pt idx="3319">
                  <c:v>4.5688563405098801</c:v>
                </c:pt>
                <c:pt idx="3320">
                  <c:v>4.5702329166896103</c:v>
                </c:pt>
                <c:pt idx="3321">
                  <c:v>4.5716094928693396</c:v>
                </c:pt>
                <c:pt idx="3322">
                  <c:v>4.57298606904906</c:v>
                </c:pt>
                <c:pt idx="3323">
                  <c:v>4.5743626452287902</c:v>
                </c:pt>
                <c:pt idx="3324">
                  <c:v>4.5757392214085097</c:v>
                </c:pt>
                <c:pt idx="3325">
                  <c:v>4.5771157975882399</c:v>
                </c:pt>
                <c:pt idx="3326">
                  <c:v>4.5784923737679701</c:v>
                </c:pt>
                <c:pt idx="3327">
                  <c:v>4.5798689499476897</c:v>
                </c:pt>
                <c:pt idx="3328">
                  <c:v>4.5812455261274199</c:v>
                </c:pt>
                <c:pt idx="3329">
                  <c:v>4.5826221023071403</c:v>
                </c:pt>
                <c:pt idx="3330">
                  <c:v>4.5839986784868696</c:v>
                </c:pt>
                <c:pt idx="3331">
                  <c:v>4.58537525466659</c:v>
                </c:pt>
                <c:pt idx="3332">
                  <c:v>4.5867518308463202</c:v>
                </c:pt>
                <c:pt idx="3333">
                  <c:v>4.5881284070260504</c:v>
                </c:pt>
                <c:pt idx="3334">
                  <c:v>4.5895049832057699</c:v>
                </c:pt>
                <c:pt idx="3335">
                  <c:v>4.5908815593855001</c:v>
                </c:pt>
                <c:pt idx="3336">
                  <c:v>4.5922581355652197</c:v>
                </c:pt>
                <c:pt idx="3337">
                  <c:v>4.5936347117449499</c:v>
                </c:pt>
                <c:pt idx="3338">
                  <c:v>4.5950112879246801</c:v>
                </c:pt>
                <c:pt idx="3339">
                  <c:v>4.5963878641043996</c:v>
                </c:pt>
                <c:pt idx="3340">
                  <c:v>4.5977644402841298</c:v>
                </c:pt>
                <c:pt idx="3341">
                  <c:v>4.5991410164638502</c:v>
                </c:pt>
                <c:pt idx="3342">
                  <c:v>4.6005175926435804</c:v>
                </c:pt>
                <c:pt idx="3343">
                  <c:v>4.6018941688232999</c:v>
                </c:pt>
                <c:pt idx="3344">
                  <c:v>4.6032707450030301</c:v>
                </c:pt>
                <c:pt idx="3345">
                  <c:v>4.6046473211827603</c:v>
                </c:pt>
                <c:pt idx="3346">
                  <c:v>4.6060238973624799</c:v>
                </c:pt>
                <c:pt idx="3347">
                  <c:v>4.6074004735422101</c:v>
                </c:pt>
                <c:pt idx="3348">
                  <c:v>4.6087770497219296</c:v>
                </c:pt>
                <c:pt idx="3349">
                  <c:v>4.6101536259016598</c:v>
                </c:pt>
                <c:pt idx="3350">
                  <c:v>4.6115302020813802</c:v>
                </c:pt>
                <c:pt idx="3351">
                  <c:v>4.6129067782611104</c:v>
                </c:pt>
                <c:pt idx="3352">
                  <c:v>4.6142833544408397</c:v>
                </c:pt>
                <c:pt idx="3353">
                  <c:v>4.6156599306205601</c:v>
                </c:pt>
                <c:pt idx="3354">
                  <c:v>4.6170365068002903</c:v>
                </c:pt>
                <c:pt idx="3355">
                  <c:v>4.6184130829800099</c:v>
                </c:pt>
                <c:pt idx="3356">
                  <c:v>4.61978965915974</c:v>
                </c:pt>
                <c:pt idx="3357">
                  <c:v>4.6211662353394702</c:v>
                </c:pt>
                <c:pt idx="3358">
                  <c:v>4.6225428115191898</c:v>
                </c:pt>
                <c:pt idx="3359">
                  <c:v>4.62391938769892</c:v>
                </c:pt>
                <c:pt idx="3360">
                  <c:v>4.6252959638786404</c:v>
                </c:pt>
                <c:pt idx="3361">
                  <c:v>4.6266725400583697</c:v>
                </c:pt>
                <c:pt idx="3362">
                  <c:v>4.6280491162380901</c:v>
                </c:pt>
                <c:pt idx="3363">
                  <c:v>4.6294256924178203</c:v>
                </c:pt>
                <c:pt idx="3364">
                  <c:v>4.6308022685975496</c:v>
                </c:pt>
                <c:pt idx="3365">
                  <c:v>4.63217884477727</c:v>
                </c:pt>
                <c:pt idx="3366">
                  <c:v>4.6335554209570002</c:v>
                </c:pt>
                <c:pt idx="3367">
                  <c:v>4.6349319971367198</c:v>
                </c:pt>
                <c:pt idx="3368">
                  <c:v>4.63630857331645</c:v>
                </c:pt>
                <c:pt idx="3369">
                  <c:v>4.6376851494961704</c:v>
                </c:pt>
                <c:pt idx="3370">
                  <c:v>4.6390617256758997</c:v>
                </c:pt>
                <c:pt idx="3371">
                  <c:v>4.6404383018556299</c:v>
                </c:pt>
                <c:pt idx="3372">
                  <c:v>4.6418148780353503</c:v>
                </c:pt>
                <c:pt idx="3373">
                  <c:v>4.6431914542150796</c:v>
                </c:pt>
                <c:pt idx="3374">
                  <c:v>4.6445680303948</c:v>
                </c:pt>
                <c:pt idx="3375">
                  <c:v>4.6459446065745302</c:v>
                </c:pt>
                <c:pt idx="3376">
                  <c:v>4.6473211827542498</c:v>
                </c:pt>
                <c:pt idx="3377">
                  <c:v>4.64869775893398</c:v>
                </c:pt>
                <c:pt idx="3378">
                  <c:v>4.6500743351137102</c:v>
                </c:pt>
                <c:pt idx="3379">
                  <c:v>4.6514509112934297</c:v>
                </c:pt>
                <c:pt idx="3380">
                  <c:v>4.6528274874731599</c:v>
                </c:pt>
                <c:pt idx="3381">
                  <c:v>4.6542040636528803</c:v>
                </c:pt>
                <c:pt idx="3382">
                  <c:v>4.6555806398326096</c:v>
                </c:pt>
                <c:pt idx="3383">
                  <c:v>4.65695721601233</c:v>
                </c:pt>
                <c:pt idx="3384">
                  <c:v>4.6583337921920602</c:v>
                </c:pt>
                <c:pt idx="3385">
                  <c:v>4.6597103683717904</c:v>
                </c:pt>
                <c:pt idx="3386">
                  <c:v>4.66108694455151</c:v>
                </c:pt>
                <c:pt idx="3387">
                  <c:v>4.6624635207312402</c:v>
                </c:pt>
                <c:pt idx="3388">
                  <c:v>4.6638400969109597</c:v>
                </c:pt>
                <c:pt idx="3389">
                  <c:v>4.6652166730906899</c:v>
                </c:pt>
                <c:pt idx="3390">
                  <c:v>4.6665932492704201</c:v>
                </c:pt>
                <c:pt idx="3391">
                  <c:v>4.6679698254501396</c:v>
                </c:pt>
                <c:pt idx="3392">
                  <c:v>4.6693464016298698</c:v>
                </c:pt>
                <c:pt idx="3393">
                  <c:v>4.6707229778095902</c:v>
                </c:pt>
                <c:pt idx="3394">
                  <c:v>4.6720995539893204</c:v>
                </c:pt>
                <c:pt idx="3395">
                  <c:v>4.67347613016904</c:v>
                </c:pt>
                <c:pt idx="3396">
                  <c:v>4.6748527063487701</c:v>
                </c:pt>
                <c:pt idx="3397">
                  <c:v>4.6762292825285003</c:v>
                </c:pt>
                <c:pt idx="3398">
                  <c:v>4.6776058587082199</c:v>
                </c:pt>
                <c:pt idx="3399">
                  <c:v>4.6789824348879501</c:v>
                </c:pt>
                <c:pt idx="3400">
                  <c:v>4.6803590110676696</c:v>
                </c:pt>
                <c:pt idx="3401">
                  <c:v>4.6817355872473998</c:v>
                </c:pt>
                <c:pt idx="3402">
                  <c:v>4.68311216342713</c:v>
                </c:pt>
                <c:pt idx="3403">
                  <c:v>4.6844887396068504</c:v>
                </c:pt>
                <c:pt idx="3404">
                  <c:v>4.6858653157865797</c:v>
                </c:pt>
                <c:pt idx="3405">
                  <c:v>4.6872418919663001</c:v>
                </c:pt>
                <c:pt idx="3406">
                  <c:v>4.6886184681460303</c:v>
                </c:pt>
                <c:pt idx="3407">
                  <c:v>4.6899950443257499</c:v>
                </c:pt>
                <c:pt idx="3408">
                  <c:v>4.6913716205054801</c:v>
                </c:pt>
                <c:pt idx="3409">
                  <c:v>4.6927481966852103</c:v>
                </c:pt>
                <c:pt idx="3410">
                  <c:v>4.6941247728649298</c:v>
                </c:pt>
                <c:pt idx="3411">
                  <c:v>4.69550134904466</c:v>
                </c:pt>
                <c:pt idx="3412">
                  <c:v>4.6968779252243804</c:v>
                </c:pt>
                <c:pt idx="3413">
                  <c:v>4.6982545014041097</c:v>
                </c:pt>
                <c:pt idx="3414">
                  <c:v>4.6996310775838399</c:v>
                </c:pt>
                <c:pt idx="3415">
                  <c:v>4.7010076537635603</c:v>
                </c:pt>
                <c:pt idx="3416">
                  <c:v>4.7023842299432896</c:v>
                </c:pt>
                <c:pt idx="3417">
                  <c:v>4.7037608061230101</c:v>
                </c:pt>
                <c:pt idx="3418">
                  <c:v>4.7051373823027403</c:v>
                </c:pt>
                <c:pt idx="3419">
                  <c:v>4.7065139584824598</c:v>
                </c:pt>
                <c:pt idx="3420">
                  <c:v>4.70789053466219</c:v>
                </c:pt>
                <c:pt idx="3421">
                  <c:v>4.7092671108419202</c:v>
                </c:pt>
                <c:pt idx="3422">
                  <c:v>4.7106436870216397</c:v>
                </c:pt>
                <c:pt idx="3423">
                  <c:v>4.7120202632013699</c:v>
                </c:pt>
                <c:pt idx="3424">
                  <c:v>4.7133968393810903</c:v>
                </c:pt>
                <c:pt idx="3425">
                  <c:v>4.7147734155608196</c:v>
                </c:pt>
                <c:pt idx="3426">
                  <c:v>4.7161499917405401</c:v>
                </c:pt>
                <c:pt idx="3427">
                  <c:v>4.7175265679202703</c:v>
                </c:pt>
                <c:pt idx="3428">
                  <c:v>4.7189031440999996</c:v>
                </c:pt>
                <c:pt idx="3429">
                  <c:v>4.72027972027972</c:v>
                </c:pt>
                <c:pt idx="3430">
                  <c:v>4.7216562964594502</c:v>
                </c:pt>
                <c:pt idx="3431">
                  <c:v>4.7230328726391697</c:v>
                </c:pt>
                <c:pt idx="3432">
                  <c:v>4.7244094488188999</c:v>
                </c:pt>
                <c:pt idx="3433">
                  <c:v>4.7257860249986203</c:v>
                </c:pt>
                <c:pt idx="3434">
                  <c:v>4.7271626011783496</c:v>
                </c:pt>
                <c:pt idx="3435">
                  <c:v>4.7285391773580798</c:v>
                </c:pt>
                <c:pt idx="3436">
                  <c:v>4.7299157535378002</c:v>
                </c:pt>
                <c:pt idx="3437">
                  <c:v>4.7312923297175304</c:v>
                </c:pt>
                <c:pt idx="3438">
                  <c:v>4.73266890589725</c:v>
                </c:pt>
                <c:pt idx="3439">
                  <c:v>4.7340454820769802</c:v>
                </c:pt>
                <c:pt idx="3440">
                  <c:v>4.7354220582566997</c:v>
                </c:pt>
                <c:pt idx="3441">
                  <c:v>4.7367986344364299</c:v>
                </c:pt>
                <c:pt idx="3442">
                  <c:v>4.7381752106161601</c:v>
                </c:pt>
                <c:pt idx="3443">
                  <c:v>4.7395517867958796</c:v>
                </c:pt>
                <c:pt idx="3444">
                  <c:v>4.7409283629756098</c:v>
                </c:pt>
                <c:pt idx="3445">
                  <c:v>4.7423049391553302</c:v>
                </c:pt>
                <c:pt idx="3446">
                  <c:v>4.7436815153350604</c:v>
                </c:pt>
                <c:pt idx="3447">
                  <c:v>4.7450580915147897</c:v>
                </c:pt>
                <c:pt idx="3448">
                  <c:v>4.7464346676945102</c:v>
                </c:pt>
                <c:pt idx="3449">
                  <c:v>4.7478112438742404</c:v>
                </c:pt>
                <c:pt idx="3450">
                  <c:v>4.7491878200539599</c:v>
                </c:pt>
                <c:pt idx="3451">
                  <c:v>4.7505643962336901</c:v>
                </c:pt>
                <c:pt idx="3452">
                  <c:v>4.7519409724134203</c:v>
                </c:pt>
                <c:pt idx="3453">
                  <c:v>4.7533175485931398</c:v>
                </c:pt>
                <c:pt idx="3454">
                  <c:v>4.75469412477287</c:v>
                </c:pt>
                <c:pt idx="3455">
                  <c:v>4.7560707009525904</c:v>
                </c:pt>
                <c:pt idx="3456">
                  <c:v>4.7574472771323197</c:v>
                </c:pt>
                <c:pt idx="3457">
                  <c:v>4.7588238533120402</c:v>
                </c:pt>
                <c:pt idx="3458">
                  <c:v>4.7602004294917704</c:v>
                </c:pt>
                <c:pt idx="3459">
                  <c:v>4.7615770056714997</c:v>
                </c:pt>
                <c:pt idx="3460">
                  <c:v>4.7629535818512201</c:v>
                </c:pt>
                <c:pt idx="3461">
                  <c:v>4.7643301580309503</c:v>
                </c:pt>
                <c:pt idx="3462">
                  <c:v>4.7657067342106698</c:v>
                </c:pt>
                <c:pt idx="3463">
                  <c:v>4.7670833103904</c:v>
                </c:pt>
                <c:pt idx="3464">
                  <c:v>4.7684598865701204</c:v>
                </c:pt>
                <c:pt idx="3465">
                  <c:v>4.7698364627498497</c:v>
                </c:pt>
                <c:pt idx="3466">
                  <c:v>4.7712130389295799</c:v>
                </c:pt>
                <c:pt idx="3467">
                  <c:v>4.7725896151093004</c:v>
                </c:pt>
                <c:pt idx="3468">
                  <c:v>4.7739661912890297</c:v>
                </c:pt>
                <c:pt idx="3469">
                  <c:v>4.7753427674687501</c:v>
                </c:pt>
                <c:pt idx="3470">
                  <c:v>4.7767193436484803</c:v>
                </c:pt>
                <c:pt idx="3471">
                  <c:v>4.7780959198281998</c:v>
                </c:pt>
                <c:pt idx="3472">
                  <c:v>4.77947249600793</c:v>
                </c:pt>
                <c:pt idx="3473">
                  <c:v>4.7808490721876602</c:v>
                </c:pt>
                <c:pt idx="3474">
                  <c:v>4.7822256483673797</c:v>
                </c:pt>
                <c:pt idx="3475">
                  <c:v>4.7836022245471099</c:v>
                </c:pt>
                <c:pt idx="3476">
                  <c:v>4.7849788007268304</c:v>
                </c:pt>
                <c:pt idx="3477">
                  <c:v>4.7863553769065597</c:v>
                </c:pt>
                <c:pt idx="3478">
                  <c:v>4.7877319530862801</c:v>
                </c:pt>
                <c:pt idx="3479">
                  <c:v>4.7891085292660103</c:v>
                </c:pt>
                <c:pt idx="3480">
                  <c:v>4.7904851054457396</c:v>
                </c:pt>
                <c:pt idx="3481">
                  <c:v>4.79186168162546</c:v>
                </c:pt>
                <c:pt idx="3482">
                  <c:v>4.7932382578051902</c:v>
                </c:pt>
                <c:pt idx="3483">
                  <c:v>4.7946148339849097</c:v>
                </c:pt>
                <c:pt idx="3484">
                  <c:v>4.7959914101646399</c:v>
                </c:pt>
                <c:pt idx="3485">
                  <c:v>4.7973679863443701</c:v>
                </c:pt>
                <c:pt idx="3486">
                  <c:v>4.7987445625240897</c:v>
                </c:pt>
                <c:pt idx="3487">
                  <c:v>4.8001211387038198</c:v>
                </c:pt>
                <c:pt idx="3488">
                  <c:v>4.8014977148835403</c:v>
                </c:pt>
                <c:pt idx="3489">
                  <c:v>4.8028742910632696</c:v>
                </c:pt>
                <c:pt idx="3490">
                  <c:v>4.80425086724299</c:v>
                </c:pt>
                <c:pt idx="3491">
                  <c:v>4.8056274434227202</c:v>
                </c:pt>
                <c:pt idx="3492">
                  <c:v>4.8070040196024504</c:v>
                </c:pt>
                <c:pt idx="3493">
                  <c:v>4.8083805957821699</c:v>
                </c:pt>
                <c:pt idx="3494">
                  <c:v>4.8097571719619001</c:v>
                </c:pt>
                <c:pt idx="3495">
                  <c:v>4.8111337481416196</c:v>
                </c:pt>
                <c:pt idx="3496">
                  <c:v>4.8125103243213498</c:v>
                </c:pt>
                <c:pt idx="3497">
                  <c:v>4.81388690050108</c:v>
                </c:pt>
                <c:pt idx="3498">
                  <c:v>4.8152634766807996</c:v>
                </c:pt>
                <c:pt idx="3499">
                  <c:v>4.8166400528605298</c:v>
                </c:pt>
                <c:pt idx="3500">
                  <c:v>4.8180166290402502</c:v>
                </c:pt>
                <c:pt idx="3501">
                  <c:v>4.8193932052199804</c:v>
                </c:pt>
                <c:pt idx="3502">
                  <c:v>4.8207697813996999</c:v>
                </c:pt>
                <c:pt idx="3503">
                  <c:v>4.8221463575794301</c:v>
                </c:pt>
                <c:pt idx="3504">
                  <c:v>4.8235229337591603</c:v>
                </c:pt>
                <c:pt idx="3505">
                  <c:v>4.8248995099388798</c:v>
                </c:pt>
                <c:pt idx="3506">
                  <c:v>4.82627608611861</c:v>
                </c:pt>
                <c:pt idx="3507">
                  <c:v>4.8276526622983296</c:v>
                </c:pt>
                <c:pt idx="3508">
                  <c:v>4.8290292384780598</c:v>
                </c:pt>
                <c:pt idx="3509">
                  <c:v>4.83040581465779</c:v>
                </c:pt>
                <c:pt idx="3510">
                  <c:v>4.8317823908375104</c:v>
                </c:pt>
                <c:pt idx="3511">
                  <c:v>4.8331589670172397</c:v>
                </c:pt>
                <c:pt idx="3512">
                  <c:v>4.8345355431969601</c:v>
                </c:pt>
                <c:pt idx="3513">
                  <c:v>4.8359121193766903</c:v>
                </c:pt>
                <c:pt idx="3514">
                  <c:v>4.8372886955564098</c:v>
                </c:pt>
                <c:pt idx="3515">
                  <c:v>4.83866527173614</c:v>
                </c:pt>
                <c:pt idx="3516">
                  <c:v>4.8400418479158702</c:v>
                </c:pt>
                <c:pt idx="3517">
                  <c:v>4.8414184240955898</c:v>
                </c:pt>
                <c:pt idx="3518">
                  <c:v>4.8427950002753199</c:v>
                </c:pt>
                <c:pt idx="3519">
                  <c:v>4.8441715764550404</c:v>
                </c:pt>
                <c:pt idx="3520">
                  <c:v>4.8455481526347697</c:v>
                </c:pt>
                <c:pt idx="3521">
                  <c:v>4.8469247288144901</c:v>
                </c:pt>
                <c:pt idx="3522">
                  <c:v>4.8483013049942203</c:v>
                </c:pt>
                <c:pt idx="3523">
                  <c:v>4.8496778811739496</c:v>
                </c:pt>
                <c:pt idx="3524">
                  <c:v>4.85105445735367</c:v>
                </c:pt>
                <c:pt idx="3525">
                  <c:v>4.8524310335334002</c:v>
                </c:pt>
                <c:pt idx="3526">
                  <c:v>4.8538076097131198</c:v>
                </c:pt>
                <c:pt idx="3527">
                  <c:v>4.8551841858928499</c:v>
                </c:pt>
                <c:pt idx="3528">
                  <c:v>4.8565607620725704</c:v>
                </c:pt>
                <c:pt idx="3529">
                  <c:v>4.8579373382522997</c:v>
                </c:pt>
                <c:pt idx="3530">
                  <c:v>4.8593139144320299</c:v>
                </c:pt>
                <c:pt idx="3531">
                  <c:v>4.8606904906117503</c:v>
                </c:pt>
                <c:pt idx="3532">
                  <c:v>4.8620670667914796</c:v>
                </c:pt>
                <c:pt idx="3533">
                  <c:v>4.8634436429712</c:v>
                </c:pt>
                <c:pt idx="3534">
                  <c:v>4.8648202191509302</c:v>
                </c:pt>
                <c:pt idx="3535">
                  <c:v>4.8661967953306497</c:v>
                </c:pt>
                <c:pt idx="3536">
                  <c:v>4.8675733715103799</c:v>
                </c:pt>
                <c:pt idx="3537">
                  <c:v>4.8689499476901101</c:v>
                </c:pt>
                <c:pt idx="3538">
                  <c:v>4.8703265238698297</c:v>
                </c:pt>
                <c:pt idx="3539">
                  <c:v>4.8717031000495599</c:v>
                </c:pt>
                <c:pt idx="3540">
                  <c:v>4.8730796762292803</c:v>
                </c:pt>
                <c:pt idx="3541">
                  <c:v>4.8744562524090096</c:v>
                </c:pt>
                <c:pt idx="3542">
                  <c:v>4.8758328285887398</c:v>
                </c:pt>
                <c:pt idx="3543">
                  <c:v>4.8772094047684602</c:v>
                </c:pt>
                <c:pt idx="3544">
                  <c:v>4.8785859809481904</c:v>
                </c:pt>
                <c:pt idx="3545">
                  <c:v>4.8799625571279099</c:v>
                </c:pt>
                <c:pt idx="3546">
                  <c:v>4.8813391333076401</c:v>
                </c:pt>
                <c:pt idx="3547">
                  <c:v>4.8827157094873597</c:v>
                </c:pt>
                <c:pt idx="3548">
                  <c:v>4.8840922856670899</c:v>
                </c:pt>
                <c:pt idx="3549">
                  <c:v>4.8854688618468201</c:v>
                </c:pt>
                <c:pt idx="3550">
                  <c:v>4.8868454380265396</c:v>
                </c:pt>
                <c:pt idx="3551">
                  <c:v>4.8882220142062698</c:v>
                </c:pt>
                <c:pt idx="3552">
                  <c:v>4.8895985903859902</c:v>
                </c:pt>
                <c:pt idx="3553">
                  <c:v>4.8909751665657204</c:v>
                </c:pt>
                <c:pt idx="3554">
                  <c:v>4.8923517427454399</c:v>
                </c:pt>
                <c:pt idx="3555">
                  <c:v>4.8937283189251701</c:v>
                </c:pt>
                <c:pt idx="3556">
                  <c:v>4.8951048951049003</c:v>
                </c:pt>
                <c:pt idx="3557">
                  <c:v>4.8964814712846199</c:v>
                </c:pt>
                <c:pt idx="3558">
                  <c:v>4.8978580474643501</c:v>
                </c:pt>
                <c:pt idx="3559">
                  <c:v>4.8992346236440696</c:v>
                </c:pt>
                <c:pt idx="3560">
                  <c:v>4.9006111998237998</c:v>
                </c:pt>
                <c:pt idx="3561">
                  <c:v>4.90198777600353</c:v>
                </c:pt>
                <c:pt idx="3562">
                  <c:v>4.9033643521832504</c:v>
                </c:pt>
                <c:pt idx="3563">
                  <c:v>4.9047409283629797</c:v>
                </c:pt>
                <c:pt idx="3564">
                  <c:v>4.9061175045427001</c:v>
                </c:pt>
                <c:pt idx="3565">
                  <c:v>4.9074940807224303</c:v>
                </c:pt>
                <c:pt idx="3566">
                  <c:v>4.9088706569021499</c:v>
                </c:pt>
                <c:pt idx="3567">
                  <c:v>4.91024723308188</c:v>
                </c:pt>
                <c:pt idx="3568">
                  <c:v>4.9116238092616102</c:v>
                </c:pt>
                <c:pt idx="3569">
                  <c:v>4.9130003854413298</c:v>
                </c:pt>
                <c:pt idx="3570">
                  <c:v>4.91437696162106</c:v>
                </c:pt>
                <c:pt idx="3571">
                  <c:v>4.9157535378007804</c:v>
                </c:pt>
                <c:pt idx="3572">
                  <c:v>4.9171301139805097</c:v>
                </c:pt>
                <c:pt idx="3573">
                  <c:v>4.9185066901602399</c:v>
                </c:pt>
                <c:pt idx="3574">
                  <c:v>4.9198832663399603</c:v>
                </c:pt>
                <c:pt idx="3575">
                  <c:v>4.9212598425196896</c:v>
                </c:pt>
                <c:pt idx="3576">
                  <c:v>4.92263641869941</c:v>
                </c:pt>
                <c:pt idx="3577">
                  <c:v>4.9240129948791402</c:v>
                </c:pt>
                <c:pt idx="3578">
                  <c:v>4.9253895710588598</c:v>
                </c:pt>
                <c:pt idx="3579">
                  <c:v>4.92676614723859</c:v>
                </c:pt>
                <c:pt idx="3580">
                  <c:v>4.9281427234183202</c:v>
                </c:pt>
                <c:pt idx="3581">
                  <c:v>4.9295192995980397</c:v>
                </c:pt>
                <c:pt idx="3582">
                  <c:v>4.9308958757777699</c:v>
                </c:pt>
                <c:pt idx="3583">
                  <c:v>4.9322724519574903</c:v>
                </c:pt>
                <c:pt idx="3584">
                  <c:v>4.9336490281372196</c:v>
                </c:pt>
                <c:pt idx="3585">
                  <c:v>4.93502560431694</c:v>
                </c:pt>
                <c:pt idx="3586">
                  <c:v>4.9364021804966702</c:v>
                </c:pt>
                <c:pt idx="3587">
                  <c:v>4.9377787566764004</c:v>
                </c:pt>
                <c:pt idx="3588">
                  <c:v>4.93915533285612</c:v>
                </c:pt>
                <c:pt idx="3589">
                  <c:v>4.9405319090358502</c:v>
                </c:pt>
                <c:pt idx="3590">
                  <c:v>4.9419084852155697</c:v>
                </c:pt>
                <c:pt idx="3591">
                  <c:v>4.9432850613952999</c:v>
                </c:pt>
                <c:pt idx="3592">
                  <c:v>4.9446616375750301</c:v>
                </c:pt>
                <c:pt idx="3593">
                  <c:v>4.9460382137547496</c:v>
                </c:pt>
                <c:pt idx="3594">
                  <c:v>4.9474147899344798</c:v>
                </c:pt>
                <c:pt idx="3595">
                  <c:v>4.9487913661142002</c:v>
                </c:pt>
                <c:pt idx="3596">
                  <c:v>4.9501679422939304</c:v>
                </c:pt>
                <c:pt idx="3597">
                  <c:v>4.95154451847365</c:v>
                </c:pt>
                <c:pt idx="3598">
                  <c:v>4.9529210946533802</c:v>
                </c:pt>
                <c:pt idx="3599">
                  <c:v>4.9542976708331103</c:v>
                </c:pt>
                <c:pt idx="3600">
                  <c:v>4.9556742470128299</c:v>
                </c:pt>
                <c:pt idx="3601">
                  <c:v>4.9570508231925601</c:v>
                </c:pt>
                <c:pt idx="3602">
                  <c:v>4.9584273993722796</c:v>
                </c:pt>
                <c:pt idx="3603">
                  <c:v>4.9598039755520098</c:v>
                </c:pt>
                <c:pt idx="3604">
                  <c:v>4.9611805517317302</c:v>
                </c:pt>
                <c:pt idx="3605">
                  <c:v>4.9625571279114604</c:v>
                </c:pt>
                <c:pt idx="3606">
                  <c:v>4.9639337040911897</c:v>
                </c:pt>
                <c:pt idx="3607">
                  <c:v>4.9653102802709101</c:v>
                </c:pt>
                <c:pt idx="3608">
                  <c:v>4.9666868564506403</c:v>
                </c:pt>
                <c:pt idx="3609">
                  <c:v>4.9680634326303599</c:v>
                </c:pt>
                <c:pt idx="3610">
                  <c:v>4.9694400088100901</c:v>
                </c:pt>
                <c:pt idx="3611">
                  <c:v>4.9708165849898096</c:v>
                </c:pt>
                <c:pt idx="3612">
                  <c:v>4.9721931611695398</c:v>
                </c:pt>
                <c:pt idx="3613">
                  <c:v>4.97356973734927</c:v>
                </c:pt>
                <c:pt idx="3614">
                  <c:v>4.9749463135289904</c:v>
                </c:pt>
                <c:pt idx="3615">
                  <c:v>4.9763228897087197</c:v>
                </c:pt>
                <c:pt idx="3616">
                  <c:v>4.9776994658884401</c:v>
                </c:pt>
                <c:pt idx="3617">
                  <c:v>4.9790760420681703</c:v>
                </c:pt>
                <c:pt idx="3618">
                  <c:v>4.9804526182478899</c:v>
                </c:pt>
                <c:pt idx="3619">
                  <c:v>4.9818291944276201</c:v>
                </c:pt>
                <c:pt idx="3620">
                  <c:v>4.9832057706073503</c:v>
                </c:pt>
                <c:pt idx="3621">
                  <c:v>4.9845823467870698</c:v>
                </c:pt>
                <c:pt idx="3622">
                  <c:v>4.9859589229668</c:v>
                </c:pt>
                <c:pt idx="3623">
                  <c:v>4.9873354991465204</c:v>
                </c:pt>
                <c:pt idx="3624">
                  <c:v>4.9887120753262497</c:v>
                </c:pt>
                <c:pt idx="3625">
                  <c:v>4.9900886515059799</c:v>
                </c:pt>
                <c:pt idx="3626">
                  <c:v>4.9914652276857003</c:v>
                </c:pt>
                <c:pt idx="3627">
                  <c:v>4.9928418038654296</c:v>
                </c:pt>
                <c:pt idx="3628">
                  <c:v>4.9942183800451501</c:v>
                </c:pt>
                <c:pt idx="3629">
                  <c:v>4.9955949562248803</c:v>
                </c:pt>
                <c:pt idx="3630">
                  <c:v>4.9969715324045998</c:v>
                </c:pt>
                <c:pt idx="3631">
                  <c:v>4.99834810858433</c:v>
                </c:pt>
                <c:pt idx="3632">
                  <c:v>4.9997246847640602</c:v>
                </c:pt>
                <c:pt idx="3633">
                  <c:v>5.0011012609437797</c:v>
                </c:pt>
                <c:pt idx="3634">
                  <c:v>5.0024778371235099</c:v>
                </c:pt>
                <c:pt idx="3635">
                  <c:v>5.0038544133032303</c:v>
                </c:pt>
                <c:pt idx="3636">
                  <c:v>5.0052309894829596</c:v>
                </c:pt>
                <c:pt idx="3637">
                  <c:v>5.0066075656626898</c:v>
                </c:pt>
                <c:pt idx="3638">
                  <c:v>5.0079841418424103</c:v>
                </c:pt>
                <c:pt idx="3639">
                  <c:v>5.0093607180221396</c:v>
                </c:pt>
                <c:pt idx="3640">
                  <c:v>5.01073729420186</c:v>
                </c:pt>
                <c:pt idx="3641">
                  <c:v>5.0121138703815902</c:v>
                </c:pt>
                <c:pt idx="3642">
                  <c:v>5.0134904465613097</c:v>
                </c:pt>
                <c:pt idx="3643">
                  <c:v>5.0148670227410399</c:v>
                </c:pt>
                <c:pt idx="3644">
                  <c:v>5.0162435989207701</c:v>
                </c:pt>
                <c:pt idx="3645">
                  <c:v>5.0176201751004896</c:v>
                </c:pt>
                <c:pt idx="3646">
                  <c:v>5.0189967512802198</c:v>
                </c:pt>
                <c:pt idx="3647">
                  <c:v>5.0203733274599402</c:v>
                </c:pt>
                <c:pt idx="3648">
                  <c:v>5.0217499036396704</c:v>
                </c:pt>
                <c:pt idx="3649">
                  <c:v>5.02312647981939</c:v>
                </c:pt>
                <c:pt idx="3650">
                  <c:v>5.0245030559991202</c:v>
                </c:pt>
                <c:pt idx="3651">
                  <c:v>5.0258796321788504</c:v>
                </c:pt>
                <c:pt idx="3652">
                  <c:v>5.0272562083585699</c:v>
                </c:pt>
                <c:pt idx="3653">
                  <c:v>5.0286327845383001</c:v>
                </c:pt>
                <c:pt idx="3654">
                  <c:v>5.0300093607180196</c:v>
                </c:pt>
                <c:pt idx="3655">
                  <c:v>5.0313859368977498</c:v>
                </c:pt>
                <c:pt idx="3656">
                  <c:v>5.03276251307748</c:v>
                </c:pt>
                <c:pt idx="3657">
                  <c:v>5.0341390892572004</c:v>
                </c:pt>
                <c:pt idx="3658">
                  <c:v>5.0355156654369297</c:v>
                </c:pt>
                <c:pt idx="3659">
                  <c:v>5.0368922416166502</c:v>
                </c:pt>
                <c:pt idx="3660">
                  <c:v>5.0382688177963804</c:v>
                </c:pt>
                <c:pt idx="3661">
                  <c:v>5.0396453939760999</c:v>
                </c:pt>
                <c:pt idx="3662">
                  <c:v>5.0410219701558301</c:v>
                </c:pt>
                <c:pt idx="3663">
                  <c:v>5.0423985463355603</c:v>
                </c:pt>
                <c:pt idx="3664">
                  <c:v>5.0437751225152798</c:v>
                </c:pt>
                <c:pt idx="3665">
                  <c:v>5.04515169869501</c:v>
                </c:pt>
                <c:pt idx="3666">
                  <c:v>5.0465282748747304</c:v>
                </c:pt>
                <c:pt idx="3667">
                  <c:v>5.0479048510544597</c:v>
                </c:pt>
                <c:pt idx="3668">
                  <c:v>5.0492814272341802</c:v>
                </c:pt>
                <c:pt idx="3669">
                  <c:v>5.0506580034139104</c:v>
                </c:pt>
                <c:pt idx="3670">
                  <c:v>5.0520345795936397</c:v>
                </c:pt>
                <c:pt idx="3671">
                  <c:v>5.0534111557733601</c:v>
                </c:pt>
                <c:pt idx="3672">
                  <c:v>5.0547877319530903</c:v>
                </c:pt>
                <c:pt idx="3673">
                  <c:v>5.0561643081328098</c:v>
                </c:pt>
                <c:pt idx="3674">
                  <c:v>5.05754088431254</c:v>
                </c:pt>
                <c:pt idx="3675">
                  <c:v>5.0589174604922604</c:v>
                </c:pt>
                <c:pt idx="3676">
                  <c:v>5.0602940366719897</c:v>
                </c:pt>
                <c:pt idx="3677">
                  <c:v>5.0616706128517199</c:v>
                </c:pt>
                <c:pt idx="3678">
                  <c:v>5.0630471890314404</c:v>
                </c:pt>
                <c:pt idx="3679">
                  <c:v>5.0644237652111697</c:v>
                </c:pt>
                <c:pt idx="3680">
                  <c:v>5.0658003413908901</c:v>
                </c:pt>
                <c:pt idx="3681">
                  <c:v>5.0671769175706203</c:v>
                </c:pt>
                <c:pt idx="3682">
                  <c:v>5.0685534937503496</c:v>
                </c:pt>
                <c:pt idx="3683">
                  <c:v>5.06993006993007</c:v>
                </c:pt>
                <c:pt idx="3684">
                  <c:v>5.0713066461098002</c:v>
                </c:pt>
                <c:pt idx="3685">
                  <c:v>5.0726832222895197</c:v>
                </c:pt>
                <c:pt idx="3686">
                  <c:v>5.0740597984692499</c:v>
                </c:pt>
                <c:pt idx="3687">
                  <c:v>5.0754363746489704</c:v>
                </c:pt>
                <c:pt idx="3688">
                  <c:v>5.0768129508286997</c:v>
                </c:pt>
                <c:pt idx="3689">
                  <c:v>5.0781895270084298</c:v>
                </c:pt>
                <c:pt idx="3690">
                  <c:v>5.0795661031881503</c:v>
                </c:pt>
                <c:pt idx="3691">
                  <c:v>5.0809426793678796</c:v>
                </c:pt>
                <c:pt idx="3692">
                  <c:v>5.0823192555476</c:v>
                </c:pt>
                <c:pt idx="3693">
                  <c:v>5.0836958317273302</c:v>
                </c:pt>
                <c:pt idx="3694">
                  <c:v>5.0850724079070604</c:v>
                </c:pt>
                <c:pt idx="3695">
                  <c:v>5.0864489840867799</c:v>
                </c:pt>
                <c:pt idx="3696">
                  <c:v>5.0878255602665101</c:v>
                </c:pt>
                <c:pt idx="3697">
                  <c:v>5.0892021364462297</c:v>
                </c:pt>
                <c:pt idx="3698">
                  <c:v>5.0905787126259598</c:v>
                </c:pt>
                <c:pt idx="3699">
                  <c:v>5.0919552888056803</c:v>
                </c:pt>
                <c:pt idx="3700">
                  <c:v>5.0933318649854096</c:v>
                </c:pt>
                <c:pt idx="3701">
                  <c:v>5.0947084411651398</c:v>
                </c:pt>
                <c:pt idx="3702">
                  <c:v>5.0960850173448602</c:v>
                </c:pt>
                <c:pt idx="3703">
                  <c:v>5.0974615935245904</c:v>
                </c:pt>
                <c:pt idx="3704">
                  <c:v>5.0988381697043099</c:v>
                </c:pt>
                <c:pt idx="3705">
                  <c:v>5.1002147458840401</c:v>
                </c:pt>
                <c:pt idx="3706">
                  <c:v>5.1015913220637596</c:v>
                </c:pt>
                <c:pt idx="3707">
                  <c:v>5.1029678982434898</c:v>
                </c:pt>
                <c:pt idx="3708">
                  <c:v>5.10434447442322</c:v>
                </c:pt>
                <c:pt idx="3709">
                  <c:v>5.1057210506029396</c:v>
                </c:pt>
                <c:pt idx="3710">
                  <c:v>5.1070976267826698</c:v>
                </c:pt>
                <c:pt idx="3711">
                  <c:v>5.1084742029623902</c:v>
                </c:pt>
                <c:pt idx="3712">
                  <c:v>5.1098507791421204</c:v>
                </c:pt>
                <c:pt idx="3713">
                  <c:v>5.1112273553218399</c:v>
                </c:pt>
                <c:pt idx="3714">
                  <c:v>5.1126039315015701</c:v>
                </c:pt>
                <c:pt idx="3715">
                  <c:v>5.1139805076813003</c:v>
                </c:pt>
                <c:pt idx="3716">
                  <c:v>5.1153570838610198</c:v>
                </c:pt>
                <c:pt idx="3717">
                  <c:v>5.11673366004075</c:v>
                </c:pt>
                <c:pt idx="3718">
                  <c:v>5.1181102362204696</c:v>
                </c:pt>
                <c:pt idx="3719">
                  <c:v>5.1194868124001998</c:v>
                </c:pt>
                <c:pt idx="3720">
                  <c:v>5.12086338857993</c:v>
                </c:pt>
                <c:pt idx="3721">
                  <c:v>5.1222399647596504</c:v>
                </c:pt>
                <c:pt idx="3722">
                  <c:v>5.1236165409393797</c:v>
                </c:pt>
                <c:pt idx="3723">
                  <c:v>5.1249931171191001</c:v>
                </c:pt>
                <c:pt idx="3724">
                  <c:v>5.1263696932988303</c:v>
                </c:pt>
                <c:pt idx="3725">
                  <c:v>5.1277462694785498</c:v>
                </c:pt>
                <c:pt idx="3726">
                  <c:v>5.12912284565828</c:v>
                </c:pt>
                <c:pt idx="3727">
                  <c:v>5.1304994218380102</c:v>
                </c:pt>
                <c:pt idx="3728">
                  <c:v>5.1318759980177298</c:v>
                </c:pt>
                <c:pt idx="3729">
                  <c:v>5.1332525741974599</c:v>
                </c:pt>
                <c:pt idx="3730">
                  <c:v>5.1346291503771804</c:v>
                </c:pt>
                <c:pt idx="3731">
                  <c:v>5.1360057265569097</c:v>
                </c:pt>
                <c:pt idx="3732">
                  <c:v>5.1373823027366301</c:v>
                </c:pt>
                <c:pt idx="3733">
                  <c:v>5.1387588789163603</c:v>
                </c:pt>
                <c:pt idx="3734">
                  <c:v>5.1401354550960896</c:v>
                </c:pt>
                <c:pt idx="3735">
                  <c:v>5.14151203127581</c:v>
                </c:pt>
                <c:pt idx="3736">
                  <c:v>5.1428886074555402</c:v>
                </c:pt>
                <c:pt idx="3737">
                  <c:v>5.1442651836352598</c:v>
                </c:pt>
                <c:pt idx="3738">
                  <c:v>5.1456417598149899</c:v>
                </c:pt>
                <c:pt idx="3739">
                  <c:v>5.1470183359947201</c:v>
                </c:pt>
                <c:pt idx="3740">
                  <c:v>5.1483949121744397</c:v>
                </c:pt>
                <c:pt idx="3741">
                  <c:v>5.1497714883541699</c:v>
                </c:pt>
                <c:pt idx="3742">
                  <c:v>5.1511480645338903</c:v>
                </c:pt>
                <c:pt idx="3743">
                  <c:v>5.1525246407136196</c:v>
                </c:pt>
                <c:pt idx="3744">
                  <c:v>5.15390121689334</c:v>
                </c:pt>
                <c:pt idx="3745">
                  <c:v>5.1552777930730702</c:v>
                </c:pt>
                <c:pt idx="3746">
                  <c:v>5.1566543692528004</c:v>
                </c:pt>
                <c:pt idx="3747">
                  <c:v>5.1580309454325199</c:v>
                </c:pt>
                <c:pt idx="3748">
                  <c:v>5.1594075216122501</c:v>
                </c:pt>
                <c:pt idx="3749">
                  <c:v>5.1607840977919697</c:v>
                </c:pt>
                <c:pt idx="3750">
                  <c:v>5.1621606739716999</c:v>
                </c:pt>
                <c:pt idx="3751">
                  <c:v>5.1635372501514301</c:v>
                </c:pt>
                <c:pt idx="3752">
                  <c:v>5.1649138263311496</c:v>
                </c:pt>
                <c:pt idx="3753">
                  <c:v>5.1662904025108798</c:v>
                </c:pt>
                <c:pt idx="3754">
                  <c:v>5.1676669786906002</c:v>
                </c:pt>
                <c:pt idx="3755">
                  <c:v>5.1690435548703304</c:v>
                </c:pt>
                <c:pt idx="3756">
                  <c:v>5.1704201310500499</c:v>
                </c:pt>
                <c:pt idx="3757">
                  <c:v>5.1717967072297801</c:v>
                </c:pt>
                <c:pt idx="3758">
                  <c:v>5.1731732834095103</c:v>
                </c:pt>
                <c:pt idx="3759">
                  <c:v>5.1745498595892299</c:v>
                </c:pt>
                <c:pt idx="3760">
                  <c:v>5.1759264357689601</c:v>
                </c:pt>
                <c:pt idx="3761">
                  <c:v>5.1773030119486796</c:v>
                </c:pt>
                <c:pt idx="3762">
                  <c:v>5.1786795881284098</c:v>
                </c:pt>
                <c:pt idx="3763">
                  <c:v>5.1800561643081302</c:v>
                </c:pt>
                <c:pt idx="3764">
                  <c:v>5.1814327404878604</c:v>
                </c:pt>
                <c:pt idx="3765">
                  <c:v>5.1828093166675897</c:v>
                </c:pt>
                <c:pt idx="3766">
                  <c:v>5.1841858928473101</c:v>
                </c:pt>
                <c:pt idx="3767">
                  <c:v>5.1855624690270403</c:v>
                </c:pt>
                <c:pt idx="3768">
                  <c:v>5.1869390452067599</c:v>
                </c:pt>
                <c:pt idx="3769">
                  <c:v>5.1883156213864901</c:v>
                </c:pt>
                <c:pt idx="3770">
                  <c:v>5.1896921975662096</c:v>
                </c:pt>
                <c:pt idx="3771">
                  <c:v>5.1910687737459398</c:v>
                </c:pt>
                <c:pt idx="3772">
                  <c:v>5.19244534992567</c:v>
                </c:pt>
                <c:pt idx="3773">
                  <c:v>5.1938219261053904</c:v>
                </c:pt>
                <c:pt idx="3774">
                  <c:v>5.1951985022851197</c:v>
                </c:pt>
                <c:pt idx="3775">
                  <c:v>5.1965750784648401</c:v>
                </c:pt>
                <c:pt idx="3776">
                  <c:v>5.1979516546445703</c:v>
                </c:pt>
                <c:pt idx="3777">
                  <c:v>5.1993282308242996</c:v>
                </c:pt>
                <c:pt idx="3778">
                  <c:v>5.20070480700402</c:v>
                </c:pt>
                <c:pt idx="3779">
                  <c:v>5.2020813831837502</c:v>
                </c:pt>
                <c:pt idx="3780">
                  <c:v>5.2034579593634698</c:v>
                </c:pt>
                <c:pt idx="3781">
                  <c:v>5.2048345355432</c:v>
                </c:pt>
                <c:pt idx="3782">
                  <c:v>5.2062111117229204</c:v>
                </c:pt>
                <c:pt idx="3783">
                  <c:v>5.2075876879026497</c:v>
                </c:pt>
                <c:pt idx="3784">
                  <c:v>5.2089642640823799</c:v>
                </c:pt>
                <c:pt idx="3785">
                  <c:v>5.2103408402621003</c:v>
                </c:pt>
                <c:pt idx="3786">
                  <c:v>5.2117174164418296</c:v>
                </c:pt>
                <c:pt idx="3787">
                  <c:v>5.21309399262155</c:v>
                </c:pt>
                <c:pt idx="3788">
                  <c:v>5.2144705688012802</c:v>
                </c:pt>
                <c:pt idx="3789">
                  <c:v>5.2158471449809998</c:v>
                </c:pt>
                <c:pt idx="3790">
                  <c:v>5.21722372116073</c:v>
                </c:pt>
                <c:pt idx="3791">
                  <c:v>5.2186002973404602</c:v>
                </c:pt>
                <c:pt idx="3792">
                  <c:v>5.2199768735201797</c:v>
                </c:pt>
                <c:pt idx="3793">
                  <c:v>5.2213534496999099</c:v>
                </c:pt>
                <c:pt idx="3794">
                  <c:v>5.2227300258796303</c:v>
                </c:pt>
                <c:pt idx="3795">
                  <c:v>5.2241066020593596</c:v>
                </c:pt>
                <c:pt idx="3796">
                  <c:v>5.22548317823908</c:v>
                </c:pt>
                <c:pt idx="3797">
                  <c:v>5.2268597544188102</c:v>
                </c:pt>
                <c:pt idx="3798">
                  <c:v>5.2282363305985404</c:v>
                </c:pt>
                <c:pt idx="3799">
                  <c:v>5.22961290677826</c:v>
                </c:pt>
                <c:pt idx="3800">
                  <c:v>5.2309894829579902</c:v>
                </c:pt>
                <c:pt idx="3801">
                  <c:v>5.2323660591377097</c:v>
                </c:pt>
                <c:pt idx="3802">
                  <c:v>5.2337426353174399</c:v>
                </c:pt>
                <c:pt idx="3803">
                  <c:v>5.2351192114971701</c:v>
                </c:pt>
                <c:pt idx="3804">
                  <c:v>5.2364957876768896</c:v>
                </c:pt>
                <c:pt idx="3805">
                  <c:v>5.2378723638566198</c:v>
                </c:pt>
                <c:pt idx="3806">
                  <c:v>5.2392489400363402</c:v>
                </c:pt>
                <c:pt idx="3807">
                  <c:v>5.2406255162160704</c:v>
                </c:pt>
                <c:pt idx="3808">
                  <c:v>5.24200209239579</c:v>
                </c:pt>
                <c:pt idx="3809">
                  <c:v>5.2433786685755202</c:v>
                </c:pt>
                <c:pt idx="3810">
                  <c:v>5.2447552447552503</c:v>
                </c:pt>
                <c:pt idx="3811">
                  <c:v>5.2461318209349699</c:v>
                </c:pt>
                <c:pt idx="3812">
                  <c:v>5.2475083971147001</c:v>
                </c:pt>
                <c:pt idx="3813">
                  <c:v>5.2488849732944196</c:v>
                </c:pt>
                <c:pt idx="3814">
                  <c:v>5.2502615494741498</c:v>
                </c:pt>
                <c:pt idx="3815">
                  <c:v>5.25163812565388</c:v>
                </c:pt>
                <c:pt idx="3816">
                  <c:v>5.2530147018336004</c:v>
                </c:pt>
                <c:pt idx="3817">
                  <c:v>5.2543912780133297</c:v>
                </c:pt>
                <c:pt idx="3818">
                  <c:v>5.2557678541930501</c:v>
                </c:pt>
                <c:pt idx="3819">
                  <c:v>5.2571444303727803</c:v>
                </c:pt>
                <c:pt idx="3820">
                  <c:v>5.2585210065524999</c:v>
                </c:pt>
                <c:pt idx="3821">
                  <c:v>5.2598975827322301</c:v>
                </c:pt>
                <c:pt idx="3822">
                  <c:v>5.2612741589119603</c:v>
                </c:pt>
                <c:pt idx="3823">
                  <c:v>5.2626507350916798</c:v>
                </c:pt>
                <c:pt idx="3824">
                  <c:v>5.26402731127141</c:v>
                </c:pt>
                <c:pt idx="3825">
                  <c:v>5.2654038874511304</c:v>
                </c:pt>
                <c:pt idx="3826">
                  <c:v>5.2667804636308597</c:v>
                </c:pt>
                <c:pt idx="3827">
                  <c:v>5.2681570398105899</c:v>
                </c:pt>
                <c:pt idx="3828">
                  <c:v>5.2695336159903103</c:v>
                </c:pt>
                <c:pt idx="3829">
                  <c:v>5.2709101921700396</c:v>
                </c:pt>
                <c:pt idx="3830">
                  <c:v>5.2722867683497601</c:v>
                </c:pt>
                <c:pt idx="3831">
                  <c:v>5.2736633445294903</c:v>
                </c:pt>
                <c:pt idx="3832">
                  <c:v>5.2750399207092098</c:v>
                </c:pt>
                <c:pt idx="3833">
                  <c:v>5.27641649688894</c:v>
                </c:pt>
                <c:pt idx="3834">
                  <c:v>5.2777930730686702</c:v>
                </c:pt>
                <c:pt idx="3835">
                  <c:v>5.2791696492483897</c:v>
                </c:pt>
                <c:pt idx="3836">
                  <c:v>5.2805462254281199</c:v>
                </c:pt>
                <c:pt idx="3837">
                  <c:v>5.2819228016078403</c:v>
                </c:pt>
                <c:pt idx="3838">
                  <c:v>5.2832993777875696</c:v>
                </c:pt>
                <c:pt idx="3839">
                  <c:v>5.2846759539672901</c:v>
                </c:pt>
                <c:pt idx="3840">
                  <c:v>5.2860525301470203</c:v>
                </c:pt>
                <c:pt idx="3841">
                  <c:v>5.2874291063267496</c:v>
                </c:pt>
                <c:pt idx="3842">
                  <c:v>5.28880568250647</c:v>
                </c:pt>
                <c:pt idx="3843">
                  <c:v>5.2901822586862002</c:v>
                </c:pt>
                <c:pt idx="3844">
                  <c:v>5.2915588348659197</c:v>
                </c:pt>
                <c:pt idx="3845">
                  <c:v>5.2929354110456499</c:v>
                </c:pt>
                <c:pt idx="3846">
                  <c:v>5.2943119872253703</c:v>
                </c:pt>
                <c:pt idx="3847">
                  <c:v>5.2956885634050996</c:v>
                </c:pt>
                <c:pt idx="3848">
                  <c:v>5.2970651395848298</c:v>
                </c:pt>
                <c:pt idx="3849">
                  <c:v>5.2984417157645503</c:v>
                </c:pt>
                <c:pt idx="3850">
                  <c:v>5.2998182919442796</c:v>
                </c:pt>
                <c:pt idx="3851">
                  <c:v>5.301194868124</c:v>
                </c:pt>
                <c:pt idx="3852">
                  <c:v>5.3025714443037302</c:v>
                </c:pt>
                <c:pt idx="3853">
                  <c:v>5.3039480204834497</c:v>
                </c:pt>
                <c:pt idx="3854">
                  <c:v>5.3053245966631799</c:v>
                </c:pt>
                <c:pt idx="3855">
                  <c:v>5.3067011728429101</c:v>
                </c:pt>
                <c:pt idx="3856">
                  <c:v>5.3080777490226296</c:v>
                </c:pt>
                <c:pt idx="3857">
                  <c:v>5.3094543252023598</c:v>
                </c:pt>
                <c:pt idx="3858">
                  <c:v>5.3108309013820802</c:v>
                </c:pt>
                <c:pt idx="3859">
                  <c:v>5.3122074775618104</c:v>
                </c:pt>
                <c:pt idx="3860">
                  <c:v>5.31358405374153</c:v>
                </c:pt>
                <c:pt idx="3861">
                  <c:v>5.3149606299212602</c:v>
                </c:pt>
                <c:pt idx="3862">
                  <c:v>5.3163372061009904</c:v>
                </c:pt>
                <c:pt idx="3863">
                  <c:v>5.3177137822807099</c:v>
                </c:pt>
                <c:pt idx="3864">
                  <c:v>5.3190903584604401</c:v>
                </c:pt>
                <c:pt idx="3865">
                  <c:v>5.3204669346401596</c:v>
                </c:pt>
                <c:pt idx="3866">
                  <c:v>5.3218435108198898</c:v>
                </c:pt>
                <c:pt idx="3867">
                  <c:v>5.32322008699962</c:v>
                </c:pt>
                <c:pt idx="3868">
                  <c:v>5.3245966631793404</c:v>
                </c:pt>
                <c:pt idx="3869">
                  <c:v>5.3259732393590697</c:v>
                </c:pt>
                <c:pt idx="3870">
                  <c:v>5.3273498155387902</c:v>
                </c:pt>
                <c:pt idx="3871">
                  <c:v>5.3287263917185204</c:v>
                </c:pt>
                <c:pt idx="3872">
                  <c:v>5.3301029678982399</c:v>
                </c:pt>
                <c:pt idx="3873">
                  <c:v>5.3314795440779701</c:v>
                </c:pt>
                <c:pt idx="3874">
                  <c:v>5.3328561202577003</c:v>
                </c:pt>
                <c:pt idx="3875">
                  <c:v>5.3342326964374198</c:v>
                </c:pt>
                <c:pt idx="3876">
                  <c:v>5.33560927261715</c:v>
                </c:pt>
                <c:pt idx="3877">
                  <c:v>5.3369858487968704</c:v>
                </c:pt>
                <c:pt idx="3878">
                  <c:v>5.3383624249765997</c:v>
                </c:pt>
                <c:pt idx="3879">
                  <c:v>5.3397390011563299</c:v>
                </c:pt>
                <c:pt idx="3880">
                  <c:v>5.3411155773360504</c:v>
                </c:pt>
                <c:pt idx="3881">
                  <c:v>5.3424921535157797</c:v>
                </c:pt>
                <c:pt idx="3882">
                  <c:v>5.3438687296955001</c:v>
                </c:pt>
                <c:pt idx="3883">
                  <c:v>5.3452453058752303</c:v>
                </c:pt>
                <c:pt idx="3884">
                  <c:v>5.3466218820549498</c:v>
                </c:pt>
                <c:pt idx="3885">
                  <c:v>5.34799845823468</c:v>
                </c:pt>
                <c:pt idx="3886">
                  <c:v>5.3493750344144102</c:v>
                </c:pt>
                <c:pt idx="3887">
                  <c:v>5.3507516105941297</c:v>
                </c:pt>
                <c:pt idx="3888">
                  <c:v>5.3521281867738599</c:v>
                </c:pt>
                <c:pt idx="3889">
                  <c:v>5.3535047629535804</c:v>
                </c:pt>
                <c:pt idx="3890">
                  <c:v>5.3548813391333097</c:v>
                </c:pt>
                <c:pt idx="3891">
                  <c:v>5.3562579153130301</c:v>
                </c:pt>
                <c:pt idx="3892">
                  <c:v>5.3576344914927603</c:v>
                </c:pt>
                <c:pt idx="3893">
                  <c:v>5.3590110676724896</c:v>
                </c:pt>
                <c:pt idx="3894">
                  <c:v>5.36038764385221</c:v>
                </c:pt>
                <c:pt idx="3895">
                  <c:v>5.3617642200319402</c:v>
                </c:pt>
                <c:pt idx="3896">
                  <c:v>5.3631407962116597</c:v>
                </c:pt>
                <c:pt idx="3897">
                  <c:v>5.3645173723913899</c:v>
                </c:pt>
                <c:pt idx="3898">
                  <c:v>5.3658939485711201</c:v>
                </c:pt>
                <c:pt idx="3899">
                  <c:v>5.3672705247508397</c:v>
                </c:pt>
                <c:pt idx="3900">
                  <c:v>5.3686471009305698</c:v>
                </c:pt>
                <c:pt idx="3901">
                  <c:v>5.3700236771102903</c:v>
                </c:pt>
                <c:pt idx="3902">
                  <c:v>5.3714002532900196</c:v>
                </c:pt>
                <c:pt idx="3903">
                  <c:v>5.37277682946974</c:v>
                </c:pt>
                <c:pt idx="3904">
                  <c:v>5.3741534056494702</c:v>
                </c:pt>
                <c:pt idx="3905">
                  <c:v>5.3755299818292004</c:v>
                </c:pt>
                <c:pt idx="3906">
                  <c:v>5.3769065580089199</c:v>
                </c:pt>
                <c:pt idx="3907">
                  <c:v>5.3782831341886501</c:v>
                </c:pt>
                <c:pt idx="3908">
                  <c:v>5.3796597103683697</c:v>
                </c:pt>
                <c:pt idx="3909">
                  <c:v>5.3810362865480998</c:v>
                </c:pt>
                <c:pt idx="3910">
                  <c:v>5.3824128627278203</c:v>
                </c:pt>
                <c:pt idx="3911">
                  <c:v>5.3837894389075496</c:v>
                </c:pt>
                <c:pt idx="3912">
                  <c:v>5.3851660150872798</c:v>
                </c:pt>
                <c:pt idx="3913">
                  <c:v>5.3865425912670002</c:v>
                </c:pt>
                <c:pt idx="3914">
                  <c:v>5.3879191674467304</c:v>
                </c:pt>
                <c:pt idx="3915">
                  <c:v>5.3892957436264499</c:v>
                </c:pt>
                <c:pt idx="3916">
                  <c:v>5.3906723198061801</c:v>
                </c:pt>
                <c:pt idx="3917">
                  <c:v>5.3920488959859103</c:v>
                </c:pt>
                <c:pt idx="3918">
                  <c:v>5.3934254721656298</c:v>
                </c:pt>
                <c:pt idx="3919">
                  <c:v>5.39480204834536</c:v>
                </c:pt>
                <c:pt idx="3920">
                  <c:v>5.3961786245250796</c:v>
                </c:pt>
                <c:pt idx="3921">
                  <c:v>5.3975552007048098</c:v>
                </c:pt>
                <c:pt idx="3922">
                  <c:v>5.3989317768845302</c:v>
                </c:pt>
                <c:pt idx="3923">
                  <c:v>5.4003083530642604</c:v>
                </c:pt>
                <c:pt idx="3924">
                  <c:v>5.4016849292439897</c:v>
                </c:pt>
                <c:pt idx="3925">
                  <c:v>5.4030615054237101</c:v>
                </c:pt>
                <c:pt idx="3926">
                  <c:v>5.4044380816034403</c:v>
                </c:pt>
                <c:pt idx="3927">
                  <c:v>5.4058146577831598</c:v>
                </c:pt>
                <c:pt idx="3928">
                  <c:v>5.40719123396289</c:v>
                </c:pt>
                <c:pt idx="3929">
                  <c:v>5.4085678101426096</c:v>
                </c:pt>
                <c:pt idx="3930">
                  <c:v>5.4099443863223398</c:v>
                </c:pt>
                <c:pt idx="3931">
                  <c:v>5.41132096250207</c:v>
                </c:pt>
                <c:pt idx="3932">
                  <c:v>5.4126975386817904</c:v>
                </c:pt>
                <c:pt idx="3933">
                  <c:v>5.4140741148615197</c:v>
                </c:pt>
                <c:pt idx="3934">
                  <c:v>5.4154506910412401</c:v>
                </c:pt>
                <c:pt idx="3935">
                  <c:v>5.4168272672209703</c:v>
                </c:pt>
                <c:pt idx="3936">
                  <c:v>5.4182038434006996</c:v>
                </c:pt>
                <c:pt idx="3937">
                  <c:v>5.41958041958042</c:v>
                </c:pt>
                <c:pt idx="3938">
                  <c:v>5.4209569957601502</c:v>
                </c:pt>
                <c:pt idx="3939">
                  <c:v>5.4223335719398698</c:v>
                </c:pt>
                <c:pt idx="3940">
                  <c:v>5.4237101481195999</c:v>
                </c:pt>
                <c:pt idx="3941">
                  <c:v>5.4250867242993204</c:v>
                </c:pt>
                <c:pt idx="3942">
                  <c:v>5.4264633004790497</c:v>
                </c:pt>
                <c:pt idx="3943">
                  <c:v>5.4278398766587799</c:v>
                </c:pt>
                <c:pt idx="3944">
                  <c:v>5.4292164528385003</c:v>
                </c:pt>
                <c:pt idx="3945">
                  <c:v>5.4305930290182296</c:v>
                </c:pt>
                <c:pt idx="3946">
                  <c:v>5.43196960519795</c:v>
                </c:pt>
                <c:pt idx="3947">
                  <c:v>5.4333461813776802</c:v>
                </c:pt>
                <c:pt idx="3948">
                  <c:v>5.4347227575573998</c:v>
                </c:pt>
                <c:pt idx="3949">
                  <c:v>5.4360993337371299</c:v>
                </c:pt>
                <c:pt idx="3950">
                  <c:v>5.4374759099168601</c:v>
                </c:pt>
                <c:pt idx="3951">
                  <c:v>5.4388524860965797</c:v>
                </c:pt>
                <c:pt idx="3952">
                  <c:v>5.4402290622763099</c:v>
                </c:pt>
                <c:pt idx="3953">
                  <c:v>5.4416056384560303</c:v>
                </c:pt>
                <c:pt idx="3954">
                  <c:v>5.4429822146357596</c:v>
                </c:pt>
                <c:pt idx="3955">
                  <c:v>5.44435879081548</c:v>
                </c:pt>
                <c:pt idx="3956">
                  <c:v>5.4457353669952102</c:v>
                </c:pt>
                <c:pt idx="3957">
                  <c:v>5.4471119431749404</c:v>
                </c:pt>
                <c:pt idx="3958">
                  <c:v>5.4484885193546599</c:v>
                </c:pt>
                <c:pt idx="3959">
                  <c:v>5.4498650955343901</c:v>
                </c:pt>
                <c:pt idx="3960">
                  <c:v>5.4512416717141097</c:v>
                </c:pt>
                <c:pt idx="3961">
                  <c:v>5.4526182478938399</c:v>
                </c:pt>
                <c:pt idx="3962">
                  <c:v>5.4539948240735701</c:v>
                </c:pt>
                <c:pt idx="3963">
                  <c:v>5.4553714002532896</c:v>
                </c:pt>
                <c:pt idx="3964">
                  <c:v>5.4567479764330198</c:v>
                </c:pt>
                <c:pt idx="3965">
                  <c:v>5.4581245526127402</c:v>
                </c:pt>
                <c:pt idx="3966">
                  <c:v>5.4595011287924704</c:v>
                </c:pt>
                <c:pt idx="3967">
                  <c:v>5.4608777049721899</c:v>
                </c:pt>
                <c:pt idx="3968">
                  <c:v>5.4622542811519201</c:v>
                </c:pt>
                <c:pt idx="3969">
                  <c:v>5.4636308573316503</c:v>
                </c:pt>
                <c:pt idx="3970">
                  <c:v>5.4650074335113699</c:v>
                </c:pt>
                <c:pt idx="3971">
                  <c:v>5.4663840096911001</c:v>
                </c:pt>
                <c:pt idx="3972">
                  <c:v>5.4677605858708196</c:v>
                </c:pt>
                <c:pt idx="3973">
                  <c:v>5.4691371620505498</c:v>
                </c:pt>
                <c:pt idx="3974">
                  <c:v>5.47051373823028</c:v>
                </c:pt>
                <c:pt idx="3975">
                  <c:v>5.4718903144100004</c:v>
                </c:pt>
                <c:pt idx="3976">
                  <c:v>5.4732668905897297</c:v>
                </c:pt>
                <c:pt idx="3977">
                  <c:v>5.4746434667694501</c:v>
                </c:pt>
                <c:pt idx="3978">
                  <c:v>5.4760200429491803</c:v>
                </c:pt>
                <c:pt idx="3979">
                  <c:v>5.4773966191288999</c:v>
                </c:pt>
                <c:pt idx="3980">
                  <c:v>5.4787731953086301</c:v>
                </c:pt>
                <c:pt idx="3981">
                  <c:v>5.4801497714883602</c:v>
                </c:pt>
                <c:pt idx="3982">
                  <c:v>5.4815263476680798</c:v>
                </c:pt>
                <c:pt idx="3983">
                  <c:v>5.48290292384781</c:v>
                </c:pt>
                <c:pt idx="3984">
                  <c:v>5.4842795000275304</c:v>
                </c:pt>
                <c:pt idx="3985">
                  <c:v>5.4856560762072597</c:v>
                </c:pt>
                <c:pt idx="3986">
                  <c:v>5.4870326523869801</c:v>
                </c:pt>
                <c:pt idx="3987">
                  <c:v>5.4884092285667103</c:v>
                </c:pt>
                <c:pt idx="3988">
                  <c:v>5.4897858047464396</c:v>
                </c:pt>
                <c:pt idx="3989">
                  <c:v>5.49116238092616</c:v>
                </c:pt>
                <c:pt idx="3990">
                  <c:v>5.4925389571058902</c:v>
                </c:pt>
                <c:pt idx="3991">
                  <c:v>5.4939155332856098</c:v>
                </c:pt>
                <c:pt idx="3992">
                  <c:v>5.49529210946534</c:v>
                </c:pt>
                <c:pt idx="3993">
                  <c:v>5.4966686856450702</c:v>
                </c:pt>
                <c:pt idx="3994">
                  <c:v>5.4980452618247897</c:v>
                </c:pt>
                <c:pt idx="3995">
                  <c:v>5.4994218380045199</c:v>
                </c:pt>
                <c:pt idx="3996">
                  <c:v>5.5007984141842403</c:v>
                </c:pt>
                <c:pt idx="3997">
                  <c:v>5.5021749903639696</c:v>
                </c:pt>
                <c:pt idx="3998">
                  <c:v>5.50355156654369</c:v>
                </c:pt>
                <c:pt idx="3999">
                  <c:v>5.5049281427234202</c:v>
                </c:pt>
                <c:pt idx="4000">
                  <c:v>5.5063047189031504</c:v>
                </c:pt>
                <c:pt idx="4001">
                  <c:v>5.50768129508287</c:v>
                </c:pt>
                <c:pt idx="4002">
                  <c:v>5.5090578712626002</c:v>
                </c:pt>
                <c:pt idx="4003">
                  <c:v>5.5104344474423197</c:v>
                </c:pt>
                <c:pt idx="4004">
                  <c:v>5.5118110236220499</c:v>
                </c:pt>
                <c:pt idx="4005">
                  <c:v>5.5131875998017703</c:v>
                </c:pt>
                <c:pt idx="4006">
                  <c:v>5.5145641759814996</c:v>
                </c:pt>
                <c:pt idx="4007">
                  <c:v>5.5159407521612298</c:v>
                </c:pt>
                <c:pt idx="4008">
                  <c:v>5.5173173283409502</c:v>
                </c:pt>
                <c:pt idx="4009">
                  <c:v>5.5186939045206804</c:v>
                </c:pt>
                <c:pt idx="4010">
                  <c:v>5.5200704807004</c:v>
                </c:pt>
                <c:pt idx="4011">
                  <c:v>5.5214470568801302</c:v>
                </c:pt>
                <c:pt idx="4012">
                  <c:v>5.5228236330598603</c:v>
                </c:pt>
                <c:pt idx="4013">
                  <c:v>5.5242002092395799</c:v>
                </c:pt>
                <c:pt idx="4014">
                  <c:v>5.5255767854193101</c:v>
                </c:pt>
                <c:pt idx="4015">
                  <c:v>5.5269533615990296</c:v>
                </c:pt>
                <c:pt idx="4016">
                  <c:v>5.5283299377787598</c:v>
                </c:pt>
                <c:pt idx="4017">
                  <c:v>5.5297065139584802</c:v>
                </c:pt>
                <c:pt idx="4018">
                  <c:v>5.5310830901382104</c:v>
                </c:pt>
                <c:pt idx="4019">
                  <c:v>5.5324596663179397</c:v>
                </c:pt>
                <c:pt idx="4020">
                  <c:v>5.5338362424976602</c:v>
                </c:pt>
                <c:pt idx="4021">
                  <c:v>5.5352128186773903</c:v>
                </c:pt>
                <c:pt idx="4022">
                  <c:v>5.5365893948571099</c:v>
                </c:pt>
                <c:pt idx="4023">
                  <c:v>5.5379659710368401</c:v>
                </c:pt>
                <c:pt idx="4024">
                  <c:v>5.5393425472165596</c:v>
                </c:pt>
                <c:pt idx="4025">
                  <c:v>5.5407191233962898</c:v>
                </c:pt>
                <c:pt idx="4026">
                  <c:v>5.54209569957602</c:v>
                </c:pt>
                <c:pt idx="4027">
                  <c:v>5.5434722757557404</c:v>
                </c:pt>
                <c:pt idx="4028">
                  <c:v>5.5448488519354697</c:v>
                </c:pt>
                <c:pt idx="4029">
                  <c:v>5.5462254281151901</c:v>
                </c:pt>
                <c:pt idx="4030">
                  <c:v>5.5476020042949203</c:v>
                </c:pt>
                <c:pt idx="4031">
                  <c:v>5.5489785804746399</c:v>
                </c:pt>
                <c:pt idx="4032">
                  <c:v>5.5503551566543701</c:v>
                </c:pt>
                <c:pt idx="4033">
                  <c:v>5.5517317328341003</c:v>
                </c:pt>
                <c:pt idx="4034">
                  <c:v>5.5531083090138198</c:v>
                </c:pt>
                <c:pt idx="4035">
                  <c:v>5.55448488519355</c:v>
                </c:pt>
                <c:pt idx="4036">
                  <c:v>5.5558614613732704</c:v>
                </c:pt>
                <c:pt idx="4037">
                  <c:v>5.5572380375529997</c:v>
                </c:pt>
                <c:pt idx="4038">
                  <c:v>5.5586146137327299</c:v>
                </c:pt>
                <c:pt idx="4039">
                  <c:v>5.5599911899124503</c:v>
                </c:pt>
                <c:pt idx="4040">
                  <c:v>5.5613677660921796</c:v>
                </c:pt>
                <c:pt idx="4041">
                  <c:v>5.5627443422719001</c:v>
                </c:pt>
                <c:pt idx="4042">
                  <c:v>5.5641209184516303</c:v>
                </c:pt>
                <c:pt idx="4043">
                  <c:v>5.5654974946313498</c:v>
                </c:pt>
                <c:pt idx="4044">
                  <c:v>5.56687407081108</c:v>
                </c:pt>
                <c:pt idx="4045">
                  <c:v>5.5682506469908102</c:v>
                </c:pt>
                <c:pt idx="4046">
                  <c:v>5.5696272231705297</c:v>
                </c:pt>
                <c:pt idx="4047">
                  <c:v>5.5710037993502599</c:v>
                </c:pt>
                <c:pt idx="4048">
                  <c:v>5.5723803755299803</c:v>
                </c:pt>
                <c:pt idx="4049">
                  <c:v>5.5737569517097096</c:v>
                </c:pt>
                <c:pt idx="4050">
                  <c:v>5.5751335278894301</c:v>
                </c:pt>
                <c:pt idx="4051">
                  <c:v>5.5765101040691603</c:v>
                </c:pt>
                <c:pt idx="4052">
                  <c:v>5.5778866802488896</c:v>
                </c:pt>
                <c:pt idx="4053">
                  <c:v>5.57926325642861</c:v>
                </c:pt>
                <c:pt idx="4054">
                  <c:v>5.5806398326083402</c:v>
                </c:pt>
                <c:pt idx="4055">
                  <c:v>5.5820164087880597</c:v>
                </c:pt>
                <c:pt idx="4056">
                  <c:v>5.5833929849677899</c:v>
                </c:pt>
                <c:pt idx="4057">
                  <c:v>5.5847695611475201</c:v>
                </c:pt>
                <c:pt idx="4058">
                  <c:v>5.5861461373272396</c:v>
                </c:pt>
                <c:pt idx="4059">
                  <c:v>5.5875227135069698</c:v>
                </c:pt>
                <c:pt idx="4060">
                  <c:v>5.5888992896866903</c:v>
                </c:pt>
                <c:pt idx="4061">
                  <c:v>5.5902758658664196</c:v>
                </c:pt>
                <c:pt idx="4062">
                  <c:v>5.59165244204614</c:v>
                </c:pt>
                <c:pt idx="4063">
                  <c:v>5.5930290182258702</c:v>
                </c:pt>
                <c:pt idx="4064">
                  <c:v>5.5944055944056004</c:v>
                </c:pt>
                <c:pt idx="4065">
                  <c:v>5.5957821705853199</c:v>
                </c:pt>
                <c:pt idx="4066">
                  <c:v>5.5971587467650501</c:v>
                </c:pt>
                <c:pt idx="4067">
                  <c:v>5.5985353229447696</c:v>
                </c:pt>
                <c:pt idx="4068">
                  <c:v>5.5999118991244998</c:v>
                </c:pt>
                <c:pt idx="4069">
                  <c:v>5.60128847530423</c:v>
                </c:pt>
                <c:pt idx="4070">
                  <c:v>5.6026650514839504</c:v>
                </c:pt>
                <c:pt idx="4071">
                  <c:v>5.6040416276636797</c:v>
                </c:pt>
                <c:pt idx="4072">
                  <c:v>5.6054182038434002</c:v>
                </c:pt>
                <c:pt idx="4073">
                  <c:v>5.6067947800231304</c:v>
                </c:pt>
                <c:pt idx="4074">
                  <c:v>5.6081713562028499</c:v>
                </c:pt>
                <c:pt idx="4075">
                  <c:v>5.6095479323825801</c:v>
                </c:pt>
                <c:pt idx="4076">
                  <c:v>5.6109245085623103</c:v>
                </c:pt>
                <c:pt idx="4077">
                  <c:v>5.6123010847420298</c:v>
                </c:pt>
                <c:pt idx="4078">
                  <c:v>5.61367766092176</c:v>
                </c:pt>
                <c:pt idx="4079">
                  <c:v>5.6150542371014804</c:v>
                </c:pt>
                <c:pt idx="4080">
                  <c:v>5.6164308132812097</c:v>
                </c:pt>
                <c:pt idx="4081">
                  <c:v>5.6178073894609302</c:v>
                </c:pt>
                <c:pt idx="4082">
                  <c:v>5.6191839656406604</c:v>
                </c:pt>
                <c:pt idx="4083">
                  <c:v>5.6205605418203897</c:v>
                </c:pt>
                <c:pt idx="4084">
                  <c:v>5.6219371180001101</c:v>
                </c:pt>
                <c:pt idx="4085">
                  <c:v>5.6233136941798403</c:v>
                </c:pt>
                <c:pt idx="4086">
                  <c:v>5.6246902703595598</c:v>
                </c:pt>
                <c:pt idx="4087">
                  <c:v>5.62606684653929</c:v>
                </c:pt>
                <c:pt idx="4088">
                  <c:v>5.6274434227190104</c:v>
                </c:pt>
                <c:pt idx="4089">
                  <c:v>5.6288199988987397</c:v>
                </c:pt>
                <c:pt idx="4090">
                  <c:v>5.6301965750784699</c:v>
                </c:pt>
                <c:pt idx="4091">
                  <c:v>5.6315731512581904</c:v>
                </c:pt>
                <c:pt idx="4092">
                  <c:v>5.6329497274379197</c:v>
                </c:pt>
                <c:pt idx="4093">
                  <c:v>5.6343263036176401</c:v>
                </c:pt>
                <c:pt idx="4094">
                  <c:v>5.6357028797973703</c:v>
                </c:pt>
                <c:pt idx="4095">
                  <c:v>5.6370794559770898</c:v>
                </c:pt>
                <c:pt idx="4096">
                  <c:v>5.63845603215682</c:v>
                </c:pt>
                <c:pt idx="4097">
                  <c:v>5.6398326083365502</c:v>
                </c:pt>
                <c:pt idx="4098">
                  <c:v>5.6412091845162697</c:v>
                </c:pt>
                <c:pt idx="4099">
                  <c:v>5.6425857606959999</c:v>
                </c:pt>
                <c:pt idx="4100">
                  <c:v>5.6439623368757204</c:v>
                </c:pt>
                <c:pt idx="4101">
                  <c:v>5.6453389130554497</c:v>
                </c:pt>
                <c:pt idx="4102">
                  <c:v>5.6467154892351799</c:v>
                </c:pt>
                <c:pt idx="4103">
                  <c:v>5.6480920654149003</c:v>
                </c:pt>
                <c:pt idx="4104">
                  <c:v>5.6494686415946296</c:v>
                </c:pt>
                <c:pt idx="4105">
                  <c:v>5.65084521777435</c:v>
                </c:pt>
                <c:pt idx="4106">
                  <c:v>5.6522217939540802</c:v>
                </c:pt>
                <c:pt idx="4107">
                  <c:v>5.6535983701337997</c:v>
                </c:pt>
                <c:pt idx="4108">
                  <c:v>5.6549749463135299</c:v>
                </c:pt>
                <c:pt idx="4109">
                  <c:v>5.6563515224932601</c:v>
                </c:pt>
                <c:pt idx="4110">
                  <c:v>5.6577280986729797</c:v>
                </c:pt>
                <c:pt idx="4111">
                  <c:v>5.6591046748527098</c:v>
                </c:pt>
                <c:pt idx="4112">
                  <c:v>5.6604812510324303</c:v>
                </c:pt>
                <c:pt idx="4113">
                  <c:v>5.6618578272121596</c:v>
                </c:pt>
                <c:pt idx="4114">
                  <c:v>5.66323440339188</c:v>
                </c:pt>
                <c:pt idx="4115">
                  <c:v>5.6646109795716102</c:v>
                </c:pt>
                <c:pt idx="4116">
                  <c:v>5.6659875557513404</c:v>
                </c:pt>
                <c:pt idx="4117">
                  <c:v>5.6673641319310599</c:v>
                </c:pt>
                <c:pt idx="4118">
                  <c:v>5.6687407081107901</c:v>
                </c:pt>
                <c:pt idx="4119">
                  <c:v>5.6701172842905097</c:v>
                </c:pt>
                <c:pt idx="4120">
                  <c:v>5.6714938604702398</c:v>
                </c:pt>
                <c:pt idx="4121">
                  <c:v>5.67287043664997</c:v>
                </c:pt>
                <c:pt idx="4122">
                  <c:v>5.6742470128296896</c:v>
                </c:pt>
                <c:pt idx="4123">
                  <c:v>5.6756235890094198</c:v>
                </c:pt>
                <c:pt idx="4124">
                  <c:v>5.6770001651891402</c:v>
                </c:pt>
                <c:pt idx="4125">
                  <c:v>5.6783767413688704</c:v>
                </c:pt>
                <c:pt idx="4126">
                  <c:v>5.6797533175485899</c:v>
                </c:pt>
                <c:pt idx="4127">
                  <c:v>5.6811298937283201</c:v>
                </c:pt>
                <c:pt idx="4128">
                  <c:v>5.6825064699080503</c:v>
                </c:pt>
                <c:pt idx="4129">
                  <c:v>5.6838830460877698</c:v>
                </c:pt>
                <c:pt idx="4130">
                  <c:v>5.6852596222675</c:v>
                </c:pt>
                <c:pt idx="4131">
                  <c:v>5.6866361984472196</c:v>
                </c:pt>
                <c:pt idx="4132">
                  <c:v>5.6880127746269498</c:v>
                </c:pt>
                <c:pt idx="4133">
                  <c:v>5.68938935080668</c:v>
                </c:pt>
                <c:pt idx="4134">
                  <c:v>5.6907659269864004</c:v>
                </c:pt>
                <c:pt idx="4135">
                  <c:v>5.6921425031661297</c:v>
                </c:pt>
                <c:pt idx="4136">
                  <c:v>5.6935190793458501</c:v>
                </c:pt>
                <c:pt idx="4137">
                  <c:v>5.6948956555255803</c:v>
                </c:pt>
                <c:pt idx="4138">
                  <c:v>5.6962722317052998</c:v>
                </c:pt>
                <c:pt idx="4139">
                  <c:v>5.69764880788503</c:v>
                </c:pt>
                <c:pt idx="4140">
                  <c:v>5.6990253840647602</c:v>
                </c:pt>
                <c:pt idx="4141">
                  <c:v>5.7004019602444798</c:v>
                </c:pt>
                <c:pt idx="4142">
                  <c:v>5.70177853642421</c:v>
                </c:pt>
                <c:pt idx="4143">
                  <c:v>5.7031551126039304</c:v>
                </c:pt>
                <c:pt idx="4144">
                  <c:v>5.7045316887836597</c:v>
                </c:pt>
                <c:pt idx="4145">
                  <c:v>5.7059082649633801</c:v>
                </c:pt>
                <c:pt idx="4146">
                  <c:v>5.7072848411431103</c:v>
                </c:pt>
                <c:pt idx="4147">
                  <c:v>5.7086614173228396</c:v>
                </c:pt>
                <c:pt idx="4148">
                  <c:v>5.71003799350256</c:v>
                </c:pt>
                <c:pt idx="4149">
                  <c:v>5.7114145696822902</c:v>
                </c:pt>
                <c:pt idx="4150">
                  <c:v>5.7127911458620098</c:v>
                </c:pt>
                <c:pt idx="4151">
                  <c:v>5.7141677220417399</c:v>
                </c:pt>
                <c:pt idx="4152">
                  <c:v>5.7155442982214701</c:v>
                </c:pt>
                <c:pt idx="4153">
                  <c:v>5.7169208744011897</c:v>
                </c:pt>
                <c:pt idx="4154">
                  <c:v>5.7182974505809199</c:v>
                </c:pt>
                <c:pt idx="4155">
                  <c:v>5.7196740267606403</c:v>
                </c:pt>
                <c:pt idx="4156">
                  <c:v>5.7210506029403696</c:v>
                </c:pt>
                <c:pt idx="4157">
                  <c:v>5.72242717912009</c:v>
                </c:pt>
                <c:pt idx="4158">
                  <c:v>5.7238037552998202</c:v>
                </c:pt>
                <c:pt idx="4159">
                  <c:v>5.7251803314795504</c:v>
                </c:pt>
                <c:pt idx="4160">
                  <c:v>5.7265569076592699</c:v>
                </c:pt>
                <c:pt idx="4161">
                  <c:v>5.7279334838390001</c:v>
                </c:pt>
                <c:pt idx="4162">
                  <c:v>5.7293100600187197</c:v>
                </c:pt>
                <c:pt idx="4163">
                  <c:v>5.7306866361984499</c:v>
                </c:pt>
                <c:pt idx="4164">
                  <c:v>5.7320632123781703</c:v>
                </c:pt>
                <c:pt idx="4165">
                  <c:v>5.7334397885578996</c:v>
                </c:pt>
                <c:pt idx="4166">
                  <c:v>5.7348163647376298</c:v>
                </c:pt>
                <c:pt idx="4167">
                  <c:v>5.7361929409173502</c:v>
                </c:pt>
                <c:pt idx="4168">
                  <c:v>5.7375695170970804</c:v>
                </c:pt>
                <c:pt idx="4169">
                  <c:v>5.7389460932767999</c:v>
                </c:pt>
                <c:pt idx="4170">
                  <c:v>5.7403226694565301</c:v>
                </c:pt>
                <c:pt idx="4171">
                  <c:v>5.7416992456362497</c:v>
                </c:pt>
                <c:pt idx="4172">
                  <c:v>5.7430758218159799</c:v>
                </c:pt>
                <c:pt idx="4173">
                  <c:v>5.7444523979957101</c:v>
                </c:pt>
                <c:pt idx="4174">
                  <c:v>5.7458289741754296</c:v>
                </c:pt>
                <c:pt idx="4175">
                  <c:v>5.7472055503551598</c:v>
                </c:pt>
                <c:pt idx="4176">
                  <c:v>5.7485821265348802</c:v>
                </c:pt>
                <c:pt idx="4177">
                  <c:v>5.7499587027146104</c:v>
                </c:pt>
                <c:pt idx="4178">
                  <c:v>5.7513352788943397</c:v>
                </c:pt>
                <c:pt idx="4179">
                  <c:v>5.7527118550740601</c:v>
                </c:pt>
                <c:pt idx="4180">
                  <c:v>5.7540884312537903</c:v>
                </c:pt>
                <c:pt idx="4181">
                  <c:v>5.7554650074335099</c:v>
                </c:pt>
                <c:pt idx="4182">
                  <c:v>5.7568415836132401</c:v>
                </c:pt>
                <c:pt idx="4183">
                  <c:v>5.7582181597929596</c:v>
                </c:pt>
                <c:pt idx="4184">
                  <c:v>5.7595947359726898</c:v>
                </c:pt>
                <c:pt idx="4185">
                  <c:v>5.76097131215242</c:v>
                </c:pt>
                <c:pt idx="4186">
                  <c:v>5.7623478883321404</c:v>
                </c:pt>
                <c:pt idx="4187">
                  <c:v>5.7637244645118697</c:v>
                </c:pt>
                <c:pt idx="4188">
                  <c:v>5.7651010406915901</c:v>
                </c:pt>
                <c:pt idx="4189">
                  <c:v>5.7664776168713203</c:v>
                </c:pt>
                <c:pt idx="4190">
                  <c:v>5.7678541930510399</c:v>
                </c:pt>
                <c:pt idx="4191">
                  <c:v>5.7692307692307701</c:v>
                </c:pt>
                <c:pt idx="4192">
                  <c:v>5.7706073454105002</c:v>
                </c:pt>
                <c:pt idx="4193">
                  <c:v>5.7719839215902198</c:v>
                </c:pt>
                <c:pt idx="4194">
                  <c:v>5.77336049776995</c:v>
                </c:pt>
                <c:pt idx="4195">
                  <c:v>5.7747370739496704</c:v>
                </c:pt>
                <c:pt idx="4196">
                  <c:v>5.7761136501293997</c:v>
                </c:pt>
                <c:pt idx="4197">
                  <c:v>5.7774902263091299</c:v>
                </c:pt>
                <c:pt idx="4198">
                  <c:v>5.7788668024888503</c:v>
                </c:pt>
                <c:pt idx="4199">
                  <c:v>5.7802433786685796</c:v>
                </c:pt>
                <c:pt idx="4200">
                  <c:v>5.7816199548483</c:v>
                </c:pt>
                <c:pt idx="4201">
                  <c:v>5.7829965310280302</c:v>
                </c:pt>
                <c:pt idx="4202">
                  <c:v>5.7843731072077498</c:v>
                </c:pt>
                <c:pt idx="4203">
                  <c:v>5.78574968338748</c:v>
                </c:pt>
                <c:pt idx="4204">
                  <c:v>5.7871262595672102</c:v>
                </c:pt>
                <c:pt idx="4205">
                  <c:v>5.7885028357469297</c:v>
                </c:pt>
                <c:pt idx="4206">
                  <c:v>5.7898794119266599</c:v>
                </c:pt>
                <c:pt idx="4207">
                  <c:v>5.7912559881063803</c:v>
                </c:pt>
                <c:pt idx="4208">
                  <c:v>5.7926325642861096</c:v>
                </c:pt>
                <c:pt idx="4209">
                  <c:v>5.79400914046583</c:v>
                </c:pt>
                <c:pt idx="4210">
                  <c:v>5.7953857166455602</c:v>
                </c:pt>
                <c:pt idx="4211">
                  <c:v>5.7967622928252904</c:v>
                </c:pt>
                <c:pt idx="4212">
                  <c:v>5.79813886900501</c:v>
                </c:pt>
                <c:pt idx="4213">
                  <c:v>5.7995154451847402</c:v>
                </c:pt>
                <c:pt idx="4214">
                  <c:v>5.8008920213644597</c:v>
                </c:pt>
                <c:pt idx="4215">
                  <c:v>5.8022685975441899</c:v>
                </c:pt>
                <c:pt idx="4216">
                  <c:v>5.8036451737239201</c:v>
                </c:pt>
                <c:pt idx="4217">
                  <c:v>5.8050217499036396</c:v>
                </c:pt>
                <c:pt idx="4218">
                  <c:v>5.8063983260833698</c:v>
                </c:pt>
                <c:pt idx="4219">
                  <c:v>5.8077749022630902</c:v>
                </c:pt>
                <c:pt idx="4220">
                  <c:v>5.8091514784428204</c:v>
                </c:pt>
                <c:pt idx="4221">
                  <c:v>5.81052805462254</c:v>
                </c:pt>
                <c:pt idx="4222">
                  <c:v>5.8119046308022702</c:v>
                </c:pt>
                <c:pt idx="4223">
                  <c:v>5.8132812069820003</c:v>
                </c:pt>
                <c:pt idx="4224">
                  <c:v>5.8146577831617199</c:v>
                </c:pt>
                <c:pt idx="4225">
                  <c:v>5.8160343593414501</c:v>
                </c:pt>
                <c:pt idx="4226">
                  <c:v>5.8174109355211696</c:v>
                </c:pt>
                <c:pt idx="4227">
                  <c:v>5.8187875117008998</c:v>
                </c:pt>
                <c:pt idx="4228">
                  <c:v>5.8201640878806202</c:v>
                </c:pt>
                <c:pt idx="4229">
                  <c:v>5.8215406640603504</c:v>
                </c:pt>
                <c:pt idx="4230">
                  <c:v>5.8229172402400797</c:v>
                </c:pt>
                <c:pt idx="4231">
                  <c:v>5.8242938164198002</c:v>
                </c:pt>
                <c:pt idx="4232">
                  <c:v>5.8256703925995303</c:v>
                </c:pt>
                <c:pt idx="4233">
                  <c:v>5.8270469687792499</c:v>
                </c:pt>
                <c:pt idx="4234">
                  <c:v>5.8284235449589801</c:v>
                </c:pt>
                <c:pt idx="4235">
                  <c:v>5.8298001211387103</c:v>
                </c:pt>
                <c:pt idx="4236">
                  <c:v>5.8311766973184298</c:v>
                </c:pt>
                <c:pt idx="4237">
                  <c:v>5.83255327349816</c:v>
                </c:pt>
                <c:pt idx="4238">
                  <c:v>5.8339298496778804</c:v>
                </c:pt>
                <c:pt idx="4239">
                  <c:v>5.8353064258576097</c:v>
                </c:pt>
                <c:pt idx="4240">
                  <c:v>5.8366830020373301</c:v>
                </c:pt>
                <c:pt idx="4241">
                  <c:v>5.8380595782170603</c:v>
                </c:pt>
                <c:pt idx="4242">
                  <c:v>5.8394361543967896</c:v>
                </c:pt>
                <c:pt idx="4243">
                  <c:v>5.8408127305765101</c:v>
                </c:pt>
                <c:pt idx="4244">
                  <c:v>5.8421893067562403</c:v>
                </c:pt>
                <c:pt idx="4245">
                  <c:v>5.8435658829359598</c:v>
                </c:pt>
                <c:pt idx="4246">
                  <c:v>5.84494245911569</c:v>
                </c:pt>
                <c:pt idx="4247">
                  <c:v>5.8463190352954202</c:v>
                </c:pt>
                <c:pt idx="4248">
                  <c:v>5.8476956114751397</c:v>
                </c:pt>
                <c:pt idx="4249">
                  <c:v>5.8490721876548699</c:v>
                </c:pt>
                <c:pt idx="4250">
                  <c:v>5.8504487638345903</c:v>
                </c:pt>
                <c:pt idx="4251">
                  <c:v>5.8518253400143196</c:v>
                </c:pt>
                <c:pt idx="4252">
                  <c:v>5.8532019161940401</c:v>
                </c:pt>
                <c:pt idx="4253">
                  <c:v>5.8545784923737703</c:v>
                </c:pt>
                <c:pt idx="4254">
                  <c:v>5.8559550685534996</c:v>
                </c:pt>
                <c:pt idx="4255">
                  <c:v>5.85733164473322</c:v>
                </c:pt>
                <c:pt idx="4256">
                  <c:v>5.8587082209129502</c:v>
                </c:pt>
                <c:pt idx="4257">
                  <c:v>5.8600847970926697</c:v>
                </c:pt>
                <c:pt idx="4258">
                  <c:v>5.8614613732723999</c:v>
                </c:pt>
                <c:pt idx="4259">
                  <c:v>5.8628379494521203</c:v>
                </c:pt>
                <c:pt idx="4260">
                  <c:v>5.8642145256318496</c:v>
                </c:pt>
                <c:pt idx="4261">
                  <c:v>5.8655911018115798</c:v>
                </c:pt>
                <c:pt idx="4262">
                  <c:v>5.8669676779913003</c:v>
                </c:pt>
                <c:pt idx="4263">
                  <c:v>5.8683442541710296</c:v>
                </c:pt>
                <c:pt idx="4264">
                  <c:v>5.86972083035075</c:v>
                </c:pt>
                <c:pt idx="4265">
                  <c:v>5.8710974065304802</c:v>
                </c:pt>
                <c:pt idx="4266">
                  <c:v>5.8724739827101997</c:v>
                </c:pt>
                <c:pt idx="4267">
                  <c:v>5.8738505588899299</c:v>
                </c:pt>
                <c:pt idx="4268">
                  <c:v>5.8752271350696601</c:v>
                </c:pt>
                <c:pt idx="4269">
                  <c:v>5.8766037112493796</c:v>
                </c:pt>
                <c:pt idx="4270">
                  <c:v>5.8779802874291098</c:v>
                </c:pt>
                <c:pt idx="4271">
                  <c:v>5.8793568636088303</c:v>
                </c:pt>
                <c:pt idx="4272">
                  <c:v>5.8807334397885596</c:v>
                </c:pt>
                <c:pt idx="4273">
                  <c:v>5.88211001596828</c:v>
                </c:pt>
                <c:pt idx="4274">
                  <c:v>5.8834865921480102</c:v>
                </c:pt>
                <c:pt idx="4275">
                  <c:v>5.8848631683277404</c:v>
                </c:pt>
                <c:pt idx="4276">
                  <c:v>5.8862397445074599</c:v>
                </c:pt>
                <c:pt idx="4277">
                  <c:v>5.8876163206871901</c:v>
                </c:pt>
                <c:pt idx="4278">
                  <c:v>5.8889928968669096</c:v>
                </c:pt>
                <c:pt idx="4279">
                  <c:v>5.8903694730466398</c:v>
                </c:pt>
                <c:pt idx="4280">
                  <c:v>5.89174604922637</c:v>
                </c:pt>
                <c:pt idx="4281">
                  <c:v>5.8931226254060904</c:v>
                </c:pt>
                <c:pt idx="4282">
                  <c:v>5.8944992015858197</c:v>
                </c:pt>
                <c:pt idx="4283">
                  <c:v>5.8958757777655402</c:v>
                </c:pt>
                <c:pt idx="4284">
                  <c:v>5.8972523539452704</c:v>
                </c:pt>
                <c:pt idx="4285">
                  <c:v>5.8986289301249899</c:v>
                </c:pt>
                <c:pt idx="4286">
                  <c:v>5.9000055063047201</c:v>
                </c:pt>
                <c:pt idx="4287">
                  <c:v>5.9013820824844503</c:v>
                </c:pt>
                <c:pt idx="4288">
                  <c:v>5.9027586586641698</c:v>
                </c:pt>
                <c:pt idx="4289">
                  <c:v>5.9041352348439</c:v>
                </c:pt>
                <c:pt idx="4290">
                  <c:v>5.9055118110236204</c:v>
                </c:pt>
                <c:pt idx="4291">
                  <c:v>5.9068883872033497</c:v>
                </c:pt>
                <c:pt idx="4292">
                  <c:v>5.9082649633830799</c:v>
                </c:pt>
                <c:pt idx="4293">
                  <c:v>5.9096415395628004</c:v>
                </c:pt>
                <c:pt idx="4294">
                  <c:v>5.9110181157425297</c:v>
                </c:pt>
                <c:pt idx="4295">
                  <c:v>5.9123946919222501</c:v>
                </c:pt>
                <c:pt idx="4296">
                  <c:v>5.9137712681019803</c:v>
                </c:pt>
                <c:pt idx="4297">
                  <c:v>5.9151478442816998</c:v>
                </c:pt>
                <c:pt idx="4298">
                  <c:v>5.91652442046143</c:v>
                </c:pt>
                <c:pt idx="4299">
                  <c:v>5.9179009966411602</c:v>
                </c:pt>
                <c:pt idx="4300">
                  <c:v>5.9192775728208797</c:v>
                </c:pt>
                <c:pt idx="4301">
                  <c:v>5.9206541490006099</c:v>
                </c:pt>
                <c:pt idx="4302">
                  <c:v>5.9220307251803304</c:v>
                </c:pt>
                <c:pt idx="4303">
                  <c:v>5.9234073013600597</c:v>
                </c:pt>
                <c:pt idx="4304">
                  <c:v>5.9247838775397801</c:v>
                </c:pt>
                <c:pt idx="4305">
                  <c:v>5.9261604537195103</c:v>
                </c:pt>
                <c:pt idx="4306">
                  <c:v>5.9275370298992396</c:v>
                </c:pt>
                <c:pt idx="4307">
                  <c:v>5.92891360607896</c:v>
                </c:pt>
                <c:pt idx="4308">
                  <c:v>5.9302901822586902</c:v>
                </c:pt>
                <c:pt idx="4309">
                  <c:v>5.9316667584384097</c:v>
                </c:pt>
                <c:pt idx="4310">
                  <c:v>5.9330433346181399</c:v>
                </c:pt>
                <c:pt idx="4311">
                  <c:v>5.9344199107978701</c:v>
                </c:pt>
                <c:pt idx="4312">
                  <c:v>5.9357964869775897</c:v>
                </c:pt>
                <c:pt idx="4313">
                  <c:v>5.9371730631573199</c:v>
                </c:pt>
                <c:pt idx="4314">
                  <c:v>5.9385496393370403</c:v>
                </c:pt>
                <c:pt idx="4315">
                  <c:v>5.9399262155167696</c:v>
                </c:pt>
                <c:pt idx="4316">
                  <c:v>5.94130279169649</c:v>
                </c:pt>
                <c:pt idx="4317">
                  <c:v>5.9426793678762202</c:v>
                </c:pt>
                <c:pt idx="4318">
                  <c:v>5.9440559440559504</c:v>
                </c:pt>
                <c:pt idx="4319">
                  <c:v>5.9454325202356699</c:v>
                </c:pt>
                <c:pt idx="4320">
                  <c:v>5.9468090964154001</c:v>
                </c:pt>
                <c:pt idx="4321">
                  <c:v>5.9481856725951197</c:v>
                </c:pt>
                <c:pt idx="4322">
                  <c:v>5.9495622487748498</c:v>
                </c:pt>
                <c:pt idx="4323">
                  <c:v>5.9509388249545703</c:v>
                </c:pt>
                <c:pt idx="4324">
                  <c:v>5.9523154011342996</c:v>
                </c:pt>
                <c:pt idx="4325">
                  <c:v>5.9536919773140298</c:v>
                </c:pt>
                <c:pt idx="4326">
                  <c:v>5.9550685534937502</c:v>
                </c:pt>
                <c:pt idx="4327">
                  <c:v>5.9564451296734804</c:v>
                </c:pt>
                <c:pt idx="4328">
                  <c:v>5.9578217058531999</c:v>
                </c:pt>
                <c:pt idx="4329">
                  <c:v>5.9591982820329301</c:v>
                </c:pt>
                <c:pt idx="4330">
                  <c:v>5.9605748582126497</c:v>
                </c:pt>
                <c:pt idx="4331">
                  <c:v>5.9619514343923798</c:v>
                </c:pt>
                <c:pt idx="4332">
                  <c:v>5.96332801057211</c:v>
                </c:pt>
                <c:pt idx="4333">
                  <c:v>5.9647045867518296</c:v>
                </c:pt>
                <c:pt idx="4334">
                  <c:v>5.9660811629315598</c:v>
                </c:pt>
                <c:pt idx="4335">
                  <c:v>5.9674577391112802</c:v>
                </c:pt>
                <c:pt idx="4336">
                  <c:v>5.9688343152910104</c:v>
                </c:pt>
                <c:pt idx="4337">
                  <c:v>5.9702108914707397</c:v>
                </c:pt>
                <c:pt idx="4338">
                  <c:v>5.9715874676504601</c:v>
                </c:pt>
                <c:pt idx="4339">
                  <c:v>5.9729640438301903</c:v>
                </c:pt>
                <c:pt idx="4340">
                  <c:v>5.9743406200099098</c:v>
                </c:pt>
                <c:pt idx="4341">
                  <c:v>5.97571719618964</c:v>
                </c:pt>
                <c:pt idx="4342">
                  <c:v>5.9770937723693596</c:v>
                </c:pt>
                <c:pt idx="4343">
                  <c:v>5.9784703485490898</c:v>
                </c:pt>
                <c:pt idx="4344">
                  <c:v>5.97984692472882</c:v>
                </c:pt>
                <c:pt idx="4345">
                  <c:v>5.9812235009085404</c:v>
                </c:pt>
                <c:pt idx="4346">
                  <c:v>5.9826000770882697</c:v>
                </c:pt>
                <c:pt idx="4347">
                  <c:v>5.9839766532679901</c:v>
                </c:pt>
                <c:pt idx="4348">
                  <c:v>5.9853532294477203</c:v>
                </c:pt>
                <c:pt idx="4349">
                  <c:v>5.9867298056274398</c:v>
                </c:pt>
                <c:pt idx="4350">
                  <c:v>5.98810638180717</c:v>
                </c:pt>
                <c:pt idx="4351">
                  <c:v>5.9894829579869002</c:v>
                </c:pt>
                <c:pt idx="4352">
                  <c:v>5.9908595341666198</c:v>
                </c:pt>
                <c:pt idx="4353">
                  <c:v>5.99223611034635</c:v>
                </c:pt>
                <c:pt idx="4354">
                  <c:v>5.9936126865260704</c:v>
                </c:pt>
                <c:pt idx="4355">
                  <c:v>5.9949892627057997</c:v>
                </c:pt>
                <c:pt idx="4356">
                  <c:v>5.9963658388855201</c:v>
                </c:pt>
                <c:pt idx="4357">
                  <c:v>5.9977424150652503</c:v>
                </c:pt>
                <c:pt idx="4358">
                  <c:v>5.9991189912449796</c:v>
                </c:pt>
                <c:pt idx="4359">
                  <c:v>6.0004955674247</c:v>
                </c:pt>
                <c:pt idx="4360">
                  <c:v>6.0018721436044302</c:v>
                </c:pt>
                <c:pt idx="4361">
                  <c:v>6.0032487197841498</c:v>
                </c:pt>
                <c:pt idx="4362">
                  <c:v>6.0046252959638799</c:v>
                </c:pt>
                <c:pt idx="4363">
                  <c:v>6.0060018721436101</c:v>
                </c:pt>
                <c:pt idx="4364">
                  <c:v>6.0073784483233297</c:v>
                </c:pt>
                <c:pt idx="4365">
                  <c:v>6.0087550245030599</c:v>
                </c:pt>
                <c:pt idx="4366">
                  <c:v>6.0101316006827803</c:v>
                </c:pt>
                <c:pt idx="4367">
                  <c:v>6.0115081768625096</c:v>
                </c:pt>
                <c:pt idx="4368">
                  <c:v>6.01288475304223</c:v>
                </c:pt>
                <c:pt idx="4369">
                  <c:v>6.0142613292219602</c:v>
                </c:pt>
                <c:pt idx="4370">
                  <c:v>6.0156379054016904</c:v>
                </c:pt>
                <c:pt idx="4371">
                  <c:v>6.0170144815814099</c:v>
                </c:pt>
                <c:pt idx="4372">
                  <c:v>6.0183910577611401</c:v>
                </c:pt>
                <c:pt idx="4373">
                  <c:v>6.0197676339408597</c:v>
                </c:pt>
                <c:pt idx="4374">
                  <c:v>6.0211442101205899</c:v>
                </c:pt>
                <c:pt idx="4375">
                  <c:v>6.0225207863003201</c:v>
                </c:pt>
                <c:pt idx="4376">
                  <c:v>6.0238973624800396</c:v>
                </c:pt>
                <c:pt idx="4377">
                  <c:v>6.0252739386597698</c:v>
                </c:pt>
                <c:pt idx="4378">
                  <c:v>6.0266505148394902</c:v>
                </c:pt>
                <c:pt idx="4379">
                  <c:v>6.0280270910192204</c:v>
                </c:pt>
                <c:pt idx="4380">
                  <c:v>6.0294036671989399</c:v>
                </c:pt>
                <c:pt idx="4381">
                  <c:v>6.0307802433786701</c:v>
                </c:pt>
                <c:pt idx="4382">
                  <c:v>6.0321568195584003</c:v>
                </c:pt>
                <c:pt idx="4383">
                  <c:v>6.0335333957381199</c:v>
                </c:pt>
                <c:pt idx="4384">
                  <c:v>6.0349099719178501</c:v>
                </c:pt>
                <c:pt idx="4385">
                  <c:v>6.0362865480975696</c:v>
                </c:pt>
                <c:pt idx="4386">
                  <c:v>6.0376631242772998</c:v>
                </c:pt>
                <c:pt idx="4387">
                  <c:v>6.03903970045703</c:v>
                </c:pt>
                <c:pt idx="4388">
                  <c:v>6.0404162766367504</c:v>
                </c:pt>
                <c:pt idx="4389">
                  <c:v>6.0417928528164797</c:v>
                </c:pt>
                <c:pt idx="4390">
                  <c:v>6.0431694289962001</c:v>
                </c:pt>
                <c:pt idx="4391">
                  <c:v>6.0445460051759303</c:v>
                </c:pt>
                <c:pt idx="4392">
                  <c:v>6.0459225813556499</c:v>
                </c:pt>
                <c:pt idx="4393">
                  <c:v>6.0472991575353801</c:v>
                </c:pt>
                <c:pt idx="4394">
                  <c:v>6.0486757337151102</c:v>
                </c:pt>
                <c:pt idx="4395">
                  <c:v>6.0500523098948298</c:v>
                </c:pt>
                <c:pt idx="4396">
                  <c:v>6.05142888607456</c:v>
                </c:pt>
                <c:pt idx="4397">
                  <c:v>6.0528054622542804</c:v>
                </c:pt>
                <c:pt idx="4398">
                  <c:v>6.0541820384340097</c:v>
                </c:pt>
                <c:pt idx="4399">
                  <c:v>6.0555586146137301</c:v>
                </c:pt>
                <c:pt idx="4400">
                  <c:v>6.0569351907934603</c:v>
                </c:pt>
                <c:pt idx="4401">
                  <c:v>6.0583117669731896</c:v>
                </c:pt>
                <c:pt idx="4402">
                  <c:v>6.0596883431529101</c:v>
                </c:pt>
                <c:pt idx="4403">
                  <c:v>6.0610649193326402</c:v>
                </c:pt>
                <c:pt idx="4404">
                  <c:v>6.0624414955123598</c:v>
                </c:pt>
                <c:pt idx="4405">
                  <c:v>6.06381807169209</c:v>
                </c:pt>
                <c:pt idx="4406">
                  <c:v>6.0651946478718104</c:v>
                </c:pt>
                <c:pt idx="4407">
                  <c:v>6.0665712240515397</c:v>
                </c:pt>
                <c:pt idx="4408">
                  <c:v>6.0679478002312699</c:v>
                </c:pt>
                <c:pt idx="4409">
                  <c:v>6.0693243764109903</c:v>
                </c:pt>
                <c:pt idx="4410">
                  <c:v>6.0707009525907196</c:v>
                </c:pt>
                <c:pt idx="4411">
                  <c:v>6.07207752877044</c:v>
                </c:pt>
                <c:pt idx="4412">
                  <c:v>6.0734541049501702</c:v>
                </c:pt>
                <c:pt idx="4413">
                  <c:v>6.0748306811298898</c:v>
                </c:pt>
                <c:pt idx="4414">
                  <c:v>6.07620725730962</c:v>
                </c:pt>
                <c:pt idx="4415">
                  <c:v>6.0775838334893502</c:v>
                </c:pt>
                <c:pt idx="4416">
                  <c:v>6.0789604096690697</c:v>
                </c:pt>
                <c:pt idx="4417">
                  <c:v>6.0803369858487999</c:v>
                </c:pt>
                <c:pt idx="4418">
                  <c:v>6.0817135620285203</c:v>
                </c:pt>
                <c:pt idx="4419">
                  <c:v>6.0830901382082496</c:v>
                </c:pt>
                <c:pt idx="4420">
                  <c:v>6.0844667143879798</c:v>
                </c:pt>
                <c:pt idx="4421">
                  <c:v>6.0858432905677002</c:v>
                </c:pt>
                <c:pt idx="4422">
                  <c:v>6.0872198667474304</c:v>
                </c:pt>
                <c:pt idx="4423">
                  <c:v>6.08859644292715</c:v>
                </c:pt>
                <c:pt idx="4424">
                  <c:v>6.0899730191068802</c:v>
                </c:pt>
                <c:pt idx="4425">
                  <c:v>6.0913495952865997</c:v>
                </c:pt>
                <c:pt idx="4426">
                  <c:v>6.0927261714663299</c:v>
                </c:pt>
                <c:pt idx="4427">
                  <c:v>6.0941027476460601</c:v>
                </c:pt>
                <c:pt idx="4428">
                  <c:v>6.0954793238257796</c:v>
                </c:pt>
                <c:pt idx="4429">
                  <c:v>6.0968559000055098</c:v>
                </c:pt>
                <c:pt idx="4430">
                  <c:v>6.0982324761852302</c:v>
                </c:pt>
                <c:pt idx="4431">
                  <c:v>6.0996090523649604</c:v>
                </c:pt>
                <c:pt idx="4432">
                  <c:v>6.1009856285446897</c:v>
                </c:pt>
                <c:pt idx="4433">
                  <c:v>6.1023622047244102</c:v>
                </c:pt>
                <c:pt idx="4434">
                  <c:v>6.1037387809041403</c:v>
                </c:pt>
                <c:pt idx="4435">
                  <c:v>6.1051153570838599</c:v>
                </c:pt>
                <c:pt idx="4436">
                  <c:v>6.1064919332635901</c:v>
                </c:pt>
                <c:pt idx="4437">
                  <c:v>6.1078685094433096</c:v>
                </c:pt>
                <c:pt idx="4438">
                  <c:v>6.1092450856230398</c:v>
                </c:pt>
                <c:pt idx="4439">
                  <c:v>6.11062166180277</c:v>
                </c:pt>
                <c:pt idx="4440">
                  <c:v>6.1119982379824904</c:v>
                </c:pt>
                <c:pt idx="4441">
                  <c:v>6.1133748141622197</c:v>
                </c:pt>
                <c:pt idx="4442">
                  <c:v>6.1147513903419402</c:v>
                </c:pt>
                <c:pt idx="4443">
                  <c:v>6.1161279665216703</c:v>
                </c:pt>
                <c:pt idx="4444">
                  <c:v>6.1175045427013899</c:v>
                </c:pt>
                <c:pt idx="4445">
                  <c:v>6.1188811188811201</c:v>
                </c:pt>
                <c:pt idx="4446">
                  <c:v>6.1202576950608503</c:v>
                </c:pt>
                <c:pt idx="4447">
                  <c:v>6.1216342712405698</c:v>
                </c:pt>
                <c:pt idx="4448">
                  <c:v>6.1230108474203</c:v>
                </c:pt>
                <c:pt idx="4449">
                  <c:v>6.1243874236000204</c:v>
                </c:pt>
                <c:pt idx="4450">
                  <c:v>6.1257639997797497</c:v>
                </c:pt>
                <c:pt idx="4451">
                  <c:v>6.1271405759594799</c:v>
                </c:pt>
                <c:pt idx="4452">
                  <c:v>6.1285171521392003</c:v>
                </c:pt>
                <c:pt idx="4453">
                  <c:v>6.1298937283189296</c:v>
                </c:pt>
                <c:pt idx="4454">
                  <c:v>6.1312703044986501</c:v>
                </c:pt>
                <c:pt idx="4455">
                  <c:v>6.1326468806783803</c:v>
                </c:pt>
                <c:pt idx="4456">
                  <c:v>6.1340234568580998</c:v>
                </c:pt>
                <c:pt idx="4457">
                  <c:v>6.13540003303783</c:v>
                </c:pt>
                <c:pt idx="4458">
                  <c:v>6.1367766092175602</c:v>
                </c:pt>
                <c:pt idx="4459">
                  <c:v>6.1381531853972797</c:v>
                </c:pt>
                <c:pt idx="4460">
                  <c:v>6.1395297615770099</c:v>
                </c:pt>
                <c:pt idx="4461">
                  <c:v>6.1409063377567303</c:v>
                </c:pt>
                <c:pt idx="4462">
                  <c:v>6.1422829139364596</c:v>
                </c:pt>
                <c:pt idx="4463">
                  <c:v>6.1436594901161801</c:v>
                </c:pt>
                <c:pt idx="4464">
                  <c:v>6.1450360662959103</c:v>
                </c:pt>
                <c:pt idx="4465">
                  <c:v>6.1464126424756396</c:v>
                </c:pt>
                <c:pt idx="4466">
                  <c:v>6.14778921865536</c:v>
                </c:pt>
                <c:pt idx="4467">
                  <c:v>6.1491657948350902</c:v>
                </c:pt>
                <c:pt idx="4468">
                  <c:v>6.1505423710148097</c:v>
                </c:pt>
                <c:pt idx="4469">
                  <c:v>6.1519189471945399</c:v>
                </c:pt>
                <c:pt idx="4470">
                  <c:v>6.1532955233742603</c:v>
                </c:pt>
                <c:pt idx="4471">
                  <c:v>6.1546720995539896</c:v>
                </c:pt>
                <c:pt idx="4472">
                  <c:v>6.1560486757337198</c:v>
                </c:pt>
                <c:pt idx="4473">
                  <c:v>6.1574252519134403</c:v>
                </c:pt>
                <c:pt idx="4474">
                  <c:v>6.1588018280931696</c:v>
                </c:pt>
                <c:pt idx="4475">
                  <c:v>6.16017840427289</c:v>
                </c:pt>
                <c:pt idx="4476">
                  <c:v>6.1615549804526202</c:v>
                </c:pt>
                <c:pt idx="4477">
                  <c:v>6.1629315566323504</c:v>
                </c:pt>
                <c:pt idx="4478">
                  <c:v>6.1643081328120699</c:v>
                </c:pt>
                <c:pt idx="4479">
                  <c:v>6.1656847089918001</c:v>
                </c:pt>
                <c:pt idx="4480">
                  <c:v>6.1670612851715196</c:v>
                </c:pt>
                <c:pt idx="4481">
                  <c:v>6.1684378613512498</c:v>
                </c:pt>
                <c:pt idx="4482">
                  <c:v>6.16981443753098</c:v>
                </c:pt>
                <c:pt idx="4483">
                  <c:v>6.1711910137106996</c:v>
                </c:pt>
                <c:pt idx="4484">
                  <c:v>6.1725675898904298</c:v>
                </c:pt>
                <c:pt idx="4485">
                  <c:v>6.1739441660701502</c:v>
                </c:pt>
                <c:pt idx="4486">
                  <c:v>6.1753207422498804</c:v>
                </c:pt>
                <c:pt idx="4487">
                  <c:v>6.1766973184295999</c:v>
                </c:pt>
                <c:pt idx="4488">
                  <c:v>6.1780738946093301</c:v>
                </c:pt>
                <c:pt idx="4489">
                  <c:v>6.1794504707890603</c:v>
                </c:pt>
                <c:pt idx="4490">
                  <c:v>6.1808270469687798</c:v>
                </c:pt>
                <c:pt idx="4491">
                  <c:v>6.18220362314851</c:v>
                </c:pt>
                <c:pt idx="4492">
                  <c:v>6.1835801993282304</c:v>
                </c:pt>
                <c:pt idx="4493">
                  <c:v>6.1849567755079597</c:v>
                </c:pt>
                <c:pt idx="4494">
                  <c:v>6.1863333516876802</c:v>
                </c:pt>
                <c:pt idx="4495">
                  <c:v>6.1877099278674104</c:v>
                </c:pt>
                <c:pt idx="4496">
                  <c:v>6.1890865040471397</c:v>
                </c:pt>
                <c:pt idx="4497">
                  <c:v>6.1904630802268601</c:v>
                </c:pt>
                <c:pt idx="4498">
                  <c:v>6.1918396564065903</c:v>
                </c:pt>
                <c:pt idx="4499">
                  <c:v>6.1932162325863098</c:v>
                </c:pt>
                <c:pt idx="4500">
                  <c:v>6.19459280876604</c:v>
                </c:pt>
                <c:pt idx="4501">
                  <c:v>6.1959693849457604</c:v>
                </c:pt>
                <c:pt idx="4502">
                  <c:v>6.1973459611254897</c:v>
                </c:pt>
                <c:pt idx="4503">
                  <c:v>6.1987225373052199</c:v>
                </c:pt>
                <c:pt idx="4504">
                  <c:v>6.2000991134849404</c:v>
                </c:pt>
                <c:pt idx="4505">
                  <c:v>6.2014756896646697</c:v>
                </c:pt>
                <c:pt idx="4506">
                  <c:v>6.2028522658443901</c:v>
                </c:pt>
                <c:pt idx="4507">
                  <c:v>6.2042288420241203</c:v>
                </c:pt>
                <c:pt idx="4508">
                  <c:v>6.2056054182038398</c:v>
                </c:pt>
                <c:pt idx="4509">
                  <c:v>6.20698199438357</c:v>
                </c:pt>
                <c:pt idx="4510">
                  <c:v>6.2083585705633002</c:v>
                </c:pt>
                <c:pt idx="4511">
                  <c:v>6.2097351467430197</c:v>
                </c:pt>
                <c:pt idx="4512">
                  <c:v>6.2111117229227499</c:v>
                </c:pt>
                <c:pt idx="4513">
                  <c:v>6.2124882991024704</c:v>
                </c:pt>
                <c:pt idx="4514">
                  <c:v>6.2138648752821997</c:v>
                </c:pt>
                <c:pt idx="4515">
                  <c:v>6.2152414514619201</c:v>
                </c:pt>
                <c:pt idx="4516">
                  <c:v>6.2166180276416503</c:v>
                </c:pt>
                <c:pt idx="4517">
                  <c:v>6.2179946038213796</c:v>
                </c:pt>
                <c:pt idx="4518">
                  <c:v>6.2193711800011</c:v>
                </c:pt>
                <c:pt idx="4519">
                  <c:v>6.2207477561808302</c:v>
                </c:pt>
                <c:pt idx="4520">
                  <c:v>6.2221243323605497</c:v>
                </c:pt>
                <c:pt idx="4521">
                  <c:v>6.2235009085402799</c:v>
                </c:pt>
                <c:pt idx="4522">
                  <c:v>6.2248774847200101</c:v>
                </c:pt>
                <c:pt idx="4523">
                  <c:v>6.2262540608997297</c:v>
                </c:pt>
                <c:pt idx="4524">
                  <c:v>6.2276306370794599</c:v>
                </c:pt>
                <c:pt idx="4525">
                  <c:v>6.2290072132591803</c:v>
                </c:pt>
                <c:pt idx="4526">
                  <c:v>6.2303837894389096</c:v>
                </c:pt>
                <c:pt idx="4527">
                  <c:v>6.23176036561863</c:v>
                </c:pt>
                <c:pt idx="4528">
                  <c:v>6.2331369417983602</c:v>
                </c:pt>
                <c:pt idx="4529">
                  <c:v>6.2345135179780904</c:v>
                </c:pt>
                <c:pt idx="4530">
                  <c:v>6.2358900941578099</c:v>
                </c:pt>
                <c:pt idx="4531">
                  <c:v>6.2372666703375401</c:v>
                </c:pt>
                <c:pt idx="4532">
                  <c:v>6.2386432465172597</c:v>
                </c:pt>
                <c:pt idx="4533">
                  <c:v>6.2400198226969898</c:v>
                </c:pt>
                <c:pt idx="4534">
                  <c:v>6.24139639887672</c:v>
                </c:pt>
                <c:pt idx="4535">
                  <c:v>6.2427729750564396</c:v>
                </c:pt>
                <c:pt idx="4536">
                  <c:v>6.2441495512361698</c:v>
                </c:pt>
                <c:pt idx="4537">
                  <c:v>6.2455261274158902</c:v>
                </c:pt>
                <c:pt idx="4538">
                  <c:v>6.2469027035956204</c:v>
                </c:pt>
                <c:pt idx="4539">
                  <c:v>6.2482792797753399</c:v>
                </c:pt>
                <c:pt idx="4540">
                  <c:v>6.2496558559550701</c:v>
                </c:pt>
                <c:pt idx="4541">
                  <c:v>6.2510324321348003</c:v>
                </c:pt>
                <c:pt idx="4542">
                  <c:v>6.2524090083145198</c:v>
                </c:pt>
                <c:pt idx="4543">
                  <c:v>6.25378558449425</c:v>
                </c:pt>
                <c:pt idx="4544">
                  <c:v>6.2551621606739696</c:v>
                </c:pt>
                <c:pt idx="4545">
                  <c:v>6.2565387368536998</c:v>
                </c:pt>
                <c:pt idx="4546">
                  <c:v>6.25791531303343</c:v>
                </c:pt>
                <c:pt idx="4547">
                  <c:v>6.2592918892131504</c:v>
                </c:pt>
                <c:pt idx="4548">
                  <c:v>6.2606684653928797</c:v>
                </c:pt>
                <c:pt idx="4549">
                  <c:v>6.2620450415726001</c:v>
                </c:pt>
                <c:pt idx="4550">
                  <c:v>6.2634216177523303</c:v>
                </c:pt>
                <c:pt idx="4551">
                  <c:v>6.2647981939320498</c:v>
                </c:pt>
                <c:pt idx="4552">
                  <c:v>6.26617477011178</c:v>
                </c:pt>
                <c:pt idx="4553">
                  <c:v>6.2675513462915102</c:v>
                </c:pt>
                <c:pt idx="4554">
                  <c:v>6.2689279224712298</c:v>
                </c:pt>
                <c:pt idx="4555">
                  <c:v>6.27030449865096</c:v>
                </c:pt>
                <c:pt idx="4556">
                  <c:v>6.2716810748306804</c:v>
                </c:pt>
                <c:pt idx="4557">
                  <c:v>6.2730576510104097</c:v>
                </c:pt>
                <c:pt idx="4558">
                  <c:v>6.2744342271901301</c:v>
                </c:pt>
                <c:pt idx="4559">
                  <c:v>6.2758108033698603</c:v>
                </c:pt>
                <c:pt idx="4560">
                  <c:v>6.2771873795495896</c:v>
                </c:pt>
                <c:pt idx="4561">
                  <c:v>6.27856395572931</c:v>
                </c:pt>
                <c:pt idx="4562">
                  <c:v>6.2799405319090402</c:v>
                </c:pt>
                <c:pt idx="4563">
                  <c:v>6.2813171080887598</c:v>
                </c:pt>
                <c:pt idx="4564">
                  <c:v>6.28269368426849</c:v>
                </c:pt>
                <c:pt idx="4565">
                  <c:v>6.2840702604482104</c:v>
                </c:pt>
                <c:pt idx="4566">
                  <c:v>6.2854468366279397</c:v>
                </c:pt>
                <c:pt idx="4567">
                  <c:v>6.2868234128076699</c:v>
                </c:pt>
                <c:pt idx="4568">
                  <c:v>6.2881999889873903</c:v>
                </c:pt>
                <c:pt idx="4569">
                  <c:v>6.2895765651671196</c:v>
                </c:pt>
                <c:pt idx="4570">
                  <c:v>6.29095314134684</c:v>
                </c:pt>
                <c:pt idx="4571">
                  <c:v>6.2923297175265702</c:v>
                </c:pt>
                <c:pt idx="4572">
                  <c:v>6.2937062937063004</c:v>
                </c:pt>
                <c:pt idx="4573">
                  <c:v>6.2950828698860199</c:v>
                </c:pt>
                <c:pt idx="4574">
                  <c:v>6.2964594460657501</c:v>
                </c:pt>
                <c:pt idx="4575">
                  <c:v>6.2978360222454697</c:v>
                </c:pt>
                <c:pt idx="4576">
                  <c:v>6.2992125984251999</c:v>
                </c:pt>
                <c:pt idx="4577">
                  <c:v>6.3005891746049203</c:v>
                </c:pt>
                <c:pt idx="4578">
                  <c:v>6.3019657507846496</c:v>
                </c:pt>
                <c:pt idx="4579">
                  <c:v>6.3033423269643798</c:v>
                </c:pt>
                <c:pt idx="4580">
                  <c:v>6.3047189031441002</c:v>
                </c:pt>
                <c:pt idx="4581">
                  <c:v>6.3060954793238304</c:v>
                </c:pt>
                <c:pt idx="4582">
                  <c:v>6.3074720555035499</c:v>
                </c:pt>
                <c:pt idx="4583">
                  <c:v>6.3088486316832801</c:v>
                </c:pt>
                <c:pt idx="4584">
                  <c:v>6.3102252078629997</c:v>
                </c:pt>
                <c:pt idx="4585">
                  <c:v>6.3116017840427299</c:v>
                </c:pt>
                <c:pt idx="4586">
                  <c:v>6.3129783602224601</c:v>
                </c:pt>
                <c:pt idx="4587">
                  <c:v>6.3143549364021796</c:v>
                </c:pt>
                <c:pt idx="4588">
                  <c:v>6.3157315125819098</c:v>
                </c:pt>
                <c:pt idx="4589">
                  <c:v>6.3171080887616302</c:v>
                </c:pt>
                <c:pt idx="4590">
                  <c:v>6.3184846649413604</c:v>
                </c:pt>
                <c:pt idx="4591">
                  <c:v>6.3198612411210799</c:v>
                </c:pt>
                <c:pt idx="4592">
                  <c:v>6.3212378173008101</c:v>
                </c:pt>
                <c:pt idx="4593">
                  <c:v>6.3226143934805403</c:v>
                </c:pt>
                <c:pt idx="4594">
                  <c:v>6.3239909696602599</c:v>
                </c:pt>
                <c:pt idx="4595">
                  <c:v>6.3253675458399901</c:v>
                </c:pt>
                <c:pt idx="4596">
                  <c:v>6.3267441220197096</c:v>
                </c:pt>
                <c:pt idx="4597">
                  <c:v>6.3281206981994398</c:v>
                </c:pt>
                <c:pt idx="4598">
                  <c:v>6.32949727437917</c:v>
                </c:pt>
                <c:pt idx="4599">
                  <c:v>6.3308738505588904</c:v>
                </c:pt>
                <c:pt idx="4600">
                  <c:v>6.3322504267386197</c:v>
                </c:pt>
                <c:pt idx="4601">
                  <c:v>6.3336270029183401</c:v>
                </c:pt>
                <c:pt idx="4602">
                  <c:v>6.3350035790980703</c:v>
                </c:pt>
                <c:pt idx="4603">
                  <c:v>6.3363801552777899</c:v>
                </c:pt>
                <c:pt idx="4604">
                  <c:v>6.3377567314575201</c:v>
                </c:pt>
                <c:pt idx="4605">
                  <c:v>6.3391333076372502</c:v>
                </c:pt>
                <c:pt idx="4606">
                  <c:v>6.3405098838169698</c:v>
                </c:pt>
                <c:pt idx="4607">
                  <c:v>6.3418864599967</c:v>
                </c:pt>
                <c:pt idx="4608">
                  <c:v>6.3432630361764204</c:v>
                </c:pt>
                <c:pt idx="4609">
                  <c:v>6.3446396123561497</c:v>
                </c:pt>
                <c:pt idx="4610">
                  <c:v>6.3460161885358799</c:v>
                </c:pt>
                <c:pt idx="4611">
                  <c:v>6.3473927647156003</c:v>
                </c:pt>
                <c:pt idx="4612">
                  <c:v>6.3487693408953296</c:v>
                </c:pt>
                <c:pt idx="4613">
                  <c:v>6.3501459170750501</c:v>
                </c:pt>
                <c:pt idx="4614">
                  <c:v>6.3515224932547802</c:v>
                </c:pt>
                <c:pt idx="4615">
                  <c:v>6.3528990694344998</c:v>
                </c:pt>
                <c:pt idx="4616">
                  <c:v>6.35427564561423</c:v>
                </c:pt>
                <c:pt idx="4617">
                  <c:v>6.3556522217939602</c:v>
                </c:pt>
                <c:pt idx="4618">
                  <c:v>6.3570287979736797</c:v>
                </c:pt>
                <c:pt idx="4619">
                  <c:v>6.3584053741534099</c:v>
                </c:pt>
                <c:pt idx="4620">
                  <c:v>6.3597819503331303</c:v>
                </c:pt>
                <c:pt idx="4621">
                  <c:v>6.3611585265128596</c:v>
                </c:pt>
                <c:pt idx="4622">
                  <c:v>6.36253510269258</c:v>
                </c:pt>
                <c:pt idx="4623">
                  <c:v>6.3639116788723102</c:v>
                </c:pt>
                <c:pt idx="4624">
                  <c:v>6.3652882550520404</c:v>
                </c:pt>
                <c:pt idx="4625">
                  <c:v>6.36666483123176</c:v>
                </c:pt>
                <c:pt idx="4626">
                  <c:v>6.3680414074114902</c:v>
                </c:pt>
                <c:pt idx="4627">
                  <c:v>6.3694179835912097</c:v>
                </c:pt>
                <c:pt idx="4628">
                  <c:v>6.3707945597709399</c:v>
                </c:pt>
                <c:pt idx="4629">
                  <c:v>6.3721711359506701</c:v>
                </c:pt>
                <c:pt idx="4630">
                  <c:v>6.3735477121303896</c:v>
                </c:pt>
                <c:pt idx="4631">
                  <c:v>6.3749242883101198</c:v>
                </c:pt>
                <c:pt idx="4632">
                  <c:v>6.3763008644898402</c:v>
                </c:pt>
                <c:pt idx="4633">
                  <c:v>6.3776774406695704</c:v>
                </c:pt>
                <c:pt idx="4634">
                  <c:v>6.37905401684929</c:v>
                </c:pt>
                <c:pt idx="4635">
                  <c:v>6.3804305930290202</c:v>
                </c:pt>
                <c:pt idx="4636">
                  <c:v>6.3818071692087504</c:v>
                </c:pt>
                <c:pt idx="4637">
                  <c:v>6.3831837453884699</c:v>
                </c:pt>
                <c:pt idx="4638">
                  <c:v>6.3845603215682001</c:v>
                </c:pt>
                <c:pt idx="4639">
                  <c:v>6.3859368977479196</c:v>
                </c:pt>
                <c:pt idx="4640">
                  <c:v>6.3873134739276498</c:v>
                </c:pt>
                <c:pt idx="4641">
                  <c:v>6.3886900501073702</c:v>
                </c:pt>
                <c:pt idx="4642">
                  <c:v>6.3900666262871004</c:v>
                </c:pt>
                <c:pt idx="4643">
                  <c:v>6.3914432024668297</c:v>
                </c:pt>
                <c:pt idx="4644">
                  <c:v>6.3928197786465502</c:v>
                </c:pt>
                <c:pt idx="4645">
                  <c:v>6.3941963548262803</c:v>
                </c:pt>
                <c:pt idx="4646">
                  <c:v>6.3955729310059999</c:v>
                </c:pt>
                <c:pt idx="4647">
                  <c:v>6.3969495071857301</c:v>
                </c:pt>
                <c:pt idx="4648">
                  <c:v>6.3983260833654496</c:v>
                </c:pt>
                <c:pt idx="4649">
                  <c:v>6.3997026595451798</c:v>
                </c:pt>
                <c:pt idx="4650">
                  <c:v>6.40107923572491</c:v>
                </c:pt>
                <c:pt idx="4651">
                  <c:v>6.4024558119046304</c:v>
                </c:pt>
                <c:pt idx="4652">
                  <c:v>6.4038323880843597</c:v>
                </c:pt>
                <c:pt idx="4653">
                  <c:v>6.4052089642640802</c:v>
                </c:pt>
                <c:pt idx="4654">
                  <c:v>6.4065855404438103</c:v>
                </c:pt>
                <c:pt idx="4655">
                  <c:v>6.4079621166235299</c:v>
                </c:pt>
                <c:pt idx="4656">
                  <c:v>6.4093386928032601</c:v>
                </c:pt>
                <c:pt idx="4657">
                  <c:v>6.4107152689829903</c:v>
                </c:pt>
                <c:pt idx="4658">
                  <c:v>6.4120918451627098</c:v>
                </c:pt>
                <c:pt idx="4659">
                  <c:v>6.41346842134244</c:v>
                </c:pt>
                <c:pt idx="4660">
                  <c:v>6.4148449975221604</c:v>
                </c:pt>
                <c:pt idx="4661">
                  <c:v>6.4162215737018897</c:v>
                </c:pt>
                <c:pt idx="4662">
                  <c:v>6.4175981498816199</c:v>
                </c:pt>
                <c:pt idx="4663">
                  <c:v>6.4189747260613403</c:v>
                </c:pt>
                <c:pt idx="4664">
                  <c:v>6.4203513022410696</c:v>
                </c:pt>
                <c:pt idx="4665">
                  <c:v>6.4217278784207901</c:v>
                </c:pt>
                <c:pt idx="4666">
                  <c:v>6.4231044546005203</c:v>
                </c:pt>
                <c:pt idx="4667">
                  <c:v>6.4244810307802496</c:v>
                </c:pt>
                <c:pt idx="4668">
                  <c:v>6.42585760695997</c:v>
                </c:pt>
                <c:pt idx="4669">
                  <c:v>6.4272341831397002</c:v>
                </c:pt>
                <c:pt idx="4670">
                  <c:v>6.4286107593194197</c:v>
                </c:pt>
                <c:pt idx="4671">
                  <c:v>6.4299873354991499</c:v>
                </c:pt>
                <c:pt idx="4672">
                  <c:v>6.4313639116788703</c:v>
                </c:pt>
                <c:pt idx="4673">
                  <c:v>6.4327404878585996</c:v>
                </c:pt>
                <c:pt idx="4674">
                  <c:v>6.4341170640383298</c:v>
                </c:pt>
                <c:pt idx="4675">
                  <c:v>6.4354936402180503</c:v>
                </c:pt>
                <c:pt idx="4676">
                  <c:v>6.4368702163977796</c:v>
                </c:pt>
                <c:pt idx="4677">
                  <c:v>6.4382467925775</c:v>
                </c:pt>
                <c:pt idx="4678">
                  <c:v>6.4396233687572302</c:v>
                </c:pt>
                <c:pt idx="4679">
                  <c:v>6.4409999449369497</c:v>
                </c:pt>
                <c:pt idx="4680">
                  <c:v>6.4423765211166799</c:v>
                </c:pt>
                <c:pt idx="4681">
                  <c:v>6.4437530972964101</c:v>
                </c:pt>
                <c:pt idx="4682">
                  <c:v>6.4451296734761296</c:v>
                </c:pt>
                <c:pt idx="4683">
                  <c:v>6.4465062496558598</c:v>
                </c:pt>
                <c:pt idx="4684">
                  <c:v>6.4478828258355803</c:v>
                </c:pt>
                <c:pt idx="4685">
                  <c:v>6.4492594020153096</c:v>
                </c:pt>
                <c:pt idx="4686">
                  <c:v>6.45063597819503</c:v>
                </c:pt>
                <c:pt idx="4687">
                  <c:v>6.4520125543747602</c:v>
                </c:pt>
                <c:pt idx="4688">
                  <c:v>6.4533891305544904</c:v>
                </c:pt>
                <c:pt idx="4689">
                  <c:v>6.4547657067342099</c:v>
                </c:pt>
                <c:pt idx="4690">
                  <c:v>6.4561422829139401</c:v>
                </c:pt>
                <c:pt idx="4691">
                  <c:v>6.4575188590936596</c:v>
                </c:pt>
                <c:pt idx="4692">
                  <c:v>6.4588954352733898</c:v>
                </c:pt>
                <c:pt idx="4693">
                  <c:v>6.46027201145312</c:v>
                </c:pt>
                <c:pt idx="4694">
                  <c:v>6.4616485876328396</c:v>
                </c:pt>
                <c:pt idx="4695">
                  <c:v>6.4630251638125698</c:v>
                </c:pt>
                <c:pt idx="4696">
                  <c:v>6.4644017399922902</c:v>
                </c:pt>
                <c:pt idx="4697">
                  <c:v>6.4657783161720204</c:v>
                </c:pt>
                <c:pt idx="4698">
                  <c:v>6.4671548923517399</c:v>
                </c:pt>
                <c:pt idx="4699">
                  <c:v>6.4685314685314701</c:v>
                </c:pt>
                <c:pt idx="4700">
                  <c:v>6.4699080447112003</c:v>
                </c:pt>
                <c:pt idx="4701">
                  <c:v>6.4712846208909198</c:v>
                </c:pt>
                <c:pt idx="4702">
                  <c:v>6.47266119707065</c:v>
                </c:pt>
                <c:pt idx="4703">
                  <c:v>6.4740377732503704</c:v>
                </c:pt>
                <c:pt idx="4704">
                  <c:v>6.4754143494300997</c:v>
                </c:pt>
                <c:pt idx="4705">
                  <c:v>6.4767909256098202</c:v>
                </c:pt>
                <c:pt idx="4706">
                  <c:v>6.4781675017895504</c:v>
                </c:pt>
                <c:pt idx="4707">
                  <c:v>6.4795440779692797</c:v>
                </c:pt>
                <c:pt idx="4708">
                  <c:v>6.4809206541490001</c:v>
                </c:pt>
                <c:pt idx="4709">
                  <c:v>6.4822972303287303</c:v>
                </c:pt>
                <c:pt idx="4710">
                  <c:v>6.4836738065084498</c:v>
                </c:pt>
                <c:pt idx="4711">
                  <c:v>6.48505038268818</c:v>
                </c:pt>
                <c:pt idx="4712">
                  <c:v>6.4864269588679102</c:v>
                </c:pt>
                <c:pt idx="4713">
                  <c:v>6.4878035350476297</c:v>
                </c:pt>
                <c:pt idx="4714">
                  <c:v>6.4891801112273599</c:v>
                </c:pt>
                <c:pt idx="4715">
                  <c:v>6.4905566874070804</c:v>
                </c:pt>
                <c:pt idx="4716">
                  <c:v>6.4919332635868097</c:v>
                </c:pt>
                <c:pt idx="4717">
                  <c:v>6.4933098397665301</c:v>
                </c:pt>
                <c:pt idx="4718">
                  <c:v>6.4946864159462603</c:v>
                </c:pt>
                <c:pt idx="4719">
                  <c:v>6.4960629921259896</c:v>
                </c:pt>
                <c:pt idx="4720">
                  <c:v>6.49743956830571</c:v>
                </c:pt>
                <c:pt idx="4721">
                  <c:v>6.4988161444854402</c:v>
                </c:pt>
                <c:pt idx="4722">
                  <c:v>6.5001927206651597</c:v>
                </c:pt>
                <c:pt idx="4723">
                  <c:v>6.5015692968448899</c:v>
                </c:pt>
                <c:pt idx="4724">
                  <c:v>6.5029458730246201</c:v>
                </c:pt>
                <c:pt idx="4725">
                  <c:v>6.5043224492043397</c:v>
                </c:pt>
                <c:pt idx="4726">
                  <c:v>6.5056990253840699</c:v>
                </c:pt>
                <c:pt idx="4727">
                  <c:v>6.5070756015637903</c:v>
                </c:pt>
                <c:pt idx="4728">
                  <c:v>6.5084521777435196</c:v>
                </c:pt>
                <c:pt idx="4729">
                  <c:v>6.50982875392324</c:v>
                </c:pt>
                <c:pt idx="4730">
                  <c:v>6.5112053301029702</c:v>
                </c:pt>
                <c:pt idx="4731">
                  <c:v>6.5125819062827004</c:v>
                </c:pt>
                <c:pt idx="4732">
                  <c:v>6.5139584824624199</c:v>
                </c:pt>
                <c:pt idx="4733">
                  <c:v>6.5153350586421501</c:v>
                </c:pt>
                <c:pt idx="4734">
                  <c:v>6.5167116348218697</c:v>
                </c:pt>
                <c:pt idx="4735">
                  <c:v>6.5180882110015999</c:v>
                </c:pt>
                <c:pt idx="4736">
                  <c:v>6.5194647871813203</c:v>
                </c:pt>
                <c:pt idx="4737">
                  <c:v>6.5208413633610496</c:v>
                </c:pt>
                <c:pt idx="4738">
                  <c:v>6.5222179395407798</c:v>
                </c:pt>
                <c:pt idx="4739">
                  <c:v>6.5235945157205002</c:v>
                </c:pt>
                <c:pt idx="4740">
                  <c:v>6.5249710919002304</c:v>
                </c:pt>
                <c:pt idx="4741">
                  <c:v>6.5263476680799499</c:v>
                </c:pt>
                <c:pt idx="4742">
                  <c:v>6.5277242442596801</c:v>
                </c:pt>
                <c:pt idx="4743">
                  <c:v>6.5291008204393997</c:v>
                </c:pt>
                <c:pt idx="4744">
                  <c:v>6.5304773966191298</c:v>
                </c:pt>
                <c:pt idx="4745">
                  <c:v>6.53185397279886</c:v>
                </c:pt>
                <c:pt idx="4746">
                  <c:v>6.5332305489785796</c:v>
                </c:pt>
                <c:pt idx="4747">
                  <c:v>6.5346071251583098</c:v>
                </c:pt>
                <c:pt idx="4748">
                  <c:v>6.5359837013380302</c:v>
                </c:pt>
                <c:pt idx="4749">
                  <c:v>6.5373602775177604</c:v>
                </c:pt>
                <c:pt idx="4750">
                  <c:v>6.5387368536974799</c:v>
                </c:pt>
                <c:pt idx="4751">
                  <c:v>6.5401134298772101</c:v>
                </c:pt>
                <c:pt idx="4752">
                  <c:v>6.5414900060569403</c:v>
                </c:pt>
                <c:pt idx="4753">
                  <c:v>6.5428665822366598</c:v>
                </c:pt>
                <c:pt idx="4754">
                  <c:v>6.54424315841639</c:v>
                </c:pt>
                <c:pt idx="4755">
                  <c:v>6.5456197345961096</c:v>
                </c:pt>
                <c:pt idx="4756">
                  <c:v>6.5469963107758398</c:v>
                </c:pt>
                <c:pt idx="4757">
                  <c:v>6.54837288695557</c:v>
                </c:pt>
                <c:pt idx="4758">
                  <c:v>6.5497494631352904</c:v>
                </c:pt>
                <c:pt idx="4759">
                  <c:v>6.5511260393150197</c:v>
                </c:pt>
                <c:pt idx="4760">
                  <c:v>6.5525026154947401</c:v>
                </c:pt>
                <c:pt idx="4761">
                  <c:v>6.5538791916744703</c:v>
                </c:pt>
                <c:pt idx="4762">
                  <c:v>6.5552557678541898</c:v>
                </c:pt>
                <c:pt idx="4763">
                  <c:v>6.55663234403392</c:v>
                </c:pt>
                <c:pt idx="4764">
                  <c:v>6.5580089202136502</c:v>
                </c:pt>
                <c:pt idx="4765">
                  <c:v>6.5593854963933698</c:v>
                </c:pt>
                <c:pt idx="4766">
                  <c:v>6.5607620725731</c:v>
                </c:pt>
                <c:pt idx="4767">
                  <c:v>6.5621386487528204</c:v>
                </c:pt>
                <c:pt idx="4768">
                  <c:v>6.5635152249325497</c:v>
                </c:pt>
                <c:pt idx="4769">
                  <c:v>6.5648918011122701</c:v>
                </c:pt>
                <c:pt idx="4770">
                  <c:v>6.5662683772920003</c:v>
                </c:pt>
                <c:pt idx="4771">
                  <c:v>6.5676449534717296</c:v>
                </c:pt>
                <c:pt idx="4772">
                  <c:v>6.56902152965145</c:v>
                </c:pt>
                <c:pt idx="4773">
                  <c:v>6.5703981058311802</c:v>
                </c:pt>
                <c:pt idx="4774">
                  <c:v>6.5717746820108998</c:v>
                </c:pt>
                <c:pt idx="4775">
                  <c:v>6.57315125819063</c:v>
                </c:pt>
                <c:pt idx="4776">
                  <c:v>6.5745278343703601</c:v>
                </c:pt>
                <c:pt idx="4777">
                  <c:v>6.5759044105500797</c:v>
                </c:pt>
                <c:pt idx="4778">
                  <c:v>6.5772809867298099</c:v>
                </c:pt>
                <c:pt idx="4779">
                  <c:v>6.5786575629095303</c:v>
                </c:pt>
                <c:pt idx="4780">
                  <c:v>6.5800341390892596</c:v>
                </c:pt>
                <c:pt idx="4781">
                  <c:v>6.58141071526898</c:v>
                </c:pt>
                <c:pt idx="4782">
                  <c:v>6.5827872914487102</c:v>
                </c:pt>
                <c:pt idx="4783">
                  <c:v>6.5841638676284404</c:v>
                </c:pt>
                <c:pt idx="4784">
                  <c:v>6.5855404438081599</c:v>
                </c:pt>
                <c:pt idx="4785">
                  <c:v>6.5869170199878901</c:v>
                </c:pt>
                <c:pt idx="4786">
                  <c:v>6.5882935961676097</c:v>
                </c:pt>
                <c:pt idx="4787">
                  <c:v>6.5896701723473399</c:v>
                </c:pt>
                <c:pt idx="4788">
                  <c:v>6.5910467485270701</c:v>
                </c:pt>
                <c:pt idx="4789">
                  <c:v>6.5924233247067896</c:v>
                </c:pt>
                <c:pt idx="4790">
                  <c:v>6.5937999008865198</c:v>
                </c:pt>
                <c:pt idx="4791">
                  <c:v>6.5951764770662402</c:v>
                </c:pt>
                <c:pt idx="4792">
                  <c:v>6.5965530532459704</c:v>
                </c:pt>
                <c:pt idx="4793">
                  <c:v>6.5979296294256899</c:v>
                </c:pt>
                <c:pt idx="4794">
                  <c:v>6.5993062056054201</c:v>
                </c:pt>
                <c:pt idx="4795">
                  <c:v>6.6006827817851503</c:v>
                </c:pt>
                <c:pt idx="4796">
                  <c:v>6.6020593579648699</c:v>
                </c:pt>
                <c:pt idx="4797">
                  <c:v>6.6034359341446001</c:v>
                </c:pt>
                <c:pt idx="4798">
                  <c:v>6.6048125103243196</c:v>
                </c:pt>
                <c:pt idx="4799">
                  <c:v>6.6061890865040498</c:v>
                </c:pt>
                <c:pt idx="4800">
                  <c:v>6.6075656626837702</c:v>
                </c:pt>
                <c:pt idx="4801">
                  <c:v>6.6089422388635004</c:v>
                </c:pt>
                <c:pt idx="4802">
                  <c:v>6.6103188150432297</c:v>
                </c:pt>
                <c:pt idx="4803">
                  <c:v>6.6116953912229501</c:v>
                </c:pt>
                <c:pt idx="4804">
                  <c:v>6.6130719674026803</c:v>
                </c:pt>
                <c:pt idx="4805">
                  <c:v>6.6144485435823999</c:v>
                </c:pt>
                <c:pt idx="4806">
                  <c:v>6.6158251197621301</c:v>
                </c:pt>
                <c:pt idx="4807">
                  <c:v>6.6172016959418603</c:v>
                </c:pt>
                <c:pt idx="4808">
                  <c:v>6.6185782721215798</c:v>
                </c:pt>
                <c:pt idx="4809">
                  <c:v>6.61995484830131</c:v>
                </c:pt>
                <c:pt idx="4810">
                  <c:v>6.6213314244810304</c:v>
                </c:pt>
                <c:pt idx="4811">
                  <c:v>6.6227080006607597</c:v>
                </c:pt>
                <c:pt idx="4812">
                  <c:v>6.6240845768404801</c:v>
                </c:pt>
                <c:pt idx="4813">
                  <c:v>6.6254611530202103</c:v>
                </c:pt>
                <c:pt idx="4814">
                  <c:v>6.6268377291999396</c:v>
                </c:pt>
                <c:pt idx="4815">
                  <c:v>6.6282143053796601</c:v>
                </c:pt>
                <c:pt idx="4816">
                  <c:v>6.6295908815593902</c:v>
                </c:pt>
                <c:pt idx="4817">
                  <c:v>6.6309674577391098</c:v>
                </c:pt>
                <c:pt idx="4818">
                  <c:v>6.63234403391884</c:v>
                </c:pt>
                <c:pt idx="4819">
                  <c:v>6.6337206100985604</c:v>
                </c:pt>
                <c:pt idx="4820">
                  <c:v>6.6350971862782897</c:v>
                </c:pt>
                <c:pt idx="4821">
                  <c:v>6.6364737624580199</c:v>
                </c:pt>
                <c:pt idx="4822">
                  <c:v>6.6378503386377403</c:v>
                </c:pt>
                <c:pt idx="4823">
                  <c:v>6.6392269148174696</c:v>
                </c:pt>
                <c:pt idx="4824">
                  <c:v>6.6406034909971901</c:v>
                </c:pt>
                <c:pt idx="4825">
                  <c:v>6.6419800671769202</c:v>
                </c:pt>
                <c:pt idx="4826">
                  <c:v>6.6433566433566398</c:v>
                </c:pt>
                <c:pt idx="4827">
                  <c:v>6.64473321953637</c:v>
                </c:pt>
                <c:pt idx="4828">
                  <c:v>6.6461097957161002</c:v>
                </c:pt>
                <c:pt idx="4829">
                  <c:v>6.6474863718958197</c:v>
                </c:pt>
                <c:pt idx="4830">
                  <c:v>6.6488629480755499</c:v>
                </c:pt>
                <c:pt idx="4831">
                  <c:v>6.6502395242552703</c:v>
                </c:pt>
                <c:pt idx="4832">
                  <c:v>6.6516161004349996</c:v>
                </c:pt>
                <c:pt idx="4833">
                  <c:v>6.65299267661472</c:v>
                </c:pt>
                <c:pt idx="4834">
                  <c:v>6.6543692527944502</c:v>
                </c:pt>
                <c:pt idx="4835">
                  <c:v>6.6557458289741804</c:v>
                </c:pt>
                <c:pt idx="4836">
                  <c:v>6.6571224051539</c:v>
                </c:pt>
                <c:pt idx="4837">
                  <c:v>6.6584989813336302</c:v>
                </c:pt>
                <c:pt idx="4838">
                  <c:v>6.6598755575133497</c:v>
                </c:pt>
                <c:pt idx="4839">
                  <c:v>6.6612521336930799</c:v>
                </c:pt>
                <c:pt idx="4840">
                  <c:v>6.6626287098728101</c:v>
                </c:pt>
                <c:pt idx="4841">
                  <c:v>6.6640052860525296</c:v>
                </c:pt>
                <c:pt idx="4842">
                  <c:v>6.6653818622322598</c:v>
                </c:pt>
                <c:pt idx="4843">
                  <c:v>6.6667584384119802</c:v>
                </c:pt>
                <c:pt idx="4844">
                  <c:v>6.6681350145917104</c:v>
                </c:pt>
                <c:pt idx="4845">
                  <c:v>6.66951159077143</c:v>
                </c:pt>
                <c:pt idx="4846">
                  <c:v>6.6708881669511602</c:v>
                </c:pt>
                <c:pt idx="4847">
                  <c:v>6.6722647431308904</c:v>
                </c:pt>
                <c:pt idx="4848">
                  <c:v>6.6736413193106099</c:v>
                </c:pt>
                <c:pt idx="4849">
                  <c:v>6.6750178954903401</c:v>
                </c:pt>
                <c:pt idx="4850">
                  <c:v>6.6763944716700596</c:v>
                </c:pt>
                <c:pt idx="4851">
                  <c:v>6.6777710478497898</c:v>
                </c:pt>
                <c:pt idx="4852">
                  <c:v>6.67914762402952</c:v>
                </c:pt>
                <c:pt idx="4853">
                  <c:v>6.6805242002092404</c:v>
                </c:pt>
                <c:pt idx="4854">
                  <c:v>6.6819007763889697</c:v>
                </c:pt>
                <c:pt idx="4855">
                  <c:v>6.6832773525686902</c:v>
                </c:pt>
                <c:pt idx="4856">
                  <c:v>6.6846539287484203</c:v>
                </c:pt>
                <c:pt idx="4857">
                  <c:v>6.6860305049281399</c:v>
                </c:pt>
                <c:pt idx="4858">
                  <c:v>6.6874070811078701</c:v>
                </c:pt>
                <c:pt idx="4859">
                  <c:v>6.6887836572876003</c:v>
                </c:pt>
                <c:pt idx="4860">
                  <c:v>6.6901602334673198</c:v>
                </c:pt>
                <c:pt idx="4861">
                  <c:v>6.69153680964705</c:v>
                </c:pt>
                <c:pt idx="4862">
                  <c:v>6.6929133858267704</c:v>
                </c:pt>
                <c:pt idx="4863">
                  <c:v>6.6942899620064997</c:v>
                </c:pt>
                <c:pt idx="4864">
                  <c:v>6.6956665381862299</c:v>
                </c:pt>
                <c:pt idx="4865">
                  <c:v>6.6970431143659503</c:v>
                </c:pt>
                <c:pt idx="4866">
                  <c:v>6.6984196905456797</c:v>
                </c:pt>
                <c:pt idx="4867">
                  <c:v>6.6997962667254001</c:v>
                </c:pt>
                <c:pt idx="4868">
                  <c:v>6.7011728429051303</c:v>
                </c:pt>
                <c:pt idx="4869">
                  <c:v>6.7025494190848498</c:v>
                </c:pt>
                <c:pt idx="4870">
                  <c:v>6.70392599526458</c:v>
                </c:pt>
                <c:pt idx="4871">
                  <c:v>6.7053025714443102</c:v>
                </c:pt>
                <c:pt idx="4872">
                  <c:v>6.7066791476240297</c:v>
                </c:pt>
                <c:pt idx="4873">
                  <c:v>6.7080557238037599</c:v>
                </c:pt>
                <c:pt idx="4874">
                  <c:v>6.7094322999834803</c:v>
                </c:pt>
                <c:pt idx="4875">
                  <c:v>6.7108088761632096</c:v>
                </c:pt>
                <c:pt idx="4876">
                  <c:v>6.7121854523429301</c:v>
                </c:pt>
                <c:pt idx="4877">
                  <c:v>6.7135620285226603</c:v>
                </c:pt>
                <c:pt idx="4878">
                  <c:v>6.7149386047023896</c:v>
                </c:pt>
                <c:pt idx="4879">
                  <c:v>6.71631518088211</c:v>
                </c:pt>
                <c:pt idx="4880">
                  <c:v>6.7176917570618402</c:v>
                </c:pt>
                <c:pt idx="4881">
                  <c:v>6.7190683332415597</c:v>
                </c:pt>
                <c:pt idx="4882">
                  <c:v>6.7204449094212899</c:v>
                </c:pt>
                <c:pt idx="4883">
                  <c:v>6.7218214856010103</c:v>
                </c:pt>
                <c:pt idx="4884">
                  <c:v>6.7231980617807396</c:v>
                </c:pt>
                <c:pt idx="4885">
                  <c:v>6.7245746379604698</c:v>
                </c:pt>
                <c:pt idx="4886">
                  <c:v>6.7259512141401903</c:v>
                </c:pt>
                <c:pt idx="4887">
                  <c:v>6.7273277903199196</c:v>
                </c:pt>
                <c:pt idx="4888">
                  <c:v>6.72870436649964</c:v>
                </c:pt>
                <c:pt idx="4889">
                  <c:v>6.7300809426793702</c:v>
                </c:pt>
                <c:pt idx="4890">
                  <c:v>6.7314575188590897</c:v>
                </c:pt>
                <c:pt idx="4891">
                  <c:v>6.7328340950388199</c:v>
                </c:pt>
                <c:pt idx="4892">
                  <c:v>6.7342106712185501</c:v>
                </c:pt>
                <c:pt idx="4893">
                  <c:v>6.7355872473982696</c:v>
                </c:pt>
                <c:pt idx="4894">
                  <c:v>6.7369638235779998</c:v>
                </c:pt>
                <c:pt idx="4895">
                  <c:v>6.7383403997577203</c:v>
                </c:pt>
                <c:pt idx="4896">
                  <c:v>6.7397169759374496</c:v>
                </c:pt>
                <c:pt idx="4897">
                  <c:v>6.7410935521171798</c:v>
                </c:pt>
                <c:pt idx="4898">
                  <c:v>6.7424701282969002</c:v>
                </c:pt>
                <c:pt idx="4899">
                  <c:v>6.7438467044766304</c:v>
                </c:pt>
                <c:pt idx="4900">
                  <c:v>6.7452232806563499</c:v>
                </c:pt>
                <c:pt idx="4901">
                  <c:v>6.7465998568360801</c:v>
                </c:pt>
                <c:pt idx="4902">
                  <c:v>6.7479764330158103</c:v>
                </c:pt>
                <c:pt idx="4903">
                  <c:v>6.7493530091955298</c:v>
                </c:pt>
                <c:pt idx="4904">
                  <c:v>6.75072958537526</c:v>
                </c:pt>
                <c:pt idx="4905">
                  <c:v>6.7521061615549796</c:v>
                </c:pt>
                <c:pt idx="4906">
                  <c:v>6.7534827377347098</c:v>
                </c:pt>
                <c:pt idx="4907">
                  <c:v>6.7548593139144302</c:v>
                </c:pt>
                <c:pt idx="4908">
                  <c:v>6.7562358900941604</c:v>
                </c:pt>
                <c:pt idx="4909">
                  <c:v>6.7576124662738897</c:v>
                </c:pt>
                <c:pt idx="4910">
                  <c:v>6.7589890424536101</c:v>
                </c:pt>
                <c:pt idx="4911">
                  <c:v>6.7603656186333403</c:v>
                </c:pt>
                <c:pt idx="4912">
                  <c:v>6.7617421948130598</c:v>
                </c:pt>
                <c:pt idx="4913">
                  <c:v>6.76311877099279</c:v>
                </c:pt>
                <c:pt idx="4914">
                  <c:v>6.7644953471725104</c:v>
                </c:pt>
                <c:pt idx="4915">
                  <c:v>6.7658719233522397</c:v>
                </c:pt>
                <c:pt idx="4916">
                  <c:v>6.7672484995319699</c:v>
                </c:pt>
                <c:pt idx="4917">
                  <c:v>6.7686250757116904</c:v>
                </c:pt>
                <c:pt idx="4918">
                  <c:v>6.7700016518914197</c:v>
                </c:pt>
                <c:pt idx="4919">
                  <c:v>6.7713782280711401</c:v>
                </c:pt>
                <c:pt idx="4920">
                  <c:v>6.7727548042508703</c:v>
                </c:pt>
                <c:pt idx="4921">
                  <c:v>6.7741313804305898</c:v>
                </c:pt>
                <c:pt idx="4922">
                  <c:v>6.77550795661032</c:v>
                </c:pt>
                <c:pt idx="4923">
                  <c:v>6.7768845327900502</c:v>
                </c:pt>
                <c:pt idx="4924">
                  <c:v>6.7782611089697697</c:v>
                </c:pt>
                <c:pt idx="4925">
                  <c:v>6.7796376851494999</c:v>
                </c:pt>
                <c:pt idx="4926">
                  <c:v>6.7810142613292204</c:v>
                </c:pt>
                <c:pt idx="4927">
                  <c:v>6.7823908375089497</c:v>
                </c:pt>
                <c:pt idx="4928">
                  <c:v>6.7837674136886701</c:v>
                </c:pt>
                <c:pt idx="4929">
                  <c:v>6.7851439898684003</c:v>
                </c:pt>
                <c:pt idx="4930">
                  <c:v>6.7865205660481296</c:v>
                </c:pt>
                <c:pt idx="4931">
                  <c:v>6.78789714222785</c:v>
                </c:pt>
                <c:pt idx="4932">
                  <c:v>6.7892737184075802</c:v>
                </c:pt>
                <c:pt idx="4933">
                  <c:v>6.7906502945872997</c:v>
                </c:pt>
                <c:pt idx="4934">
                  <c:v>6.7920268707670299</c:v>
                </c:pt>
                <c:pt idx="4935">
                  <c:v>6.7934034469467601</c:v>
                </c:pt>
                <c:pt idx="4936">
                  <c:v>6.7947800231264797</c:v>
                </c:pt>
                <c:pt idx="4937">
                  <c:v>6.7961565993062099</c:v>
                </c:pt>
                <c:pt idx="4938">
                  <c:v>6.7975331754859303</c:v>
                </c:pt>
                <c:pt idx="4939">
                  <c:v>6.7989097516656596</c:v>
                </c:pt>
                <c:pt idx="4940">
                  <c:v>6.80028632784538</c:v>
                </c:pt>
                <c:pt idx="4941">
                  <c:v>6.8016629040251102</c:v>
                </c:pt>
                <c:pt idx="4942">
                  <c:v>6.8030394802048404</c:v>
                </c:pt>
                <c:pt idx="4943">
                  <c:v>6.8044160563845599</c:v>
                </c:pt>
                <c:pt idx="4944">
                  <c:v>6.8057926325642901</c:v>
                </c:pt>
                <c:pt idx="4945">
                  <c:v>6.8071692087440097</c:v>
                </c:pt>
                <c:pt idx="4946">
                  <c:v>6.8085457849237399</c:v>
                </c:pt>
                <c:pt idx="4947">
                  <c:v>6.80992236110347</c:v>
                </c:pt>
                <c:pt idx="4948">
                  <c:v>6.8112989372831896</c:v>
                </c:pt>
                <c:pt idx="4949">
                  <c:v>6.8126755134629198</c:v>
                </c:pt>
                <c:pt idx="4950">
                  <c:v>6.8140520896426402</c:v>
                </c:pt>
                <c:pt idx="4951">
                  <c:v>6.8154286658223704</c:v>
                </c:pt>
                <c:pt idx="4952">
                  <c:v>6.8168052420020899</c:v>
                </c:pt>
                <c:pt idx="4953">
                  <c:v>6.8181818181818201</c:v>
                </c:pt>
                <c:pt idx="4954">
                  <c:v>6.8195583943615503</c:v>
                </c:pt>
                <c:pt idx="4955">
                  <c:v>6.8209349705412698</c:v>
                </c:pt>
                <c:pt idx="4956">
                  <c:v>6.822311546721</c:v>
                </c:pt>
                <c:pt idx="4957">
                  <c:v>6.8236881229007196</c:v>
                </c:pt>
                <c:pt idx="4958">
                  <c:v>6.8250646990804498</c:v>
                </c:pt>
                <c:pt idx="4959">
                  <c:v>6.8264412752601702</c:v>
                </c:pt>
                <c:pt idx="4960">
                  <c:v>6.8278178514399004</c:v>
                </c:pt>
                <c:pt idx="4961">
                  <c:v>6.8291944276196297</c:v>
                </c:pt>
                <c:pt idx="4962">
                  <c:v>6.8305710037993501</c:v>
                </c:pt>
                <c:pt idx="4963">
                  <c:v>6.8319475799790803</c:v>
                </c:pt>
                <c:pt idx="4964">
                  <c:v>6.8333241561587998</c:v>
                </c:pt>
                <c:pt idx="4965">
                  <c:v>6.83470073233853</c:v>
                </c:pt>
                <c:pt idx="4966">
                  <c:v>6.8360773085182602</c:v>
                </c:pt>
                <c:pt idx="4967">
                  <c:v>6.8374538846979798</c:v>
                </c:pt>
                <c:pt idx="4968">
                  <c:v>6.83883046087771</c:v>
                </c:pt>
                <c:pt idx="4969">
                  <c:v>6.8402070370574304</c:v>
                </c:pt>
                <c:pt idx="4970">
                  <c:v>6.8415836132371597</c:v>
                </c:pt>
                <c:pt idx="4971">
                  <c:v>6.8429601894168801</c:v>
                </c:pt>
                <c:pt idx="4972">
                  <c:v>6.8443367655966103</c:v>
                </c:pt>
                <c:pt idx="4973">
                  <c:v>6.8457133417763396</c:v>
                </c:pt>
                <c:pt idx="4974">
                  <c:v>6.84708991795606</c:v>
                </c:pt>
                <c:pt idx="4975">
                  <c:v>6.8484664941357902</c:v>
                </c:pt>
                <c:pt idx="4976">
                  <c:v>6.8498430703155098</c:v>
                </c:pt>
                <c:pt idx="4977">
                  <c:v>6.85121964649524</c:v>
                </c:pt>
                <c:pt idx="4978">
                  <c:v>6.8525962226749604</c:v>
                </c:pt>
                <c:pt idx="4979">
                  <c:v>6.8539727988546897</c:v>
                </c:pt>
                <c:pt idx="4980">
                  <c:v>6.8553493750344199</c:v>
                </c:pt>
                <c:pt idx="4981">
                  <c:v>6.8567259512141403</c:v>
                </c:pt>
                <c:pt idx="4982">
                  <c:v>6.8581025273938696</c:v>
                </c:pt>
                <c:pt idx="4983">
                  <c:v>6.85947910357359</c:v>
                </c:pt>
                <c:pt idx="4984">
                  <c:v>6.8608556797533202</c:v>
                </c:pt>
                <c:pt idx="4985">
                  <c:v>6.8622322559330398</c:v>
                </c:pt>
                <c:pt idx="4986">
                  <c:v>6.86360883211277</c:v>
                </c:pt>
                <c:pt idx="4987">
                  <c:v>6.8649854082925001</c:v>
                </c:pt>
                <c:pt idx="4988">
                  <c:v>6.8663619844722197</c:v>
                </c:pt>
                <c:pt idx="4989">
                  <c:v>6.8677385606519499</c:v>
                </c:pt>
                <c:pt idx="4990">
                  <c:v>6.8691151368316703</c:v>
                </c:pt>
                <c:pt idx="4991">
                  <c:v>6.8704917130113996</c:v>
                </c:pt>
                <c:pt idx="4992">
                  <c:v>6.8718682891911298</c:v>
                </c:pt>
                <c:pt idx="4993">
                  <c:v>6.8732448653708502</c:v>
                </c:pt>
                <c:pt idx="4994">
                  <c:v>6.8746214415505804</c:v>
                </c:pt>
                <c:pt idx="4995">
                  <c:v>6.8759980177302999</c:v>
                </c:pt>
                <c:pt idx="4996">
                  <c:v>6.8773745939100301</c:v>
                </c:pt>
                <c:pt idx="4997">
                  <c:v>6.8787511700897497</c:v>
                </c:pt>
                <c:pt idx="4998">
                  <c:v>6.8801277462694799</c:v>
                </c:pt>
                <c:pt idx="4999">
                  <c:v>6.8815043224492101</c:v>
                </c:pt>
                <c:pt idx="5000">
                  <c:v>6.8828808986289296</c:v>
                </c:pt>
                <c:pt idx="5001">
                  <c:v>6.8842574748086598</c:v>
                </c:pt>
                <c:pt idx="5002">
                  <c:v>6.8856340509883802</c:v>
                </c:pt>
                <c:pt idx="5003">
                  <c:v>6.8870106271681104</c:v>
                </c:pt>
                <c:pt idx="5004">
                  <c:v>6.8883872033478299</c:v>
                </c:pt>
                <c:pt idx="5005">
                  <c:v>6.8897637795275601</c:v>
                </c:pt>
                <c:pt idx="5006">
                  <c:v>6.8911403557072903</c:v>
                </c:pt>
                <c:pt idx="5007">
                  <c:v>6.8925169318870099</c:v>
                </c:pt>
                <c:pt idx="5008">
                  <c:v>6.8938935080667401</c:v>
                </c:pt>
                <c:pt idx="5009">
                  <c:v>6.8952700842464596</c:v>
                </c:pt>
                <c:pt idx="5010">
                  <c:v>6.8966466604261898</c:v>
                </c:pt>
                <c:pt idx="5011">
                  <c:v>6.89802323660592</c:v>
                </c:pt>
                <c:pt idx="5012">
                  <c:v>6.8993998127856404</c:v>
                </c:pt>
                <c:pt idx="5013">
                  <c:v>6.9007763889653697</c:v>
                </c:pt>
                <c:pt idx="5014">
                  <c:v>6.9021529651450901</c:v>
                </c:pt>
                <c:pt idx="5015">
                  <c:v>6.9035295413248203</c:v>
                </c:pt>
                <c:pt idx="5016">
                  <c:v>6.9049061175045399</c:v>
                </c:pt>
                <c:pt idx="5017">
                  <c:v>6.9062826936842701</c:v>
                </c:pt>
                <c:pt idx="5018">
                  <c:v>6.9076592698640003</c:v>
                </c:pt>
                <c:pt idx="5019">
                  <c:v>6.9090358460437198</c:v>
                </c:pt>
                <c:pt idx="5020">
                  <c:v>6.91041242222345</c:v>
                </c:pt>
                <c:pt idx="5021">
                  <c:v>6.9117889984031704</c:v>
                </c:pt>
                <c:pt idx="5022">
                  <c:v>6.9131655745828997</c:v>
                </c:pt>
                <c:pt idx="5023">
                  <c:v>6.9145421507626299</c:v>
                </c:pt>
                <c:pt idx="5024">
                  <c:v>6.9159187269423503</c:v>
                </c:pt>
                <c:pt idx="5025">
                  <c:v>6.9172953031220796</c:v>
                </c:pt>
                <c:pt idx="5026">
                  <c:v>6.9186718793018001</c:v>
                </c:pt>
                <c:pt idx="5027">
                  <c:v>6.9200484554815302</c:v>
                </c:pt>
                <c:pt idx="5028">
                  <c:v>6.9214250316612498</c:v>
                </c:pt>
                <c:pt idx="5029">
                  <c:v>6.92280160784098</c:v>
                </c:pt>
                <c:pt idx="5030">
                  <c:v>6.9241781840207102</c:v>
                </c:pt>
                <c:pt idx="5031">
                  <c:v>6.9255547602004297</c:v>
                </c:pt>
                <c:pt idx="5032">
                  <c:v>6.9269313363801599</c:v>
                </c:pt>
                <c:pt idx="5033">
                  <c:v>6.9283079125598803</c:v>
                </c:pt>
                <c:pt idx="5034">
                  <c:v>6.9296844887396096</c:v>
                </c:pt>
                <c:pt idx="5035">
                  <c:v>6.9310610649193301</c:v>
                </c:pt>
                <c:pt idx="5036">
                  <c:v>6.9324376410990602</c:v>
                </c:pt>
                <c:pt idx="5037">
                  <c:v>6.9338142172787904</c:v>
                </c:pt>
                <c:pt idx="5038">
                  <c:v>6.93519079345851</c:v>
                </c:pt>
                <c:pt idx="5039">
                  <c:v>6.9365673696382402</c:v>
                </c:pt>
                <c:pt idx="5040">
                  <c:v>6.9379439458179597</c:v>
                </c:pt>
                <c:pt idx="5041">
                  <c:v>6.9393205219976899</c:v>
                </c:pt>
                <c:pt idx="5042">
                  <c:v>6.9406970981774201</c:v>
                </c:pt>
                <c:pt idx="5043">
                  <c:v>6.9420736743571396</c:v>
                </c:pt>
                <c:pt idx="5044">
                  <c:v>6.9434502505368698</c:v>
                </c:pt>
                <c:pt idx="5045">
                  <c:v>6.9448268267165902</c:v>
                </c:pt>
                <c:pt idx="5046">
                  <c:v>6.9462034028963204</c:v>
                </c:pt>
                <c:pt idx="5047">
                  <c:v>6.94757997907604</c:v>
                </c:pt>
                <c:pt idx="5048">
                  <c:v>6.9489565552557702</c:v>
                </c:pt>
                <c:pt idx="5049">
                  <c:v>6.9503331314355004</c:v>
                </c:pt>
                <c:pt idx="5050">
                  <c:v>6.9517097076152199</c:v>
                </c:pt>
                <c:pt idx="5051">
                  <c:v>6.9530862837949501</c:v>
                </c:pt>
                <c:pt idx="5052">
                  <c:v>6.9544628599746696</c:v>
                </c:pt>
                <c:pt idx="5053">
                  <c:v>6.9558394361543998</c:v>
                </c:pt>
                <c:pt idx="5054">
                  <c:v>6.9572160123341202</c:v>
                </c:pt>
                <c:pt idx="5055">
                  <c:v>6.9585925885138504</c:v>
                </c:pt>
                <c:pt idx="5056">
                  <c:v>6.9599691646935797</c:v>
                </c:pt>
                <c:pt idx="5057">
                  <c:v>6.9613457408733002</c:v>
                </c:pt>
                <c:pt idx="5058">
                  <c:v>6.9627223170530304</c:v>
                </c:pt>
                <c:pt idx="5059">
                  <c:v>6.9640988932327499</c:v>
                </c:pt>
                <c:pt idx="5060">
                  <c:v>6.9654754694124801</c:v>
                </c:pt>
                <c:pt idx="5061">
                  <c:v>6.9668520455921996</c:v>
                </c:pt>
                <c:pt idx="5062">
                  <c:v>6.9682286217719298</c:v>
                </c:pt>
                <c:pt idx="5063">
                  <c:v>6.96960519795166</c:v>
                </c:pt>
                <c:pt idx="5064">
                  <c:v>6.9709817741313804</c:v>
                </c:pt>
                <c:pt idx="5065">
                  <c:v>6.9723583503111097</c:v>
                </c:pt>
                <c:pt idx="5066">
                  <c:v>6.9737349264908302</c:v>
                </c:pt>
                <c:pt idx="5067">
                  <c:v>6.9751115026705603</c:v>
                </c:pt>
                <c:pt idx="5068">
                  <c:v>6.9764880788502799</c:v>
                </c:pt>
                <c:pt idx="5069">
                  <c:v>6.9778646550300101</c:v>
                </c:pt>
                <c:pt idx="5070">
                  <c:v>6.9792412312097403</c:v>
                </c:pt>
                <c:pt idx="5071">
                  <c:v>6.9806178073894598</c:v>
                </c:pt>
                <c:pt idx="5072">
                  <c:v>6.98199438356919</c:v>
                </c:pt>
                <c:pt idx="5073">
                  <c:v>6.9833709597489104</c:v>
                </c:pt>
                <c:pt idx="5074">
                  <c:v>6.9847475359286397</c:v>
                </c:pt>
                <c:pt idx="5075">
                  <c:v>6.9861241121083699</c:v>
                </c:pt>
                <c:pt idx="5076">
                  <c:v>6.9875006882880903</c:v>
                </c:pt>
                <c:pt idx="5077">
                  <c:v>6.9888772644678196</c:v>
                </c:pt>
                <c:pt idx="5078">
                  <c:v>6.9902538406475401</c:v>
                </c:pt>
                <c:pt idx="5079">
                  <c:v>6.9916304168272703</c:v>
                </c:pt>
                <c:pt idx="5080">
                  <c:v>6.9930069930069898</c:v>
                </c:pt>
                <c:pt idx="5081">
                  <c:v>6.99438356918672</c:v>
                </c:pt>
                <c:pt idx="5082">
                  <c:v>6.9957601453664502</c:v>
                </c:pt>
                <c:pt idx="5083">
                  <c:v>6.9971367215461697</c:v>
                </c:pt>
                <c:pt idx="5084">
                  <c:v>6.9985132977258999</c:v>
                </c:pt>
                <c:pt idx="5085">
                  <c:v>6.9998898739056203</c:v>
                </c:pt>
                <c:pt idx="5086">
                  <c:v>7.0012664500853496</c:v>
                </c:pt>
                <c:pt idx="5087">
                  <c:v>7.0026430262650798</c:v>
                </c:pt>
                <c:pt idx="5088">
                  <c:v>7.0040196024448003</c:v>
                </c:pt>
                <c:pt idx="5089">
                  <c:v>7.0053961786245296</c:v>
                </c:pt>
                <c:pt idx="5090">
                  <c:v>7.00677275480425</c:v>
                </c:pt>
                <c:pt idx="5091">
                  <c:v>7.0081493309839802</c:v>
                </c:pt>
                <c:pt idx="5092">
                  <c:v>7.0095259071636997</c:v>
                </c:pt>
                <c:pt idx="5093">
                  <c:v>7.0109024833434299</c:v>
                </c:pt>
                <c:pt idx="5094">
                  <c:v>7.0122790595231601</c:v>
                </c:pt>
                <c:pt idx="5095">
                  <c:v>7.0136556357028796</c:v>
                </c:pt>
                <c:pt idx="5096">
                  <c:v>7.0150322118826098</c:v>
                </c:pt>
                <c:pt idx="5097">
                  <c:v>7.0164087880623303</c:v>
                </c:pt>
                <c:pt idx="5098">
                  <c:v>7.0177853642420596</c:v>
                </c:pt>
                <c:pt idx="5099">
                  <c:v>7.01916194042178</c:v>
                </c:pt>
                <c:pt idx="5100">
                  <c:v>7.0205385166015102</c:v>
                </c:pt>
                <c:pt idx="5101">
                  <c:v>7.0219150927812404</c:v>
                </c:pt>
                <c:pt idx="5102">
                  <c:v>7.0232916689609599</c:v>
                </c:pt>
                <c:pt idx="5103">
                  <c:v>7.0246682451406901</c:v>
                </c:pt>
                <c:pt idx="5104">
                  <c:v>7.0260448213204096</c:v>
                </c:pt>
                <c:pt idx="5105">
                  <c:v>7.0274213975001398</c:v>
                </c:pt>
                <c:pt idx="5106">
                  <c:v>7.02879797367987</c:v>
                </c:pt>
                <c:pt idx="5107">
                  <c:v>7.0301745498595896</c:v>
                </c:pt>
                <c:pt idx="5108">
                  <c:v>7.0315511260393198</c:v>
                </c:pt>
                <c:pt idx="5109">
                  <c:v>7.0329277022190402</c:v>
                </c:pt>
                <c:pt idx="5110">
                  <c:v>7.0343042783987704</c:v>
                </c:pt>
                <c:pt idx="5111">
                  <c:v>7.0356808545784899</c:v>
                </c:pt>
                <c:pt idx="5112">
                  <c:v>7.0370574307582201</c:v>
                </c:pt>
                <c:pt idx="5113">
                  <c:v>7.0384340069379503</c:v>
                </c:pt>
                <c:pt idx="5114">
                  <c:v>7.0398105831176698</c:v>
                </c:pt>
                <c:pt idx="5115">
                  <c:v>7.0411871592974</c:v>
                </c:pt>
                <c:pt idx="5116">
                  <c:v>7.0425637354771196</c:v>
                </c:pt>
                <c:pt idx="5117">
                  <c:v>7.0439403116568498</c:v>
                </c:pt>
                <c:pt idx="5118">
                  <c:v>7.0453168878365702</c:v>
                </c:pt>
                <c:pt idx="5119">
                  <c:v>7.0466934640163004</c:v>
                </c:pt>
                <c:pt idx="5120">
                  <c:v>7.0480700401960297</c:v>
                </c:pt>
                <c:pt idx="5121">
                  <c:v>7.0494466163757501</c:v>
                </c:pt>
                <c:pt idx="5122">
                  <c:v>7.0508231925554803</c:v>
                </c:pt>
                <c:pt idx="5123">
                  <c:v>7.0521997687351998</c:v>
                </c:pt>
                <c:pt idx="5124">
                  <c:v>7.05357634491493</c:v>
                </c:pt>
                <c:pt idx="5125">
                  <c:v>7.0549529210946504</c:v>
                </c:pt>
                <c:pt idx="5126">
                  <c:v>7.0563294972743797</c:v>
                </c:pt>
                <c:pt idx="5127">
                  <c:v>7.0577060734541099</c:v>
                </c:pt>
                <c:pt idx="5128">
                  <c:v>7.0590826496338304</c:v>
                </c:pt>
                <c:pt idx="5129">
                  <c:v>7.0604592258135597</c:v>
                </c:pt>
                <c:pt idx="5130">
                  <c:v>7.0618358019932801</c:v>
                </c:pt>
                <c:pt idx="5131">
                  <c:v>7.0632123781730103</c:v>
                </c:pt>
                <c:pt idx="5132">
                  <c:v>7.0645889543527396</c:v>
                </c:pt>
                <c:pt idx="5133">
                  <c:v>7.06596553053246</c:v>
                </c:pt>
                <c:pt idx="5134">
                  <c:v>7.0673421067121902</c:v>
                </c:pt>
                <c:pt idx="5135">
                  <c:v>7.0687186828919097</c:v>
                </c:pt>
                <c:pt idx="5136">
                  <c:v>7.0700952590716399</c:v>
                </c:pt>
                <c:pt idx="5137">
                  <c:v>7.0714718352513604</c:v>
                </c:pt>
                <c:pt idx="5138">
                  <c:v>7.0728484114310897</c:v>
                </c:pt>
                <c:pt idx="5139">
                  <c:v>7.0742249876108101</c:v>
                </c:pt>
                <c:pt idx="5140">
                  <c:v>7.0756015637905403</c:v>
                </c:pt>
                <c:pt idx="5141">
                  <c:v>7.0769781399702696</c:v>
                </c:pt>
                <c:pt idx="5142">
                  <c:v>7.07835471614999</c:v>
                </c:pt>
                <c:pt idx="5143">
                  <c:v>7.0797312923297202</c:v>
                </c:pt>
                <c:pt idx="5144">
                  <c:v>7.0811078685094397</c:v>
                </c:pt>
                <c:pt idx="5145">
                  <c:v>7.0824844446891699</c:v>
                </c:pt>
                <c:pt idx="5146">
                  <c:v>7.0838610208689001</c:v>
                </c:pt>
                <c:pt idx="5147">
                  <c:v>7.0852375970486197</c:v>
                </c:pt>
                <c:pt idx="5148">
                  <c:v>7.0866141732283499</c:v>
                </c:pt>
                <c:pt idx="5149">
                  <c:v>7.0879907494080703</c:v>
                </c:pt>
                <c:pt idx="5150">
                  <c:v>7.0893673255877996</c:v>
                </c:pt>
                <c:pt idx="5151">
                  <c:v>7.0907439017675298</c:v>
                </c:pt>
                <c:pt idx="5152">
                  <c:v>7.0921204779472502</c:v>
                </c:pt>
                <c:pt idx="5153">
                  <c:v>7.0934970541269804</c:v>
                </c:pt>
                <c:pt idx="5154">
                  <c:v>7.0948736303066999</c:v>
                </c:pt>
                <c:pt idx="5155">
                  <c:v>7.0962502064864301</c:v>
                </c:pt>
                <c:pt idx="5156">
                  <c:v>7.0976267826661497</c:v>
                </c:pt>
                <c:pt idx="5157">
                  <c:v>7.0990033588458799</c:v>
                </c:pt>
                <c:pt idx="5158">
                  <c:v>7.10037993502561</c:v>
                </c:pt>
                <c:pt idx="5159">
                  <c:v>7.1017565112053296</c:v>
                </c:pt>
                <c:pt idx="5160">
                  <c:v>7.1031330873850598</c:v>
                </c:pt>
                <c:pt idx="5161">
                  <c:v>7.1045096635647802</c:v>
                </c:pt>
                <c:pt idx="5162">
                  <c:v>7.1058862397445104</c:v>
                </c:pt>
                <c:pt idx="5163">
                  <c:v>7.1072628159242397</c:v>
                </c:pt>
                <c:pt idx="5164">
                  <c:v>7.1086393921039601</c:v>
                </c:pt>
                <c:pt idx="5165">
                  <c:v>7.1100159682836903</c:v>
                </c:pt>
                <c:pt idx="5166">
                  <c:v>7.1113925444634098</c:v>
                </c:pt>
                <c:pt idx="5167">
                  <c:v>7.11276912064314</c:v>
                </c:pt>
                <c:pt idx="5168">
                  <c:v>7.1141456968228596</c:v>
                </c:pt>
                <c:pt idx="5169">
                  <c:v>7.1155222730025898</c:v>
                </c:pt>
                <c:pt idx="5170">
                  <c:v>7.11689884918232</c:v>
                </c:pt>
                <c:pt idx="5171">
                  <c:v>7.1182754253620404</c:v>
                </c:pt>
                <c:pt idx="5172">
                  <c:v>7.1196520015417697</c:v>
                </c:pt>
                <c:pt idx="5173">
                  <c:v>7.1210285777214901</c:v>
                </c:pt>
                <c:pt idx="5174">
                  <c:v>7.1224051539012203</c:v>
                </c:pt>
                <c:pt idx="5175">
                  <c:v>7.1237817300809398</c:v>
                </c:pt>
                <c:pt idx="5176">
                  <c:v>7.12515830626067</c:v>
                </c:pt>
                <c:pt idx="5177">
                  <c:v>7.1265348824404002</c:v>
                </c:pt>
                <c:pt idx="5178">
                  <c:v>7.1279114586201198</c:v>
                </c:pt>
                <c:pt idx="5179">
                  <c:v>7.12928803479985</c:v>
                </c:pt>
                <c:pt idx="5180">
                  <c:v>7.1306646109795704</c:v>
                </c:pt>
                <c:pt idx="5181">
                  <c:v>7.1320411871592997</c:v>
                </c:pt>
                <c:pt idx="5182">
                  <c:v>7.1334177633390201</c:v>
                </c:pt>
                <c:pt idx="5183">
                  <c:v>7.1347943395187503</c:v>
                </c:pt>
                <c:pt idx="5184">
                  <c:v>7.1361709156984796</c:v>
                </c:pt>
                <c:pt idx="5185">
                  <c:v>7.1375474918782</c:v>
                </c:pt>
                <c:pt idx="5186">
                  <c:v>7.1389240680579302</c:v>
                </c:pt>
                <c:pt idx="5187">
                  <c:v>7.1403006442376498</c:v>
                </c:pt>
                <c:pt idx="5188">
                  <c:v>7.14167722041738</c:v>
                </c:pt>
                <c:pt idx="5189">
                  <c:v>7.1430537965971004</c:v>
                </c:pt>
                <c:pt idx="5190">
                  <c:v>7.1444303727768297</c:v>
                </c:pt>
                <c:pt idx="5191">
                  <c:v>7.1458069489565599</c:v>
                </c:pt>
                <c:pt idx="5192">
                  <c:v>7.1471835251362803</c:v>
                </c:pt>
                <c:pt idx="5193">
                  <c:v>7.1485601013160096</c:v>
                </c:pt>
                <c:pt idx="5194">
                  <c:v>7.14993667749573</c:v>
                </c:pt>
                <c:pt idx="5195">
                  <c:v>7.1513132536754602</c:v>
                </c:pt>
                <c:pt idx="5196">
                  <c:v>7.1526898298551904</c:v>
                </c:pt>
                <c:pt idx="5197">
                  <c:v>7.15406640603491</c:v>
                </c:pt>
                <c:pt idx="5198">
                  <c:v>7.1554429822146401</c:v>
                </c:pt>
                <c:pt idx="5199">
                  <c:v>7.1568195583943597</c:v>
                </c:pt>
                <c:pt idx="5200">
                  <c:v>7.1581961345740899</c:v>
                </c:pt>
                <c:pt idx="5201">
                  <c:v>7.1595727107538103</c:v>
                </c:pt>
                <c:pt idx="5202">
                  <c:v>7.1609492869335396</c:v>
                </c:pt>
                <c:pt idx="5203">
                  <c:v>7.1623258631132698</c:v>
                </c:pt>
                <c:pt idx="5204">
                  <c:v>7.1637024392929902</c:v>
                </c:pt>
                <c:pt idx="5205">
                  <c:v>7.1650790154727204</c:v>
                </c:pt>
                <c:pt idx="5206">
                  <c:v>7.1664555916524399</c:v>
                </c:pt>
                <c:pt idx="5207">
                  <c:v>7.1678321678321701</c:v>
                </c:pt>
                <c:pt idx="5208">
                  <c:v>7.1692087440119003</c:v>
                </c:pt>
                <c:pt idx="5209">
                  <c:v>7.1705853201916199</c:v>
                </c:pt>
                <c:pt idx="5210">
                  <c:v>7.1719618963713501</c:v>
                </c:pt>
                <c:pt idx="5211">
                  <c:v>7.1733384725510696</c:v>
                </c:pt>
                <c:pt idx="5212">
                  <c:v>7.1747150487307998</c:v>
                </c:pt>
                <c:pt idx="5213">
                  <c:v>7.17609162491053</c:v>
                </c:pt>
                <c:pt idx="5214">
                  <c:v>7.1774682010902504</c:v>
                </c:pt>
                <c:pt idx="5215">
                  <c:v>7.1788447772699797</c:v>
                </c:pt>
                <c:pt idx="5216">
                  <c:v>7.1802213534497001</c:v>
                </c:pt>
                <c:pt idx="5217">
                  <c:v>7.1815979296294303</c:v>
                </c:pt>
                <c:pt idx="5218">
                  <c:v>7.1829745058091499</c:v>
                </c:pt>
                <c:pt idx="5219">
                  <c:v>7.1843510819888801</c:v>
                </c:pt>
                <c:pt idx="5220">
                  <c:v>7.1857276581685996</c:v>
                </c:pt>
                <c:pt idx="5221">
                  <c:v>7.1871042343483298</c:v>
                </c:pt>
                <c:pt idx="5222">
                  <c:v>7.18848081052806</c:v>
                </c:pt>
                <c:pt idx="5223">
                  <c:v>7.1898573867077804</c:v>
                </c:pt>
                <c:pt idx="5224">
                  <c:v>7.1912339628875097</c:v>
                </c:pt>
                <c:pt idx="5225">
                  <c:v>7.1926105390672301</c:v>
                </c:pt>
                <c:pt idx="5226">
                  <c:v>7.1939871152469603</c:v>
                </c:pt>
                <c:pt idx="5227">
                  <c:v>7.1953636914266896</c:v>
                </c:pt>
                <c:pt idx="5228">
                  <c:v>7.1967402676064101</c:v>
                </c:pt>
                <c:pt idx="5229">
                  <c:v>7.1981168437861403</c:v>
                </c:pt>
                <c:pt idx="5230">
                  <c:v>7.1994934199658598</c:v>
                </c:pt>
                <c:pt idx="5231">
                  <c:v>7.20086999614559</c:v>
                </c:pt>
                <c:pt idx="5232">
                  <c:v>7.2022465723253104</c:v>
                </c:pt>
                <c:pt idx="5233">
                  <c:v>7.2036231485050397</c:v>
                </c:pt>
                <c:pt idx="5234">
                  <c:v>7.2049997246847699</c:v>
                </c:pt>
                <c:pt idx="5235">
                  <c:v>7.2063763008644903</c:v>
                </c:pt>
                <c:pt idx="5236">
                  <c:v>7.2077528770442196</c:v>
                </c:pt>
                <c:pt idx="5237">
                  <c:v>7.2091294532239401</c:v>
                </c:pt>
                <c:pt idx="5238">
                  <c:v>7.2105060294036702</c:v>
                </c:pt>
                <c:pt idx="5239">
                  <c:v>7.2118826055833898</c:v>
                </c:pt>
                <c:pt idx="5240">
                  <c:v>7.21325918176312</c:v>
                </c:pt>
                <c:pt idx="5241">
                  <c:v>7.2146357579428502</c:v>
                </c:pt>
                <c:pt idx="5242">
                  <c:v>7.2160123341225697</c:v>
                </c:pt>
                <c:pt idx="5243">
                  <c:v>7.2173889103022999</c:v>
                </c:pt>
                <c:pt idx="5244">
                  <c:v>7.2187654864820203</c:v>
                </c:pt>
                <c:pt idx="5245">
                  <c:v>7.2201420626617496</c:v>
                </c:pt>
                <c:pt idx="5246">
                  <c:v>7.2215186388414701</c:v>
                </c:pt>
                <c:pt idx="5247">
                  <c:v>7.2228952150212002</c:v>
                </c:pt>
                <c:pt idx="5248">
                  <c:v>7.2242717912009304</c:v>
                </c:pt>
                <c:pt idx="5249">
                  <c:v>7.22564836738065</c:v>
                </c:pt>
                <c:pt idx="5250">
                  <c:v>7.2270249435603802</c:v>
                </c:pt>
                <c:pt idx="5251">
                  <c:v>7.2284015197400997</c:v>
                </c:pt>
                <c:pt idx="5252">
                  <c:v>7.2297780959198299</c:v>
                </c:pt>
                <c:pt idx="5253">
                  <c:v>7.2311546720995601</c:v>
                </c:pt>
                <c:pt idx="5254">
                  <c:v>7.2325312482792796</c:v>
                </c:pt>
                <c:pt idx="5255">
                  <c:v>7.2339078244590098</c:v>
                </c:pt>
                <c:pt idx="5256">
                  <c:v>7.2352844006387302</c:v>
                </c:pt>
                <c:pt idx="5257">
                  <c:v>7.2366609768184604</c:v>
                </c:pt>
                <c:pt idx="5258">
                  <c:v>7.23803755299818</c:v>
                </c:pt>
                <c:pt idx="5259">
                  <c:v>7.2394141291779102</c:v>
                </c:pt>
                <c:pt idx="5260">
                  <c:v>7.2407907053576404</c:v>
                </c:pt>
                <c:pt idx="5261">
                  <c:v>7.2421672815373599</c:v>
                </c:pt>
                <c:pt idx="5262">
                  <c:v>7.2435438577170901</c:v>
                </c:pt>
                <c:pt idx="5263">
                  <c:v>7.2449204338968096</c:v>
                </c:pt>
                <c:pt idx="5264">
                  <c:v>7.2462970100765398</c:v>
                </c:pt>
                <c:pt idx="5265">
                  <c:v>7.24767358625627</c:v>
                </c:pt>
                <c:pt idx="5266">
                  <c:v>7.2490501624359904</c:v>
                </c:pt>
                <c:pt idx="5267">
                  <c:v>7.2504267386157197</c:v>
                </c:pt>
                <c:pt idx="5268">
                  <c:v>7.2518033147954402</c:v>
                </c:pt>
                <c:pt idx="5269">
                  <c:v>7.2531798909751704</c:v>
                </c:pt>
                <c:pt idx="5270">
                  <c:v>7.2545564671548899</c:v>
                </c:pt>
                <c:pt idx="5271">
                  <c:v>7.2559330433346201</c:v>
                </c:pt>
                <c:pt idx="5272">
                  <c:v>7.2573096195143503</c:v>
                </c:pt>
                <c:pt idx="5273">
                  <c:v>7.2586861956940698</c:v>
                </c:pt>
                <c:pt idx="5274">
                  <c:v>7.2600627718738</c:v>
                </c:pt>
                <c:pt idx="5275">
                  <c:v>7.2614393480535204</c:v>
                </c:pt>
                <c:pt idx="5276">
                  <c:v>7.2628159242332497</c:v>
                </c:pt>
                <c:pt idx="5277">
                  <c:v>7.2641925004129799</c:v>
                </c:pt>
                <c:pt idx="5278">
                  <c:v>7.2655690765927003</c:v>
                </c:pt>
                <c:pt idx="5279">
                  <c:v>7.2669456527724297</c:v>
                </c:pt>
                <c:pt idx="5280">
                  <c:v>7.2683222289521501</c:v>
                </c:pt>
                <c:pt idx="5281">
                  <c:v>7.2696988051318803</c:v>
                </c:pt>
                <c:pt idx="5282">
                  <c:v>7.2710753813115998</c:v>
                </c:pt>
                <c:pt idx="5283">
                  <c:v>7.27245195749133</c:v>
                </c:pt>
                <c:pt idx="5284">
                  <c:v>7.2738285336710504</c:v>
                </c:pt>
                <c:pt idx="5285">
                  <c:v>7.2752051098507797</c:v>
                </c:pt>
                <c:pt idx="5286">
                  <c:v>7.2765816860305099</c:v>
                </c:pt>
                <c:pt idx="5287">
                  <c:v>7.2779582622102303</c:v>
                </c:pt>
                <c:pt idx="5288">
                  <c:v>7.2793348383899596</c:v>
                </c:pt>
                <c:pt idx="5289">
                  <c:v>7.2807114145696801</c:v>
                </c:pt>
                <c:pt idx="5290">
                  <c:v>7.2820879907494103</c:v>
                </c:pt>
                <c:pt idx="5291">
                  <c:v>7.2834645669291396</c:v>
                </c:pt>
                <c:pt idx="5292">
                  <c:v>7.28484114310886</c:v>
                </c:pt>
                <c:pt idx="5293">
                  <c:v>7.2862177192885902</c:v>
                </c:pt>
                <c:pt idx="5294">
                  <c:v>7.2875942954683097</c:v>
                </c:pt>
                <c:pt idx="5295">
                  <c:v>7.2889708716480399</c:v>
                </c:pt>
                <c:pt idx="5296">
                  <c:v>7.2903474478277603</c:v>
                </c:pt>
                <c:pt idx="5297">
                  <c:v>7.2917240240074896</c:v>
                </c:pt>
                <c:pt idx="5298">
                  <c:v>7.2931006001872198</c:v>
                </c:pt>
                <c:pt idx="5299">
                  <c:v>7.2944771763669403</c:v>
                </c:pt>
                <c:pt idx="5300">
                  <c:v>7.2958537525466696</c:v>
                </c:pt>
                <c:pt idx="5301">
                  <c:v>7.29723032872639</c:v>
                </c:pt>
                <c:pt idx="5302">
                  <c:v>7.2986069049061202</c:v>
                </c:pt>
                <c:pt idx="5303">
                  <c:v>7.2999834810858504</c:v>
                </c:pt>
                <c:pt idx="5304">
                  <c:v>7.3013600572655699</c:v>
                </c:pt>
                <c:pt idx="5305">
                  <c:v>7.3027366334453001</c:v>
                </c:pt>
                <c:pt idx="5306">
                  <c:v>7.3041132096250196</c:v>
                </c:pt>
                <c:pt idx="5307">
                  <c:v>7.3054897858047498</c:v>
                </c:pt>
                <c:pt idx="5308">
                  <c:v>7.3068663619844703</c:v>
                </c:pt>
                <c:pt idx="5309">
                  <c:v>7.3082429381641996</c:v>
                </c:pt>
                <c:pt idx="5310">
                  <c:v>7.30961951434392</c:v>
                </c:pt>
                <c:pt idx="5311">
                  <c:v>7.3109960905236502</c:v>
                </c:pt>
                <c:pt idx="5312">
                  <c:v>7.3123726667033804</c:v>
                </c:pt>
                <c:pt idx="5313">
                  <c:v>7.3137492428830999</c:v>
                </c:pt>
                <c:pt idx="5314">
                  <c:v>7.3151258190628301</c:v>
                </c:pt>
                <c:pt idx="5315">
                  <c:v>7.3165023952425496</c:v>
                </c:pt>
                <c:pt idx="5316">
                  <c:v>7.3178789714222798</c:v>
                </c:pt>
                <c:pt idx="5317">
                  <c:v>7.31925554760201</c:v>
                </c:pt>
                <c:pt idx="5318">
                  <c:v>7.3206321237817296</c:v>
                </c:pt>
                <c:pt idx="5319">
                  <c:v>7.3220086999614598</c:v>
                </c:pt>
                <c:pt idx="5320">
                  <c:v>7.3233852761411802</c:v>
                </c:pt>
                <c:pt idx="5321">
                  <c:v>7.3247618523209104</c:v>
                </c:pt>
                <c:pt idx="5322">
                  <c:v>7.3261384285006299</c:v>
                </c:pt>
                <c:pt idx="5323">
                  <c:v>7.3275150046803601</c:v>
                </c:pt>
                <c:pt idx="5324">
                  <c:v>7.3288915808600903</c:v>
                </c:pt>
                <c:pt idx="5325">
                  <c:v>7.3302681570398098</c:v>
                </c:pt>
                <c:pt idx="5326">
                  <c:v>7.33164473321954</c:v>
                </c:pt>
                <c:pt idx="5327">
                  <c:v>7.3330213093992596</c:v>
                </c:pt>
                <c:pt idx="5328">
                  <c:v>7.3343978855789898</c:v>
                </c:pt>
                <c:pt idx="5329">
                  <c:v>7.3357744617587199</c:v>
                </c:pt>
                <c:pt idx="5330">
                  <c:v>7.3371510379384404</c:v>
                </c:pt>
                <c:pt idx="5331">
                  <c:v>7.3385276141181697</c:v>
                </c:pt>
                <c:pt idx="5332">
                  <c:v>7.3399041902978901</c:v>
                </c:pt>
                <c:pt idx="5333">
                  <c:v>7.3412807664776203</c:v>
                </c:pt>
                <c:pt idx="5334">
                  <c:v>7.3426573426573398</c:v>
                </c:pt>
                <c:pt idx="5335">
                  <c:v>7.34403391883707</c:v>
                </c:pt>
                <c:pt idx="5336">
                  <c:v>7.3454104950168002</c:v>
                </c:pt>
                <c:pt idx="5337">
                  <c:v>7.3467870711965197</c:v>
                </c:pt>
                <c:pt idx="5338">
                  <c:v>7.3481636473762499</c:v>
                </c:pt>
                <c:pt idx="5339">
                  <c:v>7.3495402235559704</c:v>
                </c:pt>
                <c:pt idx="5340">
                  <c:v>7.3509167997356997</c:v>
                </c:pt>
                <c:pt idx="5341">
                  <c:v>7.3522933759154201</c:v>
                </c:pt>
                <c:pt idx="5342">
                  <c:v>7.3536699520951503</c:v>
                </c:pt>
                <c:pt idx="5343">
                  <c:v>7.3550465282748796</c:v>
                </c:pt>
                <c:pt idx="5344">
                  <c:v>7.3564231044546</c:v>
                </c:pt>
                <c:pt idx="5345">
                  <c:v>7.3577996806343302</c:v>
                </c:pt>
                <c:pt idx="5346">
                  <c:v>7.3591762568140497</c:v>
                </c:pt>
                <c:pt idx="5347">
                  <c:v>7.3605528329937799</c:v>
                </c:pt>
                <c:pt idx="5348">
                  <c:v>7.3619294091735101</c:v>
                </c:pt>
                <c:pt idx="5349">
                  <c:v>7.3633059853532297</c:v>
                </c:pt>
                <c:pt idx="5350">
                  <c:v>7.3646825615329599</c:v>
                </c:pt>
                <c:pt idx="5351">
                  <c:v>7.3660591377126803</c:v>
                </c:pt>
                <c:pt idx="5352">
                  <c:v>7.3674357138924096</c:v>
                </c:pt>
                <c:pt idx="5353">
                  <c:v>7.36881229007213</c:v>
                </c:pt>
                <c:pt idx="5354">
                  <c:v>7.3701888662518602</c:v>
                </c:pt>
                <c:pt idx="5355">
                  <c:v>7.3715654424315904</c:v>
                </c:pt>
                <c:pt idx="5356">
                  <c:v>7.3729420186113099</c:v>
                </c:pt>
                <c:pt idx="5357">
                  <c:v>7.3743185947910401</c:v>
                </c:pt>
                <c:pt idx="5358">
                  <c:v>7.3756951709707597</c:v>
                </c:pt>
                <c:pt idx="5359">
                  <c:v>7.3770717471504899</c:v>
                </c:pt>
                <c:pt idx="5360">
                  <c:v>7.3784483233302103</c:v>
                </c:pt>
                <c:pt idx="5361">
                  <c:v>7.3798248995099396</c:v>
                </c:pt>
                <c:pt idx="5362">
                  <c:v>7.3812014756896698</c:v>
                </c:pt>
                <c:pt idx="5363">
                  <c:v>7.3825780518693902</c:v>
                </c:pt>
                <c:pt idx="5364">
                  <c:v>7.3839546280491204</c:v>
                </c:pt>
                <c:pt idx="5365">
                  <c:v>7.3853312042288399</c:v>
                </c:pt>
                <c:pt idx="5366">
                  <c:v>7.3867077804085701</c:v>
                </c:pt>
                <c:pt idx="5367">
                  <c:v>7.3880843565883003</c:v>
                </c:pt>
                <c:pt idx="5368">
                  <c:v>7.3894609327680199</c:v>
                </c:pt>
                <c:pt idx="5369">
                  <c:v>7.39083750894775</c:v>
                </c:pt>
                <c:pt idx="5370">
                  <c:v>7.3922140851274696</c:v>
                </c:pt>
                <c:pt idx="5371">
                  <c:v>7.3935906613071998</c:v>
                </c:pt>
                <c:pt idx="5372">
                  <c:v>7.3949672374869202</c:v>
                </c:pt>
                <c:pt idx="5373">
                  <c:v>7.3963438136666504</c:v>
                </c:pt>
                <c:pt idx="5374">
                  <c:v>7.3977203898463699</c:v>
                </c:pt>
                <c:pt idx="5375">
                  <c:v>7.3990969660261001</c:v>
                </c:pt>
                <c:pt idx="5376">
                  <c:v>7.4004735422058303</c:v>
                </c:pt>
                <c:pt idx="5377">
                  <c:v>7.4018501183855498</c:v>
                </c:pt>
                <c:pt idx="5378">
                  <c:v>7.40322669456528</c:v>
                </c:pt>
                <c:pt idx="5379">
                  <c:v>7.4046032707449996</c:v>
                </c:pt>
                <c:pt idx="5380">
                  <c:v>7.4059798469247298</c:v>
                </c:pt>
                <c:pt idx="5381">
                  <c:v>7.40735642310446</c:v>
                </c:pt>
                <c:pt idx="5382">
                  <c:v>7.4087329992841804</c:v>
                </c:pt>
                <c:pt idx="5383">
                  <c:v>7.4101095754639097</c:v>
                </c:pt>
                <c:pt idx="5384">
                  <c:v>7.4114861516436301</c:v>
                </c:pt>
                <c:pt idx="5385">
                  <c:v>7.4128627278233603</c:v>
                </c:pt>
                <c:pt idx="5386">
                  <c:v>7.4142393040030896</c:v>
                </c:pt>
                <c:pt idx="5387">
                  <c:v>7.41561588018281</c:v>
                </c:pt>
                <c:pt idx="5388">
                  <c:v>7.4169924563625402</c:v>
                </c:pt>
                <c:pt idx="5389">
                  <c:v>7.4183690325422598</c:v>
                </c:pt>
                <c:pt idx="5390">
                  <c:v>7.41974560872199</c:v>
                </c:pt>
                <c:pt idx="5391">
                  <c:v>7.4211221849017104</c:v>
                </c:pt>
                <c:pt idx="5392">
                  <c:v>7.4224987610814397</c:v>
                </c:pt>
                <c:pt idx="5393">
                  <c:v>7.4238753372611699</c:v>
                </c:pt>
                <c:pt idx="5394">
                  <c:v>7.4252519134408903</c:v>
                </c:pt>
                <c:pt idx="5395">
                  <c:v>7.4266284896206196</c:v>
                </c:pt>
                <c:pt idx="5396">
                  <c:v>7.42800506580034</c:v>
                </c:pt>
                <c:pt idx="5397">
                  <c:v>7.4293816419800702</c:v>
                </c:pt>
                <c:pt idx="5398">
                  <c:v>7.4307582181598004</c:v>
                </c:pt>
                <c:pt idx="5399">
                  <c:v>7.43213479433952</c:v>
                </c:pt>
                <c:pt idx="5400">
                  <c:v>7.4335113705192501</c:v>
                </c:pt>
                <c:pt idx="5401">
                  <c:v>7.4348879466989697</c:v>
                </c:pt>
                <c:pt idx="5402">
                  <c:v>7.4362645228786999</c:v>
                </c:pt>
                <c:pt idx="5403">
                  <c:v>7.4376410990584203</c:v>
                </c:pt>
                <c:pt idx="5404">
                  <c:v>7.4390176752381496</c:v>
                </c:pt>
                <c:pt idx="5405">
                  <c:v>7.44039425141787</c:v>
                </c:pt>
                <c:pt idx="5406">
                  <c:v>7.4417708275976002</c:v>
                </c:pt>
                <c:pt idx="5407">
                  <c:v>7.4431474037773304</c:v>
                </c:pt>
                <c:pt idx="5408">
                  <c:v>7.44452397995705</c:v>
                </c:pt>
                <c:pt idx="5409">
                  <c:v>7.4459005561367801</c:v>
                </c:pt>
                <c:pt idx="5410">
                  <c:v>7.4472771323164997</c:v>
                </c:pt>
                <c:pt idx="5411">
                  <c:v>7.4486537084962299</c:v>
                </c:pt>
                <c:pt idx="5412">
                  <c:v>7.4500302846759601</c:v>
                </c:pt>
                <c:pt idx="5413">
                  <c:v>7.4514068608556796</c:v>
                </c:pt>
                <c:pt idx="5414">
                  <c:v>7.4527834370354098</c:v>
                </c:pt>
                <c:pt idx="5415">
                  <c:v>7.4541600132151302</c:v>
                </c:pt>
                <c:pt idx="5416">
                  <c:v>7.4555365893948604</c:v>
                </c:pt>
                <c:pt idx="5417">
                  <c:v>7.4569131655745799</c:v>
                </c:pt>
                <c:pt idx="5418">
                  <c:v>7.4582897417543101</c:v>
                </c:pt>
                <c:pt idx="5419">
                  <c:v>7.4596663179340403</c:v>
                </c:pt>
                <c:pt idx="5420">
                  <c:v>7.4610428941137599</c:v>
                </c:pt>
                <c:pt idx="5421">
                  <c:v>7.4624194702934901</c:v>
                </c:pt>
                <c:pt idx="5422">
                  <c:v>7.4637960464732096</c:v>
                </c:pt>
                <c:pt idx="5423">
                  <c:v>7.4651726226529398</c:v>
                </c:pt>
                <c:pt idx="5424">
                  <c:v>7.4665491988326602</c:v>
                </c:pt>
                <c:pt idx="5425">
                  <c:v>7.4679257750123904</c:v>
                </c:pt>
                <c:pt idx="5426">
                  <c:v>7.4693023511921197</c:v>
                </c:pt>
                <c:pt idx="5427">
                  <c:v>7.4706789273718401</c:v>
                </c:pt>
                <c:pt idx="5428">
                  <c:v>7.4720555035515703</c:v>
                </c:pt>
                <c:pt idx="5429">
                  <c:v>7.4734320797312899</c:v>
                </c:pt>
                <c:pt idx="5430">
                  <c:v>7.4748086559110201</c:v>
                </c:pt>
                <c:pt idx="5431">
                  <c:v>7.4761852320907503</c:v>
                </c:pt>
                <c:pt idx="5432">
                  <c:v>7.4775618082704698</c:v>
                </c:pt>
                <c:pt idx="5433">
                  <c:v>7.4789383844502</c:v>
                </c:pt>
                <c:pt idx="5434">
                  <c:v>7.4803149606299204</c:v>
                </c:pt>
                <c:pt idx="5435">
                  <c:v>7.4816915368096497</c:v>
                </c:pt>
                <c:pt idx="5436">
                  <c:v>7.4830681129893701</c:v>
                </c:pt>
                <c:pt idx="5437">
                  <c:v>7.4844446891691003</c:v>
                </c:pt>
                <c:pt idx="5438">
                  <c:v>7.4858212653488296</c:v>
                </c:pt>
                <c:pt idx="5439">
                  <c:v>7.4871978415285501</c:v>
                </c:pt>
                <c:pt idx="5440">
                  <c:v>7.4885744177082803</c:v>
                </c:pt>
                <c:pt idx="5441">
                  <c:v>7.4899509938879998</c:v>
                </c:pt>
                <c:pt idx="5442">
                  <c:v>7.49132757006773</c:v>
                </c:pt>
                <c:pt idx="5443">
                  <c:v>7.4927041462474602</c:v>
                </c:pt>
                <c:pt idx="5444">
                  <c:v>7.4940807224271797</c:v>
                </c:pt>
                <c:pt idx="5445">
                  <c:v>7.4954572986069099</c:v>
                </c:pt>
                <c:pt idx="5446">
                  <c:v>7.4968338747866303</c:v>
                </c:pt>
                <c:pt idx="5447">
                  <c:v>7.4982104509663596</c:v>
                </c:pt>
                <c:pt idx="5448">
                  <c:v>7.4995870271460801</c:v>
                </c:pt>
                <c:pt idx="5449">
                  <c:v>7.5009636033258102</c:v>
                </c:pt>
                <c:pt idx="5450">
                  <c:v>7.5023401795055404</c:v>
                </c:pt>
                <c:pt idx="5451">
                  <c:v>7.50371675568526</c:v>
                </c:pt>
                <c:pt idx="5452">
                  <c:v>7.5050933318649902</c:v>
                </c:pt>
                <c:pt idx="5453">
                  <c:v>7.5064699080447097</c:v>
                </c:pt>
                <c:pt idx="5454">
                  <c:v>7.5078464842244399</c:v>
                </c:pt>
                <c:pt idx="5455">
                  <c:v>7.5092230604041603</c:v>
                </c:pt>
                <c:pt idx="5456">
                  <c:v>7.5105996365838896</c:v>
                </c:pt>
                <c:pt idx="5457">
                  <c:v>7.5119762127636198</c:v>
                </c:pt>
                <c:pt idx="5458">
                  <c:v>7.5133527889433402</c:v>
                </c:pt>
                <c:pt idx="5459">
                  <c:v>7.5147293651230704</c:v>
                </c:pt>
                <c:pt idx="5460">
                  <c:v>7.51610594130279</c:v>
                </c:pt>
                <c:pt idx="5461">
                  <c:v>7.5174825174825202</c:v>
                </c:pt>
                <c:pt idx="5462">
                  <c:v>7.5188590936622504</c:v>
                </c:pt>
                <c:pt idx="5463">
                  <c:v>7.5202356698419699</c:v>
                </c:pt>
                <c:pt idx="5464">
                  <c:v>7.5216122460217001</c:v>
                </c:pt>
                <c:pt idx="5465">
                  <c:v>7.5229888222014196</c:v>
                </c:pt>
                <c:pt idx="5466">
                  <c:v>7.5243653983811498</c:v>
                </c:pt>
                <c:pt idx="5467">
                  <c:v>7.5257419745608702</c:v>
                </c:pt>
                <c:pt idx="5468">
                  <c:v>7.5271185507406004</c:v>
                </c:pt>
                <c:pt idx="5469">
                  <c:v>7.52849512692032</c:v>
                </c:pt>
                <c:pt idx="5470">
                  <c:v>7.5298717031000502</c:v>
                </c:pt>
                <c:pt idx="5471">
                  <c:v>7.5312482792797804</c:v>
                </c:pt>
                <c:pt idx="5472">
                  <c:v>7.5326248554594999</c:v>
                </c:pt>
                <c:pt idx="5473">
                  <c:v>7.5340014316392301</c:v>
                </c:pt>
                <c:pt idx="5474">
                  <c:v>7.5353780078189496</c:v>
                </c:pt>
                <c:pt idx="5475">
                  <c:v>7.5367545839986798</c:v>
                </c:pt>
                <c:pt idx="5476">
                  <c:v>7.53813116017841</c:v>
                </c:pt>
                <c:pt idx="5477">
                  <c:v>7.5395077363581304</c:v>
                </c:pt>
                <c:pt idx="5478">
                  <c:v>7.5408843125378597</c:v>
                </c:pt>
                <c:pt idx="5479">
                  <c:v>7.5422608887175802</c:v>
                </c:pt>
                <c:pt idx="5480">
                  <c:v>7.5436374648973104</c:v>
                </c:pt>
                <c:pt idx="5481">
                  <c:v>7.5450140410770299</c:v>
                </c:pt>
                <c:pt idx="5482">
                  <c:v>7.5463906172567601</c:v>
                </c:pt>
                <c:pt idx="5483">
                  <c:v>7.5477671934364903</c:v>
                </c:pt>
                <c:pt idx="5484">
                  <c:v>7.5491437696162098</c:v>
                </c:pt>
                <c:pt idx="5485">
                  <c:v>7.55052034579594</c:v>
                </c:pt>
                <c:pt idx="5486">
                  <c:v>7.5518969219756604</c:v>
                </c:pt>
                <c:pt idx="5487">
                  <c:v>7.5532734981553897</c:v>
                </c:pt>
                <c:pt idx="5488">
                  <c:v>7.5546500743351199</c:v>
                </c:pt>
                <c:pt idx="5489">
                  <c:v>7.5560266505148403</c:v>
                </c:pt>
                <c:pt idx="5490">
                  <c:v>7.5574032266945697</c:v>
                </c:pt>
                <c:pt idx="5491">
                  <c:v>7.5587798028742901</c:v>
                </c:pt>
                <c:pt idx="5492">
                  <c:v>7.5601563790540203</c:v>
                </c:pt>
                <c:pt idx="5493">
                  <c:v>7.5615329552337398</c:v>
                </c:pt>
                <c:pt idx="5494">
                  <c:v>7.56290953141347</c:v>
                </c:pt>
                <c:pt idx="5495">
                  <c:v>7.5642861075932002</c:v>
                </c:pt>
                <c:pt idx="5496">
                  <c:v>7.5656626837729197</c:v>
                </c:pt>
                <c:pt idx="5497">
                  <c:v>7.5670392599526499</c:v>
                </c:pt>
                <c:pt idx="5498">
                  <c:v>7.5684158361323703</c:v>
                </c:pt>
                <c:pt idx="5499">
                  <c:v>7.5697924123120996</c:v>
                </c:pt>
                <c:pt idx="5500">
                  <c:v>7.5711689884918201</c:v>
                </c:pt>
                <c:pt idx="5501">
                  <c:v>7.5725455646715503</c:v>
                </c:pt>
                <c:pt idx="5502">
                  <c:v>7.5739221408512796</c:v>
                </c:pt>
                <c:pt idx="5503">
                  <c:v>7.575298717031</c:v>
                </c:pt>
                <c:pt idx="5504">
                  <c:v>7.5766752932107302</c:v>
                </c:pt>
                <c:pt idx="5505">
                  <c:v>7.5780518693904497</c:v>
                </c:pt>
                <c:pt idx="5506">
                  <c:v>7.5794284455701799</c:v>
                </c:pt>
                <c:pt idx="5507">
                  <c:v>7.5808050217499101</c:v>
                </c:pt>
                <c:pt idx="5508">
                  <c:v>7.5821815979296296</c:v>
                </c:pt>
                <c:pt idx="5509">
                  <c:v>7.5835581741093598</c:v>
                </c:pt>
                <c:pt idx="5510">
                  <c:v>7.5849347502890803</c:v>
                </c:pt>
                <c:pt idx="5511">
                  <c:v>7.5863113264688096</c:v>
                </c:pt>
                <c:pt idx="5512">
                  <c:v>7.58768790264853</c:v>
                </c:pt>
                <c:pt idx="5513">
                  <c:v>7.5890644788282602</c:v>
                </c:pt>
                <c:pt idx="5514">
                  <c:v>7.5904410550079904</c:v>
                </c:pt>
                <c:pt idx="5515">
                  <c:v>7.5918176311877099</c:v>
                </c:pt>
                <c:pt idx="5516">
                  <c:v>7.5931942073674401</c:v>
                </c:pt>
                <c:pt idx="5517">
                  <c:v>7.5945707835471596</c:v>
                </c:pt>
                <c:pt idx="5518">
                  <c:v>7.5959473597268898</c:v>
                </c:pt>
                <c:pt idx="5519">
                  <c:v>7.5973239359066103</c:v>
                </c:pt>
                <c:pt idx="5520">
                  <c:v>7.5987005120863396</c:v>
                </c:pt>
                <c:pt idx="5521">
                  <c:v>7.6000770882660698</c:v>
                </c:pt>
                <c:pt idx="5522">
                  <c:v>7.6014536644457902</c:v>
                </c:pt>
                <c:pt idx="5523">
                  <c:v>7.6028302406255204</c:v>
                </c:pt>
                <c:pt idx="5524">
                  <c:v>7.6042068168052399</c:v>
                </c:pt>
                <c:pt idx="5525">
                  <c:v>7.6055833929849701</c:v>
                </c:pt>
                <c:pt idx="5526">
                  <c:v>7.6069599691647003</c:v>
                </c:pt>
                <c:pt idx="5527">
                  <c:v>7.6083365453444198</c:v>
                </c:pt>
                <c:pt idx="5528">
                  <c:v>7.60971312152415</c:v>
                </c:pt>
                <c:pt idx="5529">
                  <c:v>7.6110896977038696</c:v>
                </c:pt>
                <c:pt idx="5530">
                  <c:v>7.6124662738835998</c:v>
                </c:pt>
                <c:pt idx="5531">
                  <c:v>7.6138428500633202</c:v>
                </c:pt>
                <c:pt idx="5532">
                  <c:v>7.6152194262430504</c:v>
                </c:pt>
                <c:pt idx="5533">
                  <c:v>7.6165960024227797</c:v>
                </c:pt>
                <c:pt idx="5534">
                  <c:v>7.6179725786025001</c:v>
                </c:pt>
                <c:pt idx="5535">
                  <c:v>7.6193491547822303</c:v>
                </c:pt>
                <c:pt idx="5536">
                  <c:v>7.6207257309619498</c:v>
                </c:pt>
                <c:pt idx="5537">
                  <c:v>7.62210230714168</c:v>
                </c:pt>
                <c:pt idx="5538">
                  <c:v>7.6234788833214102</c:v>
                </c:pt>
                <c:pt idx="5539">
                  <c:v>7.6248554595011298</c:v>
                </c:pt>
                <c:pt idx="5540">
                  <c:v>7.6262320356808599</c:v>
                </c:pt>
                <c:pt idx="5541">
                  <c:v>7.6276086118605804</c:v>
                </c:pt>
                <c:pt idx="5542">
                  <c:v>7.6289851880403097</c:v>
                </c:pt>
                <c:pt idx="5543">
                  <c:v>7.6303617642200301</c:v>
                </c:pt>
                <c:pt idx="5544">
                  <c:v>7.6317383403997603</c:v>
                </c:pt>
                <c:pt idx="5545">
                  <c:v>7.6331149165794798</c:v>
                </c:pt>
                <c:pt idx="5546">
                  <c:v>7.63449149275921</c:v>
                </c:pt>
                <c:pt idx="5547">
                  <c:v>7.6358680689389402</c:v>
                </c:pt>
                <c:pt idx="5548">
                  <c:v>7.6372446451186597</c:v>
                </c:pt>
                <c:pt idx="5549">
                  <c:v>7.6386212212983899</c:v>
                </c:pt>
                <c:pt idx="5550">
                  <c:v>7.6399977974781104</c:v>
                </c:pt>
                <c:pt idx="5551">
                  <c:v>7.6413743736578397</c:v>
                </c:pt>
                <c:pt idx="5552">
                  <c:v>7.6427509498375699</c:v>
                </c:pt>
                <c:pt idx="5553">
                  <c:v>7.6441275260172903</c:v>
                </c:pt>
                <c:pt idx="5554">
                  <c:v>7.6455041021970196</c:v>
                </c:pt>
                <c:pt idx="5555">
                  <c:v>7.64688067837674</c:v>
                </c:pt>
                <c:pt idx="5556">
                  <c:v>7.6482572545564702</c:v>
                </c:pt>
                <c:pt idx="5557">
                  <c:v>7.6496338307361897</c:v>
                </c:pt>
                <c:pt idx="5558">
                  <c:v>7.6510104069159199</c:v>
                </c:pt>
                <c:pt idx="5559">
                  <c:v>7.6523869830956501</c:v>
                </c:pt>
                <c:pt idx="5560">
                  <c:v>7.6537635592753697</c:v>
                </c:pt>
                <c:pt idx="5561">
                  <c:v>7.6551401354550999</c:v>
                </c:pt>
                <c:pt idx="5562">
                  <c:v>7.6565167116348203</c:v>
                </c:pt>
                <c:pt idx="5563">
                  <c:v>7.6578932878145496</c:v>
                </c:pt>
                <c:pt idx="5564">
                  <c:v>7.65926986399427</c:v>
                </c:pt>
                <c:pt idx="5565">
                  <c:v>7.6606464401740002</c:v>
                </c:pt>
                <c:pt idx="5566">
                  <c:v>7.6620230163537304</c:v>
                </c:pt>
                <c:pt idx="5567">
                  <c:v>7.6633995925334499</c:v>
                </c:pt>
                <c:pt idx="5568">
                  <c:v>7.6647761687131801</c:v>
                </c:pt>
                <c:pt idx="5569">
                  <c:v>7.6661527448928997</c:v>
                </c:pt>
                <c:pt idx="5570">
                  <c:v>7.6675293210726299</c:v>
                </c:pt>
                <c:pt idx="5571">
                  <c:v>7.66890589725236</c:v>
                </c:pt>
                <c:pt idx="5572">
                  <c:v>7.6702824734320796</c:v>
                </c:pt>
                <c:pt idx="5573">
                  <c:v>7.6716590496118098</c:v>
                </c:pt>
                <c:pt idx="5574">
                  <c:v>7.6730356257915302</c:v>
                </c:pt>
                <c:pt idx="5575">
                  <c:v>7.6744122019712604</c:v>
                </c:pt>
                <c:pt idx="5576">
                  <c:v>7.6757887781509799</c:v>
                </c:pt>
                <c:pt idx="5577">
                  <c:v>7.6771653543307101</c:v>
                </c:pt>
                <c:pt idx="5578">
                  <c:v>7.6785419305104403</c:v>
                </c:pt>
                <c:pt idx="5579">
                  <c:v>7.6799185066901599</c:v>
                </c:pt>
                <c:pt idx="5580">
                  <c:v>7.68129508286989</c:v>
                </c:pt>
                <c:pt idx="5581">
                  <c:v>7.6826716590496096</c:v>
                </c:pt>
                <c:pt idx="5582">
                  <c:v>7.6840482352293398</c:v>
                </c:pt>
                <c:pt idx="5583">
                  <c:v>7.68542481140907</c:v>
                </c:pt>
                <c:pt idx="5584">
                  <c:v>7.6868013875887904</c:v>
                </c:pt>
                <c:pt idx="5585">
                  <c:v>7.6881779637685197</c:v>
                </c:pt>
                <c:pt idx="5586">
                  <c:v>7.6895545399482401</c:v>
                </c:pt>
                <c:pt idx="5587">
                  <c:v>7.6909311161279703</c:v>
                </c:pt>
                <c:pt idx="5588">
                  <c:v>7.6923076923076898</c:v>
                </c:pt>
                <c:pt idx="5589">
                  <c:v>7.69368426848742</c:v>
                </c:pt>
                <c:pt idx="5590">
                  <c:v>7.6950608446671502</c:v>
                </c:pt>
                <c:pt idx="5591">
                  <c:v>7.6964374208468698</c:v>
                </c:pt>
                <c:pt idx="5592">
                  <c:v>7.6978139970266</c:v>
                </c:pt>
                <c:pt idx="5593">
                  <c:v>7.6991905732063204</c:v>
                </c:pt>
                <c:pt idx="5594">
                  <c:v>7.7005671493860497</c:v>
                </c:pt>
                <c:pt idx="5595">
                  <c:v>7.7019437255657701</c:v>
                </c:pt>
                <c:pt idx="5596">
                  <c:v>7.7033203017455003</c:v>
                </c:pt>
                <c:pt idx="5597">
                  <c:v>7.7046968779252296</c:v>
                </c:pt>
                <c:pt idx="5598">
                  <c:v>7.70607345410495</c:v>
                </c:pt>
                <c:pt idx="5599">
                  <c:v>7.7074500302846802</c:v>
                </c:pt>
                <c:pt idx="5600">
                  <c:v>7.7088266064643998</c:v>
                </c:pt>
                <c:pt idx="5601">
                  <c:v>7.71020318264413</c:v>
                </c:pt>
                <c:pt idx="5602">
                  <c:v>7.7115797588238602</c:v>
                </c:pt>
                <c:pt idx="5603">
                  <c:v>7.7129563350035797</c:v>
                </c:pt>
                <c:pt idx="5604">
                  <c:v>7.7143329111833099</c:v>
                </c:pt>
                <c:pt idx="5605">
                  <c:v>7.7157094873630303</c:v>
                </c:pt>
                <c:pt idx="5606">
                  <c:v>7.7170860635427596</c:v>
                </c:pt>
                <c:pt idx="5607">
                  <c:v>7.71846263972248</c:v>
                </c:pt>
                <c:pt idx="5608">
                  <c:v>7.7198392159022102</c:v>
                </c:pt>
                <c:pt idx="5609">
                  <c:v>7.7212157920819298</c:v>
                </c:pt>
                <c:pt idx="5610">
                  <c:v>7.72259236826166</c:v>
                </c:pt>
                <c:pt idx="5611">
                  <c:v>7.7239689444413901</c:v>
                </c:pt>
                <c:pt idx="5612">
                  <c:v>7.7253455206211097</c:v>
                </c:pt>
                <c:pt idx="5613">
                  <c:v>7.7267220968008399</c:v>
                </c:pt>
                <c:pt idx="5614">
                  <c:v>7.7280986729805603</c:v>
                </c:pt>
                <c:pt idx="5615">
                  <c:v>7.7294752491602896</c:v>
                </c:pt>
                <c:pt idx="5616">
                  <c:v>7.7308518253400198</c:v>
                </c:pt>
                <c:pt idx="5617">
                  <c:v>7.7322284015197402</c:v>
                </c:pt>
                <c:pt idx="5618">
                  <c:v>7.7336049776994704</c:v>
                </c:pt>
                <c:pt idx="5619">
                  <c:v>7.73498155387919</c:v>
                </c:pt>
                <c:pt idx="5620">
                  <c:v>7.7363581300589201</c:v>
                </c:pt>
                <c:pt idx="5621">
                  <c:v>7.7377347062386397</c:v>
                </c:pt>
                <c:pt idx="5622">
                  <c:v>7.7391112824183699</c:v>
                </c:pt>
                <c:pt idx="5623">
                  <c:v>7.7404878585981001</c:v>
                </c:pt>
                <c:pt idx="5624">
                  <c:v>7.7418644347778196</c:v>
                </c:pt>
                <c:pt idx="5625">
                  <c:v>7.7432410109575498</c:v>
                </c:pt>
                <c:pt idx="5626">
                  <c:v>7.7446175871372702</c:v>
                </c:pt>
                <c:pt idx="5627">
                  <c:v>7.7459941633170004</c:v>
                </c:pt>
                <c:pt idx="5628">
                  <c:v>7.7473707394967297</c:v>
                </c:pt>
                <c:pt idx="5629">
                  <c:v>7.7487473156764501</c:v>
                </c:pt>
                <c:pt idx="5630">
                  <c:v>7.7501238918561803</c:v>
                </c:pt>
                <c:pt idx="5631">
                  <c:v>7.7515004680358999</c:v>
                </c:pt>
                <c:pt idx="5632">
                  <c:v>7.7528770442156301</c:v>
                </c:pt>
                <c:pt idx="5633">
                  <c:v>7.7542536203953603</c:v>
                </c:pt>
                <c:pt idx="5634">
                  <c:v>7.7556301965750798</c:v>
                </c:pt>
                <c:pt idx="5635">
                  <c:v>7.75700677275481</c:v>
                </c:pt>
                <c:pt idx="5636">
                  <c:v>7.7583833489345304</c:v>
                </c:pt>
                <c:pt idx="5637">
                  <c:v>7.7597599251142597</c:v>
                </c:pt>
                <c:pt idx="5638">
                  <c:v>7.7611365012939801</c:v>
                </c:pt>
                <c:pt idx="5639">
                  <c:v>7.7625130774737103</c:v>
                </c:pt>
                <c:pt idx="5640">
                  <c:v>7.7638896536534299</c:v>
                </c:pt>
                <c:pt idx="5641">
                  <c:v>7.7652662298331601</c:v>
                </c:pt>
                <c:pt idx="5642">
                  <c:v>7.7666428060128903</c:v>
                </c:pt>
                <c:pt idx="5643">
                  <c:v>7.7680193821926098</c:v>
                </c:pt>
                <c:pt idx="5644">
                  <c:v>7.76939595837234</c:v>
                </c:pt>
                <c:pt idx="5645">
                  <c:v>7.7707725345520604</c:v>
                </c:pt>
                <c:pt idx="5646">
                  <c:v>7.7721491107317897</c:v>
                </c:pt>
                <c:pt idx="5647">
                  <c:v>7.7735256869115199</c:v>
                </c:pt>
                <c:pt idx="5648">
                  <c:v>7.7749022630912403</c:v>
                </c:pt>
                <c:pt idx="5649">
                  <c:v>7.7762788392709696</c:v>
                </c:pt>
                <c:pt idx="5650">
                  <c:v>7.7776554154506901</c:v>
                </c:pt>
                <c:pt idx="5651">
                  <c:v>7.7790319916304203</c:v>
                </c:pt>
                <c:pt idx="5652">
                  <c:v>7.7804085678101398</c:v>
                </c:pt>
                <c:pt idx="5653">
                  <c:v>7.78178514398987</c:v>
                </c:pt>
                <c:pt idx="5654">
                  <c:v>7.7831617201696002</c:v>
                </c:pt>
                <c:pt idx="5655">
                  <c:v>7.7845382963493197</c:v>
                </c:pt>
                <c:pt idx="5656">
                  <c:v>7.7859148725290499</c:v>
                </c:pt>
                <c:pt idx="5657">
                  <c:v>7.7872914487087703</c:v>
                </c:pt>
                <c:pt idx="5658">
                  <c:v>7.7886680248884996</c:v>
                </c:pt>
                <c:pt idx="5659">
                  <c:v>7.7900446010682201</c:v>
                </c:pt>
                <c:pt idx="5660">
                  <c:v>7.7914211772479502</c:v>
                </c:pt>
                <c:pt idx="5661">
                  <c:v>7.7927977534276804</c:v>
                </c:pt>
                <c:pt idx="5662">
                  <c:v>7.7941743296074</c:v>
                </c:pt>
                <c:pt idx="5663">
                  <c:v>7.7955509057871302</c:v>
                </c:pt>
                <c:pt idx="5664">
                  <c:v>7.7969274819668497</c:v>
                </c:pt>
                <c:pt idx="5665">
                  <c:v>7.7983040581465799</c:v>
                </c:pt>
                <c:pt idx="5666">
                  <c:v>7.7996806343263101</c:v>
                </c:pt>
                <c:pt idx="5667">
                  <c:v>7.8010572105060296</c:v>
                </c:pt>
                <c:pt idx="5668">
                  <c:v>7.8024337866857598</c:v>
                </c:pt>
                <c:pt idx="5669">
                  <c:v>7.8038103628654802</c:v>
                </c:pt>
                <c:pt idx="5670">
                  <c:v>7.8051869390452104</c:v>
                </c:pt>
                <c:pt idx="5671">
                  <c:v>7.80656351522493</c:v>
                </c:pt>
                <c:pt idx="5672">
                  <c:v>7.8079400914046602</c:v>
                </c:pt>
                <c:pt idx="5673">
                  <c:v>7.8093166675843904</c:v>
                </c:pt>
                <c:pt idx="5674">
                  <c:v>7.8106932437641099</c:v>
                </c:pt>
                <c:pt idx="5675">
                  <c:v>7.8120698199438401</c:v>
                </c:pt>
                <c:pt idx="5676">
                  <c:v>7.8134463961235596</c:v>
                </c:pt>
                <c:pt idx="5677">
                  <c:v>7.8148229723032898</c:v>
                </c:pt>
                <c:pt idx="5678">
                  <c:v>7.81619954848302</c:v>
                </c:pt>
                <c:pt idx="5679">
                  <c:v>7.8175761246627404</c:v>
                </c:pt>
                <c:pt idx="5680">
                  <c:v>7.8189527008424697</c:v>
                </c:pt>
                <c:pt idx="5681">
                  <c:v>7.8203292770221902</c:v>
                </c:pt>
                <c:pt idx="5682">
                  <c:v>7.8217058532019204</c:v>
                </c:pt>
                <c:pt idx="5683">
                  <c:v>7.8230824293816399</c:v>
                </c:pt>
                <c:pt idx="5684">
                  <c:v>7.8244590055613701</c:v>
                </c:pt>
                <c:pt idx="5685">
                  <c:v>7.8258355817410896</c:v>
                </c:pt>
                <c:pt idx="5686">
                  <c:v>7.8272121579208198</c:v>
                </c:pt>
                <c:pt idx="5687">
                  <c:v>7.82858873410055</c:v>
                </c:pt>
                <c:pt idx="5688">
                  <c:v>7.8299653102802704</c:v>
                </c:pt>
                <c:pt idx="5689">
                  <c:v>7.8313418864599997</c:v>
                </c:pt>
                <c:pt idx="5690">
                  <c:v>7.8327184626397202</c:v>
                </c:pt>
                <c:pt idx="5691">
                  <c:v>7.8340950388194504</c:v>
                </c:pt>
                <c:pt idx="5692">
                  <c:v>7.8354716149991797</c:v>
                </c:pt>
                <c:pt idx="5693">
                  <c:v>7.8368481911789001</c:v>
                </c:pt>
                <c:pt idx="5694">
                  <c:v>7.8382247673586303</c:v>
                </c:pt>
                <c:pt idx="5695">
                  <c:v>7.8396013435383498</c:v>
                </c:pt>
                <c:pt idx="5696">
                  <c:v>7.84097791971808</c:v>
                </c:pt>
                <c:pt idx="5697">
                  <c:v>7.8423544958978102</c:v>
                </c:pt>
                <c:pt idx="5698">
                  <c:v>7.8437310720775297</c:v>
                </c:pt>
                <c:pt idx="5699">
                  <c:v>7.8451076482572599</c:v>
                </c:pt>
                <c:pt idx="5700">
                  <c:v>7.8464842244369803</c:v>
                </c:pt>
                <c:pt idx="5701">
                  <c:v>7.8478608006167097</c:v>
                </c:pt>
                <c:pt idx="5702">
                  <c:v>7.8492373767964301</c:v>
                </c:pt>
                <c:pt idx="5703">
                  <c:v>7.8506139529761603</c:v>
                </c:pt>
                <c:pt idx="5704">
                  <c:v>7.8519905291558798</c:v>
                </c:pt>
                <c:pt idx="5705">
                  <c:v>7.85336710533561</c:v>
                </c:pt>
                <c:pt idx="5706">
                  <c:v>7.8547436815153402</c:v>
                </c:pt>
                <c:pt idx="5707">
                  <c:v>7.8561202576950597</c:v>
                </c:pt>
                <c:pt idx="5708">
                  <c:v>7.8574968338747899</c:v>
                </c:pt>
                <c:pt idx="5709">
                  <c:v>7.8588734100545103</c:v>
                </c:pt>
                <c:pt idx="5710">
                  <c:v>7.8602499862342396</c:v>
                </c:pt>
                <c:pt idx="5711">
                  <c:v>7.8616265624139698</c:v>
                </c:pt>
                <c:pt idx="5712">
                  <c:v>7.8630031385936903</c:v>
                </c:pt>
                <c:pt idx="5713">
                  <c:v>7.8643797147734196</c:v>
                </c:pt>
                <c:pt idx="5714">
                  <c:v>7.86575629095314</c:v>
                </c:pt>
                <c:pt idx="5715">
                  <c:v>7.8671328671328702</c:v>
                </c:pt>
                <c:pt idx="5716">
                  <c:v>7.8685094433125897</c:v>
                </c:pt>
                <c:pt idx="5717">
                  <c:v>7.8698860194923199</c:v>
                </c:pt>
                <c:pt idx="5718">
                  <c:v>7.8712625956720501</c:v>
                </c:pt>
                <c:pt idx="5719">
                  <c:v>7.8726391718517696</c:v>
                </c:pt>
                <c:pt idx="5720">
                  <c:v>7.8740157480314998</c:v>
                </c:pt>
                <c:pt idx="5721">
                  <c:v>7.8753923242112203</c:v>
                </c:pt>
                <c:pt idx="5722">
                  <c:v>7.8767689003909496</c:v>
                </c:pt>
                <c:pt idx="5723">
                  <c:v>7.8781454765706798</c:v>
                </c:pt>
                <c:pt idx="5724">
                  <c:v>7.8795220527504002</c:v>
                </c:pt>
                <c:pt idx="5725">
                  <c:v>7.8808986289301304</c:v>
                </c:pt>
                <c:pt idx="5726">
                  <c:v>7.8822752051098499</c:v>
                </c:pt>
                <c:pt idx="5727">
                  <c:v>7.8836517812895801</c:v>
                </c:pt>
                <c:pt idx="5728">
                  <c:v>7.8850283574692996</c:v>
                </c:pt>
                <c:pt idx="5729">
                  <c:v>7.8864049336490298</c:v>
                </c:pt>
                <c:pt idx="5730">
                  <c:v>7.88778150982876</c:v>
                </c:pt>
                <c:pt idx="5731">
                  <c:v>7.8891580860084796</c:v>
                </c:pt>
                <c:pt idx="5732">
                  <c:v>7.8905346621882098</c:v>
                </c:pt>
                <c:pt idx="5733">
                  <c:v>7.8919112383679302</c:v>
                </c:pt>
                <c:pt idx="5734">
                  <c:v>7.8932878145476604</c:v>
                </c:pt>
                <c:pt idx="5735">
                  <c:v>7.8946643907273799</c:v>
                </c:pt>
                <c:pt idx="5736">
                  <c:v>7.8960409669071101</c:v>
                </c:pt>
                <c:pt idx="5737">
                  <c:v>7.8974175430868403</c:v>
                </c:pt>
                <c:pt idx="5738">
                  <c:v>7.8987941192665598</c:v>
                </c:pt>
                <c:pt idx="5739">
                  <c:v>7.90017069544629</c:v>
                </c:pt>
                <c:pt idx="5740">
                  <c:v>7.9015472716260096</c:v>
                </c:pt>
                <c:pt idx="5741">
                  <c:v>7.9029238478057398</c:v>
                </c:pt>
                <c:pt idx="5742">
                  <c:v>7.9043004239854699</c:v>
                </c:pt>
                <c:pt idx="5743">
                  <c:v>7.9056770001651904</c:v>
                </c:pt>
                <c:pt idx="5744">
                  <c:v>7.9070535763449197</c:v>
                </c:pt>
                <c:pt idx="5745">
                  <c:v>7.9084301525246401</c:v>
                </c:pt>
                <c:pt idx="5746">
                  <c:v>7.9098067287043703</c:v>
                </c:pt>
                <c:pt idx="5747">
                  <c:v>7.9111833048840898</c:v>
                </c:pt>
                <c:pt idx="5748">
                  <c:v>7.91255988106382</c:v>
                </c:pt>
                <c:pt idx="5749">
                  <c:v>7.9139364572435502</c:v>
                </c:pt>
                <c:pt idx="5750">
                  <c:v>7.9153130334232698</c:v>
                </c:pt>
                <c:pt idx="5751">
                  <c:v>7.9166896096029999</c:v>
                </c:pt>
                <c:pt idx="5752">
                  <c:v>7.9180661857827204</c:v>
                </c:pt>
                <c:pt idx="5753">
                  <c:v>7.9194427619624497</c:v>
                </c:pt>
                <c:pt idx="5754">
                  <c:v>7.9208193381421701</c:v>
                </c:pt>
                <c:pt idx="5755">
                  <c:v>7.9221959143219003</c:v>
                </c:pt>
                <c:pt idx="5756">
                  <c:v>7.9235724905016296</c:v>
                </c:pt>
                <c:pt idx="5757">
                  <c:v>7.92494906668135</c:v>
                </c:pt>
                <c:pt idx="5758">
                  <c:v>7.9263256428610802</c:v>
                </c:pt>
                <c:pt idx="5759">
                  <c:v>7.9277022190407997</c:v>
                </c:pt>
                <c:pt idx="5760">
                  <c:v>7.9290787952205299</c:v>
                </c:pt>
                <c:pt idx="5761">
                  <c:v>7.9304553714002601</c:v>
                </c:pt>
                <c:pt idx="5762">
                  <c:v>7.9318319475799797</c:v>
                </c:pt>
                <c:pt idx="5763">
                  <c:v>7.9332085237597099</c:v>
                </c:pt>
                <c:pt idx="5764">
                  <c:v>7.9345850999394303</c:v>
                </c:pt>
                <c:pt idx="5765">
                  <c:v>7.9359616761191596</c:v>
                </c:pt>
                <c:pt idx="5766">
                  <c:v>7.93733825229888</c:v>
                </c:pt>
                <c:pt idx="5767">
                  <c:v>7.9387148284786102</c:v>
                </c:pt>
                <c:pt idx="5768">
                  <c:v>7.9400914046583404</c:v>
                </c:pt>
                <c:pt idx="5769">
                  <c:v>7.9414679808380599</c:v>
                </c:pt>
                <c:pt idx="5770">
                  <c:v>7.9428445570177901</c:v>
                </c:pt>
                <c:pt idx="5771">
                  <c:v>7.9442211331975097</c:v>
                </c:pt>
                <c:pt idx="5772">
                  <c:v>7.9455977093772399</c:v>
                </c:pt>
                <c:pt idx="5773">
                  <c:v>7.9469742855569701</c:v>
                </c:pt>
                <c:pt idx="5774">
                  <c:v>7.9483508617366896</c:v>
                </c:pt>
                <c:pt idx="5775">
                  <c:v>7.9497274379164198</c:v>
                </c:pt>
                <c:pt idx="5776">
                  <c:v>7.9511040140961402</c:v>
                </c:pt>
                <c:pt idx="5777">
                  <c:v>7.9524805902758704</c:v>
                </c:pt>
                <c:pt idx="5778">
                  <c:v>7.9538571664555899</c:v>
                </c:pt>
                <c:pt idx="5779">
                  <c:v>7.9552337426353201</c:v>
                </c:pt>
                <c:pt idx="5780">
                  <c:v>7.9566103188150397</c:v>
                </c:pt>
                <c:pt idx="5781">
                  <c:v>7.9579868949947699</c:v>
                </c:pt>
                <c:pt idx="5782">
                  <c:v>7.9593634711745</c:v>
                </c:pt>
                <c:pt idx="5783">
                  <c:v>7.9607400473542196</c:v>
                </c:pt>
                <c:pt idx="5784">
                  <c:v>7.9621166235339498</c:v>
                </c:pt>
                <c:pt idx="5785">
                  <c:v>7.9634931997136702</c:v>
                </c:pt>
                <c:pt idx="5786">
                  <c:v>7.9648697758934004</c:v>
                </c:pt>
                <c:pt idx="5787">
                  <c:v>7.9662463520731297</c:v>
                </c:pt>
                <c:pt idx="5788">
                  <c:v>7.9676229282528501</c:v>
                </c:pt>
                <c:pt idx="5789">
                  <c:v>7.9689995044325803</c:v>
                </c:pt>
                <c:pt idx="5790">
                  <c:v>7.9703760806122999</c:v>
                </c:pt>
                <c:pt idx="5791">
                  <c:v>7.97175265679203</c:v>
                </c:pt>
                <c:pt idx="5792">
                  <c:v>7.9731292329717496</c:v>
                </c:pt>
                <c:pt idx="5793">
                  <c:v>7.9745058091514798</c:v>
                </c:pt>
                <c:pt idx="5794">
                  <c:v>7.97588238533121</c:v>
                </c:pt>
                <c:pt idx="5795">
                  <c:v>7.9772589615109304</c:v>
                </c:pt>
                <c:pt idx="5796">
                  <c:v>7.9786355376906597</c:v>
                </c:pt>
                <c:pt idx="5797">
                  <c:v>7.9800121138703801</c:v>
                </c:pt>
                <c:pt idx="5798">
                  <c:v>7.9813886900501103</c:v>
                </c:pt>
                <c:pt idx="5799">
                  <c:v>7.9827652662298298</c:v>
                </c:pt>
                <c:pt idx="5800">
                  <c:v>7.98414184240956</c:v>
                </c:pt>
                <c:pt idx="5801">
                  <c:v>7.9855184185892902</c:v>
                </c:pt>
                <c:pt idx="5802">
                  <c:v>7.9868949947690098</c:v>
                </c:pt>
                <c:pt idx="5803">
                  <c:v>7.98827157094874</c:v>
                </c:pt>
                <c:pt idx="5804">
                  <c:v>7.9896481471284604</c:v>
                </c:pt>
                <c:pt idx="5805">
                  <c:v>7.9910247233081897</c:v>
                </c:pt>
                <c:pt idx="5806">
                  <c:v>7.9924012994879199</c:v>
                </c:pt>
                <c:pt idx="5807">
                  <c:v>7.9937778756676403</c:v>
                </c:pt>
                <c:pt idx="5808">
                  <c:v>7.9951544518473696</c:v>
                </c:pt>
                <c:pt idx="5809">
                  <c:v>7.99653102802709</c:v>
                </c:pt>
                <c:pt idx="5810">
                  <c:v>7.9979076042068202</c:v>
                </c:pt>
                <c:pt idx="5811">
                  <c:v>7.9992841803865398</c:v>
                </c:pt>
                <c:pt idx="5812">
                  <c:v>8.0006607565662708</c:v>
                </c:pt>
                <c:pt idx="5813">
                  <c:v>8.0020373327459993</c:v>
                </c:pt>
                <c:pt idx="5814">
                  <c:v>8.0034139089257206</c:v>
                </c:pt>
                <c:pt idx="5815">
                  <c:v>8.0047904851054508</c:v>
                </c:pt>
                <c:pt idx="5816">
                  <c:v>8.0061670612851703</c:v>
                </c:pt>
                <c:pt idx="5817">
                  <c:v>8.0075436374649005</c:v>
                </c:pt>
                <c:pt idx="5818">
                  <c:v>8.0089202136446307</c:v>
                </c:pt>
                <c:pt idx="5819">
                  <c:v>8.0102967898243502</c:v>
                </c:pt>
                <c:pt idx="5820">
                  <c:v>8.0116733660040804</c:v>
                </c:pt>
                <c:pt idx="5821">
                  <c:v>8.0130499421838</c:v>
                </c:pt>
                <c:pt idx="5822">
                  <c:v>8.0144265183635301</c:v>
                </c:pt>
                <c:pt idx="5823">
                  <c:v>8.0158030945432497</c:v>
                </c:pt>
                <c:pt idx="5824">
                  <c:v>8.0171796707229799</c:v>
                </c:pt>
                <c:pt idx="5825">
                  <c:v>8.0185562469027101</c:v>
                </c:pt>
                <c:pt idx="5826">
                  <c:v>8.0199328230824296</c:v>
                </c:pt>
                <c:pt idx="5827">
                  <c:v>8.0213093992621598</c:v>
                </c:pt>
                <c:pt idx="5828">
                  <c:v>8.0226859754418793</c:v>
                </c:pt>
                <c:pt idx="5829">
                  <c:v>8.0240625516216095</c:v>
                </c:pt>
                <c:pt idx="5830">
                  <c:v>8.0254391278013308</c:v>
                </c:pt>
                <c:pt idx="5831">
                  <c:v>8.0268157039810593</c:v>
                </c:pt>
                <c:pt idx="5832">
                  <c:v>8.0281922801607895</c:v>
                </c:pt>
                <c:pt idx="5833">
                  <c:v>8.0295688563405108</c:v>
                </c:pt>
                <c:pt idx="5834">
                  <c:v>8.0309454325202392</c:v>
                </c:pt>
                <c:pt idx="5835">
                  <c:v>8.0323220086999605</c:v>
                </c:pt>
                <c:pt idx="5836">
                  <c:v>8.0336985848796907</c:v>
                </c:pt>
                <c:pt idx="5837">
                  <c:v>8.0350751610594102</c:v>
                </c:pt>
                <c:pt idx="5838">
                  <c:v>8.0364517372391404</c:v>
                </c:pt>
                <c:pt idx="5839">
                  <c:v>8.0378283134188706</c:v>
                </c:pt>
                <c:pt idx="5840">
                  <c:v>8.0392048895985901</c:v>
                </c:pt>
                <c:pt idx="5841">
                  <c:v>8.0405814657783203</c:v>
                </c:pt>
                <c:pt idx="5842">
                  <c:v>8.0419580419580399</c:v>
                </c:pt>
                <c:pt idx="5843">
                  <c:v>8.0433346181377701</c:v>
                </c:pt>
                <c:pt idx="5844">
                  <c:v>8.0447111943175003</c:v>
                </c:pt>
                <c:pt idx="5845">
                  <c:v>8.0460877704972198</c:v>
                </c:pt>
                <c:pt idx="5846">
                  <c:v>8.04746434667695</c:v>
                </c:pt>
                <c:pt idx="5847">
                  <c:v>8.0488409228566695</c:v>
                </c:pt>
                <c:pt idx="5848">
                  <c:v>8.0502174990363997</c:v>
                </c:pt>
                <c:pt idx="5849">
                  <c:v>8.0515940752161193</c:v>
                </c:pt>
                <c:pt idx="5850">
                  <c:v>8.0529706513958494</c:v>
                </c:pt>
                <c:pt idx="5851">
                  <c:v>8.0543472275755796</c:v>
                </c:pt>
                <c:pt idx="5852">
                  <c:v>8.0557238037552992</c:v>
                </c:pt>
                <c:pt idx="5853">
                  <c:v>8.0571003799350294</c:v>
                </c:pt>
                <c:pt idx="5854">
                  <c:v>8.0584769561147507</c:v>
                </c:pt>
                <c:pt idx="5855">
                  <c:v>8.0598535322944809</c:v>
                </c:pt>
                <c:pt idx="5856">
                  <c:v>8.0612301084742004</c:v>
                </c:pt>
                <c:pt idx="5857">
                  <c:v>8.0626066846539306</c:v>
                </c:pt>
                <c:pt idx="5858">
                  <c:v>8.0639832608336608</c:v>
                </c:pt>
                <c:pt idx="5859">
                  <c:v>8.0653598370133803</c:v>
                </c:pt>
                <c:pt idx="5860">
                  <c:v>8.0667364131931105</c:v>
                </c:pt>
                <c:pt idx="5861">
                  <c:v>8.0681129893728301</c:v>
                </c:pt>
                <c:pt idx="5862">
                  <c:v>8.0694895655525603</c:v>
                </c:pt>
                <c:pt idx="5863">
                  <c:v>8.0708661417322904</c:v>
                </c:pt>
                <c:pt idx="5864">
                  <c:v>8.07224271791201</c:v>
                </c:pt>
                <c:pt idx="5865">
                  <c:v>8.0736192940917402</c:v>
                </c:pt>
                <c:pt idx="5866">
                  <c:v>8.0749958702714597</c:v>
                </c:pt>
                <c:pt idx="5867">
                  <c:v>8.0763724464511899</c:v>
                </c:pt>
                <c:pt idx="5868">
                  <c:v>8.0777490226309201</c:v>
                </c:pt>
                <c:pt idx="5869">
                  <c:v>8.0791255988106396</c:v>
                </c:pt>
                <c:pt idx="5870">
                  <c:v>8.0805021749903592</c:v>
                </c:pt>
                <c:pt idx="5871">
                  <c:v>8.0818787511700894</c:v>
                </c:pt>
                <c:pt idx="5872">
                  <c:v>8.0832553273498196</c:v>
                </c:pt>
                <c:pt idx="5873">
                  <c:v>8.0846319035295409</c:v>
                </c:pt>
                <c:pt idx="5874">
                  <c:v>8.0860084797092693</c:v>
                </c:pt>
                <c:pt idx="5875">
                  <c:v>8.0873850558889906</c:v>
                </c:pt>
                <c:pt idx="5876">
                  <c:v>8.0887616320687208</c:v>
                </c:pt>
                <c:pt idx="5877">
                  <c:v>8.0901382082484492</c:v>
                </c:pt>
                <c:pt idx="5878">
                  <c:v>8.0915147844281705</c:v>
                </c:pt>
                <c:pt idx="5879">
                  <c:v>8.0928913606079007</c:v>
                </c:pt>
                <c:pt idx="5880">
                  <c:v>8.0942679367876202</c:v>
                </c:pt>
                <c:pt idx="5881">
                  <c:v>8.0956445129673504</c:v>
                </c:pt>
                <c:pt idx="5882">
                  <c:v>8.0970210891470806</c:v>
                </c:pt>
                <c:pt idx="5883">
                  <c:v>8.0983976653268002</c:v>
                </c:pt>
                <c:pt idx="5884">
                  <c:v>8.0997742415065304</c:v>
                </c:pt>
                <c:pt idx="5885">
                  <c:v>8.1011508176862499</c:v>
                </c:pt>
                <c:pt idx="5886">
                  <c:v>8.1025273938659801</c:v>
                </c:pt>
                <c:pt idx="5887">
                  <c:v>8.1039039700456996</c:v>
                </c:pt>
                <c:pt idx="5888">
                  <c:v>8.1052805462254298</c:v>
                </c:pt>
                <c:pt idx="5889">
                  <c:v>8.10665712240516</c:v>
                </c:pt>
                <c:pt idx="5890">
                  <c:v>8.1080336985848795</c:v>
                </c:pt>
                <c:pt idx="5891">
                  <c:v>8.1094102747646097</c:v>
                </c:pt>
                <c:pt idx="5892">
                  <c:v>8.1107868509443293</c:v>
                </c:pt>
                <c:pt idx="5893">
                  <c:v>8.1121634271240595</c:v>
                </c:pt>
                <c:pt idx="5894">
                  <c:v>8.1135400033037808</c:v>
                </c:pt>
                <c:pt idx="5895">
                  <c:v>8.1149165794835092</c:v>
                </c:pt>
                <c:pt idx="5896">
                  <c:v>8.1162931556632394</c:v>
                </c:pt>
                <c:pt idx="5897">
                  <c:v>8.1176697318429607</c:v>
                </c:pt>
                <c:pt idx="5898">
                  <c:v>8.1190463080226891</c:v>
                </c:pt>
                <c:pt idx="5899">
                  <c:v>8.1204228842024104</c:v>
                </c:pt>
                <c:pt idx="5900">
                  <c:v>8.1217994603821406</c:v>
                </c:pt>
                <c:pt idx="5901">
                  <c:v>8.1231760365618708</c:v>
                </c:pt>
                <c:pt idx="5902">
                  <c:v>8.1245526127415904</c:v>
                </c:pt>
                <c:pt idx="5903">
                  <c:v>8.1259291889213205</c:v>
                </c:pt>
                <c:pt idx="5904">
                  <c:v>8.1273057651010401</c:v>
                </c:pt>
                <c:pt idx="5905">
                  <c:v>8.1286823412807703</c:v>
                </c:pt>
                <c:pt idx="5906">
                  <c:v>8.1300589174604898</c:v>
                </c:pt>
                <c:pt idx="5907">
                  <c:v>8.13143549364022</c:v>
                </c:pt>
                <c:pt idx="5908">
                  <c:v>8.1328120698199502</c:v>
                </c:pt>
                <c:pt idx="5909">
                  <c:v>8.1341886459996697</c:v>
                </c:pt>
                <c:pt idx="5910">
                  <c:v>8.1355652221793999</c:v>
                </c:pt>
                <c:pt idx="5911">
                  <c:v>8.1369417983591195</c:v>
                </c:pt>
                <c:pt idx="5912">
                  <c:v>8.1383183745388497</c:v>
                </c:pt>
                <c:pt idx="5913">
                  <c:v>8.1396949507185798</c:v>
                </c:pt>
                <c:pt idx="5914">
                  <c:v>8.1410715268982994</c:v>
                </c:pt>
                <c:pt idx="5915">
                  <c:v>8.1424481030780296</c:v>
                </c:pt>
                <c:pt idx="5916">
                  <c:v>8.1438246792577509</c:v>
                </c:pt>
                <c:pt idx="5917">
                  <c:v>8.1452012554374793</c:v>
                </c:pt>
                <c:pt idx="5918">
                  <c:v>8.1465778316172006</c:v>
                </c:pt>
                <c:pt idx="5919">
                  <c:v>8.1479544077969308</c:v>
                </c:pt>
                <c:pt idx="5920">
                  <c:v>8.1493309839766503</c:v>
                </c:pt>
                <c:pt idx="5921">
                  <c:v>8.1507075601563805</c:v>
                </c:pt>
                <c:pt idx="5922">
                  <c:v>8.1520841363361107</c:v>
                </c:pt>
                <c:pt idx="5923">
                  <c:v>8.1534607125158303</c:v>
                </c:pt>
                <c:pt idx="5924">
                  <c:v>8.1548372886955605</c:v>
                </c:pt>
                <c:pt idx="5925">
                  <c:v>8.15621386487528</c:v>
                </c:pt>
                <c:pt idx="5926">
                  <c:v>8.1575904410550102</c:v>
                </c:pt>
                <c:pt idx="5927">
                  <c:v>8.1589670172347404</c:v>
                </c:pt>
                <c:pt idx="5928">
                  <c:v>8.1603435934144599</c:v>
                </c:pt>
                <c:pt idx="5929">
                  <c:v>8.1617201695941901</c:v>
                </c:pt>
                <c:pt idx="5930">
                  <c:v>8.1630967457739096</c:v>
                </c:pt>
                <c:pt idx="5931">
                  <c:v>8.1644733219536398</c:v>
                </c:pt>
                <c:pt idx="5932">
                  <c:v>8.16584989813337</c:v>
                </c:pt>
                <c:pt idx="5933">
                  <c:v>8.1672264743130896</c:v>
                </c:pt>
                <c:pt idx="5934">
                  <c:v>8.1686030504928109</c:v>
                </c:pt>
                <c:pt idx="5935">
                  <c:v>8.1699796266725393</c:v>
                </c:pt>
                <c:pt idx="5936">
                  <c:v>8.1713562028522695</c:v>
                </c:pt>
                <c:pt idx="5937">
                  <c:v>8.1727327790319908</c:v>
                </c:pt>
                <c:pt idx="5938">
                  <c:v>8.1741093552117192</c:v>
                </c:pt>
                <c:pt idx="5939">
                  <c:v>8.1754859313914405</c:v>
                </c:pt>
                <c:pt idx="5940">
                  <c:v>8.1768625075711707</c:v>
                </c:pt>
                <c:pt idx="5941">
                  <c:v>8.1782390837508991</c:v>
                </c:pt>
                <c:pt idx="5942">
                  <c:v>8.1796156599306205</c:v>
                </c:pt>
                <c:pt idx="5943">
                  <c:v>8.1809922361103506</c:v>
                </c:pt>
                <c:pt idx="5944">
                  <c:v>8.1823688122900702</c:v>
                </c:pt>
                <c:pt idx="5945">
                  <c:v>8.1837453884698004</c:v>
                </c:pt>
                <c:pt idx="5946">
                  <c:v>8.1851219646495306</c:v>
                </c:pt>
                <c:pt idx="5947">
                  <c:v>8.1864985408292501</c:v>
                </c:pt>
                <c:pt idx="5948">
                  <c:v>8.1878751170089803</c:v>
                </c:pt>
                <c:pt idx="5949">
                  <c:v>8.1892516931886998</c:v>
                </c:pt>
                <c:pt idx="5950">
                  <c:v>8.19062826936843</c:v>
                </c:pt>
                <c:pt idx="5951">
                  <c:v>8.1920048455481496</c:v>
                </c:pt>
                <c:pt idx="5952">
                  <c:v>8.1933814217278798</c:v>
                </c:pt>
                <c:pt idx="5953">
                  <c:v>8.1947579979076099</c:v>
                </c:pt>
                <c:pt idx="5954">
                  <c:v>8.1961345740873295</c:v>
                </c:pt>
                <c:pt idx="5955">
                  <c:v>8.1975111502670597</c:v>
                </c:pt>
                <c:pt idx="5956">
                  <c:v>8.1988877264467792</c:v>
                </c:pt>
                <c:pt idx="5957">
                  <c:v>8.2002643026265094</c:v>
                </c:pt>
                <c:pt idx="5958">
                  <c:v>8.2016408788062307</c:v>
                </c:pt>
                <c:pt idx="5959">
                  <c:v>8.2030174549859591</c:v>
                </c:pt>
                <c:pt idx="5960">
                  <c:v>8.2043940311656893</c:v>
                </c:pt>
                <c:pt idx="5961">
                  <c:v>8.2057706073454106</c:v>
                </c:pt>
                <c:pt idx="5962">
                  <c:v>8.2071471835251408</c:v>
                </c:pt>
                <c:pt idx="5963">
                  <c:v>8.2085237597048604</c:v>
                </c:pt>
                <c:pt idx="5964">
                  <c:v>8.2099003358845906</c:v>
                </c:pt>
                <c:pt idx="5965">
                  <c:v>8.2112769120643208</c:v>
                </c:pt>
                <c:pt idx="5966">
                  <c:v>8.2126534882440403</c:v>
                </c:pt>
                <c:pt idx="5967">
                  <c:v>8.2140300644237705</c:v>
                </c:pt>
                <c:pt idx="5968">
                  <c:v>8.21540664060349</c:v>
                </c:pt>
                <c:pt idx="5969">
                  <c:v>8.2167832167832202</c:v>
                </c:pt>
                <c:pt idx="5970">
                  <c:v>8.2181597929629397</c:v>
                </c:pt>
                <c:pt idx="5971">
                  <c:v>8.2195363691426699</c:v>
                </c:pt>
                <c:pt idx="5972">
                  <c:v>8.2209129453224001</c:v>
                </c:pt>
                <c:pt idx="5973">
                  <c:v>8.2222895215021197</c:v>
                </c:pt>
                <c:pt idx="5974">
                  <c:v>8.2236660976818499</c:v>
                </c:pt>
                <c:pt idx="5975">
                  <c:v>8.2250426738615694</c:v>
                </c:pt>
                <c:pt idx="5976">
                  <c:v>8.2264192500412996</c:v>
                </c:pt>
                <c:pt idx="5977">
                  <c:v>8.2277958262210191</c:v>
                </c:pt>
                <c:pt idx="5978">
                  <c:v>8.2291724024007493</c:v>
                </c:pt>
                <c:pt idx="5979">
                  <c:v>8.2305489785804795</c:v>
                </c:pt>
                <c:pt idx="5980">
                  <c:v>8.2319255547602008</c:v>
                </c:pt>
                <c:pt idx="5981">
                  <c:v>8.2333021309399292</c:v>
                </c:pt>
                <c:pt idx="5982">
                  <c:v>8.2346787071196506</c:v>
                </c:pt>
                <c:pt idx="5983">
                  <c:v>8.2360552832993807</c:v>
                </c:pt>
                <c:pt idx="5984">
                  <c:v>8.2374318594791003</c:v>
                </c:pt>
                <c:pt idx="5985">
                  <c:v>8.2388084356588305</c:v>
                </c:pt>
                <c:pt idx="5986">
                  <c:v>8.2401850118385607</c:v>
                </c:pt>
                <c:pt idx="5987">
                  <c:v>8.2415615880182802</c:v>
                </c:pt>
                <c:pt idx="5988">
                  <c:v>8.2429381641980104</c:v>
                </c:pt>
                <c:pt idx="5989">
                  <c:v>8.2443147403777299</c:v>
                </c:pt>
                <c:pt idx="5990">
                  <c:v>8.2456913165574601</c:v>
                </c:pt>
                <c:pt idx="5991">
                  <c:v>8.2470678927371903</c:v>
                </c:pt>
                <c:pt idx="5992">
                  <c:v>8.2484444689169099</c:v>
                </c:pt>
                <c:pt idx="5993">
                  <c:v>8.24982104509664</c:v>
                </c:pt>
                <c:pt idx="5994">
                  <c:v>8.2511976212763596</c:v>
                </c:pt>
                <c:pt idx="5995">
                  <c:v>8.2525741974560898</c:v>
                </c:pt>
                <c:pt idx="5996">
                  <c:v>8.25395077363582</c:v>
                </c:pt>
                <c:pt idx="5997">
                  <c:v>8.2553273498155395</c:v>
                </c:pt>
                <c:pt idx="5998">
                  <c:v>8.2567039259952697</c:v>
                </c:pt>
                <c:pt idx="5999">
                  <c:v>8.2580805021749892</c:v>
                </c:pt>
                <c:pt idx="6000">
                  <c:v>8.2594570783547194</c:v>
                </c:pt>
                <c:pt idx="6001">
                  <c:v>8.2608336545344407</c:v>
                </c:pt>
                <c:pt idx="6002">
                  <c:v>8.2622102307141692</c:v>
                </c:pt>
                <c:pt idx="6003">
                  <c:v>8.2635868068938994</c:v>
                </c:pt>
                <c:pt idx="6004">
                  <c:v>8.2649633830736207</c:v>
                </c:pt>
                <c:pt idx="6005">
                  <c:v>8.2663399592533509</c:v>
                </c:pt>
                <c:pt idx="6006">
                  <c:v>8.2677165354330704</c:v>
                </c:pt>
                <c:pt idx="6007">
                  <c:v>8.2690931116128006</c:v>
                </c:pt>
                <c:pt idx="6008">
                  <c:v>8.2704696877925201</c:v>
                </c:pt>
                <c:pt idx="6009">
                  <c:v>8.2718462639722503</c:v>
                </c:pt>
                <c:pt idx="6010">
                  <c:v>8.2732228401519805</c:v>
                </c:pt>
                <c:pt idx="6011">
                  <c:v>8.2745994163317</c:v>
                </c:pt>
                <c:pt idx="6012">
                  <c:v>8.2759759925114302</c:v>
                </c:pt>
                <c:pt idx="6013">
                  <c:v>8.2773525686911498</c:v>
                </c:pt>
                <c:pt idx="6014">
                  <c:v>8.27872914487088</c:v>
                </c:pt>
                <c:pt idx="6015">
                  <c:v>8.2801057210505995</c:v>
                </c:pt>
                <c:pt idx="6016">
                  <c:v>8.2814822972303297</c:v>
                </c:pt>
                <c:pt idx="6017">
                  <c:v>8.2828588734100599</c:v>
                </c:pt>
                <c:pt idx="6018">
                  <c:v>8.2842354495897794</c:v>
                </c:pt>
                <c:pt idx="6019">
                  <c:v>8.2856120257695096</c:v>
                </c:pt>
                <c:pt idx="6020">
                  <c:v>8.2869886019492291</c:v>
                </c:pt>
                <c:pt idx="6021">
                  <c:v>8.2883651781289593</c:v>
                </c:pt>
                <c:pt idx="6022">
                  <c:v>8.2897417543086807</c:v>
                </c:pt>
                <c:pt idx="6023">
                  <c:v>8.2911183304884108</c:v>
                </c:pt>
                <c:pt idx="6024">
                  <c:v>8.2924949066681393</c:v>
                </c:pt>
                <c:pt idx="6025">
                  <c:v>8.2938714828478606</c:v>
                </c:pt>
                <c:pt idx="6026">
                  <c:v>8.2952480590275908</c:v>
                </c:pt>
                <c:pt idx="6027">
                  <c:v>8.2966246352073103</c:v>
                </c:pt>
                <c:pt idx="6028">
                  <c:v>8.2980012113870405</c:v>
                </c:pt>
                <c:pt idx="6029">
                  <c:v>8.2993777875667707</c:v>
                </c:pt>
                <c:pt idx="6030">
                  <c:v>8.3007543637464902</c:v>
                </c:pt>
                <c:pt idx="6031">
                  <c:v>8.3021309399262204</c:v>
                </c:pt>
                <c:pt idx="6032">
                  <c:v>8.30350751610594</c:v>
                </c:pt>
                <c:pt idx="6033">
                  <c:v>8.3048840922856701</c:v>
                </c:pt>
                <c:pt idx="6034">
                  <c:v>8.3062606684653897</c:v>
                </c:pt>
                <c:pt idx="6035">
                  <c:v>8.3076372446451199</c:v>
                </c:pt>
                <c:pt idx="6036">
                  <c:v>8.3090138208248501</c:v>
                </c:pt>
                <c:pt idx="6037">
                  <c:v>8.3103903970045696</c:v>
                </c:pt>
                <c:pt idx="6038">
                  <c:v>8.3117669731842998</c:v>
                </c:pt>
                <c:pt idx="6039">
                  <c:v>8.3131435493640193</c:v>
                </c:pt>
                <c:pt idx="6040">
                  <c:v>8.3145201255437495</c:v>
                </c:pt>
                <c:pt idx="6041">
                  <c:v>8.3158967017234708</c:v>
                </c:pt>
                <c:pt idx="6042">
                  <c:v>8.3172732779031993</c:v>
                </c:pt>
                <c:pt idx="6043">
                  <c:v>8.3186498540829295</c:v>
                </c:pt>
                <c:pt idx="6044">
                  <c:v>8.3200264302626508</c:v>
                </c:pt>
                <c:pt idx="6045">
                  <c:v>8.3214030064423792</c:v>
                </c:pt>
                <c:pt idx="6046">
                  <c:v>8.3227795826221005</c:v>
                </c:pt>
                <c:pt idx="6047">
                  <c:v>8.3241561588018307</c:v>
                </c:pt>
                <c:pt idx="6048">
                  <c:v>8.3255327349815609</c:v>
                </c:pt>
                <c:pt idx="6049">
                  <c:v>8.3269093111612804</c:v>
                </c:pt>
                <c:pt idx="6050">
                  <c:v>8.3282858873410106</c:v>
                </c:pt>
                <c:pt idx="6051">
                  <c:v>8.3296624635207301</c:v>
                </c:pt>
                <c:pt idx="6052">
                  <c:v>8.3310390397004603</c:v>
                </c:pt>
                <c:pt idx="6053">
                  <c:v>8.3324156158801905</c:v>
                </c:pt>
                <c:pt idx="6054">
                  <c:v>8.3337921920599101</c:v>
                </c:pt>
                <c:pt idx="6055">
                  <c:v>8.3351687682396403</c:v>
                </c:pt>
                <c:pt idx="6056">
                  <c:v>8.3365453444193598</c:v>
                </c:pt>
                <c:pt idx="6057">
                  <c:v>8.33792192059909</c:v>
                </c:pt>
                <c:pt idx="6058">
                  <c:v>8.3392984967788095</c:v>
                </c:pt>
                <c:pt idx="6059">
                  <c:v>8.3406750729585397</c:v>
                </c:pt>
                <c:pt idx="6060">
                  <c:v>8.3420516491382699</c:v>
                </c:pt>
                <c:pt idx="6061">
                  <c:v>8.3434282253179894</c:v>
                </c:pt>
                <c:pt idx="6062">
                  <c:v>8.3448048014977196</c:v>
                </c:pt>
                <c:pt idx="6063">
                  <c:v>8.3461813776774392</c:v>
                </c:pt>
                <c:pt idx="6064">
                  <c:v>8.3475579538571694</c:v>
                </c:pt>
                <c:pt idx="6065">
                  <c:v>8.3489345300368907</c:v>
                </c:pt>
                <c:pt idx="6066">
                  <c:v>8.3503111062166209</c:v>
                </c:pt>
                <c:pt idx="6067">
                  <c:v>8.3516876823963493</c:v>
                </c:pt>
                <c:pt idx="6068">
                  <c:v>8.3530642585760706</c:v>
                </c:pt>
                <c:pt idx="6069">
                  <c:v>8.3544408347558008</c:v>
                </c:pt>
                <c:pt idx="6070">
                  <c:v>8.3558174109355203</c:v>
                </c:pt>
                <c:pt idx="6071">
                  <c:v>8.3571939871152505</c:v>
                </c:pt>
                <c:pt idx="6072">
                  <c:v>8.3585705632949701</c:v>
                </c:pt>
                <c:pt idx="6073">
                  <c:v>8.3599471394747003</c:v>
                </c:pt>
                <c:pt idx="6074">
                  <c:v>8.3613237156544304</c:v>
                </c:pt>
                <c:pt idx="6075">
                  <c:v>8.36270029183415</c:v>
                </c:pt>
                <c:pt idx="6076">
                  <c:v>8.3640768680138802</c:v>
                </c:pt>
                <c:pt idx="6077">
                  <c:v>8.3654534441935997</c:v>
                </c:pt>
                <c:pt idx="6078">
                  <c:v>8.3668300203733299</c:v>
                </c:pt>
                <c:pt idx="6079">
                  <c:v>8.3682065965530601</c:v>
                </c:pt>
                <c:pt idx="6080">
                  <c:v>8.3695831727327796</c:v>
                </c:pt>
                <c:pt idx="6081">
                  <c:v>8.3709597489125098</c:v>
                </c:pt>
                <c:pt idx="6082">
                  <c:v>8.3723363250922294</c:v>
                </c:pt>
                <c:pt idx="6083">
                  <c:v>8.3737129012719596</c:v>
                </c:pt>
                <c:pt idx="6084">
                  <c:v>8.3750894774516809</c:v>
                </c:pt>
                <c:pt idx="6085">
                  <c:v>8.3764660536314093</c:v>
                </c:pt>
                <c:pt idx="6086">
                  <c:v>8.3778426298111395</c:v>
                </c:pt>
                <c:pt idx="6087">
                  <c:v>8.3792192059908608</c:v>
                </c:pt>
                <c:pt idx="6088">
                  <c:v>8.3805957821705892</c:v>
                </c:pt>
                <c:pt idx="6089">
                  <c:v>8.3819723583503105</c:v>
                </c:pt>
                <c:pt idx="6090">
                  <c:v>8.3833489345300407</c:v>
                </c:pt>
                <c:pt idx="6091">
                  <c:v>8.3847255107097602</c:v>
                </c:pt>
                <c:pt idx="6092">
                  <c:v>8.3861020868894904</c:v>
                </c:pt>
                <c:pt idx="6093">
                  <c:v>8.3874786630692206</c:v>
                </c:pt>
                <c:pt idx="6094">
                  <c:v>8.3888552392489402</c:v>
                </c:pt>
                <c:pt idx="6095">
                  <c:v>8.3902318154286704</c:v>
                </c:pt>
                <c:pt idx="6096">
                  <c:v>8.3916083916083899</c:v>
                </c:pt>
                <c:pt idx="6097">
                  <c:v>8.3929849677881201</c:v>
                </c:pt>
                <c:pt idx="6098">
                  <c:v>8.3943615439678503</c:v>
                </c:pt>
                <c:pt idx="6099">
                  <c:v>8.3957381201475698</c:v>
                </c:pt>
                <c:pt idx="6100">
                  <c:v>8.3971146963273</c:v>
                </c:pt>
                <c:pt idx="6101">
                  <c:v>8.3984912725070195</c:v>
                </c:pt>
                <c:pt idx="6102">
                  <c:v>8.3998678486867497</c:v>
                </c:pt>
                <c:pt idx="6103">
                  <c:v>8.4012444248664799</c:v>
                </c:pt>
                <c:pt idx="6104">
                  <c:v>8.4026210010461995</c:v>
                </c:pt>
                <c:pt idx="6105">
                  <c:v>8.4039975772259208</c:v>
                </c:pt>
                <c:pt idx="6106">
                  <c:v>8.4053741534056492</c:v>
                </c:pt>
                <c:pt idx="6107">
                  <c:v>8.4067507295853794</c:v>
                </c:pt>
                <c:pt idx="6108">
                  <c:v>8.4081273057651007</c:v>
                </c:pt>
                <c:pt idx="6109">
                  <c:v>8.4095038819448291</c:v>
                </c:pt>
                <c:pt idx="6110">
                  <c:v>8.4108804581245504</c:v>
                </c:pt>
                <c:pt idx="6111">
                  <c:v>8.4122570343042806</c:v>
                </c:pt>
                <c:pt idx="6112">
                  <c:v>8.4136336104840108</c:v>
                </c:pt>
                <c:pt idx="6113">
                  <c:v>8.4150101866637304</c:v>
                </c:pt>
                <c:pt idx="6114">
                  <c:v>8.4163867628434605</c:v>
                </c:pt>
                <c:pt idx="6115">
                  <c:v>8.4177633390231801</c:v>
                </c:pt>
                <c:pt idx="6116">
                  <c:v>8.4191399152029103</c:v>
                </c:pt>
                <c:pt idx="6117">
                  <c:v>8.4205164913826405</c:v>
                </c:pt>
                <c:pt idx="6118">
                  <c:v>8.42189306756236</c:v>
                </c:pt>
                <c:pt idx="6119">
                  <c:v>8.4232696437420902</c:v>
                </c:pt>
                <c:pt idx="6120">
                  <c:v>8.4246462199218097</c:v>
                </c:pt>
                <c:pt idx="6121">
                  <c:v>8.4260227961015399</c:v>
                </c:pt>
                <c:pt idx="6122">
                  <c:v>8.4273993722812595</c:v>
                </c:pt>
                <c:pt idx="6123">
                  <c:v>8.4287759484609897</c:v>
                </c:pt>
                <c:pt idx="6124">
                  <c:v>8.4301525246407198</c:v>
                </c:pt>
                <c:pt idx="6125">
                  <c:v>8.4315291008204394</c:v>
                </c:pt>
                <c:pt idx="6126">
                  <c:v>8.4329056770001696</c:v>
                </c:pt>
                <c:pt idx="6127">
                  <c:v>8.4342822531798909</c:v>
                </c:pt>
                <c:pt idx="6128">
                  <c:v>8.4356588293596193</c:v>
                </c:pt>
                <c:pt idx="6129">
                  <c:v>8.4370354055393406</c:v>
                </c:pt>
                <c:pt idx="6130">
                  <c:v>8.4384119817190708</c:v>
                </c:pt>
                <c:pt idx="6131">
                  <c:v>8.4397885578987992</c:v>
                </c:pt>
                <c:pt idx="6132">
                  <c:v>8.4411651340785205</c:v>
                </c:pt>
                <c:pt idx="6133">
                  <c:v>8.4425417102582507</c:v>
                </c:pt>
                <c:pt idx="6134">
                  <c:v>8.4439182864379703</c:v>
                </c:pt>
                <c:pt idx="6135">
                  <c:v>8.4452948626177005</c:v>
                </c:pt>
                <c:pt idx="6136">
                  <c:v>8.44667143879742</c:v>
                </c:pt>
                <c:pt idx="6137">
                  <c:v>8.4480480149771502</c:v>
                </c:pt>
                <c:pt idx="6138">
                  <c:v>8.4494245911568804</c:v>
                </c:pt>
                <c:pt idx="6139">
                  <c:v>8.4508011673365999</c:v>
                </c:pt>
                <c:pt idx="6140">
                  <c:v>8.4521777435163301</c:v>
                </c:pt>
                <c:pt idx="6141">
                  <c:v>8.4535543196960496</c:v>
                </c:pt>
                <c:pt idx="6142">
                  <c:v>8.4549308958757798</c:v>
                </c:pt>
                <c:pt idx="6143">
                  <c:v>8.45630747205551</c:v>
                </c:pt>
                <c:pt idx="6144">
                  <c:v>8.4576840482352296</c:v>
                </c:pt>
                <c:pt idx="6145">
                  <c:v>8.4590606244149598</c:v>
                </c:pt>
                <c:pt idx="6146">
                  <c:v>8.4604372005946793</c:v>
                </c:pt>
                <c:pt idx="6147">
                  <c:v>8.4618137767744095</c:v>
                </c:pt>
                <c:pt idx="6148">
                  <c:v>8.4631903529541308</c:v>
                </c:pt>
                <c:pt idx="6149">
                  <c:v>8.4645669291338592</c:v>
                </c:pt>
                <c:pt idx="6150">
                  <c:v>8.4659435053135894</c:v>
                </c:pt>
                <c:pt idx="6151">
                  <c:v>8.4673200814933107</c:v>
                </c:pt>
                <c:pt idx="6152">
                  <c:v>8.4686966576730391</c:v>
                </c:pt>
                <c:pt idx="6153">
                  <c:v>8.4700732338527605</c:v>
                </c:pt>
                <c:pt idx="6154">
                  <c:v>8.4714498100324906</c:v>
                </c:pt>
                <c:pt idx="6155">
                  <c:v>8.4728263862122102</c:v>
                </c:pt>
                <c:pt idx="6156">
                  <c:v>8.4742029623919404</c:v>
                </c:pt>
                <c:pt idx="6157">
                  <c:v>8.4755795385716706</c:v>
                </c:pt>
                <c:pt idx="6158">
                  <c:v>8.4769561147513901</c:v>
                </c:pt>
                <c:pt idx="6159">
                  <c:v>8.4783326909311203</c:v>
                </c:pt>
                <c:pt idx="6160">
                  <c:v>8.4797092671108398</c:v>
                </c:pt>
                <c:pt idx="6161">
                  <c:v>8.48108584329057</c:v>
                </c:pt>
                <c:pt idx="6162">
                  <c:v>8.4824624194703002</c:v>
                </c:pt>
                <c:pt idx="6163">
                  <c:v>8.4838389956500198</c:v>
                </c:pt>
                <c:pt idx="6164">
                  <c:v>8.4852155718297499</c:v>
                </c:pt>
                <c:pt idx="6165">
                  <c:v>8.4865921480094695</c:v>
                </c:pt>
                <c:pt idx="6166">
                  <c:v>8.4879687241891997</c:v>
                </c:pt>
                <c:pt idx="6167">
                  <c:v>8.4893453003689299</c:v>
                </c:pt>
                <c:pt idx="6168">
                  <c:v>8.4907218765486494</c:v>
                </c:pt>
                <c:pt idx="6169">
                  <c:v>8.4920984527283796</c:v>
                </c:pt>
                <c:pt idx="6170">
                  <c:v>8.4934750289080991</c:v>
                </c:pt>
                <c:pt idx="6171">
                  <c:v>8.4948516050878293</c:v>
                </c:pt>
                <c:pt idx="6172">
                  <c:v>8.4962281812675506</c:v>
                </c:pt>
                <c:pt idx="6173">
                  <c:v>8.4976047574472808</c:v>
                </c:pt>
                <c:pt idx="6174">
                  <c:v>8.4989813336270092</c:v>
                </c:pt>
                <c:pt idx="6175">
                  <c:v>8.5003579098067306</c:v>
                </c:pt>
                <c:pt idx="6176">
                  <c:v>8.5017344859864608</c:v>
                </c:pt>
                <c:pt idx="6177">
                  <c:v>8.5031110621661803</c:v>
                </c:pt>
                <c:pt idx="6178">
                  <c:v>8.5044876383459105</c:v>
                </c:pt>
                <c:pt idx="6179">
                  <c:v>8.50586421452563</c:v>
                </c:pt>
                <c:pt idx="6180">
                  <c:v>8.5072407907053602</c:v>
                </c:pt>
                <c:pt idx="6181">
                  <c:v>8.5086173668850904</c:v>
                </c:pt>
                <c:pt idx="6182">
                  <c:v>8.5099939430648099</c:v>
                </c:pt>
                <c:pt idx="6183">
                  <c:v>8.5113705192445401</c:v>
                </c:pt>
                <c:pt idx="6184">
                  <c:v>8.5127470954242597</c:v>
                </c:pt>
                <c:pt idx="6185">
                  <c:v>8.5141236716039899</c:v>
                </c:pt>
                <c:pt idx="6186">
                  <c:v>8.5155002477837094</c:v>
                </c:pt>
                <c:pt idx="6187">
                  <c:v>8.5168768239634396</c:v>
                </c:pt>
                <c:pt idx="6188">
                  <c:v>8.5182534001431698</c:v>
                </c:pt>
                <c:pt idx="6189">
                  <c:v>8.5196299763228893</c:v>
                </c:pt>
                <c:pt idx="6190">
                  <c:v>8.5210065525026195</c:v>
                </c:pt>
                <c:pt idx="6191">
                  <c:v>8.5223831286823408</c:v>
                </c:pt>
                <c:pt idx="6192">
                  <c:v>8.5237597048620692</c:v>
                </c:pt>
                <c:pt idx="6193">
                  <c:v>8.5251362810417906</c:v>
                </c:pt>
                <c:pt idx="6194">
                  <c:v>8.5265128572215207</c:v>
                </c:pt>
                <c:pt idx="6195">
                  <c:v>8.5278894334012492</c:v>
                </c:pt>
                <c:pt idx="6196">
                  <c:v>8.5292660095809705</c:v>
                </c:pt>
                <c:pt idx="6197">
                  <c:v>8.5306425857607007</c:v>
                </c:pt>
                <c:pt idx="6198">
                  <c:v>8.5320191619404202</c:v>
                </c:pt>
                <c:pt idx="6199">
                  <c:v>8.5333957381201504</c:v>
                </c:pt>
                <c:pt idx="6200">
                  <c:v>8.5347723142998806</c:v>
                </c:pt>
                <c:pt idx="6201">
                  <c:v>8.5361488904796001</c:v>
                </c:pt>
                <c:pt idx="6202">
                  <c:v>8.5375254666593303</c:v>
                </c:pt>
                <c:pt idx="6203">
                  <c:v>8.5389020428390499</c:v>
                </c:pt>
                <c:pt idx="6204">
                  <c:v>8.54027861901878</c:v>
                </c:pt>
                <c:pt idx="6205">
                  <c:v>8.5416551951984996</c:v>
                </c:pt>
                <c:pt idx="6206">
                  <c:v>8.5430317713782298</c:v>
                </c:pt>
                <c:pt idx="6207">
                  <c:v>8.54440834755796</c:v>
                </c:pt>
                <c:pt idx="6208">
                  <c:v>8.5457849237376795</c:v>
                </c:pt>
                <c:pt idx="6209">
                  <c:v>8.5471614999174097</c:v>
                </c:pt>
                <c:pt idx="6210">
                  <c:v>8.5485380760971292</c:v>
                </c:pt>
                <c:pt idx="6211">
                  <c:v>8.5499146522768594</c:v>
                </c:pt>
                <c:pt idx="6212">
                  <c:v>8.5512912284565807</c:v>
                </c:pt>
                <c:pt idx="6213">
                  <c:v>8.5526678046363092</c:v>
                </c:pt>
                <c:pt idx="6214">
                  <c:v>8.5540443808160394</c:v>
                </c:pt>
                <c:pt idx="6215">
                  <c:v>8.5554209569957607</c:v>
                </c:pt>
                <c:pt idx="6216">
                  <c:v>8.5567975331754909</c:v>
                </c:pt>
                <c:pt idx="6217">
                  <c:v>8.5581741093552104</c:v>
                </c:pt>
                <c:pt idx="6218">
                  <c:v>8.5595506855349406</c:v>
                </c:pt>
                <c:pt idx="6219">
                  <c:v>8.5609272617146708</c:v>
                </c:pt>
                <c:pt idx="6220">
                  <c:v>8.5623038378943903</c:v>
                </c:pt>
                <c:pt idx="6221">
                  <c:v>8.5636804140741205</c:v>
                </c:pt>
                <c:pt idx="6222">
                  <c:v>8.56505699025384</c:v>
                </c:pt>
                <c:pt idx="6223">
                  <c:v>8.5664335664335702</c:v>
                </c:pt>
                <c:pt idx="6224">
                  <c:v>8.5678101426133004</c:v>
                </c:pt>
                <c:pt idx="6225">
                  <c:v>8.56918671879302</c:v>
                </c:pt>
                <c:pt idx="6226">
                  <c:v>8.5705632949727502</c:v>
                </c:pt>
                <c:pt idx="6227">
                  <c:v>8.5719398711524697</c:v>
                </c:pt>
                <c:pt idx="6228">
                  <c:v>8.5733164473321999</c:v>
                </c:pt>
                <c:pt idx="6229">
                  <c:v>8.5746930235119194</c:v>
                </c:pt>
                <c:pt idx="6230">
                  <c:v>8.5760695996916496</c:v>
                </c:pt>
                <c:pt idx="6231">
                  <c:v>8.5774461758713691</c:v>
                </c:pt>
                <c:pt idx="6232">
                  <c:v>8.5788227520510993</c:v>
                </c:pt>
                <c:pt idx="6233">
                  <c:v>8.5801993282308295</c:v>
                </c:pt>
                <c:pt idx="6234">
                  <c:v>8.5815759044105508</c:v>
                </c:pt>
                <c:pt idx="6235">
                  <c:v>8.5829524805902793</c:v>
                </c:pt>
                <c:pt idx="6236">
                  <c:v>8.5843290567700006</c:v>
                </c:pt>
                <c:pt idx="6237">
                  <c:v>8.5857056329497308</c:v>
                </c:pt>
                <c:pt idx="6238">
                  <c:v>8.5870822091294592</c:v>
                </c:pt>
                <c:pt idx="6239">
                  <c:v>8.5884587853091805</c:v>
                </c:pt>
                <c:pt idx="6240">
                  <c:v>8.5898353614889107</c:v>
                </c:pt>
                <c:pt idx="6241">
                  <c:v>8.5912119376686302</c:v>
                </c:pt>
                <c:pt idx="6242">
                  <c:v>8.5925885138483604</c:v>
                </c:pt>
                <c:pt idx="6243">
                  <c:v>8.59396509002808</c:v>
                </c:pt>
                <c:pt idx="6244">
                  <c:v>8.5953416662078101</c:v>
                </c:pt>
                <c:pt idx="6245">
                  <c:v>8.5967182423875403</c:v>
                </c:pt>
                <c:pt idx="6246">
                  <c:v>8.5980948185672599</c:v>
                </c:pt>
                <c:pt idx="6247">
                  <c:v>8.5994713947469901</c:v>
                </c:pt>
                <c:pt idx="6248">
                  <c:v>8.6008479709267096</c:v>
                </c:pt>
                <c:pt idx="6249">
                  <c:v>8.6022245471064398</c:v>
                </c:pt>
                <c:pt idx="6250">
                  <c:v>8.6036011232861593</c:v>
                </c:pt>
                <c:pt idx="6251">
                  <c:v>8.6049776994658895</c:v>
                </c:pt>
                <c:pt idx="6252">
                  <c:v>8.6063542756456197</c:v>
                </c:pt>
                <c:pt idx="6253">
                  <c:v>8.6077308518253393</c:v>
                </c:pt>
                <c:pt idx="6254">
                  <c:v>8.6091074280050695</c:v>
                </c:pt>
                <c:pt idx="6255">
                  <c:v>8.6104840041847908</c:v>
                </c:pt>
                <c:pt idx="6256">
                  <c:v>8.6118605803645192</c:v>
                </c:pt>
                <c:pt idx="6257">
                  <c:v>8.6132371565442405</c:v>
                </c:pt>
                <c:pt idx="6258">
                  <c:v>8.6146137327239707</c:v>
                </c:pt>
                <c:pt idx="6259">
                  <c:v>8.6159903089037009</c:v>
                </c:pt>
                <c:pt idx="6260">
                  <c:v>8.6173668850834204</c:v>
                </c:pt>
                <c:pt idx="6261">
                  <c:v>8.6187434612631506</c:v>
                </c:pt>
                <c:pt idx="6262">
                  <c:v>8.6201200374428701</c:v>
                </c:pt>
                <c:pt idx="6263">
                  <c:v>8.6214966136226003</c:v>
                </c:pt>
                <c:pt idx="6264">
                  <c:v>8.6228731898023305</c:v>
                </c:pt>
                <c:pt idx="6265">
                  <c:v>8.6242497659820501</c:v>
                </c:pt>
                <c:pt idx="6266">
                  <c:v>8.6256263421617803</c:v>
                </c:pt>
                <c:pt idx="6267">
                  <c:v>8.6270029183414998</c:v>
                </c:pt>
                <c:pt idx="6268">
                  <c:v>8.62837949452123</c:v>
                </c:pt>
                <c:pt idx="6269">
                  <c:v>8.6297560707009602</c:v>
                </c:pt>
                <c:pt idx="6270">
                  <c:v>8.6311326468806797</c:v>
                </c:pt>
                <c:pt idx="6271">
                  <c:v>8.6325092230604099</c:v>
                </c:pt>
                <c:pt idx="6272">
                  <c:v>8.6338857992401294</c:v>
                </c:pt>
                <c:pt idx="6273">
                  <c:v>8.6352623754198596</c:v>
                </c:pt>
                <c:pt idx="6274">
                  <c:v>8.6366389515995898</c:v>
                </c:pt>
                <c:pt idx="6275">
                  <c:v>8.6380155277793094</c:v>
                </c:pt>
                <c:pt idx="6276">
                  <c:v>8.6393921039590307</c:v>
                </c:pt>
                <c:pt idx="6277">
                  <c:v>8.6407686801387609</c:v>
                </c:pt>
                <c:pt idx="6278">
                  <c:v>8.6421452563184893</c:v>
                </c:pt>
                <c:pt idx="6279">
                  <c:v>8.6435218324982106</c:v>
                </c:pt>
                <c:pt idx="6280">
                  <c:v>8.6448984086779408</c:v>
                </c:pt>
                <c:pt idx="6281">
                  <c:v>8.6462749848576603</c:v>
                </c:pt>
                <c:pt idx="6282">
                  <c:v>8.6476515610373905</c:v>
                </c:pt>
                <c:pt idx="6283">
                  <c:v>8.6490281372171207</c:v>
                </c:pt>
                <c:pt idx="6284">
                  <c:v>8.6504047133968403</c:v>
                </c:pt>
                <c:pt idx="6285">
                  <c:v>8.6517812895765704</c:v>
                </c:pt>
                <c:pt idx="6286">
                  <c:v>8.65315786575629</c:v>
                </c:pt>
                <c:pt idx="6287">
                  <c:v>8.6545344419360202</c:v>
                </c:pt>
                <c:pt idx="6288">
                  <c:v>8.6559110181157504</c:v>
                </c:pt>
                <c:pt idx="6289">
                  <c:v>8.6572875942954699</c:v>
                </c:pt>
                <c:pt idx="6290">
                  <c:v>8.6586641704752001</c:v>
                </c:pt>
                <c:pt idx="6291">
                  <c:v>8.6600407466549196</c:v>
                </c:pt>
                <c:pt idx="6292">
                  <c:v>8.6614173228346498</c:v>
                </c:pt>
                <c:pt idx="6293">
                  <c:v>8.6627938990143694</c:v>
                </c:pt>
                <c:pt idx="6294">
                  <c:v>8.6641704751940996</c:v>
                </c:pt>
                <c:pt idx="6295">
                  <c:v>8.6655470513738209</c:v>
                </c:pt>
                <c:pt idx="6296">
                  <c:v>8.6669236275535493</c:v>
                </c:pt>
                <c:pt idx="6297">
                  <c:v>8.6683002037332795</c:v>
                </c:pt>
                <c:pt idx="6298">
                  <c:v>8.6696767799130008</c:v>
                </c:pt>
                <c:pt idx="6299">
                  <c:v>8.6710533560927292</c:v>
                </c:pt>
                <c:pt idx="6300">
                  <c:v>8.6724299322724505</c:v>
                </c:pt>
                <c:pt idx="6301">
                  <c:v>8.6738065084521807</c:v>
                </c:pt>
                <c:pt idx="6302">
                  <c:v>8.6751830846319091</c:v>
                </c:pt>
                <c:pt idx="6303">
                  <c:v>8.6765596608116304</c:v>
                </c:pt>
                <c:pt idx="6304">
                  <c:v>8.6779362369913606</c:v>
                </c:pt>
                <c:pt idx="6305">
                  <c:v>8.6793128131710802</c:v>
                </c:pt>
                <c:pt idx="6306">
                  <c:v>8.6806893893508104</c:v>
                </c:pt>
                <c:pt idx="6307">
                  <c:v>8.6820659655305299</c:v>
                </c:pt>
                <c:pt idx="6308">
                  <c:v>8.6834425417102601</c:v>
                </c:pt>
                <c:pt idx="6309">
                  <c:v>8.6848191178899903</c:v>
                </c:pt>
                <c:pt idx="6310">
                  <c:v>8.6861956940697098</c:v>
                </c:pt>
                <c:pt idx="6311">
                  <c:v>8.68757227024944</c:v>
                </c:pt>
                <c:pt idx="6312">
                  <c:v>8.6889488464291595</c:v>
                </c:pt>
                <c:pt idx="6313">
                  <c:v>8.6903254226088897</c:v>
                </c:pt>
                <c:pt idx="6314">
                  <c:v>8.6917019987886199</c:v>
                </c:pt>
                <c:pt idx="6315">
                  <c:v>8.6930785749683395</c:v>
                </c:pt>
                <c:pt idx="6316">
                  <c:v>8.6944551511480697</c:v>
                </c:pt>
                <c:pt idx="6317">
                  <c:v>8.6958317273277892</c:v>
                </c:pt>
                <c:pt idx="6318">
                  <c:v>8.6972083035075194</c:v>
                </c:pt>
                <c:pt idx="6319">
                  <c:v>8.6985848796872407</c:v>
                </c:pt>
                <c:pt idx="6320">
                  <c:v>8.6999614558669691</c:v>
                </c:pt>
                <c:pt idx="6321">
                  <c:v>8.7013380320466904</c:v>
                </c:pt>
                <c:pt idx="6322">
                  <c:v>8.7027146082264206</c:v>
                </c:pt>
                <c:pt idx="6323">
                  <c:v>8.7040911844061508</c:v>
                </c:pt>
                <c:pt idx="6324">
                  <c:v>8.7054677605858704</c:v>
                </c:pt>
                <c:pt idx="6325">
                  <c:v>8.7068443367656005</c:v>
                </c:pt>
                <c:pt idx="6326">
                  <c:v>8.7082209129453201</c:v>
                </c:pt>
                <c:pt idx="6327">
                  <c:v>8.7095974891250503</c:v>
                </c:pt>
                <c:pt idx="6328">
                  <c:v>8.7109740653047805</c:v>
                </c:pt>
                <c:pt idx="6329">
                  <c:v>8.7123506414845</c:v>
                </c:pt>
                <c:pt idx="6330">
                  <c:v>8.7137272176642302</c:v>
                </c:pt>
                <c:pt idx="6331">
                  <c:v>8.7151037938439497</c:v>
                </c:pt>
                <c:pt idx="6332">
                  <c:v>8.7164803700236799</c:v>
                </c:pt>
                <c:pt idx="6333">
                  <c:v>8.7178569462034101</c:v>
                </c:pt>
                <c:pt idx="6334">
                  <c:v>8.7192335223831297</c:v>
                </c:pt>
                <c:pt idx="6335">
                  <c:v>8.7206100985628598</c:v>
                </c:pt>
                <c:pt idx="6336">
                  <c:v>8.7219866747425794</c:v>
                </c:pt>
                <c:pt idx="6337">
                  <c:v>8.7233632509223096</c:v>
                </c:pt>
                <c:pt idx="6338">
                  <c:v>8.7247398271020309</c:v>
                </c:pt>
                <c:pt idx="6339">
                  <c:v>8.7261164032817593</c:v>
                </c:pt>
                <c:pt idx="6340">
                  <c:v>8.7274929794614806</c:v>
                </c:pt>
                <c:pt idx="6341">
                  <c:v>8.7288695556412108</c:v>
                </c:pt>
                <c:pt idx="6342">
                  <c:v>8.7302461318209392</c:v>
                </c:pt>
                <c:pt idx="6343">
                  <c:v>8.7316227080006605</c:v>
                </c:pt>
                <c:pt idx="6344">
                  <c:v>8.7329992841803907</c:v>
                </c:pt>
                <c:pt idx="6345">
                  <c:v>8.7343758603601103</c:v>
                </c:pt>
                <c:pt idx="6346">
                  <c:v>8.7357524365398405</c:v>
                </c:pt>
                <c:pt idx="6347">
                  <c:v>8.7371290127195707</c:v>
                </c:pt>
                <c:pt idx="6348">
                  <c:v>8.7385055888992902</c:v>
                </c:pt>
                <c:pt idx="6349">
                  <c:v>8.7398821650790204</c:v>
                </c:pt>
                <c:pt idx="6350">
                  <c:v>8.7412587412587399</c:v>
                </c:pt>
                <c:pt idx="6351">
                  <c:v>8.7426353174384701</c:v>
                </c:pt>
                <c:pt idx="6352">
                  <c:v>8.7440118936182003</c:v>
                </c:pt>
                <c:pt idx="6353">
                  <c:v>8.7453884697979198</c:v>
                </c:pt>
                <c:pt idx="6354">
                  <c:v>8.74676504597765</c:v>
                </c:pt>
                <c:pt idx="6355">
                  <c:v>8.7481416221573696</c:v>
                </c:pt>
                <c:pt idx="6356">
                  <c:v>8.7495181983370998</c:v>
                </c:pt>
                <c:pt idx="6357">
                  <c:v>8.7508947745168193</c:v>
                </c:pt>
                <c:pt idx="6358">
                  <c:v>8.7522713506965495</c:v>
                </c:pt>
                <c:pt idx="6359">
                  <c:v>8.7536479268762797</c:v>
                </c:pt>
                <c:pt idx="6360">
                  <c:v>8.7550245030559992</c:v>
                </c:pt>
                <c:pt idx="6361">
                  <c:v>8.7564010792357294</c:v>
                </c:pt>
                <c:pt idx="6362">
                  <c:v>8.7577776554154507</c:v>
                </c:pt>
                <c:pt idx="6363">
                  <c:v>8.7591542315951791</c:v>
                </c:pt>
                <c:pt idx="6364">
                  <c:v>8.7605308077749005</c:v>
                </c:pt>
                <c:pt idx="6365">
                  <c:v>8.7619073839546306</c:v>
                </c:pt>
                <c:pt idx="6366">
                  <c:v>8.7632839601343608</c:v>
                </c:pt>
                <c:pt idx="6367">
                  <c:v>8.7646605363140804</c:v>
                </c:pt>
                <c:pt idx="6368">
                  <c:v>8.7660371124938106</c:v>
                </c:pt>
                <c:pt idx="6369">
                  <c:v>8.7674136886735301</c:v>
                </c:pt>
                <c:pt idx="6370">
                  <c:v>8.7687902648532603</c:v>
                </c:pt>
                <c:pt idx="6371">
                  <c:v>8.7701668410329798</c:v>
                </c:pt>
                <c:pt idx="6372">
                  <c:v>8.77154341721271</c:v>
                </c:pt>
                <c:pt idx="6373">
                  <c:v>8.7729199933924402</c:v>
                </c:pt>
                <c:pt idx="6374">
                  <c:v>8.7742965695721598</c:v>
                </c:pt>
                <c:pt idx="6375">
                  <c:v>8.7756731457518899</c:v>
                </c:pt>
                <c:pt idx="6376">
                  <c:v>8.7770497219316095</c:v>
                </c:pt>
                <c:pt idx="6377">
                  <c:v>8.7784262981113397</c:v>
                </c:pt>
                <c:pt idx="6378">
                  <c:v>8.7798028742910699</c:v>
                </c:pt>
                <c:pt idx="6379">
                  <c:v>8.7811794504707894</c:v>
                </c:pt>
                <c:pt idx="6380">
                  <c:v>8.7825560266505196</c:v>
                </c:pt>
                <c:pt idx="6381">
                  <c:v>8.7839326028302391</c:v>
                </c:pt>
                <c:pt idx="6382">
                  <c:v>8.7853091790099693</c:v>
                </c:pt>
                <c:pt idx="6383">
                  <c:v>8.7866857551896906</c:v>
                </c:pt>
                <c:pt idx="6384">
                  <c:v>8.7880623313694208</c:v>
                </c:pt>
                <c:pt idx="6385">
                  <c:v>8.7894389075491492</c:v>
                </c:pt>
                <c:pt idx="6386">
                  <c:v>8.7908154837288706</c:v>
                </c:pt>
                <c:pt idx="6387">
                  <c:v>8.7921920599086008</c:v>
                </c:pt>
                <c:pt idx="6388">
                  <c:v>8.7935686360883203</c:v>
                </c:pt>
                <c:pt idx="6389">
                  <c:v>8.7949452122680505</c:v>
                </c:pt>
                <c:pt idx="6390">
                  <c:v>8.79632178844777</c:v>
                </c:pt>
                <c:pt idx="6391">
                  <c:v>8.7976983646275002</c:v>
                </c:pt>
                <c:pt idx="6392">
                  <c:v>8.7990749408072304</c:v>
                </c:pt>
                <c:pt idx="6393">
                  <c:v>8.8004515169869499</c:v>
                </c:pt>
                <c:pt idx="6394">
                  <c:v>8.8018280931666801</c:v>
                </c:pt>
                <c:pt idx="6395">
                  <c:v>8.8032046693463997</c:v>
                </c:pt>
                <c:pt idx="6396">
                  <c:v>8.8045812455261299</c:v>
                </c:pt>
                <c:pt idx="6397">
                  <c:v>8.8059578217058601</c:v>
                </c:pt>
                <c:pt idx="6398">
                  <c:v>8.8073343978855796</c:v>
                </c:pt>
                <c:pt idx="6399">
                  <c:v>8.8087109740653098</c:v>
                </c:pt>
                <c:pt idx="6400">
                  <c:v>8.8100875502450293</c:v>
                </c:pt>
                <c:pt idx="6401">
                  <c:v>8.8114641264247595</c:v>
                </c:pt>
                <c:pt idx="6402">
                  <c:v>8.8128407026044808</c:v>
                </c:pt>
                <c:pt idx="6403">
                  <c:v>8.8142172787842092</c:v>
                </c:pt>
                <c:pt idx="6404">
                  <c:v>8.8155938549639394</c:v>
                </c:pt>
                <c:pt idx="6405">
                  <c:v>8.8169704311436607</c:v>
                </c:pt>
                <c:pt idx="6406">
                  <c:v>8.8183470073233892</c:v>
                </c:pt>
                <c:pt idx="6407">
                  <c:v>8.8197235835031105</c:v>
                </c:pt>
                <c:pt idx="6408">
                  <c:v>8.8211001596828407</c:v>
                </c:pt>
                <c:pt idx="6409">
                  <c:v>8.8224767358625709</c:v>
                </c:pt>
                <c:pt idx="6410">
                  <c:v>8.8238533120422904</c:v>
                </c:pt>
                <c:pt idx="6411">
                  <c:v>8.8252298882220206</c:v>
                </c:pt>
                <c:pt idx="6412">
                  <c:v>8.8266064644017401</c:v>
                </c:pt>
                <c:pt idx="6413">
                  <c:v>8.8279830405814703</c:v>
                </c:pt>
                <c:pt idx="6414">
                  <c:v>8.8293596167611899</c:v>
                </c:pt>
                <c:pt idx="6415">
                  <c:v>8.83073619294092</c:v>
                </c:pt>
                <c:pt idx="6416">
                  <c:v>8.8321127691206502</c:v>
                </c:pt>
                <c:pt idx="6417">
                  <c:v>8.8334893453003698</c:v>
                </c:pt>
                <c:pt idx="6418">
                  <c:v>8.8348659214801</c:v>
                </c:pt>
                <c:pt idx="6419">
                  <c:v>8.8362424976598195</c:v>
                </c:pt>
                <c:pt idx="6420">
                  <c:v>8.8376190738395497</c:v>
                </c:pt>
                <c:pt idx="6421">
                  <c:v>8.8389956500192692</c:v>
                </c:pt>
                <c:pt idx="6422">
                  <c:v>8.8403722261989994</c:v>
                </c:pt>
                <c:pt idx="6423">
                  <c:v>8.8417488023787296</c:v>
                </c:pt>
                <c:pt idx="6424">
                  <c:v>8.8431253785584492</c:v>
                </c:pt>
                <c:pt idx="6425">
                  <c:v>8.8445019547381794</c:v>
                </c:pt>
                <c:pt idx="6426">
                  <c:v>8.8458785309179007</c:v>
                </c:pt>
                <c:pt idx="6427">
                  <c:v>8.8472551070976309</c:v>
                </c:pt>
                <c:pt idx="6428">
                  <c:v>8.8486316832773504</c:v>
                </c:pt>
                <c:pt idx="6429">
                  <c:v>8.8500082594570806</c:v>
                </c:pt>
                <c:pt idx="6430">
                  <c:v>8.8513848356368108</c:v>
                </c:pt>
                <c:pt idx="6431">
                  <c:v>8.8527614118165303</c:v>
                </c:pt>
                <c:pt idx="6432">
                  <c:v>8.8541379879962605</c:v>
                </c:pt>
                <c:pt idx="6433">
                  <c:v>8.85551456417598</c:v>
                </c:pt>
                <c:pt idx="6434">
                  <c:v>8.8568911403557102</c:v>
                </c:pt>
                <c:pt idx="6435">
                  <c:v>8.8582677165354298</c:v>
                </c:pt>
                <c:pt idx="6436">
                  <c:v>8.85964429271516</c:v>
                </c:pt>
                <c:pt idx="6437">
                  <c:v>8.8610208688948902</c:v>
                </c:pt>
                <c:pt idx="6438">
                  <c:v>8.8623974450746097</c:v>
                </c:pt>
                <c:pt idx="6439">
                  <c:v>8.8637740212543399</c:v>
                </c:pt>
                <c:pt idx="6440">
                  <c:v>8.8651505974340594</c:v>
                </c:pt>
                <c:pt idx="6441">
                  <c:v>8.8665271736137896</c:v>
                </c:pt>
                <c:pt idx="6442">
                  <c:v>8.8679037497935091</c:v>
                </c:pt>
                <c:pt idx="6443">
                  <c:v>8.8692803259732393</c:v>
                </c:pt>
                <c:pt idx="6444">
                  <c:v>8.8706569021529695</c:v>
                </c:pt>
                <c:pt idx="6445">
                  <c:v>8.8720334783326908</c:v>
                </c:pt>
                <c:pt idx="6446">
                  <c:v>8.8734100545124193</c:v>
                </c:pt>
                <c:pt idx="6447">
                  <c:v>8.8747866306921406</c:v>
                </c:pt>
                <c:pt idx="6448">
                  <c:v>8.8761632068718708</c:v>
                </c:pt>
                <c:pt idx="6449">
                  <c:v>8.8775397830515992</c:v>
                </c:pt>
                <c:pt idx="6450">
                  <c:v>8.8789163592313205</c:v>
                </c:pt>
                <c:pt idx="6451">
                  <c:v>8.8802929354110507</c:v>
                </c:pt>
                <c:pt idx="6452">
                  <c:v>8.8816695115907702</c:v>
                </c:pt>
                <c:pt idx="6453">
                  <c:v>8.8830460877705004</c:v>
                </c:pt>
                <c:pt idx="6454">
                  <c:v>8.8844226639502306</c:v>
                </c:pt>
                <c:pt idx="6455">
                  <c:v>8.8857992401299501</c:v>
                </c:pt>
                <c:pt idx="6456">
                  <c:v>8.8871758163096803</c:v>
                </c:pt>
                <c:pt idx="6457">
                  <c:v>8.8885523924893999</c:v>
                </c:pt>
                <c:pt idx="6458">
                  <c:v>8.8899289686691301</c:v>
                </c:pt>
                <c:pt idx="6459">
                  <c:v>8.8913055448488603</c:v>
                </c:pt>
                <c:pt idx="6460">
                  <c:v>8.8926821210285798</c:v>
                </c:pt>
                <c:pt idx="6461">
                  <c:v>8.89405869720831</c:v>
                </c:pt>
                <c:pt idx="6462">
                  <c:v>8.8954352733880295</c:v>
                </c:pt>
                <c:pt idx="6463">
                  <c:v>8.8968118495677597</c:v>
                </c:pt>
                <c:pt idx="6464">
                  <c:v>8.8981884257474793</c:v>
                </c:pt>
                <c:pt idx="6465">
                  <c:v>8.8995650019272095</c:v>
                </c:pt>
                <c:pt idx="6466">
                  <c:v>8.9009415781069308</c:v>
                </c:pt>
                <c:pt idx="6467">
                  <c:v>8.9023181542866592</c:v>
                </c:pt>
                <c:pt idx="6468">
                  <c:v>8.9036947304663894</c:v>
                </c:pt>
                <c:pt idx="6469">
                  <c:v>8.9050713066461107</c:v>
                </c:pt>
                <c:pt idx="6470">
                  <c:v>8.9064478828258409</c:v>
                </c:pt>
                <c:pt idx="6471">
                  <c:v>8.9078244590055604</c:v>
                </c:pt>
                <c:pt idx="6472">
                  <c:v>8.9092010351852906</c:v>
                </c:pt>
                <c:pt idx="6473">
                  <c:v>8.9105776113650208</c:v>
                </c:pt>
                <c:pt idx="6474">
                  <c:v>8.9119541875447403</c:v>
                </c:pt>
                <c:pt idx="6475">
                  <c:v>8.9133307637244705</c:v>
                </c:pt>
                <c:pt idx="6476">
                  <c:v>8.9147073399041901</c:v>
                </c:pt>
                <c:pt idx="6477">
                  <c:v>8.9160839160839203</c:v>
                </c:pt>
                <c:pt idx="6478">
                  <c:v>8.9174604922636398</c:v>
                </c:pt>
                <c:pt idx="6479">
                  <c:v>8.91883706844337</c:v>
                </c:pt>
                <c:pt idx="6480">
                  <c:v>8.9202136446231002</c:v>
                </c:pt>
                <c:pt idx="6481">
                  <c:v>8.9215902208028197</c:v>
                </c:pt>
                <c:pt idx="6482">
                  <c:v>8.9229667969825499</c:v>
                </c:pt>
                <c:pt idx="6483">
                  <c:v>8.9243433731622694</c:v>
                </c:pt>
                <c:pt idx="6484">
                  <c:v>8.9257199493419996</c:v>
                </c:pt>
                <c:pt idx="6485">
                  <c:v>8.9270965255217192</c:v>
                </c:pt>
                <c:pt idx="6486">
                  <c:v>8.9284731017014494</c:v>
                </c:pt>
                <c:pt idx="6487">
                  <c:v>8.9298496778811796</c:v>
                </c:pt>
                <c:pt idx="6488">
                  <c:v>8.9312262540609009</c:v>
                </c:pt>
                <c:pt idx="6489">
                  <c:v>8.9326028302406293</c:v>
                </c:pt>
                <c:pt idx="6490">
                  <c:v>8.9339794064203506</c:v>
                </c:pt>
                <c:pt idx="6491">
                  <c:v>8.9353559826000808</c:v>
                </c:pt>
                <c:pt idx="6492">
                  <c:v>8.9367325587798003</c:v>
                </c:pt>
                <c:pt idx="6493">
                  <c:v>8.9381091349595305</c:v>
                </c:pt>
                <c:pt idx="6494">
                  <c:v>8.9394857111392607</c:v>
                </c:pt>
                <c:pt idx="6495">
                  <c:v>8.9408622873189803</c:v>
                </c:pt>
                <c:pt idx="6496">
                  <c:v>8.9422388634987104</c:v>
                </c:pt>
                <c:pt idx="6497">
                  <c:v>8.94361543967843</c:v>
                </c:pt>
                <c:pt idx="6498">
                  <c:v>8.9449920158581602</c:v>
                </c:pt>
                <c:pt idx="6499">
                  <c:v>8.9463685920378904</c:v>
                </c:pt>
                <c:pt idx="6500">
                  <c:v>8.9477451682176099</c:v>
                </c:pt>
                <c:pt idx="6501">
                  <c:v>8.9491217443973401</c:v>
                </c:pt>
                <c:pt idx="6502">
                  <c:v>8.9504983205770596</c:v>
                </c:pt>
                <c:pt idx="6503">
                  <c:v>8.9518748967567898</c:v>
                </c:pt>
                <c:pt idx="6504">
                  <c:v>8.95325147293652</c:v>
                </c:pt>
                <c:pt idx="6505">
                  <c:v>8.9546280491162396</c:v>
                </c:pt>
                <c:pt idx="6506">
                  <c:v>8.9560046252959609</c:v>
                </c:pt>
                <c:pt idx="6507">
                  <c:v>8.9573812014756893</c:v>
                </c:pt>
                <c:pt idx="6508">
                  <c:v>8.9587577776554195</c:v>
                </c:pt>
                <c:pt idx="6509">
                  <c:v>8.9601343538351408</c:v>
                </c:pt>
                <c:pt idx="6510">
                  <c:v>8.9615109300148692</c:v>
                </c:pt>
                <c:pt idx="6511">
                  <c:v>8.9628875061945905</c:v>
                </c:pt>
                <c:pt idx="6512">
                  <c:v>8.9642640823743207</c:v>
                </c:pt>
                <c:pt idx="6513">
                  <c:v>8.9656406585540491</c:v>
                </c:pt>
                <c:pt idx="6514">
                  <c:v>8.9670172347337704</c:v>
                </c:pt>
                <c:pt idx="6515">
                  <c:v>8.9683938109135006</c:v>
                </c:pt>
                <c:pt idx="6516">
                  <c:v>8.9697703870932202</c:v>
                </c:pt>
                <c:pt idx="6517">
                  <c:v>8.9711469632729504</c:v>
                </c:pt>
                <c:pt idx="6518">
                  <c:v>8.9725235394526806</c:v>
                </c:pt>
                <c:pt idx="6519">
                  <c:v>8.9739001156324001</c:v>
                </c:pt>
                <c:pt idx="6520">
                  <c:v>8.9752766918121303</c:v>
                </c:pt>
                <c:pt idx="6521">
                  <c:v>8.9766532679918498</c:v>
                </c:pt>
                <c:pt idx="6522">
                  <c:v>8.97802984417158</c:v>
                </c:pt>
                <c:pt idx="6523">
                  <c:v>8.9794064203513102</c:v>
                </c:pt>
                <c:pt idx="6524">
                  <c:v>8.9807829965310297</c:v>
                </c:pt>
                <c:pt idx="6525">
                  <c:v>8.9821595727107599</c:v>
                </c:pt>
                <c:pt idx="6526">
                  <c:v>8.9835361488904795</c:v>
                </c:pt>
                <c:pt idx="6527">
                  <c:v>8.9849127250702097</c:v>
                </c:pt>
                <c:pt idx="6528">
                  <c:v>8.9862893012499292</c:v>
                </c:pt>
                <c:pt idx="6529">
                  <c:v>8.9876658774296594</c:v>
                </c:pt>
                <c:pt idx="6530">
                  <c:v>8.9890424536093807</c:v>
                </c:pt>
                <c:pt idx="6531">
                  <c:v>8.9904190297891091</c:v>
                </c:pt>
                <c:pt idx="6532">
                  <c:v>8.9917956059688393</c:v>
                </c:pt>
                <c:pt idx="6533">
                  <c:v>8.9931721821485606</c:v>
                </c:pt>
                <c:pt idx="6534">
                  <c:v>8.9945487583282908</c:v>
                </c:pt>
                <c:pt idx="6535">
                  <c:v>8.9959253345080104</c:v>
                </c:pt>
                <c:pt idx="6536">
                  <c:v>8.9973019106877405</c:v>
                </c:pt>
                <c:pt idx="6537">
                  <c:v>8.9986784868674707</c:v>
                </c:pt>
                <c:pt idx="6538">
                  <c:v>9.0000550630471903</c:v>
                </c:pt>
                <c:pt idx="6539">
                  <c:v>9.0014316392269205</c:v>
                </c:pt>
                <c:pt idx="6540">
                  <c:v>9.00280821540664</c:v>
                </c:pt>
                <c:pt idx="6541">
                  <c:v>9.0041847915863702</c:v>
                </c:pt>
                <c:pt idx="6542">
                  <c:v>9.0055613677660897</c:v>
                </c:pt>
                <c:pt idx="6543">
                  <c:v>9.0069379439458199</c:v>
                </c:pt>
                <c:pt idx="6544">
                  <c:v>9.0083145201255501</c:v>
                </c:pt>
                <c:pt idx="6545">
                  <c:v>9.0096910963052697</c:v>
                </c:pt>
                <c:pt idx="6546">
                  <c:v>9.0110676724849998</c:v>
                </c:pt>
                <c:pt idx="6547">
                  <c:v>9.0124442486647194</c:v>
                </c:pt>
                <c:pt idx="6548">
                  <c:v>9.0138208248444496</c:v>
                </c:pt>
                <c:pt idx="6549">
                  <c:v>9.0151974010241709</c:v>
                </c:pt>
                <c:pt idx="6550">
                  <c:v>9.0165739772038993</c:v>
                </c:pt>
                <c:pt idx="6551">
                  <c:v>9.0179505533836295</c:v>
                </c:pt>
                <c:pt idx="6552">
                  <c:v>9.0193271295633508</c:v>
                </c:pt>
                <c:pt idx="6553">
                  <c:v>9.0207037057430792</c:v>
                </c:pt>
                <c:pt idx="6554">
                  <c:v>9.0220802819228005</c:v>
                </c:pt>
                <c:pt idx="6555">
                  <c:v>9.0234568581025307</c:v>
                </c:pt>
                <c:pt idx="6556">
                  <c:v>9.0248334342822503</c:v>
                </c:pt>
                <c:pt idx="6557">
                  <c:v>9.0262100104619805</c:v>
                </c:pt>
                <c:pt idx="6558">
                  <c:v>9.0275865866417107</c:v>
                </c:pt>
                <c:pt idx="6559">
                  <c:v>9.0289631628214302</c:v>
                </c:pt>
                <c:pt idx="6560">
                  <c:v>9.0303397390011604</c:v>
                </c:pt>
                <c:pt idx="6561">
                  <c:v>9.0317163151808799</c:v>
                </c:pt>
                <c:pt idx="6562">
                  <c:v>9.0330928913606101</c:v>
                </c:pt>
                <c:pt idx="6563">
                  <c:v>9.0344694675403403</c:v>
                </c:pt>
                <c:pt idx="6564">
                  <c:v>9.0358460437200598</c:v>
                </c:pt>
                <c:pt idx="6565">
                  <c:v>9.03722261989979</c:v>
                </c:pt>
                <c:pt idx="6566">
                  <c:v>9.0385991960795096</c:v>
                </c:pt>
                <c:pt idx="6567">
                  <c:v>9.0399757722592398</c:v>
                </c:pt>
                <c:pt idx="6568">
                  <c:v>9.04135234843897</c:v>
                </c:pt>
                <c:pt idx="6569">
                  <c:v>9.0427289246186895</c:v>
                </c:pt>
                <c:pt idx="6570">
                  <c:v>9.0441055007984197</c:v>
                </c:pt>
                <c:pt idx="6571">
                  <c:v>9.0454820769781392</c:v>
                </c:pt>
                <c:pt idx="6572">
                  <c:v>9.0468586531578694</c:v>
                </c:pt>
                <c:pt idx="6573">
                  <c:v>9.0482352293375907</c:v>
                </c:pt>
                <c:pt idx="6574">
                  <c:v>9.0496118055173191</c:v>
                </c:pt>
                <c:pt idx="6575">
                  <c:v>9.0509883816970405</c:v>
                </c:pt>
                <c:pt idx="6576">
                  <c:v>9.0523649578767706</c:v>
                </c:pt>
                <c:pt idx="6577">
                  <c:v>9.0537415340565008</c:v>
                </c:pt>
                <c:pt idx="6578">
                  <c:v>9.0551181102362204</c:v>
                </c:pt>
                <c:pt idx="6579">
                  <c:v>9.0564946864159506</c:v>
                </c:pt>
                <c:pt idx="6580">
                  <c:v>9.0578712625956701</c:v>
                </c:pt>
                <c:pt idx="6581">
                  <c:v>9.0592478387754003</c:v>
                </c:pt>
                <c:pt idx="6582">
                  <c:v>9.0606244149551305</c:v>
                </c:pt>
                <c:pt idx="6583">
                  <c:v>9.06200099113485</c:v>
                </c:pt>
                <c:pt idx="6584">
                  <c:v>9.0633775673145802</c:v>
                </c:pt>
                <c:pt idx="6585">
                  <c:v>9.0647541434942998</c:v>
                </c:pt>
                <c:pt idx="6586">
                  <c:v>9.0661307196740299</c:v>
                </c:pt>
                <c:pt idx="6587">
                  <c:v>9.0675072958537601</c:v>
                </c:pt>
                <c:pt idx="6588">
                  <c:v>9.0688838720334797</c:v>
                </c:pt>
                <c:pt idx="6589">
                  <c:v>9.0702604482132099</c:v>
                </c:pt>
                <c:pt idx="6590">
                  <c:v>9.0716370243929294</c:v>
                </c:pt>
                <c:pt idx="6591">
                  <c:v>9.0730136005726596</c:v>
                </c:pt>
                <c:pt idx="6592">
                  <c:v>9.0743901767523791</c:v>
                </c:pt>
                <c:pt idx="6593">
                  <c:v>9.0757667529321093</c:v>
                </c:pt>
                <c:pt idx="6594">
                  <c:v>9.0771433291118395</c:v>
                </c:pt>
                <c:pt idx="6595">
                  <c:v>9.0785199052915608</c:v>
                </c:pt>
                <c:pt idx="6596">
                  <c:v>9.0798964814712892</c:v>
                </c:pt>
                <c:pt idx="6597">
                  <c:v>9.0812730576510106</c:v>
                </c:pt>
                <c:pt idx="6598">
                  <c:v>9.0826496338307408</c:v>
                </c:pt>
                <c:pt idx="6599">
                  <c:v>9.0840262100104603</c:v>
                </c:pt>
                <c:pt idx="6600">
                  <c:v>9.0854027861901905</c:v>
                </c:pt>
                <c:pt idx="6601">
                  <c:v>9.0867793623699207</c:v>
                </c:pt>
                <c:pt idx="6602">
                  <c:v>9.0881559385496402</c:v>
                </c:pt>
                <c:pt idx="6603">
                  <c:v>9.0895325147293704</c:v>
                </c:pt>
                <c:pt idx="6604">
                  <c:v>9.0909090909090899</c:v>
                </c:pt>
                <c:pt idx="6605">
                  <c:v>9.0922856670888201</c:v>
                </c:pt>
                <c:pt idx="6606">
                  <c:v>9.0936622432685397</c:v>
                </c:pt>
                <c:pt idx="6607">
                  <c:v>9.0950388194482699</c:v>
                </c:pt>
                <c:pt idx="6608">
                  <c:v>9.0964153956280001</c:v>
                </c:pt>
                <c:pt idx="6609">
                  <c:v>9.0977919718077196</c:v>
                </c:pt>
                <c:pt idx="6610">
                  <c:v>9.0991685479874498</c:v>
                </c:pt>
                <c:pt idx="6611">
                  <c:v>9.1005451241671693</c:v>
                </c:pt>
                <c:pt idx="6612">
                  <c:v>9.1019217003468995</c:v>
                </c:pt>
                <c:pt idx="6613">
                  <c:v>9.1032982765266208</c:v>
                </c:pt>
                <c:pt idx="6614">
                  <c:v>9.1046748527063492</c:v>
                </c:pt>
                <c:pt idx="6615">
                  <c:v>9.1060514288860794</c:v>
                </c:pt>
                <c:pt idx="6616">
                  <c:v>9.1074280050658007</c:v>
                </c:pt>
                <c:pt idx="6617">
                  <c:v>9.1088045812455292</c:v>
                </c:pt>
                <c:pt idx="6618">
                  <c:v>9.1101811574252505</c:v>
                </c:pt>
                <c:pt idx="6619">
                  <c:v>9.1115577336049807</c:v>
                </c:pt>
                <c:pt idx="6620">
                  <c:v>9.1129343097847002</c:v>
                </c:pt>
                <c:pt idx="6621">
                  <c:v>9.1143108859644304</c:v>
                </c:pt>
                <c:pt idx="6622">
                  <c:v>9.1156874621441606</c:v>
                </c:pt>
                <c:pt idx="6623">
                  <c:v>9.1170640383238801</c:v>
                </c:pt>
                <c:pt idx="6624">
                  <c:v>9.1184406145036103</c:v>
                </c:pt>
                <c:pt idx="6625">
                  <c:v>9.1198171906833299</c:v>
                </c:pt>
                <c:pt idx="6626">
                  <c:v>9.12119376686306</c:v>
                </c:pt>
                <c:pt idx="6627">
                  <c:v>9.1225703430427902</c:v>
                </c:pt>
                <c:pt idx="6628">
                  <c:v>9.1239469192225098</c:v>
                </c:pt>
                <c:pt idx="6629">
                  <c:v>9.12532349540224</c:v>
                </c:pt>
                <c:pt idx="6630">
                  <c:v>9.1267000715819595</c:v>
                </c:pt>
                <c:pt idx="6631">
                  <c:v>9.1280766477616897</c:v>
                </c:pt>
                <c:pt idx="6632">
                  <c:v>9.1294532239414199</c:v>
                </c:pt>
                <c:pt idx="6633">
                  <c:v>9.1308298001211394</c:v>
                </c:pt>
                <c:pt idx="6634">
                  <c:v>9.1322063763008696</c:v>
                </c:pt>
                <c:pt idx="6635">
                  <c:v>9.1335829524805892</c:v>
                </c:pt>
                <c:pt idx="6636">
                  <c:v>9.1349595286603194</c:v>
                </c:pt>
                <c:pt idx="6637">
                  <c:v>9.1363361048400407</c:v>
                </c:pt>
                <c:pt idx="6638">
                  <c:v>9.1377126810197709</c:v>
                </c:pt>
                <c:pt idx="6639">
                  <c:v>9.1390892571994993</c:v>
                </c:pt>
                <c:pt idx="6640">
                  <c:v>9.1404658333792206</c:v>
                </c:pt>
                <c:pt idx="6641">
                  <c:v>9.1418424095589508</c:v>
                </c:pt>
                <c:pt idx="6642">
                  <c:v>9.1432189857386703</c:v>
                </c:pt>
                <c:pt idx="6643">
                  <c:v>9.1445955619184005</c:v>
                </c:pt>
                <c:pt idx="6644">
                  <c:v>9.1459721380981307</c:v>
                </c:pt>
                <c:pt idx="6645">
                  <c:v>9.1473487142778502</c:v>
                </c:pt>
                <c:pt idx="6646">
                  <c:v>9.1487252904575804</c:v>
                </c:pt>
                <c:pt idx="6647">
                  <c:v>9.1501018666373</c:v>
                </c:pt>
                <c:pt idx="6648">
                  <c:v>9.1514784428170302</c:v>
                </c:pt>
                <c:pt idx="6649">
                  <c:v>9.1528550189967497</c:v>
                </c:pt>
                <c:pt idx="6650">
                  <c:v>9.1542315951764799</c:v>
                </c:pt>
                <c:pt idx="6651">
                  <c:v>9.1556081713562101</c:v>
                </c:pt>
                <c:pt idx="6652">
                  <c:v>9.1569847475359296</c:v>
                </c:pt>
                <c:pt idx="6653">
                  <c:v>9.1583613237156598</c:v>
                </c:pt>
                <c:pt idx="6654">
                  <c:v>9.1597378998953793</c:v>
                </c:pt>
                <c:pt idx="6655">
                  <c:v>9.1611144760751095</c:v>
                </c:pt>
                <c:pt idx="6656">
                  <c:v>9.1624910522548308</c:v>
                </c:pt>
                <c:pt idx="6657">
                  <c:v>9.1638676284345593</c:v>
                </c:pt>
                <c:pt idx="6658">
                  <c:v>9.1652442046142895</c:v>
                </c:pt>
                <c:pt idx="6659">
                  <c:v>9.1666207807940108</c:v>
                </c:pt>
                <c:pt idx="6660">
                  <c:v>9.1679973569737392</c:v>
                </c:pt>
                <c:pt idx="6661">
                  <c:v>9.1693739331534605</c:v>
                </c:pt>
                <c:pt idx="6662">
                  <c:v>9.1707505093331907</c:v>
                </c:pt>
                <c:pt idx="6663">
                  <c:v>9.1721270855129102</c:v>
                </c:pt>
                <c:pt idx="6664">
                  <c:v>9.1735036616926404</c:v>
                </c:pt>
                <c:pt idx="6665">
                  <c:v>9.1748802378723706</c:v>
                </c:pt>
                <c:pt idx="6666">
                  <c:v>9.1762568140520901</c:v>
                </c:pt>
                <c:pt idx="6667">
                  <c:v>9.1776333902318203</c:v>
                </c:pt>
                <c:pt idx="6668">
                  <c:v>9.1790099664115399</c:v>
                </c:pt>
                <c:pt idx="6669">
                  <c:v>9.1803865425912701</c:v>
                </c:pt>
                <c:pt idx="6670">
                  <c:v>9.1817631187709896</c:v>
                </c:pt>
                <c:pt idx="6671">
                  <c:v>9.1831396949507198</c:v>
                </c:pt>
                <c:pt idx="6672">
                  <c:v>9.18451627113045</c:v>
                </c:pt>
                <c:pt idx="6673">
                  <c:v>9.1858928473101695</c:v>
                </c:pt>
                <c:pt idx="6674">
                  <c:v>9.1872694234898997</c:v>
                </c:pt>
                <c:pt idx="6675">
                  <c:v>9.1886459996696193</c:v>
                </c:pt>
                <c:pt idx="6676">
                  <c:v>9.1900225758493495</c:v>
                </c:pt>
                <c:pt idx="6677">
                  <c:v>9.1913991520290708</c:v>
                </c:pt>
                <c:pt idx="6678">
                  <c:v>9.1927757282087992</c:v>
                </c:pt>
                <c:pt idx="6679">
                  <c:v>9.1941523043885294</c:v>
                </c:pt>
                <c:pt idx="6680">
                  <c:v>9.1955288805682507</c:v>
                </c:pt>
                <c:pt idx="6681">
                  <c:v>9.1969054567479809</c:v>
                </c:pt>
                <c:pt idx="6682">
                  <c:v>9.1982820329277004</c:v>
                </c:pt>
                <c:pt idx="6683">
                  <c:v>9.1996586091074306</c:v>
                </c:pt>
                <c:pt idx="6684">
                  <c:v>9.2010351852871608</c:v>
                </c:pt>
                <c:pt idx="6685">
                  <c:v>9.2024117614668803</c:v>
                </c:pt>
                <c:pt idx="6686">
                  <c:v>9.2037883376466105</c:v>
                </c:pt>
                <c:pt idx="6687">
                  <c:v>9.2051649138263301</c:v>
                </c:pt>
                <c:pt idx="6688">
                  <c:v>9.2065414900060603</c:v>
                </c:pt>
                <c:pt idx="6689">
                  <c:v>9.2079180661857905</c:v>
                </c:pt>
                <c:pt idx="6690">
                  <c:v>9.20929464236551</c:v>
                </c:pt>
                <c:pt idx="6691">
                  <c:v>9.2106712185452402</c:v>
                </c:pt>
                <c:pt idx="6692">
                  <c:v>9.2120477947249597</c:v>
                </c:pt>
                <c:pt idx="6693">
                  <c:v>9.2134243709046899</c:v>
                </c:pt>
                <c:pt idx="6694">
                  <c:v>9.2148009470844201</c:v>
                </c:pt>
                <c:pt idx="6695">
                  <c:v>9.2161775232641396</c:v>
                </c:pt>
                <c:pt idx="6696">
                  <c:v>9.2175540994438698</c:v>
                </c:pt>
                <c:pt idx="6697">
                  <c:v>9.2189306756235894</c:v>
                </c:pt>
                <c:pt idx="6698">
                  <c:v>9.2203072518033196</c:v>
                </c:pt>
                <c:pt idx="6699">
                  <c:v>9.2216838279830409</c:v>
                </c:pt>
                <c:pt idx="6700">
                  <c:v>9.2230604041627693</c:v>
                </c:pt>
                <c:pt idx="6701">
                  <c:v>9.2244369803424906</c:v>
                </c:pt>
                <c:pt idx="6702">
                  <c:v>9.2258135565222208</c:v>
                </c:pt>
                <c:pt idx="6703">
                  <c:v>9.2271901327019492</c:v>
                </c:pt>
                <c:pt idx="6704">
                  <c:v>9.2285667088816705</c:v>
                </c:pt>
                <c:pt idx="6705">
                  <c:v>9.2299432850614007</c:v>
                </c:pt>
                <c:pt idx="6706">
                  <c:v>9.2313198612411203</c:v>
                </c:pt>
                <c:pt idx="6707">
                  <c:v>9.2326964374208504</c:v>
                </c:pt>
                <c:pt idx="6708">
                  <c:v>9.2340730136005806</c:v>
                </c:pt>
                <c:pt idx="6709">
                  <c:v>9.2354495897803002</c:v>
                </c:pt>
                <c:pt idx="6710">
                  <c:v>9.2368261659600304</c:v>
                </c:pt>
                <c:pt idx="6711">
                  <c:v>9.2382027421397499</c:v>
                </c:pt>
                <c:pt idx="6712">
                  <c:v>9.2395793183194801</c:v>
                </c:pt>
                <c:pt idx="6713">
                  <c:v>9.2409558944991996</c:v>
                </c:pt>
                <c:pt idx="6714">
                  <c:v>9.2423324706789298</c:v>
                </c:pt>
                <c:pt idx="6715">
                  <c:v>9.24370904685866</c:v>
                </c:pt>
                <c:pt idx="6716">
                  <c:v>9.2450856230383796</c:v>
                </c:pt>
                <c:pt idx="6717">
                  <c:v>9.2464621992181097</c:v>
                </c:pt>
                <c:pt idx="6718">
                  <c:v>9.2478387753978293</c:v>
                </c:pt>
                <c:pt idx="6719">
                  <c:v>9.2492153515775595</c:v>
                </c:pt>
                <c:pt idx="6720">
                  <c:v>9.2505919277572808</c:v>
                </c:pt>
                <c:pt idx="6721">
                  <c:v>9.2519685039370092</c:v>
                </c:pt>
                <c:pt idx="6722">
                  <c:v>9.2533450801167394</c:v>
                </c:pt>
                <c:pt idx="6723">
                  <c:v>9.2547216562964607</c:v>
                </c:pt>
                <c:pt idx="6724">
                  <c:v>9.2560982324761891</c:v>
                </c:pt>
                <c:pt idx="6725">
                  <c:v>9.2574748086559104</c:v>
                </c:pt>
                <c:pt idx="6726">
                  <c:v>9.2588513848356406</c:v>
                </c:pt>
                <c:pt idx="6727">
                  <c:v>9.2602279610153602</c:v>
                </c:pt>
                <c:pt idx="6728">
                  <c:v>9.2616045371950904</c:v>
                </c:pt>
                <c:pt idx="6729">
                  <c:v>9.2629811133748206</c:v>
                </c:pt>
                <c:pt idx="6730">
                  <c:v>9.2643576895545401</c:v>
                </c:pt>
                <c:pt idx="6731">
                  <c:v>9.2657342657342703</c:v>
                </c:pt>
                <c:pt idx="6732">
                  <c:v>9.2671108419139898</c:v>
                </c:pt>
                <c:pt idx="6733">
                  <c:v>9.26848741809372</c:v>
                </c:pt>
                <c:pt idx="6734">
                  <c:v>9.2698639942734502</c:v>
                </c:pt>
                <c:pt idx="6735">
                  <c:v>9.2712405704531697</c:v>
                </c:pt>
                <c:pt idx="6736">
                  <c:v>9.2726171466328999</c:v>
                </c:pt>
                <c:pt idx="6737">
                  <c:v>9.2739937228126195</c:v>
                </c:pt>
                <c:pt idx="6738">
                  <c:v>9.2753702989923497</c:v>
                </c:pt>
                <c:pt idx="6739">
                  <c:v>9.2767468751720799</c:v>
                </c:pt>
                <c:pt idx="6740">
                  <c:v>9.2781234513517994</c:v>
                </c:pt>
                <c:pt idx="6741">
                  <c:v>9.2795000275315207</c:v>
                </c:pt>
                <c:pt idx="6742">
                  <c:v>9.2808766037112491</c:v>
                </c:pt>
                <c:pt idx="6743">
                  <c:v>9.2822531798909793</c:v>
                </c:pt>
                <c:pt idx="6744">
                  <c:v>9.2836297560707006</c:v>
                </c:pt>
                <c:pt idx="6745">
                  <c:v>9.2850063322504308</c:v>
                </c:pt>
                <c:pt idx="6746">
                  <c:v>9.2863829084301504</c:v>
                </c:pt>
                <c:pt idx="6747">
                  <c:v>9.2877594846098805</c:v>
                </c:pt>
                <c:pt idx="6748">
                  <c:v>9.2891360607896107</c:v>
                </c:pt>
                <c:pt idx="6749">
                  <c:v>9.2905126369693303</c:v>
                </c:pt>
                <c:pt idx="6750">
                  <c:v>9.2918892131490605</c:v>
                </c:pt>
                <c:pt idx="6751">
                  <c:v>9.29326578932878</c:v>
                </c:pt>
                <c:pt idx="6752">
                  <c:v>9.2946423655085102</c:v>
                </c:pt>
                <c:pt idx="6753">
                  <c:v>9.2960189416882404</c:v>
                </c:pt>
                <c:pt idx="6754">
                  <c:v>9.2973955178679599</c:v>
                </c:pt>
                <c:pt idx="6755">
                  <c:v>9.2987720940476901</c:v>
                </c:pt>
                <c:pt idx="6756">
                  <c:v>9.3001486702274097</c:v>
                </c:pt>
                <c:pt idx="6757">
                  <c:v>9.3015252464071398</c:v>
                </c:pt>
                <c:pt idx="6758">
                  <c:v>9.30290182258687</c:v>
                </c:pt>
                <c:pt idx="6759">
                  <c:v>9.3042783987665896</c:v>
                </c:pt>
                <c:pt idx="6760">
                  <c:v>9.3056549749463109</c:v>
                </c:pt>
                <c:pt idx="6761">
                  <c:v>9.3070315511260393</c:v>
                </c:pt>
                <c:pt idx="6762">
                  <c:v>9.3084081273057695</c:v>
                </c:pt>
                <c:pt idx="6763">
                  <c:v>9.3097847034854908</c:v>
                </c:pt>
                <c:pt idx="6764">
                  <c:v>9.3111612796652192</c:v>
                </c:pt>
                <c:pt idx="6765">
                  <c:v>9.3125378558449405</c:v>
                </c:pt>
                <c:pt idx="6766">
                  <c:v>9.3139144320246707</c:v>
                </c:pt>
                <c:pt idx="6767">
                  <c:v>9.3152910082043991</c:v>
                </c:pt>
                <c:pt idx="6768">
                  <c:v>9.3166675843841205</c:v>
                </c:pt>
                <c:pt idx="6769">
                  <c:v>9.3180441605638507</c:v>
                </c:pt>
                <c:pt idx="6770">
                  <c:v>9.3194207367435702</c:v>
                </c:pt>
                <c:pt idx="6771">
                  <c:v>9.3207973129233004</c:v>
                </c:pt>
                <c:pt idx="6772">
                  <c:v>9.3221738891030306</c:v>
                </c:pt>
                <c:pt idx="6773">
                  <c:v>9.3235504652827501</c:v>
                </c:pt>
                <c:pt idx="6774">
                  <c:v>9.3249270414624803</c:v>
                </c:pt>
                <c:pt idx="6775">
                  <c:v>9.3263036176421998</c:v>
                </c:pt>
                <c:pt idx="6776">
                  <c:v>9.32768019382193</c:v>
                </c:pt>
                <c:pt idx="6777">
                  <c:v>9.3290567700016496</c:v>
                </c:pt>
                <c:pt idx="6778">
                  <c:v>9.3304333461813798</c:v>
                </c:pt>
                <c:pt idx="6779">
                  <c:v>9.33180992236111</c:v>
                </c:pt>
                <c:pt idx="6780">
                  <c:v>9.3331864985408295</c:v>
                </c:pt>
                <c:pt idx="6781">
                  <c:v>9.3345630747205597</c:v>
                </c:pt>
                <c:pt idx="6782">
                  <c:v>9.3359396509002792</c:v>
                </c:pt>
                <c:pt idx="6783">
                  <c:v>9.3373162270800094</c:v>
                </c:pt>
                <c:pt idx="6784">
                  <c:v>9.3386928032597307</c:v>
                </c:pt>
                <c:pt idx="6785">
                  <c:v>9.3400693794394591</c:v>
                </c:pt>
                <c:pt idx="6786">
                  <c:v>9.3414459556191893</c:v>
                </c:pt>
                <c:pt idx="6787">
                  <c:v>9.3428225317989106</c:v>
                </c:pt>
                <c:pt idx="6788">
                  <c:v>9.3441991079786408</c:v>
                </c:pt>
                <c:pt idx="6789">
                  <c:v>9.3455756841583604</c:v>
                </c:pt>
                <c:pt idx="6790">
                  <c:v>9.3469522603380906</c:v>
                </c:pt>
                <c:pt idx="6791">
                  <c:v>9.3483288365178101</c:v>
                </c:pt>
                <c:pt idx="6792">
                  <c:v>9.3497054126975403</c:v>
                </c:pt>
                <c:pt idx="6793">
                  <c:v>9.3510819888772705</c:v>
                </c:pt>
                <c:pt idx="6794">
                  <c:v>9.35245856505699</c:v>
                </c:pt>
                <c:pt idx="6795">
                  <c:v>9.3538351412367202</c:v>
                </c:pt>
                <c:pt idx="6796">
                  <c:v>9.3552117174164398</c:v>
                </c:pt>
                <c:pt idx="6797">
                  <c:v>9.3565882935961699</c:v>
                </c:pt>
                <c:pt idx="6798">
                  <c:v>9.3579648697759001</c:v>
                </c:pt>
                <c:pt idx="6799">
                  <c:v>9.3593414459556197</c:v>
                </c:pt>
                <c:pt idx="6800">
                  <c:v>9.3607180221353499</c:v>
                </c:pt>
                <c:pt idx="6801">
                  <c:v>9.3620945983150694</c:v>
                </c:pt>
                <c:pt idx="6802">
                  <c:v>9.3634711744947996</c:v>
                </c:pt>
                <c:pt idx="6803">
                  <c:v>9.3648477506745191</c:v>
                </c:pt>
                <c:pt idx="6804">
                  <c:v>9.3662243268542493</c:v>
                </c:pt>
                <c:pt idx="6805">
                  <c:v>9.3676009030339706</c:v>
                </c:pt>
                <c:pt idx="6806">
                  <c:v>9.3689774792137008</c:v>
                </c:pt>
                <c:pt idx="6807">
                  <c:v>9.3703540553934292</c:v>
                </c:pt>
                <c:pt idx="6808">
                  <c:v>9.3717306315731506</c:v>
                </c:pt>
                <c:pt idx="6809">
                  <c:v>9.3731072077528808</c:v>
                </c:pt>
                <c:pt idx="6810">
                  <c:v>9.3744837839326003</c:v>
                </c:pt>
                <c:pt idx="6811">
                  <c:v>9.3758603601123305</c:v>
                </c:pt>
                <c:pt idx="6812">
                  <c:v>9.3772369362920607</c:v>
                </c:pt>
                <c:pt idx="6813">
                  <c:v>9.3786135124717802</c:v>
                </c:pt>
                <c:pt idx="6814">
                  <c:v>9.3799900886515104</c:v>
                </c:pt>
                <c:pt idx="6815">
                  <c:v>9.3813666648312299</c:v>
                </c:pt>
                <c:pt idx="6816">
                  <c:v>9.3827432410109601</c:v>
                </c:pt>
                <c:pt idx="6817">
                  <c:v>9.3841198171906903</c:v>
                </c:pt>
                <c:pt idx="6818">
                  <c:v>9.3854963933704099</c:v>
                </c:pt>
                <c:pt idx="6819">
                  <c:v>9.3868729695501401</c:v>
                </c:pt>
                <c:pt idx="6820">
                  <c:v>9.3882495457298596</c:v>
                </c:pt>
                <c:pt idx="6821">
                  <c:v>9.3896261219095898</c:v>
                </c:pt>
                <c:pt idx="6822">
                  <c:v>9.39100269808932</c:v>
                </c:pt>
                <c:pt idx="6823">
                  <c:v>9.3923792742690395</c:v>
                </c:pt>
                <c:pt idx="6824">
                  <c:v>9.3937558504487697</c:v>
                </c:pt>
                <c:pt idx="6825">
                  <c:v>9.3951324266284892</c:v>
                </c:pt>
                <c:pt idx="6826">
                  <c:v>9.3965090028082194</c:v>
                </c:pt>
                <c:pt idx="6827">
                  <c:v>9.3978855789879407</c:v>
                </c:pt>
                <c:pt idx="6828">
                  <c:v>9.3992621551676692</c:v>
                </c:pt>
                <c:pt idx="6829">
                  <c:v>9.4006387313473994</c:v>
                </c:pt>
                <c:pt idx="6830">
                  <c:v>9.4020153075271207</c:v>
                </c:pt>
                <c:pt idx="6831">
                  <c:v>9.4033918837068509</c:v>
                </c:pt>
                <c:pt idx="6832">
                  <c:v>9.4047684598865704</c:v>
                </c:pt>
                <c:pt idx="6833">
                  <c:v>9.4061450360663006</c:v>
                </c:pt>
                <c:pt idx="6834">
                  <c:v>9.4075216122460201</c:v>
                </c:pt>
                <c:pt idx="6835">
                  <c:v>9.4088981884257503</c:v>
                </c:pt>
                <c:pt idx="6836">
                  <c:v>9.4102747646054805</c:v>
                </c:pt>
                <c:pt idx="6837">
                  <c:v>9.4116513407852</c:v>
                </c:pt>
                <c:pt idx="6838">
                  <c:v>9.4130279169649302</c:v>
                </c:pt>
                <c:pt idx="6839">
                  <c:v>9.4144044931446498</c:v>
                </c:pt>
                <c:pt idx="6840">
                  <c:v>9.41578106932438</c:v>
                </c:pt>
                <c:pt idx="6841">
                  <c:v>9.4171576455040995</c:v>
                </c:pt>
                <c:pt idx="6842">
                  <c:v>9.4185342216838297</c:v>
                </c:pt>
                <c:pt idx="6843">
                  <c:v>9.4199107978635599</c:v>
                </c:pt>
                <c:pt idx="6844">
                  <c:v>9.4212873740432794</c:v>
                </c:pt>
                <c:pt idx="6845">
                  <c:v>9.4226639502230096</c:v>
                </c:pt>
                <c:pt idx="6846">
                  <c:v>9.4240405264027292</c:v>
                </c:pt>
                <c:pt idx="6847">
                  <c:v>9.4254171025824593</c:v>
                </c:pt>
                <c:pt idx="6848">
                  <c:v>9.4267936787621807</c:v>
                </c:pt>
                <c:pt idx="6849">
                  <c:v>9.4281702549419109</c:v>
                </c:pt>
                <c:pt idx="6850">
                  <c:v>9.4295468311216393</c:v>
                </c:pt>
                <c:pt idx="6851">
                  <c:v>9.4309234073013606</c:v>
                </c:pt>
                <c:pt idx="6852">
                  <c:v>9.4322999834810908</c:v>
                </c:pt>
                <c:pt idx="6853">
                  <c:v>9.4336765596608103</c:v>
                </c:pt>
                <c:pt idx="6854">
                  <c:v>9.4350531358405405</c:v>
                </c:pt>
                <c:pt idx="6855">
                  <c:v>9.43642971202026</c:v>
                </c:pt>
                <c:pt idx="6856">
                  <c:v>9.4378062881999902</c:v>
                </c:pt>
                <c:pt idx="6857">
                  <c:v>9.4391828643797204</c:v>
                </c:pt>
                <c:pt idx="6858">
                  <c:v>9.44055944055944</c:v>
                </c:pt>
                <c:pt idx="6859">
                  <c:v>9.4419360167391702</c:v>
                </c:pt>
                <c:pt idx="6860">
                  <c:v>9.4433125929188897</c:v>
                </c:pt>
                <c:pt idx="6861">
                  <c:v>9.4446891690986199</c:v>
                </c:pt>
                <c:pt idx="6862">
                  <c:v>9.4460657452783501</c:v>
                </c:pt>
                <c:pt idx="6863">
                  <c:v>9.4474423214580696</c:v>
                </c:pt>
                <c:pt idx="6864">
                  <c:v>9.4488188976377998</c:v>
                </c:pt>
                <c:pt idx="6865">
                  <c:v>9.4501954738175193</c:v>
                </c:pt>
                <c:pt idx="6866">
                  <c:v>9.4515720499972495</c:v>
                </c:pt>
                <c:pt idx="6867">
                  <c:v>9.4529486261769708</c:v>
                </c:pt>
                <c:pt idx="6868">
                  <c:v>9.4543252023566993</c:v>
                </c:pt>
                <c:pt idx="6869">
                  <c:v>9.4557017785364295</c:v>
                </c:pt>
                <c:pt idx="6870">
                  <c:v>9.4570783547161508</c:v>
                </c:pt>
                <c:pt idx="6871">
                  <c:v>9.4584549308958792</c:v>
                </c:pt>
                <c:pt idx="6872">
                  <c:v>9.4598315070756005</c:v>
                </c:pt>
                <c:pt idx="6873">
                  <c:v>9.4612080832553307</c:v>
                </c:pt>
                <c:pt idx="6874">
                  <c:v>9.4625846594350609</c:v>
                </c:pt>
                <c:pt idx="6875">
                  <c:v>9.4639612356147804</c:v>
                </c:pt>
                <c:pt idx="6876">
                  <c:v>9.4653378117945106</c:v>
                </c:pt>
                <c:pt idx="6877">
                  <c:v>9.4667143879742301</c:v>
                </c:pt>
                <c:pt idx="6878">
                  <c:v>9.4680909641539603</c:v>
                </c:pt>
                <c:pt idx="6879">
                  <c:v>9.4694675403336905</c:v>
                </c:pt>
                <c:pt idx="6880">
                  <c:v>9.4708441165134101</c:v>
                </c:pt>
                <c:pt idx="6881">
                  <c:v>9.4722206926931403</c:v>
                </c:pt>
                <c:pt idx="6882">
                  <c:v>9.4735972688728598</c:v>
                </c:pt>
                <c:pt idx="6883">
                  <c:v>9.47497384505259</c:v>
                </c:pt>
                <c:pt idx="6884">
                  <c:v>9.4763504212323095</c:v>
                </c:pt>
                <c:pt idx="6885">
                  <c:v>9.4777269974120397</c:v>
                </c:pt>
                <c:pt idx="6886">
                  <c:v>9.4791035735917699</c:v>
                </c:pt>
                <c:pt idx="6887">
                  <c:v>9.4804801497714895</c:v>
                </c:pt>
                <c:pt idx="6888">
                  <c:v>9.4818567259512196</c:v>
                </c:pt>
                <c:pt idx="6889">
                  <c:v>9.4832333021309392</c:v>
                </c:pt>
                <c:pt idx="6890">
                  <c:v>9.4846098783106694</c:v>
                </c:pt>
                <c:pt idx="6891">
                  <c:v>9.4859864544903907</c:v>
                </c:pt>
                <c:pt idx="6892">
                  <c:v>9.4873630306701209</c:v>
                </c:pt>
                <c:pt idx="6893">
                  <c:v>9.4887396068498493</c:v>
                </c:pt>
                <c:pt idx="6894">
                  <c:v>9.4901161830295706</c:v>
                </c:pt>
                <c:pt idx="6895">
                  <c:v>9.4914927592093008</c:v>
                </c:pt>
                <c:pt idx="6896">
                  <c:v>9.4928693353890203</c:v>
                </c:pt>
                <c:pt idx="6897">
                  <c:v>9.4942459115687505</c:v>
                </c:pt>
                <c:pt idx="6898">
                  <c:v>9.4956224877484701</c:v>
                </c:pt>
                <c:pt idx="6899">
                  <c:v>9.4969990639282003</c:v>
                </c:pt>
                <c:pt idx="6900">
                  <c:v>9.4983756401079305</c:v>
                </c:pt>
                <c:pt idx="6901">
                  <c:v>9.49975221628765</c:v>
                </c:pt>
                <c:pt idx="6902">
                  <c:v>9.5011287924673802</c:v>
                </c:pt>
                <c:pt idx="6903">
                  <c:v>9.5025053686470997</c:v>
                </c:pt>
                <c:pt idx="6904">
                  <c:v>9.5038819448268299</c:v>
                </c:pt>
                <c:pt idx="6905">
                  <c:v>9.5052585210065494</c:v>
                </c:pt>
                <c:pt idx="6906">
                  <c:v>9.5066350971862796</c:v>
                </c:pt>
                <c:pt idx="6907">
                  <c:v>9.5080116733660098</c:v>
                </c:pt>
                <c:pt idx="6908">
                  <c:v>9.5093882495457294</c:v>
                </c:pt>
                <c:pt idx="6909">
                  <c:v>9.5107648257254596</c:v>
                </c:pt>
                <c:pt idx="6910">
                  <c:v>9.5121414019051809</c:v>
                </c:pt>
                <c:pt idx="6911">
                  <c:v>9.5135179780849093</c:v>
                </c:pt>
                <c:pt idx="6912">
                  <c:v>9.5148945542646306</c:v>
                </c:pt>
                <c:pt idx="6913">
                  <c:v>9.5162711304443608</c:v>
                </c:pt>
                <c:pt idx="6914">
                  <c:v>9.5176477066240892</c:v>
                </c:pt>
                <c:pt idx="6915">
                  <c:v>9.5190242828038105</c:v>
                </c:pt>
                <c:pt idx="6916">
                  <c:v>9.5204008589835407</c:v>
                </c:pt>
                <c:pt idx="6917">
                  <c:v>9.5217774351632603</c:v>
                </c:pt>
                <c:pt idx="6918">
                  <c:v>9.5231540113429904</c:v>
                </c:pt>
                <c:pt idx="6919">
                  <c:v>9.5245305875227206</c:v>
                </c:pt>
                <c:pt idx="6920">
                  <c:v>9.5259071637024402</c:v>
                </c:pt>
                <c:pt idx="6921">
                  <c:v>9.5272837398821704</c:v>
                </c:pt>
                <c:pt idx="6922">
                  <c:v>9.5286603160618899</c:v>
                </c:pt>
                <c:pt idx="6923">
                  <c:v>9.5300368922416201</c:v>
                </c:pt>
                <c:pt idx="6924">
                  <c:v>9.5314134684213503</c:v>
                </c:pt>
                <c:pt idx="6925">
                  <c:v>9.5327900446010698</c:v>
                </c:pt>
                <c:pt idx="6926">
                  <c:v>9.5341666207808</c:v>
                </c:pt>
                <c:pt idx="6927">
                  <c:v>9.5355431969605196</c:v>
                </c:pt>
                <c:pt idx="6928">
                  <c:v>9.5369197731402497</c:v>
                </c:pt>
                <c:pt idx="6929">
                  <c:v>9.5382963493199799</c:v>
                </c:pt>
                <c:pt idx="6930">
                  <c:v>9.5396729254996995</c:v>
                </c:pt>
                <c:pt idx="6931">
                  <c:v>9.5410495016794208</c:v>
                </c:pt>
                <c:pt idx="6932">
                  <c:v>9.5424260778591492</c:v>
                </c:pt>
                <c:pt idx="6933">
                  <c:v>9.5438026540388794</c:v>
                </c:pt>
                <c:pt idx="6934">
                  <c:v>9.5451792302186007</c:v>
                </c:pt>
                <c:pt idx="6935">
                  <c:v>9.5465558063983291</c:v>
                </c:pt>
                <c:pt idx="6936">
                  <c:v>9.5479323825780504</c:v>
                </c:pt>
                <c:pt idx="6937">
                  <c:v>9.5493089587577806</c:v>
                </c:pt>
                <c:pt idx="6938">
                  <c:v>9.5506855349375108</c:v>
                </c:pt>
                <c:pt idx="6939">
                  <c:v>9.5520621111172304</c:v>
                </c:pt>
                <c:pt idx="6940">
                  <c:v>9.5534386872969606</c:v>
                </c:pt>
                <c:pt idx="6941">
                  <c:v>9.5548152634766801</c:v>
                </c:pt>
                <c:pt idx="6942">
                  <c:v>9.5561918396564103</c:v>
                </c:pt>
                <c:pt idx="6943">
                  <c:v>9.5575684158361405</c:v>
                </c:pt>
                <c:pt idx="6944">
                  <c:v>9.55894499201586</c:v>
                </c:pt>
                <c:pt idx="6945">
                  <c:v>9.5603215681955902</c:v>
                </c:pt>
                <c:pt idx="6946">
                  <c:v>9.5616981443753097</c:v>
                </c:pt>
                <c:pt idx="6947">
                  <c:v>9.5630747205550399</c:v>
                </c:pt>
                <c:pt idx="6948">
                  <c:v>9.5644512967347595</c:v>
                </c:pt>
                <c:pt idx="6949">
                  <c:v>9.5658278729144897</c:v>
                </c:pt>
                <c:pt idx="6950">
                  <c:v>9.5672044490942199</c:v>
                </c:pt>
                <c:pt idx="6951">
                  <c:v>9.5685810252739394</c:v>
                </c:pt>
                <c:pt idx="6952">
                  <c:v>9.5699576014536696</c:v>
                </c:pt>
                <c:pt idx="6953">
                  <c:v>9.5713341776333891</c:v>
                </c:pt>
                <c:pt idx="6954">
                  <c:v>9.5727107538131193</c:v>
                </c:pt>
                <c:pt idx="6955">
                  <c:v>9.5740873299928406</c:v>
                </c:pt>
                <c:pt idx="6956">
                  <c:v>9.5754639061725708</c:v>
                </c:pt>
                <c:pt idx="6957">
                  <c:v>9.5768404823522992</c:v>
                </c:pt>
                <c:pt idx="6958">
                  <c:v>9.5782170585320205</c:v>
                </c:pt>
                <c:pt idx="6959">
                  <c:v>9.5795936347117507</c:v>
                </c:pt>
                <c:pt idx="6960">
                  <c:v>9.5809702108914703</c:v>
                </c:pt>
                <c:pt idx="6961">
                  <c:v>9.5823467870712005</c:v>
                </c:pt>
                <c:pt idx="6962">
                  <c:v>9.58372336325092</c:v>
                </c:pt>
                <c:pt idx="6963">
                  <c:v>9.5850999394306502</c:v>
                </c:pt>
                <c:pt idx="6964">
                  <c:v>9.5864765156103804</c:v>
                </c:pt>
                <c:pt idx="6965">
                  <c:v>9.5878530917900999</c:v>
                </c:pt>
                <c:pt idx="6966">
                  <c:v>9.5892296679698301</c:v>
                </c:pt>
                <c:pt idx="6967">
                  <c:v>9.5906062441495497</c:v>
                </c:pt>
                <c:pt idx="6968">
                  <c:v>9.5919828203292798</c:v>
                </c:pt>
                <c:pt idx="6969">
                  <c:v>9.59335939650901</c:v>
                </c:pt>
                <c:pt idx="6970">
                  <c:v>9.5947359726887296</c:v>
                </c:pt>
                <c:pt idx="6971">
                  <c:v>9.5961125488684598</c:v>
                </c:pt>
                <c:pt idx="6972">
                  <c:v>9.5974891250481793</c:v>
                </c:pt>
                <c:pt idx="6973">
                  <c:v>9.5988657012279095</c:v>
                </c:pt>
                <c:pt idx="6974">
                  <c:v>9.6002422774076308</c:v>
                </c:pt>
                <c:pt idx="6975">
                  <c:v>9.6016188535873592</c:v>
                </c:pt>
                <c:pt idx="6976">
                  <c:v>9.6029954297670805</c:v>
                </c:pt>
                <c:pt idx="6977">
                  <c:v>9.6043720059468107</c:v>
                </c:pt>
                <c:pt idx="6978">
                  <c:v>9.6057485821265391</c:v>
                </c:pt>
                <c:pt idx="6979">
                  <c:v>9.6071251583062605</c:v>
                </c:pt>
                <c:pt idx="6980">
                  <c:v>9.6085017344859907</c:v>
                </c:pt>
                <c:pt idx="6981">
                  <c:v>9.6098783106657102</c:v>
                </c:pt>
                <c:pt idx="6982">
                  <c:v>9.6112548868454404</c:v>
                </c:pt>
                <c:pt idx="6983">
                  <c:v>9.6126314630251706</c:v>
                </c:pt>
                <c:pt idx="6984">
                  <c:v>9.6140080392048901</c:v>
                </c:pt>
                <c:pt idx="6985">
                  <c:v>9.6153846153846203</c:v>
                </c:pt>
                <c:pt idx="6986">
                  <c:v>9.6167611915643398</c:v>
                </c:pt>
                <c:pt idx="6987">
                  <c:v>9.61813776774407</c:v>
                </c:pt>
                <c:pt idx="6988">
                  <c:v>9.6195143439238002</c:v>
                </c:pt>
                <c:pt idx="6989">
                  <c:v>9.6208909201035198</c:v>
                </c:pt>
                <c:pt idx="6990">
                  <c:v>9.62226749628325</c:v>
                </c:pt>
                <c:pt idx="6991">
                  <c:v>9.6236440724629695</c:v>
                </c:pt>
                <c:pt idx="6992">
                  <c:v>9.6250206486426997</c:v>
                </c:pt>
                <c:pt idx="6993">
                  <c:v>9.6263972248224299</c:v>
                </c:pt>
                <c:pt idx="6994">
                  <c:v>9.6277738010021494</c:v>
                </c:pt>
                <c:pt idx="6995">
                  <c:v>9.6291503771818707</c:v>
                </c:pt>
                <c:pt idx="6996">
                  <c:v>9.6305269533615991</c:v>
                </c:pt>
                <c:pt idx="6997">
                  <c:v>9.6319035295413293</c:v>
                </c:pt>
                <c:pt idx="6998">
                  <c:v>9.6332801057210506</c:v>
                </c:pt>
                <c:pt idx="6999">
                  <c:v>9.6346566819007808</c:v>
                </c:pt>
                <c:pt idx="7000">
                  <c:v>9.6360332580805004</c:v>
                </c:pt>
                <c:pt idx="7001">
                  <c:v>9.6374098342602306</c:v>
                </c:pt>
                <c:pt idx="7002">
                  <c:v>9.6387864104399608</c:v>
                </c:pt>
                <c:pt idx="7003">
                  <c:v>9.6401629866196803</c:v>
                </c:pt>
                <c:pt idx="7004">
                  <c:v>9.6415395627994105</c:v>
                </c:pt>
                <c:pt idx="7005">
                  <c:v>9.64291613897913</c:v>
                </c:pt>
                <c:pt idx="7006">
                  <c:v>9.6442927151588602</c:v>
                </c:pt>
                <c:pt idx="7007">
                  <c:v>9.6456692913385904</c:v>
                </c:pt>
                <c:pt idx="7008">
                  <c:v>9.6470458675183099</c:v>
                </c:pt>
                <c:pt idx="7009">
                  <c:v>9.6484224436980401</c:v>
                </c:pt>
                <c:pt idx="7010">
                  <c:v>9.6497990198777597</c:v>
                </c:pt>
                <c:pt idx="7011">
                  <c:v>9.6511755960574899</c:v>
                </c:pt>
                <c:pt idx="7012">
                  <c:v>9.6525521722372094</c:v>
                </c:pt>
                <c:pt idx="7013">
                  <c:v>9.6539287484169396</c:v>
                </c:pt>
                <c:pt idx="7014">
                  <c:v>9.6553053245966698</c:v>
                </c:pt>
                <c:pt idx="7015">
                  <c:v>9.6566819007763893</c:v>
                </c:pt>
                <c:pt idx="7016">
                  <c:v>9.6580584769561195</c:v>
                </c:pt>
                <c:pt idx="7017">
                  <c:v>9.6594350531358408</c:v>
                </c:pt>
                <c:pt idx="7018">
                  <c:v>9.6608116293155692</c:v>
                </c:pt>
                <c:pt idx="7019">
                  <c:v>9.6621882054952906</c:v>
                </c:pt>
                <c:pt idx="7020">
                  <c:v>9.6635647816750208</c:v>
                </c:pt>
                <c:pt idx="7021">
                  <c:v>9.6649413578547492</c:v>
                </c:pt>
                <c:pt idx="7022">
                  <c:v>9.6663179340344705</c:v>
                </c:pt>
                <c:pt idx="7023">
                  <c:v>9.6676945102142007</c:v>
                </c:pt>
                <c:pt idx="7024">
                  <c:v>9.6690710863939202</c:v>
                </c:pt>
                <c:pt idx="7025">
                  <c:v>9.6704476625736504</c:v>
                </c:pt>
                <c:pt idx="7026">
                  <c:v>9.6718242387533699</c:v>
                </c:pt>
                <c:pt idx="7027">
                  <c:v>9.6732008149331001</c:v>
                </c:pt>
                <c:pt idx="7028">
                  <c:v>9.6745773911128303</c:v>
                </c:pt>
                <c:pt idx="7029">
                  <c:v>9.6759539672925499</c:v>
                </c:pt>
                <c:pt idx="7030">
                  <c:v>9.6773305434722801</c:v>
                </c:pt>
                <c:pt idx="7031">
                  <c:v>9.6787071196519996</c:v>
                </c:pt>
                <c:pt idx="7032">
                  <c:v>9.6800836958317298</c:v>
                </c:pt>
                <c:pt idx="7033">
                  <c:v>9.68146027201146</c:v>
                </c:pt>
                <c:pt idx="7034">
                  <c:v>9.6828368481911795</c:v>
                </c:pt>
                <c:pt idx="7035">
                  <c:v>9.6842134243709097</c:v>
                </c:pt>
                <c:pt idx="7036">
                  <c:v>9.6855900005506292</c:v>
                </c:pt>
                <c:pt idx="7037">
                  <c:v>9.6869665767303594</c:v>
                </c:pt>
                <c:pt idx="7038">
                  <c:v>9.6883431529100807</c:v>
                </c:pt>
                <c:pt idx="7039">
                  <c:v>9.6897197290898092</c:v>
                </c:pt>
                <c:pt idx="7040">
                  <c:v>9.6910963052695305</c:v>
                </c:pt>
                <c:pt idx="7041">
                  <c:v>9.6924728814492607</c:v>
                </c:pt>
                <c:pt idx="7042">
                  <c:v>9.6938494576289909</c:v>
                </c:pt>
                <c:pt idx="7043">
                  <c:v>9.6952260338087104</c:v>
                </c:pt>
                <c:pt idx="7044">
                  <c:v>9.6966026099884406</c:v>
                </c:pt>
                <c:pt idx="7045">
                  <c:v>9.6979791861681601</c:v>
                </c:pt>
                <c:pt idx="7046">
                  <c:v>9.6993557623478903</c:v>
                </c:pt>
                <c:pt idx="7047">
                  <c:v>9.7007323385276205</c:v>
                </c:pt>
                <c:pt idx="7048">
                  <c:v>9.70210891470734</c:v>
                </c:pt>
                <c:pt idx="7049">
                  <c:v>9.7034854908870702</c:v>
                </c:pt>
                <c:pt idx="7050">
                  <c:v>9.7048620670667898</c:v>
                </c:pt>
                <c:pt idx="7051">
                  <c:v>9.70623864324652</c:v>
                </c:pt>
                <c:pt idx="7052">
                  <c:v>9.7076152194262502</c:v>
                </c:pt>
                <c:pt idx="7053">
                  <c:v>9.7089917956059697</c:v>
                </c:pt>
                <c:pt idx="7054">
                  <c:v>9.7103683717856999</c:v>
                </c:pt>
                <c:pt idx="7055">
                  <c:v>9.7117449479654194</c:v>
                </c:pt>
                <c:pt idx="7056">
                  <c:v>9.7131215241451496</c:v>
                </c:pt>
                <c:pt idx="7057">
                  <c:v>9.7144981003248692</c:v>
                </c:pt>
                <c:pt idx="7058">
                  <c:v>9.7158746765045993</c:v>
                </c:pt>
                <c:pt idx="7059">
                  <c:v>9.7172512526843295</c:v>
                </c:pt>
                <c:pt idx="7060">
                  <c:v>9.7186278288640509</c:v>
                </c:pt>
                <c:pt idx="7061">
                  <c:v>9.7200044050437793</c:v>
                </c:pt>
                <c:pt idx="7062">
                  <c:v>9.7213809812235006</c:v>
                </c:pt>
                <c:pt idx="7063">
                  <c:v>9.7227575574032308</c:v>
                </c:pt>
                <c:pt idx="7064">
                  <c:v>9.7241341335829592</c:v>
                </c:pt>
                <c:pt idx="7065">
                  <c:v>9.7255107097626805</c:v>
                </c:pt>
                <c:pt idx="7066">
                  <c:v>9.7268872859424107</c:v>
                </c:pt>
                <c:pt idx="7067">
                  <c:v>9.7282638621221302</c:v>
                </c:pt>
                <c:pt idx="7068">
                  <c:v>9.7296404383018604</c:v>
                </c:pt>
                <c:pt idx="7069">
                  <c:v>9.73101701448158</c:v>
                </c:pt>
                <c:pt idx="7070">
                  <c:v>9.7323935906613102</c:v>
                </c:pt>
                <c:pt idx="7071">
                  <c:v>9.7337701668410403</c:v>
                </c:pt>
                <c:pt idx="7072">
                  <c:v>9.7351467430207599</c:v>
                </c:pt>
                <c:pt idx="7073">
                  <c:v>9.7365233192004901</c:v>
                </c:pt>
                <c:pt idx="7074">
                  <c:v>9.7378998953802096</c:v>
                </c:pt>
                <c:pt idx="7075">
                  <c:v>9.7392764715599398</c:v>
                </c:pt>
                <c:pt idx="7076">
                  <c:v>9.7406530477396593</c:v>
                </c:pt>
                <c:pt idx="7077">
                  <c:v>9.7420296239193895</c:v>
                </c:pt>
                <c:pt idx="7078">
                  <c:v>9.7434062000991197</c:v>
                </c:pt>
                <c:pt idx="7079">
                  <c:v>9.7447827762788393</c:v>
                </c:pt>
                <c:pt idx="7080">
                  <c:v>9.7461593524585695</c:v>
                </c:pt>
                <c:pt idx="7081">
                  <c:v>9.7475359286382908</c:v>
                </c:pt>
                <c:pt idx="7082">
                  <c:v>9.7489125048180192</c:v>
                </c:pt>
                <c:pt idx="7083">
                  <c:v>9.7502890809977405</c:v>
                </c:pt>
                <c:pt idx="7084">
                  <c:v>9.7516656571774707</c:v>
                </c:pt>
                <c:pt idx="7085">
                  <c:v>9.7530422333572009</c:v>
                </c:pt>
                <c:pt idx="7086">
                  <c:v>9.7544188095369204</c:v>
                </c:pt>
                <c:pt idx="7087">
                  <c:v>9.7557953857166506</c:v>
                </c:pt>
                <c:pt idx="7088">
                  <c:v>9.7571719618963701</c:v>
                </c:pt>
                <c:pt idx="7089">
                  <c:v>9.7585485380761003</c:v>
                </c:pt>
                <c:pt idx="7090">
                  <c:v>9.7599251142558199</c:v>
                </c:pt>
                <c:pt idx="7091">
                  <c:v>9.7613016904355501</c:v>
                </c:pt>
                <c:pt idx="7092">
                  <c:v>9.7626782666152803</c:v>
                </c:pt>
                <c:pt idx="7093">
                  <c:v>9.7640548427949998</c:v>
                </c:pt>
                <c:pt idx="7094">
                  <c:v>9.76543141897473</c:v>
                </c:pt>
                <c:pt idx="7095">
                  <c:v>9.7668079951544495</c:v>
                </c:pt>
                <c:pt idx="7096">
                  <c:v>9.7681845713341797</c:v>
                </c:pt>
                <c:pt idx="7097">
                  <c:v>9.7695611475139099</c:v>
                </c:pt>
                <c:pt idx="7098">
                  <c:v>9.7709377236936295</c:v>
                </c:pt>
                <c:pt idx="7099">
                  <c:v>9.7723142998733596</c:v>
                </c:pt>
                <c:pt idx="7100">
                  <c:v>9.7736908760530792</c:v>
                </c:pt>
                <c:pt idx="7101">
                  <c:v>9.7750674522328094</c:v>
                </c:pt>
                <c:pt idx="7102">
                  <c:v>9.7764440284125307</c:v>
                </c:pt>
                <c:pt idx="7103">
                  <c:v>9.7778206045922609</c:v>
                </c:pt>
                <c:pt idx="7104">
                  <c:v>9.7791971807719893</c:v>
                </c:pt>
                <c:pt idx="7105">
                  <c:v>9.7805737569517106</c:v>
                </c:pt>
                <c:pt idx="7106">
                  <c:v>9.7819503331314408</c:v>
                </c:pt>
                <c:pt idx="7107">
                  <c:v>9.7833269093111603</c:v>
                </c:pt>
                <c:pt idx="7108">
                  <c:v>9.7847034854908905</c:v>
                </c:pt>
                <c:pt idx="7109">
                  <c:v>9.7860800616706207</c:v>
                </c:pt>
                <c:pt idx="7110">
                  <c:v>9.7874566378503403</c:v>
                </c:pt>
                <c:pt idx="7111">
                  <c:v>9.7888332140300705</c:v>
                </c:pt>
                <c:pt idx="7112">
                  <c:v>9.79020979020979</c:v>
                </c:pt>
                <c:pt idx="7113">
                  <c:v>9.7915863663895202</c:v>
                </c:pt>
                <c:pt idx="7114">
                  <c:v>9.7929629425692504</c:v>
                </c:pt>
                <c:pt idx="7115">
                  <c:v>9.7943395187489699</c:v>
                </c:pt>
                <c:pt idx="7116">
                  <c:v>9.7957160949287001</c:v>
                </c:pt>
                <c:pt idx="7117">
                  <c:v>9.7970926711084196</c:v>
                </c:pt>
                <c:pt idx="7118">
                  <c:v>9.7984692472881498</c:v>
                </c:pt>
                <c:pt idx="7119">
                  <c:v>9.7998458234678694</c:v>
                </c:pt>
                <c:pt idx="7120">
                  <c:v>9.8012223996475996</c:v>
                </c:pt>
                <c:pt idx="7121">
                  <c:v>9.8025989758273209</c:v>
                </c:pt>
                <c:pt idx="7122">
                  <c:v>9.8039755520070493</c:v>
                </c:pt>
                <c:pt idx="7123">
                  <c:v>9.8053521281867795</c:v>
                </c:pt>
                <c:pt idx="7124">
                  <c:v>9.8067287043665008</c:v>
                </c:pt>
                <c:pt idx="7125">
                  <c:v>9.8081052805462292</c:v>
                </c:pt>
                <c:pt idx="7126">
                  <c:v>9.8094818567259505</c:v>
                </c:pt>
                <c:pt idx="7127">
                  <c:v>9.8108584329056807</c:v>
                </c:pt>
                <c:pt idx="7128">
                  <c:v>9.8122350090854091</c:v>
                </c:pt>
                <c:pt idx="7129">
                  <c:v>9.8136115852651304</c:v>
                </c:pt>
                <c:pt idx="7130">
                  <c:v>9.8149881614448606</c:v>
                </c:pt>
                <c:pt idx="7131">
                  <c:v>9.8163647376245802</c:v>
                </c:pt>
                <c:pt idx="7132">
                  <c:v>9.8177413138043104</c:v>
                </c:pt>
                <c:pt idx="7133">
                  <c:v>9.8191178899840299</c:v>
                </c:pt>
                <c:pt idx="7134">
                  <c:v>9.8204944661637601</c:v>
                </c:pt>
                <c:pt idx="7135">
                  <c:v>9.8218710423434903</c:v>
                </c:pt>
                <c:pt idx="7136">
                  <c:v>9.8232476185232098</c:v>
                </c:pt>
                <c:pt idx="7137">
                  <c:v>9.82462419470294</c:v>
                </c:pt>
                <c:pt idx="7138">
                  <c:v>9.8260007708826596</c:v>
                </c:pt>
                <c:pt idx="7139">
                  <c:v>9.8273773470623897</c:v>
                </c:pt>
                <c:pt idx="7140">
                  <c:v>9.8287539232421093</c:v>
                </c:pt>
                <c:pt idx="7141">
                  <c:v>9.8301304994218395</c:v>
                </c:pt>
                <c:pt idx="7142">
                  <c:v>9.8315070756015697</c:v>
                </c:pt>
                <c:pt idx="7143">
                  <c:v>9.8328836517812892</c:v>
                </c:pt>
                <c:pt idx="7144">
                  <c:v>9.8342602279610194</c:v>
                </c:pt>
                <c:pt idx="7145">
                  <c:v>9.8356368041407407</c:v>
                </c:pt>
                <c:pt idx="7146">
                  <c:v>9.8370133803204691</c:v>
                </c:pt>
                <c:pt idx="7147">
                  <c:v>9.8383899565001904</c:v>
                </c:pt>
                <c:pt idx="7148">
                  <c:v>9.8397665326799206</c:v>
                </c:pt>
                <c:pt idx="7149">
                  <c:v>9.8411431088596508</c:v>
                </c:pt>
                <c:pt idx="7150">
                  <c:v>9.8425196850393704</c:v>
                </c:pt>
                <c:pt idx="7151">
                  <c:v>9.8438962612191006</c:v>
                </c:pt>
                <c:pt idx="7152">
                  <c:v>9.8452728373988201</c:v>
                </c:pt>
                <c:pt idx="7153">
                  <c:v>9.8466494135785503</c:v>
                </c:pt>
                <c:pt idx="7154">
                  <c:v>9.8480259897582805</c:v>
                </c:pt>
                <c:pt idx="7155">
                  <c:v>9.849402565938</c:v>
                </c:pt>
                <c:pt idx="7156">
                  <c:v>9.8507791421177302</c:v>
                </c:pt>
                <c:pt idx="7157">
                  <c:v>9.8521557182974497</c:v>
                </c:pt>
                <c:pt idx="7158">
                  <c:v>9.8535322944771799</c:v>
                </c:pt>
                <c:pt idx="7159">
                  <c:v>9.8549088706569101</c:v>
                </c:pt>
                <c:pt idx="7160">
                  <c:v>9.8562854468366297</c:v>
                </c:pt>
                <c:pt idx="7161">
                  <c:v>9.8576620230163599</c:v>
                </c:pt>
                <c:pt idx="7162">
                  <c:v>9.8590385991960794</c:v>
                </c:pt>
                <c:pt idx="7163">
                  <c:v>9.8604151753758096</c:v>
                </c:pt>
                <c:pt idx="7164">
                  <c:v>9.8617917515555291</c:v>
                </c:pt>
                <c:pt idx="7165">
                  <c:v>9.8631683277352593</c:v>
                </c:pt>
                <c:pt idx="7166">
                  <c:v>9.8645449039149806</c:v>
                </c:pt>
                <c:pt idx="7167">
                  <c:v>9.8659214800947108</c:v>
                </c:pt>
                <c:pt idx="7168">
                  <c:v>9.8672980562744392</c:v>
                </c:pt>
                <c:pt idx="7169">
                  <c:v>9.8686746324541605</c:v>
                </c:pt>
                <c:pt idx="7170">
                  <c:v>9.8700512086338907</c:v>
                </c:pt>
                <c:pt idx="7171">
                  <c:v>9.8714277848136103</c:v>
                </c:pt>
                <c:pt idx="7172">
                  <c:v>9.8728043609933405</c:v>
                </c:pt>
                <c:pt idx="7173">
                  <c:v>9.8741809371730707</c:v>
                </c:pt>
                <c:pt idx="7174">
                  <c:v>9.8755575133527902</c:v>
                </c:pt>
                <c:pt idx="7175">
                  <c:v>9.8769340895325204</c:v>
                </c:pt>
                <c:pt idx="7176">
                  <c:v>9.8783106657122399</c:v>
                </c:pt>
                <c:pt idx="7177">
                  <c:v>9.8796872418919701</c:v>
                </c:pt>
                <c:pt idx="7178">
                  <c:v>9.8810638180717003</c:v>
                </c:pt>
                <c:pt idx="7179">
                  <c:v>9.8824403942514198</c:v>
                </c:pt>
                <c:pt idx="7180">
                  <c:v>9.88381697043115</c:v>
                </c:pt>
                <c:pt idx="7181">
                  <c:v>9.8851935466108696</c:v>
                </c:pt>
                <c:pt idx="7182">
                  <c:v>9.8865701227905998</c:v>
                </c:pt>
                <c:pt idx="7183">
                  <c:v>9.8879466989703193</c:v>
                </c:pt>
                <c:pt idx="7184">
                  <c:v>9.8893232751500495</c:v>
                </c:pt>
                <c:pt idx="7185">
                  <c:v>9.8906998513297708</c:v>
                </c:pt>
                <c:pt idx="7186">
                  <c:v>9.8920764275094992</c:v>
                </c:pt>
                <c:pt idx="7187">
                  <c:v>9.8934530036892294</c:v>
                </c:pt>
                <c:pt idx="7188">
                  <c:v>9.8948295798689507</c:v>
                </c:pt>
                <c:pt idx="7189">
                  <c:v>9.8962061560486791</c:v>
                </c:pt>
                <c:pt idx="7190">
                  <c:v>9.8975827322284005</c:v>
                </c:pt>
                <c:pt idx="7191">
                  <c:v>9.8989593084081307</c:v>
                </c:pt>
                <c:pt idx="7192">
                  <c:v>9.9003358845878608</c:v>
                </c:pt>
                <c:pt idx="7193">
                  <c:v>9.9017124607675804</c:v>
                </c:pt>
                <c:pt idx="7194">
                  <c:v>9.9030890369473106</c:v>
                </c:pt>
                <c:pt idx="7195">
                  <c:v>9.9044656131270301</c:v>
                </c:pt>
                <c:pt idx="7196">
                  <c:v>9.9058421893067603</c:v>
                </c:pt>
                <c:pt idx="7197">
                  <c:v>9.9072187654864798</c:v>
                </c:pt>
                <c:pt idx="7198">
                  <c:v>9.90859534166621</c:v>
                </c:pt>
                <c:pt idx="7199">
                  <c:v>9.9099719178459402</c:v>
                </c:pt>
                <c:pt idx="7200">
                  <c:v>9.9113484940256598</c:v>
                </c:pt>
                <c:pt idx="7201">
                  <c:v>9.91272507020539</c:v>
                </c:pt>
                <c:pt idx="7202">
                  <c:v>9.9141016463851095</c:v>
                </c:pt>
                <c:pt idx="7203">
                  <c:v>9.9154782225648397</c:v>
                </c:pt>
                <c:pt idx="7204">
                  <c:v>9.9168547987445699</c:v>
                </c:pt>
                <c:pt idx="7205">
                  <c:v>9.9182313749242894</c:v>
                </c:pt>
                <c:pt idx="7206">
                  <c:v>9.9196079511040196</c:v>
                </c:pt>
                <c:pt idx="7207">
                  <c:v>9.9209845272837391</c:v>
                </c:pt>
                <c:pt idx="7208">
                  <c:v>9.9223611034634693</c:v>
                </c:pt>
                <c:pt idx="7209">
                  <c:v>9.9237376796431906</c:v>
                </c:pt>
                <c:pt idx="7210">
                  <c:v>9.9251142558229208</c:v>
                </c:pt>
                <c:pt idx="7211">
                  <c:v>9.9264908320026404</c:v>
                </c:pt>
                <c:pt idx="7212">
                  <c:v>9.9278674081823706</c:v>
                </c:pt>
                <c:pt idx="7213">
                  <c:v>9.9292439843621008</c:v>
                </c:pt>
                <c:pt idx="7214">
                  <c:v>9.9306205605418203</c:v>
                </c:pt>
                <c:pt idx="7215">
                  <c:v>9.9319971367215505</c:v>
                </c:pt>
                <c:pt idx="7216">
                  <c:v>9.93337371290127</c:v>
                </c:pt>
                <c:pt idx="7217">
                  <c:v>9.9347502890810002</c:v>
                </c:pt>
                <c:pt idx="7218">
                  <c:v>9.9361268652607304</c:v>
                </c:pt>
                <c:pt idx="7219">
                  <c:v>9.9375034414404499</c:v>
                </c:pt>
                <c:pt idx="7220">
                  <c:v>9.9388800176201801</c:v>
                </c:pt>
                <c:pt idx="7221">
                  <c:v>9.9402565937998997</c:v>
                </c:pt>
                <c:pt idx="7222">
                  <c:v>9.9416331699796299</c:v>
                </c:pt>
                <c:pt idx="7223">
                  <c:v>9.9430097461593601</c:v>
                </c:pt>
                <c:pt idx="7224">
                  <c:v>9.9443863223390796</c:v>
                </c:pt>
                <c:pt idx="7225">
                  <c:v>9.9457628985187991</c:v>
                </c:pt>
                <c:pt idx="7226">
                  <c:v>9.9471394746985293</c:v>
                </c:pt>
                <c:pt idx="7227">
                  <c:v>9.9485160508782595</c:v>
                </c:pt>
                <c:pt idx="7228">
                  <c:v>9.9498926270579808</c:v>
                </c:pt>
                <c:pt idx="7229">
                  <c:v>9.9512692032377092</c:v>
                </c:pt>
                <c:pt idx="7230">
                  <c:v>9.9526457794174306</c:v>
                </c:pt>
                <c:pt idx="7231">
                  <c:v>9.9540223555971608</c:v>
                </c:pt>
                <c:pt idx="7232">
                  <c:v>9.9553989317768892</c:v>
                </c:pt>
                <c:pt idx="7233">
                  <c:v>9.9567755079566105</c:v>
                </c:pt>
                <c:pt idx="7234">
                  <c:v>9.9581520841363407</c:v>
                </c:pt>
                <c:pt idx="7235">
                  <c:v>9.9595286603160602</c:v>
                </c:pt>
                <c:pt idx="7236">
                  <c:v>9.9609052364957904</c:v>
                </c:pt>
                <c:pt idx="7237">
                  <c:v>9.9622818126755206</c:v>
                </c:pt>
                <c:pt idx="7238">
                  <c:v>9.9636583888552401</c:v>
                </c:pt>
                <c:pt idx="7239">
                  <c:v>9.9650349650349703</c:v>
                </c:pt>
                <c:pt idx="7240">
                  <c:v>9.9664115412146899</c:v>
                </c:pt>
                <c:pt idx="7241">
                  <c:v>9.9677881173944201</c:v>
                </c:pt>
                <c:pt idx="7242">
                  <c:v>9.9691646935741502</c:v>
                </c:pt>
                <c:pt idx="7243">
                  <c:v>9.9705412697538698</c:v>
                </c:pt>
                <c:pt idx="7244">
                  <c:v>9.9719178459336</c:v>
                </c:pt>
                <c:pt idx="7245">
                  <c:v>9.9732944221133195</c:v>
                </c:pt>
                <c:pt idx="7246">
                  <c:v>9.9746709982930497</c:v>
                </c:pt>
                <c:pt idx="7247">
                  <c:v>9.9760475744727692</c:v>
                </c:pt>
                <c:pt idx="7248">
                  <c:v>9.9774241506524994</c:v>
                </c:pt>
                <c:pt idx="7249">
                  <c:v>9.9788007268322296</c:v>
                </c:pt>
                <c:pt idx="7250">
                  <c:v>9.9801773030119492</c:v>
                </c:pt>
                <c:pt idx="7251">
                  <c:v>9.9815538791916794</c:v>
                </c:pt>
                <c:pt idx="7252">
                  <c:v>9.9829304553714007</c:v>
                </c:pt>
                <c:pt idx="7253">
                  <c:v>9.9843070315511309</c:v>
                </c:pt>
                <c:pt idx="7254">
                  <c:v>9.9856836077308504</c:v>
                </c:pt>
                <c:pt idx="7255">
                  <c:v>9.9870601839105806</c:v>
                </c:pt>
                <c:pt idx="7256">
                  <c:v>9.9884367600903108</c:v>
                </c:pt>
                <c:pt idx="7257">
                  <c:v>9.9898133362700303</c:v>
                </c:pt>
                <c:pt idx="7258">
                  <c:v>9.9911899124497605</c:v>
                </c:pt>
                <c:pt idx="7259">
                  <c:v>9.99256648862948</c:v>
                </c:pt>
                <c:pt idx="7260">
                  <c:v>9.9939430648092102</c:v>
                </c:pt>
                <c:pt idx="7261">
                  <c:v>9.9953196409889298</c:v>
                </c:pt>
                <c:pt idx="7262">
                  <c:v>9.99669621716866</c:v>
                </c:pt>
                <c:pt idx="7263">
                  <c:v>9.9980727933483902</c:v>
                </c:pt>
                <c:pt idx="7264">
                  <c:v>9.9994493695281097</c:v>
                </c:pt>
                <c:pt idx="7265">
                  <c:v>10.000825945707801</c:v>
                </c:pt>
                <c:pt idx="7266">
                  <c:v>10.0022025218876</c:v>
                </c:pt>
                <c:pt idx="7267">
                  <c:v>10.0035790980673</c:v>
                </c:pt>
                <c:pt idx="7268">
                  <c:v>10.004955674247</c:v>
                </c:pt>
                <c:pt idx="7269">
                  <c:v>10.0063322504267</c:v>
                </c:pt>
                <c:pt idx="7270">
                  <c:v>10.0077088266065</c:v>
                </c:pt>
                <c:pt idx="7271">
                  <c:v>10.0090854027862</c:v>
                </c:pt>
                <c:pt idx="7272">
                  <c:v>10.0104619789659</c:v>
                </c:pt>
                <c:pt idx="7273">
                  <c:v>10.0118385551456</c:v>
                </c:pt>
                <c:pt idx="7274">
                  <c:v>10.013215131325399</c:v>
                </c:pt>
                <c:pt idx="7275">
                  <c:v>10.014591707505099</c:v>
                </c:pt>
                <c:pt idx="7276">
                  <c:v>10.015968283684799</c:v>
                </c:pt>
                <c:pt idx="7277">
                  <c:v>10.017344859864499</c:v>
                </c:pt>
                <c:pt idx="7278">
                  <c:v>10.0187214360443</c:v>
                </c:pt>
                <c:pt idx="7279">
                  <c:v>10.020098012224</c:v>
                </c:pt>
                <c:pt idx="7280">
                  <c:v>10.0214745884037</c:v>
                </c:pt>
                <c:pt idx="7281">
                  <c:v>10.0228511645835</c:v>
                </c:pt>
                <c:pt idx="7282">
                  <c:v>10.0242277407632</c:v>
                </c:pt>
                <c:pt idx="7283">
                  <c:v>10.0256043169429</c:v>
                </c:pt>
                <c:pt idx="7284">
                  <c:v>10.0269808931226</c:v>
                </c:pt>
                <c:pt idx="7285">
                  <c:v>10.028357469302399</c:v>
                </c:pt>
                <c:pt idx="7286">
                  <c:v>10.029734045482099</c:v>
                </c:pt>
                <c:pt idx="7287">
                  <c:v>10.031110621661799</c:v>
                </c:pt>
                <c:pt idx="7288">
                  <c:v>10.032487197841499</c:v>
                </c:pt>
                <c:pt idx="7289">
                  <c:v>10.033863774021301</c:v>
                </c:pt>
                <c:pt idx="7290">
                  <c:v>10.035240350201001</c:v>
                </c:pt>
                <c:pt idx="7291">
                  <c:v>10.036616926380701</c:v>
                </c:pt>
                <c:pt idx="7292">
                  <c:v>10.037993502560401</c:v>
                </c:pt>
                <c:pt idx="7293">
                  <c:v>10.0393700787402</c:v>
                </c:pt>
                <c:pt idx="7294">
                  <c:v>10.0407466549199</c:v>
                </c:pt>
                <c:pt idx="7295">
                  <c:v>10.0421232310996</c:v>
                </c:pt>
                <c:pt idx="7296">
                  <c:v>10.0434998072793</c:v>
                </c:pt>
                <c:pt idx="7297">
                  <c:v>10.0448763834591</c:v>
                </c:pt>
                <c:pt idx="7298">
                  <c:v>10.046252959638799</c:v>
                </c:pt>
                <c:pt idx="7299">
                  <c:v>10.047629535818499</c:v>
                </c:pt>
                <c:pt idx="7300">
                  <c:v>10.049006111998199</c:v>
                </c:pt>
                <c:pt idx="7301">
                  <c:v>10.050382688178001</c:v>
                </c:pt>
                <c:pt idx="7302">
                  <c:v>10.051759264357701</c:v>
                </c:pt>
                <c:pt idx="7303">
                  <c:v>10.053135840537401</c:v>
                </c:pt>
                <c:pt idx="7304">
                  <c:v>10.054512416717101</c:v>
                </c:pt>
                <c:pt idx="7305">
                  <c:v>10.0558889928969</c:v>
                </c:pt>
                <c:pt idx="7306">
                  <c:v>10.0572655690766</c:v>
                </c:pt>
                <c:pt idx="7307">
                  <c:v>10.0586421452563</c:v>
                </c:pt>
                <c:pt idx="7308">
                  <c:v>10.060018721436</c:v>
                </c:pt>
                <c:pt idx="7309">
                  <c:v>10.0613952976158</c:v>
                </c:pt>
                <c:pt idx="7310">
                  <c:v>10.0627718737955</c:v>
                </c:pt>
                <c:pt idx="7311">
                  <c:v>10.0641484499752</c:v>
                </c:pt>
                <c:pt idx="7312">
                  <c:v>10.065525026155001</c:v>
                </c:pt>
                <c:pt idx="7313">
                  <c:v>10.066901602334701</c:v>
                </c:pt>
                <c:pt idx="7314">
                  <c:v>10.068278178514401</c:v>
                </c:pt>
                <c:pt idx="7315">
                  <c:v>10.069654754694101</c:v>
                </c:pt>
                <c:pt idx="7316">
                  <c:v>10.0710313308739</c:v>
                </c:pt>
                <c:pt idx="7317">
                  <c:v>10.0724079070536</c:v>
                </c:pt>
                <c:pt idx="7318">
                  <c:v>10.0737844832333</c:v>
                </c:pt>
                <c:pt idx="7319">
                  <c:v>10.075161059413</c:v>
                </c:pt>
                <c:pt idx="7320">
                  <c:v>10.0765376355928</c:v>
                </c:pt>
                <c:pt idx="7321">
                  <c:v>10.0779142117725</c:v>
                </c:pt>
                <c:pt idx="7322">
                  <c:v>10.0792907879522</c:v>
                </c:pt>
                <c:pt idx="7323">
                  <c:v>10.0806673641319</c:v>
                </c:pt>
                <c:pt idx="7324">
                  <c:v>10.082043940311699</c:v>
                </c:pt>
                <c:pt idx="7325">
                  <c:v>10.083420516491399</c:v>
                </c:pt>
                <c:pt idx="7326">
                  <c:v>10.084797092671099</c:v>
                </c:pt>
                <c:pt idx="7327">
                  <c:v>10.086173668850799</c:v>
                </c:pt>
                <c:pt idx="7328">
                  <c:v>10.0875502450306</c:v>
                </c:pt>
                <c:pt idx="7329">
                  <c:v>10.0889268212103</c:v>
                </c:pt>
                <c:pt idx="7330">
                  <c:v>10.09030339739</c:v>
                </c:pt>
                <c:pt idx="7331">
                  <c:v>10.0916799735697</c:v>
                </c:pt>
                <c:pt idx="7332">
                  <c:v>10.0930565497495</c:v>
                </c:pt>
                <c:pt idx="7333">
                  <c:v>10.0944331259292</c:v>
                </c:pt>
                <c:pt idx="7334">
                  <c:v>10.0958097021089</c:v>
                </c:pt>
                <c:pt idx="7335">
                  <c:v>10.0971862782886</c:v>
                </c:pt>
                <c:pt idx="7336">
                  <c:v>10.098562854468399</c:v>
                </c:pt>
                <c:pt idx="7337">
                  <c:v>10.099939430648099</c:v>
                </c:pt>
                <c:pt idx="7338">
                  <c:v>10.101316006827799</c:v>
                </c:pt>
                <c:pt idx="7339">
                  <c:v>10.102692583007499</c:v>
                </c:pt>
                <c:pt idx="7340">
                  <c:v>10.104069159187301</c:v>
                </c:pt>
                <c:pt idx="7341">
                  <c:v>10.105445735367001</c:v>
                </c:pt>
                <c:pt idx="7342">
                  <c:v>10.106822311546701</c:v>
                </c:pt>
                <c:pt idx="7343">
                  <c:v>10.108198887726401</c:v>
                </c:pt>
                <c:pt idx="7344">
                  <c:v>10.1095754639062</c:v>
                </c:pt>
                <c:pt idx="7345">
                  <c:v>10.1109520400859</c:v>
                </c:pt>
                <c:pt idx="7346">
                  <c:v>10.1123286162656</c:v>
                </c:pt>
                <c:pt idx="7347">
                  <c:v>10.1137051924454</c:v>
                </c:pt>
                <c:pt idx="7348">
                  <c:v>10.1150817686251</c:v>
                </c:pt>
                <c:pt idx="7349">
                  <c:v>10.1164583448048</c:v>
                </c:pt>
                <c:pt idx="7350">
                  <c:v>10.1178349209845</c:v>
                </c:pt>
                <c:pt idx="7351">
                  <c:v>10.119211497164301</c:v>
                </c:pt>
                <c:pt idx="7352">
                  <c:v>10.120588073344001</c:v>
                </c:pt>
                <c:pt idx="7353">
                  <c:v>10.121964649523701</c:v>
                </c:pt>
                <c:pt idx="7354">
                  <c:v>10.123341225703401</c:v>
                </c:pt>
                <c:pt idx="7355">
                  <c:v>10.1247178018832</c:v>
                </c:pt>
                <c:pt idx="7356">
                  <c:v>10.1260943780629</c:v>
                </c:pt>
                <c:pt idx="7357">
                  <c:v>10.1274709542426</c:v>
                </c:pt>
                <c:pt idx="7358">
                  <c:v>10.1288475304223</c:v>
                </c:pt>
                <c:pt idx="7359">
                  <c:v>10.1302241066021</c:v>
                </c:pt>
                <c:pt idx="7360">
                  <c:v>10.1316006827818</c:v>
                </c:pt>
                <c:pt idx="7361">
                  <c:v>10.1329772589615</c:v>
                </c:pt>
                <c:pt idx="7362">
                  <c:v>10.1343538351412</c:v>
                </c:pt>
                <c:pt idx="7363">
                  <c:v>10.135730411320999</c:v>
                </c:pt>
                <c:pt idx="7364">
                  <c:v>10.137106987500699</c:v>
                </c:pt>
                <c:pt idx="7365">
                  <c:v>10.138483563680399</c:v>
                </c:pt>
                <c:pt idx="7366">
                  <c:v>10.139860139860099</c:v>
                </c:pt>
                <c:pt idx="7367">
                  <c:v>10.1412367160399</c:v>
                </c:pt>
                <c:pt idx="7368">
                  <c:v>10.1426132922196</c:v>
                </c:pt>
                <c:pt idx="7369">
                  <c:v>10.1439898683993</c:v>
                </c:pt>
                <c:pt idx="7370">
                  <c:v>10.145366444579</c:v>
                </c:pt>
                <c:pt idx="7371">
                  <c:v>10.1467430207588</c:v>
                </c:pt>
                <c:pt idx="7372">
                  <c:v>10.1481195969385</c:v>
                </c:pt>
                <c:pt idx="7373">
                  <c:v>10.1494961731182</c:v>
                </c:pt>
                <c:pt idx="7374">
                  <c:v>10.1508727492979</c:v>
                </c:pt>
                <c:pt idx="7375">
                  <c:v>10.152249325477699</c:v>
                </c:pt>
                <c:pt idx="7376">
                  <c:v>10.153625901657399</c:v>
                </c:pt>
                <c:pt idx="7377">
                  <c:v>10.155002477837099</c:v>
                </c:pt>
                <c:pt idx="7378">
                  <c:v>10.156379054016901</c:v>
                </c:pt>
                <c:pt idx="7379">
                  <c:v>10.157755630196601</c:v>
                </c:pt>
                <c:pt idx="7380">
                  <c:v>10.159132206376301</c:v>
                </c:pt>
                <c:pt idx="7381">
                  <c:v>10.160508782556001</c:v>
                </c:pt>
                <c:pt idx="7382">
                  <c:v>10.1618853587358</c:v>
                </c:pt>
                <c:pt idx="7383">
                  <c:v>10.1632619349155</c:v>
                </c:pt>
                <c:pt idx="7384">
                  <c:v>10.1646385110952</c:v>
                </c:pt>
                <c:pt idx="7385">
                  <c:v>10.1660150872749</c:v>
                </c:pt>
                <c:pt idx="7386">
                  <c:v>10.167391663454699</c:v>
                </c:pt>
                <c:pt idx="7387">
                  <c:v>10.168768239634399</c:v>
                </c:pt>
                <c:pt idx="7388">
                  <c:v>10.170144815814099</c:v>
                </c:pt>
                <c:pt idx="7389">
                  <c:v>10.171521391993799</c:v>
                </c:pt>
                <c:pt idx="7390">
                  <c:v>10.172897968173601</c:v>
                </c:pt>
                <c:pt idx="7391">
                  <c:v>10.174274544353301</c:v>
                </c:pt>
                <c:pt idx="7392">
                  <c:v>10.175651120533001</c:v>
                </c:pt>
                <c:pt idx="7393">
                  <c:v>10.177027696712701</c:v>
                </c:pt>
                <c:pt idx="7394">
                  <c:v>10.1784042728925</c:v>
                </c:pt>
                <c:pt idx="7395">
                  <c:v>10.1797808490722</c:v>
                </c:pt>
                <c:pt idx="7396">
                  <c:v>10.1811574252519</c:v>
                </c:pt>
                <c:pt idx="7397">
                  <c:v>10.1825340014316</c:v>
                </c:pt>
                <c:pt idx="7398">
                  <c:v>10.1839105776114</c:v>
                </c:pt>
                <c:pt idx="7399">
                  <c:v>10.1852871537911</c:v>
                </c:pt>
                <c:pt idx="7400">
                  <c:v>10.1866637299708</c:v>
                </c:pt>
                <c:pt idx="7401">
                  <c:v>10.1880403061505</c:v>
                </c:pt>
                <c:pt idx="7402">
                  <c:v>10.189416882330301</c:v>
                </c:pt>
                <c:pt idx="7403">
                  <c:v>10.190793458510001</c:v>
                </c:pt>
                <c:pt idx="7404">
                  <c:v>10.192170034689701</c:v>
                </c:pt>
                <c:pt idx="7405">
                  <c:v>10.193546610869401</c:v>
                </c:pt>
                <c:pt idx="7406">
                  <c:v>10.1949231870492</c:v>
                </c:pt>
                <c:pt idx="7407">
                  <c:v>10.1962997632289</c:v>
                </c:pt>
                <c:pt idx="7408">
                  <c:v>10.1976763394086</c:v>
                </c:pt>
                <c:pt idx="7409">
                  <c:v>10.1990529155884</c:v>
                </c:pt>
                <c:pt idx="7410">
                  <c:v>10.2004294917681</c:v>
                </c:pt>
                <c:pt idx="7411">
                  <c:v>10.2018060679478</c:v>
                </c:pt>
                <c:pt idx="7412">
                  <c:v>10.2031826441275</c:v>
                </c:pt>
                <c:pt idx="7413">
                  <c:v>10.204559220307299</c:v>
                </c:pt>
                <c:pt idx="7414">
                  <c:v>10.205935796486999</c:v>
                </c:pt>
                <c:pt idx="7415">
                  <c:v>10.207312372666699</c:v>
                </c:pt>
                <c:pt idx="7416">
                  <c:v>10.208688948846399</c:v>
                </c:pt>
                <c:pt idx="7417">
                  <c:v>10.2100655250262</c:v>
                </c:pt>
                <c:pt idx="7418">
                  <c:v>10.2114421012059</c:v>
                </c:pt>
                <c:pt idx="7419">
                  <c:v>10.2128186773856</c:v>
                </c:pt>
                <c:pt idx="7420">
                  <c:v>10.2141952535653</c:v>
                </c:pt>
                <c:pt idx="7421">
                  <c:v>10.2155718297451</c:v>
                </c:pt>
                <c:pt idx="7422">
                  <c:v>10.2169484059248</c:v>
                </c:pt>
                <c:pt idx="7423">
                  <c:v>10.2183249821045</c:v>
                </c:pt>
                <c:pt idx="7424">
                  <c:v>10.2197015582842</c:v>
                </c:pt>
                <c:pt idx="7425">
                  <c:v>10.221078134463999</c:v>
                </c:pt>
                <c:pt idx="7426">
                  <c:v>10.222454710643699</c:v>
                </c:pt>
                <c:pt idx="7427">
                  <c:v>10.223831286823399</c:v>
                </c:pt>
                <c:pt idx="7428">
                  <c:v>10.225207863003099</c:v>
                </c:pt>
                <c:pt idx="7429">
                  <c:v>10.226584439182901</c:v>
                </c:pt>
                <c:pt idx="7430">
                  <c:v>10.227961015362601</c:v>
                </c:pt>
                <c:pt idx="7431">
                  <c:v>10.229337591542301</c:v>
                </c:pt>
                <c:pt idx="7432">
                  <c:v>10.230714167722001</c:v>
                </c:pt>
                <c:pt idx="7433">
                  <c:v>10.2320907439018</c:v>
                </c:pt>
                <c:pt idx="7434">
                  <c:v>10.2334673200815</c:v>
                </c:pt>
                <c:pt idx="7435">
                  <c:v>10.2348438962612</c:v>
                </c:pt>
                <c:pt idx="7436">
                  <c:v>10.2362204724409</c:v>
                </c:pt>
                <c:pt idx="7437">
                  <c:v>10.2375970486207</c:v>
                </c:pt>
                <c:pt idx="7438">
                  <c:v>10.2389736248004</c:v>
                </c:pt>
                <c:pt idx="7439">
                  <c:v>10.2403502009801</c:v>
                </c:pt>
                <c:pt idx="7440">
                  <c:v>10.241726777159901</c:v>
                </c:pt>
                <c:pt idx="7441">
                  <c:v>10.243103353339601</c:v>
                </c:pt>
                <c:pt idx="7442">
                  <c:v>10.244479929519301</c:v>
                </c:pt>
                <c:pt idx="7443">
                  <c:v>10.245856505699001</c:v>
                </c:pt>
                <c:pt idx="7444">
                  <c:v>10.2472330818788</c:v>
                </c:pt>
                <c:pt idx="7445">
                  <c:v>10.2486096580585</c:v>
                </c:pt>
                <c:pt idx="7446">
                  <c:v>10.2499862342382</c:v>
                </c:pt>
                <c:pt idx="7447">
                  <c:v>10.2513628104179</c:v>
                </c:pt>
                <c:pt idx="7448">
                  <c:v>10.2527393865977</c:v>
                </c:pt>
                <c:pt idx="7449">
                  <c:v>10.2541159627774</c:v>
                </c:pt>
                <c:pt idx="7450">
                  <c:v>10.2554925389571</c:v>
                </c:pt>
                <c:pt idx="7451">
                  <c:v>10.2568691151368</c:v>
                </c:pt>
                <c:pt idx="7452">
                  <c:v>10.258245691316599</c:v>
                </c:pt>
                <c:pt idx="7453">
                  <c:v>10.259622267496299</c:v>
                </c:pt>
                <c:pt idx="7454">
                  <c:v>10.260998843675999</c:v>
                </c:pt>
                <c:pt idx="7455">
                  <c:v>10.262375419855699</c:v>
                </c:pt>
                <c:pt idx="7456">
                  <c:v>10.2637519960355</c:v>
                </c:pt>
                <c:pt idx="7457">
                  <c:v>10.2651285722152</c:v>
                </c:pt>
                <c:pt idx="7458">
                  <c:v>10.2665051483949</c:v>
                </c:pt>
                <c:pt idx="7459">
                  <c:v>10.2678817245746</c:v>
                </c:pt>
                <c:pt idx="7460">
                  <c:v>10.2692583007544</c:v>
                </c:pt>
                <c:pt idx="7461">
                  <c:v>10.2706348769341</c:v>
                </c:pt>
                <c:pt idx="7462">
                  <c:v>10.2720114531138</c:v>
                </c:pt>
                <c:pt idx="7463">
                  <c:v>10.2733880292935</c:v>
                </c:pt>
                <c:pt idx="7464">
                  <c:v>10.274764605473299</c:v>
                </c:pt>
                <c:pt idx="7465">
                  <c:v>10.276141181652999</c:v>
                </c:pt>
                <c:pt idx="7466">
                  <c:v>10.277517757832699</c:v>
                </c:pt>
                <c:pt idx="7467">
                  <c:v>10.278894334012399</c:v>
                </c:pt>
                <c:pt idx="7468">
                  <c:v>10.280270910192201</c:v>
                </c:pt>
                <c:pt idx="7469">
                  <c:v>10.281647486371901</c:v>
                </c:pt>
                <c:pt idx="7470">
                  <c:v>10.283024062551601</c:v>
                </c:pt>
                <c:pt idx="7471">
                  <c:v>10.284400638731301</c:v>
                </c:pt>
                <c:pt idx="7472">
                  <c:v>10.2857772149111</c:v>
                </c:pt>
                <c:pt idx="7473">
                  <c:v>10.2871537910908</c:v>
                </c:pt>
                <c:pt idx="7474">
                  <c:v>10.2885303672705</c:v>
                </c:pt>
                <c:pt idx="7475">
                  <c:v>10.289906943450299</c:v>
                </c:pt>
                <c:pt idx="7476">
                  <c:v>10.291283519629999</c:v>
                </c:pt>
                <c:pt idx="7477">
                  <c:v>10.292660095809699</c:v>
                </c:pt>
                <c:pt idx="7478">
                  <c:v>10.294036671989399</c:v>
                </c:pt>
                <c:pt idx="7479">
                  <c:v>10.295413248169201</c:v>
                </c:pt>
                <c:pt idx="7480">
                  <c:v>10.296789824348901</c:v>
                </c:pt>
                <c:pt idx="7481">
                  <c:v>10.298166400528601</c:v>
                </c:pt>
                <c:pt idx="7482">
                  <c:v>10.299542976708301</c:v>
                </c:pt>
                <c:pt idx="7483">
                  <c:v>10.3009195528881</c:v>
                </c:pt>
                <c:pt idx="7484">
                  <c:v>10.3022961290678</c:v>
                </c:pt>
                <c:pt idx="7485">
                  <c:v>10.3036727052475</c:v>
                </c:pt>
                <c:pt idx="7486">
                  <c:v>10.3050492814272</c:v>
                </c:pt>
                <c:pt idx="7487">
                  <c:v>10.306425857607</c:v>
                </c:pt>
                <c:pt idx="7488">
                  <c:v>10.3078024337867</c:v>
                </c:pt>
                <c:pt idx="7489">
                  <c:v>10.3091790099664</c:v>
                </c:pt>
                <c:pt idx="7490">
                  <c:v>10.3105555861461</c:v>
                </c:pt>
                <c:pt idx="7491">
                  <c:v>10.311932162325901</c:v>
                </c:pt>
                <c:pt idx="7492">
                  <c:v>10.313308738505601</c:v>
                </c:pt>
                <c:pt idx="7493">
                  <c:v>10.314685314685301</c:v>
                </c:pt>
                <c:pt idx="7494">
                  <c:v>10.316061890865001</c:v>
                </c:pt>
                <c:pt idx="7495">
                  <c:v>10.3174384670448</c:v>
                </c:pt>
                <c:pt idx="7496">
                  <c:v>10.3188150432245</c:v>
                </c:pt>
                <c:pt idx="7497">
                  <c:v>10.3201916194042</c:v>
                </c:pt>
                <c:pt idx="7498">
                  <c:v>10.3215681955839</c:v>
                </c:pt>
                <c:pt idx="7499">
                  <c:v>10.3229447717637</c:v>
                </c:pt>
                <c:pt idx="7500">
                  <c:v>10.3243213479434</c:v>
                </c:pt>
                <c:pt idx="7501">
                  <c:v>10.3256979241231</c:v>
                </c:pt>
                <c:pt idx="7502">
                  <c:v>10.327074500302899</c:v>
                </c:pt>
                <c:pt idx="7503">
                  <c:v>10.328451076482599</c:v>
                </c:pt>
                <c:pt idx="7504">
                  <c:v>10.329827652662299</c:v>
                </c:pt>
                <c:pt idx="7505">
                  <c:v>10.331204228841999</c:v>
                </c:pt>
                <c:pt idx="7506">
                  <c:v>10.3325808050218</c:v>
                </c:pt>
                <c:pt idx="7507">
                  <c:v>10.3339573812015</c:v>
                </c:pt>
                <c:pt idx="7508">
                  <c:v>10.3353339573812</c:v>
                </c:pt>
                <c:pt idx="7509">
                  <c:v>10.3367105335609</c:v>
                </c:pt>
                <c:pt idx="7510">
                  <c:v>10.3380871097407</c:v>
                </c:pt>
                <c:pt idx="7511">
                  <c:v>10.3394636859204</c:v>
                </c:pt>
                <c:pt idx="7512">
                  <c:v>10.3408402621001</c:v>
                </c:pt>
                <c:pt idx="7513">
                  <c:v>10.3422168382798</c:v>
                </c:pt>
                <c:pt idx="7514">
                  <c:v>10.343593414459599</c:v>
                </c:pt>
                <c:pt idx="7515">
                  <c:v>10.344969990639299</c:v>
                </c:pt>
                <c:pt idx="7516">
                  <c:v>10.346346566818999</c:v>
                </c:pt>
                <c:pt idx="7517">
                  <c:v>10.347723142998699</c:v>
                </c:pt>
                <c:pt idx="7518">
                  <c:v>10.349099719178501</c:v>
                </c:pt>
                <c:pt idx="7519">
                  <c:v>10.350476295358201</c:v>
                </c:pt>
                <c:pt idx="7520">
                  <c:v>10.351852871537901</c:v>
                </c:pt>
                <c:pt idx="7521">
                  <c:v>10.353229447717601</c:v>
                </c:pt>
                <c:pt idx="7522">
                  <c:v>10.3546060238974</c:v>
                </c:pt>
                <c:pt idx="7523">
                  <c:v>10.3559826000771</c:v>
                </c:pt>
                <c:pt idx="7524">
                  <c:v>10.3573591762568</c:v>
                </c:pt>
                <c:pt idx="7525">
                  <c:v>10.3587357524365</c:v>
                </c:pt>
                <c:pt idx="7526">
                  <c:v>10.360112328616299</c:v>
                </c:pt>
                <c:pt idx="7527">
                  <c:v>10.361488904795999</c:v>
                </c:pt>
                <c:pt idx="7528">
                  <c:v>10.362865480975699</c:v>
                </c:pt>
                <c:pt idx="7529">
                  <c:v>10.364242057155399</c:v>
                </c:pt>
                <c:pt idx="7530">
                  <c:v>10.365618633335201</c:v>
                </c:pt>
                <c:pt idx="7531">
                  <c:v>10.366995209514901</c:v>
                </c:pt>
                <c:pt idx="7532">
                  <c:v>10.368371785694601</c:v>
                </c:pt>
                <c:pt idx="7533">
                  <c:v>10.369748361874301</c:v>
                </c:pt>
                <c:pt idx="7534">
                  <c:v>10.3711249380541</c:v>
                </c:pt>
                <c:pt idx="7535">
                  <c:v>10.3725015142338</c:v>
                </c:pt>
                <c:pt idx="7536">
                  <c:v>10.3738780904135</c:v>
                </c:pt>
                <c:pt idx="7537">
                  <c:v>10.3752546665933</c:v>
                </c:pt>
                <c:pt idx="7538">
                  <c:v>10.376631242773</c:v>
                </c:pt>
                <c:pt idx="7539">
                  <c:v>10.3780078189527</c:v>
                </c:pt>
                <c:pt idx="7540">
                  <c:v>10.3793843951324</c:v>
                </c:pt>
                <c:pt idx="7541">
                  <c:v>10.380760971312201</c:v>
                </c:pt>
                <c:pt idx="7542">
                  <c:v>10.382137547491901</c:v>
                </c:pt>
                <c:pt idx="7543">
                  <c:v>10.383514123671601</c:v>
                </c:pt>
                <c:pt idx="7544">
                  <c:v>10.384890699851301</c:v>
                </c:pt>
                <c:pt idx="7545">
                  <c:v>10.3862672760311</c:v>
                </c:pt>
                <c:pt idx="7546">
                  <c:v>10.3876438522108</c:v>
                </c:pt>
                <c:pt idx="7547">
                  <c:v>10.3890204283905</c:v>
                </c:pt>
                <c:pt idx="7548">
                  <c:v>10.3903970045702</c:v>
                </c:pt>
                <c:pt idx="7549">
                  <c:v>10.39177358075</c:v>
                </c:pt>
                <c:pt idx="7550">
                  <c:v>10.3931501569297</c:v>
                </c:pt>
                <c:pt idx="7551">
                  <c:v>10.3945267331094</c:v>
                </c:pt>
                <c:pt idx="7552">
                  <c:v>10.3959033092891</c:v>
                </c:pt>
                <c:pt idx="7553">
                  <c:v>10.397279885468899</c:v>
                </c:pt>
                <c:pt idx="7554">
                  <c:v>10.398656461648599</c:v>
                </c:pt>
                <c:pt idx="7555">
                  <c:v>10.400033037828299</c:v>
                </c:pt>
                <c:pt idx="7556">
                  <c:v>10.401409614007999</c:v>
                </c:pt>
                <c:pt idx="7557">
                  <c:v>10.4027861901878</c:v>
                </c:pt>
                <c:pt idx="7558">
                  <c:v>10.4041627663675</c:v>
                </c:pt>
                <c:pt idx="7559">
                  <c:v>10.4055393425472</c:v>
                </c:pt>
                <c:pt idx="7560">
                  <c:v>10.4069159187269</c:v>
                </c:pt>
                <c:pt idx="7561">
                  <c:v>10.4082924949067</c:v>
                </c:pt>
                <c:pt idx="7562">
                  <c:v>10.4096690710864</c:v>
                </c:pt>
                <c:pt idx="7563">
                  <c:v>10.4110456472661</c:v>
                </c:pt>
                <c:pt idx="7564">
                  <c:v>10.4124222234458</c:v>
                </c:pt>
                <c:pt idx="7565">
                  <c:v>10.413798799625599</c:v>
                </c:pt>
                <c:pt idx="7566">
                  <c:v>10.415175375805299</c:v>
                </c:pt>
                <c:pt idx="7567">
                  <c:v>10.416551951984999</c:v>
                </c:pt>
                <c:pt idx="7568">
                  <c:v>10.417928528164801</c:v>
                </c:pt>
                <c:pt idx="7569">
                  <c:v>10.419305104344501</c:v>
                </c:pt>
                <c:pt idx="7570">
                  <c:v>10.420681680524201</c:v>
                </c:pt>
                <c:pt idx="7571">
                  <c:v>10.422058256703901</c:v>
                </c:pt>
                <c:pt idx="7572">
                  <c:v>10.4234348328837</c:v>
                </c:pt>
                <c:pt idx="7573">
                  <c:v>10.4248114090634</c:v>
                </c:pt>
                <c:pt idx="7574">
                  <c:v>10.4261879852431</c:v>
                </c:pt>
                <c:pt idx="7575">
                  <c:v>10.4275645614228</c:v>
                </c:pt>
                <c:pt idx="7576">
                  <c:v>10.4289411376026</c:v>
                </c:pt>
                <c:pt idx="7577">
                  <c:v>10.4303177137823</c:v>
                </c:pt>
                <c:pt idx="7578">
                  <c:v>10.431694289962</c:v>
                </c:pt>
                <c:pt idx="7579">
                  <c:v>10.4330708661417</c:v>
                </c:pt>
                <c:pt idx="7580">
                  <c:v>10.434447442321501</c:v>
                </c:pt>
                <c:pt idx="7581">
                  <c:v>10.435824018501201</c:v>
                </c:pt>
                <c:pt idx="7582">
                  <c:v>10.437200594680901</c:v>
                </c:pt>
                <c:pt idx="7583">
                  <c:v>10.438577170860601</c:v>
                </c:pt>
                <c:pt idx="7584">
                  <c:v>10.4399537470404</c:v>
                </c:pt>
                <c:pt idx="7585">
                  <c:v>10.4413303232201</c:v>
                </c:pt>
                <c:pt idx="7586">
                  <c:v>10.4427068993998</c:v>
                </c:pt>
                <c:pt idx="7587">
                  <c:v>10.4440834755795</c:v>
                </c:pt>
                <c:pt idx="7588">
                  <c:v>10.4454600517593</c:v>
                </c:pt>
                <c:pt idx="7589">
                  <c:v>10.446836627939</c:v>
                </c:pt>
                <c:pt idx="7590">
                  <c:v>10.4482132041187</c:v>
                </c:pt>
                <c:pt idx="7591">
                  <c:v>10.4495897802984</c:v>
                </c:pt>
                <c:pt idx="7592">
                  <c:v>10.450966356478199</c:v>
                </c:pt>
                <c:pt idx="7593">
                  <c:v>10.452342932657899</c:v>
                </c:pt>
                <c:pt idx="7594">
                  <c:v>10.453719508837599</c:v>
                </c:pt>
                <c:pt idx="7595">
                  <c:v>10.455096085017299</c:v>
                </c:pt>
                <c:pt idx="7596">
                  <c:v>10.4564726611971</c:v>
                </c:pt>
                <c:pt idx="7597">
                  <c:v>10.4578492373768</c:v>
                </c:pt>
                <c:pt idx="7598">
                  <c:v>10.4592258135565</c:v>
                </c:pt>
                <c:pt idx="7599">
                  <c:v>10.4606023897363</c:v>
                </c:pt>
                <c:pt idx="7600">
                  <c:v>10.461978965916</c:v>
                </c:pt>
                <c:pt idx="7601">
                  <c:v>10.4633555420957</c:v>
                </c:pt>
                <c:pt idx="7602">
                  <c:v>10.4647321182754</c:v>
                </c:pt>
                <c:pt idx="7603">
                  <c:v>10.466108694455199</c:v>
                </c:pt>
                <c:pt idx="7604">
                  <c:v>10.467485270634899</c:v>
                </c:pt>
                <c:pt idx="7605">
                  <c:v>10.468861846814599</c:v>
                </c:pt>
                <c:pt idx="7606">
                  <c:v>10.470238422994299</c:v>
                </c:pt>
                <c:pt idx="7607">
                  <c:v>10.471614999174101</c:v>
                </c:pt>
                <c:pt idx="7608">
                  <c:v>10.472991575353801</c:v>
                </c:pt>
                <c:pt idx="7609">
                  <c:v>10.474368151533501</c:v>
                </c:pt>
                <c:pt idx="7610">
                  <c:v>10.475744727713201</c:v>
                </c:pt>
                <c:pt idx="7611">
                  <c:v>10.477121303893</c:v>
                </c:pt>
                <c:pt idx="7612">
                  <c:v>10.4784978800727</c:v>
                </c:pt>
                <c:pt idx="7613">
                  <c:v>10.4798744562524</c:v>
                </c:pt>
                <c:pt idx="7614">
                  <c:v>10.4812510324321</c:v>
                </c:pt>
                <c:pt idx="7615">
                  <c:v>10.482627608611899</c:v>
                </c:pt>
                <c:pt idx="7616">
                  <c:v>10.484004184791599</c:v>
                </c:pt>
                <c:pt idx="7617">
                  <c:v>10.485380760971299</c:v>
                </c:pt>
                <c:pt idx="7618">
                  <c:v>10.486757337150999</c:v>
                </c:pt>
                <c:pt idx="7619">
                  <c:v>10.488133913330801</c:v>
                </c:pt>
                <c:pt idx="7620">
                  <c:v>10.489510489510501</c:v>
                </c:pt>
                <c:pt idx="7621">
                  <c:v>10.490887065690201</c:v>
                </c:pt>
                <c:pt idx="7622">
                  <c:v>10.492263641869901</c:v>
                </c:pt>
                <c:pt idx="7623">
                  <c:v>10.4936402180497</c:v>
                </c:pt>
                <c:pt idx="7624">
                  <c:v>10.4950167942294</c:v>
                </c:pt>
                <c:pt idx="7625">
                  <c:v>10.4963933704091</c:v>
                </c:pt>
                <c:pt idx="7626">
                  <c:v>10.4977699465888</c:v>
                </c:pt>
                <c:pt idx="7627">
                  <c:v>10.4991465227686</c:v>
                </c:pt>
                <c:pt idx="7628">
                  <c:v>10.5005230989483</c:v>
                </c:pt>
                <c:pt idx="7629">
                  <c:v>10.501899675128</c:v>
                </c:pt>
                <c:pt idx="7630">
                  <c:v>10.503276251307801</c:v>
                </c:pt>
                <c:pt idx="7631">
                  <c:v>10.504652827487501</c:v>
                </c:pt>
                <c:pt idx="7632">
                  <c:v>10.506029403667201</c:v>
                </c:pt>
                <c:pt idx="7633">
                  <c:v>10.507405979846901</c:v>
                </c:pt>
                <c:pt idx="7634">
                  <c:v>10.5087825560267</c:v>
                </c:pt>
                <c:pt idx="7635">
                  <c:v>10.5101591322064</c:v>
                </c:pt>
                <c:pt idx="7636">
                  <c:v>10.5115357083861</c:v>
                </c:pt>
                <c:pt idx="7637">
                  <c:v>10.5129122845658</c:v>
                </c:pt>
                <c:pt idx="7638">
                  <c:v>10.5142888607456</c:v>
                </c:pt>
                <c:pt idx="7639">
                  <c:v>10.5156654369253</c:v>
                </c:pt>
                <c:pt idx="7640">
                  <c:v>10.517042013105</c:v>
                </c:pt>
                <c:pt idx="7641">
                  <c:v>10.5184185892847</c:v>
                </c:pt>
                <c:pt idx="7642">
                  <c:v>10.519795165464499</c:v>
                </c:pt>
                <c:pt idx="7643">
                  <c:v>10.521171741644199</c:v>
                </c:pt>
                <c:pt idx="7644">
                  <c:v>10.522548317823899</c:v>
                </c:pt>
                <c:pt idx="7645">
                  <c:v>10.523924894003599</c:v>
                </c:pt>
                <c:pt idx="7646">
                  <c:v>10.5253014701834</c:v>
                </c:pt>
                <c:pt idx="7647">
                  <c:v>10.5266780463631</c:v>
                </c:pt>
                <c:pt idx="7648">
                  <c:v>10.5280546225428</c:v>
                </c:pt>
                <c:pt idx="7649">
                  <c:v>10.5294311987225</c:v>
                </c:pt>
                <c:pt idx="7650">
                  <c:v>10.5308077749023</c:v>
                </c:pt>
                <c:pt idx="7651">
                  <c:v>10.532184351082</c:v>
                </c:pt>
                <c:pt idx="7652">
                  <c:v>10.5335609272617</c:v>
                </c:pt>
                <c:pt idx="7653">
                  <c:v>10.5349375034414</c:v>
                </c:pt>
                <c:pt idx="7654">
                  <c:v>10.536314079621199</c:v>
                </c:pt>
                <c:pt idx="7655">
                  <c:v>10.537690655800899</c:v>
                </c:pt>
                <c:pt idx="7656">
                  <c:v>10.539067231980599</c:v>
                </c:pt>
                <c:pt idx="7657">
                  <c:v>10.540443808160299</c:v>
                </c:pt>
                <c:pt idx="7658">
                  <c:v>10.541820384340101</c:v>
                </c:pt>
                <c:pt idx="7659">
                  <c:v>10.543196960519801</c:v>
                </c:pt>
                <c:pt idx="7660">
                  <c:v>10.544573536699501</c:v>
                </c:pt>
                <c:pt idx="7661">
                  <c:v>10.545950112879201</c:v>
                </c:pt>
                <c:pt idx="7662">
                  <c:v>10.547326689059</c:v>
                </c:pt>
                <c:pt idx="7663">
                  <c:v>10.5487032652387</c:v>
                </c:pt>
                <c:pt idx="7664">
                  <c:v>10.5500798414184</c:v>
                </c:pt>
                <c:pt idx="7665">
                  <c:v>10.5514564175982</c:v>
                </c:pt>
                <c:pt idx="7666">
                  <c:v>10.5528329937779</c:v>
                </c:pt>
                <c:pt idx="7667">
                  <c:v>10.5542095699576</c:v>
                </c:pt>
                <c:pt idx="7668">
                  <c:v>10.5555861461373</c:v>
                </c:pt>
                <c:pt idx="7669">
                  <c:v>10.556962722317101</c:v>
                </c:pt>
                <c:pt idx="7670">
                  <c:v>10.558339298496801</c:v>
                </c:pt>
                <c:pt idx="7671">
                  <c:v>10.559715874676501</c:v>
                </c:pt>
                <c:pt idx="7672">
                  <c:v>10.561092450856201</c:v>
                </c:pt>
                <c:pt idx="7673">
                  <c:v>10.562469027036</c:v>
                </c:pt>
                <c:pt idx="7674">
                  <c:v>10.5638456032157</c:v>
                </c:pt>
                <c:pt idx="7675">
                  <c:v>10.5652221793954</c:v>
                </c:pt>
                <c:pt idx="7676">
                  <c:v>10.5665987555751</c:v>
                </c:pt>
                <c:pt idx="7677">
                  <c:v>10.5679753317549</c:v>
                </c:pt>
                <c:pt idx="7678">
                  <c:v>10.5693519079346</c:v>
                </c:pt>
                <c:pt idx="7679">
                  <c:v>10.5707284841143</c:v>
                </c:pt>
                <c:pt idx="7680">
                  <c:v>10.572105060294</c:v>
                </c:pt>
                <c:pt idx="7681">
                  <c:v>10.573481636473799</c:v>
                </c:pt>
                <c:pt idx="7682">
                  <c:v>10.574858212653499</c:v>
                </c:pt>
                <c:pt idx="7683">
                  <c:v>10.576234788833199</c:v>
                </c:pt>
                <c:pt idx="7684">
                  <c:v>10.577611365012899</c:v>
                </c:pt>
                <c:pt idx="7685">
                  <c:v>10.5789879411927</c:v>
                </c:pt>
                <c:pt idx="7686">
                  <c:v>10.5803645173724</c:v>
                </c:pt>
                <c:pt idx="7687">
                  <c:v>10.5817410935521</c:v>
                </c:pt>
                <c:pt idx="7688">
                  <c:v>10.5831176697318</c:v>
                </c:pt>
                <c:pt idx="7689">
                  <c:v>10.5844942459116</c:v>
                </c:pt>
                <c:pt idx="7690">
                  <c:v>10.5858708220913</c:v>
                </c:pt>
                <c:pt idx="7691">
                  <c:v>10.587247398271</c:v>
                </c:pt>
                <c:pt idx="7692">
                  <c:v>10.5886239744507</c:v>
                </c:pt>
                <c:pt idx="7693">
                  <c:v>10.590000550630499</c:v>
                </c:pt>
                <c:pt idx="7694">
                  <c:v>10.591377126810199</c:v>
                </c:pt>
                <c:pt idx="7695">
                  <c:v>10.592753702989899</c:v>
                </c:pt>
                <c:pt idx="7696">
                  <c:v>10.594130279169701</c:v>
                </c:pt>
                <c:pt idx="7697">
                  <c:v>10.595506855349401</c:v>
                </c:pt>
                <c:pt idx="7698">
                  <c:v>10.596883431529101</c:v>
                </c:pt>
                <c:pt idx="7699">
                  <c:v>10.598260007708801</c:v>
                </c:pt>
                <c:pt idx="7700">
                  <c:v>10.5996365838886</c:v>
                </c:pt>
                <c:pt idx="7701">
                  <c:v>10.6010131600683</c:v>
                </c:pt>
                <c:pt idx="7702">
                  <c:v>10.602389736248</c:v>
                </c:pt>
                <c:pt idx="7703">
                  <c:v>10.6037663124277</c:v>
                </c:pt>
                <c:pt idx="7704">
                  <c:v>10.605142888607499</c:v>
                </c:pt>
                <c:pt idx="7705">
                  <c:v>10.606519464787199</c:v>
                </c:pt>
                <c:pt idx="7706">
                  <c:v>10.607896040966899</c:v>
                </c:pt>
                <c:pt idx="7707">
                  <c:v>10.609272617146599</c:v>
                </c:pt>
                <c:pt idx="7708">
                  <c:v>10.610649193326401</c:v>
                </c:pt>
                <c:pt idx="7709">
                  <c:v>10.612025769506101</c:v>
                </c:pt>
                <c:pt idx="7710">
                  <c:v>10.613402345685801</c:v>
                </c:pt>
                <c:pt idx="7711">
                  <c:v>10.614778921865501</c:v>
                </c:pt>
                <c:pt idx="7712">
                  <c:v>10.6161554980453</c:v>
                </c:pt>
                <c:pt idx="7713">
                  <c:v>10.617532074225</c:v>
                </c:pt>
                <c:pt idx="7714">
                  <c:v>10.6189086504047</c:v>
                </c:pt>
                <c:pt idx="7715">
                  <c:v>10.6202852265844</c:v>
                </c:pt>
                <c:pt idx="7716">
                  <c:v>10.6216618027642</c:v>
                </c:pt>
                <c:pt idx="7717">
                  <c:v>10.6230383789439</c:v>
                </c:pt>
                <c:pt idx="7718">
                  <c:v>10.6244149551236</c:v>
                </c:pt>
                <c:pt idx="7719">
                  <c:v>10.6257915313033</c:v>
                </c:pt>
                <c:pt idx="7720">
                  <c:v>10.627168107483101</c:v>
                </c:pt>
                <c:pt idx="7721">
                  <c:v>10.628544683662801</c:v>
                </c:pt>
                <c:pt idx="7722">
                  <c:v>10.629921259842501</c:v>
                </c:pt>
                <c:pt idx="7723">
                  <c:v>10.631297836022201</c:v>
                </c:pt>
                <c:pt idx="7724">
                  <c:v>10.632674412202</c:v>
                </c:pt>
                <c:pt idx="7725">
                  <c:v>10.6340509883817</c:v>
                </c:pt>
                <c:pt idx="7726">
                  <c:v>10.6354275645614</c:v>
                </c:pt>
                <c:pt idx="7727">
                  <c:v>10.6368041407412</c:v>
                </c:pt>
                <c:pt idx="7728">
                  <c:v>10.6381807169209</c:v>
                </c:pt>
                <c:pt idx="7729">
                  <c:v>10.6395572931006</c:v>
                </c:pt>
                <c:pt idx="7730">
                  <c:v>10.6409338692803</c:v>
                </c:pt>
                <c:pt idx="7731">
                  <c:v>10.642310445460099</c:v>
                </c:pt>
                <c:pt idx="7732">
                  <c:v>10.643687021639799</c:v>
                </c:pt>
                <c:pt idx="7733">
                  <c:v>10.645063597819499</c:v>
                </c:pt>
                <c:pt idx="7734">
                  <c:v>10.646440173999199</c:v>
                </c:pt>
                <c:pt idx="7735">
                  <c:v>10.647816750179</c:v>
                </c:pt>
                <c:pt idx="7736">
                  <c:v>10.6491933263587</c:v>
                </c:pt>
                <c:pt idx="7737">
                  <c:v>10.6505699025384</c:v>
                </c:pt>
                <c:pt idx="7738">
                  <c:v>10.6519464787181</c:v>
                </c:pt>
                <c:pt idx="7739">
                  <c:v>10.6533230548979</c:v>
                </c:pt>
                <c:pt idx="7740">
                  <c:v>10.6546996310776</c:v>
                </c:pt>
                <c:pt idx="7741">
                  <c:v>10.6560762072573</c:v>
                </c:pt>
                <c:pt idx="7742">
                  <c:v>10.657452783437</c:v>
                </c:pt>
                <c:pt idx="7743">
                  <c:v>10.658829359616799</c:v>
                </c:pt>
                <c:pt idx="7744">
                  <c:v>10.660205935796499</c:v>
                </c:pt>
                <c:pt idx="7745">
                  <c:v>10.661582511976199</c:v>
                </c:pt>
                <c:pt idx="7746">
                  <c:v>10.662959088155899</c:v>
                </c:pt>
                <c:pt idx="7747">
                  <c:v>10.664335664335701</c:v>
                </c:pt>
                <c:pt idx="7748">
                  <c:v>10.665712240515401</c:v>
                </c:pt>
                <c:pt idx="7749">
                  <c:v>10.667088816695101</c:v>
                </c:pt>
                <c:pt idx="7750">
                  <c:v>10.668465392874801</c:v>
                </c:pt>
                <c:pt idx="7751">
                  <c:v>10.6698419690546</c:v>
                </c:pt>
                <c:pt idx="7752">
                  <c:v>10.6712185452343</c:v>
                </c:pt>
                <c:pt idx="7753">
                  <c:v>10.672595121414</c:v>
                </c:pt>
                <c:pt idx="7754">
                  <c:v>10.6739716975937</c:v>
                </c:pt>
                <c:pt idx="7755">
                  <c:v>10.675348273773499</c:v>
                </c:pt>
                <c:pt idx="7756">
                  <c:v>10.676724849953199</c:v>
                </c:pt>
                <c:pt idx="7757">
                  <c:v>10.678101426132899</c:v>
                </c:pt>
                <c:pt idx="7758">
                  <c:v>10.679478002312701</c:v>
                </c:pt>
                <c:pt idx="7759">
                  <c:v>10.680854578492401</c:v>
                </c:pt>
                <c:pt idx="7760">
                  <c:v>10.682231154672101</c:v>
                </c:pt>
                <c:pt idx="7761">
                  <c:v>10.683607730851801</c:v>
                </c:pt>
                <c:pt idx="7762">
                  <c:v>10.6849843070316</c:v>
                </c:pt>
                <c:pt idx="7763">
                  <c:v>10.6863608832113</c:v>
                </c:pt>
                <c:pt idx="7764">
                  <c:v>10.687737459391</c:v>
                </c:pt>
                <c:pt idx="7765">
                  <c:v>10.6891140355707</c:v>
                </c:pt>
                <c:pt idx="7766">
                  <c:v>10.6904906117505</c:v>
                </c:pt>
                <c:pt idx="7767">
                  <c:v>10.6918671879302</c:v>
                </c:pt>
                <c:pt idx="7768">
                  <c:v>10.6932437641099</c:v>
                </c:pt>
                <c:pt idx="7769">
                  <c:v>10.6946203402896</c:v>
                </c:pt>
                <c:pt idx="7770">
                  <c:v>10.695996916469401</c:v>
                </c:pt>
                <c:pt idx="7771">
                  <c:v>10.697373492649101</c:v>
                </c:pt>
                <c:pt idx="7772">
                  <c:v>10.698750068828801</c:v>
                </c:pt>
                <c:pt idx="7773">
                  <c:v>10.700126645008501</c:v>
                </c:pt>
                <c:pt idx="7774">
                  <c:v>10.7015032211883</c:v>
                </c:pt>
                <c:pt idx="7775">
                  <c:v>10.702879797368</c:v>
                </c:pt>
                <c:pt idx="7776">
                  <c:v>10.7042563735477</c:v>
                </c:pt>
                <c:pt idx="7777">
                  <c:v>10.7056329497274</c:v>
                </c:pt>
                <c:pt idx="7778">
                  <c:v>10.7070095259072</c:v>
                </c:pt>
                <c:pt idx="7779">
                  <c:v>10.7083861020869</c:v>
                </c:pt>
                <c:pt idx="7780">
                  <c:v>10.7097626782666</c:v>
                </c:pt>
                <c:pt idx="7781">
                  <c:v>10.7111392544463</c:v>
                </c:pt>
                <c:pt idx="7782">
                  <c:v>10.712515830626099</c:v>
                </c:pt>
                <c:pt idx="7783">
                  <c:v>10.713892406805799</c:v>
                </c:pt>
                <c:pt idx="7784">
                  <c:v>10.715268982985499</c:v>
                </c:pt>
                <c:pt idx="7785">
                  <c:v>10.716645559165199</c:v>
                </c:pt>
                <c:pt idx="7786">
                  <c:v>10.718022135345</c:v>
                </c:pt>
                <c:pt idx="7787">
                  <c:v>10.7193987115247</c:v>
                </c:pt>
                <c:pt idx="7788">
                  <c:v>10.7207752877044</c:v>
                </c:pt>
                <c:pt idx="7789">
                  <c:v>10.7221518638842</c:v>
                </c:pt>
                <c:pt idx="7790">
                  <c:v>10.7235284400639</c:v>
                </c:pt>
                <c:pt idx="7791">
                  <c:v>10.7249050162436</c:v>
                </c:pt>
                <c:pt idx="7792">
                  <c:v>10.7262815924233</c:v>
                </c:pt>
                <c:pt idx="7793">
                  <c:v>10.727658168603099</c:v>
                </c:pt>
                <c:pt idx="7794">
                  <c:v>10.729034744782799</c:v>
                </c:pt>
                <c:pt idx="7795">
                  <c:v>10.730411320962499</c:v>
                </c:pt>
                <c:pt idx="7796">
                  <c:v>10.731787897142199</c:v>
                </c:pt>
                <c:pt idx="7797">
                  <c:v>10.733164473322001</c:v>
                </c:pt>
                <c:pt idx="7798">
                  <c:v>10.734541049501701</c:v>
                </c:pt>
                <c:pt idx="7799">
                  <c:v>10.735917625681401</c:v>
                </c:pt>
                <c:pt idx="7800">
                  <c:v>10.737294201861101</c:v>
                </c:pt>
                <c:pt idx="7801">
                  <c:v>10.7386707780409</c:v>
                </c:pt>
                <c:pt idx="7802">
                  <c:v>10.7400473542206</c:v>
                </c:pt>
                <c:pt idx="7803">
                  <c:v>10.7414239304003</c:v>
                </c:pt>
                <c:pt idx="7804">
                  <c:v>10.74280050658</c:v>
                </c:pt>
                <c:pt idx="7805">
                  <c:v>10.7441770827598</c:v>
                </c:pt>
                <c:pt idx="7806">
                  <c:v>10.7455536589395</c:v>
                </c:pt>
                <c:pt idx="7807">
                  <c:v>10.7469302351192</c:v>
                </c:pt>
                <c:pt idx="7808">
                  <c:v>10.7483068112989</c:v>
                </c:pt>
                <c:pt idx="7809">
                  <c:v>10.749683387478701</c:v>
                </c:pt>
                <c:pt idx="7810">
                  <c:v>10.751059963658401</c:v>
                </c:pt>
                <c:pt idx="7811">
                  <c:v>10.752436539838101</c:v>
                </c:pt>
                <c:pt idx="7812">
                  <c:v>10.753813116017801</c:v>
                </c:pt>
                <c:pt idx="7813">
                  <c:v>10.7551896921976</c:v>
                </c:pt>
                <c:pt idx="7814">
                  <c:v>10.7565662683773</c:v>
                </c:pt>
                <c:pt idx="7815">
                  <c:v>10.757942844557</c:v>
                </c:pt>
                <c:pt idx="7816">
                  <c:v>10.7593194207367</c:v>
                </c:pt>
                <c:pt idx="7817">
                  <c:v>10.7606959969165</c:v>
                </c:pt>
                <c:pt idx="7818">
                  <c:v>10.7620725730962</c:v>
                </c:pt>
                <c:pt idx="7819">
                  <c:v>10.7634491492759</c:v>
                </c:pt>
                <c:pt idx="7820">
                  <c:v>10.7648257254556</c:v>
                </c:pt>
                <c:pt idx="7821">
                  <c:v>10.766202301635399</c:v>
                </c:pt>
                <c:pt idx="7822">
                  <c:v>10.767578877815099</c:v>
                </c:pt>
                <c:pt idx="7823">
                  <c:v>10.768955453994799</c:v>
                </c:pt>
                <c:pt idx="7824">
                  <c:v>10.7703320301746</c:v>
                </c:pt>
                <c:pt idx="7825">
                  <c:v>10.7717086063543</c:v>
                </c:pt>
                <c:pt idx="7826">
                  <c:v>10.773085182534</c:v>
                </c:pt>
                <c:pt idx="7827">
                  <c:v>10.7744617587137</c:v>
                </c:pt>
                <c:pt idx="7828">
                  <c:v>10.7758383348935</c:v>
                </c:pt>
                <c:pt idx="7829">
                  <c:v>10.7772149110732</c:v>
                </c:pt>
                <c:pt idx="7830">
                  <c:v>10.7785914872529</c:v>
                </c:pt>
                <c:pt idx="7831">
                  <c:v>10.7799680634326</c:v>
                </c:pt>
                <c:pt idx="7832">
                  <c:v>10.781344639612399</c:v>
                </c:pt>
                <c:pt idx="7833">
                  <c:v>10.782721215792099</c:v>
                </c:pt>
                <c:pt idx="7834">
                  <c:v>10.784097791971799</c:v>
                </c:pt>
                <c:pt idx="7835">
                  <c:v>10.785474368151499</c:v>
                </c:pt>
                <c:pt idx="7836">
                  <c:v>10.786850944331301</c:v>
                </c:pt>
                <c:pt idx="7837">
                  <c:v>10.788227520511001</c:v>
                </c:pt>
                <c:pt idx="7838">
                  <c:v>10.789604096690701</c:v>
                </c:pt>
                <c:pt idx="7839">
                  <c:v>10.790980672870401</c:v>
                </c:pt>
                <c:pt idx="7840">
                  <c:v>10.7923572490502</c:v>
                </c:pt>
                <c:pt idx="7841">
                  <c:v>10.7937338252299</c:v>
                </c:pt>
                <c:pt idx="7842">
                  <c:v>10.7951104014096</c:v>
                </c:pt>
                <c:pt idx="7843">
                  <c:v>10.7964869775893</c:v>
                </c:pt>
                <c:pt idx="7844">
                  <c:v>10.797863553769099</c:v>
                </c:pt>
                <c:pt idx="7845">
                  <c:v>10.799240129948799</c:v>
                </c:pt>
                <c:pt idx="7846">
                  <c:v>10.800616706128499</c:v>
                </c:pt>
                <c:pt idx="7847">
                  <c:v>10.801993282308199</c:v>
                </c:pt>
                <c:pt idx="7848">
                  <c:v>10.803369858488001</c:v>
                </c:pt>
                <c:pt idx="7849">
                  <c:v>10.804746434667701</c:v>
                </c:pt>
                <c:pt idx="7850">
                  <c:v>10.806123010847401</c:v>
                </c:pt>
                <c:pt idx="7851">
                  <c:v>10.807499587027101</c:v>
                </c:pt>
                <c:pt idx="7852">
                  <c:v>10.8088761632069</c:v>
                </c:pt>
                <c:pt idx="7853">
                  <c:v>10.8102527393866</c:v>
                </c:pt>
                <c:pt idx="7854">
                  <c:v>10.8116293155663</c:v>
                </c:pt>
                <c:pt idx="7855">
                  <c:v>10.8130058917461</c:v>
                </c:pt>
                <c:pt idx="7856">
                  <c:v>10.8143824679258</c:v>
                </c:pt>
                <c:pt idx="7857">
                  <c:v>10.8157590441055</c:v>
                </c:pt>
                <c:pt idx="7858">
                  <c:v>10.8171356202852</c:v>
                </c:pt>
                <c:pt idx="7859">
                  <c:v>10.818512196465001</c:v>
                </c:pt>
                <c:pt idx="7860">
                  <c:v>10.819888772644701</c:v>
                </c:pt>
                <c:pt idx="7861">
                  <c:v>10.821265348824401</c:v>
                </c:pt>
                <c:pt idx="7862">
                  <c:v>10.822641925004101</c:v>
                </c:pt>
                <c:pt idx="7863">
                  <c:v>10.8240185011839</c:v>
                </c:pt>
                <c:pt idx="7864">
                  <c:v>10.8253950773636</c:v>
                </c:pt>
                <c:pt idx="7865">
                  <c:v>10.8267716535433</c:v>
                </c:pt>
                <c:pt idx="7866">
                  <c:v>10.828148229723</c:v>
                </c:pt>
                <c:pt idx="7867">
                  <c:v>10.8295248059028</c:v>
                </c:pt>
                <c:pt idx="7868">
                  <c:v>10.8309013820825</c:v>
                </c:pt>
                <c:pt idx="7869">
                  <c:v>10.8322779582622</c:v>
                </c:pt>
                <c:pt idx="7870">
                  <c:v>10.8336545344419</c:v>
                </c:pt>
                <c:pt idx="7871">
                  <c:v>10.835031110621699</c:v>
                </c:pt>
                <c:pt idx="7872">
                  <c:v>10.836407686801399</c:v>
                </c:pt>
                <c:pt idx="7873">
                  <c:v>10.837784262981099</c:v>
                </c:pt>
                <c:pt idx="7874">
                  <c:v>10.839160839160799</c:v>
                </c:pt>
                <c:pt idx="7875">
                  <c:v>10.8405374153406</c:v>
                </c:pt>
                <c:pt idx="7876">
                  <c:v>10.8419139915203</c:v>
                </c:pt>
                <c:pt idx="7877">
                  <c:v>10.8432905677</c:v>
                </c:pt>
                <c:pt idx="7878">
                  <c:v>10.8446671438797</c:v>
                </c:pt>
                <c:pt idx="7879">
                  <c:v>10.8460437200595</c:v>
                </c:pt>
                <c:pt idx="7880">
                  <c:v>10.8474202962392</c:v>
                </c:pt>
                <c:pt idx="7881">
                  <c:v>10.8487968724189</c:v>
                </c:pt>
                <c:pt idx="7882">
                  <c:v>10.8501734485986</c:v>
                </c:pt>
                <c:pt idx="7883">
                  <c:v>10.851550024778399</c:v>
                </c:pt>
                <c:pt idx="7884">
                  <c:v>10.852926600958099</c:v>
                </c:pt>
                <c:pt idx="7885">
                  <c:v>10.854303177137799</c:v>
                </c:pt>
                <c:pt idx="7886">
                  <c:v>10.855679753317601</c:v>
                </c:pt>
                <c:pt idx="7887">
                  <c:v>10.857056329497301</c:v>
                </c:pt>
                <c:pt idx="7888">
                  <c:v>10.858432905677001</c:v>
                </c:pt>
                <c:pt idx="7889">
                  <c:v>10.859809481856701</c:v>
                </c:pt>
                <c:pt idx="7890">
                  <c:v>10.8611860580365</c:v>
                </c:pt>
                <c:pt idx="7891">
                  <c:v>10.8625626342162</c:v>
                </c:pt>
                <c:pt idx="7892">
                  <c:v>10.8639392103959</c:v>
                </c:pt>
                <c:pt idx="7893">
                  <c:v>10.8653157865756</c:v>
                </c:pt>
                <c:pt idx="7894">
                  <c:v>10.8666923627554</c:v>
                </c:pt>
                <c:pt idx="7895">
                  <c:v>10.8680689389351</c:v>
                </c:pt>
                <c:pt idx="7896">
                  <c:v>10.8694455151148</c:v>
                </c:pt>
                <c:pt idx="7897">
                  <c:v>10.8708220912945</c:v>
                </c:pt>
                <c:pt idx="7898">
                  <c:v>10.872198667474301</c:v>
                </c:pt>
                <c:pt idx="7899">
                  <c:v>10.873575243654001</c:v>
                </c:pt>
                <c:pt idx="7900">
                  <c:v>10.874951819833701</c:v>
                </c:pt>
                <c:pt idx="7901">
                  <c:v>10.876328396013401</c:v>
                </c:pt>
                <c:pt idx="7902">
                  <c:v>10.8777049721932</c:v>
                </c:pt>
                <c:pt idx="7903">
                  <c:v>10.8790815483729</c:v>
                </c:pt>
                <c:pt idx="7904">
                  <c:v>10.8804581245526</c:v>
                </c:pt>
                <c:pt idx="7905">
                  <c:v>10.8818347007323</c:v>
                </c:pt>
                <c:pt idx="7906">
                  <c:v>10.8832112769121</c:v>
                </c:pt>
                <c:pt idx="7907">
                  <c:v>10.8845878530918</c:v>
                </c:pt>
                <c:pt idx="7908">
                  <c:v>10.8859644292715</c:v>
                </c:pt>
                <c:pt idx="7909">
                  <c:v>10.8873410054512</c:v>
                </c:pt>
                <c:pt idx="7910">
                  <c:v>10.888717581630999</c:v>
                </c:pt>
                <c:pt idx="7911">
                  <c:v>10.890094157810699</c:v>
                </c:pt>
                <c:pt idx="7912">
                  <c:v>10.891470733990401</c:v>
                </c:pt>
                <c:pt idx="7913">
                  <c:v>10.892847310170101</c:v>
                </c:pt>
                <c:pt idx="7914">
                  <c:v>10.8942238863499</c:v>
                </c:pt>
                <c:pt idx="7915">
                  <c:v>10.8956004625296</c:v>
                </c:pt>
                <c:pt idx="7916">
                  <c:v>10.8969770387093</c:v>
                </c:pt>
                <c:pt idx="7917">
                  <c:v>10.8983536148891</c:v>
                </c:pt>
                <c:pt idx="7918">
                  <c:v>10.8997301910688</c:v>
                </c:pt>
                <c:pt idx="7919">
                  <c:v>10.9011067672485</c:v>
                </c:pt>
                <c:pt idx="7920">
                  <c:v>10.9024833434282</c:v>
                </c:pt>
                <c:pt idx="7921">
                  <c:v>10.903859919607999</c:v>
                </c:pt>
                <c:pt idx="7922">
                  <c:v>10.905236495787699</c:v>
                </c:pt>
                <c:pt idx="7923">
                  <c:v>10.906613071967399</c:v>
                </c:pt>
                <c:pt idx="7924">
                  <c:v>10.907989648147099</c:v>
                </c:pt>
                <c:pt idx="7925">
                  <c:v>10.909366224326901</c:v>
                </c:pt>
                <c:pt idx="7926">
                  <c:v>10.910742800506601</c:v>
                </c:pt>
                <c:pt idx="7927">
                  <c:v>10.9121193766863</c:v>
                </c:pt>
                <c:pt idx="7928">
                  <c:v>10.913495952866</c:v>
                </c:pt>
                <c:pt idx="7929">
                  <c:v>10.9148725290458</c:v>
                </c:pt>
                <c:pt idx="7930">
                  <c:v>10.9162491052255</c:v>
                </c:pt>
                <c:pt idx="7931">
                  <c:v>10.9176256814052</c:v>
                </c:pt>
                <c:pt idx="7932">
                  <c:v>10.9190022575849</c:v>
                </c:pt>
                <c:pt idx="7933">
                  <c:v>10.920378833764699</c:v>
                </c:pt>
                <c:pt idx="7934">
                  <c:v>10.921755409944399</c:v>
                </c:pt>
                <c:pt idx="7935">
                  <c:v>10.923131986124099</c:v>
                </c:pt>
                <c:pt idx="7936">
                  <c:v>10.924508562303799</c:v>
                </c:pt>
                <c:pt idx="7937">
                  <c:v>10.925885138483601</c:v>
                </c:pt>
                <c:pt idx="7938">
                  <c:v>10.927261714663301</c:v>
                </c:pt>
                <c:pt idx="7939">
                  <c:v>10.928638290843001</c:v>
                </c:pt>
                <c:pt idx="7940">
                  <c:v>10.930014867022701</c:v>
                </c:pt>
                <c:pt idx="7941">
                  <c:v>10.9313914432025</c:v>
                </c:pt>
                <c:pt idx="7942">
                  <c:v>10.9327680193822</c:v>
                </c:pt>
                <c:pt idx="7943">
                  <c:v>10.9341445955619</c:v>
                </c:pt>
                <c:pt idx="7944">
                  <c:v>10.9355211717416</c:v>
                </c:pt>
                <c:pt idx="7945">
                  <c:v>10.9368977479214</c:v>
                </c:pt>
                <c:pt idx="7946">
                  <c:v>10.9382743241011</c:v>
                </c:pt>
                <c:pt idx="7947">
                  <c:v>10.9396509002808</c:v>
                </c:pt>
                <c:pt idx="7948">
                  <c:v>10.941027476460601</c:v>
                </c:pt>
                <c:pt idx="7949">
                  <c:v>10.942404052640301</c:v>
                </c:pt>
                <c:pt idx="7950">
                  <c:v>10.943780628820001</c:v>
                </c:pt>
                <c:pt idx="7951">
                  <c:v>10.945157204999701</c:v>
                </c:pt>
                <c:pt idx="7952">
                  <c:v>10.9465337811795</c:v>
                </c:pt>
                <c:pt idx="7953">
                  <c:v>10.9479103573592</c:v>
                </c:pt>
                <c:pt idx="7954">
                  <c:v>10.9492869335389</c:v>
                </c:pt>
                <c:pt idx="7955">
                  <c:v>10.9506635097186</c:v>
                </c:pt>
                <c:pt idx="7956">
                  <c:v>10.9520400858984</c:v>
                </c:pt>
                <c:pt idx="7957">
                  <c:v>10.9534166620781</c:v>
                </c:pt>
                <c:pt idx="7958">
                  <c:v>10.9547932382578</c:v>
                </c:pt>
                <c:pt idx="7959">
                  <c:v>10.9561698144375</c:v>
                </c:pt>
                <c:pt idx="7960">
                  <c:v>10.957546390617299</c:v>
                </c:pt>
                <c:pt idx="7961">
                  <c:v>10.958922966796999</c:v>
                </c:pt>
                <c:pt idx="7962">
                  <c:v>10.960299542976699</c:v>
                </c:pt>
                <c:pt idx="7963">
                  <c:v>10.961676119156399</c:v>
                </c:pt>
                <c:pt idx="7964">
                  <c:v>10.9630526953362</c:v>
                </c:pt>
                <c:pt idx="7965">
                  <c:v>10.9644292715159</c:v>
                </c:pt>
                <c:pt idx="7966">
                  <c:v>10.9658058476956</c:v>
                </c:pt>
                <c:pt idx="7967">
                  <c:v>10.9671824238753</c:v>
                </c:pt>
                <c:pt idx="7968">
                  <c:v>10.9685590000551</c:v>
                </c:pt>
                <c:pt idx="7969">
                  <c:v>10.9699355762348</c:v>
                </c:pt>
                <c:pt idx="7970">
                  <c:v>10.9713121524145</c:v>
                </c:pt>
                <c:pt idx="7971">
                  <c:v>10.9726887285942</c:v>
                </c:pt>
                <c:pt idx="7972">
                  <c:v>10.974065304773999</c:v>
                </c:pt>
                <c:pt idx="7973">
                  <c:v>10.975441880953699</c:v>
                </c:pt>
                <c:pt idx="7974">
                  <c:v>10.976818457133399</c:v>
                </c:pt>
                <c:pt idx="7975">
                  <c:v>10.978195033313099</c:v>
                </c:pt>
                <c:pt idx="7976">
                  <c:v>10.979571609492901</c:v>
                </c:pt>
                <c:pt idx="7977">
                  <c:v>10.980948185672601</c:v>
                </c:pt>
                <c:pt idx="7978">
                  <c:v>10.982324761852301</c:v>
                </c:pt>
                <c:pt idx="7979">
                  <c:v>10.983701338032001</c:v>
                </c:pt>
                <c:pt idx="7980">
                  <c:v>10.9850779142118</c:v>
                </c:pt>
                <c:pt idx="7981">
                  <c:v>10.9864544903915</c:v>
                </c:pt>
                <c:pt idx="7982">
                  <c:v>10.9878310665712</c:v>
                </c:pt>
                <c:pt idx="7983">
                  <c:v>10.989207642750999</c:v>
                </c:pt>
                <c:pt idx="7984">
                  <c:v>10.990584218930699</c:v>
                </c:pt>
                <c:pt idx="7985">
                  <c:v>10.991960795110399</c:v>
                </c:pt>
                <c:pt idx="7986">
                  <c:v>10.993337371290099</c:v>
                </c:pt>
                <c:pt idx="7987">
                  <c:v>10.994713947469901</c:v>
                </c:pt>
                <c:pt idx="7988">
                  <c:v>10.996090523649601</c:v>
                </c:pt>
                <c:pt idx="7989">
                  <c:v>10.997467099829301</c:v>
                </c:pt>
                <c:pt idx="7990">
                  <c:v>10.998843676009001</c:v>
                </c:pt>
                <c:pt idx="7991">
                  <c:v>11.0002202521888</c:v>
                </c:pt>
                <c:pt idx="7992">
                  <c:v>11.0015968283685</c:v>
                </c:pt>
                <c:pt idx="7993">
                  <c:v>11.0029734045482</c:v>
                </c:pt>
                <c:pt idx="7994">
                  <c:v>11.0043499807279</c:v>
                </c:pt>
                <c:pt idx="7995">
                  <c:v>11.0057265569077</c:v>
                </c:pt>
                <c:pt idx="7996">
                  <c:v>11.0071031330874</c:v>
                </c:pt>
                <c:pt idx="7997">
                  <c:v>11.0084797092671</c:v>
                </c:pt>
                <c:pt idx="7998">
                  <c:v>11.0098562854468</c:v>
                </c:pt>
                <c:pt idx="7999">
                  <c:v>11.011232861626601</c:v>
                </c:pt>
                <c:pt idx="8000">
                  <c:v>11.012609437806301</c:v>
                </c:pt>
                <c:pt idx="8001">
                  <c:v>11.013986013986001</c:v>
                </c:pt>
                <c:pt idx="8002">
                  <c:v>11.015362590165701</c:v>
                </c:pt>
                <c:pt idx="8003">
                  <c:v>11.0167391663455</c:v>
                </c:pt>
                <c:pt idx="8004">
                  <c:v>11.0181157425252</c:v>
                </c:pt>
                <c:pt idx="8005">
                  <c:v>11.0194923187049</c:v>
                </c:pt>
                <c:pt idx="8006">
                  <c:v>11.0208688948846</c:v>
                </c:pt>
                <c:pt idx="8007">
                  <c:v>11.0222454710644</c:v>
                </c:pt>
                <c:pt idx="8008">
                  <c:v>11.0236220472441</c:v>
                </c:pt>
                <c:pt idx="8009">
                  <c:v>11.0249986234238</c:v>
                </c:pt>
                <c:pt idx="8010">
                  <c:v>11.0263751996035</c:v>
                </c:pt>
                <c:pt idx="8011">
                  <c:v>11.027751775783299</c:v>
                </c:pt>
                <c:pt idx="8012">
                  <c:v>11.029128351962999</c:v>
                </c:pt>
                <c:pt idx="8013">
                  <c:v>11.030504928142699</c:v>
                </c:pt>
                <c:pt idx="8014">
                  <c:v>11.0318815043225</c:v>
                </c:pt>
                <c:pt idx="8015">
                  <c:v>11.0332580805022</c:v>
                </c:pt>
                <c:pt idx="8016">
                  <c:v>11.0346346566819</c:v>
                </c:pt>
                <c:pt idx="8017">
                  <c:v>11.0360112328616</c:v>
                </c:pt>
                <c:pt idx="8018">
                  <c:v>11.0373878090414</c:v>
                </c:pt>
                <c:pt idx="8019">
                  <c:v>11.0387643852211</c:v>
                </c:pt>
                <c:pt idx="8020">
                  <c:v>11.0401409614008</c:v>
                </c:pt>
                <c:pt idx="8021">
                  <c:v>11.0415175375805</c:v>
                </c:pt>
                <c:pt idx="8022">
                  <c:v>11.042894113760299</c:v>
                </c:pt>
                <c:pt idx="8023">
                  <c:v>11.044270689939999</c:v>
                </c:pt>
                <c:pt idx="8024">
                  <c:v>11.045647266119699</c:v>
                </c:pt>
                <c:pt idx="8025">
                  <c:v>11.047023842299399</c:v>
                </c:pt>
                <c:pt idx="8026">
                  <c:v>11.048400418479201</c:v>
                </c:pt>
                <c:pt idx="8027">
                  <c:v>11.049776994658901</c:v>
                </c:pt>
                <c:pt idx="8028">
                  <c:v>11.051153570838601</c:v>
                </c:pt>
                <c:pt idx="8029">
                  <c:v>11.052530147018301</c:v>
                </c:pt>
                <c:pt idx="8030">
                  <c:v>11.0539067231981</c:v>
                </c:pt>
                <c:pt idx="8031">
                  <c:v>11.0552832993778</c:v>
                </c:pt>
                <c:pt idx="8032">
                  <c:v>11.0566598755575</c:v>
                </c:pt>
                <c:pt idx="8033">
                  <c:v>11.0580364517372</c:v>
                </c:pt>
                <c:pt idx="8034">
                  <c:v>11.059413027917</c:v>
                </c:pt>
                <c:pt idx="8035">
                  <c:v>11.0607896040967</c:v>
                </c:pt>
                <c:pt idx="8036">
                  <c:v>11.0621661802764</c:v>
                </c:pt>
                <c:pt idx="8037">
                  <c:v>11.0635427564561</c:v>
                </c:pt>
                <c:pt idx="8038">
                  <c:v>11.064919332635901</c:v>
                </c:pt>
                <c:pt idx="8039">
                  <c:v>11.066295908815601</c:v>
                </c:pt>
                <c:pt idx="8040">
                  <c:v>11.067672484995301</c:v>
                </c:pt>
                <c:pt idx="8041">
                  <c:v>11.069049061175001</c:v>
                </c:pt>
                <c:pt idx="8042">
                  <c:v>11.0704256373548</c:v>
                </c:pt>
                <c:pt idx="8043">
                  <c:v>11.0718022135345</c:v>
                </c:pt>
                <c:pt idx="8044">
                  <c:v>11.0731787897142</c:v>
                </c:pt>
                <c:pt idx="8045">
                  <c:v>11.074555365894</c:v>
                </c:pt>
                <c:pt idx="8046">
                  <c:v>11.0759319420737</c:v>
                </c:pt>
                <c:pt idx="8047">
                  <c:v>11.0773085182534</c:v>
                </c:pt>
                <c:pt idx="8048">
                  <c:v>11.0786850944331</c:v>
                </c:pt>
                <c:pt idx="8049">
                  <c:v>11.080061670612899</c:v>
                </c:pt>
                <c:pt idx="8050">
                  <c:v>11.081438246792599</c:v>
                </c:pt>
                <c:pt idx="8051">
                  <c:v>11.082814822972299</c:v>
                </c:pt>
                <c:pt idx="8052">
                  <c:v>11.084191399151999</c:v>
                </c:pt>
                <c:pt idx="8053">
                  <c:v>11.0855679753318</c:v>
                </c:pt>
                <c:pt idx="8054">
                  <c:v>11.0869445515115</c:v>
                </c:pt>
                <c:pt idx="8055">
                  <c:v>11.0883211276912</c:v>
                </c:pt>
                <c:pt idx="8056">
                  <c:v>11.0896977038709</c:v>
                </c:pt>
                <c:pt idx="8057">
                  <c:v>11.0910742800507</c:v>
                </c:pt>
                <c:pt idx="8058">
                  <c:v>11.0924508562304</c:v>
                </c:pt>
                <c:pt idx="8059">
                  <c:v>11.0938274324101</c:v>
                </c:pt>
                <c:pt idx="8060">
                  <c:v>11.0952040085898</c:v>
                </c:pt>
                <c:pt idx="8061">
                  <c:v>11.096580584769599</c:v>
                </c:pt>
                <c:pt idx="8062">
                  <c:v>11.097957160949299</c:v>
                </c:pt>
                <c:pt idx="8063">
                  <c:v>11.099333737128999</c:v>
                </c:pt>
                <c:pt idx="8064">
                  <c:v>11.100710313308699</c:v>
                </c:pt>
                <c:pt idx="8065">
                  <c:v>11.102086889488501</c:v>
                </c:pt>
                <c:pt idx="8066">
                  <c:v>11.103463465668201</c:v>
                </c:pt>
                <c:pt idx="8067">
                  <c:v>11.104840041847901</c:v>
                </c:pt>
                <c:pt idx="8068">
                  <c:v>11.106216618027601</c:v>
                </c:pt>
                <c:pt idx="8069">
                  <c:v>11.1075931942074</c:v>
                </c:pt>
                <c:pt idx="8070">
                  <c:v>11.1089697703871</c:v>
                </c:pt>
                <c:pt idx="8071">
                  <c:v>11.1103463465668</c:v>
                </c:pt>
                <c:pt idx="8072">
                  <c:v>11.1117229227465</c:v>
                </c:pt>
                <c:pt idx="8073">
                  <c:v>11.113099498926299</c:v>
                </c:pt>
                <c:pt idx="8074">
                  <c:v>11.114476075105999</c:v>
                </c:pt>
                <c:pt idx="8075">
                  <c:v>11.115852651285699</c:v>
                </c:pt>
                <c:pt idx="8076">
                  <c:v>11.117229227465501</c:v>
                </c:pt>
                <c:pt idx="8077">
                  <c:v>11.118605803645201</c:v>
                </c:pt>
                <c:pt idx="8078">
                  <c:v>11.119982379824901</c:v>
                </c:pt>
                <c:pt idx="8079">
                  <c:v>11.121358956004601</c:v>
                </c:pt>
                <c:pt idx="8080">
                  <c:v>11.1227355321844</c:v>
                </c:pt>
                <c:pt idx="8081">
                  <c:v>11.1241121083641</c:v>
                </c:pt>
                <c:pt idx="8082">
                  <c:v>11.1254886845438</c:v>
                </c:pt>
                <c:pt idx="8083">
                  <c:v>11.1268652607235</c:v>
                </c:pt>
                <c:pt idx="8084">
                  <c:v>11.1282418369033</c:v>
                </c:pt>
                <c:pt idx="8085">
                  <c:v>11.129618413083</c:v>
                </c:pt>
                <c:pt idx="8086">
                  <c:v>11.1309949892627</c:v>
                </c:pt>
                <c:pt idx="8087">
                  <c:v>11.1323715654424</c:v>
                </c:pt>
                <c:pt idx="8088">
                  <c:v>11.133748141622201</c:v>
                </c:pt>
                <c:pt idx="8089">
                  <c:v>11.135124717801901</c:v>
                </c:pt>
                <c:pt idx="8090">
                  <c:v>11.136501293981601</c:v>
                </c:pt>
                <c:pt idx="8091">
                  <c:v>11.137877870161301</c:v>
                </c:pt>
                <c:pt idx="8092">
                  <c:v>11.1392544463411</c:v>
                </c:pt>
                <c:pt idx="8093">
                  <c:v>11.1406310225208</c:v>
                </c:pt>
                <c:pt idx="8094">
                  <c:v>11.1420075987005</c:v>
                </c:pt>
                <c:pt idx="8095">
                  <c:v>11.1433841748802</c:v>
                </c:pt>
                <c:pt idx="8096">
                  <c:v>11.14476075106</c:v>
                </c:pt>
                <c:pt idx="8097">
                  <c:v>11.1461373272397</c:v>
                </c:pt>
                <c:pt idx="8098">
                  <c:v>11.1475139034194</c:v>
                </c:pt>
                <c:pt idx="8099">
                  <c:v>11.1488904795991</c:v>
                </c:pt>
                <c:pt idx="8100">
                  <c:v>11.150267055778899</c:v>
                </c:pt>
                <c:pt idx="8101">
                  <c:v>11.151643631958599</c:v>
                </c:pt>
                <c:pt idx="8102">
                  <c:v>11.153020208138299</c:v>
                </c:pt>
                <c:pt idx="8103">
                  <c:v>11.154396784317999</c:v>
                </c:pt>
                <c:pt idx="8104">
                  <c:v>11.1557733604978</c:v>
                </c:pt>
                <c:pt idx="8105">
                  <c:v>11.1571499366775</c:v>
                </c:pt>
                <c:pt idx="8106">
                  <c:v>11.1585265128572</c:v>
                </c:pt>
                <c:pt idx="8107">
                  <c:v>11.159903089037</c:v>
                </c:pt>
                <c:pt idx="8108">
                  <c:v>11.1612796652167</c:v>
                </c:pt>
                <c:pt idx="8109">
                  <c:v>11.1626562413964</c:v>
                </c:pt>
                <c:pt idx="8110">
                  <c:v>11.1640328175761</c:v>
                </c:pt>
                <c:pt idx="8111">
                  <c:v>11.165409393755899</c:v>
                </c:pt>
                <c:pt idx="8112">
                  <c:v>11.166785969935599</c:v>
                </c:pt>
                <c:pt idx="8113">
                  <c:v>11.168162546115299</c:v>
                </c:pt>
                <c:pt idx="8114">
                  <c:v>11.169539122294999</c:v>
                </c:pt>
                <c:pt idx="8115">
                  <c:v>11.170915698474801</c:v>
                </c:pt>
                <c:pt idx="8116">
                  <c:v>11.172292274654501</c:v>
                </c:pt>
                <c:pt idx="8117">
                  <c:v>11.173668850834201</c:v>
                </c:pt>
                <c:pt idx="8118">
                  <c:v>11.175045427013901</c:v>
                </c:pt>
                <c:pt idx="8119">
                  <c:v>11.1764220031937</c:v>
                </c:pt>
                <c:pt idx="8120">
                  <c:v>11.1777985793734</c:v>
                </c:pt>
                <c:pt idx="8121">
                  <c:v>11.1791751555531</c:v>
                </c:pt>
                <c:pt idx="8122">
                  <c:v>11.1805517317328</c:v>
                </c:pt>
                <c:pt idx="8123">
                  <c:v>11.1819283079126</c:v>
                </c:pt>
                <c:pt idx="8124">
                  <c:v>11.1833048840923</c:v>
                </c:pt>
                <c:pt idx="8125">
                  <c:v>11.184681460271999</c:v>
                </c:pt>
                <c:pt idx="8126">
                  <c:v>11.186058036451699</c:v>
                </c:pt>
                <c:pt idx="8127">
                  <c:v>11.187434612631501</c:v>
                </c:pt>
                <c:pt idx="8128">
                  <c:v>11.188811188811201</c:v>
                </c:pt>
                <c:pt idx="8129">
                  <c:v>11.190187764990901</c:v>
                </c:pt>
                <c:pt idx="8130">
                  <c:v>11.191564341170601</c:v>
                </c:pt>
                <c:pt idx="8131">
                  <c:v>11.1929409173504</c:v>
                </c:pt>
                <c:pt idx="8132">
                  <c:v>11.1943174935301</c:v>
                </c:pt>
                <c:pt idx="8133">
                  <c:v>11.1956940697098</c:v>
                </c:pt>
                <c:pt idx="8134">
                  <c:v>11.1970706458895</c:v>
                </c:pt>
                <c:pt idx="8135">
                  <c:v>11.1984472220693</c:v>
                </c:pt>
                <c:pt idx="8136">
                  <c:v>11.199823798249</c:v>
                </c:pt>
                <c:pt idx="8137">
                  <c:v>11.2012003744287</c:v>
                </c:pt>
                <c:pt idx="8138">
                  <c:v>11.202576950608499</c:v>
                </c:pt>
                <c:pt idx="8139">
                  <c:v>11.203953526788199</c:v>
                </c:pt>
                <c:pt idx="8140">
                  <c:v>11.205330102967901</c:v>
                </c:pt>
                <c:pt idx="8141">
                  <c:v>11.206706679147601</c:v>
                </c:pt>
                <c:pt idx="8142">
                  <c:v>11.2080832553274</c:v>
                </c:pt>
                <c:pt idx="8143">
                  <c:v>11.2094598315071</c:v>
                </c:pt>
                <c:pt idx="8144">
                  <c:v>11.2108364076868</c:v>
                </c:pt>
                <c:pt idx="8145">
                  <c:v>11.2122129838665</c:v>
                </c:pt>
                <c:pt idx="8146">
                  <c:v>11.2135895600463</c:v>
                </c:pt>
                <c:pt idx="8147">
                  <c:v>11.214966136226</c:v>
                </c:pt>
                <c:pt idx="8148">
                  <c:v>11.2163427124057</c:v>
                </c:pt>
                <c:pt idx="8149">
                  <c:v>11.2177192885854</c:v>
                </c:pt>
                <c:pt idx="8150">
                  <c:v>11.219095864765199</c:v>
                </c:pt>
                <c:pt idx="8151">
                  <c:v>11.220472440944899</c:v>
                </c:pt>
                <c:pt idx="8152">
                  <c:v>11.221849017124599</c:v>
                </c:pt>
                <c:pt idx="8153">
                  <c:v>11.223225593304299</c:v>
                </c:pt>
                <c:pt idx="8154">
                  <c:v>11.224602169484101</c:v>
                </c:pt>
                <c:pt idx="8155">
                  <c:v>11.2259787456638</c:v>
                </c:pt>
                <c:pt idx="8156">
                  <c:v>11.2273553218435</c:v>
                </c:pt>
                <c:pt idx="8157">
                  <c:v>11.2287318980232</c:v>
                </c:pt>
                <c:pt idx="8158">
                  <c:v>11.230108474203</c:v>
                </c:pt>
                <c:pt idx="8159">
                  <c:v>11.2314850503827</c:v>
                </c:pt>
                <c:pt idx="8160">
                  <c:v>11.2328616265624</c:v>
                </c:pt>
                <c:pt idx="8161">
                  <c:v>11.2342382027421</c:v>
                </c:pt>
                <c:pt idx="8162">
                  <c:v>11.235614778921899</c:v>
                </c:pt>
                <c:pt idx="8163">
                  <c:v>11.236991355101599</c:v>
                </c:pt>
                <c:pt idx="8164">
                  <c:v>11.238367931281299</c:v>
                </c:pt>
                <c:pt idx="8165">
                  <c:v>11.239744507460999</c:v>
                </c:pt>
                <c:pt idx="8166">
                  <c:v>11.241121083640801</c:v>
                </c:pt>
                <c:pt idx="8167">
                  <c:v>11.242497659820501</c:v>
                </c:pt>
                <c:pt idx="8168">
                  <c:v>11.243874236000201</c:v>
                </c:pt>
                <c:pt idx="8169">
                  <c:v>11.245250812179901</c:v>
                </c:pt>
                <c:pt idx="8170">
                  <c:v>11.2466273883597</c:v>
                </c:pt>
                <c:pt idx="8171">
                  <c:v>11.2480039645394</c:v>
                </c:pt>
                <c:pt idx="8172">
                  <c:v>11.2493805407191</c:v>
                </c:pt>
                <c:pt idx="8173">
                  <c:v>11.2507571168989</c:v>
                </c:pt>
                <c:pt idx="8174">
                  <c:v>11.2521336930786</c:v>
                </c:pt>
                <c:pt idx="8175">
                  <c:v>11.2535102692583</c:v>
                </c:pt>
                <c:pt idx="8176">
                  <c:v>11.254886845438</c:v>
                </c:pt>
                <c:pt idx="8177">
                  <c:v>11.256263421617801</c:v>
                </c:pt>
                <c:pt idx="8178">
                  <c:v>11.257639997797501</c:v>
                </c:pt>
                <c:pt idx="8179">
                  <c:v>11.259016573977201</c:v>
                </c:pt>
                <c:pt idx="8180">
                  <c:v>11.260393150156901</c:v>
                </c:pt>
                <c:pt idx="8181">
                  <c:v>11.2617697263367</c:v>
                </c:pt>
                <c:pt idx="8182">
                  <c:v>11.2631463025164</c:v>
                </c:pt>
                <c:pt idx="8183">
                  <c:v>11.2645228786961</c:v>
                </c:pt>
                <c:pt idx="8184">
                  <c:v>11.2658994548758</c:v>
                </c:pt>
                <c:pt idx="8185">
                  <c:v>11.2672760310556</c:v>
                </c:pt>
                <c:pt idx="8186">
                  <c:v>11.2686526072353</c:v>
                </c:pt>
                <c:pt idx="8187">
                  <c:v>11.270029183415</c:v>
                </c:pt>
                <c:pt idx="8188">
                  <c:v>11.2714057595947</c:v>
                </c:pt>
                <c:pt idx="8189">
                  <c:v>11.272782335774499</c:v>
                </c:pt>
                <c:pt idx="8190">
                  <c:v>11.274158911954199</c:v>
                </c:pt>
                <c:pt idx="8191">
                  <c:v>11.275535488133899</c:v>
                </c:pt>
                <c:pt idx="8192">
                  <c:v>11.276912064313599</c:v>
                </c:pt>
                <c:pt idx="8193">
                  <c:v>11.2782886404934</c:v>
                </c:pt>
                <c:pt idx="8194">
                  <c:v>11.2796652166731</c:v>
                </c:pt>
                <c:pt idx="8195">
                  <c:v>11.2810417928528</c:v>
                </c:pt>
                <c:pt idx="8196">
                  <c:v>11.2824183690325</c:v>
                </c:pt>
                <c:pt idx="8197">
                  <c:v>11.2837949452123</c:v>
                </c:pt>
                <c:pt idx="8198">
                  <c:v>11.285171521392</c:v>
                </c:pt>
                <c:pt idx="8199">
                  <c:v>11.2865480975717</c:v>
                </c:pt>
                <c:pt idx="8200">
                  <c:v>11.2879246737514</c:v>
                </c:pt>
                <c:pt idx="8201">
                  <c:v>11.289301249931199</c:v>
                </c:pt>
                <c:pt idx="8202">
                  <c:v>11.290677826110899</c:v>
                </c:pt>
                <c:pt idx="8203">
                  <c:v>11.292054402290599</c:v>
                </c:pt>
                <c:pt idx="8204">
                  <c:v>11.293430978470401</c:v>
                </c:pt>
                <c:pt idx="8205">
                  <c:v>11.294807554650101</c:v>
                </c:pt>
                <c:pt idx="8206">
                  <c:v>11.296184130829801</c:v>
                </c:pt>
                <c:pt idx="8207">
                  <c:v>11.297560707009501</c:v>
                </c:pt>
                <c:pt idx="8208">
                  <c:v>11.2989372831893</c:v>
                </c:pt>
                <c:pt idx="8209">
                  <c:v>11.300313859369</c:v>
                </c:pt>
                <c:pt idx="8210">
                  <c:v>11.3016904355487</c:v>
                </c:pt>
                <c:pt idx="8211">
                  <c:v>11.3030670117284</c:v>
                </c:pt>
                <c:pt idx="8212">
                  <c:v>11.304443587908199</c:v>
                </c:pt>
                <c:pt idx="8213">
                  <c:v>11.305820164087899</c:v>
                </c:pt>
                <c:pt idx="8214">
                  <c:v>11.307196740267599</c:v>
                </c:pt>
                <c:pt idx="8215">
                  <c:v>11.308573316447299</c:v>
                </c:pt>
                <c:pt idx="8216">
                  <c:v>11.309949892627101</c:v>
                </c:pt>
                <c:pt idx="8217">
                  <c:v>11.311326468806801</c:v>
                </c:pt>
                <c:pt idx="8218">
                  <c:v>11.312703044986501</c:v>
                </c:pt>
                <c:pt idx="8219">
                  <c:v>11.314079621166201</c:v>
                </c:pt>
                <c:pt idx="8220">
                  <c:v>11.315456197346</c:v>
                </c:pt>
                <c:pt idx="8221">
                  <c:v>11.3168327735257</c:v>
                </c:pt>
                <c:pt idx="8222">
                  <c:v>11.3182093497054</c:v>
                </c:pt>
                <c:pt idx="8223">
                  <c:v>11.3195859258851</c:v>
                </c:pt>
                <c:pt idx="8224">
                  <c:v>11.3209625020649</c:v>
                </c:pt>
                <c:pt idx="8225">
                  <c:v>11.3223390782446</c:v>
                </c:pt>
                <c:pt idx="8226">
                  <c:v>11.3237156544243</c:v>
                </c:pt>
                <c:pt idx="8227">
                  <c:v>11.325092230604</c:v>
                </c:pt>
                <c:pt idx="8228">
                  <c:v>11.326468806783801</c:v>
                </c:pt>
                <c:pt idx="8229">
                  <c:v>11.327845382963501</c:v>
                </c:pt>
                <c:pt idx="8230">
                  <c:v>11.329221959143201</c:v>
                </c:pt>
                <c:pt idx="8231">
                  <c:v>11.330598535322901</c:v>
                </c:pt>
                <c:pt idx="8232">
                  <c:v>11.3319751115027</c:v>
                </c:pt>
                <c:pt idx="8233">
                  <c:v>11.3333516876824</c:v>
                </c:pt>
                <c:pt idx="8234">
                  <c:v>11.3347282638621</c:v>
                </c:pt>
                <c:pt idx="8235">
                  <c:v>11.3361048400419</c:v>
                </c:pt>
                <c:pt idx="8236">
                  <c:v>11.3374814162216</c:v>
                </c:pt>
                <c:pt idx="8237">
                  <c:v>11.3388579924013</c:v>
                </c:pt>
                <c:pt idx="8238">
                  <c:v>11.340234568581</c:v>
                </c:pt>
                <c:pt idx="8239">
                  <c:v>11.341611144760799</c:v>
                </c:pt>
                <c:pt idx="8240">
                  <c:v>11.342987720940499</c:v>
                </c:pt>
                <c:pt idx="8241">
                  <c:v>11.344364297120199</c:v>
                </c:pt>
                <c:pt idx="8242">
                  <c:v>11.345740873299899</c:v>
                </c:pt>
                <c:pt idx="8243">
                  <c:v>11.3471174494797</c:v>
                </c:pt>
                <c:pt idx="8244">
                  <c:v>11.3484940256594</c:v>
                </c:pt>
                <c:pt idx="8245">
                  <c:v>11.3498706018391</c:v>
                </c:pt>
                <c:pt idx="8246">
                  <c:v>11.3512471780188</c:v>
                </c:pt>
                <c:pt idx="8247">
                  <c:v>11.3526237541986</c:v>
                </c:pt>
                <c:pt idx="8248">
                  <c:v>11.3540003303783</c:v>
                </c:pt>
                <c:pt idx="8249">
                  <c:v>11.355376906558</c:v>
                </c:pt>
                <c:pt idx="8250">
                  <c:v>11.3567534827377</c:v>
                </c:pt>
                <c:pt idx="8251">
                  <c:v>11.358130058917499</c:v>
                </c:pt>
                <c:pt idx="8252">
                  <c:v>11.359506635097199</c:v>
                </c:pt>
                <c:pt idx="8253">
                  <c:v>11.360883211276899</c:v>
                </c:pt>
                <c:pt idx="8254">
                  <c:v>11.362259787456599</c:v>
                </c:pt>
                <c:pt idx="8255">
                  <c:v>11.363636363636401</c:v>
                </c:pt>
                <c:pt idx="8256">
                  <c:v>11.365012939816101</c:v>
                </c:pt>
                <c:pt idx="8257">
                  <c:v>11.366389515995801</c:v>
                </c:pt>
                <c:pt idx="8258">
                  <c:v>11.367766092175501</c:v>
                </c:pt>
                <c:pt idx="8259">
                  <c:v>11.3691426683553</c:v>
                </c:pt>
                <c:pt idx="8260">
                  <c:v>11.370519244535</c:v>
                </c:pt>
                <c:pt idx="8261">
                  <c:v>11.3718958207147</c:v>
                </c:pt>
                <c:pt idx="8262">
                  <c:v>11.3732723968944</c:v>
                </c:pt>
                <c:pt idx="8263">
                  <c:v>11.3746489730742</c:v>
                </c:pt>
                <c:pt idx="8264">
                  <c:v>11.3760255492539</c:v>
                </c:pt>
                <c:pt idx="8265">
                  <c:v>11.3774021254336</c:v>
                </c:pt>
                <c:pt idx="8266">
                  <c:v>11.378778701613401</c:v>
                </c:pt>
                <c:pt idx="8267">
                  <c:v>11.380155277793101</c:v>
                </c:pt>
                <c:pt idx="8268">
                  <c:v>11.381531853972801</c:v>
                </c:pt>
                <c:pt idx="8269">
                  <c:v>11.382908430152501</c:v>
                </c:pt>
                <c:pt idx="8270">
                  <c:v>11.3842850063323</c:v>
                </c:pt>
                <c:pt idx="8271">
                  <c:v>11.385661582512</c:v>
                </c:pt>
                <c:pt idx="8272">
                  <c:v>11.3870381586917</c:v>
                </c:pt>
                <c:pt idx="8273">
                  <c:v>11.3884147348714</c:v>
                </c:pt>
                <c:pt idx="8274">
                  <c:v>11.3897913110512</c:v>
                </c:pt>
                <c:pt idx="8275">
                  <c:v>11.3911678872309</c:v>
                </c:pt>
                <c:pt idx="8276">
                  <c:v>11.3925444634106</c:v>
                </c:pt>
                <c:pt idx="8277">
                  <c:v>11.3939210395903</c:v>
                </c:pt>
                <c:pt idx="8278">
                  <c:v>11.395297615770099</c:v>
                </c:pt>
                <c:pt idx="8279">
                  <c:v>11.396674191949799</c:v>
                </c:pt>
                <c:pt idx="8280">
                  <c:v>11.398050768129499</c:v>
                </c:pt>
                <c:pt idx="8281">
                  <c:v>11.399427344309199</c:v>
                </c:pt>
                <c:pt idx="8282">
                  <c:v>11.400803920489</c:v>
                </c:pt>
                <c:pt idx="8283">
                  <c:v>11.4021804966687</c:v>
                </c:pt>
                <c:pt idx="8284">
                  <c:v>11.4035570728484</c:v>
                </c:pt>
                <c:pt idx="8285">
                  <c:v>11.4049336490281</c:v>
                </c:pt>
                <c:pt idx="8286">
                  <c:v>11.4063102252079</c:v>
                </c:pt>
                <c:pt idx="8287">
                  <c:v>11.4076868013876</c:v>
                </c:pt>
                <c:pt idx="8288">
                  <c:v>11.4090633775673</c:v>
                </c:pt>
                <c:pt idx="8289">
                  <c:v>11.410439953747</c:v>
                </c:pt>
                <c:pt idx="8290">
                  <c:v>11.411816529926799</c:v>
                </c:pt>
                <c:pt idx="8291">
                  <c:v>11.413193106106499</c:v>
                </c:pt>
                <c:pt idx="8292">
                  <c:v>11.414569682286199</c:v>
                </c:pt>
                <c:pt idx="8293">
                  <c:v>11.415946258465899</c:v>
                </c:pt>
                <c:pt idx="8294">
                  <c:v>11.417322834645701</c:v>
                </c:pt>
                <c:pt idx="8295">
                  <c:v>11.418699410825401</c:v>
                </c:pt>
                <c:pt idx="8296">
                  <c:v>11.420075987005101</c:v>
                </c:pt>
                <c:pt idx="8297">
                  <c:v>11.421452563184801</c:v>
                </c:pt>
                <c:pt idx="8298">
                  <c:v>11.4228291393646</c:v>
                </c:pt>
                <c:pt idx="8299">
                  <c:v>11.4242057155443</c:v>
                </c:pt>
                <c:pt idx="8300">
                  <c:v>11.425582291724</c:v>
                </c:pt>
                <c:pt idx="8301">
                  <c:v>11.426958867903799</c:v>
                </c:pt>
                <c:pt idx="8302">
                  <c:v>11.428335444083499</c:v>
                </c:pt>
                <c:pt idx="8303">
                  <c:v>11.429712020263199</c:v>
                </c:pt>
                <c:pt idx="8304">
                  <c:v>11.431088596442899</c:v>
                </c:pt>
                <c:pt idx="8305">
                  <c:v>11.432465172622701</c:v>
                </c:pt>
                <c:pt idx="8306">
                  <c:v>11.433841748802401</c:v>
                </c:pt>
                <c:pt idx="8307">
                  <c:v>11.435218324982101</c:v>
                </c:pt>
                <c:pt idx="8308">
                  <c:v>11.436594901161801</c:v>
                </c:pt>
                <c:pt idx="8309">
                  <c:v>11.4379714773416</c:v>
                </c:pt>
                <c:pt idx="8310">
                  <c:v>11.4393480535213</c:v>
                </c:pt>
                <c:pt idx="8311">
                  <c:v>11.440724629701</c:v>
                </c:pt>
                <c:pt idx="8312">
                  <c:v>11.4421012058807</c:v>
                </c:pt>
                <c:pt idx="8313">
                  <c:v>11.4434777820605</c:v>
                </c:pt>
                <c:pt idx="8314">
                  <c:v>11.4448543582402</c:v>
                </c:pt>
                <c:pt idx="8315">
                  <c:v>11.4462309344199</c:v>
                </c:pt>
                <c:pt idx="8316">
                  <c:v>11.4476075105996</c:v>
                </c:pt>
                <c:pt idx="8317">
                  <c:v>11.448984086779401</c:v>
                </c:pt>
                <c:pt idx="8318">
                  <c:v>11.450360662959101</c:v>
                </c:pt>
                <c:pt idx="8319">
                  <c:v>11.451737239138801</c:v>
                </c:pt>
                <c:pt idx="8320">
                  <c:v>11.453113815318501</c:v>
                </c:pt>
                <c:pt idx="8321">
                  <c:v>11.4544903914983</c:v>
                </c:pt>
                <c:pt idx="8322">
                  <c:v>11.455866967678</c:v>
                </c:pt>
                <c:pt idx="8323">
                  <c:v>11.4572435438577</c:v>
                </c:pt>
                <c:pt idx="8324">
                  <c:v>11.4586201200374</c:v>
                </c:pt>
                <c:pt idx="8325">
                  <c:v>11.4599966962172</c:v>
                </c:pt>
                <c:pt idx="8326">
                  <c:v>11.4613732723969</c:v>
                </c:pt>
                <c:pt idx="8327">
                  <c:v>11.4627498485766</c:v>
                </c:pt>
                <c:pt idx="8328">
                  <c:v>11.4641264247563</c:v>
                </c:pt>
                <c:pt idx="8329">
                  <c:v>11.465503000936099</c:v>
                </c:pt>
                <c:pt idx="8330">
                  <c:v>11.466879577115799</c:v>
                </c:pt>
                <c:pt idx="8331">
                  <c:v>11.468256153295499</c:v>
                </c:pt>
                <c:pt idx="8332">
                  <c:v>11.4696327294753</c:v>
                </c:pt>
                <c:pt idx="8333">
                  <c:v>11.471009305655</c:v>
                </c:pt>
                <c:pt idx="8334">
                  <c:v>11.4723858818347</c:v>
                </c:pt>
                <c:pt idx="8335">
                  <c:v>11.4737624580144</c:v>
                </c:pt>
                <c:pt idx="8336">
                  <c:v>11.4751390341942</c:v>
                </c:pt>
                <c:pt idx="8337">
                  <c:v>11.4765156103739</c:v>
                </c:pt>
                <c:pt idx="8338">
                  <c:v>11.4778921865536</c:v>
                </c:pt>
                <c:pt idx="8339">
                  <c:v>11.4792687627333</c:v>
                </c:pt>
                <c:pt idx="8340">
                  <c:v>11.480645338913099</c:v>
                </c:pt>
                <c:pt idx="8341">
                  <c:v>11.482021915092799</c:v>
                </c:pt>
                <c:pt idx="8342">
                  <c:v>11.483398491272499</c:v>
                </c:pt>
                <c:pt idx="8343">
                  <c:v>11.484775067452199</c:v>
                </c:pt>
                <c:pt idx="8344">
                  <c:v>11.486151643632001</c:v>
                </c:pt>
                <c:pt idx="8345">
                  <c:v>11.487528219811701</c:v>
                </c:pt>
                <c:pt idx="8346">
                  <c:v>11.488904795991401</c:v>
                </c:pt>
                <c:pt idx="8347">
                  <c:v>11.490281372171101</c:v>
                </c:pt>
                <c:pt idx="8348">
                  <c:v>11.4916579483509</c:v>
                </c:pt>
                <c:pt idx="8349">
                  <c:v>11.4930345245306</c:v>
                </c:pt>
                <c:pt idx="8350">
                  <c:v>11.4944111007103</c:v>
                </c:pt>
                <c:pt idx="8351">
                  <c:v>11.49578767689</c:v>
                </c:pt>
                <c:pt idx="8352">
                  <c:v>11.497164253069799</c:v>
                </c:pt>
                <c:pt idx="8353">
                  <c:v>11.498540829249499</c:v>
                </c:pt>
                <c:pt idx="8354">
                  <c:v>11.499917405429199</c:v>
                </c:pt>
                <c:pt idx="8355">
                  <c:v>11.501293981608899</c:v>
                </c:pt>
                <c:pt idx="8356">
                  <c:v>11.502670557788701</c:v>
                </c:pt>
                <c:pt idx="8357">
                  <c:v>11.504047133968401</c:v>
                </c:pt>
                <c:pt idx="8358">
                  <c:v>11.505423710148101</c:v>
                </c:pt>
                <c:pt idx="8359">
                  <c:v>11.506800286327801</c:v>
                </c:pt>
                <c:pt idx="8360">
                  <c:v>11.5081768625076</c:v>
                </c:pt>
                <c:pt idx="8361">
                  <c:v>11.5095534386873</c:v>
                </c:pt>
                <c:pt idx="8362">
                  <c:v>11.510930014867</c:v>
                </c:pt>
                <c:pt idx="8363">
                  <c:v>11.5123065910468</c:v>
                </c:pt>
                <c:pt idx="8364">
                  <c:v>11.5136831672265</c:v>
                </c:pt>
                <c:pt idx="8365">
                  <c:v>11.5150597434062</c:v>
                </c:pt>
                <c:pt idx="8366">
                  <c:v>11.5164363195859</c:v>
                </c:pt>
                <c:pt idx="8367">
                  <c:v>11.517812895765701</c:v>
                </c:pt>
                <c:pt idx="8368">
                  <c:v>11.519189471945401</c:v>
                </c:pt>
                <c:pt idx="8369">
                  <c:v>11.520566048125101</c:v>
                </c:pt>
                <c:pt idx="8370">
                  <c:v>11.521942624304801</c:v>
                </c:pt>
                <c:pt idx="8371">
                  <c:v>11.5233192004846</c:v>
                </c:pt>
                <c:pt idx="8372">
                  <c:v>11.5246957766643</c:v>
                </c:pt>
                <c:pt idx="8373">
                  <c:v>11.526072352844</c:v>
                </c:pt>
                <c:pt idx="8374">
                  <c:v>11.5274489290237</c:v>
                </c:pt>
                <c:pt idx="8375">
                  <c:v>11.5288255052035</c:v>
                </c:pt>
                <c:pt idx="8376">
                  <c:v>11.5302020813832</c:v>
                </c:pt>
                <c:pt idx="8377">
                  <c:v>11.5315786575629</c:v>
                </c:pt>
                <c:pt idx="8378">
                  <c:v>11.5329552337426</c:v>
                </c:pt>
                <c:pt idx="8379">
                  <c:v>11.534331809922399</c:v>
                </c:pt>
                <c:pt idx="8380">
                  <c:v>11.535708386102099</c:v>
                </c:pt>
                <c:pt idx="8381">
                  <c:v>11.537084962281799</c:v>
                </c:pt>
                <c:pt idx="8382">
                  <c:v>11.538461538461499</c:v>
                </c:pt>
                <c:pt idx="8383">
                  <c:v>11.5398381146413</c:v>
                </c:pt>
                <c:pt idx="8384">
                  <c:v>11.541214690821</c:v>
                </c:pt>
                <c:pt idx="8385">
                  <c:v>11.5425912670007</c:v>
                </c:pt>
                <c:pt idx="8386">
                  <c:v>11.5439678431804</c:v>
                </c:pt>
                <c:pt idx="8387">
                  <c:v>11.5453444193602</c:v>
                </c:pt>
                <c:pt idx="8388">
                  <c:v>11.5467209955399</c:v>
                </c:pt>
                <c:pt idx="8389">
                  <c:v>11.5480975717196</c:v>
                </c:pt>
                <c:pt idx="8390">
                  <c:v>11.5494741478993</c:v>
                </c:pt>
                <c:pt idx="8391">
                  <c:v>11.550850724079099</c:v>
                </c:pt>
                <c:pt idx="8392">
                  <c:v>11.552227300258799</c:v>
                </c:pt>
                <c:pt idx="8393">
                  <c:v>11.553603876438499</c:v>
                </c:pt>
                <c:pt idx="8394">
                  <c:v>11.554980452618301</c:v>
                </c:pt>
                <c:pt idx="8395">
                  <c:v>11.556357028798001</c:v>
                </c:pt>
                <c:pt idx="8396">
                  <c:v>11.557733604977701</c:v>
                </c:pt>
                <c:pt idx="8397">
                  <c:v>11.559110181157401</c:v>
                </c:pt>
                <c:pt idx="8398">
                  <c:v>11.5604867573372</c:v>
                </c:pt>
                <c:pt idx="8399">
                  <c:v>11.5618633335169</c:v>
                </c:pt>
                <c:pt idx="8400">
                  <c:v>11.5632399096966</c:v>
                </c:pt>
                <c:pt idx="8401">
                  <c:v>11.5646164858763</c:v>
                </c:pt>
                <c:pt idx="8402">
                  <c:v>11.5659930620561</c:v>
                </c:pt>
                <c:pt idx="8403">
                  <c:v>11.5673696382358</c:v>
                </c:pt>
                <c:pt idx="8404">
                  <c:v>11.5687462144155</c:v>
                </c:pt>
                <c:pt idx="8405">
                  <c:v>11.5701227905952</c:v>
                </c:pt>
                <c:pt idx="8406">
                  <c:v>11.571499366775001</c:v>
                </c:pt>
                <c:pt idx="8407">
                  <c:v>11.572875942954701</c:v>
                </c:pt>
                <c:pt idx="8408">
                  <c:v>11.574252519134401</c:v>
                </c:pt>
                <c:pt idx="8409">
                  <c:v>11.575629095314101</c:v>
                </c:pt>
                <c:pt idx="8410">
                  <c:v>11.5770056714939</c:v>
                </c:pt>
                <c:pt idx="8411">
                  <c:v>11.5783822476736</c:v>
                </c:pt>
                <c:pt idx="8412">
                  <c:v>11.5797588238533</c:v>
                </c:pt>
                <c:pt idx="8413">
                  <c:v>11.581135400033</c:v>
                </c:pt>
                <c:pt idx="8414">
                  <c:v>11.5825119762128</c:v>
                </c:pt>
                <c:pt idx="8415">
                  <c:v>11.5838885523925</c:v>
                </c:pt>
                <c:pt idx="8416">
                  <c:v>11.5852651285722</c:v>
                </c:pt>
                <c:pt idx="8417">
                  <c:v>11.5866417047519</c:v>
                </c:pt>
                <c:pt idx="8418">
                  <c:v>11.588018280931699</c:v>
                </c:pt>
                <c:pt idx="8419">
                  <c:v>11.589394857111399</c:v>
                </c:pt>
                <c:pt idx="8420">
                  <c:v>11.590771433291099</c:v>
                </c:pt>
                <c:pt idx="8421">
                  <c:v>11.592148009470799</c:v>
                </c:pt>
                <c:pt idx="8422">
                  <c:v>11.5935245856506</c:v>
                </c:pt>
                <c:pt idx="8423">
                  <c:v>11.5949011618303</c:v>
                </c:pt>
                <c:pt idx="8424">
                  <c:v>11.59627773801</c:v>
                </c:pt>
                <c:pt idx="8425">
                  <c:v>11.5976543141897</c:v>
                </c:pt>
                <c:pt idx="8426">
                  <c:v>11.5990308903695</c:v>
                </c:pt>
                <c:pt idx="8427">
                  <c:v>11.6004074665492</c:v>
                </c:pt>
                <c:pt idx="8428">
                  <c:v>11.6017840427289</c:v>
                </c:pt>
                <c:pt idx="8429">
                  <c:v>11.603160618908699</c:v>
                </c:pt>
                <c:pt idx="8430">
                  <c:v>11.604537195088399</c:v>
                </c:pt>
                <c:pt idx="8431">
                  <c:v>11.605913771268099</c:v>
                </c:pt>
                <c:pt idx="8432">
                  <c:v>11.607290347447799</c:v>
                </c:pt>
                <c:pt idx="8433">
                  <c:v>11.608666923627601</c:v>
                </c:pt>
                <c:pt idx="8434">
                  <c:v>11.610043499807301</c:v>
                </c:pt>
                <c:pt idx="8435">
                  <c:v>11.611420075987001</c:v>
                </c:pt>
                <c:pt idx="8436">
                  <c:v>11.612796652166701</c:v>
                </c:pt>
                <c:pt idx="8437">
                  <c:v>11.6141732283465</c:v>
                </c:pt>
                <c:pt idx="8438">
                  <c:v>11.6155498045262</c:v>
                </c:pt>
                <c:pt idx="8439">
                  <c:v>11.6169263807059</c:v>
                </c:pt>
                <c:pt idx="8440">
                  <c:v>11.6183029568856</c:v>
                </c:pt>
                <c:pt idx="8441">
                  <c:v>11.619679533065399</c:v>
                </c:pt>
                <c:pt idx="8442">
                  <c:v>11.621056109245099</c:v>
                </c:pt>
                <c:pt idx="8443">
                  <c:v>11.622432685424799</c:v>
                </c:pt>
                <c:pt idx="8444">
                  <c:v>11.623809261604499</c:v>
                </c:pt>
                <c:pt idx="8445">
                  <c:v>11.625185837784301</c:v>
                </c:pt>
                <c:pt idx="8446">
                  <c:v>11.626562413964001</c:v>
                </c:pt>
                <c:pt idx="8447">
                  <c:v>11.627938990143701</c:v>
                </c:pt>
                <c:pt idx="8448">
                  <c:v>11.629315566323401</c:v>
                </c:pt>
                <c:pt idx="8449">
                  <c:v>11.6306921425032</c:v>
                </c:pt>
                <c:pt idx="8450">
                  <c:v>11.6320687186829</c:v>
                </c:pt>
                <c:pt idx="8451">
                  <c:v>11.6334452948626</c:v>
                </c:pt>
                <c:pt idx="8452">
                  <c:v>11.6348218710423</c:v>
                </c:pt>
                <c:pt idx="8453">
                  <c:v>11.6361984472221</c:v>
                </c:pt>
                <c:pt idx="8454">
                  <c:v>11.6375750234018</c:v>
                </c:pt>
                <c:pt idx="8455">
                  <c:v>11.6389515995815</c:v>
                </c:pt>
                <c:pt idx="8456">
                  <c:v>11.6403281757612</c:v>
                </c:pt>
                <c:pt idx="8457">
                  <c:v>11.641704751941001</c:v>
                </c:pt>
                <c:pt idx="8458">
                  <c:v>11.643081328120701</c:v>
                </c:pt>
                <c:pt idx="8459">
                  <c:v>11.644457904300401</c:v>
                </c:pt>
                <c:pt idx="8460">
                  <c:v>11.6458344804802</c:v>
                </c:pt>
                <c:pt idx="8461">
                  <c:v>11.6472110566599</c:v>
                </c:pt>
                <c:pt idx="8462">
                  <c:v>11.6485876328396</c:v>
                </c:pt>
                <c:pt idx="8463">
                  <c:v>11.6499642090193</c:v>
                </c:pt>
                <c:pt idx="8464">
                  <c:v>11.6513407851991</c:v>
                </c:pt>
                <c:pt idx="8465">
                  <c:v>11.6527173613788</c:v>
                </c:pt>
                <c:pt idx="8466">
                  <c:v>11.6540939375585</c:v>
                </c:pt>
                <c:pt idx="8467">
                  <c:v>11.6554705137382</c:v>
                </c:pt>
                <c:pt idx="8468">
                  <c:v>11.656847089917999</c:v>
                </c:pt>
                <c:pt idx="8469">
                  <c:v>11.658223666097699</c:v>
                </c:pt>
                <c:pt idx="8470">
                  <c:v>11.659600242277399</c:v>
                </c:pt>
                <c:pt idx="8471">
                  <c:v>11.660976818457099</c:v>
                </c:pt>
                <c:pt idx="8472">
                  <c:v>11.6623533946369</c:v>
                </c:pt>
                <c:pt idx="8473">
                  <c:v>11.6637299708166</c:v>
                </c:pt>
                <c:pt idx="8474">
                  <c:v>11.6651065469963</c:v>
                </c:pt>
                <c:pt idx="8475">
                  <c:v>11.666483123176</c:v>
                </c:pt>
                <c:pt idx="8476">
                  <c:v>11.6678596993558</c:v>
                </c:pt>
                <c:pt idx="8477">
                  <c:v>11.6692362755355</c:v>
                </c:pt>
                <c:pt idx="8478">
                  <c:v>11.6706128517152</c:v>
                </c:pt>
                <c:pt idx="8479">
                  <c:v>11.6719894278949</c:v>
                </c:pt>
                <c:pt idx="8480">
                  <c:v>11.673366004074699</c:v>
                </c:pt>
                <c:pt idx="8481">
                  <c:v>11.674742580254399</c:v>
                </c:pt>
                <c:pt idx="8482">
                  <c:v>11.676119156434099</c:v>
                </c:pt>
                <c:pt idx="8483">
                  <c:v>11.677495732613799</c:v>
                </c:pt>
                <c:pt idx="8484">
                  <c:v>11.678872308793601</c:v>
                </c:pt>
                <c:pt idx="8485">
                  <c:v>11.680248884973301</c:v>
                </c:pt>
                <c:pt idx="8486">
                  <c:v>11.681625461153001</c:v>
                </c:pt>
                <c:pt idx="8487">
                  <c:v>11.683002037332701</c:v>
                </c:pt>
                <c:pt idx="8488">
                  <c:v>11.6843786135125</c:v>
                </c:pt>
                <c:pt idx="8489">
                  <c:v>11.6857551896922</c:v>
                </c:pt>
                <c:pt idx="8490">
                  <c:v>11.6871317658719</c:v>
                </c:pt>
                <c:pt idx="8491">
                  <c:v>11.6885083420517</c:v>
                </c:pt>
                <c:pt idx="8492">
                  <c:v>11.6898849182314</c:v>
                </c:pt>
                <c:pt idx="8493">
                  <c:v>11.6912614944111</c:v>
                </c:pt>
                <c:pt idx="8494">
                  <c:v>11.6926380705908</c:v>
                </c:pt>
                <c:pt idx="8495">
                  <c:v>11.694014646770601</c:v>
                </c:pt>
                <c:pt idx="8496">
                  <c:v>11.695391222950301</c:v>
                </c:pt>
                <c:pt idx="8497">
                  <c:v>11.696767799130001</c:v>
                </c:pt>
                <c:pt idx="8498">
                  <c:v>11.698144375309701</c:v>
                </c:pt>
                <c:pt idx="8499">
                  <c:v>11.6995209514895</c:v>
                </c:pt>
                <c:pt idx="8500">
                  <c:v>11.7008975276692</c:v>
                </c:pt>
                <c:pt idx="8501">
                  <c:v>11.7022741038489</c:v>
                </c:pt>
                <c:pt idx="8502">
                  <c:v>11.7036506800286</c:v>
                </c:pt>
                <c:pt idx="8503">
                  <c:v>11.7050272562084</c:v>
                </c:pt>
                <c:pt idx="8504">
                  <c:v>11.7064038323881</c:v>
                </c:pt>
                <c:pt idx="8505">
                  <c:v>11.7077804085678</c:v>
                </c:pt>
                <c:pt idx="8506">
                  <c:v>11.7091569847475</c:v>
                </c:pt>
                <c:pt idx="8507">
                  <c:v>11.710533560927299</c:v>
                </c:pt>
                <c:pt idx="8508">
                  <c:v>11.711910137106999</c:v>
                </c:pt>
                <c:pt idx="8509">
                  <c:v>11.713286713286699</c:v>
                </c:pt>
                <c:pt idx="8510">
                  <c:v>11.714663289466399</c:v>
                </c:pt>
                <c:pt idx="8511">
                  <c:v>11.7160398656462</c:v>
                </c:pt>
                <c:pt idx="8512">
                  <c:v>11.7174164418259</c:v>
                </c:pt>
                <c:pt idx="8513">
                  <c:v>11.7187930180056</c:v>
                </c:pt>
                <c:pt idx="8514">
                  <c:v>11.7201695941853</c:v>
                </c:pt>
                <c:pt idx="8515">
                  <c:v>11.7215461703651</c:v>
                </c:pt>
                <c:pt idx="8516">
                  <c:v>11.7229227465448</c:v>
                </c:pt>
                <c:pt idx="8517">
                  <c:v>11.7242993227245</c:v>
                </c:pt>
                <c:pt idx="8518">
                  <c:v>11.7256758989042</c:v>
                </c:pt>
                <c:pt idx="8519">
                  <c:v>11.727052475083999</c:v>
                </c:pt>
                <c:pt idx="8520">
                  <c:v>11.728429051263699</c:v>
                </c:pt>
                <c:pt idx="8521">
                  <c:v>11.729805627443399</c:v>
                </c:pt>
                <c:pt idx="8522">
                  <c:v>11.731182203623201</c:v>
                </c:pt>
                <c:pt idx="8523">
                  <c:v>11.732558779802901</c:v>
                </c:pt>
                <c:pt idx="8524">
                  <c:v>11.733935355982601</c:v>
                </c:pt>
                <c:pt idx="8525">
                  <c:v>11.735311932162301</c:v>
                </c:pt>
                <c:pt idx="8526">
                  <c:v>11.7366885083421</c:v>
                </c:pt>
                <c:pt idx="8527">
                  <c:v>11.7380650845218</c:v>
                </c:pt>
                <c:pt idx="8528">
                  <c:v>11.7394416607015</c:v>
                </c:pt>
                <c:pt idx="8529">
                  <c:v>11.7408182368812</c:v>
                </c:pt>
                <c:pt idx="8530">
                  <c:v>11.742194813060999</c:v>
                </c:pt>
                <c:pt idx="8531">
                  <c:v>11.743571389240699</c:v>
                </c:pt>
                <c:pt idx="8532">
                  <c:v>11.744947965420399</c:v>
                </c:pt>
                <c:pt idx="8533">
                  <c:v>11.746324541600099</c:v>
                </c:pt>
                <c:pt idx="8534">
                  <c:v>11.747701117779901</c:v>
                </c:pt>
                <c:pt idx="8535">
                  <c:v>11.749077693959601</c:v>
                </c:pt>
                <c:pt idx="8536">
                  <c:v>11.750454270139301</c:v>
                </c:pt>
                <c:pt idx="8537">
                  <c:v>11.751830846319001</c:v>
                </c:pt>
                <c:pt idx="8538">
                  <c:v>11.7532074224988</c:v>
                </c:pt>
                <c:pt idx="8539">
                  <c:v>11.7545839986785</c:v>
                </c:pt>
                <c:pt idx="8540">
                  <c:v>11.7559605748582</c:v>
                </c:pt>
                <c:pt idx="8541">
                  <c:v>11.7573371510379</c:v>
                </c:pt>
                <c:pt idx="8542">
                  <c:v>11.7587137272177</c:v>
                </c:pt>
                <c:pt idx="8543">
                  <c:v>11.7600903033974</c:v>
                </c:pt>
                <c:pt idx="8544">
                  <c:v>11.7614668795771</c:v>
                </c:pt>
                <c:pt idx="8545">
                  <c:v>11.7628434557568</c:v>
                </c:pt>
                <c:pt idx="8546">
                  <c:v>11.764220031936601</c:v>
                </c:pt>
                <c:pt idx="8547">
                  <c:v>11.765596608116301</c:v>
                </c:pt>
                <c:pt idx="8548">
                  <c:v>11.766973184296001</c:v>
                </c:pt>
                <c:pt idx="8549">
                  <c:v>11.768349760475701</c:v>
                </c:pt>
                <c:pt idx="8550">
                  <c:v>11.7697263366555</c:v>
                </c:pt>
                <c:pt idx="8551">
                  <c:v>11.7711029128352</c:v>
                </c:pt>
                <c:pt idx="8552">
                  <c:v>11.7724794890149</c:v>
                </c:pt>
                <c:pt idx="8553">
                  <c:v>11.7738560651947</c:v>
                </c:pt>
                <c:pt idx="8554">
                  <c:v>11.7752326413744</c:v>
                </c:pt>
                <c:pt idx="8555">
                  <c:v>11.7766092175541</c:v>
                </c:pt>
                <c:pt idx="8556">
                  <c:v>11.7779857937338</c:v>
                </c:pt>
                <c:pt idx="8557">
                  <c:v>11.779362369913599</c:v>
                </c:pt>
                <c:pt idx="8558">
                  <c:v>11.780738946093299</c:v>
                </c:pt>
                <c:pt idx="8559">
                  <c:v>11.782115522272999</c:v>
                </c:pt>
                <c:pt idx="8560">
                  <c:v>11.783492098452699</c:v>
                </c:pt>
                <c:pt idx="8561">
                  <c:v>11.7848686746325</c:v>
                </c:pt>
                <c:pt idx="8562">
                  <c:v>11.7862452508122</c:v>
                </c:pt>
                <c:pt idx="8563">
                  <c:v>11.7876218269919</c:v>
                </c:pt>
                <c:pt idx="8564">
                  <c:v>11.7889984031716</c:v>
                </c:pt>
                <c:pt idx="8565">
                  <c:v>11.7903749793514</c:v>
                </c:pt>
                <c:pt idx="8566">
                  <c:v>11.7917515555311</c:v>
                </c:pt>
                <c:pt idx="8567">
                  <c:v>11.7931281317108</c:v>
                </c:pt>
                <c:pt idx="8568">
                  <c:v>11.7945047078905</c:v>
                </c:pt>
                <c:pt idx="8569">
                  <c:v>11.795881284070299</c:v>
                </c:pt>
                <c:pt idx="8570">
                  <c:v>11.797257860249999</c:v>
                </c:pt>
                <c:pt idx="8571">
                  <c:v>11.798634436429699</c:v>
                </c:pt>
                <c:pt idx="8572">
                  <c:v>11.800011012609399</c:v>
                </c:pt>
                <c:pt idx="8573">
                  <c:v>11.801387588789201</c:v>
                </c:pt>
                <c:pt idx="8574">
                  <c:v>11.802764164968901</c:v>
                </c:pt>
                <c:pt idx="8575">
                  <c:v>11.804140741148601</c:v>
                </c:pt>
                <c:pt idx="8576">
                  <c:v>11.805517317328301</c:v>
                </c:pt>
                <c:pt idx="8577">
                  <c:v>11.8068938935081</c:v>
                </c:pt>
                <c:pt idx="8578">
                  <c:v>11.8082704696878</c:v>
                </c:pt>
                <c:pt idx="8579">
                  <c:v>11.8096470458675</c:v>
                </c:pt>
                <c:pt idx="8580">
                  <c:v>11.8110236220472</c:v>
                </c:pt>
                <c:pt idx="8581">
                  <c:v>11.812400198226999</c:v>
                </c:pt>
                <c:pt idx="8582">
                  <c:v>11.813776774406699</c:v>
                </c:pt>
                <c:pt idx="8583">
                  <c:v>11.815153350586399</c:v>
                </c:pt>
                <c:pt idx="8584">
                  <c:v>11.816529926766201</c:v>
                </c:pt>
                <c:pt idx="8585">
                  <c:v>11.817906502945901</c:v>
                </c:pt>
                <c:pt idx="8586">
                  <c:v>11.819283079125601</c:v>
                </c:pt>
                <c:pt idx="8587">
                  <c:v>11.820659655305301</c:v>
                </c:pt>
                <c:pt idx="8588">
                  <c:v>11.8220362314851</c:v>
                </c:pt>
                <c:pt idx="8589">
                  <c:v>11.8234128076648</c:v>
                </c:pt>
                <c:pt idx="8590">
                  <c:v>11.8247893838445</c:v>
                </c:pt>
                <c:pt idx="8591">
                  <c:v>11.8261659600242</c:v>
                </c:pt>
                <c:pt idx="8592">
                  <c:v>11.827542536204</c:v>
                </c:pt>
                <c:pt idx="8593">
                  <c:v>11.8289191123837</c:v>
                </c:pt>
                <c:pt idx="8594">
                  <c:v>11.8302956885634</c:v>
                </c:pt>
                <c:pt idx="8595">
                  <c:v>11.8316722647431</c:v>
                </c:pt>
                <c:pt idx="8596">
                  <c:v>11.833048840922901</c:v>
                </c:pt>
                <c:pt idx="8597">
                  <c:v>11.834425417102601</c:v>
                </c:pt>
                <c:pt idx="8598">
                  <c:v>11.835801993282301</c:v>
                </c:pt>
                <c:pt idx="8599">
                  <c:v>11.837178569462001</c:v>
                </c:pt>
                <c:pt idx="8600">
                  <c:v>11.8385551456418</c:v>
                </c:pt>
                <c:pt idx="8601">
                  <c:v>11.8399317218215</c:v>
                </c:pt>
                <c:pt idx="8602">
                  <c:v>11.8413082980012</c:v>
                </c:pt>
                <c:pt idx="8603">
                  <c:v>11.8426848741809</c:v>
                </c:pt>
                <c:pt idx="8604">
                  <c:v>11.8440614503607</c:v>
                </c:pt>
                <c:pt idx="8605">
                  <c:v>11.8454380265404</c:v>
                </c:pt>
                <c:pt idx="8606">
                  <c:v>11.8468146027201</c:v>
                </c:pt>
                <c:pt idx="8607">
                  <c:v>11.8481911788998</c:v>
                </c:pt>
                <c:pt idx="8608">
                  <c:v>11.849567755079599</c:v>
                </c:pt>
                <c:pt idx="8609">
                  <c:v>11.850944331259299</c:v>
                </c:pt>
                <c:pt idx="8610">
                  <c:v>11.852320907438999</c:v>
                </c:pt>
                <c:pt idx="8611">
                  <c:v>11.853697483618699</c:v>
                </c:pt>
                <c:pt idx="8612">
                  <c:v>11.8550740597985</c:v>
                </c:pt>
                <c:pt idx="8613">
                  <c:v>11.8564506359782</c:v>
                </c:pt>
                <c:pt idx="8614">
                  <c:v>11.8578272121579</c:v>
                </c:pt>
                <c:pt idx="8615">
                  <c:v>11.8592037883376</c:v>
                </c:pt>
                <c:pt idx="8616">
                  <c:v>11.8605803645174</c:v>
                </c:pt>
                <c:pt idx="8617">
                  <c:v>11.8619569406971</c:v>
                </c:pt>
                <c:pt idx="8618">
                  <c:v>11.8633335168768</c:v>
                </c:pt>
                <c:pt idx="8619">
                  <c:v>11.864710093056599</c:v>
                </c:pt>
                <c:pt idx="8620">
                  <c:v>11.866086669236299</c:v>
                </c:pt>
                <c:pt idx="8621">
                  <c:v>11.867463245415999</c:v>
                </c:pt>
                <c:pt idx="8622">
                  <c:v>11.868839821595699</c:v>
                </c:pt>
                <c:pt idx="8623">
                  <c:v>11.870216397775501</c:v>
                </c:pt>
                <c:pt idx="8624">
                  <c:v>11.871592973955201</c:v>
                </c:pt>
                <c:pt idx="8625">
                  <c:v>11.872969550134901</c:v>
                </c:pt>
                <c:pt idx="8626">
                  <c:v>11.874346126314601</c:v>
                </c:pt>
                <c:pt idx="8627">
                  <c:v>11.8757227024944</c:v>
                </c:pt>
                <c:pt idx="8628">
                  <c:v>11.8770992786741</c:v>
                </c:pt>
                <c:pt idx="8629">
                  <c:v>11.8784758548538</c:v>
                </c:pt>
                <c:pt idx="8630">
                  <c:v>11.8798524310335</c:v>
                </c:pt>
                <c:pt idx="8631">
                  <c:v>11.8812290072133</c:v>
                </c:pt>
                <c:pt idx="8632">
                  <c:v>11.882605583393</c:v>
                </c:pt>
                <c:pt idx="8633">
                  <c:v>11.8839821595727</c:v>
                </c:pt>
                <c:pt idx="8634">
                  <c:v>11.8853587357524</c:v>
                </c:pt>
                <c:pt idx="8635">
                  <c:v>11.886735311932201</c:v>
                </c:pt>
                <c:pt idx="8636">
                  <c:v>11.888111888111901</c:v>
                </c:pt>
                <c:pt idx="8637">
                  <c:v>11.889488464291601</c:v>
                </c:pt>
                <c:pt idx="8638">
                  <c:v>11.890865040471301</c:v>
                </c:pt>
                <c:pt idx="8639">
                  <c:v>11.8922416166511</c:v>
                </c:pt>
                <c:pt idx="8640">
                  <c:v>11.8936181928308</c:v>
                </c:pt>
                <c:pt idx="8641">
                  <c:v>11.8949947690105</c:v>
                </c:pt>
                <c:pt idx="8642">
                  <c:v>11.8963713451902</c:v>
                </c:pt>
                <c:pt idx="8643">
                  <c:v>11.89774792137</c:v>
                </c:pt>
                <c:pt idx="8644">
                  <c:v>11.8991244975497</c:v>
                </c:pt>
                <c:pt idx="8645">
                  <c:v>11.9005010737294</c:v>
                </c:pt>
                <c:pt idx="8646">
                  <c:v>11.9018776499091</c:v>
                </c:pt>
                <c:pt idx="8647">
                  <c:v>11.903254226088899</c:v>
                </c:pt>
                <c:pt idx="8648">
                  <c:v>11.904630802268599</c:v>
                </c:pt>
                <c:pt idx="8649">
                  <c:v>11.906007378448299</c:v>
                </c:pt>
                <c:pt idx="8650">
                  <c:v>11.9073839546281</c:v>
                </c:pt>
                <c:pt idx="8651">
                  <c:v>11.9087605308078</c:v>
                </c:pt>
                <c:pt idx="8652">
                  <c:v>11.9101371069875</c:v>
                </c:pt>
                <c:pt idx="8653">
                  <c:v>11.9115136831672</c:v>
                </c:pt>
                <c:pt idx="8654">
                  <c:v>11.912890259347</c:v>
                </c:pt>
                <c:pt idx="8655">
                  <c:v>11.9142668355267</c:v>
                </c:pt>
                <c:pt idx="8656">
                  <c:v>11.9156434117064</c:v>
                </c:pt>
                <c:pt idx="8657">
                  <c:v>11.9170199878861</c:v>
                </c:pt>
                <c:pt idx="8658">
                  <c:v>11.918396564065899</c:v>
                </c:pt>
                <c:pt idx="8659">
                  <c:v>11.919773140245599</c:v>
                </c:pt>
                <c:pt idx="8660">
                  <c:v>11.921149716425299</c:v>
                </c:pt>
                <c:pt idx="8661">
                  <c:v>11.922526292604999</c:v>
                </c:pt>
                <c:pt idx="8662">
                  <c:v>11.923902868784801</c:v>
                </c:pt>
                <c:pt idx="8663">
                  <c:v>11.925279444964501</c:v>
                </c:pt>
                <c:pt idx="8664">
                  <c:v>11.926656021144201</c:v>
                </c:pt>
                <c:pt idx="8665">
                  <c:v>11.928032597323901</c:v>
                </c:pt>
                <c:pt idx="8666">
                  <c:v>11.9294091735037</c:v>
                </c:pt>
                <c:pt idx="8667">
                  <c:v>11.9307857496834</c:v>
                </c:pt>
                <c:pt idx="8668">
                  <c:v>11.9321623258631</c:v>
                </c:pt>
                <c:pt idx="8669">
                  <c:v>11.9335389020428</c:v>
                </c:pt>
                <c:pt idx="8670">
                  <c:v>11.934915478222599</c:v>
                </c:pt>
                <c:pt idx="8671">
                  <c:v>11.936292054402299</c:v>
                </c:pt>
                <c:pt idx="8672">
                  <c:v>11.937668630581999</c:v>
                </c:pt>
                <c:pt idx="8673">
                  <c:v>11.939045206761699</c:v>
                </c:pt>
                <c:pt idx="8674">
                  <c:v>11.940421782941501</c:v>
                </c:pt>
                <c:pt idx="8675">
                  <c:v>11.941798359121201</c:v>
                </c:pt>
                <c:pt idx="8676">
                  <c:v>11.943174935300901</c:v>
                </c:pt>
                <c:pt idx="8677">
                  <c:v>11.944551511480601</c:v>
                </c:pt>
                <c:pt idx="8678">
                  <c:v>11.9459280876604</c:v>
                </c:pt>
                <c:pt idx="8679">
                  <c:v>11.9473046638401</c:v>
                </c:pt>
                <c:pt idx="8680">
                  <c:v>11.9486812400198</c:v>
                </c:pt>
                <c:pt idx="8681">
                  <c:v>11.9500578161996</c:v>
                </c:pt>
                <c:pt idx="8682">
                  <c:v>11.9514343923793</c:v>
                </c:pt>
                <c:pt idx="8683">
                  <c:v>11.952810968559</c:v>
                </c:pt>
                <c:pt idx="8684">
                  <c:v>11.9541875447387</c:v>
                </c:pt>
                <c:pt idx="8685">
                  <c:v>11.955564120918501</c:v>
                </c:pt>
                <c:pt idx="8686">
                  <c:v>11.956940697098201</c:v>
                </c:pt>
                <c:pt idx="8687">
                  <c:v>11.958317273277901</c:v>
                </c:pt>
                <c:pt idx="8688">
                  <c:v>11.959693849457601</c:v>
                </c:pt>
                <c:pt idx="8689">
                  <c:v>11.9610704256374</c:v>
                </c:pt>
                <c:pt idx="8690">
                  <c:v>11.9624470018171</c:v>
                </c:pt>
                <c:pt idx="8691">
                  <c:v>11.9638235779968</c:v>
                </c:pt>
                <c:pt idx="8692">
                  <c:v>11.9652001541765</c:v>
                </c:pt>
                <c:pt idx="8693">
                  <c:v>11.9665767303563</c:v>
                </c:pt>
                <c:pt idx="8694">
                  <c:v>11.967953306536</c:v>
                </c:pt>
                <c:pt idx="8695">
                  <c:v>11.9693298827157</c:v>
                </c:pt>
                <c:pt idx="8696">
                  <c:v>11.9707064588954</c:v>
                </c:pt>
                <c:pt idx="8697">
                  <c:v>11.972083035075199</c:v>
                </c:pt>
                <c:pt idx="8698">
                  <c:v>11.973459611254899</c:v>
                </c:pt>
                <c:pt idx="8699">
                  <c:v>11.974836187434599</c:v>
                </c:pt>
                <c:pt idx="8700">
                  <c:v>11.976212763614299</c:v>
                </c:pt>
                <c:pt idx="8701">
                  <c:v>11.9775893397941</c:v>
                </c:pt>
                <c:pt idx="8702">
                  <c:v>11.9789659159738</c:v>
                </c:pt>
                <c:pt idx="8703">
                  <c:v>11.9803424921535</c:v>
                </c:pt>
                <c:pt idx="8704">
                  <c:v>11.9817190683332</c:v>
                </c:pt>
                <c:pt idx="8705">
                  <c:v>11.983095644513</c:v>
                </c:pt>
                <c:pt idx="8706">
                  <c:v>11.9844722206927</c:v>
                </c:pt>
                <c:pt idx="8707">
                  <c:v>11.9858487968724</c:v>
                </c:pt>
                <c:pt idx="8708">
                  <c:v>11.9872253730521</c:v>
                </c:pt>
                <c:pt idx="8709">
                  <c:v>11.988601949231899</c:v>
                </c:pt>
                <c:pt idx="8710">
                  <c:v>11.989978525411599</c:v>
                </c:pt>
                <c:pt idx="8711">
                  <c:v>11.991355101591299</c:v>
                </c:pt>
                <c:pt idx="8712">
                  <c:v>11.992731677770999</c:v>
                </c:pt>
                <c:pt idx="8713">
                  <c:v>11.994108253950801</c:v>
                </c:pt>
                <c:pt idx="8714">
                  <c:v>11.995484830130501</c:v>
                </c:pt>
                <c:pt idx="8715">
                  <c:v>11.996861406310201</c:v>
                </c:pt>
                <c:pt idx="8716">
                  <c:v>11.99823798249</c:v>
                </c:pt>
                <c:pt idx="8717">
                  <c:v>11.9996145586697</c:v>
                </c:pt>
                <c:pt idx="8718">
                  <c:v>12.0009911348494</c:v>
                </c:pt>
                <c:pt idx="8719">
                  <c:v>12.0023677110291</c:v>
                </c:pt>
                <c:pt idx="8720">
                  <c:v>12.0037442872089</c:v>
                </c:pt>
                <c:pt idx="8721">
                  <c:v>12.0051208633886</c:v>
                </c:pt>
                <c:pt idx="8722">
                  <c:v>12.0064974395683</c:v>
                </c:pt>
                <c:pt idx="8723">
                  <c:v>12.007874015748</c:v>
                </c:pt>
                <c:pt idx="8724">
                  <c:v>12.009250591927801</c:v>
                </c:pt>
                <c:pt idx="8725">
                  <c:v>12.010627168107501</c:v>
                </c:pt>
                <c:pt idx="8726">
                  <c:v>12.012003744287201</c:v>
                </c:pt>
                <c:pt idx="8727">
                  <c:v>12.013380320466901</c:v>
                </c:pt>
                <c:pt idx="8728">
                  <c:v>12.0147568966467</c:v>
                </c:pt>
                <c:pt idx="8729">
                  <c:v>12.0161334728264</c:v>
                </c:pt>
                <c:pt idx="8730">
                  <c:v>12.0175100490061</c:v>
                </c:pt>
                <c:pt idx="8731">
                  <c:v>12.0188866251858</c:v>
                </c:pt>
                <c:pt idx="8732">
                  <c:v>12.0202632013656</c:v>
                </c:pt>
                <c:pt idx="8733">
                  <c:v>12.0216397775453</c:v>
                </c:pt>
                <c:pt idx="8734">
                  <c:v>12.023016353725</c:v>
                </c:pt>
                <c:pt idx="8735">
                  <c:v>12.0243929299047</c:v>
                </c:pt>
                <c:pt idx="8736">
                  <c:v>12.025769506084499</c:v>
                </c:pt>
                <c:pt idx="8737">
                  <c:v>12.027146082264199</c:v>
                </c:pt>
                <c:pt idx="8738">
                  <c:v>12.028522658443899</c:v>
                </c:pt>
                <c:pt idx="8739">
                  <c:v>12.029899234623599</c:v>
                </c:pt>
                <c:pt idx="8740">
                  <c:v>12.0312758108034</c:v>
                </c:pt>
                <c:pt idx="8741">
                  <c:v>12.0326523869831</c:v>
                </c:pt>
                <c:pt idx="8742">
                  <c:v>12.0340289631628</c:v>
                </c:pt>
                <c:pt idx="8743">
                  <c:v>12.0354055393426</c:v>
                </c:pt>
                <c:pt idx="8744">
                  <c:v>12.0367821155223</c:v>
                </c:pt>
                <c:pt idx="8745">
                  <c:v>12.038158691702</c:v>
                </c:pt>
                <c:pt idx="8746">
                  <c:v>12.0395352678817</c:v>
                </c:pt>
                <c:pt idx="8747">
                  <c:v>12.040911844061499</c:v>
                </c:pt>
                <c:pt idx="8748">
                  <c:v>12.042288420241199</c:v>
                </c:pt>
                <c:pt idx="8749">
                  <c:v>12.043664996420899</c:v>
                </c:pt>
                <c:pt idx="8750">
                  <c:v>12.045041572600599</c:v>
                </c:pt>
                <c:pt idx="8751">
                  <c:v>12.046418148780401</c:v>
                </c:pt>
                <c:pt idx="8752">
                  <c:v>12.047794724960101</c:v>
                </c:pt>
                <c:pt idx="8753">
                  <c:v>12.049171301139801</c:v>
                </c:pt>
                <c:pt idx="8754">
                  <c:v>12.050547877319501</c:v>
                </c:pt>
                <c:pt idx="8755">
                  <c:v>12.0519244534993</c:v>
                </c:pt>
                <c:pt idx="8756">
                  <c:v>12.053301029679</c:v>
                </c:pt>
                <c:pt idx="8757">
                  <c:v>12.0546776058587</c:v>
                </c:pt>
                <c:pt idx="8758">
                  <c:v>12.0560541820384</c:v>
                </c:pt>
                <c:pt idx="8759">
                  <c:v>12.057430758218199</c:v>
                </c:pt>
                <c:pt idx="8760">
                  <c:v>12.058807334397899</c:v>
                </c:pt>
                <c:pt idx="8761">
                  <c:v>12.060183910577599</c:v>
                </c:pt>
                <c:pt idx="8762">
                  <c:v>12.061560486757299</c:v>
                </c:pt>
                <c:pt idx="8763">
                  <c:v>12.062937062937101</c:v>
                </c:pt>
                <c:pt idx="8764">
                  <c:v>12.064313639116801</c:v>
                </c:pt>
                <c:pt idx="8765">
                  <c:v>12.065690215296501</c:v>
                </c:pt>
                <c:pt idx="8766">
                  <c:v>12.067066791476201</c:v>
                </c:pt>
                <c:pt idx="8767">
                  <c:v>12.068443367656</c:v>
                </c:pt>
                <c:pt idx="8768">
                  <c:v>12.0698199438357</c:v>
                </c:pt>
                <c:pt idx="8769">
                  <c:v>12.0711965200154</c:v>
                </c:pt>
                <c:pt idx="8770">
                  <c:v>12.0725730961951</c:v>
                </c:pt>
                <c:pt idx="8771">
                  <c:v>12.0739496723749</c:v>
                </c:pt>
                <c:pt idx="8772">
                  <c:v>12.0753262485546</c:v>
                </c:pt>
                <c:pt idx="8773">
                  <c:v>12.0767028247343</c:v>
                </c:pt>
                <c:pt idx="8774">
                  <c:v>12.078079400914101</c:v>
                </c:pt>
                <c:pt idx="8775">
                  <c:v>12.079455977093801</c:v>
                </c:pt>
                <c:pt idx="8776">
                  <c:v>12.080832553273501</c:v>
                </c:pt>
                <c:pt idx="8777">
                  <c:v>12.082209129453201</c:v>
                </c:pt>
                <c:pt idx="8778">
                  <c:v>12.083585705633</c:v>
                </c:pt>
                <c:pt idx="8779">
                  <c:v>12.0849622818127</c:v>
                </c:pt>
                <c:pt idx="8780">
                  <c:v>12.0863388579924</c:v>
                </c:pt>
                <c:pt idx="8781">
                  <c:v>12.0877154341721</c:v>
                </c:pt>
                <c:pt idx="8782">
                  <c:v>12.0890920103519</c:v>
                </c:pt>
                <c:pt idx="8783">
                  <c:v>12.0904685865316</c:v>
                </c:pt>
                <c:pt idx="8784">
                  <c:v>12.0918451627113</c:v>
                </c:pt>
                <c:pt idx="8785">
                  <c:v>12.093221738891</c:v>
                </c:pt>
                <c:pt idx="8786">
                  <c:v>12.094598315070799</c:v>
                </c:pt>
                <c:pt idx="8787">
                  <c:v>12.095974891250499</c:v>
                </c:pt>
                <c:pt idx="8788">
                  <c:v>12.097351467430199</c:v>
                </c:pt>
                <c:pt idx="8789">
                  <c:v>12.098728043609899</c:v>
                </c:pt>
                <c:pt idx="8790">
                  <c:v>12.1001046197897</c:v>
                </c:pt>
                <c:pt idx="8791">
                  <c:v>12.1014811959694</c:v>
                </c:pt>
                <c:pt idx="8792">
                  <c:v>12.1028577721491</c:v>
                </c:pt>
                <c:pt idx="8793">
                  <c:v>12.1042343483288</c:v>
                </c:pt>
                <c:pt idx="8794">
                  <c:v>12.1056109245086</c:v>
                </c:pt>
                <c:pt idx="8795">
                  <c:v>12.1069875006883</c:v>
                </c:pt>
                <c:pt idx="8796">
                  <c:v>12.108364076868</c:v>
                </c:pt>
                <c:pt idx="8797">
                  <c:v>12.1097406530477</c:v>
                </c:pt>
                <c:pt idx="8798">
                  <c:v>12.111117229227499</c:v>
                </c:pt>
                <c:pt idx="8799">
                  <c:v>12.112493805407199</c:v>
                </c:pt>
                <c:pt idx="8800">
                  <c:v>12.113870381586899</c:v>
                </c:pt>
                <c:pt idx="8801">
                  <c:v>12.115246957766599</c:v>
                </c:pt>
                <c:pt idx="8802">
                  <c:v>12.116623533946401</c:v>
                </c:pt>
                <c:pt idx="8803">
                  <c:v>12.118000110126101</c:v>
                </c:pt>
                <c:pt idx="8804">
                  <c:v>12.119376686305801</c:v>
                </c:pt>
                <c:pt idx="8805">
                  <c:v>12.120753262485501</c:v>
                </c:pt>
                <c:pt idx="8806">
                  <c:v>12.1221298386653</c:v>
                </c:pt>
                <c:pt idx="8807">
                  <c:v>12.123506414845</c:v>
                </c:pt>
                <c:pt idx="8808">
                  <c:v>12.1248829910247</c:v>
                </c:pt>
                <c:pt idx="8809">
                  <c:v>12.126259567204499</c:v>
                </c:pt>
                <c:pt idx="8810">
                  <c:v>12.127636143384199</c:v>
                </c:pt>
                <c:pt idx="8811">
                  <c:v>12.129012719563899</c:v>
                </c:pt>
                <c:pt idx="8812">
                  <c:v>12.130389295743599</c:v>
                </c:pt>
                <c:pt idx="8813">
                  <c:v>12.131765871923401</c:v>
                </c:pt>
                <c:pt idx="8814">
                  <c:v>12.133142448103101</c:v>
                </c:pt>
                <c:pt idx="8815">
                  <c:v>12.134519024282801</c:v>
                </c:pt>
                <c:pt idx="8816">
                  <c:v>12.135895600462501</c:v>
                </c:pt>
                <c:pt idx="8817">
                  <c:v>12.1372721766423</c:v>
                </c:pt>
                <c:pt idx="8818">
                  <c:v>12.138648752822</c:v>
                </c:pt>
                <c:pt idx="8819">
                  <c:v>12.1400253290017</c:v>
                </c:pt>
                <c:pt idx="8820">
                  <c:v>12.1414019051814</c:v>
                </c:pt>
                <c:pt idx="8821">
                  <c:v>12.1427784813612</c:v>
                </c:pt>
                <c:pt idx="8822">
                  <c:v>12.1441550575409</c:v>
                </c:pt>
                <c:pt idx="8823">
                  <c:v>12.1455316337206</c:v>
                </c:pt>
                <c:pt idx="8824">
                  <c:v>12.1469082099003</c:v>
                </c:pt>
                <c:pt idx="8825">
                  <c:v>12.148284786080101</c:v>
                </c:pt>
                <c:pt idx="8826">
                  <c:v>12.149661362259801</c:v>
                </c:pt>
                <c:pt idx="8827">
                  <c:v>12.151037938439501</c:v>
                </c:pt>
                <c:pt idx="8828">
                  <c:v>12.152414514619201</c:v>
                </c:pt>
                <c:pt idx="8829">
                  <c:v>12.153791090799</c:v>
                </c:pt>
                <c:pt idx="8830">
                  <c:v>12.1551676669787</c:v>
                </c:pt>
                <c:pt idx="8831">
                  <c:v>12.1565442431584</c:v>
                </c:pt>
                <c:pt idx="8832">
                  <c:v>12.1579208193381</c:v>
                </c:pt>
                <c:pt idx="8833">
                  <c:v>12.1592973955179</c:v>
                </c:pt>
                <c:pt idx="8834">
                  <c:v>12.1606739716976</c:v>
                </c:pt>
                <c:pt idx="8835">
                  <c:v>12.1620505478773</c:v>
                </c:pt>
                <c:pt idx="8836">
                  <c:v>12.163427124057</c:v>
                </c:pt>
                <c:pt idx="8837">
                  <c:v>12.164803700236799</c:v>
                </c:pt>
                <c:pt idx="8838">
                  <c:v>12.166180276416499</c:v>
                </c:pt>
                <c:pt idx="8839">
                  <c:v>12.167556852596199</c:v>
                </c:pt>
                <c:pt idx="8840">
                  <c:v>12.168933428776</c:v>
                </c:pt>
                <c:pt idx="8841">
                  <c:v>12.1703100049557</c:v>
                </c:pt>
                <c:pt idx="8842">
                  <c:v>12.1716865811354</c:v>
                </c:pt>
                <c:pt idx="8843">
                  <c:v>12.1730631573151</c:v>
                </c:pt>
                <c:pt idx="8844">
                  <c:v>12.1744397334949</c:v>
                </c:pt>
                <c:pt idx="8845">
                  <c:v>12.1758163096746</c:v>
                </c:pt>
                <c:pt idx="8846">
                  <c:v>12.1771928858543</c:v>
                </c:pt>
                <c:pt idx="8847">
                  <c:v>12.178569462034</c:v>
                </c:pt>
                <c:pt idx="8848">
                  <c:v>12.179946038213799</c:v>
                </c:pt>
                <c:pt idx="8849">
                  <c:v>12.181322614393499</c:v>
                </c:pt>
                <c:pt idx="8850">
                  <c:v>12.182699190573199</c:v>
                </c:pt>
                <c:pt idx="8851">
                  <c:v>12.184075766752899</c:v>
                </c:pt>
                <c:pt idx="8852">
                  <c:v>12.185452342932701</c:v>
                </c:pt>
                <c:pt idx="8853">
                  <c:v>12.186828919112401</c:v>
                </c:pt>
                <c:pt idx="8854">
                  <c:v>12.188205495292101</c:v>
                </c:pt>
                <c:pt idx="8855">
                  <c:v>12.189582071471801</c:v>
                </c:pt>
                <c:pt idx="8856">
                  <c:v>12.1909586476516</c:v>
                </c:pt>
                <c:pt idx="8857">
                  <c:v>12.1923352238313</c:v>
                </c:pt>
                <c:pt idx="8858">
                  <c:v>12.193711800011</c:v>
                </c:pt>
                <c:pt idx="8859">
                  <c:v>12.1950883761907</c:v>
                </c:pt>
                <c:pt idx="8860">
                  <c:v>12.1964649523705</c:v>
                </c:pt>
                <c:pt idx="8861">
                  <c:v>12.1978415285502</c:v>
                </c:pt>
                <c:pt idx="8862">
                  <c:v>12.1992181047299</c:v>
                </c:pt>
                <c:pt idx="8863">
                  <c:v>12.2005946809096</c:v>
                </c:pt>
                <c:pt idx="8864">
                  <c:v>12.201971257089401</c:v>
                </c:pt>
                <c:pt idx="8865">
                  <c:v>12.203347833269101</c:v>
                </c:pt>
                <c:pt idx="8866">
                  <c:v>12.204724409448801</c:v>
                </c:pt>
                <c:pt idx="8867">
                  <c:v>12.206100985628501</c:v>
                </c:pt>
                <c:pt idx="8868">
                  <c:v>12.2074775618083</c:v>
                </c:pt>
                <c:pt idx="8869">
                  <c:v>12.208854137988</c:v>
                </c:pt>
                <c:pt idx="8870">
                  <c:v>12.2102307141677</c:v>
                </c:pt>
                <c:pt idx="8871">
                  <c:v>12.2116072903475</c:v>
                </c:pt>
                <c:pt idx="8872">
                  <c:v>12.2129838665272</c:v>
                </c:pt>
                <c:pt idx="8873">
                  <c:v>12.2143604427069</c:v>
                </c:pt>
                <c:pt idx="8874">
                  <c:v>12.2157370188866</c:v>
                </c:pt>
                <c:pt idx="8875">
                  <c:v>12.217113595066399</c:v>
                </c:pt>
                <c:pt idx="8876">
                  <c:v>12.218490171246099</c:v>
                </c:pt>
                <c:pt idx="8877">
                  <c:v>12.219866747425799</c:v>
                </c:pt>
                <c:pt idx="8878">
                  <c:v>12.221243323605499</c:v>
                </c:pt>
                <c:pt idx="8879">
                  <c:v>12.2226198997853</c:v>
                </c:pt>
                <c:pt idx="8880">
                  <c:v>12.223996475965</c:v>
                </c:pt>
                <c:pt idx="8881">
                  <c:v>12.2253730521447</c:v>
                </c:pt>
                <c:pt idx="8882">
                  <c:v>12.2267496283244</c:v>
                </c:pt>
                <c:pt idx="8883">
                  <c:v>12.2281262045042</c:v>
                </c:pt>
                <c:pt idx="8884">
                  <c:v>12.2295027806839</c:v>
                </c:pt>
                <c:pt idx="8885">
                  <c:v>12.2308793568636</c:v>
                </c:pt>
                <c:pt idx="8886">
                  <c:v>12.2322559330433</c:v>
                </c:pt>
                <c:pt idx="8887">
                  <c:v>12.233632509223099</c:v>
                </c:pt>
                <c:pt idx="8888">
                  <c:v>12.235009085402799</c:v>
                </c:pt>
                <c:pt idx="8889">
                  <c:v>12.236385661582499</c:v>
                </c:pt>
                <c:pt idx="8890">
                  <c:v>12.237762237762199</c:v>
                </c:pt>
                <c:pt idx="8891">
                  <c:v>12.239138813942001</c:v>
                </c:pt>
                <c:pt idx="8892">
                  <c:v>12.240515390121701</c:v>
                </c:pt>
                <c:pt idx="8893">
                  <c:v>12.241891966301401</c:v>
                </c:pt>
                <c:pt idx="8894">
                  <c:v>12.243268542481101</c:v>
                </c:pt>
                <c:pt idx="8895">
                  <c:v>12.2446451186609</c:v>
                </c:pt>
                <c:pt idx="8896">
                  <c:v>12.2460216948406</c:v>
                </c:pt>
                <c:pt idx="8897">
                  <c:v>12.2473982710203</c:v>
                </c:pt>
                <c:pt idx="8898">
                  <c:v>12.2487748472</c:v>
                </c:pt>
                <c:pt idx="8899">
                  <c:v>12.250151423379799</c:v>
                </c:pt>
                <c:pt idx="8900">
                  <c:v>12.251527999559499</c:v>
                </c:pt>
                <c:pt idx="8901">
                  <c:v>12.252904575739199</c:v>
                </c:pt>
                <c:pt idx="8902">
                  <c:v>12.254281151919001</c:v>
                </c:pt>
                <c:pt idx="8903">
                  <c:v>12.255657728098701</c:v>
                </c:pt>
                <c:pt idx="8904">
                  <c:v>12.257034304278401</c:v>
                </c:pt>
                <c:pt idx="8905">
                  <c:v>12.258410880458101</c:v>
                </c:pt>
                <c:pt idx="8906">
                  <c:v>12.2597874566379</c:v>
                </c:pt>
                <c:pt idx="8907">
                  <c:v>12.2611640328176</c:v>
                </c:pt>
                <c:pt idx="8908">
                  <c:v>12.2625406089973</c:v>
                </c:pt>
                <c:pt idx="8909">
                  <c:v>12.263917185177</c:v>
                </c:pt>
                <c:pt idx="8910">
                  <c:v>12.2652937613568</c:v>
                </c:pt>
                <c:pt idx="8911">
                  <c:v>12.2666703375365</c:v>
                </c:pt>
                <c:pt idx="8912">
                  <c:v>12.2680469137162</c:v>
                </c:pt>
                <c:pt idx="8913">
                  <c:v>12.2694234898959</c:v>
                </c:pt>
                <c:pt idx="8914">
                  <c:v>12.270800066075701</c:v>
                </c:pt>
                <c:pt idx="8915">
                  <c:v>12.272176642255401</c:v>
                </c:pt>
                <c:pt idx="8916">
                  <c:v>12.273553218435101</c:v>
                </c:pt>
                <c:pt idx="8917">
                  <c:v>12.274929794614801</c:v>
                </c:pt>
                <c:pt idx="8918">
                  <c:v>12.2763063707946</c:v>
                </c:pt>
                <c:pt idx="8919">
                  <c:v>12.2776829469743</c:v>
                </c:pt>
                <c:pt idx="8920">
                  <c:v>12.279059523154</c:v>
                </c:pt>
                <c:pt idx="8921">
                  <c:v>12.2804360993337</c:v>
                </c:pt>
                <c:pt idx="8922">
                  <c:v>12.2818126755135</c:v>
                </c:pt>
                <c:pt idx="8923">
                  <c:v>12.2831892516932</c:v>
                </c:pt>
                <c:pt idx="8924">
                  <c:v>12.2845658278729</c:v>
                </c:pt>
                <c:pt idx="8925">
                  <c:v>12.2859424040526</c:v>
                </c:pt>
                <c:pt idx="8926">
                  <c:v>12.287318980232399</c:v>
                </c:pt>
                <c:pt idx="8927">
                  <c:v>12.288695556412099</c:v>
                </c:pt>
                <c:pt idx="8928">
                  <c:v>12.290072132591799</c:v>
                </c:pt>
                <c:pt idx="8929">
                  <c:v>12.291448708771499</c:v>
                </c:pt>
                <c:pt idx="8930">
                  <c:v>12.2928252849513</c:v>
                </c:pt>
                <c:pt idx="8931">
                  <c:v>12.294201861131</c:v>
                </c:pt>
                <c:pt idx="8932">
                  <c:v>12.2955784373107</c:v>
                </c:pt>
                <c:pt idx="8933">
                  <c:v>12.2969550134904</c:v>
                </c:pt>
                <c:pt idx="8934">
                  <c:v>12.2983315896702</c:v>
                </c:pt>
                <c:pt idx="8935">
                  <c:v>12.2997081658499</c:v>
                </c:pt>
                <c:pt idx="8936">
                  <c:v>12.3010847420296</c:v>
                </c:pt>
                <c:pt idx="8937">
                  <c:v>12.302461318209399</c:v>
                </c:pt>
                <c:pt idx="8938">
                  <c:v>12.303837894389099</c:v>
                </c:pt>
                <c:pt idx="8939">
                  <c:v>12.305214470568799</c:v>
                </c:pt>
                <c:pt idx="8940">
                  <c:v>12.306591046748499</c:v>
                </c:pt>
                <c:pt idx="8941">
                  <c:v>12.307967622928301</c:v>
                </c:pt>
                <c:pt idx="8942">
                  <c:v>12.309344199108001</c:v>
                </c:pt>
                <c:pt idx="8943">
                  <c:v>12.310720775287701</c:v>
                </c:pt>
                <c:pt idx="8944">
                  <c:v>12.312097351467401</c:v>
                </c:pt>
                <c:pt idx="8945">
                  <c:v>12.3134739276472</c:v>
                </c:pt>
                <c:pt idx="8946">
                  <c:v>12.3148505038269</c:v>
                </c:pt>
                <c:pt idx="8947">
                  <c:v>12.3162270800066</c:v>
                </c:pt>
                <c:pt idx="8948">
                  <c:v>12.3176036561863</c:v>
                </c:pt>
                <c:pt idx="8949">
                  <c:v>12.3189802323661</c:v>
                </c:pt>
                <c:pt idx="8950">
                  <c:v>12.3203568085458</c:v>
                </c:pt>
                <c:pt idx="8951">
                  <c:v>12.3217333847255</c:v>
                </c:pt>
                <c:pt idx="8952">
                  <c:v>12.3231099609052</c:v>
                </c:pt>
                <c:pt idx="8953">
                  <c:v>12.324486537085001</c:v>
                </c:pt>
                <c:pt idx="8954">
                  <c:v>12.325863113264701</c:v>
                </c:pt>
                <c:pt idx="8955">
                  <c:v>12.327239689444401</c:v>
                </c:pt>
                <c:pt idx="8956">
                  <c:v>12.328616265624101</c:v>
                </c:pt>
                <c:pt idx="8957">
                  <c:v>12.3299928418039</c:v>
                </c:pt>
                <c:pt idx="8958">
                  <c:v>12.3313694179836</c:v>
                </c:pt>
                <c:pt idx="8959">
                  <c:v>12.3327459941633</c:v>
                </c:pt>
                <c:pt idx="8960">
                  <c:v>12.334122570343</c:v>
                </c:pt>
                <c:pt idx="8961">
                  <c:v>12.3354991465228</c:v>
                </c:pt>
                <c:pt idx="8962">
                  <c:v>12.3368757227025</c:v>
                </c:pt>
                <c:pt idx="8963">
                  <c:v>12.3382522988822</c:v>
                </c:pt>
                <c:pt idx="8964">
                  <c:v>12.339628875061999</c:v>
                </c:pt>
                <c:pt idx="8965">
                  <c:v>12.341005451241699</c:v>
                </c:pt>
                <c:pt idx="8966">
                  <c:v>12.342382027421399</c:v>
                </c:pt>
                <c:pt idx="8967">
                  <c:v>12.343758603601101</c:v>
                </c:pt>
                <c:pt idx="8968">
                  <c:v>12.3451351797809</c:v>
                </c:pt>
                <c:pt idx="8969">
                  <c:v>12.3465117559606</c:v>
                </c:pt>
                <c:pt idx="8970">
                  <c:v>12.3478883321403</c:v>
                </c:pt>
                <c:pt idx="8971">
                  <c:v>12.34926490832</c:v>
                </c:pt>
                <c:pt idx="8972">
                  <c:v>12.3506414844998</c:v>
                </c:pt>
                <c:pt idx="8973">
                  <c:v>12.3520180606795</c:v>
                </c:pt>
                <c:pt idx="8974">
                  <c:v>12.3533946368592</c:v>
                </c:pt>
                <c:pt idx="8975">
                  <c:v>12.3547712130389</c:v>
                </c:pt>
                <c:pt idx="8976">
                  <c:v>12.356147789218699</c:v>
                </c:pt>
                <c:pt idx="8977">
                  <c:v>12.357524365398399</c:v>
                </c:pt>
                <c:pt idx="8978">
                  <c:v>12.358900941578099</c:v>
                </c:pt>
                <c:pt idx="8979">
                  <c:v>12.360277517757799</c:v>
                </c:pt>
                <c:pt idx="8980">
                  <c:v>12.361654093937601</c:v>
                </c:pt>
                <c:pt idx="8981">
                  <c:v>12.363030670117301</c:v>
                </c:pt>
                <c:pt idx="8982">
                  <c:v>12.364407246297</c:v>
                </c:pt>
                <c:pt idx="8983">
                  <c:v>12.3657838224767</c:v>
                </c:pt>
                <c:pt idx="8984">
                  <c:v>12.3671603986565</c:v>
                </c:pt>
                <c:pt idx="8985">
                  <c:v>12.3685369748362</c:v>
                </c:pt>
                <c:pt idx="8986">
                  <c:v>12.3699135510159</c:v>
                </c:pt>
                <c:pt idx="8987">
                  <c:v>12.3712901271956</c:v>
                </c:pt>
                <c:pt idx="8988">
                  <c:v>12.372666703375399</c:v>
                </c:pt>
                <c:pt idx="8989">
                  <c:v>12.374043279555099</c:v>
                </c:pt>
                <c:pt idx="8990">
                  <c:v>12.375419855734799</c:v>
                </c:pt>
                <c:pt idx="8991">
                  <c:v>12.376796431914499</c:v>
                </c:pt>
                <c:pt idx="8992">
                  <c:v>12.378173008094301</c:v>
                </c:pt>
                <c:pt idx="8993">
                  <c:v>12.379549584274001</c:v>
                </c:pt>
                <c:pt idx="8994">
                  <c:v>12.380926160453701</c:v>
                </c:pt>
                <c:pt idx="8995">
                  <c:v>12.382302736633401</c:v>
                </c:pt>
                <c:pt idx="8996">
                  <c:v>12.3836793128132</c:v>
                </c:pt>
                <c:pt idx="8997">
                  <c:v>12.3850558889929</c:v>
                </c:pt>
                <c:pt idx="8998">
                  <c:v>12.3864324651726</c:v>
                </c:pt>
                <c:pt idx="8999">
                  <c:v>12.3878090413524</c:v>
                </c:pt>
                <c:pt idx="9000">
                  <c:v>12.3891856175321</c:v>
                </c:pt>
                <c:pt idx="9001">
                  <c:v>12.3905621937118</c:v>
                </c:pt>
                <c:pt idx="9002">
                  <c:v>12.3919387698915</c:v>
                </c:pt>
                <c:pt idx="9003">
                  <c:v>12.393315346071301</c:v>
                </c:pt>
                <c:pt idx="9004">
                  <c:v>12.394691922251001</c:v>
                </c:pt>
                <c:pt idx="9005">
                  <c:v>12.396068498430701</c:v>
                </c:pt>
                <c:pt idx="9006">
                  <c:v>12.397445074610401</c:v>
                </c:pt>
                <c:pt idx="9007">
                  <c:v>12.3988216507902</c:v>
                </c:pt>
                <c:pt idx="9008">
                  <c:v>12.4001982269699</c:v>
                </c:pt>
                <c:pt idx="9009">
                  <c:v>12.4015748031496</c:v>
                </c:pt>
                <c:pt idx="9010">
                  <c:v>12.4029513793293</c:v>
                </c:pt>
                <c:pt idx="9011">
                  <c:v>12.4043279555091</c:v>
                </c:pt>
                <c:pt idx="9012">
                  <c:v>12.4057045316888</c:v>
                </c:pt>
                <c:pt idx="9013">
                  <c:v>12.4070811078685</c:v>
                </c:pt>
                <c:pt idx="9014">
                  <c:v>12.4084576840482</c:v>
                </c:pt>
                <c:pt idx="9015">
                  <c:v>12.409834260227999</c:v>
                </c:pt>
                <c:pt idx="9016">
                  <c:v>12.411210836407699</c:v>
                </c:pt>
                <c:pt idx="9017">
                  <c:v>12.412587412587399</c:v>
                </c:pt>
                <c:pt idx="9018">
                  <c:v>12.413963988767099</c:v>
                </c:pt>
                <c:pt idx="9019">
                  <c:v>12.4153405649469</c:v>
                </c:pt>
                <c:pt idx="9020">
                  <c:v>12.4167171411266</c:v>
                </c:pt>
                <c:pt idx="9021">
                  <c:v>12.4180937173063</c:v>
                </c:pt>
                <c:pt idx="9022">
                  <c:v>12.419470293486</c:v>
                </c:pt>
                <c:pt idx="9023">
                  <c:v>12.4208468696658</c:v>
                </c:pt>
                <c:pt idx="9024">
                  <c:v>12.4222234458455</c:v>
                </c:pt>
                <c:pt idx="9025">
                  <c:v>12.4236000220252</c:v>
                </c:pt>
                <c:pt idx="9026">
                  <c:v>12.4249765982049</c:v>
                </c:pt>
                <c:pt idx="9027">
                  <c:v>12.426353174384699</c:v>
                </c:pt>
                <c:pt idx="9028">
                  <c:v>12.427729750564399</c:v>
                </c:pt>
                <c:pt idx="9029">
                  <c:v>12.429106326744099</c:v>
                </c:pt>
                <c:pt idx="9030">
                  <c:v>12.430482902923799</c:v>
                </c:pt>
                <c:pt idx="9031">
                  <c:v>12.431859479103601</c:v>
                </c:pt>
                <c:pt idx="9032">
                  <c:v>12.433236055283301</c:v>
                </c:pt>
                <c:pt idx="9033">
                  <c:v>12.434612631463001</c:v>
                </c:pt>
                <c:pt idx="9034">
                  <c:v>12.4359892076428</c:v>
                </c:pt>
                <c:pt idx="9035">
                  <c:v>12.4373657838225</c:v>
                </c:pt>
                <c:pt idx="9036">
                  <c:v>12.4387423600022</c:v>
                </c:pt>
                <c:pt idx="9037">
                  <c:v>12.4401189361819</c:v>
                </c:pt>
                <c:pt idx="9038">
                  <c:v>12.441495512361699</c:v>
                </c:pt>
                <c:pt idx="9039">
                  <c:v>12.442872088541399</c:v>
                </c:pt>
                <c:pt idx="9040">
                  <c:v>12.444248664721099</c:v>
                </c:pt>
                <c:pt idx="9041">
                  <c:v>12.445625240900799</c:v>
                </c:pt>
                <c:pt idx="9042">
                  <c:v>12.447001817080601</c:v>
                </c:pt>
                <c:pt idx="9043">
                  <c:v>12.448378393260301</c:v>
                </c:pt>
                <c:pt idx="9044">
                  <c:v>12.449754969440001</c:v>
                </c:pt>
                <c:pt idx="9045">
                  <c:v>12.451131545619701</c:v>
                </c:pt>
                <c:pt idx="9046">
                  <c:v>12.4525081217995</c:v>
                </c:pt>
                <c:pt idx="9047">
                  <c:v>12.4538846979792</c:v>
                </c:pt>
                <c:pt idx="9048">
                  <c:v>12.4552612741589</c:v>
                </c:pt>
                <c:pt idx="9049">
                  <c:v>12.4566378503386</c:v>
                </c:pt>
                <c:pt idx="9050">
                  <c:v>12.4580144265184</c:v>
                </c:pt>
                <c:pt idx="9051">
                  <c:v>12.4593910026981</c:v>
                </c:pt>
                <c:pt idx="9052">
                  <c:v>12.4607675788778</c:v>
                </c:pt>
                <c:pt idx="9053">
                  <c:v>12.4621441550575</c:v>
                </c:pt>
                <c:pt idx="9054">
                  <c:v>12.463520731237301</c:v>
                </c:pt>
                <c:pt idx="9055">
                  <c:v>12.464897307417001</c:v>
                </c:pt>
                <c:pt idx="9056">
                  <c:v>12.466273883596701</c:v>
                </c:pt>
                <c:pt idx="9057">
                  <c:v>12.467650459776401</c:v>
                </c:pt>
                <c:pt idx="9058">
                  <c:v>12.4690270359562</c:v>
                </c:pt>
                <c:pt idx="9059">
                  <c:v>12.4704036121359</c:v>
                </c:pt>
                <c:pt idx="9060">
                  <c:v>12.4717801883156</c:v>
                </c:pt>
                <c:pt idx="9061">
                  <c:v>12.4731567644953</c:v>
                </c:pt>
                <c:pt idx="9062">
                  <c:v>12.4745333406751</c:v>
                </c:pt>
                <c:pt idx="9063">
                  <c:v>12.4759099168548</c:v>
                </c:pt>
                <c:pt idx="9064">
                  <c:v>12.4772864930345</c:v>
                </c:pt>
                <c:pt idx="9065">
                  <c:v>12.478663069214299</c:v>
                </c:pt>
                <c:pt idx="9066">
                  <c:v>12.480039645393999</c:v>
                </c:pt>
                <c:pt idx="9067">
                  <c:v>12.481416221573699</c:v>
                </c:pt>
                <c:pt idx="9068">
                  <c:v>12.482792797753399</c:v>
                </c:pt>
                <c:pt idx="9069">
                  <c:v>12.4841693739332</c:v>
                </c:pt>
                <c:pt idx="9070">
                  <c:v>12.4855459501129</c:v>
                </c:pt>
                <c:pt idx="9071">
                  <c:v>12.4869225262926</c:v>
                </c:pt>
                <c:pt idx="9072">
                  <c:v>12.4882991024723</c:v>
                </c:pt>
                <c:pt idx="9073">
                  <c:v>12.4896756786521</c:v>
                </c:pt>
                <c:pt idx="9074">
                  <c:v>12.4910522548318</c:v>
                </c:pt>
                <c:pt idx="9075">
                  <c:v>12.4924288310115</c:v>
                </c:pt>
                <c:pt idx="9076">
                  <c:v>12.4938054071912</c:v>
                </c:pt>
                <c:pt idx="9077">
                  <c:v>12.495181983370999</c:v>
                </c:pt>
                <c:pt idx="9078">
                  <c:v>12.496558559550699</c:v>
                </c:pt>
                <c:pt idx="9079">
                  <c:v>12.497935135730399</c:v>
                </c:pt>
                <c:pt idx="9080">
                  <c:v>12.499311711910099</c:v>
                </c:pt>
                <c:pt idx="9081">
                  <c:v>12.500688288089901</c:v>
                </c:pt>
                <c:pt idx="9082">
                  <c:v>12.502064864269601</c:v>
                </c:pt>
                <c:pt idx="9083">
                  <c:v>12.503441440449301</c:v>
                </c:pt>
                <c:pt idx="9084">
                  <c:v>12.504818016629001</c:v>
                </c:pt>
                <c:pt idx="9085">
                  <c:v>12.5061945928088</c:v>
                </c:pt>
                <c:pt idx="9086">
                  <c:v>12.5075711689885</c:v>
                </c:pt>
                <c:pt idx="9087">
                  <c:v>12.5089477451682</c:v>
                </c:pt>
                <c:pt idx="9088">
                  <c:v>12.5103243213479</c:v>
                </c:pt>
                <c:pt idx="9089">
                  <c:v>12.5117008975277</c:v>
                </c:pt>
                <c:pt idx="9090">
                  <c:v>12.5130774737074</c:v>
                </c:pt>
                <c:pt idx="9091">
                  <c:v>12.5144540498871</c:v>
                </c:pt>
                <c:pt idx="9092">
                  <c:v>12.515830626066901</c:v>
                </c:pt>
                <c:pt idx="9093">
                  <c:v>12.517207202246601</c:v>
                </c:pt>
                <c:pt idx="9094">
                  <c:v>12.518583778426301</c:v>
                </c:pt>
                <c:pt idx="9095">
                  <c:v>12.519960354606001</c:v>
                </c:pt>
                <c:pt idx="9096">
                  <c:v>12.5213369307858</c:v>
                </c:pt>
                <c:pt idx="9097">
                  <c:v>12.5227135069655</c:v>
                </c:pt>
                <c:pt idx="9098">
                  <c:v>12.5240900831452</c:v>
                </c:pt>
                <c:pt idx="9099">
                  <c:v>12.5254666593249</c:v>
                </c:pt>
                <c:pt idx="9100">
                  <c:v>12.5268432355047</c:v>
                </c:pt>
                <c:pt idx="9101">
                  <c:v>12.5282198116844</c:v>
                </c:pt>
                <c:pt idx="9102">
                  <c:v>12.5295963878641</c:v>
                </c:pt>
                <c:pt idx="9103">
                  <c:v>12.5309729640438</c:v>
                </c:pt>
                <c:pt idx="9104">
                  <c:v>12.532349540223599</c:v>
                </c:pt>
                <c:pt idx="9105">
                  <c:v>12.533726116403299</c:v>
                </c:pt>
                <c:pt idx="9106">
                  <c:v>12.535102692582999</c:v>
                </c:pt>
                <c:pt idx="9107">
                  <c:v>12.536479268762699</c:v>
                </c:pt>
                <c:pt idx="9108">
                  <c:v>12.5378558449425</c:v>
                </c:pt>
                <c:pt idx="9109">
                  <c:v>12.5392324211222</c:v>
                </c:pt>
                <c:pt idx="9110">
                  <c:v>12.5406089973019</c:v>
                </c:pt>
                <c:pt idx="9111">
                  <c:v>12.5419855734816</c:v>
                </c:pt>
                <c:pt idx="9112">
                  <c:v>12.5433621496614</c:v>
                </c:pt>
                <c:pt idx="9113">
                  <c:v>12.5447387258411</c:v>
                </c:pt>
                <c:pt idx="9114">
                  <c:v>12.5461153020208</c:v>
                </c:pt>
                <c:pt idx="9115">
                  <c:v>12.5474918782005</c:v>
                </c:pt>
                <c:pt idx="9116">
                  <c:v>12.548868454380299</c:v>
                </c:pt>
                <c:pt idx="9117">
                  <c:v>12.550245030559999</c:v>
                </c:pt>
                <c:pt idx="9118">
                  <c:v>12.551621606739699</c:v>
                </c:pt>
                <c:pt idx="9119">
                  <c:v>12.552998182919399</c:v>
                </c:pt>
                <c:pt idx="9120">
                  <c:v>12.554374759099201</c:v>
                </c:pt>
                <c:pt idx="9121">
                  <c:v>12.555751335278901</c:v>
                </c:pt>
                <c:pt idx="9122">
                  <c:v>12.557127911458601</c:v>
                </c:pt>
                <c:pt idx="9123">
                  <c:v>12.558504487638301</c:v>
                </c:pt>
                <c:pt idx="9124">
                  <c:v>12.5598810638181</c:v>
                </c:pt>
                <c:pt idx="9125">
                  <c:v>12.5612576399978</c:v>
                </c:pt>
                <c:pt idx="9126">
                  <c:v>12.5626342161775</c:v>
                </c:pt>
                <c:pt idx="9127">
                  <c:v>12.564010792357299</c:v>
                </c:pt>
                <c:pt idx="9128">
                  <c:v>12.565387368536999</c:v>
                </c:pt>
                <c:pt idx="9129">
                  <c:v>12.566763944716699</c:v>
                </c:pt>
                <c:pt idx="9130">
                  <c:v>12.568140520896399</c:v>
                </c:pt>
                <c:pt idx="9131">
                  <c:v>12.569517097076201</c:v>
                </c:pt>
                <c:pt idx="9132">
                  <c:v>12.570893673255901</c:v>
                </c:pt>
                <c:pt idx="9133">
                  <c:v>12.572270249435601</c:v>
                </c:pt>
                <c:pt idx="9134">
                  <c:v>12.573646825615301</c:v>
                </c:pt>
                <c:pt idx="9135">
                  <c:v>12.5750234017951</c:v>
                </c:pt>
                <c:pt idx="9136">
                  <c:v>12.5763999779748</c:v>
                </c:pt>
                <c:pt idx="9137">
                  <c:v>12.5777765541545</c:v>
                </c:pt>
                <c:pt idx="9138">
                  <c:v>12.5791531303342</c:v>
                </c:pt>
                <c:pt idx="9139">
                  <c:v>12.580529706514</c:v>
                </c:pt>
                <c:pt idx="9140">
                  <c:v>12.5819062826937</c:v>
                </c:pt>
                <c:pt idx="9141">
                  <c:v>12.5832828588734</c:v>
                </c:pt>
                <c:pt idx="9142">
                  <c:v>12.5846594350531</c:v>
                </c:pt>
                <c:pt idx="9143">
                  <c:v>12.586036011232901</c:v>
                </c:pt>
                <c:pt idx="9144">
                  <c:v>12.587412587412601</c:v>
                </c:pt>
                <c:pt idx="9145">
                  <c:v>12.588789163592301</c:v>
                </c:pt>
                <c:pt idx="9146">
                  <c:v>12.590165739772001</c:v>
                </c:pt>
                <c:pt idx="9147">
                  <c:v>12.5915423159518</c:v>
                </c:pt>
                <c:pt idx="9148">
                  <c:v>12.5929188921315</c:v>
                </c:pt>
                <c:pt idx="9149">
                  <c:v>12.5942954683112</c:v>
                </c:pt>
                <c:pt idx="9150">
                  <c:v>12.5956720444909</c:v>
                </c:pt>
                <c:pt idx="9151">
                  <c:v>12.5970486206707</c:v>
                </c:pt>
                <c:pt idx="9152">
                  <c:v>12.5984251968504</c:v>
                </c:pt>
                <c:pt idx="9153">
                  <c:v>12.5998017730301</c:v>
                </c:pt>
                <c:pt idx="9154">
                  <c:v>12.6011783492098</c:v>
                </c:pt>
                <c:pt idx="9155">
                  <c:v>12.602554925389599</c:v>
                </c:pt>
                <c:pt idx="9156">
                  <c:v>12.603931501569299</c:v>
                </c:pt>
                <c:pt idx="9157">
                  <c:v>12.605308077748999</c:v>
                </c:pt>
                <c:pt idx="9158">
                  <c:v>12.6066846539288</c:v>
                </c:pt>
                <c:pt idx="9159">
                  <c:v>12.6080612301085</c:v>
                </c:pt>
                <c:pt idx="9160">
                  <c:v>12.6094378062882</c:v>
                </c:pt>
                <c:pt idx="9161">
                  <c:v>12.6108143824679</c:v>
                </c:pt>
                <c:pt idx="9162">
                  <c:v>12.6121909586477</c:v>
                </c:pt>
                <c:pt idx="9163">
                  <c:v>12.6135675348274</c:v>
                </c:pt>
                <c:pt idx="9164">
                  <c:v>12.6149441110071</c:v>
                </c:pt>
                <c:pt idx="9165">
                  <c:v>12.6163206871868</c:v>
                </c:pt>
                <c:pt idx="9166">
                  <c:v>12.617697263366599</c:v>
                </c:pt>
                <c:pt idx="9167">
                  <c:v>12.619073839546299</c:v>
                </c:pt>
                <c:pt idx="9168">
                  <c:v>12.620450415725999</c:v>
                </c:pt>
                <c:pt idx="9169">
                  <c:v>12.621826991905699</c:v>
                </c:pt>
                <c:pt idx="9170">
                  <c:v>12.623203568085501</c:v>
                </c:pt>
                <c:pt idx="9171">
                  <c:v>12.624580144265201</c:v>
                </c:pt>
                <c:pt idx="9172">
                  <c:v>12.625956720444901</c:v>
                </c:pt>
                <c:pt idx="9173">
                  <c:v>12.627333296624601</c:v>
                </c:pt>
                <c:pt idx="9174">
                  <c:v>12.6287098728044</c:v>
                </c:pt>
                <c:pt idx="9175">
                  <c:v>12.6300864489841</c:v>
                </c:pt>
                <c:pt idx="9176">
                  <c:v>12.6314630251638</c:v>
                </c:pt>
                <c:pt idx="9177">
                  <c:v>12.6328396013435</c:v>
                </c:pt>
                <c:pt idx="9178">
                  <c:v>12.6342161775233</c:v>
                </c:pt>
                <c:pt idx="9179">
                  <c:v>12.635592753703</c:v>
                </c:pt>
                <c:pt idx="9180">
                  <c:v>12.636969329882699</c:v>
                </c:pt>
                <c:pt idx="9181">
                  <c:v>12.638345906062399</c:v>
                </c:pt>
                <c:pt idx="9182">
                  <c:v>12.639722482242201</c:v>
                </c:pt>
                <c:pt idx="9183">
                  <c:v>12.641099058421901</c:v>
                </c:pt>
                <c:pt idx="9184">
                  <c:v>12.642475634601601</c:v>
                </c:pt>
                <c:pt idx="9185">
                  <c:v>12.643852210781301</c:v>
                </c:pt>
                <c:pt idx="9186">
                  <c:v>12.6452287869611</c:v>
                </c:pt>
                <c:pt idx="9187">
                  <c:v>12.6466053631408</c:v>
                </c:pt>
                <c:pt idx="9188">
                  <c:v>12.6479819393205</c:v>
                </c:pt>
                <c:pt idx="9189">
                  <c:v>12.6493585155003</c:v>
                </c:pt>
                <c:pt idx="9190">
                  <c:v>12.65073509168</c:v>
                </c:pt>
                <c:pt idx="9191">
                  <c:v>12.6521116678597</c:v>
                </c:pt>
                <c:pt idx="9192">
                  <c:v>12.6534882440394</c:v>
                </c:pt>
                <c:pt idx="9193">
                  <c:v>12.654864820219199</c:v>
                </c:pt>
                <c:pt idx="9194">
                  <c:v>12.656241396398899</c:v>
                </c:pt>
                <c:pt idx="9195">
                  <c:v>12.657617972578601</c:v>
                </c:pt>
                <c:pt idx="9196">
                  <c:v>12.658994548758301</c:v>
                </c:pt>
                <c:pt idx="9197">
                  <c:v>12.6603711249381</c:v>
                </c:pt>
                <c:pt idx="9198">
                  <c:v>12.6617477011178</c:v>
                </c:pt>
                <c:pt idx="9199">
                  <c:v>12.6631242772975</c:v>
                </c:pt>
                <c:pt idx="9200">
                  <c:v>12.6645008534772</c:v>
                </c:pt>
                <c:pt idx="9201">
                  <c:v>12.665877429657</c:v>
                </c:pt>
                <c:pt idx="9202">
                  <c:v>12.6672540058367</c:v>
                </c:pt>
                <c:pt idx="9203">
                  <c:v>12.6686305820164</c:v>
                </c:pt>
                <c:pt idx="9204">
                  <c:v>12.6700071581961</c:v>
                </c:pt>
                <c:pt idx="9205">
                  <c:v>12.671383734375899</c:v>
                </c:pt>
                <c:pt idx="9206">
                  <c:v>12.672760310555599</c:v>
                </c:pt>
                <c:pt idx="9207">
                  <c:v>12.674136886735299</c:v>
                </c:pt>
                <c:pt idx="9208">
                  <c:v>12.675513462914999</c:v>
                </c:pt>
                <c:pt idx="9209">
                  <c:v>12.6768900390948</c:v>
                </c:pt>
                <c:pt idx="9210">
                  <c:v>12.6782666152745</c:v>
                </c:pt>
                <c:pt idx="9211">
                  <c:v>12.6796431914542</c:v>
                </c:pt>
                <c:pt idx="9212">
                  <c:v>12.6810197676339</c:v>
                </c:pt>
                <c:pt idx="9213">
                  <c:v>12.6823963438137</c:v>
                </c:pt>
                <c:pt idx="9214">
                  <c:v>12.6837729199934</c:v>
                </c:pt>
                <c:pt idx="9215">
                  <c:v>12.6851494961731</c:v>
                </c:pt>
                <c:pt idx="9216">
                  <c:v>12.6865260723528</c:v>
                </c:pt>
                <c:pt idx="9217">
                  <c:v>12.687902648532599</c:v>
                </c:pt>
                <c:pt idx="9218">
                  <c:v>12.689279224712299</c:v>
                </c:pt>
                <c:pt idx="9219">
                  <c:v>12.690655800891999</c:v>
                </c:pt>
                <c:pt idx="9220">
                  <c:v>12.692032377071801</c:v>
                </c:pt>
                <c:pt idx="9221">
                  <c:v>12.693408953251501</c:v>
                </c:pt>
                <c:pt idx="9222">
                  <c:v>12.694785529431201</c:v>
                </c:pt>
                <c:pt idx="9223">
                  <c:v>12.696162105610901</c:v>
                </c:pt>
                <c:pt idx="9224">
                  <c:v>12.6975386817907</c:v>
                </c:pt>
                <c:pt idx="9225">
                  <c:v>12.6989152579704</c:v>
                </c:pt>
                <c:pt idx="9226">
                  <c:v>12.7002918341501</c:v>
                </c:pt>
                <c:pt idx="9227">
                  <c:v>12.7016684103298</c:v>
                </c:pt>
                <c:pt idx="9228">
                  <c:v>12.7030449865096</c:v>
                </c:pt>
                <c:pt idx="9229">
                  <c:v>12.7044215626893</c:v>
                </c:pt>
                <c:pt idx="9230">
                  <c:v>12.705798138869</c:v>
                </c:pt>
                <c:pt idx="9231">
                  <c:v>12.7071747150487</c:v>
                </c:pt>
                <c:pt idx="9232">
                  <c:v>12.708551291228501</c:v>
                </c:pt>
                <c:pt idx="9233">
                  <c:v>12.709927867408201</c:v>
                </c:pt>
                <c:pt idx="9234">
                  <c:v>12.711304443587901</c:v>
                </c:pt>
                <c:pt idx="9235">
                  <c:v>12.712681019767601</c:v>
                </c:pt>
                <c:pt idx="9236">
                  <c:v>12.7140575959474</c:v>
                </c:pt>
                <c:pt idx="9237">
                  <c:v>12.7154341721271</c:v>
                </c:pt>
                <c:pt idx="9238">
                  <c:v>12.7168107483068</c:v>
                </c:pt>
                <c:pt idx="9239">
                  <c:v>12.7181873244865</c:v>
                </c:pt>
                <c:pt idx="9240">
                  <c:v>12.7195639006663</c:v>
                </c:pt>
                <c:pt idx="9241">
                  <c:v>12.720940476846</c:v>
                </c:pt>
                <c:pt idx="9242">
                  <c:v>12.7223170530257</c:v>
                </c:pt>
                <c:pt idx="9243">
                  <c:v>12.7236936292054</c:v>
                </c:pt>
                <c:pt idx="9244">
                  <c:v>12.725070205385199</c:v>
                </c:pt>
                <c:pt idx="9245">
                  <c:v>12.726446781564899</c:v>
                </c:pt>
                <c:pt idx="9246">
                  <c:v>12.727823357744599</c:v>
                </c:pt>
                <c:pt idx="9247">
                  <c:v>12.729199933924299</c:v>
                </c:pt>
                <c:pt idx="9248">
                  <c:v>12.7305765101041</c:v>
                </c:pt>
                <c:pt idx="9249">
                  <c:v>12.7319530862838</c:v>
                </c:pt>
                <c:pt idx="9250">
                  <c:v>12.7333296624635</c:v>
                </c:pt>
                <c:pt idx="9251">
                  <c:v>12.7347062386432</c:v>
                </c:pt>
                <c:pt idx="9252">
                  <c:v>12.736082814823</c:v>
                </c:pt>
                <c:pt idx="9253">
                  <c:v>12.7374593910027</c:v>
                </c:pt>
                <c:pt idx="9254">
                  <c:v>12.7388359671824</c:v>
                </c:pt>
                <c:pt idx="9255">
                  <c:v>12.740212543362199</c:v>
                </c:pt>
                <c:pt idx="9256">
                  <c:v>12.741589119541899</c:v>
                </c:pt>
                <c:pt idx="9257">
                  <c:v>12.742965695721599</c:v>
                </c:pt>
                <c:pt idx="9258">
                  <c:v>12.744342271901299</c:v>
                </c:pt>
                <c:pt idx="9259">
                  <c:v>12.745718848081101</c:v>
                </c:pt>
                <c:pt idx="9260">
                  <c:v>12.747095424260801</c:v>
                </c:pt>
                <c:pt idx="9261">
                  <c:v>12.748472000440501</c:v>
                </c:pt>
                <c:pt idx="9262">
                  <c:v>12.749848576620201</c:v>
                </c:pt>
                <c:pt idx="9263">
                  <c:v>12.7512251528</c:v>
                </c:pt>
                <c:pt idx="9264">
                  <c:v>12.7526017289797</c:v>
                </c:pt>
                <c:pt idx="9265">
                  <c:v>12.7539783051594</c:v>
                </c:pt>
                <c:pt idx="9266">
                  <c:v>12.7553548813391</c:v>
                </c:pt>
                <c:pt idx="9267">
                  <c:v>12.756731457518899</c:v>
                </c:pt>
                <c:pt idx="9268">
                  <c:v>12.758108033698599</c:v>
                </c:pt>
                <c:pt idx="9269">
                  <c:v>12.759484609878299</c:v>
                </c:pt>
                <c:pt idx="9270">
                  <c:v>12.760861186057999</c:v>
                </c:pt>
                <c:pt idx="9271">
                  <c:v>12.762237762237801</c:v>
                </c:pt>
                <c:pt idx="9272">
                  <c:v>12.763614338417501</c:v>
                </c:pt>
                <c:pt idx="9273">
                  <c:v>12.764990914597201</c:v>
                </c:pt>
                <c:pt idx="9274">
                  <c:v>12.766367490776901</c:v>
                </c:pt>
                <c:pt idx="9275">
                  <c:v>12.7677440669567</c:v>
                </c:pt>
                <c:pt idx="9276">
                  <c:v>12.7691206431364</c:v>
                </c:pt>
                <c:pt idx="9277">
                  <c:v>12.7704972193161</c:v>
                </c:pt>
                <c:pt idx="9278">
                  <c:v>12.7718737954958</c:v>
                </c:pt>
                <c:pt idx="9279">
                  <c:v>12.7732503716756</c:v>
                </c:pt>
                <c:pt idx="9280">
                  <c:v>12.7746269478553</c:v>
                </c:pt>
                <c:pt idx="9281">
                  <c:v>12.776003524035</c:v>
                </c:pt>
                <c:pt idx="9282">
                  <c:v>12.7773801002147</c:v>
                </c:pt>
                <c:pt idx="9283">
                  <c:v>12.778756676394501</c:v>
                </c:pt>
                <c:pt idx="9284">
                  <c:v>12.780133252574201</c:v>
                </c:pt>
                <c:pt idx="9285">
                  <c:v>12.781509828753901</c:v>
                </c:pt>
                <c:pt idx="9286">
                  <c:v>12.7828864049337</c:v>
                </c:pt>
                <c:pt idx="9287">
                  <c:v>12.7842629811134</c:v>
                </c:pt>
                <c:pt idx="9288">
                  <c:v>12.7856395572931</c:v>
                </c:pt>
                <c:pt idx="9289">
                  <c:v>12.7870161334728</c:v>
                </c:pt>
                <c:pt idx="9290">
                  <c:v>12.7883927096526</c:v>
                </c:pt>
                <c:pt idx="9291">
                  <c:v>12.7897692858323</c:v>
                </c:pt>
                <c:pt idx="9292">
                  <c:v>12.791145862012</c:v>
                </c:pt>
                <c:pt idx="9293">
                  <c:v>12.7925224381917</c:v>
                </c:pt>
                <c:pt idx="9294">
                  <c:v>12.793899014371499</c:v>
                </c:pt>
                <c:pt idx="9295">
                  <c:v>12.795275590551199</c:v>
                </c:pt>
                <c:pt idx="9296">
                  <c:v>12.796652166730899</c:v>
                </c:pt>
                <c:pt idx="9297">
                  <c:v>12.798028742910599</c:v>
                </c:pt>
                <c:pt idx="9298">
                  <c:v>12.7994053190904</c:v>
                </c:pt>
                <c:pt idx="9299">
                  <c:v>12.8007818952701</c:v>
                </c:pt>
                <c:pt idx="9300">
                  <c:v>12.8021584714498</c:v>
                </c:pt>
                <c:pt idx="9301">
                  <c:v>12.8035350476295</c:v>
                </c:pt>
                <c:pt idx="9302">
                  <c:v>12.8049116238093</c:v>
                </c:pt>
                <c:pt idx="9303">
                  <c:v>12.806288199989</c:v>
                </c:pt>
                <c:pt idx="9304">
                  <c:v>12.8076647761687</c:v>
                </c:pt>
                <c:pt idx="9305">
                  <c:v>12.8090413523484</c:v>
                </c:pt>
                <c:pt idx="9306">
                  <c:v>12.810417928528199</c:v>
                </c:pt>
                <c:pt idx="9307">
                  <c:v>12.811794504707899</c:v>
                </c:pt>
                <c:pt idx="9308">
                  <c:v>12.813171080887599</c:v>
                </c:pt>
                <c:pt idx="9309">
                  <c:v>12.814547657067299</c:v>
                </c:pt>
                <c:pt idx="9310">
                  <c:v>12.815924233247101</c:v>
                </c:pt>
                <c:pt idx="9311">
                  <c:v>12.817300809426801</c:v>
                </c:pt>
                <c:pt idx="9312">
                  <c:v>12.818677385606501</c:v>
                </c:pt>
                <c:pt idx="9313">
                  <c:v>12.820053961786201</c:v>
                </c:pt>
                <c:pt idx="9314">
                  <c:v>12.821430537966</c:v>
                </c:pt>
                <c:pt idx="9315">
                  <c:v>12.8228071141457</c:v>
                </c:pt>
                <c:pt idx="9316">
                  <c:v>12.8241836903254</c:v>
                </c:pt>
                <c:pt idx="9317">
                  <c:v>12.8255602665052</c:v>
                </c:pt>
                <c:pt idx="9318">
                  <c:v>12.8269368426849</c:v>
                </c:pt>
                <c:pt idx="9319">
                  <c:v>12.8283134188646</c:v>
                </c:pt>
                <c:pt idx="9320">
                  <c:v>12.8296899950443</c:v>
                </c:pt>
                <c:pt idx="9321">
                  <c:v>12.831066571224101</c:v>
                </c:pt>
                <c:pt idx="9322">
                  <c:v>12.832443147403801</c:v>
                </c:pt>
                <c:pt idx="9323">
                  <c:v>12.833819723583501</c:v>
                </c:pt>
                <c:pt idx="9324">
                  <c:v>12.835196299763201</c:v>
                </c:pt>
                <c:pt idx="9325">
                  <c:v>12.836572875943</c:v>
                </c:pt>
                <c:pt idx="9326">
                  <c:v>12.8379494521227</c:v>
                </c:pt>
                <c:pt idx="9327">
                  <c:v>12.8393260283024</c:v>
                </c:pt>
                <c:pt idx="9328">
                  <c:v>12.8407026044821</c:v>
                </c:pt>
                <c:pt idx="9329">
                  <c:v>12.8420791806619</c:v>
                </c:pt>
                <c:pt idx="9330">
                  <c:v>12.8434557568416</c:v>
                </c:pt>
                <c:pt idx="9331">
                  <c:v>12.8448323330213</c:v>
                </c:pt>
                <c:pt idx="9332">
                  <c:v>12.846208909201</c:v>
                </c:pt>
                <c:pt idx="9333">
                  <c:v>12.847585485380799</c:v>
                </c:pt>
                <c:pt idx="9334">
                  <c:v>12.848962061560499</c:v>
                </c:pt>
                <c:pt idx="9335">
                  <c:v>12.850338637740199</c:v>
                </c:pt>
                <c:pt idx="9336">
                  <c:v>12.851715213919899</c:v>
                </c:pt>
                <c:pt idx="9337">
                  <c:v>12.8530917900997</c:v>
                </c:pt>
                <c:pt idx="9338">
                  <c:v>12.8544683662794</c:v>
                </c:pt>
                <c:pt idx="9339">
                  <c:v>12.8558449424591</c:v>
                </c:pt>
                <c:pt idx="9340">
                  <c:v>12.8572215186388</c:v>
                </c:pt>
                <c:pt idx="9341">
                  <c:v>12.8585980948186</c:v>
                </c:pt>
                <c:pt idx="9342">
                  <c:v>12.8599746709983</c:v>
                </c:pt>
                <c:pt idx="9343">
                  <c:v>12.861351247178</c:v>
                </c:pt>
                <c:pt idx="9344">
                  <c:v>12.8627278233577</c:v>
                </c:pt>
                <c:pt idx="9345">
                  <c:v>12.864104399537499</c:v>
                </c:pt>
                <c:pt idx="9346">
                  <c:v>12.865480975717199</c:v>
                </c:pt>
                <c:pt idx="9347">
                  <c:v>12.866857551896899</c:v>
                </c:pt>
                <c:pt idx="9348">
                  <c:v>12.868234128076701</c:v>
                </c:pt>
                <c:pt idx="9349">
                  <c:v>12.869610704256401</c:v>
                </c:pt>
                <c:pt idx="9350">
                  <c:v>12.870987280436101</c:v>
                </c:pt>
                <c:pt idx="9351">
                  <c:v>12.872363856615801</c:v>
                </c:pt>
                <c:pt idx="9352">
                  <c:v>12.8737404327956</c:v>
                </c:pt>
                <c:pt idx="9353">
                  <c:v>12.8751170089753</c:v>
                </c:pt>
                <c:pt idx="9354">
                  <c:v>12.876493585155</c:v>
                </c:pt>
                <c:pt idx="9355">
                  <c:v>12.8778701613347</c:v>
                </c:pt>
                <c:pt idx="9356">
                  <c:v>12.879246737514499</c:v>
                </c:pt>
                <c:pt idx="9357">
                  <c:v>12.880623313694199</c:v>
                </c:pt>
                <c:pt idx="9358">
                  <c:v>12.881999889873899</c:v>
                </c:pt>
                <c:pt idx="9359">
                  <c:v>12.883376466053599</c:v>
                </c:pt>
                <c:pt idx="9360">
                  <c:v>12.884753042233401</c:v>
                </c:pt>
                <c:pt idx="9361">
                  <c:v>12.886129618413101</c:v>
                </c:pt>
                <c:pt idx="9362">
                  <c:v>12.887506194592801</c:v>
                </c:pt>
                <c:pt idx="9363">
                  <c:v>12.888882770772501</c:v>
                </c:pt>
                <c:pt idx="9364">
                  <c:v>12.8902593469523</c:v>
                </c:pt>
                <c:pt idx="9365">
                  <c:v>12.891635923132</c:v>
                </c:pt>
                <c:pt idx="9366">
                  <c:v>12.8930124993117</c:v>
                </c:pt>
                <c:pt idx="9367">
                  <c:v>12.8943890754914</c:v>
                </c:pt>
                <c:pt idx="9368">
                  <c:v>12.8957656516712</c:v>
                </c:pt>
                <c:pt idx="9369">
                  <c:v>12.8971422278509</c:v>
                </c:pt>
                <c:pt idx="9370">
                  <c:v>12.8985188040306</c:v>
                </c:pt>
                <c:pt idx="9371">
                  <c:v>12.8998953802103</c:v>
                </c:pt>
                <c:pt idx="9372">
                  <c:v>12.901271956390101</c:v>
                </c:pt>
                <c:pt idx="9373">
                  <c:v>12.902648532569801</c:v>
                </c:pt>
                <c:pt idx="9374">
                  <c:v>12.904025108749501</c:v>
                </c:pt>
                <c:pt idx="9375">
                  <c:v>12.905401684929201</c:v>
                </c:pt>
                <c:pt idx="9376">
                  <c:v>12.906778261109</c:v>
                </c:pt>
                <c:pt idx="9377">
                  <c:v>12.9081548372887</c:v>
                </c:pt>
                <c:pt idx="9378">
                  <c:v>12.9095314134684</c:v>
                </c:pt>
                <c:pt idx="9379">
                  <c:v>12.9109079896482</c:v>
                </c:pt>
                <c:pt idx="9380">
                  <c:v>12.9122845658279</c:v>
                </c:pt>
                <c:pt idx="9381">
                  <c:v>12.9136611420076</c:v>
                </c:pt>
                <c:pt idx="9382">
                  <c:v>12.9150377181873</c:v>
                </c:pt>
                <c:pt idx="9383">
                  <c:v>12.916414294367099</c:v>
                </c:pt>
                <c:pt idx="9384">
                  <c:v>12.917790870546799</c:v>
                </c:pt>
                <c:pt idx="9385">
                  <c:v>12.919167446726499</c:v>
                </c:pt>
                <c:pt idx="9386">
                  <c:v>12.920544022906199</c:v>
                </c:pt>
                <c:pt idx="9387">
                  <c:v>12.921920599086</c:v>
                </c:pt>
                <c:pt idx="9388">
                  <c:v>12.9232971752657</c:v>
                </c:pt>
                <c:pt idx="9389">
                  <c:v>12.9246737514454</c:v>
                </c:pt>
                <c:pt idx="9390">
                  <c:v>12.9260503276251</c:v>
                </c:pt>
                <c:pt idx="9391">
                  <c:v>12.9274269038049</c:v>
                </c:pt>
                <c:pt idx="9392">
                  <c:v>12.9288034799846</c:v>
                </c:pt>
                <c:pt idx="9393">
                  <c:v>12.9301800561643</c:v>
                </c:pt>
                <c:pt idx="9394">
                  <c:v>12.931556632344</c:v>
                </c:pt>
                <c:pt idx="9395">
                  <c:v>12.932933208523799</c:v>
                </c:pt>
                <c:pt idx="9396">
                  <c:v>12.934309784703499</c:v>
                </c:pt>
                <c:pt idx="9397">
                  <c:v>12.935686360883199</c:v>
                </c:pt>
                <c:pt idx="9398">
                  <c:v>12.937062937062899</c:v>
                </c:pt>
                <c:pt idx="9399">
                  <c:v>12.938439513242701</c:v>
                </c:pt>
                <c:pt idx="9400">
                  <c:v>12.939816089422401</c:v>
                </c:pt>
                <c:pt idx="9401">
                  <c:v>12.941192665602101</c:v>
                </c:pt>
                <c:pt idx="9402">
                  <c:v>12.942569241781801</c:v>
                </c:pt>
                <c:pt idx="9403">
                  <c:v>12.9439458179616</c:v>
                </c:pt>
                <c:pt idx="9404">
                  <c:v>12.9453223941413</c:v>
                </c:pt>
                <c:pt idx="9405">
                  <c:v>12.946698970321</c:v>
                </c:pt>
                <c:pt idx="9406">
                  <c:v>12.9480755465007</c:v>
                </c:pt>
                <c:pt idx="9407">
                  <c:v>12.949452122680499</c:v>
                </c:pt>
                <c:pt idx="9408">
                  <c:v>12.950828698860199</c:v>
                </c:pt>
                <c:pt idx="9409">
                  <c:v>12.952205275039899</c:v>
                </c:pt>
                <c:pt idx="9410">
                  <c:v>12.953581851219599</c:v>
                </c:pt>
                <c:pt idx="9411">
                  <c:v>12.954958427399401</c:v>
                </c:pt>
                <c:pt idx="9412">
                  <c:v>12.956335003579101</c:v>
                </c:pt>
                <c:pt idx="9413">
                  <c:v>12.957711579758801</c:v>
                </c:pt>
                <c:pt idx="9414">
                  <c:v>12.9590881559386</c:v>
                </c:pt>
                <c:pt idx="9415">
                  <c:v>12.9604647321183</c:v>
                </c:pt>
                <c:pt idx="9416">
                  <c:v>12.961841308298</c:v>
                </c:pt>
                <c:pt idx="9417">
                  <c:v>12.9632178844777</c:v>
                </c:pt>
                <c:pt idx="9418">
                  <c:v>12.9645944606575</c:v>
                </c:pt>
                <c:pt idx="9419">
                  <c:v>12.9659710368372</c:v>
                </c:pt>
                <c:pt idx="9420">
                  <c:v>12.9673476130169</c:v>
                </c:pt>
                <c:pt idx="9421">
                  <c:v>12.9687241891966</c:v>
                </c:pt>
                <c:pt idx="9422">
                  <c:v>12.970100765376401</c:v>
                </c:pt>
                <c:pt idx="9423">
                  <c:v>12.971477341556101</c:v>
                </c:pt>
                <c:pt idx="9424">
                  <c:v>12.972853917735801</c:v>
                </c:pt>
                <c:pt idx="9425">
                  <c:v>12.974230493915501</c:v>
                </c:pt>
                <c:pt idx="9426">
                  <c:v>12.9756070700953</c:v>
                </c:pt>
                <c:pt idx="9427">
                  <c:v>12.976983646275</c:v>
                </c:pt>
                <c:pt idx="9428">
                  <c:v>12.9783602224547</c:v>
                </c:pt>
                <c:pt idx="9429">
                  <c:v>12.9797367986344</c:v>
                </c:pt>
                <c:pt idx="9430">
                  <c:v>12.9811133748142</c:v>
                </c:pt>
                <c:pt idx="9431">
                  <c:v>12.9824899509939</c:v>
                </c:pt>
                <c:pt idx="9432">
                  <c:v>12.9838665271736</c:v>
                </c:pt>
                <c:pt idx="9433">
                  <c:v>12.9852431033533</c:v>
                </c:pt>
                <c:pt idx="9434">
                  <c:v>12.986619679533099</c:v>
                </c:pt>
                <c:pt idx="9435">
                  <c:v>12.987996255712799</c:v>
                </c:pt>
                <c:pt idx="9436">
                  <c:v>12.989372831892499</c:v>
                </c:pt>
                <c:pt idx="9437">
                  <c:v>12.990749408072199</c:v>
                </c:pt>
                <c:pt idx="9438">
                  <c:v>12.992125984252</c:v>
                </c:pt>
                <c:pt idx="9439">
                  <c:v>12.9935025604317</c:v>
                </c:pt>
                <c:pt idx="9440">
                  <c:v>12.9948791366114</c:v>
                </c:pt>
                <c:pt idx="9441">
                  <c:v>12.9962557127911</c:v>
                </c:pt>
                <c:pt idx="9442">
                  <c:v>12.9976322889709</c:v>
                </c:pt>
                <c:pt idx="9443">
                  <c:v>12.9990088651506</c:v>
                </c:pt>
                <c:pt idx="9444">
                  <c:v>13.0003854413303</c:v>
                </c:pt>
                <c:pt idx="9445">
                  <c:v>13.001762017510099</c:v>
                </c:pt>
                <c:pt idx="9446">
                  <c:v>13.003138593689799</c:v>
                </c:pt>
                <c:pt idx="9447">
                  <c:v>13.004515169869499</c:v>
                </c:pt>
                <c:pt idx="9448">
                  <c:v>13.005891746049199</c:v>
                </c:pt>
                <c:pt idx="9449">
                  <c:v>13.007268322229001</c:v>
                </c:pt>
                <c:pt idx="9450">
                  <c:v>13.008644898408701</c:v>
                </c:pt>
                <c:pt idx="9451">
                  <c:v>13.010021474588401</c:v>
                </c:pt>
                <c:pt idx="9452">
                  <c:v>13.011398050768101</c:v>
                </c:pt>
                <c:pt idx="9453">
                  <c:v>13.0127746269479</c:v>
                </c:pt>
                <c:pt idx="9454">
                  <c:v>13.0141512031276</c:v>
                </c:pt>
                <c:pt idx="9455">
                  <c:v>13.0155277793073</c:v>
                </c:pt>
                <c:pt idx="9456">
                  <c:v>13.016904355487</c:v>
                </c:pt>
                <c:pt idx="9457">
                  <c:v>13.0182809316668</c:v>
                </c:pt>
                <c:pt idx="9458">
                  <c:v>13.0196575078465</c:v>
                </c:pt>
                <c:pt idx="9459">
                  <c:v>13.0210340840262</c:v>
                </c:pt>
                <c:pt idx="9460">
                  <c:v>13.0224106602059</c:v>
                </c:pt>
                <c:pt idx="9461">
                  <c:v>13.023787236385701</c:v>
                </c:pt>
                <c:pt idx="9462">
                  <c:v>13.025163812565401</c:v>
                </c:pt>
                <c:pt idx="9463">
                  <c:v>13.026540388745101</c:v>
                </c:pt>
                <c:pt idx="9464">
                  <c:v>13.027916964924801</c:v>
                </c:pt>
                <c:pt idx="9465">
                  <c:v>13.0292935411046</c:v>
                </c:pt>
                <c:pt idx="9466">
                  <c:v>13.0306701172843</c:v>
                </c:pt>
                <c:pt idx="9467">
                  <c:v>13.032046693464</c:v>
                </c:pt>
                <c:pt idx="9468">
                  <c:v>13.0334232696437</c:v>
                </c:pt>
                <c:pt idx="9469">
                  <c:v>13.0347998458235</c:v>
                </c:pt>
                <c:pt idx="9470">
                  <c:v>13.0361764220032</c:v>
                </c:pt>
                <c:pt idx="9471">
                  <c:v>13.0375529981829</c:v>
                </c:pt>
                <c:pt idx="9472">
                  <c:v>13.0389295743626</c:v>
                </c:pt>
                <c:pt idx="9473">
                  <c:v>13.040306150542399</c:v>
                </c:pt>
                <c:pt idx="9474">
                  <c:v>13.041682726722099</c:v>
                </c:pt>
                <c:pt idx="9475">
                  <c:v>13.043059302901799</c:v>
                </c:pt>
                <c:pt idx="9476">
                  <c:v>13.0444358790816</c:v>
                </c:pt>
                <c:pt idx="9477">
                  <c:v>13.0458124552613</c:v>
                </c:pt>
                <c:pt idx="9478">
                  <c:v>13.047189031441</c:v>
                </c:pt>
                <c:pt idx="9479">
                  <c:v>13.0485656076207</c:v>
                </c:pt>
                <c:pt idx="9480">
                  <c:v>13.0499421838005</c:v>
                </c:pt>
                <c:pt idx="9481">
                  <c:v>13.0513187599802</c:v>
                </c:pt>
                <c:pt idx="9482">
                  <c:v>13.0526953361599</c:v>
                </c:pt>
                <c:pt idx="9483">
                  <c:v>13.0540719123396</c:v>
                </c:pt>
                <c:pt idx="9484">
                  <c:v>13.055448488519399</c:v>
                </c:pt>
                <c:pt idx="9485">
                  <c:v>13.056825064699099</c:v>
                </c:pt>
                <c:pt idx="9486">
                  <c:v>13.058201640878799</c:v>
                </c:pt>
                <c:pt idx="9487">
                  <c:v>13.059578217058499</c:v>
                </c:pt>
                <c:pt idx="9488">
                  <c:v>13.060954793238301</c:v>
                </c:pt>
                <c:pt idx="9489">
                  <c:v>13.062331369418001</c:v>
                </c:pt>
                <c:pt idx="9490">
                  <c:v>13.063707945597701</c:v>
                </c:pt>
                <c:pt idx="9491">
                  <c:v>13.065084521777401</c:v>
                </c:pt>
                <c:pt idx="9492">
                  <c:v>13.0664610979572</c:v>
                </c:pt>
                <c:pt idx="9493">
                  <c:v>13.0678376741369</c:v>
                </c:pt>
                <c:pt idx="9494">
                  <c:v>13.0692142503166</c:v>
                </c:pt>
                <c:pt idx="9495">
                  <c:v>13.0705908264963</c:v>
                </c:pt>
                <c:pt idx="9496">
                  <c:v>13.071967402676099</c:v>
                </c:pt>
                <c:pt idx="9497">
                  <c:v>13.073343978855799</c:v>
                </c:pt>
                <c:pt idx="9498">
                  <c:v>13.074720555035499</c:v>
                </c:pt>
                <c:pt idx="9499">
                  <c:v>13.076097131215199</c:v>
                </c:pt>
                <c:pt idx="9500">
                  <c:v>13.077473707395001</c:v>
                </c:pt>
                <c:pt idx="9501">
                  <c:v>13.078850283574701</c:v>
                </c:pt>
                <c:pt idx="9502">
                  <c:v>13.080226859754401</c:v>
                </c:pt>
                <c:pt idx="9503">
                  <c:v>13.081603435934101</c:v>
                </c:pt>
                <c:pt idx="9504">
                  <c:v>13.0829800121139</c:v>
                </c:pt>
                <c:pt idx="9505">
                  <c:v>13.0843565882936</c:v>
                </c:pt>
                <c:pt idx="9506">
                  <c:v>13.0857331644733</c:v>
                </c:pt>
                <c:pt idx="9507">
                  <c:v>13.0871097406531</c:v>
                </c:pt>
                <c:pt idx="9508">
                  <c:v>13.0884863168328</c:v>
                </c:pt>
                <c:pt idx="9509">
                  <c:v>13.0898628930125</c:v>
                </c:pt>
                <c:pt idx="9510">
                  <c:v>13.0912394691922</c:v>
                </c:pt>
                <c:pt idx="9511">
                  <c:v>13.092616045372001</c:v>
                </c:pt>
                <c:pt idx="9512">
                  <c:v>13.093992621551701</c:v>
                </c:pt>
                <c:pt idx="9513">
                  <c:v>13.095369197731401</c:v>
                </c:pt>
                <c:pt idx="9514">
                  <c:v>13.096745773911101</c:v>
                </c:pt>
                <c:pt idx="9515">
                  <c:v>13.0981223500909</c:v>
                </c:pt>
                <c:pt idx="9516">
                  <c:v>13.0994989262706</c:v>
                </c:pt>
                <c:pt idx="9517">
                  <c:v>13.1008755024503</c:v>
                </c:pt>
                <c:pt idx="9518">
                  <c:v>13.10225207863</c:v>
                </c:pt>
                <c:pt idx="9519">
                  <c:v>13.1036286548098</c:v>
                </c:pt>
                <c:pt idx="9520">
                  <c:v>13.1050052309895</c:v>
                </c:pt>
                <c:pt idx="9521">
                  <c:v>13.1063818071692</c:v>
                </c:pt>
                <c:pt idx="9522">
                  <c:v>13.1077583833489</c:v>
                </c:pt>
                <c:pt idx="9523">
                  <c:v>13.109134959528699</c:v>
                </c:pt>
                <c:pt idx="9524">
                  <c:v>13.110511535708399</c:v>
                </c:pt>
                <c:pt idx="9525">
                  <c:v>13.111888111888099</c:v>
                </c:pt>
                <c:pt idx="9526">
                  <c:v>13.113264688067799</c:v>
                </c:pt>
                <c:pt idx="9527">
                  <c:v>13.1146412642476</c:v>
                </c:pt>
                <c:pt idx="9528">
                  <c:v>13.1160178404273</c:v>
                </c:pt>
                <c:pt idx="9529">
                  <c:v>13.117394416607</c:v>
                </c:pt>
                <c:pt idx="9530">
                  <c:v>13.1187709927867</c:v>
                </c:pt>
                <c:pt idx="9531">
                  <c:v>13.1201475689665</c:v>
                </c:pt>
                <c:pt idx="9532">
                  <c:v>13.1215241451462</c:v>
                </c:pt>
                <c:pt idx="9533">
                  <c:v>13.1229007213259</c:v>
                </c:pt>
                <c:pt idx="9534">
                  <c:v>13.1242772975056</c:v>
                </c:pt>
                <c:pt idx="9535">
                  <c:v>13.125653873685399</c:v>
                </c:pt>
                <c:pt idx="9536">
                  <c:v>13.127030449865099</c:v>
                </c:pt>
                <c:pt idx="9537">
                  <c:v>13.128407026044799</c:v>
                </c:pt>
                <c:pt idx="9538">
                  <c:v>13.129783602224499</c:v>
                </c:pt>
                <c:pt idx="9539">
                  <c:v>13.131160178404301</c:v>
                </c:pt>
                <c:pt idx="9540">
                  <c:v>13.132536754584001</c:v>
                </c:pt>
                <c:pt idx="9541">
                  <c:v>13.133913330763701</c:v>
                </c:pt>
                <c:pt idx="9542">
                  <c:v>13.1352899069435</c:v>
                </c:pt>
                <c:pt idx="9543">
                  <c:v>13.1366664831232</c:v>
                </c:pt>
                <c:pt idx="9544">
                  <c:v>13.1380430593029</c:v>
                </c:pt>
                <c:pt idx="9545">
                  <c:v>13.1394196354826</c:v>
                </c:pt>
                <c:pt idx="9546">
                  <c:v>13.1407962116624</c:v>
                </c:pt>
                <c:pt idx="9547">
                  <c:v>13.1421727878421</c:v>
                </c:pt>
                <c:pt idx="9548">
                  <c:v>13.1435493640218</c:v>
                </c:pt>
                <c:pt idx="9549">
                  <c:v>13.1449259402015</c:v>
                </c:pt>
                <c:pt idx="9550">
                  <c:v>13.146302516381301</c:v>
                </c:pt>
                <c:pt idx="9551">
                  <c:v>13.147679092561001</c:v>
                </c:pt>
                <c:pt idx="9552">
                  <c:v>13.149055668740701</c:v>
                </c:pt>
                <c:pt idx="9553">
                  <c:v>13.150432244920401</c:v>
                </c:pt>
                <c:pt idx="9554">
                  <c:v>13.1518088211002</c:v>
                </c:pt>
                <c:pt idx="9555">
                  <c:v>13.1531853972799</c:v>
                </c:pt>
                <c:pt idx="9556">
                  <c:v>13.1545619734596</c:v>
                </c:pt>
                <c:pt idx="9557">
                  <c:v>13.1559385496393</c:v>
                </c:pt>
                <c:pt idx="9558">
                  <c:v>13.1573151258191</c:v>
                </c:pt>
                <c:pt idx="9559">
                  <c:v>13.1586917019988</c:v>
                </c:pt>
                <c:pt idx="9560">
                  <c:v>13.1600682781785</c:v>
                </c:pt>
                <c:pt idx="9561">
                  <c:v>13.1614448543582</c:v>
                </c:pt>
                <c:pt idx="9562">
                  <c:v>13.162821430537999</c:v>
                </c:pt>
                <c:pt idx="9563">
                  <c:v>13.164198006717699</c:v>
                </c:pt>
                <c:pt idx="9564">
                  <c:v>13.165574582897399</c:v>
                </c:pt>
                <c:pt idx="9565">
                  <c:v>13.166951159077099</c:v>
                </c:pt>
                <c:pt idx="9566">
                  <c:v>13.1683277352569</c:v>
                </c:pt>
                <c:pt idx="9567">
                  <c:v>13.1697043114366</c:v>
                </c:pt>
                <c:pt idx="9568">
                  <c:v>13.1710808876163</c:v>
                </c:pt>
                <c:pt idx="9569">
                  <c:v>13.1724574637961</c:v>
                </c:pt>
                <c:pt idx="9570">
                  <c:v>13.1738340399758</c:v>
                </c:pt>
                <c:pt idx="9571">
                  <c:v>13.1752106161555</c:v>
                </c:pt>
                <c:pt idx="9572">
                  <c:v>13.1765871923352</c:v>
                </c:pt>
                <c:pt idx="9573">
                  <c:v>13.177963768514999</c:v>
                </c:pt>
                <c:pt idx="9574">
                  <c:v>13.179340344694699</c:v>
                </c:pt>
                <c:pt idx="9575">
                  <c:v>13.180716920874399</c:v>
                </c:pt>
                <c:pt idx="9576">
                  <c:v>13.182093497054099</c:v>
                </c:pt>
                <c:pt idx="9577">
                  <c:v>13.183470073233901</c:v>
                </c:pt>
                <c:pt idx="9578">
                  <c:v>13.184846649413601</c:v>
                </c:pt>
                <c:pt idx="9579">
                  <c:v>13.186223225593301</c:v>
                </c:pt>
                <c:pt idx="9580">
                  <c:v>13.187599801773001</c:v>
                </c:pt>
                <c:pt idx="9581">
                  <c:v>13.1889763779528</c:v>
                </c:pt>
                <c:pt idx="9582">
                  <c:v>13.1903529541325</c:v>
                </c:pt>
                <c:pt idx="9583">
                  <c:v>13.1917295303122</c:v>
                </c:pt>
                <c:pt idx="9584">
                  <c:v>13.1931061064919</c:v>
                </c:pt>
                <c:pt idx="9585">
                  <c:v>13.194482682671699</c:v>
                </c:pt>
                <c:pt idx="9586">
                  <c:v>13.195859258851399</c:v>
                </c:pt>
                <c:pt idx="9587">
                  <c:v>13.197235835031099</c:v>
                </c:pt>
                <c:pt idx="9588">
                  <c:v>13.198612411210799</c:v>
                </c:pt>
                <c:pt idx="9589">
                  <c:v>13.199988987390601</c:v>
                </c:pt>
                <c:pt idx="9590">
                  <c:v>13.201365563570301</c:v>
                </c:pt>
                <c:pt idx="9591">
                  <c:v>13.202742139750001</c:v>
                </c:pt>
                <c:pt idx="9592">
                  <c:v>13.204118715929701</c:v>
                </c:pt>
                <c:pt idx="9593">
                  <c:v>13.2054952921095</c:v>
                </c:pt>
                <c:pt idx="9594">
                  <c:v>13.2068718682892</c:v>
                </c:pt>
                <c:pt idx="9595">
                  <c:v>13.2082484444689</c:v>
                </c:pt>
                <c:pt idx="9596">
                  <c:v>13.2096250206486</c:v>
                </c:pt>
                <c:pt idx="9597">
                  <c:v>13.2110015968284</c:v>
                </c:pt>
                <c:pt idx="9598">
                  <c:v>13.2123781730081</c:v>
                </c:pt>
                <c:pt idx="9599">
                  <c:v>13.2137547491878</c:v>
                </c:pt>
                <c:pt idx="9600">
                  <c:v>13.2151313253675</c:v>
                </c:pt>
                <c:pt idx="9601">
                  <c:v>13.216507901547301</c:v>
                </c:pt>
                <c:pt idx="9602">
                  <c:v>13.217884477727001</c:v>
                </c:pt>
                <c:pt idx="9603">
                  <c:v>13.219261053906701</c:v>
                </c:pt>
                <c:pt idx="9604">
                  <c:v>13.2206376300865</c:v>
                </c:pt>
                <c:pt idx="9605">
                  <c:v>13.2220142062662</c:v>
                </c:pt>
                <c:pt idx="9606">
                  <c:v>13.2233907824459</c:v>
                </c:pt>
                <c:pt idx="9607">
                  <c:v>13.2247673586256</c:v>
                </c:pt>
                <c:pt idx="9608">
                  <c:v>13.2261439348054</c:v>
                </c:pt>
                <c:pt idx="9609">
                  <c:v>13.2275205109851</c:v>
                </c:pt>
                <c:pt idx="9610">
                  <c:v>13.2288970871648</c:v>
                </c:pt>
                <c:pt idx="9611">
                  <c:v>13.2302736633445</c:v>
                </c:pt>
                <c:pt idx="9612">
                  <c:v>13.231650239524299</c:v>
                </c:pt>
                <c:pt idx="9613">
                  <c:v>13.233026815703999</c:v>
                </c:pt>
                <c:pt idx="9614">
                  <c:v>13.234403391883699</c:v>
                </c:pt>
                <c:pt idx="9615">
                  <c:v>13.235779968063399</c:v>
                </c:pt>
                <c:pt idx="9616">
                  <c:v>13.2371565442432</c:v>
                </c:pt>
                <c:pt idx="9617">
                  <c:v>13.2385331204229</c:v>
                </c:pt>
                <c:pt idx="9618">
                  <c:v>13.2399096966026</c:v>
                </c:pt>
                <c:pt idx="9619">
                  <c:v>13.2412862727823</c:v>
                </c:pt>
                <c:pt idx="9620">
                  <c:v>13.2426628489621</c:v>
                </c:pt>
                <c:pt idx="9621">
                  <c:v>13.2440394251418</c:v>
                </c:pt>
                <c:pt idx="9622">
                  <c:v>13.2454160013215</c:v>
                </c:pt>
                <c:pt idx="9623">
                  <c:v>13.2467925775012</c:v>
                </c:pt>
                <c:pt idx="9624">
                  <c:v>13.248169153680999</c:v>
                </c:pt>
                <c:pt idx="9625">
                  <c:v>13.249545729860699</c:v>
                </c:pt>
                <c:pt idx="9626">
                  <c:v>13.250922306040399</c:v>
                </c:pt>
                <c:pt idx="9627">
                  <c:v>13.252298882220099</c:v>
                </c:pt>
                <c:pt idx="9628">
                  <c:v>13.253675458399901</c:v>
                </c:pt>
                <c:pt idx="9629">
                  <c:v>13.255052034579601</c:v>
                </c:pt>
                <c:pt idx="9630">
                  <c:v>13.256428610759301</c:v>
                </c:pt>
                <c:pt idx="9631">
                  <c:v>13.257805186939001</c:v>
                </c:pt>
                <c:pt idx="9632">
                  <c:v>13.2591817631188</c:v>
                </c:pt>
                <c:pt idx="9633">
                  <c:v>13.2605583392985</c:v>
                </c:pt>
                <c:pt idx="9634">
                  <c:v>13.2619349154782</c:v>
                </c:pt>
                <c:pt idx="9635">
                  <c:v>13.263311491657999</c:v>
                </c:pt>
                <c:pt idx="9636">
                  <c:v>13.264688067837699</c:v>
                </c:pt>
                <c:pt idx="9637">
                  <c:v>13.266064644017399</c:v>
                </c:pt>
                <c:pt idx="9638">
                  <c:v>13.267441220197099</c:v>
                </c:pt>
                <c:pt idx="9639">
                  <c:v>13.268817796376901</c:v>
                </c:pt>
                <c:pt idx="9640">
                  <c:v>13.270194372556601</c:v>
                </c:pt>
                <c:pt idx="9641">
                  <c:v>13.271570948736301</c:v>
                </c:pt>
                <c:pt idx="9642">
                  <c:v>13.272947524916001</c:v>
                </c:pt>
                <c:pt idx="9643">
                  <c:v>13.2743241010958</c:v>
                </c:pt>
                <c:pt idx="9644">
                  <c:v>13.2757006772755</c:v>
                </c:pt>
                <c:pt idx="9645">
                  <c:v>13.2770772534552</c:v>
                </c:pt>
                <c:pt idx="9646">
                  <c:v>13.2784538296349</c:v>
                </c:pt>
                <c:pt idx="9647">
                  <c:v>13.2798304058147</c:v>
                </c:pt>
                <c:pt idx="9648">
                  <c:v>13.2812069819944</c:v>
                </c:pt>
                <c:pt idx="9649">
                  <c:v>13.2825835581741</c:v>
                </c:pt>
                <c:pt idx="9650">
                  <c:v>13.2839601343538</c:v>
                </c:pt>
                <c:pt idx="9651">
                  <c:v>13.285336710533601</c:v>
                </c:pt>
                <c:pt idx="9652">
                  <c:v>13.286713286713301</c:v>
                </c:pt>
                <c:pt idx="9653">
                  <c:v>13.288089862893001</c:v>
                </c:pt>
                <c:pt idx="9654">
                  <c:v>13.289466439072701</c:v>
                </c:pt>
                <c:pt idx="9655">
                  <c:v>13.2908430152525</c:v>
                </c:pt>
                <c:pt idx="9656">
                  <c:v>13.2922195914322</c:v>
                </c:pt>
                <c:pt idx="9657">
                  <c:v>13.2935961676119</c:v>
                </c:pt>
                <c:pt idx="9658">
                  <c:v>13.2949727437916</c:v>
                </c:pt>
                <c:pt idx="9659">
                  <c:v>13.2963493199714</c:v>
                </c:pt>
                <c:pt idx="9660">
                  <c:v>13.2977258961511</c:v>
                </c:pt>
                <c:pt idx="9661">
                  <c:v>13.2991024723308</c:v>
                </c:pt>
                <c:pt idx="9662">
                  <c:v>13.3004790485105</c:v>
                </c:pt>
                <c:pt idx="9663">
                  <c:v>13.301855624690299</c:v>
                </c:pt>
                <c:pt idx="9664">
                  <c:v>13.303232200869999</c:v>
                </c:pt>
                <c:pt idx="9665">
                  <c:v>13.304608777049699</c:v>
                </c:pt>
                <c:pt idx="9666">
                  <c:v>13.305985353229399</c:v>
                </c:pt>
                <c:pt idx="9667">
                  <c:v>13.3073619294092</c:v>
                </c:pt>
                <c:pt idx="9668">
                  <c:v>13.3087385055889</c:v>
                </c:pt>
                <c:pt idx="9669">
                  <c:v>13.3101150817686</c:v>
                </c:pt>
                <c:pt idx="9670">
                  <c:v>13.3114916579484</c:v>
                </c:pt>
                <c:pt idx="9671">
                  <c:v>13.3128682341281</c:v>
                </c:pt>
                <c:pt idx="9672">
                  <c:v>13.3142448103078</c:v>
                </c:pt>
                <c:pt idx="9673">
                  <c:v>13.3156213864875</c:v>
                </c:pt>
                <c:pt idx="9674">
                  <c:v>13.316997962667299</c:v>
                </c:pt>
                <c:pt idx="9675">
                  <c:v>13.318374538846999</c:v>
                </c:pt>
                <c:pt idx="9676">
                  <c:v>13.319751115026699</c:v>
                </c:pt>
                <c:pt idx="9677">
                  <c:v>13.321127691206399</c:v>
                </c:pt>
                <c:pt idx="9678">
                  <c:v>13.322504267386201</c:v>
                </c:pt>
                <c:pt idx="9679">
                  <c:v>13.323880843565901</c:v>
                </c:pt>
                <c:pt idx="9680">
                  <c:v>13.325257419745601</c:v>
                </c:pt>
                <c:pt idx="9681">
                  <c:v>13.326633995925301</c:v>
                </c:pt>
                <c:pt idx="9682">
                  <c:v>13.3280105721051</c:v>
                </c:pt>
                <c:pt idx="9683">
                  <c:v>13.3293871482848</c:v>
                </c:pt>
                <c:pt idx="9684">
                  <c:v>13.3307637244645</c:v>
                </c:pt>
                <c:pt idx="9685">
                  <c:v>13.3321403006442</c:v>
                </c:pt>
                <c:pt idx="9686">
                  <c:v>13.333516876824</c:v>
                </c:pt>
                <c:pt idx="9687">
                  <c:v>13.3348934530037</c:v>
                </c:pt>
                <c:pt idx="9688">
                  <c:v>13.3362700291834</c:v>
                </c:pt>
                <c:pt idx="9689">
                  <c:v>13.3376466053631</c:v>
                </c:pt>
                <c:pt idx="9690">
                  <c:v>13.339023181542901</c:v>
                </c:pt>
                <c:pt idx="9691">
                  <c:v>13.340399757722601</c:v>
                </c:pt>
                <c:pt idx="9692">
                  <c:v>13.341776333902301</c:v>
                </c:pt>
                <c:pt idx="9693">
                  <c:v>13.343152910082001</c:v>
                </c:pt>
                <c:pt idx="9694">
                  <c:v>13.3445294862618</c:v>
                </c:pt>
                <c:pt idx="9695">
                  <c:v>13.3459060624415</c:v>
                </c:pt>
                <c:pt idx="9696">
                  <c:v>13.3472826386212</c:v>
                </c:pt>
                <c:pt idx="9697">
                  <c:v>13.348659214801</c:v>
                </c:pt>
                <c:pt idx="9698">
                  <c:v>13.3500357909807</c:v>
                </c:pt>
                <c:pt idx="9699">
                  <c:v>13.3514123671604</c:v>
                </c:pt>
                <c:pt idx="9700">
                  <c:v>13.3527889433401</c:v>
                </c:pt>
                <c:pt idx="9701">
                  <c:v>13.354165519519899</c:v>
                </c:pt>
                <c:pt idx="9702">
                  <c:v>13.355542095699599</c:v>
                </c:pt>
                <c:pt idx="9703">
                  <c:v>13.356918671879299</c:v>
                </c:pt>
                <c:pt idx="9704">
                  <c:v>13.358295248058999</c:v>
                </c:pt>
                <c:pt idx="9705">
                  <c:v>13.3596718242388</c:v>
                </c:pt>
                <c:pt idx="9706">
                  <c:v>13.3610484004185</c:v>
                </c:pt>
                <c:pt idx="9707">
                  <c:v>13.3624249765982</c:v>
                </c:pt>
                <c:pt idx="9708">
                  <c:v>13.3638015527779</c:v>
                </c:pt>
                <c:pt idx="9709">
                  <c:v>13.3651781289577</c:v>
                </c:pt>
                <c:pt idx="9710">
                  <c:v>13.3665547051374</c:v>
                </c:pt>
                <c:pt idx="9711">
                  <c:v>13.3679312813171</c:v>
                </c:pt>
                <c:pt idx="9712">
                  <c:v>13.3693078574968</c:v>
                </c:pt>
                <c:pt idx="9713">
                  <c:v>13.370684433676599</c:v>
                </c:pt>
                <c:pt idx="9714">
                  <c:v>13.372061009856299</c:v>
                </c:pt>
                <c:pt idx="9715">
                  <c:v>13.373437586035999</c:v>
                </c:pt>
                <c:pt idx="9716">
                  <c:v>13.374814162215699</c:v>
                </c:pt>
                <c:pt idx="9717">
                  <c:v>13.376190738395501</c:v>
                </c:pt>
                <c:pt idx="9718">
                  <c:v>13.377567314575201</c:v>
                </c:pt>
                <c:pt idx="9719">
                  <c:v>13.378943890754901</c:v>
                </c:pt>
                <c:pt idx="9720">
                  <c:v>13.380320466934601</c:v>
                </c:pt>
                <c:pt idx="9721">
                  <c:v>13.3816970431144</c:v>
                </c:pt>
                <c:pt idx="9722">
                  <c:v>13.3830736192941</c:v>
                </c:pt>
                <c:pt idx="9723">
                  <c:v>13.3844501954738</c:v>
                </c:pt>
                <c:pt idx="9724">
                  <c:v>13.3858267716535</c:v>
                </c:pt>
                <c:pt idx="9725">
                  <c:v>13.387203347833299</c:v>
                </c:pt>
                <c:pt idx="9726">
                  <c:v>13.388579924012999</c:v>
                </c:pt>
                <c:pt idx="9727">
                  <c:v>13.389956500192699</c:v>
                </c:pt>
                <c:pt idx="9728">
                  <c:v>13.391333076372501</c:v>
                </c:pt>
                <c:pt idx="9729">
                  <c:v>13.392709652552201</c:v>
                </c:pt>
                <c:pt idx="9730">
                  <c:v>13.394086228731901</c:v>
                </c:pt>
                <c:pt idx="9731">
                  <c:v>13.395462804911601</c:v>
                </c:pt>
                <c:pt idx="9732">
                  <c:v>13.3968393810914</c:v>
                </c:pt>
                <c:pt idx="9733">
                  <c:v>13.3982159572711</c:v>
                </c:pt>
                <c:pt idx="9734">
                  <c:v>13.3995925334508</c:v>
                </c:pt>
                <c:pt idx="9735">
                  <c:v>13.4009691096305</c:v>
                </c:pt>
                <c:pt idx="9736">
                  <c:v>13.4023456858103</c:v>
                </c:pt>
                <c:pt idx="9737">
                  <c:v>13.40372226199</c:v>
                </c:pt>
                <c:pt idx="9738">
                  <c:v>13.4050988381697</c:v>
                </c:pt>
                <c:pt idx="9739">
                  <c:v>13.4064754143494</c:v>
                </c:pt>
                <c:pt idx="9740">
                  <c:v>13.407851990529201</c:v>
                </c:pt>
                <c:pt idx="9741">
                  <c:v>13.409228566708901</c:v>
                </c:pt>
                <c:pt idx="9742">
                  <c:v>13.410605142888601</c:v>
                </c:pt>
                <c:pt idx="9743">
                  <c:v>13.411981719068301</c:v>
                </c:pt>
                <c:pt idx="9744">
                  <c:v>13.4133582952481</c:v>
                </c:pt>
                <c:pt idx="9745">
                  <c:v>13.4147348714278</c:v>
                </c:pt>
                <c:pt idx="9746">
                  <c:v>13.4161114476075</c:v>
                </c:pt>
                <c:pt idx="9747">
                  <c:v>13.4174880237872</c:v>
                </c:pt>
                <c:pt idx="9748">
                  <c:v>13.418864599967</c:v>
                </c:pt>
                <c:pt idx="9749">
                  <c:v>13.4202411761467</c:v>
                </c:pt>
                <c:pt idx="9750">
                  <c:v>13.4216177523264</c:v>
                </c:pt>
                <c:pt idx="9751">
                  <c:v>13.4229943285061</c:v>
                </c:pt>
                <c:pt idx="9752">
                  <c:v>13.424370904685899</c:v>
                </c:pt>
                <c:pt idx="9753">
                  <c:v>13.425747480865599</c:v>
                </c:pt>
                <c:pt idx="9754">
                  <c:v>13.427124057045299</c:v>
                </c:pt>
                <c:pt idx="9755">
                  <c:v>13.428500633224999</c:v>
                </c:pt>
                <c:pt idx="9756">
                  <c:v>13.4298772094048</c:v>
                </c:pt>
                <c:pt idx="9757">
                  <c:v>13.4312537855845</c:v>
                </c:pt>
                <c:pt idx="9758">
                  <c:v>13.4326303617642</c:v>
                </c:pt>
                <c:pt idx="9759">
                  <c:v>13.4340069379439</c:v>
                </c:pt>
                <c:pt idx="9760">
                  <c:v>13.4353835141237</c:v>
                </c:pt>
                <c:pt idx="9761">
                  <c:v>13.4367600903034</c:v>
                </c:pt>
                <c:pt idx="9762">
                  <c:v>13.4381366664831</c:v>
                </c:pt>
                <c:pt idx="9763">
                  <c:v>13.439513242662899</c:v>
                </c:pt>
                <c:pt idx="9764">
                  <c:v>13.440889818842599</c:v>
                </c:pt>
                <c:pt idx="9765">
                  <c:v>13.442266395022299</c:v>
                </c:pt>
                <c:pt idx="9766">
                  <c:v>13.443642971201999</c:v>
                </c:pt>
                <c:pt idx="9767">
                  <c:v>13.445019547381801</c:v>
                </c:pt>
                <c:pt idx="9768">
                  <c:v>13.446396123561501</c:v>
                </c:pt>
                <c:pt idx="9769">
                  <c:v>13.447772699741201</c:v>
                </c:pt>
                <c:pt idx="9770">
                  <c:v>13.449149275920901</c:v>
                </c:pt>
                <c:pt idx="9771">
                  <c:v>13.4505258521007</c:v>
                </c:pt>
                <c:pt idx="9772">
                  <c:v>13.4519024282804</c:v>
                </c:pt>
                <c:pt idx="9773">
                  <c:v>13.4532790044601</c:v>
                </c:pt>
                <c:pt idx="9774">
                  <c:v>13.4546555806398</c:v>
                </c:pt>
                <c:pt idx="9775">
                  <c:v>13.4560321568196</c:v>
                </c:pt>
                <c:pt idx="9776">
                  <c:v>13.4574087329993</c:v>
                </c:pt>
                <c:pt idx="9777">
                  <c:v>13.458785309179</c:v>
                </c:pt>
                <c:pt idx="9778">
                  <c:v>13.4601618853587</c:v>
                </c:pt>
                <c:pt idx="9779">
                  <c:v>13.461538461538501</c:v>
                </c:pt>
                <c:pt idx="9780">
                  <c:v>13.462915037718201</c:v>
                </c:pt>
                <c:pt idx="9781">
                  <c:v>13.464291613897901</c:v>
                </c:pt>
                <c:pt idx="9782">
                  <c:v>13.465668190077601</c:v>
                </c:pt>
                <c:pt idx="9783">
                  <c:v>13.4670447662574</c:v>
                </c:pt>
                <c:pt idx="9784">
                  <c:v>13.4684213424371</c:v>
                </c:pt>
                <c:pt idx="9785">
                  <c:v>13.4697979186168</c:v>
                </c:pt>
                <c:pt idx="9786">
                  <c:v>13.4711744947965</c:v>
                </c:pt>
                <c:pt idx="9787">
                  <c:v>13.4725510709763</c:v>
                </c:pt>
                <c:pt idx="9788">
                  <c:v>13.473927647156</c:v>
                </c:pt>
                <c:pt idx="9789">
                  <c:v>13.4753042233357</c:v>
                </c:pt>
                <c:pt idx="9790">
                  <c:v>13.4766807995154</c:v>
                </c:pt>
                <c:pt idx="9791">
                  <c:v>13.478057375695199</c:v>
                </c:pt>
                <c:pt idx="9792">
                  <c:v>13.479433951874899</c:v>
                </c:pt>
                <c:pt idx="9793">
                  <c:v>13.480810528054599</c:v>
                </c:pt>
                <c:pt idx="9794">
                  <c:v>13.4821871042344</c:v>
                </c:pt>
                <c:pt idx="9795">
                  <c:v>13.4835636804141</c:v>
                </c:pt>
                <c:pt idx="9796">
                  <c:v>13.4849402565938</c:v>
                </c:pt>
                <c:pt idx="9797">
                  <c:v>13.4863168327735</c:v>
                </c:pt>
                <c:pt idx="9798">
                  <c:v>13.4876934089533</c:v>
                </c:pt>
                <c:pt idx="9799">
                  <c:v>13.489069985133</c:v>
                </c:pt>
                <c:pt idx="9800">
                  <c:v>13.4904465613127</c:v>
                </c:pt>
                <c:pt idx="9801">
                  <c:v>13.4918231374924</c:v>
                </c:pt>
                <c:pt idx="9802">
                  <c:v>13.493199713672199</c:v>
                </c:pt>
                <c:pt idx="9803">
                  <c:v>13.494576289851899</c:v>
                </c:pt>
                <c:pt idx="9804">
                  <c:v>13.495952866031599</c:v>
                </c:pt>
                <c:pt idx="9805">
                  <c:v>13.497329442211299</c:v>
                </c:pt>
                <c:pt idx="9806">
                  <c:v>13.498706018391101</c:v>
                </c:pt>
                <c:pt idx="9807">
                  <c:v>13.500082594570801</c:v>
                </c:pt>
                <c:pt idx="9808">
                  <c:v>13.501459170750501</c:v>
                </c:pt>
                <c:pt idx="9809">
                  <c:v>13.502835746930201</c:v>
                </c:pt>
                <c:pt idx="9810">
                  <c:v>13.50421232311</c:v>
                </c:pt>
                <c:pt idx="9811">
                  <c:v>13.5055888992897</c:v>
                </c:pt>
                <c:pt idx="9812">
                  <c:v>13.5069654754694</c:v>
                </c:pt>
                <c:pt idx="9813">
                  <c:v>13.5083420516491</c:v>
                </c:pt>
                <c:pt idx="9814">
                  <c:v>13.509718627828899</c:v>
                </c:pt>
                <c:pt idx="9815">
                  <c:v>13.511095204008599</c:v>
                </c:pt>
                <c:pt idx="9816">
                  <c:v>13.512471780188299</c:v>
                </c:pt>
                <c:pt idx="9817">
                  <c:v>13.513848356367999</c:v>
                </c:pt>
                <c:pt idx="9818">
                  <c:v>13.515224932547801</c:v>
                </c:pt>
                <c:pt idx="9819">
                  <c:v>13.516601508727501</c:v>
                </c:pt>
                <c:pt idx="9820">
                  <c:v>13.517978084907201</c:v>
                </c:pt>
                <c:pt idx="9821">
                  <c:v>13.519354661086901</c:v>
                </c:pt>
                <c:pt idx="9822">
                  <c:v>13.5207312372667</c:v>
                </c:pt>
                <c:pt idx="9823">
                  <c:v>13.5221078134464</c:v>
                </c:pt>
                <c:pt idx="9824">
                  <c:v>13.5234843896261</c:v>
                </c:pt>
                <c:pt idx="9825">
                  <c:v>13.5248609658059</c:v>
                </c:pt>
                <c:pt idx="9826">
                  <c:v>13.5262375419856</c:v>
                </c:pt>
                <c:pt idx="9827">
                  <c:v>13.5276141181653</c:v>
                </c:pt>
                <c:pt idx="9828">
                  <c:v>13.528990694345</c:v>
                </c:pt>
                <c:pt idx="9829">
                  <c:v>13.530367270524801</c:v>
                </c:pt>
                <c:pt idx="9830">
                  <c:v>13.531743846704501</c:v>
                </c:pt>
                <c:pt idx="9831">
                  <c:v>13.533120422884201</c:v>
                </c:pt>
                <c:pt idx="9832">
                  <c:v>13.534496999063901</c:v>
                </c:pt>
                <c:pt idx="9833">
                  <c:v>13.5358735752437</c:v>
                </c:pt>
                <c:pt idx="9834">
                  <c:v>13.5372501514234</c:v>
                </c:pt>
                <c:pt idx="9835">
                  <c:v>13.5386267276031</c:v>
                </c:pt>
                <c:pt idx="9836">
                  <c:v>13.5400033037828</c:v>
                </c:pt>
                <c:pt idx="9837">
                  <c:v>13.5413798799626</c:v>
                </c:pt>
                <c:pt idx="9838">
                  <c:v>13.5427564561423</c:v>
                </c:pt>
                <c:pt idx="9839">
                  <c:v>13.544133032322</c:v>
                </c:pt>
                <c:pt idx="9840">
                  <c:v>13.5455096085017</c:v>
                </c:pt>
                <c:pt idx="9841">
                  <c:v>13.546886184681499</c:v>
                </c:pt>
                <c:pt idx="9842">
                  <c:v>13.548262760861199</c:v>
                </c:pt>
                <c:pt idx="9843">
                  <c:v>13.549639337040899</c:v>
                </c:pt>
                <c:pt idx="9844">
                  <c:v>13.551015913220599</c:v>
                </c:pt>
                <c:pt idx="9845">
                  <c:v>13.5523924894004</c:v>
                </c:pt>
                <c:pt idx="9846">
                  <c:v>13.5537690655801</c:v>
                </c:pt>
                <c:pt idx="9847">
                  <c:v>13.5551456417598</c:v>
                </c:pt>
                <c:pt idx="9848">
                  <c:v>13.5565222179395</c:v>
                </c:pt>
                <c:pt idx="9849">
                  <c:v>13.5578987941193</c:v>
                </c:pt>
                <c:pt idx="9850">
                  <c:v>13.559275370299</c:v>
                </c:pt>
                <c:pt idx="9851">
                  <c:v>13.5606519464787</c:v>
                </c:pt>
                <c:pt idx="9852">
                  <c:v>13.5620285226584</c:v>
                </c:pt>
                <c:pt idx="9853">
                  <c:v>13.563405098838199</c:v>
                </c:pt>
                <c:pt idx="9854">
                  <c:v>13.564781675017899</c:v>
                </c:pt>
                <c:pt idx="9855">
                  <c:v>13.566158251197599</c:v>
                </c:pt>
                <c:pt idx="9856">
                  <c:v>13.567534827377299</c:v>
                </c:pt>
                <c:pt idx="9857">
                  <c:v>13.568911403557101</c:v>
                </c:pt>
                <c:pt idx="9858">
                  <c:v>13.570287979736801</c:v>
                </c:pt>
                <c:pt idx="9859">
                  <c:v>13.571664555916501</c:v>
                </c:pt>
                <c:pt idx="9860">
                  <c:v>13.5730411320963</c:v>
                </c:pt>
                <c:pt idx="9861">
                  <c:v>13.574417708276</c:v>
                </c:pt>
                <c:pt idx="9862">
                  <c:v>13.5757942844557</c:v>
                </c:pt>
                <c:pt idx="9863">
                  <c:v>13.5771708606354</c:v>
                </c:pt>
                <c:pt idx="9864">
                  <c:v>13.578547436815199</c:v>
                </c:pt>
                <c:pt idx="9865">
                  <c:v>13.579924012994899</c:v>
                </c:pt>
                <c:pt idx="9866">
                  <c:v>13.581300589174599</c:v>
                </c:pt>
                <c:pt idx="9867">
                  <c:v>13.582677165354299</c:v>
                </c:pt>
                <c:pt idx="9868">
                  <c:v>13.584053741534101</c:v>
                </c:pt>
                <c:pt idx="9869">
                  <c:v>13.585430317713801</c:v>
                </c:pt>
                <c:pt idx="9870">
                  <c:v>13.586806893893501</c:v>
                </c:pt>
                <c:pt idx="9871">
                  <c:v>13.588183470073201</c:v>
                </c:pt>
                <c:pt idx="9872">
                  <c:v>13.589560046253</c:v>
                </c:pt>
                <c:pt idx="9873">
                  <c:v>13.5909366224327</c:v>
                </c:pt>
                <c:pt idx="9874">
                  <c:v>13.5923131986124</c:v>
                </c:pt>
                <c:pt idx="9875">
                  <c:v>13.5936897747921</c:v>
                </c:pt>
                <c:pt idx="9876">
                  <c:v>13.5950663509719</c:v>
                </c:pt>
                <c:pt idx="9877">
                  <c:v>13.5964429271516</c:v>
                </c:pt>
                <c:pt idx="9878">
                  <c:v>13.5978195033313</c:v>
                </c:pt>
                <c:pt idx="9879">
                  <c:v>13.599196079511</c:v>
                </c:pt>
                <c:pt idx="9880">
                  <c:v>13.600572655690801</c:v>
                </c:pt>
                <c:pt idx="9881">
                  <c:v>13.601949231870501</c:v>
                </c:pt>
                <c:pt idx="9882">
                  <c:v>13.603325808050201</c:v>
                </c:pt>
                <c:pt idx="9883">
                  <c:v>13.604702384229901</c:v>
                </c:pt>
                <c:pt idx="9884">
                  <c:v>13.6060789604097</c:v>
                </c:pt>
                <c:pt idx="9885">
                  <c:v>13.6074555365894</c:v>
                </c:pt>
                <c:pt idx="9886">
                  <c:v>13.6088321127691</c:v>
                </c:pt>
                <c:pt idx="9887">
                  <c:v>13.6102086889488</c:v>
                </c:pt>
                <c:pt idx="9888">
                  <c:v>13.6115852651286</c:v>
                </c:pt>
                <c:pt idx="9889">
                  <c:v>13.6129618413083</c:v>
                </c:pt>
                <c:pt idx="9890">
                  <c:v>13.614338417488</c:v>
                </c:pt>
                <c:pt idx="9891">
                  <c:v>13.615714993667799</c:v>
                </c:pt>
                <c:pt idx="9892">
                  <c:v>13.617091569847499</c:v>
                </c:pt>
                <c:pt idx="9893">
                  <c:v>13.618468146027199</c:v>
                </c:pt>
                <c:pt idx="9894">
                  <c:v>13.619844722206899</c:v>
                </c:pt>
                <c:pt idx="9895">
                  <c:v>13.6212212983867</c:v>
                </c:pt>
                <c:pt idx="9896">
                  <c:v>13.6225978745664</c:v>
                </c:pt>
                <c:pt idx="9897">
                  <c:v>13.6239744507461</c:v>
                </c:pt>
                <c:pt idx="9898">
                  <c:v>13.6253510269258</c:v>
                </c:pt>
                <c:pt idx="9899">
                  <c:v>13.6267276031056</c:v>
                </c:pt>
                <c:pt idx="9900">
                  <c:v>13.6281041792853</c:v>
                </c:pt>
                <c:pt idx="9901">
                  <c:v>13.629480755465</c:v>
                </c:pt>
                <c:pt idx="9902">
                  <c:v>13.6308573316447</c:v>
                </c:pt>
                <c:pt idx="9903">
                  <c:v>13.632233907824499</c:v>
                </c:pt>
                <c:pt idx="9904">
                  <c:v>13.633610484004199</c:v>
                </c:pt>
                <c:pt idx="9905">
                  <c:v>13.634987060183899</c:v>
                </c:pt>
                <c:pt idx="9906">
                  <c:v>13.636363636363599</c:v>
                </c:pt>
                <c:pt idx="9907">
                  <c:v>13.637740212543401</c:v>
                </c:pt>
                <c:pt idx="9908">
                  <c:v>13.639116788723101</c:v>
                </c:pt>
                <c:pt idx="9909">
                  <c:v>13.640493364902801</c:v>
                </c:pt>
                <c:pt idx="9910">
                  <c:v>13.641869941082501</c:v>
                </c:pt>
                <c:pt idx="9911">
                  <c:v>13.6432465172623</c:v>
                </c:pt>
                <c:pt idx="9912">
                  <c:v>13.644623093442</c:v>
                </c:pt>
                <c:pt idx="9913">
                  <c:v>13.6459996696217</c:v>
                </c:pt>
                <c:pt idx="9914">
                  <c:v>13.6473762458014</c:v>
                </c:pt>
                <c:pt idx="9915">
                  <c:v>13.6487528219812</c:v>
                </c:pt>
                <c:pt idx="9916">
                  <c:v>13.6501293981609</c:v>
                </c:pt>
                <c:pt idx="9917">
                  <c:v>13.6515059743406</c:v>
                </c:pt>
                <c:pt idx="9918">
                  <c:v>13.6528825505203</c:v>
                </c:pt>
                <c:pt idx="9919">
                  <c:v>13.654259126700101</c:v>
                </c:pt>
                <c:pt idx="9920">
                  <c:v>13.655635702879801</c:v>
                </c:pt>
                <c:pt idx="9921">
                  <c:v>13.657012279059501</c:v>
                </c:pt>
                <c:pt idx="9922">
                  <c:v>13.6583888552393</c:v>
                </c:pt>
                <c:pt idx="9923">
                  <c:v>13.659765431419</c:v>
                </c:pt>
                <c:pt idx="9924">
                  <c:v>13.6611420075987</c:v>
                </c:pt>
                <c:pt idx="9925">
                  <c:v>13.6625185837784</c:v>
                </c:pt>
                <c:pt idx="9926">
                  <c:v>13.6638951599582</c:v>
                </c:pt>
                <c:pt idx="9927">
                  <c:v>13.6652717361379</c:v>
                </c:pt>
                <c:pt idx="9928">
                  <c:v>13.6666483123176</c:v>
                </c:pt>
                <c:pt idx="9929">
                  <c:v>13.6680248884973</c:v>
                </c:pt>
                <c:pt idx="9930">
                  <c:v>13.669401464677099</c:v>
                </c:pt>
                <c:pt idx="9931">
                  <c:v>13.670778040856799</c:v>
                </c:pt>
                <c:pt idx="9932">
                  <c:v>13.672154617036499</c:v>
                </c:pt>
                <c:pt idx="9933">
                  <c:v>13.673531193216199</c:v>
                </c:pt>
                <c:pt idx="9934">
                  <c:v>13.674907769396</c:v>
                </c:pt>
                <c:pt idx="9935">
                  <c:v>13.6762843455757</c:v>
                </c:pt>
                <c:pt idx="9936">
                  <c:v>13.6776609217554</c:v>
                </c:pt>
                <c:pt idx="9937">
                  <c:v>13.6790374979351</c:v>
                </c:pt>
                <c:pt idx="9938">
                  <c:v>13.6804140741149</c:v>
                </c:pt>
                <c:pt idx="9939">
                  <c:v>13.6817906502946</c:v>
                </c:pt>
                <c:pt idx="9940">
                  <c:v>13.6831672264743</c:v>
                </c:pt>
                <c:pt idx="9941">
                  <c:v>13.684543802654</c:v>
                </c:pt>
                <c:pt idx="9942">
                  <c:v>13.685920378833799</c:v>
                </c:pt>
                <c:pt idx="9943">
                  <c:v>13.687296955013499</c:v>
                </c:pt>
                <c:pt idx="9944">
                  <c:v>13.688673531193199</c:v>
                </c:pt>
                <c:pt idx="9945">
                  <c:v>13.690050107372899</c:v>
                </c:pt>
                <c:pt idx="9946">
                  <c:v>13.691426683552701</c:v>
                </c:pt>
                <c:pt idx="9947">
                  <c:v>13.692803259732401</c:v>
                </c:pt>
                <c:pt idx="9948">
                  <c:v>13.694179835912101</c:v>
                </c:pt>
                <c:pt idx="9949">
                  <c:v>13.695556412091801</c:v>
                </c:pt>
                <c:pt idx="9950">
                  <c:v>13.6969329882716</c:v>
                </c:pt>
                <c:pt idx="9951">
                  <c:v>13.6983095644513</c:v>
                </c:pt>
                <c:pt idx="9952">
                  <c:v>13.699686140631</c:v>
                </c:pt>
                <c:pt idx="9953">
                  <c:v>13.701062716810799</c:v>
                </c:pt>
                <c:pt idx="9954">
                  <c:v>13.702439292990499</c:v>
                </c:pt>
                <c:pt idx="9955">
                  <c:v>13.703815869170199</c:v>
                </c:pt>
                <c:pt idx="9956">
                  <c:v>13.705192445349899</c:v>
                </c:pt>
                <c:pt idx="9957">
                  <c:v>13.706569021529701</c:v>
                </c:pt>
                <c:pt idx="9958">
                  <c:v>13.707945597709401</c:v>
                </c:pt>
                <c:pt idx="9959">
                  <c:v>13.709322173889101</c:v>
                </c:pt>
                <c:pt idx="9960">
                  <c:v>13.710698750068801</c:v>
                </c:pt>
                <c:pt idx="9961">
                  <c:v>13.7120753262486</c:v>
                </c:pt>
                <c:pt idx="9962">
                  <c:v>13.7134519024283</c:v>
                </c:pt>
                <c:pt idx="9963">
                  <c:v>13.714828478608</c:v>
                </c:pt>
                <c:pt idx="9964">
                  <c:v>13.7162050547877</c:v>
                </c:pt>
                <c:pt idx="9965">
                  <c:v>13.7175816309675</c:v>
                </c:pt>
                <c:pt idx="9966">
                  <c:v>13.7189582071472</c:v>
                </c:pt>
                <c:pt idx="9967">
                  <c:v>13.7203347833269</c:v>
                </c:pt>
                <c:pt idx="9968">
                  <c:v>13.7217113595066</c:v>
                </c:pt>
                <c:pt idx="9969">
                  <c:v>13.723087935686401</c:v>
                </c:pt>
                <c:pt idx="9970">
                  <c:v>13.724464511866101</c:v>
                </c:pt>
                <c:pt idx="9971">
                  <c:v>13.725841088045801</c:v>
                </c:pt>
                <c:pt idx="9972">
                  <c:v>13.727217664225501</c:v>
                </c:pt>
                <c:pt idx="9973">
                  <c:v>13.7285942404053</c:v>
                </c:pt>
                <c:pt idx="9974">
                  <c:v>13.729970816585</c:v>
                </c:pt>
                <c:pt idx="9975">
                  <c:v>13.7313473927647</c:v>
                </c:pt>
                <c:pt idx="9976">
                  <c:v>13.7327239689444</c:v>
                </c:pt>
                <c:pt idx="9977">
                  <c:v>13.7341005451242</c:v>
                </c:pt>
                <c:pt idx="9978">
                  <c:v>13.7354771213039</c:v>
                </c:pt>
                <c:pt idx="9979">
                  <c:v>13.7368536974836</c:v>
                </c:pt>
                <c:pt idx="9980">
                  <c:v>13.7382302736633</c:v>
                </c:pt>
                <c:pt idx="9981">
                  <c:v>13.739606849843099</c:v>
                </c:pt>
                <c:pt idx="9982">
                  <c:v>13.740983426022799</c:v>
                </c:pt>
                <c:pt idx="9983">
                  <c:v>13.742360002202499</c:v>
                </c:pt>
                <c:pt idx="9984">
                  <c:v>13.7437365783823</c:v>
                </c:pt>
                <c:pt idx="9985">
                  <c:v>13.745113154562</c:v>
                </c:pt>
                <c:pt idx="9986">
                  <c:v>13.7464897307417</c:v>
                </c:pt>
                <c:pt idx="9987">
                  <c:v>13.7478663069214</c:v>
                </c:pt>
                <c:pt idx="9988">
                  <c:v>13.7492428831012</c:v>
                </c:pt>
                <c:pt idx="9989">
                  <c:v>13.7506194592809</c:v>
                </c:pt>
                <c:pt idx="9990">
                  <c:v>13.7519960354606</c:v>
                </c:pt>
                <c:pt idx="9991">
                  <c:v>13.7533726116403</c:v>
                </c:pt>
                <c:pt idx="9992">
                  <c:v>13.754749187820099</c:v>
                </c:pt>
                <c:pt idx="9993">
                  <c:v>13.756125763999799</c:v>
                </c:pt>
                <c:pt idx="9994">
                  <c:v>13.757502340179499</c:v>
                </c:pt>
                <c:pt idx="9995">
                  <c:v>13.758878916359199</c:v>
                </c:pt>
                <c:pt idx="9996">
                  <c:v>13.760255492539001</c:v>
                </c:pt>
                <c:pt idx="9997">
                  <c:v>13.761632068718701</c:v>
                </c:pt>
                <c:pt idx="9998">
                  <c:v>13.763008644898401</c:v>
                </c:pt>
                <c:pt idx="9999">
                  <c:v>13.764385221078101</c:v>
                </c:pt>
                <c:pt idx="10000">
                  <c:v>13.7657617972579</c:v>
                </c:pt>
                <c:pt idx="10001">
                  <c:v>13.7671383734376</c:v>
                </c:pt>
                <c:pt idx="10002">
                  <c:v>13.7685149496173</c:v>
                </c:pt>
                <c:pt idx="10003">
                  <c:v>13.769891525797</c:v>
                </c:pt>
                <c:pt idx="10004">
                  <c:v>13.7712681019768</c:v>
                </c:pt>
                <c:pt idx="10005">
                  <c:v>13.7726446781565</c:v>
                </c:pt>
                <c:pt idx="10006">
                  <c:v>13.7740212543362</c:v>
                </c:pt>
                <c:pt idx="10007">
                  <c:v>13.775397830515899</c:v>
                </c:pt>
                <c:pt idx="10008">
                  <c:v>13.776774406695701</c:v>
                </c:pt>
                <c:pt idx="10009">
                  <c:v>13.778150982875401</c:v>
                </c:pt>
                <c:pt idx="10010">
                  <c:v>13.779527559055101</c:v>
                </c:pt>
                <c:pt idx="10011">
                  <c:v>13.780904135234801</c:v>
                </c:pt>
                <c:pt idx="10012">
                  <c:v>13.7822807114146</c:v>
                </c:pt>
                <c:pt idx="10013">
                  <c:v>13.7836572875943</c:v>
                </c:pt>
                <c:pt idx="10014">
                  <c:v>13.785033863774</c:v>
                </c:pt>
                <c:pt idx="10015">
                  <c:v>13.7864104399537</c:v>
                </c:pt>
                <c:pt idx="10016">
                  <c:v>13.7877870161335</c:v>
                </c:pt>
                <c:pt idx="10017">
                  <c:v>13.7891635923132</c:v>
                </c:pt>
                <c:pt idx="10018">
                  <c:v>13.7905401684929</c:v>
                </c:pt>
                <c:pt idx="10019">
                  <c:v>13.791916744672699</c:v>
                </c:pt>
                <c:pt idx="10020">
                  <c:v>13.793293320852399</c:v>
                </c:pt>
                <c:pt idx="10021">
                  <c:v>13.794669897032099</c:v>
                </c:pt>
                <c:pt idx="10022">
                  <c:v>13.796046473211801</c:v>
                </c:pt>
                <c:pt idx="10023">
                  <c:v>13.7974230493916</c:v>
                </c:pt>
                <c:pt idx="10024">
                  <c:v>13.7987996255713</c:v>
                </c:pt>
                <c:pt idx="10025">
                  <c:v>13.800176201751</c:v>
                </c:pt>
                <c:pt idx="10026">
                  <c:v>13.8015527779307</c:v>
                </c:pt>
                <c:pt idx="10027">
                  <c:v>13.8029293541105</c:v>
                </c:pt>
                <c:pt idx="10028">
                  <c:v>13.8043059302902</c:v>
                </c:pt>
                <c:pt idx="10029">
                  <c:v>13.8056825064699</c:v>
                </c:pt>
                <c:pt idx="10030">
                  <c:v>13.8070590826496</c:v>
                </c:pt>
                <c:pt idx="10031">
                  <c:v>13.808435658829399</c:v>
                </c:pt>
                <c:pt idx="10032">
                  <c:v>13.809812235009099</c:v>
                </c:pt>
                <c:pt idx="10033">
                  <c:v>13.811188811188799</c:v>
                </c:pt>
                <c:pt idx="10034">
                  <c:v>13.812565387368499</c:v>
                </c:pt>
                <c:pt idx="10035">
                  <c:v>13.813941963548301</c:v>
                </c:pt>
                <c:pt idx="10036">
                  <c:v>13.815318539728001</c:v>
                </c:pt>
                <c:pt idx="10037">
                  <c:v>13.8166951159077</c:v>
                </c:pt>
                <c:pt idx="10038">
                  <c:v>13.8180716920874</c:v>
                </c:pt>
                <c:pt idx="10039">
                  <c:v>13.8194482682672</c:v>
                </c:pt>
                <c:pt idx="10040">
                  <c:v>13.8208248444469</c:v>
                </c:pt>
                <c:pt idx="10041">
                  <c:v>13.8222014206266</c:v>
                </c:pt>
                <c:pt idx="10042">
                  <c:v>13.8235779968063</c:v>
                </c:pt>
                <c:pt idx="10043">
                  <c:v>13.824954572986099</c:v>
                </c:pt>
                <c:pt idx="10044">
                  <c:v>13.826331149165799</c:v>
                </c:pt>
                <c:pt idx="10045">
                  <c:v>13.827707725345499</c:v>
                </c:pt>
                <c:pt idx="10046">
                  <c:v>13.829084301525301</c:v>
                </c:pt>
                <c:pt idx="10047">
                  <c:v>13.830460877705001</c:v>
                </c:pt>
                <c:pt idx="10048">
                  <c:v>13.831837453884701</c:v>
                </c:pt>
                <c:pt idx="10049">
                  <c:v>13.833214030064401</c:v>
                </c:pt>
                <c:pt idx="10050">
                  <c:v>13.8345906062442</c:v>
                </c:pt>
                <c:pt idx="10051">
                  <c:v>13.8359671824239</c:v>
                </c:pt>
                <c:pt idx="10052">
                  <c:v>13.8373437586036</c:v>
                </c:pt>
                <c:pt idx="10053">
                  <c:v>13.8387203347833</c:v>
                </c:pt>
                <c:pt idx="10054">
                  <c:v>13.8400969109631</c:v>
                </c:pt>
                <c:pt idx="10055">
                  <c:v>13.8414734871428</c:v>
                </c:pt>
                <c:pt idx="10056">
                  <c:v>13.8428500633225</c:v>
                </c:pt>
                <c:pt idx="10057">
                  <c:v>13.8442266395022</c:v>
                </c:pt>
                <c:pt idx="10058">
                  <c:v>13.845603215682001</c:v>
                </c:pt>
                <c:pt idx="10059">
                  <c:v>13.846979791861701</c:v>
                </c:pt>
                <c:pt idx="10060">
                  <c:v>13.848356368041401</c:v>
                </c:pt>
                <c:pt idx="10061">
                  <c:v>13.849732944221101</c:v>
                </c:pt>
                <c:pt idx="10062">
                  <c:v>13.8511095204009</c:v>
                </c:pt>
                <c:pt idx="10063">
                  <c:v>13.8524860965806</c:v>
                </c:pt>
                <c:pt idx="10064">
                  <c:v>13.8538626727603</c:v>
                </c:pt>
                <c:pt idx="10065">
                  <c:v>13.85523924894</c:v>
                </c:pt>
                <c:pt idx="10066">
                  <c:v>13.8566158251198</c:v>
                </c:pt>
                <c:pt idx="10067">
                  <c:v>13.8579924012995</c:v>
                </c:pt>
                <c:pt idx="10068">
                  <c:v>13.8593689774792</c:v>
                </c:pt>
                <c:pt idx="10069">
                  <c:v>13.8607455536589</c:v>
                </c:pt>
                <c:pt idx="10070">
                  <c:v>13.862122129838699</c:v>
                </c:pt>
                <c:pt idx="10071">
                  <c:v>13.863498706018399</c:v>
                </c:pt>
                <c:pt idx="10072">
                  <c:v>13.864875282198099</c:v>
                </c:pt>
                <c:pt idx="10073">
                  <c:v>13.866251858377799</c:v>
                </c:pt>
                <c:pt idx="10074">
                  <c:v>13.8676284345576</c:v>
                </c:pt>
                <c:pt idx="10075">
                  <c:v>13.8690050107373</c:v>
                </c:pt>
                <c:pt idx="10076">
                  <c:v>13.870381586917</c:v>
                </c:pt>
                <c:pt idx="10077">
                  <c:v>13.8717581630967</c:v>
                </c:pt>
                <c:pt idx="10078">
                  <c:v>13.8731347392765</c:v>
                </c:pt>
                <c:pt idx="10079">
                  <c:v>13.8745113154562</c:v>
                </c:pt>
                <c:pt idx="10080">
                  <c:v>13.8758878916359</c:v>
                </c:pt>
                <c:pt idx="10081">
                  <c:v>13.877264467815699</c:v>
                </c:pt>
                <c:pt idx="10082">
                  <c:v>13.878641043995399</c:v>
                </c:pt>
                <c:pt idx="10083">
                  <c:v>13.880017620175099</c:v>
                </c:pt>
                <c:pt idx="10084">
                  <c:v>13.881394196354799</c:v>
                </c:pt>
                <c:pt idx="10085">
                  <c:v>13.882770772534601</c:v>
                </c:pt>
                <c:pt idx="10086">
                  <c:v>13.884147348714301</c:v>
                </c:pt>
                <c:pt idx="10087">
                  <c:v>13.885523924894001</c:v>
                </c:pt>
                <c:pt idx="10088">
                  <c:v>13.886900501073701</c:v>
                </c:pt>
                <c:pt idx="10089">
                  <c:v>13.8882770772535</c:v>
                </c:pt>
                <c:pt idx="10090">
                  <c:v>13.8896536534332</c:v>
                </c:pt>
                <c:pt idx="10091">
                  <c:v>13.8910302296129</c:v>
                </c:pt>
                <c:pt idx="10092">
                  <c:v>13.8924068057926</c:v>
                </c:pt>
                <c:pt idx="10093">
                  <c:v>13.893783381972399</c:v>
                </c:pt>
                <c:pt idx="10094">
                  <c:v>13.895159958152099</c:v>
                </c:pt>
                <c:pt idx="10095">
                  <c:v>13.896536534331799</c:v>
                </c:pt>
                <c:pt idx="10096">
                  <c:v>13.897913110511499</c:v>
                </c:pt>
                <c:pt idx="10097">
                  <c:v>13.899289686691301</c:v>
                </c:pt>
                <c:pt idx="10098">
                  <c:v>13.900666262871001</c:v>
                </c:pt>
                <c:pt idx="10099">
                  <c:v>13.902042839050701</c:v>
                </c:pt>
                <c:pt idx="10100">
                  <c:v>13.903419415230401</c:v>
                </c:pt>
                <c:pt idx="10101">
                  <c:v>13.9047959914102</c:v>
                </c:pt>
                <c:pt idx="10102">
                  <c:v>13.9061725675899</c:v>
                </c:pt>
                <c:pt idx="10103">
                  <c:v>13.9075491437696</c:v>
                </c:pt>
                <c:pt idx="10104">
                  <c:v>13.9089257199493</c:v>
                </c:pt>
                <c:pt idx="10105">
                  <c:v>13.9103022961291</c:v>
                </c:pt>
                <c:pt idx="10106">
                  <c:v>13.9116788723088</c:v>
                </c:pt>
                <c:pt idx="10107">
                  <c:v>13.9130554484885</c:v>
                </c:pt>
                <c:pt idx="10108">
                  <c:v>13.9144320246682</c:v>
                </c:pt>
                <c:pt idx="10109">
                  <c:v>13.915808600848001</c:v>
                </c:pt>
                <c:pt idx="10110">
                  <c:v>13.917185177027701</c:v>
                </c:pt>
                <c:pt idx="10111">
                  <c:v>13.918561753207401</c:v>
                </c:pt>
                <c:pt idx="10112">
                  <c:v>13.9199383293872</c:v>
                </c:pt>
                <c:pt idx="10113">
                  <c:v>13.9213149055669</c:v>
                </c:pt>
                <c:pt idx="10114">
                  <c:v>13.9226914817466</c:v>
                </c:pt>
                <c:pt idx="10115">
                  <c:v>13.9240680579263</c:v>
                </c:pt>
                <c:pt idx="10116">
                  <c:v>13.9254446341061</c:v>
                </c:pt>
                <c:pt idx="10117">
                  <c:v>13.9268212102858</c:v>
                </c:pt>
                <c:pt idx="10118">
                  <c:v>13.9281977864655</c:v>
                </c:pt>
                <c:pt idx="10119">
                  <c:v>13.9295743626452</c:v>
                </c:pt>
                <c:pt idx="10120">
                  <c:v>13.930950938824999</c:v>
                </c:pt>
                <c:pt idx="10121">
                  <c:v>13.932327515004699</c:v>
                </c:pt>
                <c:pt idx="10122">
                  <c:v>13.933704091184399</c:v>
                </c:pt>
                <c:pt idx="10123">
                  <c:v>13.935080667364099</c:v>
                </c:pt>
                <c:pt idx="10124">
                  <c:v>13.9364572435439</c:v>
                </c:pt>
                <c:pt idx="10125">
                  <c:v>13.9378338197236</c:v>
                </c:pt>
                <c:pt idx="10126">
                  <c:v>13.9392103959033</c:v>
                </c:pt>
                <c:pt idx="10127">
                  <c:v>13.940586972083</c:v>
                </c:pt>
                <c:pt idx="10128">
                  <c:v>13.9419635482628</c:v>
                </c:pt>
                <c:pt idx="10129">
                  <c:v>13.9433401244425</c:v>
                </c:pt>
                <c:pt idx="10130">
                  <c:v>13.9447167006222</c:v>
                </c:pt>
                <c:pt idx="10131">
                  <c:v>13.9460932768019</c:v>
                </c:pt>
                <c:pt idx="10132">
                  <c:v>13.947469852981699</c:v>
                </c:pt>
                <c:pt idx="10133">
                  <c:v>13.948846429161399</c:v>
                </c:pt>
                <c:pt idx="10134">
                  <c:v>13.950223005341099</c:v>
                </c:pt>
                <c:pt idx="10135">
                  <c:v>13.951599581520799</c:v>
                </c:pt>
                <c:pt idx="10136">
                  <c:v>13.952976157700601</c:v>
                </c:pt>
                <c:pt idx="10137">
                  <c:v>13.954352733880301</c:v>
                </c:pt>
                <c:pt idx="10138">
                  <c:v>13.955729310060001</c:v>
                </c:pt>
                <c:pt idx="10139">
                  <c:v>13.957105886239701</c:v>
                </c:pt>
                <c:pt idx="10140">
                  <c:v>13.9584824624195</c:v>
                </c:pt>
                <c:pt idx="10141">
                  <c:v>13.9598590385992</c:v>
                </c:pt>
                <c:pt idx="10142">
                  <c:v>13.9612356147789</c:v>
                </c:pt>
                <c:pt idx="10143">
                  <c:v>13.9626121909587</c:v>
                </c:pt>
                <c:pt idx="10144">
                  <c:v>13.9639887671384</c:v>
                </c:pt>
                <c:pt idx="10145">
                  <c:v>13.9653653433181</c:v>
                </c:pt>
                <c:pt idx="10146">
                  <c:v>13.9667419194978</c:v>
                </c:pt>
                <c:pt idx="10147">
                  <c:v>13.968118495677601</c:v>
                </c:pt>
                <c:pt idx="10148">
                  <c:v>13.969495071857301</c:v>
                </c:pt>
                <c:pt idx="10149">
                  <c:v>13.970871648037001</c:v>
                </c:pt>
                <c:pt idx="10150">
                  <c:v>13.972248224216701</c:v>
                </c:pt>
                <c:pt idx="10151">
                  <c:v>13.9736248003965</c:v>
                </c:pt>
                <c:pt idx="10152">
                  <c:v>13.9750013765762</c:v>
                </c:pt>
                <c:pt idx="10153">
                  <c:v>13.9763779527559</c:v>
                </c:pt>
                <c:pt idx="10154">
                  <c:v>13.9777545289356</c:v>
                </c:pt>
                <c:pt idx="10155">
                  <c:v>13.9791311051154</c:v>
                </c:pt>
                <c:pt idx="10156">
                  <c:v>13.9805076812951</c:v>
                </c:pt>
                <c:pt idx="10157">
                  <c:v>13.9818842574748</c:v>
                </c:pt>
                <c:pt idx="10158">
                  <c:v>13.9832608336545</c:v>
                </c:pt>
                <c:pt idx="10159">
                  <c:v>13.984637409834299</c:v>
                </c:pt>
                <c:pt idx="10160">
                  <c:v>13.986013986013999</c:v>
                </c:pt>
                <c:pt idx="10161">
                  <c:v>13.987390562193699</c:v>
                </c:pt>
                <c:pt idx="10162">
                  <c:v>13.988767138373399</c:v>
                </c:pt>
                <c:pt idx="10163">
                  <c:v>13.9901437145532</c:v>
                </c:pt>
                <c:pt idx="10164">
                  <c:v>13.9915202907329</c:v>
                </c:pt>
                <c:pt idx="10165">
                  <c:v>13.9928968669126</c:v>
                </c:pt>
                <c:pt idx="10166">
                  <c:v>13.9942734430923</c:v>
                </c:pt>
                <c:pt idx="10167">
                  <c:v>13.9956500192721</c:v>
                </c:pt>
                <c:pt idx="10168">
                  <c:v>13.9970265954518</c:v>
                </c:pt>
                <c:pt idx="10169">
                  <c:v>13.9984031716315</c:v>
                </c:pt>
                <c:pt idx="10170">
                  <c:v>13.9997797478112</c:v>
                </c:pt>
                <c:pt idx="10171">
                  <c:v>14.001156323990999</c:v>
                </c:pt>
                <c:pt idx="10172">
                  <c:v>14.002532900170699</c:v>
                </c:pt>
                <c:pt idx="10173">
                  <c:v>14.003909476350399</c:v>
                </c:pt>
                <c:pt idx="10174">
                  <c:v>14.005286052530201</c:v>
                </c:pt>
                <c:pt idx="10175">
                  <c:v>14.006662628709901</c:v>
                </c:pt>
                <c:pt idx="10176">
                  <c:v>14.008039204889601</c:v>
                </c:pt>
                <c:pt idx="10177">
                  <c:v>14.009415781069301</c:v>
                </c:pt>
                <c:pt idx="10178">
                  <c:v>14.0107923572491</c:v>
                </c:pt>
                <c:pt idx="10179">
                  <c:v>14.0121689334288</c:v>
                </c:pt>
                <c:pt idx="10180">
                  <c:v>14.0135455096085</c:v>
                </c:pt>
                <c:pt idx="10181">
                  <c:v>14.0149220857882</c:v>
                </c:pt>
                <c:pt idx="10182">
                  <c:v>14.016298661967999</c:v>
                </c:pt>
                <c:pt idx="10183">
                  <c:v>14.017675238147699</c:v>
                </c:pt>
                <c:pt idx="10184">
                  <c:v>14.019051814327399</c:v>
                </c:pt>
                <c:pt idx="10185">
                  <c:v>14.020428390507099</c:v>
                </c:pt>
                <c:pt idx="10186">
                  <c:v>14.021804966686901</c:v>
                </c:pt>
                <c:pt idx="10187">
                  <c:v>14.023181542866601</c:v>
                </c:pt>
                <c:pt idx="10188">
                  <c:v>14.024558119046301</c:v>
                </c:pt>
                <c:pt idx="10189">
                  <c:v>14.025934695226001</c:v>
                </c:pt>
                <c:pt idx="10190">
                  <c:v>14.0273112714058</c:v>
                </c:pt>
                <c:pt idx="10191">
                  <c:v>14.0286878475855</c:v>
                </c:pt>
                <c:pt idx="10192">
                  <c:v>14.0300644237652</c:v>
                </c:pt>
                <c:pt idx="10193">
                  <c:v>14.0314409999449</c:v>
                </c:pt>
                <c:pt idx="10194">
                  <c:v>14.0328175761247</c:v>
                </c:pt>
                <c:pt idx="10195">
                  <c:v>14.0341941523044</c:v>
                </c:pt>
                <c:pt idx="10196">
                  <c:v>14.0355707284841</c:v>
                </c:pt>
                <c:pt idx="10197">
                  <c:v>14.0369473046638</c:v>
                </c:pt>
                <c:pt idx="10198">
                  <c:v>14.038323880843601</c:v>
                </c:pt>
                <c:pt idx="10199">
                  <c:v>14.039700457023301</c:v>
                </c:pt>
                <c:pt idx="10200">
                  <c:v>14.041077033203001</c:v>
                </c:pt>
                <c:pt idx="10201">
                  <c:v>14.042453609382701</c:v>
                </c:pt>
                <c:pt idx="10202">
                  <c:v>14.0438301855625</c:v>
                </c:pt>
                <c:pt idx="10203">
                  <c:v>14.0452067617422</c:v>
                </c:pt>
                <c:pt idx="10204">
                  <c:v>14.0465833379219</c:v>
                </c:pt>
                <c:pt idx="10205">
                  <c:v>14.0479599141016</c:v>
                </c:pt>
                <c:pt idx="10206">
                  <c:v>14.0493364902814</c:v>
                </c:pt>
                <c:pt idx="10207">
                  <c:v>14.0507130664611</c:v>
                </c:pt>
                <c:pt idx="10208">
                  <c:v>14.0520896426408</c:v>
                </c:pt>
                <c:pt idx="10209">
                  <c:v>14.053466218820599</c:v>
                </c:pt>
                <c:pt idx="10210">
                  <c:v>14.054842795000299</c:v>
                </c:pt>
                <c:pt idx="10211">
                  <c:v>14.056219371179999</c:v>
                </c:pt>
                <c:pt idx="10212">
                  <c:v>14.057595947359699</c:v>
                </c:pt>
                <c:pt idx="10213">
                  <c:v>14.0589725235395</c:v>
                </c:pt>
                <c:pt idx="10214">
                  <c:v>14.0603490997192</c:v>
                </c:pt>
                <c:pt idx="10215">
                  <c:v>14.0617256758989</c:v>
                </c:pt>
                <c:pt idx="10216">
                  <c:v>14.0631022520786</c:v>
                </c:pt>
                <c:pt idx="10217">
                  <c:v>14.0644788282584</c:v>
                </c:pt>
                <c:pt idx="10218">
                  <c:v>14.0658554044381</c:v>
                </c:pt>
                <c:pt idx="10219">
                  <c:v>14.0672319806178</c:v>
                </c:pt>
                <c:pt idx="10220">
                  <c:v>14.0686085567975</c:v>
                </c:pt>
                <c:pt idx="10221">
                  <c:v>14.069985132977299</c:v>
                </c:pt>
                <c:pt idx="10222">
                  <c:v>14.071361709156999</c:v>
                </c:pt>
                <c:pt idx="10223">
                  <c:v>14.072738285336699</c:v>
                </c:pt>
                <c:pt idx="10224">
                  <c:v>14.074114861516399</c:v>
                </c:pt>
                <c:pt idx="10225">
                  <c:v>14.075491437696201</c:v>
                </c:pt>
                <c:pt idx="10226">
                  <c:v>14.076868013875901</c:v>
                </c:pt>
                <c:pt idx="10227">
                  <c:v>14.078244590055601</c:v>
                </c:pt>
                <c:pt idx="10228">
                  <c:v>14.079621166235301</c:v>
                </c:pt>
                <c:pt idx="10229">
                  <c:v>14.0809977424151</c:v>
                </c:pt>
                <c:pt idx="10230">
                  <c:v>14.0823743185948</c:v>
                </c:pt>
                <c:pt idx="10231">
                  <c:v>14.0837508947745</c:v>
                </c:pt>
                <c:pt idx="10232">
                  <c:v>14.0851274709542</c:v>
                </c:pt>
                <c:pt idx="10233">
                  <c:v>14.086504047134</c:v>
                </c:pt>
                <c:pt idx="10234">
                  <c:v>14.0878806233137</c:v>
                </c:pt>
                <c:pt idx="10235">
                  <c:v>14.089257199493399</c:v>
                </c:pt>
                <c:pt idx="10236">
                  <c:v>14.090633775673099</c:v>
                </c:pt>
                <c:pt idx="10237">
                  <c:v>14.092010351852901</c:v>
                </c:pt>
                <c:pt idx="10238">
                  <c:v>14.093386928032601</c:v>
                </c:pt>
                <c:pt idx="10239">
                  <c:v>14.094763504212301</c:v>
                </c:pt>
                <c:pt idx="10240">
                  <c:v>14.0961400803921</c:v>
                </c:pt>
                <c:pt idx="10241">
                  <c:v>14.0975166565718</c:v>
                </c:pt>
                <c:pt idx="10242">
                  <c:v>14.0988932327515</c:v>
                </c:pt>
                <c:pt idx="10243">
                  <c:v>14.1002698089312</c:v>
                </c:pt>
                <c:pt idx="10244">
                  <c:v>14.101646385111</c:v>
                </c:pt>
                <c:pt idx="10245">
                  <c:v>14.1030229612907</c:v>
                </c:pt>
                <c:pt idx="10246">
                  <c:v>14.1043995374704</c:v>
                </c:pt>
                <c:pt idx="10247">
                  <c:v>14.1057761136501</c:v>
                </c:pt>
                <c:pt idx="10248">
                  <c:v>14.107152689829899</c:v>
                </c:pt>
                <c:pt idx="10249">
                  <c:v>14.108529266009599</c:v>
                </c:pt>
                <c:pt idx="10250">
                  <c:v>14.109905842189301</c:v>
                </c:pt>
                <c:pt idx="10251">
                  <c:v>14.111282418369001</c:v>
                </c:pt>
                <c:pt idx="10252">
                  <c:v>14.1126589945488</c:v>
                </c:pt>
                <c:pt idx="10253">
                  <c:v>14.1140355707285</c:v>
                </c:pt>
                <c:pt idx="10254">
                  <c:v>14.1154121469082</c:v>
                </c:pt>
                <c:pt idx="10255">
                  <c:v>14.1167887230879</c:v>
                </c:pt>
                <c:pt idx="10256">
                  <c:v>14.1181652992677</c:v>
                </c:pt>
                <c:pt idx="10257">
                  <c:v>14.1195418754474</c:v>
                </c:pt>
                <c:pt idx="10258">
                  <c:v>14.1209184516271</c:v>
                </c:pt>
                <c:pt idx="10259">
                  <c:v>14.1222950278068</c:v>
                </c:pt>
                <c:pt idx="10260">
                  <c:v>14.123671603986599</c:v>
                </c:pt>
                <c:pt idx="10261">
                  <c:v>14.125048180166299</c:v>
                </c:pt>
                <c:pt idx="10262">
                  <c:v>14.126424756345999</c:v>
                </c:pt>
                <c:pt idx="10263">
                  <c:v>14.127801332525699</c:v>
                </c:pt>
                <c:pt idx="10264">
                  <c:v>14.1291779087055</c:v>
                </c:pt>
                <c:pt idx="10265">
                  <c:v>14.1305544848852</c:v>
                </c:pt>
                <c:pt idx="10266">
                  <c:v>14.1319310610649</c:v>
                </c:pt>
                <c:pt idx="10267">
                  <c:v>14.1333076372446</c:v>
                </c:pt>
                <c:pt idx="10268">
                  <c:v>14.1346842134244</c:v>
                </c:pt>
                <c:pt idx="10269">
                  <c:v>14.1360607896041</c:v>
                </c:pt>
                <c:pt idx="10270">
                  <c:v>14.1374373657838</c:v>
                </c:pt>
                <c:pt idx="10271">
                  <c:v>14.138813941963599</c:v>
                </c:pt>
                <c:pt idx="10272">
                  <c:v>14.140190518143299</c:v>
                </c:pt>
                <c:pt idx="10273">
                  <c:v>14.141567094322999</c:v>
                </c:pt>
                <c:pt idx="10274">
                  <c:v>14.142943670502699</c:v>
                </c:pt>
                <c:pt idx="10275">
                  <c:v>14.144320246682501</c:v>
                </c:pt>
                <c:pt idx="10276">
                  <c:v>14.145696822862201</c:v>
                </c:pt>
                <c:pt idx="10277">
                  <c:v>14.147073399041901</c:v>
                </c:pt>
                <c:pt idx="10278">
                  <c:v>14.148449975221601</c:v>
                </c:pt>
                <c:pt idx="10279">
                  <c:v>14.1498265514014</c:v>
                </c:pt>
                <c:pt idx="10280">
                  <c:v>14.1512031275811</c:v>
                </c:pt>
                <c:pt idx="10281">
                  <c:v>14.1525797037608</c:v>
                </c:pt>
                <c:pt idx="10282">
                  <c:v>14.1539562799405</c:v>
                </c:pt>
                <c:pt idx="10283">
                  <c:v>14.1553328561203</c:v>
                </c:pt>
                <c:pt idx="10284">
                  <c:v>14.1567094323</c:v>
                </c:pt>
                <c:pt idx="10285">
                  <c:v>14.1580860084797</c:v>
                </c:pt>
                <c:pt idx="10286">
                  <c:v>14.1594625846594</c:v>
                </c:pt>
                <c:pt idx="10287">
                  <c:v>14.160839160839201</c:v>
                </c:pt>
                <c:pt idx="10288">
                  <c:v>14.162215737018901</c:v>
                </c:pt>
                <c:pt idx="10289">
                  <c:v>14.163592313198601</c:v>
                </c:pt>
                <c:pt idx="10290">
                  <c:v>14.164968889378301</c:v>
                </c:pt>
                <c:pt idx="10291">
                  <c:v>14.1663454655581</c:v>
                </c:pt>
                <c:pt idx="10292">
                  <c:v>14.1677220417378</c:v>
                </c:pt>
                <c:pt idx="10293">
                  <c:v>14.1690986179175</c:v>
                </c:pt>
                <c:pt idx="10294">
                  <c:v>14.1704751940972</c:v>
                </c:pt>
                <c:pt idx="10295">
                  <c:v>14.171851770277</c:v>
                </c:pt>
                <c:pt idx="10296">
                  <c:v>14.1732283464567</c:v>
                </c:pt>
                <c:pt idx="10297">
                  <c:v>14.1746049226364</c:v>
                </c:pt>
                <c:pt idx="10298">
                  <c:v>14.1759814988161</c:v>
                </c:pt>
                <c:pt idx="10299">
                  <c:v>14.177358074995899</c:v>
                </c:pt>
                <c:pt idx="10300">
                  <c:v>14.178734651175599</c:v>
                </c:pt>
                <c:pt idx="10301">
                  <c:v>14.180111227355299</c:v>
                </c:pt>
                <c:pt idx="10302">
                  <c:v>14.1814878035351</c:v>
                </c:pt>
                <c:pt idx="10303">
                  <c:v>14.1828643797148</c:v>
                </c:pt>
                <c:pt idx="10304">
                  <c:v>14.1842409558945</c:v>
                </c:pt>
                <c:pt idx="10305">
                  <c:v>14.1856175320742</c:v>
                </c:pt>
                <c:pt idx="10306">
                  <c:v>14.186994108254</c:v>
                </c:pt>
                <c:pt idx="10307">
                  <c:v>14.1883706844337</c:v>
                </c:pt>
                <c:pt idx="10308">
                  <c:v>14.1897472606134</c:v>
                </c:pt>
                <c:pt idx="10309">
                  <c:v>14.1911238367931</c:v>
                </c:pt>
                <c:pt idx="10310">
                  <c:v>14.192500412972899</c:v>
                </c:pt>
                <c:pt idx="10311">
                  <c:v>14.193876989152599</c:v>
                </c:pt>
                <c:pt idx="10312">
                  <c:v>14.195253565332299</c:v>
                </c:pt>
                <c:pt idx="10313">
                  <c:v>14.196630141511999</c:v>
                </c:pt>
                <c:pt idx="10314">
                  <c:v>14.198006717691801</c:v>
                </c:pt>
                <c:pt idx="10315">
                  <c:v>14.199383293871501</c:v>
                </c:pt>
                <c:pt idx="10316">
                  <c:v>14.200759870051201</c:v>
                </c:pt>
                <c:pt idx="10317">
                  <c:v>14.202136446230901</c:v>
                </c:pt>
                <c:pt idx="10318">
                  <c:v>14.2035130224107</c:v>
                </c:pt>
                <c:pt idx="10319">
                  <c:v>14.2048895985904</c:v>
                </c:pt>
                <c:pt idx="10320">
                  <c:v>14.2062661747701</c:v>
                </c:pt>
                <c:pt idx="10321">
                  <c:v>14.2076427509498</c:v>
                </c:pt>
                <c:pt idx="10322">
                  <c:v>14.209019327129599</c:v>
                </c:pt>
                <c:pt idx="10323">
                  <c:v>14.210395903309299</c:v>
                </c:pt>
                <c:pt idx="10324">
                  <c:v>14.211772479488999</c:v>
                </c:pt>
                <c:pt idx="10325">
                  <c:v>14.213149055668699</c:v>
                </c:pt>
                <c:pt idx="10326">
                  <c:v>14.214525631848501</c:v>
                </c:pt>
                <c:pt idx="10327">
                  <c:v>14.215902208028201</c:v>
                </c:pt>
                <c:pt idx="10328">
                  <c:v>14.217278784207901</c:v>
                </c:pt>
                <c:pt idx="10329">
                  <c:v>14.218655360387601</c:v>
                </c:pt>
                <c:pt idx="10330">
                  <c:v>14.2200319365674</c:v>
                </c:pt>
                <c:pt idx="10331">
                  <c:v>14.2214085127471</c:v>
                </c:pt>
                <c:pt idx="10332">
                  <c:v>14.2227850889268</c:v>
                </c:pt>
                <c:pt idx="10333">
                  <c:v>14.2241616651065</c:v>
                </c:pt>
                <c:pt idx="10334">
                  <c:v>14.2255382412863</c:v>
                </c:pt>
                <c:pt idx="10335">
                  <c:v>14.226914817466</c:v>
                </c:pt>
                <c:pt idx="10336">
                  <c:v>14.2282913936457</c:v>
                </c:pt>
                <c:pt idx="10337">
                  <c:v>14.229667969825501</c:v>
                </c:pt>
                <c:pt idx="10338">
                  <c:v>14.231044546005201</c:v>
                </c:pt>
                <c:pt idx="10339">
                  <c:v>14.232421122184901</c:v>
                </c:pt>
                <c:pt idx="10340">
                  <c:v>14.233797698364601</c:v>
                </c:pt>
                <c:pt idx="10341">
                  <c:v>14.2351742745444</c:v>
                </c:pt>
                <c:pt idx="10342">
                  <c:v>14.2365508507241</c:v>
                </c:pt>
                <c:pt idx="10343">
                  <c:v>14.2379274269038</c:v>
                </c:pt>
                <c:pt idx="10344">
                  <c:v>14.2393040030835</c:v>
                </c:pt>
                <c:pt idx="10345">
                  <c:v>14.2406805792633</c:v>
                </c:pt>
                <c:pt idx="10346">
                  <c:v>14.242057155443</c:v>
                </c:pt>
                <c:pt idx="10347">
                  <c:v>14.2434337316227</c:v>
                </c:pt>
                <c:pt idx="10348">
                  <c:v>14.2448103078024</c:v>
                </c:pt>
                <c:pt idx="10349">
                  <c:v>14.246186883982199</c:v>
                </c:pt>
                <c:pt idx="10350">
                  <c:v>14.247563460161899</c:v>
                </c:pt>
                <c:pt idx="10351">
                  <c:v>14.248940036341599</c:v>
                </c:pt>
                <c:pt idx="10352">
                  <c:v>14.250316612521299</c:v>
                </c:pt>
                <c:pt idx="10353">
                  <c:v>14.2516931887011</c:v>
                </c:pt>
                <c:pt idx="10354">
                  <c:v>14.2530697648808</c:v>
                </c:pt>
                <c:pt idx="10355">
                  <c:v>14.2544463410605</c:v>
                </c:pt>
                <c:pt idx="10356">
                  <c:v>14.2558229172402</c:v>
                </c:pt>
                <c:pt idx="10357">
                  <c:v>14.25719949342</c:v>
                </c:pt>
                <c:pt idx="10358">
                  <c:v>14.2585760695997</c:v>
                </c:pt>
                <c:pt idx="10359">
                  <c:v>14.2599526457794</c:v>
                </c:pt>
                <c:pt idx="10360">
                  <c:v>14.2613292219591</c:v>
                </c:pt>
                <c:pt idx="10361">
                  <c:v>14.262705798138899</c:v>
                </c:pt>
                <c:pt idx="10362">
                  <c:v>14.264082374318599</c:v>
                </c:pt>
                <c:pt idx="10363">
                  <c:v>14.265458950498299</c:v>
                </c:pt>
                <c:pt idx="10364">
                  <c:v>14.266835526677999</c:v>
                </c:pt>
                <c:pt idx="10365">
                  <c:v>14.268212102857801</c:v>
                </c:pt>
                <c:pt idx="10366">
                  <c:v>14.269588679037501</c:v>
                </c:pt>
                <c:pt idx="10367">
                  <c:v>14.270965255217201</c:v>
                </c:pt>
                <c:pt idx="10368">
                  <c:v>14.272341831397</c:v>
                </c:pt>
                <c:pt idx="10369">
                  <c:v>14.2737184075767</c:v>
                </c:pt>
                <c:pt idx="10370">
                  <c:v>14.2750949837564</c:v>
                </c:pt>
                <c:pt idx="10371">
                  <c:v>14.2764715599361</c:v>
                </c:pt>
                <c:pt idx="10372">
                  <c:v>14.2778481361159</c:v>
                </c:pt>
                <c:pt idx="10373">
                  <c:v>14.2792247122956</c:v>
                </c:pt>
                <c:pt idx="10374">
                  <c:v>14.2806012884753</c:v>
                </c:pt>
                <c:pt idx="10375">
                  <c:v>14.281977864655</c:v>
                </c:pt>
                <c:pt idx="10376">
                  <c:v>14.283354440834801</c:v>
                </c:pt>
                <c:pt idx="10377">
                  <c:v>14.284731017014501</c:v>
                </c:pt>
                <c:pt idx="10378">
                  <c:v>14.286107593194201</c:v>
                </c:pt>
                <c:pt idx="10379">
                  <c:v>14.287484169373901</c:v>
                </c:pt>
                <c:pt idx="10380">
                  <c:v>14.2888607455537</c:v>
                </c:pt>
                <c:pt idx="10381">
                  <c:v>14.2902373217334</c:v>
                </c:pt>
                <c:pt idx="10382">
                  <c:v>14.2916138979131</c:v>
                </c:pt>
                <c:pt idx="10383">
                  <c:v>14.2929904740928</c:v>
                </c:pt>
                <c:pt idx="10384">
                  <c:v>14.2943670502726</c:v>
                </c:pt>
                <c:pt idx="10385">
                  <c:v>14.2957436264523</c:v>
                </c:pt>
                <c:pt idx="10386">
                  <c:v>14.297120202632</c:v>
                </c:pt>
                <c:pt idx="10387">
                  <c:v>14.2984967788117</c:v>
                </c:pt>
                <c:pt idx="10388">
                  <c:v>14.299873354991499</c:v>
                </c:pt>
                <c:pt idx="10389">
                  <c:v>14.301249931171199</c:v>
                </c:pt>
                <c:pt idx="10390">
                  <c:v>14.302626507350899</c:v>
                </c:pt>
                <c:pt idx="10391">
                  <c:v>14.304003083530599</c:v>
                </c:pt>
                <c:pt idx="10392">
                  <c:v>14.3053796597104</c:v>
                </c:pt>
                <c:pt idx="10393">
                  <c:v>14.3067562358901</c:v>
                </c:pt>
                <c:pt idx="10394">
                  <c:v>14.3081328120698</c:v>
                </c:pt>
                <c:pt idx="10395">
                  <c:v>14.3095093882495</c:v>
                </c:pt>
                <c:pt idx="10396">
                  <c:v>14.3108859644293</c:v>
                </c:pt>
                <c:pt idx="10397">
                  <c:v>14.312262540609</c:v>
                </c:pt>
                <c:pt idx="10398">
                  <c:v>14.3136391167887</c:v>
                </c:pt>
                <c:pt idx="10399">
                  <c:v>14.315015692968499</c:v>
                </c:pt>
                <c:pt idx="10400">
                  <c:v>14.316392269148199</c:v>
                </c:pt>
                <c:pt idx="10401">
                  <c:v>14.317768845327899</c:v>
                </c:pt>
                <c:pt idx="10402">
                  <c:v>14.319145421507599</c:v>
                </c:pt>
                <c:pt idx="10403">
                  <c:v>14.320521997687401</c:v>
                </c:pt>
                <c:pt idx="10404">
                  <c:v>14.321898573867101</c:v>
                </c:pt>
                <c:pt idx="10405">
                  <c:v>14.323275150046801</c:v>
                </c:pt>
                <c:pt idx="10406">
                  <c:v>14.324651726226501</c:v>
                </c:pt>
                <c:pt idx="10407">
                  <c:v>14.3260283024063</c:v>
                </c:pt>
                <c:pt idx="10408">
                  <c:v>14.327404878586</c:v>
                </c:pt>
                <c:pt idx="10409">
                  <c:v>14.3287814547657</c:v>
                </c:pt>
                <c:pt idx="10410">
                  <c:v>14.3301580309454</c:v>
                </c:pt>
                <c:pt idx="10411">
                  <c:v>14.331534607125199</c:v>
                </c:pt>
                <c:pt idx="10412">
                  <c:v>14.332911183304899</c:v>
                </c:pt>
                <c:pt idx="10413">
                  <c:v>14.334287759484599</c:v>
                </c:pt>
                <c:pt idx="10414">
                  <c:v>14.335664335664299</c:v>
                </c:pt>
                <c:pt idx="10415">
                  <c:v>14.337040911844101</c:v>
                </c:pt>
                <c:pt idx="10416">
                  <c:v>14.338417488023801</c:v>
                </c:pt>
                <c:pt idx="10417">
                  <c:v>14.339794064203501</c:v>
                </c:pt>
                <c:pt idx="10418">
                  <c:v>14.341170640383201</c:v>
                </c:pt>
                <c:pt idx="10419">
                  <c:v>14.342547216563</c:v>
                </c:pt>
                <c:pt idx="10420">
                  <c:v>14.3439237927427</c:v>
                </c:pt>
                <c:pt idx="10421">
                  <c:v>14.3453003689224</c:v>
                </c:pt>
                <c:pt idx="10422">
                  <c:v>14.3466769451021</c:v>
                </c:pt>
                <c:pt idx="10423">
                  <c:v>14.3480535212819</c:v>
                </c:pt>
                <c:pt idx="10424">
                  <c:v>14.3494300974616</c:v>
                </c:pt>
                <c:pt idx="10425">
                  <c:v>14.3508066736413</c:v>
                </c:pt>
                <c:pt idx="10426">
                  <c:v>14.352183249821101</c:v>
                </c:pt>
                <c:pt idx="10427">
                  <c:v>14.353559826000801</c:v>
                </c:pt>
                <c:pt idx="10428">
                  <c:v>14.354936402180501</c:v>
                </c:pt>
                <c:pt idx="10429">
                  <c:v>14.356312978360201</c:v>
                </c:pt>
                <c:pt idx="10430">
                  <c:v>14.35768955454</c:v>
                </c:pt>
                <c:pt idx="10431">
                  <c:v>14.3590661307197</c:v>
                </c:pt>
                <c:pt idx="10432">
                  <c:v>14.3604427068994</c:v>
                </c:pt>
                <c:pt idx="10433">
                  <c:v>14.3618192830791</c:v>
                </c:pt>
                <c:pt idx="10434">
                  <c:v>14.3631958592589</c:v>
                </c:pt>
                <c:pt idx="10435">
                  <c:v>14.3645724354386</c:v>
                </c:pt>
                <c:pt idx="10436">
                  <c:v>14.3659490116183</c:v>
                </c:pt>
                <c:pt idx="10437">
                  <c:v>14.367325587798</c:v>
                </c:pt>
                <c:pt idx="10438">
                  <c:v>14.368702163977799</c:v>
                </c:pt>
                <c:pt idx="10439">
                  <c:v>14.370078740157499</c:v>
                </c:pt>
                <c:pt idx="10440">
                  <c:v>14.371455316337199</c:v>
                </c:pt>
                <c:pt idx="10441">
                  <c:v>14.372831892516899</c:v>
                </c:pt>
                <c:pt idx="10442">
                  <c:v>14.3742084686967</c:v>
                </c:pt>
                <c:pt idx="10443">
                  <c:v>14.3755850448764</c:v>
                </c:pt>
                <c:pt idx="10444">
                  <c:v>14.3769616210561</c:v>
                </c:pt>
                <c:pt idx="10445">
                  <c:v>14.3783381972358</c:v>
                </c:pt>
                <c:pt idx="10446">
                  <c:v>14.3797147734156</c:v>
                </c:pt>
                <c:pt idx="10447">
                  <c:v>14.3810913495953</c:v>
                </c:pt>
                <c:pt idx="10448">
                  <c:v>14.382467925775</c:v>
                </c:pt>
                <c:pt idx="10449">
                  <c:v>14.3838445019547</c:v>
                </c:pt>
                <c:pt idx="10450">
                  <c:v>14.385221078134499</c:v>
                </c:pt>
                <c:pt idx="10451">
                  <c:v>14.386597654314199</c:v>
                </c:pt>
                <c:pt idx="10452">
                  <c:v>14.387974230493899</c:v>
                </c:pt>
                <c:pt idx="10453">
                  <c:v>14.389350806673599</c:v>
                </c:pt>
                <c:pt idx="10454">
                  <c:v>14.390727382853401</c:v>
                </c:pt>
                <c:pt idx="10455">
                  <c:v>14.392103959033101</c:v>
                </c:pt>
                <c:pt idx="10456">
                  <c:v>14.393480535212801</c:v>
                </c:pt>
                <c:pt idx="10457">
                  <c:v>14.394857111392501</c:v>
                </c:pt>
                <c:pt idx="10458">
                  <c:v>14.3962336875723</c:v>
                </c:pt>
                <c:pt idx="10459">
                  <c:v>14.397610263752</c:v>
                </c:pt>
                <c:pt idx="10460">
                  <c:v>14.3989868399317</c:v>
                </c:pt>
                <c:pt idx="10461">
                  <c:v>14.4003634161115</c:v>
                </c:pt>
                <c:pt idx="10462">
                  <c:v>14.401739992291199</c:v>
                </c:pt>
                <c:pt idx="10463">
                  <c:v>14.403116568470899</c:v>
                </c:pt>
                <c:pt idx="10464">
                  <c:v>14.404493144650599</c:v>
                </c:pt>
                <c:pt idx="10465">
                  <c:v>14.405869720830401</c:v>
                </c:pt>
                <c:pt idx="10466">
                  <c:v>14.407246297010101</c:v>
                </c:pt>
                <c:pt idx="10467">
                  <c:v>14.408622873189801</c:v>
                </c:pt>
                <c:pt idx="10468">
                  <c:v>14.409999449369501</c:v>
                </c:pt>
                <c:pt idx="10469">
                  <c:v>14.4113760255493</c:v>
                </c:pt>
                <c:pt idx="10470">
                  <c:v>14.412752601729</c:v>
                </c:pt>
                <c:pt idx="10471">
                  <c:v>14.4141291779087</c:v>
                </c:pt>
                <c:pt idx="10472">
                  <c:v>14.4155057540884</c:v>
                </c:pt>
                <c:pt idx="10473">
                  <c:v>14.4168823302682</c:v>
                </c:pt>
                <c:pt idx="10474">
                  <c:v>14.4182589064479</c:v>
                </c:pt>
                <c:pt idx="10475">
                  <c:v>14.4196354826276</c:v>
                </c:pt>
                <c:pt idx="10476">
                  <c:v>14.4210120588073</c:v>
                </c:pt>
                <c:pt idx="10477">
                  <c:v>14.422388634987101</c:v>
                </c:pt>
                <c:pt idx="10478">
                  <c:v>14.423765211166801</c:v>
                </c:pt>
                <c:pt idx="10479">
                  <c:v>14.425141787346501</c:v>
                </c:pt>
                <c:pt idx="10480">
                  <c:v>14.426518363526201</c:v>
                </c:pt>
                <c:pt idx="10481">
                  <c:v>14.427894939706</c:v>
                </c:pt>
                <c:pt idx="10482">
                  <c:v>14.4292715158857</c:v>
                </c:pt>
                <c:pt idx="10483">
                  <c:v>14.4306480920654</c:v>
                </c:pt>
                <c:pt idx="10484">
                  <c:v>14.4320246682451</c:v>
                </c:pt>
                <c:pt idx="10485">
                  <c:v>14.4334012444249</c:v>
                </c:pt>
                <c:pt idx="10486">
                  <c:v>14.4347778206046</c:v>
                </c:pt>
                <c:pt idx="10487">
                  <c:v>14.4361543967843</c:v>
                </c:pt>
                <c:pt idx="10488">
                  <c:v>14.437530972964</c:v>
                </c:pt>
                <c:pt idx="10489">
                  <c:v>14.438907549143799</c:v>
                </c:pt>
                <c:pt idx="10490">
                  <c:v>14.440284125323499</c:v>
                </c:pt>
                <c:pt idx="10491">
                  <c:v>14.441660701503199</c:v>
                </c:pt>
                <c:pt idx="10492">
                  <c:v>14.443037277682899</c:v>
                </c:pt>
                <c:pt idx="10493">
                  <c:v>14.4444138538627</c:v>
                </c:pt>
                <c:pt idx="10494">
                  <c:v>14.4457904300424</c:v>
                </c:pt>
                <c:pt idx="10495">
                  <c:v>14.4471670062221</c:v>
                </c:pt>
                <c:pt idx="10496">
                  <c:v>14.4485435824019</c:v>
                </c:pt>
                <c:pt idx="10497">
                  <c:v>14.4499201585816</c:v>
                </c:pt>
                <c:pt idx="10498">
                  <c:v>14.4512967347613</c:v>
                </c:pt>
                <c:pt idx="10499">
                  <c:v>14.452673310941</c:v>
                </c:pt>
                <c:pt idx="10500">
                  <c:v>14.454049887120799</c:v>
                </c:pt>
                <c:pt idx="10501">
                  <c:v>14.455426463300499</c:v>
                </c:pt>
                <c:pt idx="10502">
                  <c:v>14.456803039480199</c:v>
                </c:pt>
                <c:pt idx="10503">
                  <c:v>14.458179615659899</c:v>
                </c:pt>
                <c:pt idx="10504">
                  <c:v>14.459556191839701</c:v>
                </c:pt>
                <c:pt idx="10505">
                  <c:v>14.460932768019401</c:v>
                </c:pt>
                <c:pt idx="10506">
                  <c:v>14.462309344199101</c:v>
                </c:pt>
                <c:pt idx="10507">
                  <c:v>14.463685920378801</c:v>
                </c:pt>
                <c:pt idx="10508">
                  <c:v>14.4650624965586</c:v>
                </c:pt>
                <c:pt idx="10509">
                  <c:v>14.4664390727383</c:v>
                </c:pt>
                <c:pt idx="10510">
                  <c:v>14.467815648918</c:v>
                </c:pt>
                <c:pt idx="10511">
                  <c:v>14.4691922250977</c:v>
                </c:pt>
                <c:pt idx="10512">
                  <c:v>14.4705688012775</c:v>
                </c:pt>
                <c:pt idx="10513">
                  <c:v>14.4719453774572</c:v>
                </c:pt>
                <c:pt idx="10514">
                  <c:v>14.4733219536369</c:v>
                </c:pt>
                <c:pt idx="10515">
                  <c:v>14.4746985298166</c:v>
                </c:pt>
                <c:pt idx="10516">
                  <c:v>14.476075105996401</c:v>
                </c:pt>
                <c:pt idx="10517">
                  <c:v>14.477451682176101</c:v>
                </c:pt>
                <c:pt idx="10518">
                  <c:v>14.478828258355801</c:v>
                </c:pt>
                <c:pt idx="10519">
                  <c:v>14.480204834535501</c:v>
                </c:pt>
                <c:pt idx="10520">
                  <c:v>14.4815814107153</c:v>
                </c:pt>
                <c:pt idx="10521">
                  <c:v>14.482957986895</c:v>
                </c:pt>
                <c:pt idx="10522">
                  <c:v>14.4843345630747</c:v>
                </c:pt>
                <c:pt idx="10523">
                  <c:v>14.4857111392544</c:v>
                </c:pt>
                <c:pt idx="10524">
                  <c:v>14.4870877154342</c:v>
                </c:pt>
                <c:pt idx="10525">
                  <c:v>14.4884642916139</c:v>
                </c:pt>
                <c:pt idx="10526">
                  <c:v>14.4898408677936</c:v>
                </c:pt>
                <c:pt idx="10527">
                  <c:v>14.491217443973399</c:v>
                </c:pt>
                <c:pt idx="10528">
                  <c:v>14.492594020153099</c:v>
                </c:pt>
                <c:pt idx="10529">
                  <c:v>14.493970596332799</c:v>
                </c:pt>
                <c:pt idx="10530">
                  <c:v>14.495347172512499</c:v>
                </c:pt>
                <c:pt idx="10531">
                  <c:v>14.4967237486923</c:v>
                </c:pt>
                <c:pt idx="10532">
                  <c:v>14.498100324872</c:v>
                </c:pt>
                <c:pt idx="10533">
                  <c:v>14.4994769010517</c:v>
                </c:pt>
                <c:pt idx="10534">
                  <c:v>14.5008534772314</c:v>
                </c:pt>
                <c:pt idx="10535">
                  <c:v>14.5022300534112</c:v>
                </c:pt>
                <c:pt idx="10536">
                  <c:v>14.5036066295909</c:v>
                </c:pt>
                <c:pt idx="10537">
                  <c:v>14.5049832057706</c:v>
                </c:pt>
                <c:pt idx="10538">
                  <c:v>14.5063597819503</c:v>
                </c:pt>
                <c:pt idx="10539">
                  <c:v>14.507736358130099</c:v>
                </c:pt>
                <c:pt idx="10540">
                  <c:v>14.509112934309799</c:v>
                </c:pt>
                <c:pt idx="10541">
                  <c:v>14.510489510489499</c:v>
                </c:pt>
                <c:pt idx="10542">
                  <c:v>14.511866086669199</c:v>
                </c:pt>
                <c:pt idx="10543">
                  <c:v>14.513242662849001</c:v>
                </c:pt>
                <c:pt idx="10544">
                  <c:v>14.514619239028701</c:v>
                </c:pt>
                <c:pt idx="10545">
                  <c:v>14.515995815208401</c:v>
                </c:pt>
                <c:pt idx="10546">
                  <c:v>14.517372391388101</c:v>
                </c:pt>
                <c:pt idx="10547">
                  <c:v>14.5187489675679</c:v>
                </c:pt>
                <c:pt idx="10548">
                  <c:v>14.5201255437476</c:v>
                </c:pt>
                <c:pt idx="10549">
                  <c:v>14.5215021199273</c:v>
                </c:pt>
                <c:pt idx="10550">
                  <c:v>14.522878696107</c:v>
                </c:pt>
                <c:pt idx="10551">
                  <c:v>14.524255272286799</c:v>
                </c:pt>
                <c:pt idx="10552">
                  <c:v>14.525631848466499</c:v>
                </c:pt>
                <c:pt idx="10553">
                  <c:v>14.527008424646199</c:v>
                </c:pt>
                <c:pt idx="10554">
                  <c:v>14.528385000826001</c:v>
                </c:pt>
                <c:pt idx="10555">
                  <c:v>14.529761577005701</c:v>
                </c:pt>
                <c:pt idx="10556">
                  <c:v>14.531138153185401</c:v>
                </c:pt>
                <c:pt idx="10557">
                  <c:v>14.532514729365101</c:v>
                </c:pt>
                <c:pt idx="10558">
                  <c:v>14.5338913055449</c:v>
                </c:pt>
                <c:pt idx="10559">
                  <c:v>14.5352678817246</c:v>
                </c:pt>
                <c:pt idx="10560">
                  <c:v>14.5366444579043</c:v>
                </c:pt>
                <c:pt idx="10561">
                  <c:v>14.538021034084</c:v>
                </c:pt>
                <c:pt idx="10562">
                  <c:v>14.5393976102638</c:v>
                </c:pt>
                <c:pt idx="10563">
                  <c:v>14.5407741864435</c:v>
                </c:pt>
                <c:pt idx="10564">
                  <c:v>14.5421507626232</c:v>
                </c:pt>
                <c:pt idx="10565">
                  <c:v>14.5435273388029</c:v>
                </c:pt>
                <c:pt idx="10566">
                  <c:v>14.544903914982701</c:v>
                </c:pt>
                <c:pt idx="10567">
                  <c:v>14.546280491162401</c:v>
                </c:pt>
                <c:pt idx="10568">
                  <c:v>14.547657067342101</c:v>
                </c:pt>
                <c:pt idx="10569">
                  <c:v>14.549033643521801</c:v>
                </c:pt>
                <c:pt idx="10570">
                  <c:v>14.5504102197016</c:v>
                </c:pt>
                <c:pt idx="10571">
                  <c:v>14.5517867958813</c:v>
                </c:pt>
                <c:pt idx="10572">
                  <c:v>14.553163372061</c:v>
                </c:pt>
                <c:pt idx="10573">
                  <c:v>14.5545399482407</c:v>
                </c:pt>
                <c:pt idx="10574">
                  <c:v>14.5559165244205</c:v>
                </c:pt>
                <c:pt idx="10575">
                  <c:v>14.5572931006002</c:v>
                </c:pt>
                <c:pt idx="10576">
                  <c:v>14.5586696767799</c:v>
                </c:pt>
                <c:pt idx="10577">
                  <c:v>14.5600462529596</c:v>
                </c:pt>
                <c:pt idx="10578">
                  <c:v>14.561422829139399</c:v>
                </c:pt>
                <c:pt idx="10579">
                  <c:v>14.562799405319099</c:v>
                </c:pt>
                <c:pt idx="10580">
                  <c:v>14.564175981498799</c:v>
                </c:pt>
                <c:pt idx="10581">
                  <c:v>14.565552557678499</c:v>
                </c:pt>
                <c:pt idx="10582">
                  <c:v>14.5669291338583</c:v>
                </c:pt>
                <c:pt idx="10583">
                  <c:v>14.568305710038</c:v>
                </c:pt>
                <c:pt idx="10584">
                  <c:v>14.5696822862177</c:v>
                </c:pt>
                <c:pt idx="10585">
                  <c:v>14.5710588623974</c:v>
                </c:pt>
                <c:pt idx="10586">
                  <c:v>14.5724354385772</c:v>
                </c:pt>
                <c:pt idx="10587">
                  <c:v>14.5738120147569</c:v>
                </c:pt>
                <c:pt idx="10588">
                  <c:v>14.5751885909366</c:v>
                </c:pt>
                <c:pt idx="10589">
                  <c:v>14.576565167116399</c:v>
                </c:pt>
                <c:pt idx="10590">
                  <c:v>14.577941743296099</c:v>
                </c:pt>
                <c:pt idx="10591">
                  <c:v>14.579318319475799</c:v>
                </c:pt>
                <c:pt idx="10592">
                  <c:v>14.580694895655499</c:v>
                </c:pt>
                <c:pt idx="10593">
                  <c:v>14.582071471835301</c:v>
                </c:pt>
                <c:pt idx="10594">
                  <c:v>14.583448048015001</c:v>
                </c:pt>
                <c:pt idx="10595">
                  <c:v>14.584824624194701</c:v>
                </c:pt>
                <c:pt idx="10596">
                  <c:v>14.586201200374401</c:v>
                </c:pt>
                <c:pt idx="10597">
                  <c:v>14.5875777765542</c:v>
                </c:pt>
                <c:pt idx="10598">
                  <c:v>14.5889543527339</c:v>
                </c:pt>
                <c:pt idx="10599">
                  <c:v>14.5903309289136</c:v>
                </c:pt>
                <c:pt idx="10600">
                  <c:v>14.5917075050933</c:v>
                </c:pt>
                <c:pt idx="10601">
                  <c:v>14.5930840812731</c:v>
                </c:pt>
                <c:pt idx="10602">
                  <c:v>14.5944606574528</c:v>
                </c:pt>
                <c:pt idx="10603">
                  <c:v>14.5958372336325</c:v>
                </c:pt>
                <c:pt idx="10604">
                  <c:v>14.5972138098122</c:v>
                </c:pt>
                <c:pt idx="10605">
                  <c:v>14.598590385992001</c:v>
                </c:pt>
                <c:pt idx="10606">
                  <c:v>14.599966962171701</c:v>
                </c:pt>
                <c:pt idx="10607">
                  <c:v>14.601343538351401</c:v>
                </c:pt>
                <c:pt idx="10608">
                  <c:v>14.602720114531101</c:v>
                </c:pt>
                <c:pt idx="10609">
                  <c:v>14.6040966907109</c:v>
                </c:pt>
                <c:pt idx="10610">
                  <c:v>14.6054732668906</c:v>
                </c:pt>
                <c:pt idx="10611">
                  <c:v>14.6068498430703</c:v>
                </c:pt>
                <c:pt idx="10612">
                  <c:v>14.60822641925</c:v>
                </c:pt>
                <c:pt idx="10613">
                  <c:v>14.6096029954298</c:v>
                </c:pt>
                <c:pt idx="10614">
                  <c:v>14.6109795716095</c:v>
                </c:pt>
                <c:pt idx="10615">
                  <c:v>14.6123561477892</c:v>
                </c:pt>
                <c:pt idx="10616">
                  <c:v>14.6137327239689</c:v>
                </c:pt>
                <c:pt idx="10617">
                  <c:v>14.615109300148699</c:v>
                </c:pt>
                <c:pt idx="10618">
                  <c:v>14.616485876328399</c:v>
                </c:pt>
                <c:pt idx="10619">
                  <c:v>14.617862452508099</c:v>
                </c:pt>
                <c:pt idx="10620">
                  <c:v>14.619239028687799</c:v>
                </c:pt>
                <c:pt idx="10621">
                  <c:v>14.6206156048676</c:v>
                </c:pt>
                <c:pt idx="10622">
                  <c:v>14.6219921810473</c:v>
                </c:pt>
                <c:pt idx="10623">
                  <c:v>14.623368757227</c:v>
                </c:pt>
                <c:pt idx="10624">
                  <c:v>14.6247453334068</c:v>
                </c:pt>
                <c:pt idx="10625">
                  <c:v>14.6261219095865</c:v>
                </c:pt>
                <c:pt idx="10626">
                  <c:v>14.6274984857662</c:v>
                </c:pt>
                <c:pt idx="10627">
                  <c:v>14.6288750619459</c:v>
                </c:pt>
                <c:pt idx="10628">
                  <c:v>14.630251638125699</c:v>
                </c:pt>
                <c:pt idx="10629">
                  <c:v>14.631628214305399</c:v>
                </c:pt>
                <c:pt idx="10630">
                  <c:v>14.633004790485099</c:v>
                </c:pt>
                <c:pt idx="10631">
                  <c:v>14.634381366664799</c:v>
                </c:pt>
                <c:pt idx="10632">
                  <c:v>14.635757942844601</c:v>
                </c:pt>
                <c:pt idx="10633">
                  <c:v>14.637134519024301</c:v>
                </c:pt>
                <c:pt idx="10634">
                  <c:v>14.638511095204001</c:v>
                </c:pt>
                <c:pt idx="10635">
                  <c:v>14.639887671383701</c:v>
                </c:pt>
                <c:pt idx="10636">
                  <c:v>14.6412642475635</c:v>
                </c:pt>
                <c:pt idx="10637">
                  <c:v>14.6426408237432</c:v>
                </c:pt>
                <c:pt idx="10638">
                  <c:v>14.6440173999229</c:v>
                </c:pt>
                <c:pt idx="10639">
                  <c:v>14.6453939761026</c:v>
                </c:pt>
                <c:pt idx="10640">
                  <c:v>14.646770552282399</c:v>
                </c:pt>
                <c:pt idx="10641">
                  <c:v>14.648147128462099</c:v>
                </c:pt>
                <c:pt idx="10642">
                  <c:v>14.649523704641799</c:v>
                </c:pt>
                <c:pt idx="10643">
                  <c:v>14.650900280821499</c:v>
                </c:pt>
                <c:pt idx="10644">
                  <c:v>14.652276857001301</c:v>
                </c:pt>
                <c:pt idx="10645">
                  <c:v>14.653653433181001</c:v>
                </c:pt>
                <c:pt idx="10646">
                  <c:v>14.655030009360701</c:v>
                </c:pt>
                <c:pt idx="10647">
                  <c:v>14.656406585540401</c:v>
                </c:pt>
                <c:pt idx="10648">
                  <c:v>14.6577831617202</c:v>
                </c:pt>
                <c:pt idx="10649">
                  <c:v>14.6591597378999</c:v>
                </c:pt>
                <c:pt idx="10650">
                  <c:v>14.6605363140796</c:v>
                </c:pt>
                <c:pt idx="10651">
                  <c:v>14.6619128902594</c:v>
                </c:pt>
                <c:pt idx="10652">
                  <c:v>14.6632894664391</c:v>
                </c:pt>
                <c:pt idx="10653">
                  <c:v>14.6646660426188</c:v>
                </c:pt>
                <c:pt idx="10654">
                  <c:v>14.6660426187985</c:v>
                </c:pt>
                <c:pt idx="10655">
                  <c:v>14.667419194978301</c:v>
                </c:pt>
                <c:pt idx="10656">
                  <c:v>14.668795771158001</c:v>
                </c:pt>
                <c:pt idx="10657">
                  <c:v>14.670172347337701</c:v>
                </c:pt>
                <c:pt idx="10658">
                  <c:v>14.671548923517401</c:v>
                </c:pt>
                <c:pt idx="10659">
                  <c:v>14.6729254996972</c:v>
                </c:pt>
                <c:pt idx="10660">
                  <c:v>14.6743020758769</c:v>
                </c:pt>
                <c:pt idx="10661">
                  <c:v>14.6756786520566</c:v>
                </c:pt>
                <c:pt idx="10662">
                  <c:v>14.6770552282363</c:v>
                </c:pt>
                <c:pt idx="10663">
                  <c:v>14.6784318044161</c:v>
                </c:pt>
                <c:pt idx="10664">
                  <c:v>14.6798083805958</c:v>
                </c:pt>
                <c:pt idx="10665">
                  <c:v>14.6811849567755</c:v>
                </c:pt>
                <c:pt idx="10666">
                  <c:v>14.6825615329552</c:v>
                </c:pt>
                <c:pt idx="10667">
                  <c:v>14.683938109134999</c:v>
                </c:pt>
                <c:pt idx="10668">
                  <c:v>14.685314685314699</c:v>
                </c:pt>
                <c:pt idx="10669">
                  <c:v>14.686691261494399</c:v>
                </c:pt>
                <c:pt idx="10670">
                  <c:v>14.688067837674099</c:v>
                </c:pt>
                <c:pt idx="10671">
                  <c:v>14.6894444138539</c:v>
                </c:pt>
                <c:pt idx="10672">
                  <c:v>14.6908209900336</c:v>
                </c:pt>
                <c:pt idx="10673">
                  <c:v>14.6921975662133</c:v>
                </c:pt>
                <c:pt idx="10674">
                  <c:v>14.693574142393</c:v>
                </c:pt>
                <c:pt idx="10675">
                  <c:v>14.6949507185728</c:v>
                </c:pt>
                <c:pt idx="10676">
                  <c:v>14.6963272947525</c:v>
                </c:pt>
                <c:pt idx="10677">
                  <c:v>14.6977038709322</c:v>
                </c:pt>
                <c:pt idx="10678">
                  <c:v>14.6990804471119</c:v>
                </c:pt>
                <c:pt idx="10679">
                  <c:v>14.700457023291699</c:v>
                </c:pt>
                <c:pt idx="10680">
                  <c:v>14.701833599471399</c:v>
                </c:pt>
                <c:pt idx="10681">
                  <c:v>14.703210175651099</c:v>
                </c:pt>
                <c:pt idx="10682">
                  <c:v>14.704586751830799</c:v>
                </c:pt>
                <c:pt idx="10683">
                  <c:v>14.705963328010601</c:v>
                </c:pt>
                <c:pt idx="10684">
                  <c:v>14.707339904190301</c:v>
                </c:pt>
                <c:pt idx="10685">
                  <c:v>14.708716480370001</c:v>
                </c:pt>
                <c:pt idx="10686">
                  <c:v>14.7100930565498</c:v>
                </c:pt>
                <c:pt idx="10687">
                  <c:v>14.7114696327295</c:v>
                </c:pt>
                <c:pt idx="10688">
                  <c:v>14.7128462089092</c:v>
                </c:pt>
                <c:pt idx="10689">
                  <c:v>14.7142227850889</c:v>
                </c:pt>
                <c:pt idx="10690">
                  <c:v>14.715599361268699</c:v>
                </c:pt>
                <c:pt idx="10691">
                  <c:v>14.716975937448399</c:v>
                </c:pt>
                <c:pt idx="10692">
                  <c:v>14.718352513628099</c:v>
                </c:pt>
                <c:pt idx="10693">
                  <c:v>14.719729089807799</c:v>
                </c:pt>
                <c:pt idx="10694">
                  <c:v>14.721105665987601</c:v>
                </c:pt>
                <c:pt idx="10695">
                  <c:v>14.722482242167301</c:v>
                </c:pt>
                <c:pt idx="10696">
                  <c:v>14.723858818347001</c:v>
                </c:pt>
                <c:pt idx="10697">
                  <c:v>14.725235394526701</c:v>
                </c:pt>
                <c:pt idx="10698">
                  <c:v>14.7266119707065</c:v>
                </c:pt>
                <c:pt idx="10699">
                  <c:v>14.7279885468862</c:v>
                </c:pt>
                <c:pt idx="10700">
                  <c:v>14.7293651230659</c:v>
                </c:pt>
                <c:pt idx="10701">
                  <c:v>14.7307416992456</c:v>
                </c:pt>
                <c:pt idx="10702">
                  <c:v>14.7321182754254</c:v>
                </c:pt>
                <c:pt idx="10703">
                  <c:v>14.7334948516051</c:v>
                </c:pt>
                <c:pt idx="10704">
                  <c:v>14.7348714277848</c:v>
                </c:pt>
                <c:pt idx="10705">
                  <c:v>14.7362480039645</c:v>
                </c:pt>
                <c:pt idx="10706">
                  <c:v>14.737624580144301</c:v>
                </c:pt>
                <c:pt idx="10707">
                  <c:v>14.739001156324001</c:v>
                </c:pt>
                <c:pt idx="10708">
                  <c:v>14.740377732503701</c:v>
                </c:pt>
                <c:pt idx="10709">
                  <c:v>14.741754308683401</c:v>
                </c:pt>
                <c:pt idx="10710">
                  <c:v>14.7431308848632</c:v>
                </c:pt>
                <c:pt idx="10711">
                  <c:v>14.7445074610429</c:v>
                </c:pt>
                <c:pt idx="10712">
                  <c:v>14.7458840372226</c:v>
                </c:pt>
                <c:pt idx="10713">
                  <c:v>14.7472606134023</c:v>
                </c:pt>
                <c:pt idx="10714">
                  <c:v>14.7486371895821</c:v>
                </c:pt>
                <c:pt idx="10715">
                  <c:v>14.7500137657618</c:v>
                </c:pt>
                <c:pt idx="10716">
                  <c:v>14.7513903419415</c:v>
                </c:pt>
                <c:pt idx="10717">
                  <c:v>14.752766918121299</c:v>
                </c:pt>
                <c:pt idx="10718">
                  <c:v>14.754143494300999</c:v>
                </c:pt>
                <c:pt idx="10719">
                  <c:v>14.755520070480699</c:v>
                </c:pt>
                <c:pt idx="10720">
                  <c:v>14.756896646660399</c:v>
                </c:pt>
                <c:pt idx="10721">
                  <c:v>14.7582732228402</c:v>
                </c:pt>
                <c:pt idx="10722">
                  <c:v>14.7596497990199</c:v>
                </c:pt>
                <c:pt idx="10723">
                  <c:v>14.7610263751996</c:v>
                </c:pt>
                <c:pt idx="10724">
                  <c:v>14.7624029513793</c:v>
                </c:pt>
                <c:pt idx="10725">
                  <c:v>14.7637795275591</c:v>
                </c:pt>
                <c:pt idx="10726">
                  <c:v>14.7651561037388</c:v>
                </c:pt>
                <c:pt idx="10727">
                  <c:v>14.7665326799185</c:v>
                </c:pt>
                <c:pt idx="10728">
                  <c:v>14.7679092560982</c:v>
                </c:pt>
                <c:pt idx="10729">
                  <c:v>14.769285832277999</c:v>
                </c:pt>
                <c:pt idx="10730">
                  <c:v>14.770662408457699</c:v>
                </c:pt>
                <c:pt idx="10731">
                  <c:v>14.772038984637399</c:v>
                </c:pt>
                <c:pt idx="10732">
                  <c:v>14.773415560817099</c:v>
                </c:pt>
                <c:pt idx="10733">
                  <c:v>14.774792136996901</c:v>
                </c:pt>
                <c:pt idx="10734">
                  <c:v>14.776168713176601</c:v>
                </c:pt>
                <c:pt idx="10735">
                  <c:v>14.777545289356301</c:v>
                </c:pt>
                <c:pt idx="10736">
                  <c:v>14.778921865536001</c:v>
                </c:pt>
                <c:pt idx="10737">
                  <c:v>14.7802984417158</c:v>
                </c:pt>
                <c:pt idx="10738">
                  <c:v>14.7816750178955</c:v>
                </c:pt>
                <c:pt idx="10739">
                  <c:v>14.7830515940752</c:v>
                </c:pt>
                <c:pt idx="10740">
                  <c:v>14.7844281702549</c:v>
                </c:pt>
                <c:pt idx="10741">
                  <c:v>14.7858047464347</c:v>
                </c:pt>
                <c:pt idx="10742">
                  <c:v>14.7871813226144</c:v>
                </c:pt>
                <c:pt idx="10743">
                  <c:v>14.7885578987941</c:v>
                </c:pt>
                <c:pt idx="10744">
                  <c:v>14.7899344749738</c:v>
                </c:pt>
                <c:pt idx="10745">
                  <c:v>14.791311051153601</c:v>
                </c:pt>
                <c:pt idx="10746">
                  <c:v>14.792687627333301</c:v>
                </c:pt>
                <c:pt idx="10747">
                  <c:v>14.794064203513001</c:v>
                </c:pt>
                <c:pt idx="10748">
                  <c:v>14.795440779692701</c:v>
                </c:pt>
                <c:pt idx="10749">
                  <c:v>14.7968173558725</c:v>
                </c:pt>
                <c:pt idx="10750">
                  <c:v>14.7981939320522</c:v>
                </c:pt>
                <c:pt idx="10751">
                  <c:v>14.7995705082319</c:v>
                </c:pt>
                <c:pt idx="10752">
                  <c:v>14.8009470844117</c:v>
                </c:pt>
                <c:pt idx="10753">
                  <c:v>14.8023236605914</c:v>
                </c:pt>
                <c:pt idx="10754">
                  <c:v>14.8037002367711</c:v>
                </c:pt>
                <c:pt idx="10755">
                  <c:v>14.8050768129508</c:v>
                </c:pt>
                <c:pt idx="10756">
                  <c:v>14.806453389130599</c:v>
                </c:pt>
                <c:pt idx="10757">
                  <c:v>14.807829965310299</c:v>
                </c:pt>
                <c:pt idx="10758">
                  <c:v>14.809206541489999</c:v>
                </c:pt>
                <c:pt idx="10759">
                  <c:v>14.810583117669699</c:v>
                </c:pt>
                <c:pt idx="10760">
                  <c:v>14.8119596938495</c:v>
                </c:pt>
                <c:pt idx="10761">
                  <c:v>14.8133362700292</c:v>
                </c:pt>
                <c:pt idx="10762">
                  <c:v>14.8147128462089</c:v>
                </c:pt>
                <c:pt idx="10763">
                  <c:v>14.8160894223886</c:v>
                </c:pt>
                <c:pt idx="10764">
                  <c:v>14.8174659985684</c:v>
                </c:pt>
                <c:pt idx="10765">
                  <c:v>14.8188425747481</c:v>
                </c:pt>
                <c:pt idx="10766">
                  <c:v>14.8202191509278</c:v>
                </c:pt>
                <c:pt idx="10767">
                  <c:v>14.8215957271075</c:v>
                </c:pt>
                <c:pt idx="10768">
                  <c:v>14.822972303287299</c:v>
                </c:pt>
                <c:pt idx="10769">
                  <c:v>14.824348879466999</c:v>
                </c:pt>
                <c:pt idx="10770">
                  <c:v>14.825725455646699</c:v>
                </c:pt>
                <c:pt idx="10771">
                  <c:v>14.827102031826399</c:v>
                </c:pt>
                <c:pt idx="10772">
                  <c:v>14.828478608006201</c:v>
                </c:pt>
                <c:pt idx="10773">
                  <c:v>14.829855184185901</c:v>
                </c:pt>
                <c:pt idx="10774">
                  <c:v>14.831231760365601</c:v>
                </c:pt>
                <c:pt idx="10775">
                  <c:v>14.832608336545301</c:v>
                </c:pt>
                <c:pt idx="10776">
                  <c:v>14.8339849127251</c:v>
                </c:pt>
                <c:pt idx="10777">
                  <c:v>14.8353614889048</c:v>
                </c:pt>
                <c:pt idx="10778">
                  <c:v>14.8367380650845</c:v>
                </c:pt>
                <c:pt idx="10779">
                  <c:v>14.838114641264299</c:v>
                </c:pt>
                <c:pt idx="10780">
                  <c:v>14.839491217443999</c:v>
                </c:pt>
                <c:pt idx="10781">
                  <c:v>14.840867793623699</c:v>
                </c:pt>
                <c:pt idx="10782">
                  <c:v>14.842244369803399</c:v>
                </c:pt>
                <c:pt idx="10783">
                  <c:v>14.843620945983201</c:v>
                </c:pt>
                <c:pt idx="10784">
                  <c:v>14.844997522162901</c:v>
                </c:pt>
                <c:pt idx="10785">
                  <c:v>14.846374098342601</c:v>
                </c:pt>
                <c:pt idx="10786">
                  <c:v>14.847750674522301</c:v>
                </c:pt>
                <c:pt idx="10787">
                  <c:v>14.8491272507021</c:v>
                </c:pt>
                <c:pt idx="10788">
                  <c:v>14.8505038268818</c:v>
                </c:pt>
                <c:pt idx="10789">
                  <c:v>14.8518804030615</c:v>
                </c:pt>
                <c:pt idx="10790">
                  <c:v>14.8532569792412</c:v>
                </c:pt>
                <c:pt idx="10791">
                  <c:v>14.854633555421</c:v>
                </c:pt>
                <c:pt idx="10792">
                  <c:v>14.8560101316007</c:v>
                </c:pt>
                <c:pt idx="10793">
                  <c:v>14.8573867077804</c:v>
                </c:pt>
                <c:pt idx="10794">
                  <c:v>14.8587632839601</c:v>
                </c:pt>
                <c:pt idx="10795">
                  <c:v>14.860139860139901</c:v>
                </c:pt>
                <c:pt idx="10796">
                  <c:v>14.861516436319601</c:v>
                </c:pt>
                <c:pt idx="10797">
                  <c:v>14.862893012499301</c:v>
                </c:pt>
                <c:pt idx="10798">
                  <c:v>14.864269588679001</c:v>
                </c:pt>
                <c:pt idx="10799">
                  <c:v>14.8656461648588</c:v>
                </c:pt>
                <c:pt idx="10800">
                  <c:v>14.8670227410385</c:v>
                </c:pt>
                <c:pt idx="10801">
                  <c:v>14.8683993172182</c:v>
                </c:pt>
                <c:pt idx="10802">
                  <c:v>14.8697758933979</c:v>
                </c:pt>
                <c:pt idx="10803">
                  <c:v>14.8711524695777</c:v>
                </c:pt>
                <c:pt idx="10804">
                  <c:v>14.8725290457574</c:v>
                </c:pt>
                <c:pt idx="10805">
                  <c:v>14.8739056219371</c:v>
                </c:pt>
                <c:pt idx="10806">
                  <c:v>14.8752821981168</c:v>
                </c:pt>
                <c:pt idx="10807">
                  <c:v>14.876658774296599</c:v>
                </c:pt>
                <c:pt idx="10808">
                  <c:v>14.878035350476299</c:v>
                </c:pt>
                <c:pt idx="10809">
                  <c:v>14.879411926655999</c:v>
                </c:pt>
                <c:pt idx="10810">
                  <c:v>14.880788502835699</c:v>
                </c:pt>
                <c:pt idx="10811">
                  <c:v>14.8821650790155</c:v>
                </c:pt>
                <c:pt idx="10812">
                  <c:v>14.8835416551952</c:v>
                </c:pt>
                <c:pt idx="10813">
                  <c:v>14.8849182313749</c:v>
                </c:pt>
                <c:pt idx="10814">
                  <c:v>14.8862948075547</c:v>
                </c:pt>
                <c:pt idx="10815">
                  <c:v>14.8876713837344</c:v>
                </c:pt>
                <c:pt idx="10816">
                  <c:v>14.8890479599141</c:v>
                </c:pt>
                <c:pt idx="10817">
                  <c:v>14.8904245360938</c:v>
                </c:pt>
                <c:pt idx="10818">
                  <c:v>14.891801112273599</c:v>
                </c:pt>
                <c:pt idx="10819">
                  <c:v>14.893177688453299</c:v>
                </c:pt>
                <c:pt idx="10820">
                  <c:v>14.894554264632999</c:v>
                </c:pt>
                <c:pt idx="10821">
                  <c:v>14.895930840812699</c:v>
                </c:pt>
                <c:pt idx="10822">
                  <c:v>14.897307416992501</c:v>
                </c:pt>
                <c:pt idx="10823">
                  <c:v>14.898683993172201</c:v>
                </c:pt>
                <c:pt idx="10824">
                  <c:v>14.900060569351901</c:v>
                </c:pt>
                <c:pt idx="10825">
                  <c:v>14.901437145531601</c:v>
                </c:pt>
                <c:pt idx="10826">
                  <c:v>14.9028137217114</c:v>
                </c:pt>
                <c:pt idx="10827">
                  <c:v>14.9041902978911</c:v>
                </c:pt>
                <c:pt idx="10828">
                  <c:v>14.9055668740708</c:v>
                </c:pt>
                <c:pt idx="10829">
                  <c:v>14.9069434502505</c:v>
                </c:pt>
                <c:pt idx="10830">
                  <c:v>14.9083200264303</c:v>
                </c:pt>
                <c:pt idx="10831">
                  <c:v>14.90969660261</c:v>
                </c:pt>
                <c:pt idx="10832">
                  <c:v>14.9110731787897</c:v>
                </c:pt>
                <c:pt idx="10833">
                  <c:v>14.9124497549694</c:v>
                </c:pt>
                <c:pt idx="10834">
                  <c:v>14.913826331149201</c:v>
                </c:pt>
                <c:pt idx="10835">
                  <c:v>14.915202907328901</c:v>
                </c:pt>
                <c:pt idx="10836">
                  <c:v>14.916579483508601</c:v>
                </c:pt>
                <c:pt idx="10837">
                  <c:v>14.917956059688301</c:v>
                </c:pt>
                <c:pt idx="10838">
                  <c:v>14.9193326358681</c:v>
                </c:pt>
                <c:pt idx="10839">
                  <c:v>14.9207092120478</c:v>
                </c:pt>
                <c:pt idx="10840">
                  <c:v>14.9220857882275</c:v>
                </c:pt>
                <c:pt idx="10841">
                  <c:v>14.9234623644073</c:v>
                </c:pt>
                <c:pt idx="10842">
                  <c:v>14.924838940587</c:v>
                </c:pt>
                <c:pt idx="10843">
                  <c:v>14.9262155167667</c:v>
                </c:pt>
                <c:pt idx="10844">
                  <c:v>14.9275920929464</c:v>
                </c:pt>
                <c:pt idx="10845">
                  <c:v>14.928968669126199</c:v>
                </c:pt>
                <c:pt idx="10846">
                  <c:v>14.930345245305899</c:v>
                </c:pt>
                <c:pt idx="10847">
                  <c:v>14.931721821485599</c:v>
                </c:pt>
                <c:pt idx="10848">
                  <c:v>14.933098397665299</c:v>
                </c:pt>
                <c:pt idx="10849">
                  <c:v>14.9344749738451</c:v>
                </c:pt>
                <c:pt idx="10850">
                  <c:v>14.9358515500248</c:v>
                </c:pt>
                <c:pt idx="10851">
                  <c:v>14.9372281262045</c:v>
                </c:pt>
                <c:pt idx="10852">
                  <c:v>14.9386047023842</c:v>
                </c:pt>
                <c:pt idx="10853">
                  <c:v>14.939981278564</c:v>
                </c:pt>
                <c:pt idx="10854">
                  <c:v>14.9413578547437</c:v>
                </c:pt>
                <c:pt idx="10855">
                  <c:v>14.9427344309234</c:v>
                </c:pt>
                <c:pt idx="10856">
                  <c:v>14.9441110071031</c:v>
                </c:pt>
                <c:pt idx="10857">
                  <c:v>14.945487583282899</c:v>
                </c:pt>
                <c:pt idx="10858">
                  <c:v>14.946864159462599</c:v>
                </c:pt>
                <c:pt idx="10859">
                  <c:v>14.948240735642299</c:v>
                </c:pt>
                <c:pt idx="10860">
                  <c:v>14.949617311821999</c:v>
                </c:pt>
                <c:pt idx="10861">
                  <c:v>14.950993888001801</c:v>
                </c:pt>
                <c:pt idx="10862">
                  <c:v>14.952370464181501</c:v>
                </c:pt>
                <c:pt idx="10863">
                  <c:v>14.953747040361201</c:v>
                </c:pt>
                <c:pt idx="10864">
                  <c:v>14.9551236165409</c:v>
                </c:pt>
                <c:pt idx="10865">
                  <c:v>14.9565001927207</c:v>
                </c:pt>
                <c:pt idx="10866">
                  <c:v>14.9578767689004</c:v>
                </c:pt>
                <c:pt idx="10867">
                  <c:v>14.9592533450801</c:v>
                </c:pt>
                <c:pt idx="10868">
                  <c:v>14.9606299212598</c:v>
                </c:pt>
                <c:pt idx="10869">
                  <c:v>14.962006497439599</c:v>
                </c:pt>
                <c:pt idx="10870">
                  <c:v>14.963383073619299</c:v>
                </c:pt>
                <c:pt idx="10871">
                  <c:v>14.964759649798999</c:v>
                </c:pt>
                <c:pt idx="10872">
                  <c:v>14.966136225978699</c:v>
                </c:pt>
                <c:pt idx="10873">
                  <c:v>14.967512802158501</c:v>
                </c:pt>
                <c:pt idx="10874">
                  <c:v>14.968889378338201</c:v>
                </c:pt>
                <c:pt idx="10875">
                  <c:v>14.970265954517901</c:v>
                </c:pt>
                <c:pt idx="10876">
                  <c:v>14.9716425306977</c:v>
                </c:pt>
                <c:pt idx="10877">
                  <c:v>14.9730191068774</c:v>
                </c:pt>
                <c:pt idx="10878">
                  <c:v>14.9743956830571</c:v>
                </c:pt>
                <c:pt idx="10879">
                  <c:v>14.9757722592368</c:v>
                </c:pt>
                <c:pt idx="10880">
                  <c:v>14.9771488354166</c:v>
                </c:pt>
                <c:pt idx="10881">
                  <c:v>14.9785254115963</c:v>
                </c:pt>
                <c:pt idx="10882">
                  <c:v>14.979901987776</c:v>
                </c:pt>
                <c:pt idx="10883">
                  <c:v>14.9812785639557</c:v>
                </c:pt>
                <c:pt idx="10884">
                  <c:v>14.982655140135501</c:v>
                </c:pt>
                <c:pt idx="10885">
                  <c:v>14.984031716315201</c:v>
                </c:pt>
                <c:pt idx="10886">
                  <c:v>14.985408292494901</c:v>
                </c:pt>
                <c:pt idx="10887">
                  <c:v>14.986784868674601</c:v>
                </c:pt>
                <c:pt idx="10888">
                  <c:v>14.9881614448544</c:v>
                </c:pt>
                <c:pt idx="10889">
                  <c:v>14.9895380210341</c:v>
                </c:pt>
                <c:pt idx="10890">
                  <c:v>14.9909145972138</c:v>
                </c:pt>
                <c:pt idx="10891">
                  <c:v>14.9922911733935</c:v>
                </c:pt>
                <c:pt idx="10892">
                  <c:v>14.9936677495733</c:v>
                </c:pt>
                <c:pt idx="10893">
                  <c:v>14.995044325753</c:v>
                </c:pt>
                <c:pt idx="10894">
                  <c:v>14.9964209019327</c:v>
                </c:pt>
                <c:pt idx="10895">
                  <c:v>14.9977974781124</c:v>
                </c:pt>
                <c:pt idx="10896">
                  <c:v>14.999174054292199</c:v>
                </c:pt>
                <c:pt idx="10897">
                  <c:v>15.000550630471899</c:v>
                </c:pt>
                <c:pt idx="10898">
                  <c:v>15.001927206651599</c:v>
                </c:pt>
                <c:pt idx="10899">
                  <c:v>15.003303782831299</c:v>
                </c:pt>
                <c:pt idx="10900">
                  <c:v>15.0046803590111</c:v>
                </c:pt>
                <c:pt idx="10901">
                  <c:v>15.0060569351908</c:v>
                </c:pt>
                <c:pt idx="10902">
                  <c:v>15.0074335113705</c:v>
                </c:pt>
                <c:pt idx="10903">
                  <c:v>15.0088100875502</c:v>
                </c:pt>
                <c:pt idx="10904">
                  <c:v>15.01018666373</c:v>
                </c:pt>
                <c:pt idx="10905">
                  <c:v>15.0115632399097</c:v>
                </c:pt>
                <c:pt idx="10906">
                  <c:v>15.0129398160894</c:v>
                </c:pt>
                <c:pt idx="10907">
                  <c:v>15.014316392269199</c:v>
                </c:pt>
                <c:pt idx="10908">
                  <c:v>15.015692968448899</c:v>
                </c:pt>
                <c:pt idx="10909">
                  <c:v>15.017069544628599</c:v>
                </c:pt>
                <c:pt idx="10910">
                  <c:v>15.018446120808299</c:v>
                </c:pt>
                <c:pt idx="10911">
                  <c:v>15.019822696988101</c:v>
                </c:pt>
                <c:pt idx="10912">
                  <c:v>15.021199273167801</c:v>
                </c:pt>
                <c:pt idx="10913">
                  <c:v>15.022575849347501</c:v>
                </c:pt>
                <c:pt idx="10914">
                  <c:v>15.023952425527201</c:v>
                </c:pt>
                <c:pt idx="10915">
                  <c:v>15.025329001707</c:v>
                </c:pt>
                <c:pt idx="10916">
                  <c:v>15.0267055778867</c:v>
                </c:pt>
                <c:pt idx="10917">
                  <c:v>15.0280821540664</c:v>
                </c:pt>
                <c:pt idx="10918">
                  <c:v>15.0294587302461</c:v>
                </c:pt>
                <c:pt idx="10919">
                  <c:v>15.030835306425899</c:v>
                </c:pt>
                <c:pt idx="10920">
                  <c:v>15.032211882605599</c:v>
                </c:pt>
                <c:pt idx="10921">
                  <c:v>15.033588458785299</c:v>
                </c:pt>
                <c:pt idx="10922">
                  <c:v>15.034965034964999</c:v>
                </c:pt>
                <c:pt idx="10923">
                  <c:v>15.036341611144801</c:v>
                </c:pt>
                <c:pt idx="10924">
                  <c:v>15.037718187324501</c:v>
                </c:pt>
                <c:pt idx="10925">
                  <c:v>15.039094763504201</c:v>
                </c:pt>
                <c:pt idx="10926">
                  <c:v>15.040471339683901</c:v>
                </c:pt>
                <c:pt idx="10927">
                  <c:v>15.0418479158637</c:v>
                </c:pt>
                <c:pt idx="10928">
                  <c:v>15.0432244920434</c:v>
                </c:pt>
                <c:pt idx="10929">
                  <c:v>15.0446010682231</c:v>
                </c:pt>
                <c:pt idx="10930">
                  <c:v>15.0459776444028</c:v>
                </c:pt>
                <c:pt idx="10931">
                  <c:v>15.0473542205826</c:v>
                </c:pt>
                <c:pt idx="10932">
                  <c:v>15.0487307967623</c:v>
                </c:pt>
                <c:pt idx="10933">
                  <c:v>15.050107372942</c:v>
                </c:pt>
                <c:pt idx="10934">
                  <c:v>15.0514839491217</c:v>
                </c:pt>
                <c:pt idx="10935">
                  <c:v>15.052860525301501</c:v>
                </c:pt>
                <c:pt idx="10936">
                  <c:v>15.054237101481201</c:v>
                </c:pt>
                <c:pt idx="10937">
                  <c:v>15.055613677660901</c:v>
                </c:pt>
                <c:pt idx="10938">
                  <c:v>15.056990253840601</c:v>
                </c:pt>
                <c:pt idx="10939">
                  <c:v>15.0583668300204</c:v>
                </c:pt>
                <c:pt idx="10940">
                  <c:v>15.0597434062001</c:v>
                </c:pt>
                <c:pt idx="10941">
                  <c:v>15.0611199823798</c:v>
                </c:pt>
                <c:pt idx="10942">
                  <c:v>15.0624965585596</c:v>
                </c:pt>
                <c:pt idx="10943">
                  <c:v>15.0638731347393</c:v>
                </c:pt>
                <c:pt idx="10944">
                  <c:v>15.065249710919</c:v>
                </c:pt>
                <c:pt idx="10945">
                  <c:v>15.0666262870987</c:v>
                </c:pt>
                <c:pt idx="10946">
                  <c:v>15.068002863278499</c:v>
                </c:pt>
                <c:pt idx="10947">
                  <c:v>15.069379439458199</c:v>
                </c:pt>
                <c:pt idx="10948">
                  <c:v>15.070756015637899</c:v>
                </c:pt>
                <c:pt idx="10949">
                  <c:v>15.072132591817599</c:v>
                </c:pt>
                <c:pt idx="10950">
                  <c:v>15.0735091679974</c:v>
                </c:pt>
                <c:pt idx="10951">
                  <c:v>15.0748857441771</c:v>
                </c:pt>
                <c:pt idx="10952">
                  <c:v>15.0762623203568</c:v>
                </c:pt>
                <c:pt idx="10953">
                  <c:v>15.0776388965365</c:v>
                </c:pt>
                <c:pt idx="10954">
                  <c:v>15.0790154727163</c:v>
                </c:pt>
                <c:pt idx="10955">
                  <c:v>15.080392048896</c:v>
                </c:pt>
                <c:pt idx="10956">
                  <c:v>15.0817686250757</c:v>
                </c:pt>
                <c:pt idx="10957">
                  <c:v>15.0831452012554</c:v>
                </c:pt>
                <c:pt idx="10958">
                  <c:v>15.084521777435199</c:v>
                </c:pt>
                <c:pt idx="10959">
                  <c:v>15.085898353614899</c:v>
                </c:pt>
                <c:pt idx="10960">
                  <c:v>15.087274929794599</c:v>
                </c:pt>
                <c:pt idx="10961">
                  <c:v>15.088651505974299</c:v>
                </c:pt>
                <c:pt idx="10962">
                  <c:v>15.090028082154101</c:v>
                </c:pt>
                <c:pt idx="10963">
                  <c:v>15.091404658333801</c:v>
                </c:pt>
                <c:pt idx="10964">
                  <c:v>15.092781234513501</c:v>
                </c:pt>
                <c:pt idx="10965">
                  <c:v>15.094157810693201</c:v>
                </c:pt>
                <c:pt idx="10966">
                  <c:v>15.095534386873</c:v>
                </c:pt>
                <c:pt idx="10967">
                  <c:v>15.0969109630527</c:v>
                </c:pt>
                <c:pt idx="10968">
                  <c:v>15.0982875392324</c:v>
                </c:pt>
                <c:pt idx="10969">
                  <c:v>15.0996641154122</c:v>
                </c:pt>
                <c:pt idx="10970">
                  <c:v>15.1010406915919</c:v>
                </c:pt>
                <c:pt idx="10971">
                  <c:v>15.1024172677716</c:v>
                </c:pt>
                <c:pt idx="10972">
                  <c:v>15.1037938439513</c:v>
                </c:pt>
                <c:pt idx="10973">
                  <c:v>15.105170420131101</c:v>
                </c:pt>
                <c:pt idx="10974">
                  <c:v>15.106546996310801</c:v>
                </c:pt>
                <c:pt idx="10975">
                  <c:v>15.107923572490501</c:v>
                </c:pt>
                <c:pt idx="10976">
                  <c:v>15.109300148670201</c:v>
                </c:pt>
                <c:pt idx="10977">
                  <c:v>15.11067672485</c:v>
                </c:pt>
                <c:pt idx="10978">
                  <c:v>15.1120533010297</c:v>
                </c:pt>
                <c:pt idx="10979">
                  <c:v>15.1134298772094</c:v>
                </c:pt>
                <c:pt idx="10980">
                  <c:v>15.1148064533891</c:v>
                </c:pt>
                <c:pt idx="10981">
                  <c:v>15.1161830295689</c:v>
                </c:pt>
                <c:pt idx="10982">
                  <c:v>15.1175596057486</c:v>
                </c:pt>
                <c:pt idx="10983">
                  <c:v>15.1189361819283</c:v>
                </c:pt>
                <c:pt idx="10984">
                  <c:v>15.120312758108</c:v>
                </c:pt>
                <c:pt idx="10985">
                  <c:v>15.121689334287799</c:v>
                </c:pt>
                <c:pt idx="10986">
                  <c:v>15.123065910467499</c:v>
                </c:pt>
                <c:pt idx="10987">
                  <c:v>15.124442486647199</c:v>
                </c:pt>
                <c:pt idx="10988">
                  <c:v>15.125819062826899</c:v>
                </c:pt>
                <c:pt idx="10989">
                  <c:v>15.1271956390067</c:v>
                </c:pt>
                <c:pt idx="10990">
                  <c:v>15.1285722151864</c:v>
                </c:pt>
                <c:pt idx="10991">
                  <c:v>15.1299487913661</c:v>
                </c:pt>
                <c:pt idx="10992">
                  <c:v>15.1313253675458</c:v>
                </c:pt>
                <c:pt idx="10993">
                  <c:v>15.1327019437256</c:v>
                </c:pt>
                <c:pt idx="10994">
                  <c:v>15.1340785199053</c:v>
                </c:pt>
                <c:pt idx="10995">
                  <c:v>15.135455096085</c:v>
                </c:pt>
                <c:pt idx="10996">
                  <c:v>15.1368316722647</c:v>
                </c:pt>
                <c:pt idx="10997">
                  <c:v>15.138208248444499</c:v>
                </c:pt>
                <c:pt idx="10998">
                  <c:v>15.139584824624199</c:v>
                </c:pt>
                <c:pt idx="10999">
                  <c:v>15.140961400803899</c:v>
                </c:pt>
                <c:pt idx="11000">
                  <c:v>15.142337976983599</c:v>
                </c:pt>
                <c:pt idx="11001">
                  <c:v>15.143714553163401</c:v>
                </c:pt>
                <c:pt idx="11002">
                  <c:v>15.145091129343101</c:v>
                </c:pt>
                <c:pt idx="11003">
                  <c:v>15.146467705522801</c:v>
                </c:pt>
                <c:pt idx="11004">
                  <c:v>15.1478442817026</c:v>
                </c:pt>
                <c:pt idx="11005">
                  <c:v>15.1492208578823</c:v>
                </c:pt>
                <c:pt idx="11006">
                  <c:v>15.150597434062</c:v>
                </c:pt>
                <c:pt idx="11007">
                  <c:v>15.1519740102417</c:v>
                </c:pt>
                <c:pt idx="11008">
                  <c:v>15.153350586421499</c:v>
                </c:pt>
                <c:pt idx="11009">
                  <c:v>15.154727162601199</c:v>
                </c:pt>
                <c:pt idx="11010">
                  <c:v>15.156103738780899</c:v>
                </c:pt>
                <c:pt idx="11011">
                  <c:v>15.157480314960599</c:v>
                </c:pt>
                <c:pt idx="11012">
                  <c:v>15.158856891140401</c:v>
                </c:pt>
                <c:pt idx="11013">
                  <c:v>15.160233467320101</c:v>
                </c:pt>
                <c:pt idx="11014">
                  <c:v>15.161610043499801</c:v>
                </c:pt>
                <c:pt idx="11015">
                  <c:v>15.162986619679501</c:v>
                </c:pt>
                <c:pt idx="11016">
                  <c:v>15.1643631958593</c:v>
                </c:pt>
                <c:pt idx="11017">
                  <c:v>15.165739772039</c:v>
                </c:pt>
                <c:pt idx="11018">
                  <c:v>15.1671163482187</c:v>
                </c:pt>
                <c:pt idx="11019">
                  <c:v>15.1684929243984</c:v>
                </c:pt>
                <c:pt idx="11020">
                  <c:v>15.1698695005782</c:v>
                </c:pt>
                <c:pt idx="11021">
                  <c:v>15.1712460767579</c:v>
                </c:pt>
                <c:pt idx="11022">
                  <c:v>15.1726226529376</c:v>
                </c:pt>
                <c:pt idx="11023">
                  <c:v>15.1739992291173</c:v>
                </c:pt>
                <c:pt idx="11024">
                  <c:v>15.175375805297101</c:v>
                </c:pt>
                <c:pt idx="11025">
                  <c:v>15.176752381476801</c:v>
                </c:pt>
                <c:pt idx="11026">
                  <c:v>15.178128957656501</c:v>
                </c:pt>
                <c:pt idx="11027">
                  <c:v>15.179505533836201</c:v>
                </c:pt>
                <c:pt idx="11028">
                  <c:v>15.180882110016</c:v>
                </c:pt>
                <c:pt idx="11029">
                  <c:v>15.1822586861957</c:v>
                </c:pt>
                <c:pt idx="11030">
                  <c:v>15.1836352623754</c:v>
                </c:pt>
                <c:pt idx="11031">
                  <c:v>15.1850118385552</c:v>
                </c:pt>
                <c:pt idx="11032">
                  <c:v>15.1863884147349</c:v>
                </c:pt>
                <c:pt idx="11033">
                  <c:v>15.1877649909146</c:v>
                </c:pt>
                <c:pt idx="11034">
                  <c:v>15.1891415670943</c:v>
                </c:pt>
                <c:pt idx="11035">
                  <c:v>15.190518143274099</c:v>
                </c:pt>
                <c:pt idx="11036">
                  <c:v>15.191894719453799</c:v>
                </c:pt>
                <c:pt idx="11037">
                  <c:v>15.193271295633499</c:v>
                </c:pt>
                <c:pt idx="11038">
                  <c:v>15.194647871813199</c:v>
                </c:pt>
                <c:pt idx="11039">
                  <c:v>15.196024447993</c:v>
                </c:pt>
                <c:pt idx="11040">
                  <c:v>15.1974010241727</c:v>
                </c:pt>
                <c:pt idx="11041">
                  <c:v>15.1987776003524</c:v>
                </c:pt>
                <c:pt idx="11042">
                  <c:v>15.2001541765321</c:v>
                </c:pt>
                <c:pt idx="11043">
                  <c:v>15.2015307527119</c:v>
                </c:pt>
                <c:pt idx="11044">
                  <c:v>15.2029073288916</c:v>
                </c:pt>
                <c:pt idx="11045">
                  <c:v>15.2042839050713</c:v>
                </c:pt>
                <c:pt idx="11046">
                  <c:v>15.205660481251</c:v>
                </c:pt>
                <c:pt idx="11047">
                  <c:v>15.207037057430799</c:v>
                </c:pt>
                <c:pt idx="11048">
                  <c:v>15.208413633610499</c:v>
                </c:pt>
                <c:pt idx="11049">
                  <c:v>15.209790209790199</c:v>
                </c:pt>
                <c:pt idx="11050">
                  <c:v>15.211166785969899</c:v>
                </c:pt>
                <c:pt idx="11051">
                  <c:v>15.212543362149701</c:v>
                </c:pt>
                <c:pt idx="11052">
                  <c:v>15.213919938329401</c:v>
                </c:pt>
                <c:pt idx="11053">
                  <c:v>15.215296514509101</c:v>
                </c:pt>
                <c:pt idx="11054">
                  <c:v>15.216673090688801</c:v>
                </c:pt>
                <c:pt idx="11055">
                  <c:v>15.2180496668686</c:v>
                </c:pt>
                <c:pt idx="11056">
                  <c:v>15.2194262430483</c:v>
                </c:pt>
                <c:pt idx="11057">
                  <c:v>15.220802819228</c:v>
                </c:pt>
                <c:pt idx="11058">
                  <c:v>15.2221793954077</c:v>
                </c:pt>
                <c:pt idx="11059">
                  <c:v>15.2235559715875</c:v>
                </c:pt>
                <c:pt idx="11060">
                  <c:v>15.2249325477672</c:v>
                </c:pt>
                <c:pt idx="11061">
                  <c:v>15.2263091239469</c:v>
                </c:pt>
                <c:pt idx="11062">
                  <c:v>15.227685700126599</c:v>
                </c:pt>
                <c:pt idx="11063">
                  <c:v>15.229062276306401</c:v>
                </c:pt>
                <c:pt idx="11064">
                  <c:v>15.230438852486101</c:v>
                </c:pt>
                <c:pt idx="11065">
                  <c:v>15.231815428665801</c:v>
                </c:pt>
                <c:pt idx="11066">
                  <c:v>15.2331920048456</c:v>
                </c:pt>
                <c:pt idx="11067">
                  <c:v>15.2345685810253</c:v>
                </c:pt>
                <c:pt idx="11068">
                  <c:v>15.235945157205</c:v>
                </c:pt>
                <c:pt idx="11069">
                  <c:v>15.2373217333847</c:v>
                </c:pt>
                <c:pt idx="11070">
                  <c:v>15.2386983095645</c:v>
                </c:pt>
                <c:pt idx="11071">
                  <c:v>15.2400748857442</c:v>
                </c:pt>
                <c:pt idx="11072">
                  <c:v>15.2414514619239</c:v>
                </c:pt>
                <c:pt idx="11073">
                  <c:v>15.2428280381036</c:v>
                </c:pt>
                <c:pt idx="11074">
                  <c:v>15.244204614283399</c:v>
                </c:pt>
                <c:pt idx="11075">
                  <c:v>15.245581190463099</c:v>
                </c:pt>
                <c:pt idx="11076">
                  <c:v>15.246957766642799</c:v>
                </c:pt>
                <c:pt idx="11077">
                  <c:v>15.248334342822501</c:v>
                </c:pt>
                <c:pt idx="11078">
                  <c:v>15.2497109190023</c:v>
                </c:pt>
                <c:pt idx="11079">
                  <c:v>15.251087495182</c:v>
                </c:pt>
                <c:pt idx="11080">
                  <c:v>15.2524640713617</c:v>
                </c:pt>
                <c:pt idx="11081">
                  <c:v>15.2538406475414</c:v>
                </c:pt>
                <c:pt idx="11082">
                  <c:v>15.2552172237212</c:v>
                </c:pt>
                <c:pt idx="11083">
                  <c:v>15.2565937999009</c:v>
                </c:pt>
                <c:pt idx="11084">
                  <c:v>15.2579703760806</c:v>
                </c:pt>
                <c:pt idx="11085">
                  <c:v>15.2593469522603</c:v>
                </c:pt>
                <c:pt idx="11086">
                  <c:v>15.260723528440099</c:v>
                </c:pt>
                <c:pt idx="11087">
                  <c:v>15.262100104619799</c:v>
                </c:pt>
                <c:pt idx="11088">
                  <c:v>15.263476680799499</c:v>
                </c:pt>
                <c:pt idx="11089">
                  <c:v>15.264853256979199</c:v>
                </c:pt>
                <c:pt idx="11090">
                  <c:v>15.266229833159001</c:v>
                </c:pt>
                <c:pt idx="11091">
                  <c:v>15.267606409338701</c:v>
                </c:pt>
                <c:pt idx="11092">
                  <c:v>15.2689829855184</c:v>
                </c:pt>
                <c:pt idx="11093">
                  <c:v>15.2703595616981</c:v>
                </c:pt>
                <c:pt idx="11094">
                  <c:v>15.2717361378779</c:v>
                </c:pt>
                <c:pt idx="11095">
                  <c:v>15.2731127140576</c:v>
                </c:pt>
                <c:pt idx="11096">
                  <c:v>15.2744892902373</c:v>
                </c:pt>
                <c:pt idx="11097">
                  <c:v>15.275865866417099</c:v>
                </c:pt>
                <c:pt idx="11098">
                  <c:v>15.277242442596799</c:v>
                </c:pt>
                <c:pt idx="11099">
                  <c:v>15.278619018776499</c:v>
                </c:pt>
                <c:pt idx="11100">
                  <c:v>15.279995594956199</c:v>
                </c:pt>
                <c:pt idx="11101">
                  <c:v>15.281372171136001</c:v>
                </c:pt>
                <c:pt idx="11102">
                  <c:v>15.282748747315701</c:v>
                </c:pt>
                <c:pt idx="11103">
                  <c:v>15.284125323495401</c:v>
                </c:pt>
                <c:pt idx="11104">
                  <c:v>15.285501899675101</c:v>
                </c:pt>
                <c:pt idx="11105">
                  <c:v>15.2868784758549</c:v>
                </c:pt>
                <c:pt idx="11106">
                  <c:v>15.2882550520346</c:v>
                </c:pt>
                <c:pt idx="11107">
                  <c:v>15.2896316282143</c:v>
                </c:pt>
                <c:pt idx="11108">
                  <c:v>15.291008204394</c:v>
                </c:pt>
                <c:pt idx="11109">
                  <c:v>15.2923847805738</c:v>
                </c:pt>
                <c:pt idx="11110">
                  <c:v>15.2937613567535</c:v>
                </c:pt>
                <c:pt idx="11111">
                  <c:v>15.2951379329332</c:v>
                </c:pt>
                <c:pt idx="11112">
                  <c:v>15.2965145091129</c:v>
                </c:pt>
                <c:pt idx="11113">
                  <c:v>15.297891085292701</c:v>
                </c:pt>
                <c:pt idx="11114">
                  <c:v>15.299267661472401</c:v>
                </c:pt>
                <c:pt idx="11115">
                  <c:v>15.300644237652101</c:v>
                </c:pt>
                <c:pt idx="11116">
                  <c:v>15.302020813831801</c:v>
                </c:pt>
                <c:pt idx="11117">
                  <c:v>15.3033973900116</c:v>
                </c:pt>
                <c:pt idx="11118">
                  <c:v>15.3047739661913</c:v>
                </c:pt>
                <c:pt idx="11119">
                  <c:v>15.306150542371</c:v>
                </c:pt>
                <c:pt idx="11120">
                  <c:v>15.3075271185507</c:v>
                </c:pt>
                <c:pt idx="11121">
                  <c:v>15.3089036947305</c:v>
                </c:pt>
                <c:pt idx="11122">
                  <c:v>15.3102802709102</c:v>
                </c:pt>
                <c:pt idx="11123">
                  <c:v>15.3116568470899</c:v>
                </c:pt>
                <c:pt idx="11124">
                  <c:v>15.3130334232696</c:v>
                </c:pt>
                <c:pt idx="11125">
                  <c:v>15.314409999449399</c:v>
                </c:pt>
                <c:pt idx="11126">
                  <c:v>15.315786575629099</c:v>
                </c:pt>
                <c:pt idx="11127">
                  <c:v>15.317163151808799</c:v>
                </c:pt>
                <c:pt idx="11128">
                  <c:v>15.318539727988499</c:v>
                </c:pt>
                <c:pt idx="11129">
                  <c:v>15.3199163041683</c:v>
                </c:pt>
                <c:pt idx="11130">
                  <c:v>15.321292880348</c:v>
                </c:pt>
                <c:pt idx="11131">
                  <c:v>15.3226694565277</c:v>
                </c:pt>
                <c:pt idx="11132">
                  <c:v>15.3240460327075</c:v>
                </c:pt>
                <c:pt idx="11133">
                  <c:v>15.3254226088872</c:v>
                </c:pt>
                <c:pt idx="11134">
                  <c:v>15.3267991850669</c:v>
                </c:pt>
                <c:pt idx="11135">
                  <c:v>15.3281757612466</c:v>
                </c:pt>
                <c:pt idx="11136">
                  <c:v>15.329552337426399</c:v>
                </c:pt>
                <c:pt idx="11137">
                  <c:v>15.330928913606099</c:v>
                </c:pt>
                <c:pt idx="11138">
                  <c:v>15.332305489785799</c:v>
                </c:pt>
                <c:pt idx="11139">
                  <c:v>15.333682065965499</c:v>
                </c:pt>
                <c:pt idx="11140">
                  <c:v>15.335058642145301</c:v>
                </c:pt>
                <c:pt idx="11141">
                  <c:v>15.336435218325001</c:v>
                </c:pt>
                <c:pt idx="11142">
                  <c:v>15.337811794504701</c:v>
                </c:pt>
                <c:pt idx="11143">
                  <c:v>15.339188370684401</c:v>
                </c:pt>
                <c:pt idx="11144">
                  <c:v>15.3405649468642</c:v>
                </c:pt>
                <c:pt idx="11145">
                  <c:v>15.3419415230439</c:v>
                </c:pt>
                <c:pt idx="11146">
                  <c:v>15.3433180992236</c:v>
                </c:pt>
                <c:pt idx="11147">
                  <c:v>15.3446946754033</c:v>
                </c:pt>
                <c:pt idx="11148">
                  <c:v>15.346071251583099</c:v>
                </c:pt>
                <c:pt idx="11149">
                  <c:v>15.347447827762799</c:v>
                </c:pt>
                <c:pt idx="11150">
                  <c:v>15.348824403942499</c:v>
                </c:pt>
                <c:pt idx="11151">
                  <c:v>15.350200980122199</c:v>
                </c:pt>
                <c:pt idx="11152">
                  <c:v>15.351577556302001</c:v>
                </c:pt>
                <c:pt idx="11153">
                  <c:v>15.352954132481701</c:v>
                </c:pt>
                <c:pt idx="11154">
                  <c:v>15.354330708661401</c:v>
                </c:pt>
                <c:pt idx="11155">
                  <c:v>15.355707284841101</c:v>
                </c:pt>
                <c:pt idx="11156">
                  <c:v>15.3570838610209</c:v>
                </c:pt>
                <c:pt idx="11157">
                  <c:v>15.3584604372006</c:v>
                </c:pt>
                <c:pt idx="11158">
                  <c:v>15.3598370133803</c:v>
                </c:pt>
                <c:pt idx="11159">
                  <c:v>15.3612135895601</c:v>
                </c:pt>
                <c:pt idx="11160">
                  <c:v>15.3625901657398</c:v>
                </c:pt>
                <c:pt idx="11161">
                  <c:v>15.3639667419195</c:v>
                </c:pt>
                <c:pt idx="11162">
                  <c:v>15.3653433180992</c:v>
                </c:pt>
                <c:pt idx="11163">
                  <c:v>15.366719894279001</c:v>
                </c:pt>
                <c:pt idx="11164">
                  <c:v>15.368096470458701</c:v>
                </c:pt>
                <c:pt idx="11165">
                  <c:v>15.369473046638401</c:v>
                </c:pt>
                <c:pt idx="11166">
                  <c:v>15.370849622818101</c:v>
                </c:pt>
                <c:pt idx="11167">
                  <c:v>15.3722261989979</c:v>
                </c:pt>
                <c:pt idx="11168">
                  <c:v>15.3736027751776</c:v>
                </c:pt>
                <c:pt idx="11169">
                  <c:v>15.3749793513573</c:v>
                </c:pt>
                <c:pt idx="11170">
                  <c:v>15.376355927537</c:v>
                </c:pt>
                <c:pt idx="11171">
                  <c:v>15.3777325037168</c:v>
                </c:pt>
                <c:pt idx="11172">
                  <c:v>15.3791090798965</c:v>
                </c:pt>
                <c:pt idx="11173">
                  <c:v>15.3804856560762</c:v>
                </c:pt>
                <c:pt idx="11174">
                  <c:v>15.3818622322559</c:v>
                </c:pt>
                <c:pt idx="11175">
                  <c:v>15.383238808435699</c:v>
                </c:pt>
                <c:pt idx="11176">
                  <c:v>15.384615384615399</c:v>
                </c:pt>
                <c:pt idx="11177">
                  <c:v>15.385991960795099</c:v>
                </c:pt>
                <c:pt idx="11178">
                  <c:v>15.387368536974799</c:v>
                </c:pt>
                <c:pt idx="11179">
                  <c:v>15.3887451131546</c:v>
                </c:pt>
                <c:pt idx="11180">
                  <c:v>15.3901216893343</c:v>
                </c:pt>
                <c:pt idx="11181">
                  <c:v>15.391498265514</c:v>
                </c:pt>
                <c:pt idx="11182">
                  <c:v>15.3928748416937</c:v>
                </c:pt>
                <c:pt idx="11183">
                  <c:v>15.3942514178735</c:v>
                </c:pt>
                <c:pt idx="11184">
                  <c:v>15.3956279940532</c:v>
                </c:pt>
                <c:pt idx="11185">
                  <c:v>15.3970045702329</c:v>
                </c:pt>
                <c:pt idx="11186">
                  <c:v>15.3983811464126</c:v>
                </c:pt>
                <c:pt idx="11187">
                  <c:v>15.399757722592399</c:v>
                </c:pt>
                <c:pt idx="11188">
                  <c:v>15.401134298772099</c:v>
                </c:pt>
                <c:pt idx="11189">
                  <c:v>15.402510874951799</c:v>
                </c:pt>
                <c:pt idx="11190">
                  <c:v>15.403887451131499</c:v>
                </c:pt>
                <c:pt idx="11191">
                  <c:v>15.405264027311301</c:v>
                </c:pt>
                <c:pt idx="11192">
                  <c:v>15.406640603491001</c:v>
                </c:pt>
                <c:pt idx="11193">
                  <c:v>15.408017179670701</c:v>
                </c:pt>
                <c:pt idx="11194">
                  <c:v>15.4093937558505</c:v>
                </c:pt>
                <c:pt idx="11195">
                  <c:v>15.4107703320302</c:v>
                </c:pt>
                <c:pt idx="11196">
                  <c:v>15.4121469082099</c:v>
                </c:pt>
                <c:pt idx="11197">
                  <c:v>15.4135234843896</c:v>
                </c:pt>
                <c:pt idx="11198">
                  <c:v>15.4149000605694</c:v>
                </c:pt>
                <c:pt idx="11199">
                  <c:v>15.4162766367491</c:v>
                </c:pt>
                <c:pt idx="11200">
                  <c:v>15.4176532129288</c:v>
                </c:pt>
                <c:pt idx="11201">
                  <c:v>15.4190297891085</c:v>
                </c:pt>
                <c:pt idx="11202">
                  <c:v>15.420406365288301</c:v>
                </c:pt>
                <c:pt idx="11203">
                  <c:v>15.421782941468001</c:v>
                </c:pt>
                <c:pt idx="11204">
                  <c:v>15.423159517647701</c:v>
                </c:pt>
                <c:pt idx="11205">
                  <c:v>15.424536093827401</c:v>
                </c:pt>
                <c:pt idx="11206">
                  <c:v>15.4259126700072</c:v>
                </c:pt>
                <c:pt idx="11207">
                  <c:v>15.4272892461869</c:v>
                </c:pt>
                <c:pt idx="11208">
                  <c:v>15.4286658223666</c:v>
                </c:pt>
                <c:pt idx="11209">
                  <c:v>15.4300423985463</c:v>
                </c:pt>
                <c:pt idx="11210">
                  <c:v>15.4314189747261</c:v>
                </c:pt>
                <c:pt idx="11211">
                  <c:v>15.4327955509058</c:v>
                </c:pt>
                <c:pt idx="11212">
                  <c:v>15.4341721270855</c:v>
                </c:pt>
                <c:pt idx="11213">
                  <c:v>15.4355487032652</c:v>
                </c:pt>
                <c:pt idx="11214">
                  <c:v>15.436925279444999</c:v>
                </c:pt>
                <c:pt idx="11215">
                  <c:v>15.438301855624699</c:v>
                </c:pt>
                <c:pt idx="11216">
                  <c:v>15.439678431804399</c:v>
                </c:pt>
                <c:pt idx="11217">
                  <c:v>15.441055007984099</c:v>
                </c:pt>
                <c:pt idx="11218">
                  <c:v>15.4424315841639</c:v>
                </c:pt>
                <c:pt idx="11219">
                  <c:v>15.4438081603436</c:v>
                </c:pt>
                <c:pt idx="11220">
                  <c:v>15.4451847365233</c:v>
                </c:pt>
                <c:pt idx="11221">
                  <c:v>15.446561312703</c:v>
                </c:pt>
                <c:pt idx="11222">
                  <c:v>15.4479378888828</c:v>
                </c:pt>
                <c:pt idx="11223">
                  <c:v>15.4493144650625</c:v>
                </c:pt>
                <c:pt idx="11224">
                  <c:v>15.4506910412422</c:v>
                </c:pt>
                <c:pt idx="11225">
                  <c:v>15.452067617421999</c:v>
                </c:pt>
                <c:pt idx="11226">
                  <c:v>15.453444193601699</c:v>
                </c:pt>
                <c:pt idx="11227">
                  <c:v>15.454820769781399</c:v>
                </c:pt>
                <c:pt idx="11228">
                  <c:v>15.456197345961099</c:v>
                </c:pt>
                <c:pt idx="11229">
                  <c:v>15.457573922140901</c:v>
                </c:pt>
                <c:pt idx="11230">
                  <c:v>15.458950498320601</c:v>
                </c:pt>
                <c:pt idx="11231">
                  <c:v>15.460327074500301</c:v>
                </c:pt>
                <c:pt idx="11232">
                  <c:v>15.461703650680001</c:v>
                </c:pt>
                <c:pt idx="11233">
                  <c:v>15.4630802268598</c:v>
                </c:pt>
                <c:pt idx="11234">
                  <c:v>15.4644568030395</c:v>
                </c:pt>
                <c:pt idx="11235">
                  <c:v>15.4658333792192</c:v>
                </c:pt>
                <c:pt idx="11236">
                  <c:v>15.4672099553989</c:v>
                </c:pt>
                <c:pt idx="11237">
                  <c:v>15.468586531578699</c:v>
                </c:pt>
                <c:pt idx="11238">
                  <c:v>15.469963107758399</c:v>
                </c:pt>
                <c:pt idx="11239">
                  <c:v>15.471339683938099</c:v>
                </c:pt>
                <c:pt idx="11240">
                  <c:v>15.472716260117799</c:v>
                </c:pt>
                <c:pt idx="11241">
                  <c:v>15.474092836297601</c:v>
                </c:pt>
                <c:pt idx="11242">
                  <c:v>15.475469412477301</c:v>
                </c:pt>
                <c:pt idx="11243">
                  <c:v>15.476845988657001</c:v>
                </c:pt>
                <c:pt idx="11244">
                  <c:v>15.478222564836701</c:v>
                </c:pt>
                <c:pt idx="11245">
                  <c:v>15.4795991410165</c:v>
                </c:pt>
                <c:pt idx="11246">
                  <c:v>15.4809757171962</c:v>
                </c:pt>
                <c:pt idx="11247">
                  <c:v>15.4823522933759</c:v>
                </c:pt>
                <c:pt idx="11248">
                  <c:v>15.4837288695556</c:v>
                </c:pt>
                <c:pt idx="11249">
                  <c:v>15.4851054457354</c:v>
                </c:pt>
                <c:pt idx="11250">
                  <c:v>15.4864820219151</c:v>
                </c:pt>
                <c:pt idx="11251">
                  <c:v>15.4878585980948</c:v>
                </c:pt>
                <c:pt idx="11252">
                  <c:v>15.4892351742745</c:v>
                </c:pt>
                <c:pt idx="11253">
                  <c:v>15.490611750454301</c:v>
                </c:pt>
                <c:pt idx="11254">
                  <c:v>15.491988326634001</c:v>
                </c:pt>
                <c:pt idx="11255">
                  <c:v>15.493364902813701</c:v>
                </c:pt>
                <c:pt idx="11256">
                  <c:v>15.4947414789935</c:v>
                </c:pt>
                <c:pt idx="11257">
                  <c:v>15.4961180551732</c:v>
                </c:pt>
                <c:pt idx="11258">
                  <c:v>15.4974946313529</c:v>
                </c:pt>
                <c:pt idx="11259">
                  <c:v>15.4988712075326</c:v>
                </c:pt>
                <c:pt idx="11260">
                  <c:v>15.5002477837124</c:v>
                </c:pt>
                <c:pt idx="11261">
                  <c:v>15.5016243598921</c:v>
                </c:pt>
                <c:pt idx="11262">
                  <c:v>15.5030009360718</c:v>
                </c:pt>
                <c:pt idx="11263">
                  <c:v>15.5043775122515</c:v>
                </c:pt>
                <c:pt idx="11264">
                  <c:v>15.505754088431299</c:v>
                </c:pt>
                <c:pt idx="11265">
                  <c:v>15.507130664610999</c:v>
                </c:pt>
                <c:pt idx="11266">
                  <c:v>15.508507240790699</c:v>
                </c:pt>
                <c:pt idx="11267">
                  <c:v>15.509883816970399</c:v>
                </c:pt>
                <c:pt idx="11268">
                  <c:v>15.5112603931502</c:v>
                </c:pt>
                <c:pt idx="11269">
                  <c:v>15.5126369693299</c:v>
                </c:pt>
                <c:pt idx="11270">
                  <c:v>15.5140135455096</c:v>
                </c:pt>
                <c:pt idx="11271">
                  <c:v>15.5153901216893</c:v>
                </c:pt>
                <c:pt idx="11272">
                  <c:v>15.5167666978691</c:v>
                </c:pt>
                <c:pt idx="11273">
                  <c:v>15.5181432740488</c:v>
                </c:pt>
                <c:pt idx="11274">
                  <c:v>15.5195198502285</c:v>
                </c:pt>
                <c:pt idx="11275">
                  <c:v>15.5208964264082</c:v>
                </c:pt>
                <c:pt idx="11276">
                  <c:v>15.522273002587999</c:v>
                </c:pt>
                <c:pt idx="11277">
                  <c:v>15.523649578767699</c:v>
                </c:pt>
                <c:pt idx="11278">
                  <c:v>15.525026154947399</c:v>
                </c:pt>
                <c:pt idx="11279">
                  <c:v>15.526402731127099</c:v>
                </c:pt>
                <c:pt idx="11280">
                  <c:v>15.527779307306901</c:v>
                </c:pt>
                <c:pt idx="11281">
                  <c:v>15.529155883486601</c:v>
                </c:pt>
                <c:pt idx="11282">
                  <c:v>15.530532459666301</c:v>
                </c:pt>
                <c:pt idx="11283">
                  <c:v>15.531909035846001</c:v>
                </c:pt>
                <c:pt idx="11284">
                  <c:v>15.5332856120258</c:v>
                </c:pt>
                <c:pt idx="11285">
                  <c:v>15.5346621882055</c:v>
                </c:pt>
                <c:pt idx="11286">
                  <c:v>15.5360387643852</c:v>
                </c:pt>
                <c:pt idx="11287">
                  <c:v>15.537415340565</c:v>
                </c:pt>
                <c:pt idx="11288">
                  <c:v>15.5387919167447</c:v>
                </c:pt>
                <c:pt idx="11289">
                  <c:v>15.5401684929244</c:v>
                </c:pt>
                <c:pt idx="11290">
                  <c:v>15.541545069104099</c:v>
                </c:pt>
                <c:pt idx="11291">
                  <c:v>15.542921645283901</c:v>
                </c:pt>
                <c:pt idx="11292">
                  <c:v>15.544298221463601</c:v>
                </c:pt>
                <c:pt idx="11293">
                  <c:v>15.545674797643301</c:v>
                </c:pt>
                <c:pt idx="11294">
                  <c:v>15.547051373823001</c:v>
                </c:pt>
                <c:pt idx="11295">
                  <c:v>15.5484279500028</c:v>
                </c:pt>
                <c:pt idx="11296">
                  <c:v>15.5498045261825</c:v>
                </c:pt>
                <c:pt idx="11297">
                  <c:v>15.5511811023622</c:v>
                </c:pt>
                <c:pt idx="11298">
                  <c:v>15.5525576785419</c:v>
                </c:pt>
                <c:pt idx="11299">
                  <c:v>15.5539342547217</c:v>
                </c:pt>
                <c:pt idx="11300">
                  <c:v>15.5553108309014</c:v>
                </c:pt>
                <c:pt idx="11301">
                  <c:v>15.5566874070811</c:v>
                </c:pt>
                <c:pt idx="11302">
                  <c:v>15.5580639832608</c:v>
                </c:pt>
                <c:pt idx="11303">
                  <c:v>15.559440559440599</c:v>
                </c:pt>
                <c:pt idx="11304">
                  <c:v>15.560817135620301</c:v>
                </c:pt>
                <c:pt idx="11305">
                  <c:v>15.562193711800001</c:v>
                </c:pt>
                <c:pt idx="11306">
                  <c:v>15.563570287979701</c:v>
                </c:pt>
                <c:pt idx="11307">
                  <c:v>15.5649468641595</c:v>
                </c:pt>
                <c:pt idx="11308">
                  <c:v>15.5663234403392</c:v>
                </c:pt>
                <c:pt idx="11309">
                  <c:v>15.5677000165189</c:v>
                </c:pt>
                <c:pt idx="11310">
                  <c:v>15.5690765926986</c:v>
                </c:pt>
                <c:pt idx="11311">
                  <c:v>15.5704531688784</c:v>
                </c:pt>
                <c:pt idx="11312">
                  <c:v>15.5718297450581</c:v>
                </c:pt>
                <c:pt idx="11313">
                  <c:v>15.5732063212378</c:v>
                </c:pt>
                <c:pt idx="11314">
                  <c:v>15.5745828974175</c:v>
                </c:pt>
                <c:pt idx="11315">
                  <c:v>15.575959473597299</c:v>
                </c:pt>
                <c:pt idx="11316">
                  <c:v>15.577336049776999</c:v>
                </c:pt>
                <c:pt idx="11317">
                  <c:v>15.578712625956699</c:v>
                </c:pt>
                <c:pt idx="11318">
                  <c:v>15.580089202136399</c:v>
                </c:pt>
                <c:pt idx="11319">
                  <c:v>15.5814657783162</c:v>
                </c:pt>
                <c:pt idx="11320">
                  <c:v>15.5828423544959</c:v>
                </c:pt>
                <c:pt idx="11321">
                  <c:v>15.5842189306756</c:v>
                </c:pt>
                <c:pt idx="11322">
                  <c:v>15.5855955068554</c:v>
                </c:pt>
                <c:pt idx="11323">
                  <c:v>15.5869720830351</c:v>
                </c:pt>
                <c:pt idx="11324">
                  <c:v>15.5883486592148</c:v>
                </c:pt>
                <c:pt idx="11325">
                  <c:v>15.5897252353945</c:v>
                </c:pt>
                <c:pt idx="11326">
                  <c:v>15.591101811574299</c:v>
                </c:pt>
                <c:pt idx="11327">
                  <c:v>15.592478387753999</c:v>
                </c:pt>
                <c:pt idx="11328">
                  <c:v>15.593854963933699</c:v>
                </c:pt>
                <c:pt idx="11329">
                  <c:v>15.595231540113399</c:v>
                </c:pt>
                <c:pt idx="11330">
                  <c:v>15.596608116293201</c:v>
                </c:pt>
                <c:pt idx="11331">
                  <c:v>15.597984692472901</c:v>
                </c:pt>
                <c:pt idx="11332">
                  <c:v>15.599361268652601</c:v>
                </c:pt>
                <c:pt idx="11333">
                  <c:v>15.600737844832301</c:v>
                </c:pt>
                <c:pt idx="11334">
                  <c:v>15.6021144210121</c:v>
                </c:pt>
                <c:pt idx="11335">
                  <c:v>15.6034909971918</c:v>
                </c:pt>
                <c:pt idx="11336">
                  <c:v>15.6048675733715</c:v>
                </c:pt>
                <c:pt idx="11337">
                  <c:v>15.6062441495512</c:v>
                </c:pt>
                <c:pt idx="11338">
                  <c:v>15.607620725731</c:v>
                </c:pt>
                <c:pt idx="11339">
                  <c:v>15.6089973019107</c:v>
                </c:pt>
                <c:pt idx="11340">
                  <c:v>15.6103738780904</c:v>
                </c:pt>
                <c:pt idx="11341">
                  <c:v>15.6117504542701</c:v>
                </c:pt>
                <c:pt idx="11342">
                  <c:v>15.613127030449901</c:v>
                </c:pt>
                <c:pt idx="11343">
                  <c:v>15.614503606629601</c:v>
                </c:pt>
                <c:pt idx="11344">
                  <c:v>15.615880182809301</c:v>
                </c:pt>
                <c:pt idx="11345">
                  <c:v>15.617256758989001</c:v>
                </c:pt>
                <c:pt idx="11346">
                  <c:v>15.6186333351688</c:v>
                </c:pt>
                <c:pt idx="11347">
                  <c:v>15.6200099113485</c:v>
                </c:pt>
                <c:pt idx="11348">
                  <c:v>15.6213864875282</c:v>
                </c:pt>
                <c:pt idx="11349">
                  <c:v>15.6227630637079</c:v>
                </c:pt>
                <c:pt idx="11350">
                  <c:v>15.6241396398877</c:v>
                </c:pt>
                <c:pt idx="11351">
                  <c:v>15.6255162160674</c:v>
                </c:pt>
                <c:pt idx="11352">
                  <c:v>15.6268927922471</c:v>
                </c:pt>
                <c:pt idx="11353">
                  <c:v>15.628269368426899</c:v>
                </c:pt>
                <c:pt idx="11354">
                  <c:v>15.629645944606599</c:v>
                </c:pt>
                <c:pt idx="11355">
                  <c:v>15.631022520786299</c:v>
                </c:pt>
                <c:pt idx="11356">
                  <c:v>15.632399096965999</c:v>
                </c:pt>
                <c:pt idx="11357">
                  <c:v>15.6337756731458</c:v>
                </c:pt>
                <c:pt idx="11358">
                  <c:v>15.6351522493255</c:v>
                </c:pt>
                <c:pt idx="11359">
                  <c:v>15.6365288255052</c:v>
                </c:pt>
                <c:pt idx="11360">
                  <c:v>15.6379054016849</c:v>
                </c:pt>
                <c:pt idx="11361">
                  <c:v>15.6392819778647</c:v>
                </c:pt>
                <c:pt idx="11362">
                  <c:v>15.6406585540444</c:v>
                </c:pt>
                <c:pt idx="11363">
                  <c:v>15.6420351302241</c:v>
                </c:pt>
                <c:pt idx="11364">
                  <c:v>15.6434117064038</c:v>
                </c:pt>
                <c:pt idx="11365">
                  <c:v>15.644788282583599</c:v>
                </c:pt>
                <c:pt idx="11366">
                  <c:v>15.646164858763299</c:v>
                </c:pt>
                <c:pt idx="11367">
                  <c:v>15.647541434942999</c:v>
                </c:pt>
                <c:pt idx="11368">
                  <c:v>15.648918011122699</c:v>
                </c:pt>
                <c:pt idx="11369">
                  <c:v>15.650294587302501</c:v>
                </c:pt>
                <c:pt idx="11370">
                  <c:v>15.651671163482201</c:v>
                </c:pt>
                <c:pt idx="11371">
                  <c:v>15.653047739661901</c:v>
                </c:pt>
                <c:pt idx="11372">
                  <c:v>15.654424315841601</c:v>
                </c:pt>
                <c:pt idx="11373">
                  <c:v>15.6558008920214</c:v>
                </c:pt>
                <c:pt idx="11374">
                  <c:v>15.6571774682011</c:v>
                </c:pt>
                <c:pt idx="11375">
                  <c:v>15.6585540443808</c:v>
                </c:pt>
                <c:pt idx="11376">
                  <c:v>15.6599306205605</c:v>
                </c:pt>
                <c:pt idx="11377">
                  <c:v>15.661307196740299</c:v>
                </c:pt>
                <c:pt idx="11378">
                  <c:v>15.662683772919999</c:v>
                </c:pt>
                <c:pt idx="11379">
                  <c:v>15.664060349099699</c:v>
                </c:pt>
                <c:pt idx="11380">
                  <c:v>15.665436925279399</c:v>
                </c:pt>
                <c:pt idx="11381">
                  <c:v>15.666813501459201</c:v>
                </c:pt>
                <c:pt idx="11382">
                  <c:v>15.668190077638901</c:v>
                </c:pt>
                <c:pt idx="11383">
                  <c:v>15.669566653818601</c:v>
                </c:pt>
                <c:pt idx="11384">
                  <c:v>15.6709432299984</c:v>
                </c:pt>
                <c:pt idx="11385">
                  <c:v>15.6723198061781</c:v>
                </c:pt>
                <c:pt idx="11386">
                  <c:v>15.6736963823578</c:v>
                </c:pt>
                <c:pt idx="11387">
                  <c:v>15.6750729585375</c:v>
                </c:pt>
                <c:pt idx="11388">
                  <c:v>15.6764495347173</c:v>
                </c:pt>
                <c:pt idx="11389">
                  <c:v>15.677826110897</c:v>
                </c:pt>
                <c:pt idx="11390">
                  <c:v>15.6792026870767</c:v>
                </c:pt>
                <c:pt idx="11391">
                  <c:v>15.6805792632564</c:v>
                </c:pt>
                <c:pt idx="11392">
                  <c:v>15.681955839436201</c:v>
                </c:pt>
                <c:pt idx="11393">
                  <c:v>15.683332415615901</c:v>
                </c:pt>
                <c:pt idx="11394">
                  <c:v>15.684708991795601</c:v>
                </c:pt>
                <c:pt idx="11395">
                  <c:v>15.686085567975301</c:v>
                </c:pt>
                <c:pt idx="11396">
                  <c:v>15.6874621441551</c:v>
                </c:pt>
                <c:pt idx="11397">
                  <c:v>15.6888387203348</c:v>
                </c:pt>
                <c:pt idx="11398">
                  <c:v>15.6902152965145</c:v>
                </c:pt>
                <c:pt idx="11399">
                  <c:v>15.6915918726942</c:v>
                </c:pt>
                <c:pt idx="11400">
                  <c:v>15.692968448874</c:v>
                </c:pt>
                <c:pt idx="11401">
                  <c:v>15.6943450250537</c:v>
                </c:pt>
                <c:pt idx="11402">
                  <c:v>15.6957216012334</c:v>
                </c:pt>
                <c:pt idx="11403">
                  <c:v>15.6970981774131</c:v>
                </c:pt>
                <c:pt idx="11404">
                  <c:v>15.698474753592899</c:v>
                </c:pt>
                <c:pt idx="11405">
                  <c:v>15.699851329772599</c:v>
                </c:pt>
                <c:pt idx="11406">
                  <c:v>15.701227905952299</c:v>
                </c:pt>
                <c:pt idx="11407">
                  <c:v>15.702604482131999</c:v>
                </c:pt>
                <c:pt idx="11408">
                  <c:v>15.7039810583118</c:v>
                </c:pt>
                <c:pt idx="11409">
                  <c:v>15.7053576344915</c:v>
                </c:pt>
                <c:pt idx="11410">
                  <c:v>15.7067342106712</c:v>
                </c:pt>
                <c:pt idx="11411">
                  <c:v>15.7081107868509</c:v>
                </c:pt>
                <c:pt idx="11412">
                  <c:v>15.7094873630307</c:v>
                </c:pt>
                <c:pt idx="11413">
                  <c:v>15.7108639392104</c:v>
                </c:pt>
                <c:pt idx="11414">
                  <c:v>15.7122405153901</c:v>
                </c:pt>
                <c:pt idx="11415">
                  <c:v>15.713617091569899</c:v>
                </c:pt>
                <c:pt idx="11416">
                  <c:v>15.714993667749599</c:v>
                </c:pt>
                <c:pt idx="11417">
                  <c:v>15.716370243929299</c:v>
                </c:pt>
                <c:pt idx="11418">
                  <c:v>15.717746820108999</c:v>
                </c:pt>
                <c:pt idx="11419">
                  <c:v>15.719123396288801</c:v>
                </c:pt>
                <c:pt idx="11420">
                  <c:v>15.720499972468501</c:v>
                </c:pt>
                <c:pt idx="11421">
                  <c:v>15.721876548648201</c:v>
                </c:pt>
                <c:pt idx="11422">
                  <c:v>15.723253124827901</c:v>
                </c:pt>
                <c:pt idx="11423">
                  <c:v>15.7246297010077</c:v>
                </c:pt>
                <c:pt idx="11424">
                  <c:v>15.7260062771874</c:v>
                </c:pt>
                <c:pt idx="11425">
                  <c:v>15.7273828533671</c:v>
                </c:pt>
                <c:pt idx="11426">
                  <c:v>15.7287594295468</c:v>
                </c:pt>
                <c:pt idx="11427">
                  <c:v>15.7301360057266</c:v>
                </c:pt>
                <c:pt idx="11428">
                  <c:v>15.7315125819063</c:v>
                </c:pt>
                <c:pt idx="11429">
                  <c:v>15.732889158086</c:v>
                </c:pt>
                <c:pt idx="11430">
                  <c:v>15.7342657342657</c:v>
                </c:pt>
                <c:pt idx="11431">
                  <c:v>15.735642310445501</c:v>
                </c:pt>
                <c:pt idx="11432">
                  <c:v>15.737018886625201</c:v>
                </c:pt>
                <c:pt idx="11433">
                  <c:v>15.738395462804901</c:v>
                </c:pt>
                <c:pt idx="11434">
                  <c:v>15.739772038984601</c:v>
                </c:pt>
                <c:pt idx="11435">
                  <c:v>15.7411486151644</c:v>
                </c:pt>
                <c:pt idx="11436">
                  <c:v>15.7425251913441</c:v>
                </c:pt>
                <c:pt idx="11437">
                  <c:v>15.7439017675238</c:v>
                </c:pt>
                <c:pt idx="11438">
                  <c:v>15.7452783437035</c:v>
                </c:pt>
                <c:pt idx="11439">
                  <c:v>15.7466549198833</c:v>
                </c:pt>
                <c:pt idx="11440">
                  <c:v>15.748031496063</c:v>
                </c:pt>
                <c:pt idx="11441">
                  <c:v>15.7494080722427</c:v>
                </c:pt>
                <c:pt idx="11442">
                  <c:v>15.7507846484224</c:v>
                </c:pt>
                <c:pt idx="11443">
                  <c:v>15.752161224602199</c:v>
                </c:pt>
                <c:pt idx="11444">
                  <c:v>15.753537800781899</c:v>
                </c:pt>
                <c:pt idx="11445">
                  <c:v>15.754914376961599</c:v>
                </c:pt>
                <c:pt idx="11446">
                  <c:v>15.7562909531414</c:v>
                </c:pt>
                <c:pt idx="11447">
                  <c:v>15.7576675293211</c:v>
                </c:pt>
                <c:pt idx="11448">
                  <c:v>15.7590441055008</c:v>
                </c:pt>
                <c:pt idx="11449">
                  <c:v>15.7604206816805</c:v>
                </c:pt>
                <c:pt idx="11450">
                  <c:v>15.7617972578603</c:v>
                </c:pt>
                <c:pt idx="11451">
                  <c:v>15.76317383404</c:v>
                </c:pt>
                <c:pt idx="11452">
                  <c:v>15.7645504102197</c:v>
                </c:pt>
                <c:pt idx="11453">
                  <c:v>15.7659269863994</c:v>
                </c:pt>
                <c:pt idx="11454">
                  <c:v>15.767303562579199</c:v>
                </c:pt>
                <c:pt idx="11455">
                  <c:v>15.768680138758899</c:v>
                </c:pt>
                <c:pt idx="11456">
                  <c:v>15.770056714938599</c:v>
                </c:pt>
                <c:pt idx="11457">
                  <c:v>15.771433291118299</c:v>
                </c:pt>
                <c:pt idx="11458">
                  <c:v>15.772809867298101</c:v>
                </c:pt>
                <c:pt idx="11459">
                  <c:v>15.774186443477801</c:v>
                </c:pt>
                <c:pt idx="11460">
                  <c:v>15.775563019657501</c:v>
                </c:pt>
                <c:pt idx="11461">
                  <c:v>15.776939595837201</c:v>
                </c:pt>
                <c:pt idx="11462">
                  <c:v>15.778316172017</c:v>
                </c:pt>
                <c:pt idx="11463">
                  <c:v>15.7796927481967</c:v>
                </c:pt>
                <c:pt idx="11464">
                  <c:v>15.7810693243764</c:v>
                </c:pt>
                <c:pt idx="11465">
                  <c:v>15.7824459005561</c:v>
                </c:pt>
                <c:pt idx="11466">
                  <c:v>15.783822476735899</c:v>
                </c:pt>
                <c:pt idx="11467">
                  <c:v>15.785199052915599</c:v>
                </c:pt>
                <c:pt idx="11468">
                  <c:v>15.786575629095299</c:v>
                </c:pt>
                <c:pt idx="11469">
                  <c:v>15.787952205274999</c:v>
                </c:pt>
                <c:pt idx="11470">
                  <c:v>15.789328781454801</c:v>
                </c:pt>
                <c:pt idx="11471">
                  <c:v>15.790705357634501</c:v>
                </c:pt>
                <c:pt idx="11472">
                  <c:v>15.792081933814201</c:v>
                </c:pt>
                <c:pt idx="11473">
                  <c:v>15.793458509993901</c:v>
                </c:pt>
                <c:pt idx="11474">
                  <c:v>15.7948350861737</c:v>
                </c:pt>
                <c:pt idx="11475">
                  <c:v>15.7962116623534</c:v>
                </c:pt>
                <c:pt idx="11476">
                  <c:v>15.7975882385331</c:v>
                </c:pt>
                <c:pt idx="11477">
                  <c:v>15.7989648147128</c:v>
                </c:pt>
                <c:pt idx="11478">
                  <c:v>15.8003413908926</c:v>
                </c:pt>
                <c:pt idx="11479">
                  <c:v>15.8017179670723</c:v>
                </c:pt>
                <c:pt idx="11480">
                  <c:v>15.803094543252</c:v>
                </c:pt>
                <c:pt idx="11481">
                  <c:v>15.804471119431801</c:v>
                </c:pt>
                <c:pt idx="11482">
                  <c:v>15.805847695611501</c:v>
                </c:pt>
                <c:pt idx="11483">
                  <c:v>15.807224271791201</c:v>
                </c:pt>
                <c:pt idx="11484">
                  <c:v>15.808600847970901</c:v>
                </c:pt>
                <c:pt idx="11485">
                  <c:v>15.8099774241507</c:v>
                </c:pt>
                <c:pt idx="11486">
                  <c:v>15.8113540003304</c:v>
                </c:pt>
                <c:pt idx="11487">
                  <c:v>15.8127305765101</c:v>
                </c:pt>
                <c:pt idx="11488">
                  <c:v>15.8141071526898</c:v>
                </c:pt>
                <c:pt idx="11489">
                  <c:v>15.8154837288696</c:v>
                </c:pt>
                <c:pt idx="11490">
                  <c:v>15.8168603050493</c:v>
                </c:pt>
                <c:pt idx="11491">
                  <c:v>15.818236881229</c:v>
                </c:pt>
                <c:pt idx="11492">
                  <c:v>15.8196134574087</c:v>
                </c:pt>
                <c:pt idx="11493">
                  <c:v>15.820990033588499</c:v>
                </c:pt>
                <c:pt idx="11494">
                  <c:v>15.822366609768199</c:v>
                </c:pt>
                <c:pt idx="11495">
                  <c:v>15.823743185947899</c:v>
                </c:pt>
                <c:pt idx="11496">
                  <c:v>15.825119762127599</c:v>
                </c:pt>
                <c:pt idx="11497">
                  <c:v>15.8264963383074</c:v>
                </c:pt>
                <c:pt idx="11498">
                  <c:v>15.8278729144871</c:v>
                </c:pt>
                <c:pt idx="11499">
                  <c:v>15.8292494906668</c:v>
                </c:pt>
                <c:pt idx="11500">
                  <c:v>15.8306260668465</c:v>
                </c:pt>
                <c:pt idx="11501">
                  <c:v>15.8320026430263</c:v>
                </c:pt>
                <c:pt idx="11502">
                  <c:v>15.833379219206</c:v>
                </c:pt>
                <c:pt idx="11503">
                  <c:v>15.8347557953857</c:v>
                </c:pt>
                <c:pt idx="11504">
                  <c:v>15.8361323715654</c:v>
                </c:pt>
                <c:pt idx="11505">
                  <c:v>15.837508947745199</c:v>
                </c:pt>
                <c:pt idx="11506">
                  <c:v>15.838885523924899</c:v>
                </c:pt>
                <c:pt idx="11507">
                  <c:v>15.840262100104599</c:v>
                </c:pt>
                <c:pt idx="11508">
                  <c:v>15.841638676284299</c:v>
                </c:pt>
                <c:pt idx="11509">
                  <c:v>15.843015252464101</c:v>
                </c:pt>
                <c:pt idx="11510">
                  <c:v>15.844391828643801</c:v>
                </c:pt>
                <c:pt idx="11511">
                  <c:v>15.845768404823501</c:v>
                </c:pt>
                <c:pt idx="11512">
                  <c:v>15.8471449810033</c:v>
                </c:pt>
                <c:pt idx="11513">
                  <c:v>15.848521557183</c:v>
                </c:pt>
                <c:pt idx="11514">
                  <c:v>15.8498981333627</c:v>
                </c:pt>
                <c:pt idx="11515">
                  <c:v>15.8512747095424</c:v>
                </c:pt>
                <c:pt idx="11516">
                  <c:v>15.8526512857222</c:v>
                </c:pt>
                <c:pt idx="11517">
                  <c:v>15.854027861901899</c:v>
                </c:pt>
                <c:pt idx="11518">
                  <c:v>15.855404438081599</c:v>
                </c:pt>
                <c:pt idx="11519">
                  <c:v>15.856781014261299</c:v>
                </c:pt>
                <c:pt idx="11520">
                  <c:v>15.858157590441101</c:v>
                </c:pt>
                <c:pt idx="11521">
                  <c:v>15.859534166620801</c:v>
                </c:pt>
                <c:pt idx="11522">
                  <c:v>15.860910742800501</c:v>
                </c:pt>
                <c:pt idx="11523">
                  <c:v>15.862287318980201</c:v>
                </c:pt>
                <c:pt idx="11524">
                  <c:v>15.86366389516</c:v>
                </c:pt>
                <c:pt idx="11525">
                  <c:v>15.8650404713397</c:v>
                </c:pt>
                <c:pt idx="11526">
                  <c:v>15.8664170475194</c:v>
                </c:pt>
                <c:pt idx="11527">
                  <c:v>15.8677936236991</c:v>
                </c:pt>
                <c:pt idx="11528">
                  <c:v>15.8691701998789</c:v>
                </c:pt>
                <c:pt idx="11529">
                  <c:v>15.8705467760586</c:v>
                </c:pt>
                <c:pt idx="11530">
                  <c:v>15.8719233522383</c:v>
                </c:pt>
                <c:pt idx="11531">
                  <c:v>15.873299928418</c:v>
                </c:pt>
                <c:pt idx="11532">
                  <c:v>15.874676504597801</c:v>
                </c:pt>
                <c:pt idx="11533">
                  <c:v>15.876053080777501</c:v>
                </c:pt>
                <c:pt idx="11534">
                  <c:v>15.877429656957201</c:v>
                </c:pt>
                <c:pt idx="11535">
                  <c:v>15.878806233136901</c:v>
                </c:pt>
                <c:pt idx="11536">
                  <c:v>15.8801828093167</c:v>
                </c:pt>
                <c:pt idx="11537">
                  <c:v>15.8815593854964</c:v>
                </c:pt>
                <c:pt idx="11538">
                  <c:v>15.8829359616761</c:v>
                </c:pt>
                <c:pt idx="11539">
                  <c:v>15.8843125378558</c:v>
                </c:pt>
                <c:pt idx="11540">
                  <c:v>15.8856891140356</c:v>
                </c:pt>
                <c:pt idx="11541">
                  <c:v>15.8870656902153</c:v>
                </c:pt>
                <c:pt idx="11542">
                  <c:v>15.888442266395</c:v>
                </c:pt>
                <c:pt idx="11543">
                  <c:v>15.889818842574799</c:v>
                </c:pt>
                <c:pt idx="11544">
                  <c:v>15.891195418754499</c:v>
                </c:pt>
                <c:pt idx="11545">
                  <c:v>15.892571994934199</c:v>
                </c:pt>
                <c:pt idx="11546">
                  <c:v>15.893948571113899</c:v>
                </c:pt>
                <c:pt idx="11547">
                  <c:v>15.8953251472937</c:v>
                </c:pt>
                <c:pt idx="11548">
                  <c:v>15.8967017234734</c:v>
                </c:pt>
                <c:pt idx="11549">
                  <c:v>15.8980782996531</c:v>
                </c:pt>
                <c:pt idx="11550">
                  <c:v>15.8994548758328</c:v>
                </c:pt>
                <c:pt idx="11551">
                  <c:v>15.9008314520126</c:v>
                </c:pt>
                <c:pt idx="11552">
                  <c:v>15.9022080281923</c:v>
                </c:pt>
                <c:pt idx="11553">
                  <c:v>15.903584604372</c:v>
                </c:pt>
                <c:pt idx="11554">
                  <c:v>15.9049611805517</c:v>
                </c:pt>
                <c:pt idx="11555">
                  <c:v>15.906337756731499</c:v>
                </c:pt>
                <c:pt idx="11556">
                  <c:v>15.907714332911199</c:v>
                </c:pt>
                <c:pt idx="11557">
                  <c:v>15.909090909090899</c:v>
                </c:pt>
                <c:pt idx="11558">
                  <c:v>15.910467485270599</c:v>
                </c:pt>
                <c:pt idx="11559">
                  <c:v>15.911844061450401</c:v>
                </c:pt>
                <c:pt idx="11560">
                  <c:v>15.913220637630101</c:v>
                </c:pt>
                <c:pt idx="11561">
                  <c:v>15.914597213809801</c:v>
                </c:pt>
                <c:pt idx="11562">
                  <c:v>15.915973789989501</c:v>
                </c:pt>
                <c:pt idx="11563">
                  <c:v>15.9173503661693</c:v>
                </c:pt>
                <c:pt idx="11564">
                  <c:v>15.918726942349</c:v>
                </c:pt>
                <c:pt idx="11565">
                  <c:v>15.9201035185287</c:v>
                </c:pt>
                <c:pt idx="11566">
                  <c:v>15.9214800947084</c:v>
                </c:pt>
                <c:pt idx="11567">
                  <c:v>15.9228566708882</c:v>
                </c:pt>
                <c:pt idx="11568">
                  <c:v>15.9242332470679</c:v>
                </c:pt>
                <c:pt idx="11569">
                  <c:v>15.9256098232476</c:v>
                </c:pt>
                <c:pt idx="11570">
                  <c:v>15.9269863994273</c:v>
                </c:pt>
                <c:pt idx="11571">
                  <c:v>15.928362975607101</c:v>
                </c:pt>
                <c:pt idx="11572">
                  <c:v>15.929739551786801</c:v>
                </c:pt>
                <c:pt idx="11573">
                  <c:v>15.931116127966501</c:v>
                </c:pt>
                <c:pt idx="11574">
                  <c:v>15.9324927041463</c:v>
                </c:pt>
                <c:pt idx="11575">
                  <c:v>15.933869280326</c:v>
                </c:pt>
                <c:pt idx="11576">
                  <c:v>15.9352458565057</c:v>
                </c:pt>
                <c:pt idx="11577">
                  <c:v>15.9366224326854</c:v>
                </c:pt>
                <c:pt idx="11578">
                  <c:v>15.9379990088652</c:v>
                </c:pt>
                <c:pt idx="11579">
                  <c:v>15.9393755850449</c:v>
                </c:pt>
                <c:pt idx="11580">
                  <c:v>15.9407521612246</c:v>
                </c:pt>
                <c:pt idx="11581">
                  <c:v>15.9421287374043</c:v>
                </c:pt>
                <c:pt idx="11582">
                  <c:v>15.943505313584099</c:v>
                </c:pt>
                <c:pt idx="11583">
                  <c:v>15.944881889763799</c:v>
                </c:pt>
                <c:pt idx="11584">
                  <c:v>15.946258465943499</c:v>
                </c:pt>
                <c:pt idx="11585">
                  <c:v>15.947635042123199</c:v>
                </c:pt>
                <c:pt idx="11586">
                  <c:v>15.949011618303</c:v>
                </c:pt>
                <c:pt idx="11587">
                  <c:v>15.9503881944827</c:v>
                </c:pt>
                <c:pt idx="11588">
                  <c:v>15.9517647706624</c:v>
                </c:pt>
                <c:pt idx="11589">
                  <c:v>15.9531413468421</c:v>
                </c:pt>
                <c:pt idx="11590">
                  <c:v>15.9545179230219</c:v>
                </c:pt>
                <c:pt idx="11591">
                  <c:v>15.9558944992016</c:v>
                </c:pt>
                <c:pt idx="11592">
                  <c:v>15.9572710753813</c:v>
                </c:pt>
                <c:pt idx="11593">
                  <c:v>15.958647651561</c:v>
                </c:pt>
                <c:pt idx="11594">
                  <c:v>15.960024227740799</c:v>
                </c:pt>
                <c:pt idx="11595">
                  <c:v>15.961400803920499</c:v>
                </c:pt>
                <c:pt idx="11596">
                  <c:v>15.962777380100199</c:v>
                </c:pt>
                <c:pt idx="11597">
                  <c:v>15.964153956279899</c:v>
                </c:pt>
                <c:pt idx="11598">
                  <c:v>15.965530532459701</c:v>
                </c:pt>
                <c:pt idx="11599">
                  <c:v>15.966907108639401</c:v>
                </c:pt>
                <c:pt idx="11600">
                  <c:v>15.968283684819101</c:v>
                </c:pt>
                <c:pt idx="11601">
                  <c:v>15.969660260998801</c:v>
                </c:pt>
                <c:pt idx="11602">
                  <c:v>15.9710368371786</c:v>
                </c:pt>
                <c:pt idx="11603">
                  <c:v>15.9724134133583</c:v>
                </c:pt>
                <c:pt idx="11604">
                  <c:v>15.973789989538</c:v>
                </c:pt>
                <c:pt idx="11605">
                  <c:v>15.9751665657177</c:v>
                </c:pt>
                <c:pt idx="11606">
                  <c:v>15.976543141897499</c:v>
                </c:pt>
                <c:pt idx="11607">
                  <c:v>15.977919718077199</c:v>
                </c:pt>
                <c:pt idx="11608">
                  <c:v>15.979296294256899</c:v>
                </c:pt>
                <c:pt idx="11609">
                  <c:v>15.980672870436701</c:v>
                </c:pt>
                <c:pt idx="11610">
                  <c:v>15.982049446616401</c:v>
                </c:pt>
                <c:pt idx="11611">
                  <c:v>15.983426022796101</c:v>
                </c:pt>
                <c:pt idx="11612">
                  <c:v>15.984802598975801</c:v>
                </c:pt>
                <c:pt idx="11613">
                  <c:v>15.9861791751556</c:v>
                </c:pt>
                <c:pt idx="11614">
                  <c:v>15.9875557513353</c:v>
                </c:pt>
                <c:pt idx="11615">
                  <c:v>15.988932327515</c:v>
                </c:pt>
                <c:pt idx="11616">
                  <c:v>15.9903089036947</c:v>
                </c:pt>
                <c:pt idx="11617">
                  <c:v>15.9916854798745</c:v>
                </c:pt>
                <c:pt idx="11618">
                  <c:v>15.9930620560542</c:v>
                </c:pt>
                <c:pt idx="11619">
                  <c:v>15.9944386322339</c:v>
                </c:pt>
                <c:pt idx="11620">
                  <c:v>15.9958152084136</c:v>
                </c:pt>
                <c:pt idx="11621">
                  <c:v>15.997191784593401</c:v>
                </c:pt>
                <c:pt idx="11622">
                  <c:v>15.998568360773101</c:v>
                </c:pt>
                <c:pt idx="11623">
                  <c:v>15.999944936952801</c:v>
                </c:pt>
                <c:pt idx="11624">
                  <c:v>16.001321513132499</c:v>
                </c:pt>
                <c:pt idx="11625">
                  <c:v>16.0026980893123</c:v>
                </c:pt>
                <c:pt idx="11626">
                  <c:v>16.004074665491999</c:v>
                </c:pt>
                <c:pt idx="11627">
                  <c:v>16.0054512416717</c:v>
                </c:pt>
                <c:pt idx="11628">
                  <c:v>16.006827817851399</c:v>
                </c:pt>
                <c:pt idx="11629">
                  <c:v>16.0082043940312</c:v>
                </c:pt>
                <c:pt idx="11630">
                  <c:v>16.009580970210902</c:v>
                </c:pt>
                <c:pt idx="11631">
                  <c:v>16.0109575463906</c:v>
                </c:pt>
                <c:pt idx="11632">
                  <c:v>16.012334122570302</c:v>
                </c:pt>
                <c:pt idx="11633">
                  <c:v>16.013710698750099</c:v>
                </c:pt>
                <c:pt idx="11634">
                  <c:v>16.015087274929801</c:v>
                </c:pt>
                <c:pt idx="11635">
                  <c:v>16.016463851109499</c:v>
                </c:pt>
                <c:pt idx="11636">
                  <c:v>16.0178404272893</c:v>
                </c:pt>
                <c:pt idx="11637">
                  <c:v>16.019217003468999</c:v>
                </c:pt>
                <c:pt idx="11638">
                  <c:v>16.0205935796487</c:v>
                </c:pt>
                <c:pt idx="11639">
                  <c:v>16.021970155828399</c:v>
                </c:pt>
                <c:pt idx="11640">
                  <c:v>16.0233467320082</c:v>
                </c:pt>
                <c:pt idx="11641">
                  <c:v>16.024723308187902</c:v>
                </c:pt>
                <c:pt idx="11642">
                  <c:v>16.0260998843676</c:v>
                </c:pt>
                <c:pt idx="11643">
                  <c:v>16.027476460547302</c:v>
                </c:pt>
                <c:pt idx="11644">
                  <c:v>16.028853036727099</c:v>
                </c:pt>
                <c:pt idx="11645">
                  <c:v>16.030229612906801</c:v>
                </c:pt>
                <c:pt idx="11646">
                  <c:v>16.031606189086499</c:v>
                </c:pt>
                <c:pt idx="11647">
                  <c:v>16.032982765266201</c:v>
                </c:pt>
                <c:pt idx="11648">
                  <c:v>16.034359341445999</c:v>
                </c:pt>
                <c:pt idx="11649">
                  <c:v>16.035735917625701</c:v>
                </c:pt>
                <c:pt idx="11650">
                  <c:v>16.037112493805399</c:v>
                </c:pt>
                <c:pt idx="11651">
                  <c:v>16.038489069985101</c:v>
                </c:pt>
                <c:pt idx="11652">
                  <c:v>16.039865646164898</c:v>
                </c:pt>
                <c:pt idx="11653">
                  <c:v>16.0412422223446</c:v>
                </c:pt>
                <c:pt idx="11654">
                  <c:v>16.042618798524298</c:v>
                </c:pt>
                <c:pt idx="11655">
                  <c:v>16.043995374704</c:v>
                </c:pt>
                <c:pt idx="11656">
                  <c:v>16.045371950883801</c:v>
                </c:pt>
                <c:pt idx="11657">
                  <c:v>16.0467485270635</c:v>
                </c:pt>
                <c:pt idx="11658">
                  <c:v>16.048125103243201</c:v>
                </c:pt>
                <c:pt idx="11659">
                  <c:v>16.0495016794229</c:v>
                </c:pt>
                <c:pt idx="11660">
                  <c:v>16.050878255602701</c:v>
                </c:pt>
                <c:pt idx="11661">
                  <c:v>16.052254831782399</c:v>
                </c:pt>
                <c:pt idx="11662">
                  <c:v>16.053631407962101</c:v>
                </c:pt>
                <c:pt idx="11663">
                  <c:v>16.055007984141799</c:v>
                </c:pt>
                <c:pt idx="11664">
                  <c:v>16.0563845603216</c:v>
                </c:pt>
                <c:pt idx="11665">
                  <c:v>16.057761136501298</c:v>
                </c:pt>
                <c:pt idx="11666">
                  <c:v>16.059137712681</c:v>
                </c:pt>
                <c:pt idx="11667">
                  <c:v>16.060514288860698</c:v>
                </c:pt>
                <c:pt idx="11668">
                  <c:v>16.0618908650405</c:v>
                </c:pt>
                <c:pt idx="11669">
                  <c:v>16.063267441220201</c:v>
                </c:pt>
                <c:pt idx="11670">
                  <c:v>16.0646440173999</c:v>
                </c:pt>
                <c:pt idx="11671">
                  <c:v>16.066020593579701</c:v>
                </c:pt>
                <c:pt idx="11672">
                  <c:v>16.067397169759399</c:v>
                </c:pt>
                <c:pt idx="11673">
                  <c:v>16.068773745939101</c:v>
                </c:pt>
                <c:pt idx="11674">
                  <c:v>16.070150322118799</c:v>
                </c:pt>
                <c:pt idx="11675">
                  <c:v>16.0715268982986</c:v>
                </c:pt>
                <c:pt idx="11676">
                  <c:v>16.072903474478299</c:v>
                </c:pt>
                <c:pt idx="11677">
                  <c:v>16.074280050658</c:v>
                </c:pt>
                <c:pt idx="11678">
                  <c:v>16.075656626837699</c:v>
                </c:pt>
                <c:pt idx="11679">
                  <c:v>16.0770332030175</c:v>
                </c:pt>
                <c:pt idx="11680">
                  <c:v>16.078409779197202</c:v>
                </c:pt>
                <c:pt idx="11681">
                  <c:v>16.0797863553769</c:v>
                </c:pt>
                <c:pt idx="11682">
                  <c:v>16.081162931556602</c:v>
                </c:pt>
                <c:pt idx="11683">
                  <c:v>16.082539507736399</c:v>
                </c:pt>
                <c:pt idx="11684">
                  <c:v>16.083916083916101</c:v>
                </c:pt>
                <c:pt idx="11685">
                  <c:v>16.085292660095799</c:v>
                </c:pt>
                <c:pt idx="11686">
                  <c:v>16.086669236275501</c:v>
                </c:pt>
                <c:pt idx="11687">
                  <c:v>16.088045812455299</c:v>
                </c:pt>
                <c:pt idx="11688">
                  <c:v>16.089422388635001</c:v>
                </c:pt>
                <c:pt idx="11689">
                  <c:v>16.090798964814699</c:v>
                </c:pt>
                <c:pt idx="11690">
                  <c:v>16.092175540994401</c:v>
                </c:pt>
                <c:pt idx="11691">
                  <c:v>16.093552117174202</c:v>
                </c:pt>
                <c:pt idx="11692">
                  <c:v>16.0949286933539</c:v>
                </c:pt>
                <c:pt idx="11693">
                  <c:v>16.096305269533602</c:v>
                </c:pt>
                <c:pt idx="11694">
                  <c:v>16.0976818457133</c:v>
                </c:pt>
                <c:pt idx="11695">
                  <c:v>16.099058421893101</c:v>
                </c:pt>
                <c:pt idx="11696">
                  <c:v>16.100434998072799</c:v>
                </c:pt>
                <c:pt idx="11697">
                  <c:v>16.101811574252501</c:v>
                </c:pt>
                <c:pt idx="11698">
                  <c:v>16.103188150432199</c:v>
                </c:pt>
                <c:pt idx="11699">
                  <c:v>16.104564726612001</c:v>
                </c:pt>
                <c:pt idx="11700">
                  <c:v>16.105941302791699</c:v>
                </c:pt>
                <c:pt idx="11701">
                  <c:v>16.107317878971401</c:v>
                </c:pt>
                <c:pt idx="11702">
                  <c:v>16.108694455151198</c:v>
                </c:pt>
                <c:pt idx="11703">
                  <c:v>16.1100710313309</c:v>
                </c:pt>
                <c:pt idx="11704">
                  <c:v>16.111447607510598</c:v>
                </c:pt>
                <c:pt idx="11705">
                  <c:v>16.1128241836903</c:v>
                </c:pt>
                <c:pt idx="11706">
                  <c:v>16.114200759870101</c:v>
                </c:pt>
                <c:pt idx="11707">
                  <c:v>16.1155773360498</c:v>
                </c:pt>
                <c:pt idx="11708">
                  <c:v>16.116953912229501</c:v>
                </c:pt>
                <c:pt idx="11709">
                  <c:v>16.1183304884092</c:v>
                </c:pt>
                <c:pt idx="11710">
                  <c:v>16.119707064589001</c:v>
                </c:pt>
                <c:pt idx="11711">
                  <c:v>16.121083640768699</c:v>
                </c:pt>
                <c:pt idx="11712">
                  <c:v>16.122460216948401</c:v>
                </c:pt>
                <c:pt idx="11713">
                  <c:v>16.123836793128099</c:v>
                </c:pt>
                <c:pt idx="11714">
                  <c:v>16.1252133693079</c:v>
                </c:pt>
                <c:pt idx="11715">
                  <c:v>16.126589945487598</c:v>
                </c:pt>
                <c:pt idx="11716">
                  <c:v>16.1279665216673</c:v>
                </c:pt>
                <c:pt idx="11717">
                  <c:v>16.129343097846998</c:v>
                </c:pt>
                <c:pt idx="11718">
                  <c:v>16.1307196740268</c:v>
                </c:pt>
                <c:pt idx="11719">
                  <c:v>16.132096250206502</c:v>
                </c:pt>
                <c:pt idx="11720">
                  <c:v>16.1334728263862</c:v>
                </c:pt>
                <c:pt idx="11721">
                  <c:v>16.134849402565901</c:v>
                </c:pt>
                <c:pt idx="11722">
                  <c:v>16.136225978745699</c:v>
                </c:pt>
                <c:pt idx="11723">
                  <c:v>16.137602554925401</c:v>
                </c:pt>
                <c:pt idx="11724">
                  <c:v>16.138979131105099</c:v>
                </c:pt>
                <c:pt idx="11725">
                  <c:v>16.140355707284801</c:v>
                </c:pt>
                <c:pt idx="11726">
                  <c:v>16.141732283464599</c:v>
                </c:pt>
                <c:pt idx="11727">
                  <c:v>16.1431088596443</c:v>
                </c:pt>
                <c:pt idx="11728">
                  <c:v>16.144485435823999</c:v>
                </c:pt>
                <c:pt idx="11729">
                  <c:v>16.1458620120037</c:v>
                </c:pt>
                <c:pt idx="11730">
                  <c:v>16.147238588183502</c:v>
                </c:pt>
                <c:pt idx="11731">
                  <c:v>16.1486151643632</c:v>
                </c:pt>
                <c:pt idx="11732">
                  <c:v>16.149991740542902</c:v>
                </c:pt>
                <c:pt idx="11733">
                  <c:v>16.151368316722699</c:v>
                </c:pt>
                <c:pt idx="11734">
                  <c:v>16.152744892902401</c:v>
                </c:pt>
                <c:pt idx="11735">
                  <c:v>16.154121469082099</c:v>
                </c:pt>
                <c:pt idx="11736">
                  <c:v>16.155498045261801</c:v>
                </c:pt>
                <c:pt idx="11737">
                  <c:v>16.156874621441599</c:v>
                </c:pt>
                <c:pt idx="11738">
                  <c:v>16.158251197621301</c:v>
                </c:pt>
                <c:pt idx="11739">
                  <c:v>16.159627773800999</c:v>
                </c:pt>
                <c:pt idx="11740">
                  <c:v>16.161004349980701</c:v>
                </c:pt>
                <c:pt idx="11741">
                  <c:v>16.162380926160498</c:v>
                </c:pt>
                <c:pt idx="11742">
                  <c:v>16.1637575023402</c:v>
                </c:pt>
                <c:pt idx="11743">
                  <c:v>16.165134078519898</c:v>
                </c:pt>
                <c:pt idx="11744">
                  <c:v>16.1665106546996</c:v>
                </c:pt>
                <c:pt idx="11745">
                  <c:v>16.167887230879401</c:v>
                </c:pt>
                <c:pt idx="11746">
                  <c:v>16.169263807059099</c:v>
                </c:pt>
                <c:pt idx="11747">
                  <c:v>16.170640383238801</c:v>
                </c:pt>
                <c:pt idx="11748">
                  <c:v>16.172016959418499</c:v>
                </c:pt>
                <c:pt idx="11749">
                  <c:v>16.173393535598301</c:v>
                </c:pt>
                <c:pt idx="11750">
                  <c:v>16.174770111777999</c:v>
                </c:pt>
                <c:pt idx="11751">
                  <c:v>16.176146687957701</c:v>
                </c:pt>
                <c:pt idx="11752">
                  <c:v>16.177523264137399</c:v>
                </c:pt>
                <c:pt idx="11753">
                  <c:v>16.1788998403172</c:v>
                </c:pt>
                <c:pt idx="11754">
                  <c:v>16.180276416496898</c:v>
                </c:pt>
                <c:pt idx="11755">
                  <c:v>16.1816529926766</c:v>
                </c:pt>
                <c:pt idx="11756">
                  <c:v>16.183029568856298</c:v>
                </c:pt>
                <c:pt idx="11757">
                  <c:v>16.1844061450361</c:v>
                </c:pt>
                <c:pt idx="11758">
                  <c:v>16.185782721215801</c:v>
                </c:pt>
                <c:pt idx="11759">
                  <c:v>16.1871592973955</c:v>
                </c:pt>
                <c:pt idx="11760">
                  <c:v>16.188535873575201</c:v>
                </c:pt>
                <c:pt idx="11761">
                  <c:v>16.189912449754999</c:v>
                </c:pt>
                <c:pt idx="11762">
                  <c:v>16.191289025934701</c:v>
                </c:pt>
                <c:pt idx="11763">
                  <c:v>16.192665602114399</c:v>
                </c:pt>
                <c:pt idx="11764">
                  <c:v>16.1940421782942</c:v>
                </c:pt>
                <c:pt idx="11765">
                  <c:v>16.195418754473899</c:v>
                </c:pt>
                <c:pt idx="11766">
                  <c:v>16.1967953306536</c:v>
                </c:pt>
                <c:pt idx="11767">
                  <c:v>16.198171906833299</c:v>
                </c:pt>
                <c:pt idx="11768">
                  <c:v>16.1995484830131</c:v>
                </c:pt>
                <c:pt idx="11769">
                  <c:v>16.200925059192802</c:v>
                </c:pt>
                <c:pt idx="11770">
                  <c:v>16.2023016353725</c:v>
                </c:pt>
                <c:pt idx="11771">
                  <c:v>16.203678211552202</c:v>
                </c:pt>
                <c:pt idx="11772">
                  <c:v>16.205054787731999</c:v>
                </c:pt>
                <c:pt idx="11773">
                  <c:v>16.206431363911701</c:v>
                </c:pt>
                <c:pt idx="11774">
                  <c:v>16.207807940091399</c:v>
                </c:pt>
                <c:pt idx="11775">
                  <c:v>16.209184516271101</c:v>
                </c:pt>
                <c:pt idx="11776">
                  <c:v>16.210561092450899</c:v>
                </c:pt>
                <c:pt idx="11777">
                  <c:v>16.2119376686306</c:v>
                </c:pt>
                <c:pt idx="11778">
                  <c:v>16.213314244810299</c:v>
                </c:pt>
                <c:pt idx="11779">
                  <c:v>16.21469082099</c:v>
                </c:pt>
                <c:pt idx="11780">
                  <c:v>16.216067397169802</c:v>
                </c:pt>
                <c:pt idx="11781">
                  <c:v>16.2174439733495</c:v>
                </c:pt>
                <c:pt idx="11782">
                  <c:v>16.218820549529202</c:v>
                </c:pt>
                <c:pt idx="11783">
                  <c:v>16.2201971257089</c:v>
                </c:pt>
                <c:pt idx="11784">
                  <c:v>16.221573701888701</c:v>
                </c:pt>
                <c:pt idx="11785">
                  <c:v>16.222950278068399</c:v>
                </c:pt>
                <c:pt idx="11786">
                  <c:v>16.224326854248101</c:v>
                </c:pt>
                <c:pt idx="11787">
                  <c:v>16.225703430427799</c:v>
                </c:pt>
                <c:pt idx="11788">
                  <c:v>16.227080006607601</c:v>
                </c:pt>
                <c:pt idx="11789">
                  <c:v>16.228456582787299</c:v>
                </c:pt>
                <c:pt idx="11790">
                  <c:v>16.229833158967001</c:v>
                </c:pt>
                <c:pt idx="11791">
                  <c:v>16.231209735146798</c:v>
                </c:pt>
                <c:pt idx="11792">
                  <c:v>16.2325863113265</c:v>
                </c:pt>
                <c:pt idx="11793">
                  <c:v>16.233962887506198</c:v>
                </c:pt>
                <c:pt idx="11794">
                  <c:v>16.2353394636859</c:v>
                </c:pt>
                <c:pt idx="11795">
                  <c:v>16.236716039865598</c:v>
                </c:pt>
                <c:pt idx="11796">
                  <c:v>16.2380926160454</c:v>
                </c:pt>
                <c:pt idx="11797">
                  <c:v>16.239469192225101</c:v>
                </c:pt>
                <c:pt idx="11798">
                  <c:v>16.2408457684048</c:v>
                </c:pt>
                <c:pt idx="11799">
                  <c:v>16.242222344584601</c:v>
                </c:pt>
                <c:pt idx="11800">
                  <c:v>16.243598920764299</c:v>
                </c:pt>
                <c:pt idx="11801">
                  <c:v>16.244975496944001</c:v>
                </c:pt>
                <c:pt idx="11802">
                  <c:v>16.246352073123699</c:v>
                </c:pt>
                <c:pt idx="11803">
                  <c:v>16.2477286493035</c:v>
                </c:pt>
                <c:pt idx="11804">
                  <c:v>16.249105225483198</c:v>
                </c:pt>
                <c:pt idx="11805">
                  <c:v>16.2504818016629</c:v>
                </c:pt>
                <c:pt idx="11806">
                  <c:v>16.251858377842598</c:v>
                </c:pt>
                <c:pt idx="11807">
                  <c:v>16.2532349540224</c:v>
                </c:pt>
                <c:pt idx="11808">
                  <c:v>16.254611530202101</c:v>
                </c:pt>
                <c:pt idx="11809">
                  <c:v>16.2559881063818</c:v>
                </c:pt>
                <c:pt idx="11810">
                  <c:v>16.257364682561501</c:v>
                </c:pt>
                <c:pt idx="11811">
                  <c:v>16.258741258741299</c:v>
                </c:pt>
                <c:pt idx="11812">
                  <c:v>16.260117834921001</c:v>
                </c:pt>
                <c:pt idx="11813">
                  <c:v>16.261494411100699</c:v>
                </c:pt>
                <c:pt idx="11814">
                  <c:v>16.262870987280401</c:v>
                </c:pt>
                <c:pt idx="11815">
                  <c:v>16.264247563460199</c:v>
                </c:pt>
                <c:pt idx="11816">
                  <c:v>16.2656241396399</c:v>
                </c:pt>
                <c:pt idx="11817">
                  <c:v>16.267000715819599</c:v>
                </c:pt>
                <c:pt idx="11818">
                  <c:v>16.2683772919993</c:v>
                </c:pt>
                <c:pt idx="11819">
                  <c:v>16.269753868179102</c:v>
                </c:pt>
                <c:pt idx="11820">
                  <c:v>16.2711304443588</c:v>
                </c:pt>
                <c:pt idx="11821">
                  <c:v>16.272507020538502</c:v>
                </c:pt>
                <c:pt idx="11822">
                  <c:v>16.2738835967182</c:v>
                </c:pt>
                <c:pt idx="11823">
                  <c:v>16.275260172898001</c:v>
                </c:pt>
                <c:pt idx="11824">
                  <c:v>16.276636749077699</c:v>
                </c:pt>
                <c:pt idx="11825">
                  <c:v>16.278013325257401</c:v>
                </c:pt>
                <c:pt idx="11826">
                  <c:v>16.279389901437199</c:v>
                </c:pt>
                <c:pt idx="11827">
                  <c:v>16.280766477616901</c:v>
                </c:pt>
                <c:pt idx="11828">
                  <c:v>16.282143053796599</c:v>
                </c:pt>
                <c:pt idx="11829">
                  <c:v>16.283519629976301</c:v>
                </c:pt>
                <c:pt idx="11830">
                  <c:v>16.284896206156098</c:v>
                </c:pt>
                <c:pt idx="11831">
                  <c:v>16.2862727823358</c:v>
                </c:pt>
                <c:pt idx="11832">
                  <c:v>16.287649358515502</c:v>
                </c:pt>
                <c:pt idx="11833">
                  <c:v>16.2890259346952</c:v>
                </c:pt>
                <c:pt idx="11834">
                  <c:v>16.290402510875001</c:v>
                </c:pt>
                <c:pt idx="11835">
                  <c:v>16.291779087054699</c:v>
                </c:pt>
                <c:pt idx="11836">
                  <c:v>16.293155663234401</c:v>
                </c:pt>
                <c:pt idx="11837">
                  <c:v>16.294532239414099</c:v>
                </c:pt>
                <c:pt idx="11838">
                  <c:v>16.295908815593901</c:v>
                </c:pt>
                <c:pt idx="11839">
                  <c:v>16.297285391773599</c:v>
                </c:pt>
                <c:pt idx="11840">
                  <c:v>16.298661967953301</c:v>
                </c:pt>
                <c:pt idx="11841">
                  <c:v>16.300038544132999</c:v>
                </c:pt>
                <c:pt idx="11842">
                  <c:v>16.3014151203128</c:v>
                </c:pt>
                <c:pt idx="11843">
                  <c:v>16.302791696492498</c:v>
                </c:pt>
                <c:pt idx="11844">
                  <c:v>16.3041682726722</c:v>
                </c:pt>
                <c:pt idx="11845">
                  <c:v>16.305544848851898</c:v>
                </c:pt>
                <c:pt idx="11846">
                  <c:v>16.3069214250317</c:v>
                </c:pt>
                <c:pt idx="11847">
                  <c:v>16.308298001211401</c:v>
                </c:pt>
                <c:pt idx="11848">
                  <c:v>16.3096745773911</c:v>
                </c:pt>
                <c:pt idx="11849">
                  <c:v>16.311051153570801</c:v>
                </c:pt>
                <c:pt idx="11850">
                  <c:v>16.312427729750599</c:v>
                </c:pt>
                <c:pt idx="11851">
                  <c:v>16.313804305930301</c:v>
                </c:pt>
                <c:pt idx="11852">
                  <c:v>16.315180882109999</c:v>
                </c:pt>
                <c:pt idx="11853">
                  <c:v>16.316557458289701</c:v>
                </c:pt>
                <c:pt idx="11854">
                  <c:v>16.317934034469499</c:v>
                </c:pt>
                <c:pt idx="11855">
                  <c:v>16.3193106106492</c:v>
                </c:pt>
                <c:pt idx="11856">
                  <c:v>16.320687186828899</c:v>
                </c:pt>
                <c:pt idx="11857">
                  <c:v>16.3220637630086</c:v>
                </c:pt>
                <c:pt idx="11858">
                  <c:v>16.323440339188402</c:v>
                </c:pt>
                <c:pt idx="11859">
                  <c:v>16.3248169153681</c:v>
                </c:pt>
                <c:pt idx="11860">
                  <c:v>16.326193491547802</c:v>
                </c:pt>
                <c:pt idx="11861">
                  <c:v>16.327570067727599</c:v>
                </c:pt>
                <c:pt idx="11862">
                  <c:v>16.328946643907301</c:v>
                </c:pt>
                <c:pt idx="11863">
                  <c:v>16.330323220086999</c:v>
                </c:pt>
                <c:pt idx="11864">
                  <c:v>16.331699796266701</c:v>
                </c:pt>
                <c:pt idx="11865">
                  <c:v>16.333076372446499</c:v>
                </c:pt>
                <c:pt idx="11866">
                  <c:v>16.3344529486262</c:v>
                </c:pt>
                <c:pt idx="11867">
                  <c:v>16.335829524805899</c:v>
                </c:pt>
                <c:pt idx="11868">
                  <c:v>16.3372061009856</c:v>
                </c:pt>
                <c:pt idx="11869">
                  <c:v>16.338582677165402</c:v>
                </c:pt>
                <c:pt idx="11870">
                  <c:v>16.3399592533451</c:v>
                </c:pt>
                <c:pt idx="11871">
                  <c:v>16.341335829524802</c:v>
                </c:pt>
                <c:pt idx="11872">
                  <c:v>16.3427124057045</c:v>
                </c:pt>
                <c:pt idx="11873">
                  <c:v>16.344088981884301</c:v>
                </c:pt>
                <c:pt idx="11874">
                  <c:v>16.345465558063999</c:v>
                </c:pt>
                <c:pt idx="11875">
                  <c:v>16.346842134243701</c:v>
                </c:pt>
                <c:pt idx="11876">
                  <c:v>16.348218710423399</c:v>
                </c:pt>
                <c:pt idx="11877">
                  <c:v>16.349595286603201</c:v>
                </c:pt>
                <c:pt idx="11878">
                  <c:v>16.350971862782899</c:v>
                </c:pt>
                <c:pt idx="11879">
                  <c:v>16.352348438962601</c:v>
                </c:pt>
                <c:pt idx="11880">
                  <c:v>16.353725015142299</c:v>
                </c:pt>
                <c:pt idx="11881">
                  <c:v>16.3551015913221</c:v>
                </c:pt>
                <c:pt idx="11882">
                  <c:v>16.356478167501798</c:v>
                </c:pt>
                <c:pt idx="11883">
                  <c:v>16.3578547436815</c:v>
                </c:pt>
                <c:pt idx="11884">
                  <c:v>16.359231319861198</c:v>
                </c:pt>
                <c:pt idx="11885">
                  <c:v>16.360607896041</c:v>
                </c:pt>
                <c:pt idx="11886">
                  <c:v>16.361984472220701</c:v>
                </c:pt>
                <c:pt idx="11887">
                  <c:v>16.3633610484004</c:v>
                </c:pt>
                <c:pt idx="11888">
                  <c:v>16.364737624580101</c:v>
                </c:pt>
                <c:pt idx="11889">
                  <c:v>16.366114200759899</c:v>
                </c:pt>
                <c:pt idx="11890">
                  <c:v>16.367490776939601</c:v>
                </c:pt>
                <c:pt idx="11891">
                  <c:v>16.368867353119299</c:v>
                </c:pt>
                <c:pt idx="11892">
                  <c:v>16.3702439292991</c:v>
                </c:pt>
                <c:pt idx="11893">
                  <c:v>16.371620505478798</c:v>
                </c:pt>
                <c:pt idx="11894">
                  <c:v>16.3729970816585</c:v>
                </c:pt>
                <c:pt idx="11895">
                  <c:v>16.374373657838198</c:v>
                </c:pt>
                <c:pt idx="11896">
                  <c:v>16.375750234018</c:v>
                </c:pt>
                <c:pt idx="11897">
                  <c:v>16.377126810197701</c:v>
                </c:pt>
                <c:pt idx="11898">
                  <c:v>16.3785033863774</c:v>
                </c:pt>
                <c:pt idx="11899">
                  <c:v>16.379879962557101</c:v>
                </c:pt>
                <c:pt idx="11900">
                  <c:v>16.381256538736899</c:v>
                </c:pt>
                <c:pt idx="11901">
                  <c:v>16.382633114916601</c:v>
                </c:pt>
                <c:pt idx="11902">
                  <c:v>16.384009691096299</c:v>
                </c:pt>
                <c:pt idx="11903">
                  <c:v>16.385386267276001</c:v>
                </c:pt>
                <c:pt idx="11904">
                  <c:v>16.386762843455799</c:v>
                </c:pt>
                <c:pt idx="11905">
                  <c:v>16.3881394196355</c:v>
                </c:pt>
                <c:pt idx="11906">
                  <c:v>16.389515995815199</c:v>
                </c:pt>
                <c:pt idx="11907">
                  <c:v>16.3908925719949</c:v>
                </c:pt>
                <c:pt idx="11908">
                  <c:v>16.392269148174702</c:v>
                </c:pt>
                <c:pt idx="11909">
                  <c:v>16.3936457243544</c:v>
                </c:pt>
                <c:pt idx="11910">
                  <c:v>16.395022300534102</c:v>
                </c:pt>
                <c:pt idx="11911">
                  <c:v>16.3963988767138</c:v>
                </c:pt>
                <c:pt idx="11912">
                  <c:v>16.397775452893601</c:v>
                </c:pt>
                <c:pt idx="11913">
                  <c:v>16.399152029073299</c:v>
                </c:pt>
                <c:pt idx="11914">
                  <c:v>16.400528605253001</c:v>
                </c:pt>
                <c:pt idx="11915">
                  <c:v>16.401905181432699</c:v>
                </c:pt>
                <c:pt idx="11916">
                  <c:v>16.403281757612501</c:v>
                </c:pt>
                <c:pt idx="11917">
                  <c:v>16.404658333792199</c:v>
                </c:pt>
                <c:pt idx="11918">
                  <c:v>16.406034909971901</c:v>
                </c:pt>
                <c:pt idx="11919">
                  <c:v>16.407411486151702</c:v>
                </c:pt>
                <c:pt idx="11920">
                  <c:v>16.4087880623314</c:v>
                </c:pt>
                <c:pt idx="11921">
                  <c:v>16.410164638511102</c:v>
                </c:pt>
                <c:pt idx="11922">
                  <c:v>16.4115412146908</c:v>
                </c:pt>
                <c:pt idx="11923">
                  <c:v>16.412917790870502</c:v>
                </c:pt>
                <c:pt idx="11924">
                  <c:v>16.414294367050299</c:v>
                </c:pt>
                <c:pt idx="11925">
                  <c:v>16.415670943230001</c:v>
                </c:pt>
                <c:pt idx="11926">
                  <c:v>16.417047519409699</c:v>
                </c:pt>
                <c:pt idx="11927">
                  <c:v>16.418424095589501</c:v>
                </c:pt>
                <c:pt idx="11928">
                  <c:v>16.419800671769199</c:v>
                </c:pt>
                <c:pt idx="11929">
                  <c:v>16.421177247948901</c:v>
                </c:pt>
                <c:pt idx="11930">
                  <c:v>16.422553824128599</c:v>
                </c:pt>
                <c:pt idx="11931">
                  <c:v>16.4239304003084</c:v>
                </c:pt>
                <c:pt idx="11932">
                  <c:v>16.425306976488098</c:v>
                </c:pt>
                <c:pt idx="11933">
                  <c:v>16.4266835526678</c:v>
                </c:pt>
                <c:pt idx="11934">
                  <c:v>16.428060128847498</c:v>
                </c:pt>
                <c:pt idx="11935">
                  <c:v>16.4294367050273</c:v>
                </c:pt>
                <c:pt idx="11936">
                  <c:v>16.430813281207001</c:v>
                </c:pt>
                <c:pt idx="11937">
                  <c:v>16.4321898573867</c:v>
                </c:pt>
                <c:pt idx="11938">
                  <c:v>16.433566433566401</c:v>
                </c:pt>
                <c:pt idx="11939">
                  <c:v>16.434943009746199</c:v>
                </c:pt>
                <c:pt idx="11940">
                  <c:v>16.436319585925901</c:v>
                </c:pt>
                <c:pt idx="11941">
                  <c:v>16.437696162105599</c:v>
                </c:pt>
                <c:pt idx="11942">
                  <c:v>16.439072738285301</c:v>
                </c:pt>
                <c:pt idx="11943">
                  <c:v>16.440449314465098</c:v>
                </c:pt>
                <c:pt idx="11944">
                  <c:v>16.4418258906448</c:v>
                </c:pt>
                <c:pt idx="11945">
                  <c:v>16.443202466824498</c:v>
                </c:pt>
                <c:pt idx="11946">
                  <c:v>16.4445790430042</c:v>
                </c:pt>
                <c:pt idx="11947">
                  <c:v>16.445955619184002</c:v>
                </c:pt>
                <c:pt idx="11948">
                  <c:v>16.4473321953637</c:v>
                </c:pt>
                <c:pt idx="11949">
                  <c:v>16.448708771543401</c:v>
                </c:pt>
                <c:pt idx="11950">
                  <c:v>16.4500853477231</c:v>
                </c:pt>
                <c:pt idx="11951">
                  <c:v>16.451461923902901</c:v>
                </c:pt>
                <c:pt idx="11952">
                  <c:v>16.452838500082599</c:v>
                </c:pt>
                <c:pt idx="11953">
                  <c:v>16.454215076262301</c:v>
                </c:pt>
                <c:pt idx="11954">
                  <c:v>16.455591652442099</c:v>
                </c:pt>
                <c:pt idx="11955">
                  <c:v>16.4569682286218</c:v>
                </c:pt>
                <c:pt idx="11956">
                  <c:v>16.458344804801499</c:v>
                </c:pt>
                <c:pt idx="11957">
                  <c:v>16.4597213809812</c:v>
                </c:pt>
                <c:pt idx="11958">
                  <c:v>16.461097957161002</c:v>
                </c:pt>
                <c:pt idx="11959">
                  <c:v>16.4624745333407</c:v>
                </c:pt>
                <c:pt idx="11960">
                  <c:v>16.463851109520402</c:v>
                </c:pt>
                <c:pt idx="11961">
                  <c:v>16.4652276857001</c:v>
                </c:pt>
                <c:pt idx="11962">
                  <c:v>16.466604261879901</c:v>
                </c:pt>
                <c:pt idx="11963">
                  <c:v>16.467980838059599</c:v>
                </c:pt>
                <c:pt idx="11964">
                  <c:v>16.469357414239301</c:v>
                </c:pt>
                <c:pt idx="11965">
                  <c:v>16.470733990418999</c:v>
                </c:pt>
                <c:pt idx="11966">
                  <c:v>16.472110566598801</c:v>
                </c:pt>
                <c:pt idx="11967">
                  <c:v>16.473487142778499</c:v>
                </c:pt>
                <c:pt idx="11968">
                  <c:v>16.474863718958201</c:v>
                </c:pt>
                <c:pt idx="11969">
                  <c:v>16.476240295137899</c:v>
                </c:pt>
                <c:pt idx="11970">
                  <c:v>16.4776168713177</c:v>
                </c:pt>
                <c:pt idx="11971">
                  <c:v>16.478993447497398</c:v>
                </c:pt>
                <c:pt idx="11972">
                  <c:v>16.4803700236771</c:v>
                </c:pt>
                <c:pt idx="11973">
                  <c:v>16.481746599856798</c:v>
                </c:pt>
                <c:pt idx="11974">
                  <c:v>16.483123176036599</c:v>
                </c:pt>
                <c:pt idx="11975">
                  <c:v>16.484499752216301</c:v>
                </c:pt>
                <c:pt idx="11976">
                  <c:v>16.485876328395999</c:v>
                </c:pt>
                <c:pt idx="11977">
                  <c:v>16.487252904575701</c:v>
                </c:pt>
                <c:pt idx="11978">
                  <c:v>16.488629480755499</c:v>
                </c:pt>
                <c:pt idx="11979">
                  <c:v>16.490006056935201</c:v>
                </c:pt>
                <c:pt idx="11980">
                  <c:v>16.491382633114899</c:v>
                </c:pt>
                <c:pt idx="11981">
                  <c:v>16.492759209294601</c:v>
                </c:pt>
                <c:pt idx="11982">
                  <c:v>16.494135785474398</c:v>
                </c:pt>
                <c:pt idx="11983">
                  <c:v>16.4955123616541</c:v>
                </c:pt>
                <c:pt idx="11984">
                  <c:v>16.496888937833798</c:v>
                </c:pt>
                <c:pt idx="11985">
                  <c:v>16.4982655140135</c:v>
                </c:pt>
                <c:pt idx="11986">
                  <c:v>16.499642090193301</c:v>
                </c:pt>
                <c:pt idx="11987">
                  <c:v>16.501018666373</c:v>
                </c:pt>
                <c:pt idx="11988">
                  <c:v>16.502395242552701</c:v>
                </c:pt>
                <c:pt idx="11989">
                  <c:v>16.503771818732499</c:v>
                </c:pt>
                <c:pt idx="11990">
                  <c:v>16.505148394912201</c:v>
                </c:pt>
                <c:pt idx="11991">
                  <c:v>16.506524971091899</c:v>
                </c:pt>
                <c:pt idx="11992">
                  <c:v>16.507901547271601</c:v>
                </c:pt>
                <c:pt idx="11993">
                  <c:v>16.509278123451399</c:v>
                </c:pt>
                <c:pt idx="11994">
                  <c:v>16.5106546996311</c:v>
                </c:pt>
                <c:pt idx="11995">
                  <c:v>16.512031275810799</c:v>
                </c:pt>
                <c:pt idx="11996">
                  <c:v>16.5134078519905</c:v>
                </c:pt>
                <c:pt idx="11997">
                  <c:v>16.514784428170302</c:v>
                </c:pt>
                <c:pt idx="11998">
                  <c:v>16.51616100435</c:v>
                </c:pt>
                <c:pt idx="11999">
                  <c:v>16.517537580529702</c:v>
                </c:pt>
                <c:pt idx="12000">
                  <c:v>16.5189141567094</c:v>
                </c:pt>
                <c:pt idx="12001">
                  <c:v>16.520290732889201</c:v>
                </c:pt>
                <c:pt idx="12002">
                  <c:v>16.521667309068899</c:v>
                </c:pt>
                <c:pt idx="12003">
                  <c:v>16.523043885248601</c:v>
                </c:pt>
                <c:pt idx="12004">
                  <c:v>16.524420461428299</c:v>
                </c:pt>
                <c:pt idx="12005">
                  <c:v>16.5257970376081</c:v>
                </c:pt>
                <c:pt idx="12006">
                  <c:v>16.527173613787799</c:v>
                </c:pt>
                <c:pt idx="12007">
                  <c:v>16.5285501899675</c:v>
                </c:pt>
                <c:pt idx="12008">
                  <c:v>16.529926766147199</c:v>
                </c:pt>
                <c:pt idx="12009">
                  <c:v>16.531303342327</c:v>
                </c:pt>
                <c:pt idx="12010">
                  <c:v>16.532679918506702</c:v>
                </c:pt>
                <c:pt idx="12011">
                  <c:v>16.5340564946864</c:v>
                </c:pt>
                <c:pt idx="12012">
                  <c:v>16.535433070866102</c:v>
                </c:pt>
                <c:pt idx="12013">
                  <c:v>16.536809647045899</c:v>
                </c:pt>
                <c:pt idx="12014">
                  <c:v>16.538186223225601</c:v>
                </c:pt>
                <c:pt idx="12015">
                  <c:v>16.539562799405299</c:v>
                </c:pt>
                <c:pt idx="12016">
                  <c:v>16.540939375585001</c:v>
                </c:pt>
                <c:pt idx="12017">
                  <c:v>16.542315951764799</c:v>
                </c:pt>
                <c:pt idx="12018">
                  <c:v>16.543692527944501</c:v>
                </c:pt>
                <c:pt idx="12019">
                  <c:v>16.545069104124199</c:v>
                </c:pt>
                <c:pt idx="12020">
                  <c:v>16.546445680303901</c:v>
                </c:pt>
                <c:pt idx="12021">
                  <c:v>16.547822256483698</c:v>
                </c:pt>
                <c:pt idx="12022">
                  <c:v>16.5491988326634</c:v>
                </c:pt>
                <c:pt idx="12023">
                  <c:v>16.550575408843098</c:v>
                </c:pt>
                <c:pt idx="12024">
                  <c:v>16.5519519850229</c:v>
                </c:pt>
                <c:pt idx="12025">
                  <c:v>16.553328561202601</c:v>
                </c:pt>
                <c:pt idx="12026">
                  <c:v>16.5547051373823</c:v>
                </c:pt>
                <c:pt idx="12027">
                  <c:v>16.556081713562001</c:v>
                </c:pt>
                <c:pt idx="12028">
                  <c:v>16.557458289741799</c:v>
                </c:pt>
                <c:pt idx="12029">
                  <c:v>16.558834865921501</c:v>
                </c:pt>
                <c:pt idx="12030">
                  <c:v>16.560211442101199</c:v>
                </c:pt>
                <c:pt idx="12031">
                  <c:v>16.561588018280901</c:v>
                </c:pt>
                <c:pt idx="12032">
                  <c:v>16.562964594460698</c:v>
                </c:pt>
                <c:pt idx="12033">
                  <c:v>16.5643411706404</c:v>
                </c:pt>
                <c:pt idx="12034">
                  <c:v>16.565717746820098</c:v>
                </c:pt>
                <c:pt idx="12035">
                  <c:v>16.5670943229998</c:v>
                </c:pt>
                <c:pt idx="12036">
                  <c:v>16.568470899179601</c:v>
                </c:pt>
                <c:pt idx="12037">
                  <c:v>16.5698474753593</c:v>
                </c:pt>
                <c:pt idx="12038">
                  <c:v>16.571224051539001</c:v>
                </c:pt>
                <c:pt idx="12039">
                  <c:v>16.5726006277187</c:v>
                </c:pt>
                <c:pt idx="12040">
                  <c:v>16.573977203898501</c:v>
                </c:pt>
                <c:pt idx="12041">
                  <c:v>16.575353780078199</c:v>
                </c:pt>
                <c:pt idx="12042">
                  <c:v>16.576730356257901</c:v>
                </c:pt>
                <c:pt idx="12043">
                  <c:v>16.578106932437599</c:v>
                </c:pt>
                <c:pt idx="12044">
                  <c:v>16.5794835086174</c:v>
                </c:pt>
                <c:pt idx="12045">
                  <c:v>16.580860084797099</c:v>
                </c:pt>
                <c:pt idx="12046">
                  <c:v>16.5822366609768</c:v>
                </c:pt>
                <c:pt idx="12047">
                  <c:v>16.583613237156499</c:v>
                </c:pt>
                <c:pt idx="12048">
                  <c:v>16.5849898133363</c:v>
                </c:pt>
                <c:pt idx="12049">
                  <c:v>16.586366389516002</c:v>
                </c:pt>
                <c:pt idx="12050">
                  <c:v>16.5877429656957</c:v>
                </c:pt>
                <c:pt idx="12051">
                  <c:v>16.589119541875402</c:v>
                </c:pt>
                <c:pt idx="12052">
                  <c:v>16.590496118055199</c:v>
                </c:pt>
                <c:pt idx="12053">
                  <c:v>16.591872694234901</c:v>
                </c:pt>
                <c:pt idx="12054">
                  <c:v>16.593249270414599</c:v>
                </c:pt>
                <c:pt idx="12055">
                  <c:v>16.594625846594401</c:v>
                </c:pt>
                <c:pt idx="12056">
                  <c:v>16.596002422774099</c:v>
                </c:pt>
                <c:pt idx="12057">
                  <c:v>16.597378998953801</c:v>
                </c:pt>
                <c:pt idx="12058">
                  <c:v>16.598755575133499</c:v>
                </c:pt>
                <c:pt idx="12059">
                  <c:v>16.6001321513133</c:v>
                </c:pt>
                <c:pt idx="12060">
                  <c:v>16.601508727493002</c:v>
                </c:pt>
                <c:pt idx="12061">
                  <c:v>16.6028853036727</c:v>
                </c:pt>
                <c:pt idx="12062">
                  <c:v>16.604261879852402</c:v>
                </c:pt>
                <c:pt idx="12063">
                  <c:v>16.605638456032199</c:v>
                </c:pt>
                <c:pt idx="12064">
                  <c:v>16.607015032211901</c:v>
                </c:pt>
                <c:pt idx="12065">
                  <c:v>16.608391608391599</c:v>
                </c:pt>
                <c:pt idx="12066">
                  <c:v>16.609768184571301</c:v>
                </c:pt>
                <c:pt idx="12067">
                  <c:v>16.611144760751099</c:v>
                </c:pt>
                <c:pt idx="12068">
                  <c:v>16.612521336930801</c:v>
                </c:pt>
                <c:pt idx="12069">
                  <c:v>16.613897913110499</c:v>
                </c:pt>
                <c:pt idx="12070">
                  <c:v>16.615274489290201</c:v>
                </c:pt>
                <c:pt idx="12071">
                  <c:v>16.616651065469998</c:v>
                </c:pt>
                <c:pt idx="12072">
                  <c:v>16.6180276416497</c:v>
                </c:pt>
                <c:pt idx="12073">
                  <c:v>16.619404217829398</c:v>
                </c:pt>
                <c:pt idx="12074">
                  <c:v>16.6207807940091</c:v>
                </c:pt>
                <c:pt idx="12075">
                  <c:v>16.622157370188901</c:v>
                </c:pt>
                <c:pt idx="12076">
                  <c:v>16.6235339463686</c:v>
                </c:pt>
                <c:pt idx="12077">
                  <c:v>16.624910522548301</c:v>
                </c:pt>
                <c:pt idx="12078">
                  <c:v>16.626287098728</c:v>
                </c:pt>
                <c:pt idx="12079">
                  <c:v>16.627663674907801</c:v>
                </c:pt>
                <c:pt idx="12080">
                  <c:v>16.629040251087499</c:v>
                </c:pt>
                <c:pt idx="12081">
                  <c:v>16.630416827267201</c:v>
                </c:pt>
                <c:pt idx="12082">
                  <c:v>16.631793403446899</c:v>
                </c:pt>
                <c:pt idx="12083">
                  <c:v>16.6331699796267</c:v>
                </c:pt>
                <c:pt idx="12084">
                  <c:v>16.634546555806399</c:v>
                </c:pt>
                <c:pt idx="12085">
                  <c:v>16.6359231319861</c:v>
                </c:pt>
                <c:pt idx="12086">
                  <c:v>16.637299708165902</c:v>
                </c:pt>
                <c:pt idx="12087">
                  <c:v>16.6386762843456</c:v>
                </c:pt>
                <c:pt idx="12088">
                  <c:v>16.640052860525302</c:v>
                </c:pt>
                <c:pt idx="12089">
                  <c:v>16.641429436705</c:v>
                </c:pt>
                <c:pt idx="12090">
                  <c:v>16.642806012884801</c:v>
                </c:pt>
                <c:pt idx="12091">
                  <c:v>16.644182589064499</c:v>
                </c:pt>
                <c:pt idx="12092">
                  <c:v>16.645559165244201</c:v>
                </c:pt>
                <c:pt idx="12093">
                  <c:v>16.646935741423899</c:v>
                </c:pt>
                <c:pt idx="12094">
                  <c:v>16.6483123176037</c:v>
                </c:pt>
                <c:pt idx="12095">
                  <c:v>16.649688893783399</c:v>
                </c:pt>
                <c:pt idx="12096">
                  <c:v>16.6510654699631</c:v>
                </c:pt>
                <c:pt idx="12097">
                  <c:v>16.652442046142799</c:v>
                </c:pt>
                <c:pt idx="12098">
                  <c:v>16.6538186223226</c:v>
                </c:pt>
                <c:pt idx="12099">
                  <c:v>16.655195198502302</c:v>
                </c:pt>
                <c:pt idx="12100">
                  <c:v>16.656571774682</c:v>
                </c:pt>
                <c:pt idx="12101">
                  <c:v>16.657948350861702</c:v>
                </c:pt>
                <c:pt idx="12102">
                  <c:v>16.659324927041499</c:v>
                </c:pt>
                <c:pt idx="12103">
                  <c:v>16.660701503221201</c:v>
                </c:pt>
                <c:pt idx="12104">
                  <c:v>16.662078079400899</c:v>
                </c:pt>
                <c:pt idx="12105">
                  <c:v>16.663454655580601</c:v>
                </c:pt>
                <c:pt idx="12106">
                  <c:v>16.664831231760399</c:v>
                </c:pt>
                <c:pt idx="12107">
                  <c:v>16.666207807940101</c:v>
                </c:pt>
                <c:pt idx="12108">
                  <c:v>16.667584384119799</c:v>
                </c:pt>
                <c:pt idx="12109">
                  <c:v>16.668960960299501</c:v>
                </c:pt>
                <c:pt idx="12110">
                  <c:v>16.670337536479298</c:v>
                </c:pt>
                <c:pt idx="12111">
                  <c:v>16.671714112659</c:v>
                </c:pt>
                <c:pt idx="12112">
                  <c:v>16.673090688838698</c:v>
                </c:pt>
                <c:pt idx="12113">
                  <c:v>16.6744672650184</c:v>
                </c:pt>
                <c:pt idx="12114">
                  <c:v>16.675843841198201</c:v>
                </c:pt>
                <c:pt idx="12115">
                  <c:v>16.6772204173779</c:v>
                </c:pt>
                <c:pt idx="12116">
                  <c:v>16.678596993557601</c:v>
                </c:pt>
                <c:pt idx="12117">
                  <c:v>16.679973569737399</c:v>
                </c:pt>
                <c:pt idx="12118">
                  <c:v>16.681350145917101</c:v>
                </c:pt>
                <c:pt idx="12119">
                  <c:v>16.682726722096799</c:v>
                </c:pt>
                <c:pt idx="12120">
                  <c:v>16.684103298276501</c:v>
                </c:pt>
                <c:pt idx="12121">
                  <c:v>16.685479874456298</c:v>
                </c:pt>
                <c:pt idx="12122">
                  <c:v>16.686856450636</c:v>
                </c:pt>
                <c:pt idx="12123">
                  <c:v>16.688233026815698</c:v>
                </c:pt>
                <c:pt idx="12124">
                  <c:v>16.6896096029954</c:v>
                </c:pt>
                <c:pt idx="12125">
                  <c:v>16.690986179175201</c:v>
                </c:pt>
                <c:pt idx="12126">
                  <c:v>16.6923627553549</c:v>
                </c:pt>
                <c:pt idx="12127">
                  <c:v>16.693739331534601</c:v>
                </c:pt>
                <c:pt idx="12128">
                  <c:v>16.6951159077143</c:v>
                </c:pt>
                <c:pt idx="12129">
                  <c:v>16.696492483894101</c:v>
                </c:pt>
                <c:pt idx="12130">
                  <c:v>16.697869060073799</c:v>
                </c:pt>
                <c:pt idx="12131">
                  <c:v>16.699245636253501</c:v>
                </c:pt>
                <c:pt idx="12132">
                  <c:v>16.700622212433199</c:v>
                </c:pt>
                <c:pt idx="12133">
                  <c:v>16.701998788613</c:v>
                </c:pt>
                <c:pt idx="12134">
                  <c:v>16.703375364792699</c:v>
                </c:pt>
                <c:pt idx="12135">
                  <c:v>16.7047519409724</c:v>
                </c:pt>
                <c:pt idx="12136">
                  <c:v>16.706128517152099</c:v>
                </c:pt>
                <c:pt idx="12137">
                  <c:v>16.7075050933319</c:v>
                </c:pt>
                <c:pt idx="12138">
                  <c:v>16.708881669511602</c:v>
                </c:pt>
                <c:pt idx="12139">
                  <c:v>16.7102582456913</c:v>
                </c:pt>
                <c:pt idx="12140">
                  <c:v>16.711634821871002</c:v>
                </c:pt>
                <c:pt idx="12141">
                  <c:v>16.713011398050799</c:v>
                </c:pt>
                <c:pt idx="12142">
                  <c:v>16.714387974230501</c:v>
                </c:pt>
                <c:pt idx="12143">
                  <c:v>16.715764550410199</c:v>
                </c:pt>
                <c:pt idx="12144">
                  <c:v>16.717141126589901</c:v>
                </c:pt>
                <c:pt idx="12145">
                  <c:v>16.718517702769699</c:v>
                </c:pt>
                <c:pt idx="12146">
                  <c:v>16.719894278949401</c:v>
                </c:pt>
                <c:pt idx="12147">
                  <c:v>16.721270855129099</c:v>
                </c:pt>
                <c:pt idx="12148">
                  <c:v>16.7226474313089</c:v>
                </c:pt>
                <c:pt idx="12149">
                  <c:v>16.724024007488602</c:v>
                </c:pt>
                <c:pt idx="12150">
                  <c:v>16.7254005836683</c:v>
                </c:pt>
                <c:pt idx="12151">
                  <c:v>16.726777159848002</c:v>
                </c:pt>
                <c:pt idx="12152">
                  <c:v>16.728153736027799</c:v>
                </c:pt>
                <c:pt idx="12153">
                  <c:v>16.729530312207501</c:v>
                </c:pt>
                <c:pt idx="12154">
                  <c:v>16.730906888387199</c:v>
                </c:pt>
                <c:pt idx="12155">
                  <c:v>16.732283464566901</c:v>
                </c:pt>
                <c:pt idx="12156">
                  <c:v>16.733660040746699</c:v>
                </c:pt>
                <c:pt idx="12157">
                  <c:v>16.735036616926401</c:v>
                </c:pt>
                <c:pt idx="12158">
                  <c:v>16.736413193106099</c:v>
                </c:pt>
                <c:pt idx="12159">
                  <c:v>16.737789769285801</c:v>
                </c:pt>
                <c:pt idx="12160">
                  <c:v>16.739166345465598</c:v>
                </c:pt>
                <c:pt idx="12161">
                  <c:v>16.7405429216453</c:v>
                </c:pt>
                <c:pt idx="12162">
                  <c:v>16.741919497824998</c:v>
                </c:pt>
                <c:pt idx="12163">
                  <c:v>16.7432960740047</c:v>
                </c:pt>
                <c:pt idx="12164">
                  <c:v>16.744672650184501</c:v>
                </c:pt>
                <c:pt idx="12165">
                  <c:v>16.7460492263642</c:v>
                </c:pt>
                <c:pt idx="12166">
                  <c:v>16.747425802543901</c:v>
                </c:pt>
                <c:pt idx="12167">
                  <c:v>16.7488023787236</c:v>
                </c:pt>
                <c:pt idx="12168">
                  <c:v>16.750178954903401</c:v>
                </c:pt>
                <c:pt idx="12169">
                  <c:v>16.751555531083099</c:v>
                </c:pt>
                <c:pt idx="12170">
                  <c:v>16.752932107262801</c:v>
                </c:pt>
                <c:pt idx="12171">
                  <c:v>16.754308683442499</c:v>
                </c:pt>
                <c:pt idx="12172">
                  <c:v>16.7556852596223</c:v>
                </c:pt>
                <c:pt idx="12173">
                  <c:v>16.757061835801998</c:v>
                </c:pt>
                <c:pt idx="12174">
                  <c:v>16.7584384119817</c:v>
                </c:pt>
                <c:pt idx="12175">
                  <c:v>16.759814988161398</c:v>
                </c:pt>
                <c:pt idx="12176">
                  <c:v>16.7611915643412</c:v>
                </c:pt>
                <c:pt idx="12177">
                  <c:v>16.762568140520901</c:v>
                </c:pt>
                <c:pt idx="12178">
                  <c:v>16.7639447167006</c:v>
                </c:pt>
                <c:pt idx="12179">
                  <c:v>16.765321292880301</c:v>
                </c:pt>
                <c:pt idx="12180">
                  <c:v>16.766697869060099</c:v>
                </c:pt>
                <c:pt idx="12181">
                  <c:v>16.768074445239801</c:v>
                </c:pt>
                <c:pt idx="12182">
                  <c:v>16.769451021419499</c:v>
                </c:pt>
                <c:pt idx="12183">
                  <c:v>16.7708275975993</c:v>
                </c:pt>
                <c:pt idx="12184">
                  <c:v>16.772204173778999</c:v>
                </c:pt>
                <c:pt idx="12185">
                  <c:v>16.7735807499587</c:v>
                </c:pt>
                <c:pt idx="12186">
                  <c:v>16.774957326138399</c:v>
                </c:pt>
                <c:pt idx="12187">
                  <c:v>16.7763339023182</c:v>
                </c:pt>
                <c:pt idx="12188">
                  <c:v>16.777710478497902</c:v>
                </c:pt>
                <c:pt idx="12189">
                  <c:v>16.7790870546776</c:v>
                </c:pt>
                <c:pt idx="12190">
                  <c:v>16.780463630857302</c:v>
                </c:pt>
                <c:pt idx="12191">
                  <c:v>16.781840207037099</c:v>
                </c:pt>
                <c:pt idx="12192">
                  <c:v>16.783216783216801</c:v>
                </c:pt>
                <c:pt idx="12193">
                  <c:v>16.784593359396499</c:v>
                </c:pt>
                <c:pt idx="12194">
                  <c:v>16.785969935576201</c:v>
                </c:pt>
                <c:pt idx="12195">
                  <c:v>16.787346511755999</c:v>
                </c:pt>
                <c:pt idx="12196">
                  <c:v>16.788723087935701</c:v>
                </c:pt>
                <c:pt idx="12197">
                  <c:v>16.790099664115399</c:v>
                </c:pt>
                <c:pt idx="12198">
                  <c:v>16.791476240295101</c:v>
                </c:pt>
                <c:pt idx="12199">
                  <c:v>16.792852816474898</c:v>
                </c:pt>
                <c:pt idx="12200">
                  <c:v>16.7942293926546</c:v>
                </c:pt>
                <c:pt idx="12201">
                  <c:v>16.795605968834298</c:v>
                </c:pt>
                <c:pt idx="12202">
                  <c:v>16.796982545014</c:v>
                </c:pt>
                <c:pt idx="12203">
                  <c:v>16.798359121193801</c:v>
                </c:pt>
                <c:pt idx="12204">
                  <c:v>16.799735697373499</c:v>
                </c:pt>
                <c:pt idx="12205">
                  <c:v>16.801112273553201</c:v>
                </c:pt>
                <c:pt idx="12206">
                  <c:v>16.802488849732899</c:v>
                </c:pt>
                <c:pt idx="12207">
                  <c:v>16.803865425912701</c:v>
                </c:pt>
                <c:pt idx="12208">
                  <c:v>16.805242002092399</c:v>
                </c:pt>
                <c:pt idx="12209">
                  <c:v>16.806618578272101</c:v>
                </c:pt>
                <c:pt idx="12210">
                  <c:v>16.807995154451799</c:v>
                </c:pt>
                <c:pt idx="12211">
                  <c:v>16.8093717306316</c:v>
                </c:pt>
                <c:pt idx="12212">
                  <c:v>16.810748306811298</c:v>
                </c:pt>
                <c:pt idx="12213">
                  <c:v>16.812124882991</c:v>
                </c:pt>
                <c:pt idx="12214">
                  <c:v>16.813501459170801</c:v>
                </c:pt>
                <c:pt idx="12215">
                  <c:v>16.8148780353505</c:v>
                </c:pt>
                <c:pt idx="12216">
                  <c:v>16.816254611530201</c:v>
                </c:pt>
                <c:pt idx="12217">
                  <c:v>16.8176311877099</c:v>
                </c:pt>
                <c:pt idx="12218">
                  <c:v>16.819007763889701</c:v>
                </c:pt>
                <c:pt idx="12219">
                  <c:v>16.820384340069399</c:v>
                </c:pt>
                <c:pt idx="12220">
                  <c:v>16.821760916249101</c:v>
                </c:pt>
                <c:pt idx="12221">
                  <c:v>16.823137492428799</c:v>
                </c:pt>
                <c:pt idx="12222">
                  <c:v>16.8245140686086</c:v>
                </c:pt>
                <c:pt idx="12223">
                  <c:v>16.825890644788299</c:v>
                </c:pt>
                <c:pt idx="12224">
                  <c:v>16.827267220968</c:v>
                </c:pt>
                <c:pt idx="12225">
                  <c:v>16.828643797147699</c:v>
                </c:pt>
                <c:pt idx="12226">
                  <c:v>16.8300203733275</c:v>
                </c:pt>
                <c:pt idx="12227">
                  <c:v>16.831396949507202</c:v>
                </c:pt>
                <c:pt idx="12228">
                  <c:v>16.8327735256869</c:v>
                </c:pt>
                <c:pt idx="12229">
                  <c:v>16.834150101866602</c:v>
                </c:pt>
                <c:pt idx="12230">
                  <c:v>16.835526678046399</c:v>
                </c:pt>
                <c:pt idx="12231">
                  <c:v>16.836903254226101</c:v>
                </c:pt>
                <c:pt idx="12232">
                  <c:v>16.838279830405799</c:v>
                </c:pt>
                <c:pt idx="12233">
                  <c:v>16.839656406585501</c:v>
                </c:pt>
                <c:pt idx="12234">
                  <c:v>16.841032982765299</c:v>
                </c:pt>
                <c:pt idx="12235">
                  <c:v>16.842409558945</c:v>
                </c:pt>
                <c:pt idx="12236">
                  <c:v>16.843786135124699</c:v>
                </c:pt>
                <c:pt idx="12237">
                  <c:v>16.8451627113044</c:v>
                </c:pt>
                <c:pt idx="12238">
                  <c:v>16.846539287484202</c:v>
                </c:pt>
                <c:pt idx="12239">
                  <c:v>16.8479158636639</c:v>
                </c:pt>
                <c:pt idx="12240">
                  <c:v>16.849292439843602</c:v>
                </c:pt>
                <c:pt idx="12241">
                  <c:v>16.8506690160233</c:v>
                </c:pt>
                <c:pt idx="12242">
                  <c:v>16.852045592203101</c:v>
                </c:pt>
                <c:pt idx="12243">
                  <c:v>16.853422168382799</c:v>
                </c:pt>
                <c:pt idx="12244">
                  <c:v>16.854798744562501</c:v>
                </c:pt>
                <c:pt idx="12245">
                  <c:v>16.856175320742299</c:v>
                </c:pt>
                <c:pt idx="12246">
                  <c:v>16.857551896922001</c:v>
                </c:pt>
                <c:pt idx="12247">
                  <c:v>16.858928473101699</c:v>
                </c:pt>
                <c:pt idx="12248">
                  <c:v>16.860305049281401</c:v>
                </c:pt>
                <c:pt idx="12249">
                  <c:v>16.861681625461198</c:v>
                </c:pt>
                <c:pt idx="12250">
                  <c:v>16.8630582016409</c:v>
                </c:pt>
                <c:pt idx="12251">
                  <c:v>16.864434777820598</c:v>
                </c:pt>
                <c:pt idx="12252">
                  <c:v>16.8658113540003</c:v>
                </c:pt>
                <c:pt idx="12253">
                  <c:v>16.867187930180101</c:v>
                </c:pt>
                <c:pt idx="12254">
                  <c:v>16.8685645063598</c:v>
                </c:pt>
                <c:pt idx="12255">
                  <c:v>16.869941082539501</c:v>
                </c:pt>
                <c:pt idx="12256">
                  <c:v>16.8713176587192</c:v>
                </c:pt>
                <c:pt idx="12257">
                  <c:v>16.872694234899001</c:v>
                </c:pt>
                <c:pt idx="12258">
                  <c:v>16.874070811078699</c:v>
                </c:pt>
                <c:pt idx="12259">
                  <c:v>16.875447387258401</c:v>
                </c:pt>
                <c:pt idx="12260">
                  <c:v>16.876823963438099</c:v>
                </c:pt>
                <c:pt idx="12261">
                  <c:v>16.8782005396179</c:v>
                </c:pt>
                <c:pt idx="12262">
                  <c:v>16.879577115797598</c:v>
                </c:pt>
                <c:pt idx="12263">
                  <c:v>16.8809536919773</c:v>
                </c:pt>
                <c:pt idx="12264">
                  <c:v>16.882330268156998</c:v>
                </c:pt>
                <c:pt idx="12265">
                  <c:v>16.8837068443368</c:v>
                </c:pt>
                <c:pt idx="12266">
                  <c:v>16.885083420516501</c:v>
                </c:pt>
                <c:pt idx="12267">
                  <c:v>16.8864599966962</c:v>
                </c:pt>
                <c:pt idx="12268">
                  <c:v>16.887836572875901</c:v>
                </c:pt>
                <c:pt idx="12269">
                  <c:v>16.889213149055699</c:v>
                </c:pt>
                <c:pt idx="12270">
                  <c:v>16.890589725235401</c:v>
                </c:pt>
                <c:pt idx="12271">
                  <c:v>16.891966301415099</c:v>
                </c:pt>
                <c:pt idx="12272">
                  <c:v>16.893342877594801</c:v>
                </c:pt>
                <c:pt idx="12273">
                  <c:v>16.894719453774599</c:v>
                </c:pt>
                <c:pt idx="12274">
                  <c:v>16.8960960299543</c:v>
                </c:pt>
                <c:pt idx="12275">
                  <c:v>16.897472606133999</c:v>
                </c:pt>
                <c:pt idx="12276">
                  <c:v>16.8988491823138</c:v>
                </c:pt>
                <c:pt idx="12277">
                  <c:v>16.900225758493502</c:v>
                </c:pt>
                <c:pt idx="12278">
                  <c:v>16.9016023346732</c:v>
                </c:pt>
                <c:pt idx="12279">
                  <c:v>16.902978910852902</c:v>
                </c:pt>
                <c:pt idx="12280">
                  <c:v>16.904355487032699</c:v>
                </c:pt>
                <c:pt idx="12281">
                  <c:v>16.905732063212401</c:v>
                </c:pt>
                <c:pt idx="12282">
                  <c:v>16.907108639392099</c:v>
                </c:pt>
                <c:pt idx="12283">
                  <c:v>16.908485215571801</c:v>
                </c:pt>
                <c:pt idx="12284">
                  <c:v>16.909861791751599</c:v>
                </c:pt>
                <c:pt idx="12285">
                  <c:v>16.911238367931301</c:v>
                </c:pt>
                <c:pt idx="12286">
                  <c:v>16.912614944110999</c:v>
                </c:pt>
                <c:pt idx="12287">
                  <c:v>16.913991520290701</c:v>
                </c:pt>
                <c:pt idx="12288">
                  <c:v>16.915368096470502</c:v>
                </c:pt>
                <c:pt idx="12289">
                  <c:v>16.9167446726502</c:v>
                </c:pt>
                <c:pt idx="12290">
                  <c:v>16.918121248829902</c:v>
                </c:pt>
                <c:pt idx="12291">
                  <c:v>16.9194978250096</c:v>
                </c:pt>
                <c:pt idx="12292">
                  <c:v>16.920874401189401</c:v>
                </c:pt>
                <c:pt idx="12293">
                  <c:v>16.922250977369099</c:v>
                </c:pt>
                <c:pt idx="12294">
                  <c:v>16.923627553548801</c:v>
                </c:pt>
                <c:pt idx="12295">
                  <c:v>16.925004129728499</c:v>
                </c:pt>
                <c:pt idx="12296">
                  <c:v>16.926380705908301</c:v>
                </c:pt>
                <c:pt idx="12297">
                  <c:v>16.927757282087999</c:v>
                </c:pt>
                <c:pt idx="12298">
                  <c:v>16.929133858267701</c:v>
                </c:pt>
                <c:pt idx="12299">
                  <c:v>16.930510434447399</c:v>
                </c:pt>
                <c:pt idx="12300">
                  <c:v>16.9318870106272</c:v>
                </c:pt>
                <c:pt idx="12301">
                  <c:v>16.933263586806898</c:v>
                </c:pt>
                <c:pt idx="12302">
                  <c:v>16.9346401629866</c:v>
                </c:pt>
                <c:pt idx="12303">
                  <c:v>16.936016739166298</c:v>
                </c:pt>
                <c:pt idx="12304">
                  <c:v>16.9373933153461</c:v>
                </c:pt>
                <c:pt idx="12305">
                  <c:v>16.938769891525801</c:v>
                </c:pt>
                <c:pt idx="12306">
                  <c:v>16.9401464677055</c:v>
                </c:pt>
                <c:pt idx="12307">
                  <c:v>16.941523043885201</c:v>
                </c:pt>
                <c:pt idx="12308">
                  <c:v>16.942899620064999</c:v>
                </c:pt>
                <c:pt idx="12309">
                  <c:v>16.944276196244701</c:v>
                </c:pt>
                <c:pt idx="12310">
                  <c:v>16.945652772424399</c:v>
                </c:pt>
                <c:pt idx="12311">
                  <c:v>16.9470293486042</c:v>
                </c:pt>
                <c:pt idx="12312">
                  <c:v>16.948405924783899</c:v>
                </c:pt>
                <c:pt idx="12313">
                  <c:v>16.9497825009636</c:v>
                </c:pt>
                <c:pt idx="12314">
                  <c:v>16.951159077143299</c:v>
                </c:pt>
                <c:pt idx="12315">
                  <c:v>16.9525356533231</c:v>
                </c:pt>
                <c:pt idx="12316">
                  <c:v>16.953912229502802</c:v>
                </c:pt>
                <c:pt idx="12317">
                  <c:v>16.9552888056825</c:v>
                </c:pt>
                <c:pt idx="12318">
                  <c:v>16.956665381862202</c:v>
                </c:pt>
                <c:pt idx="12319">
                  <c:v>16.958041958041999</c:v>
                </c:pt>
                <c:pt idx="12320">
                  <c:v>16.959418534221701</c:v>
                </c:pt>
                <c:pt idx="12321">
                  <c:v>16.960795110401399</c:v>
                </c:pt>
                <c:pt idx="12322">
                  <c:v>16.962171686581101</c:v>
                </c:pt>
                <c:pt idx="12323">
                  <c:v>16.963548262760899</c:v>
                </c:pt>
                <c:pt idx="12324">
                  <c:v>16.9649248389406</c:v>
                </c:pt>
                <c:pt idx="12325">
                  <c:v>16.966301415120299</c:v>
                </c:pt>
                <c:pt idx="12326">
                  <c:v>16.9676779913</c:v>
                </c:pt>
                <c:pt idx="12327">
                  <c:v>16.969054567479802</c:v>
                </c:pt>
                <c:pt idx="12328">
                  <c:v>16.9704311436595</c:v>
                </c:pt>
                <c:pt idx="12329">
                  <c:v>16.971807719839202</c:v>
                </c:pt>
                <c:pt idx="12330">
                  <c:v>16.9731842960189</c:v>
                </c:pt>
                <c:pt idx="12331">
                  <c:v>16.974560872198701</c:v>
                </c:pt>
                <c:pt idx="12332">
                  <c:v>16.975937448378399</c:v>
                </c:pt>
                <c:pt idx="12333">
                  <c:v>16.977314024558101</c:v>
                </c:pt>
                <c:pt idx="12334">
                  <c:v>16.978690600737799</c:v>
                </c:pt>
                <c:pt idx="12335">
                  <c:v>16.980067176917601</c:v>
                </c:pt>
                <c:pt idx="12336">
                  <c:v>16.981443753097299</c:v>
                </c:pt>
                <c:pt idx="12337">
                  <c:v>16.982820329277001</c:v>
                </c:pt>
                <c:pt idx="12338">
                  <c:v>16.984196905456798</c:v>
                </c:pt>
                <c:pt idx="12339">
                  <c:v>16.9855734816365</c:v>
                </c:pt>
                <c:pt idx="12340">
                  <c:v>16.986950057816198</c:v>
                </c:pt>
                <c:pt idx="12341">
                  <c:v>16.9883266339959</c:v>
                </c:pt>
                <c:pt idx="12342">
                  <c:v>16.989703210175701</c:v>
                </c:pt>
                <c:pt idx="12343">
                  <c:v>16.9910797863554</c:v>
                </c:pt>
                <c:pt idx="12344">
                  <c:v>16.992456362535101</c:v>
                </c:pt>
                <c:pt idx="12345">
                  <c:v>16.993832938714799</c:v>
                </c:pt>
                <c:pt idx="12346">
                  <c:v>16.995209514894601</c:v>
                </c:pt>
                <c:pt idx="12347">
                  <c:v>16.996586091074299</c:v>
                </c:pt>
                <c:pt idx="12348">
                  <c:v>16.997962667254001</c:v>
                </c:pt>
                <c:pt idx="12349">
                  <c:v>16.999339243433699</c:v>
                </c:pt>
                <c:pt idx="12350">
                  <c:v>17.0007158196135</c:v>
                </c:pt>
                <c:pt idx="12351">
                  <c:v>17.002092395793198</c:v>
                </c:pt>
                <c:pt idx="12352">
                  <c:v>17.0034689719729</c:v>
                </c:pt>
                <c:pt idx="12353">
                  <c:v>17.004845548152598</c:v>
                </c:pt>
                <c:pt idx="12354">
                  <c:v>17.0062221243324</c:v>
                </c:pt>
                <c:pt idx="12355">
                  <c:v>17.007598700512101</c:v>
                </c:pt>
                <c:pt idx="12356">
                  <c:v>17.0089752766918</c:v>
                </c:pt>
                <c:pt idx="12357">
                  <c:v>17.010351852871501</c:v>
                </c:pt>
                <c:pt idx="12358">
                  <c:v>17.011728429051299</c:v>
                </c:pt>
                <c:pt idx="12359">
                  <c:v>17.013105005231001</c:v>
                </c:pt>
                <c:pt idx="12360">
                  <c:v>17.014481581410699</c:v>
                </c:pt>
                <c:pt idx="12361">
                  <c:v>17.015858157590401</c:v>
                </c:pt>
                <c:pt idx="12362">
                  <c:v>17.017234733770199</c:v>
                </c:pt>
                <c:pt idx="12363">
                  <c:v>17.0186113099499</c:v>
                </c:pt>
                <c:pt idx="12364">
                  <c:v>17.019987886129599</c:v>
                </c:pt>
                <c:pt idx="12365">
                  <c:v>17.0213644623093</c:v>
                </c:pt>
                <c:pt idx="12366">
                  <c:v>17.022741038489102</c:v>
                </c:pt>
                <c:pt idx="12367">
                  <c:v>17.0241176146688</c:v>
                </c:pt>
                <c:pt idx="12368">
                  <c:v>17.025494190848502</c:v>
                </c:pt>
                <c:pt idx="12369">
                  <c:v>17.0268707670282</c:v>
                </c:pt>
                <c:pt idx="12370">
                  <c:v>17.028247343208001</c:v>
                </c:pt>
                <c:pt idx="12371">
                  <c:v>17.029623919387699</c:v>
                </c:pt>
                <c:pt idx="12372">
                  <c:v>17.031000495567401</c:v>
                </c:pt>
                <c:pt idx="12373">
                  <c:v>17.032377071747199</c:v>
                </c:pt>
                <c:pt idx="12374">
                  <c:v>17.0337536479269</c:v>
                </c:pt>
                <c:pt idx="12375">
                  <c:v>17.035130224106599</c:v>
                </c:pt>
                <c:pt idx="12376">
                  <c:v>17.0365068002863</c:v>
                </c:pt>
                <c:pt idx="12377">
                  <c:v>17.037883376466102</c:v>
                </c:pt>
                <c:pt idx="12378">
                  <c:v>17.0392599526458</c:v>
                </c:pt>
                <c:pt idx="12379">
                  <c:v>17.040636528825502</c:v>
                </c:pt>
                <c:pt idx="12380">
                  <c:v>17.0420131050052</c:v>
                </c:pt>
                <c:pt idx="12381">
                  <c:v>17.043389681185001</c:v>
                </c:pt>
                <c:pt idx="12382">
                  <c:v>17.044766257364699</c:v>
                </c:pt>
                <c:pt idx="12383">
                  <c:v>17.046142833544401</c:v>
                </c:pt>
                <c:pt idx="12384">
                  <c:v>17.047519409724099</c:v>
                </c:pt>
                <c:pt idx="12385">
                  <c:v>17.048895985903901</c:v>
                </c:pt>
                <c:pt idx="12386">
                  <c:v>17.050272562083599</c:v>
                </c:pt>
                <c:pt idx="12387">
                  <c:v>17.051649138263301</c:v>
                </c:pt>
                <c:pt idx="12388">
                  <c:v>17.053025714442999</c:v>
                </c:pt>
                <c:pt idx="12389">
                  <c:v>17.0544022906228</c:v>
                </c:pt>
                <c:pt idx="12390">
                  <c:v>17.055778866802498</c:v>
                </c:pt>
                <c:pt idx="12391">
                  <c:v>17.0571554429822</c:v>
                </c:pt>
                <c:pt idx="12392">
                  <c:v>17.058532019161898</c:v>
                </c:pt>
                <c:pt idx="12393">
                  <c:v>17.0599085953417</c:v>
                </c:pt>
                <c:pt idx="12394">
                  <c:v>17.061285171521401</c:v>
                </c:pt>
                <c:pt idx="12395">
                  <c:v>17.0626617477011</c:v>
                </c:pt>
                <c:pt idx="12396">
                  <c:v>17.064038323880801</c:v>
                </c:pt>
                <c:pt idx="12397">
                  <c:v>17.065414900060599</c:v>
                </c:pt>
                <c:pt idx="12398">
                  <c:v>17.066791476240301</c:v>
                </c:pt>
                <c:pt idx="12399">
                  <c:v>17.068168052419999</c:v>
                </c:pt>
                <c:pt idx="12400">
                  <c:v>17.069544628599701</c:v>
                </c:pt>
                <c:pt idx="12401">
                  <c:v>17.070921204779498</c:v>
                </c:pt>
                <c:pt idx="12402">
                  <c:v>17.0722977809592</c:v>
                </c:pt>
                <c:pt idx="12403">
                  <c:v>17.073674357138898</c:v>
                </c:pt>
                <c:pt idx="12404">
                  <c:v>17.0750509333187</c:v>
                </c:pt>
                <c:pt idx="12405">
                  <c:v>17.076427509498401</c:v>
                </c:pt>
                <c:pt idx="12406">
                  <c:v>17.0778040856781</c:v>
                </c:pt>
                <c:pt idx="12407">
                  <c:v>17.079180661857801</c:v>
                </c:pt>
                <c:pt idx="12408">
                  <c:v>17.080557238037599</c:v>
                </c:pt>
                <c:pt idx="12409">
                  <c:v>17.081933814217301</c:v>
                </c:pt>
                <c:pt idx="12410">
                  <c:v>17.083310390396999</c:v>
                </c:pt>
                <c:pt idx="12411">
                  <c:v>17.084686966576701</c:v>
                </c:pt>
                <c:pt idx="12412">
                  <c:v>17.086063542756499</c:v>
                </c:pt>
                <c:pt idx="12413">
                  <c:v>17.0874401189362</c:v>
                </c:pt>
                <c:pt idx="12414">
                  <c:v>17.088816695115899</c:v>
                </c:pt>
                <c:pt idx="12415">
                  <c:v>17.0901932712956</c:v>
                </c:pt>
                <c:pt idx="12416">
                  <c:v>17.091569847475402</c:v>
                </c:pt>
                <c:pt idx="12417">
                  <c:v>17.0929464236551</c:v>
                </c:pt>
                <c:pt idx="12418">
                  <c:v>17.094322999834802</c:v>
                </c:pt>
                <c:pt idx="12419">
                  <c:v>17.0956995760145</c:v>
                </c:pt>
                <c:pt idx="12420">
                  <c:v>17.097076152194301</c:v>
                </c:pt>
                <c:pt idx="12421">
                  <c:v>17.098452728373999</c:v>
                </c:pt>
                <c:pt idx="12422">
                  <c:v>17.099829304553701</c:v>
                </c:pt>
                <c:pt idx="12423">
                  <c:v>17.101205880733399</c:v>
                </c:pt>
                <c:pt idx="12424">
                  <c:v>17.102582456913201</c:v>
                </c:pt>
                <c:pt idx="12425">
                  <c:v>17.103959033092899</c:v>
                </c:pt>
                <c:pt idx="12426">
                  <c:v>17.105335609272601</c:v>
                </c:pt>
                <c:pt idx="12427">
                  <c:v>17.106712185452299</c:v>
                </c:pt>
                <c:pt idx="12428">
                  <c:v>17.1080887616321</c:v>
                </c:pt>
                <c:pt idx="12429">
                  <c:v>17.109465337811798</c:v>
                </c:pt>
                <c:pt idx="12430">
                  <c:v>17.1108419139915</c:v>
                </c:pt>
                <c:pt idx="12431">
                  <c:v>17.112218490171198</c:v>
                </c:pt>
                <c:pt idx="12432">
                  <c:v>17.113595066350999</c:v>
                </c:pt>
                <c:pt idx="12433">
                  <c:v>17.114971642530701</c:v>
                </c:pt>
                <c:pt idx="12434">
                  <c:v>17.116348218710399</c:v>
                </c:pt>
                <c:pt idx="12435">
                  <c:v>17.117724794890101</c:v>
                </c:pt>
                <c:pt idx="12436">
                  <c:v>17.119101371069899</c:v>
                </c:pt>
                <c:pt idx="12437">
                  <c:v>17.120477947249601</c:v>
                </c:pt>
                <c:pt idx="12438">
                  <c:v>17.121854523429299</c:v>
                </c:pt>
                <c:pt idx="12439">
                  <c:v>17.1232310996091</c:v>
                </c:pt>
                <c:pt idx="12440">
                  <c:v>17.124607675788798</c:v>
                </c:pt>
                <c:pt idx="12441">
                  <c:v>17.1259842519685</c:v>
                </c:pt>
                <c:pt idx="12442">
                  <c:v>17.127360828148198</c:v>
                </c:pt>
                <c:pt idx="12443">
                  <c:v>17.128737404328</c:v>
                </c:pt>
                <c:pt idx="12444">
                  <c:v>17.130113980507701</c:v>
                </c:pt>
                <c:pt idx="12445">
                  <c:v>17.1314905566874</c:v>
                </c:pt>
                <c:pt idx="12446">
                  <c:v>17.132867132867101</c:v>
                </c:pt>
                <c:pt idx="12447">
                  <c:v>17.134243709046899</c:v>
                </c:pt>
                <c:pt idx="12448">
                  <c:v>17.135620285226601</c:v>
                </c:pt>
                <c:pt idx="12449">
                  <c:v>17.136996861406299</c:v>
                </c:pt>
                <c:pt idx="12450">
                  <c:v>17.138373437586001</c:v>
                </c:pt>
                <c:pt idx="12451">
                  <c:v>17.139750013765799</c:v>
                </c:pt>
                <c:pt idx="12452">
                  <c:v>17.1411265899455</c:v>
                </c:pt>
                <c:pt idx="12453">
                  <c:v>17.142503166125199</c:v>
                </c:pt>
                <c:pt idx="12454">
                  <c:v>17.1438797423049</c:v>
                </c:pt>
                <c:pt idx="12455">
                  <c:v>17.145256318484702</c:v>
                </c:pt>
                <c:pt idx="12456">
                  <c:v>17.1466328946644</c:v>
                </c:pt>
                <c:pt idx="12457">
                  <c:v>17.148009470844102</c:v>
                </c:pt>
                <c:pt idx="12458">
                  <c:v>17.1493860470238</c:v>
                </c:pt>
                <c:pt idx="12459">
                  <c:v>17.150762623203601</c:v>
                </c:pt>
                <c:pt idx="12460">
                  <c:v>17.152139199383299</c:v>
                </c:pt>
                <c:pt idx="12461">
                  <c:v>17.153515775563001</c:v>
                </c:pt>
                <c:pt idx="12462">
                  <c:v>17.154892351742699</c:v>
                </c:pt>
                <c:pt idx="12463">
                  <c:v>17.1562689279225</c:v>
                </c:pt>
                <c:pt idx="12464">
                  <c:v>17.157645504102199</c:v>
                </c:pt>
                <c:pt idx="12465">
                  <c:v>17.1590220802819</c:v>
                </c:pt>
                <c:pt idx="12466">
                  <c:v>17.160398656461702</c:v>
                </c:pt>
                <c:pt idx="12467">
                  <c:v>17.1617752326414</c:v>
                </c:pt>
                <c:pt idx="12468">
                  <c:v>17.163151808821102</c:v>
                </c:pt>
                <c:pt idx="12469">
                  <c:v>17.1645283850008</c:v>
                </c:pt>
                <c:pt idx="12470">
                  <c:v>17.165904961180601</c:v>
                </c:pt>
                <c:pt idx="12471">
                  <c:v>17.167281537360299</c:v>
                </c:pt>
                <c:pt idx="12472">
                  <c:v>17.168658113540001</c:v>
                </c:pt>
                <c:pt idx="12473">
                  <c:v>17.170034689719699</c:v>
                </c:pt>
                <c:pt idx="12474">
                  <c:v>17.171411265899501</c:v>
                </c:pt>
                <c:pt idx="12475">
                  <c:v>17.172787842079199</c:v>
                </c:pt>
                <c:pt idx="12476">
                  <c:v>17.174164418258901</c:v>
                </c:pt>
                <c:pt idx="12477">
                  <c:v>17.175540994438599</c:v>
                </c:pt>
                <c:pt idx="12478">
                  <c:v>17.1769175706184</c:v>
                </c:pt>
                <c:pt idx="12479">
                  <c:v>17.178294146798098</c:v>
                </c:pt>
                <c:pt idx="12480">
                  <c:v>17.1796707229778</c:v>
                </c:pt>
                <c:pt idx="12481">
                  <c:v>17.181047299157498</c:v>
                </c:pt>
                <c:pt idx="12482">
                  <c:v>17.1824238753373</c:v>
                </c:pt>
                <c:pt idx="12483">
                  <c:v>17.183800451517001</c:v>
                </c:pt>
                <c:pt idx="12484">
                  <c:v>17.1851770276967</c:v>
                </c:pt>
                <c:pt idx="12485">
                  <c:v>17.186553603876401</c:v>
                </c:pt>
                <c:pt idx="12486">
                  <c:v>17.187930180056199</c:v>
                </c:pt>
                <c:pt idx="12487">
                  <c:v>17.189306756235901</c:v>
                </c:pt>
                <c:pt idx="12488">
                  <c:v>17.190683332415599</c:v>
                </c:pt>
                <c:pt idx="12489">
                  <c:v>17.192059908595301</c:v>
                </c:pt>
                <c:pt idx="12490">
                  <c:v>17.193436484775098</c:v>
                </c:pt>
                <c:pt idx="12491">
                  <c:v>17.1948130609548</c:v>
                </c:pt>
                <c:pt idx="12492">
                  <c:v>17.196189637134498</c:v>
                </c:pt>
                <c:pt idx="12493">
                  <c:v>17.1975662133142</c:v>
                </c:pt>
                <c:pt idx="12494">
                  <c:v>17.198942789494001</c:v>
                </c:pt>
                <c:pt idx="12495">
                  <c:v>17.2003193656737</c:v>
                </c:pt>
                <c:pt idx="12496">
                  <c:v>17.201695941853401</c:v>
                </c:pt>
                <c:pt idx="12497">
                  <c:v>17.2030725180331</c:v>
                </c:pt>
                <c:pt idx="12498">
                  <c:v>17.204449094212901</c:v>
                </c:pt>
                <c:pt idx="12499">
                  <c:v>17.205825670392599</c:v>
                </c:pt>
                <c:pt idx="12500">
                  <c:v>17.207202246572301</c:v>
                </c:pt>
                <c:pt idx="12501">
                  <c:v>17.208578822752099</c:v>
                </c:pt>
                <c:pt idx="12502">
                  <c:v>17.2099553989318</c:v>
                </c:pt>
                <c:pt idx="12503">
                  <c:v>17.211331975111499</c:v>
                </c:pt>
                <c:pt idx="12504">
                  <c:v>17.2127085512912</c:v>
                </c:pt>
                <c:pt idx="12505">
                  <c:v>17.214085127471002</c:v>
                </c:pt>
                <c:pt idx="12506">
                  <c:v>17.2154617036507</c:v>
                </c:pt>
                <c:pt idx="12507">
                  <c:v>17.216838279830402</c:v>
                </c:pt>
                <c:pt idx="12508">
                  <c:v>17.2182148560101</c:v>
                </c:pt>
                <c:pt idx="12509">
                  <c:v>17.219591432189901</c:v>
                </c:pt>
                <c:pt idx="12510">
                  <c:v>17.220968008369599</c:v>
                </c:pt>
                <c:pt idx="12511">
                  <c:v>17.222344584549301</c:v>
                </c:pt>
                <c:pt idx="12512">
                  <c:v>17.223721160728999</c:v>
                </c:pt>
                <c:pt idx="12513">
                  <c:v>17.225097736908801</c:v>
                </c:pt>
                <c:pt idx="12514">
                  <c:v>17.226474313088499</c:v>
                </c:pt>
                <c:pt idx="12515">
                  <c:v>17.227850889268201</c:v>
                </c:pt>
                <c:pt idx="12516">
                  <c:v>17.229227465447899</c:v>
                </c:pt>
                <c:pt idx="12517">
                  <c:v>17.2306040416277</c:v>
                </c:pt>
                <c:pt idx="12518">
                  <c:v>17.231980617807402</c:v>
                </c:pt>
                <c:pt idx="12519">
                  <c:v>17.2333571939871</c:v>
                </c:pt>
                <c:pt idx="12520">
                  <c:v>17.234733770166802</c:v>
                </c:pt>
                <c:pt idx="12521">
                  <c:v>17.236110346346599</c:v>
                </c:pt>
                <c:pt idx="12522">
                  <c:v>17.237486922526301</c:v>
                </c:pt>
                <c:pt idx="12523">
                  <c:v>17.238863498705999</c:v>
                </c:pt>
                <c:pt idx="12524">
                  <c:v>17.240240074885701</c:v>
                </c:pt>
                <c:pt idx="12525">
                  <c:v>17.241616651065499</c:v>
                </c:pt>
                <c:pt idx="12526">
                  <c:v>17.242993227245201</c:v>
                </c:pt>
                <c:pt idx="12527">
                  <c:v>17.244369803424899</c:v>
                </c:pt>
                <c:pt idx="12528">
                  <c:v>17.2457463796047</c:v>
                </c:pt>
                <c:pt idx="12529">
                  <c:v>17.247122955784398</c:v>
                </c:pt>
                <c:pt idx="12530">
                  <c:v>17.2484995319641</c:v>
                </c:pt>
                <c:pt idx="12531">
                  <c:v>17.249876108143798</c:v>
                </c:pt>
                <c:pt idx="12532">
                  <c:v>17.2512526843236</c:v>
                </c:pt>
                <c:pt idx="12533">
                  <c:v>17.252629260503301</c:v>
                </c:pt>
                <c:pt idx="12534">
                  <c:v>17.254005836683</c:v>
                </c:pt>
                <c:pt idx="12535">
                  <c:v>17.255382412862701</c:v>
                </c:pt>
                <c:pt idx="12536">
                  <c:v>17.256758989042499</c:v>
                </c:pt>
                <c:pt idx="12537">
                  <c:v>17.258135565222201</c:v>
                </c:pt>
                <c:pt idx="12538">
                  <c:v>17.259512141401899</c:v>
                </c:pt>
                <c:pt idx="12539">
                  <c:v>17.260888717581601</c:v>
                </c:pt>
                <c:pt idx="12540">
                  <c:v>17.262265293761399</c:v>
                </c:pt>
                <c:pt idx="12541">
                  <c:v>17.2636418699411</c:v>
                </c:pt>
                <c:pt idx="12542">
                  <c:v>17.265018446120799</c:v>
                </c:pt>
                <c:pt idx="12543">
                  <c:v>17.2663950223005</c:v>
                </c:pt>
                <c:pt idx="12544">
                  <c:v>17.267771598480302</c:v>
                </c:pt>
                <c:pt idx="12545">
                  <c:v>17.26914817466</c:v>
                </c:pt>
                <c:pt idx="12546">
                  <c:v>17.270524750839702</c:v>
                </c:pt>
                <c:pt idx="12547">
                  <c:v>17.2719013270194</c:v>
                </c:pt>
                <c:pt idx="12548">
                  <c:v>17.273277903199201</c:v>
                </c:pt>
                <c:pt idx="12549">
                  <c:v>17.274654479378899</c:v>
                </c:pt>
                <c:pt idx="12550">
                  <c:v>17.276031055558601</c:v>
                </c:pt>
                <c:pt idx="12551">
                  <c:v>17.277407631738299</c:v>
                </c:pt>
                <c:pt idx="12552">
                  <c:v>17.2787842079181</c:v>
                </c:pt>
                <c:pt idx="12553">
                  <c:v>17.280160784097799</c:v>
                </c:pt>
                <c:pt idx="12554">
                  <c:v>17.2815373602775</c:v>
                </c:pt>
                <c:pt idx="12555">
                  <c:v>17.282913936457199</c:v>
                </c:pt>
                <c:pt idx="12556">
                  <c:v>17.284290512637</c:v>
                </c:pt>
                <c:pt idx="12557">
                  <c:v>17.285667088816702</c:v>
                </c:pt>
                <c:pt idx="12558">
                  <c:v>17.2870436649964</c:v>
                </c:pt>
                <c:pt idx="12559">
                  <c:v>17.288420241176102</c:v>
                </c:pt>
                <c:pt idx="12560">
                  <c:v>17.289796817355899</c:v>
                </c:pt>
                <c:pt idx="12561">
                  <c:v>17.291173393535601</c:v>
                </c:pt>
                <c:pt idx="12562">
                  <c:v>17.292549969715299</c:v>
                </c:pt>
                <c:pt idx="12563">
                  <c:v>17.293926545895101</c:v>
                </c:pt>
                <c:pt idx="12564">
                  <c:v>17.295303122074799</c:v>
                </c:pt>
                <c:pt idx="12565">
                  <c:v>17.296679698254501</c:v>
                </c:pt>
                <c:pt idx="12566">
                  <c:v>17.298056274434199</c:v>
                </c:pt>
                <c:pt idx="12567">
                  <c:v>17.299432850614</c:v>
                </c:pt>
                <c:pt idx="12568">
                  <c:v>17.300809426793698</c:v>
                </c:pt>
                <c:pt idx="12569">
                  <c:v>17.3021860029734</c:v>
                </c:pt>
                <c:pt idx="12570">
                  <c:v>17.303562579153098</c:v>
                </c:pt>
                <c:pt idx="12571">
                  <c:v>17.3049391553329</c:v>
                </c:pt>
                <c:pt idx="12572">
                  <c:v>17.306315731512601</c:v>
                </c:pt>
                <c:pt idx="12573">
                  <c:v>17.307692307692299</c:v>
                </c:pt>
                <c:pt idx="12574">
                  <c:v>17.309068883872001</c:v>
                </c:pt>
                <c:pt idx="12575">
                  <c:v>17.310445460051799</c:v>
                </c:pt>
                <c:pt idx="12576">
                  <c:v>17.311822036231501</c:v>
                </c:pt>
                <c:pt idx="12577">
                  <c:v>17.313198612411199</c:v>
                </c:pt>
                <c:pt idx="12578">
                  <c:v>17.314575188590901</c:v>
                </c:pt>
                <c:pt idx="12579">
                  <c:v>17.315951764770698</c:v>
                </c:pt>
                <c:pt idx="12580">
                  <c:v>17.3173283409504</c:v>
                </c:pt>
                <c:pt idx="12581">
                  <c:v>17.318704917130098</c:v>
                </c:pt>
                <c:pt idx="12582">
                  <c:v>17.3200814933098</c:v>
                </c:pt>
                <c:pt idx="12583">
                  <c:v>17.321458069489601</c:v>
                </c:pt>
                <c:pt idx="12584">
                  <c:v>17.3228346456693</c:v>
                </c:pt>
                <c:pt idx="12585">
                  <c:v>17.324211221849001</c:v>
                </c:pt>
                <c:pt idx="12586">
                  <c:v>17.3255877980287</c:v>
                </c:pt>
                <c:pt idx="12587">
                  <c:v>17.326964374208501</c:v>
                </c:pt>
                <c:pt idx="12588">
                  <c:v>17.328340950388199</c:v>
                </c:pt>
                <c:pt idx="12589">
                  <c:v>17.329717526567901</c:v>
                </c:pt>
                <c:pt idx="12590">
                  <c:v>17.331094102747599</c:v>
                </c:pt>
                <c:pt idx="12591">
                  <c:v>17.3324706789274</c:v>
                </c:pt>
                <c:pt idx="12592">
                  <c:v>17.333847255107099</c:v>
                </c:pt>
                <c:pt idx="12593">
                  <c:v>17.3352238312868</c:v>
                </c:pt>
                <c:pt idx="12594">
                  <c:v>17.336600407466602</c:v>
                </c:pt>
                <c:pt idx="12595">
                  <c:v>17.3379769836463</c:v>
                </c:pt>
                <c:pt idx="12596">
                  <c:v>17.339353559826002</c:v>
                </c:pt>
                <c:pt idx="12597">
                  <c:v>17.3407301360057</c:v>
                </c:pt>
                <c:pt idx="12598">
                  <c:v>17.342106712185501</c:v>
                </c:pt>
                <c:pt idx="12599">
                  <c:v>17.343483288365199</c:v>
                </c:pt>
                <c:pt idx="12600">
                  <c:v>17.344859864544901</c:v>
                </c:pt>
                <c:pt idx="12601">
                  <c:v>17.346236440724599</c:v>
                </c:pt>
                <c:pt idx="12602">
                  <c:v>17.3476130169044</c:v>
                </c:pt>
                <c:pt idx="12603">
                  <c:v>17.348989593084099</c:v>
                </c:pt>
                <c:pt idx="12604">
                  <c:v>17.3503661692638</c:v>
                </c:pt>
                <c:pt idx="12605">
                  <c:v>17.351742745443499</c:v>
                </c:pt>
                <c:pt idx="12606">
                  <c:v>17.3531193216233</c:v>
                </c:pt>
                <c:pt idx="12607">
                  <c:v>17.354495897803002</c:v>
                </c:pt>
                <c:pt idx="12608">
                  <c:v>17.3558724739827</c:v>
                </c:pt>
                <c:pt idx="12609">
                  <c:v>17.357249050162402</c:v>
                </c:pt>
                <c:pt idx="12610">
                  <c:v>17.358625626342199</c:v>
                </c:pt>
                <c:pt idx="12611">
                  <c:v>17.360002202521901</c:v>
                </c:pt>
                <c:pt idx="12612">
                  <c:v>17.361378778701599</c:v>
                </c:pt>
                <c:pt idx="12613">
                  <c:v>17.362755354881301</c:v>
                </c:pt>
                <c:pt idx="12614">
                  <c:v>17.364131931061099</c:v>
                </c:pt>
                <c:pt idx="12615">
                  <c:v>17.365508507240801</c:v>
                </c:pt>
                <c:pt idx="12616">
                  <c:v>17.366885083420499</c:v>
                </c:pt>
                <c:pt idx="12617">
                  <c:v>17.368261659600201</c:v>
                </c:pt>
                <c:pt idx="12618">
                  <c:v>17.369638235779998</c:v>
                </c:pt>
                <c:pt idx="12619">
                  <c:v>17.3710148119597</c:v>
                </c:pt>
                <c:pt idx="12620">
                  <c:v>17.372391388139398</c:v>
                </c:pt>
                <c:pt idx="12621">
                  <c:v>17.3737679643191</c:v>
                </c:pt>
                <c:pt idx="12622">
                  <c:v>17.375144540498901</c:v>
                </c:pt>
                <c:pt idx="12623">
                  <c:v>17.3765211166786</c:v>
                </c:pt>
                <c:pt idx="12624">
                  <c:v>17.377897692858301</c:v>
                </c:pt>
                <c:pt idx="12625">
                  <c:v>17.379274269038099</c:v>
                </c:pt>
                <c:pt idx="12626">
                  <c:v>17.380650845217801</c:v>
                </c:pt>
                <c:pt idx="12627">
                  <c:v>17.382027421397499</c:v>
                </c:pt>
                <c:pt idx="12628">
                  <c:v>17.383403997577201</c:v>
                </c:pt>
                <c:pt idx="12629">
                  <c:v>17.384780573756998</c:v>
                </c:pt>
                <c:pt idx="12630">
                  <c:v>17.3861571499367</c:v>
                </c:pt>
                <c:pt idx="12631">
                  <c:v>17.387533726116398</c:v>
                </c:pt>
                <c:pt idx="12632">
                  <c:v>17.3889103022961</c:v>
                </c:pt>
                <c:pt idx="12633">
                  <c:v>17.390286878475901</c:v>
                </c:pt>
                <c:pt idx="12634">
                  <c:v>17.3916634546556</c:v>
                </c:pt>
                <c:pt idx="12635">
                  <c:v>17.393040030835301</c:v>
                </c:pt>
                <c:pt idx="12636">
                  <c:v>17.394416607015</c:v>
                </c:pt>
                <c:pt idx="12637">
                  <c:v>17.395793183194801</c:v>
                </c:pt>
                <c:pt idx="12638">
                  <c:v>17.397169759374499</c:v>
                </c:pt>
                <c:pt idx="12639">
                  <c:v>17.398546335554201</c:v>
                </c:pt>
                <c:pt idx="12640">
                  <c:v>17.399922911733899</c:v>
                </c:pt>
                <c:pt idx="12641">
                  <c:v>17.4012994879137</c:v>
                </c:pt>
                <c:pt idx="12642">
                  <c:v>17.402676064093399</c:v>
                </c:pt>
                <c:pt idx="12643">
                  <c:v>17.4040526402731</c:v>
                </c:pt>
                <c:pt idx="12644">
                  <c:v>17.405429216452799</c:v>
                </c:pt>
                <c:pt idx="12645">
                  <c:v>17.4068057926326</c:v>
                </c:pt>
                <c:pt idx="12646">
                  <c:v>17.408182368812302</c:v>
                </c:pt>
                <c:pt idx="12647">
                  <c:v>17.409558944992</c:v>
                </c:pt>
                <c:pt idx="12648">
                  <c:v>17.410935521171702</c:v>
                </c:pt>
                <c:pt idx="12649">
                  <c:v>17.412312097351499</c:v>
                </c:pt>
                <c:pt idx="12650">
                  <c:v>17.413688673531201</c:v>
                </c:pt>
                <c:pt idx="12651">
                  <c:v>17.415065249710899</c:v>
                </c:pt>
                <c:pt idx="12652">
                  <c:v>17.416441825890601</c:v>
                </c:pt>
                <c:pt idx="12653">
                  <c:v>17.417818402070399</c:v>
                </c:pt>
                <c:pt idx="12654">
                  <c:v>17.419194978250101</c:v>
                </c:pt>
                <c:pt idx="12655">
                  <c:v>17.420571554429799</c:v>
                </c:pt>
                <c:pt idx="12656">
                  <c:v>17.4219481306096</c:v>
                </c:pt>
                <c:pt idx="12657">
                  <c:v>17.423324706789298</c:v>
                </c:pt>
                <c:pt idx="12658">
                  <c:v>17.424701282969</c:v>
                </c:pt>
                <c:pt idx="12659">
                  <c:v>17.426077859148698</c:v>
                </c:pt>
                <c:pt idx="12660">
                  <c:v>17.427454435328499</c:v>
                </c:pt>
                <c:pt idx="12661">
                  <c:v>17.428831011508201</c:v>
                </c:pt>
                <c:pt idx="12662">
                  <c:v>17.430207587687899</c:v>
                </c:pt>
                <c:pt idx="12663">
                  <c:v>17.431584163867601</c:v>
                </c:pt>
                <c:pt idx="12664">
                  <c:v>17.432960740047399</c:v>
                </c:pt>
                <c:pt idx="12665">
                  <c:v>17.434337316227101</c:v>
                </c:pt>
                <c:pt idx="12666">
                  <c:v>17.435713892406799</c:v>
                </c:pt>
                <c:pt idx="12667">
                  <c:v>17.437090468586501</c:v>
                </c:pt>
                <c:pt idx="12668">
                  <c:v>17.438467044766298</c:v>
                </c:pt>
                <c:pt idx="12669">
                  <c:v>17.439843620946</c:v>
                </c:pt>
                <c:pt idx="12670">
                  <c:v>17.441220197125698</c:v>
                </c:pt>
                <c:pt idx="12671">
                  <c:v>17.4425967733054</c:v>
                </c:pt>
                <c:pt idx="12672">
                  <c:v>17.443973349485201</c:v>
                </c:pt>
                <c:pt idx="12673">
                  <c:v>17.4453499256649</c:v>
                </c:pt>
                <c:pt idx="12674">
                  <c:v>17.446726501844601</c:v>
                </c:pt>
                <c:pt idx="12675">
                  <c:v>17.4481030780243</c:v>
                </c:pt>
                <c:pt idx="12676">
                  <c:v>17.449479654204101</c:v>
                </c:pt>
                <c:pt idx="12677">
                  <c:v>17.450856230383799</c:v>
                </c:pt>
                <c:pt idx="12678">
                  <c:v>17.452232806563501</c:v>
                </c:pt>
                <c:pt idx="12679">
                  <c:v>17.453609382743199</c:v>
                </c:pt>
                <c:pt idx="12680">
                  <c:v>17.454985958923</c:v>
                </c:pt>
                <c:pt idx="12681">
                  <c:v>17.456362535102699</c:v>
                </c:pt>
                <c:pt idx="12682">
                  <c:v>17.4577391112824</c:v>
                </c:pt>
                <c:pt idx="12683">
                  <c:v>17.459115687462099</c:v>
                </c:pt>
                <c:pt idx="12684">
                  <c:v>17.4604922636419</c:v>
                </c:pt>
                <c:pt idx="12685">
                  <c:v>17.461868839821602</c:v>
                </c:pt>
                <c:pt idx="12686">
                  <c:v>17.4632454160013</c:v>
                </c:pt>
                <c:pt idx="12687">
                  <c:v>17.464621992181002</c:v>
                </c:pt>
                <c:pt idx="12688">
                  <c:v>17.465998568360799</c:v>
                </c:pt>
                <c:pt idx="12689">
                  <c:v>17.467375144540501</c:v>
                </c:pt>
                <c:pt idx="12690">
                  <c:v>17.468751720720199</c:v>
                </c:pt>
                <c:pt idx="12691">
                  <c:v>17.4701282969</c:v>
                </c:pt>
                <c:pt idx="12692">
                  <c:v>17.471504873079699</c:v>
                </c:pt>
                <c:pt idx="12693">
                  <c:v>17.4728814492594</c:v>
                </c:pt>
                <c:pt idx="12694">
                  <c:v>17.474258025439099</c:v>
                </c:pt>
                <c:pt idx="12695">
                  <c:v>17.4756346016189</c:v>
                </c:pt>
                <c:pt idx="12696">
                  <c:v>17.477011177798602</c:v>
                </c:pt>
                <c:pt idx="12697">
                  <c:v>17.4783877539783</c:v>
                </c:pt>
                <c:pt idx="12698">
                  <c:v>17.479764330158002</c:v>
                </c:pt>
                <c:pt idx="12699">
                  <c:v>17.481140906337799</c:v>
                </c:pt>
                <c:pt idx="12700">
                  <c:v>17.482517482517501</c:v>
                </c:pt>
                <c:pt idx="12701">
                  <c:v>17.483894058697199</c:v>
                </c:pt>
                <c:pt idx="12702">
                  <c:v>17.485270634876901</c:v>
                </c:pt>
                <c:pt idx="12703">
                  <c:v>17.486647211056699</c:v>
                </c:pt>
                <c:pt idx="12704">
                  <c:v>17.488023787236401</c:v>
                </c:pt>
                <c:pt idx="12705">
                  <c:v>17.489400363416099</c:v>
                </c:pt>
                <c:pt idx="12706">
                  <c:v>17.490776939595801</c:v>
                </c:pt>
                <c:pt idx="12707">
                  <c:v>17.492153515775598</c:v>
                </c:pt>
                <c:pt idx="12708">
                  <c:v>17.4935300919553</c:v>
                </c:pt>
                <c:pt idx="12709">
                  <c:v>17.494906668134998</c:v>
                </c:pt>
                <c:pt idx="12710">
                  <c:v>17.4962832443147</c:v>
                </c:pt>
                <c:pt idx="12711">
                  <c:v>17.497659820494501</c:v>
                </c:pt>
                <c:pt idx="12712">
                  <c:v>17.4990363966742</c:v>
                </c:pt>
                <c:pt idx="12713">
                  <c:v>17.500412972853901</c:v>
                </c:pt>
                <c:pt idx="12714">
                  <c:v>17.5017895490336</c:v>
                </c:pt>
                <c:pt idx="12715">
                  <c:v>17.503166125213401</c:v>
                </c:pt>
                <c:pt idx="12716">
                  <c:v>17.504542701393099</c:v>
                </c:pt>
                <c:pt idx="12717">
                  <c:v>17.505919277572801</c:v>
                </c:pt>
                <c:pt idx="12718">
                  <c:v>17.507295853752598</c:v>
                </c:pt>
                <c:pt idx="12719">
                  <c:v>17.5086724299323</c:v>
                </c:pt>
                <c:pt idx="12720">
                  <c:v>17.510049006111998</c:v>
                </c:pt>
                <c:pt idx="12721">
                  <c:v>17.5114255822917</c:v>
                </c:pt>
                <c:pt idx="12722">
                  <c:v>17.512802158471398</c:v>
                </c:pt>
                <c:pt idx="12723">
                  <c:v>17.5141787346512</c:v>
                </c:pt>
                <c:pt idx="12724">
                  <c:v>17.515555310830901</c:v>
                </c:pt>
                <c:pt idx="12725">
                  <c:v>17.5169318870106</c:v>
                </c:pt>
                <c:pt idx="12726">
                  <c:v>17.518308463190401</c:v>
                </c:pt>
                <c:pt idx="12727">
                  <c:v>17.519685039370099</c:v>
                </c:pt>
                <c:pt idx="12728">
                  <c:v>17.521061615549801</c:v>
                </c:pt>
                <c:pt idx="12729">
                  <c:v>17.522438191729499</c:v>
                </c:pt>
                <c:pt idx="12730">
                  <c:v>17.5238147679093</c:v>
                </c:pt>
                <c:pt idx="12731">
                  <c:v>17.525191344088999</c:v>
                </c:pt>
                <c:pt idx="12732">
                  <c:v>17.5265679202687</c:v>
                </c:pt>
                <c:pt idx="12733">
                  <c:v>17.527944496448399</c:v>
                </c:pt>
                <c:pt idx="12734">
                  <c:v>17.5293210726282</c:v>
                </c:pt>
                <c:pt idx="12735">
                  <c:v>17.530697648807902</c:v>
                </c:pt>
                <c:pt idx="12736">
                  <c:v>17.5320742249876</c:v>
                </c:pt>
                <c:pt idx="12737">
                  <c:v>17.533450801167302</c:v>
                </c:pt>
                <c:pt idx="12738">
                  <c:v>17.534827377347099</c:v>
                </c:pt>
                <c:pt idx="12739">
                  <c:v>17.536203953526801</c:v>
                </c:pt>
                <c:pt idx="12740">
                  <c:v>17.537580529706499</c:v>
                </c:pt>
                <c:pt idx="12741">
                  <c:v>17.538957105886201</c:v>
                </c:pt>
                <c:pt idx="12742">
                  <c:v>17.540333682065999</c:v>
                </c:pt>
                <c:pt idx="12743">
                  <c:v>17.541710258245701</c:v>
                </c:pt>
                <c:pt idx="12744">
                  <c:v>17.543086834425399</c:v>
                </c:pt>
                <c:pt idx="12745">
                  <c:v>17.544463410605101</c:v>
                </c:pt>
                <c:pt idx="12746">
                  <c:v>17.545839986784902</c:v>
                </c:pt>
                <c:pt idx="12747">
                  <c:v>17.5472165629646</c:v>
                </c:pt>
                <c:pt idx="12748">
                  <c:v>17.548593139144302</c:v>
                </c:pt>
                <c:pt idx="12749">
                  <c:v>17.549969715324</c:v>
                </c:pt>
                <c:pt idx="12750">
                  <c:v>17.551346291503801</c:v>
                </c:pt>
                <c:pt idx="12751">
                  <c:v>17.552722867683499</c:v>
                </c:pt>
                <c:pt idx="12752">
                  <c:v>17.554099443863201</c:v>
                </c:pt>
                <c:pt idx="12753">
                  <c:v>17.555476020042999</c:v>
                </c:pt>
                <c:pt idx="12754">
                  <c:v>17.556852596222701</c:v>
                </c:pt>
                <c:pt idx="12755">
                  <c:v>17.558229172402399</c:v>
                </c:pt>
                <c:pt idx="12756">
                  <c:v>17.559605748582101</c:v>
                </c:pt>
                <c:pt idx="12757">
                  <c:v>17.560982324761898</c:v>
                </c:pt>
                <c:pt idx="12758">
                  <c:v>17.5623589009416</c:v>
                </c:pt>
                <c:pt idx="12759">
                  <c:v>17.563735477121298</c:v>
                </c:pt>
                <c:pt idx="12760">
                  <c:v>17.565112053301</c:v>
                </c:pt>
                <c:pt idx="12761">
                  <c:v>17.566488629480801</c:v>
                </c:pt>
                <c:pt idx="12762">
                  <c:v>17.5678652056605</c:v>
                </c:pt>
                <c:pt idx="12763">
                  <c:v>17.569241781840201</c:v>
                </c:pt>
                <c:pt idx="12764">
                  <c:v>17.5706183580199</c:v>
                </c:pt>
                <c:pt idx="12765">
                  <c:v>17.571994934199701</c:v>
                </c:pt>
                <c:pt idx="12766">
                  <c:v>17.573371510379399</c:v>
                </c:pt>
                <c:pt idx="12767">
                  <c:v>17.574748086559101</c:v>
                </c:pt>
                <c:pt idx="12768">
                  <c:v>17.576124662738799</c:v>
                </c:pt>
                <c:pt idx="12769">
                  <c:v>17.5775012389186</c:v>
                </c:pt>
                <c:pt idx="12770">
                  <c:v>17.578877815098298</c:v>
                </c:pt>
                <c:pt idx="12771">
                  <c:v>17.580254391278</c:v>
                </c:pt>
                <c:pt idx="12772">
                  <c:v>17.581630967457698</c:v>
                </c:pt>
                <c:pt idx="12773">
                  <c:v>17.5830075436375</c:v>
                </c:pt>
                <c:pt idx="12774">
                  <c:v>17.584384119817202</c:v>
                </c:pt>
                <c:pt idx="12775">
                  <c:v>17.5857606959969</c:v>
                </c:pt>
                <c:pt idx="12776">
                  <c:v>17.587137272176601</c:v>
                </c:pt>
                <c:pt idx="12777">
                  <c:v>17.588513848356399</c:v>
                </c:pt>
                <c:pt idx="12778">
                  <c:v>17.589890424536101</c:v>
                </c:pt>
                <c:pt idx="12779">
                  <c:v>17.591267000715799</c:v>
                </c:pt>
                <c:pt idx="12780">
                  <c:v>17.592643576895501</c:v>
                </c:pt>
                <c:pt idx="12781">
                  <c:v>17.594020153075299</c:v>
                </c:pt>
                <c:pt idx="12782">
                  <c:v>17.595396729255</c:v>
                </c:pt>
                <c:pt idx="12783">
                  <c:v>17.596773305434699</c:v>
                </c:pt>
                <c:pt idx="12784">
                  <c:v>17.5981498816145</c:v>
                </c:pt>
                <c:pt idx="12785">
                  <c:v>17.599526457794202</c:v>
                </c:pt>
                <c:pt idx="12786">
                  <c:v>17.6009030339739</c:v>
                </c:pt>
                <c:pt idx="12787">
                  <c:v>17.602279610153602</c:v>
                </c:pt>
                <c:pt idx="12788">
                  <c:v>17.603656186333399</c:v>
                </c:pt>
                <c:pt idx="12789">
                  <c:v>17.605032762513101</c:v>
                </c:pt>
                <c:pt idx="12790">
                  <c:v>17.606409338692799</c:v>
                </c:pt>
                <c:pt idx="12791">
                  <c:v>17.607785914872501</c:v>
                </c:pt>
                <c:pt idx="12792">
                  <c:v>17.609162491052299</c:v>
                </c:pt>
                <c:pt idx="12793">
                  <c:v>17.610539067232001</c:v>
                </c:pt>
                <c:pt idx="12794">
                  <c:v>17.611915643411699</c:v>
                </c:pt>
                <c:pt idx="12795">
                  <c:v>17.613292219591401</c:v>
                </c:pt>
                <c:pt idx="12796">
                  <c:v>17.614668795771198</c:v>
                </c:pt>
                <c:pt idx="12797">
                  <c:v>17.6160453719509</c:v>
                </c:pt>
                <c:pt idx="12798">
                  <c:v>17.617421948130598</c:v>
                </c:pt>
                <c:pt idx="12799">
                  <c:v>17.6187985243103</c:v>
                </c:pt>
                <c:pt idx="12800">
                  <c:v>17.620175100490101</c:v>
                </c:pt>
                <c:pt idx="12801">
                  <c:v>17.621551676669799</c:v>
                </c:pt>
                <c:pt idx="12802">
                  <c:v>17.622928252849501</c:v>
                </c:pt>
                <c:pt idx="12803">
                  <c:v>17.624304829029199</c:v>
                </c:pt>
                <c:pt idx="12804">
                  <c:v>17.625681405209001</c:v>
                </c:pt>
                <c:pt idx="12805">
                  <c:v>17.627057981388699</c:v>
                </c:pt>
                <c:pt idx="12806">
                  <c:v>17.628434557568401</c:v>
                </c:pt>
                <c:pt idx="12807">
                  <c:v>17.629811133748099</c:v>
                </c:pt>
                <c:pt idx="12808">
                  <c:v>17.6311877099279</c:v>
                </c:pt>
                <c:pt idx="12809">
                  <c:v>17.632564286107598</c:v>
                </c:pt>
                <c:pt idx="12810">
                  <c:v>17.6339408622873</c:v>
                </c:pt>
                <c:pt idx="12811">
                  <c:v>17.635317438466998</c:v>
                </c:pt>
                <c:pt idx="12812">
                  <c:v>17.6366940146468</c:v>
                </c:pt>
                <c:pt idx="12813">
                  <c:v>17.638070590826501</c:v>
                </c:pt>
                <c:pt idx="12814">
                  <c:v>17.6394471670062</c:v>
                </c:pt>
                <c:pt idx="12815">
                  <c:v>17.640823743185901</c:v>
                </c:pt>
                <c:pt idx="12816">
                  <c:v>17.642200319365699</c:v>
                </c:pt>
                <c:pt idx="12817">
                  <c:v>17.643576895545401</c:v>
                </c:pt>
                <c:pt idx="12818">
                  <c:v>17.644953471725099</c:v>
                </c:pt>
                <c:pt idx="12819">
                  <c:v>17.6463300479049</c:v>
                </c:pt>
                <c:pt idx="12820">
                  <c:v>17.647706624084599</c:v>
                </c:pt>
                <c:pt idx="12821">
                  <c:v>17.6490832002643</c:v>
                </c:pt>
                <c:pt idx="12822">
                  <c:v>17.650459776443999</c:v>
                </c:pt>
                <c:pt idx="12823">
                  <c:v>17.6518363526238</c:v>
                </c:pt>
                <c:pt idx="12824">
                  <c:v>17.653212928803502</c:v>
                </c:pt>
                <c:pt idx="12825">
                  <c:v>17.6545895049832</c:v>
                </c:pt>
                <c:pt idx="12826">
                  <c:v>17.655966081162902</c:v>
                </c:pt>
                <c:pt idx="12827">
                  <c:v>17.657342657342699</c:v>
                </c:pt>
                <c:pt idx="12828">
                  <c:v>17.658719233522401</c:v>
                </c:pt>
                <c:pt idx="12829">
                  <c:v>17.660095809702099</c:v>
                </c:pt>
                <c:pt idx="12830">
                  <c:v>17.661472385881801</c:v>
                </c:pt>
                <c:pt idx="12831">
                  <c:v>17.662848962061599</c:v>
                </c:pt>
                <c:pt idx="12832">
                  <c:v>17.6642255382413</c:v>
                </c:pt>
                <c:pt idx="12833">
                  <c:v>17.665602114420999</c:v>
                </c:pt>
                <c:pt idx="12834">
                  <c:v>17.6669786906007</c:v>
                </c:pt>
                <c:pt idx="12835">
                  <c:v>17.668355266780502</c:v>
                </c:pt>
                <c:pt idx="12836">
                  <c:v>17.6697318429602</c:v>
                </c:pt>
                <c:pt idx="12837">
                  <c:v>17.671108419139902</c:v>
                </c:pt>
                <c:pt idx="12838">
                  <c:v>17.6724849953196</c:v>
                </c:pt>
                <c:pt idx="12839">
                  <c:v>17.673861571499401</c:v>
                </c:pt>
                <c:pt idx="12840">
                  <c:v>17.675238147679099</c:v>
                </c:pt>
                <c:pt idx="12841">
                  <c:v>17.676614723858801</c:v>
                </c:pt>
                <c:pt idx="12842">
                  <c:v>17.677991300038499</c:v>
                </c:pt>
                <c:pt idx="12843">
                  <c:v>17.679367876218301</c:v>
                </c:pt>
                <c:pt idx="12844">
                  <c:v>17.680744452397999</c:v>
                </c:pt>
                <c:pt idx="12845">
                  <c:v>17.682121028577701</c:v>
                </c:pt>
                <c:pt idx="12846">
                  <c:v>17.683497604757498</c:v>
                </c:pt>
                <c:pt idx="12847">
                  <c:v>17.6848741809372</c:v>
                </c:pt>
                <c:pt idx="12848">
                  <c:v>17.686250757116898</c:v>
                </c:pt>
                <c:pt idx="12849">
                  <c:v>17.6876273332966</c:v>
                </c:pt>
                <c:pt idx="12850">
                  <c:v>17.689003909476298</c:v>
                </c:pt>
                <c:pt idx="12851">
                  <c:v>17.6903804856561</c:v>
                </c:pt>
                <c:pt idx="12852">
                  <c:v>17.691757061835801</c:v>
                </c:pt>
                <c:pt idx="12853">
                  <c:v>17.6931336380155</c:v>
                </c:pt>
                <c:pt idx="12854">
                  <c:v>17.694510214195301</c:v>
                </c:pt>
                <c:pt idx="12855">
                  <c:v>17.695886790374999</c:v>
                </c:pt>
                <c:pt idx="12856">
                  <c:v>17.697263366554701</c:v>
                </c:pt>
                <c:pt idx="12857">
                  <c:v>17.698639942734399</c:v>
                </c:pt>
                <c:pt idx="12858">
                  <c:v>17.7000165189142</c:v>
                </c:pt>
                <c:pt idx="12859">
                  <c:v>17.701393095093898</c:v>
                </c:pt>
                <c:pt idx="12860">
                  <c:v>17.7027696712736</c:v>
                </c:pt>
                <c:pt idx="12861">
                  <c:v>17.704146247453298</c:v>
                </c:pt>
                <c:pt idx="12862">
                  <c:v>17.7055228236331</c:v>
                </c:pt>
                <c:pt idx="12863">
                  <c:v>17.706899399812801</c:v>
                </c:pt>
                <c:pt idx="12864">
                  <c:v>17.7082759759925</c:v>
                </c:pt>
                <c:pt idx="12865">
                  <c:v>17.709652552172201</c:v>
                </c:pt>
                <c:pt idx="12866">
                  <c:v>17.711029128351999</c:v>
                </c:pt>
                <c:pt idx="12867">
                  <c:v>17.712405704531701</c:v>
                </c:pt>
                <c:pt idx="12868">
                  <c:v>17.713782280711399</c:v>
                </c:pt>
                <c:pt idx="12869">
                  <c:v>17.715158856891101</c:v>
                </c:pt>
                <c:pt idx="12870">
                  <c:v>17.716535433070899</c:v>
                </c:pt>
                <c:pt idx="12871">
                  <c:v>17.7179120092506</c:v>
                </c:pt>
                <c:pt idx="12872">
                  <c:v>17.719288585430299</c:v>
                </c:pt>
                <c:pt idx="12873">
                  <c:v>17.72066516161</c:v>
                </c:pt>
                <c:pt idx="12874">
                  <c:v>17.722041737789802</c:v>
                </c:pt>
                <c:pt idx="12875">
                  <c:v>17.7234183139695</c:v>
                </c:pt>
                <c:pt idx="12876">
                  <c:v>17.724794890149202</c:v>
                </c:pt>
                <c:pt idx="12877">
                  <c:v>17.7261714663289</c:v>
                </c:pt>
                <c:pt idx="12878">
                  <c:v>17.727548042508701</c:v>
                </c:pt>
                <c:pt idx="12879">
                  <c:v>17.728924618688399</c:v>
                </c:pt>
                <c:pt idx="12880">
                  <c:v>17.730301194868101</c:v>
                </c:pt>
                <c:pt idx="12881">
                  <c:v>17.731677771047899</c:v>
                </c:pt>
                <c:pt idx="12882">
                  <c:v>17.733054347227601</c:v>
                </c:pt>
                <c:pt idx="12883">
                  <c:v>17.734430923407299</c:v>
                </c:pt>
                <c:pt idx="12884">
                  <c:v>17.735807499587001</c:v>
                </c:pt>
                <c:pt idx="12885">
                  <c:v>17.737184075766798</c:v>
                </c:pt>
                <c:pt idx="12886">
                  <c:v>17.7385606519465</c:v>
                </c:pt>
                <c:pt idx="12887">
                  <c:v>17.739937228126202</c:v>
                </c:pt>
                <c:pt idx="12888">
                  <c:v>17.7413138043059</c:v>
                </c:pt>
                <c:pt idx="12889">
                  <c:v>17.742690380485701</c:v>
                </c:pt>
                <c:pt idx="12890">
                  <c:v>17.744066956665399</c:v>
                </c:pt>
                <c:pt idx="12891">
                  <c:v>17.745443532845101</c:v>
                </c:pt>
                <c:pt idx="12892">
                  <c:v>17.746820109024799</c:v>
                </c:pt>
                <c:pt idx="12893">
                  <c:v>17.748196685204601</c:v>
                </c:pt>
                <c:pt idx="12894">
                  <c:v>17.749573261384299</c:v>
                </c:pt>
                <c:pt idx="12895">
                  <c:v>17.750949837564001</c:v>
                </c:pt>
                <c:pt idx="12896">
                  <c:v>17.752326413743699</c:v>
                </c:pt>
                <c:pt idx="12897">
                  <c:v>17.7537029899235</c:v>
                </c:pt>
                <c:pt idx="12898">
                  <c:v>17.755079566103198</c:v>
                </c:pt>
                <c:pt idx="12899">
                  <c:v>17.7564561422829</c:v>
                </c:pt>
                <c:pt idx="12900">
                  <c:v>17.757832718462598</c:v>
                </c:pt>
                <c:pt idx="12901">
                  <c:v>17.7592092946424</c:v>
                </c:pt>
                <c:pt idx="12902">
                  <c:v>17.760585870822101</c:v>
                </c:pt>
                <c:pt idx="12903">
                  <c:v>17.7619624470018</c:v>
                </c:pt>
                <c:pt idx="12904">
                  <c:v>17.763339023181501</c:v>
                </c:pt>
                <c:pt idx="12905">
                  <c:v>17.764715599361299</c:v>
                </c:pt>
                <c:pt idx="12906">
                  <c:v>17.766092175541001</c:v>
                </c:pt>
                <c:pt idx="12907">
                  <c:v>17.767468751720699</c:v>
                </c:pt>
                <c:pt idx="12908">
                  <c:v>17.768845327900401</c:v>
                </c:pt>
                <c:pt idx="12909">
                  <c:v>17.770221904080199</c:v>
                </c:pt>
                <c:pt idx="12910">
                  <c:v>17.7715984802599</c:v>
                </c:pt>
                <c:pt idx="12911">
                  <c:v>17.772975056439599</c:v>
                </c:pt>
                <c:pt idx="12912">
                  <c:v>17.7743516326194</c:v>
                </c:pt>
                <c:pt idx="12913">
                  <c:v>17.775728208799102</c:v>
                </c:pt>
                <c:pt idx="12914">
                  <c:v>17.7771047849788</c:v>
                </c:pt>
                <c:pt idx="12915">
                  <c:v>17.778481361158502</c:v>
                </c:pt>
                <c:pt idx="12916">
                  <c:v>17.779857937338299</c:v>
                </c:pt>
                <c:pt idx="12917">
                  <c:v>17.781234513518001</c:v>
                </c:pt>
                <c:pt idx="12918">
                  <c:v>17.782611089697699</c:v>
                </c:pt>
                <c:pt idx="12919">
                  <c:v>17.783987665877401</c:v>
                </c:pt>
                <c:pt idx="12920">
                  <c:v>17.785364242057199</c:v>
                </c:pt>
                <c:pt idx="12921">
                  <c:v>17.7867408182369</c:v>
                </c:pt>
                <c:pt idx="12922">
                  <c:v>17.788117394416599</c:v>
                </c:pt>
                <c:pt idx="12923">
                  <c:v>17.7894939705963</c:v>
                </c:pt>
                <c:pt idx="12924">
                  <c:v>17.790870546776102</c:v>
                </c:pt>
                <c:pt idx="12925">
                  <c:v>17.7922471229558</c:v>
                </c:pt>
                <c:pt idx="12926">
                  <c:v>17.793623699135502</c:v>
                </c:pt>
                <c:pt idx="12927">
                  <c:v>17.7950002753152</c:v>
                </c:pt>
                <c:pt idx="12928">
                  <c:v>17.796376851495001</c:v>
                </c:pt>
                <c:pt idx="12929">
                  <c:v>17.797753427674699</c:v>
                </c:pt>
                <c:pt idx="12930">
                  <c:v>17.799130003854401</c:v>
                </c:pt>
                <c:pt idx="12931">
                  <c:v>17.800506580034099</c:v>
                </c:pt>
                <c:pt idx="12932">
                  <c:v>17.801883156213901</c:v>
                </c:pt>
                <c:pt idx="12933">
                  <c:v>17.803259732393599</c:v>
                </c:pt>
                <c:pt idx="12934">
                  <c:v>17.804636308573301</c:v>
                </c:pt>
                <c:pt idx="12935">
                  <c:v>17.806012884752999</c:v>
                </c:pt>
                <c:pt idx="12936">
                  <c:v>17.8073894609328</c:v>
                </c:pt>
                <c:pt idx="12937">
                  <c:v>17.808766037112498</c:v>
                </c:pt>
                <c:pt idx="12938">
                  <c:v>17.8101426132922</c:v>
                </c:pt>
                <c:pt idx="12939">
                  <c:v>17.811519189471898</c:v>
                </c:pt>
                <c:pt idx="12940">
                  <c:v>17.8128957656517</c:v>
                </c:pt>
                <c:pt idx="12941">
                  <c:v>17.814272341831401</c:v>
                </c:pt>
                <c:pt idx="12942">
                  <c:v>17.8156489180111</c:v>
                </c:pt>
                <c:pt idx="12943">
                  <c:v>17.817025494190901</c:v>
                </c:pt>
                <c:pt idx="12944">
                  <c:v>17.818402070370599</c:v>
                </c:pt>
                <c:pt idx="12945">
                  <c:v>17.819778646550301</c:v>
                </c:pt>
                <c:pt idx="12946">
                  <c:v>17.821155222729999</c:v>
                </c:pt>
                <c:pt idx="12947">
                  <c:v>17.8225317989098</c:v>
                </c:pt>
                <c:pt idx="12948">
                  <c:v>17.823908375089498</c:v>
                </c:pt>
                <c:pt idx="12949">
                  <c:v>17.8252849512692</c:v>
                </c:pt>
                <c:pt idx="12950">
                  <c:v>17.826661527448898</c:v>
                </c:pt>
                <c:pt idx="12951">
                  <c:v>17.8280381036287</c:v>
                </c:pt>
                <c:pt idx="12952">
                  <c:v>17.829414679808401</c:v>
                </c:pt>
                <c:pt idx="12953">
                  <c:v>17.8307912559881</c:v>
                </c:pt>
                <c:pt idx="12954">
                  <c:v>17.832167832167801</c:v>
                </c:pt>
                <c:pt idx="12955">
                  <c:v>17.833544408347599</c:v>
                </c:pt>
                <c:pt idx="12956">
                  <c:v>17.834920984527301</c:v>
                </c:pt>
                <c:pt idx="12957">
                  <c:v>17.836297560706999</c:v>
                </c:pt>
                <c:pt idx="12958">
                  <c:v>17.837674136886701</c:v>
                </c:pt>
                <c:pt idx="12959">
                  <c:v>17.839050713066499</c:v>
                </c:pt>
                <c:pt idx="12960">
                  <c:v>17.8404272892462</c:v>
                </c:pt>
                <c:pt idx="12961">
                  <c:v>17.841803865425899</c:v>
                </c:pt>
                <c:pt idx="12962">
                  <c:v>17.8431804416056</c:v>
                </c:pt>
                <c:pt idx="12963">
                  <c:v>17.844557017785402</c:v>
                </c:pt>
                <c:pt idx="12964">
                  <c:v>17.8459335939651</c:v>
                </c:pt>
                <c:pt idx="12965">
                  <c:v>17.847310170144802</c:v>
                </c:pt>
                <c:pt idx="12966">
                  <c:v>17.8486867463245</c:v>
                </c:pt>
                <c:pt idx="12967">
                  <c:v>17.850063322504301</c:v>
                </c:pt>
                <c:pt idx="12968">
                  <c:v>17.851439898683999</c:v>
                </c:pt>
                <c:pt idx="12969">
                  <c:v>17.852816474863701</c:v>
                </c:pt>
                <c:pt idx="12970">
                  <c:v>17.854193051043399</c:v>
                </c:pt>
                <c:pt idx="12971">
                  <c:v>17.855569627223201</c:v>
                </c:pt>
                <c:pt idx="12972">
                  <c:v>17.856946203402899</c:v>
                </c:pt>
                <c:pt idx="12973">
                  <c:v>17.858322779582601</c:v>
                </c:pt>
                <c:pt idx="12974">
                  <c:v>17.859699355762402</c:v>
                </c:pt>
                <c:pt idx="12975">
                  <c:v>17.8610759319421</c:v>
                </c:pt>
                <c:pt idx="12976">
                  <c:v>17.862452508121802</c:v>
                </c:pt>
                <c:pt idx="12977">
                  <c:v>17.8638290843015</c:v>
                </c:pt>
                <c:pt idx="12978">
                  <c:v>17.865205660481301</c:v>
                </c:pt>
                <c:pt idx="12979">
                  <c:v>17.866582236660999</c:v>
                </c:pt>
                <c:pt idx="12980">
                  <c:v>17.867958812840701</c:v>
                </c:pt>
                <c:pt idx="12981">
                  <c:v>17.869335389020399</c:v>
                </c:pt>
                <c:pt idx="12982">
                  <c:v>17.870711965200201</c:v>
                </c:pt>
                <c:pt idx="12983">
                  <c:v>17.872088541379899</c:v>
                </c:pt>
                <c:pt idx="12984">
                  <c:v>17.873465117559601</c:v>
                </c:pt>
                <c:pt idx="12985">
                  <c:v>17.874841693739299</c:v>
                </c:pt>
                <c:pt idx="12986">
                  <c:v>17.8762182699191</c:v>
                </c:pt>
                <c:pt idx="12987">
                  <c:v>17.877594846098798</c:v>
                </c:pt>
                <c:pt idx="12988">
                  <c:v>17.8789714222785</c:v>
                </c:pt>
                <c:pt idx="12989">
                  <c:v>17.880347998458198</c:v>
                </c:pt>
                <c:pt idx="12990">
                  <c:v>17.881724574638</c:v>
                </c:pt>
                <c:pt idx="12991">
                  <c:v>17.883101150817701</c:v>
                </c:pt>
                <c:pt idx="12992">
                  <c:v>17.8844777269974</c:v>
                </c:pt>
                <c:pt idx="12993">
                  <c:v>17.885854303177101</c:v>
                </c:pt>
                <c:pt idx="12994">
                  <c:v>17.887230879356899</c:v>
                </c:pt>
                <c:pt idx="12995">
                  <c:v>17.888607455536601</c:v>
                </c:pt>
                <c:pt idx="12996">
                  <c:v>17.889984031716299</c:v>
                </c:pt>
                <c:pt idx="12997">
                  <c:v>17.891360607896001</c:v>
                </c:pt>
                <c:pt idx="12998">
                  <c:v>17.892737184075798</c:v>
                </c:pt>
                <c:pt idx="12999">
                  <c:v>17.8941137602555</c:v>
                </c:pt>
                <c:pt idx="13000">
                  <c:v>17.895490336435198</c:v>
                </c:pt>
                <c:pt idx="13001">
                  <c:v>17.8968669126149</c:v>
                </c:pt>
                <c:pt idx="13002">
                  <c:v>17.898243488794702</c:v>
                </c:pt>
                <c:pt idx="13003">
                  <c:v>17.8996200649744</c:v>
                </c:pt>
                <c:pt idx="13004">
                  <c:v>17.900996641154101</c:v>
                </c:pt>
                <c:pt idx="13005">
                  <c:v>17.9023732173338</c:v>
                </c:pt>
                <c:pt idx="13006">
                  <c:v>17.903749793513601</c:v>
                </c:pt>
                <c:pt idx="13007">
                  <c:v>17.905126369693299</c:v>
                </c:pt>
                <c:pt idx="13008">
                  <c:v>17.906502945873001</c:v>
                </c:pt>
                <c:pt idx="13009">
                  <c:v>17.907879522052799</c:v>
                </c:pt>
                <c:pt idx="13010">
                  <c:v>17.9092560982325</c:v>
                </c:pt>
                <c:pt idx="13011">
                  <c:v>17.910632674412199</c:v>
                </c:pt>
                <c:pt idx="13012">
                  <c:v>17.9120092505919</c:v>
                </c:pt>
                <c:pt idx="13013">
                  <c:v>17.913385826771702</c:v>
                </c:pt>
                <c:pt idx="13014">
                  <c:v>17.9147624029514</c:v>
                </c:pt>
                <c:pt idx="13015">
                  <c:v>17.916138979131102</c:v>
                </c:pt>
                <c:pt idx="13016">
                  <c:v>17.9175155553108</c:v>
                </c:pt>
                <c:pt idx="13017">
                  <c:v>17.918892131490601</c:v>
                </c:pt>
                <c:pt idx="13018">
                  <c:v>17.920268707670299</c:v>
                </c:pt>
                <c:pt idx="13019">
                  <c:v>17.921645283850001</c:v>
                </c:pt>
                <c:pt idx="13020">
                  <c:v>17.923021860029699</c:v>
                </c:pt>
                <c:pt idx="13021">
                  <c:v>17.924398436209501</c:v>
                </c:pt>
                <c:pt idx="13022">
                  <c:v>17.925775012389199</c:v>
                </c:pt>
                <c:pt idx="13023">
                  <c:v>17.927151588568901</c:v>
                </c:pt>
                <c:pt idx="13024">
                  <c:v>17.928528164748599</c:v>
                </c:pt>
                <c:pt idx="13025">
                  <c:v>17.9299047409284</c:v>
                </c:pt>
                <c:pt idx="13026">
                  <c:v>17.931281317108098</c:v>
                </c:pt>
                <c:pt idx="13027">
                  <c:v>17.9326578932878</c:v>
                </c:pt>
                <c:pt idx="13028">
                  <c:v>17.934034469467498</c:v>
                </c:pt>
                <c:pt idx="13029">
                  <c:v>17.935411045647299</c:v>
                </c:pt>
                <c:pt idx="13030">
                  <c:v>17.936787621827001</c:v>
                </c:pt>
                <c:pt idx="13031">
                  <c:v>17.938164198006699</c:v>
                </c:pt>
                <c:pt idx="13032">
                  <c:v>17.939540774186401</c:v>
                </c:pt>
                <c:pt idx="13033">
                  <c:v>17.940917350366199</c:v>
                </c:pt>
                <c:pt idx="13034">
                  <c:v>17.942293926545901</c:v>
                </c:pt>
                <c:pt idx="13035">
                  <c:v>17.943670502725599</c:v>
                </c:pt>
                <c:pt idx="13036">
                  <c:v>17.945047078905301</c:v>
                </c:pt>
                <c:pt idx="13037">
                  <c:v>17.946423655085098</c:v>
                </c:pt>
                <c:pt idx="13038">
                  <c:v>17.9478002312648</c:v>
                </c:pt>
                <c:pt idx="13039">
                  <c:v>17.949176807444498</c:v>
                </c:pt>
                <c:pt idx="13040">
                  <c:v>17.9505533836243</c:v>
                </c:pt>
                <c:pt idx="13041">
                  <c:v>17.951929959804001</c:v>
                </c:pt>
                <c:pt idx="13042">
                  <c:v>17.9533065359837</c:v>
                </c:pt>
                <c:pt idx="13043">
                  <c:v>17.954683112163401</c:v>
                </c:pt>
                <c:pt idx="13044">
                  <c:v>17.956059688343199</c:v>
                </c:pt>
                <c:pt idx="13045">
                  <c:v>17.957436264522901</c:v>
                </c:pt>
                <c:pt idx="13046">
                  <c:v>17.958812840702599</c:v>
                </c:pt>
                <c:pt idx="13047">
                  <c:v>17.960189416882301</c:v>
                </c:pt>
                <c:pt idx="13048">
                  <c:v>17.961565993062099</c:v>
                </c:pt>
                <c:pt idx="13049">
                  <c:v>17.9629425692418</c:v>
                </c:pt>
                <c:pt idx="13050">
                  <c:v>17.964319145421499</c:v>
                </c:pt>
                <c:pt idx="13051">
                  <c:v>17.9656957216012</c:v>
                </c:pt>
                <c:pt idx="13052">
                  <c:v>17.967072297781002</c:v>
                </c:pt>
                <c:pt idx="13053">
                  <c:v>17.9684488739607</c:v>
                </c:pt>
                <c:pt idx="13054">
                  <c:v>17.969825450140402</c:v>
                </c:pt>
                <c:pt idx="13055">
                  <c:v>17.9712020263201</c:v>
                </c:pt>
                <c:pt idx="13056">
                  <c:v>17.972578602499901</c:v>
                </c:pt>
                <c:pt idx="13057">
                  <c:v>17.973955178679599</c:v>
                </c:pt>
                <c:pt idx="13058">
                  <c:v>17.975331754859301</c:v>
                </c:pt>
                <c:pt idx="13059">
                  <c:v>17.976708331038999</c:v>
                </c:pt>
                <c:pt idx="13060">
                  <c:v>17.9780849072188</c:v>
                </c:pt>
                <c:pt idx="13061">
                  <c:v>17.979461483398499</c:v>
                </c:pt>
                <c:pt idx="13062">
                  <c:v>17.9808380595782</c:v>
                </c:pt>
                <c:pt idx="13063">
                  <c:v>17.982214635757899</c:v>
                </c:pt>
                <c:pt idx="13064">
                  <c:v>17.9835912119377</c:v>
                </c:pt>
                <c:pt idx="13065">
                  <c:v>17.984967788117402</c:v>
                </c:pt>
                <c:pt idx="13066">
                  <c:v>17.9863443642971</c:v>
                </c:pt>
                <c:pt idx="13067">
                  <c:v>17.987720940476802</c:v>
                </c:pt>
                <c:pt idx="13068">
                  <c:v>17.989097516656599</c:v>
                </c:pt>
                <c:pt idx="13069">
                  <c:v>17.990474092836301</c:v>
                </c:pt>
                <c:pt idx="13070">
                  <c:v>17.991850669015999</c:v>
                </c:pt>
                <c:pt idx="13071">
                  <c:v>17.993227245195801</c:v>
                </c:pt>
                <c:pt idx="13072">
                  <c:v>17.994603821375499</c:v>
                </c:pt>
                <c:pt idx="13073">
                  <c:v>17.995980397555201</c:v>
                </c:pt>
                <c:pt idx="13074">
                  <c:v>17.997356973734899</c:v>
                </c:pt>
                <c:pt idx="13075">
                  <c:v>17.9987335499147</c:v>
                </c:pt>
                <c:pt idx="13076">
                  <c:v>18.000110126094398</c:v>
                </c:pt>
                <c:pt idx="13077">
                  <c:v>18.0014867022741</c:v>
                </c:pt>
                <c:pt idx="13078">
                  <c:v>18.002863278453798</c:v>
                </c:pt>
                <c:pt idx="13079">
                  <c:v>18.0042398546336</c:v>
                </c:pt>
                <c:pt idx="13080">
                  <c:v>18.005616430813301</c:v>
                </c:pt>
                <c:pt idx="13081">
                  <c:v>18.006993006993</c:v>
                </c:pt>
                <c:pt idx="13082">
                  <c:v>18.008369583172701</c:v>
                </c:pt>
                <c:pt idx="13083">
                  <c:v>18.009746159352499</c:v>
                </c:pt>
                <c:pt idx="13084">
                  <c:v>18.011122735532201</c:v>
                </c:pt>
                <c:pt idx="13085">
                  <c:v>18.012499311711899</c:v>
                </c:pt>
                <c:pt idx="13086">
                  <c:v>18.013875887891601</c:v>
                </c:pt>
                <c:pt idx="13087">
                  <c:v>18.015252464071398</c:v>
                </c:pt>
                <c:pt idx="13088">
                  <c:v>18.0166290402511</c:v>
                </c:pt>
                <c:pt idx="13089">
                  <c:v>18.018005616430798</c:v>
                </c:pt>
                <c:pt idx="13090">
                  <c:v>18.0193821926105</c:v>
                </c:pt>
                <c:pt idx="13091">
                  <c:v>18.020758768790301</c:v>
                </c:pt>
                <c:pt idx="13092">
                  <c:v>18.02213534497</c:v>
                </c:pt>
                <c:pt idx="13093">
                  <c:v>18.023511921149701</c:v>
                </c:pt>
                <c:pt idx="13094">
                  <c:v>18.0248884973294</c:v>
                </c:pt>
                <c:pt idx="13095">
                  <c:v>18.026265073509201</c:v>
                </c:pt>
                <c:pt idx="13096">
                  <c:v>18.027641649688899</c:v>
                </c:pt>
                <c:pt idx="13097">
                  <c:v>18.029018225868601</c:v>
                </c:pt>
                <c:pt idx="13098">
                  <c:v>18.030394802048299</c:v>
                </c:pt>
                <c:pt idx="13099">
                  <c:v>18.0317713782281</c:v>
                </c:pt>
                <c:pt idx="13100">
                  <c:v>18.033147954407799</c:v>
                </c:pt>
                <c:pt idx="13101">
                  <c:v>18.0345245305875</c:v>
                </c:pt>
                <c:pt idx="13102">
                  <c:v>18.035901106767302</c:v>
                </c:pt>
                <c:pt idx="13103">
                  <c:v>18.037277682947</c:v>
                </c:pt>
                <c:pt idx="13104">
                  <c:v>18.038654259126702</c:v>
                </c:pt>
                <c:pt idx="13105">
                  <c:v>18.0400308353064</c:v>
                </c:pt>
                <c:pt idx="13106">
                  <c:v>18.041407411486201</c:v>
                </c:pt>
                <c:pt idx="13107">
                  <c:v>18.042783987665899</c:v>
                </c:pt>
                <c:pt idx="13108">
                  <c:v>18.044160563845601</c:v>
                </c:pt>
                <c:pt idx="13109">
                  <c:v>18.045537140025299</c:v>
                </c:pt>
                <c:pt idx="13110">
                  <c:v>18.046913716205101</c:v>
                </c:pt>
                <c:pt idx="13111">
                  <c:v>18.048290292384799</c:v>
                </c:pt>
                <c:pt idx="13112">
                  <c:v>18.049666868564501</c:v>
                </c:pt>
                <c:pt idx="13113">
                  <c:v>18.051043444744199</c:v>
                </c:pt>
                <c:pt idx="13114">
                  <c:v>18.052420020924</c:v>
                </c:pt>
                <c:pt idx="13115">
                  <c:v>18.053796597103702</c:v>
                </c:pt>
                <c:pt idx="13116">
                  <c:v>18.0551731732834</c:v>
                </c:pt>
                <c:pt idx="13117">
                  <c:v>18.056549749463102</c:v>
                </c:pt>
                <c:pt idx="13118">
                  <c:v>18.057926325642899</c:v>
                </c:pt>
                <c:pt idx="13119">
                  <c:v>18.059302901822601</c:v>
                </c:pt>
                <c:pt idx="13120">
                  <c:v>18.060679478002299</c:v>
                </c:pt>
                <c:pt idx="13121">
                  <c:v>18.062056054182001</c:v>
                </c:pt>
                <c:pt idx="13122">
                  <c:v>18.063432630361799</c:v>
                </c:pt>
                <c:pt idx="13123">
                  <c:v>18.064809206541501</c:v>
                </c:pt>
                <c:pt idx="13124">
                  <c:v>18.066185782721199</c:v>
                </c:pt>
                <c:pt idx="13125">
                  <c:v>18.067562358900901</c:v>
                </c:pt>
                <c:pt idx="13126">
                  <c:v>18.068938935080698</c:v>
                </c:pt>
                <c:pt idx="13127">
                  <c:v>18.0703155112604</c:v>
                </c:pt>
                <c:pt idx="13128">
                  <c:v>18.071692087440098</c:v>
                </c:pt>
                <c:pt idx="13129">
                  <c:v>18.0730686636198</c:v>
                </c:pt>
                <c:pt idx="13130">
                  <c:v>18.074445239799601</c:v>
                </c:pt>
                <c:pt idx="13131">
                  <c:v>18.0758218159793</c:v>
                </c:pt>
                <c:pt idx="13132">
                  <c:v>18.077198392159001</c:v>
                </c:pt>
                <c:pt idx="13133">
                  <c:v>18.078574968338799</c:v>
                </c:pt>
                <c:pt idx="13134">
                  <c:v>18.079951544518501</c:v>
                </c:pt>
                <c:pt idx="13135">
                  <c:v>18.081328120698199</c:v>
                </c:pt>
                <c:pt idx="13136">
                  <c:v>18.082704696877901</c:v>
                </c:pt>
                <c:pt idx="13137">
                  <c:v>18.084081273057699</c:v>
                </c:pt>
                <c:pt idx="13138">
                  <c:v>18.0854578492374</c:v>
                </c:pt>
                <c:pt idx="13139">
                  <c:v>18.086834425417099</c:v>
                </c:pt>
                <c:pt idx="13140">
                  <c:v>18.0882110015968</c:v>
                </c:pt>
                <c:pt idx="13141">
                  <c:v>18.089587577776602</c:v>
                </c:pt>
                <c:pt idx="13142">
                  <c:v>18.0909641539563</c:v>
                </c:pt>
                <c:pt idx="13143">
                  <c:v>18.092340730136002</c:v>
                </c:pt>
                <c:pt idx="13144">
                  <c:v>18.0937173063157</c:v>
                </c:pt>
                <c:pt idx="13145">
                  <c:v>18.095093882495501</c:v>
                </c:pt>
                <c:pt idx="13146">
                  <c:v>18.096470458675199</c:v>
                </c:pt>
                <c:pt idx="13147">
                  <c:v>18.097847034854901</c:v>
                </c:pt>
                <c:pt idx="13148">
                  <c:v>18.099223611034599</c:v>
                </c:pt>
                <c:pt idx="13149">
                  <c:v>18.1006001872144</c:v>
                </c:pt>
                <c:pt idx="13150">
                  <c:v>18.101976763394099</c:v>
                </c:pt>
                <c:pt idx="13151">
                  <c:v>18.1033533395738</c:v>
                </c:pt>
                <c:pt idx="13152">
                  <c:v>18.104729915753499</c:v>
                </c:pt>
                <c:pt idx="13153">
                  <c:v>18.1061064919333</c:v>
                </c:pt>
                <c:pt idx="13154">
                  <c:v>18.107483068113002</c:v>
                </c:pt>
                <c:pt idx="13155">
                  <c:v>18.1088596442927</c:v>
                </c:pt>
                <c:pt idx="13156">
                  <c:v>18.110236220472402</c:v>
                </c:pt>
                <c:pt idx="13157">
                  <c:v>18.111612796652199</c:v>
                </c:pt>
                <c:pt idx="13158">
                  <c:v>18.112989372831901</c:v>
                </c:pt>
                <c:pt idx="13159">
                  <c:v>18.114365949011599</c:v>
                </c:pt>
                <c:pt idx="13160">
                  <c:v>18.115742525191301</c:v>
                </c:pt>
                <c:pt idx="13161">
                  <c:v>18.117119101371099</c:v>
                </c:pt>
                <c:pt idx="13162">
                  <c:v>18.118495677550801</c:v>
                </c:pt>
                <c:pt idx="13163">
                  <c:v>18.119872253730499</c:v>
                </c:pt>
                <c:pt idx="13164">
                  <c:v>18.121248829910201</c:v>
                </c:pt>
                <c:pt idx="13165">
                  <c:v>18.122625406089998</c:v>
                </c:pt>
                <c:pt idx="13166">
                  <c:v>18.1240019822697</c:v>
                </c:pt>
                <c:pt idx="13167">
                  <c:v>18.125378558449398</c:v>
                </c:pt>
                <c:pt idx="13168">
                  <c:v>18.1267551346292</c:v>
                </c:pt>
                <c:pt idx="13169">
                  <c:v>18.128131710808901</c:v>
                </c:pt>
                <c:pt idx="13170">
                  <c:v>18.1295082869886</c:v>
                </c:pt>
                <c:pt idx="13171">
                  <c:v>18.130884863168301</c:v>
                </c:pt>
                <c:pt idx="13172">
                  <c:v>18.132261439348099</c:v>
                </c:pt>
                <c:pt idx="13173">
                  <c:v>18.133638015527801</c:v>
                </c:pt>
                <c:pt idx="13174">
                  <c:v>18.135014591707499</c:v>
                </c:pt>
                <c:pt idx="13175">
                  <c:v>18.136391167887201</c:v>
                </c:pt>
                <c:pt idx="13176">
                  <c:v>18.137767744066998</c:v>
                </c:pt>
                <c:pt idx="13177">
                  <c:v>18.1391443202467</c:v>
                </c:pt>
                <c:pt idx="13178">
                  <c:v>18.140520896426398</c:v>
                </c:pt>
                <c:pt idx="13179">
                  <c:v>18.1418974726061</c:v>
                </c:pt>
                <c:pt idx="13180">
                  <c:v>18.143274048785901</c:v>
                </c:pt>
                <c:pt idx="13181">
                  <c:v>18.1446506249656</c:v>
                </c:pt>
                <c:pt idx="13182">
                  <c:v>18.146027201145301</c:v>
                </c:pt>
                <c:pt idx="13183">
                  <c:v>18.147403777325</c:v>
                </c:pt>
                <c:pt idx="13184">
                  <c:v>18.148780353504801</c:v>
                </c:pt>
                <c:pt idx="13185">
                  <c:v>18.150156929684499</c:v>
                </c:pt>
                <c:pt idx="13186">
                  <c:v>18.151533505864201</c:v>
                </c:pt>
                <c:pt idx="13187">
                  <c:v>18.152910082043899</c:v>
                </c:pt>
                <c:pt idx="13188">
                  <c:v>18.1542866582237</c:v>
                </c:pt>
                <c:pt idx="13189">
                  <c:v>18.155663234403399</c:v>
                </c:pt>
                <c:pt idx="13190">
                  <c:v>18.1570398105831</c:v>
                </c:pt>
                <c:pt idx="13191">
                  <c:v>18.158416386762799</c:v>
                </c:pt>
                <c:pt idx="13192">
                  <c:v>18.1597929629426</c:v>
                </c:pt>
                <c:pt idx="13193">
                  <c:v>18.161169539122302</c:v>
                </c:pt>
                <c:pt idx="13194">
                  <c:v>18.162546115302</c:v>
                </c:pt>
                <c:pt idx="13195">
                  <c:v>18.163922691481702</c:v>
                </c:pt>
                <c:pt idx="13196">
                  <c:v>18.165299267661499</c:v>
                </c:pt>
                <c:pt idx="13197">
                  <c:v>18.166675843841201</c:v>
                </c:pt>
                <c:pt idx="13198">
                  <c:v>18.168052420020899</c:v>
                </c:pt>
                <c:pt idx="13199">
                  <c:v>18.169428996200701</c:v>
                </c:pt>
                <c:pt idx="13200">
                  <c:v>18.170805572380399</c:v>
                </c:pt>
                <c:pt idx="13201">
                  <c:v>18.172182148560101</c:v>
                </c:pt>
                <c:pt idx="13202">
                  <c:v>18.173558724739799</c:v>
                </c:pt>
                <c:pt idx="13203">
                  <c:v>18.1749353009196</c:v>
                </c:pt>
                <c:pt idx="13204">
                  <c:v>18.176311877099302</c:v>
                </c:pt>
                <c:pt idx="13205">
                  <c:v>18.177688453279</c:v>
                </c:pt>
                <c:pt idx="13206">
                  <c:v>18.179065029458702</c:v>
                </c:pt>
                <c:pt idx="13207">
                  <c:v>18.180441605638499</c:v>
                </c:pt>
                <c:pt idx="13208">
                  <c:v>18.181818181818201</c:v>
                </c:pt>
                <c:pt idx="13209">
                  <c:v>18.183194757997899</c:v>
                </c:pt>
                <c:pt idx="13210">
                  <c:v>18.184571334177601</c:v>
                </c:pt>
                <c:pt idx="13211">
                  <c:v>18.185947910357399</c:v>
                </c:pt>
                <c:pt idx="13212">
                  <c:v>18.187324486537101</c:v>
                </c:pt>
                <c:pt idx="13213">
                  <c:v>18.188701062716799</c:v>
                </c:pt>
                <c:pt idx="13214">
                  <c:v>18.190077638896501</c:v>
                </c:pt>
                <c:pt idx="13215">
                  <c:v>18.191454215076298</c:v>
                </c:pt>
                <c:pt idx="13216">
                  <c:v>18.192830791256</c:v>
                </c:pt>
                <c:pt idx="13217">
                  <c:v>18.194207367435698</c:v>
                </c:pt>
                <c:pt idx="13218">
                  <c:v>18.1955839436154</c:v>
                </c:pt>
                <c:pt idx="13219">
                  <c:v>18.196960519795201</c:v>
                </c:pt>
                <c:pt idx="13220">
                  <c:v>18.1983370959749</c:v>
                </c:pt>
                <c:pt idx="13221">
                  <c:v>18.199713672154601</c:v>
                </c:pt>
                <c:pt idx="13222">
                  <c:v>18.2010902483343</c:v>
                </c:pt>
                <c:pt idx="13223">
                  <c:v>18.202466824514101</c:v>
                </c:pt>
                <c:pt idx="13224">
                  <c:v>18.203843400693799</c:v>
                </c:pt>
                <c:pt idx="13225">
                  <c:v>18.205219976873501</c:v>
                </c:pt>
                <c:pt idx="13226">
                  <c:v>18.206596553053199</c:v>
                </c:pt>
                <c:pt idx="13227">
                  <c:v>18.207973129233</c:v>
                </c:pt>
                <c:pt idx="13228">
                  <c:v>18.209349705412698</c:v>
                </c:pt>
                <c:pt idx="13229">
                  <c:v>18.2107262815924</c:v>
                </c:pt>
                <c:pt idx="13230">
                  <c:v>18.212102857772098</c:v>
                </c:pt>
                <c:pt idx="13231">
                  <c:v>18.2134794339519</c:v>
                </c:pt>
                <c:pt idx="13232">
                  <c:v>18.214856010131601</c:v>
                </c:pt>
                <c:pt idx="13233">
                  <c:v>18.2162325863113</c:v>
                </c:pt>
                <c:pt idx="13234">
                  <c:v>18.217609162491101</c:v>
                </c:pt>
                <c:pt idx="13235">
                  <c:v>18.218985738670799</c:v>
                </c:pt>
                <c:pt idx="13236">
                  <c:v>18.220362314850501</c:v>
                </c:pt>
                <c:pt idx="13237">
                  <c:v>18.221738891030199</c:v>
                </c:pt>
                <c:pt idx="13238">
                  <c:v>18.22311546721</c:v>
                </c:pt>
                <c:pt idx="13239">
                  <c:v>18.224492043389699</c:v>
                </c:pt>
                <c:pt idx="13240">
                  <c:v>18.2258686195694</c:v>
                </c:pt>
                <c:pt idx="13241">
                  <c:v>18.227245195749099</c:v>
                </c:pt>
                <c:pt idx="13242">
                  <c:v>18.2286217719289</c:v>
                </c:pt>
                <c:pt idx="13243">
                  <c:v>18.229998348108602</c:v>
                </c:pt>
                <c:pt idx="13244">
                  <c:v>18.2313749242883</c:v>
                </c:pt>
                <c:pt idx="13245">
                  <c:v>18.232751500468002</c:v>
                </c:pt>
                <c:pt idx="13246">
                  <c:v>18.234128076647799</c:v>
                </c:pt>
                <c:pt idx="13247">
                  <c:v>18.235504652827501</c:v>
                </c:pt>
                <c:pt idx="13248">
                  <c:v>18.236881229007199</c:v>
                </c:pt>
                <c:pt idx="13249">
                  <c:v>18.238257805186901</c:v>
                </c:pt>
                <c:pt idx="13250">
                  <c:v>18.239634381366699</c:v>
                </c:pt>
                <c:pt idx="13251">
                  <c:v>18.241010957546401</c:v>
                </c:pt>
                <c:pt idx="13252">
                  <c:v>18.242387533726099</c:v>
                </c:pt>
                <c:pt idx="13253">
                  <c:v>18.243764109905801</c:v>
                </c:pt>
                <c:pt idx="13254">
                  <c:v>18.245140686085598</c:v>
                </c:pt>
                <c:pt idx="13255">
                  <c:v>18.2465172622653</c:v>
                </c:pt>
                <c:pt idx="13256">
                  <c:v>18.247893838444998</c:v>
                </c:pt>
                <c:pt idx="13257">
                  <c:v>18.2492704146247</c:v>
                </c:pt>
                <c:pt idx="13258">
                  <c:v>18.250646990804501</c:v>
                </c:pt>
                <c:pt idx="13259">
                  <c:v>18.252023566984199</c:v>
                </c:pt>
                <c:pt idx="13260">
                  <c:v>18.253400143163901</c:v>
                </c:pt>
                <c:pt idx="13261">
                  <c:v>18.254776719343699</c:v>
                </c:pt>
                <c:pt idx="13262">
                  <c:v>18.256153295523401</c:v>
                </c:pt>
                <c:pt idx="13263">
                  <c:v>18.257529871703099</c:v>
                </c:pt>
                <c:pt idx="13264">
                  <c:v>18.258906447882801</c:v>
                </c:pt>
                <c:pt idx="13265">
                  <c:v>18.260283024062598</c:v>
                </c:pt>
                <c:pt idx="13266">
                  <c:v>18.2616596002423</c:v>
                </c:pt>
                <c:pt idx="13267">
                  <c:v>18.263036176421998</c:v>
                </c:pt>
                <c:pt idx="13268">
                  <c:v>18.2644127526017</c:v>
                </c:pt>
                <c:pt idx="13269">
                  <c:v>18.265789328781501</c:v>
                </c:pt>
                <c:pt idx="13270">
                  <c:v>18.2671659049612</c:v>
                </c:pt>
                <c:pt idx="13271">
                  <c:v>18.268542481140901</c:v>
                </c:pt>
                <c:pt idx="13272">
                  <c:v>18.2699190573206</c:v>
                </c:pt>
                <c:pt idx="13273">
                  <c:v>18.271295633500401</c:v>
                </c:pt>
                <c:pt idx="13274">
                  <c:v>18.272672209680099</c:v>
                </c:pt>
                <c:pt idx="13275">
                  <c:v>18.274048785859801</c:v>
                </c:pt>
                <c:pt idx="13276">
                  <c:v>18.275425362039499</c:v>
                </c:pt>
                <c:pt idx="13277">
                  <c:v>18.2768019382193</c:v>
                </c:pt>
                <c:pt idx="13278">
                  <c:v>18.278178514398999</c:v>
                </c:pt>
                <c:pt idx="13279">
                  <c:v>18.2795550905787</c:v>
                </c:pt>
                <c:pt idx="13280">
                  <c:v>18.280931666758399</c:v>
                </c:pt>
                <c:pt idx="13281">
                  <c:v>18.2823082429382</c:v>
                </c:pt>
                <c:pt idx="13282">
                  <c:v>18.283684819117902</c:v>
                </c:pt>
                <c:pt idx="13283">
                  <c:v>18.2850613952976</c:v>
                </c:pt>
                <c:pt idx="13284">
                  <c:v>18.286437971477302</c:v>
                </c:pt>
                <c:pt idx="13285">
                  <c:v>18.287814547657099</c:v>
                </c:pt>
                <c:pt idx="13286">
                  <c:v>18.289191123836801</c:v>
                </c:pt>
                <c:pt idx="13287">
                  <c:v>18.290567700016499</c:v>
                </c:pt>
                <c:pt idx="13288">
                  <c:v>18.291944276196201</c:v>
                </c:pt>
                <c:pt idx="13289">
                  <c:v>18.293320852375999</c:v>
                </c:pt>
                <c:pt idx="13290">
                  <c:v>18.2946974285557</c:v>
                </c:pt>
                <c:pt idx="13291">
                  <c:v>18.296074004735399</c:v>
                </c:pt>
                <c:pt idx="13292">
                  <c:v>18.2974505809151</c:v>
                </c:pt>
                <c:pt idx="13293">
                  <c:v>18.298827157094902</c:v>
                </c:pt>
                <c:pt idx="13294">
                  <c:v>18.3002037332746</c:v>
                </c:pt>
                <c:pt idx="13295">
                  <c:v>18.301580309454302</c:v>
                </c:pt>
                <c:pt idx="13296">
                  <c:v>18.302956885634099</c:v>
                </c:pt>
                <c:pt idx="13297">
                  <c:v>18.304333461813801</c:v>
                </c:pt>
                <c:pt idx="13298">
                  <c:v>18.305710037993499</c:v>
                </c:pt>
                <c:pt idx="13299">
                  <c:v>18.307086614173201</c:v>
                </c:pt>
                <c:pt idx="13300">
                  <c:v>18.308463190352999</c:v>
                </c:pt>
                <c:pt idx="13301">
                  <c:v>18.309839766532701</c:v>
                </c:pt>
                <c:pt idx="13302">
                  <c:v>18.311216342712399</c:v>
                </c:pt>
                <c:pt idx="13303">
                  <c:v>18.312592918892101</c:v>
                </c:pt>
                <c:pt idx="13304">
                  <c:v>18.313969495071898</c:v>
                </c:pt>
                <c:pt idx="13305">
                  <c:v>18.3153460712516</c:v>
                </c:pt>
                <c:pt idx="13306">
                  <c:v>18.316722647431298</c:v>
                </c:pt>
                <c:pt idx="13307">
                  <c:v>18.318099223611</c:v>
                </c:pt>
                <c:pt idx="13308">
                  <c:v>18.319475799790801</c:v>
                </c:pt>
                <c:pt idx="13309">
                  <c:v>18.3208523759705</c:v>
                </c:pt>
                <c:pt idx="13310">
                  <c:v>18.322228952150201</c:v>
                </c:pt>
                <c:pt idx="13311">
                  <c:v>18.3236055283299</c:v>
                </c:pt>
                <c:pt idx="13312">
                  <c:v>18.324982104509701</c:v>
                </c:pt>
                <c:pt idx="13313">
                  <c:v>18.326358680689399</c:v>
                </c:pt>
                <c:pt idx="13314">
                  <c:v>18.327735256869101</c:v>
                </c:pt>
                <c:pt idx="13315">
                  <c:v>18.329111833048799</c:v>
                </c:pt>
                <c:pt idx="13316">
                  <c:v>18.3304884092286</c:v>
                </c:pt>
                <c:pt idx="13317">
                  <c:v>18.331864985408298</c:v>
                </c:pt>
                <c:pt idx="13318">
                  <c:v>18.333241561588</c:v>
                </c:pt>
                <c:pt idx="13319">
                  <c:v>18.334618137767698</c:v>
                </c:pt>
                <c:pt idx="13320">
                  <c:v>18.3359947139475</c:v>
                </c:pt>
                <c:pt idx="13321">
                  <c:v>18.337371290127201</c:v>
                </c:pt>
                <c:pt idx="13322">
                  <c:v>18.3387478663069</c:v>
                </c:pt>
                <c:pt idx="13323">
                  <c:v>18.340124442486601</c:v>
                </c:pt>
                <c:pt idx="13324">
                  <c:v>18.341501018666399</c:v>
                </c:pt>
                <c:pt idx="13325">
                  <c:v>18.342877594846101</c:v>
                </c:pt>
                <c:pt idx="13326">
                  <c:v>18.344254171025799</c:v>
                </c:pt>
                <c:pt idx="13327">
                  <c:v>18.3456307472056</c:v>
                </c:pt>
                <c:pt idx="13328">
                  <c:v>18.347007323385299</c:v>
                </c:pt>
                <c:pt idx="13329">
                  <c:v>18.348383899565</c:v>
                </c:pt>
                <c:pt idx="13330">
                  <c:v>18.349760475744699</c:v>
                </c:pt>
                <c:pt idx="13331">
                  <c:v>18.3511370519245</c:v>
                </c:pt>
                <c:pt idx="13332">
                  <c:v>18.352513628104202</c:v>
                </c:pt>
                <c:pt idx="13333">
                  <c:v>18.3538902042839</c:v>
                </c:pt>
                <c:pt idx="13334">
                  <c:v>18.355266780463602</c:v>
                </c:pt>
                <c:pt idx="13335">
                  <c:v>18.356643356643399</c:v>
                </c:pt>
                <c:pt idx="13336">
                  <c:v>18.358019932823101</c:v>
                </c:pt>
                <c:pt idx="13337">
                  <c:v>18.359396509002799</c:v>
                </c:pt>
                <c:pt idx="13338">
                  <c:v>18.360773085182501</c:v>
                </c:pt>
                <c:pt idx="13339">
                  <c:v>18.362149661362299</c:v>
                </c:pt>
                <c:pt idx="13340">
                  <c:v>18.363526237542001</c:v>
                </c:pt>
                <c:pt idx="13341">
                  <c:v>18.364902813721699</c:v>
                </c:pt>
                <c:pt idx="13342">
                  <c:v>18.366279389901401</c:v>
                </c:pt>
                <c:pt idx="13343">
                  <c:v>18.367655966081202</c:v>
                </c:pt>
                <c:pt idx="13344">
                  <c:v>18.3690325422609</c:v>
                </c:pt>
                <c:pt idx="13345">
                  <c:v>18.370409118440602</c:v>
                </c:pt>
                <c:pt idx="13346">
                  <c:v>18.3717856946203</c:v>
                </c:pt>
                <c:pt idx="13347">
                  <c:v>18.373162270800101</c:v>
                </c:pt>
                <c:pt idx="13348">
                  <c:v>18.374538846979799</c:v>
                </c:pt>
                <c:pt idx="13349">
                  <c:v>18.375915423159501</c:v>
                </c:pt>
                <c:pt idx="13350">
                  <c:v>18.377291999339199</c:v>
                </c:pt>
                <c:pt idx="13351">
                  <c:v>18.378668575519001</c:v>
                </c:pt>
                <c:pt idx="13352">
                  <c:v>18.380045151698699</c:v>
                </c:pt>
                <c:pt idx="13353">
                  <c:v>18.381421727878401</c:v>
                </c:pt>
                <c:pt idx="13354">
                  <c:v>18.382798304058198</c:v>
                </c:pt>
                <c:pt idx="13355">
                  <c:v>18.3841748802379</c:v>
                </c:pt>
                <c:pt idx="13356">
                  <c:v>18.385551456417598</c:v>
                </c:pt>
                <c:pt idx="13357">
                  <c:v>18.3869280325973</c:v>
                </c:pt>
                <c:pt idx="13358">
                  <c:v>18.388304608777101</c:v>
                </c:pt>
                <c:pt idx="13359">
                  <c:v>18.3896811849568</c:v>
                </c:pt>
                <c:pt idx="13360">
                  <c:v>18.391057761136501</c:v>
                </c:pt>
                <c:pt idx="13361">
                  <c:v>18.3924343373162</c:v>
                </c:pt>
                <c:pt idx="13362">
                  <c:v>18.393810913496001</c:v>
                </c:pt>
                <c:pt idx="13363">
                  <c:v>18.395187489675699</c:v>
                </c:pt>
                <c:pt idx="13364">
                  <c:v>18.396564065855401</c:v>
                </c:pt>
                <c:pt idx="13365">
                  <c:v>18.397940642035099</c:v>
                </c:pt>
                <c:pt idx="13366">
                  <c:v>18.3993172182149</c:v>
                </c:pt>
                <c:pt idx="13367">
                  <c:v>18.400693794394599</c:v>
                </c:pt>
                <c:pt idx="13368">
                  <c:v>18.4020703705743</c:v>
                </c:pt>
                <c:pt idx="13369">
                  <c:v>18.403446946753999</c:v>
                </c:pt>
                <c:pt idx="13370">
                  <c:v>18.4048235229338</c:v>
                </c:pt>
                <c:pt idx="13371">
                  <c:v>18.406200099113502</c:v>
                </c:pt>
                <c:pt idx="13372">
                  <c:v>18.4075766752932</c:v>
                </c:pt>
                <c:pt idx="13373">
                  <c:v>18.408953251472902</c:v>
                </c:pt>
                <c:pt idx="13374">
                  <c:v>18.410329827652699</c:v>
                </c:pt>
                <c:pt idx="13375">
                  <c:v>18.411706403832401</c:v>
                </c:pt>
                <c:pt idx="13376">
                  <c:v>18.413082980012099</c:v>
                </c:pt>
                <c:pt idx="13377">
                  <c:v>18.414459556191801</c:v>
                </c:pt>
                <c:pt idx="13378">
                  <c:v>18.415836132371599</c:v>
                </c:pt>
                <c:pt idx="13379">
                  <c:v>18.4172127085513</c:v>
                </c:pt>
                <c:pt idx="13380">
                  <c:v>18.418589284730999</c:v>
                </c:pt>
                <c:pt idx="13381">
                  <c:v>18.4199658609107</c:v>
                </c:pt>
                <c:pt idx="13382">
                  <c:v>18.421342437090502</c:v>
                </c:pt>
                <c:pt idx="13383">
                  <c:v>18.4227190132702</c:v>
                </c:pt>
                <c:pt idx="13384">
                  <c:v>18.424095589449902</c:v>
                </c:pt>
                <c:pt idx="13385">
                  <c:v>18.4254721656296</c:v>
                </c:pt>
                <c:pt idx="13386">
                  <c:v>18.426848741809401</c:v>
                </c:pt>
                <c:pt idx="13387">
                  <c:v>18.428225317989099</c:v>
                </c:pt>
                <c:pt idx="13388">
                  <c:v>18.429601894168801</c:v>
                </c:pt>
                <c:pt idx="13389">
                  <c:v>18.430978470348599</c:v>
                </c:pt>
                <c:pt idx="13390">
                  <c:v>18.432355046528301</c:v>
                </c:pt>
                <c:pt idx="13391">
                  <c:v>18.433731622707999</c:v>
                </c:pt>
                <c:pt idx="13392">
                  <c:v>18.435108198887701</c:v>
                </c:pt>
                <c:pt idx="13393">
                  <c:v>18.436484775067498</c:v>
                </c:pt>
                <c:pt idx="13394">
                  <c:v>18.4378613512472</c:v>
                </c:pt>
                <c:pt idx="13395">
                  <c:v>18.439237927426898</c:v>
                </c:pt>
                <c:pt idx="13396">
                  <c:v>18.4406145036066</c:v>
                </c:pt>
                <c:pt idx="13397">
                  <c:v>18.441991079786401</c:v>
                </c:pt>
                <c:pt idx="13398">
                  <c:v>18.4433676559661</c:v>
                </c:pt>
                <c:pt idx="13399">
                  <c:v>18.444744232145801</c:v>
                </c:pt>
                <c:pt idx="13400">
                  <c:v>18.446120808325499</c:v>
                </c:pt>
                <c:pt idx="13401">
                  <c:v>18.447497384505301</c:v>
                </c:pt>
                <c:pt idx="13402">
                  <c:v>18.448873960684999</c:v>
                </c:pt>
                <c:pt idx="13403">
                  <c:v>18.450250536864701</c:v>
                </c:pt>
                <c:pt idx="13404">
                  <c:v>18.451627113044399</c:v>
                </c:pt>
                <c:pt idx="13405">
                  <c:v>18.4530036892242</c:v>
                </c:pt>
                <c:pt idx="13406">
                  <c:v>18.454380265403898</c:v>
                </c:pt>
                <c:pt idx="13407">
                  <c:v>18.4557568415836</c:v>
                </c:pt>
                <c:pt idx="13408">
                  <c:v>18.457133417763298</c:v>
                </c:pt>
                <c:pt idx="13409">
                  <c:v>18.4585099939431</c:v>
                </c:pt>
                <c:pt idx="13410">
                  <c:v>18.459886570122801</c:v>
                </c:pt>
                <c:pt idx="13411">
                  <c:v>18.4612631463025</c:v>
                </c:pt>
                <c:pt idx="13412">
                  <c:v>18.462639722482201</c:v>
                </c:pt>
                <c:pt idx="13413">
                  <c:v>18.464016298661999</c:v>
                </c:pt>
                <c:pt idx="13414">
                  <c:v>18.465392874841701</c:v>
                </c:pt>
                <c:pt idx="13415">
                  <c:v>18.466769451021399</c:v>
                </c:pt>
                <c:pt idx="13416">
                  <c:v>18.468146027201101</c:v>
                </c:pt>
                <c:pt idx="13417">
                  <c:v>18.469522603380899</c:v>
                </c:pt>
                <c:pt idx="13418">
                  <c:v>18.4708991795606</c:v>
                </c:pt>
                <c:pt idx="13419">
                  <c:v>18.472275755740299</c:v>
                </c:pt>
                <c:pt idx="13420">
                  <c:v>18.47365233192</c:v>
                </c:pt>
                <c:pt idx="13421">
                  <c:v>18.475028908099802</c:v>
                </c:pt>
                <c:pt idx="13422">
                  <c:v>18.4764054842795</c:v>
                </c:pt>
                <c:pt idx="13423">
                  <c:v>18.477782060459202</c:v>
                </c:pt>
                <c:pt idx="13424">
                  <c:v>18.479158636638999</c:v>
                </c:pt>
                <c:pt idx="13425">
                  <c:v>18.480535212818701</c:v>
                </c:pt>
                <c:pt idx="13426">
                  <c:v>18.481911788998399</c:v>
                </c:pt>
                <c:pt idx="13427">
                  <c:v>18.483288365178101</c:v>
                </c:pt>
                <c:pt idx="13428">
                  <c:v>18.484664941357899</c:v>
                </c:pt>
                <c:pt idx="13429">
                  <c:v>18.4860415175376</c:v>
                </c:pt>
                <c:pt idx="13430">
                  <c:v>18.487418093717299</c:v>
                </c:pt>
                <c:pt idx="13431">
                  <c:v>18.488794669897</c:v>
                </c:pt>
                <c:pt idx="13432">
                  <c:v>18.490171246076802</c:v>
                </c:pt>
                <c:pt idx="13433">
                  <c:v>18.4915478222565</c:v>
                </c:pt>
                <c:pt idx="13434">
                  <c:v>18.492924398436202</c:v>
                </c:pt>
                <c:pt idx="13435">
                  <c:v>18.4943009746159</c:v>
                </c:pt>
                <c:pt idx="13436">
                  <c:v>18.495677550795701</c:v>
                </c:pt>
                <c:pt idx="13437">
                  <c:v>18.497054126975399</c:v>
                </c:pt>
                <c:pt idx="13438">
                  <c:v>18.498430703155101</c:v>
                </c:pt>
                <c:pt idx="13439">
                  <c:v>18.499807279334799</c:v>
                </c:pt>
                <c:pt idx="13440">
                  <c:v>18.501183855514601</c:v>
                </c:pt>
                <c:pt idx="13441">
                  <c:v>18.502560431694299</c:v>
                </c:pt>
                <c:pt idx="13442">
                  <c:v>18.503937007874001</c:v>
                </c:pt>
                <c:pt idx="13443">
                  <c:v>18.505313584053699</c:v>
                </c:pt>
                <c:pt idx="13444">
                  <c:v>18.5066901602335</c:v>
                </c:pt>
                <c:pt idx="13445">
                  <c:v>18.508066736413198</c:v>
                </c:pt>
                <c:pt idx="13446">
                  <c:v>18.5094433125929</c:v>
                </c:pt>
                <c:pt idx="13447">
                  <c:v>18.510819888772598</c:v>
                </c:pt>
                <c:pt idx="13448">
                  <c:v>18.5121964649524</c:v>
                </c:pt>
                <c:pt idx="13449">
                  <c:v>18.513573041132101</c:v>
                </c:pt>
                <c:pt idx="13450">
                  <c:v>18.5149496173118</c:v>
                </c:pt>
                <c:pt idx="13451">
                  <c:v>18.516326193491501</c:v>
                </c:pt>
                <c:pt idx="13452">
                  <c:v>18.517702769671299</c:v>
                </c:pt>
                <c:pt idx="13453">
                  <c:v>18.519079345851001</c:v>
                </c:pt>
                <c:pt idx="13454">
                  <c:v>18.520455922030699</c:v>
                </c:pt>
                <c:pt idx="13455">
                  <c:v>18.5218324982105</c:v>
                </c:pt>
                <c:pt idx="13456">
                  <c:v>18.523209074390198</c:v>
                </c:pt>
                <c:pt idx="13457">
                  <c:v>18.5245856505699</c:v>
                </c:pt>
                <c:pt idx="13458">
                  <c:v>18.525962226749598</c:v>
                </c:pt>
                <c:pt idx="13459">
                  <c:v>18.5273388029294</c:v>
                </c:pt>
                <c:pt idx="13460">
                  <c:v>18.528715379109101</c:v>
                </c:pt>
                <c:pt idx="13461">
                  <c:v>18.5300919552888</c:v>
                </c:pt>
                <c:pt idx="13462">
                  <c:v>18.531468531468501</c:v>
                </c:pt>
                <c:pt idx="13463">
                  <c:v>18.532845107648299</c:v>
                </c:pt>
                <c:pt idx="13464">
                  <c:v>18.534221683828001</c:v>
                </c:pt>
                <c:pt idx="13465">
                  <c:v>18.535598260007699</c:v>
                </c:pt>
                <c:pt idx="13466">
                  <c:v>18.536974836187401</c:v>
                </c:pt>
                <c:pt idx="13467">
                  <c:v>18.538351412367199</c:v>
                </c:pt>
                <c:pt idx="13468">
                  <c:v>18.5397279885469</c:v>
                </c:pt>
                <c:pt idx="13469">
                  <c:v>18.541104564726599</c:v>
                </c:pt>
                <c:pt idx="13470">
                  <c:v>18.5424811409063</c:v>
                </c:pt>
                <c:pt idx="13471">
                  <c:v>18.543857717086102</c:v>
                </c:pt>
                <c:pt idx="13472">
                  <c:v>18.5452342932658</c:v>
                </c:pt>
                <c:pt idx="13473">
                  <c:v>18.546610869445502</c:v>
                </c:pt>
                <c:pt idx="13474">
                  <c:v>18.5479874456252</c:v>
                </c:pt>
                <c:pt idx="13475">
                  <c:v>18.549364021805001</c:v>
                </c:pt>
                <c:pt idx="13476">
                  <c:v>18.550740597984699</c:v>
                </c:pt>
                <c:pt idx="13477">
                  <c:v>18.552117174164401</c:v>
                </c:pt>
                <c:pt idx="13478">
                  <c:v>18.553493750344099</c:v>
                </c:pt>
                <c:pt idx="13479">
                  <c:v>18.554870326523901</c:v>
                </c:pt>
                <c:pt idx="13480">
                  <c:v>18.556246902703599</c:v>
                </c:pt>
                <c:pt idx="13481">
                  <c:v>18.557623478883301</c:v>
                </c:pt>
                <c:pt idx="13482">
                  <c:v>18.559000055063098</c:v>
                </c:pt>
                <c:pt idx="13483">
                  <c:v>18.5603766312428</c:v>
                </c:pt>
                <c:pt idx="13484">
                  <c:v>18.561753207422498</c:v>
                </c:pt>
                <c:pt idx="13485">
                  <c:v>18.5631297836022</c:v>
                </c:pt>
                <c:pt idx="13486">
                  <c:v>18.564506359782001</c:v>
                </c:pt>
                <c:pt idx="13487">
                  <c:v>18.565882935961699</c:v>
                </c:pt>
                <c:pt idx="13488">
                  <c:v>18.567259512141401</c:v>
                </c:pt>
                <c:pt idx="13489">
                  <c:v>18.568636088321099</c:v>
                </c:pt>
                <c:pt idx="13490">
                  <c:v>18.570012664500901</c:v>
                </c:pt>
                <c:pt idx="13491">
                  <c:v>18.571389240680599</c:v>
                </c:pt>
                <c:pt idx="13492">
                  <c:v>18.572765816860301</c:v>
                </c:pt>
                <c:pt idx="13493">
                  <c:v>18.574142393039999</c:v>
                </c:pt>
                <c:pt idx="13494">
                  <c:v>18.5755189692198</c:v>
                </c:pt>
                <c:pt idx="13495">
                  <c:v>18.576895545399498</c:v>
                </c:pt>
                <c:pt idx="13496">
                  <c:v>18.5782721215792</c:v>
                </c:pt>
                <c:pt idx="13497">
                  <c:v>18.579648697758898</c:v>
                </c:pt>
                <c:pt idx="13498">
                  <c:v>18.5810252739387</c:v>
                </c:pt>
                <c:pt idx="13499">
                  <c:v>18.582401850118401</c:v>
                </c:pt>
                <c:pt idx="13500">
                  <c:v>18.5837784262981</c:v>
                </c:pt>
                <c:pt idx="13501">
                  <c:v>18.585155002477801</c:v>
                </c:pt>
                <c:pt idx="13502">
                  <c:v>18.586531578657599</c:v>
                </c:pt>
                <c:pt idx="13503">
                  <c:v>18.587908154837301</c:v>
                </c:pt>
                <c:pt idx="13504">
                  <c:v>18.589284731016999</c:v>
                </c:pt>
                <c:pt idx="13505">
                  <c:v>18.590661307196701</c:v>
                </c:pt>
                <c:pt idx="13506">
                  <c:v>18.592037883376499</c:v>
                </c:pt>
                <c:pt idx="13507">
                  <c:v>18.5934144595562</c:v>
                </c:pt>
                <c:pt idx="13508">
                  <c:v>18.594791035735899</c:v>
                </c:pt>
                <c:pt idx="13509">
                  <c:v>18.5961676119156</c:v>
                </c:pt>
                <c:pt idx="13510">
                  <c:v>18.597544188095402</c:v>
                </c:pt>
                <c:pt idx="13511">
                  <c:v>18.5989207642751</c:v>
                </c:pt>
                <c:pt idx="13512">
                  <c:v>18.600297340454802</c:v>
                </c:pt>
                <c:pt idx="13513">
                  <c:v>18.601673916634599</c:v>
                </c:pt>
                <c:pt idx="13514">
                  <c:v>18.603050492814301</c:v>
                </c:pt>
                <c:pt idx="13515">
                  <c:v>18.604427068993999</c:v>
                </c:pt>
                <c:pt idx="13516">
                  <c:v>18.605803645173701</c:v>
                </c:pt>
                <c:pt idx="13517">
                  <c:v>18.607180221353499</c:v>
                </c:pt>
                <c:pt idx="13518">
                  <c:v>18.6085567975332</c:v>
                </c:pt>
                <c:pt idx="13519">
                  <c:v>18.609933373712899</c:v>
                </c:pt>
                <c:pt idx="13520">
                  <c:v>18.6113099498926</c:v>
                </c:pt>
                <c:pt idx="13521">
                  <c:v>18.612686526072402</c:v>
                </c:pt>
                <c:pt idx="13522">
                  <c:v>18.6140631022521</c:v>
                </c:pt>
                <c:pt idx="13523">
                  <c:v>18.615439678431802</c:v>
                </c:pt>
                <c:pt idx="13524">
                  <c:v>18.6168162546115</c:v>
                </c:pt>
                <c:pt idx="13525">
                  <c:v>18.618192830791301</c:v>
                </c:pt>
                <c:pt idx="13526">
                  <c:v>18.619569406970999</c:v>
                </c:pt>
                <c:pt idx="13527">
                  <c:v>18.620945983150701</c:v>
                </c:pt>
                <c:pt idx="13528">
                  <c:v>18.622322559330399</c:v>
                </c:pt>
                <c:pt idx="13529">
                  <c:v>18.623699135510201</c:v>
                </c:pt>
                <c:pt idx="13530">
                  <c:v>18.625075711689899</c:v>
                </c:pt>
                <c:pt idx="13531">
                  <c:v>18.626452287869601</c:v>
                </c:pt>
                <c:pt idx="13532">
                  <c:v>18.627828864049299</c:v>
                </c:pt>
                <c:pt idx="13533">
                  <c:v>18.6292054402291</c:v>
                </c:pt>
                <c:pt idx="13534">
                  <c:v>18.630582016408798</c:v>
                </c:pt>
                <c:pt idx="13535">
                  <c:v>18.6319585925885</c:v>
                </c:pt>
                <c:pt idx="13536">
                  <c:v>18.633335168768198</c:v>
                </c:pt>
                <c:pt idx="13537">
                  <c:v>18.634711744948</c:v>
                </c:pt>
                <c:pt idx="13538">
                  <c:v>18.636088321127701</c:v>
                </c:pt>
                <c:pt idx="13539">
                  <c:v>18.6374648973074</c:v>
                </c:pt>
                <c:pt idx="13540">
                  <c:v>18.638841473487101</c:v>
                </c:pt>
                <c:pt idx="13541">
                  <c:v>18.640218049666899</c:v>
                </c:pt>
                <c:pt idx="13542">
                  <c:v>18.641594625846601</c:v>
                </c:pt>
                <c:pt idx="13543">
                  <c:v>18.642971202026299</c:v>
                </c:pt>
                <c:pt idx="13544">
                  <c:v>18.644347778206001</c:v>
                </c:pt>
                <c:pt idx="13545">
                  <c:v>18.645724354385798</c:v>
                </c:pt>
                <c:pt idx="13546">
                  <c:v>18.6471009305655</c:v>
                </c:pt>
                <c:pt idx="13547">
                  <c:v>18.648477506745198</c:v>
                </c:pt>
                <c:pt idx="13548">
                  <c:v>18.649854082925</c:v>
                </c:pt>
                <c:pt idx="13549">
                  <c:v>18.651230659104701</c:v>
                </c:pt>
                <c:pt idx="13550">
                  <c:v>18.6526072352844</c:v>
                </c:pt>
                <c:pt idx="13551">
                  <c:v>18.653983811464101</c:v>
                </c:pt>
                <c:pt idx="13552">
                  <c:v>18.655360387643899</c:v>
                </c:pt>
                <c:pt idx="13553">
                  <c:v>18.656736963823601</c:v>
                </c:pt>
                <c:pt idx="13554">
                  <c:v>18.658113540003299</c:v>
                </c:pt>
                <c:pt idx="13555">
                  <c:v>18.659490116183001</c:v>
                </c:pt>
                <c:pt idx="13556">
                  <c:v>18.660866692362799</c:v>
                </c:pt>
                <c:pt idx="13557">
                  <c:v>18.6622432685425</c:v>
                </c:pt>
                <c:pt idx="13558">
                  <c:v>18.663619844722199</c:v>
                </c:pt>
                <c:pt idx="13559">
                  <c:v>18.6649964209019</c:v>
                </c:pt>
                <c:pt idx="13560">
                  <c:v>18.666372997081702</c:v>
                </c:pt>
                <c:pt idx="13561">
                  <c:v>18.6677495732614</c:v>
                </c:pt>
                <c:pt idx="13562">
                  <c:v>18.669126149441102</c:v>
                </c:pt>
                <c:pt idx="13563">
                  <c:v>18.6705027256208</c:v>
                </c:pt>
                <c:pt idx="13564">
                  <c:v>18.671879301800601</c:v>
                </c:pt>
                <c:pt idx="13565">
                  <c:v>18.673255877980299</c:v>
                </c:pt>
                <c:pt idx="13566">
                  <c:v>18.674632454160001</c:v>
                </c:pt>
                <c:pt idx="13567">
                  <c:v>18.676009030339699</c:v>
                </c:pt>
                <c:pt idx="13568">
                  <c:v>18.677385606519501</c:v>
                </c:pt>
                <c:pt idx="13569">
                  <c:v>18.678762182699199</c:v>
                </c:pt>
                <c:pt idx="13570">
                  <c:v>18.680138758878901</c:v>
                </c:pt>
                <c:pt idx="13571">
                  <c:v>18.681515335058599</c:v>
                </c:pt>
                <c:pt idx="13572">
                  <c:v>18.6828919112384</c:v>
                </c:pt>
                <c:pt idx="13573">
                  <c:v>18.684268487418102</c:v>
                </c:pt>
                <c:pt idx="13574">
                  <c:v>18.6856450635978</c:v>
                </c:pt>
                <c:pt idx="13575">
                  <c:v>18.687021639777502</c:v>
                </c:pt>
                <c:pt idx="13576">
                  <c:v>18.688398215957299</c:v>
                </c:pt>
                <c:pt idx="13577">
                  <c:v>18.689774792137001</c:v>
                </c:pt>
                <c:pt idx="13578">
                  <c:v>18.691151368316699</c:v>
                </c:pt>
                <c:pt idx="13579">
                  <c:v>18.692527944496401</c:v>
                </c:pt>
                <c:pt idx="13580">
                  <c:v>18.693904520676199</c:v>
                </c:pt>
                <c:pt idx="13581">
                  <c:v>18.695281096855901</c:v>
                </c:pt>
                <c:pt idx="13582">
                  <c:v>18.696657673035599</c:v>
                </c:pt>
                <c:pt idx="13583">
                  <c:v>18.6980342492154</c:v>
                </c:pt>
                <c:pt idx="13584">
                  <c:v>18.699410825395098</c:v>
                </c:pt>
                <c:pt idx="13585">
                  <c:v>18.7007874015748</c:v>
                </c:pt>
                <c:pt idx="13586">
                  <c:v>18.702163977754498</c:v>
                </c:pt>
                <c:pt idx="13587">
                  <c:v>18.7035405539343</c:v>
                </c:pt>
                <c:pt idx="13588">
                  <c:v>18.704917130114001</c:v>
                </c:pt>
                <c:pt idx="13589">
                  <c:v>18.7062937062937</c:v>
                </c:pt>
                <c:pt idx="13590">
                  <c:v>18.707670282473401</c:v>
                </c:pt>
                <c:pt idx="13591">
                  <c:v>18.709046858653199</c:v>
                </c:pt>
                <c:pt idx="13592">
                  <c:v>18.710423434832901</c:v>
                </c:pt>
                <c:pt idx="13593">
                  <c:v>18.711800011012599</c:v>
                </c:pt>
                <c:pt idx="13594">
                  <c:v>18.713176587192301</c:v>
                </c:pt>
                <c:pt idx="13595">
                  <c:v>18.714553163372099</c:v>
                </c:pt>
                <c:pt idx="13596">
                  <c:v>18.7159297395518</c:v>
                </c:pt>
                <c:pt idx="13597">
                  <c:v>18.717306315731499</c:v>
                </c:pt>
                <c:pt idx="13598">
                  <c:v>18.7186828919112</c:v>
                </c:pt>
                <c:pt idx="13599">
                  <c:v>18.720059468091002</c:v>
                </c:pt>
                <c:pt idx="13600">
                  <c:v>18.7214360442707</c:v>
                </c:pt>
                <c:pt idx="13601">
                  <c:v>18.722812620450402</c:v>
                </c:pt>
                <c:pt idx="13602">
                  <c:v>18.7241891966301</c:v>
                </c:pt>
                <c:pt idx="13603">
                  <c:v>18.725565772809901</c:v>
                </c:pt>
                <c:pt idx="13604">
                  <c:v>18.726942348989599</c:v>
                </c:pt>
                <c:pt idx="13605">
                  <c:v>18.728318925169301</c:v>
                </c:pt>
                <c:pt idx="13606">
                  <c:v>18.729695501348999</c:v>
                </c:pt>
                <c:pt idx="13607">
                  <c:v>18.7310720775288</c:v>
                </c:pt>
                <c:pt idx="13608">
                  <c:v>18.732448653708499</c:v>
                </c:pt>
                <c:pt idx="13609">
                  <c:v>18.7338252298882</c:v>
                </c:pt>
                <c:pt idx="13610">
                  <c:v>18.735201806068002</c:v>
                </c:pt>
                <c:pt idx="13611">
                  <c:v>18.7365783822477</c:v>
                </c:pt>
                <c:pt idx="13612">
                  <c:v>18.737954958427402</c:v>
                </c:pt>
                <c:pt idx="13613">
                  <c:v>18.7393315346071</c:v>
                </c:pt>
                <c:pt idx="13614">
                  <c:v>18.740708110786901</c:v>
                </c:pt>
                <c:pt idx="13615">
                  <c:v>18.742084686966599</c:v>
                </c:pt>
                <c:pt idx="13616">
                  <c:v>18.743461263146301</c:v>
                </c:pt>
                <c:pt idx="13617">
                  <c:v>18.744837839325999</c:v>
                </c:pt>
                <c:pt idx="13618">
                  <c:v>18.746214415505801</c:v>
                </c:pt>
                <c:pt idx="13619">
                  <c:v>18.747590991685499</c:v>
                </c:pt>
                <c:pt idx="13620">
                  <c:v>18.748967567865201</c:v>
                </c:pt>
                <c:pt idx="13621">
                  <c:v>18.750344144044899</c:v>
                </c:pt>
                <c:pt idx="13622">
                  <c:v>18.7517207202247</c:v>
                </c:pt>
                <c:pt idx="13623">
                  <c:v>18.753097296404398</c:v>
                </c:pt>
                <c:pt idx="13624">
                  <c:v>18.7544738725841</c:v>
                </c:pt>
                <c:pt idx="13625">
                  <c:v>18.755850448763798</c:v>
                </c:pt>
                <c:pt idx="13626">
                  <c:v>18.7572270249436</c:v>
                </c:pt>
                <c:pt idx="13627">
                  <c:v>18.758603601123301</c:v>
                </c:pt>
                <c:pt idx="13628">
                  <c:v>18.759980177302999</c:v>
                </c:pt>
                <c:pt idx="13629">
                  <c:v>18.761356753482701</c:v>
                </c:pt>
                <c:pt idx="13630">
                  <c:v>18.762733329662499</c:v>
                </c:pt>
                <c:pt idx="13631">
                  <c:v>18.764109905842201</c:v>
                </c:pt>
                <c:pt idx="13632">
                  <c:v>18.765486482021899</c:v>
                </c:pt>
                <c:pt idx="13633">
                  <c:v>18.766863058201601</c:v>
                </c:pt>
                <c:pt idx="13634">
                  <c:v>18.768239634381398</c:v>
                </c:pt>
                <c:pt idx="13635">
                  <c:v>18.7696162105611</c:v>
                </c:pt>
                <c:pt idx="13636">
                  <c:v>18.770992786740798</c:v>
                </c:pt>
                <c:pt idx="13637">
                  <c:v>18.7723693629205</c:v>
                </c:pt>
                <c:pt idx="13638">
                  <c:v>18.773745939100301</c:v>
                </c:pt>
                <c:pt idx="13639">
                  <c:v>18.77512251528</c:v>
                </c:pt>
                <c:pt idx="13640">
                  <c:v>18.776499091459701</c:v>
                </c:pt>
                <c:pt idx="13641">
                  <c:v>18.777875667639499</c:v>
                </c:pt>
                <c:pt idx="13642">
                  <c:v>18.779252243819201</c:v>
                </c:pt>
                <c:pt idx="13643">
                  <c:v>18.780628819998899</c:v>
                </c:pt>
                <c:pt idx="13644">
                  <c:v>18.782005396178601</c:v>
                </c:pt>
                <c:pt idx="13645">
                  <c:v>18.783381972358399</c:v>
                </c:pt>
                <c:pt idx="13646">
                  <c:v>18.7847585485381</c:v>
                </c:pt>
                <c:pt idx="13647">
                  <c:v>18.786135124717799</c:v>
                </c:pt>
                <c:pt idx="13648">
                  <c:v>18.7875117008975</c:v>
                </c:pt>
                <c:pt idx="13649">
                  <c:v>18.788888277077302</c:v>
                </c:pt>
                <c:pt idx="13650">
                  <c:v>18.790264853257</c:v>
                </c:pt>
                <c:pt idx="13651">
                  <c:v>18.791641429436702</c:v>
                </c:pt>
                <c:pt idx="13652">
                  <c:v>18.7930180056164</c:v>
                </c:pt>
                <c:pt idx="13653">
                  <c:v>18.794394581796201</c:v>
                </c:pt>
                <c:pt idx="13654">
                  <c:v>18.795771157975899</c:v>
                </c:pt>
                <c:pt idx="13655">
                  <c:v>18.797147734155601</c:v>
                </c:pt>
                <c:pt idx="13656">
                  <c:v>18.798524310335299</c:v>
                </c:pt>
                <c:pt idx="13657">
                  <c:v>18.7999008865151</c:v>
                </c:pt>
                <c:pt idx="13658">
                  <c:v>18.801277462694799</c:v>
                </c:pt>
                <c:pt idx="13659">
                  <c:v>18.8026540388745</c:v>
                </c:pt>
                <c:pt idx="13660">
                  <c:v>18.804030615054199</c:v>
                </c:pt>
                <c:pt idx="13661">
                  <c:v>18.805407191234</c:v>
                </c:pt>
                <c:pt idx="13662">
                  <c:v>18.806783767413702</c:v>
                </c:pt>
                <c:pt idx="13663">
                  <c:v>18.8081603435934</c:v>
                </c:pt>
                <c:pt idx="13664">
                  <c:v>18.809536919773102</c:v>
                </c:pt>
                <c:pt idx="13665">
                  <c:v>18.810913495952899</c:v>
                </c:pt>
                <c:pt idx="13666">
                  <c:v>18.812290072132601</c:v>
                </c:pt>
                <c:pt idx="13667">
                  <c:v>18.813666648312299</c:v>
                </c:pt>
                <c:pt idx="13668">
                  <c:v>18.815043224492001</c:v>
                </c:pt>
                <c:pt idx="13669">
                  <c:v>18.816419800671799</c:v>
                </c:pt>
                <c:pt idx="13670">
                  <c:v>18.817796376851501</c:v>
                </c:pt>
                <c:pt idx="13671">
                  <c:v>18.819172953031199</c:v>
                </c:pt>
                <c:pt idx="13672">
                  <c:v>18.820549529210901</c:v>
                </c:pt>
                <c:pt idx="13673">
                  <c:v>18.821926105390698</c:v>
                </c:pt>
                <c:pt idx="13674">
                  <c:v>18.8233026815704</c:v>
                </c:pt>
                <c:pt idx="13675">
                  <c:v>18.824679257750098</c:v>
                </c:pt>
                <c:pt idx="13676">
                  <c:v>18.8260558339299</c:v>
                </c:pt>
                <c:pt idx="13677">
                  <c:v>18.827432410109601</c:v>
                </c:pt>
                <c:pt idx="13678">
                  <c:v>18.8288089862893</c:v>
                </c:pt>
                <c:pt idx="13679">
                  <c:v>18.830185562469001</c:v>
                </c:pt>
                <c:pt idx="13680">
                  <c:v>18.831562138648799</c:v>
                </c:pt>
                <c:pt idx="13681">
                  <c:v>18.832938714828501</c:v>
                </c:pt>
                <c:pt idx="13682">
                  <c:v>18.834315291008199</c:v>
                </c:pt>
                <c:pt idx="13683">
                  <c:v>18.835691867187901</c:v>
                </c:pt>
                <c:pt idx="13684">
                  <c:v>18.837068443367698</c:v>
                </c:pt>
                <c:pt idx="13685">
                  <c:v>18.8384450195474</c:v>
                </c:pt>
                <c:pt idx="13686">
                  <c:v>18.839821595727098</c:v>
                </c:pt>
                <c:pt idx="13687">
                  <c:v>18.8411981719068</c:v>
                </c:pt>
                <c:pt idx="13688">
                  <c:v>18.842574748086601</c:v>
                </c:pt>
                <c:pt idx="13689">
                  <c:v>18.8439513242663</c:v>
                </c:pt>
                <c:pt idx="13690">
                  <c:v>18.845327900446001</c:v>
                </c:pt>
                <c:pt idx="13691">
                  <c:v>18.8467044766257</c:v>
                </c:pt>
                <c:pt idx="13692">
                  <c:v>18.848081052805501</c:v>
                </c:pt>
                <c:pt idx="13693">
                  <c:v>18.849457628985199</c:v>
                </c:pt>
                <c:pt idx="13694">
                  <c:v>18.850834205164901</c:v>
                </c:pt>
                <c:pt idx="13695">
                  <c:v>18.852210781344599</c:v>
                </c:pt>
                <c:pt idx="13696">
                  <c:v>18.8535873575244</c:v>
                </c:pt>
                <c:pt idx="13697">
                  <c:v>18.854963933704099</c:v>
                </c:pt>
                <c:pt idx="13698">
                  <c:v>18.8563405098838</c:v>
                </c:pt>
                <c:pt idx="13699">
                  <c:v>18.857717086063499</c:v>
                </c:pt>
                <c:pt idx="13700">
                  <c:v>18.8590936622433</c:v>
                </c:pt>
                <c:pt idx="13701">
                  <c:v>18.860470238423002</c:v>
                </c:pt>
                <c:pt idx="13702">
                  <c:v>18.8618468146027</c:v>
                </c:pt>
                <c:pt idx="13703">
                  <c:v>18.863223390782402</c:v>
                </c:pt>
                <c:pt idx="13704">
                  <c:v>18.864599966962199</c:v>
                </c:pt>
                <c:pt idx="13705">
                  <c:v>18.865976543141901</c:v>
                </c:pt>
                <c:pt idx="13706">
                  <c:v>18.867353119321599</c:v>
                </c:pt>
                <c:pt idx="13707">
                  <c:v>18.868729695501301</c:v>
                </c:pt>
                <c:pt idx="13708">
                  <c:v>18.870106271681099</c:v>
                </c:pt>
                <c:pt idx="13709">
                  <c:v>18.871482847860801</c:v>
                </c:pt>
                <c:pt idx="13710">
                  <c:v>18.872859424040499</c:v>
                </c:pt>
                <c:pt idx="13711">
                  <c:v>18.8742360002203</c:v>
                </c:pt>
                <c:pt idx="13712">
                  <c:v>18.875612576399998</c:v>
                </c:pt>
                <c:pt idx="13713">
                  <c:v>18.8769891525797</c:v>
                </c:pt>
                <c:pt idx="13714">
                  <c:v>18.878365728759398</c:v>
                </c:pt>
                <c:pt idx="13715">
                  <c:v>18.879742304939199</c:v>
                </c:pt>
                <c:pt idx="13716">
                  <c:v>18.881118881118901</c:v>
                </c:pt>
                <c:pt idx="13717">
                  <c:v>18.882495457298599</c:v>
                </c:pt>
                <c:pt idx="13718">
                  <c:v>18.883872033478301</c:v>
                </c:pt>
                <c:pt idx="13719">
                  <c:v>18.885248609658099</c:v>
                </c:pt>
                <c:pt idx="13720">
                  <c:v>18.886625185837801</c:v>
                </c:pt>
                <c:pt idx="13721">
                  <c:v>18.888001762017499</c:v>
                </c:pt>
                <c:pt idx="13722">
                  <c:v>18.889378338197201</c:v>
                </c:pt>
                <c:pt idx="13723">
                  <c:v>18.890754914376998</c:v>
                </c:pt>
                <c:pt idx="13724">
                  <c:v>18.8921314905567</c:v>
                </c:pt>
                <c:pt idx="13725">
                  <c:v>18.893508066736398</c:v>
                </c:pt>
                <c:pt idx="13726">
                  <c:v>18.8948846429161</c:v>
                </c:pt>
                <c:pt idx="13727">
                  <c:v>18.896261219095901</c:v>
                </c:pt>
                <c:pt idx="13728">
                  <c:v>18.8976377952756</c:v>
                </c:pt>
                <c:pt idx="13729">
                  <c:v>18.899014371455301</c:v>
                </c:pt>
                <c:pt idx="13730">
                  <c:v>18.900390947635</c:v>
                </c:pt>
                <c:pt idx="13731">
                  <c:v>18.901767523814801</c:v>
                </c:pt>
                <c:pt idx="13732">
                  <c:v>18.903144099994499</c:v>
                </c:pt>
                <c:pt idx="13733">
                  <c:v>18.904520676174201</c:v>
                </c:pt>
                <c:pt idx="13734">
                  <c:v>18.905897252353899</c:v>
                </c:pt>
                <c:pt idx="13735">
                  <c:v>18.9072738285337</c:v>
                </c:pt>
                <c:pt idx="13736">
                  <c:v>18.908650404713399</c:v>
                </c:pt>
                <c:pt idx="13737">
                  <c:v>18.9100269808931</c:v>
                </c:pt>
                <c:pt idx="13738">
                  <c:v>18.911403557072902</c:v>
                </c:pt>
                <c:pt idx="13739">
                  <c:v>18.9127801332526</c:v>
                </c:pt>
                <c:pt idx="13740">
                  <c:v>18.914156709432302</c:v>
                </c:pt>
                <c:pt idx="13741">
                  <c:v>18.915533285612</c:v>
                </c:pt>
                <c:pt idx="13742">
                  <c:v>18.916909861791801</c:v>
                </c:pt>
                <c:pt idx="13743">
                  <c:v>18.918286437971499</c:v>
                </c:pt>
                <c:pt idx="13744">
                  <c:v>18.919663014151201</c:v>
                </c:pt>
                <c:pt idx="13745">
                  <c:v>18.921039590330899</c:v>
                </c:pt>
                <c:pt idx="13746">
                  <c:v>18.9224161665107</c:v>
                </c:pt>
                <c:pt idx="13747">
                  <c:v>18.923792742690399</c:v>
                </c:pt>
                <c:pt idx="13748">
                  <c:v>18.9251693188701</c:v>
                </c:pt>
                <c:pt idx="13749">
                  <c:v>18.926545895049799</c:v>
                </c:pt>
                <c:pt idx="13750">
                  <c:v>18.9279224712296</c:v>
                </c:pt>
                <c:pt idx="13751">
                  <c:v>18.929299047409302</c:v>
                </c:pt>
                <c:pt idx="13752">
                  <c:v>18.930675623589</c:v>
                </c:pt>
                <c:pt idx="13753">
                  <c:v>18.932052199768702</c:v>
                </c:pt>
                <c:pt idx="13754">
                  <c:v>18.933428775948499</c:v>
                </c:pt>
                <c:pt idx="13755">
                  <c:v>18.934805352128201</c:v>
                </c:pt>
                <c:pt idx="13756">
                  <c:v>18.936181928307899</c:v>
                </c:pt>
                <c:pt idx="13757">
                  <c:v>18.937558504487601</c:v>
                </c:pt>
                <c:pt idx="13758">
                  <c:v>18.938935080667399</c:v>
                </c:pt>
                <c:pt idx="13759">
                  <c:v>18.940311656847101</c:v>
                </c:pt>
                <c:pt idx="13760">
                  <c:v>18.941688233026799</c:v>
                </c:pt>
                <c:pt idx="13761">
                  <c:v>18.943064809206501</c:v>
                </c:pt>
                <c:pt idx="13762">
                  <c:v>18.944441385386298</c:v>
                </c:pt>
                <c:pt idx="13763">
                  <c:v>18.945817961566</c:v>
                </c:pt>
                <c:pt idx="13764">
                  <c:v>18.947194537745698</c:v>
                </c:pt>
                <c:pt idx="13765">
                  <c:v>18.9485711139254</c:v>
                </c:pt>
                <c:pt idx="13766">
                  <c:v>18.949947690105201</c:v>
                </c:pt>
                <c:pt idx="13767">
                  <c:v>18.9513242662849</c:v>
                </c:pt>
                <c:pt idx="13768">
                  <c:v>18.952700842464601</c:v>
                </c:pt>
                <c:pt idx="13769">
                  <c:v>18.954077418644399</c:v>
                </c:pt>
                <c:pt idx="13770">
                  <c:v>18.955453994824101</c:v>
                </c:pt>
                <c:pt idx="13771">
                  <c:v>18.956830571003799</c:v>
                </c:pt>
                <c:pt idx="13772">
                  <c:v>18.958207147183501</c:v>
                </c:pt>
                <c:pt idx="13773">
                  <c:v>18.959583723363298</c:v>
                </c:pt>
                <c:pt idx="13774">
                  <c:v>18.960960299543</c:v>
                </c:pt>
                <c:pt idx="13775">
                  <c:v>18.962336875722698</c:v>
                </c:pt>
                <c:pt idx="13776">
                  <c:v>18.9637134519024</c:v>
                </c:pt>
                <c:pt idx="13777">
                  <c:v>18.965090028082201</c:v>
                </c:pt>
                <c:pt idx="13778">
                  <c:v>18.9664666042619</c:v>
                </c:pt>
                <c:pt idx="13779">
                  <c:v>18.967843180441601</c:v>
                </c:pt>
                <c:pt idx="13780">
                  <c:v>18.9692197566213</c:v>
                </c:pt>
                <c:pt idx="13781">
                  <c:v>18.970596332801101</c:v>
                </c:pt>
                <c:pt idx="13782">
                  <c:v>18.971972908980799</c:v>
                </c:pt>
                <c:pt idx="13783">
                  <c:v>18.973349485160501</c:v>
                </c:pt>
                <c:pt idx="13784">
                  <c:v>18.974726061340199</c:v>
                </c:pt>
                <c:pt idx="13785">
                  <c:v>18.97610263752</c:v>
                </c:pt>
                <c:pt idx="13786">
                  <c:v>18.977479213699699</c:v>
                </c:pt>
                <c:pt idx="13787">
                  <c:v>18.9788557898794</c:v>
                </c:pt>
                <c:pt idx="13788">
                  <c:v>18.980232366059099</c:v>
                </c:pt>
                <c:pt idx="13789">
                  <c:v>18.9816089422389</c:v>
                </c:pt>
                <c:pt idx="13790">
                  <c:v>18.982985518418602</c:v>
                </c:pt>
                <c:pt idx="13791">
                  <c:v>18.9843620945983</c:v>
                </c:pt>
                <c:pt idx="13792">
                  <c:v>18.985738670778002</c:v>
                </c:pt>
                <c:pt idx="13793">
                  <c:v>18.987115246957799</c:v>
                </c:pt>
                <c:pt idx="13794">
                  <c:v>18.988491823137501</c:v>
                </c:pt>
                <c:pt idx="13795">
                  <c:v>18.989868399317199</c:v>
                </c:pt>
                <c:pt idx="13796">
                  <c:v>18.991244975496901</c:v>
                </c:pt>
                <c:pt idx="13797">
                  <c:v>18.992621551676699</c:v>
                </c:pt>
                <c:pt idx="13798">
                  <c:v>18.993998127856401</c:v>
                </c:pt>
                <c:pt idx="13799">
                  <c:v>18.995374704036099</c:v>
                </c:pt>
                <c:pt idx="13800">
                  <c:v>18.9967512802159</c:v>
                </c:pt>
                <c:pt idx="13801">
                  <c:v>18.998127856395602</c:v>
                </c:pt>
                <c:pt idx="13802">
                  <c:v>18.9995044325753</c:v>
                </c:pt>
                <c:pt idx="13803">
                  <c:v>19.000881008755002</c:v>
                </c:pt>
                <c:pt idx="13804">
                  <c:v>19.002257584934799</c:v>
                </c:pt>
                <c:pt idx="13805">
                  <c:v>19.003634161114501</c:v>
                </c:pt>
                <c:pt idx="13806">
                  <c:v>19.005010737294199</c:v>
                </c:pt>
                <c:pt idx="13807">
                  <c:v>19.006387313473901</c:v>
                </c:pt>
                <c:pt idx="13808">
                  <c:v>19.007763889653699</c:v>
                </c:pt>
                <c:pt idx="13809">
                  <c:v>19.009140465833401</c:v>
                </c:pt>
                <c:pt idx="13810">
                  <c:v>19.010517042013099</c:v>
                </c:pt>
                <c:pt idx="13811">
                  <c:v>19.011893618192801</c:v>
                </c:pt>
                <c:pt idx="13812">
                  <c:v>19.013270194372598</c:v>
                </c:pt>
                <c:pt idx="13813">
                  <c:v>19.0146467705523</c:v>
                </c:pt>
                <c:pt idx="13814">
                  <c:v>19.016023346731998</c:v>
                </c:pt>
                <c:pt idx="13815">
                  <c:v>19.0173999229117</c:v>
                </c:pt>
                <c:pt idx="13816">
                  <c:v>19.018776499091501</c:v>
                </c:pt>
                <c:pt idx="13817">
                  <c:v>19.0201530752712</c:v>
                </c:pt>
                <c:pt idx="13818">
                  <c:v>19.021529651450901</c:v>
                </c:pt>
                <c:pt idx="13819">
                  <c:v>19.0229062276306</c:v>
                </c:pt>
                <c:pt idx="13820">
                  <c:v>19.024282803810401</c:v>
                </c:pt>
                <c:pt idx="13821">
                  <c:v>19.025659379990099</c:v>
                </c:pt>
                <c:pt idx="13822">
                  <c:v>19.027035956169801</c:v>
                </c:pt>
                <c:pt idx="13823">
                  <c:v>19.028412532349499</c:v>
                </c:pt>
                <c:pt idx="13824">
                  <c:v>19.0297891085293</c:v>
                </c:pt>
                <c:pt idx="13825">
                  <c:v>19.031165684708998</c:v>
                </c:pt>
                <c:pt idx="13826">
                  <c:v>19.0325422608887</c:v>
                </c:pt>
                <c:pt idx="13827">
                  <c:v>19.033918837068398</c:v>
                </c:pt>
                <c:pt idx="13828">
                  <c:v>19.0352954132482</c:v>
                </c:pt>
                <c:pt idx="13829">
                  <c:v>19.036671989427902</c:v>
                </c:pt>
                <c:pt idx="13830">
                  <c:v>19.0380485656076</c:v>
                </c:pt>
                <c:pt idx="13831">
                  <c:v>19.039425141787301</c:v>
                </c:pt>
                <c:pt idx="13832">
                  <c:v>19.040801717967099</c:v>
                </c:pt>
                <c:pt idx="13833">
                  <c:v>19.042178294146801</c:v>
                </c:pt>
                <c:pt idx="13834">
                  <c:v>19.043554870326499</c:v>
                </c:pt>
                <c:pt idx="13835">
                  <c:v>19.0449314465063</c:v>
                </c:pt>
                <c:pt idx="13836">
                  <c:v>19.046308022685999</c:v>
                </c:pt>
                <c:pt idx="13837">
                  <c:v>19.0476845988657</c:v>
                </c:pt>
                <c:pt idx="13838">
                  <c:v>19.049061175045399</c:v>
                </c:pt>
                <c:pt idx="13839">
                  <c:v>19.0504377512252</c:v>
                </c:pt>
                <c:pt idx="13840">
                  <c:v>19.051814327404902</c:v>
                </c:pt>
                <c:pt idx="13841">
                  <c:v>19.0531909035846</c:v>
                </c:pt>
                <c:pt idx="13842">
                  <c:v>19.054567479764302</c:v>
                </c:pt>
                <c:pt idx="13843">
                  <c:v>19.055944055944099</c:v>
                </c:pt>
                <c:pt idx="13844">
                  <c:v>19.057320632123801</c:v>
                </c:pt>
                <c:pt idx="13845">
                  <c:v>19.058697208303499</c:v>
                </c:pt>
                <c:pt idx="13846">
                  <c:v>19.060073784483201</c:v>
                </c:pt>
                <c:pt idx="13847">
                  <c:v>19.061450360662999</c:v>
                </c:pt>
                <c:pt idx="13848">
                  <c:v>19.062826936842701</c:v>
                </c:pt>
                <c:pt idx="13849">
                  <c:v>19.064203513022399</c:v>
                </c:pt>
                <c:pt idx="13850">
                  <c:v>19.065580089202101</c:v>
                </c:pt>
                <c:pt idx="13851">
                  <c:v>19.066956665381898</c:v>
                </c:pt>
                <c:pt idx="13852">
                  <c:v>19.0683332415616</c:v>
                </c:pt>
                <c:pt idx="13853">
                  <c:v>19.069709817741298</c:v>
                </c:pt>
                <c:pt idx="13854">
                  <c:v>19.071086393921</c:v>
                </c:pt>
                <c:pt idx="13855">
                  <c:v>19.072462970100801</c:v>
                </c:pt>
                <c:pt idx="13856">
                  <c:v>19.073839546280499</c:v>
                </c:pt>
                <c:pt idx="13857">
                  <c:v>19.075216122460201</c:v>
                </c:pt>
                <c:pt idx="13858">
                  <c:v>19.076592698639899</c:v>
                </c:pt>
                <c:pt idx="13859">
                  <c:v>19.077969274819701</c:v>
                </c:pt>
                <c:pt idx="13860">
                  <c:v>19.079345850999399</c:v>
                </c:pt>
                <c:pt idx="13861">
                  <c:v>19.080722427179101</c:v>
                </c:pt>
                <c:pt idx="13862">
                  <c:v>19.082099003358799</c:v>
                </c:pt>
                <c:pt idx="13863">
                  <c:v>19.0834755795386</c:v>
                </c:pt>
                <c:pt idx="13864">
                  <c:v>19.084852155718298</c:v>
                </c:pt>
                <c:pt idx="13865">
                  <c:v>19.086228731898</c:v>
                </c:pt>
                <c:pt idx="13866">
                  <c:v>19.087605308077801</c:v>
                </c:pt>
                <c:pt idx="13867">
                  <c:v>19.0889818842575</c:v>
                </c:pt>
                <c:pt idx="13868">
                  <c:v>19.090358460437201</c:v>
                </c:pt>
                <c:pt idx="13869">
                  <c:v>19.0917350366169</c:v>
                </c:pt>
                <c:pt idx="13870">
                  <c:v>19.093111612796701</c:v>
                </c:pt>
                <c:pt idx="13871">
                  <c:v>19.094488188976399</c:v>
                </c:pt>
                <c:pt idx="13872">
                  <c:v>19.095864765156101</c:v>
                </c:pt>
                <c:pt idx="13873">
                  <c:v>19.097241341335799</c:v>
                </c:pt>
                <c:pt idx="13874">
                  <c:v>19.0986179175156</c:v>
                </c:pt>
                <c:pt idx="13875">
                  <c:v>19.099994493695299</c:v>
                </c:pt>
                <c:pt idx="13876">
                  <c:v>19.101371069875</c:v>
                </c:pt>
                <c:pt idx="13877">
                  <c:v>19.102747646054699</c:v>
                </c:pt>
                <c:pt idx="13878">
                  <c:v>19.1041242222345</c:v>
                </c:pt>
                <c:pt idx="13879">
                  <c:v>19.105500798414202</c:v>
                </c:pt>
                <c:pt idx="13880">
                  <c:v>19.1068773745939</c:v>
                </c:pt>
                <c:pt idx="13881">
                  <c:v>19.108253950773602</c:v>
                </c:pt>
                <c:pt idx="13882">
                  <c:v>19.109630526953399</c:v>
                </c:pt>
                <c:pt idx="13883">
                  <c:v>19.111007103133101</c:v>
                </c:pt>
                <c:pt idx="13884">
                  <c:v>19.112383679312799</c:v>
                </c:pt>
                <c:pt idx="13885">
                  <c:v>19.113760255492501</c:v>
                </c:pt>
                <c:pt idx="13886">
                  <c:v>19.115136831672299</c:v>
                </c:pt>
                <c:pt idx="13887">
                  <c:v>19.116513407852</c:v>
                </c:pt>
                <c:pt idx="13888">
                  <c:v>19.117889984031699</c:v>
                </c:pt>
                <c:pt idx="13889">
                  <c:v>19.1192665602114</c:v>
                </c:pt>
                <c:pt idx="13890">
                  <c:v>19.120643136391202</c:v>
                </c:pt>
                <c:pt idx="13891">
                  <c:v>19.1220197125709</c:v>
                </c:pt>
                <c:pt idx="13892">
                  <c:v>19.123396288750602</c:v>
                </c:pt>
                <c:pt idx="13893">
                  <c:v>19.1247728649303</c:v>
                </c:pt>
                <c:pt idx="13894">
                  <c:v>19.126149441110101</c:v>
                </c:pt>
                <c:pt idx="13895">
                  <c:v>19.127526017289799</c:v>
                </c:pt>
                <c:pt idx="13896">
                  <c:v>19.128902593469501</c:v>
                </c:pt>
                <c:pt idx="13897">
                  <c:v>19.130279169649299</c:v>
                </c:pt>
                <c:pt idx="13898">
                  <c:v>19.131655745829001</c:v>
                </c:pt>
                <c:pt idx="13899">
                  <c:v>19.133032322008699</c:v>
                </c:pt>
                <c:pt idx="13900">
                  <c:v>19.134408898188401</c:v>
                </c:pt>
                <c:pt idx="13901">
                  <c:v>19.135785474368198</c:v>
                </c:pt>
                <c:pt idx="13902">
                  <c:v>19.1371620505479</c:v>
                </c:pt>
                <c:pt idx="13903">
                  <c:v>19.138538626727598</c:v>
                </c:pt>
                <c:pt idx="13904">
                  <c:v>19.1399152029073</c:v>
                </c:pt>
                <c:pt idx="13905">
                  <c:v>19.141291779087101</c:v>
                </c:pt>
                <c:pt idx="13906">
                  <c:v>19.1426683552668</c:v>
                </c:pt>
                <c:pt idx="13907">
                  <c:v>19.144044931446501</c:v>
                </c:pt>
                <c:pt idx="13908">
                  <c:v>19.1454215076262</c:v>
                </c:pt>
                <c:pt idx="13909">
                  <c:v>19.146798083806001</c:v>
                </c:pt>
                <c:pt idx="13910">
                  <c:v>19.148174659985699</c:v>
                </c:pt>
                <c:pt idx="13911">
                  <c:v>19.149551236165401</c:v>
                </c:pt>
                <c:pt idx="13912">
                  <c:v>19.150927812345099</c:v>
                </c:pt>
                <c:pt idx="13913">
                  <c:v>19.1523043885249</c:v>
                </c:pt>
                <c:pt idx="13914">
                  <c:v>19.153680964704598</c:v>
                </c:pt>
                <c:pt idx="13915">
                  <c:v>19.1550575408843</c:v>
                </c:pt>
                <c:pt idx="13916">
                  <c:v>19.156434117063998</c:v>
                </c:pt>
                <c:pt idx="13917">
                  <c:v>19.1578106932438</c:v>
                </c:pt>
                <c:pt idx="13918">
                  <c:v>19.159187269423501</c:v>
                </c:pt>
                <c:pt idx="13919">
                  <c:v>19.1605638456032</c:v>
                </c:pt>
                <c:pt idx="13920">
                  <c:v>19.161940421782901</c:v>
                </c:pt>
                <c:pt idx="13921">
                  <c:v>19.163316997962699</c:v>
                </c:pt>
                <c:pt idx="13922">
                  <c:v>19.164693574142401</c:v>
                </c:pt>
                <c:pt idx="13923">
                  <c:v>19.166070150322099</c:v>
                </c:pt>
                <c:pt idx="13924">
                  <c:v>19.167446726501801</c:v>
                </c:pt>
                <c:pt idx="13925">
                  <c:v>19.168823302681599</c:v>
                </c:pt>
                <c:pt idx="13926">
                  <c:v>19.1701998788613</c:v>
                </c:pt>
                <c:pt idx="13927">
                  <c:v>19.171576455040999</c:v>
                </c:pt>
                <c:pt idx="13928">
                  <c:v>19.1729530312207</c:v>
                </c:pt>
                <c:pt idx="13929">
                  <c:v>19.174329607400502</c:v>
                </c:pt>
                <c:pt idx="13930">
                  <c:v>19.1757061835802</c:v>
                </c:pt>
                <c:pt idx="13931">
                  <c:v>19.177082759759902</c:v>
                </c:pt>
                <c:pt idx="13932">
                  <c:v>19.178459335939699</c:v>
                </c:pt>
                <c:pt idx="13933">
                  <c:v>19.179835912119401</c:v>
                </c:pt>
                <c:pt idx="13934">
                  <c:v>19.181212488299099</c:v>
                </c:pt>
                <c:pt idx="13935">
                  <c:v>19.182589064478801</c:v>
                </c:pt>
                <c:pt idx="13936">
                  <c:v>19.183965640658599</c:v>
                </c:pt>
                <c:pt idx="13937">
                  <c:v>19.185342216838301</c:v>
                </c:pt>
                <c:pt idx="13938">
                  <c:v>19.186718793017999</c:v>
                </c:pt>
                <c:pt idx="13939">
                  <c:v>19.188095369197701</c:v>
                </c:pt>
                <c:pt idx="13940">
                  <c:v>19.189471945377498</c:v>
                </c:pt>
                <c:pt idx="13941">
                  <c:v>19.1908485215572</c:v>
                </c:pt>
                <c:pt idx="13942">
                  <c:v>19.192225097736902</c:v>
                </c:pt>
                <c:pt idx="13943">
                  <c:v>19.1936016739166</c:v>
                </c:pt>
                <c:pt idx="13944">
                  <c:v>19.194978250096401</c:v>
                </c:pt>
                <c:pt idx="13945">
                  <c:v>19.196354826276099</c:v>
                </c:pt>
                <c:pt idx="13946">
                  <c:v>19.197731402455801</c:v>
                </c:pt>
                <c:pt idx="13947">
                  <c:v>19.199107978635499</c:v>
                </c:pt>
                <c:pt idx="13948">
                  <c:v>19.200484554815301</c:v>
                </c:pt>
                <c:pt idx="13949">
                  <c:v>19.201861130994999</c:v>
                </c:pt>
                <c:pt idx="13950">
                  <c:v>19.203237707174701</c:v>
                </c:pt>
                <c:pt idx="13951">
                  <c:v>19.204614283354399</c:v>
                </c:pt>
                <c:pt idx="13952">
                  <c:v>19.2059908595342</c:v>
                </c:pt>
                <c:pt idx="13953">
                  <c:v>19.207367435713898</c:v>
                </c:pt>
                <c:pt idx="13954">
                  <c:v>19.2087440118936</c:v>
                </c:pt>
                <c:pt idx="13955">
                  <c:v>19.210120588073298</c:v>
                </c:pt>
                <c:pt idx="13956">
                  <c:v>19.2114971642531</c:v>
                </c:pt>
                <c:pt idx="13957">
                  <c:v>19.212873740432801</c:v>
                </c:pt>
                <c:pt idx="13958">
                  <c:v>19.2142503166125</c:v>
                </c:pt>
                <c:pt idx="13959">
                  <c:v>19.215626892792201</c:v>
                </c:pt>
                <c:pt idx="13960">
                  <c:v>19.217003468971999</c:v>
                </c:pt>
                <c:pt idx="13961">
                  <c:v>19.218380045151701</c:v>
                </c:pt>
                <c:pt idx="13962">
                  <c:v>19.219756621331399</c:v>
                </c:pt>
                <c:pt idx="13963">
                  <c:v>19.2211331975112</c:v>
                </c:pt>
                <c:pt idx="13964">
                  <c:v>19.222509773690899</c:v>
                </c:pt>
                <c:pt idx="13965">
                  <c:v>19.2238863498706</c:v>
                </c:pt>
                <c:pt idx="13966">
                  <c:v>19.225262926050299</c:v>
                </c:pt>
                <c:pt idx="13967">
                  <c:v>19.2266395022301</c:v>
                </c:pt>
                <c:pt idx="13968">
                  <c:v>19.228016078409802</c:v>
                </c:pt>
                <c:pt idx="13969">
                  <c:v>19.2293926545895</c:v>
                </c:pt>
                <c:pt idx="13970">
                  <c:v>19.230769230769202</c:v>
                </c:pt>
                <c:pt idx="13971">
                  <c:v>19.232145806948999</c:v>
                </c:pt>
                <c:pt idx="13972">
                  <c:v>19.233522383128701</c:v>
                </c:pt>
                <c:pt idx="13973">
                  <c:v>19.234898959308399</c:v>
                </c:pt>
                <c:pt idx="13974">
                  <c:v>19.236275535488101</c:v>
                </c:pt>
                <c:pt idx="13975">
                  <c:v>19.237652111667899</c:v>
                </c:pt>
                <c:pt idx="13976">
                  <c:v>19.2390286878476</c:v>
                </c:pt>
                <c:pt idx="13977">
                  <c:v>19.240405264027299</c:v>
                </c:pt>
                <c:pt idx="13978">
                  <c:v>19.241781840207</c:v>
                </c:pt>
                <c:pt idx="13979">
                  <c:v>19.243158416386802</c:v>
                </c:pt>
                <c:pt idx="13980">
                  <c:v>19.2445349925665</c:v>
                </c:pt>
                <c:pt idx="13981">
                  <c:v>19.245911568746202</c:v>
                </c:pt>
                <c:pt idx="13982">
                  <c:v>19.2472881449259</c:v>
                </c:pt>
                <c:pt idx="13983">
                  <c:v>19.248664721105701</c:v>
                </c:pt>
                <c:pt idx="13984">
                  <c:v>19.250041297285399</c:v>
                </c:pt>
                <c:pt idx="13985">
                  <c:v>19.251417873465101</c:v>
                </c:pt>
                <c:pt idx="13986">
                  <c:v>19.252794449644799</c:v>
                </c:pt>
                <c:pt idx="13987">
                  <c:v>19.254171025824601</c:v>
                </c:pt>
                <c:pt idx="13988">
                  <c:v>19.255547602004299</c:v>
                </c:pt>
                <c:pt idx="13989">
                  <c:v>19.256924178184001</c:v>
                </c:pt>
                <c:pt idx="13990">
                  <c:v>19.258300754363798</c:v>
                </c:pt>
                <c:pt idx="13991">
                  <c:v>19.2596773305435</c:v>
                </c:pt>
                <c:pt idx="13992">
                  <c:v>19.261053906723198</c:v>
                </c:pt>
                <c:pt idx="13993">
                  <c:v>19.2624304829029</c:v>
                </c:pt>
                <c:pt idx="13994">
                  <c:v>19.263807059082701</c:v>
                </c:pt>
                <c:pt idx="13995">
                  <c:v>19.2651836352624</c:v>
                </c:pt>
                <c:pt idx="13996">
                  <c:v>19.266560211442101</c:v>
                </c:pt>
                <c:pt idx="13997">
                  <c:v>19.2679367876218</c:v>
                </c:pt>
                <c:pt idx="13998">
                  <c:v>19.269313363801601</c:v>
                </c:pt>
                <c:pt idx="13999">
                  <c:v>19.270689939981299</c:v>
                </c:pt>
                <c:pt idx="14000">
                  <c:v>19.272066516161001</c:v>
                </c:pt>
                <c:pt idx="14001">
                  <c:v>19.273443092340699</c:v>
                </c:pt>
                <c:pt idx="14002">
                  <c:v>19.2748196685205</c:v>
                </c:pt>
                <c:pt idx="14003">
                  <c:v>19.276196244700198</c:v>
                </c:pt>
                <c:pt idx="14004">
                  <c:v>19.2775728208799</c:v>
                </c:pt>
                <c:pt idx="14005">
                  <c:v>19.278949397059598</c:v>
                </c:pt>
                <c:pt idx="14006">
                  <c:v>19.2803259732394</c:v>
                </c:pt>
                <c:pt idx="14007">
                  <c:v>19.281702549419101</c:v>
                </c:pt>
                <c:pt idx="14008">
                  <c:v>19.2830791255988</c:v>
                </c:pt>
                <c:pt idx="14009">
                  <c:v>19.284455701778501</c:v>
                </c:pt>
                <c:pt idx="14010">
                  <c:v>19.285832277958299</c:v>
                </c:pt>
                <c:pt idx="14011">
                  <c:v>19.287208854138001</c:v>
                </c:pt>
                <c:pt idx="14012">
                  <c:v>19.288585430317699</c:v>
                </c:pt>
                <c:pt idx="14013">
                  <c:v>19.289962006497401</c:v>
                </c:pt>
                <c:pt idx="14014">
                  <c:v>19.291338582677199</c:v>
                </c:pt>
                <c:pt idx="14015">
                  <c:v>19.2927151588569</c:v>
                </c:pt>
                <c:pt idx="14016">
                  <c:v>19.294091735036599</c:v>
                </c:pt>
                <c:pt idx="14017">
                  <c:v>19.2954683112163</c:v>
                </c:pt>
                <c:pt idx="14018">
                  <c:v>19.296844887396102</c:v>
                </c:pt>
                <c:pt idx="14019">
                  <c:v>19.2982214635758</c:v>
                </c:pt>
                <c:pt idx="14020">
                  <c:v>19.299598039755502</c:v>
                </c:pt>
                <c:pt idx="14021">
                  <c:v>19.3009746159352</c:v>
                </c:pt>
                <c:pt idx="14022">
                  <c:v>19.302351192115001</c:v>
                </c:pt>
                <c:pt idx="14023">
                  <c:v>19.303727768294699</c:v>
                </c:pt>
                <c:pt idx="14024">
                  <c:v>19.305104344474401</c:v>
                </c:pt>
                <c:pt idx="14025">
                  <c:v>19.306480920654199</c:v>
                </c:pt>
                <c:pt idx="14026">
                  <c:v>19.307857496833901</c:v>
                </c:pt>
                <c:pt idx="14027">
                  <c:v>19.309234073013599</c:v>
                </c:pt>
                <c:pt idx="14028">
                  <c:v>19.310610649193301</c:v>
                </c:pt>
                <c:pt idx="14029">
                  <c:v>19.311987225373102</c:v>
                </c:pt>
                <c:pt idx="14030">
                  <c:v>19.3133638015528</c:v>
                </c:pt>
                <c:pt idx="14031">
                  <c:v>19.314740377732502</c:v>
                </c:pt>
                <c:pt idx="14032">
                  <c:v>19.3161169539122</c:v>
                </c:pt>
                <c:pt idx="14033">
                  <c:v>19.317493530092001</c:v>
                </c:pt>
                <c:pt idx="14034">
                  <c:v>19.318870106271699</c:v>
                </c:pt>
                <c:pt idx="14035">
                  <c:v>19.320246682451401</c:v>
                </c:pt>
                <c:pt idx="14036">
                  <c:v>19.321623258631099</c:v>
                </c:pt>
                <c:pt idx="14037">
                  <c:v>19.322999834810901</c:v>
                </c:pt>
                <c:pt idx="14038">
                  <c:v>19.324376410990599</c:v>
                </c:pt>
                <c:pt idx="14039">
                  <c:v>19.325752987170301</c:v>
                </c:pt>
                <c:pt idx="14040">
                  <c:v>19.327129563349999</c:v>
                </c:pt>
                <c:pt idx="14041">
                  <c:v>19.3285061395298</c:v>
                </c:pt>
                <c:pt idx="14042">
                  <c:v>19.329882715709498</c:v>
                </c:pt>
                <c:pt idx="14043">
                  <c:v>19.3312592918892</c:v>
                </c:pt>
                <c:pt idx="14044">
                  <c:v>19.332635868068898</c:v>
                </c:pt>
                <c:pt idx="14045">
                  <c:v>19.3340124442487</c:v>
                </c:pt>
                <c:pt idx="14046">
                  <c:v>19.335389020428401</c:v>
                </c:pt>
                <c:pt idx="14047">
                  <c:v>19.3367655966081</c:v>
                </c:pt>
                <c:pt idx="14048">
                  <c:v>19.338142172787801</c:v>
                </c:pt>
                <c:pt idx="14049">
                  <c:v>19.339518748967599</c:v>
                </c:pt>
                <c:pt idx="14050">
                  <c:v>19.340895325147301</c:v>
                </c:pt>
                <c:pt idx="14051">
                  <c:v>19.342271901326999</c:v>
                </c:pt>
                <c:pt idx="14052">
                  <c:v>19.343648477506701</c:v>
                </c:pt>
                <c:pt idx="14053">
                  <c:v>19.345025053686498</c:v>
                </c:pt>
                <c:pt idx="14054">
                  <c:v>19.3464016298662</c:v>
                </c:pt>
                <c:pt idx="14055">
                  <c:v>19.347778206045898</c:v>
                </c:pt>
                <c:pt idx="14056">
                  <c:v>19.3491547822257</c:v>
                </c:pt>
                <c:pt idx="14057">
                  <c:v>19.350531358405402</c:v>
                </c:pt>
                <c:pt idx="14058">
                  <c:v>19.3519079345851</c:v>
                </c:pt>
                <c:pt idx="14059">
                  <c:v>19.353284510764801</c:v>
                </c:pt>
                <c:pt idx="14060">
                  <c:v>19.354661086944599</c:v>
                </c:pt>
                <c:pt idx="14061">
                  <c:v>19.356037663124301</c:v>
                </c:pt>
                <c:pt idx="14062">
                  <c:v>19.357414239303999</c:v>
                </c:pt>
                <c:pt idx="14063">
                  <c:v>19.358790815483701</c:v>
                </c:pt>
                <c:pt idx="14064">
                  <c:v>19.360167391663499</c:v>
                </c:pt>
                <c:pt idx="14065">
                  <c:v>19.3615439678432</c:v>
                </c:pt>
                <c:pt idx="14066">
                  <c:v>19.362920544022899</c:v>
                </c:pt>
                <c:pt idx="14067">
                  <c:v>19.3642971202026</c:v>
                </c:pt>
                <c:pt idx="14068">
                  <c:v>19.365673696382402</c:v>
                </c:pt>
                <c:pt idx="14069">
                  <c:v>19.3670502725621</c:v>
                </c:pt>
                <c:pt idx="14070">
                  <c:v>19.368426848741802</c:v>
                </c:pt>
                <c:pt idx="14071">
                  <c:v>19.3698034249215</c:v>
                </c:pt>
                <c:pt idx="14072">
                  <c:v>19.371180001101301</c:v>
                </c:pt>
                <c:pt idx="14073">
                  <c:v>19.372556577280999</c:v>
                </c:pt>
                <c:pt idx="14074">
                  <c:v>19.373933153460701</c:v>
                </c:pt>
                <c:pt idx="14075">
                  <c:v>19.375309729640399</c:v>
                </c:pt>
                <c:pt idx="14076">
                  <c:v>19.376686305820201</c:v>
                </c:pt>
                <c:pt idx="14077">
                  <c:v>19.378062881999899</c:v>
                </c:pt>
                <c:pt idx="14078">
                  <c:v>19.379439458179601</c:v>
                </c:pt>
                <c:pt idx="14079">
                  <c:v>19.380816034359299</c:v>
                </c:pt>
                <c:pt idx="14080">
                  <c:v>19.3821926105391</c:v>
                </c:pt>
                <c:pt idx="14081">
                  <c:v>19.383569186718798</c:v>
                </c:pt>
                <c:pt idx="14082">
                  <c:v>19.3849457628985</c:v>
                </c:pt>
                <c:pt idx="14083">
                  <c:v>19.386322339078198</c:v>
                </c:pt>
                <c:pt idx="14084">
                  <c:v>19.387698915257999</c:v>
                </c:pt>
                <c:pt idx="14085">
                  <c:v>19.389075491437701</c:v>
                </c:pt>
                <c:pt idx="14086">
                  <c:v>19.390452067617399</c:v>
                </c:pt>
                <c:pt idx="14087">
                  <c:v>19.391828643797101</c:v>
                </c:pt>
                <c:pt idx="14088">
                  <c:v>19.393205219976899</c:v>
                </c:pt>
                <c:pt idx="14089">
                  <c:v>19.394581796156601</c:v>
                </c:pt>
                <c:pt idx="14090">
                  <c:v>19.395958372336299</c:v>
                </c:pt>
                <c:pt idx="14091">
                  <c:v>19.3973349485161</c:v>
                </c:pt>
                <c:pt idx="14092">
                  <c:v>19.398711524695798</c:v>
                </c:pt>
                <c:pt idx="14093">
                  <c:v>19.4000881008755</c:v>
                </c:pt>
                <c:pt idx="14094">
                  <c:v>19.401464677055198</c:v>
                </c:pt>
                <c:pt idx="14095">
                  <c:v>19.402841253235</c:v>
                </c:pt>
                <c:pt idx="14096">
                  <c:v>19.404217829414701</c:v>
                </c:pt>
                <c:pt idx="14097">
                  <c:v>19.4055944055944</c:v>
                </c:pt>
                <c:pt idx="14098">
                  <c:v>19.406970981774101</c:v>
                </c:pt>
                <c:pt idx="14099">
                  <c:v>19.408347557953899</c:v>
                </c:pt>
                <c:pt idx="14100">
                  <c:v>19.409724134133601</c:v>
                </c:pt>
                <c:pt idx="14101">
                  <c:v>19.411100710313299</c:v>
                </c:pt>
                <c:pt idx="14102">
                  <c:v>19.412477286493001</c:v>
                </c:pt>
                <c:pt idx="14103">
                  <c:v>19.413853862672799</c:v>
                </c:pt>
                <c:pt idx="14104">
                  <c:v>19.4152304388525</c:v>
                </c:pt>
                <c:pt idx="14105">
                  <c:v>19.416607015032199</c:v>
                </c:pt>
                <c:pt idx="14106">
                  <c:v>19.4179835912119</c:v>
                </c:pt>
                <c:pt idx="14107">
                  <c:v>19.419360167391702</c:v>
                </c:pt>
                <c:pt idx="14108">
                  <c:v>19.4207367435714</c:v>
                </c:pt>
                <c:pt idx="14109">
                  <c:v>19.422113319751102</c:v>
                </c:pt>
                <c:pt idx="14110">
                  <c:v>19.4234898959308</c:v>
                </c:pt>
                <c:pt idx="14111">
                  <c:v>19.424866472110601</c:v>
                </c:pt>
                <c:pt idx="14112">
                  <c:v>19.426243048290299</c:v>
                </c:pt>
                <c:pt idx="14113">
                  <c:v>19.427619624470001</c:v>
                </c:pt>
                <c:pt idx="14114">
                  <c:v>19.428996200649699</c:v>
                </c:pt>
                <c:pt idx="14115">
                  <c:v>19.4303727768295</c:v>
                </c:pt>
                <c:pt idx="14116">
                  <c:v>19.431749353009199</c:v>
                </c:pt>
                <c:pt idx="14117">
                  <c:v>19.4331259291889</c:v>
                </c:pt>
                <c:pt idx="14118">
                  <c:v>19.434502505368599</c:v>
                </c:pt>
                <c:pt idx="14119">
                  <c:v>19.4358790815484</c:v>
                </c:pt>
                <c:pt idx="14120">
                  <c:v>19.437255657728102</c:v>
                </c:pt>
                <c:pt idx="14121">
                  <c:v>19.4386322339078</c:v>
                </c:pt>
                <c:pt idx="14122">
                  <c:v>19.440008810087601</c:v>
                </c:pt>
                <c:pt idx="14123">
                  <c:v>19.441385386267299</c:v>
                </c:pt>
                <c:pt idx="14124">
                  <c:v>19.442761962447001</c:v>
                </c:pt>
                <c:pt idx="14125">
                  <c:v>19.444138538626699</c:v>
                </c:pt>
                <c:pt idx="14126">
                  <c:v>19.445515114806501</c:v>
                </c:pt>
                <c:pt idx="14127">
                  <c:v>19.446891690986199</c:v>
                </c:pt>
                <c:pt idx="14128">
                  <c:v>19.448268267165901</c:v>
                </c:pt>
                <c:pt idx="14129">
                  <c:v>19.449644843345599</c:v>
                </c:pt>
                <c:pt idx="14130">
                  <c:v>19.4510214195254</c:v>
                </c:pt>
                <c:pt idx="14131">
                  <c:v>19.452397995705098</c:v>
                </c:pt>
                <c:pt idx="14132">
                  <c:v>19.4537745718848</c:v>
                </c:pt>
                <c:pt idx="14133">
                  <c:v>19.455151148064498</c:v>
                </c:pt>
                <c:pt idx="14134">
                  <c:v>19.4565277242443</c:v>
                </c:pt>
                <c:pt idx="14135">
                  <c:v>19.457904300424001</c:v>
                </c:pt>
                <c:pt idx="14136">
                  <c:v>19.4592808766037</c:v>
                </c:pt>
                <c:pt idx="14137">
                  <c:v>19.460657452783401</c:v>
                </c:pt>
                <c:pt idx="14138">
                  <c:v>19.462034028963199</c:v>
                </c:pt>
                <c:pt idx="14139">
                  <c:v>19.463410605142901</c:v>
                </c:pt>
                <c:pt idx="14140">
                  <c:v>19.464787181322599</c:v>
                </c:pt>
                <c:pt idx="14141">
                  <c:v>19.466163757502301</c:v>
                </c:pt>
                <c:pt idx="14142">
                  <c:v>19.467540333682098</c:v>
                </c:pt>
                <c:pt idx="14143">
                  <c:v>19.4689169098618</c:v>
                </c:pt>
                <c:pt idx="14144">
                  <c:v>19.470293486041498</c:v>
                </c:pt>
                <c:pt idx="14145">
                  <c:v>19.4716700622212</c:v>
                </c:pt>
                <c:pt idx="14146">
                  <c:v>19.473046638401001</c:v>
                </c:pt>
                <c:pt idx="14147">
                  <c:v>19.4744232145807</c:v>
                </c:pt>
                <c:pt idx="14148">
                  <c:v>19.475799790760401</c:v>
                </c:pt>
                <c:pt idx="14149">
                  <c:v>19.4771763669401</c:v>
                </c:pt>
                <c:pt idx="14150">
                  <c:v>19.478552943119901</c:v>
                </c:pt>
                <c:pt idx="14151">
                  <c:v>19.479929519299599</c:v>
                </c:pt>
                <c:pt idx="14152">
                  <c:v>19.481306095479301</c:v>
                </c:pt>
                <c:pt idx="14153">
                  <c:v>19.482682671659099</c:v>
                </c:pt>
                <c:pt idx="14154">
                  <c:v>19.4840592478388</c:v>
                </c:pt>
                <c:pt idx="14155">
                  <c:v>19.485435824018499</c:v>
                </c:pt>
                <c:pt idx="14156">
                  <c:v>19.4868124001982</c:v>
                </c:pt>
                <c:pt idx="14157">
                  <c:v>19.488188976378002</c:v>
                </c:pt>
                <c:pt idx="14158">
                  <c:v>19.4895655525577</c:v>
                </c:pt>
                <c:pt idx="14159">
                  <c:v>19.490942128737402</c:v>
                </c:pt>
                <c:pt idx="14160">
                  <c:v>19.4923187049171</c:v>
                </c:pt>
                <c:pt idx="14161">
                  <c:v>19.493695281096901</c:v>
                </c:pt>
                <c:pt idx="14162">
                  <c:v>19.495071857276599</c:v>
                </c:pt>
                <c:pt idx="14163">
                  <c:v>19.496448433456301</c:v>
                </c:pt>
                <c:pt idx="14164">
                  <c:v>19.497825009635999</c:v>
                </c:pt>
                <c:pt idx="14165">
                  <c:v>19.499201585815801</c:v>
                </c:pt>
                <c:pt idx="14166">
                  <c:v>19.500578161995499</c:v>
                </c:pt>
                <c:pt idx="14167">
                  <c:v>19.501954738175201</c:v>
                </c:pt>
                <c:pt idx="14168">
                  <c:v>19.503331314354899</c:v>
                </c:pt>
                <c:pt idx="14169">
                  <c:v>19.5047078905347</c:v>
                </c:pt>
                <c:pt idx="14170">
                  <c:v>19.506084466714402</c:v>
                </c:pt>
                <c:pt idx="14171">
                  <c:v>19.5074610428941</c:v>
                </c:pt>
                <c:pt idx="14172">
                  <c:v>19.508837619073802</c:v>
                </c:pt>
                <c:pt idx="14173">
                  <c:v>19.510214195253599</c:v>
                </c:pt>
                <c:pt idx="14174">
                  <c:v>19.511590771433301</c:v>
                </c:pt>
                <c:pt idx="14175">
                  <c:v>19.512967347612999</c:v>
                </c:pt>
                <c:pt idx="14176">
                  <c:v>19.514343923792701</c:v>
                </c:pt>
                <c:pt idx="14177">
                  <c:v>19.515720499972499</c:v>
                </c:pt>
                <c:pt idx="14178">
                  <c:v>19.517097076152201</c:v>
                </c:pt>
                <c:pt idx="14179">
                  <c:v>19.518473652331899</c:v>
                </c:pt>
                <c:pt idx="14180">
                  <c:v>19.519850228511601</c:v>
                </c:pt>
                <c:pt idx="14181">
                  <c:v>19.521226804691398</c:v>
                </c:pt>
                <c:pt idx="14182">
                  <c:v>19.5226033808711</c:v>
                </c:pt>
                <c:pt idx="14183">
                  <c:v>19.523979957050798</c:v>
                </c:pt>
                <c:pt idx="14184">
                  <c:v>19.5253565332306</c:v>
                </c:pt>
                <c:pt idx="14185">
                  <c:v>19.526733109410301</c:v>
                </c:pt>
                <c:pt idx="14186">
                  <c:v>19.52810968559</c:v>
                </c:pt>
                <c:pt idx="14187">
                  <c:v>19.529486261769701</c:v>
                </c:pt>
                <c:pt idx="14188">
                  <c:v>19.530862837949499</c:v>
                </c:pt>
                <c:pt idx="14189">
                  <c:v>19.532239414129201</c:v>
                </c:pt>
                <c:pt idx="14190">
                  <c:v>19.533615990308899</c:v>
                </c:pt>
                <c:pt idx="14191">
                  <c:v>19.534992566488601</c:v>
                </c:pt>
                <c:pt idx="14192">
                  <c:v>19.536369142668399</c:v>
                </c:pt>
                <c:pt idx="14193">
                  <c:v>19.5377457188481</c:v>
                </c:pt>
                <c:pt idx="14194">
                  <c:v>19.539122295027799</c:v>
                </c:pt>
                <c:pt idx="14195">
                  <c:v>19.5404988712075</c:v>
                </c:pt>
                <c:pt idx="14196">
                  <c:v>19.541875447387302</c:v>
                </c:pt>
                <c:pt idx="14197">
                  <c:v>19.543252023567</c:v>
                </c:pt>
                <c:pt idx="14198">
                  <c:v>19.544628599746702</c:v>
                </c:pt>
                <c:pt idx="14199">
                  <c:v>19.5460051759264</c:v>
                </c:pt>
                <c:pt idx="14200">
                  <c:v>19.547381752106201</c:v>
                </c:pt>
                <c:pt idx="14201">
                  <c:v>19.548758328285899</c:v>
                </c:pt>
                <c:pt idx="14202">
                  <c:v>19.550134904465601</c:v>
                </c:pt>
                <c:pt idx="14203">
                  <c:v>19.551511480645299</c:v>
                </c:pt>
                <c:pt idx="14204">
                  <c:v>19.5528880568251</c:v>
                </c:pt>
                <c:pt idx="14205">
                  <c:v>19.554264633004799</c:v>
                </c:pt>
                <c:pt idx="14206">
                  <c:v>19.5556412091845</c:v>
                </c:pt>
                <c:pt idx="14207">
                  <c:v>19.557017785364199</c:v>
                </c:pt>
                <c:pt idx="14208">
                  <c:v>19.558394361544</c:v>
                </c:pt>
                <c:pt idx="14209">
                  <c:v>19.559770937723702</c:v>
                </c:pt>
                <c:pt idx="14210">
                  <c:v>19.5611475139034</c:v>
                </c:pt>
                <c:pt idx="14211">
                  <c:v>19.562524090083102</c:v>
                </c:pt>
                <c:pt idx="14212">
                  <c:v>19.563900666262899</c:v>
                </c:pt>
                <c:pt idx="14213">
                  <c:v>19.565277242442601</c:v>
                </c:pt>
                <c:pt idx="14214">
                  <c:v>19.566653818622299</c:v>
                </c:pt>
                <c:pt idx="14215">
                  <c:v>19.568030394802101</c:v>
                </c:pt>
                <c:pt idx="14216">
                  <c:v>19.569406970981799</c:v>
                </c:pt>
                <c:pt idx="14217">
                  <c:v>19.570783547161501</c:v>
                </c:pt>
                <c:pt idx="14218">
                  <c:v>19.572160123341199</c:v>
                </c:pt>
                <c:pt idx="14219">
                  <c:v>19.573536699521</c:v>
                </c:pt>
                <c:pt idx="14220">
                  <c:v>19.574913275700698</c:v>
                </c:pt>
                <c:pt idx="14221">
                  <c:v>19.5762898518804</c:v>
                </c:pt>
                <c:pt idx="14222">
                  <c:v>19.577666428060098</c:v>
                </c:pt>
                <c:pt idx="14223">
                  <c:v>19.5790430042399</c:v>
                </c:pt>
                <c:pt idx="14224">
                  <c:v>19.580419580419601</c:v>
                </c:pt>
                <c:pt idx="14225">
                  <c:v>19.5817961565993</c:v>
                </c:pt>
                <c:pt idx="14226">
                  <c:v>19.583172732779001</c:v>
                </c:pt>
                <c:pt idx="14227">
                  <c:v>19.584549308958799</c:v>
                </c:pt>
                <c:pt idx="14228">
                  <c:v>19.585925885138501</c:v>
                </c:pt>
                <c:pt idx="14229">
                  <c:v>19.587302461318199</c:v>
                </c:pt>
                <c:pt idx="14230">
                  <c:v>19.588679037497901</c:v>
                </c:pt>
                <c:pt idx="14231">
                  <c:v>19.590055613677698</c:v>
                </c:pt>
                <c:pt idx="14232">
                  <c:v>19.5914321898574</c:v>
                </c:pt>
                <c:pt idx="14233">
                  <c:v>19.592808766037098</c:v>
                </c:pt>
                <c:pt idx="14234">
                  <c:v>19.5941853422168</c:v>
                </c:pt>
                <c:pt idx="14235">
                  <c:v>19.595561918396601</c:v>
                </c:pt>
                <c:pt idx="14236">
                  <c:v>19.5969384945763</c:v>
                </c:pt>
                <c:pt idx="14237">
                  <c:v>19.598315070756001</c:v>
                </c:pt>
                <c:pt idx="14238">
                  <c:v>19.5996916469357</c:v>
                </c:pt>
                <c:pt idx="14239">
                  <c:v>19.601068223115501</c:v>
                </c:pt>
                <c:pt idx="14240">
                  <c:v>19.602444799295199</c:v>
                </c:pt>
                <c:pt idx="14241">
                  <c:v>19.603821375474901</c:v>
                </c:pt>
                <c:pt idx="14242">
                  <c:v>19.605197951654599</c:v>
                </c:pt>
                <c:pt idx="14243">
                  <c:v>19.6065745278344</c:v>
                </c:pt>
                <c:pt idx="14244">
                  <c:v>19.607951104014099</c:v>
                </c:pt>
                <c:pt idx="14245">
                  <c:v>19.6093276801938</c:v>
                </c:pt>
                <c:pt idx="14246">
                  <c:v>19.610704256373602</c:v>
                </c:pt>
                <c:pt idx="14247">
                  <c:v>19.6120808325533</c:v>
                </c:pt>
                <c:pt idx="14248">
                  <c:v>19.613457408733002</c:v>
                </c:pt>
                <c:pt idx="14249">
                  <c:v>19.6148339849127</c:v>
                </c:pt>
                <c:pt idx="14250">
                  <c:v>19.616210561092501</c:v>
                </c:pt>
                <c:pt idx="14251">
                  <c:v>19.617587137272199</c:v>
                </c:pt>
                <c:pt idx="14252">
                  <c:v>19.618963713451901</c:v>
                </c:pt>
                <c:pt idx="14253">
                  <c:v>19.620340289631599</c:v>
                </c:pt>
                <c:pt idx="14254">
                  <c:v>19.621716865811401</c:v>
                </c:pt>
                <c:pt idx="14255">
                  <c:v>19.623093441991099</c:v>
                </c:pt>
                <c:pt idx="14256">
                  <c:v>19.624470018170801</c:v>
                </c:pt>
                <c:pt idx="14257">
                  <c:v>19.625846594350499</c:v>
                </c:pt>
                <c:pt idx="14258">
                  <c:v>19.6272231705303</c:v>
                </c:pt>
                <c:pt idx="14259">
                  <c:v>19.628599746710002</c:v>
                </c:pt>
                <c:pt idx="14260">
                  <c:v>19.6299763228897</c:v>
                </c:pt>
                <c:pt idx="14261">
                  <c:v>19.631352899069402</c:v>
                </c:pt>
                <c:pt idx="14262">
                  <c:v>19.632729475249199</c:v>
                </c:pt>
                <c:pt idx="14263">
                  <c:v>19.634106051428901</c:v>
                </c:pt>
                <c:pt idx="14264">
                  <c:v>19.635482627608599</c:v>
                </c:pt>
                <c:pt idx="14265">
                  <c:v>19.636859203788301</c:v>
                </c:pt>
                <c:pt idx="14266">
                  <c:v>19.638235779968099</c:v>
                </c:pt>
                <c:pt idx="14267">
                  <c:v>19.639612356147801</c:v>
                </c:pt>
                <c:pt idx="14268">
                  <c:v>19.640988932327499</c:v>
                </c:pt>
                <c:pt idx="14269">
                  <c:v>19.642365508507201</c:v>
                </c:pt>
                <c:pt idx="14270">
                  <c:v>19.643742084686998</c:v>
                </c:pt>
                <c:pt idx="14271">
                  <c:v>19.6451186608667</c:v>
                </c:pt>
                <c:pt idx="14272">
                  <c:v>19.646495237046398</c:v>
                </c:pt>
                <c:pt idx="14273">
                  <c:v>19.6478718132261</c:v>
                </c:pt>
                <c:pt idx="14274">
                  <c:v>19.649248389405901</c:v>
                </c:pt>
                <c:pt idx="14275">
                  <c:v>19.6506249655856</c:v>
                </c:pt>
                <c:pt idx="14276">
                  <c:v>19.652001541765301</c:v>
                </c:pt>
                <c:pt idx="14277">
                  <c:v>19.653378117945</c:v>
                </c:pt>
                <c:pt idx="14278">
                  <c:v>19.654754694124801</c:v>
                </c:pt>
                <c:pt idx="14279">
                  <c:v>19.656131270304499</c:v>
                </c:pt>
                <c:pt idx="14280">
                  <c:v>19.657507846484201</c:v>
                </c:pt>
                <c:pt idx="14281">
                  <c:v>19.658884422663998</c:v>
                </c:pt>
                <c:pt idx="14282">
                  <c:v>19.6602609988437</c:v>
                </c:pt>
                <c:pt idx="14283">
                  <c:v>19.661637575023398</c:v>
                </c:pt>
                <c:pt idx="14284">
                  <c:v>19.6630141512031</c:v>
                </c:pt>
                <c:pt idx="14285">
                  <c:v>19.664390727382902</c:v>
                </c:pt>
                <c:pt idx="14286">
                  <c:v>19.6657673035626</c:v>
                </c:pt>
                <c:pt idx="14287">
                  <c:v>19.667143879742301</c:v>
                </c:pt>
                <c:pt idx="14288">
                  <c:v>19.668520455922</c:v>
                </c:pt>
                <c:pt idx="14289">
                  <c:v>19.669897032101801</c:v>
                </c:pt>
                <c:pt idx="14290">
                  <c:v>19.671273608281499</c:v>
                </c:pt>
                <c:pt idx="14291">
                  <c:v>19.672650184461201</c:v>
                </c:pt>
                <c:pt idx="14292">
                  <c:v>19.674026760640899</c:v>
                </c:pt>
                <c:pt idx="14293">
                  <c:v>19.6754033368207</c:v>
                </c:pt>
                <c:pt idx="14294">
                  <c:v>19.676779913000399</c:v>
                </c:pt>
                <c:pt idx="14295">
                  <c:v>19.6781564891801</c:v>
                </c:pt>
                <c:pt idx="14296">
                  <c:v>19.679533065359799</c:v>
                </c:pt>
                <c:pt idx="14297">
                  <c:v>19.6809096415396</c:v>
                </c:pt>
                <c:pt idx="14298">
                  <c:v>19.682286217719302</c:v>
                </c:pt>
                <c:pt idx="14299">
                  <c:v>19.683662793899</c:v>
                </c:pt>
                <c:pt idx="14300">
                  <c:v>19.685039370078702</c:v>
                </c:pt>
                <c:pt idx="14301">
                  <c:v>19.686415946258499</c:v>
                </c:pt>
                <c:pt idx="14302">
                  <c:v>19.687792522438201</c:v>
                </c:pt>
                <c:pt idx="14303">
                  <c:v>19.689169098617899</c:v>
                </c:pt>
                <c:pt idx="14304">
                  <c:v>19.690545674797601</c:v>
                </c:pt>
                <c:pt idx="14305">
                  <c:v>19.691922250977399</c:v>
                </c:pt>
                <c:pt idx="14306">
                  <c:v>19.693298827157101</c:v>
                </c:pt>
                <c:pt idx="14307">
                  <c:v>19.694675403336799</c:v>
                </c:pt>
                <c:pt idx="14308">
                  <c:v>19.696051979516501</c:v>
                </c:pt>
                <c:pt idx="14309">
                  <c:v>19.697428555696298</c:v>
                </c:pt>
                <c:pt idx="14310">
                  <c:v>19.698805131876</c:v>
                </c:pt>
                <c:pt idx="14311">
                  <c:v>19.700181708055698</c:v>
                </c:pt>
                <c:pt idx="14312">
                  <c:v>19.701558284235499</c:v>
                </c:pt>
                <c:pt idx="14313">
                  <c:v>19.702934860415201</c:v>
                </c:pt>
                <c:pt idx="14314">
                  <c:v>19.704311436594899</c:v>
                </c:pt>
                <c:pt idx="14315">
                  <c:v>19.705688012774601</c:v>
                </c:pt>
                <c:pt idx="14316">
                  <c:v>19.707064588954399</c:v>
                </c:pt>
                <c:pt idx="14317">
                  <c:v>19.708441165134101</c:v>
                </c:pt>
                <c:pt idx="14318">
                  <c:v>19.709817741313799</c:v>
                </c:pt>
                <c:pt idx="14319">
                  <c:v>19.711194317493501</c:v>
                </c:pt>
                <c:pt idx="14320">
                  <c:v>19.712570893673298</c:v>
                </c:pt>
                <c:pt idx="14321">
                  <c:v>19.713947469853</c:v>
                </c:pt>
                <c:pt idx="14322">
                  <c:v>19.715324046032698</c:v>
                </c:pt>
                <c:pt idx="14323">
                  <c:v>19.7167006222124</c:v>
                </c:pt>
                <c:pt idx="14324">
                  <c:v>19.718077198392201</c:v>
                </c:pt>
                <c:pt idx="14325">
                  <c:v>19.7194537745719</c:v>
                </c:pt>
                <c:pt idx="14326">
                  <c:v>19.720830350751601</c:v>
                </c:pt>
                <c:pt idx="14327">
                  <c:v>19.7222069269313</c:v>
                </c:pt>
                <c:pt idx="14328">
                  <c:v>19.723583503111101</c:v>
                </c:pt>
                <c:pt idx="14329">
                  <c:v>19.724960079290799</c:v>
                </c:pt>
                <c:pt idx="14330">
                  <c:v>19.726336655470501</c:v>
                </c:pt>
                <c:pt idx="14331">
                  <c:v>19.727713231650199</c:v>
                </c:pt>
                <c:pt idx="14332">
                  <c:v>19.72908980783</c:v>
                </c:pt>
                <c:pt idx="14333">
                  <c:v>19.730466384009699</c:v>
                </c:pt>
                <c:pt idx="14334">
                  <c:v>19.7318429601894</c:v>
                </c:pt>
                <c:pt idx="14335">
                  <c:v>19.733219536369099</c:v>
                </c:pt>
                <c:pt idx="14336">
                  <c:v>19.7345961125489</c:v>
                </c:pt>
                <c:pt idx="14337">
                  <c:v>19.735972688728602</c:v>
                </c:pt>
                <c:pt idx="14338">
                  <c:v>19.7373492649083</c:v>
                </c:pt>
                <c:pt idx="14339">
                  <c:v>19.738725841088002</c:v>
                </c:pt>
                <c:pt idx="14340">
                  <c:v>19.740102417267799</c:v>
                </c:pt>
                <c:pt idx="14341">
                  <c:v>19.741478993447501</c:v>
                </c:pt>
                <c:pt idx="14342">
                  <c:v>19.742855569627199</c:v>
                </c:pt>
                <c:pt idx="14343">
                  <c:v>19.744232145806901</c:v>
                </c:pt>
                <c:pt idx="14344">
                  <c:v>19.745608721986699</c:v>
                </c:pt>
                <c:pt idx="14345">
                  <c:v>19.7469852981664</c:v>
                </c:pt>
                <c:pt idx="14346">
                  <c:v>19.748361874346099</c:v>
                </c:pt>
                <c:pt idx="14347">
                  <c:v>19.7497384505259</c:v>
                </c:pt>
                <c:pt idx="14348">
                  <c:v>19.751115026705602</c:v>
                </c:pt>
                <c:pt idx="14349">
                  <c:v>19.7524916028853</c:v>
                </c:pt>
                <c:pt idx="14350">
                  <c:v>19.753868179065002</c:v>
                </c:pt>
                <c:pt idx="14351">
                  <c:v>19.755244755244799</c:v>
                </c:pt>
                <c:pt idx="14352">
                  <c:v>19.756621331424501</c:v>
                </c:pt>
                <c:pt idx="14353">
                  <c:v>19.757997907604199</c:v>
                </c:pt>
                <c:pt idx="14354">
                  <c:v>19.759374483783901</c:v>
                </c:pt>
                <c:pt idx="14355">
                  <c:v>19.760751059963699</c:v>
                </c:pt>
                <c:pt idx="14356">
                  <c:v>19.762127636143401</c:v>
                </c:pt>
                <c:pt idx="14357">
                  <c:v>19.763504212323099</c:v>
                </c:pt>
                <c:pt idx="14358">
                  <c:v>19.764880788502801</c:v>
                </c:pt>
                <c:pt idx="14359">
                  <c:v>19.766257364682598</c:v>
                </c:pt>
                <c:pt idx="14360">
                  <c:v>19.7676339408623</c:v>
                </c:pt>
                <c:pt idx="14361">
                  <c:v>19.769010517041998</c:v>
                </c:pt>
                <c:pt idx="14362">
                  <c:v>19.7703870932217</c:v>
                </c:pt>
                <c:pt idx="14363">
                  <c:v>19.771763669401501</c:v>
                </c:pt>
                <c:pt idx="14364">
                  <c:v>19.7731402455812</c:v>
                </c:pt>
                <c:pt idx="14365">
                  <c:v>19.774516821760901</c:v>
                </c:pt>
                <c:pt idx="14366">
                  <c:v>19.7758933979406</c:v>
                </c:pt>
                <c:pt idx="14367">
                  <c:v>19.777269974120401</c:v>
                </c:pt>
                <c:pt idx="14368">
                  <c:v>19.778646550300099</c:v>
                </c:pt>
                <c:pt idx="14369">
                  <c:v>19.780023126479801</c:v>
                </c:pt>
                <c:pt idx="14370">
                  <c:v>19.781399702659598</c:v>
                </c:pt>
                <c:pt idx="14371">
                  <c:v>19.7827762788393</c:v>
                </c:pt>
                <c:pt idx="14372">
                  <c:v>19.784152855018998</c:v>
                </c:pt>
                <c:pt idx="14373">
                  <c:v>19.7855294311987</c:v>
                </c:pt>
                <c:pt idx="14374">
                  <c:v>19.786906007378398</c:v>
                </c:pt>
                <c:pt idx="14375">
                  <c:v>19.7882825835582</c:v>
                </c:pt>
                <c:pt idx="14376">
                  <c:v>19.789659159737901</c:v>
                </c:pt>
                <c:pt idx="14377">
                  <c:v>19.7910357359176</c:v>
                </c:pt>
                <c:pt idx="14378">
                  <c:v>19.792412312097401</c:v>
                </c:pt>
                <c:pt idx="14379">
                  <c:v>19.793788888277099</c:v>
                </c:pt>
                <c:pt idx="14380">
                  <c:v>19.795165464456801</c:v>
                </c:pt>
                <c:pt idx="14381">
                  <c:v>19.796542040636499</c:v>
                </c:pt>
                <c:pt idx="14382">
                  <c:v>19.7979186168163</c:v>
                </c:pt>
                <c:pt idx="14383">
                  <c:v>19.799295192995999</c:v>
                </c:pt>
                <c:pt idx="14384">
                  <c:v>19.8006717691757</c:v>
                </c:pt>
                <c:pt idx="14385">
                  <c:v>19.802048345355399</c:v>
                </c:pt>
                <c:pt idx="14386">
                  <c:v>19.8034249215352</c:v>
                </c:pt>
                <c:pt idx="14387">
                  <c:v>19.804801497714902</c:v>
                </c:pt>
                <c:pt idx="14388">
                  <c:v>19.8061780738946</c:v>
                </c:pt>
                <c:pt idx="14389">
                  <c:v>19.807554650074302</c:v>
                </c:pt>
                <c:pt idx="14390">
                  <c:v>19.808931226254099</c:v>
                </c:pt>
                <c:pt idx="14391">
                  <c:v>19.810307802433801</c:v>
                </c:pt>
                <c:pt idx="14392">
                  <c:v>19.811684378613499</c:v>
                </c:pt>
                <c:pt idx="14393">
                  <c:v>19.813060954793201</c:v>
                </c:pt>
                <c:pt idx="14394">
                  <c:v>19.814437530972999</c:v>
                </c:pt>
                <c:pt idx="14395">
                  <c:v>19.815814107152701</c:v>
                </c:pt>
                <c:pt idx="14396">
                  <c:v>19.817190683332399</c:v>
                </c:pt>
                <c:pt idx="14397">
                  <c:v>19.818567259512101</c:v>
                </c:pt>
                <c:pt idx="14398">
                  <c:v>19.819943835691902</c:v>
                </c:pt>
                <c:pt idx="14399">
                  <c:v>19.8213204118716</c:v>
                </c:pt>
                <c:pt idx="14400">
                  <c:v>19.822696988051302</c:v>
                </c:pt>
                <c:pt idx="14401">
                  <c:v>19.824073564231</c:v>
                </c:pt>
                <c:pt idx="14402">
                  <c:v>19.825450140410801</c:v>
                </c:pt>
                <c:pt idx="14403">
                  <c:v>19.826826716590499</c:v>
                </c:pt>
                <c:pt idx="14404">
                  <c:v>19.828203292770201</c:v>
                </c:pt>
                <c:pt idx="14405">
                  <c:v>19.829579868949999</c:v>
                </c:pt>
                <c:pt idx="14406">
                  <c:v>19.830956445129701</c:v>
                </c:pt>
                <c:pt idx="14407">
                  <c:v>19.832333021309399</c:v>
                </c:pt>
                <c:pt idx="14408">
                  <c:v>19.833709597489101</c:v>
                </c:pt>
                <c:pt idx="14409">
                  <c:v>19.835086173668898</c:v>
                </c:pt>
                <c:pt idx="14410">
                  <c:v>19.8364627498486</c:v>
                </c:pt>
                <c:pt idx="14411">
                  <c:v>19.837839326028298</c:v>
                </c:pt>
                <c:pt idx="14412">
                  <c:v>19.839215902208</c:v>
                </c:pt>
                <c:pt idx="14413">
                  <c:v>19.840592478387801</c:v>
                </c:pt>
                <c:pt idx="14414">
                  <c:v>19.8419690545675</c:v>
                </c:pt>
                <c:pt idx="14415">
                  <c:v>19.843345630747201</c:v>
                </c:pt>
                <c:pt idx="14416">
                  <c:v>19.8447222069269</c:v>
                </c:pt>
                <c:pt idx="14417">
                  <c:v>19.846098783106701</c:v>
                </c:pt>
                <c:pt idx="14418">
                  <c:v>19.847475359286399</c:v>
                </c:pt>
                <c:pt idx="14419">
                  <c:v>19.848851935466101</c:v>
                </c:pt>
                <c:pt idx="14420">
                  <c:v>19.850228511645799</c:v>
                </c:pt>
                <c:pt idx="14421">
                  <c:v>19.8516050878256</c:v>
                </c:pt>
                <c:pt idx="14422">
                  <c:v>19.852981664005299</c:v>
                </c:pt>
                <c:pt idx="14423">
                  <c:v>19.854358240185</c:v>
                </c:pt>
                <c:pt idx="14424">
                  <c:v>19.855734816364699</c:v>
                </c:pt>
                <c:pt idx="14425">
                  <c:v>19.8571113925445</c:v>
                </c:pt>
                <c:pt idx="14426">
                  <c:v>19.858487968724202</c:v>
                </c:pt>
                <c:pt idx="14427">
                  <c:v>19.8598645449039</c:v>
                </c:pt>
                <c:pt idx="14428">
                  <c:v>19.861241121083602</c:v>
                </c:pt>
                <c:pt idx="14429">
                  <c:v>19.862617697263399</c:v>
                </c:pt>
                <c:pt idx="14430">
                  <c:v>19.863994273443101</c:v>
                </c:pt>
                <c:pt idx="14431">
                  <c:v>19.865370849622799</c:v>
                </c:pt>
                <c:pt idx="14432">
                  <c:v>19.866747425802501</c:v>
                </c:pt>
                <c:pt idx="14433">
                  <c:v>19.868124001982299</c:v>
                </c:pt>
                <c:pt idx="14434">
                  <c:v>19.869500578162</c:v>
                </c:pt>
                <c:pt idx="14435">
                  <c:v>19.870877154341699</c:v>
                </c:pt>
                <c:pt idx="14436">
                  <c:v>19.8722537305214</c:v>
                </c:pt>
                <c:pt idx="14437">
                  <c:v>19.873630306701202</c:v>
                </c:pt>
                <c:pt idx="14438">
                  <c:v>19.8750068828809</c:v>
                </c:pt>
                <c:pt idx="14439">
                  <c:v>19.876383459060602</c:v>
                </c:pt>
                <c:pt idx="14440">
                  <c:v>19.877760035240399</c:v>
                </c:pt>
                <c:pt idx="14441">
                  <c:v>19.879136611420101</c:v>
                </c:pt>
                <c:pt idx="14442">
                  <c:v>19.880513187599799</c:v>
                </c:pt>
                <c:pt idx="14443">
                  <c:v>19.881889763779501</c:v>
                </c:pt>
                <c:pt idx="14444">
                  <c:v>19.883266339959299</c:v>
                </c:pt>
                <c:pt idx="14445">
                  <c:v>19.884642916139001</c:v>
                </c:pt>
                <c:pt idx="14446">
                  <c:v>19.886019492318699</c:v>
                </c:pt>
                <c:pt idx="14447">
                  <c:v>19.887396068498401</c:v>
                </c:pt>
                <c:pt idx="14448">
                  <c:v>19.888772644678198</c:v>
                </c:pt>
                <c:pt idx="14449">
                  <c:v>19.8901492208579</c:v>
                </c:pt>
                <c:pt idx="14450">
                  <c:v>19.891525797037598</c:v>
                </c:pt>
                <c:pt idx="14451">
                  <c:v>19.8929023732173</c:v>
                </c:pt>
                <c:pt idx="14452">
                  <c:v>19.894278949397101</c:v>
                </c:pt>
                <c:pt idx="14453">
                  <c:v>19.8956555255768</c:v>
                </c:pt>
                <c:pt idx="14454">
                  <c:v>19.897032101756501</c:v>
                </c:pt>
                <c:pt idx="14455">
                  <c:v>19.898408677936199</c:v>
                </c:pt>
                <c:pt idx="14456">
                  <c:v>19.899785254116001</c:v>
                </c:pt>
                <c:pt idx="14457">
                  <c:v>19.901161830295699</c:v>
                </c:pt>
                <c:pt idx="14458">
                  <c:v>19.902538406475401</c:v>
                </c:pt>
                <c:pt idx="14459">
                  <c:v>19.903914982655099</c:v>
                </c:pt>
                <c:pt idx="14460">
                  <c:v>19.9052915588349</c:v>
                </c:pt>
                <c:pt idx="14461">
                  <c:v>19.906668135014598</c:v>
                </c:pt>
                <c:pt idx="14462">
                  <c:v>19.9080447111943</c:v>
                </c:pt>
                <c:pt idx="14463">
                  <c:v>19.909421287373998</c:v>
                </c:pt>
                <c:pt idx="14464">
                  <c:v>19.9107978635538</c:v>
                </c:pt>
                <c:pt idx="14465">
                  <c:v>19.912174439733501</c:v>
                </c:pt>
                <c:pt idx="14466">
                  <c:v>19.9135510159132</c:v>
                </c:pt>
                <c:pt idx="14467">
                  <c:v>19.914927592092901</c:v>
                </c:pt>
                <c:pt idx="14468">
                  <c:v>19.916304168272699</c:v>
                </c:pt>
                <c:pt idx="14469">
                  <c:v>19.917680744452401</c:v>
                </c:pt>
                <c:pt idx="14470">
                  <c:v>19.919057320632099</c:v>
                </c:pt>
                <c:pt idx="14471">
                  <c:v>19.9204338968119</c:v>
                </c:pt>
                <c:pt idx="14472">
                  <c:v>19.921810472991599</c:v>
                </c:pt>
                <c:pt idx="14473">
                  <c:v>19.9231870491713</c:v>
                </c:pt>
                <c:pt idx="14474">
                  <c:v>19.924563625350999</c:v>
                </c:pt>
                <c:pt idx="14475">
                  <c:v>19.9259402015308</c:v>
                </c:pt>
                <c:pt idx="14476">
                  <c:v>19.927316777710502</c:v>
                </c:pt>
                <c:pt idx="14477">
                  <c:v>19.9286933538902</c:v>
                </c:pt>
                <c:pt idx="14478">
                  <c:v>19.930069930069902</c:v>
                </c:pt>
                <c:pt idx="14479">
                  <c:v>19.931446506249699</c:v>
                </c:pt>
                <c:pt idx="14480">
                  <c:v>19.932823082429401</c:v>
                </c:pt>
                <c:pt idx="14481">
                  <c:v>19.934199658609099</c:v>
                </c:pt>
                <c:pt idx="14482">
                  <c:v>19.935576234788801</c:v>
                </c:pt>
                <c:pt idx="14483">
                  <c:v>19.936952810968599</c:v>
                </c:pt>
                <c:pt idx="14484">
                  <c:v>19.9383293871483</c:v>
                </c:pt>
                <c:pt idx="14485">
                  <c:v>19.939705963327999</c:v>
                </c:pt>
                <c:pt idx="14486">
                  <c:v>19.9410825395077</c:v>
                </c:pt>
                <c:pt idx="14487">
                  <c:v>19.942459115687502</c:v>
                </c:pt>
                <c:pt idx="14488">
                  <c:v>19.9438356918672</c:v>
                </c:pt>
                <c:pt idx="14489">
                  <c:v>19.945212268046902</c:v>
                </c:pt>
                <c:pt idx="14490">
                  <c:v>19.9465888442266</c:v>
                </c:pt>
                <c:pt idx="14491">
                  <c:v>19.947965420406401</c:v>
                </c:pt>
                <c:pt idx="14492">
                  <c:v>19.949341996586099</c:v>
                </c:pt>
                <c:pt idx="14493">
                  <c:v>19.950718572765801</c:v>
                </c:pt>
                <c:pt idx="14494">
                  <c:v>19.952095148945499</c:v>
                </c:pt>
                <c:pt idx="14495">
                  <c:v>19.953471725125301</c:v>
                </c:pt>
                <c:pt idx="14496">
                  <c:v>19.954848301304999</c:v>
                </c:pt>
                <c:pt idx="14497">
                  <c:v>19.956224877484701</c:v>
                </c:pt>
                <c:pt idx="14498">
                  <c:v>19.957601453664399</c:v>
                </c:pt>
                <c:pt idx="14499">
                  <c:v>19.9589780298442</c:v>
                </c:pt>
                <c:pt idx="14500">
                  <c:v>19.960354606023898</c:v>
                </c:pt>
                <c:pt idx="14501">
                  <c:v>19.9617311822036</c:v>
                </c:pt>
                <c:pt idx="14502">
                  <c:v>19.963107758383298</c:v>
                </c:pt>
                <c:pt idx="14503">
                  <c:v>19.9644843345631</c:v>
                </c:pt>
                <c:pt idx="14504">
                  <c:v>19.965860910742801</c:v>
                </c:pt>
                <c:pt idx="14505">
                  <c:v>19.9672374869225</c:v>
                </c:pt>
                <c:pt idx="14506">
                  <c:v>19.968614063102301</c:v>
                </c:pt>
                <c:pt idx="14507">
                  <c:v>19.969990639281999</c:v>
                </c:pt>
                <c:pt idx="14508">
                  <c:v>19.971367215461701</c:v>
                </c:pt>
                <c:pt idx="14509">
                  <c:v>19.972743791641399</c:v>
                </c:pt>
                <c:pt idx="14510">
                  <c:v>19.9741203678212</c:v>
                </c:pt>
                <c:pt idx="14511">
                  <c:v>19.975496944000898</c:v>
                </c:pt>
                <c:pt idx="14512">
                  <c:v>19.9768735201806</c:v>
                </c:pt>
                <c:pt idx="14513">
                  <c:v>19.978250096360298</c:v>
                </c:pt>
                <c:pt idx="14514">
                  <c:v>19.9796266725401</c:v>
                </c:pt>
                <c:pt idx="14515">
                  <c:v>19.981003248719801</c:v>
                </c:pt>
                <c:pt idx="14516">
                  <c:v>19.9823798248995</c:v>
                </c:pt>
                <c:pt idx="14517">
                  <c:v>19.983756401079201</c:v>
                </c:pt>
                <c:pt idx="14518">
                  <c:v>19.985132977258999</c:v>
                </c:pt>
                <c:pt idx="14519">
                  <c:v>19.986509553438701</c:v>
                </c:pt>
                <c:pt idx="14520">
                  <c:v>19.987886129618399</c:v>
                </c:pt>
                <c:pt idx="14521">
                  <c:v>19.989262705798101</c:v>
                </c:pt>
                <c:pt idx="14522">
                  <c:v>19.990639281977899</c:v>
                </c:pt>
                <c:pt idx="14523">
                  <c:v>19.9920158581576</c:v>
                </c:pt>
                <c:pt idx="14524">
                  <c:v>19.993392434337299</c:v>
                </c:pt>
                <c:pt idx="14525">
                  <c:v>19.994769010517</c:v>
                </c:pt>
                <c:pt idx="14526">
                  <c:v>19.996145586696802</c:v>
                </c:pt>
                <c:pt idx="14527">
                  <c:v>19.9975221628765</c:v>
                </c:pt>
                <c:pt idx="14528">
                  <c:v>19.998898739056202</c:v>
                </c:pt>
                <c:pt idx="14529">
                  <c:v>20.0002753152359</c:v>
                </c:pt>
                <c:pt idx="14530">
                  <c:v>20.001651891415701</c:v>
                </c:pt>
                <c:pt idx="14531">
                  <c:v>20.003028467595399</c:v>
                </c:pt>
                <c:pt idx="14532">
                  <c:v>20.004405043775101</c:v>
                </c:pt>
                <c:pt idx="14533">
                  <c:v>20.005781619954799</c:v>
                </c:pt>
                <c:pt idx="14534">
                  <c:v>20.007158196134601</c:v>
                </c:pt>
                <c:pt idx="14535">
                  <c:v>20.008534772314299</c:v>
                </c:pt>
                <c:pt idx="14536">
                  <c:v>20.009911348494001</c:v>
                </c:pt>
                <c:pt idx="14537">
                  <c:v>20.011287924673798</c:v>
                </c:pt>
                <c:pt idx="14538">
                  <c:v>20.0126645008535</c:v>
                </c:pt>
                <c:pt idx="14539">
                  <c:v>20.014041077033198</c:v>
                </c:pt>
                <c:pt idx="14540">
                  <c:v>20.0154176532129</c:v>
                </c:pt>
                <c:pt idx="14541">
                  <c:v>20.016794229392701</c:v>
                </c:pt>
                <c:pt idx="14542">
                  <c:v>20.018170805572399</c:v>
                </c:pt>
                <c:pt idx="14543">
                  <c:v>20.019547381752101</c:v>
                </c:pt>
                <c:pt idx="14544">
                  <c:v>20.020923957931799</c:v>
                </c:pt>
                <c:pt idx="14545">
                  <c:v>20.022300534111601</c:v>
                </c:pt>
                <c:pt idx="14546">
                  <c:v>20.023677110291299</c:v>
                </c:pt>
                <c:pt idx="14547">
                  <c:v>20.025053686471001</c:v>
                </c:pt>
                <c:pt idx="14548">
                  <c:v>20.026430262650699</c:v>
                </c:pt>
                <c:pt idx="14549">
                  <c:v>20.0278068388305</c:v>
                </c:pt>
                <c:pt idx="14550">
                  <c:v>20.029183415010198</c:v>
                </c:pt>
                <c:pt idx="14551">
                  <c:v>20.0305599911899</c:v>
                </c:pt>
                <c:pt idx="14552">
                  <c:v>20.031936567369598</c:v>
                </c:pt>
                <c:pt idx="14553">
                  <c:v>20.0333131435494</c:v>
                </c:pt>
                <c:pt idx="14554">
                  <c:v>20.034689719729101</c:v>
                </c:pt>
                <c:pt idx="14555">
                  <c:v>20.0360662959088</c:v>
                </c:pt>
                <c:pt idx="14556">
                  <c:v>20.037442872088501</c:v>
                </c:pt>
                <c:pt idx="14557">
                  <c:v>20.038819448268299</c:v>
                </c:pt>
                <c:pt idx="14558">
                  <c:v>20.040196024448001</c:v>
                </c:pt>
                <c:pt idx="14559">
                  <c:v>20.041572600627699</c:v>
                </c:pt>
                <c:pt idx="14560">
                  <c:v>20.042949176807401</c:v>
                </c:pt>
                <c:pt idx="14561">
                  <c:v>20.044325752987199</c:v>
                </c:pt>
                <c:pt idx="14562">
                  <c:v>20.0457023291669</c:v>
                </c:pt>
                <c:pt idx="14563">
                  <c:v>20.047078905346599</c:v>
                </c:pt>
                <c:pt idx="14564">
                  <c:v>20.0484554815263</c:v>
                </c:pt>
                <c:pt idx="14565">
                  <c:v>20.049832057706102</c:v>
                </c:pt>
                <c:pt idx="14566">
                  <c:v>20.0512086338858</c:v>
                </c:pt>
                <c:pt idx="14567">
                  <c:v>20.052585210065502</c:v>
                </c:pt>
                <c:pt idx="14568">
                  <c:v>20.053961786245299</c:v>
                </c:pt>
                <c:pt idx="14569">
                  <c:v>20.055338362425001</c:v>
                </c:pt>
                <c:pt idx="14570">
                  <c:v>20.056714938604699</c:v>
                </c:pt>
                <c:pt idx="14571">
                  <c:v>20.058091514784401</c:v>
                </c:pt>
                <c:pt idx="14572">
                  <c:v>20.059468090964199</c:v>
                </c:pt>
                <c:pt idx="14573">
                  <c:v>20.0608446671439</c:v>
                </c:pt>
                <c:pt idx="14574">
                  <c:v>20.062221243323599</c:v>
                </c:pt>
                <c:pt idx="14575">
                  <c:v>20.0635978195033</c:v>
                </c:pt>
                <c:pt idx="14576">
                  <c:v>20.064974395683102</c:v>
                </c:pt>
                <c:pt idx="14577">
                  <c:v>20.0663509718628</c:v>
                </c:pt>
                <c:pt idx="14578">
                  <c:v>20.067727548042502</c:v>
                </c:pt>
                <c:pt idx="14579">
                  <c:v>20.0691041242222</c:v>
                </c:pt>
                <c:pt idx="14580">
                  <c:v>20.070480700402001</c:v>
                </c:pt>
                <c:pt idx="14581">
                  <c:v>20.071857276581699</c:v>
                </c:pt>
                <c:pt idx="14582">
                  <c:v>20.073233852761401</c:v>
                </c:pt>
                <c:pt idx="14583">
                  <c:v>20.074610428941099</c:v>
                </c:pt>
                <c:pt idx="14584">
                  <c:v>20.075987005120901</c:v>
                </c:pt>
                <c:pt idx="14585">
                  <c:v>20.077363581300599</c:v>
                </c:pt>
                <c:pt idx="14586">
                  <c:v>20.078740157480301</c:v>
                </c:pt>
                <c:pt idx="14587">
                  <c:v>20.080116733659999</c:v>
                </c:pt>
                <c:pt idx="14588">
                  <c:v>20.0814933098398</c:v>
                </c:pt>
                <c:pt idx="14589">
                  <c:v>20.082869886019498</c:v>
                </c:pt>
                <c:pt idx="14590">
                  <c:v>20.0842464621992</c:v>
                </c:pt>
                <c:pt idx="14591">
                  <c:v>20.085623038378898</c:v>
                </c:pt>
                <c:pt idx="14592">
                  <c:v>20.0869996145587</c:v>
                </c:pt>
                <c:pt idx="14593">
                  <c:v>20.088376190738401</c:v>
                </c:pt>
                <c:pt idx="14594">
                  <c:v>20.0897527669181</c:v>
                </c:pt>
                <c:pt idx="14595">
                  <c:v>20.091129343097901</c:v>
                </c:pt>
                <c:pt idx="14596">
                  <c:v>20.092505919277599</c:v>
                </c:pt>
                <c:pt idx="14597">
                  <c:v>20.093882495457301</c:v>
                </c:pt>
                <c:pt idx="14598">
                  <c:v>20.095259071636999</c:v>
                </c:pt>
                <c:pt idx="14599">
                  <c:v>20.0966356478168</c:v>
                </c:pt>
                <c:pt idx="14600">
                  <c:v>20.098012223996498</c:v>
                </c:pt>
                <c:pt idx="14601">
                  <c:v>20.0993888001762</c:v>
                </c:pt>
                <c:pt idx="14602">
                  <c:v>20.100765376355898</c:v>
                </c:pt>
                <c:pt idx="14603">
                  <c:v>20.1021419525357</c:v>
                </c:pt>
                <c:pt idx="14604">
                  <c:v>20.103518528715401</c:v>
                </c:pt>
                <c:pt idx="14605">
                  <c:v>20.1048951048951</c:v>
                </c:pt>
                <c:pt idx="14606">
                  <c:v>20.106271681074801</c:v>
                </c:pt>
                <c:pt idx="14607">
                  <c:v>20.107648257254599</c:v>
                </c:pt>
                <c:pt idx="14608">
                  <c:v>20.109024833434301</c:v>
                </c:pt>
                <c:pt idx="14609">
                  <c:v>20.110401409613999</c:v>
                </c:pt>
                <c:pt idx="14610">
                  <c:v>20.111777985793701</c:v>
                </c:pt>
                <c:pt idx="14611">
                  <c:v>20.113154561973499</c:v>
                </c:pt>
                <c:pt idx="14612">
                  <c:v>20.1145311381532</c:v>
                </c:pt>
                <c:pt idx="14613">
                  <c:v>20.115907714332899</c:v>
                </c:pt>
                <c:pt idx="14614">
                  <c:v>20.1172842905126</c:v>
                </c:pt>
                <c:pt idx="14615">
                  <c:v>20.118660866692402</c:v>
                </c:pt>
                <c:pt idx="14616">
                  <c:v>20.1200374428721</c:v>
                </c:pt>
                <c:pt idx="14617">
                  <c:v>20.121414019051802</c:v>
                </c:pt>
                <c:pt idx="14618">
                  <c:v>20.1227905952315</c:v>
                </c:pt>
                <c:pt idx="14619">
                  <c:v>20.124167171411301</c:v>
                </c:pt>
                <c:pt idx="14620">
                  <c:v>20.125543747590999</c:v>
                </c:pt>
                <c:pt idx="14621">
                  <c:v>20.126920323770701</c:v>
                </c:pt>
                <c:pt idx="14622">
                  <c:v>20.128296899950399</c:v>
                </c:pt>
                <c:pt idx="14623">
                  <c:v>20.129673476130201</c:v>
                </c:pt>
                <c:pt idx="14624">
                  <c:v>20.131050052309899</c:v>
                </c:pt>
                <c:pt idx="14625">
                  <c:v>20.132426628489601</c:v>
                </c:pt>
                <c:pt idx="14626">
                  <c:v>20.133803204669402</c:v>
                </c:pt>
                <c:pt idx="14627">
                  <c:v>20.1351797808491</c:v>
                </c:pt>
                <c:pt idx="14628">
                  <c:v>20.136556357028802</c:v>
                </c:pt>
                <c:pt idx="14629">
                  <c:v>20.1379329332085</c:v>
                </c:pt>
                <c:pt idx="14630">
                  <c:v>20.139309509388301</c:v>
                </c:pt>
                <c:pt idx="14631">
                  <c:v>20.140686085567999</c:v>
                </c:pt>
                <c:pt idx="14632">
                  <c:v>20.142062661747701</c:v>
                </c:pt>
                <c:pt idx="14633">
                  <c:v>20.143439237927399</c:v>
                </c:pt>
                <c:pt idx="14634">
                  <c:v>20.144815814107201</c:v>
                </c:pt>
                <c:pt idx="14635">
                  <c:v>20.146192390286899</c:v>
                </c:pt>
                <c:pt idx="14636">
                  <c:v>20.147568966466601</c:v>
                </c:pt>
                <c:pt idx="14637">
                  <c:v>20.148945542646299</c:v>
                </c:pt>
                <c:pt idx="14638">
                  <c:v>20.1503221188261</c:v>
                </c:pt>
                <c:pt idx="14639">
                  <c:v>20.151698695005798</c:v>
                </c:pt>
                <c:pt idx="14640">
                  <c:v>20.1530752711855</c:v>
                </c:pt>
                <c:pt idx="14641">
                  <c:v>20.154451847365198</c:v>
                </c:pt>
                <c:pt idx="14642">
                  <c:v>20.155828423545</c:v>
                </c:pt>
                <c:pt idx="14643">
                  <c:v>20.157204999724701</c:v>
                </c:pt>
                <c:pt idx="14644">
                  <c:v>20.1585815759044</c:v>
                </c:pt>
                <c:pt idx="14645">
                  <c:v>20.159958152084101</c:v>
                </c:pt>
                <c:pt idx="14646">
                  <c:v>20.161334728263899</c:v>
                </c:pt>
                <c:pt idx="14647">
                  <c:v>20.162711304443601</c:v>
                </c:pt>
                <c:pt idx="14648">
                  <c:v>20.164087880623299</c:v>
                </c:pt>
                <c:pt idx="14649">
                  <c:v>20.165464456803001</c:v>
                </c:pt>
                <c:pt idx="14650">
                  <c:v>20.166841032982799</c:v>
                </c:pt>
                <c:pt idx="14651">
                  <c:v>20.1682176091625</c:v>
                </c:pt>
                <c:pt idx="14652">
                  <c:v>20.169594185342199</c:v>
                </c:pt>
                <c:pt idx="14653">
                  <c:v>20.1709707615219</c:v>
                </c:pt>
                <c:pt idx="14654">
                  <c:v>20.172347337701702</c:v>
                </c:pt>
                <c:pt idx="14655">
                  <c:v>20.1737239138814</c:v>
                </c:pt>
                <c:pt idx="14656">
                  <c:v>20.175100490061102</c:v>
                </c:pt>
                <c:pt idx="14657">
                  <c:v>20.1764770662408</c:v>
                </c:pt>
                <c:pt idx="14658">
                  <c:v>20.177853642420601</c:v>
                </c:pt>
                <c:pt idx="14659">
                  <c:v>20.179230218600299</c:v>
                </c:pt>
                <c:pt idx="14660">
                  <c:v>20.180606794780001</c:v>
                </c:pt>
                <c:pt idx="14661">
                  <c:v>20.181983370959799</c:v>
                </c:pt>
                <c:pt idx="14662">
                  <c:v>20.1833599471395</c:v>
                </c:pt>
                <c:pt idx="14663">
                  <c:v>20.184736523319199</c:v>
                </c:pt>
                <c:pt idx="14664">
                  <c:v>20.1861130994989</c:v>
                </c:pt>
                <c:pt idx="14665">
                  <c:v>20.187489675678702</c:v>
                </c:pt>
                <c:pt idx="14666">
                  <c:v>20.1888662518584</c:v>
                </c:pt>
                <c:pt idx="14667">
                  <c:v>20.190242828038102</c:v>
                </c:pt>
                <c:pt idx="14668">
                  <c:v>20.1916194042178</c:v>
                </c:pt>
                <c:pt idx="14669">
                  <c:v>20.192995980397601</c:v>
                </c:pt>
                <c:pt idx="14670">
                  <c:v>20.194372556577299</c:v>
                </c:pt>
                <c:pt idx="14671">
                  <c:v>20.195749132757001</c:v>
                </c:pt>
                <c:pt idx="14672">
                  <c:v>20.197125708936699</c:v>
                </c:pt>
                <c:pt idx="14673">
                  <c:v>20.198502285116501</c:v>
                </c:pt>
                <c:pt idx="14674">
                  <c:v>20.199878861296199</c:v>
                </c:pt>
                <c:pt idx="14675">
                  <c:v>20.201255437475901</c:v>
                </c:pt>
                <c:pt idx="14676">
                  <c:v>20.202632013655599</c:v>
                </c:pt>
                <c:pt idx="14677">
                  <c:v>20.2040085898354</c:v>
                </c:pt>
                <c:pt idx="14678">
                  <c:v>20.205385166015098</c:v>
                </c:pt>
                <c:pt idx="14679">
                  <c:v>20.2067617421948</c:v>
                </c:pt>
                <c:pt idx="14680">
                  <c:v>20.208138318374498</c:v>
                </c:pt>
                <c:pt idx="14681">
                  <c:v>20.2095148945543</c:v>
                </c:pt>
                <c:pt idx="14682">
                  <c:v>20.210891470734001</c:v>
                </c:pt>
                <c:pt idx="14683">
                  <c:v>20.212268046913699</c:v>
                </c:pt>
                <c:pt idx="14684">
                  <c:v>20.213644623093401</c:v>
                </c:pt>
                <c:pt idx="14685">
                  <c:v>20.215021199273199</c:v>
                </c:pt>
                <c:pt idx="14686">
                  <c:v>20.216397775452901</c:v>
                </c:pt>
                <c:pt idx="14687">
                  <c:v>20.217774351632599</c:v>
                </c:pt>
                <c:pt idx="14688">
                  <c:v>20.219150927812301</c:v>
                </c:pt>
                <c:pt idx="14689">
                  <c:v>20.220527503992098</c:v>
                </c:pt>
                <c:pt idx="14690">
                  <c:v>20.2219040801718</c:v>
                </c:pt>
                <c:pt idx="14691">
                  <c:v>20.223280656351498</c:v>
                </c:pt>
                <c:pt idx="14692">
                  <c:v>20.2246572325313</c:v>
                </c:pt>
                <c:pt idx="14693">
                  <c:v>20.226033808711001</c:v>
                </c:pt>
                <c:pt idx="14694">
                  <c:v>20.2274103848907</c:v>
                </c:pt>
                <c:pt idx="14695">
                  <c:v>20.228786961070401</c:v>
                </c:pt>
                <c:pt idx="14696">
                  <c:v>20.230163537250199</c:v>
                </c:pt>
                <c:pt idx="14697">
                  <c:v>20.231540113429901</c:v>
                </c:pt>
                <c:pt idx="14698">
                  <c:v>20.232916689609599</c:v>
                </c:pt>
                <c:pt idx="14699">
                  <c:v>20.234293265789301</c:v>
                </c:pt>
                <c:pt idx="14700">
                  <c:v>20.235669841969099</c:v>
                </c:pt>
                <c:pt idx="14701">
                  <c:v>20.2370464181488</c:v>
                </c:pt>
                <c:pt idx="14702">
                  <c:v>20.238422994328499</c:v>
                </c:pt>
                <c:pt idx="14703">
                  <c:v>20.2397995705082</c:v>
                </c:pt>
                <c:pt idx="14704">
                  <c:v>20.241176146688002</c:v>
                </c:pt>
                <c:pt idx="14705">
                  <c:v>20.2425527228677</c:v>
                </c:pt>
                <c:pt idx="14706">
                  <c:v>20.243929299047402</c:v>
                </c:pt>
                <c:pt idx="14707">
                  <c:v>20.2453058752271</c:v>
                </c:pt>
                <c:pt idx="14708">
                  <c:v>20.246682451406901</c:v>
                </c:pt>
                <c:pt idx="14709">
                  <c:v>20.248059027586599</c:v>
                </c:pt>
                <c:pt idx="14710">
                  <c:v>20.249435603766301</c:v>
                </c:pt>
                <c:pt idx="14711">
                  <c:v>20.250812179945999</c:v>
                </c:pt>
                <c:pt idx="14712">
                  <c:v>20.2521887561258</c:v>
                </c:pt>
                <c:pt idx="14713">
                  <c:v>20.253565332305499</c:v>
                </c:pt>
                <c:pt idx="14714">
                  <c:v>20.2549419084852</c:v>
                </c:pt>
                <c:pt idx="14715">
                  <c:v>20.256318484664899</c:v>
                </c:pt>
                <c:pt idx="14716">
                  <c:v>20.2576950608447</c:v>
                </c:pt>
                <c:pt idx="14717">
                  <c:v>20.259071637024402</c:v>
                </c:pt>
                <c:pt idx="14718">
                  <c:v>20.2604482132041</c:v>
                </c:pt>
                <c:pt idx="14719">
                  <c:v>20.261824789383802</c:v>
                </c:pt>
                <c:pt idx="14720">
                  <c:v>20.263201365563599</c:v>
                </c:pt>
                <c:pt idx="14721">
                  <c:v>20.264577941743301</c:v>
                </c:pt>
                <c:pt idx="14722">
                  <c:v>20.265954517922999</c:v>
                </c:pt>
                <c:pt idx="14723">
                  <c:v>20.267331094102701</c:v>
                </c:pt>
                <c:pt idx="14724">
                  <c:v>20.268707670282499</c:v>
                </c:pt>
                <c:pt idx="14725">
                  <c:v>20.270084246462201</c:v>
                </c:pt>
                <c:pt idx="14726">
                  <c:v>20.271460822641899</c:v>
                </c:pt>
                <c:pt idx="14727">
                  <c:v>20.2728373988217</c:v>
                </c:pt>
                <c:pt idx="14728">
                  <c:v>20.274213975001398</c:v>
                </c:pt>
                <c:pt idx="14729">
                  <c:v>20.2755905511811</c:v>
                </c:pt>
                <c:pt idx="14730">
                  <c:v>20.276967127360798</c:v>
                </c:pt>
                <c:pt idx="14731">
                  <c:v>20.2783437035406</c:v>
                </c:pt>
                <c:pt idx="14732">
                  <c:v>20.279720279720301</c:v>
                </c:pt>
                <c:pt idx="14733">
                  <c:v>20.2810968559</c:v>
                </c:pt>
                <c:pt idx="14734">
                  <c:v>20.282473432079701</c:v>
                </c:pt>
                <c:pt idx="14735">
                  <c:v>20.283850008259499</c:v>
                </c:pt>
                <c:pt idx="14736">
                  <c:v>20.285226584439201</c:v>
                </c:pt>
                <c:pt idx="14737">
                  <c:v>20.286603160618899</c:v>
                </c:pt>
                <c:pt idx="14738">
                  <c:v>20.287979736798601</c:v>
                </c:pt>
                <c:pt idx="14739">
                  <c:v>20.289356312978398</c:v>
                </c:pt>
                <c:pt idx="14740">
                  <c:v>20.2907328891581</c:v>
                </c:pt>
                <c:pt idx="14741">
                  <c:v>20.292109465337798</c:v>
                </c:pt>
                <c:pt idx="14742">
                  <c:v>20.2934860415175</c:v>
                </c:pt>
                <c:pt idx="14743">
                  <c:v>20.294862617697301</c:v>
                </c:pt>
                <c:pt idx="14744">
                  <c:v>20.296239193877</c:v>
                </c:pt>
                <c:pt idx="14745">
                  <c:v>20.297615770056701</c:v>
                </c:pt>
                <c:pt idx="14746">
                  <c:v>20.2989923462364</c:v>
                </c:pt>
                <c:pt idx="14747">
                  <c:v>20.300368922416201</c:v>
                </c:pt>
                <c:pt idx="14748">
                  <c:v>20.301745498595899</c:v>
                </c:pt>
                <c:pt idx="14749">
                  <c:v>20.303122074775601</c:v>
                </c:pt>
                <c:pt idx="14750">
                  <c:v>20.304498650955299</c:v>
                </c:pt>
                <c:pt idx="14751">
                  <c:v>20.3058752271351</c:v>
                </c:pt>
                <c:pt idx="14752">
                  <c:v>20.307251803314799</c:v>
                </c:pt>
                <c:pt idx="14753">
                  <c:v>20.3086283794945</c:v>
                </c:pt>
                <c:pt idx="14754">
                  <c:v>20.310004955674302</c:v>
                </c:pt>
                <c:pt idx="14755">
                  <c:v>20.311381531854</c:v>
                </c:pt>
                <c:pt idx="14756">
                  <c:v>20.312758108033702</c:v>
                </c:pt>
                <c:pt idx="14757">
                  <c:v>20.3141346842134</c:v>
                </c:pt>
                <c:pt idx="14758">
                  <c:v>20.315511260393102</c:v>
                </c:pt>
                <c:pt idx="14759">
                  <c:v>20.316887836572899</c:v>
                </c:pt>
                <c:pt idx="14760">
                  <c:v>20.318264412752601</c:v>
                </c:pt>
                <c:pt idx="14761">
                  <c:v>20.319640988932299</c:v>
                </c:pt>
                <c:pt idx="14762">
                  <c:v>20.321017565112101</c:v>
                </c:pt>
                <c:pt idx="14763">
                  <c:v>20.322394141291799</c:v>
                </c:pt>
                <c:pt idx="14764">
                  <c:v>20.323770717471501</c:v>
                </c:pt>
                <c:pt idx="14765">
                  <c:v>20.325147293651199</c:v>
                </c:pt>
                <c:pt idx="14766">
                  <c:v>20.326523869831</c:v>
                </c:pt>
                <c:pt idx="14767">
                  <c:v>20.327900446010698</c:v>
                </c:pt>
                <c:pt idx="14768">
                  <c:v>20.3292770221904</c:v>
                </c:pt>
                <c:pt idx="14769">
                  <c:v>20.330653598370098</c:v>
                </c:pt>
                <c:pt idx="14770">
                  <c:v>20.332030174549899</c:v>
                </c:pt>
                <c:pt idx="14771">
                  <c:v>20.333406750729601</c:v>
                </c:pt>
                <c:pt idx="14772">
                  <c:v>20.334783326909299</c:v>
                </c:pt>
                <c:pt idx="14773">
                  <c:v>20.336159903089001</c:v>
                </c:pt>
                <c:pt idx="14774">
                  <c:v>20.337536479268799</c:v>
                </c:pt>
                <c:pt idx="14775">
                  <c:v>20.338913055448501</c:v>
                </c:pt>
                <c:pt idx="14776">
                  <c:v>20.340289631628199</c:v>
                </c:pt>
                <c:pt idx="14777">
                  <c:v>20.341666207807901</c:v>
                </c:pt>
                <c:pt idx="14778">
                  <c:v>20.343042783987698</c:v>
                </c:pt>
                <c:pt idx="14779">
                  <c:v>20.3444193601674</c:v>
                </c:pt>
                <c:pt idx="14780">
                  <c:v>20.345795936347098</c:v>
                </c:pt>
                <c:pt idx="14781">
                  <c:v>20.3471725125268</c:v>
                </c:pt>
                <c:pt idx="14782">
                  <c:v>20.348549088706601</c:v>
                </c:pt>
                <c:pt idx="14783">
                  <c:v>20.3499256648863</c:v>
                </c:pt>
                <c:pt idx="14784">
                  <c:v>20.351302241066001</c:v>
                </c:pt>
                <c:pt idx="14785">
                  <c:v>20.352678817245799</c:v>
                </c:pt>
                <c:pt idx="14786">
                  <c:v>20.354055393425501</c:v>
                </c:pt>
                <c:pt idx="14787">
                  <c:v>20.355431969605199</c:v>
                </c:pt>
                <c:pt idx="14788">
                  <c:v>20.356808545784901</c:v>
                </c:pt>
                <c:pt idx="14789">
                  <c:v>20.358185121964699</c:v>
                </c:pt>
                <c:pt idx="14790">
                  <c:v>20.3595616981444</c:v>
                </c:pt>
                <c:pt idx="14791">
                  <c:v>20.360938274324099</c:v>
                </c:pt>
                <c:pt idx="14792">
                  <c:v>20.3623148505038</c:v>
                </c:pt>
                <c:pt idx="14793">
                  <c:v>20.363691426683602</c:v>
                </c:pt>
                <c:pt idx="14794">
                  <c:v>20.3650680028633</c:v>
                </c:pt>
                <c:pt idx="14795">
                  <c:v>20.366444579043002</c:v>
                </c:pt>
                <c:pt idx="14796">
                  <c:v>20.3678211552227</c:v>
                </c:pt>
                <c:pt idx="14797">
                  <c:v>20.369197731402501</c:v>
                </c:pt>
                <c:pt idx="14798">
                  <c:v>20.370574307582199</c:v>
                </c:pt>
                <c:pt idx="14799">
                  <c:v>20.371950883761901</c:v>
                </c:pt>
                <c:pt idx="14800">
                  <c:v>20.373327459941599</c:v>
                </c:pt>
                <c:pt idx="14801">
                  <c:v>20.3747040361214</c:v>
                </c:pt>
                <c:pt idx="14802">
                  <c:v>20.376080612301099</c:v>
                </c:pt>
                <c:pt idx="14803">
                  <c:v>20.3774571884808</c:v>
                </c:pt>
                <c:pt idx="14804">
                  <c:v>20.378833764660499</c:v>
                </c:pt>
                <c:pt idx="14805">
                  <c:v>20.3802103408403</c:v>
                </c:pt>
                <c:pt idx="14806">
                  <c:v>20.381586917020002</c:v>
                </c:pt>
                <c:pt idx="14807">
                  <c:v>20.3829634931997</c:v>
                </c:pt>
                <c:pt idx="14808">
                  <c:v>20.384340069379402</c:v>
                </c:pt>
                <c:pt idx="14809">
                  <c:v>20.385716645559199</c:v>
                </c:pt>
                <c:pt idx="14810">
                  <c:v>20.387093221738901</c:v>
                </c:pt>
                <c:pt idx="14811">
                  <c:v>20.388469797918599</c:v>
                </c:pt>
                <c:pt idx="14812">
                  <c:v>20.389846374098301</c:v>
                </c:pt>
                <c:pt idx="14813">
                  <c:v>20.391222950278099</c:v>
                </c:pt>
                <c:pt idx="14814">
                  <c:v>20.392599526457801</c:v>
                </c:pt>
                <c:pt idx="14815">
                  <c:v>20.393976102637499</c:v>
                </c:pt>
                <c:pt idx="14816">
                  <c:v>20.395352678817201</c:v>
                </c:pt>
                <c:pt idx="14817">
                  <c:v>20.396729254996998</c:v>
                </c:pt>
                <c:pt idx="14818">
                  <c:v>20.3981058311767</c:v>
                </c:pt>
                <c:pt idx="14819">
                  <c:v>20.399482407356398</c:v>
                </c:pt>
                <c:pt idx="14820">
                  <c:v>20.4008589835362</c:v>
                </c:pt>
                <c:pt idx="14821">
                  <c:v>20.402235559715901</c:v>
                </c:pt>
                <c:pt idx="14822">
                  <c:v>20.4036121358956</c:v>
                </c:pt>
                <c:pt idx="14823">
                  <c:v>20.404988712075301</c:v>
                </c:pt>
                <c:pt idx="14824">
                  <c:v>20.406365288255099</c:v>
                </c:pt>
                <c:pt idx="14825">
                  <c:v>20.407741864434801</c:v>
                </c:pt>
                <c:pt idx="14826">
                  <c:v>20.409118440614499</c:v>
                </c:pt>
                <c:pt idx="14827">
                  <c:v>20.410495016794201</c:v>
                </c:pt>
                <c:pt idx="14828">
                  <c:v>20.411871592973998</c:v>
                </c:pt>
                <c:pt idx="14829">
                  <c:v>20.4132481691537</c:v>
                </c:pt>
                <c:pt idx="14830">
                  <c:v>20.414624745333398</c:v>
                </c:pt>
                <c:pt idx="14831">
                  <c:v>20.4160013215131</c:v>
                </c:pt>
                <c:pt idx="14832">
                  <c:v>20.417377897692901</c:v>
                </c:pt>
                <c:pt idx="14833">
                  <c:v>20.4187544738726</c:v>
                </c:pt>
                <c:pt idx="14834">
                  <c:v>20.420131050052301</c:v>
                </c:pt>
                <c:pt idx="14835">
                  <c:v>20.421507626232</c:v>
                </c:pt>
                <c:pt idx="14836">
                  <c:v>20.422884202411801</c:v>
                </c:pt>
                <c:pt idx="14837">
                  <c:v>20.424260778591499</c:v>
                </c:pt>
                <c:pt idx="14838">
                  <c:v>20.425637354771201</c:v>
                </c:pt>
                <c:pt idx="14839">
                  <c:v>20.427013930950899</c:v>
                </c:pt>
                <c:pt idx="14840">
                  <c:v>20.4283905071307</c:v>
                </c:pt>
                <c:pt idx="14841">
                  <c:v>20.429767083310399</c:v>
                </c:pt>
                <c:pt idx="14842">
                  <c:v>20.4311436594901</c:v>
                </c:pt>
                <c:pt idx="14843">
                  <c:v>20.432520235669799</c:v>
                </c:pt>
                <c:pt idx="14844">
                  <c:v>20.4338968118496</c:v>
                </c:pt>
                <c:pt idx="14845">
                  <c:v>20.435273388029302</c:v>
                </c:pt>
                <c:pt idx="14846">
                  <c:v>20.436649964209</c:v>
                </c:pt>
                <c:pt idx="14847">
                  <c:v>20.438026540388702</c:v>
                </c:pt>
                <c:pt idx="14848">
                  <c:v>20.439403116568499</c:v>
                </c:pt>
                <c:pt idx="14849">
                  <c:v>20.440779692748201</c:v>
                </c:pt>
                <c:pt idx="14850">
                  <c:v>20.442156268927899</c:v>
                </c:pt>
                <c:pt idx="14851">
                  <c:v>20.443532845107701</c:v>
                </c:pt>
                <c:pt idx="14852">
                  <c:v>20.444909421287399</c:v>
                </c:pt>
                <c:pt idx="14853">
                  <c:v>20.446285997467101</c:v>
                </c:pt>
                <c:pt idx="14854">
                  <c:v>20.447662573646799</c:v>
                </c:pt>
                <c:pt idx="14855">
                  <c:v>20.4490391498266</c:v>
                </c:pt>
                <c:pt idx="14856">
                  <c:v>20.450415726006302</c:v>
                </c:pt>
                <c:pt idx="14857">
                  <c:v>20.451792302186</c:v>
                </c:pt>
                <c:pt idx="14858">
                  <c:v>20.453168878365702</c:v>
                </c:pt>
                <c:pt idx="14859">
                  <c:v>20.454545454545499</c:v>
                </c:pt>
                <c:pt idx="14860">
                  <c:v>20.455922030725201</c:v>
                </c:pt>
                <c:pt idx="14861">
                  <c:v>20.457298606904899</c:v>
                </c:pt>
                <c:pt idx="14862">
                  <c:v>20.458675183084601</c:v>
                </c:pt>
                <c:pt idx="14863">
                  <c:v>20.460051759264399</c:v>
                </c:pt>
                <c:pt idx="14864">
                  <c:v>20.461428335444101</c:v>
                </c:pt>
                <c:pt idx="14865">
                  <c:v>20.462804911623799</c:v>
                </c:pt>
                <c:pt idx="14866">
                  <c:v>20.464181487803501</c:v>
                </c:pt>
                <c:pt idx="14867">
                  <c:v>20.465558063983298</c:v>
                </c:pt>
                <c:pt idx="14868">
                  <c:v>20.466934640163</c:v>
                </c:pt>
                <c:pt idx="14869">
                  <c:v>20.468311216342698</c:v>
                </c:pt>
                <c:pt idx="14870">
                  <c:v>20.4696877925224</c:v>
                </c:pt>
                <c:pt idx="14871">
                  <c:v>20.471064368702201</c:v>
                </c:pt>
                <c:pt idx="14872">
                  <c:v>20.4724409448819</c:v>
                </c:pt>
                <c:pt idx="14873">
                  <c:v>20.473817521061601</c:v>
                </c:pt>
                <c:pt idx="14874">
                  <c:v>20.4751940972413</c:v>
                </c:pt>
                <c:pt idx="14875">
                  <c:v>20.476570673421101</c:v>
                </c:pt>
                <c:pt idx="14876">
                  <c:v>20.477947249600799</c:v>
                </c:pt>
                <c:pt idx="14877">
                  <c:v>20.479323825780501</c:v>
                </c:pt>
                <c:pt idx="14878">
                  <c:v>20.480700401960199</c:v>
                </c:pt>
                <c:pt idx="14879">
                  <c:v>20.48207697814</c:v>
                </c:pt>
                <c:pt idx="14880">
                  <c:v>20.483453554319698</c:v>
                </c:pt>
                <c:pt idx="14881">
                  <c:v>20.4848301304994</c:v>
                </c:pt>
                <c:pt idx="14882">
                  <c:v>20.486206706679202</c:v>
                </c:pt>
                <c:pt idx="14883">
                  <c:v>20.4875832828589</c:v>
                </c:pt>
                <c:pt idx="14884">
                  <c:v>20.488959859038602</c:v>
                </c:pt>
                <c:pt idx="14885">
                  <c:v>20.4903364352183</c:v>
                </c:pt>
                <c:pt idx="14886">
                  <c:v>20.491713011398101</c:v>
                </c:pt>
                <c:pt idx="14887">
                  <c:v>20.493089587577799</c:v>
                </c:pt>
                <c:pt idx="14888">
                  <c:v>20.494466163757501</c:v>
                </c:pt>
                <c:pt idx="14889">
                  <c:v>20.495842739937199</c:v>
                </c:pt>
                <c:pt idx="14890">
                  <c:v>20.497219316117</c:v>
                </c:pt>
                <c:pt idx="14891">
                  <c:v>20.498595892296699</c:v>
                </c:pt>
                <c:pt idx="14892">
                  <c:v>20.4999724684764</c:v>
                </c:pt>
                <c:pt idx="14893">
                  <c:v>20.501349044656099</c:v>
                </c:pt>
                <c:pt idx="14894">
                  <c:v>20.5027256208359</c:v>
                </c:pt>
                <c:pt idx="14895">
                  <c:v>20.504102197015602</c:v>
                </c:pt>
                <c:pt idx="14896">
                  <c:v>20.5054787731953</c:v>
                </c:pt>
                <c:pt idx="14897">
                  <c:v>20.506855349375002</c:v>
                </c:pt>
                <c:pt idx="14898">
                  <c:v>20.508231925554799</c:v>
                </c:pt>
                <c:pt idx="14899">
                  <c:v>20.509608501734501</c:v>
                </c:pt>
                <c:pt idx="14900">
                  <c:v>20.510985077914199</c:v>
                </c:pt>
                <c:pt idx="14901">
                  <c:v>20.512361654093901</c:v>
                </c:pt>
                <c:pt idx="14902">
                  <c:v>20.513738230273699</c:v>
                </c:pt>
                <c:pt idx="14903">
                  <c:v>20.515114806453401</c:v>
                </c:pt>
                <c:pt idx="14904">
                  <c:v>20.516491382633099</c:v>
                </c:pt>
                <c:pt idx="14905">
                  <c:v>20.517867958812801</c:v>
                </c:pt>
                <c:pt idx="14906">
                  <c:v>20.519244534992598</c:v>
                </c:pt>
                <c:pt idx="14907">
                  <c:v>20.5206211111723</c:v>
                </c:pt>
                <c:pt idx="14908">
                  <c:v>20.521997687351998</c:v>
                </c:pt>
                <c:pt idx="14909">
                  <c:v>20.5233742635317</c:v>
                </c:pt>
                <c:pt idx="14910">
                  <c:v>20.524750839711501</c:v>
                </c:pt>
                <c:pt idx="14911">
                  <c:v>20.526127415891199</c:v>
                </c:pt>
                <c:pt idx="14912">
                  <c:v>20.527503992070901</c:v>
                </c:pt>
                <c:pt idx="14913">
                  <c:v>20.528880568250599</c:v>
                </c:pt>
                <c:pt idx="14914">
                  <c:v>20.530257144430401</c:v>
                </c:pt>
                <c:pt idx="14915">
                  <c:v>20.531633720610099</c:v>
                </c:pt>
                <c:pt idx="14916">
                  <c:v>20.533010296789801</c:v>
                </c:pt>
                <c:pt idx="14917">
                  <c:v>20.534386872969598</c:v>
                </c:pt>
                <c:pt idx="14918">
                  <c:v>20.5357634491493</c:v>
                </c:pt>
                <c:pt idx="14919">
                  <c:v>20.537140025328998</c:v>
                </c:pt>
                <c:pt idx="14920">
                  <c:v>20.5385166015087</c:v>
                </c:pt>
                <c:pt idx="14921">
                  <c:v>20.539893177688501</c:v>
                </c:pt>
                <c:pt idx="14922">
                  <c:v>20.5412697538682</c:v>
                </c:pt>
                <c:pt idx="14923">
                  <c:v>20.542646330047901</c:v>
                </c:pt>
                <c:pt idx="14924">
                  <c:v>20.5440229062276</c:v>
                </c:pt>
                <c:pt idx="14925">
                  <c:v>20.545399482407401</c:v>
                </c:pt>
                <c:pt idx="14926">
                  <c:v>20.546776058587099</c:v>
                </c:pt>
                <c:pt idx="14927">
                  <c:v>20.548152634766801</c:v>
                </c:pt>
                <c:pt idx="14928">
                  <c:v>20.549529210946499</c:v>
                </c:pt>
                <c:pt idx="14929">
                  <c:v>20.5509057871263</c:v>
                </c:pt>
                <c:pt idx="14930">
                  <c:v>20.552282363305999</c:v>
                </c:pt>
                <c:pt idx="14931">
                  <c:v>20.5536589394857</c:v>
                </c:pt>
                <c:pt idx="14932">
                  <c:v>20.555035515665399</c:v>
                </c:pt>
                <c:pt idx="14933">
                  <c:v>20.5564120918452</c:v>
                </c:pt>
                <c:pt idx="14934">
                  <c:v>20.557788668024902</c:v>
                </c:pt>
                <c:pt idx="14935">
                  <c:v>20.5591652442046</c:v>
                </c:pt>
                <c:pt idx="14936">
                  <c:v>20.560541820384302</c:v>
                </c:pt>
                <c:pt idx="14937">
                  <c:v>20.561918396564099</c:v>
                </c:pt>
                <c:pt idx="14938">
                  <c:v>20.563294972743801</c:v>
                </c:pt>
                <c:pt idx="14939">
                  <c:v>20.564671548923499</c:v>
                </c:pt>
                <c:pt idx="14940">
                  <c:v>20.566048125103201</c:v>
                </c:pt>
                <c:pt idx="14941">
                  <c:v>20.567424701282999</c:v>
                </c:pt>
                <c:pt idx="14942">
                  <c:v>20.5688012774627</c:v>
                </c:pt>
                <c:pt idx="14943">
                  <c:v>20.570177853642399</c:v>
                </c:pt>
                <c:pt idx="14944">
                  <c:v>20.5715544298221</c:v>
                </c:pt>
                <c:pt idx="14945">
                  <c:v>20.572931006001902</c:v>
                </c:pt>
                <c:pt idx="14946">
                  <c:v>20.5743075821816</c:v>
                </c:pt>
                <c:pt idx="14947">
                  <c:v>20.575684158361302</c:v>
                </c:pt>
                <c:pt idx="14948">
                  <c:v>20.577060734541099</c:v>
                </c:pt>
                <c:pt idx="14949">
                  <c:v>20.578437310720801</c:v>
                </c:pt>
                <c:pt idx="14950">
                  <c:v>20.579813886900499</c:v>
                </c:pt>
                <c:pt idx="14951">
                  <c:v>20.581190463080201</c:v>
                </c:pt>
                <c:pt idx="14952">
                  <c:v>20.582567039259999</c:v>
                </c:pt>
                <c:pt idx="14953">
                  <c:v>20.583943615439701</c:v>
                </c:pt>
                <c:pt idx="14954">
                  <c:v>20.585320191619399</c:v>
                </c:pt>
                <c:pt idx="14955">
                  <c:v>20.586696767799101</c:v>
                </c:pt>
                <c:pt idx="14956">
                  <c:v>20.588073343978898</c:v>
                </c:pt>
                <c:pt idx="14957">
                  <c:v>20.5894499201586</c:v>
                </c:pt>
                <c:pt idx="14958">
                  <c:v>20.590826496338298</c:v>
                </c:pt>
                <c:pt idx="14959">
                  <c:v>20.592203072518</c:v>
                </c:pt>
                <c:pt idx="14960">
                  <c:v>20.593579648697801</c:v>
                </c:pt>
                <c:pt idx="14961">
                  <c:v>20.5949562248775</c:v>
                </c:pt>
                <c:pt idx="14962">
                  <c:v>20.596332801057201</c:v>
                </c:pt>
                <c:pt idx="14963">
                  <c:v>20.5977093772369</c:v>
                </c:pt>
                <c:pt idx="14964">
                  <c:v>20.599085953416701</c:v>
                </c:pt>
                <c:pt idx="14965">
                  <c:v>20.600462529596399</c:v>
                </c:pt>
                <c:pt idx="14966">
                  <c:v>20.601839105776101</c:v>
                </c:pt>
                <c:pt idx="14967">
                  <c:v>20.603215681955799</c:v>
                </c:pt>
                <c:pt idx="14968">
                  <c:v>20.6045922581356</c:v>
                </c:pt>
                <c:pt idx="14969">
                  <c:v>20.605968834315298</c:v>
                </c:pt>
                <c:pt idx="14970">
                  <c:v>20.607345410495</c:v>
                </c:pt>
                <c:pt idx="14971">
                  <c:v>20.608721986674698</c:v>
                </c:pt>
                <c:pt idx="14972">
                  <c:v>20.6100985628545</c:v>
                </c:pt>
                <c:pt idx="14973">
                  <c:v>20.611475139034201</c:v>
                </c:pt>
                <c:pt idx="14974">
                  <c:v>20.6128517152139</c:v>
                </c:pt>
                <c:pt idx="14975">
                  <c:v>20.614228291393601</c:v>
                </c:pt>
                <c:pt idx="14976">
                  <c:v>20.615604867573399</c:v>
                </c:pt>
                <c:pt idx="14977">
                  <c:v>20.616981443753101</c:v>
                </c:pt>
                <c:pt idx="14978">
                  <c:v>20.618358019932799</c:v>
                </c:pt>
                <c:pt idx="14979">
                  <c:v>20.6197345961126</c:v>
                </c:pt>
                <c:pt idx="14980">
                  <c:v>20.621111172292299</c:v>
                </c:pt>
                <c:pt idx="14981">
                  <c:v>20.622487748472</c:v>
                </c:pt>
                <c:pt idx="14982">
                  <c:v>20.623864324651699</c:v>
                </c:pt>
                <c:pt idx="14983">
                  <c:v>20.6252409008315</c:v>
                </c:pt>
                <c:pt idx="14984">
                  <c:v>20.626617477011202</c:v>
                </c:pt>
                <c:pt idx="14985">
                  <c:v>20.6279940531909</c:v>
                </c:pt>
                <c:pt idx="14986">
                  <c:v>20.629370629370602</c:v>
                </c:pt>
                <c:pt idx="14987">
                  <c:v>20.630747205550399</c:v>
                </c:pt>
                <c:pt idx="14988">
                  <c:v>20.632123781730101</c:v>
                </c:pt>
                <c:pt idx="14989">
                  <c:v>20.633500357909799</c:v>
                </c:pt>
                <c:pt idx="14990">
                  <c:v>20.634876934089501</c:v>
                </c:pt>
                <c:pt idx="14991">
                  <c:v>20.636253510269299</c:v>
                </c:pt>
                <c:pt idx="14992">
                  <c:v>20.637630086449001</c:v>
                </c:pt>
                <c:pt idx="14993">
                  <c:v>20.639006662628699</c:v>
                </c:pt>
                <c:pt idx="14994">
                  <c:v>20.640383238808401</c:v>
                </c:pt>
                <c:pt idx="14995">
                  <c:v>20.641759814988198</c:v>
                </c:pt>
                <c:pt idx="14996">
                  <c:v>20.6431363911679</c:v>
                </c:pt>
                <c:pt idx="14997">
                  <c:v>20.644512967347602</c:v>
                </c:pt>
                <c:pt idx="14998">
                  <c:v>20.6458895435273</c:v>
                </c:pt>
                <c:pt idx="14999">
                  <c:v>20.647266119707101</c:v>
                </c:pt>
                <c:pt idx="15000">
                  <c:v>20.648642695886799</c:v>
                </c:pt>
                <c:pt idx="15001">
                  <c:v>20.650019272066501</c:v>
                </c:pt>
                <c:pt idx="15002">
                  <c:v>20.651395848246199</c:v>
                </c:pt>
                <c:pt idx="15003">
                  <c:v>20.652772424426001</c:v>
                </c:pt>
                <c:pt idx="15004">
                  <c:v>20.654149000605699</c:v>
                </c:pt>
                <c:pt idx="15005">
                  <c:v>20.655525576785401</c:v>
                </c:pt>
                <c:pt idx="15006">
                  <c:v>20.656902152965099</c:v>
                </c:pt>
                <c:pt idx="15007">
                  <c:v>20.6582787291449</c:v>
                </c:pt>
                <c:pt idx="15008">
                  <c:v>20.659655305324598</c:v>
                </c:pt>
                <c:pt idx="15009">
                  <c:v>20.6610318815043</c:v>
                </c:pt>
                <c:pt idx="15010">
                  <c:v>20.662408457684101</c:v>
                </c:pt>
                <c:pt idx="15011">
                  <c:v>20.6637850338638</c:v>
                </c:pt>
                <c:pt idx="15012">
                  <c:v>20.665161610043501</c:v>
                </c:pt>
                <c:pt idx="15013">
                  <c:v>20.6665381862232</c:v>
                </c:pt>
                <c:pt idx="15014">
                  <c:v>20.667914762403001</c:v>
                </c:pt>
                <c:pt idx="15015">
                  <c:v>20.669291338582699</c:v>
                </c:pt>
                <c:pt idx="15016">
                  <c:v>20.670667914762401</c:v>
                </c:pt>
                <c:pt idx="15017">
                  <c:v>20.672044490942099</c:v>
                </c:pt>
                <c:pt idx="15018">
                  <c:v>20.6734210671219</c:v>
                </c:pt>
                <c:pt idx="15019">
                  <c:v>20.674797643301599</c:v>
                </c:pt>
                <c:pt idx="15020">
                  <c:v>20.6761742194813</c:v>
                </c:pt>
                <c:pt idx="15021">
                  <c:v>20.677550795660999</c:v>
                </c:pt>
                <c:pt idx="15022">
                  <c:v>20.6789273718408</c:v>
                </c:pt>
                <c:pt idx="15023">
                  <c:v>20.680303948020502</c:v>
                </c:pt>
                <c:pt idx="15024">
                  <c:v>20.6816805242002</c:v>
                </c:pt>
                <c:pt idx="15025">
                  <c:v>20.683057100379902</c:v>
                </c:pt>
                <c:pt idx="15026">
                  <c:v>20.684433676559699</c:v>
                </c:pt>
                <c:pt idx="15027">
                  <c:v>20.685810252739401</c:v>
                </c:pt>
                <c:pt idx="15028">
                  <c:v>20.687186828919099</c:v>
                </c:pt>
                <c:pt idx="15029">
                  <c:v>20.688563405098801</c:v>
                </c:pt>
                <c:pt idx="15030">
                  <c:v>20.689939981278599</c:v>
                </c:pt>
                <c:pt idx="15031">
                  <c:v>20.6913165574583</c:v>
                </c:pt>
                <c:pt idx="15032">
                  <c:v>20.692693133637999</c:v>
                </c:pt>
                <c:pt idx="15033">
                  <c:v>20.6940697098177</c:v>
                </c:pt>
                <c:pt idx="15034">
                  <c:v>20.695446285997502</c:v>
                </c:pt>
                <c:pt idx="15035">
                  <c:v>20.6968228621772</c:v>
                </c:pt>
                <c:pt idx="15036">
                  <c:v>20.698199438356902</c:v>
                </c:pt>
                <c:pt idx="15037">
                  <c:v>20.6995760145366</c:v>
                </c:pt>
                <c:pt idx="15038">
                  <c:v>20.700952590716401</c:v>
                </c:pt>
                <c:pt idx="15039">
                  <c:v>20.702329166896099</c:v>
                </c:pt>
                <c:pt idx="15040">
                  <c:v>20.703705743075801</c:v>
                </c:pt>
                <c:pt idx="15041">
                  <c:v>20.705082319255599</c:v>
                </c:pt>
                <c:pt idx="15042">
                  <c:v>20.706458895435301</c:v>
                </c:pt>
                <c:pt idx="15043">
                  <c:v>20.707835471614999</c:v>
                </c:pt>
                <c:pt idx="15044">
                  <c:v>20.709212047794701</c:v>
                </c:pt>
                <c:pt idx="15045">
                  <c:v>20.710588623974498</c:v>
                </c:pt>
                <c:pt idx="15046">
                  <c:v>20.7119652001542</c:v>
                </c:pt>
                <c:pt idx="15047">
                  <c:v>20.713341776333898</c:v>
                </c:pt>
                <c:pt idx="15048">
                  <c:v>20.7147183525136</c:v>
                </c:pt>
                <c:pt idx="15049">
                  <c:v>20.716094928693401</c:v>
                </c:pt>
                <c:pt idx="15050">
                  <c:v>20.7174715048731</c:v>
                </c:pt>
                <c:pt idx="15051">
                  <c:v>20.718848081052801</c:v>
                </c:pt>
                <c:pt idx="15052">
                  <c:v>20.7202246572325</c:v>
                </c:pt>
                <c:pt idx="15053">
                  <c:v>20.721601233412301</c:v>
                </c:pt>
                <c:pt idx="15054">
                  <c:v>20.722977809591999</c:v>
                </c:pt>
                <c:pt idx="15055">
                  <c:v>20.724354385771701</c:v>
                </c:pt>
                <c:pt idx="15056">
                  <c:v>20.725730961951399</c:v>
                </c:pt>
                <c:pt idx="15057">
                  <c:v>20.7271075381312</c:v>
                </c:pt>
                <c:pt idx="15058">
                  <c:v>20.728484114310898</c:v>
                </c:pt>
                <c:pt idx="15059">
                  <c:v>20.7298606904906</c:v>
                </c:pt>
                <c:pt idx="15060">
                  <c:v>20.731237266670298</c:v>
                </c:pt>
                <c:pt idx="15061">
                  <c:v>20.7326138428501</c:v>
                </c:pt>
                <c:pt idx="15062">
                  <c:v>20.733990419029801</c:v>
                </c:pt>
                <c:pt idx="15063">
                  <c:v>20.7353669952095</c:v>
                </c:pt>
                <c:pt idx="15064">
                  <c:v>20.736743571389201</c:v>
                </c:pt>
                <c:pt idx="15065">
                  <c:v>20.738120147568999</c:v>
                </c:pt>
                <c:pt idx="15066">
                  <c:v>20.739496723748701</c:v>
                </c:pt>
                <c:pt idx="15067">
                  <c:v>20.740873299928399</c:v>
                </c:pt>
                <c:pt idx="15068">
                  <c:v>20.742249876108101</c:v>
                </c:pt>
                <c:pt idx="15069">
                  <c:v>20.743626452287899</c:v>
                </c:pt>
                <c:pt idx="15070">
                  <c:v>20.7450030284676</c:v>
                </c:pt>
                <c:pt idx="15071">
                  <c:v>20.746379604647299</c:v>
                </c:pt>
                <c:pt idx="15072">
                  <c:v>20.747756180827</c:v>
                </c:pt>
                <c:pt idx="15073">
                  <c:v>20.749132757006802</c:v>
                </c:pt>
                <c:pt idx="15074">
                  <c:v>20.7505093331865</c:v>
                </c:pt>
                <c:pt idx="15075">
                  <c:v>20.751885909366202</c:v>
                </c:pt>
                <c:pt idx="15076">
                  <c:v>20.753262485545999</c:v>
                </c:pt>
                <c:pt idx="15077">
                  <c:v>20.754639061725701</c:v>
                </c:pt>
                <c:pt idx="15078">
                  <c:v>20.756015637905399</c:v>
                </c:pt>
                <c:pt idx="15079">
                  <c:v>20.757392214085101</c:v>
                </c:pt>
                <c:pt idx="15080">
                  <c:v>20.758768790264899</c:v>
                </c:pt>
                <c:pt idx="15081">
                  <c:v>20.760145366444601</c:v>
                </c:pt>
                <c:pt idx="15082">
                  <c:v>20.761521942624299</c:v>
                </c:pt>
                <c:pt idx="15083">
                  <c:v>20.762898518804001</c:v>
                </c:pt>
                <c:pt idx="15084">
                  <c:v>20.764275094983802</c:v>
                </c:pt>
                <c:pt idx="15085">
                  <c:v>20.7656516711635</c:v>
                </c:pt>
                <c:pt idx="15086">
                  <c:v>20.767028247343202</c:v>
                </c:pt>
                <c:pt idx="15087">
                  <c:v>20.7684048235229</c:v>
                </c:pt>
                <c:pt idx="15088">
                  <c:v>20.769781399702701</c:v>
                </c:pt>
                <c:pt idx="15089">
                  <c:v>20.771157975882399</c:v>
                </c:pt>
                <c:pt idx="15090">
                  <c:v>20.772534552062101</c:v>
                </c:pt>
                <c:pt idx="15091">
                  <c:v>20.773911128241799</c:v>
                </c:pt>
                <c:pt idx="15092">
                  <c:v>20.775287704421601</c:v>
                </c:pt>
                <c:pt idx="15093">
                  <c:v>20.776664280601299</c:v>
                </c:pt>
                <c:pt idx="15094">
                  <c:v>20.778040856781001</c:v>
                </c:pt>
                <c:pt idx="15095">
                  <c:v>20.779417432960699</c:v>
                </c:pt>
                <c:pt idx="15096">
                  <c:v>20.7807940091405</c:v>
                </c:pt>
                <c:pt idx="15097">
                  <c:v>20.782170585320198</c:v>
                </c:pt>
                <c:pt idx="15098">
                  <c:v>20.7835471614999</c:v>
                </c:pt>
                <c:pt idx="15099">
                  <c:v>20.784923737679598</c:v>
                </c:pt>
                <c:pt idx="15100">
                  <c:v>20.7863003138594</c:v>
                </c:pt>
                <c:pt idx="15101">
                  <c:v>20.787676890039101</c:v>
                </c:pt>
                <c:pt idx="15102">
                  <c:v>20.7890534662188</c:v>
                </c:pt>
                <c:pt idx="15103">
                  <c:v>20.790430042398501</c:v>
                </c:pt>
                <c:pt idx="15104">
                  <c:v>20.791806618578299</c:v>
                </c:pt>
                <c:pt idx="15105">
                  <c:v>20.793183194758001</c:v>
                </c:pt>
                <c:pt idx="15106">
                  <c:v>20.794559770937699</c:v>
                </c:pt>
                <c:pt idx="15107">
                  <c:v>20.7959363471175</c:v>
                </c:pt>
                <c:pt idx="15108">
                  <c:v>20.797312923297198</c:v>
                </c:pt>
                <c:pt idx="15109">
                  <c:v>20.7986894994769</c:v>
                </c:pt>
                <c:pt idx="15110">
                  <c:v>20.800066075656598</c:v>
                </c:pt>
                <c:pt idx="15111">
                  <c:v>20.8014426518364</c:v>
                </c:pt>
                <c:pt idx="15112">
                  <c:v>20.802819228016102</c:v>
                </c:pt>
                <c:pt idx="15113">
                  <c:v>20.8041958041958</c:v>
                </c:pt>
                <c:pt idx="15114">
                  <c:v>20.805572380375501</c:v>
                </c:pt>
                <c:pt idx="15115">
                  <c:v>20.806948956555299</c:v>
                </c:pt>
                <c:pt idx="15116">
                  <c:v>20.808325532735001</c:v>
                </c:pt>
                <c:pt idx="15117">
                  <c:v>20.809702108914699</c:v>
                </c:pt>
                <c:pt idx="15118">
                  <c:v>20.811078685094401</c:v>
                </c:pt>
                <c:pt idx="15119">
                  <c:v>20.812455261274199</c:v>
                </c:pt>
                <c:pt idx="15120">
                  <c:v>20.8138318374539</c:v>
                </c:pt>
                <c:pt idx="15121">
                  <c:v>20.815208413633599</c:v>
                </c:pt>
                <c:pt idx="15122">
                  <c:v>20.8165849898133</c:v>
                </c:pt>
                <c:pt idx="15123">
                  <c:v>20.817961565993102</c:v>
                </c:pt>
                <c:pt idx="15124">
                  <c:v>20.8193381421728</c:v>
                </c:pt>
                <c:pt idx="15125">
                  <c:v>20.820714718352502</c:v>
                </c:pt>
                <c:pt idx="15126">
                  <c:v>20.8220912945322</c:v>
                </c:pt>
                <c:pt idx="15127">
                  <c:v>20.823467870712001</c:v>
                </c:pt>
                <c:pt idx="15128">
                  <c:v>20.824844446891699</c:v>
                </c:pt>
                <c:pt idx="15129">
                  <c:v>20.826221023071401</c:v>
                </c:pt>
                <c:pt idx="15130">
                  <c:v>20.827597599251099</c:v>
                </c:pt>
                <c:pt idx="15131">
                  <c:v>20.828974175430901</c:v>
                </c:pt>
                <c:pt idx="15132">
                  <c:v>20.830350751610599</c:v>
                </c:pt>
                <c:pt idx="15133">
                  <c:v>20.831727327790301</c:v>
                </c:pt>
                <c:pt idx="15134">
                  <c:v>20.833103903969999</c:v>
                </c:pt>
                <c:pt idx="15135">
                  <c:v>20.8344804801498</c:v>
                </c:pt>
                <c:pt idx="15136">
                  <c:v>20.835857056329498</c:v>
                </c:pt>
                <c:pt idx="15137">
                  <c:v>20.8372336325092</c:v>
                </c:pt>
                <c:pt idx="15138">
                  <c:v>20.838610208688898</c:v>
                </c:pt>
                <c:pt idx="15139">
                  <c:v>20.839986784868699</c:v>
                </c:pt>
                <c:pt idx="15140">
                  <c:v>20.841363361048401</c:v>
                </c:pt>
                <c:pt idx="15141">
                  <c:v>20.842739937228099</c:v>
                </c:pt>
                <c:pt idx="15142">
                  <c:v>20.844116513407901</c:v>
                </c:pt>
                <c:pt idx="15143">
                  <c:v>20.845493089587599</c:v>
                </c:pt>
                <c:pt idx="15144">
                  <c:v>20.846869665767301</c:v>
                </c:pt>
                <c:pt idx="15145">
                  <c:v>20.848246241946999</c:v>
                </c:pt>
                <c:pt idx="15146">
                  <c:v>20.8496228181268</c:v>
                </c:pt>
                <c:pt idx="15147">
                  <c:v>20.850999394306498</c:v>
                </c:pt>
                <c:pt idx="15148">
                  <c:v>20.8523759704862</c:v>
                </c:pt>
                <c:pt idx="15149">
                  <c:v>20.853752546665898</c:v>
                </c:pt>
                <c:pt idx="15150">
                  <c:v>20.8551291228457</c:v>
                </c:pt>
                <c:pt idx="15151">
                  <c:v>20.856505699025401</c:v>
                </c:pt>
                <c:pt idx="15152">
                  <c:v>20.8578822752051</c:v>
                </c:pt>
                <c:pt idx="15153">
                  <c:v>20.859258851384801</c:v>
                </c:pt>
                <c:pt idx="15154">
                  <c:v>20.860635427564599</c:v>
                </c:pt>
                <c:pt idx="15155">
                  <c:v>20.862012003744301</c:v>
                </c:pt>
                <c:pt idx="15156">
                  <c:v>20.863388579923999</c:v>
                </c:pt>
                <c:pt idx="15157">
                  <c:v>20.864765156103701</c:v>
                </c:pt>
                <c:pt idx="15158">
                  <c:v>20.866141732283499</c:v>
                </c:pt>
                <c:pt idx="15159">
                  <c:v>20.8675183084632</c:v>
                </c:pt>
                <c:pt idx="15160">
                  <c:v>20.868894884642899</c:v>
                </c:pt>
                <c:pt idx="15161">
                  <c:v>20.8702714608226</c:v>
                </c:pt>
                <c:pt idx="15162">
                  <c:v>20.871648037002402</c:v>
                </c:pt>
                <c:pt idx="15163">
                  <c:v>20.8730246131821</c:v>
                </c:pt>
                <c:pt idx="15164">
                  <c:v>20.874401189361802</c:v>
                </c:pt>
                <c:pt idx="15165">
                  <c:v>20.8757777655415</c:v>
                </c:pt>
                <c:pt idx="15166">
                  <c:v>20.877154341721301</c:v>
                </c:pt>
                <c:pt idx="15167">
                  <c:v>20.878530917900999</c:v>
                </c:pt>
                <c:pt idx="15168">
                  <c:v>20.879907494080701</c:v>
                </c:pt>
                <c:pt idx="15169">
                  <c:v>20.881284070260499</c:v>
                </c:pt>
                <c:pt idx="15170">
                  <c:v>20.8826606464402</c:v>
                </c:pt>
                <c:pt idx="15171">
                  <c:v>20.884037222619899</c:v>
                </c:pt>
                <c:pt idx="15172">
                  <c:v>20.8854137987996</c:v>
                </c:pt>
                <c:pt idx="15173">
                  <c:v>20.886790374979402</c:v>
                </c:pt>
                <c:pt idx="15174">
                  <c:v>20.8881669511591</c:v>
                </c:pt>
                <c:pt idx="15175">
                  <c:v>20.889543527338802</c:v>
                </c:pt>
                <c:pt idx="15176">
                  <c:v>20.8909201035185</c:v>
                </c:pt>
                <c:pt idx="15177">
                  <c:v>20.892296679698301</c:v>
                </c:pt>
                <c:pt idx="15178">
                  <c:v>20.893673255877999</c:v>
                </c:pt>
                <c:pt idx="15179">
                  <c:v>20.895049832057701</c:v>
                </c:pt>
                <c:pt idx="15180">
                  <c:v>20.896426408237399</c:v>
                </c:pt>
                <c:pt idx="15181">
                  <c:v>20.897802984417201</c:v>
                </c:pt>
                <c:pt idx="15182">
                  <c:v>20.899179560596899</c:v>
                </c:pt>
                <c:pt idx="15183">
                  <c:v>20.900556136776601</c:v>
                </c:pt>
                <c:pt idx="15184">
                  <c:v>20.901932712956299</c:v>
                </c:pt>
                <c:pt idx="15185">
                  <c:v>20.9033092891361</c:v>
                </c:pt>
                <c:pt idx="15186">
                  <c:v>20.904685865315798</c:v>
                </c:pt>
                <c:pt idx="15187">
                  <c:v>20.9060624414955</c:v>
                </c:pt>
                <c:pt idx="15188">
                  <c:v>20.907439017675198</c:v>
                </c:pt>
                <c:pt idx="15189">
                  <c:v>20.908815593855</c:v>
                </c:pt>
                <c:pt idx="15190">
                  <c:v>20.910192170034701</c:v>
                </c:pt>
                <c:pt idx="15191">
                  <c:v>20.9115687462144</c:v>
                </c:pt>
                <c:pt idx="15192">
                  <c:v>20.912945322394101</c:v>
                </c:pt>
                <c:pt idx="15193">
                  <c:v>20.914321898573899</c:v>
                </c:pt>
                <c:pt idx="15194">
                  <c:v>20.915698474753601</c:v>
                </c:pt>
                <c:pt idx="15195">
                  <c:v>20.917075050933299</c:v>
                </c:pt>
                <c:pt idx="15196">
                  <c:v>20.918451627113001</c:v>
                </c:pt>
                <c:pt idx="15197">
                  <c:v>20.919828203292798</c:v>
                </c:pt>
                <c:pt idx="15198">
                  <c:v>20.9212047794725</c:v>
                </c:pt>
                <c:pt idx="15199">
                  <c:v>20.922581355652198</c:v>
                </c:pt>
                <c:pt idx="15200">
                  <c:v>20.923957931832</c:v>
                </c:pt>
                <c:pt idx="15201">
                  <c:v>20.925334508011701</c:v>
                </c:pt>
                <c:pt idx="15202">
                  <c:v>20.9267110841914</c:v>
                </c:pt>
                <c:pt idx="15203">
                  <c:v>20.928087660371101</c:v>
                </c:pt>
                <c:pt idx="15204">
                  <c:v>20.929464236550899</c:v>
                </c:pt>
                <c:pt idx="15205">
                  <c:v>20.930840812730601</c:v>
                </c:pt>
                <c:pt idx="15206">
                  <c:v>20.932217388910299</c:v>
                </c:pt>
                <c:pt idx="15207">
                  <c:v>20.933593965090001</c:v>
                </c:pt>
                <c:pt idx="15208">
                  <c:v>20.934970541269799</c:v>
                </c:pt>
                <c:pt idx="15209">
                  <c:v>20.9363471174495</c:v>
                </c:pt>
                <c:pt idx="15210">
                  <c:v>20.937723693629199</c:v>
                </c:pt>
                <c:pt idx="15211">
                  <c:v>20.9391002698089</c:v>
                </c:pt>
                <c:pt idx="15212">
                  <c:v>20.940476845988702</c:v>
                </c:pt>
                <c:pt idx="15213">
                  <c:v>20.9418534221684</c:v>
                </c:pt>
                <c:pt idx="15214">
                  <c:v>20.943229998348102</c:v>
                </c:pt>
                <c:pt idx="15215">
                  <c:v>20.9446065745278</c:v>
                </c:pt>
                <c:pt idx="15216">
                  <c:v>20.945983150707601</c:v>
                </c:pt>
                <c:pt idx="15217">
                  <c:v>20.947359726887299</c:v>
                </c:pt>
                <c:pt idx="15218">
                  <c:v>20.948736303067001</c:v>
                </c:pt>
                <c:pt idx="15219">
                  <c:v>20.950112879246699</c:v>
                </c:pt>
                <c:pt idx="15220">
                  <c:v>20.951489455426501</c:v>
                </c:pt>
                <c:pt idx="15221">
                  <c:v>20.952866031606199</c:v>
                </c:pt>
                <c:pt idx="15222">
                  <c:v>20.954242607785901</c:v>
                </c:pt>
                <c:pt idx="15223">
                  <c:v>20.955619183965599</c:v>
                </c:pt>
                <c:pt idx="15224">
                  <c:v>20.9569957601454</c:v>
                </c:pt>
                <c:pt idx="15225">
                  <c:v>20.958372336325102</c:v>
                </c:pt>
                <c:pt idx="15226">
                  <c:v>20.9597489125048</c:v>
                </c:pt>
                <c:pt idx="15227">
                  <c:v>20.961125488684502</c:v>
                </c:pt>
                <c:pt idx="15228">
                  <c:v>20.962502064864299</c:v>
                </c:pt>
                <c:pt idx="15229">
                  <c:v>20.963878641044001</c:v>
                </c:pt>
                <c:pt idx="15230">
                  <c:v>20.965255217223699</c:v>
                </c:pt>
                <c:pt idx="15231">
                  <c:v>20.966631793403401</c:v>
                </c:pt>
                <c:pt idx="15232">
                  <c:v>20.968008369583199</c:v>
                </c:pt>
                <c:pt idx="15233">
                  <c:v>20.969384945762901</c:v>
                </c:pt>
                <c:pt idx="15234">
                  <c:v>20.970761521942599</c:v>
                </c:pt>
                <c:pt idx="15235">
                  <c:v>20.9721380981224</c:v>
                </c:pt>
                <c:pt idx="15236">
                  <c:v>20.973514674302098</c:v>
                </c:pt>
                <c:pt idx="15237">
                  <c:v>20.9748912504818</c:v>
                </c:pt>
                <c:pt idx="15238">
                  <c:v>20.976267826661498</c:v>
                </c:pt>
                <c:pt idx="15239">
                  <c:v>20.9776444028413</c:v>
                </c:pt>
                <c:pt idx="15240">
                  <c:v>20.979020979021001</c:v>
                </c:pt>
                <c:pt idx="15241">
                  <c:v>20.9803975552007</c:v>
                </c:pt>
                <c:pt idx="15242">
                  <c:v>20.981774131380401</c:v>
                </c:pt>
                <c:pt idx="15243">
                  <c:v>20.983150707560199</c:v>
                </c:pt>
                <c:pt idx="15244">
                  <c:v>20.984527283739901</c:v>
                </c:pt>
                <c:pt idx="15245">
                  <c:v>20.985903859919599</c:v>
                </c:pt>
                <c:pt idx="15246">
                  <c:v>20.987280436099301</c:v>
                </c:pt>
                <c:pt idx="15247">
                  <c:v>20.988657012279099</c:v>
                </c:pt>
                <c:pt idx="15248">
                  <c:v>20.9900335884588</c:v>
                </c:pt>
                <c:pt idx="15249">
                  <c:v>20.991410164638499</c:v>
                </c:pt>
                <c:pt idx="15250">
                  <c:v>20.9927867408182</c:v>
                </c:pt>
                <c:pt idx="15251">
                  <c:v>20.994163316998002</c:v>
                </c:pt>
                <c:pt idx="15252">
                  <c:v>20.9955398931777</c:v>
                </c:pt>
                <c:pt idx="15253">
                  <c:v>20.996916469357402</c:v>
                </c:pt>
                <c:pt idx="15254">
                  <c:v>20.9982930455371</c:v>
                </c:pt>
                <c:pt idx="15255">
                  <c:v>20.999669621716901</c:v>
                </c:pt>
                <c:pt idx="15256">
                  <c:v>21.001046197896599</c:v>
                </c:pt>
                <c:pt idx="15257">
                  <c:v>21.002422774076301</c:v>
                </c:pt>
                <c:pt idx="15258">
                  <c:v>21.003799350255999</c:v>
                </c:pt>
                <c:pt idx="15259">
                  <c:v>21.0051759264358</c:v>
                </c:pt>
                <c:pt idx="15260">
                  <c:v>21.006552502615499</c:v>
                </c:pt>
                <c:pt idx="15261">
                  <c:v>21.0079290787952</c:v>
                </c:pt>
                <c:pt idx="15262">
                  <c:v>21.009305654974899</c:v>
                </c:pt>
                <c:pt idx="15263">
                  <c:v>21.0106822311547</c:v>
                </c:pt>
                <c:pt idx="15264">
                  <c:v>21.012058807334402</c:v>
                </c:pt>
                <c:pt idx="15265">
                  <c:v>21.0134353835141</c:v>
                </c:pt>
                <c:pt idx="15266">
                  <c:v>21.014811959693901</c:v>
                </c:pt>
                <c:pt idx="15267">
                  <c:v>21.016188535873599</c:v>
                </c:pt>
                <c:pt idx="15268">
                  <c:v>21.017565112053301</c:v>
                </c:pt>
                <c:pt idx="15269">
                  <c:v>21.018941688232999</c:v>
                </c:pt>
                <c:pt idx="15270">
                  <c:v>21.020318264412801</c:v>
                </c:pt>
                <c:pt idx="15271">
                  <c:v>21.021694840592499</c:v>
                </c:pt>
                <c:pt idx="15272">
                  <c:v>21.023071416772201</c:v>
                </c:pt>
                <c:pt idx="15273">
                  <c:v>21.024447992951899</c:v>
                </c:pt>
                <c:pt idx="15274">
                  <c:v>21.0258245691317</c:v>
                </c:pt>
                <c:pt idx="15275">
                  <c:v>21.027201145311398</c:v>
                </c:pt>
                <c:pt idx="15276">
                  <c:v>21.0285777214911</c:v>
                </c:pt>
                <c:pt idx="15277">
                  <c:v>21.029954297670798</c:v>
                </c:pt>
                <c:pt idx="15278">
                  <c:v>21.0313308738506</c:v>
                </c:pt>
                <c:pt idx="15279">
                  <c:v>21.032707450030301</c:v>
                </c:pt>
                <c:pt idx="15280">
                  <c:v>21.03408402621</c:v>
                </c:pt>
                <c:pt idx="15281">
                  <c:v>21.035460602389701</c:v>
                </c:pt>
                <c:pt idx="15282">
                  <c:v>21.036837178569499</c:v>
                </c:pt>
                <c:pt idx="15283">
                  <c:v>21.038213754749201</c:v>
                </c:pt>
                <c:pt idx="15284">
                  <c:v>21.039590330928899</c:v>
                </c:pt>
                <c:pt idx="15285">
                  <c:v>21.040966907108601</c:v>
                </c:pt>
                <c:pt idx="15286">
                  <c:v>21.042343483288398</c:v>
                </c:pt>
                <c:pt idx="15287">
                  <c:v>21.0437200594681</c:v>
                </c:pt>
                <c:pt idx="15288">
                  <c:v>21.045096635647798</c:v>
                </c:pt>
                <c:pt idx="15289">
                  <c:v>21.0464732118275</c:v>
                </c:pt>
                <c:pt idx="15290">
                  <c:v>21.047849788007301</c:v>
                </c:pt>
                <c:pt idx="15291">
                  <c:v>21.049226364187</c:v>
                </c:pt>
                <c:pt idx="15292">
                  <c:v>21.050602940366701</c:v>
                </c:pt>
                <c:pt idx="15293">
                  <c:v>21.0519795165464</c:v>
                </c:pt>
                <c:pt idx="15294">
                  <c:v>21.053356092726201</c:v>
                </c:pt>
                <c:pt idx="15295">
                  <c:v>21.054732668905899</c:v>
                </c:pt>
                <c:pt idx="15296">
                  <c:v>21.056109245085601</c:v>
                </c:pt>
                <c:pt idx="15297">
                  <c:v>21.057485821265399</c:v>
                </c:pt>
                <c:pt idx="15298">
                  <c:v>21.0588623974451</c:v>
                </c:pt>
                <c:pt idx="15299">
                  <c:v>21.060238973624799</c:v>
                </c:pt>
                <c:pt idx="15300">
                  <c:v>21.0616155498045</c:v>
                </c:pt>
                <c:pt idx="15301">
                  <c:v>21.062992125984302</c:v>
                </c:pt>
                <c:pt idx="15302">
                  <c:v>21.064368702164</c:v>
                </c:pt>
                <c:pt idx="15303">
                  <c:v>21.065745278343702</c:v>
                </c:pt>
                <c:pt idx="15304">
                  <c:v>21.0671218545234</c:v>
                </c:pt>
                <c:pt idx="15305">
                  <c:v>21.068498430703201</c:v>
                </c:pt>
                <c:pt idx="15306">
                  <c:v>21.069875006882899</c:v>
                </c:pt>
                <c:pt idx="15307">
                  <c:v>21.071251583062601</c:v>
                </c:pt>
                <c:pt idx="15308">
                  <c:v>21.072628159242299</c:v>
                </c:pt>
                <c:pt idx="15309">
                  <c:v>21.074004735422101</c:v>
                </c:pt>
                <c:pt idx="15310">
                  <c:v>21.075381311601799</c:v>
                </c:pt>
                <c:pt idx="15311">
                  <c:v>21.076757887781501</c:v>
                </c:pt>
                <c:pt idx="15312">
                  <c:v>21.078134463961199</c:v>
                </c:pt>
                <c:pt idx="15313">
                  <c:v>21.079511040141</c:v>
                </c:pt>
                <c:pt idx="15314">
                  <c:v>21.080887616320702</c:v>
                </c:pt>
                <c:pt idx="15315">
                  <c:v>21.0822641925004</c:v>
                </c:pt>
                <c:pt idx="15316">
                  <c:v>21.083640768680102</c:v>
                </c:pt>
                <c:pt idx="15317">
                  <c:v>21.085017344859899</c:v>
                </c:pt>
                <c:pt idx="15318">
                  <c:v>21.086393921039601</c:v>
                </c:pt>
                <c:pt idx="15319">
                  <c:v>21.087770497219299</c:v>
                </c:pt>
                <c:pt idx="15320">
                  <c:v>21.089147073399001</c:v>
                </c:pt>
                <c:pt idx="15321">
                  <c:v>21.090523649578799</c:v>
                </c:pt>
                <c:pt idx="15322">
                  <c:v>21.091900225758501</c:v>
                </c:pt>
                <c:pt idx="15323">
                  <c:v>21.093276801938199</c:v>
                </c:pt>
                <c:pt idx="15324">
                  <c:v>21.094653378117901</c:v>
                </c:pt>
                <c:pt idx="15325">
                  <c:v>21.096029954297698</c:v>
                </c:pt>
                <c:pt idx="15326">
                  <c:v>21.0974065304774</c:v>
                </c:pt>
                <c:pt idx="15327">
                  <c:v>21.098783106657098</c:v>
                </c:pt>
                <c:pt idx="15328">
                  <c:v>21.1001596828368</c:v>
                </c:pt>
                <c:pt idx="15329">
                  <c:v>21.101536259016601</c:v>
                </c:pt>
                <c:pt idx="15330">
                  <c:v>21.1029128351963</c:v>
                </c:pt>
                <c:pt idx="15331">
                  <c:v>21.104289411376001</c:v>
                </c:pt>
                <c:pt idx="15332">
                  <c:v>21.105665987555799</c:v>
                </c:pt>
                <c:pt idx="15333">
                  <c:v>21.107042563735501</c:v>
                </c:pt>
                <c:pt idx="15334">
                  <c:v>21.108419139915199</c:v>
                </c:pt>
                <c:pt idx="15335">
                  <c:v>21.109795716094901</c:v>
                </c:pt>
                <c:pt idx="15336">
                  <c:v>21.111172292274698</c:v>
                </c:pt>
                <c:pt idx="15337">
                  <c:v>21.1125488684544</c:v>
                </c:pt>
                <c:pt idx="15338">
                  <c:v>21.113925444634098</c:v>
                </c:pt>
                <c:pt idx="15339">
                  <c:v>21.1153020208138</c:v>
                </c:pt>
                <c:pt idx="15340">
                  <c:v>21.116678596993602</c:v>
                </c:pt>
                <c:pt idx="15341">
                  <c:v>21.1180551731733</c:v>
                </c:pt>
                <c:pt idx="15342">
                  <c:v>21.119431749353001</c:v>
                </c:pt>
                <c:pt idx="15343">
                  <c:v>21.1208083255327</c:v>
                </c:pt>
                <c:pt idx="15344">
                  <c:v>21.122184901712501</c:v>
                </c:pt>
                <c:pt idx="15345">
                  <c:v>21.123561477892199</c:v>
                </c:pt>
                <c:pt idx="15346">
                  <c:v>21.124938054071901</c:v>
                </c:pt>
                <c:pt idx="15347">
                  <c:v>21.126314630251599</c:v>
                </c:pt>
                <c:pt idx="15348">
                  <c:v>21.1276912064314</c:v>
                </c:pt>
                <c:pt idx="15349">
                  <c:v>21.129067782611099</c:v>
                </c:pt>
                <c:pt idx="15350">
                  <c:v>21.1304443587908</c:v>
                </c:pt>
                <c:pt idx="15351">
                  <c:v>21.131820934970499</c:v>
                </c:pt>
                <c:pt idx="15352">
                  <c:v>21.1331975111503</c:v>
                </c:pt>
                <c:pt idx="15353">
                  <c:v>21.134574087330002</c:v>
                </c:pt>
                <c:pt idx="15354">
                  <c:v>21.1359506635097</c:v>
                </c:pt>
                <c:pt idx="15355">
                  <c:v>21.137327239689402</c:v>
                </c:pt>
                <c:pt idx="15356">
                  <c:v>21.138703815869199</c:v>
                </c:pt>
                <c:pt idx="15357">
                  <c:v>21.140080392048901</c:v>
                </c:pt>
                <c:pt idx="15358">
                  <c:v>21.141456968228599</c:v>
                </c:pt>
                <c:pt idx="15359">
                  <c:v>21.142833544408301</c:v>
                </c:pt>
                <c:pt idx="15360">
                  <c:v>21.144210120588099</c:v>
                </c:pt>
                <c:pt idx="15361">
                  <c:v>21.145586696767801</c:v>
                </c:pt>
                <c:pt idx="15362">
                  <c:v>21.146963272947499</c:v>
                </c:pt>
                <c:pt idx="15363">
                  <c:v>21.1483398491273</c:v>
                </c:pt>
                <c:pt idx="15364">
                  <c:v>21.149716425306998</c:v>
                </c:pt>
                <c:pt idx="15365">
                  <c:v>21.1510930014867</c:v>
                </c:pt>
                <c:pt idx="15366">
                  <c:v>21.152469577666398</c:v>
                </c:pt>
                <c:pt idx="15367">
                  <c:v>21.153846153846199</c:v>
                </c:pt>
                <c:pt idx="15368">
                  <c:v>21.155222730025901</c:v>
                </c:pt>
                <c:pt idx="15369">
                  <c:v>21.156599306205599</c:v>
                </c:pt>
                <c:pt idx="15370">
                  <c:v>21.157975882385301</c:v>
                </c:pt>
                <c:pt idx="15371">
                  <c:v>21.159352458565099</c:v>
                </c:pt>
                <c:pt idx="15372">
                  <c:v>21.160729034744801</c:v>
                </c:pt>
                <c:pt idx="15373">
                  <c:v>21.162105610924499</c:v>
                </c:pt>
                <c:pt idx="15374">
                  <c:v>21.163482187104201</c:v>
                </c:pt>
                <c:pt idx="15375">
                  <c:v>21.164858763283998</c:v>
                </c:pt>
                <c:pt idx="15376">
                  <c:v>21.1662353394637</c:v>
                </c:pt>
                <c:pt idx="15377">
                  <c:v>21.167611915643398</c:v>
                </c:pt>
                <c:pt idx="15378">
                  <c:v>21.1689884918231</c:v>
                </c:pt>
                <c:pt idx="15379">
                  <c:v>21.170365068002901</c:v>
                </c:pt>
                <c:pt idx="15380">
                  <c:v>21.1717416441826</c:v>
                </c:pt>
                <c:pt idx="15381">
                  <c:v>21.173118220362301</c:v>
                </c:pt>
                <c:pt idx="15382">
                  <c:v>21.174494796542</c:v>
                </c:pt>
                <c:pt idx="15383">
                  <c:v>21.175871372721801</c:v>
                </c:pt>
                <c:pt idx="15384">
                  <c:v>21.177247948901499</c:v>
                </c:pt>
                <c:pt idx="15385">
                  <c:v>21.178624525081201</c:v>
                </c:pt>
                <c:pt idx="15386">
                  <c:v>21.180001101260899</c:v>
                </c:pt>
                <c:pt idx="15387">
                  <c:v>21.1813776774407</c:v>
                </c:pt>
                <c:pt idx="15388">
                  <c:v>21.182754253620399</c:v>
                </c:pt>
                <c:pt idx="15389">
                  <c:v>21.1841308298001</c:v>
                </c:pt>
                <c:pt idx="15390">
                  <c:v>21.185507405979902</c:v>
                </c:pt>
                <c:pt idx="15391">
                  <c:v>21.1868839821596</c:v>
                </c:pt>
                <c:pt idx="15392">
                  <c:v>21.188260558339302</c:v>
                </c:pt>
                <c:pt idx="15393">
                  <c:v>21.189637134519</c:v>
                </c:pt>
                <c:pt idx="15394">
                  <c:v>21.191013710698801</c:v>
                </c:pt>
                <c:pt idx="15395">
                  <c:v>21.192390286878499</c:v>
                </c:pt>
                <c:pt idx="15396">
                  <c:v>21.193766863058201</c:v>
                </c:pt>
                <c:pt idx="15397">
                  <c:v>21.195143439237899</c:v>
                </c:pt>
                <c:pt idx="15398">
                  <c:v>21.1965200154177</c:v>
                </c:pt>
                <c:pt idx="15399">
                  <c:v>21.197896591597399</c:v>
                </c:pt>
                <c:pt idx="15400">
                  <c:v>21.1992731677771</c:v>
                </c:pt>
                <c:pt idx="15401">
                  <c:v>21.200649743956799</c:v>
                </c:pt>
                <c:pt idx="15402">
                  <c:v>21.2020263201366</c:v>
                </c:pt>
                <c:pt idx="15403">
                  <c:v>21.203402896316302</c:v>
                </c:pt>
                <c:pt idx="15404">
                  <c:v>21.204779472496</c:v>
                </c:pt>
                <c:pt idx="15405">
                  <c:v>21.206156048675702</c:v>
                </c:pt>
                <c:pt idx="15406">
                  <c:v>21.207532624855499</c:v>
                </c:pt>
                <c:pt idx="15407">
                  <c:v>21.208909201035201</c:v>
                </c:pt>
                <c:pt idx="15408">
                  <c:v>21.210285777214899</c:v>
                </c:pt>
                <c:pt idx="15409">
                  <c:v>21.211662353394601</c:v>
                </c:pt>
                <c:pt idx="15410">
                  <c:v>21.213038929574399</c:v>
                </c:pt>
                <c:pt idx="15411">
                  <c:v>21.214415505754101</c:v>
                </c:pt>
                <c:pt idx="15412">
                  <c:v>21.215792081933799</c:v>
                </c:pt>
                <c:pt idx="15413">
                  <c:v>21.217168658113501</c:v>
                </c:pt>
                <c:pt idx="15414">
                  <c:v>21.218545234293298</c:v>
                </c:pt>
                <c:pt idx="15415">
                  <c:v>21.219921810473</c:v>
                </c:pt>
                <c:pt idx="15416">
                  <c:v>21.221298386652698</c:v>
                </c:pt>
                <c:pt idx="15417">
                  <c:v>21.2226749628324</c:v>
                </c:pt>
                <c:pt idx="15418">
                  <c:v>21.224051539012201</c:v>
                </c:pt>
                <c:pt idx="15419">
                  <c:v>21.2254281151919</c:v>
                </c:pt>
                <c:pt idx="15420">
                  <c:v>21.226804691371601</c:v>
                </c:pt>
                <c:pt idx="15421">
                  <c:v>21.228181267551399</c:v>
                </c:pt>
                <c:pt idx="15422">
                  <c:v>21.229557843731101</c:v>
                </c:pt>
                <c:pt idx="15423">
                  <c:v>21.230934419910799</c:v>
                </c:pt>
                <c:pt idx="15424">
                  <c:v>21.232310996090501</c:v>
                </c:pt>
                <c:pt idx="15425">
                  <c:v>21.233687572270298</c:v>
                </c:pt>
                <c:pt idx="15426">
                  <c:v>21.23506414845</c:v>
                </c:pt>
                <c:pt idx="15427">
                  <c:v>21.236440724629698</c:v>
                </c:pt>
                <c:pt idx="15428">
                  <c:v>21.2378173008094</c:v>
                </c:pt>
                <c:pt idx="15429">
                  <c:v>21.239193876989201</c:v>
                </c:pt>
                <c:pt idx="15430">
                  <c:v>21.2405704531689</c:v>
                </c:pt>
                <c:pt idx="15431">
                  <c:v>21.241947029348601</c:v>
                </c:pt>
                <c:pt idx="15432">
                  <c:v>21.2433236055283</c:v>
                </c:pt>
                <c:pt idx="15433">
                  <c:v>21.244700181708101</c:v>
                </c:pt>
                <c:pt idx="15434">
                  <c:v>21.246076757887799</c:v>
                </c:pt>
                <c:pt idx="15435">
                  <c:v>21.247453334067501</c:v>
                </c:pt>
                <c:pt idx="15436">
                  <c:v>21.248829910247199</c:v>
                </c:pt>
                <c:pt idx="15437">
                  <c:v>21.250206486427</c:v>
                </c:pt>
                <c:pt idx="15438">
                  <c:v>21.251583062606699</c:v>
                </c:pt>
                <c:pt idx="15439">
                  <c:v>21.2529596387864</c:v>
                </c:pt>
                <c:pt idx="15440">
                  <c:v>21.254336214966099</c:v>
                </c:pt>
                <c:pt idx="15441">
                  <c:v>21.2557127911459</c:v>
                </c:pt>
                <c:pt idx="15442">
                  <c:v>21.257089367325602</c:v>
                </c:pt>
                <c:pt idx="15443">
                  <c:v>21.2584659435053</c:v>
                </c:pt>
                <c:pt idx="15444">
                  <c:v>21.259842519685002</c:v>
                </c:pt>
                <c:pt idx="15445">
                  <c:v>21.261219095864799</c:v>
                </c:pt>
                <c:pt idx="15446">
                  <c:v>21.262595672044501</c:v>
                </c:pt>
                <c:pt idx="15447">
                  <c:v>21.263972248224199</c:v>
                </c:pt>
                <c:pt idx="15448">
                  <c:v>21.265348824403901</c:v>
                </c:pt>
                <c:pt idx="15449">
                  <c:v>21.266725400583699</c:v>
                </c:pt>
                <c:pt idx="15450">
                  <c:v>21.268101976763401</c:v>
                </c:pt>
                <c:pt idx="15451">
                  <c:v>21.269478552943099</c:v>
                </c:pt>
                <c:pt idx="15452">
                  <c:v>21.270855129122801</c:v>
                </c:pt>
                <c:pt idx="15453">
                  <c:v>21.272231705302602</c:v>
                </c:pt>
                <c:pt idx="15454">
                  <c:v>21.2736082814823</c:v>
                </c:pt>
                <c:pt idx="15455">
                  <c:v>21.274984857662002</c:v>
                </c:pt>
                <c:pt idx="15456">
                  <c:v>21.276361433841799</c:v>
                </c:pt>
                <c:pt idx="15457">
                  <c:v>21.277738010021501</c:v>
                </c:pt>
                <c:pt idx="15458">
                  <c:v>21.279114586201199</c:v>
                </c:pt>
                <c:pt idx="15459">
                  <c:v>21.280491162380901</c:v>
                </c:pt>
                <c:pt idx="15460">
                  <c:v>21.281867738560699</c:v>
                </c:pt>
                <c:pt idx="15461">
                  <c:v>21.283244314740401</c:v>
                </c:pt>
                <c:pt idx="15462">
                  <c:v>21.284620890920099</c:v>
                </c:pt>
                <c:pt idx="15463">
                  <c:v>21.285997467099801</c:v>
                </c:pt>
                <c:pt idx="15464">
                  <c:v>21.287374043279598</c:v>
                </c:pt>
                <c:pt idx="15465">
                  <c:v>21.2887506194593</c:v>
                </c:pt>
                <c:pt idx="15466">
                  <c:v>21.290127195638998</c:v>
                </c:pt>
                <c:pt idx="15467">
                  <c:v>21.2915037718187</c:v>
                </c:pt>
                <c:pt idx="15468">
                  <c:v>21.292880347998501</c:v>
                </c:pt>
                <c:pt idx="15469">
                  <c:v>21.2942569241782</c:v>
                </c:pt>
                <c:pt idx="15470">
                  <c:v>21.295633500357901</c:v>
                </c:pt>
                <c:pt idx="15471">
                  <c:v>21.2970100765376</c:v>
                </c:pt>
                <c:pt idx="15472">
                  <c:v>21.298386652717401</c:v>
                </c:pt>
                <c:pt idx="15473">
                  <c:v>21.299763228897099</c:v>
                </c:pt>
                <c:pt idx="15474">
                  <c:v>21.301139805076801</c:v>
                </c:pt>
                <c:pt idx="15475">
                  <c:v>21.302516381256499</c:v>
                </c:pt>
                <c:pt idx="15476">
                  <c:v>21.3038929574363</c:v>
                </c:pt>
                <c:pt idx="15477">
                  <c:v>21.305269533615999</c:v>
                </c:pt>
                <c:pt idx="15478">
                  <c:v>21.3066461097957</c:v>
                </c:pt>
                <c:pt idx="15479">
                  <c:v>21.308022685975399</c:v>
                </c:pt>
                <c:pt idx="15480">
                  <c:v>21.3093992621552</c:v>
                </c:pt>
                <c:pt idx="15481">
                  <c:v>21.310775838334902</c:v>
                </c:pt>
                <c:pt idx="15482">
                  <c:v>21.3121524145146</c:v>
                </c:pt>
                <c:pt idx="15483">
                  <c:v>21.313528990694302</c:v>
                </c:pt>
                <c:pt idx="15484">
                  <c:v>21.314905566874099</c:v>
                </c:pt>
                <c:pt idx="15485">
                  <c:v>21.316282143053801</c:v>
                </c:pt>
                <c:pt idx="15486">
                  <c:v>21.317658719233499</c:v>
                </c:pt>
                <c:pt idx="15487">
                  <c:v>21.319035295413201</c:v>
                </c:pt>
                <c:pt idx="15488">
                  <c:v>21.320411871592999</c:v>
                </c:pt>
                <c:pt idx="15489">
                  <c:v>21.3217884477727</c:v>
                </c:pt>
                <c:pt idx="15490">
                  <c:v>21.323165023952399</c:v>
                </c:pt>
                <c:pt idx="15491">
                  <c:v>21.3245416001322</c:v>
                </c:pt>
                <c:pt idx="15492">
                  <c:v>21.325918176311902</c:v>
                </c:pt>
                <c:pt idx="15493">
                  <c:v>21.3272947524916</c:v>
                </c:pt>
                <c:pt idx="15494">
                  <c:v>21.328671328671302</c:v>
                </c:pt>
                <c:pt idx="15495">
                  <c:v>21.330047904851099</c:v>
                </c:pt>
                <c:pt idx="15496">
                  <c:v>21.331424481030801</c:v>
                </c:pt>
                <c:pt idx="15497">
                  <c:v>21.332801057210499</c:v>
                </c:pt>
                <c:pt idx="15498">
                  <c:v>21.334177633390201</c:v>
                </c:pt>
                <c:pt idx="15499">
                  <c:v>21.335554209569999</c:v>
                </c:pt>
                <c:pt idx="15500">
                  <c:v>21.336930785749701</c:v>
                </c:pt>
                <c:pt idx="15501">
                  <c:v>21.338307361929399</c:v>
                </c:pt>
                <c:pt idx="15502">
                  <c:v>21.339683938109101</c:v>
                </c:pt>
                <c:pt idx="15503">
                  <c:v>21.341060514288898</c:v>
                </c:pt>
                <c:pt idx="15504">
                  <c:v>21.3424370904686</c:v>
                </c:pt>
                <c:pt idx="15505">
                  <c:v>21.343813666648298</c:v>
                </c:pt>
                <c:pt idx="15506">
                  <c:v>21.345190242828</c:v>
                </c:pt>
                <c:pt idx="15507">
                  <c:v>21.346566819007801</c:v>
                </c:pt>
                <c:pt idx="15508">
                  <c:v>21.3479433951875</c:v>
                </c:pt>
                <c:pt idx="15509">
                  <c:v>21.349319971367201</c:v>
                </c:pt>
                <c:pt idx="15510">
                  <c:v>21.350696547546899</c:v>
                </c:pt>
                <c:pt idx="15511">
                  <c:v>21.352073123726701</c:v>
                </c:pt>
                <c:pt idx="15512">
                  <c:v>21.353449699906399</c:v>
                </c:pt>
                <c:pt idx="15513">
                  <c:v>21.354826276086101</c:v>
                </c:pt>
                <c:pt idx="15514">
                  <c:v>21.356202852265799</c:v>
                </c:pt>
                <c:pt idx="15515">
                  <c:v>21.3575794284456</c:v>
                </c:pt>
                <c:pt idx="15516">
                  <c:v>21.358956004625298</c:v>
                </c:pt>
                <c:pt idx="15517">
                  <c:v>21.360332580805</c:v>
                </c:pt>
                <c:pt idx="15518">
                  <c:v>21.361709156984698</c:v>
                </c:pt>
                <c:pt idx="15519">
                  <c:v>21.3630857331645</c:v>
                </c:pt>
                <c:pt idx="15520">
                  <c:v>21.364462309344201</c:v>
                </c:pt>
                <c:pt idx="15521">
                  <c:v>21.3658388855239</c:v>
                </c:pt>
                <c:pt idx="15522">
                  <c:v>21.367215461703701</c:v>
                </c:pt>
                <c:pt idx="15523">
                  <c:v>21.368592037883399</c:v>
                </c:pt>
                <c:pt idx="15524">
                  <c:v>21.369968614063101</c:v>
                </c:pt>
                <c:pt idx="15525">
                  <c:v>21.371345190242799</c:v>
                </c:pt>
                <c:pt idx="15526">
                  <c:v>21.3727217664226</c:v>
                </c:pt>
                <c:pt idx="15527">
                  <c:v>21.374098342602299</c:v>
                </c:pt>
                <c:pt idx="15528">
                  <c:v>21.375474918782</c:v>
                </c:pt>
                <c:pt idx="15529">
                  <c:v>21.376851494961699</c:v>
                </c:pt>
                <c:pt idx="15530">
                  <c:v>21.3782280711415</c:v>
                </c:pt>
                <c:pt idx="15531">
                  <c:v>21.379604647321202</c:v>
                </c:pt>
                <c:pt idx="15532">
                  <c:v>21.3809812235009</c:v>
                </c:pt>
                <c:pt idx="15533">
                  <c:v>21.382357799680602</c:v>
                </c:pt>
                <c:pt idx="15534">
                  <c:v>21.383734375860399</c:v>
                </c:pt>
                <c:pt idx="15535">
                  <c:v>21.385110952040101</c:v>
                </c:pt>
                <c:pt idx="15536">
                  <c:v>21.386487528219799</c:v>
                </c:pt>
                <c:pt idx="15537">
                  <c:v>21.387864104399501</c:v>
                </c:pt>
                <c:pt idx="15538">
                  <c:v>21.389240680579299</c:v>
                </c:pt>
                <c:pt idx="15539">
                  <c:v>21.390617256759</c:v>
                </c:pt>
                <c:pt idx="15540">
                  <c:v>21.391993832938699</c:v>
                </c:pt>
                <c:pt idx="15541">
                  <c:v>21.3933704091184</c:v>
                </c:pt>
                <c:pt idx="15542">
                  <c:v>21.394746985298202</c:v>
                </c:pt>
                <c:pt idx="15543">
                  <c:v>21.3961235614779</c:v>
                </c:pt>
                <c:pt idx="15544">
                  <c:v>21.397500137657602</c:v>
                </c:pt>
                <c:pt idx="15545">
                  <c:v>21.3988767138373</c:v>
                </c:pt>
                <c:pt idx="15546">
                  <c:v>21.400253290017101</c:v>
                </c:pt>
                <c:pt idx="15547">
                  <c:v>21.401629866196799</c:v>
                </c:pt>
                <c:pt idx="15548">
                  <c:v>21.403006442376501</c:v>
                </c:pt>
                <c:pt idx="15549">
                  <c:v>21.404383018556299</c:v>
                </c:pt>
                <c:pt idx="15550">
                  <c:v>21.405759594736001</c:v>
                </c:pt>
                <c:pt idx="15551">
                  <c:v>21.407136170915699</c:v>
                </c:pt>
                <c:pt idx="15552">
                  <c:v>21.408512747095401</c:v>
                </c:pt>
                <c:pt idx="15553">
                  <c:v>21.409889323275198</c:v>
                </c:pt>
                <c:pt idx="15554">
                  <c:v>21.4112658994549</c:v>
                </c:pt>
                <c:pt idx="15555">
                  <c:v>21.412642475634598</c:v>
                </c:pt>
                <c:pt idx="15556">
                  <c:v>21.4140190518143</c:v>
                </c:pt>
                <c:pt idx="15557">
                  <c:v>21.415395627994101</c:v>
                </c:pt>
                <c:pt idx="15558">
                  <c:v>21.4167722041738</c:v>
                </c:pt>
                <c:pt idx="15559">
                  <c:v>21.418148780353501</c:v>
                </c:pt>
                <c:pt idx="15560">
                  <c:v>21.4195253565332</c:v>
                </c:pt>
                <c:pt idx="15561">
                  <c:v>21.420901932713001</c:v>
                </c:pt>
                <c:pt idx="15562">
                  <c:v>21.422278508892699</c:v>
                </c:pt>
                <c:pt idx="15563">
                  <c:v>21.423655085072401</c:v>
                </c:pt>
                <c:pt idx="15564">
                  <c:v>21.425031661252099</c:v>
                </c:pt>
                <c:pt idx="15565">
                  <c:v>21.4264082374319</c:v>
                </c:pt>
                <c:pt idx="15566">
                  <c:v>21.427784813611598</c:v>
                </c:pt>
                <c:pt idx="15567">
                  <c:v>21.4291613897913</c:v>
                </c:pt>
                <c:pt idx="15568">
                  <c:v>21.430537965970998</c:v>
                </c:pt>
                <c:pt idx="15569">
                  <c:v>21.4319145421508</c:v>
                </c:pt>
                <c:pt idx="15570">
                  <c:v>21.433291118330501</c:v>
                </c:pt>
                <c:pt idx="15571">
                  <c:v>21.4346676945102</c:v>
                </c:pt>
                <c:pt idx="15572">
                  <c:v>21.436044270689901</c:v>
                </c:pt>
                <c:pt idx="15573">
                  <c:v>21.437420846869699</c:v>
                </c:pt>
                <c:pt idx="15574">
                  <c:v>21.438797423049401</c:v>
                </c:pt>
                <c:pt idx="15575">
                  <c:v>21.440173999229099</c:v>
                </c:pt>
                <c:pt idx="15576">
                  <c:v>21.441550575408801</c:v>
                </c:pt>
                <c:pt idx="15577">
                  <c:v>21.442927151588599</c:v>
                </c:pt>
                <c:pt idx="15578">
                  <c:v>21.4443037277683</c:v>
                </c:pt>
                <c:pt idx="15579">
                  <c:v>21.445680303947999</c:v>
                </c:pt>
                <c:pt idx="15580">
                  <c:v>21.4470568801278</c:v>
                </c:pt>
                <c:pt idx="15581">
                  <c:v>21.448433456307502</c:v>
                </c:pt>
                <c:pt idx="15582">
                  <c:v>21.4498100324872</c:v>
                </c:pt>
                <c:pt idx="15583">
                  <c:v>21.451186608666902</c:v>
                </c:pt>
                <c:pt idx="15584">
                  <c:v>21.452563184846699</c:v>
                </c:pt>
                <c:pt idx="15585">
                  <c:v>21.453939761026401</c:v>
                </c:pt>
                <c:pt idx="15586">
                  <c:v>21.455316337206099</c:v>
                </c:pt>
                <c:pt idx="15587">
                  <c:v>21.456692913385801</c:v>
                </c:pt>
                <c:pt idx="15588">
                  <c:v>21.458069489565599</c:v>
                </c:pt>
                <c:pt idx="15589">
                  <c:v>21.459446065745301</c:v>
                </c:pt>
                <c:pt idx="15590">
                  <c:v>21.460822641924999</c:v>
                </c:pt>
                <c:pt idx="15591">
                  <c:v>21.462199218104701</c:v>
                </c:pt>
                <c:pt idx="15592">
                  <c:v>21.463575794284498</c:v>
                </c:pt>
                <c:pt idx="15593">
                  <c:v>21.4649523704642</c:v>
                </c:pt>
                <c:pt idx="15594">
                  <c:v>21.466328946643898</c:v>
                </c:pt>
                <c:pt idx="15595">
                  <c:v>21.4677055228236</c:v>
                </c:pt>
                <c:pt idx="15596">
                  <c:v>21.469082099003401</c:v>
                </c:pt>
                <c:pt idx="15597">
                  <c:v>21.470458675183099</c:v>
                </c:pt>
                <c:pt idx="15598">
                  <c:v>21.471835251362801</c:v>
                </c:pt>
                <c:pt idx="15599">
                  <c:v>21.473211827542499</c:v>
                </c:pt>
                <c:pt idx="15600">
                  <c:v>21.474588403722301</c:v>
                </c:pt>
                <c:pt idx="15601">
                  <c:v>21.475964979901999</c:v>
                </c:pt>
                <c:pt idx="15602">
                  <c:v>21.477341556081701</c:v>
                </c:pt>
                <c:pt idx="15603">
                  <c:v>21.478718132261399</c:v>
                </c:pt>
                <c:pt idx="15604">
                  <c:v>21.4800947084412</c:v>
                </c:pt>
                <c:pt idx="15605">
                  <c:v>21.481471284620898</c:v>
                </c:pt>
                <c:pt idx="15606">
                  <c:v>21.4828478608006</c:v>
                </c:pt>
                <c:pt idx="15607">
                  <c:v>21.484224436980298</c:v>
                </c:pt>
                <c:pt idx="15608">
                  <c:v>21.4856010131601</c:v>
                </c:pt>
                <c:pt idx="15609">
                  <c:v>21.486977589339801</c:v>
                </c:pt>
                <c:pt idx="15610">
                  <c:v>21.4883541655195</c:v>
                </c:pt>
                <c:pt idx="15611">
                  <c:v>21.489730741699201</c:v>
                </c:pt>
                <c:pt idx="15612">
                  <c:v>21.491107317878999</c:v>
                </c:pt>
                <c:pt idx="15613">
                  <c:v>21.492483894058701</c:v>
                </c:pt>
                <c:pt idx="15614">
                  <c:v>21.493860470238399</c:v>
                </c:pt>
                <c:pt idx="15615">
                  <c:v>21.4952370464182</c:v>
                </c:pt>
                <c:pt idx="15616">
                  <c:v>21.496613622597899</c:v>
                </c:pt>
                <c:pt idx="15617">
                  <c:v>21.4979901987776</c:v>
                </c:pt>
                <c:pt idx="15618">
                  <c:v>21.499366774957299</c:v>
                </c:pt>
                <c:pt idx="15619">
                  <c:v>21.5007433511371</c:v>
                </c:pt>
                <c:pt idx="15620">
                  <c:v>21.502119927316802</c:v>
                </c:pt>
                <c:pt idx="15621">
                  <c:v>21.5034965034965</c:v>
                </c:pt>
                <c:pt idx="15622">
                  <c:v>21.504873079676202</c:v>
                </c:pt>
                <c:pt idx="15623">
                  <c:v>21.506249655855999</c:v>
                </c:pt>
                <c:pt idx="15624">
                  <c:v>21.507626232035701</c:v>
                </c:pt>
                <c:pt idx="15625">
                  <c:v>21.509002808215399</c:v>
                </c:pt>
                <c:pt idx="15626">
                  <c:v>21.510379384395101</c:v>
                </c:pt>
                <c:pt idx="15627">
                  <c:v>21.511755960574899</c:v>
                </c:pt>
                <c:pt idx="15628">
                  <c:v>21.5131325367546</c:v>
                </c:pt>
                <c:pt idx="15629">
                  <c:v>21.514509112934299</c:v>
                </c:pt>
                <c:pt idx="15630">
                  <c:v>21.515885689114</c:v>
                </c:pt>
                <c:pt idx="15631">
                  <c:v>21.517262265293802</c:v>
                </c:pt>
                <c:pt idx="15632">
                  <c:v>21.5186388414735</c:v>
                </c:pt>
                <c:pt idx="15633">
                  <c:v>21.520015417653202</c:v>
                </c:pt>
                <c:pt idx="15634">
                  <c:v>21.5213919938329</c:v>
                </c:pt>
                <c:pt idx="15635">
                  <c:v>21.522768570012701</c:v>
                </c:pt>
                <c:pt idx="15636">
                  <c:v>21.524145146192399</c:v>
                </c:pt>
                <c:pt idx="15637">
                  <c:v>21.525521722372101</c:v>
                </c:pt>
                <c:pt idx="15638">
                  <c:v>21.526898298551799</c:v>
                </c:pt>
                <c:pt idx="15639">
                  <c:v>21.528274874731601</c:v>
                </c:pt>
                <c:pt idx="15640">
                  <c:v>21.529651450911299</c:v>
                </c:pt>
                <c:pt idx="15641">
                  <c:v>21.531028027091001</c:v>
                </c:pt>
                <c:pt idx="15642">
                  <c:v>21.532404603270699</c:v>
                </c:pt>
                <c:pt idx="15643">
                  <c:v>21.5337811794505</c:v>
                </c:pt>
                <c:pt idx="15644">
                  <c:v>21.535157755630198</c:v>
                </c:pt>
                <c:pt idx="15645">
                  <c:v>21.5365343318099</c:v>
                </c:pt>
                <c:pt idx="15646">
                  <c:v>21.537910907989598</c:v>
                </c:pt>
                <c:pt idx="15647">
                  <c:v>21.5392874841694</c:v>
                </c:pt>
                <c:pt idx="15648">
                  <c:v>21.540664060349101</c:v>
                </c:pt>
                <c:pt idx="15649">
                  <c:v>21.5420406365288</c:v>
                </c:pt>
                <c:pt idx="15650">
                  <c:v>21.543417212708601</c:v>
                </c:pt>
                <c:pt idx="15651">
                  <c:v>21.544793788888299</c:v>
                </c:pt>
                <c:pt idx="15652">
                  <c:v>21.546170365068001</c:v>
                </c:pt>
                <c:pt idx="15653">
                  <c:v>21.547546941247699</c:v>
                </c:pt>
                <c:pt idx="15654">
                  <c:v>21.5489235174275</c:v>
                </c:pt>
                <c:pt idx="15655">
                  <c:v>21.550300093607198</c:v>
                </c:pt>
                <c:pt idx="15656">
                  <c:v>21.5516766697869</c:v>
                </c:pt>
                <c:pt idx="15657">
                  <c:v>21.553053245966598</c:v>
                </c:pt>
                <c:pt idx="15658">
                  <c:v>21.5544298221464</c:v>
                </c:pt>
                <c:pt idx="15659">
                  <c:v>21.555806398326101</c:v>
                </c:pt>
                <c:pt idx="15660">
                  <c:v>21.5571829745058</c:v>
                </c:pt>
                <c:pt idx="15661">
                  <c:v>21.558559550685501</c:v>
                </c:pt>
                <c:pt idx="15662">
                  <c:v>21.559936126865299</c:v>
                </c:pt>
                <c:pt idx="15663">
                  <c:v>21.561312703045001</c:v>
                </c:pt>
                <c:pt idx="15664">
                  <c:v>21.562689279224699</c:v>
                </c:pt>
                <c:pt idx="15665">
                  <c:v>21.564065855404401</c:v>
                </c:pt>
                <c:pt idx="15666">
                  <c:v>21.565442431584199</c:v>
                </c:pt>
                <c:pt idx="15667">
                  <c:v>21.5668190077639</c:v>
                </c:pt>
                <c:pt idx="15668">
                  <c:v>21.568195583943599</c:v>
                </c:pt>
                <c:pt idx="15669">
                  <c:v>21.5695721601233</c:v>
                </c:pt>
                <c:pt idx="15670">
                  <c:v>21.570948736303102</c:v>
                </c:pt>
                <c:pt idx="15671">
                  <c:v>21.5723253124828</c:v>
                </c:pt>
                <c:pt idx="15672">
                  <c:v>21.573701888662502</c:v>
                </c:pt>
                <c:pt idx="15673">
                  <c:v>21.5750784648422</c:v>
                </c:pt>
                <c:pt idx="15674">
                  <c:v>21.576455041022001</c:v>
                </c:pt>
                <c:pt idx="15675">
                  <c:v>21.577831617201699</c:v>
                </c:pt>
                <c:pt idx="15676">
                  <c:v>21.579208193381401</c:v>
                </c:pt>
                <c:pt idx="15677">
                  <c:v>21.580584769561199</c:v>
                </c:pt>
                <c:pt idx="15678">
                  <c:v>21.581961345740901</c:v>
                </c:pt>
                <c:pt idx="15679">
                  <c:v>21.583337921920599</c:v>
                </c:pt>
                <c:pt idx="15680">
                  <c:v>21.584714498100301</c:v>
                </c:pt>
                <c:pt idx="15681">
                  <c:v>21.586091074280102</c:v>
                </c:pt>
                <c:pt idx="15682">
                  <c:v>21.5874676504598</c:v>
                </c:pt>
                <c:pt idx="15683">
                  <c:v>21.588844226639502</c:v>
                </c:pt>
                <c:pt idx="15684">
                  <c:v>21.5902208028192</c:v>
                </c:pt>
                <c:pt idx="15685">
                  <c:v>21.591597378999001</c:v>
                </c:pt>
                <c:pt idx="15686">
                  <c:v>21.592973955178699</c:v>
                </c:pt>
                <c:pt idx="15687">
                  <c:v>21.594350531358401</c:v>
                </c:pt>
                <c:pt idx="15688">
                  <c:v>21.595727107538099</c:v>
                </c:pt>
                <c:pt idx="15689">
                  <c:v>21.597103683717901</c:v>
                </c:pt>
                <c:pt idx="15690">
                  <c:v>21.598480259897599</c:v>
                </c:pt>
                <c:pt idx="15691">
                  <c:v>21.599856836077301</c:v>
                </c:pt>
                <c:pt idx="15692">
                  <c:v>21.601233412256999</c:v>
                </c:pt>
                <c:pt idx="15693">
                  <c:v>21.6026099884368</c:v>
                </c:pt>
                <c:pt idx="15694">
                  <c:v>21.603986564616498</c:v>
                </c:pt>
                <c:pt idx="15695">
                  <c:v>21.6053631407962</c:v>
                </c:pt>
                <c:pt idx="15696">
                  <c:v>21.606739716975898</c:v>
                </c:pt>
                <c:pt idx="15697">
                  <c:v>21.6081162931557</c:v>
                </c:pt>
                <c:pt idx="15698">
                  <c:v>21.609492869335401</c:v>
                </c:pt>
                <c:pt idx="15699">
                  <c:v>21.6108694455151</c:v>
                </c:pt>
                <c:pt idx="15700">
                  <c:v>21.612246021694801</c:v>
                </c:pt>
                <c:pt idx="15701">
                  <c:v>21.613622597874599</c:v>
                </c:pt>
                <c:pt idx="15702">
                  <c:v>21.614999174054301</c:v>
                </c:pt>
                <c:pt idx="15703">
                  <c:v>21.616375750233999</c:v>
                </c:pt>
                <c:pt idx="15704">
                  <c:v>21.617752326413701</c:v>
                </c:pt>
                <c:pt idx="15705">
                  <c:v>21.619128902593499</c:v>
                </c:pt>
                <c:pt idx="15706">
                  <c:v>21.6205054787732</c:v>
                </c:pt>
                <c:pt idx="15707">
                  <c:v>21.621882054952898</c:v>
                </c:pt>
                <c:pt idx="15708">
                  <c:v>21.6232586311326</c:v>
                </c:pt>
                <c:pt idx="15709">
                  <c:v>21.624635207312402</c:v>
                </c:pt>
                <c:pt idx="15710">
                  <c:v>21.6260117834921</c:v>
                </c:pt>
                <c:pt idx="15711">
                  <c:v>21.627388359671802</c:v>
                </c:pt>
                <c:pt idx="15712">
                  <c:v>21.628764935851599</c:v>
                </c:pt>
                <c:pt idx="15713">
                  <c:v>21.630141512031301</c:v>
                </c:pt>
                <c:pt idx="15714">
                  <c:v>21.631518088210999</c:v>
                </c:pt>
                <c:pt idx="15715">
                  <c:v>21.632894664390701</c:v>
                </c:pt>
                <c:pt idx="15716">
                  <c:v>21.634271240570499</c:v>
                </c:pt>
                <c:pt idx="15717">
                  <c:v>21.6356478167502</c:v>
                </c:pt>
                <c:pt idx="15718">
                  <c:v>21.637024392929899</c:v>
                </c:pt>
                <c:pt idx="15719">
                  <c:v>21.6384009691096</c:v>
                </c:pt>
                <c:pt idx="15720">
                  <c:v>21.639777545289402</c:v>
                </c:pt>
                <c:pt idx="15721">
                  <c:v>21.6411541214691</c:v>
                </c:pt>
                <c:pt idx="15722">
                  <c:v>21.642530697648802</c:v>
                </c:pt>
                <c:pt idx="15723">
                  <c:v>21.6439072738285</c:v>
                </c:pt>
                <c:pt idx="15724">
                  <c:v>21.645283850008301</c:v>
                </c:pt>
                <c:pt idx="15725">
                  <c:v>21.646660426187999</c:v>
                </c:pt>
                <c:pt idx="15726">
                  <c:v>21.648037002367701</c:v>
                </c:pt>
                <c:pt idx="15727">
                  <c:v>21.649413578547399</c:v>
                </c:pt>
                <c:pt idx="15728">
                  <c:v>21.650790154727201</c:v>
                </c:pt>
                <c:pt idx="15729">
                  <c:v>21.652166730906899</c:v>
                </c:pt>
                <c:pt idx="15730">
                  <c:v>21.653543307086601</c:v>
                </c:pt>
                <c:pt idx="15731">
                  <c:v>21.654919883266299</c:v>
                </c:pt>
                <c:pt idx="15732">
                  <c:v>21.6562964594461</c:v>
                </c:pt>
                <c:pt idx="15733">
                  <c:v>21.657673035625798</c:v>
                </c:pt>
                <c:pt idx="15734">
                  <c:v>21.6590496118055</c:v>
                </c:pt>
                <c:pt idx="15735">
                  <c:v>21.660426187985198</c:v>
                </c:pt>
                <c:pt idx="15736">
                  <c:v>21.661802764165</c:v>
                </c:pt>
                <c:pt idx="15737">
                  <c:v>21.663179340344701</c:v>
                </c:pt>
                <c:pt idx="15738">
                  <c:v>21.664555916524399</c:v>
                </c:pt>
                <c:pt idx="15739">
                  <c:v>21.665932492704101</c:v>
                </c:pt>
                <c:pt idx="15740">
                  <c:v>21.667309068883899</c:v>
                </c:pt>
                <c:pt idx="15741">
                  <c:v>21.668685645063601</c:v>
                </c:pt>
                <c:pt idx="15742">
                  <c:v>21.670062221243299</c:v>
                </c:pt>
                <c:pt idx="15743">
                  <c:v>21.671438797423001</c:v>
                </c:pt>
                <c:pt idx="15744">
                  <c:v>21.672815373602798</c:v>
                </c:pt>
                <c:pt idx="15745">
                  <c:v>21.6741919497825</c:v>
                </c:pt>
                <c:pt idx="15746">
                  <c:v>21.675568525962198</c:v>
                </c:pt>
                <c:pt idx="15747">
                  <c:v>21.676945102142</c:v>
                </c:pt>
                <c:pt idx="15748">
                  <c:v>21.678321678321701</c:v>
                </c:pt>
                <c:pt idx="15749">
                  <c:v>21.6796982545014</c:v>
                </c:pt>
                <c:pt idx="15750">
                  <c:v>21.681074830681101</c:v>
                </c:pt>
                <c:pt idx="15751">
                  <c:v>21.682451406860899</c:v>
                </c:pt>
                <c:pt idx="15752">
                  <c:v>21.683827983040601</c:v>
                </c:pt>
                <c:pt idx="15753">
                  <c:v>21.685204559220299</c:v>
                </c:pt>
                <c:pt idx="15754">
                  <c:v>21.686581135400001</c:v>
                </c:pt>
                <c:pt idx="15755">
                  <c:v>21.687957711579799</c:v>
                </c:pt>
                <c:pt idx="15756">
                  <c:v>21.6893342877595</c:v>
                </c:pt>
                <c:pt idx="15757">
                  <c:v>21.690710863939199</c:v>
                </c:pt>
                <c:pt idx="15758">
                  <c:v>21.6920874401189</c:v>
                </c:pt>
                <c:pt idx="15759">
                  <c:v>21.693464016298702</c:v>
                </c:pt>
                <c:pt idx="15760">
                  <c:v>21.6948405924784</c:v>
                </c:pt>
                <c:pt idx="15761">
                  <c:v>21.696217168658102</c:v>
                </c:pt>
                <c:pt idx="15762">
                  <c:v>21.6975937448378</c:v>
                </c:pt>
                <c:pt idx="15763">
                  <c:v>21.698970321017601</c:v>
                </c:pt>
                <c:pt idx="15764">
                  <c:v>21.700346897197299</c:v>
                </c:pt>
                <c:pt idx="15765">
                  <c:v>21.701723473377001</c:v>
                </c:pt>
                <c:pt idx="15766">
                  <c:v>21.703100049556699</c:v>
                </c:pt>
                <c:pt idx="15767">
                  <c:v>21.7044766257365</c:v>
                </c:pt>
                <c:pt idx="15768">
                  <c:v>21.705853201916199</c:v>
                </c:pt>
                <c:pt idx="15769">
                  <c:v>21.7072297780959</c:v>
                </c:pt>
                <c:pt idx="15770">
                  <c:v>21.708606354275702</c:v>
                </c:pt>
                <c:pt idx="15771">
                  <c:v>21.7099829304554</c:v>
                </c:pt>
                <c:pt idx="15772">
                  <c:v>21.711359506635102</c:v>
                </c:pt>
                <c:pt idx="15773">
                  <c:v>21.7127360828148</c:v>
                </c:pt>
                <c:pt idx="15774">
                  <c:v>21.714112658994502</c:v>
                </c:pt>
                <c:pt idx="15775">
                  <c:v>21.715489235174299</c:v>
                </c:pt>
                <c:pt idx="15776">
                  <c:v>21.716865811354001</c:v>
                </c:pt>
                <c:pt idx="15777">
                  <c:v>21.718242387533699</c:v>
                </c:pt>
                <c:pt idx="15778">
                  <c:v>21.719618963713501</c:v>
                </c:pt>
                <c:pt idx="15779">
                  <c:v>21.720995539893199</c:v>
                </c:pt>
                <c:pt idx="15780">
                  <c:v>21.722372116072901</c:v>
                </c:pt>
                <c:pt idx="15781">
                  <c:v>21.723748692252599</c:v>
                </c:pt>
                <c:pt idx="15782">
                  <c:v>21.7251252684324</c:v>
                </c:pt>
                <c:pt idx="15783">
                  <c:v>21.726501844612098</c:v>
                </c:pt>
                <c:pt idx="15784">
                  <c:v>21.7278784207918</c:v>
                </c:pt>
                <c:pt idx="15785">
                  <c:v>21.729254996971498</c:v>
                </c:pt>
                <c:pt idx="15786">
                  <c:v>21.7306315731513</c:v>
                </c:pt>
                <c:pt idx="15787">
                  <c:v>21.732008149331001</c:v>
                </c:pt>
                <c:pt idx="15788">
                  <c:v>21.7333847255107</c:v>
                </c:pt>
                <c:pt idx="15789">
                  <c:v>21.734761301690401</c:v>
                </c:pt>
                <c:pt idx="15790">
                  <c:v>21.736137877870199</c:v>
                </c:pt>
                <c:pt idx="15791">
                  <c:v>21.737514454049901</c:v>
                </c:pt>
                <c:pt idx="15792">
                  <c:v>21.738891030229599</c:v>
                </c:pt>
                <c:pt idx="15793">
                  <c:v>21.740267606409301</c:v>
                </c:pt>
                <c:pt idx="15794">
                  <c:v>21.741644182589098</c:v>
                </c:pt>
                <c:pt idx="15795">
                  <c:v>21.7430207587688</c:v>
                </c:pt>
                <c:pt idx="15796">
                  <c:v>21.744397334948498</c:v>
                </c:pt>
                <c:pt idx="15797">
                  <c:v>21.7457739111282</c:v>
                </c:pt>
                <c:pt idx="15798">
                  <c:v>21.747150487308001</c:v>
                </c:pt>
                <c:pt idx="15799">
                  <c:v>21.7485270634877</c:v>
                </c:pt>
                <c:pt idx="15800">
                  <c:v>21.749903639667401</c:v>
                </c:pt>
                <c:pt idx="15801">
                  <c:v>21.7512802158471</c:v>
                </c:pt>
                <c:pt idx="15802">
                  <c:v>21.752656792026901</c:v>
                </c:pt>
                <c:pt idx="15803">
                  <c:v>21.754033368206599</c:v>
                </c:pt>
                <c:pt idx="15804">
                  <c:v>21.755409944386301</c:v>
                </c:pt>
                <c:pt idx="15805">
                  <c:v>21.756786520566099</c:v>
                </c:pt>
                <c:pt idx="15806">
                  <c:v>21.7581630967458</c:v>
                </c:pt>
                <c:pt idx="15807">
                  <c:v>21.759539672925499</c:v>
                </c:pt>
                <c:pt idx="15808">
                  <c:v>21.7609162491052</c:v>
                </c:pt>
                <c:pt idx="15809">
                  <c:v>21.762292825285002</c:v>
                </c:pt>
                <c:pt idx="15810">
                  <c:v>21.7636694014647</c:v>
                </c:pt>
                <c:pt idx="15811">
                  <c:v>21.765045977644402</c:v>
                </c:pt>
                <c:pt idx="15812">
                  <c:v>21.7664225538241</c:v>
                </c:pt>
                <c:pt idx="15813">
                  <c:v>21.767799130003901</c:v>
                </c:pt>
                <c:pt idx="15814">
                  <c:v>21.769175706183599</c:v>
                </c:pt>
                <c:pt idx="15815">
                  <c:v>21.770552282363301</c:v>
                </c:pt>
                <c:pt idx="15816">
                  <c:v>21.771928858542999</c:v>
                </c:pt>
                <c:pt idx="15817">
                  <c:v>21.773305434722801</c:v>
                </c:pt>
                <c:pt idx="15818">
                  <c:v>21.774682010902499</c:v>
                </c:pt>
                <c:pt idx="15819">
                  <c:v>21.776058587082201</c:v>
                </c:pt>
                <c:pt idx="15820">
                  <c:v>21.777435163261899</c:v>
                </c:pt>
                <c:pt idx="15821">
                  <c:v>21.7788117394417</c:v>
                </c:pt>
                <c:pt idx="15822">
                  <c:v>21.780188315621398</c:v>
                </c:pt>
                <c:pt idx="15823">
                  <c:v>21.7815648918011</c:v>
                </c:pt>
                <c:pt idx="15824">
                  <c:v>21.782941467980802</c:v>
                </c:pt>
                <c:pt idx="15825">
                  <c:v>21.784318044160599</c:v>
                </c:pt>
                <c:pt idx="15826">
                  <c:v>21.785694620340301</c:v>
                </c:pt>
                <c:pt idx="15827">
                  <c:v>21.787071196519999</c:v>
                </c:pt>
                <c:pt idx="15828">
                  <c:v>21.788447772699701</c:v>
                </c:pt>
                <c:pt idx="15829">
                  <c:v>21.789824348879499</c:v>
                </c:pt>
                <c:pt idx="15830">
                  <c:v>21.791200925059201</c:v>
                </c:pt>
                <c:pt idx="15831">
                  <c:v>21.792577501238899</c:v>
                </c:pt>
                <c:pt idx="15832">
                  <c:v>21.793954077418601</c:v>
                </c:pt>
                <c:pt idx="15833">
                  <c:v>21.795330653598398</c:v>
                </c:pt>
                <c:pt idx="15834">
                  <c:v>21.7967072297781</c:v>
                </c:pt>
                <c:pt idx="15835">
                  <c:v>21.798083805957798</c:v>
                </c:pt>
                <c:pt idx="15836">
                  <c:v>21.7994603821376</c:v>
                </c:pt>
                <c:pt idx="15837">
                  <c:v>21.800836958317301</c:v>
                </c:pt>
                <c:pt idx="15838">
                  <c:v>21.802213534497</c:v>
                </c:pt>
                <c:pt idx="15839">
                  <c:v>21.803590110676701</c:v>
                </c:pt>
                <c:pt idx="15840">
                  <c:v>21.804966686856499</c:v>
                </c:pt>
                <c:pt idx="15841">
                  <c:v>21.806343263036201</c:v>
                </c:pt>
                <c:pt idx="15842">
                  <c:v>21.807719839215899</c:v>
                </c:pt>
                <c:pt idx="15843">
                  <c:v>21.809096415395601</c:v>
                </c:pt>
                <c:pt idx="15844">
                  <c:v>21.810472991575399</c:v>
                </c:pt>
                <c:pt idx="15845">
                  <c:v>21.8118495677551</c:v>
                </c:pt>
                <c:pt idx="15846">
                  <c:v>21.813226143934799</c:v>
                </c:pt>
                <c:pt idx="15847">
                  <c:v>21.8146027201145</c:v>
                </c:pt>
                <c:pt idx="15848">
                  <c:v>21.815979296294302</c:v>
                </c:pt>
                <c:pt idx="15849">
                  <c:v>21.817355872474</c:v>
                </c:pt>
                <c:pt idx="15850">
                  <c:v>21.818732448653702</c:v>
                </c:pt>
                <c:pt idx="15851">
                  <c:v>21.8201090248334</c:v>
                </c:pt>
                <c:pt idx="15852">
                  <c:v>21.821485601013201</c:v>
                </c:pt>
                <c:pt idx="15853">
                  <c:v>21.822862177192899</c:v>
                </c:pt>
                <c:pt idx="15854">
                  <c:v>21.824238753372601</c:v>
                </c:pt>
                <c:pt idx="15855">
                  <c:v>21.825615329552299</c:v>
                </c:pt>
                <c:pt idx="15856">
                  <c:v>21.8269919057321</c:v>
                </c:pt>
                <c:pt idx="15857">
                  <c:v>21.828368481911799</c:v>
                </c:pt>
                <c:pt idx="15858">
                  <c:v>21.8297450580915</c:v>
                </c:pt>
                <c:pt idx="15859">
                  <c:v>21.831121634271199</c:v>
                </c:pt>
                <c:pt idx="15860">
                  <c:v>21.832498210451</c:v>
                </c:pt>
                <c:pt idx="15861">
                  <c:v>21.833874786630702</c:v>
                </c:pt>
                <c:pt idx="15862">
                  <c:v>21.8352513628104</c:v>
                </c:pt>
                <c:pt idx="15863">
                  <c:v>21.836627938990102</c:v>
                </c:pt>
                <c:pt idx="15864">
                  <c:v>21.838004515169899</c:v>
                </c:pt>
                <c:pt idx="15865">
                  <c:v>21.839381091349601</c:v>
                </c:pt>
                <c:pt idx="15866">
                  <c:v>21.840757667529299</c:v>
                </c:pt>
                <c:pt idx="15867">
                  <c:v>21.842134243709001</c:v>
                </c:pt>
                <c:pt idx="15868">
                  <c:v>21.843510819888799</c:v>
                </c:pt>
                <c:pt idx="15869">
                  <c:v>21.844887396068501</c:v>
                </c:pt>
                <c:pt idx="15870">
                  <c:v>21.846263972248199</c:v>
                </c:pt>
                <c:pt idx="15871">
                  <c:v>21.847640548428</c:v>
                </c:pt>
                <c:pt idx="15872">
                  <c:v>21.849017124607698</c:v>
                </c:pt>
                <c:pt idx="15873">
                  <c:v>21.8503937007874</c:v>
                </c:pt>
                <c:pt idx="15874">
                  <c:v>21.851770276967098</c:v>
                </c:pt>
                <c:pt idx="15875">
                  <c:v>21.8531468531469</c:v>
                </c:pt>
                <c:pt idx="15876">
                  <c:v>21.854523429326601</c:v>
                </c:pt>
                <c:pt idx="15877">
                  <c:v>21.8559000055063</c:v>
                </c:pt>
                <c:pt idx="15878">
                  <c:v>21.857276581686001</c:v>
                </c:pt>
                <c:pt idx="15879">
                  <c:v>21.858653157865799</c:v>
                </c:pt>
                <c:pt idx="15880">
                  <c:v>21.860029734045501</c:v>
                </c:pt>
                <c:pt idx="15881">
                  <c:v>21.861406310225199</c:v>
                </c:pt>
                <c:pt idx="15882">
                  <c:v>21.862782886404901</c:v>
                </c:pt>
                <c:pt idx="15883">
                  <c:v>21.864159462584698</c:v>
                </c:pt>
                <c:pt idx="15884">
                  <c:v>21.8655360387644</c:v>
                </c:pt>
                <c:pt idx="15885">
                  <c:v>21.866912614944098</c:v>
                </c:pt>
                <c:pt idx="15886">
                  <c:v>21.8682891911238</c:v>
                </c:pt>
                <c:pt idx="15887">
                  <c:v>21.869665767303601</c:v>
                </c:pt>
                <c:pt idx="15888">
                  <c:v>21.8710423434833</c:v>
                </c:pt>
                <c:pt idx="15889">
                  <c:v>21.872418919663001</c:v>
                </c:pt>
                <c:pt idx="15890">
                  <c:v>21.8737954958427</c:v>
                </c:pt>
                <c:pt idx="15891">
                  <c:v>21.875172072022501</c:v>
                </c:pt>
                <c:pt idx="15892">
                  <c:v>21.876548648202199</c:v>
                </c:pt>
                <c:pt idx="15893">
                  <c:v>21.877925224381901</c:v>
                </c:pt>
                <c:pt idx="15894">
                  <c:v>21.879301800561599</c:v>
                </c:pt>
                <c:pt idx="15895">
                  <c:v>21.8806783767414</c:v>
                </c:pt>
                <c:pt idx="15896">
                  <c:v>21.882054952921099</c:v>
                </c:pt>
                <c:pt idx="15897">
                  <c:v>21.8834315291008</c:v>
                </c:pt>
                <c:pt idx="15898">
                  <c:v>21.884808105280499</c:v>
                </c:pt>
                <c:pt idx="15899">
                  <c:v>21.8861846814603</c:v>
                </c:pt>
                <c:pt idx="15900">
                  <c:v>21.887561257640002</c:v>
                </c:pt>
                <c:pt idx="15901">
                  <c:v>21.8889378338197</c:v>
                </c:pt>
                <c:pt idx="15902">
                  <c:v>21.890314409999402</c:v>
                </c:pt>
                <c:pt idx="15903">
                  <c:v>21.891690986179199</c:v>
                </c:pt>
                <c:pt idx="15904">
                  <c:v>21.893067562358901</c:v>
                </c:pt>
                <c:pt idx="15905">
                  <c:v>21.894444138538599</c:v>
                </c:pt>
                <c:pt idx="15906">
                  <c:v>21.895820714718401</c:v>
                </c:pt>
                <c:pt idx="15907">
                  <c:v>21.897197290898099</c:v>
                </c:pt>
                <c:pt idx="15908">
                  <c:v>21.898573867077801</c:v>
                </c:pt>
                <c:pt idx="15909">
                  <c:v>21.899950443257499</c:v>
                </c:pt>
                <c:pt idx="15910">
                  <c:v>21.9013270194373</c:v>
                </c:pt>
                <c:pt idx="15911">
                  <c:v>21.902703595617002</c:v>
                </c:pt>
                <c:pt idx="15912">
                  <c:v>21.9040801717967</c:v>
                </c:pt>
                <c:pt idx="15913">
                  <c:v>21.905456747976402</c:v>
                </c:pt>
                <c:pt idx="15914">
                  <c:v>21.906833324156199</c:v>
                </c:pt>
                <c:pt idx="15915">
                  <c:v>21.908209900335901</c:v>
                </c:pt>
                <c:pt idx="15916">
                  <c:v>21.909586476515599</c:v>
                </c:pt>
                <c:pt idx="15917">
                  <c:v>21.910963052695301</c:v>
                </c:pt>
                <c:pt idx="15918">
                  <c:v>21.912339628875099</c:v>
                </c:pt>
                <c:pt idx="15919">
                  <c:v>21.913716205054801</c:v>
                </c:pt>
                <c:pt idx="15920">
                  <c:v>21.915092781234499</c:v>
                </c:pt>
                <c:pt idx="15921">
                  <c:v>21.916469357414201</c:v>
                </c:pt>
                <c:pt idx="15922">
                  <c:v>21.917845933593998</c:v>
                </c:pt>
                <c:pt idx="15923">
                  <c:v>21.9192225097737</c:v>
                </c:pt>
                <c:pt idx="15924">
                  <c:v>21.920599085953398</c:v>
                </c:pt>
                <c:pt idx="15925">
                  <c:v>21.9219756621331</c:v>
                </c:pt>
                <c:pt idx="15926">
                  <c:v>21.923352238312901</c:v>
                </c:pt>
                <c:pt idx="15927">
                  <c:v>21.9247288144926</c:v>
                </c:pt>
                <c:pt idx="15928">
                  <c:v>21.926105390672301</c:v>
                </c:pt>
                <c:pt idx="15929">
                  <c:v>21.927481966852</c:v>
                </c:pt>
                <c:pt idx="15930">
                  <c:v>21.928858543031801</c:v>
                </c:pt>
                <c:pt idx="15931">
                  <c:v>21.930235119211499</c:v>
                </c:pt>
                <c:pt idx="15932">
                  <c:v>21.931611695391201</c:v>
                </c:pt>
                <c:pt idx="15933">
                  <c:v>21.932988271570999</c:v>
                </c:pt>
                <c:pt idx="15934">
                  <c:v>21.9343648477507</c:v>
                </c:pt>
                <c:pt idx="15935">
                  <c:v>21.935741423930398</c:v>
                </c:pt>
                <c:pt idx="15936">
                  <c:v>21.9371180001101</c:v>
                </c:pt>
                <c:pt idx="15937">
                  <c:v>21.938494576289902</c:v>
                </c:pt>
                <c:pt idx="15938">
                  <c:v>21.9398711524696</c:v>
                </c:pt>
                <c:pt idx="15939">
                  <c:v>21.941247728649302</c:v>
                </c:pt>
                <c:pt idx="15940">
                  <c:v>21.942624304829</c:v>
                </c:pt>
                <c:pt idx="15941">
                  <c:v>21.944000881008801</c:v>
                </c:pt>
                <c:pt idx="15942">
                  <c:v>21.945377457188499</c:v>
                </c:pt>
                <c:pt idx="15943">
                  <c:v>21.946754033368201</c:v>
                </c:pt>
                <c:pt idx="15944">
                  <c:v>21.948130609547899</c:v>
                </c:pt>
                <c:pt idx="15945">
                  <c:v>21.9495071857277</c:v>
                </c:pt>
                <c:pt idx="15946">
                  <c:v>21.950883761907399</c:v>
                </c:pt>
                <c:pt idx="15947">
                  <c:v>21.9522603380871</c:v>
                </c:pt>
                <c:pt idx="15948">
                  <c:v>21.953636914266799</c:v>
                </c:pt>
                <c:pt idx="15949">
                  <c:v>21.9550134904466</c:v>
                </c:pt>
                <c:pt idx="15950">
                  <c:v>21.956390066626302</c:v>
                </c:pt>
                <c:pt idx="15951">
                  <c:v>21.957766642806</c:v>
                </c:pt>
                <c:pt idx="15952">
                  <c:v>21.959143218985702</c:v>
                </c:pt>
                <c:pt idx="15953">
                  <c:v>21.960519795165499</c:v>
                </c:pt>
                <c:pt idx="15954">
                  <c:v>21.961896371345201</c:v>
                </c:pt>
                <c:pt idx="15955">
                  <c:v>21.963272947524899</c:v>
                </c:pt>
                <c:pt idx="15956">
                  <c:v>21.964649523704601</c:v>
                </c:pt>
                <c:pt idx="15957">
                  <c:v>21.966026099884399</c:v>
                </c:pt>
                <c:pt idx="15958">
                  <c:v>21.967402676064101</c:v>
                </c:pt>
                <c:pt idx="15959">
                  <c:v>21.968779252243799</c:v>
                </c:pt>
                <c:pt idx="15960">
                  <c:v>21.970155828423501</c:v>
                </c:pt>
                <c:pt idx="15961">
                  <c:v>21.971532404603298</c:v>
                </c:pt>
                <c:pt idx="15962">
                  <c:v>21.972908980783</c:v>
                </c:pt>
                <c:pt idx="15963">
                  <c:v>21.974285556962698</c:v>
                </c:pt>
                <c:pt idx="15964">
                  <c:v>21.975662133142499</c:v>
                </c:pt>
                <c:pt idx="15965">
                  <c:v>21.977038709322201</c:v>
                </c:pt>
                <c:pt idx="15966">
                  <c:v>21.978415285501899</c:v>
                </c:pt>
                <c:pt idx="15967">
                  <c:v>21.979791861681601</c:v>
                </c:pt>
                <c:pt idx="15968">
                  <c:v>21.981168437861399</c:v>
                </c:pt>
                <c:pt idx="15969">
                  <c:v>21.982545014041101</c:v>
                </c:pt>
                <c:pt idx="15970">
                  <c:v>21.983921590220799</c:v>
                </c:pt>
                <c:pt idx="15971">
                  <c:v>21.985298166400501</c:v>
                </c:pt>
                <c:pt idx="15972">
                  <c:v>21.986674742580298</c:v>
                </c:pt>
                <c:pt idx="15973">
                  <c:v>21.98805131876</c:v>
                </c:pt>
                <c:pt idx="15974">
                  <c:v>21.989427894939698</c:v>
                </c:pt>
                <c:pt idx="15975">
                  <c:v>21.9908044711194</c:v>
                </c:pt>
                <c:pt idx="15976">
                  <c:v>21.992181047299201</c:v>
                </c:pt>
                <c:pt idx="15977">
                  <c:v>21.9935576234789</c:v>
                </c:pt>
                <c:pt idx="15978">
                  <c:v>21.994934199658601</c:v>
                </c:pt>
                <c:pt idx="15979">
                  <c:v>21.9963107758383</c:v>
                </c:pt>
                <c:pt idx="15980">
                  <c:v>21.997687352018101</c:v>
                </c:pt>
                <c:pt idx="15981">
                  <c:v>21.999063928197799</c:v>
                </c:pt>
                <c:pt idx="15982">
                  <c:v>22.000440504377501</c:v>
                </c:pt>
                <c:pt idx="15983">
                  <c:v>22.001817080557199</c:v>
                </c:pt>
                <c:pt idx="15984">
                  <c:v>22.003193656737</c:v>
                </c:pt>
                <c:pt idx="15985">
                  <c:v>22.004570232916699</c:v>
                </c:pt>
                <c:pt idx="15986">
                  <c:v>22.0059468090964</c:v>
                </c:pt>
                <c:pt idx="15987">
                  <c:v>22.007323385276099</c:v>
                </c:pt>
                <c:pt idx="15988">
                  <c:v>22.0086999614559</c:v>
                </c:pt>
                <c:pt idx="15989">
                  <c:v>22.010076537635602</c:v>
                </c:pt>
                <c:pt idx="15990">
                  <c:v>22.0114531138153</c:v>
                </c:pt>
                <c:pt idx="15991">
                  <c:v>22.012829689995002</c:v>
                </c:pt>
                <c:pt idx="15992">
                  <c:v>22.014206266174799</c:v>
                </c:pt>
                <c:pt idx="15993">
                  <c:v>22.015582842354501</c:v>
                </c:pt>
                <c:pt idx="15994">
                  <c:v>22.016959418534199</c:v>
                </c:pt>
                <c:pt idx="15995">
                  <c:v>22.018335994714</c:v>
                </c:pt>
                <c:pt idx="15996">
                  <c:v>22.019712570893699</c:v>
                </c:pt>
                <c:pt idx="15997">
                  <c:v>22.0210891470734</c:v>
                </c:pt>
                <c:pt idx="15998">
                  <c:v>22.022465723253099</c:v>
                </c:pt>
                <c:pt idx="15999">
                  <c:v>22.0238422994329</c:v>
                </c:pt>
                <c:pt idx="16000">
                  <c:v>22.025218875612602</c:v>
                </c:pt>
                <c:pt idx="16001">
                  <c:v>22.0265954517923</c:v>
                </c:pt>
                <c:pt idx="16002">
                  <c:v>22.027972027972002</c:v>
                </c:pt>
                <c:pt idx="16003">
                  <c:v>22.029348604151799</c:v>
                </c:pt>
                <c:pt idx="16004">
                  <c:v>22.030725180331501</c:v>
                </c:pt>
                <c:pt idx="16005">
                  <c:v>22.032101756511199</c:v>
                </c:pt>
                <c:pt idx="16006">
                  <c:v>22.033478332690901</c:v>
                </c:pt>
                <c:pt idx="16007">
                  <c:v>22.034854908870699</c:v>
                </c:pt>
                <c:pt idx="16008">
                  <c:v>22.036231485050401</c:v>
                </c:pt>
                <c:pt idx="16009">
                  <c:v>22.037608061230099</c:v>
                </c:pt>
                <c:pt idx="16010">
                  <c:v>22.038984637409801</c:v>
                </c:pt>
                <c:pt idx="16011">
                  <c:v>22.040361213589598</c:v>
                </c:pt>
                <c:pt idx="16012">
                  <c:v>22.0417377897693</c:v>
                </c:pt>
                <c:pt idx="16013">
                  <c:v>22.043114365948998</c:v>
                </c:pt>
                <c:pt idx="16014">
                  <c:v>22.0444909421287</c:v>
                </c:pt>
                <c:pt idx="16015">
                  <c:v>22.045867518308501</c:v>
                </c:pt>
                <c:pt idx="16016">
                  <c:v>22.0472440944882</c:v>
                </c:pt>
                <c:pt idx="16017">
                  <c:v>22.048620670667901</c:v>
                </c:pt>
                <c:pt idx="16018">
                  <c:v>22.0499972468476</c:v>
                </c:pt>
                <c:pt idx="16019">
                  <c:v>22.051373823027401</c:v>
                </c:pt>
                <c:pt idx="16020">
                  <c:v>22.052750399207099</c:v>
                </c:pt>
                <c:pt idx="16021">
                  <c:v>22.054126975386801</c:v>
                </c:pt>
                <c:pt idx="16022">
                  <c:v>22.055503551566499</c:v>
                </c:pt>
                <c:pt idx="16023">
                  <c:v>22.0568801277463</c:v>
                </c:pt>
                <c:pt idx="16024">
                  <c:v>22.058256703925998</c:v>
                </c:pt>
                <c:pt idx="16025">
                  <c:v>22.0596332801057</c:v>
                </c:pt>
                <c:pt idx="16026">
                  <c:v>22.061009856285398</c:v>
                </c:pt>
                <c:pt idx="16027">
                  <c:v>22.0623864324652</c:v>
                </c:pt>
                <c:pt idx="16028">
                  <c:v>22.063763008644901</c:v>
                </c:pt>
                <c:pt idx="16029">
                  <c:v>22.0651395848246</c:v>
                </c:pt>
                <c:pt idx="16030">
                  <c:v>22.066516161004401</c:v>
                </c:pt>
                <c:pt idx="16031">
                  <c:v>22.067892737184099</c:v>
                </c:pt>
                <c:pt idx="16032">
                  <c:v>22.069269313363801</c:v>
                </c:pt>
                <c:pt idx="16033">
                  <c:v>22.070645889543499</c:v>
                </c:pt>
                <c:pt idx="16034">
                  <c:v>22.0720224657233</c:v>
                </c:pt>
                <c:pt idx="16035">
                  <c:v>22.073399041902999</c:v>
                </c:pt>
                <c:pt idx="16036">
                  <c:v>22.0747756180827</c:v>
                </c:pt>
                <c:pt idx="16037">
                  <c:v>22.076152194262399</c:v>
                </c:pt>
                <c:pt idx="16038">
                  <c:v>22.0775287704422</c:v>
                </c:pt>
                <c:pt idx="16039">
                  <c:v>22.078905346621902</c:v>
                </c:pt>
                <c:pt idx="16040">
                  <c:v>22.0802819228016</c:v>
                </c:pt>
                <c:pt idx="16041">
                  <c:v>22.081658498981302</c:v>
                </c:pt>
                <c:pt idx="16042">
                  <c:v>22.083035075161099</c:v>
                </c:pt>
                <c:pt idx="16043">
                  <c:v>22.084411651340801</c:v>
                </c:pt>
                <c:pt idx="16044">
                  <c:v>22.085788227520499</c:v>
                </c:pt>
                <c:pt idx="16045">
                  <c:v>22.087164803700201</c:v>
                </c:pt>
                <c:pt idx="16046">
                  <c:v>22.088541379879999</c:v>
                </c:pt>
                <c:pt idx="16047">
                  <c:v>22.089917956059701</c:v>
                </c:pt>
                <c:pt idx="16048">
                  <c:v>22.091294532239399</c:v>
                </c:pt>
                <c:pt idx="16049">
                  <c:v>22.092671108419101</c:v>
                </c:pt>
                <c:pt idx="16050">
                  <c:v>22.094047684598898</c:v>
                </c:pt>
                <c:pt idx="16051">
                  <c:v>22.0954242607786</c:v>
                </c:pt>
                <c:pt idx="16052">
                  <c:v>22.096800836958302</c:v>
                </c:pt>
                <c:pt idx="16053">
                  <c:v>22.098177413138</c:v>
                </c:pt>
                <c:pt idx="16054">
                  <c:v>22.099553989317801</c:v>
                </c:pt>
                <c:pt idx="16055">
                  <c:v>22.100930565497499</c:v>
                </c:pt>
                <c:pt idx="16056">
                  <c:v>22.102307141677201</c:v>
                </c:pt>
                <c:pt idx="16057">
                  <c:v>22.103683717856899</c:v>
                </c:pt>
                <c:pt idx="16058">
                  <c:v>22.105060294036701</c:v>
                </c:pt>
                <c:pt idx="16059">
                  <c:v>22.106436870216399</c:v>
                </c:pt>
                <c:pt idx="16060">
                  <c:v>22.107813446396101</c:v>
                </c:pt>
                <c:pt idx="16061">
                  <c:v>22.109190022575898</c:v>
                </c:pt>
                <c:pt idx="16062">
                  <c:v>22.1105665987556</c:v>
                </c:pt>
                <c:pt idx="16063">
                  <c:v>22.111943174935298</c:v>
                </c:pt>
                <c:pt idx="16064">
                  <c:v>22.113319751115</c:v>
                </c:pt>
                <c:pt idx="16065">
                  <c:v>22.114696327294801</c:v>
                </c:pt>
                <c:pt idx="16066">
                  <c:v>22.1160729034745</c:v>
                </c:pt>
                <c:pt idx="16067">
                  <c:v>22.117449479654201</c:v>
                </c:pt>
                <c:pt idx="16068">
                  <c:v>22.1188260558339</c:v>
                </c:pt>
                <c:pt idx="16069">
                  <c:v>22.120202632013701</c:v>
                </c:pt>
                <c:pt idx="16070">
                  <c:v>22.121579208193399</c:v>
                </c:pt>
                <c:pt idx="16071">
                  <c:v>22.122955784373101</c:v>
                </c:pt>
                <c:pt idx="16072">
                  <c:v>22.124332360552799</c:v>
                </c:pt>
                <c:pt idx="16073">
                  <c:v>22.1257089367326</c:v>
                </c:pt>
                <c:pt idx="16074">
                  <c:v>22.127085512912299</c:v>
                </c:pt>
                <c:pt idx="16075">
                  <c:v>22.128462089092</c:v>
                </c:pt>
                <c:pt idx="16076">
                  <c:v>22.129838665271699</c:v>
                </c:pt>
                <c:pt idx="16077">
                  <c:v>22.1312152414515</c:v>
                </c:pt>
                <c:pt idx="16078">
                  <c:v>22.132591817631202</c:v>
                </c:pt>
                <c:pt idx="16079">
                  <c:v>22.1339683938109</c:v>
                </c:pt>
                <c:pt idx="16080">
                  <c:v>22.135344969990602</c:v>
                </c:pt>
                <c:pt idx="16081">
                  <c:v>22.136721546170399</c:v>
                </c:pt>
                <c:pt idx="16082">
                  <c:v>22.138098122350101</c:v>
                </c:pt>
                <c:pt idx="16083">
                  <c:v>22.139474698529799</c:v>
                </c:pt>
                <c:pt idx="16084">
                  <c:v>22.140851274709501</c:v>
                </c:pt>
                <c:pt idx="16085">
                  <c:v>22.142227850889299</c:v>
                </c:pt>
                <c:pt idx="16086">
                  <c:v>22.143604427069</c:v>
                </c:pt>
                <c:pt idx="16087">
                  <c:v>22.144981003248699</c:v>
                </c:pt>
                <c:pt idx="16088">
                  <c:v>22.1463575794284</c:v>
                </c:pt>
                <c:pt idx="16089">
                  <c:v>22.147734155608202</c:v>
                </c:pt>
                <c:pt idx="16090">
                  <c:v>22.1491107317879</c:v>
                </c:pt>
                <c:pt idx="16091">
                  <c:v>22.150487307967602</c:v>
                </c:pt>
                <c:pt idx="16092">
                  <c:v>22.151863884147399</c:v>
                </c:pt>
                <c:pt idx="16093">
                  <c:v>22.153240460327101</c:v>
                </c:pt>
                <c:pt idx="16094">
                  <c:v>22.154617036506799</c:v>
                </c:pt>
                <c:pt idx="16095">
                  <c:v>22.155993612686501</c:v>
                </c:pt>
                <c:pt idx="16096">
                  <c:v>22.157370188866299</c:v>
                </c:pt>
                <c:pt idx="16097">
                  <c:v>22.158746765046001</c:v>
                </c:pt>
                <c:pt idx="16098">
                  <c:v>22.160123341225699</c:v>
                </c:pt>
                <c:pt idx="16099">
                  <c:v>22.161499917405401</c:v>
                </c:pt>
                <c:pt idx="16100">
                  <c:v>22.162876493585198</c:v>
                </c:pt>
                <c:pt idx="16101">
                  <c:v>22.1642530697649</c:v>
                </c:pt>
                <c:pt idx="16102">
                  <c:v>22.165629645944598</c:v>
                </c:pt>
                <c:pt idx="16103">
                  <c:v>22.1670062221243</c:v>
                </c:pt>
                <c:pt idx="16104">
                  <c:v>22.168382798304101</c:v>
                </c:pt>
                <c:pt idx="16105">
                  <c:v>22.1697593744838</c:v>
                </c:pt>
                <c:pt idx="16106">
                  <c:v>22.171135950663501</c:v>
                </c:pt>
                <c:pt idx="16107">
                  <c:v>22.1725125268432</c:v>
                </c:pt>
                <c:pt idx="16108">
                  <c:v>22.173889103023001</c:v>
                </c:pt>
                <c:pt idx="16109">
                  <c:v>22.175265679202699</c:v>
                </c:pt>
                <c:pt idx="16110">
                  <c:v>22.176642255382401</c:v>
                </c:pt>
                <c:pt idx="16111">
                  <c:v>22.178018831562099</c:v>
                </c:pt>
                <c:pt idx="16112">
                  <c:v>22.1793954077419</c:v>
                </c:pt>
                <c:pt idx="16113">
                  <c:v>22.180771983921598</c:v>
                </c:pt>
                <c:pt idx="16114">
                  <c:v>22.1821485601013</c:v>
                </c:pt>
                <c:pt idx="16115">
                  <c:v>22.183525136280998</c:v>
                </c:pt>
                <c:pt idx="16116">
                  <c:v>22.1849017124608</c:v>
                </c:pt>
                <c:pt idx="16117">
                  <c:v>22.186278288640501</c:v>
                </c:pt>
                <c:pt idx="16118">
                  <c:v>22.1876548648202</c:v>
                </c:pt>
                <c:pt idx="16119">
                  <c:v>22.189031440999901</c:v>
                </c:pt>
                <c:pt idx="16120">
                  <c:v>22.190408017179699</c:v>
                </c:pt>
                <c:pt idx="16121">
                  <c:v>22.191784593359401</c:v>
                </c:pt>
                <c:pt idx="16122">
                  <c:v>22.193161169539099</c:v>
                </c:pt>
                <c:pt idx="16123">
                  <c:v>22.194537745718801</c:v>
                </c:pt>
                <c:pt idx="16124">
                  <c:v>22.195914321898599</c:v>
                </c:pt>
                <c:pt idx="16125">
                  <c:v>22.1972908980783</c:v>
                </c:pt>
                <c:pt idx="16126">
                  <c:v>22.198667474257999</c:v>
                </c:pt>
                <c:pt idx="16127">
                  <c:v>22.2000440504378</c:v>
                </c:pt>
                <c:pt idx="16128">
                  <c:v>22.201420626617502</c:v>
                </c:pt>
                <c:pt idx="16129">
                  <c:v>22.2027972027972</c:v>
                </c:pt>
                <c:pt idx="16130">
                  <c:v>22.204173778976902</c:v>
                </c:pt>
                <c:pt idx="16131">
                  <c:v>22.205550355156699</c:v>
                </c:pt>
                <c:pt idx="16132">
                  <c:v>22.206926931336401</c:v>
                </c:pt>
                <c:pt idx="16133">
                  <c:v>22.208303507516099</c:v>
                </c:pt>
                <c:pt idx="16134">
                  <c:v>22.209680083695801</c:v>
                </c:pt>
                <c:pt idx="16135">
                  <c:v>22.211056659875599</c:v>
                </c:pt>
                <c:pt idx="16136">
                  <c:v>22.212433236055301</c:v>
                </c:pt>
                <c:pt idx="16137">
                  <c:v>22.213809812234999</c:v>
                </c:pt>
                <c:pt idx="16138">
                  <c:v>22.215186388414701</c:v>
                </c:pt>
                <c:pt idx="16139">
                  <c:v>22.216562964594502</c:v>
                </c:pt>
                <c:pt idx="16140">
                  <c:v>22.2179395407742</c:v>
                </c:pt>
                <c:pt idx="16141">
                  <c:v>22.219316116953902</c:v>
                </c:pt>
                <c:pt idx="16142">
                  <c:v>22.2206926931336</c:v>
                </c:pt>
                <c:pt idx="16143">
                  <c:v>22.222069269313401</c:v>
                </c:pt>
                <c:pt idx="16144">
                  <c:v>22.223445845493099</c:v>
                </c:pt>
                <c:pt idx="16145">
                  <c:v>22.224822421672801</c:v>
                </c:pt>
                <c:pt idx="16146">
                  <c:v>22.226198997852499</c:v>
                </c:pt>
                <c:pt idx="16147">
                  <c:v>22.227575574032301</c:v>
                </c:pt>
                <c:pt idx="16148">
                  <c:v>22.228952150211999</c:v>
                </c:pt>
                <c:pt idx="16149">
                  <c:v>22.230328726391701</c:v>
                </c:pt>
                <c:pt idx="16150">
                  <c:v>22.231705302571498</c:v>
                </c:pt>
                <c:pt idx="16151">
                  <c:v>22.2330818787512</c:v>
                </c:pt>
                <c:pt idx="16152">
                  <c:v>22.234458454930898</c:v>
                </c:pt>
                <c:pt idx="16153">
                  <c:v>22.2358350311106</c:v>
                </c:pt>
                <c:pt idx="16154">
                  <c:v>22.237211607290298</c:v>
                </c:pt>
                <c:pt idx="16155">
                  <c:v>22.2385881834701</c:v>
                </c:pt>
                <c:pt idx="16156">
                  <c:v>22.239964759649801</c:v>
                </c:pt>
                <c:pt idx="16157">
                  <c:v>22.2413413358295</c:v>
                </c:pt>
                <c:pt idx="16158">
                  <c:v>22.242717912009301</c:v>
                </c:pt>
                <c:pt idx="16159">
                  <c:v>22.244094488188999</c:v>
                </c:pt>
                <c:pt idx="16160">
                  <c:v>22.245471064368701</c:v>
                </c:pt>
                <c:pt idx="16161">
                  <c:v>22.246847640548399</c:v>
                </c:pt>
                <c:pt idx="16162">
                  <c:v>22.2482242167282</c:v>
                </c:pt>
                <c:pt idx="16163">
                  <c:v>22.249600792907898</c:v>
                </c:pt>
                <c:pt idx="16164">
                  <c:v>22.2509773690876</c:v>
                </c:pt>
                <c:pt idx="16165">
                  <c:v>22.252353945267298</c:v>
                </c:pt>
                <c:pt idx="16166">
                  <c:v>22.2537305214471</c:v>
                </c:pt>
                <c:pt idx="16167">
                  <c:v>22.255107097626802</c:v>
                </c:pt>
                <c:pt idx="16168">
                  <c:v>22.2564836738065</c:v>
                </c:pt>
                <c:pt idx="16169">
                  <c:v>22.257860249986201</c:v>
                </c:pt>
                <c:pt idx="16170">
                  <c:v>22.259236826165999</c:v>
                </c:pt>
                <c:pt idx="16171">
                  <c:v>22.260613402345701</c:v>
                </c:pt>
                <c:pt idx="16172">
                  <c:v>22.261989978525399</c:v>
                </c:pt>
                <c:pt idx="16173">
                  <c:v>22.263366554705101</c:v>
                </c:pt>
                <c:pt idx="16174">
                  <c:v>22.264743130884899</c:v>
                </c:pt>
                <c:pt idx="16175">
                  <c:v>22.2661197070646</c:v>
                </c:pt>
                <c:pt idx="16176">
                  <c:v>22.267496283244299</c:v>
                </c:pt>
                <c:pt idx="16177">
                  <c:v>22.268872859424</c:v>
                </c:pt>
                <c:pt idx="16178">
                  <c:v>22.270249435603802</c:v>
                </c:pt>
                <c:pt idx="16179">
                  <c:v>22.2716260117835</c:v>
                </c:pt>
                <c:pt idx="16180">
                  <c:v>22.273002587963202</c:v>
                </c:pt>
                <c:pt idx="16181">
                  <c:v>22.2743791641429</c:v>
                </c:pt>
                <c:pt idx="16182">
                  <c:v>22.275755740322701</c:v>
                </c:pt>
                <c:pt idx="16183">
                  <c:v>22.277132316502399</c:v>
                </c:pt>
                <c:pt idx="16184">
                  <c:v>22.278508892682101</c:v>
                </c:pt>
                <c:pt idx="16185">
                  <c:v>22.279885468861899</c:v>
                </c:pt>
                <c:pt idx="16186">
                  <c:v>22.281262045041601</c:v>
                </c:pt>
                <c:pt idx="16187">
                  <c:v>22.282638621221299</c:v>
                </c:pt>
                <c:pt idx="16188">
                  <c:v>22.284015197401001</c:v>
                </c:pt>
                <c:pt idx="16189">
                  <c:v>22.285391773580798</c:v>
                </c:pt>
                <c:pt idx="16190">
                  <c:v>22.2867683497605</c:v>
                </c:pt>
                <c:pt idx="16191">
                  <c:v>22.288144925940198</c:v>
                </c:pt>
                <c:pt idx="16192">
                  <c:v>22.2895215021199</c:v>
                </c:pt>
                <c:pt idx="16193">
                  <c:v>22.290898078299701</c:v>
                </c:pt>
                <c:pt idx="16194">
                  <c:v>22.292274654479399</c:v>
                </c:pt>
                <c:pt idx="16195">
                  <c:v>22.293651230659101</c:v>
                </c:pt>
                <c:pt idx="16196">
                  <c:v>22.295027806838799</c:v>
                </c:pt>
                <c:pt idx="16197">
                  <c:v>22.296404383018601</c:v>
                </c:pt>
                <c:pt idx="16198">
                  <c:v>22.297780959198299</c:v>
                </c:pt>
                <c:pt idx="16199">
                  <c:v>22.299157535378001</c:v>
                </c:pt>
                <c:pt idx="16200">
                  <c:v>22.300534111557699</c:v>
                </c:pt>
                <c:pt idx="16201">
                  <c:v>22.3019106877375</c:v>
                </c:pt>
                <c:pt idx="16202">
                  <c:v>22.303287263917198</c:v>
                </c:pt>
                <c:pt idx="16203">
                  <c:v>22.3046638400969</c:v>
                </c:pt>
                <c:pt idx="16204">
                  <c:v>22.306040416276598</c:v>
                </c:pt>
                <c:pt idx="16205">
                  <c:v>22.3074169924564</c:v>
                </c:pt>
                <c:pt idx="16206">
                  <c:v>22.308793568636101</c:v>
                </c:pt>
                <c:pt idx="16207">
                  <c:v>22.3101701448158</c:v>
                </c:pt>
                <c:pt idx="16208">
                  <c:v>22.311546720995501</c:v>
                </c:pt>
                <c:pt idx="16209">
                  <c:v>22.312923297175299</c:v>
                </c:pt>
                <c:pt idx="16210">
                  <c:v>22.314299873355001</c:v>
                </c:pt>
                <c:pt idx="16211">
                  <c:v>22.315676449534699</c:v>
                </c:pt>
                <c:pt idx="16212">
                  <c:v>22.317053025714401</c:v>
                </c:pt>
                <c:pt idx="16213">
                  <c:v>22.318429601894199</c:v>
                </c:pt>
                <c:pt idx="16214">
                  <c:v>22.3198061780739</c:v>
                </c:pt>
                <c:pt idx="16215">
                  <c:v>22.321182754253599</c:v>
                </c:pt>
                <c:pt idx="16216">
                  <c:v>22.3225593304333</c:v>
                </c:pt>
                <c:pt idx="16217">
                  <c:v>22.323935906613102</c:v>
                </c:pt>
                <c:pt idx="16218">
                  <c:v>22.3253124827928</c:v>
                </c:pt>
                <c:pt idx="16219">
                  <c:v>22.326689058972502</c:v>
                </c:pt>
                <c:pt idx="16220">
                  <c:v>22.328065635152299</c:v>
                </c:pt>
                <c:pt idx="16221">
                  <c:v>22.329442211332001</c:v>
                </c:pt>
                <c:pt idx="16222">
                  <c:v>22.330818787511699</c:v>
                </c:pt>
                <c:pt idx="16223">
                  <c:v>22.332195363691401</c:v>
                </c:pt>
                <c:pt idx="16224">
                  <c:v>22.333571939871199</c:v>
                </c:pt>
                <c:pt idx="16225">
                  <c:v>22.3349485160509</c:v>
                </c:pt>
                <c:pt idx="16226">
                  <c:v>22.336325092230599</c:v>
                </c:pt>
                <c:pt idx="16227">
                  <c:v>22.3377016684103</c:v>
                </c:pt>
                <c:pt idx="16228">
                  <c:v>22.339078244590102</c:v>
                </c:pt>
                <c:pt idx="16229">
                  <c:v>22.3404548207698</c:v>
                </c:pt>
                <c:pt idx="16230">
                  <c:v>22.341831396949502</c:v>
                </c:pt>
                <c:pt idx="16231">
                  <c:v>22.3432079731292</c:v>
                </c:pt>
                <c:pt idx="16232">
                  <c:v>22.344584549309001</c:v>
                </c:pt>
                <c:pt idx="16233">
                  <c:v>22.345961125488699</c:v>
                </c:pt>
                <c:pt idx="16234">
                  <c:v>22.347337701668401</c:v>
                </c:pt>
                <c:pt idx="16235">
                  <c:v>22.348714277848099</c:v>
                </c:pt>
                <c:pt idx="16236">
                  <c:v>22.350090854027901</c:v>
                </c:pt>
                <c:pt idx="16237">
                  <c:v>22.351467430207599</c:v>
                </c:pt>
                <c:pt idx="16238">
                  <c:v>22.352844006387301</c:v>
                </c:pt>
                <c:pt idx="16239">
                  <c:v>22.354220582566999</c:v>
                </c:pt>
                <c:pt idx="16240">
                  <c:v>22.3555971587468</c:v>
                </c:pt>
                <c:pt idx="16241">
                  <c:v>22.356973734926498</c:v>
                </c:pt>
                <c:pt idx="16242">
                  <c:v>22.3583503111062</c:v>
                </c:pt>
                <c:pt idx="16243">
                  <c:v>22.359726887285898</c:v>
                </c:pt>
                <c:pt idx="16244">
                  <c:v>22.3611034634657</c:v>
                </c:pt>
                <c:pt idx="16245">
                  <c:v>22.362480039645401</c:v>
                </c:pt>
                <c:pt idx="16246">
                  <c:v>22.3638566158251</c:v>
                </c:pt>
                <c:pt idx="16247">
                  <c:v>22.365233192004801</c:v>
                </c:pt>
                <c:pt idx="16248">
                  <c:v>22.366609768184599</c:v>
                </c:pt>
                <c:pt idx="16249">
                  <c:v>22.367986344364301</c:v>
                </c:pt>
                <c:pt idx="16250">
                  <c:v>22.369362920543999</c:v>
                </c:pt>
                <c:pt idx="16251">
                  <c:v>22.3707394967238</c:v>
                </c:pt>
                <c:pt idx="16252">
                  <c:v>22.372116072903498</c:v>
                </c:pt>
                <c:pt idx="16253">
                  <c:v>22.3734926490832</c:v>
                </c:pt>
                <c:pt idx="16254">
                  <c:v>22.374869225262898</c:v>
                </c:pt>
                <c:pt idx="16255">
                  <c:v>22.3762458014427</c:v>
                </c:pt>
                <c:pt idx="16256">
                  <c:v>22.377622377622401</c:v>
                </c:pt>
                <c:pt idx="16257">
                  <c:v>22.3789989538021</c:v>
                </c:pt>
                <c:pt idx="16258">
                  <c:v>22.380375529981801</c:v>
                </c:pt>
                <c:pt idx="16259">
                  <c:v>22.381752106161599</c:v>
                </c:pt>
                <c:pt idx="16260">
                  <c:v>22.383128682341301</c:v>
                </c:pt>
                <c:pt idx="16261">
                  <c:v>22.384505258520999</c:v>
                </c:pt>
                <c:pt idx="16262">
                  <c:v>22.385881834700701</c:v>
                </c:pt>
                <c:pt idx="16263">
                  <c:v>22.387258410880499</c:v>
                </c:pt>
                <c:pt idx="16264">
                  <c:v>22.3886349870602</c:v>
                </c:pt>
                <c:pt idx="16265">
                  <c:v>22.390011563239899</c:v>
                </c:pt>
                <c:pt idx="16266">
                  <c:v>22.3913881394196</c:v>
                </c:pt>
                <c:pt idx="16267">
                  <c:v>22.392764715599402</c:v>
                </c:pt>
                <c:pt idx="16268">
                  <c:v>22.3941412917791</c:v>
                </c:pt>
                <c:pt idx="16269">
                  <c:v>22.395517867958802</c:v>
                </c:pt>
                <c:pt idx="16270">
                  <c:v>22.3968944441385</c:v>
                </c:pt>
                <c:pt idx="16271">
                  <c:v>22.398271020318301</c:v>
                </c:pt>
                <c:pt idx="16272">
                  <c:v>22.399647596497999</c:v>
                </c:pt>
                <c:pt idx="16273">
                  <c:v>22.401024172677701</c:v>
                </c:pt>
                <c:pt idx="16274">
                  <c:v>22.402400748857399</c:v>
                </c:pt>
                <c:pt idx="16275">
                  <c:v>22.403777325037201</c:v>
                </c:pt>
                <c:pt idx="16276">
                  <c:v>22.405153901216899</c:v>
                </c:pt>
                <c:pt idx="16277">
                  <c:v>22.406530477396601</c:v>
                </c:pt>
                <c:pt idx="16278">
                  <c:v>22.407907053576299</c:v>
                </c:pt>
                <c:pt idx="16279">
                  <c:v>22.4092836297561</c:v>
                </c:pt>
                <c:pt idx="16280">
                  <c:v>22.410660205935802</c:v>
                </c:pt>
                <c:pt idx="16281">
                  <c:v>22.4120367821155</c:v>
                </c:pt>
                <c:pt idx="16282">
                  <c:v>22.413413358295202</c:v>
                </c:pt>
                <c:pt idx="16283">
                  <c:v>22.414789934474999</c:v>
                </c:pt>
                <c:pt idx="16284">
                  <c:v>22.416166510654701</c:v>
                </c:pt>
                <c:pt idx="16285">
                  <c:v>22.417543086834399</c:v>
                </c:pt>
                <c:pt idx="16286">
                  <c:v>22.418919663014201</c:v>
                </c:pt>
                <c:pt idx="16287">
                  <c:v>22.420296239193899</c:v>
                </c:pt>
                <c:pt idx="16288">
                  <c:v>22.421672815373601</c:v>
                </c:pt>
                <c:pt idx="16289">
                  <c:v>22.423049391553299</c:v>
                </c:pt>
                <c:pt idx="16290">
                  <c:v>22.4244259677331</c:v>
                </c:pt>
                <c:pt idx="16291">
                  <c:v>22.425802543912798</c:v>
                </c:pt>
                <c:pt idx="16292">
                  <c:v>22.4271791200925</c:v>
                </c:pt>
                <c:pt idx="16293">
                  <c:v>22.428555696272198</c:v>
                </c:pt>
                <c:pt idx="16294">
                  <c:v>22.429932272452</c:v>
                </c:pt>
                <c:pt idx="16295">
                  <c:v>22.431308848631701</c:v>
                </c:pt>
                <c:pt idx="16296">
                  <c:v>22.4326854248114</c:v>
                </c:pt>
                <c:pt idx="16297">
                  <c:v>22.434062000991101</c:v>
                </c:pt>
                <c:pt idx="16298">
                  <c:v>22.435438577170899</c:v>
                </c:pt>
                <c:pt idx="16299">
                  <c:v>22.436815153350601</c:v>
                </c:pt>
                <c:pt idx="16300">
                  <c:v>22.438191729530299</c:v>
                </c:pt>
                <c:pt idx="16301">
                  <c:v>22.439568305710001</c:v>
                </c:pt>
                <c:pt idx="16302">
                  <c:v>22.440944881889799</c:v>
                </c:pt>
                <c:pt idx="16303">
                  <c:v>22.4423214580695</c:v>
                </c:pt>
                <c:pt idx="16304">
                  <c:v>22.443698034249199</c:v>
                </c:pt>
                <c:pt idx="16305">
                  <c:v>22.4450746104289</c:v>
                </c:pt>
                <c:pt idx="16306">
                  <c:v>22.446451186608702</c:v>
                </c:pt>
                <c:pt idx="16307">
                  <c:v>22.4478277627884</c:v>
                </c:pt>
                <c:pt idx="16308">
                  <c:v>22.449204338968102</c:v>
                </c:pt>
                <c:pt idx="16309">
                  <c:v>22.4505809151478</c:v>
                </c:pt>
                <c:pt idx="16310">
                  <c:v>22.451957491327601</c:v>
                </c:pt>
                <c:pt idx="16311">
                  <c:v>22.453334067507299</c:v>
                </c:pt>
                <c:pt idx="16312">
                  <c:v>22.454710643687001</c:v>
                </c:pt>
                <c:pt idx="16313">
                  <c:v>22.456087219866699</c:v>
                </c:pt>
                <c:pt idx="16314">
                  <c:v>22.4574637960465</c:v>
                </c:pt>
                <c:pt idx="16315">
                  <c:v>22.458840372226199</c:v>
                </c:pt>
                <c:pt idx="16316">
                  <c:v>22.4602169484059</c:v>
                </c:pt>
                <c:pt idx="16317">
                  <c:v>22.461593524585702</c:v>
                </c:pt>
                <c:pt idx="16318">
                  <c:v>22.4629701007654</c:v>
                </c:pt>
                <c:pt idx="16319">
                  <c:v>22.464346676945102</c:v>
                </c:pt>
                <c:pt idx="16320">
                  <c:v>22.4657232531248</c:v>
                </c:pt>
                <c:pt idx="16321">
                  <c:v>22.467099829304601</c:v>
                </c:pt>
                <c:pt idx="16322">
                  <c:v>22.468476405484299</c:v>
                </c:pt>
                <c:pt idx="16323">
                  <c:v>22.469852981664001</c:v>
                </c:pt>
                <c:pt idx="16324">
                  <c:v>22.471229557843699</c:v>
                </c:pt>
                <c:pt idx="16325">
                  <c:v>22.472606134023501</c:v>
                </c:pt>
                <c:pt idx="16326">
                  <c:v>22.473982710203199</c:v>
                </c:pt>
                <c:pt idx="16327">
                  <c:v>22.475359286382901</c:v>
                </c:pt>
                <c:pt idx="16328">
                  <c:v>22.476735862562599</c:v>
                </c:pt>
                <c:pt idx="16329">
                  <c:v>22.4781124387424</c:v>
                </c:pt>
                <c:pt idx="16330">
                  <c:v>22.479489014922098</c:v>
                </c:pt>
                <c:pt idx="16331">
                  <c:v>22.4808655911018</c:v>
                </c:pt>
                <c:pt idx="16332">
                  <c:v>22.482242167281498</c:v>
                </c:pt>
                <c:pt idx="16333">
                  <c:v>22.4836187434613</c:v>
                </c:pt>
                <c:pt idx="16334">
                  <c:v>22.484995319641001</c:v>
                </c:pt>
                <c:pt idx="16335">
                  <c:v>22.4863718958207</c:v>
                </c:pt>
                <c:pt idx="16336">
                  <c:v>22.487748472000401</c:v>
                </c:pt>
                <c:pt idx="16337">
                  <c:v>22.489125048180199</c:v>
                </c:pt>
                <c:pt idx="16338">
                  <c:v>22.490501624359901</c:v>
                </c:pt>
                <c:pt idx="16339">
                  <c:v>22.491878200539599</c:v>
                </c:pt>
                <c:pt idx="16340">
                  <c:v>22.493254776719301</c:v>
                </c:pt>
                <c:pt idx="16341">
                  <c:v>22.494631352899098</c:v>
                </c:pt>
                <c:pt idx="16342">
                  <c:v>22.4960079290788</c:v>
                </c:pt>
                <c:pt idx="16343">
                  <c:v>22.497384505258498</c:v>
                </c:pt>
                <c:pt idx="16344">
                  <c:v>22.4987610814382</c:v>
                </c:pt>
                <c:pt idx="16345">
                  <c:v>22.500137657618001</c:v>
                </c:pt>
                <c:pt idx="16346">
                  <c:v>22.5015142337977</c:v>
                </c:pt>
                <c:pt idx="16347">
                  <c:v>22.502890809977401</c:v>
                </c:pt>
                <c:pt idx="16348">
                  <c:v>22.504267386157199</c:v>
                </c:pt>
                <c:pt idx="16349">
                  <c:v>22.505643962336901</c:v>
                </c:pt>
                <c:pt idx="16350">
                  <c:v>22.507020538516599</c:v>
                </c:pt>
                <c:pt idx="16351">
                  <c:v>22.508397114696301</c:v>
                </c:pt>
                <c:pt idx="16352">
                  <c:v>22.509773690876099</c:v>
                </c:pt>
                <c:pt idx="16353">
                  <c:v>22.5111502670558</c:v>
                </c:pt>
                <c:pt idx="16354">
                  <c:v>22.512526843235499</c:v>
                </c:pt>
                <c:pt idx="16355">
                  <c:v>22.5139034194152</c:v>
                </c:pt>
                <c:pt idx="16356">
                  <c:v>22.515279995595002</c:v>
                </c:pt>
                <c:pt idx="16357">
                  <c:v>22.5166565717747</c:v>
                </c:pt>
                <c:pt idx="16358">
                  <c:v>22.518033147954402</c:v>
                </c:pt>
                <c:pt idx="16359">
                  <c:v>22.5194097241341</c:v>
                </c:pt>
                <c:pt idx="16360">
                  <c:v>22.520786300313901</c:v>
                </c:pt>
                <c:pt idx="16361">
                  <c:v>22.522162876493599</c:v>
                </c:pt>
                <c:pt idx="16362">
                  <c:v>22.523539452673301</c:v>
                </c:pt>
                <c:pt idx="16363">
                  <c:v>22.524916028852999</c:v>
                </c:pt>
                <c:pt idx="16364">
                  <c:v>22.526292605032801</c:v>
                </c:pt>
                <c:pt idx="16365">
                  <c:v>22.527669181212499</c:v>
                </c:pt>
                <c:pt idx="16366">
                  <c:v>22.5290457573922</c:v>
                </c:pt>
                <c:pt idx="16367">
                  <c:v>22.530422333571899</c:v>
                </c:pt>
                <c:pt idx="16368">
                  <c:v>22.5317989097517</c:v>
                </c:pt>
                <c:pt idx="16369">
                  <c:v>22.533175485931402</c:v>
                </c:pt>
                <c:pt idx="16370">
                  <c:v>22.5345520621111</c:v>
                </c:pt>
                <c:pt idx="16371">
                  <c:v>22.535928638290802</c:v>
                </c:pt>
                <c:pt idx="16372">
                  <c:v>22.537305214470599</c:v>
                </c:pt>
                <c:pt idx="16373">
                  <c:v>22.538681790650301</c:v>
                </c:pt>
                <c:pt idx="16374">
                  <c:v>22.540058366829999</c:v>
                </c:pt>
                <c:pt idx="16375">
                  <c:v>22.541434943009701</c:v>
                </c:pt>
                <c:pt idx="16376">
                  <c:v>22.542811519189499</c:v>
                </c:pt>
                <c:pt idx="16377">
                  <c:v>22.544188095369201</c:v>
                </c:pt>
                <c:pt idx="16378">
                  <c:v>22.545564671548899</c:v>
                </c:pt>
                <c:pt idx="16379">
                  <c:v>22.5469412477287</c:v>
                </c:pt>
                <c:pt idx="16380">
                  <c:v>22.548317823908398</c:v>
                </c:pt>
                <c:pt idx="16381">
                  <c:v>22.5496944000881</c:v>
                </c:pt>
                <c:pt idx="16382">
                  <c:v>22.551070976267798</c:v>
                </c:pt>
                <c:pt idx="16383">
                  <c:v>22.5524475524476</c:v>
                </c:pt>
                <c:pt idx="16384">
                  <c:v>22.553824128627301</c:v>
                </c:pt>
                <c:pt idx="16385">
                  <c:v>22.555200704807</c:v>
                </c:pt>
                <c:pt idx="16386">
                  <c:v>22.556577280986701</c:v>
                </c:pt>
                <c:pt idx="16387">
                  <c:v>22.557953857166499</c:v>
                </c:pt>
                <c:pt idx="16388">
                  <c:v>22.559330433346201</c:v>
                </c:pt>
                <c:pt idx="16389">
                  <c:v>22.560707009525899</c:v>
                </c:pt>
                <c:pt idx="16390">
                  <c:v>22.562083585705601</c:v>
                </c:pt>
                <c:pt idx="16391">
                  <c:v>22.563460161885398</c:v>
                </c:pt>
                <c:pt idx="16392">
                  <c:v>22.5648367380651</c:v>
                </c:pt>
                <c:pt idx="16393">
                  <c:v>22.566213314244798</c:v>
                </c:pt>
                <c:pt idx="16394">
                  <c:v>22.5675898904245</c:v>
                </c:pt>
                <c:pt idx="16395">
                  <c:v>22.568966466604302</c:v>
                </c:pt>
                <c:pt idx="16396">
                  <c:v>22.570343042784</c:v>
                </c:pt>
                <c:pt idx="16397">
                  <c:v>22.571719618963701</c:v>
                </c:pt>
                <c:pt idx="16398">
                  <c:v>22.5730961951434</c:v>
                </c:pt>
                <c:pt idx="16399">
                  <c:v>22.574472771323201</c:v>
                </c:pt>
                <c:pt idx="16400">
                  <c:v>22.575849347502899</c:v>
                </c:pt>
                <c:pt idx="16401">
                  <c:v>22.577225923682601</c:v>
                </c:pt>
                <c:pt idx="16402">
                  <c:v>22.578602499862299</c:v>
                </c:pt>
                <c:pt idx="16403">
                  <c:v>22.5799790760421</c:v>
                </c:pt>
                <c:pt idx="16404">
                  <c:v>22.581355652221799</c:v>
                </c:pt>
                <c:pt idx="16405">
                  <c:v>22.5827322284015</c:v>
                </c:pt>
                <c:pt idx="16406">
                  <c:v>22.584108804581302</c:v>
                </c:pt>
                <c:pt idx="16407">
                  <c:v>22.585485380761</c:v>
                </c:pt>
                <c:pt idx="16408">
                  <c:v>22.586861956940702</c:v>
                </c:pt>
                <c:pt idx="16409">
                  <c:v>22.5882385331204</c:v>
                </c:pt>
                <c:pt idx="16410">
                  <c:v>22.589615109300201</c:v>
                </c:pt>
                <c:pt idx="16411">
                  <c:v>22.590991685479899</c:v>
                </c:pt>
                <c:pt idx="16412">
                  <c:v>22.592368261659601</c:v>
                </c:pt>
                <c:pt idx="16413">
                  <c:v>22.593744837839299</c:v>
                </c:pt>
                <c:pt idx="16414">
                  <c:v>22.595121414019101</c:v>
                </c:pt>
                <c:pt idx="16415">
                  <c:v>22.596497990198799</c:v>
                </c:pt>
                <c:pt idx="16416">
                  <c:v>22.597874566378501</c:v>
                </c:pt>
                <c:pt idx="16417">
                  <c:v>22.599251142558199</c:v>
                </c:pt>
                <c:pt idx="16418">
                  <c:v>22.600627718738</c:v>
                </c:pt>
                <c:pt idx="16419">
                  <c:v>22.602004294917698</c:v>
                </c:pt>
                <c:pt idx="16420">
                  <c:v>22.6033808710974</c:v>
                </c:pt>
                <c:pt idx="16421">
                  <c:v>22.604757447277098</c:v>
                </c:pt>
                <c:pt idx="16422">
                  <c:v>22.606134023456899</c:v>
                </c:pt>
                <c:pt idx="16423">
                  <c:v>22.607510599636601</c:v>
                </c:pt>
                <c:pt idx="16424">
                  <c:v>22.608887175816299</c:v>
                </c:pt>
                <c:pt idx="16425">
                  <c:v>22.610263751996001</c:v>
                </c:pt>
                <c:pt idx="16426">
                  <c:v>22.611640328175799</c:v>
                </c:pt>
                <c:pt idx="16427">
                  <c:v>22.613016904355501</c:v>
                </c:pt>
                <c:pt idx="16428">
                  <c:v>22.614393480535199</c:v>
                </c:pt>
                <c:pt idx="16429">
                  <c:v>22.615770056714901</c:v>
                </c:pt>
                <c:pt idx="16430">
                  <c:v>22.617146632894698</c:v>
                </c:pt>
                <c:pt idx="16431">
                  <c:v>22.6185232090744</c:v>
                </c:pt>
                <c:pt idx="16432">
                  <c:v>22.619899785254098</c:v>
                </c:pt>
                <c:pt idx="16433">
                  <c:v>22.6212763614338</c:v>
                </c:pt>
                <c:pt idx="16434">
                  <c:v>22.622652937613601</c:v>
                </c:pt>
                <c:pt idx="16435">
                  <c:v>22.6240295137933</c:v>
                </c:pt>
                <c:pt idx="16436">
                  <c:v>22.625406089973001</c:v>
                </c:pt>
                <c:pt idx="16437">
                  <c:v>22.6267826661527</c:v>
                </c:pt>
                <c:pt idx="16438">
                  <c:v>22.628159242332501</c:v>
                </c:pt>
                <c:pt idx="16439">
                  <c:v>22.629535818512199</c:v>
                </c:pt>
                <c:pt idx="16440">
                  <c:v>22.630912394691901</c:v>
                </c:pt>
                <c:pt idx="16441">
                  <c:v>22.632288970871699</c:v>
                </c:pt>
                <c:pt idx="16442">
                  <c:v>22.6336655470514</c:v>
                </c:pt>
                <c:pt idx="16443">
                  <c:v>22.635042123231099</c:v>
                </c:pt>
                <c:pt idx="16444">
                  <c:v>22.6364186994108</c:v>
                </c:pt>
                <c:pt idx="16445">
                  <c:v>22.637795275590602</c:v>
                </c:pt>
                <c:pt idx="16446">
                  <c:v>22.6391718517703</c:v>
                </c:pt>
                <c:pt idx="16447">
                  <c:v>22.640548427950002</c:v>
                </c:pt>
                <c:pt idx="16448">
                  <c:v>22.6419250041297</c:v>
                </c:pt>
                <c:pt idx="16449">
                  <c:v>22.643301580309501</c:v>
                </c:pt>
                <c:pt idx="16450">
                  <c:v>22.644678156489199</c:v>
                </c:pt>
                <c:pt idx="16451">
                  <c:v>22.646054732668901</c:v>
                </c:pt>
                <c:pt idx="16452">
                  <c:v>22.647431308848599</c:v>
                </c:pt>
                <c:pt idx="16453">
                  <c:v>22.6488078850284</c:v>
                </c:pt>
                <c:pt idx="16454">
                  <c:v>22.650184461208099</c:v>
                </c:pt>
                <c:pt idx="16455">
                  <c:v>22.6515610373878</c:v>
                </c:pt>
                <c:pt idx="16456">
                  <c:v>22.652937613567499</c:v>
                </c:pt>
                <c:pt idx="16457">
                  <c:v>22.6543141897473</c:v>
                </c:pt>
                <c:pt idx="16458">
                  <c:v>22.655690765927002</c:v>
                </c:pt>
                <c:pt idx="16459">
                  <c:v>22.6570673421067</c:v>
                </c:pt>
                <c:pt idx="16460">
                  <c:v>22.658443918286402</c:v>
                </c:pt>
                <c:pt idx="16461">
                  <c:v>22.659820494466199</c:v>
                </c:pt>
                <c:pt idx="16462">
                  <c:v>22.661197070645901</c:v>
                </c:pt>
                <c:pt idx="16463">
                  <c:v>22.662573646825599</c:v>
                </c:pt>
                <c:pt idx="16464">
                  <c:v>22.663950223005301</c:v>
                </c:pt>
                <c:pt idx="16465">
                  <c:v>22.665326799185099</c:v>
                </c:pt>
                <c:pt idx="16466">
                  <c:v>22.666703375364801</c:v>
                </c:pt>
                <c:pt idx="16467">
                  <c:v>22.668079951544499</c:v>
                </c:pt>
                <c:pt idx="16468">
                  <c:v>22.669456527724201</c:v>
                </c:pt>
                <c:pt idx="16469">
                  <c:v>22.670833103903998</c:v>
                </c:pt>
                <c:pt idx="16470">
                  <c:v>22.6722096800837</c:v>
                </c:pt>
                <c:pt idx="16471">
                  <c:v>22.673586256263398</c:v>
                </c:pt>
                <c:pt idx="16472">
                  <c:v>22.6749628324431</c:v>
                </c:pt>
                <c:pt idx="16473">
                  <c:v>22.676339408622901</c:v>
                </c:pt>
                <c:pt idx="16474">
                  <c:v>22.6777159848026</c:v>
                </c:pt>
                <c:pt idx="16475">
                  <c:v>22.679092560982301</c:v>
                </c:pt>
                <c:pt idx="16476">
                  <c:v>22.680469137162099</c:v>
                </c:pt>
                <c:pt idx="16477">
                  <c:v>22.681845713341801</c:v>
                </c:pt>
                <c:pt idx="16478">
                  <c:v>22.683222289521499</c:v>
                </c:pt>
                <c:pt idx="16479">
                  <c:v>22.684598865701201</c:v>
                </c:pt>
                <c:pt idx="16480">
                  <c:v>22.685975441880998</c:v>
                </c:pt>
                <c:pt idx="16481">
                  <c:v>22.6873520180607</c:v>
                </c:pt>
                <c:pt idx="16482">
                  <c:v>22.688728594240398</c:v>
                </c:pt>
                <c:pt idx="16483">
                  <c:v>22.6901051704201</c:v>
                </c:pt>
                <c:pt idx="16484">
                  <c:v>22.691481746599901</c:v>
                </c:pt>
                <c:pt idx="16485">
                  <c:v>22.6928583227796</c:v>
                </c:pt>
                <c:pt idx="16486">
                  <c:v>22.694234898959301</c:v>
                </c:pt>
                <c:pt idx="16487">
                  <c:v>22.695611475139</c:v>
                </c:pt>
                <c:pt idx="16488">
                  <c:v>22.696988051318801</c:v>
                </c:pt>
                <c:pt idx="16489">
                  <c:v>22.698364627498499</c:v>
                </c:pt>
                <c:pt idx="16490">
                  <c:v>22.699741203678201</c:v>
                </c:pt>
                <c:pt idx="16491">
                  <c:v>22.701117779857899</c:v>
                </c:pt>
                <c:pt idx="16492">
                  <c:v>22.7024943560377</c:v>
                </c:pt>
                <c:pt idx="16493">
                  <c:v>22.703870932217399</c:v>
                </c:pt>
                <c:pt idx="16494">
                  <c:v>22.7052475083971</c:v>
                </c:pt>
                <c:pt idx="16495">
                  <c:v>22.706624084576799</c:v>
                </c:pt>
                <c:pt idx="16496">
                  <c:v>22.7080006607566</c:v>
                </c:pt>
                <c:pt idx="16497">
                  <c:v>22.709377236936302</c:v>
                </c:pt>
                <c:pt idx="16498">
                  <c:v>22.710753813116</c:v>
                </c:pt>
                <c:pt idx="16499">
                  <c:v>22.712130389295702</c:v>
                </c:pt>
                <c:pt idx="16500">
                  <c:v>22.713506965475499</c:v>
                </c:pt>
                <c:pt idx="16501">
                  <c:v>22.714883541655201</c:v>
                </c:pt>
                <c:pt idx="16502">
                  <c:v>22.716260117834899</c:v>
                </c:pt>
                <c:pt idx="16503">
                  <c:v>22.717636694014601</c:v>
                </c:pt>
                <c:pt idx="16504">
                  <c:v>22.719013270194399</c:v>
                </c:pt>
                <c:pt idx="16505">
                  <c:v>22.720389846374101</c:v>
                </c:pt>
                <c:pt idx="16506">
                  <c:v>22.721766422553799</c:v>
                </c:pt>
                <c:pt idx="16507">
                  <c:v>22.7231429987336</c:v>
                </c:pt>
                <c:pt idx="16508">
                  <c:v>22.724519574913302</c:v>
                </c:pt>
                <c:pt idx="16509">
                  <c:v>22.725896151093</c:v>
                </c:pt>
                <c:pt idx="16510">
                  <c:v>22.727272727272702</c:v>
                </c:pt>
                <c:pt idx="16511">
                  <c:v>22.728649303452499</c:v>
                </c:pt>
                <c:pt idx="16512">
                  <c:v>22.730025879632201</c:v>
                </c:pt>
                <c:pt idx="16513">
                  <c:v>22.731402455811899</c:v>
                </c:pt>
                <c:pt idx="16514">
                  <c:v>22.732779031991601</c:v>
                </c:pt>
                <c:pt idx="16515">
                  <c:v>22.734155608171399</c:v>
                </c:pt>
                <c:pt idx="16516">
                  <c:v>22.735532184351101</c:v>
                </c:pt>
                <c:pt idx="16517">
                  <c:v>22.736908760530799</c:v>
                </c:pt>
                <c:pt idx="16518">
                  <c:v>22.738285336710501</c:v>
                </c:pt>
                <c:pt idx="16519">
                  <c:v>22.739661912890298</c:v>
                </c:pt>
                <c:pt idx="16520">
                  <c:v>22.74103848907</c:v>
                </c:pt>
                <c:pt idx="16521">
                  <c:v>22.742415065249698</c:v>
                </c:pt>
                <c:pt idx="16522">
                  <c:v>22.7437916414294</c:v>
                </c:pt>
                <c:pt idx="16523">
                  <c:v>22.745168217609201</c:v>
                </c:pt>
                <c:pt idx="16524">
                  <c:v>22.7465447937889</c:v>
                </c:pt>
                <c:pt idx="16525">
                  <c:v>22.747921369968601</c:v>
                </c:pt>
                <c:pt idx="16526">
                  <c:v>22.7492979461483</c:v>
                </c:pt>
                <c:pt idx="16527">
                  <c:v>22.750674522328101</c:v>
                </c:pt>
                <c:pt idx="16528">
                  <c:v>22.752051098507799</c:v>
                </c:pt>
                <c:pt idx="16529">
                  <c:v>22.753427674687501</c:v>
                </c:pt>
                <c:pt idx="16530">
                  <c:v>22.754804250867199</c:v>
                </c:pt>
                <c:pt idx="16531">
                  <c:v>22.756180827047</c:v>
                </c:pt>
                <c:pt idx="16532">
                  <c:v>22.757557403226699</c:v>
                </c:pt>
                <c:pt idx="16533">
                  <c:v>22.7589339794064</c:v>
                </c:pt>
                <c:pt idx="16534">
                  <c:v>22.760310555586202</c:v>
                </c:pt>
                <c:pt idx="16535">
                  <c:v>22.7616871317659</c:v>
                </c:pt>
                <c:pt idx="16536">
                  <c:v>22.763063707945602</c:v>
                </c:pt>
                <c:pt idx="16537">
                  <c:v>22.7644402841253</c:v>
                </c:pt>
                <c:pt idx="16538">
                  <c:v>22.765816860305002</c:v>
                </c:pt>
                <c:pt idx="16539">
                  <c:v>22.767193436484799</c:v>
                </c:pt>
                <c:pt idx="16540">
                  <c:v>22.768570012664501</c:v>
                </c:pt>
                <c:pt idx="16541">
                  <c:v>22.769946588844199</c:v>
                </c:pt>
                <c:pt idx="16542">
                  <c:v>22.771323165024</c:v>
                </c:pt>
                <c:pt idx="16543">
                  <c:v>22.772699741203699</c:v>
                </c:pt>
                <c:pt idx="16544">
                  <c:v>22.7740763173834</c:v>
                </c:pt>
                <c:pt idx="16545">
                  <c:v>22.775452893563099</c:v>
                </c:pt>
                <c:pt idx="16546">
                  <c:v>22.7768294697429</c:v>
                </c:pt>
                <c:pt idx="16547">
                  <c:v>22.778206045922602</c:v>
                </c:pt>
                <c:pt idx="16548">
                  <c:v>22.7795826221023</c:v>
                </c:pt>
                <c:pt idx="16549">
                  <c:v>22.780959198282002</c:v>
                </c:pt>
                <c:pt idx="16550">
                  <c:v>22.782335774461799</c:v>
                </c:pt>
                <c:pt idx="16551">
                  <c:v>22.783712350641501</c:v>
                </c:pt>
                <c:pt idx="16552">
                  <c:v>22.785088926821199</c:v>
                </c:pt>
                <c:pt idx="16553">
                  <c:v>22.786465503000901</c:v>
                </c:pt>
                <c:pt idx="16554">
                  <c:v>22.787842079180699</c:v>
                </c:pt>
                <c:pt idx="16555">
                  <c:v>22.789218655360401</c:v>
                </c:pt>
                <c:pt idx="16556">
                  <c:v>22.790595231540099</c:v>
                </c:pt>
                <c:pt idx="16557">
                  <c:v>22.791971807719801</c:v>
                </c:pt>
                <c:pt idx="16558">
                  <c:v>22.793348383899598</c:v>
                </c:pt>
                <c:pt idx="16559">
                  <c:v>22.7947249600793</c:v>
                </c:pt>
                <c:pt idx="16560">
                  <c:v>22.796101536258998</c:v>
                </c:pt>
                <c:pt idx="16561">
                  <c:v>22.7974781124387</c:v>
                </c:pt>
                <c:pt idx="16562">
                  <c:v>22.798854688618501</c:v>
                </c:pt>
                <c:pt idx="16563">
                  <c:v>22.8002312647982</c:v>
                </c:pt>
                <c:pt idx="16564">
                  <c:v>22.801607840977901</c:v>
                </c:pt>
                <c:pt idx="16565">
                  <c:v>22.802984417157699</c:v>
                </c:pt>
                <c:pt idx="16566">
                  <c:v>22.804360993337401</c:v>
                </c:pt>
                <c:pt idx="16567">
                  <c:v>22.805737569517099</c:v>
                </c:pt>
                <c:pt idx="16568">
                  <c:v>22.807114145696801</c:v>
                </c:pt>
                <c:pt idx="16569">
                  <c:v>22.808490721876598</c:v>
                </c:pt>
                <c:pt idx="16570">
                  <c:v>22.8098672980563</c:v>
                </c:pt>
                <c:pt idx="16571">
                  <c:v>22.811243874235998</c:v>
                </c:pt>
                <c:pt idx="16572">
                  <c:v>22.8126204504157</c:v>
                </c:pt>
                <c:pt idx="16573">
                  <c:v>22.813997026595501</c:v>
                </c:pt>
                <c:pt idx="16574">
                  <c:v>22.8153736027752</c:v>
                </c:pt>
                <c:pt idx="16575">
                  <c:v>22.816750178954901</c:v>
                </c:pt>
                <c:pt idx="16576">
                  <c:v>22.8181267551346</c:v>
                </c:pt>
                <c:pt idx="16577">
                  <c:v>22.819503331314401</c:v>
                </c:pt>
                <c:pt idx="16578">
                  <c:v>22.820879907494099</c:v>
                </c:pt>
                <c:pt idx="16579">
                  <c:v>22.822256483673801</c:v>
                </c:pt>
                <c:pt idx="16580">
                  <c:v>22.823633059853499</c:v>
                </c:pt>
                <c:pt idx="16581">
                  <c:v>22.8250096360333</c:v>
                </c:pt>
                <c:pt idx="16582">
                  <c:v>22.826386212212999</c:v>
                </c:pt>
                <c:pt idx="16583">
                  <c:v>22.8277627883927</c:v>
                </c:pt>
                <c:pt idx="16584">
                  <c:v>22.829139364572399</c:v>
                </c:pt>
                <c:pt idx="16585">
                  <c:v>22.8305159407522</c:v>
                </c:pt>
                <c:pt idx="16586">
                  <c:v>22.831892516931902</c:v>
                </c:pt>
                <c:pt idx="16587">
                  <c:v>22.8332690931116</c:v>
                </c:pt>
                <c:pt idx="16588">
                  <c:v>22.834645669291302</c:v>
                </c:pt>
                <c:pt idx="16589">
                  <c:v>22.836022245471099</c:v>
                </c:pt>
                <c:pt idx="16590">
                  <c:v>22.837398821650801</c:v>
                </c:pt>
                <c:pt idx="16591">
                  <c:v>22.838775397830499</c:v>
                </c:pt>
                <c:pt idx="16592">
                  <c:v>22.840151974010201</c:v>
                </c:pt>
                <c:pt idx="16593">
                  <c:v>22.841528550189999</c:v>
                </c:pt>
                <c:pt idx="16594">
                  <c:v>22.8429051263697</c:v>
                </c:pt>
                <c:pt idx="16595">
                  <c:v>22.844281702549399</c:v>
                </c:pt>
                <c:pt idx="16596">
                  <c:v>22.8456582787291</c:v>
                </c:pt>
                <c:pt idx="16597">
                  <c:v>22.847034854908902</c:v>
                </c:pt>
                <c:pt idx="16598">
                  <c:v>22.8484114310886</c:v>
                </c:pt>
                <c:pt idx="16599">
                  <c:v>22.849788007268302</c:v>
                </c:pt>
                <c:pt idx="16600">
                  <c:v>22.851164583448099</c:v>
                </c:pt>
                <c:pt idx="16601">
                  <c:v>22.852541159627801</c:v>
                </c:pt>
                <c:pt idx="16602">
                  <c:v>22.853917735807499</c:v>
                </c:pt>
                <c:pt idx="16603">
                  <c:v>22.855294311987201</c:v>
                </c:pt>
                <c:pt idx="16604">
                  <c:v>22.856670888166999</c:v>
                </c:pt>
                <c:pt idx="16605">
                  <c:v>22.858047464346701</c:v>
                </c:pt>
                <c:pt idx="16606">
                  <c:v>22.859424040526399</c:v>
                </c:pt>
                <c:pt idx="16607">
                  <c:v>22.860800616706101</c:v>
                </c:pt>
                <c:pt idx="16608">
                  <c:v>22.862177192885898</c:v>
                </c:pt>
                <c:pt idx="16609">
                  <c:v>22.8635537690656</c:v>
                </c:pt>
                <c:pt idx="16610">
                  <c:v>22.864930345245298</c:v>
                </c:pt>
                <c:pt idx="16611">
                  <c:v>22.866306921425</c:v>
                </c:pt>
                <c:pt idx="16612">
                  <c:v>22.867683497604801</c:v>
                </c:pt>
                <c:pt idx="16613">
                  <c:v>22.8690600737845</c:v>
                </c:pt>
                <c:pt idx="16614">
                  <c:v>22.870436649964201</c:v>
                </c:pt>
                <c:pt idx="16615">
                  <c:v>22.8718132261439</c:v>
                </c:pt>
                <c:pt idx="16616">
                  <c:v>22.873189802323701</c:v>
                </c:pt>
                <c:pt idx="16617">
                  <c:v>22.874566378503399</c:v>
                </c:pt>
                <c:pt idx="16618">
                  <c:v>22.875942954683101</c:v>
                </c:pt>
                <c:pt idx="16619">
                  <c:v>22.877319530862799</c:v>
                </c:pt>
                <c:pt idx="16620">
                  <c:v>22.8786961070426</c:v>
                </c:pt>
                <c:pt idx="16621">
                  <c:v>22.880072683222298</c:v>
                </c:pt>
                <c:pt idx="16622">
                  <c:v>22.881449259402</c:v>
                </c:pt>
                <c:pt idx="16623">
                  <c:v>22.882825835581698</c:v>
                </c:pt>
                <c:pt idx="16624">
                  <c:v>22.8842024117615</c:v>
                </c:pt>
                <c:pt idx="16625">
                  <c:v>22.885578987941201</c:v>
                </c:pt>
                <c:pt idx="16626">
                  <c:v>22.8869555641209</c:v>
                </c:pt>
                <c:pt idx="16627">
                  <c:v>22.888332140300601</c:v>
                </c:pt>
                <c:pt idx="16628">
                  <c:v>22.889708716480399</c:v>
                </c:pt>
                <c:pt idx="16629">
                  <c:v>22.891085292660101</c:v>
                </c:pt>
                <c:pt idx="16630">
                  <c:v>22.892461868839799</c:v>
                </c:pt>
                <c:pt idx="16631">
                  <c:v>22.893838445019501</c:v>
                </c:pt>
                <c:pt idx="16632">
                  <c:v>22.895215021199299</c:v>
                </c:pt>
                <c:pt idx="16633">
                  <c:v>22.896591597379</c:v>
                </c:pt>
                <c:pt idx="16634">
                  <c:v>22.897968173558699</c:v>
                </c:pt>
                <c:pt idx="16635">
                  <c:v>22.8993447497385</c:v>
                </c:pt>
                <c:pt idx="16636">
                  <c:v>22.900721325918202</c:v>
                </c:pt>
                <c:pt idx="16637">
                  <c:v>22.9020979020979</c:v>
                </c:pt>
                <c:pt idx="16638">
                  <c:v>22.903474478277602</c:v>
                </c:pt>
                <c:pt idx="16639">
                  <c:v>22.904851054457399</c:v>
                </c:pt>
                <c:pt idx="16640">
                  <c:v>22.906227630637101</c:v>
                </c:pt>
                <c:pt idx="16641">
                  <c:v>22.907604206816799</c:v>
                </c:pt>
                <c:pt idx="16642">
                  <c:v>22.908980782996501</c:v>
                </c:pt>
                <c:pt idx="16643">
                  <c:v>22.910357359176299</c:v>
                </c:pt>
                <c:pt idx="16644">
                  <c:v>22.911733935356001</c:v>
                </c:pt>
                <c:pt idx="16645">
                  <c:v>22.913110511535699</c:v>
                </c:pt>
                <c:pt idx="16646">
                  <c:v>22.914487087715401</c:v>
                </c:pt>
                <c:pt idx="16647">
                  <c:v>22.915863663895198</c:v>
                </c:pt>
                <c:pt idx="16648">
                  <c:v>22.9172402400749</c:v>
                </c:pt>
                <c:pt idx="16649">
                  <c:v>22.918616816254598</c:v>
                </c:pt>
                <c:pt idx="16650">
                  <c:v>22.9199933924343</c:v>
                </c:pt>
                <c:pt idx="16651">
                  <c:v>22.921369968614101</c:v>
                </c:pt>
                <c:pt idx="16652">
                  <c:v>22.922746544793799</c:v>
                </c:pt>
                <c:pt idx="16653">
                  <c:v>22.924123120973501</c:v>
                </c:pt>
                <c:pt idx="16654">
                  <c:v>22.925499697153199</c:v>
                </c:pt>
                <c:pt idx="16655">
                  <c:v>22.926876273333001</c:v>
                </c:pt>
                <c:pt idx="16656">
                  <c:v>22.928252849512699</c:v>
                </c:pt>
                <c:pt idx="16657">
                  <c:v>22.929629425692401</c:v>
                </c:pt>
                <c:pt idx="16658">
                  <c:v>22.931006001872099</c:v>
                </c:pt>
                <c:pt idx="16659">
                  <c:v>22.9323825780519</c:v>
                </c:pt>
                <c:pt idx="16660">
                  <c:v>22.933759154231598</c:v>
                </c:pt>
                <c:pt idx="16661">
                  <c:v>22.9351357304113</c:v>
                </c:pt>
                <c:pt idx="16662">
                  <c:v>22.936512306590998</c:v>
                </c:pt>
                <c:pt idx="16663">
                  <c:v>22.9378888827708</c:v>
                </c:pt>
                <c:pt idx="16664">
                  <c:v>22.939265458950501</c:v>
                </c:pt>
                <c:pt idx="16665">
                  <c:v>22.9406420351302</c:v>
                </c:pt>
                <c:pt idx="16666">
                  <c:v>22.942018611310001</c:v>
                </c:pt>
                <c:pt idx="16667">
                  <c:v>22.943395187489699</c:v>
                </c:pt>
                <c:pt idx="16668">
                  <c:v>22.944771763669401</c:v>
                </c:pt>
                <c:pt idx="16669">
                  <c:v>22.946148339849099</c:v>
                </c:pt>
                <c:pt idx="16670">
                  <c:v>22.9475249160289</c:v>
                </c:pt>
                <c:pt idx="16671">
                  <c:v>22.948901492208599</c:v>
                </c:pt>
                <c:pt idx="16672">
                  <c:v>22.9502780683883</c:v>
                </c:pt>
                <c:pt idx="16673">
                  <c:v>22.951654644567999</c:v>
                </c:pt>
                <c:pt idx="16674">
                  <c:v>22.9530312207478</c:v>
                </c:pt>
                <c:pt idx="16675">
                  <c:v>22.954407796927502</c:v>
                </c:pt>
                <c:pt idx="16676">
                  <c:v>22.9557843731072</c:v>
                </c:pt>
                <c:pt idx="16677">
                  <c:v>22.957160949286902</c:v>
                </c:pt>
                <c:pt idx="16678">
                  <c:v>22.958537525466699</c:v>
                </c:pt>
                <c:pt idx="16679">
                  <c:v>22.959914101646401</c:v>
                </c:pt>
                <c:pt idx="16680">
                  <c:v>22.961290677826099</c:v>
                </c:pt>
                <c:pt idx="16681">
                  <c:v>22.962667254005801</c:v>
                </c:pt>
                <c:pt idx="16682">
                  <c:v>22.964043830185599</c:v>
                </c:pt>
                <c:pt idx="16683">
                  <c:v>22.9654204063653</c:v>
                </c:pt>
                <c:pt idx="16684">
                  <c:v>22.966796982544999</c:v>
                </c:pt>
                <c:pt idx="16685">
                  <c:v>22.9681735587247</c:v>
                </c:pt>
                <c:pt idx="16686">
                  <c:v>22.969550134904502</c:v>
                </c:pt>
                <c:pt idx="16687">
                  <c:v>22.9709267110842</c:v>
                </c:pt>
                <c:pt idx="16688">
                  <c:v>22.972303287263902</c:v>
                </c:pt>
                <c:pt idx="16689">
                  <c:v>22.9736798634436</c:v>
                </c:pt>
                <c:pt idx="16690">
                  <c:v>22.975056439623401</c:v>
                </c:pt>
                <c:pt idx="16691">
                  <c:v>22.976433015803099</c:v>
                </c:pt>
                <c:pt idx="16692">
                  <c:v>22.977809591982801</c:v>
                </c:pt>
                <c:pt idx="16693">
                  <c:v>22.979186168162499</c:v>
                </c:pt>
                <c:pt idx="16694">
                  <c:v>22.980562744342301</c:v>
                </c:pt>
                <c:pt idx="16695">
                  <c:v>22.981939320521999</c:v>
                </c:pt>
                <c:pt idx="16696">
                  <c:v>22.983315896701701</c:v>
                </c:pt>
                <c:pt idx="16697">
                  <c:v>22.984692472881498</c:v>
                </c:pt>
                <c:pt idx="16698">
                  <c:v>22.9860690490612</c:v>
                </c:pt>
                <c:pt idx="16699">
                  <c:v>22.987445625240898</c:v>
                </c:pt>
                <c:pt idx="16700">
                  <c:v>22.9888222014206</c:v>
                </c:pt>
                <c:pt idx="16701">
                  <c:v>22.990198777600401</c:v>
                </c:pt>
                <c:pt idx="16702">
                  <c:v>22.9915753537801</c:v>
                </c:pt>
                <c:pt idx="16703">
                  <c:v>22.992951929959801</c:v>
                </c:pt>
                <c:pt idx="16704">
                  <c:v>22.9943285061395</c:v>
                </c:pt>
                <c:pt idx="16705">
                  <c:v>22.995705082319301</c:v>
                </c:pt>
                <c:pt idx="16706">
                  <c:v>22.997081658498999</c:v>
                </c:pt>
                <c:pt idx="16707">
                  <c:v>22.998458234678701</c:v>
                </c:pt>
                <c:pt idx="16708">
                  <c:v>22.999834810858399</c:v>
                </c:pt>
                <c:pt idx="16709">
                  <c:v>23.0012113870382</c:v>
                </c:pt>
                <c:pt idx="16710">
                  <c:v>23.002587963217898</c:v>
                </c:pt>
                <c:pt idx="16711">
                  <c:v>23.0039645393976</c:v>
                </c:pt>
                <c:pt idx="16712">
                  <c:v>23.005341115577298</c:v>
                </c:pt>
                <c:pt idx="16713">
                  <c:v>23.0067176917571</c:v>
                </c:pt>
                <c:pt idx="16714">
                  <c:v>23.008094267936801</c:v>
                </c:pt>
                <c:pt idx="16715">
                  <c:v>23.0094708441165</c:v>
                </c:pt>
                <c:pt idx="16716">
                  <c:v>23.010847420296201</c:v>
                </c:pt>
                <c:pt idx="16717">
                  <c:v>23.012223996475999</c:v>
                </c:pt>
                <c:pt idx="16718">
                  <c:v>23.013600572655701</c:v>
                </c:pt>
                <c:pt idx="16719">
                  <c:v>23.014977148835399</c:v>
                </c:pt>
                <c:pt idx="16720">
                  <c:v>23.016353725015101</c:v>
                </c:pt>
                <c:pt idx="16721">
                  <c:v>23.017730301194899</c:v>
                </c:pt>
                <c:pt idx="16722">
                  <c:v>23.0191068773746</c:v>
                </c:pt>
                <c:pt idx="16723">
                  <c:v>23.020483453554299</c:v>
                </c:pt>
                <c:pt idx="16724">
                  <c:v>23.021860029734</c:v>
                </c:pt>
                <c:pt idx="16725">
                  <c:v>23.023236605913802</c:v>
                </c:pt>
                <c:pt idx="16726">
                  <c:v>23.0246131820935</c:v>
                </c:pt>
                <c:pt idx="16727">
                  <c:v>23.025989758273202</c:v>
                </c:pt>
                <c:pt idx="16728">
                  <c:v>23.0273663344529</c:v>
                </c:pt>
                <c:pt idx="16729">
                  <c:v>23.028742910632701</c:v>
                </c:pt>
                <c:pt idx="16730">
                  <c:v>23.030119486812399</c:v>
                </c:pt>
                <c:pt idx="16731">
                  <c:v>23.031496062992101</c:v>
                </c:pt>
                <c:pt idx="16732">
                  <c:v>23.032872639171899</c:v>
                </c:pt>
                <c:pt idx="16733">
                  <c:v>23.034249215351601</c:v>
                </c:pt>
                <c:pt idx="16734">
                  <c:v>23.035625791531299</c:v>
                </c:pt>
                <c:pt idx="16735">
                  <c:v>23.037002367711001</c:v>
                </c:pt>
                <c:pt idx="16736">
                  <c:v>23.038378943890802</c:v>
                </c:pt>
                <c:pt idx="16737">
                  <c:v>23.0397555200705</c:v>
                </c:pt>
                <c:pt idx="16738">
                  <c:v>23.041132096250202</c:v>
                </c:pt>
                <c:pt idx="16739">
                  <c:v>23.0425086724299</c:v>
                </c:pt>
                <c:pt idx="16740">
                  <c:v>23.043885248609701</c:v>
                </c:pt>
                <c:pt idx="16741">
                  <c:v>23.045261824789399</c:v>
                </c:pt>
                <c:pt idx="16742">
                  <c:v>23.046638400969101</c:v>
                </c:pt>
                <c:pt idx="16743">
                  <c:v>23.048014977148799</c:v>
                </c:pt>
                <c:pt idx="16744">
                  <c:v>23.049391553328601</c:v>
                </c:pt>
                <c:pt idx="16745">
                  <c:v>23.050768129508299</c:v>
                </c:pt>
                <c:pt idx="16746">
                  <c:v>23.052144705688001</c:v>
                </c:pt>
                <c:pt idx="16747">
                  <c:v>23.053521281867699</c:v>
                </c:pt>
                <c:pt idx="16748">
                  <c:v>23.0548978580475</c:v>
                </c:pt>
                <c:pt idx="16749">
                  <c:v>23.056274434227198</c:v>
                </c:pt>
                <c:pt idx="16750">
                  <c:v>23.0576510104069</c:v>
                </c:pt>
                <c:pt idx="16751">
                  <c:v>23.059027586586598</c:v>
                </c:pt>
                <c:pt idx="16752">
                  <c:v>23.0604041627664</c:v>
                </c:pt>
                <c:pt idx="16753">
                  <c:v>23.061780738946101</c:v>
                </c:pt>
                <c:pt idx="16754">
                  <c:v>23.0631573151258</c:v>
                </c:pt>
                <c:pt idx="16755">
                  <c:v>23.064533891305501</c:v>
                </c:pt>
                <c:pt idx="16756">
                  <c:v>23.065910467485299</c:v>
                </c:pt>
                <c:pt idx="16757">
                  <c:v>23.067287043665001</c:v>
                </c:pt>
                <c:pt idx="16758">
                  <c:v>23.068663619844699</c:v>
                </c:pt>
                <c:pt idx="16759">
                  <c:v>23.0700401960245</c:v>
                </c:pt>
                <c:pt idx="16760">
                  <c:v>23.071416772204199</c:v>
                </c:pt>
                <c:pt idx="16761">
                  <c:v>23.0727933483839</c:v>
                </c:pt>
                <c:pt idx="16762">
                  <c:v>23.074169924563598</c:v>
                </c:pt>
                <c:pt idx="16763">
                  <c:v>23.0755465007434</c:v>
                </c:pt>
                <c:pt idx="16764">
                  <c:v>23.076923076923102</c:v>
                </c:pt>
                <c:pt idx="16765">
                  <c:v>23.0782996531028</c:v>
                </c:pt>
                <c:pt idx="16766">
                  <c:v>23.079676229282502</c:v>
                </c:pt>
                <c:pt idx="16767">
                  <c:v>23.081052805462299</c:v>
                </c:pt>
                <c:pt idx="16768">
                  <c:v>23.082429381642001</c:v>
                </c:pt>
                <c:pt idx="16769">
                  <c:v>23.083805957821699</c:v>
                </c:pt>
                <c:pt idx="16770">
                  <c:v>23.085182534001401</c:v>
                </c:pt>
                <c:pt idx="16771">
                  <c:v>23.086559110181199</c:v>
                </c:pt>
                <c:pt idx="16772">
                  <c:v>23.0879356863609</c:v>
                </c:pt>
                <c:pt idx="16773">
                  <c:v>23.089312262540599</c:v>
                </c:pt>
                <c:pt idx="16774">
                  <c:v>23.0906888387203</c:v>
                </c:pt>
                <c:pt idx="16775">
                  <c:v>23.092065414900102</c:v>
                </c:pt>
                <c:pt idx="16776">
                  <c:v>23.0934419910798</c:v>
                </c:pt>
                <c:pt idx="16777">
                  <c:v>23.094818567259502</c:v>
                </c:pt>
                <c:pt idx="16778">
                  <c:v>23.0961951434392</c:v>
                </c:pt>
                <c:pt idx="16779">
                  <c:v>23.097571719619001</c:v>
                </c:pt>
                <c:pt idx="16780">
                  <c:v>23.098948295798699</c:v>
                </c:pt>
                <c:pt idx="16781">
                  <c:v>23.100324871978401</c:v>
                </c:pt>
                <c:pt idx="16782">
                  <c:v>23.101701448158099</c:v>
                </c:pt>
                <c:pt idx="16783">
                  <c:v>23.103078024337901</c:v>
                </c:pt>
                <c:pt idx="16784">
                  <c:v>23.104454600517599</c:v>
                </c:pt>
                <c:pt idx="16785">
                  <c:v>23.105831176697301</c:v>
                </c:pt>
                <c:pt idx="16786">
                  <c:v>23.107207752876999</c:v>
                </c:pt>
                <c:pt idx="16787">
                  <c:v>23.1085843290568</c:v>
                </c:pt>
                <c:pt idx="16788">
                  <c:v>23.109960905236498</c:v>
                </c:pt>
                <c:pt idx="16789">
                  <c:v>23.1113374814162</c:v>
                </c:pt>
                <c:pt idx="16790">
                  <c:v>23.112714057596001</c:v>
                </c:pt>
                <c:pt idx="16791">
                  <c:v>23.1140906337757</c:v>
                </c:pt>
                <c:pt idx="16792">
                  <c:v>23.115467209955401</c:v>
                </c:pt>
                <c:pt idx="16793">
                  <c:v>23.116843786135099</c:v>
                </c:pt>
                <c:pt idx="16794">
                  <c:v>23.118220362314901</c:v>
                </c:pt>
                <c:pt idx="16795">
                  <c:v>23.119596938494599</c:v>
                </c:pt>
                <c:pt idx="16796">
                  <c:v>23.120973514674301</c:v>
                </c:pt>
                <c:pt idx="16797">
                  <c:v>23.122350090853999</c:v>
                </c:pt>
                <c:pt idx="16798">
                  <c:v>23.1237266670338</c:v>
                </c:pt>
                <c:pt idx="16799">
                  <c:v>23.125103243213498</c:v>
                </c:pt>
                <c:pt idx="16800">
                  <c:v>23.1264798193932</c:v>
                </c:pt>
                <c:pt idx="16801">
                  <c:v>23.127856395572898</c:v>
                </c:pt>
                <c:pt idx="16802">
                  <c:v>23.1292329717527</c:v>
                </c:pt>
                <c:pt idx="16803">
                  <c:v>23.130609547932401</c:v>
                </c:pt>
                <c:pt idx="16804">
                  <c:v>23.1319861241121</c:v>
                </c:pt>
                <c:pt idx="16805">
                  <c:v>23.133362700291801</c:v>
                </c:pt>
                <c:pt idx="16806">
                  <c:v>23.134739276471599</c:v>
                </c:pt>
                <c:pt idx="16807">
                  <c:v>23.136115852651301</c:v>
                </c:pt>
                <c:pt idx="16808">
                  <c:v>23.137492428830999</c:v>
                </c:pt>
                <c:pt idx="16809">
                  <c:v>23.138869005010701</c:v>
                </c:pt>
                <c:pt idx="16810">
                  <c:v>23.140245581190499</c:v>
                </c:pt>
                <c:pt idx="16811">
                  <c:v>23.1416221573702</c:v>
                </c:pt>
                <c:pt idx="16812">
                  <c:v>23.142998733549899</c:v>
                </c:pt>
                <c:pt idx="16813">
                  <c:v>23.1443753097296</c:v>
                </c:pt>
                <c:pt idx="16814">
                  <c:v>23.145751885909402</c:v>
                </c:pt>
                <c:pt idx="16815">
                  <c:v>23.1471284620891</c:v>
                </c:pt>
                <c:pt idx="16816">
                  <c:v>23.148505038268802</c:v>
                </c:pt>
                <c:pt idx="16817">
                  <c:v>23.1498816144485</c:v>
                </c:pt>
                <c:pt idx="16818">
                  <c:v>23.151258190628301</c:v>
                </c:pt>
                <c:pt idx="16819">
                  <c:v>23.152634766807999</c:v>
                </c:pt>
                <c:pt idx="16820">
                  <c:v>23.154011342987701</c:v>
                </c:pt>
                <c:pt idx="16821">
                  <c:v>23.155387919167499</c:v>
                </c:pt>
                <c:pt idx="16822">
                  <c:v>23.1567644953472</c:v>
                </c:pt>
                <c:pt idx="16823">
                  <c:v>23.158141071526899</c:v>
                </c:pt>
                <c:pt idx="16824">
                  <c:v>23.1595176477066</c:v>
                </c:pt>
                <c:pt idx="16825">
                  <c:v>23.160894223886402</c:v>
                </c:pt>
                <c:pt idx="16826">
                  <c:v>23.1622708000661</c:v>
                </c:pt>
                <c:pt idx="16827">
                  <c:v>23.163647376245802</c:v>
                </c:pt>
                <c:pt idx="16828">
                  <c:v>23.1650239524255</c:v>
                </c:pt>
                <c:pt idx="16829">
                  <c:v>23.166400528605301</c:v>
                </c:pt>
                <c:pt idx="16830">
                  <c:v>23.167777104784999</c:v>
                </c:pt>
                <c:pt idx="16831">
                  <c:v>23.169153680964701</c:v>
                </c:pt>
                <c:pt idx="16832">
                  <c:v>23.170530257144399</c:v>
                </c:pt>
                <c:pt idx="16833">
                  <c:v>23.171906833324201</c:v>
                </c:pt>
                <c:pt idx="16834">
                  <c:v>23.173283409503899</c:v>
                </c:pt>
                <c:pt idx="16835">
                  <c:v>23.174659985683601</c:v>
                </c:pt>
                <c:pt idx="16836">
                  <c:v>23.176036561863299</c:v>
                </c:pt>
                <c:pt idx="16837">
                  <c:v>23.1774131380431</c:v>
                </c:pt>
                <c:pt idx="16838">
                  <c:v>23.178789714222798</c:v>
                </c:pt>
                <c:pt idx="16839">
                  <c:v>23.1801662904025</c:v>
                </c:pt>
                <c:pt idx="16840">
                  <c:v>23.181542866582198</c:v>
                </c:pt>
                <c:pt idx="16841">
                  <c:v>23.182919442762</c:v>
                </c:pt>
                <c:pt idx="16842">
                  <c:v>23.184296018941701</c:v>
                </c:pt>
                <c:pt idx="16843">
                  <c:v>23.1856725951214</c:v>
                </c:pt>
                <c:pt idx="16844">
                  <c:v>23.187049171301101</c:v>
                </c:pt>
                <c:pt idx="16845">
                  <c:v>23.188425747480899</c:v>
                </c:pt>
                <c:pt idx="16846">
                  <c:v>23.189802323660601</c:v>
                </c:pt>
                <c:pt idx="16847">
                  <c:v>23.191178899840299</c:v>
                </c:pt>
                <c:pt idx="16848">
                  <c:v>23.192555476020001</c:v>
                </c:pt>
                <c:pt idx="16849">
                  <c:v>23.193932052199798</c:v>
                </c:pt>
                <c:pt idx="16850">
                  <c:v>23.1953086283795</c:v>
                </c:pt>
                <c:pt idx="16851">
                  <c:v>23.196685204559198</c:v>
                </c:pt>
                <c:pt idx="16852">
                  <c:v>23.1980617807389</c:v>
                </c:pt>
                <c:pt idx="16853">
                  <c:v>23.199438356918701</c:v>
                </c:pt>
                <c:pt idx="16854">
                  <c:v>23.2008149330984</c:v>
                </c:pt>
                <c:pt idx="16855">
                  <c:v>23.202191509278101</c:v>
                </c:pt>
                <c:pt idx="16856">
                  <c:v>23.203568085457899</c:v>
                </c:pt>
                <c:pt idx="16857">
                  <c:v>23.204944661637601</c:v>
                </c:pt>
                <c:pt idx="16858">
                  <c:v>23.206321237817299</c:v>
                </c:pt>
                <c:pt idx="16859">
                  <c:v>23.207697813997001</c:v>
                </c:pt>
                <c:pt idx="16860">
                  <c:v>23.209074390176799</c:v>
                </c:pt>
                <c:pt idx="16861">
                  <c:v>23.2104509663565</c:v>
                </c:pt>
                <c:pt idx="16862">
                  <c:v>23.211827542536199</c:v>
                </c:pt>
                <c:pt idx="16863">
                  <c:v>23.2132041187159</c:v>
                </c:pt>
                <c:pt idx="16864">
                  <c:v>23.214580694895702</c:v>
                </c:pt>
                <c:pt idx="16865">
                  <c:v>23.2159572710754</c:v>
                </c:pt>
                <c:pt idx="16866">
                  <c:v>23.217333847255102</c:v>
                </c:pt>
                <c:pt idx="16867">
                  <c:v>23.2187104234348</c:v>
                </c:pt>
                <c:pt idx="16868">
                  <c:v>23.220086999614601</c:v>
                </c:pt>
                <c:pt idx="16869">
                  <c:v>23.221463575794299</c:v>
                </c:pt>
                <c:pt idx="16870">
                  <c:v>23.222840151974001</c:v>
                </c:pt>
                <c:pt idx="16871">
                  <c:v>23.224216728153699</c:v>
                </c:pt>
                <c:pt idx="16872">
                  <c:v>23.225593304333501</c:v>
                </c:pt>
                <c:pt idx="16873">
                  <c:v>23.226969880513199</c:v>
                </c:pt>
                <c:pt idx="16874">
                  <c:v>23.228346456692901</c:v>
                </c:pt>
                <c:pt idx="16875">
                  <c:v>23.229723032872599</c:v>
                </c:pt>
                <c:pt idx="16876">
                  <c:v>23.2310996090524</c:v>
                </c:pt>
                <c:pt idx="16877">
                  <c:v>23.232476185232098</c:v>
                </c:pt>
                <c:pt idx="16878">
                  <c:v>23.2338527614118</c:v>
                </c:pt>
                <c:pt idx="16879">
                  <c:v>23.235229337591502</c:v>
                </c:pt>
                <c:pt idx="16880">
                  <c:v>23.236605913771299</c:v>
                </c:pt>
                <c:pt idx="16881">
                  <c:v>23.237982489951001</c:v>
                </c:pt>
                <c:pt idx="16882">
                  <c:v>23.239359066130699</c:v>
                </c:pt>
                <c:pt idx="16883">
                  <c:v>23.240735642310401</c:v>
                </c:pt>
                <c:pt idx="16884">
                  <c:v>23.242112218490199</c:v>
                </c:pt>
                <c:pt idx="16885">
                  <c:v>23.243488794669901</c:v>
                </c:pt>
                <c:pt idx="16886">
                  <c:v>23.244865370849599</c:v>
                </c:pt>
                <c:pt idx="16887">
                  <c:v>23.2462419470294</c:v>
                </c:pt>
                <c:pt idx="16888">
                  <c:v>23.247618523209098</c:v>
                </c:pt>
                <c:pt idx="16889">
                  <c:v>23.2489950993888</c:v>
                </c:pt>
                <c:pt idx="16890">
                  <c:v>23.250371675568498</c:v>
                </c:pt>
                <c:pt idx="16891">
                  <c:v>23.2517482517483</c:v>
                </c:pt>
                <c:pt idx="16892">
                  <c:v>23.253124827928001</c:v>
                </c:pt>
                <c:pt idx="16893">
                  <c:v>23.2545014041077</c:v>
                </c:pt>
                <c:pt idx="16894">
                  <c:v>23.255877980287401</c:v>
                </c:pt>
                <c:pt idx="16895">
                  <c:v>23.257254556467199</c:v>
                </c:pt>
                <c:pt idx="16896">
                  <c:v>23.258631132646901</c:v>
                </c:pt>
                <c:pt idx="16897">
                  <c:v>23.260007708826599</c:v>
                </c:pt>
                <c:pt idx="16898">
                  <c:v>23.261384285006301</c:v>
                </c:pt>
                <c:pt idx="16899">
                  <c:v>23.262760861186099</c:v>
                </c:pt>
                <c:pt idx="16900">
                  <c:v>23.2641374373658</c:v>
                </c:pt>
                <c:pt idx="16901">
                  <c:v>23.265514013545499</c:v>
                </c:pt>
                <c:pt idx="16902">
                  <c:v>23.2668905897252</c:v>
                </c:pt>
                <c:pt idx="16903">
                  <c:v>23.268267165905002</c:v>
                </c:pt>
                <c:pt idx="16904">
                  <c:v>23.2696437420847</c:v>
                </c:pt>
                <c:pt idx="16905">
                  <c:v>23.271020318264402</c:v>
                </c:pt>
                <c:pt idx="16906">
                  <c:v>23.2723968944441</c:v>
                </c:pt>
                <c:pt idx="16907">
                  <c:v>23.273773470623901</c:v>
                </c:pt>
                <c:pt idx="16908">
                  <c:v>23.275150046803599</c:v>
                </c:pt>
                <c:pt idx="16909">
                  <c:v>23.276526622983301</c:v>
                </c:pt>
                <c:pt idx="16910">
                  <c:v>23.277903199162999</c:v>
                </c:pt>
                <c:pt idx="16911">
                  <c:v>23.2792797753428</c:v>
                </c:pt>
                <c:pt idx="16912">
                  <c:v>23.280656351522499</c:v>
                </c:pt>
                <c:pt idx="16913">
                  <c:v>23.2820329277022</c:v>
                </c:pt>
                <c:pt idx="16914">
                  <c:v>23.283409503881899</c:v>
                </c:pt>
                <c:pt idx="16915">
                  <c:v>23.2847860800617</c:v>
                </c:pt>
                <c:pt idx="16916">
                  <c:v>23.286162656241402</c:v>
                </c:pt>
                <c:pt idx="16917">
                  <c:v>23.2875392324211</c:v>
                </c:pt>
                <c:pt idx="16918">
                  <c:v>23.288915808600802</c:v>
                </c:pt>
                <c:pt idx="16919">
                  <c:v>23.290292384780599</c:v>
                </c:pt>
                <c:pt idx="16920">
                  <c:v>23.291668960960301</c:v>
                </c:pt>
                <c:pt idx="16921">
                  <c:v>23.293045537139999</c:v>
                </c:pt>
                <c:pt idx="16922">
                  <c:v>23.294422113319801</c:v>
                </c:pt>
                <c:pt idx="16923">
                  <c:v>23.295798689499499</c:v>
                </c:pt>
                <c:pt idx="16924">
                  <c:v>23.297175265679201</c:v>
                </c:pt>
                <c:pt idx="16925">
                  <c:v>23.298551841858899</c:v>
                </c:pt>
                <c:pt idx="16926">
                  <c:v>23.2999284180387</c:v>
                </c:pt>
                <c:pt idx="16927">
                  <c:v>23.301304994218398</c:v>
                </c:pt>
                <c:pt idx="16928">
                  <c:v>23.3026815703981</c:v>
                </c:pt>
                <c:pt idx="16929">
                  <c:v>23.304058146577798</c:v>
                </c:pt>
                <c:pt idx="16930">
                  <c:v>23.3054347227576</c:v>
                </c:pt>
                <c:pt idx="16931">
                  <c:v>23.306811298937301</c:v>
                </c:pt>
                <c:pt idx="16932">
                  <c:v>23.308187875117</c:v>
                </c:pt>
                <c:pt idx="16933">
                  <c:v>23.309564451296701</c:v>
                </c:pt>
                <c:pt idx="16934">
                  <c:v>23.310941027476499</c:v>
                </c:pt>
                <c:pt idx="16935">
                  <c:v>23.312317603656201</c:v>
                </c:pt>
                <c:pt idx="16936">
                  <c:v>23.313694179835899</c:v>
                </c:pt>
                <c:pt idx="16937">
                  <c:v>23.315070756015601</c:v>
                </c:pt>
                <c:pt idx="16938">
                  <c:v>23.316447332195398</c:v>
                </c:pt>
                <c:pt idx="16939">
                  <c:v>23.3178239083751</c:v>
                </c:pt>
                <c:pt idx="16940">
                  <c:v>23.319200484554798</c:v>
                </c:pt>
                <c:pt idx="16941">
                  <c:v>23.3205770607345</c:v>
                </c:pt>
                <c:pt idx="16942">
                  <c:v>23.321953636914301</c:v>
                </c:pt>
                <c:pt idx="16943">
                  <c:v>23.323330213094</c:v>
                </c:pt>
                <c:pt idx="16944">
                  <c:v>23.324706789273701</c:v>
                </c:pt>
                <c:pt idx="16945">
                  <c:v>23.3260833654534</c:v>
                </c:pt>
                <c:pt idx="16946">
                  <c:v>23.327459941633201</c:v>
                </c:pt>
                <c:pt idx="16947">
                  <c:v>23.328836517812899</c:v>
                </c:pt>
                <c:pt idx="16948">
                  <c:v>23.330213093992601</c:v>
                </c:pt>
                <c:pt idx="16949">
                  <c:v>23.331589670172399</c:v>
                </c:pt>
                <c:pt idx="16950">
                  <c:v>23.3329662463521</c:v>
                </c:pt>
                <c:pt idx="16951">
                  <c:v>23.334342822531799</c:v>
                </c:pt>
                <c:pt idx="16952">
                  <c:v>23.3357193987115</c:v>
                </c:pt>
                <c:pt idx="16953">
                  <c:v>23.337095974891302</c:v>
                </c:pt>
                <c:pt idx="16954">
                  <c:v>23.338472551071</c:v>
                </c:pt>
                <c:pt idx="16955">
                  <c:v>23.339849127250702</c:v>
                </c:pt>
                <c:pt idx="16956">
                  <c:v>23.3412257034304</c:v>
                </c:pt>
                <c:pt idx="16957">
                  <c:v>23.342602279610201</c:v>
                </c:pt>
                <c:pt idx="16958">
                  <c:v>23.343978855789899</c:v>
                </c:pt>
                <c:pt idx="16959">
                  <c:v>23.345355431969601</c:v>
                </c:pt>
                <c:pt idx="16960">
                  <c:v>23.346732008149299</c:v>
                </c:pt>
                <c:pt idx="16961">
                  <c:v>23.348108584329101</c:v>
                </c:pt>
                <c:pt idx="16962">
                  <c:v>23.349485160508799</c:v>
                </c:pt>
                <c:pt idx="16963">
                  <c:v>23.350861736688501</c:v>
                </c:pt>
                <c:pt idx="16964">
                  <c:v>23.352238312868199</c:v>
                </c:pt>
                <c:pt idx="16965">
                  <c:v>23.353614889048</c:v>
                </c:pt>
                <c:pt idx="16966">
                  <c:v>23.354991465227702</c:v>
                </c:pt>
                <c:pt idx="16967">
                  <c:v>23.3563680414074</c:v>
                </c:pt>
                <c:pt idx="16968">
                  <c:v>23.357744617587102</c:v>
                </c:pt>
                <c:pt idx="16969">
                  <c:v>23.359121193766899</c:v>
                </c:pt>
                <c:pt idx="16970">
                  <c:v>23.360497769946601</c:v>
                </c:pt>
                <c:pt idx="16971">
                  <c:v>23.361874346126299</c:v>
                </c:pt>
                <c:pt idx="16972">
                  <c:v>23.363250922306001</c:v>
                </c:pt>
                <c:pt idx="16973">
                  <c:v>23.364627498485799</c:v>
                </c:pt>
                <c:pt idx="16974">
                  <c:v>23.366004074665501</c:v>
                </c:pt>
                <c:pt idx="16975">
                  <c:v>23.367380650845199</c:v>
                </c:pt>
                <c:pt idx="16976">
                  <c:v>23.368757227024901</c:v>
                </c:pt>
                <c:pt idx="16977">
                  <c:v>23.370133803204698</c:v>
                </c:pt>
                <c:pt idx="16978">
                  <c:v>23.3715103793844</c:v>
                </c:pt>
                <c:pt idx="16979">
                  <c:v>23.372886955564098</c:v>
                </c:pt>
                <c:pt idx="16980">
                  <c:v>23.3742635317439</c:v>
                </c:pt>
                <c:pt idx="16981">
                  <c:v>23.375640107923601</c:v>
                </c:pt>
                <c:pt idx="16982">
                  <c:v>23.3770166841033</c:v>
                </c:pt>
                <c:pt idx="16983">
                  <c:v>23.378393260283001</c:v>
                </c:pt>
                <c:pt idx="16984">
                  <c:v>23.379769836462799</c:v>
                </c:pt>
                <c:pt idx="16985">
                  <c:v>23.381146412642501</c:v>
                </c:pt>
                <c:pt idx="16986">
                  <c:v>23.382522988822199</c:v>
                </c:pt>
                <c:pt idx="16987">
                  <c:v>23.383899565001901</c:v>
                </c:pt>
                <c:pt idx="16988">
                  <c:v>23.385276141181699</c:v>
                </c:pt>
                <c:pt idx="16989">
                  <c:v>23.3866527173614</c:v>
                </c:pt>
                <c:pt idx="16990">
                  <c:v>23.388029293541098</c:v>
                </c:pt>
                <c:pt idx="16991">
                  <c:v>23.3894058697208</c:v>
                </c:pt>
                <c:pt idx="16992">
                  <c:v>23.390782445900602</c:v>
                </c:pt>
                <c:pt idx="16993">
                  <c:v>23.3921590220803</c:v>
                </c:pt>
                <c:pt idx="16994">
                  <c:v>23.393535598260002</c:v>
                </c:pt>
                <c:pt idx="16995">
                  <c:v>23.3949121744397</c:v>
                </c:pt>
                <c:pt idx="16996">
                  <c:v>23.396288750619501</c:v>
                </c:pt>
                <c:pt idx="16997">
                  <c:v>23.397665326799199</c:v>
                </c:pt>
                <c:pt idx="16998">
                  <c:v>23.399041902978901</c:v>
                </c:pt>
                <c:pt idx="16999">
                  <c:v>23.400418479158599</c:v>
                </c:pt>
                <c:pt idx="17000">
                  <c:v>23.4017950553384</c:v>
                </c:pt>
                <c:pt idx="17001">
                  <c:v>23.403171631518099</c:v>
                </c:pt>
                <c:pt idx="17002">
                  <c:v>23.4045482076978</c:v>
                </c:pt>
                <c:pt idx="17003">
                  <c:v>23.405924783877499</c:v>
                </c:pt>
                <c:pt idx="17004">
                  <c:v>23.4073013600573</c:v>
                </c:pt>
                <c:pt idx="17005">
                  <c:v>23.408677936237002</c:v>
                </c:pt>
                <c:pt idx="17006">
                  <c:v>23.4100545124167</c:v>
                </c:pt>
                <c:pt idx="17007">
                  <c:v>23.411431088596402</c:v>
                </c:pt>
                <c:pt idx="17008">
                  <c:v>23.412807664776199</c:v>
                </c:pt>
                <c:pt idx="17009">
                  <c:v>23.414184240955901</c:v>
                </c:pt>
                <c:pt idx="17010">
                  <c:v>23.415560817135599</c:v>
                </c:pt>
                <c:pt idx="17011">
                  <c:v>23.416937393315301</c:v>
                </c:pt>
                <c:pt idx="17012">
                  <c:v>23.418313969495099</c:v>
                </c:pt>
                <c:pt idx="17013">
                  <c:v>23.419690545674801</c:v>
                </c:pt>
                <c:pt idx="17014">
                  <c:v>23.421067121854499</c:v>
                </c:pt>
                <c:pt idx="17015">
                  <c:v>23.4224436980343</c:v>
                </c:pt>
                <c:pt idx="17016">
                  <c:v>23.423820274213998</c:v>
                </c:pt>
                <c:pt idx="17017">
                  <c:v>23.4251968503937</c:v>
                </c:pt>
                <c:pt idx="17018">
                  <c:v>23.426573426573398</c:v>
                </c:pt>
                <c:pt idx="17019">
                  <c:v>23.427950002753199</c:v>
                </c:pt>
                <c:pt idx="17020">
                  <c:v>23.429326578932901</c:v>
                </c:pt>
                <c:pt idx="17021">
                  <c:v>23.430703155112599</c:v>
                </c:pt>
                <c:pt idx="17022">
                  <c:v>23.432079731292301</c:v>
                </c:pt>
                <c:pt idx="17023">
                  <c:v>23.433456307472099</c:v>
                </c:pt>
                <c:pt idx="17024">
                  <c:v>23.434832883651801</c:v>
                </c:pt>
                <c:pt idx="17025">
                  <c:v>23.436209459831499</c:v>
                </c:pt>
                <c:pt idx="17026">
                  <c:v>23.437586036011201</c:v>
                </c:pt>
                <c:pt idx="17027">
                  <c:v>23.438962612190998</c:v>
                </c:pt>
                <c:pt idx="17028">
                  <c:v>23.4403391883707</c:v>
                </c:pt>
                <c:pt idx="17029">
                  <c:v>23.441715764550398</c:v>
                </c:pt>
                <c:pt idx="17030">
                  <c:v>23.4430923407301</c:v>
                </c:pt>
                <c:pt idx="17031">
                  <c:v>23.444468916909901</c:v>
                </c:pt>
                <c:pt idx="17032">
                  <c:v>23.4458454930896</c:v>
                </c:pt>
                <c:pt idx="17033">
                  <c:v>23.447222069269301</c:v>
                </c:pt>
                <c:pt idx="17034">
                  <c:v>23.448598645449</c:v>
                </c:pt>
                <c:pt idx="17035">
                  <c:v>23.449975221628801</c:v>
                </c:pt>
                <c:pt idx="17036">
                  <c:v>23.451351797808499</c:v>
                </c:pt>
                <c:pt idx="17037">
                  <c:v>23.452728373988201</c:v>
                </c:pt>
                <c:pt idx="17038">
                  <c:v>23.454104950167899</c:v>
                </c:pt>
                <c:pt idx="17039">
                  <c:v>23.4554815263477</c:v>
                </c:pt>
                <c:pt idx="17040">
                  <c:v>23.456858102527399</c:v>
                </c:pt>
                <c:pt idx="17041">
                  <c:v>23.4582346787071</c:v>
                </c:pt>
                <c:pt idx="17042">
                  <c:v>23.459611254886799</c:v>
                </c:pt>
                <c:pt idx="17043">
                  <c:v>23.4609878310666</c:v>
                </c:pt>
                <c:pt idx="17044">
                  <c:v>23.462364407246302</c:v>
                </c:pt>
                <c:pt idx="17045">
                  <c:v>23.463740983426</c:v>
                </c:pt>
                <c:pt idx="17046">
                  <c:v>23.465117559605801</c:v>
                </c:pt>
                <c:pt idx="17047">
                  <c:v>23.466494135785499</c:v>
                </c:pt>
                <c:pt idx="17048">
                  <c:v>23.467870711965201</c:v>
                </c:pt>
                <c:pt idx="17049">
                  <c:v>23.469247288144899</c:v>
                </c:pt>
                <c:pt idx="17050">
                  <c:v>23.4706238643247</c:v>
                </c:pt>
                <c:pt idx="17051">
                  <c:v>23.472000440504399</c:v>
                </c:pt>
                <c:pt idx="17052">
                  <c:v>23.4733770166841</c:v>
                </c:pt>
                <c:pt idx="17053">
                  <c:v>23.474753592863799</c:v>
                </c:pt>
                <c:pt idx="17054">
                  <c:v>23.4761301690436</c:v>
                </c:pt>
                <c:pt idx="17055">
                  <c:v>23.477506745223302</c:v>
                </c:pt>
                <c:pt idx="17056">
                  <c:v>23.478883321403</c:v>
                </c:pt>
                <c:pt idx="17057">
                  <c:v>23.480259897582702</c:v>
                </c:pt>
                <c:pt idx="17058">
                  <c:v>23.481636473762499</c:v>
                </c:pt>
                <c:pt idx="17059">
                  <c:v>23.483013049942201</c:v>
                </c:pt>
                <c:pt idx="17060">
                  <c:v>23.484389626121899</c:v>
                </c:pt>
                <c:pt idx="17061">
                  <c:v>23.485766202301601</c:v>
                </c:pt>
                <c:pt idx="17062">
                  <c:v>23.487142778481399</c:v>
                </c:pt>
                <c:pt idx="17063">
                  <c:v>23.488519354661101</c:v>
                </c:pt>
                <c:pt idx="17064">
                  <c:v>23.489895930840799</c:v>
                </c:pt>
                <c:pt idx="17065">
                  <c:v>23.491272507020501</c:v>
                </c:pt>
                <c:pt idx="17066">
                  <c:v>23.492649083200298</c:v>
                </c:pt>
                <c:pt idx="17067">
                  <c:v>23.49402565938</c:v>
                </c:pt>
                <c:pt idx="17068">
                  <c:v>23.495402235559698</c:v>
                </c:pt>
                <c:pt idx="17069">
                  <c:v>23.4967788117394</c:v>
                </c:pt>
                <c:pt idx="17070">
                  <c:v>23.498155387919201</c:v>
                </c:pt>
                <c:pt idx="17071">
                  <c:v>23.4995319640989</c:v>
                </c:pt>
                <c:pt idx="17072">
                  <c:v>23.500908540278601</c:v>
                </c:pt>
                <c:pt idx="17073">
                  <c:v>23.5022851164583</c:v>
                </c:pt>
                <c:pt idx="17074">
                  <c:v>23.503661692638101</c:v>
                </c:pt>
                <c:pt idx="17075">
                  <c:v>23.505038268817799</c:v>
                </c:pt>
                <c:pt idx="17076">
                  <c:v>23.506414844997501</c:v>
                </c:pt>
                <c:pt idx="17077">
                  <c:v>23.507791421177298</c:v>
                </c:pt>
                <c:pt idx="17078">
                  <c:v>23.509167997357</c:v>
                </c:pt>
                <c:pt idx="17079">
                  <c:v>23.510544573536698</c:v>
                </c:pt>
                <c:pt idx="17080">
                  <c:v>23.5119211497164</c:v>
                </c:pt>
                <c:pt idx="17081">
                  <c:v>23.513297725896201</c:v>
                </c:pt>
                <c:pt idx="17082">
                  <c:v>23.5146743020759</c:v>
                </c:pt>
                <c:pt idx="17083">
                  <c:v>23.516050878255601</c:v>
                </c:pt>
                <c:pt idx="17084">
                  <c:v>23.5174274544353</c:v>
                </c:pt>
                <c:pt idx="17085">
                  <c:v>23.518804030615101</c:v>
                </c:pt>
                <c:pt idx="17086">
                  <c:v>23.520180606794799</c:v>
                </c:pt>
                <c:pt idx="17087">
                  <c:v>23.521557182974501</c:v>
                </c:pt>
                <c:pt idx="17088">
                  <c:v>23.522933759154199</c:v>
                </c:pt>
                <c:pt idx="17089">
                  <c:v>23.524310335334</c:v>
                </c:pt>
                <c:pt idx="17090">
                  <c:v>23.525686911513699</c:v>
                </c:pt>
                <c:pt idx="17091">
                  <c:v>23.5270634876934</c:v>
                </c:pt>
                <c:pt idx="17092">
                  <c:v>23.528440063873099</c:v>
                </c:pt>
                <c:pt idx="17093">
                  <c:v>23.5298166400529</c:v>
                </c:pt>
                <c:pt idx="17094">
                  <c:v>23.531193216232602</c:v>
                </c:pt>
                <c:pt idx="17095">
                  <c:v>23.5325697924123</c:v>
                </c:pt>
                <c:pt idx="17096">
                  <c:v>23.533946368592002</c:v>
                </c:pt>
                <c:pt idx="17097">
                  <c:v>23.535322944771799</c:v>
                </c:pt>
                <c:pt idx="17098">
                  <c:v>23.536699520951501</c:v>
                </c:pt>
                <c:pt idx="17099">
                  <c:v>23.538076097131199</c:v>
                </c:pt>
                <c:pt idx="17100">
                  <c:v>23.539452673310901</c:v>
                </c:pt>
                <c:pt idx="17101">
                  <c:v>23.540829249490699</c:v>
                </c:pt>
                <c:pt idx="17102">
                  <c:v>23.542205825670401</c:v>
                </c:pt>
                <c:pt idx="17103">
                  <c:v>23.543582401850099</c:v>
                </c:pt>
                <c:pt idx="17104">
                  <c:v>23.544958978029801</c:v>
                </c:pt>
                <c:pt idx="17105">
                  <c:v>23.546335554209598</c:v>
                </c:pt>
                <c:pt idx="17106">
                  <c:v>23.5477121303893</c:v>
                </c:pt>
                <c:pt idx="17107">
                  <c:v>23.549088706569002</c:v>
                </c:pt>
                <c:pt idx="17108">
                  <c:v>23.5504652827487</c:v>
                </c:pt>
                <c:pt idx="17109">
                  <c:v>23.551841858928501</c:v>
                </c:pt>
                <c:pt idx="17110">
                  <c:v>23.553218435108199</c:v>
                </c:pt>
                <c:pt idx="17111">
                  <c:v>23.554595011287901</c:v>
                </c:pt>
                <c:pt idx="17112">
                  <c:v>23.555971587467699</c:v>
                </c:pt>
                <c:pt idx="17113">
                  <c:v>23.557348163647401</c:v>
                </c:pt>
                <c:pt idx="17114">
                  <c:v>23.558724739827099</c:v>
                </c:pt>
                <c:pt idx="17115">
                  <c:v>23.560101316006801</c:v>
                </c:pt>
                <c:pt idx="17116">
                  <c:v>23.561477892186598</c:v>
                </c:pt>
                <c:pt idx="17117">
                  <c:v>23.5628544683663</c:v>
                </c:pt>
                <c:pt idx="17118">
                  <c:v>23.564231044545998</c:v>
                </c:pt>
                <c:pt idx="17119">
                  <c:v>23.5656076207257</c:v>
                </c:pt>
                <c:pt idx="17120">
                  <c:v>23.566984196905501</c:v>
                </c:pt>
                <c:pt idx="17121">
                  <c:v>23.5683607730852</c:v>
                </c:pt>
                <c:pt idx="17122">
                  <c:v>23.569737349264901</c:v>
                </c:pt>
                <c:pt idx="17123">
                  <c:v>23.5711139254446</c:v>
                </c:pt>
                <c:pt idx="17124">
                  <c:v>23.572490501624401</c:v>
                </c:pt>
                <c:pt idx="17125">
                  <c:v>23.573867077804099</c:v>
                </c:pt>
                <c:pt idx="17126">
                  <c:v>23.575243653983801</c:v>
                </c:pt>
                <c:pt idx="17127">
                  <c:v>23.576620230163499</c:v>
                </c:pt>
                <c:pt idx="17128">
                  <c:v>23.5779968063433</c:v>
                </c:pt>
                <c:pt idx="17129">
                  <c:v>23.579373382522999</c:v>
                </c:pt>
                <c:pt idx="17130">
                  <c:v>23.5807499587027</c:v>
                </c:pt>
                <c:pt idx="17131">
                  <c:v>23.582126534882399</c:v>
                </c:pt>
                <c:pt idx="17132">
                  <c:v>23.5835031110622</c:v>
                </c:pt>
                <c:pt idx="17133">
                  <c:v>23.584879687241902</c:v>
                </c:pt>
                <c:pt idx="17134">
                  <c:v>23.5862562634216</c:v>
                </c:pt>
                <c:pt idx="17135">
                  <c:v>23.587632839601302</c:v>
                </c:pt>
                <c:pt idx="17136">
                  <c:v>23.589009415781099</c:v>
                </c:pt>
                <c:pt idx="17137">
                  <c:v>23.590385991960801</c:v>
                </c:pt>
                <c:pt idx="17138">
                  <c:v>23.591762568140499</c:v>
                </c:pt>
                <c:pt idx="17139">
                  <c:v>23.593139144320201</c:v>
                </c:pt>
                <c:pt idx="17140">
                  <c:v>23.594515720499999</c:v>
                </c:pt>
                <c:pt idx="17141">
                  <c:v>23.5958922966797</c:v>
                </c:pt>
                <c:pt idx="17142">
                  <c:v>23.597268872859399</c:v>
                </c:pt>
                <c:pt idx="17143">
                  <c:v>23.5986454490392</c:v>
                </c:pt>
                <c:pt idx="17144">
                  <c:v>23.600022025218902</c:v>
                </c:pt>
                <c:pt idx="17145">
                  <c:v>23.6013986013986</c:v>
                </c:pt>
                <c:pt idx="17146">
                  <c:v>23.602775177578302</c:v>
                </c:pt>
                <c:pt idx="17147">
                  <c:v>23.604151753758099</c:v>
                </c:pt>
                <c:pt idx="17148">
                  <c:v>23.605528329937801</c:v>
                </c:pt>
                <c:pt idx="17149">
                  <c:v>23.606904906117499</c:v>
                </c:pt>
                <c:pt idx="17150">
                  <c:v>23.608281482297201</c:v>
                </c:pt>
                <c:pt idx="17151">
                  <c:v>23.609658058476999</c:v>
                </c:pt>
                <c:pt idx="17152">
                  <c:v>23.611034634656701</c:v>
                </c:pt>
                <c:pt idx="17153">
                  <c:v>23.612411210836399</c:v>
                </c:pt>
                <c:pt idx="17154">
                  <c:v>23.613787787016101</c:v>
                </c:pt>
                <c:pt idx="17155">
                  <c:v>23.615164363195898</c:v>
                </c:pt>
                <c:pt idx="17156">
                  <c:v>23.6165409393756</c:v>
                </c:pt>
                <c:pt idx="17157">
                  <c:v>23.617917515555298</c:v>
                </c:pt>
                <c:pt idx="17158">
                  <c:v>23.619294091735</c:v>
                </c:pt>
                <c:pt idx="17159">
                  <c:v>23.620670667914801</c:v>
                </c:pt>
                <c:pt idx="17160">
                  <c:v>23.6220472440945</c:v>
                </c:pt>
                <c:pt idx="17161">
                  <c:v>23.623423820274201</c:v>
                </c:pt>
                <c:pt idx="17162">
                  <c:v>23.6248003964539</c:v>
                </c:pt>
                <c:pt idx="17163">
                  <c:v>23.626176972633701</c:v>
                </c:pt>
                <c:pt idx="17164">
                  <c:v>23.627553548813399</c:v>
                </c:pt>
                <c:pt idx="17165">
                  <c:v>23.628930124993101</c:v>
                </c:pt>
                <c:pt idx="17166">
                  <c:v>23.630306701172799</c:v>
                </c:pt>
                <c:pt idx="17167">
                  <c:v>23.6316832773526</c:v>
                </c:pt>
                <c:pt idx="17168">
                  <c:v>23.633059853532298</c:v>
                </c:pt>
                <c:pt idx="17169">
                  <c:v>23.634436429712</c:v>
                </c:pt>
                <c:pt idx="17170">
                  <c:v>23.635813005891698</c:v>
                </c:pt>
                <c:pt idx="17171">
                  <c:v>23.6371895820715</c:v>
                </c:pt>
                <c:pt idx="17172">
                  <c:v>23.638566158251201</c:v>
                </c:pt>
                <c:pt idx="17173">
                  <c:v>23.6399427344309</c:v>
                </c:pt>
                <c:pt idx="17174">
                  <c:v>23.641319310610701</c:v>
                </c:pt>
                <c:pt idx="17175">
                  <c:v>23.642695886790399</c:v>
                </c:pt>
                <c:pt idx="17176">
                  <c:v>23.644072462970101</c:v>
                </c:pt>
                <c:pt idx="17177">
                  <c:v>23.645449039149799</c:v>
                </c:pt>
                <c:pt idx="17178">
                  <c:v>23.6468256153296</c:v>
                </c:pt>
                <c:pt idx="17179">
                  <c:v>23.648202191509299</c:v>
                </c:pt>
                <c:pt idx="17180">
                  <c:v>23.649578767689</c:v>
                </c:pt>
                <c:pt idx="17181">
                  <c:v>23.650955343868699</c:v>
                </c:pt>
                <c:pt idx="17182">
                  <c:v>23.6523319200485</c:v>
                </c:pt>
                <c:pt idx="17183">
                  <c:v>23.653708496228202</c:v>
                </c:pt>
                <c:pt idx="17184">
                  <c:v>23.6550850724079</c:v>
                </c:pt>
                <c:pt idx="17185">
                  <c:v>23.656461648587602</c:v>
                </c:pt>
                <c:pt idx="17186">
                  <c:v>23.657838224767399</c:v>
                </c:pt>
                <c:pt idx="17187">
                  <c:v>23.659214800947101</c:v>
                </c:pt>
                <c:pt idx="17188">
                  <c:v>23.660591377126799</c:v>
                </c:pt>
                <c:pt idx="17189">
                  <c:v>23.661967953306501</c:v>
                </c:pt>
                <c:pt idx="17190">
                  <c:v>23.663344529486299</c:v>
                </c:pt>
                <c:pt idx="17191">
                  <c:v>23.664721105666001</c:v>
                </c:pt>
                <c:pt idx="17192">
                  <c:v>23.666097681845699</c:v>
                </c:pt>
                <c:pt idx="17193">
                  <c:v>23.667474258025401</c:v>
                </c:pt>
                <c:pt idx="17194">
                  <c:v>23.668850834205202</c:v>
                </c:pt>
                <c:pt idx="17195">
                  <c:v>23.6702274103849</c:v>
                </c:pt>
                <c:pt idx="17196">
                  <c:v>23.671603986564602</c:v>
                </c:pt>
                <c:pt idx="17197">
                  <c:v>23.6729805627443</c:v>
                </c:pt>
                <c:pt idx="17198">
                  <c:v>23.674357138924101</c:v>
                </c:pt>
                <c:pt idx="17199">
                  <c:v>23.675733715103799</c:v>
                </c:pt>
                <c:pt idx="17200">
                  <c:v>23.677110291283501</c:v>
                </c:pt>
                <c:pt idx="17201">
                  <c:v>23.678486867463199</c:v>
                </c:pt>
                <c:pt idx="17202">
                  <c:v>23.679863443643001</c:v>
                </c:pt>
                <c:pt idx="17203">
                  <c:v>23.681240019822699</c:v>
                </c:pt>
                <c:pt idx="17204">
                  <c:v>23.682616596002401</c:v>
                </c:pt>
                <c:pt idx="17205">
                  <c:v>23.683993172182198</c:v>
                </c:pt>
                <c:pt idx="17206">
                  <c:v>23.6853697483619</c:v>
                </c:pt>
                <c:pt idx="17207">
                  <c:v>23.686746324541598</c:v>
                </c:pt>
                <c:pt idx="17208">
                  <c:v>23.6881229007213</c:v>
                </c:pt>
                <c:pt idx="17209">
                  <c:v>23.689499476901101</c:v>
                </c:pt>
                <c:pt idx="17210">
                  <c:v>23.6908760530808</c:v>
                </c:pt>
                <c:pt idx="17211">
                  <c:v>23.692252629260501</c:v>
                </c:pt>
                <c:pt idx="17212">
                  <c:v>23.6936292054402</c:v>
                </c:pt>
                <c:pt idx="17213">
                  <c:v>23.695005781620001</c:v>
                </c:pt>
                <c:pt idx="17214">
                  <c:v>23.696382357799699</c:v>
                </c:pt>
                <c:pt idx="17215">
                  <c:v>23.697758933979401</c:v>
                </c:pt>
                <c:pt idx="17216">
                  <c:v>23.699135510159099</c:v>
                </c:pt>
                <c:pt idx="17217">
                  <c:v>23.7005120863389</c:v>
                </c:pt>
                <c:pt idx="17218">
                  <c:v>23.701888662518598</c:v>
                </c:pt>
                <c:pt idx="17219">
                  <c:v>23.7032652386983</c:v>
                </c:pt>
                <c:pt idx="17220">
                  <c:v>23.704641814877998</c:v>
                </c:pt>
                <c:pt idx="17221">
                  <c:v>23.7060183910578</c:v>
                </c:pt>
                <c:pt idx="17222">
                  <c:v>23.707394967237502</c:v>
                </c:pt>
                <c:pt idx="17223">
                  <c:v>23.7087715434172</c:v>
                </c:pt>
                <c:pt idx="17224">
                  <c:v>23.710148119596901</c:v>
                </c:pt>
                <c:pt idx="17225">
                  <c:v>23.711524695776699</c:v>
                </c:pt>
                <c:pt idx="17226">
                  <c:v>23.712901271956401</c:v>
                </c:pt>
                <c:pt idx="17227">
                  <c:v>23.714277848136099</c:v>
                </c:pt>
                <c:pt idx="17228">
                  <c:v>23.715654424315801</c:v>
                </c:pt>
                <c:pt idx="17229">
                  <c:v>23.717031000495599</c:v>
                </c:pt>
                <c:pt idx="17230">
                  <c:v>23.7184075766753</c:v>
                </c:pt>
                <c:pt idx="17231">
                  <c:v>23.719784152854999</c:v>
                </c:pt>
                <c:pt idx="17232">
                  <c:v>23.7211607290347</c:v>
                </c:pt>
                <c:pt idx="17233">
                  <c:v>23.722537305214502</c:v>
                </c:pt>
                <c:pt idx="17234">
                  <c:v>23.7239138813942</c:v>
                </c:pt>
                <c:pt idx="17235">
                  <c:v>23.725290457573902</c:v>
                </c:pt>
                <c:pt idx="17236">
                  <c:v>23.726667033753699</c:v>
                </c:pt>
                <c:pt idx="17237">
                  <c:v>23.728043609933401</c:v>
                </c:pt>
                <c:pt idx="17238">
                  <c:v>23.729420186113099</c:v>
                </c:pt>
                <c:pt idx="17239">
                  <c:v>23.730796762292801</c:v>
                </c:pt>
                <c:pt idx="17240">
                  <c:v>23.732173338472599</c:v>
                </c:pt>
                <c:pt idx="17241">
                  <c:v>23.733549914652301</c:v>
                </c:pt>
                <c:pt idx="17242">
                  <c:v>23.734926490831999</c:v>
                </c:pt>
                <c:pt idx="17243">
                  <c:v>23.736303067011701</c:v>
                </c:pt>
                <c:pt idx="17244">
                  <c:v>23.737679643191498</c:v>
                </c:pt>
                <c:pt idx="17245">
                  <c:v>23.7390562193712</c:v>
                </c:pt>
                <c:pt idx="17246">
                  <c:v>23.740432795550898</c:v>
                </c:pt>
                <c:pt idx="17247">
                  <c:v>23.7418093717306</c:v>
                </c:pt>
                <c:pt idx="17248">
                  <c:v>23.743185947910401</c:v>
                </c:pt>
                <c:pt idx="17249">
                  <c:v>23.744562524090099</c:v>
                </c:pt>
                <c:pt idx="17250">
                  <c:v>23.745939100269801</c:v>
                </c:pt>
                <c:pt idx="17251">
                  <c:v>23.747315676449499</c:v>
                </c:pt>
                <c:pt idx="17252">
                  <c:v>23.748692252629301</c:v>
                </c:pt>
                <c:pt idx="17253">
                  <c:v>23.750068828808999</c:v>
                </c:pt>
                <c:pt idx="17254">
                  <c:v>23.751445404988701</c:v>
                </c:pt>
                <c:pt idx="17255">
                  <c:v>23.752821981168399</c:v>
                </c:pt>
                <c:pt idx="17256">
                  <c:v>23.7541985573482</c:v>
                </c:pt>
                <c:pt idx="17257">
                  <c:v>23.755575133527898</c:v>
                </c:pt>
                <c:pt idx="17258">
                  <c:v>23.7569517097076</c:v>
                </c:pt>
                <c:pt idx="17259">
                  <c:v>23.758328285887298</c:v>
                </c:pt>
                <c:pt idx="17260">
                  <c:v>23.7597048620671</c:v>
                </c:pt>
                <c:pt idx="17261">
                  <c:v>23.761081438246801</c:v>
                </c:pt>
                <c:pt idx="17262">
                  <c:v>23.7624580144265</c:v>
                </c:pt>
                <c:pt idx="17263">
                  <c:v>23.763834590606201</c:v>
                </c:pt>
                <c:pt idx="17264">
                  <c:v>23.765211166785999</c:v>
                </c:pt>
                <c:pt idx="17265">
                  <c:v>23.766587742965701</c:v>
                </c:pt>
                <c:pt idx="17266">
                  <c:v>23.767964319145399</c:v>
                </c:pt>
                <c:pt idx="17267">
                  <c:v>23.769340895325101</c:v>
                </c:pt>
                <c:pt idx="17268">
                  <c:v>23.770717471504899</c:v>
                </c:pt>
                <c:pt idx="17269">
                  <c:v>23.7720940476846</c:v>
                </c:pt>
                <c:pt idx="17270">
                  <c:v>23.773470623864299</c:v>
                </c:pt>
                <c:pt idx="17271">
                  <c:v>23.7748472000441</c:v>
                </c:pt>
                <c:pt idx="17272">
                  <c:v>23.776223776223802</c:v>
                </c:pt>
                <c:pt idx="17273">
                  <c:v>23.7776003524035</c:v>
                </c:pt>
                <c:pt idx="17274">
                  <c:v>23.778976928583202</c:v>
                </c:pt>
                <c:pt idx="17275">
                  <c:v>23.780353504762999</c:v>
                </c:pt>
                <c:pt idx="17276">
                  <c:v>23.781730080942701</c:v>
                </c:pt>
                <c:pt idx="17277">
                  <c:v>23.783106657122399</c:v>
                </c:pt>
                <c:pt idx="17278">
                  <c:v>23.784483233302101</c:v>
                </c:pt>
                <c:pt idx="17279">
                  <c:v>23.785859809481899</c:v>
                </c:pt>
                <c:pt idx="17280">
                  <c:v>23.7872363856616</c:v>
                </c:pt>
                <c:pt idx="17281">
                  <c:v>23.788612961841299</c:v>
                </c:pt>
                <c:pt idx="17282">
                  <c:v>23.789989538021</c:v>
                </c:pt>
                <c:pt idx="17283">
                  <c:v>23.791366114200802</c:v>
                </c:pt>
                <c:pt idx="17284">
                  <c:v>23.7927426903805</c:v>
                </c:pt>
                <c:pt idx="17285">
                  <c:v>23.794119266560202</c:v>
                </c:pt>
                <c:pt idx="17286">
                  <c:v>23.7954958427399</c:v>
                </c:pt>
                <c:pt idx="17287">
                  <c:v>23.796872418919701</c:v>
                </c:pt>
                <c:pt idx="17288">
                  <c:v>23.798248995099399</c:v>
                </c:pt>
                <c:pt idx="17289">
                  <c:v>23.799625571279101</c:v>
                </c:pt>
                <c:pt idx="17290">
                  <c:v>23.801002147458799</c:v>
                </c:pt>
                <c:pt idx="17291">
                  <c:v>23.802378723638601</c:v>
                </c:pt>
                <c:pt idx="17292">
                  <c:v>23.803755299818299</c:v>
                </c:pt>
                <c:pt idx="17293">
                  <c:v>23.805131875998001</c:v>
                </c:pt>
                <c:pt idx="17294">
                  <c:v>23.806508452177699</c:v>
                </c:pt>
                <c:pt idx="17295">
                  <c:v>23.8078850283575</c:v>
                </c:pt>
                <c:pt idx="17296">
                  <c:v>23.809261604537198</c:v>
                </c:pt>
                <c:pt idx="17297">
                  <c:v>23.8106381807169</c:v>
                </c:pt>
                <c:pt idx="17298">
                  <c:v>23.812014756896598</c:v>
                </c:pt>
                <c:pt idx="17299">
                  <c:v>23.8133913330764</c:v>
                </c:pt>
                <c:pt idx="17300">
                  <c:v>23.814767909256101</c:v>
                </c:pt>
                <c:pt idx="17301">
                  <c:v>23.8161444854358</c:v>
                </c:pt>
                <c:pt idx="17302">
                  <c:v>23.817521061615601</c:v>
                </c:pt>
                <c:pt idx="17303">
                  <c:v>23.818897637795299</c:v>
                </c:pt>
                <c:pt idx="17304">
                  <c:v>23.820274213975001</c:v>
                </c:pt>
                <c:pt idx="17305">
                  <c:v>23.821650790154699</c:v>
                </c:pt>
                <c:pt idx="17306">
                  <c:v>23.8230273663345</c:v>
                </c:pt>
                <c:pt idx="17307">
                  <c:v>23.824403942514198</c:v>
                </c:pt>
                <c:pt idx="17308">
                  <c:v>23.8257805186939</c:v>
                </c:pt>
                <c:pt idx="17309">
                  <c:v>23.827157094873598</c:v>
                </c:pt>
                <c:pt idx="17310">
                  <c:v>23.8285336710534</c:v>
                </c:pt>
                <c:pt idx="17311">
                  <c:v>23.829910247233101</c:v>
                </c:pt>
                <c:pt idx="17312">
                  <c:v>23.8312868234128</c:v>
                </c:pt>
                <c:pt idx="17313">
                  <c:v>23.832663399592501</c:v>
                </c:pt>
                <c:pt idx="17314">
                  <c:v>23.834039975772299</c:v>
                </c:pt>
                <c:pt idx="17315">
                  <c:v>23.835416551952001</c:v>
                </c:pt>
                <c:pt idx="17316">
                  <c:v>23.836793128131699</c:v>
                </c:pt>
                <c:pt idx="17317">
                  <c:v>23.838169704311401</c:v>
                </c:pt>
                <c:pt idx="17318">
                  <c:v>23.839546280491199</c:v>
                </c:pt>
                <c:pt idx="17319">
                  <c:v>23.8409228566709</c:v>
                </c:pt>
                <c:pt idx="17320">
                  <c:v>23.842299432850599</c:v>
                </c:pt>
                <c:pt idx="17321">
                  <c:v>23.8436760090303</c:v>
                </c:pt>
                <c:pt idx="17322">
                  <c:v>23.845052585210102</c:v>
                </c:pt>
                <c:pt idx="17323">
                  <c:v>23.8464291613898</c:v>
                </c:pt>
                <c:pt idx="17324">
                  <c:v>23.847805737569502</c:v>
                </c:pt>
                <c:pt idx="17325">
                  <c:v>23.8491823137492</c:v>
                </c:pt>
                <c:pt idx="17326">
                  <c:v>23.850558889929001</c:v>
                </c:pt>
                <c:pt idx="17327">
                  <c:v>23.851935466108699</c:v>
                </c:pt>
                <c:pt idx="17328">
                  <c:v>23.853312042288401</c:v>
                </c:pt>
                <c:pt idx="17329">
                  <c:v>23.854688618468099</c:v>
                </c:pt>
                <c:pt idx="17330">
                  <c:v>23.856065194647901</c:v>
                </c:pt>
                <c:pt idx="17331">
                  <c:v>23.857441770827599</c:v>
                </c:pt>
                <c:pt idx="17332">
                  <c:v>23.858818347007301</c:v>
                </c:pt>
                <c:pt idx="17333">
                  <c:v>23.860194923187098</c:v>
                </c:pt>
                <c:pt idx="17334">
                  <c:v>23.8615714993668</c:v>
                </c:pt>
                <c:pt idx="17335">
                  <c:v>23.862948075546502</c:v>
                </c:pt>
                <c:pt idx="17336">
                  <c:v>23.8643246517262</c:v>
                </c:pt>
                <c:pt idx="17337">
                  <c:v>23.865701227906001</c:v>
                </c:pt>
                <c:pt idx="17338">
                  <c:v>23.867077804085699</c:v>
                </c:pt>
                <c:pt idx="17339">
                  <c:v>23.868454380265401</c:v>
                </c:pt>
                <c:pt idx="17340">
                  <c:v>23.869830956445099</c:v>
                </c:pt>
                <c:pt idx="17341">
                  <c:v>23.871207532624901</c:v>
                </c:pt>
                <c:pt idx="17342">
                  <c:v>23.872584108804599</c:v>
                </c:pt>
                <c:pt idx="17343">
                  <c:v>23.873960684984301</c:v>
                </c:pt>
                <c:pt idx="17344">
                  <c:v>23.875337261163999</c:v>
                </c:pt>
                <c:pt idx="17345">
                  <c:v>23.8767138373438</c:v>
                </c:pt>
                <c:pt idx="17346">
                  <c:v>23.878090413523498</c:v>
                </c:pt>
                <c:pt idx="17347">
                  <c:v>23.8794669897032</c:v>
                </c:pt>
                <c:pt idx="17348">
                  <c:v>23.880843565882898</c:v>
                </c:pt>
                <c:pt idx="17349">
                  <c:v>23.8822201420627</c:v>
                </c:pt>
                <c:pt idx="17350">
                  <c:v>23.883596718242401</c:v>
                </c:pt>
                <c:pt idx="17351">
                  <c:v>23.8849732944221</c:v>
                </c:pt>
                <c:pt idx="17352">
                  <c:v>23.886349870601801</c:v>
                </c:pt>
                <c:pt idx="17353">
                  <c:v>23.887726446781599</c:v>
                </c:pt>
                <c:pt idx="17354">
                  <c:v>23.889103022961301</c:v>
                </c:pt>
                <c:pt idx="17355">
                  <c:v>23.890479599140999</c:v>
                </c:pt>
                <c:pt idx="17356">
                  <c:v>23.891856175320701</c:v>
                </c:pt>
                <c:pt idx="17357">
                  <c:v>23.893232751500499</c:v>
                </c:pt>
                <c:pt idx="17358">
                  <c:v>23.8946093276802</c:v>
                </c:pt>
                <c:pt idx="17359">
                  <c:v>23.895985903859899</c:v>
                </c:pt>
                <c:pt idx="17360">
                  <c:v>23.8973624800397</c:v>
                </c:pt>
                <c:pt idx="17361">
                  <c:v>23.898739056219402</c:v>
                </c:pt>
                <c:pt idx="17362">
                  <c:v>23.9001156323991</c:v>
                </c:pt>
                <c:pt idx="17363">
                  <c:v>23.901492208578802</c:v>
                </c:pt>
                <c:pt idx="17364">
                  <c:v>23.902868784758599</c:v>
                </c:pt>
                <c:pt idx="17365">
                  <c:v>23.904245360938301</c:v>
                </c:pt>
                <c:pt idx="17366">
                  <c:v>23.905621937117999</c:v>
                </c:pt>
                <c:pt idx="17367">
                  <c:v>23.906998513297701</c:v>
                </c:pt>
                <c:pt idx="17368">
                  <c:v>23.908375089477499</c:v>
                </c:pt>
                <c:pt idx="17369">
                  <c:v>23.9097516656572</c:v>
                </c:pt>
                <c:pt idx="17370">
                  <c:v>23.911128241836899</c:v>
                </c:pt>
                <c:pt idx="17371">
                  <c:v>23.9125048180166</c:v>
                </c:pt>
                <c:pt idx="17372">
                  <c:v>23.913881394196402</c:v>
                </c:pt>
                <c:pt idx="17373">
                  <c:v>23.9152579703761</c:v>
                </c:pt>
                <c:pt idx="17374">
                  <c:v>23.916634546555802</c:v>
                </c:pt>
                <c:pt idx="17375">
                  <c:v>23.9180111227355</c:v>
                </c:pt>
                <c:pt idx="17376">
                  <c:v>23.919387698915301</c:v>
                </c:pt>
                <c:pt idx="17377">
                  <c:v>23.920764275094999</c:v>
                </c:pt>
                <c:pt idx="17378">
                  <c:v>23.922140851274701</c:v>
                </c:pt>
                <c:pt idx="17379">
                  <c:v>23.923517427454399</c:v>
                </c:pt>
                <c:pt idx="17380">
                  <c:v>23.924894003634201</c:v>
                </c:pt>
                <c:pt idx="17381">
                  <c:v>23.926270579813899</c:v>
                </c:pt>
                <c:pt idx="17382">
                  <c:v>23.927647155993601</c:v>
                </c:pt>
                <c:pt idx="17383">
                  <c:v>23.929023732173299</c:v>
                </c:pt>
                <c:pt idx="17384">
                  <c:v>23.9304003083531</c:v>
                </c:pt>
                <c:pt idx="17385">
                  <c:v>23.931776884532798</c:v>
                </c:pt>
                <c:pt idx="17386">
                  <c:v>23.9331534607125</c:v>
                </c:pt>
                <c:pt idx="17387">
                  <c:v>23.934530036892198</c:v>
                </c:pt>
                <c:pt idx="17388">
                  <c:v>23.935906613072</c:v>
                </c:pt>
                <c:pt idx="17389">
                  <c:v>23.937283189251701</c:v>
                </c:pt>
                <c:pt idx="17390">
                  <c:v>23.9386597654314</c:v>
                </c:pt>
                <c:pt idx="17391">
                  <c:v>23.940036341611101</c:v>
                </c:pt>
                <c:pt idx="17392">
                  <c:v>23.941412917790899</c:v>
                </c:pt>
                <c:pt idx="17393">
                  <c:v>23.942789493970601</c:v>
                </c:pt>
                <c:pt idx="17394">
                  <c:v>23.944166070150299</c:v>
                </c:pt>
                <c:pt idx="17395">
                  <c:v>23.9455426463301</c:v>
                </c:pt>
                <c:pt idx="17396">
                  <c:v>23.946919222509798</c:v>
                </c:pt>
                <c:pt idx="17397">
                  <c:v>23.9482957986895</c:v>
                </c:pt>
                <c:pt idx="17398">
                  <c:v>23.949672374869198</c:v>
                </c:pt>
                <c:pt idx="17399">
                  <c:v>23.951048951049</c:v>
                </c:pt>
                <c:pt idx="17400">
                  <c:v>23.952425527228701</c:v>
                </c:pt>
                <c:pt idx="17401">
                  <c:v>23.9538021034084</c:v>
                </c:pt>
                <c:pt idx="17402">
                  <c:v>23.955178679588101</c:v>
                </c:pt>
                <c:pt idx="17403">
                  <c:v>23.956555255767899</c:v>
                </c:pt>
                <c:pt idx="17404">
                  <c:v>23.957931831947601</c:v>
                </c:pt>
                <c:pt idx="17405">
                  <c:v>23.959308408127299</c:v>
                </c:pt>
                <c:pt idx="17406">
                  <c:v>23.960684984307001</c:v>
                </c:pt>
                <c:pt idx="17407">
                  <c:v>23.962061560486799</c:v>
                </c:pt>
                <c:pt idx="17408">
                  <c:v>23.9634381366665</c:v>
                </c:pt>
                <c:pt idx="17409">
                  <c:v>23.964814712846199</c:v>
                </c:pt>
                <c:pt idx="17410">
                  <c:v>23.9661912890259</c:v>
                </c:pt>
                <c:pt idx="17411">
                  <c:v>23.967567865205702</c:v>
                </c:pt>
                <c:pt idx="17412">
                  <c:v>23.9689444413854</c:v>
                </c:pt>
                <c:pt idx="17413">
                  <c:v>23.970321017565102</c:v>
                </c:pt>
                <c:pt idx="17414">
                  <c:v>23.9716975937448</c:v>
                </c:pt>
                <c:pt idx="17415">
                  <c:v>23.973074169924601</c:v>
                </c:pt>
                <c:pt idx="17416">
                  <c:v>23.974450746104299</c:v>
                </c:pt>
                <c:pt idx="17417">
                  <c:v>23.975827322284001</c:v>
                </c:pt>
                <c:pt idx="17418">
                  <c:v>23.977203898463699</c:v>
                </c:pt>
                <c:pt idx="17419">
                  <c:v>23.978580474643501</c:v>
                </c:pt>
                <c:pt idx="17420">
                  <c:v>23.979957050823199</c:v>
                </c:pt>
                <c:pt idx="17421">
                  <c:v>23.9813336270029</c:v>
                </c:pt>
                <c:pt idx="17422">
                  <c:v>23.982710203182599</c:v>
                </c:pt>
                <c:pt idx="17423">
                  <c:v>23.9840867793624</c:v>
                </c:pt>
                <c:pt idx="17424">
                  <c:v>23.985463355542102</c:v>
                </c:pt>
                <c:pt idx="17425">
                  <c:v>23.9868399317218</c:v>
                </c:pt>
                <c:pt idx="17426">
                  <c:v>23.988216507901502</c:v>
                </c:pt>
                <c:pt idx="17427">
                  <c:v>23.989593084081299</c:v>
                </c:pt>
                <c:pt idx="17428">
                  <c:v>23.990969660261001</c:v>
                </c:pt>
                <c:pt idx="17429">
                  <c:v>23.992346236440699</c:v>
                </c:pt>
                <c:pt idx="17430">
                  <c:v>23.993722812620501</c:v>
                </c:pt>
                <c:pt idx="17431">
                  <c:v>23.995099388800199</c:v>
                </c:pt>
                <c:pt idx="17432">
                  <c:v>23.996475964979901</c:v>
                </c:pt>
                <c:pt idx="17433">
                  <c:v>23.997852541159599</c:v>
                </c:pt>
                <c:pt idx="17434">
                  <c:v>23.9992291173394</c:v>
                </c:pt>
                <c:pt idx="17435">
                  <c:v>24.000605693519098</c:v>
                </c:pt>
                <c:pt idx="17436">
                  <c:v>24.0019822696988</c:v>
                </c:pt>
                <c:pt idx="17437">
                  <c:v>24.003358845878498</c:v>
                </c:pt>
                <c:pt idx="17438">
                  <c:v>24.0047354220583</c:v>
                </c:pt>
                <c:pt idx="17439">
                  <c:v>24.006111998238001</c:v>
                </c:pt>
                <c:pt idx="17440">
                  <c:v>24.0074885744177</c:v>
                </c:pt>
                <c:pt idx="17441">
                  <c:v>24.008865150597401</c:v>
                </c:pt>
                <c:pt idx="17442">
                  <c:v>24.010241726777199</c:v>
                </c:pt>
                <c:pt idx="17443">
                  <c:v>24.011618302956901</c:v>
                </c:pt>
                <c:pt idx="17444">
                  <c:v>24.012994879136599</c:v>
                </c:pt>
                <c:pt idx="17445">
                  <c:v>24.014371455316301</c:v>
                </c:pt>
                <c:pt idx="17446">
                  <c:v>24.015748031496098</c:v>
                </c:pt>
                <c:pt idx="17447">
                  <c:v>24.0171246076758</c:v>
                </c:pt>
                <c:pt idx="17448">
                  <c:v>24.018501183855498</c:v>
                </c:pt>
                <c:pt idx="17449">
                  <c:v>24.0198777600352</c:v>
                </c:pt>
                <c:pt idx="17450">
                  <c:v>24.021254336215002</c:v>
                </c:pt>
                <c:pt idx="17451">
                  <c:v>24.0226309123947</c:v>
                </c:pt>
                <c:pt idx="17452">
                  <c:v>24.024007488574401</c:v>
                </c:pt>
                <c:pt idx="17453">
                  <c:v>24.0253840647541</c:v>
                </c:pt>
                <c:pt idx="17454">
                  <c:v>24.026760640933901</c:v>
                </c:pt>
                <c:pt idx="17455">
                  <c:v>24.028137217113599</c:v>
                </c:pt>
                <c:pt idx="17456">
                  <c:v>24.029513793293301</c:v>
                </c:pt>
                <c:pt idx="17457">
                  <c:v>24.030890369472999</c:v>
                </c:pt>
                <c:pt idx="17458">
                  <c:v>24.0322669456528</c:v>
                </c:pt>
                <c:pt idx="17459">
                  <c:v>24.033643521832499</c:v>
                </c:pt>
                <c:pt idx="17460">
                  <c:v>24.0350200980122</c:v>
                </c:pt>
                <c:pt idx="17461">
                  <c:v>24.036396674192002</c:v>
                </c:pt>
                <c:pt idx="17462">
                  <c:v>24.0377732503717</c:v>
                </c:pt>
                <c:pt idx="17463">
                  <c:v>24.039149826551402</c:v>
                </c:pt>
                <c:pt idx="17464">
                  <c:v>24.0405264027311</c:v>
                </c:pt>
                <c:pt idx="17465">
                  <c:v>24.041902978910901</c:v>
                </c:pt>
                <c:pt idx="17466">
                  <c:v>24.043279555090599</c:v>
                </c:pt>
                <c:pt idx="17467">
                  <c:v>24.044656131270301</c:v>
                </c:pt>
                <c:pt idx="17468">
                  <c:v>24.046032707449999</c:v>
                </c:pt>
                <c:pt idx="17469">
                  <c:v>24.047409283629801</c:v>
                </c:pt>
                <c:pt idx="17470">
                  <c:v>24.048785859809499</c:v>
                </c:pt>
                <c:pt idx="17471">
                  <c:v>24.050162435989201</c:v>
                </c:pt>
                <c:pt idx="17472">
                  <c:v>24.051539012168899</c:v>
                </c:pt>
                <c:pt idx="17473">
                  <c:v>24.0529155883487</c:v>
                </c:pt>
                <c:pt idx="17474">
                  <c:v>24.054292164528398</c:v>
                </c:pt>
                <c:pt idx="17475">
                  <c:v>24.0556687407081</c:v>
                </c:pt>
                <c:pt idx="17476">
                  <c:v>24.057045316887798</c:v>
                </c:pt>
                <c:pt idx="17477">
                  <c:v>24.058421893067599</c:v>
                </c:pt>
                <c:pt idx="17478">
                  <c:v>24.059798469247301</c:v>
                </c:pt>
                <c:pt idx="17479">
                  <c:v>24.061175045426999</c:v>
                </c:pt>
                <c:pt idx="17480">
                  <c:v>24.062551621606701</c:v>
                </c:pt>
                <c:pt idx="17481">
                  <c:v>24.063928197786499</c:v>
                </c:pt>
                <c:pt idx="17482">
                  <c:v>24.065304773966201</c:v>
                </c:pt>
                <c:pt idx="17483">
                  <c:v>24.066681350145899</c:v>
                </c:pt>
                <c:pt idx="17484">
                  <c:v>24.068057926325601</c:v>
                </c:pt>
                <c:pt idx="17485">
                  <c:v>24.069434502505398</c:v>
                </c:pt>
                <c:pt idx="17486">
                  <c:v>24.0708110786851</c:v>
                </c:pt>
                <c:pt idx="17487">
                  <c:v>24.072187654864798</c:v>
                </c:pt>
                <c:pt idx="17488">
                  <c:v>24.0735642310445</c:v>
                </c:pt>
                <c:pt idx="17489">
                  <c:v>24.074940807224301</c:v>
                </c:pt>
                <c:pt idx="17490">
                  <c:v>24.076317383404</c:v>
                </c:pt>
                <c:pt idx="17491">
                  <c:v>24.077693959583701</c:v>
                </c:pt>
                <c:pt idx="17492">
                  <c:v>24.079070535763499</c:v>
                </c:pt>
                <c:pt idx="17493">
                  <c:v>24.080447111943201</c:v>
                </c:pt>
                <c:pt idx="17494">
                  <c:v>24.081823688122899</c:v>
                </c:pt>
                <c:pt idx="17495">
                  <c:v>24.083200264302601</c:v>
                </c:pt>
                <c:pt idx="17496">
                  <c:v>24.084576840482399</c:v>
                </c:pt>
                <c:pt idx="17497">
                  <c:v>24.0859534166621</c:v>
                </c:pt>
                <c:pt idx="17498">
                  <c:v>24.087329992841799</c:v>
                </c:pt>
                <c:pt idx="17499">
                  <c:v>24.0887065690215</c:v>
                </c:pt>
                <c:pt idx="17500">
                  <c:v>24.090083145201302</c:v>
                </c:pt>
                <c:pt idx="17501">
                  <c:v>24.091459721381</c:v>
                </c:pt>
                <c:pt idx="17502">
                  <c:v>24.092836297560702</c:v>
                </c:pt>
                <c:pt idx="17503">
                  <c:v>24.0942128737404</c:v>
                </c:pt>
                <c:pt idx="17504">
                  <c:v>24.095589449920201</c:v>
                </c:pt>
                <c:pt idx="17505">
                  <c:v>24.096966026099899</c:v>
                </c:pt>
                <c:pt idx="17506">
                  <c:v>24.098342602279601</c:v>
                </c:pt>
                <c:pt idx="17507">
                  <c:v>24.099719178459299</c:v>
                </c:pt>
                <c:pt idx="17508">
                  <c:v>24.1010957546391</c:v>
                </c:pt>
                <c:pt idx="17509">
                  <c:v>24.102472330818799</c:v>
                </c:pt>
                <c:pt idx="17510">
                  <c:v>24.1038489069985</c:v>
                </c:pt>
                <c:pt idx="17511">
                  <c:v>24.105225483178199</c:v>
                </c:pt>
                <c:pt idx="17512">
                  <c:v>24.106602059358</c:v>
                </c:pt>
                <c:pt idx="17513">
                  <c:v>24.107978635537702</c:v>
                </c:pt>
                <c:pt idx="17514">
                  <c:v>24.1093552117174</c:v>
                </c:pt>
                <c:pt idx="17515">
                  <c:v>24.110731787897102</c:v>
                </c:pt>
                <c:pt idx="17516">
                  <c:v>24.112108364076899</c:v>
                </c:pt>
                <c:pt idx="17517">
                  <c:v>24.113484940256601</c:v>
                </c:pt>
                <c:pt idx="17518">
                  <c:v>24.114861516436299</c:v>
                </c:pt>
                <c:pt idx="17519">
                  <c:v>24.116238092616001</c:v>
                </c:pt>
                <c:pt idx="17520">
                  <c:v>24.117614668795799</c:v>
                </c:pt>
                <c:pt idx="17521">
                  <c:v>24.118991244975501</c:v>
                </c:pt>
                <c:pt idx="17522">
                  <c:v>24.120367821155199</c:v>
                </c:pt>
                <c:pt idx="17523">
                  <c:v>24.121744397334901</c:v>
                </c:pt>
                <c:pt idx="17524">
                  <c:v>24.123120973514698</c:v>
                </c:pt>
                <c:pt idx="17525">
                  <c:v>24.1244975496944</c:v>
                </c:pt>
                <c:pt idx="17526">
                  <c:v>24.125874125874098</c:v>
                </c:pt>
                <c:pt idx="17527">
                  <c:v>24.1272507020539</c:v>
                </c:pt>
                <c:pt idx="17528">
                  <c:v>24.128627278233601</c:v>
                </c:pt>
                <c:pt idx="17529">
                  <c:v>24.1300038544133</c:v>
                </c:pt>
                <c:pt idx="17530">
                  <c:v>24.131380430593001</c:v>
                </c:pt>
                <c:pt idx="17531">
                  <c:v>24.132757006772799</c:v>
                </c:pt>
                <c:pt idx="17532">
                  <c:v>24.134133582952501</c:v>
                </c:pt>
                <c:pt idx="17533">
                  <c:v>24.135510159132199</c:v>
                </c:pt>
                <c:pt idx="17534">
                  <c:v>24.136886735311901</c:v>
                </c:pt>
                <c:pt idx="17535">
                  <c:v>24.138263311491698</c:v>
                </c:pt>
                <c:pt idx="17536">
                  <c:v>24.1396398876714</c:v>
                </c:pt>
                <c:pt idx="17537">
                  <c:v>24.141016463851098</c:v>
                </c:pt>
                <c:pt idx="17538">
                  <c:v>24.1423930400308</c:v>
                </c:pt>
                <c:pt idx="17539">
                  <c:v>24.143769616210601</c:v>
                </c:pt>
                <c:pt idx="17540">
                  <c:v>24.1451461923903</c:v>
                </c:pt>
                <c:pt idx="17541">
                  <c:v>24.146522768570001</c:v>
                </c:pt>
                <c:pt idx="17542">
                  <c:v>24.1478993447497</c:v>
                </c:pt>
                <c:pt idx="17543">
                  <c:v>24.149275920929501</c:v>
                </c:pt>
                <c:pt idx="17544">
                  <c:v>24.150652497109199</c:v>
                </c:pt>
                <c:pt idx="17545">
                  <c:v>24.152029073288901</c:v>
                </c:pt>
                <c:pt idx="17546">
                  <c:v>24.153405649468599</c:v>
                </c:pt>
                <c:pt idx="17547">
                  <c:v>24.1547822256484</c:v>
                </c:pt>
                <c:pt idx="17548">
                  <c:v>24.156158801828099</c:v>
                </c:pt>
                <c:pt idx="17549">
                  <c:v>24.1575353780078</c:v>
                </c:pt>
                <c:pt idx="17550">
                  <c:v>24.158911954187602</c:v>
                </c:pt>
                <c:pt idx="17551">
                  <c:v>24.1602885303673</c:v>
                </c:pt>
                <c:pt idx="17552">
                  <c:v>24.161665106547002</c:v>
                </c:pt>
                <c:pt idx="17553">
                  <c:v>24.1630416827267</c:v>
                </c:pt>
                <c:pt idx="17554">
                  <c:v>24.164418258906402</c:v>
                </c:pt>
                <c:pt idx="17555">
                  <c:v>24.165794835086199</c:v>
                </c:pt>
                <c:pt idx="17556">
                  <c:v>24.167171411265901</c:v>
                </c:pt>
                <c:pt idx="17557">
                  <c:v>24.168547987445599</c:v>
                </c:pt>
                <c:pt idx="17558">
                  <c:v>24.169924563625401</c:v>
                </c:pt>
                <c:pt idx="17559">
                  <c:v>24.171301139805099</c:v>
                </c:pt>
                <c:pt idx="17560">
                  <c:v>24.172677715984801</c:v>
                </c:pt>
                <c:pt idx="17561">
                  <c:v>24.174054292164499</c:v>
                </c:pt>
                <c:pt idx="17562">
                  <c:v>24.1754308683443</c:v>
                </c:pt>
                <c:pt idx="17563">
                  <c:v>24.176807444524002</c:v>
                </c:pt>
                <c:pt idx="17564">
                  <c:v>24.1781840207037</c:v>
                </c:pt>
                <c:pt idx="17565">
                  <c:v>24.179560596883402</c:v>
                </c:pt>
                <c:pt idx="17566">
                  <c:v>24.180937173063199</c:v>
                </c:pt>
                <c:pt idx="17567">
                  <c:v>24.182313749242901</c:v>
                </c:pt>
                <c:pt idx="17568">
                  <c:v>24.183690325422599</c:v>
                </c:pt>
                <c:pt idx="17569">
                  <c:v>24.185066901602301</c:v>
                </c:pt>
                <c:pt idx="17570">
                  <c:v>24.186443477782099</c:v>
                </c:pt>
                <c:pt idx="17571">
                  <c:v>24.187820053961801</c:v>
                </c:pt>
                <c:pt idx="17572">
                  <c:v>24.189196630141499</c:v>
                </c:pt>
                <c:pt idx="17573">
                  <c:v>24.190573206321201</c:v>
                </c:pt>
                <c:pt idx="17574">
                  <c:v>24.191949782500998</c:v>
                </c:pt>
                <c:pt idx="17575">
                  <c:v>24.1933263586807</c:v>
                </c:pt>
                <c:pt idx="17576">
                  <c:v>24.194702934860398</c:v>
                </c:pt>
                <c:pt idx="17577">
                  <c:v>24.1960795110401</c:v>
                </c:pt>
                <c:pt idx="17578">
                  <c:v>24.197456087219901</c:v>
                </c:pt>
                <c:pt idx="17579">
                  <c:v>24.1988326633996</c:v>
                </c:pt>
                <c:pt idx="17580">
                  <c:v>24.200209239579301</c:v>
                </c:pt>
                <c:pt idx="17581">
                  <c:v>24.201585815759</c:v>
                </c:pt>
                <c:pt idx="17582">
                  <c:v>24.202962391938801</c:v>
                </c:pt>
                <c:pt idx="17583">
                  <c:v>24.204338968118499</c:v>
                </c:pt>
                <c:pt idx="17584">
                  <c:v>24.205715544298201</c:v>
                </c:pt>
                <c:pt idx="17585">
                  <c:v>24.207092120477999</c:v>
                </c:pt>
                <c:pt idx="17586">
                  <c:v>24.2084686966577</c:v>
                </c:pt>
                <c:pt idx="17587">
                  <c:v>24.209845272837399</c:v>
                </c:pt>
                <c:pt idx="17588">
                  <c:v>24.2112218490171</c:v>
                </c:pt>
                <c:pt idx="17589">
                  <c:v>24.212598425196902</c:v>
                </c:pt>
                <c:pt idx="17590">
                  <c:v>24.2139750013766</c:v>
                </c:pt>
                <c:pt idx="17591">
                  <c:v>24.215351577556302</c:v>
                </c:pt>
                <c:pt idx="17592">
                  <c:v>24.216728153736</c:v>
                </c:pt>
                <c:pt idx="17593">
                  <c:v>24.218104729915801</c:v>
                </c:pt>
                <c:pt idx="17594">
                  <c:v>24.219481306095499</c:v>
                </c:pt>
                <c:pt idx="17595">
                  <c:v>24.220857882275201</c:v>
                </c:pt>
                <c:pt idx="17596">
                  <c:v>24.222234458454899</c:v>
                </c:pt>
                <c:pt idx="17597">
                  <c:v>24.2236110346347</c:v>
                </c:pt>
                <c:pt idx="17598">
                  <c:v>24.224987610814399</c:v>
                </c:pt>
                <c:pt idx="17599">
                  <c:v>24.2263641869941</c:v>
                </c:pt>
                <c:pt idx="17600">
                  <c:v>24.227740763173799</c:v>
                </c:pt>
                <c:pt idx="17601">
                  <c:v>24.2291173393536</c:v>
                </c:pt>
                <c:pt idx="17602">
                  <c:v>24.230493915533302</c:v>
                </c:pt>
                <c:pt idx="17603">
                  <c:v>24.231870491713</c:v>
                </c:pt>
                <c:pt idx="17604">
                  <c:v>24.233247067892702</c:v>
                </c:pt>
                <c:pt idx="17605">
                  <c:v>24.234623644072499</c:v>
                </c:pt>
                <c:pt idx="17606">
                  <c:v>24.236000220252201</c:v>
                </c:pt>
                <c:pt idx="17607">
                  <c:v>24.237376796431899</c:v>
                </c:pt>
                <c:pt idx="17608">
                  <c:v>24.238753372611601</c:v>
                </c:pt>
                <c:pt idx="17609">
                  <c:v>24.240129948791399</c:v>
                </c:pt>
                <c:pt idx="17610">
                  <c:v>24.241506524971101</c:v>
                </c:pt>
                <c:pt idx="17611">
                  <c:v>24.242883101150799</c:v>
                </c:pt>
                <c:pt idx="17612">
                  <c:v>24.244259677330501</c:v>
                </c:pt>
                <c:pt idx="17613">
                  <c:v>24.245636253510298</c:v>
                </c:pt>
                <c:pt idx="17614">
                  <c:v>24.24701282969</c:v>
                </c:pt>
                <c:pt idx="17615">
                  <c:v>24.248389405869698</c:v>
                </c:pt>
                <c:pt idx="17616">
                  <c:v>24.2497659820495</c:v>
                </c:pt>
                <c:pt idx="17617">
                  <c:v>24.251142558229201</c:v>
                </c:pt>
                <c:pt idx="17618">
                  <c:v>24.2525191344089</c:v>
                </c:pt>
                <c:pt idx="17619">
                  <c:v>24.253895710588601</c:v>
                </c:pt>
                <c:pt idx="17620">
                  <c:v>24.255272286768399</c:v>
                </c:pt>
                <c:pt idx="17621">
                  <c:v>24.256648862948101</c:v>
                </c:pt>
                <c:pt idx="17622">
                  <c:v>24.258025439127799</c:v>
                </c:pt>
                <c:pt idx="17623">
                  <c:v>24.259402015307501</c:v>
                </c:pt>
                <c:pt idx="17624">
                  <c:v>24.260778591487298</c:v>
                </c:pt>
                <c:pt idx="17625">
                  <c:v>24.262155167667</c:v>
                </c:pt>
                <c:pt idx="17626">
                  <c:v>24.263531743846698</c:v>
                </c:pt>
                <c:pt idx="17627">
                  <c:v>24.2649083200264</c:v>
                </c:pt>
                <c:pt idx="17628">
                  <c:v>24.266284896206201</c:v>
                </c:pt>
                <c:pt idx="17629">
                  <c:v>24.2676614723859</c:v>
                </c:pt>
                <c:pt idx="17630">
                  <c:v>24.269038048565601</c:v>
                </c:pt>
                <c:pt idx="17631">
                  <c:v>24.2704146247453</c:v>
                </c:pt>
                <c:pt idx="17632">
                  <c:v>24.271791200925101</c:v>
                </c:pt>
                <c:pt idx="17633">
                  <c:v>24.273167777104799</c:v>
                </c:pt>
                <c:pt idx="17634">
                  <c:v>24.274544353284501</c:v>
                </c:pt>
                <c:pt idx="17635">
                  <c:v>24.275920929464199</c:v>
                </c:pt>
                <c:pt idx="17636">
                  <c:v>24.277297505644</c:v>
                </c:pt>
                <c:pt idx="17637">
                  <c:v>24.278674081823699</c:v>
                </c:pt>
                <c:pt idx="17638">
                  <c:v>24.2800506580034</c:v>
                </c:pt>
                <c:pt idx="17639">
                  <c:v>24.281427234183099</c:v>
                </c:pt>
                <c:pt idx="17640">
                  <c:v>24.2828038103629</c:v>
                </c:pt>
                <c:pt idx="17641">
                  <c:v>24.284180386542602</c:v>
                </c:pt>
                <c:pt idx="17642">
                  <c:v>24.2855569627223</c:v>
                </c:pt>
                <c:pt idx="17643">
                  <c:v>24.286933538902002</c:v>
                </c:pt>
                <c:pt idx="17644">
                  <c:v>24.288310115081799</c:v>
                </c:pt>
                <c:pt idx="17645">
                  <c:v>24.289686691261501</c:v>
                </c:pt>
                <c:pt idx="17646">
                  <c:v>24.291063267441199</c:v>
                </c:pt>
                <c:pt idx="17647">
                  <c:v>24.292439843620901</c:v>
                </c:pt>
                <c:pt idx="17648">
                  <c:v>24.293816419800699</c:v>
                </c:pt>
                <c:pt idx="17649">
                  <c:v>24.2951929959804</c:v>
                </c:pt>
                <c:pt idx="17650">
                  <c:v>24.296569572160099</c:v>
                </c:pt>
                <c:pt idx="17651">
                  <c:v>24.2979461483399</c:v>
                </c:pt>
                <c:pt idx="17652">
                  <c:v>24.299322724519602</c:v>
                </c:pt>
                <c:pt idx="17653">
                  <c:v>24.3006993006993</c:v>
                </c:pt>
                <c:pt idx="17654">
                  <c:v>24.302075876879002</c:v>
                </c:pt>
                <c:pt idx="17655">
                  <c:v>24.303452453058799</c:v>
                </c:pt>
                <c:pt idx="17656">
                  <c:v>24.304829029238501</c:v>
                </c:pt>
                <c:pt idx="17657">
                  <c:v>24.306205605418199</c:v>
                </c:pt>
                <c:pt idx="17658">
                  <c:v>24.307582181597901</c:v>
                </c:pt>
                <c:pt idx="17659">
                  <c:v>24.308958757777699</c:v>
                </c:pt>
                <c:pt idx="17660">
                  <c:v>24.310335333957401</c:v>
                </c:pt>
                <c:pt idx="17661">
                  <c:v>24.311711910137099</c:v>
                </c:pt>
                <c:pt idx="17662">
                  <c:v>24.313088486316801</c:v>
                </c:pt>
                <c:pt idx="17663">
                  <c:v>24.314465062496598</c:v>
                </c:pt>
                <c:pt idx="17664">
                  <c:v>24.3158416386763</c:v>
                </c:pt>
                <c:pt idx="17665">
                  <c:v>24.317218214855998</c:v>
                </c:pt>
                <c:pt idx="17666">
                  <c:v>24.3185947910357</c:v>
                </c:pt>
                <c:pt idx="17667">
                  <c:v>24.319971367215501</c:v>
                </c:pt>
                <c:pt idx="17668">
                  <c:v>24.3213479433952</c:v>
                </c:pt>
                <c:pt idx="17669">
                  <c:v>24.322724519574901</c:v>
                </c:pt>
                <c:pt idx="17670">
                  <c:v>24.3241010957546</c:v>
                </c:pt>
                <c:pt idx="17671">
                  <c:v>24.325477671934401</c:v>
                </c:pt>
                <c:pt idx="17672">
                  <c:v>24.326854248114099</c:v>
                </c:pt>
                <c:pt idx="17673">
                  <c:v>24.328230824293801</c:v>
                </c:pt>
                <c:pt idx="17674">
                  <c:v>24.329607400473499</c:v>
                </c:pt>
                <c:pt idx="17675">
                  <c:v>24.3309839766533</c:v>
                </c:pt>
                <c:pt idx="17676">
                  <c:v>24.332360552832998</c:v>
                </c:pt>
                <c:pt idx="17677">
                  <c:v>24.3337371290127</c:v>
                </c:pt>
                <c:pt idx="17678">
                  <c:v>24.335113705192398</c:v>
                </c:pt>
                <c:pt idx="17679">
                  <c:v>24.3364902813722</c:v>
                </c:pt>
                <c:pt idx="17680">
                  <c:v>24.337866857551901</c:v>
                </c:pt>
                <c:pt idx="17681">
                  <c:v>24.3392434337316</c:v>
                </c:pt>
                <c:pt idx="17682">
                  <c:v>24.340620009911301</c:v>
                </c:pt>
                <c:pt idx="17683">
                  <c:v>24.341996586091099</c:v>
                </c:pt>
                <c:pt idx="17684">
                  <c:v>24.343373162270801</c:v>
                </c:pt>
                <c:pt idx="17685">
                  <c:v>24.344749738450499</c:v>
                </c:pt>
                <c:pt idx="17686">
                  <c:v>24.3461263146303</c:v>
                </c:pt>
                <c:pt idx="17687">
                  <c:v>24.347502890809999</c:v>
                </c:pt>
                <c:pt idx="17688">
                  <c:v>24.3488794669897</c:v>
                </c:pt>
                <c:pt idx="17689">
                  <c:v>24.350256043169399</c:v>
                </c:pt>
                <c:pt idx="17690">
                  <c:v>24.3516326193492</c:v>
                </c:pt>
                <c:pt idx="17691">
                  <c:v>24.353009195528902</c:v>
                </c:pt>
                <c:pt idx="17692">
                  <c:v>24.3543857717086</c:v>
                </c:pt>
                <c:pt idx="17693">
                  <c:v>24.355762347888302</c:v>
                </c:pt>
                <c:pt idx="17694">
                  <c:v>24.357138924068099</c:v>
                </c:pt>
                <c:pt idx="17695">
                  <c:v>24.358515500247801</c:v>
                </c:pt>
                <c:pt idx="17696">
                  <c:v>24.359892076427499</c:v>
                </c:pt>
                <c:pt idx="17697">
                  <c:v>24.361268652607201</c:v>
                </c:pt>
                <c:pt idx="17698">
                  <c:v>24.362645228786999</c:v>
                </c:pt>
                <c:pt idx="17699">
                  <c:v>24.364021804966701</c:v>
                </c:pt>
                <c:pt idx="17700">
                  <c:v>24.365398381146399</c:v>
                </c:pt>
                <c:pt idx="17701">
                  <c:v>24.366774957326101</c:v>
                </c:pt>
                <c:pt idx="17702">
                  <c:v>24.368151533505898</c:v>
                </c:pt>
                <c:pt idx="17703">
                  <c:v>24.3695281096856</c:v>
                </c:pt>
                <c:pt idx="17704">
                  <c:v>24.370904685865298</c:v>
                </c:pt>
                <c:pt idx="17705">
                  <c:v>24.372281262045</c:v>
                </c:pt>
                <c:pt idx="17706">
                  <c:v>24.373657838224801</c:v>
                </c:pt>
                <c:pt idx="17707">
                  <c:v>24.375034414404499</c:v>
                </c:pt>
                <c:pt idx="17708">
                  <c:v>24.376410990584201</c:v>
                </c:pt>
                <c:pt idx="17709">
                  <c:v>24.377787566763899</c:v>
                </c:pt>
                <c:pt idx="17710">
                  <c:v>24.379164142943701</c:v>
                </c:pt>
                <c:pt idx="17711">
                  <c:v>24.380540719123399</c:v>
                </c:pt>
                <c:pt idx="17712">
                  <c:v>24.381917295303101</c:v>
                </c:pt>
                <c:pt idx="17713">
                  <c:v>24.383293871482898</c:v>
                </c:pt>
                <c:pt idx="17714">
                  <c:v>24.3846704476626</c:v>
                </c:pt>
                <c:pt idx="17715">
                  <c:v>24.386047023842298</c:v>
                </c:pt>
                <c:pt idx="17716">
                  <c:v>24.387423600022</c:v>
                </c:pt>
                <c:pt idx="17717">
                  <c:v>24.388800176201801</c:v>
                </c:pt>
                <c:pt idx="17718">
                  <c:v>24.3901767523815</c:v>
                </c:pt>
                <c:pt idx="17719">
                  <c:v>24.391553328561201</c:v>
                </c:pt>
                <c:pt idx="17720">
                  <c:v>24.3929299047409</c:v>
                </c:pt>
                <c:pt idx="17721">
                  <c:v>24.394306480920701</c:v>
                </c:pt>
                <c:pt idx="17722">
                  <c:v>24.395683057100399</c:v>
                </c:pt>
                <c:pt idx="17723">
                  <c:v>24.397059633280101</c:v>
                </c:pt>
                <c:pt idx="17724">
                  <c:v>24.398436209459799</c:v>
                </c:pt>
                <c:pt idx="17725">
                  <c:v>24.3998127856396</c:v>
                </c:pt>
                <c:pt idx="17726">
                  <c:v>24.401189361819299</c:v>
                </c:pt>
                <c:pt idx="17727">
                  <c:v>24.402565937999</c:v>
                </c:pt>
                <c:pt idx="17728">
                  <c:v>24.403942514178699</c:v>
                </c:pt>
                <c:pt idx="17729">
                  <c:v>24.4053190903585</c:v>
                </c:pt>
                <c:pt idx="17730">
                  <c:v>24.406695666538202</c:v>
                </c:pt>
                <c:pt idx="17731">
                  <c:v>24.4080722427179</c:v>
                </c:pt>
                <c:pt idx="17732">
                  <c:v>24.409448818897602</c:v>
                </c:pt>
                <c:pt idx="17733">
                  <c:v>24.410825395077399</c:v>
                </c:pt>
                <c:pt idx="17734">
                  <c:v>24.412201971257101</c:v>
                </c:pt>
                <c:pt idx="17735">
                  <c:v>24.413578547436799</c:v>
                </c:pt>
                <c:pt idx="17736">
                  <c:v>24.414955123616501</c:v>
                </c:pt>
                <c:pt idx="17737">
                  <c:v>24.416331699796299</c:v>
                </c:pt>
                <c:pt idx="17738">
                  <c:v>24.417708275976</c:v>
                </c:pt>
                <c:pt idx="17739">
                  <c:v>24.419084852155699</c:v>
                </c:pt>
                <c:pt idx="17740">
                  <c:v>24.4204614283354</c:v>
                </c:pt>
                <c:pt idx="17741">
                  <c:v>24.421838004515202</c:v>
                </c:pt>
                <c:pt idx="17742">
                  <c:v>24.4232145806949</c:v>
                </c:pt>
                <c:pt idx="17743">
                  <c:v>24.424591156874602</c:v>
                </c:pt>
                <c:pt idx="17744">
                  <c:v>24.425967733054399</c:v>
                </c:pt>
                <c:pt idx="17745">
                  <c:v>24.427344309234101</c:v>
                </c:pt>
                <c:pt idx="17746">
                  <c:v>24.428720885413799</c:v>
                </c:pt>
                <c:pt idx="17747">
                  <c:v>24.430097461593501</c:v>
                </c:pt>
                <c:pt idx="17748">
                  <c:v>24.431474037773299</c:v>
                </c:pt>
                <c:pt idx="17749">
                  <c:v>24.432850613953001</c:v>
                </c:pt>
                <c:pt idx="17750">
                  <c:v>24.434227190132699</c:v>
                </c:pt>
                <c:pt idx="17751">
                  <c:v>24.435603766312401</c:v>
                </c:pt>
                <c:pt idx="17752">
                  <c:v>24.436980342492198</c:v>
                </c:pt>
                <c:pt idx="17753">
                  <c:v>24.4383569186719</c:v>
                </c:pt>
                <c:pt idx="17754">
                  <c:v>24.439733494851598</c:v>
                </c:pt>
                <c:pt idx="17755">
                  <c:v>24.4411100710313</c:v>
                </c:pt>
                <c:pt idx="17756">
                  <c:v>24.442486647211101</c:v>
                </c:pt>
                <c:pt idx="17757">
                  <c:v>24.4438632233908</c:v>
                </c:pt>
                <c:pt idx="17758">
                  <c:v>24.445239799570501</c:v>
                </c:pt>
                <c:pt idx="17759">
                  <c:v>24.4466163757502</c:v>
                </c:pt>
                <c:pt idx="17760">
                  <c:v>24.447992951930001</c:v>
                </c:pt>
                <c:pt idx="17761">
                  <c:v>24.449369528109699</c:v>
                </c:pt>
                <c:pt idx="17762">
                  <c:v>24.450746104289401</c:v>
                </c:pt>
                <c:pt idx="17763">
                  <c:v>24.452122680469099</c:v>
                </c:pt>
                <c:pt idx="17764">
                  <c:v>24.4534992566489</c:v>
                </c:pt>
                <c:pt idx="17765">
                  <c:v>24.454875832828598</c:v>
                </c:pt>
                <c:pt idx="17766">
                  <c:v>24.4562524090083</c:v>
                </c:pt>
                <c:pt idx="17767">
                  <c:v>24.457628985187998</c:v>
                </c:pt>
                <c:pt idx="17768">
                  <c:v>24.4590055613678</c:v>
                </c:pt>
                <c:pt idx="17769">
                  <c:v>24.460382137547501</c:v>
                </c:pt>
                <c:pt idx="17770">
                  <c:v>24.4617587137272</c:v>
                </c:pt>
                <c:pt idx="17771">
                  <c:v>24.463135289906901</c:v>
                </c:pt>
                <c:pt idx="17772">
                  <c:v>24.464511866086699</c:v>
                </c:pt>
                <c:pt idx="17773">
                  <c:v>24.465888442266401</c:v>
                </c:pt>
                <c:pt idx="17774">
                  <c:v>24.467265018446099</c:v>
                </c:pt>
                <c:pt idx="17775">
                  <c:v>24.4686415946259</c:v>
                </c:pt>
                <c:pt idx="17776">
                  <c:v>24.470018170805599</c:v>
                </c:pt>
                <c:pt idx="17777">
                  <c:v>24.4713947469853</c:v>
                </c:pt>
                <c:pt idx="17778">
                  <c:v>24.472771323164999</c:v>
                </c:pt>
                <c:pt idx="17779">
                  <c:v>24.4741478993448</c:v>
                </c:pt>
                <c:pt idx="17780">
                  <c:v>24.475524475524502</c:v>
                </c:pt>
                <c:pt idx="17781">
                  <c:v>24.4769010517042</c:v>
                </c:pt>
                <c:pt idx="17782">
                  <c:v>24.478277627883902</c:v>
                </c:pt>
                <c:pt idx="17783">
                  <c:v>24.479654204063699</c:v>
                </c:pt>
                <c:pt idx="17784">
                  <c:v>24.481030780243401</c:v>
                </c:pt>
                <c:pt idx="17785">
                  <c:v>24.482407356423099</c:v>
                </c:pt>
                <c:pt idx="17786">
                  <c:v>24.483783932602801</c:v>
                </c:pt>
                <c:pt idx="17787">
                  <c:v>24.485160508782599</c:v>
                </c:pt>
                <c:pt idx="17788">
                  <c:v>24.486537084962301</c:v>
                </c:pt>
                <c:pt idx="17789">
                  <c:v>24.487913661141999</c:v>
                </c:pt>
                <c:pt idx="17790">
                  <c:v>24.489290237321701</c:v>
                </c:pt>
                <c:pt idx="17791">
                  <c:v>24.490666813501502</c:v>
                </c:pt>
                <c:pt idx="17792">
                  <c:v>24.4920433896812</c:v>
                </c:pt>
                <c:pt idx="17793">
                  <c:v>24.493419965860902</c:v>
                </c:pt>
                <c:pt idx="17794">
                  <c:v>24.4947965420406</c:v>
                </c:pt>
                <c:pt idx="17795">
                  <c:v>24.496173118220401</c:v>
                </c:pt>
                <c:pt idx="17796">
                  <c:v>24.497549694400099</c:v>
                </c:pt>
                <c:pt idx="17797">
                  <c:v>24.498926270579801</c:v>
                </c:pt>
                <c:pt idx="17798">
                  <c:v>24.500302846759499</c:v>
                </c:pt>
                <c:pt idx="17799">
                  <c:v>24.501679422939301</c:v>
                </c:pt>
                <c:pt idx="17800">
                  <c:v>24.503055999118999</c:v>
                </c:pt>
                <c:pt idx="17801">
                  <c:v>24.504432575298701</c:v>
                </c:pt>
                <c:pt idx="17802">
                  <c:v>24.505809151478399</c:v>
                </c:pt>
                <c:pt idx="17803">
                  <c:v>24.5071857276582</c:v>
                </c:pt>
                <c:pt idx="17804">
                  <c:v>24.508562303837898</c:v>
                </c:pt>
                <c:pt idx="17805">
                  <c:v>24.5099388800176</c:v>
                </c:pt>
                <c:pt idx="17806">
                  <c:v>24.511315456197298</c:v>
                </c:pt>
                <c:pt idx="17807">
                  <c:v>24.5126920323771</c:v>
                </c:pt>
                <c:pt idx="17808">
                  <c:v>24.514068608556801</c:v>
                </c:pt>
                <c:pt idx="17809">
                  <c:v>24.5154451847365</c:v>
                </c:pt>
                <c:pt idx="17810">
                  <c:v>24.516821760916301</c:v>
                </c:pt>
                <c:pt idx="17811">
                  <c:v>24.518198337095999</c:v>
                </c:pt>
                <c:pt idx="17812">
                  <c:v>24.519574913275701</c:v>
                </c:pt>
                <c:pt idx="17813">
                  <c:v>24.520951489455399</c:v>
                </c:pt>
                <c:pt idx="17814">
                  <c:v>24.5223280656352</c:v>
                </c:pt>
                <c:pt idx="17815">
                  <c:v>24.523704641814899</c:v>
                </c:pt>
                <c:pt idx="17816">
                  <c:v>24.5250812179946</c:v>
                </c:pt>
                <c:pt idx="17817">
                  <c:v>24.526457794174298</c:v>
                </c:pt>
                <c:pt idx="17818">
                  <c:v>24.5278343703541</c:v>
                </c:pt>
                <c:pt idx="17819">
                  <c:v>24.529210946533802</c:v>
                </c:pt>
                <c:pt idx="17820">
                  <c:v>24.5305875227135</c:v>
                </c:pt>
                <c:pt idx="17821">
                  <c:v>24.531964098893202</c:v>
                </c:pt>
                <c:pt idx="17822">
                  <c:v>24.533340675072999</c:v>
                </c:pt>
                <c:pt idx="17823">
                  <c:v>24.534717251252701</c:v>
                </c:pt>
                <c:pt idx="17824">
                  <c:v>24.536093827432399</c:v>
                </c:pt>
                <c:pt idx="17825">
                  <c:v>24.537470403612101</c:v>
                </c:pt>
                <c:pt idx="17826">
                  <c:v>24.538846979791899</c:v>
                </c:pt>
                <c:pt idx="17827">
                  <c:v>24.5402235559716</c:v>
                </c:pt>
                <c:pt idx="17828">
                  <c:v>24.541600132151299</c:v>
                </c:pt>
                <c:pt idx="17829">
                  <c:v>24.542976708331</c:v>
                </c:pt>
                <c:pt idx="17830">
                  <c:v>24.544353284510802</c:v>
                </c:pt>
                <c:pt idx="17831">
                  <c:v>24.5457298606905</c:v>
                </c:pt>
                <c:pt idx="17832">
                  <c:v>24.547106436870202</c:v>
                </c:pt>
                <c:pt idx="17833">
                  <c:v>24.5484830130499</c:v>
                </c:pt>
                <c:pt idx="17834">
                  <c:v>24.549859589229701</c:v>
                </c:pt>
                <c:pt idx="17835">
                  <c:v>24.551236165409399</c:v>
                </c:pt>
                <c:pt idx="17836">
                  <c:v>24.552612741589101</c:v>
                </c:pt>
                <c:pt idx="17837">
                  <c:v>24.553989317768799</c:v>
                </c:pt>
                <c:pt idx="17838">
                  <c:v>24.555365893948601</c:v>
                </c:pt>
                <c:pt idx="17839">
                  <c:v>24.556742470128299</c:v>
                </c:pt>
                <c:pt idx="17840">
                  <c:v>24.558119046308001</c:v>
                </c:pt>
                <c:pt idx="17841">
                  <c:v>24.559495622487798</c:v>
                </c:pt>
                <c:pt idx="17842">
                  <c:v>24.5608721986675</c:v>
                </c:pt>
                <c:pt idx="17843">
                  <c:v>24.562248774847198</c:v>
                </c:pt>
                <c:pt idx="17844">
                  <c:v>24.5636253510269</c:v>
                </c:pt>
                <c:pt idx="17845">
                  <c:v>24.565001927206701</c:v>
                </c:pt>
                <c:pt idx="17846">
                  <c:v>24.5663785033864</c:v>
                </c:pt>
                <c:pt idx="17847">
                  <c:v>24.567755079566101</c:v>
                </c:pt>
                <c:pt idx="17848">
                  <c:v>24.569131655745799</c:v>
                </c:pt>
                <c:pt idx="17849">
                  <c:v>24.570508231925601</c:v>
                </c:pt>
                <c:pt idx="17850">
                  <c:v>24.571884808105299</c:v>
                </c:pt>
                <c:pt idx="17851">
                  <c:v>24.573261384285001</c:v>
                </c:pt>
                <c:pt idx="17852">
                  <c:v>24.574637960464699</c:v>
                </c:pt>
                <c:pt idx="17853">
                  <c:v>24.5760145366445</c:v>
                </c:pt>
                <c:pt idx="17854">
                  <c:v>24.577391112824198</c:v>
                </c:pt>
                <c:pt idx="17855">
                  <c:v>24.5787676890039</c:v>
                </c:pt>
                <c:pt idx="17856">
                  <c:v>24.580144265183598</c:v>
                </c:pt>
                <c:pt idx="17857">
                  <c:v>24.5815208413634</c:v>
                </c:pt>
                <c:pt idx="17858">
                  <c:v>24.582897417543101</c:v>
                </c:pt>
                <c:pt idx="17859">
                  <c:v>24.5842739937228</c:v>
                </c:pt>
                <c:pt idx="17860">
                  <c:v>24.585650569902501</c:v>
                </c:pt>
                <c:pt idx="17861">
                  <c:v>24.587027146082299</c:v>
                </c:pt>
                <c:pt idx="17862">
                  <c:v>24.588403722262001</c:v>
                </c:pt>
                <c:pt idx="17863">
                  <c:v>24.589780298441699</c:v>
                </c:pt>
                <c:pt idx="17864">
                  <c:v>24.591156874621401</c:v>
                </c:pt>
                <c:pt idx="17865">
                  <c:v>24.592533450801199</c:v>
                </c:pt>
                <c:pt idx="17866">
                  <c:v>24.5939100269809</c:v>
                </c:pt>
                <c:pt idx="17867">
                  <c:v>24.595286603160599</c:v>
                </c:pt>
                <c:pt idx="17868">
                  <c:v>24.5966631793403</c:v>
                </c:pt>
                <c:pt idx="17869">
                  <c:v>24.598039755520102</c:v>
                </c:pt>
                <c:pt idx="17870">
                  <c:v>24.5994163316998</c:v>
                </c:pt>
                <c:pt idx="17871">
                  <c:v>24.600792907879502</c:v>
                </c:pt>
                <c:pt idx="17872">
                  <c:v>24.602169484059299</c:v>
                </c:pt>
                <c:pt idx="17873">
                  <c:v>24.603546060239001</c:v>
                </c:pt>
                <c:pt idx="17874">
                  <c:v>24.604922636418699</c:v>
                </c:pt>
                <c:pt idx="17875">
                  <c:v>24.606299212598401</c:v>
                </c:pt>
                <c:pt idx="17876">
                  <c:v>24.607675788778199</c:v>
                </c:pt>
                <c:pt idx="17877">
                  <c:v>24.6090523649579</c:v>
                </c:pt>
                <c:pt idx="17878">
                  <c:v>24.610428941137599</c:v>
                </c:pt>
                <c:pt idx="17879">
                  <c:v>24.6118055173173</c:v>
                </c:pt>
                <c:pt idx="17880">
                  <c:v>24.613182093497102</c:v>
                </c:pt>
                <c:pt idx="17881">
                  <c:v>24.6145586696768</c:v>
                </c:pt>
                <c:pt idx="17882">
                  <c:v>24.615935245856502</c:v>
                </c:pt>
                <c:pt idx="17883">
                  <c:v>24.6173118220362</c:v>
                </c:pt>
                <c:pt idx="17884">
                  <c:v>24.618688398216001</c:v>
                </c:pt>
                <c:pt idx="17885">
                  <c:v>24.620064974395699</c:v>
                </c:pt>
                <c:pt idx="17886">
                  <c:v>24.621441550575401</c:v>
                </c:pt>
                <c:pt idx="17887">
                  <c:v>24.622818126755099</c:v>
                </c:pt>
                <c:pt idx="17888">
                  <c:v>24.624194702934901</c:v>
                </c:pt>
                <c:pt idx="17889">
                  <c:v>24.625571279114599</c:v>
                </c:pt>
                <c:pt idx="17890">
                  <c:v>24.626947855294301</c:v>
                </c:pt>
                <c:pt idx="17891">
                  <c:v>24.628324431473999</c:v>
                </c:pt>
                <c:pt idx="17892">
                  <c:v>24.6297010076538</c:v>
                </c:pt>
                <c:pt idx="17893">
                  <c:v>24.631077583833498</c:v>
                </c:pt>
                <c:pt idx="17894">
                  <c:v>24.6324541600132</c:v>
                </c:pt>
                <c:pt idx="17895">
                  <c:v>24.633830736192898</c:v>
                </c:pt>
                <c:pt idx="17896">
                  <c:v>24.6352073123727</c:v>
                </c:pt>
                <c:pt idx="17897">
                  <c:v>24.636583888552401</c:v>
                </c:pt>
                <c:pt idx="17898">
                  <c:v>24.6379604647321</c:v>
                </c:pt>
                <c:pt idx="17899">
                  <c:v>24.639337040911801</c:v>
                </c:pt>
                <c:pt idx="17900">
                  <c:v>24.640713617091599</c:v>
                </c:pt>
                <c:pt idx="17901">
                  <c:v>24.642090193271301</c:v>
                </c:pt>
                <c:pt idx="17902">
                  <c:v>24.643466769450999</c:v>
                </c:pt>
                <c:pt idx="17903">
                  <c:v>24.644843345630701</c:v>
                </c:pt>
                <c:pt idx="17904">
                  <c:v>24.646219921810498</c:v>
                </c:pt>
                <c:pt idx="17905">
                  <c:v>24.6475964979902</c:v>
                </c:pt>
                <c:pt idx="17906">
                  <c:v>24.648973074169898</c:v>
                </c:pt>
                <c:pt idx="17907">
                  <c:v>24.6503496503497</c:v>
                </c:pt>
                <c:pt idx="17908">
                  <c:v>24.651726226529401</c:v>
                </c:pt>
                <c:pt idx="17909">
                  <c:v>24.6531028027091</c:v>
                </c:pt>
                <c:pt idx="17910">
                  <c:v>24.654479378888801</c:v>
                </c:pt>
                <c:pt idx="17911">
                  <c:v>24.655855955068599</c:v>
                </c:pt>
                <c:pt idx="17912">
                  <c:v>24.657232531248301</c:v>
                </c:pt>
                <c:pt idx="17913">
                  <c:v>24.658609107427999</c:v>
                </c:pt>
                <c:pt idx="17914">
                  <c:v>24.659985683607701</c:v>
                </c:pt>
                <c:pt idx="17915">
                  <c:v>24.661362259787499</c:v>
                </c:pt>
                <c:pt idx="17916">
                  <c:v>24.6627388359672</c:v>
                </c:pt>
                <c:pt idx="17917">
                  <c:v>24.664115412146899</c:v>
                </c:pt>
                <c:pt idx="17918">
                  <c:v>24.6654919883266</c:v>
                </c:pt>
                <c:pt idx="17919">
                  <c:v>24.666868564506402</c:v>
                </c:pt>
                <c:pt idx="17920">
                  <c:v>24.6682451406861</c:v>
                </c:pt>
                <c:pt idx="17921">
                  <c:v>24.669621716865802</c:v>
                </c:pt>
                <c:pt idx="17922">
                  <c:v>24.6709982930455</c:v>
                </c:pt>
                <c:pt idx="17923">
                  <c:v>24.672374869225301</c:v>
                </c:pt>
                <c:pt idx="17924">
                  <c:v>24.673751445404999</c:v>
                </c:pt>
                <c:pt idx="17925">
                  <c:v>24.675128021584701</c:v>
                </c:pt>
                <c:pt idx="17926">
                  <c:v>24.676504597764399</c:v>
                </c:pt>
                <c:pt idx="17927">
                  <c:v>24.677881173944201</c:v>
                </c:pt>
                <c:pt idx="17928">
                  <c:v>24.679257750123899</c:v>
                </c:pt>
                <c:pt idx="17929">
                  <c:v>24.680634326303601</c:v>
                </c:pt>
                <c:pt idx="17930">
                  <c:v>24.682010902483299</c:v>
                </c:pt>
                <c:pt idx="17931">
                  <c:v>24.6833874786631</c:v>
                </c:pt>
                <c:pt idx="17932">
                  <c:v>24.684764054842798</c:v>
                </c:pt>
                <c:pt idx="17933">
                  <c:v>24.6861406310225</c:v>
                </c:pt>
                <c:pt idx="17934">
                  <c:v>24.687517207202202</c:v>
                </c:pt>
                <c:pt idx="17935">
                  <c:v>24.688893783381999</c:v>
                </c:pt>
                <c:pt idx="17936">
                  <c:v>24.690270359561701</c:v>
                </c:pt>
                <c:pt idx="17937">
                  <c:v>24.691646935741399</c:v>
                </c:pt>
                <c:pt idx="17938">
                  <c:v>24.693023511921101</c:v>
                </c:pt>
                <c:pt idx="17939">
                  <c:v>24.694400088100899</c:v>
                </c:pt>
                <c:pt idx="17940">
                  <c:v>24.695776664280601</c:v>
                </c:pt>
                <c:pt idx="17941">
                  <c:v>24.697153240460299</c:v>
                </c:pt>
                <c:pt idx="17942">
                  <c:v>24.6985298166401</c:v>
                </c:pt>
                <c:pt idx="17943">
                  <c:v>24.699906392819798</c:v>
                </c:pt>
                <c:pt idx="17944">
                  <c:v>24.7012829689995</c:v>
                </c:pt>
                <c:pt idx="17945">
                  <c:v>24.702659545179198</c:v>
                </c:pt>
                <c:pt idx="17946">
                  <c:v>24.704036121359</c:v>
                </c:pt>
                <c:pt idx="17947">
                  <c:v>24.705412697538701</c:v>
                </c:pt>
                <c:pt idx="17948">
                  <c:v>24.7067892737184</c:v>
                </c:pt>
                <c:pt idx="17949">
                  <c:v>24.708165849898101</c:v>
                </c:pt>
                <c:pt idx="17950">
                  <c:v>24.709542426077899</c:v>
                </c:pt>
                <c:pt idx="17951">
                  <c:v>24.710919002257601</c:v>
                </c:pt>
                <c:pt idx="17952">
                  <c:v>24.712295578437299</c:v>
                </c:pt>
                <c:pt idx="17953">
                  <c:v>24.713672154617001</c:v>
                </c:pt>
                <c:pt idx="17954">
                  <c:v>24.715048730796799</c:v>
                </c:pt>
                <c:pt idx="17955">
                  <c:v>24.7164253069765</c:v>
                </c:pt>
                <c:pt idx="17956">
                  <c:v>24.717801883156199</c:v>
                </c:pt>
                <c:pt idx="17957">
                  <c:v>24.7191784593359</c:v>
                </c:pt>
                <c:pt idx="17958">
                  <c:v>24.720555035515702</c:v>
                </c:pt>
                <c:pt idx="17959">
                  <c:v>24.7219316116954</c:v>
                </c:pt>
                <c:pt idx="17960">
                  <c:v>24.723308187875102</c:v>
                </c:pt>
                <c:pt idx="17961">
                  <c:v>24.7246847640548</c:v>
                </c:pt>
                <c:pt idx="17962">
                  <c:v>24.726061340234601</c:v>
                </c:pt>
                <c:pt idx="17963">
                  <c:v>24.727437916414299</c:v>
                </c:pt>
                <c:pt idx="17964">
                  <c:v>24.728814492594001</c:v>
                </c:pt>
                <c:pt idx="17965">
                  <c:v>24.730191068773799</c:v>
                </c:pt>
                <c:pt idx="17966">
                  <c:v>24.7315676449535</c:v>
                </c:pt>
                <c:pt idx="17967">
                  <c:v>24.732944221133199</c:v>
                </c:pt>
                <c:pt idx="17968">
                  <c:v>24.7343207973129</c:v>
                </c:pt>
                <c:pt idx="17969">
                  <c:v>24.735697373492702</c:v>
                </c:pt>
                <c:pt idx="17970">
                  <c:v>24.7370739496724</c:v>
                </c:pt>
                <c:pt idx="17971">
                  <c:v>24.738450525852102</c:v>
                </c:pt>
                <c:pt idx="17972">
                  <c:v>24.7398271020318</c:v>
                </c:pt>
                <c:pt idx="17973">
                  <c:v>24.741203678211601</c:v>
                </c:pt>
                <c:pt idx="17974">
                  <c:v>24.742580254391299</c:v>
                </c:pt>
                <c:pt idx="17975">
                  <c:v>24.743956830571001</c:v>
                </c:pt>
                <c:pt idx="17976">
                  <c:v>24.745333406750699</c:v>
                </c:pt>
                <c:pt idx="17977">
                  <c:v>24.746709982930501</c:v>
                </c:pt>
                <c:pt idx="17978">
                  <c:v>24.748086559110199</c:v>
                </c:pt>
                <c:pt idx="17979">
                  <c:v>24.749463135289901</c:v>
                </c:pt>
                <c:pt idx="17980">
                  <c:v>24.750839711469599</c:v>
                </c:pt>
                <c:pt idx="17981">
                  <c:v>24.7522162876494</c:v>
                </c:pt>
                <c:pt idx="17982">
                  <c:v>24.753592863829098</c:v>
                </c:pt>
                <c:pt idx="17983">
                  <c:v>24.7549694400088</c:v>
                </c:pt>
                <c:pt idx="17984">
                  <c:v>24.756346016188498</c:v>
                </c:pt>
                <c:pt idx="17985">
                  <c:v>24.7577225923683</c:v>
                </c:pt>
                <c:pt idx="17986">
                  <c:v>24.759099168548001</c:v>
                </c:pt>
                <c:pt idx="17987">
                  <c:v>24.7604757447277</c:v>
                </c:pt>
                <c:pt idx="17988">
                  <c:v>24.761852320907401</c:v>
                </c:pt>
                <c:pt idx="17989">
                  <c:v>24.763228897087199</c:v>
                </c:pt>
                <c:pt idx="17990">
                  <c:v>24.764605473266901</c:v>
                </c:pt>
                <c:pt idx="17991">
                  <c:v>24.765982049446599</c:v>
                </c:pt>
                <c:pt idx="17992">
                  <c:v>24.767358625626301</c:v>
                </c:pt>
                <c:pt idx="17993">
                  <c:v>24.768735201806098</c:v>
                </c:pt>
                <c:pt idx="17994">
                  <c:v>24.7701117779858</c:v>
                </c:pt>
                <c:pt idx="17995">
                  <c:v>24.771488354165498</c:v>
                </c:pt>
                <c:pt idx="17996">
                  <c:v>24.7728649303452</c:v>
                </c:pt>
                <c:pt idx="17997">
                  <c:v>24.774241506525001</c:v>
                </c:pt>
                <c:pt idx="17998">
                  <c:v>24.7756180827047</c:v>
                </c:pt>
                <c:pt idx="17999">
                  <c:v>24.776994658884401</c:v>
                </c:pt>
                <c:pt idx="18000">
                  <c:v>24.778371235064199</c:v>
                </c:pt>
                <c:pt idx="18001">
                  <c:v>24.779747811243901</c:v>
                </c:pt>
                <c:pt idx="18002">
                  <c:v>24.781124387423599</c:v>
                </c:pt>
                <c:pt idx="18003">
                  <c:v>24.782500963603301</c:v>
                </c:pt>
                <c:pt idx="18004">
                  <c:v>24.783877539783099</c:v>
                </c:pt>
                <c:pt idx="18005">
                  <c:v>24.7852541159628</c:v>
                </c:pt>
                <c:pt idx="18006">
                  <c:v>24.786630692142499</c:v>
                </c:pt>
                <c:pt idx="18007">
                  <c:v>24.7880072683222</c:v>
                </c:pt>
                <c:pt idx="18008">
                  <c:v>24.789383844502002</c:v>
                </c:pt>
                <c:pt idx="18009">
                  <c:v>24.7907604206817</c:v>
                </c:pt>
                <c:pt idx="18010">
                  <c:v>24.792136996861402</c:v>
                </c:pt>
                <c:pt idx="18011">
                  <c:v>24.7935135730411</c:v>
                </c:pt>
                <c:pt idx="18012">
                  <c:v>24.794890149220901</c:v>
                </c:pt>
                <c:pt idx="18013">
                  <c:v>24.796266725400599</c:v>
                </c:pt>
                <c:pt idx="18014">
                  <c:v>24.797643301580301</c:v>
                </c:pt>
                <c:pt idx="18015">
                  <c:v>24.799019877759999</c:v>
                </c:pt>
                <c:pt idx="18016">
                  <c:v>24.800396453939801</c:v>
                </c:pt>
                <c:pt idx="18017">
                  <c:v>24.801773030119499</c:v>
                </c:pt>
                <c:pt idx="18018">
                  <c:v>24.803149606299201</c:v>
                </c:pt>
                <c:pt idx="18019">
                  <c:v>24.804526182478899</c:v>
                </c:pt>
                <c:pt idx="18020">
                  <c:v>24.8059027586587</c:v>
                </c:pt>
                <c:pt idx="18021">
                  <c:v>24.807279334838402</c:v>
                </c:pt>
                <c:pt idx="18022">
                  <c:v>24.8086559110181</c:v>
                </c:pt>
                <c:pt idx="18023">
                  <c:v>24.810032487197802</c:v>
                </c:pt>
                <c:pt idx="18024">
                  <c:v>24.811409063377599</c:v>
                </c:pt>
                <c:pt idx="18025">
                  <c:v>24.812785639557301</c:v>
                </c:pt>
                <c:pt idx="18026">
                  <c:v>24.814162215736999</c:v>
                </c:pt>
                <c:pt idx="18027">
                  <c:v>24.815538791916701</c:v>
                </c:pt>
                <c:pt idx="18028">
                  <c:v>24.816915368096499</c:v>
                </c:pt>
                <c:pt idx="18029">
                  <c:v>24.818291944276201</c:v>
                </c:pt>
                <c:pt idx="18030">
                  <c:v>24.819668520455899</c:v>
                </c:pt>
                <c:pt idx="18031">
                  <c:v>24.8210450966357</c:v>
                </c:pt>
                <c:pt idx="18032">
                  <c:v>24.822421672815398</c:v>
                </c:pt>
                <c:pt idx="18033">
                  <c:v>24.8237982489951</c:v>
                </c:pt>
                <c:pt idx="18034">
                  <c:v>24.825174825174798</c:v>
                </c:pt>
                <c:pt idx="18035">
                  <c:v>24.8265514013546</c:v>
                </c:pt>
                <c:pt idx="18036">
                  <c:v>24.827927977534301</c:v>
                </c:pt>
                <c:pt idx="18037">
                  <c:v>24.829304553714</c:v>
                </c:pt>
                <c:pt idx="18038">
                  <c:v>24.830681129893701</c:v>
                </c:pt>
                <c:pt idx="18039">
                  <c:v>24.832057706073499</c:v>
                </c:pt>
                <c:pt idx="18040">
                  <c:v>24.833434282253201</c:v>
                </c:pt>
                <c:pt idx="18041">
                  <c:v>24.834810858432899</c:v>
                </c:pt>
                <c:pt idx="18042">
                  <c:v>24.836187434612601</c:v>
                </c:pt>
                <c:pt idx="18043">
                  <c:v>24.837564010792399</c:v>
                </c:pt>
                <c:pt idx="18044">
                  <c:v>24.8389405869721</c:v>
                </c:pt>
                <c:pt idx="18045">
                  <c:v>24.840317163151798</c:v>
                </c:pt>
                <c:pt idx="18046">
                  <c:v>24.8416937393315</c:v>
                </c:pt>
                <c:pt idx="18047">
                  <c:v>24.843070315511302</c:v>
                </c:pt>
                <c:pt idx="18048">
                  <c:v>24.844446891691</c:v>
                </c:pt>
                <c:pt idx="18049">
                  <c:v>24.845823467870702</c:v>
                </c:pt>
                <c:pt idx="18050">
                  <c:v>24.8472000440504</c:v>
                </c:pt>
                <c:pt idx="18051">
                  <c:v>24.848576620230201</c:v>
                </c:pt>
                <c:pt idx="18052">
                  <c:v>24.849953196409899</c:v>
                </c:pt>
                <c:pt idx="18053">
                  <c:v>24.851329772589601</c:v>
                </c:pt>
                <c:pt idx="18054">
                  <c:v>24.852706348769299</c:v>
                </c:pt>
                <c:pt idx="18055">
                  <c:v>24.8540829249491</c:v>
                </c:pt>
                <c:pt idx="18056">
                  <c:v>24.855459501128799</c:v>
                </c:pt>
                <c:pt idx="18057">
                  <c:v>24.8568360773085</c:v>
                </c:pt>
                <c:pt idx="18058">
                  <c:v>24.858212653488199</c:v>
                </c:pt>
                <c:pt idx="18059">
                  <c:v>24.859589229668</c:v>
                </c:pt>
                <c:pt idx="18060">
                  <c:v>24.860965805847702</c:v>
                </c:pt>
                <c:pt idx="18061">
                  <c:v>24.8623423820274</c:v>
                </c:pt>
                <c:pt idx="18062">
                  <c:v>24.863718958207102</c:v>
                </c:pt>
                <c:pt idx="18063">
                  <c:v>24.865095534386899</c:v>
                </c:pt>
                <c:pt idx="18064">
                  <c:v>24.866472110566601</c:v>
                </c:pt>
                <c:pt idx="18065">
                  <c:v>24.867848686746299</c:v>
                </c:pt>
                <c:pt idx="18066">
                  <c:v>24.869225262926101</c:v>
                </c:pt>
                <c:pt idx="18067">
                  <c:v>24.870601839105799</c:v>
                </c:pt>
                <c:pt idx="18068">
                  <c:v>24.871978415285501</c:v>
                </c:pt>
                <c:pt idx="18069">
                  <c:v>24.873354991465199</c:v>
                </c:pt>
                <c:pt idx="18070">
                  <c:v>24.874731567645</c:v>
                </c:pt>
                <c:pt idx="18071">
                  <c:v>24.876108143824698</c:v>
                </c:pt>
                <c:pt idx="18072">
                  <c:v>24.8774847200044</c:v>
                </c:pt>
                <c:pt idx="18073">
                  <c:v>24.878861296184098</c:v>
                </c:pt>
                <c:pt idx="18074">
                  <c:v>24.880237872363899</c:v>
                </c:pt>
                <c:pt idx="18075">
                  <c:v>24.881614448543601</c:v>
                </c:pt>
                <c:pt idx="18076">
                  <c:v>24.882991024723299</c:v>
                </c:pt>
                <c:pt idx="18077">
                  <c:v>24.884367600903001</c:v>
                </c:pt>
                <c:pt idx="18078">
                  <c:v>24.885744177082799</c:v>
                </c:pt>
                <c:pt idx="18079">
                  <c:v>24.887120753262501</c:v>
                </c:pt>
                <c:pt idx="18080">
                  <c:v>24.888497329442199</c:v>
                </c:pt>
                <c:pt idx="18081">
                  <c:v>24.889873905621901</c:v>
                </c:pt>
                <c:pt idx="18082">
                  <c:v>24.891250481801698</c:v>
                </c:pt>
                <c:pt idx="18083">
                  <c:v>24.8926270579814</c:v>
                </c:pt>
                <c:pt idx="18084">
                  <c:v>24.894003634161098</c:v>
                </c:pt>
                <c:pt idx="18085">
                  <c:v>24.8953802103408</c:v>
                </c:pt>
                <c:pt idx="18086">
                  <c:v>24.896756786520601</c:v>
                </c:pt>
                <c:pt idx="18087">
                  <c:v>24.8981333627003</c:v>
                </c:pt>
                <c:pt idx="18088">
                  <c:v>24.899509938880001</c:v>
                </c:pt>
                <c:pt idx="18089">
                  <c:v>24.9008865150597</c:v>
                </c:pt>
                <c:pt idx="18090">
                  <c:v>24.902263091239501</c:v>
                </c:pt>
                <c:pt idx="18091">
                  <c:v>24.903639667419199</c:v>
                </c:pt>
                <c:pt idx="18092">
                  <c:v>24.905016243598901</c:v>
                </c:pt>
                <c:pt idx="18093">
                  <c:v>24.906392819778599</c:v>
                </c:pt>
                <c:pt idx="18094">
                  <c:v>24.9077693959584</c:v>
                </c:pt>
                <c:pt idx="18095">
                  <c:v>24.909145972138099</c:v>
                </c:pt>
                <c:pt idx="18096">
                  <c:v>24.9105225483178</c:v>
                </c:pt>
                <c:pt idx="18097">
                  <c:v>24.911899124497602</c:v>
                </c:pt>
                <c:pt idx="18098">
                  <c:v>24.9132757006773</c:v>
                </c:pt>
                <c:pt idx="18099">
                  <c:v>24.914652276857002</c:v>
                </c:pt>
                <c:pt idx="18100">
                  <c:v>24.9160288530367</c:v>
                </c:pt>
                <c:pt idx="18101">
                  <c:v>24.917405429216501</c:v>
                </c:pt>
                <c:pt idx="18102">
                  <c:v>24.918782005396199</c:v>
                </c:pt>
                <c:pt idx="18103">
                  <c:v>24.920158581575901</c:v>
                </c:pt>
                <c:pt idx="18104">
                  <c:v>24.921535157755599</c:v>
                </c:pt>
                <c:pt idx="18105">
                  <c:v>24.9229117339354</c:v>
                </c:pt>
                <c:pt idx="18106">
                  <c:v>24.924288310115099</c:v>
                </c:pt>
                <c:pt idx="18107">
                  <c:v>24.9256648862948</c:v>
                </c:pt>
                <c:pt idx="18108">
                  <c:v>24.927041462474499</c:v>
                </c:pt>
                <c:pt idx="18109">
                  <c:v>24.9284180386543</c:v>
                </c:pt>
                <c:pt idx="18110">
                  <c:v>24.929794614834002</c:v>
                </c:pt>
                <c:pt idx="18111">
                  <c:v>24.9311711910137</c:v>
                </c:pt>
                <c:pt idx="18112">
                  <c:v>24.932547767193402</c:v>
                </c:pt>
                <c:pt idx="18113">
                  <c:v>24.933924343373199</c:v>
                </c:pt>
                <c:pt idx="18114">
                  <c:v>24.935300919552901</c:v>
                </c:pt>
                <c:pt idx="18115">
                  <c:v>24.936677495732599</c:v>
                </c:pt>
                <c:pt idx="18116">
                  <c:v>24.938054071912301</c:v>
                </c:pt>
                <c:pt idx="18117">
                  <c:v>24.939430648092099</c:v>
                </c:pt>
                <c:pt idx="18118">
                  <c:v>24.940807224271801</c:v>
                </c:pt>
                <c:pt idx="18119">
                  <c:v>24.942183800451499</c:v>
                </c:pt>
                <c:pt idx="18120">
                  <c:v>24.943560376631201</c:v>
                </c:pt>
                <c:pt idx="18121">
                  <c:v>24.944936952810998</c:v>
                </c:pt>
                <c:pt idx="18122">
                  <c:v>24.9463135289907</c:v>
                </c:pt>
                <c:pt idx="18123">
                  <c:v>24.947690105170398</c:v>
                </c:pt>
                <c:pt idx="18124">
                  <c:v>24.9490666813501</c:v>
                </c:pt>
                <c:pt idx="18125">
                  <c:v>24.950443257529901</c:v>
                </c:pt>
                <c:pt idx="18126">
                  <c:v>24.9518198337096</c:v>
                </c:pt>
                <c:pt idx="18127">
                  <c:v>24.953196409889301</c:v>
                </c:pt>
                <c:pt idx="18128">
                  <c:v>24.954572986069099</c:v>
                </c:pt>
                <c:pt idx="18129">
                  <c:v>24.955949562248801</c:v>
                </c:pt>
                <c:pt idx="18130">
                  <c:v>24.957326138428499</c:v>
                </c:pt>
                <c:pt idx="18131">
                  <c:v>24.958702714608201</c:v>
                </c:pt>
                <c:pt idx="18132">
                  <c:v>24.960079290787998</c:v>
                </c:pt>
                <c:pt idx="18133">
                  <c:v>24.9614558669677</c:v>
                </c:pt>
                <c:pt idx="18134">
                  <c:v>24.962832443147398</c:v>
                </c:pt>
                <c:pt idx="18135">
                  <c:v>24.9642090193271</c:v>
                </c:pt>
                <c:pt idx="18136">
                  <c:v>24.965585595506901</c:v>
                </c:pt>
                <c:pt idx="18137">
                  <c:v>24.9669621716866</c:v>
                </c:pt>
                <c:pt idx="18138">
                  <c:v>24.968338747866301</c:v>
                </c:pt>
                <c:pt idx="18139">
                  <c:v>24.969715324046</c:v>
                </c:pt>
                <c:pt idx="18140">
                  <c:v>24.971091900225801</c:v>
                </c:pt>
                <c:pt idx="18141">
                  <c:v>24.972468476405499</c:v>
                </c:pt>
                <c:pt idx="18142">
                  <c:v>24.973845052585201</c:v>
                </c:pt>
                <c:pt idx="18143">
                  <c:v>24.975221628764899</c:v>
                </c:pt>
                <c:pt idx="18144">
                  <c:v>24.9765982049447</c:v>
                </c:pt>
                <c:pt idx="18145">
                  <c:v>24.977974781124399</c:v>
                </c:pt>
                <c:pt idx="18146">
                  <c:v>24.9793513573041</c:v>
                </c:pt>
                <c:pt idx="18147">
                  <c:v>24.980727933483799</c:v>
                </c:pt>
                <c:pt idx="18148">
                  <c:v>24.9821045096636</c:v>
                </c:pt>
                <c:pt idx="18149">
                  <c:v>24.983481085843302</c:v>
                </c:pt>
                <c:pt idx="18150">
                  <c:v>24.984857662023</c:v>
                </c:pt>
                <c:pt idx="18151">
                  <c:v>24.986234238202702</c:v>
                </c:pt>
                <c:pt idx="18152">
                  <c:v>24.987610814382499</c:v>
                </c:pt>
                <c:pt idx="18153">
                  <c:v>24.988987390562201</c:v>
                </c:pt>
                <c:pt idx="18154">
                  <c:v>24.990363966741899</c:v>
                </c:pt>
                <c:pt idx="18155">
                  <c:v>24.991740542921601</c:v>
                </c:pt>
                <c:pt idx="18156">
                  <c:v>24.993117119101399</c:v>
                </c:pt>
                <c:pt idx="18157">
                  <c:v>24.994493695281101</c:v>
                </c:pt>
                <c:pt idx="18158">
                  <c:v>24.995870271460799</c:v>
                </c:pt>
                <c:pt idx="18159">
                  <c:v>24.9972468476406</c:v>
                </c:pt>
                <c:pt idx="18160">
                  <c:v>24.998623423820298</c:v>
                </c:pt>
                <c:pt idx="18161">
                  <c:v>25</c:v>
                </c:pt>
                <c:pt idx="18162">
                  <c:v>25.001376576179702</c:v>
                </c:pt>
                <c:pt idx="18163">
                  <c:v>25.002753152359499</c:v>
                </c:pt>
                <c:pt idx="18164">
                  <c:v>25.004129728539201</c:v>
                </c:pt>
                <c:pt idx="18165">
                  <c:v>25.005506304718899</c:v>
                </c:pt>
                <c:pt idx="18166">
                  <c:v>25.006882880898601</c:v>
                </c:pt>
                <c:pt idx="18167">
                  <c:v>25.008259457078399</c:v>
                </c:pt>
                <c:pt idx="18168">
                  <c:v>25.009636033258101</c:v>
                </c:pt>
                <c:pt idx="18169">
                  <c:v>25.011012609437799</c:v>
                </c:pt>
                <c:pt idx="18170">
                  <c:v>25.012389185617501</c:v>
                </c:pt>
                <c:pt idx="18171">
                  <c:v>25.013765761797298</c:v>
                </c:pt>
                <c:pt idx="18172">
                  <c:v>25.015142337977</c:v>
                </c:pt>
                <c:pt idx="18173">
                  <c:v>25.016518914156698</c:v>
                </c:pt>
                <c:pt idx="18174">
                  <c:v>25.0178954903364</c:v>
                </c:pt>
                <c:pt idx="18175">
                  <c:v>25.019272066516201</c:v>
                </c:pt>
                <c:pt idx="18176">
                  <c:v>25.0206486426959</c:v>
                </c:pt>
                <c:pt idx="18177">
                  <c:v>25.022025218875601</c:v>
                </c:pt>
                <c:pt idx="18178">
                  <c:v>25.0234017950553</c:v>
                </c:pt>
                <c:pt idx="18179">
                  <c:v>25.024778371235101</c:v>
                </c:pt>
                <c:pt idx="18180">
                  <c:v>25.026154947414799</c:v>
                </c:pt>
                <c:pt idx="18181">
                  <c:v>25.027531523594501</c:v>
                </c:pt>
                <c:pt idx="18182">
                  <c:v>25.028908099774199</c:v>
                </c:pt>
                <c:pt idx="18183">
                  <c:v>25.030284675954</c:v>
                </c:pt>
                <c:pt idx="18184">
                  <c:v>25.031661252133699</c:v>
                </c:pt>
                <c:pt idx="18185">
                  <c:v>25.0330378283134</c:v>
                </c:pt>
                <c:pt idx="18186">
                  <c:v>25.034414404493099</c:v>
                </c:pt>
                <c:pt idx="18187">
                  <c:v>25.0357909806729</c:v>
                </c:pt>
                <c:pt idx="18188">
                  <c:v>25.037167556852602</c:v>
                </c:pt>
                <c:pt idx="18189">
                  <c:v>25.0385441330323</c:v>
                </c:pt>
                <c:pt idx="18190">
                  <c:v>25.039920709212101</c:v>
                </c:pt>
                <c:pt idx="18191">
                  <c:v>25.041297285391799</c:v>
                </c:pt>
                <c:pt idx="18192">
                  <c:v>25.042673861571501</c:v>
                </c:pt>
                <c:pt idx="18193">
                  <c:v>25.044050437751199</c:v>
                </c:pt>
                <c:pt idx="18194">
                  <c:v>25.045427013931</c:v>
                </c:pt>
                <c:pt idx="18195">
                  <c:v>25.046803590110699</c:v>
                </c:pt>
                <c:pt idx="18196">
                  <c:v>25.0481801662904</c:v>
                </c:pt>
                <c:pt idx="18197">
                  <c:v>25.049556742470099</c:v>
                </c:pt>
                <c:pt idx="18198">
                  <c:v>25.0509333186499</c:v>
                </c:pt>
                <c:pt idx="18199">
                  <c:v>25.052309894829602</c:v>
                </c:pt>
                <c:pt idx="18200">
                  <c:v>25.0536864710093</c:v>
                </c:pt>
                <c:pt idx="18201">
                  <c:v>25.055063047189002</c:v>
                </c:pt>
                <c:pt idx="18202">
                  <c:v>25.056439623368799</c:v>
                </c:pt>
                <c:pt idx="18203">
                  <c:v>25.057816199548501</c:v>
                </c:pt>
                <c:pt idx="18204">
                  <c:v>25.059192775728199</c:v>
                </c:pt>
                <c:pt idx="18205">
                  <c:v>25.060569351907901</c:v>
                </c:pt>
                <c:pt idx="18206">
                  <c:v>25.061945928087699</c:v>
                </c:pt>
                <c:pt idx="18207">
                  <c:v>25.063322504267401</c:v>
                </c:pt>
                <c:pt idx="18208">
                  <c:v>25.064699080447099</c:v>
                </c:pt>
                <c:pt idx="18209">
                  <c:v>25.066075656626801</c:v>
                </c:pt>
                <c:pt idx="18210">
                  <c:v>25.067452232806598</c:v>
                </c:pt>
                <c:pt idx="18211">
                  <c:v>25.0688288089863</c:v>
                </c:pt>
                <c:pt idx="18212">
                  <c:v>25.070205385165998</c:v>
                </c:pt>
                <c:pt idx="18213">
                  <c:v>25.0715819613457</c:v>
                </c:pt>
                <c:pt idx="18214">
                  <c:v>25.072958537525501</c:v>
                </c:pt>
                <c:pt idx="18215">
                  <c:v>25.0743351137052</c:v>
                </c:pt>
                <c:pt idx="18216">
                  <c:v>25.075711689884901</c:v>
                </c:pt>
                <c:pt idx="18217">
                  <c:v>25.0770882660646</c:v>
                </c:pt>
                <c:pt idx="18218">
                  <c:v>25.078464842244401</c:v>
                </c:pt>
                <c:pt idx="18219">
                  <c:v>25.079841418424099</c:v>
                </c:pt>
                <c:pt idx="18220">
                  <c:v>25.081217994603801</c:v>
                </c:pt>
                <c:pt idx="18221">
                  <c:v>25.082594570783598</c:v>
                </c:pt>
                <c:pt idx="18222">
                  <c:v>25.0839711469633</c:v>
                </c:pt>
                <c:pt idx="18223">
                  <c:v>25.085347723142998</c:v>
                </c:pt>
                <c:pt idx="18224">
                  <c:v>25.0867242993227</c:v>
                </c:pt>
                <c:pt idx="18225">
                  <c:v>25.088100875502501</c:v>
                </c:pt>
                <c:pt idx="18226">
                  <c:v>25.0894774516822</c:v>
                </c:pt>
                <c:pt idx="18227">
                  <c:v>25.090854027861901</c:v>
                </c:pt>
                <c:pt idx="18228">
                  <c:v>25.0922306040416</c:v>
                </c:pt>
                <c:pt idx="18229">
                  <c:v>25.093607180221401</c:v>
                </c:pt>
                <c:pt idx="18230">
                  <c:v>25.094983756401099</c:v>
                </c:pt>
                <c:pt idx="18231">
                  <c:v>25.096360332580801</c:v>
                </c:pt>
                <c:pt idx="18232">
                  <c:v>25.097736908760499</c:v>
                </c:pt>
                <c:pt idx="18233">
                  <c:v>25.0991134849403</c:v>
                </c:pt>
                <c:pt idx="18234">
                  <c:v>25.100490061119999</c:v>
                </c:pt>
                <c:pt idx="18235">
                  <c:v>25.1018666372997</c:v>
                </c:pt>
                <c:pt idx="18236">
                  <c:v>25.103243213479399</c:v>
                </c:pt>
                <c:pt idx="18237">
                  <c:v>25.1046197896592</c:v>
                </c:pt>
                <c:pt idx="18238">
                  <c:v>25.105996365838902</c:v>
                </c:pt>
                <c:pt idx="18239">
                  <c:v>25.1073729420186</c:v>
                </c:pt>
                <c:pt idx="18240">
                  <c:v>25.108749518198302</c:v>
                </c:pt>
                <c:pt idx="18241">
                  <c:v>25.110126094378099</c:v>
                </c:pt>
                <c:pt idx="18242">
                  <c:v>25.111502670557801</c:v>
                </c:pt>
                <c:pt idx="18243">
                  <c:v>25.112879246737499</c:v>
                </c:pt>
                <c:pt idx="18244">
                  <c:v>25.114255822917201</c:v>
                </c:pt>
                <c:pt idx="18245">
                  <c:v>25.115632399096999</c:v>
                </c:pt>
                <c:pt idx="18246">
                  <c:v>25.117008975276701</c:v>
                </c:pt>
                <c:pt idx="18247">
                  <c:v>25.118385551456399</c:v>
                </c:pt>
                <c:pt idx="18248">
                  <c:v>25.119762127636101</c:v>
                </c:pt>
                <c:pt idx="18249">
                  <c:v>25.121138703815902</c:v>
                </c:pt>
                <c:pt idx="18250">
                  <c:v>25.1225152799956</c:v>
                </c:pt>
                <c:pt idx="18251">
                  <c:v>25.123891856175302</c:v>
                </c:pt>
                <c:pt idx="18252">
                  <c:v>25.125268432355</c:v>
                </c:pt>
                <c:pt idx="18253">
                  <c:v>25.126645008534801</c:v>
                </c:pt>
                <c:pt idx="18254">
                  <c:v>25.128021584714499</c:v>
                </c:pt>
                <c:pt idx="18255">
                  <c:v>25.129398160894201</c:v>
                </c:pt>
                <c:pt idx="18256">
                  <c:v>25.130774737073999</c:v>
                </c:pt>
                <c:pt idx="18257">
                  <c:v>25.132151313253701</c:v>
                </c:pt>
                <c:pt idx="18258">
                  <c:v>25.133527889433399</c:v>
                </c:pt>
                <c:pt idx="18259">
                  <c:v>25.134904465613101</c:v>
                </c:pt>
                <c:pt idx="18260">
                  <c:v>25.136281041792898</c:v>
                </c:pt>
                <c:pt idx="18261">
                  <c:v>25.1376576179726</c:v>
                </c:pt>
                <c:pt idx="18262">
                  <c:v>25.139034194152298</c:v>
                </c:pt>
                <c:pt idx="18263">
                  <c:v>25.140410770332</c:v>
                </c:pt>
                <c:pt idx="18264">
                  <c:v>25.141787346511801</c:v>
                </c:pt>
                <c:pt idx="18265">
                  <c:v>25.1431639226915</c:v>
                </c:pt>
                <c:pt idx="18266">
                  <c:v>25.144540498871201</c:v>
                </c:pt>
                <c:pt idx="18267">
                  <c:v>25.1459170750509</c:v>
                </c:pt>
                <c:pt idx="18268">
                  <c:v>25.147293651230701</c:v>
                </c:pt>
                <c:pt idx="18269">
                  <c:v>25.148670227410399</c:v>
                </c:pt>
                <c:pt idx="18270">
                  <c:v>25.150046803590101</c:v>
                </c:pt>
                <c:pt idx="18271">
                  <c:v>25.151423379769799</c:v>
                </c:pt>
                <c:pt idx="18272">
                  <c:v>25.1527999559496</c:v>
                </c:pt>
                <c:pt idx="18273">
                  <c:v>25.154176532129298</c:v>
                </c:pt>
                <c:pt idx="18274">
                  <c:v>25.155553108309</c:v>
                </c:pt>
                <c:pt idx="18275">
                  <c:v>25.156929684488698</c:v>
                </c:pt>
                <c:pt idx="18276">
                  <c:v>25.1583062606685</c:v>
                </c:pt>
                <c:pt idx="18277">
                  <c:v>25.159682836848202</c:v>
                </c:pt>
                <c:pt idx="18278">
                  <c:v>25.1610594130279</c:v>
                </c:pt>
                <c:pt idx="18279">
                  <c:v>25.162435989207601</c:v>
                </c:pt>
                <c:pt idx="18280">
                  <c:v>25.163812565387399</c:v>
                </c:pt>
                <c:pt idx="18281">
                  <c:v>25.165189141567101</c:v>
                </c:pt>
                <c:pt idx="18282">
                  <c:v>25.166565717746799</c:v>
                </c:pt>
                <c:pt idx="18283">
                  <c:v>25.167942293926501</c:v>
                </c:pt>
                <c:pt idx="18284">
                  <c:v>25.169318870106299</c:v>
                </c:pt>
                <c:pt idx="18285">
                  <c:v>25.170695446286</c:v>
                </c:pt>
                <c:pt idx="18286">
                  <c:v>25.172072022465699</c:v>
                </c:pt>
                <c:pt idx="18287">
                  <c:v>25.1734485986455</c:v>
                </c:pt>
                <c:pt idx="18288">
                  <c:v>25.174825174825202</c:v>
                </c:pt>
                <c:pt idx="18289">
                  <c:v>25.1762017510049</c:v>
                </c:pt>
                <c:pt idx="18290">
                  <c:v>25.177578327184602</c:v>
                </c:pt>
                <c:pt idx="18291">
                  <c:v>25.178954903364399</c:v>
                </c:pt>
                <c:pt idx="18292">
                  <c:v>25.180331479544101</c:v>
                </c:pt>
                <c:pt idx="18293">
                  <c:v>25.181708055723799</c:v>
                </c:pt>
                <c:pt idx="18294">
                  <c:v>25.183084631903501</c:v>
                </c:pt>
                <c:pt idx="18295">
                  <c:v>25.184461208083299</c:v>
                </c:pt>
                <c:pt idx="18296">
                  <c:v>25.185837784263001</c:v>
                </c:pt>
                <c:pt idx="18297">
                  <c:v>25.187214360442699</c:v>
                </c:pt>
                <c:pt idx="18298">
                  <c:v>25.188590936622401</c:v>
                </c:pt>
                <c:pt idx="18299">
                  <c:v>25.189967512802198</c:v>
                </c:pt>
                <c:pt idx="18300">
                  <c:v>25.1913440889819</c:v>
                </c:pt>
                <c:pt idx="18301">
                  <c:v>25.192720665161598</c:v>
                </c:pt>
                <c:pt idx="18302">
                  <c:v>25.1940972413413</c:v>
                </c:pt>
                <c:pt idx="18303">
                  <c:v>25.195473817521101</c:v>
                </c:pt>
                <c:pt idx="18304">
                  <c:v>25.196850393700799</c:v>
                </c:pt>
                <c:pt idx="18305">
                  <c:v>25.198226969880501</c:v>
                </c:pt>
                <c:pt idx="18306">
                  <c:v>25.199603546060199</c:v>
                </c:pt>
                <c:pt idx="18307">
                  <c:v>25.200980122240001</c:v>
                </c:pt>
                <c:pt idx="18308">
                  <c:v>25.202356698419699</c:v>
                </c:pt>
                <c:pt idx="18309">
                  <c:v>25.203733274599401</c:v>
                </c:pt>
                <c:pt idx="18310">
                  <c:v>25.205109850779099</c:v>
                </c:pt>
                <c:pt idx="18311">
                  <c:v>25.2064864269589</c:v>
                </c:pt>
                <c:pt idx="18312">
                  <c:v>25.207863003138598</c:v>
                </c:pt>
                <c:pt idx="18313">
                  <c:v>25.2092395793183</c:v>
                </c:pt>
                <c:pt idx="18314">
                  <c:v>25.210616155497998</c:v>
                </c:pt>
                <c:pt idx="18315">
                  <c:v>25.2119927316778</c:v>
                </c:pt>
                <c:pt idx="18316">
                  <c:v>25.213369307857501</c:v>
                </c:pt>
                <c:pt idx="18317">
                  <c:v>25.2147458840372</c:v>
                </c:pt>
                <c:pt idx="18318">
                  <c:v>25.216122460216901</c:v>
                </c:pt>
                <c:pt idx="18319">
                  <c:v>25.217499036396699</c:v>
                </c:pt>
                <c:pt idx="18320">
                  <c:v>25.218875612576401</c:v>
                </c:pt>
                <c:pt idx="18321">
                  <c:v>25.220252188756099</c:v>
                </c:pt>
                <c:pt idx="18322">
                  <c:v>25.2216287649359</c:v>
                </c:pt>
                <c:pt idx="18323">
                  <c:v>25.223005341115599</c:v>
                </c:pt>
                <c:pt idx="18324">
                  <c:v>25.2243819172953</c:v>
                </c:pt>
                <c:pt idx="18325">
                  <c:v>25.225758493474999</c:v>
                </c:pt>
                <c:pt idx="18326">
                  <c:v>25.2271350696548</c:v>
                </c:pt>
                <c:pt idx="18327">
                  <c:v>25.228511645834502</c:v>
                </c:pt>
                <c:pt idx="18328">
                  <c:v>25.2298882220142</c:v>
                </c:pt>
                <c:pt idx="18329">
                  <c:v>25.231264798193902</c:v>
                </c:pt>
                <c:pt idx="18330">
                  <c:v>25.232641374373699</c:v>
                </c:pt>
                <c:pt idx="18331">
                  <c:v>25.234017950553401</c:v>
                </c:pt>
                <c:pt idx="18332">
                  <c:v>25.235394526733099</c:v>
                </c:pt>
                <c:pt idx="18333">
                  <c:v>25.236771102912801</c:v>
                </c:pt>
                <c:pt idx="18334">
                  <c:v>25.238147679092599</c:v>
                </c:pt>
                <c:pt idx="18335">
                  <c:v>25.2395242552723</c:v>
                </c:pt>
                <c:pt idx="18336">
                  <c:v>25.240900831451999</c:v>
                </c:pt>
                <c:pt idx="18337">
                  <c:v>25.2422774076317</c:v>
                </c:pt>
                <c:pt idx="18338">
                  <c:v>25.243653983811502</c:v>
                </c:pt>
                <c:pt idx="18339">
                  <c:v>25.2450305599912</c:v>
                </c:pt>
                <c:pt idx="18340">
                  <c:v>25.246407136170902</c:v>
                </c:pt>
                <c:pt idx="18341">
                  <c:v>25.2477837123506</c:v>
                </c:pt>
                <c:pt idx="18342">
                  <c:v>25.249160288530401</c:v>
                </c:pt>
                <c:pt idx="18343">
                  <c:v>25.250536864710099</c:v>
                </c:pt>
                <c:pt idx="18344">
                  <c:v>25.251913440889801</c:v>
                </c:pt>
                <c:pt idx="18345">
                  <c:v>25.253290017069599</c:v>
                </c:pt>
                <c:pt idx="18346">
                  <c:v>25.254666593249301</c:v>
                </c:pt>
                <c:pt idx="18347">
                  <c:v>25.256043169428999</c:v>
                </c:pt>
                <c:pt idx="18348">
                  <c:v>25.257419745608701</c:v>
                </c:pt>
                <c:pt idx="18349">
                  <c:v>25.258796321788498</c:v>
                </c:pt>
                <c:pt idx="18350">
                  <c:v>25.2601728979682</c:v>
                </c:pt>
                <c:pt idx="18351">
                  <c:v>25.261549474147898</c:v>
                </c:pt>
                <c:pt idx="18352">
                  <c:v>25.2629260503276</c:v>
                </c:pt>
                <c:pt idx="18353">
                  <c:v>25.264302626507401</c:v>
                </c:pt>
                <c:pt idx="18354">
                  <c:v>25.2656792026871</c:v>
                </c:pt>
                <c:pt idx="18355">
                  <c:v>25.267055778866801</c:v>
                </c:pt>
                <c:pt idx="18356">
                  <c:v>25.2684323550465</c:v>
                </c:pt>
                <c:pt idx="18357">
                  <c:v>25.269808931226301</c:v>
                </c:pt>
                <c:pt idx="18358">
                  <c:v>25.271185507405999</c:v>
                </c:pt>
                <c:pt idx="18359">
                  <c:v>25.272562083585701</c:v>
                </c:pt>
                <c:pt idx="18360">
                  <c:v>25.273938659765399</c:v>
                </c:pt>
                <c:pt idx="18361">
                  <c:v>25.2753152359452</c:v>
                </c:pt>
                <c:pt idx="18362">
                  <c:v>25.276691812124898</c:v>
                </c:pt>
                <c:pt idx="18363">
                  <c:v>25.2780683883046</c:v>
                </c:pt>
                <c:pt idx="18364">
                  <c:v>25.279444964484298</c:v>
                </c:pt>
                <c:pt idx="18365">
                  <c:v>25.2808215406641</c:v>
                </c:pt>
                <c:pt idx="18366">
                  <c:v>25.282198116843801</c:v>
                </c:pt>
                <c:pt idx="18367">
                  <c:v>25.2835746930235</c:v>
                </c:pt>
                <c:pt idx="18368">
                  <c:v>25.284951269203201</c:v>
                </c:pt>
                <c:pt idx="18369">
                  <c:v>25.286327845382999</c:v>
                </c:pt>
                <c:pt idx="18370">
                  <c:v>25.287704421562701</c:v>
                </c:pt>
                <c:pt idx="18371">
                  <c:v>25.289080997742399</c:v>
                </c:pt>
                <c:pt idx="18372">
                  <c:v>25.290457573922101</c:v>
                </c:pt>
                <c:pt idx="18373">
                  <c:v>25.291834150101899</c:v>
                </c:pt>
                <c:pt idx="18374">
                  <c:v>25.2932107262816</c:v>
                </c:pt>
                <c:pt idx="18375">
                  <c:v>25.294587302461299</c:v>
                </c:pt>
                <c:pt idx="18376">
                  <c:v>25.295963878641</c:v>
                </c:pt>
                <c:pt idx="18377">
                  <c:v>25.297340454820802</c:v>
                </c:pt>
                <c:pt idx="18378">
                  <c:v>25.2987170310005</c:v>
                </c:pt>
                <c:pt idx="18379">
                  <c:v>25.300093607180202</c:v>
                </c:pt>
                <c:pt idx="18380">
                  <c:v>25.301470183359999</c:v>
                </c:pt>
                <c:pt idx="18381">
                  <c:v>25.302846759539701</c:v>
                </c:pt>
                <c:pt idx="18382">
                  <c:v>25.304223335719399</c:v>
                </c:pt>
                <c:pt idx="18383">
                  <c:v>25.305599911899101</c:v>
                </c:pt>
                <c:pt idx="18384">
                  <c:v>25.306976488078899</c:v>
                </c:pt>
                <c:pt idx="18385">
                  <c:v>25.308353064258601</c:v>
                </c:pt>
                <c:pt idx="18386">
                  <c:v>25.309729640438299</c:v>
                </c:pt>
                <c:pt idx="18387">
                  <c:v>25.311106216618001</c:v>
                </c:pt>
                <c:pt idx="18388">
                  <c:v>25.312482792797798</c:v>
                </c:pt>
                <c:pt idx="18389">
                  <c:v>25.3138593689775</c:v>
                </c:pt>
                <c:pt idx="18390">
                  <c:v>25.315235945157202</c:v>
                </c:pt>
                <c:pt idx="18391">
                  <c:v>25.3166125213369</c:v>
                </c:pt>
                <c:pt idx="18392">
                  <c:v>25.317989097516701</c:v>
                </c:pt>
                <c:pt idx="18393">
                  <c:v>25.319365673696399</c:v>
                </c:pt>
                <c:pt idx="18394">
                  <c:v>25.320742249876101</c:v>
                </c:pt>
                <c:pt idx="18395">
                  <c:v>25.322118826055799</c:v>
                </c:pt>
                <c:pt idx="18396">
                  <c:v>25.323495402235601</c:v>
                </c:pt>
                <c:pt idx="18397">
                  <c:v>25.324871978415299</c:v>
                </c:pt>
                <c:pt idx="18398">
                  <c:v>25.326248554595001</c:v>
                </c:pt>
                <c:pt idx="18399">
                  <c:v>25.327625130774699</c:v>
                </c:pt>
                <c:pt idx="18400">
                  <c:v>25.3290017069545</c:v>
                </c:pt>
                <c:pt idx="18401">
                  <c:v>25.330378283134198</c:v>
                </c:pt>
                <c:pt idx="18402">
                  <c:v>25.3317548593139</c:v>
                </c:pt>
                <c:pt idx="18403">
                  <c:v>25.333131435493598</c:v>
                </c:pt>
                <c:pt idx="18404">
                  <c:v>25.3345080116734</c:v>
                </c:pt>
                <c:pt idx="18405">
                  <c:v>25.335884587853101</c:v>
                </c:pt>
                <c:pt idx="18406">
                  <c:v>25.3372611640328</c:v>
                </c:pt>
                <c:pt idx="18407">
                  <c:v>25.338637740212501</c:v>
                </c:pt>
                <c:pt idx="18408">
                  <c:v>25.340014316392299</c:v>
                </c:pt>
                <c:pt idx="18409">
                  <c:v>25.341390892572001</c:v>
                </c:pt>
                <c:pt idx="18410">
                  <c:v>25.342767468751699</c:v>
                </c:pt>
                <c:pt idx="18411">
                  <c:v>25.344144044931401</c:v>
                </c:pt>
                <c:pt idx="18412">
                  <c:v>25.345520621111199</c:v>
                </c:pt>
                <c:pt idx="18413">
                  <c:v>25.3468971972909</c:v>
                </c:pt>
                <c:pt idx="18414">
                  <c:v>25.348273773470599</c:v>
                </c:pt>
                <c:pt idx="18415">
                  <c:v>25.3496503496504</c:v>
                </c:pt>
                <c:pt idx="18416">
                  <c:v>25.351026925830102</c:v>
                </c:pt>
                <c:pt idx="18417">
                  <c:v>25.3524035020098</c:v>
                </c:pt>
                <c:pt idx="18418">
                  <c:v>25.353780078189502</c:v>
                </c:pt>
                <c:pt idx="18419">
                  <c:v>25.355156654369299</c:v>
                </c:pt>
                <c:pt idx="18420">
                  <c:v>25.356533230549001</c:v>
                </c:pt>
                <c:pt idx="18421">
                  <c:v>25.357909806728699</c:v>
                </c:pt>
                <c:pt idx="18422">
                  <c:v>25.359286382908401</c:v>
                </c:pt>
                <c:pt idx="18423">
                  <c:v>25.360662959088199</c:v>
                </c:pt>
                <c:pt idx="18424">
                  <c:v>25.3620395352679</c:v>
                </c:pt>
                <c:pt idx="18425">
                  <c:v>25.363416111447599</c:v>
                </c:pt>
                <c:pt idx="18426">
                  <c:v>25.3647926876273</c:v>
                </c:pt>
                <c:pt idx="18427">
                  <c:v>25.366169263807102</c:v>
                </c:pt>
                <c:pt idx="18428">
                  <c:v>25.3675458399868</c:v>
                </c:pt>
                <c:pt idx="18429">
                  <c:v>25.368922416166502</c:v>
                </c:pt>
                <c:pt idx="18430">
                  <c:v>25.3702989923462</c:v>
                </c:pt>
                <c:pt idx="18431">
                  <c:v>25.371675568526001</c:v>
                </c:pt>
                <c:pt idx="18432">
                  <c:v>25.373052144705699</c:v>
                </c:pt>
                <c:pt idx="18433">
                  <c:v>25.374428720885401</c:v>
                </c:pt>
                <c:pt idx="18434">
                  <c:v>25.375805297065099</c:v>
                </c:pt>
                <c:pt idx="18435">
                  <c:v>25.377181873244901</c:v>
                </c:pt>
                <c:pt idx="18436">
                  <c:v>25.378558449424599</c:v>
                </c:pt>
                <c:pt idx="18437">
                  <c:v>25.379935025604301</c:v>
                </c:pt>
                <c:pt idx="18438">
                  <c:v>25.381311601783999</c:v>
                </c:pt>
                <c:pt idx="18439">
                  <c:v>25.3826881779638</c:v>
                </c:pt>
                <c:pt idx="18440">
                  <c:v>25.384064754143498</c:v>
                </c:pt>
                <c:pt idx="18441">
                  <c:v>25.3854413303232</c:v>
                </c:pt>
                <c:pt idx="18442">
                  <c:v>25.386817906502898</c:v>
                </c:pt>
                <c:pt idx="18443">
                  <c:v>25.3881944826827</c:v>
                </c:pt>
                <c:pt idx="18444">
                  <c:v>25.389571058862401</c:v>
                </c:pt>
                <c:pt idx="18445">
                  <c:v>25.3909476350421</c:v>
                </c:pt>
                <c:pt idx="18446">
                  <c:v>25.392324211221901</c:v>
                </c:pt>
                <c:pt idx="18447">
                  <c:v>25.393700787401599</c:v>
                </c:pt>
                <c:pt idx="18448">
                  <c:v>25.395077363581301</c:v>
                </c:pt>
                <c:pt idx="18449">
                  <c:v>25.396453939760999</c:v>
                </c:pt>
                <c:pt idx="18450">
                  <c:v>25.3978305159408</c:v>
                </c:pt>
                <c:pt idx="18451">
                  <c:v>25.399207092120498</c:v>
                </c:pt>
                <c:pt idx="18452">
                  <c:v>25.4005836683002</c:v>
                </c:pt>
                <c:pt idx="18453">
                  <c:v>25.401960244479898</c:v>
                </c:pt>
                <c:pt idx="18454">
                  <c:v>25.4033368206597</c:v>
                </c:pt>
                <c:pt idx="18455">
                  <c:v>25.404713396839401</c:v>
                </c:pt>
                <c:pt idx="18456">
                  <c:v>25.4060899730191</c:v>
                </c:pt>
                <c:pt idx="18457">
                  <c:v>25.407466549198801</c:v>
                </c:pt>
                <c:pt idx="18458">
                  <c:v>25.408843125378599</c:v>
                </c:pt>
                <c:pt idx="18459">
                  <c:v>25.410219701558301</c:v>
                </c:pt>
                <c:pt idx="18460">
                  <c:v>25.411596277737999</c:v>
                </c:pt>
                <c:pt idx="18461">
                  <c:v>25.412972853917701</c:v>
                </c:pt>
                <c:pt idx="18462">
                  <c:v>25.414349430097499</c:v>
                </c:pt>
                <c:pt idx="18463">
                  <c:v>25.4157260062772</c:v>
                </c:pt>
                <c:pt idx="18464">
                  <c:v>25.417102582456899</c:v>
                </c:pt>
                <c:pt idx="18465">
                  <c:v>25.4184791586366</c:v>
                </c:pt>
                <c:pt idx="18466">
                  <c:v>25.419855734816402</c:v>
                </c:pt>
                <c:pt idx="18467">
                  <c:v>25.4212323109961</c:v>
                </c:pt>
                <c:pt idx="18468">
                  <c:v>25.422608887175802</c:v>
                </c:pt>
                <c:pt idx="18469">
                  <c:v>25.4239854633555</c:v>
                </c:pt>
                <c:pt idx="18470">
                  <c:v>25.425362039535301</c:v>
                </c:pt>
                <c:pt idx="18471">
                  <c:v>25.426738615714999</c:v>
                </c:pt>
                <c:pt idx="18472">
                  <c:v>25.428115191894701</c:v>
                </c:pt>
                <c:pt idx="18473">
                  <c:v>25.429491768074399</c:v>
                </c:pt>
                <c:pt idx="18474">
                  <c:v>25.430868344254201</c:v>
                </c:pt>
                <c:pt idx="18475">
                  <c:v>25.432244920433899</c:v>
                </c:pt>
                <c:pt idx="18476">
                  <c:v>25.4336214966136</c:v>
                </c:pt>
                <c:pt idx="18477">
                  <c:v>25.434998072793402</c:v>
                </c:pt>
                <c:pt idx="18478">
                  <c:v>25.4363746489731</c:v>
                </c:pt>
                <c:pt idx="18479">
                  <c:v>25.437751225152802</c:v>
                </c:pt>
                <c:pt idx="18480">
                  <c:v>25.4391278013325</c:v>
                </c:pt>
                <c:pt idx="18481">
                  <c:v>25.440504377512301</c:v>
                </c:pt>
                <c:pt idx="18482">
                  <c:v>25.441880953691999</c:v>
                </c:pt>
                <c:pt idx="18483">
                  <c:v>25.443257529871701</c:v>
                </c:pt>
                <c:pt idx="18484">
                  <c:v>25.444634106051399</c:v>
                </c:pt>
                <c:pt idx="18485">
                  <c:v>25.446010682231201</c:v>
                </c:pt>
                <c:pt idx="18486">
                  <c:v>25.447387258410899</c:v>
                </c:pt>
                <c:pt idx="18487">
                  <c:v>25.448763834590601</c:v>
                </c:pt>
                <c:pt idx="18488">
                  <c:v>25.450140410770299</c:v>
                </c:pt>
                <c:pt idx="18489">
                  <c:v>25.4515169869501</c:v>
                </c:pt>
                <c:pt idx="18490">
                  <c:v>25.452893563129798</c:v>
                </c:pt>
                <c:pt idx="18491">
                  <c:v>25.4542701393095</c:v>
                </c:pt>
                <c:pt idx="18492">
                  <c:v>25.455646715489198</c:v>
                </c:pt>
                <c:pt idx="18493">
                  <c:v>25.457023291669</c:v>
                </c:pt>
                <c:pt idx="18494">
                  <c:v>25.458399867848701</c:v>
                </c:pt>
                <c:pt idx="18495">
                  <c:v>25.4597764440284</c:v>
                </c:pt>
                <c:pt idx="18496">
                  <c:v>25.461153020208101</c:v>
                </c:pt>
                <c:pt idx="18497">
                  <c:v>25.462529596387899</c:v>
                </c:pt>
                <c:pt idx="18498">
                  <c:v>25.463906172567601</c:v>
                </c:pt>
                <c:pt idx="18499">
                  <c:v>25.465282748747299</c:v>
                </c:pt>
                <c:pt idx="18500">
                  <c:v>25.466659324927001</c:v>
                </c:pt>
                <c:pt idx="18501">
                  <c:v>25.468035901106798</c:v>
                </c:pt>
                <c:pt idx="18502">
                  <c:v>25.4694124772865</c:v>
                </c:pt>
                <c:pt idx="18503">
                  <c:v>25.470789053466198</c:v>
                </c:pt>
                <c:pt idx="18504">
                  <c:v>25.4721656296459</c:v>
                </c:pt>
                <c:pt idx="18505">
                  <c:v>25.473542205825702</c:v>
                </c:pt>
                <c:pt idx="18506">
                  <c:v>25.4749187820054</c:v>
                </c:pt>
                <c:pt idx="18507">
                  <c:v>25.476295358185101</c:v>
                </c:pt>
                <c:pt idx="18508">
                  <c:v>25.4776719343648</c:v>
                </c:pt>
                <c:pt idx="18509">
                  <c:v>25.479048510544601</c:v>
                </c:pt>
                <c:pt idx="18510">
                  <c:v>25.480425086724299</c:v>
                </c:pt>
                <c:pt idx="18511">
                  <c:v>25.481801662904001</c:v>
                </c:pt>
                <c:pt idx="18512">
                  <c:v>25.483178239083799</c:v>
                </c:pt>
                <c:pt idx="18513">
                  <c:v>25.4845548152635</c:v>
                </c:pt>
                <c:pt idx="18514">
                  <c:v>25.485931391443199</c:v>
                </c:pt>
                <c:pt idx="18515">
                  <c:v>25.4873079676229</c:v>
                </c:pt>
                <c:pt idx="18516">
                  <c:v>25.488684543802702</c:v>
                </c:pt>
                <c:pt idx="18517">
                  <c:v>25.4900611199824</c:v>
                </c:pt>
                <c:pt idx="18518">
                  <c:v>25.491437696162102</c:v>
                </c:pt>
                <c:pt idx="18519">
                  <c:v>25.4928142723418</c:v>
                </c:pt>
                <c:pt idx="18520">
                  <c:v>25.494190848521601</c:v>
                </c:pt>
                <c:pt idx="18521">
                  <c:v>25.495567424701299</c:v>
                </c:pt>
                <c:pt idx="18522">
                  <c:v>25.496944000881001</c:v>
                </c:pt>
                <c:pt idx="18523">
                  <c:v>25.498320577060699</c:v>
                </c:pt>
                <c:pt idx="18524">
                  <c:v>25.499697153240501</c:v>
                </c:pt>
                <c:pt idx="18525">
                  <c:v>25.501073729420199</c:v>
                </c:pt>
                <c:pt idx="18526">
                  <c:v>25.502450305599901</c:v>
                </c:pt>
                <c:pt idx="18527">
                  <c:v>25.503826881779599</c:v>
                </c:pt>
                <c:pt idx="18528">
                  <c:v>25.5052034579594</c:v>
                </c:pt>
                <c:pt idx="18529">
                  <c:v>25.506580034139098</c:v>
                </c:pt>
                <c:pt idx="18530">
                  <c:v>25.5079566103188</c:v>
                </c:pt>
                <c:pt idx="18531">
                  <c:v>25.509333186498498</c:v>
                </c:pt>
                <c:pt idx="18532">
                  <c:v>25.510709762678299</c:v>
                </c:pt>
                <c:pt idx="18533">
                  <c:v>25.512086338858001</c:v>
                </c:pt>
                <c:pt idx="18534">
                  <c:v>25.513462915037699</c:v>
                </c:pt>
                <c:pt idx="18535">
                  <c:v>25.514839491217401</c:v>
                </c:pt>
                <c:pt idx="18536">
                  <c:v>25.516216067397199</c:v>
                </c:pt>
                <c:pt idx="18537">
                  <c:v>25.517592643576901</c:v>
                </c:pt>
                <c:pt idx="18538">
                  <c:v>25.518969219756599</c:v>
                </c:pt>
                <c:pt idx="18539">
                  <c:v>25.520345795936301</c:v>
                </c:pt>
                <c:pt idx="18540">
                  <c:v>25.521722372116098</c:v>
                </c:pt>
                <c:pt idx="18541">
                  <c:v>25.5230989482958</c:v>
                </c:pt>
                <c:pt idx="18542">
                  <c:v>25.524475524475498</c:v>
                </c:pt>
                <c:pt idx="18543">
                  <c:v>25.5258521006553</c:v>
                </c:pt>
                <c:pt idx="18544">
                  <c:v>25.527228676835001</c:v>
                </c:pt>
                <c:pt idx="18545">
                  <c:v>25.5286052530147</c:v>
                </c:pt>
                <c:pt idx="18546">
                  <c:v>25.529981829194401</c:v>
                </c:pt>
                <c:pt idx="18547">
                  <c:v>25.531358405374199</c:v>
                </c:pt>
                <c:pt idx="18548">
                  <c:v>25.532734981553901</c:v>
                </c:pt>
                <c:pt idx="18549">
                  <c:v>25.534111557733599</c:v>
                </c:pt>
                <c:pt idx="18550">
                  <c:v>25.535488133913301</c:v>
                </c:pt>
                <c:pt idx="18551">
                  <c:v>25.536864710093099</c:v>
                </c:pt>
                <c:pt idx="18552">
                  <c:v>25.5382412862728</c:v>
                </c:pt>
                <c:pt idx="18553">
                  <c:v>25.539617862452499</c:v>
                </c:pt>
                <c:pt idx="18554">
                  <c:v>25.5409944386322</c:v>
                </c:pt>
                <c:pt idx="18555">
                  <c:v>25.542371014812002</c:v>
                </c:pt>
                <c:pt idx="18556">
                  <c:v>25.5437475909917</c:v>
                </c:pt>
                <c:pt idx="18557">
                  <c:v>25.545124167171402</c:v>
                </c:pt>
                <c:pt idx="18558">
                  <c:v>25.5465007433511</c:v>
                </c:pt>
                <c:pt idx="18559">
                  <c:v>25.547877319530901</c:v>
                </c:pt>
                <c:pt idx="18560">
                  <c:v>25.549253895710599</c:v>
                </c:pt>
                <c:pt idx="18561">
                  <c:v>25.550630471890301</c:v>
                </c:pt>
                <c:pt idx="18562">
                  <c:v>25.552007048069999</c:v>
                </c:pt>
                <c:pt idx="18563">
                  <c:v>25.5533836242498</c:v>
                </c:pt>
                <c:pt idx="18564">
                  <c:v>25.554760200429499</c:v>
                </c:pt>
                <c:pt idx="18565">
                  <c:v>25.5561367766092</c:v>
                </c:pt>
                <c:pt idx="18566">
                  <c:v>25.557513352788899</c:v>
                </c:pt>
                <c:pt idx="18567">
                  <c:v>25.5588899289687</c:v>
                </c:pt>
                <c:pt idx="18568">
                  <c:v>25.560266505148402</c:v>
                </c:pt>
                <c:pt idx="18569">
                  <c:v>25.5616430813281</c:v>
                </c:pt>
                <c:pt idx="18570">
                  <c:v>25.563019657507802</c:v>
                </c:pt>
                <c:pt idx="18571">
                  <c:v>25.564396233687599</c:v>
                </c:pt>
                <c:pt idx="18572">
                  <c:v>25.565772809867301</c:v>
                </c:pt>
                <c:pt idx="18573">
                  <c:v>25.567149386046999</c:v>
                </c:pt>
                <c:pt idx="18574">
                  <c:v>25.568525962226801</c:v>
                </c:pt>
                <c:pt idx="18575">
                  <c:v>25.569902538406499</c:v>
                </c:pt>
                <c:pt idx="18576">
                  <c:v>25.571279114586201</c:v>
                </c:pt>
                <c:pt idx="18577">
                  <c:v>25.572655690765899</c:v>
                </c:pt>
                <c:pt idx="18578">
                  <c:v>25.5740322669457</c:v>
                </c:pt>
                <c:pt idx="18579">
                  <c:v>25.575408843125398</c:v>
                </c:pt>
                <c:pt idx="18580">
                  <c:v>25.5767854193051</c:v>
                </c:pt>
                <c:pt idx="18581">
                  <c:v>25.578161995484798</c:v>
                </c:pt>
                <c:pt idx="18582">
                  <c:v>25.5795385716646</c:v>
                </c:pt>
                <c:pt idx="18583">
                  <c:v>25.580915147844301</c:v>
                </c:pt>
                <c:pt idx="18584">
                  <c:v>25.582291724024</c:v>
                </c:pt>
                <c:pt idx="18585">
                  <c:v>25.583668300203701</c:v>
                </c:pt>
                <c:pt idx="18586">
                  <c:v>25.585044876383499</c:v>
                </c:pt>
                <c:pt idx="18587">
                  <c:v>25.586421452563201</c:v>
                </c:pt>
                <c:pt idx="18588">
                  <c:v>25.587798028742899</c:v>
                </c:pt>
                <c:pt idx="18589">
                  <c:v>25.589174604922601</c:v>
                </c:pt>
                <c:pt idx="18590">
                  <c:v>25.590551181102398</c:v>
                </c:pt>
                <c:pt idx="18591">
                  <c:v>25.5919277572821</c:v>
                </c:pt>
                <c:pt idx="18592">
                  <c:v>25.593304333461798</c:v>
                </c:pt>
                <c:pt idx="18593">
                  <c:v>25.5946809096415</c:v>
                </c:pt>
                <c:pt idx="18594">
                  <c:v>25.596057485821301</c:v>
                </c:pt>
                <c:pt idx="18595">
                  <c:v>25.597434062001</c:v>
                </c:pt>
                <c:pt idx="18596">
                  <c:v>25.598810638180701</c:v>
                </c:pt>
                <c:pt idx="18597">
                  <c:v>25.6001872143604</c:v>
                </c:pt>
                <c:pt idx="18598">
                  <c:v>25.601563790540201</c:v>
                </c:pt>
                <c:pt idx="18599">
                  <c:v>25.602940366719899</c:v>
                </c:pt>
                <c:pt idx="18600">
                  <c:v>25.604316942899601</c:v>
                </c:pt>
                <c:pt idx="18601">
                  <c:v>25.605693519079399</c:v>
                </c:pt>
                <c:pt idx="18602">
                  <c:v>25.6070700952591</c:v>
                </c:pt>
                <c:pt idx="18603">
                  <c:v>25.608446671438799</c:v>
                </c:pt>
                <c:pt idx="18604">
                  <c:v>25.6098232476185</c:v>
                </c:pt>
                <c:pt idx="18605">
                  <c:v>25.611199823798302</c:v>
                </c:pt>
                <c:pt idx="18606">
                  <c:v>25.612576399978</c:v>
                </c:pt>
                <c:pt idx="18607">
                  <c:v>25.613952976157702</c:v>
                </c:pt>
                <c:pt idx="18608">
                  <c:v>25.6153295523374</c:v>
                </c:pt>
                <c:pt idx="18609">
                  <c:v>25.616706128517201</c:v>
                </c:pt>
                <c:pt idx="18610">
                  <c:v>25.618082704696899</c:v>
                </c:pt>
                <c:pt idx="18611">
                  <c:v>25.619459280876601</c:v>
                </c:pt>
                <c:pt idx="18612">
                  <c:v>25.620835857056299</c:v>
                </c:pt>
                <c:pt idx="18613">
                  <c:v>25.622212433236101</c:v>
                </c:pt>
                <c:pt idx="18614">
                  <c:v>25.623589009415799</c:v>
                </c:pt>
                <c:pt idx="18615">
                  <c:v>25.624965585595501</c:v>
                </c:pt>
                <c:pt idx="18616">
                  <c:v>25.626342161775199</c:v>
                </c:pt>
                <c:pt idx="18617">
                  <c:v>25.627718737955</c:v>
                </c:pt>
                <c:pt idx="18618">
                  <c:v>25.629095314134702</c:v>
                </c:pt>
                <c:pt idx="18619">
                  <c:v>25.6304718903144</c:v>
                </c:pt>
                <c:pt idx="18620">
                  <c:v>25.631848466494102</c:v>
                </c:pt>
                <c:pt idx="18621">
                  <c:v>25.633225042673899</c:v>
                </c:pt>
                <c:pt idx="18622">
                  <c:v>25.634601618853601</c:v>
                </c:pt>
                <c:pt idx="18623">
                  <c:v>25.635978195033299</c:v>
                </c:pt>
                <c:pt idx="18624">
                  <c:v>25.637354771213001</c:v>
                </c:pt>
                <c:pt idx="18625">
                  <c:v>25.638731347392799</c:v>
                </c:pt>
                <c:pt idx="18626">
                  <c:v>25.640107923572501</c:v>
                </c:pt>
                <c:pt idx="18627">
                  <c:v>25.641484499752199</c:v>
                </c:pt>
                <c:pt idx="18628">
                  <c:v>25.642861075931901</c:v>
                </c:pt>
                <c:pt idx="18629">
                  <c:v>25.644237652111698</c:v>
                </c:pt>
                <c:pt idx="18630">
                  <c:v>25.6456142282914</c:v>
                </c:pt>
                <c:pt idx="18631">
                  <c:v>25.646990804471098</c:v>
                </c:pt>
                <c:pt idx="18632">
                  <c:v>25.6483673806508</c:v>
                </c:pt>
                <c:pt idx="18633">
                  <c:v>25.649743956830601</c:v>
                </c:pt>
                <c:pt idx="18634">
                  <c:v>25.6511205330103</c:v>
                </c:pt>
                <c:pt idx="18635">
                  <c:v>25.652497109190001</c:v>
                </c:pt>
                <c:pt idx="18636">
                  <c:v>25.653873685369799</c:v>
                </c:pt>
                <c:pt idx="18637">
                  <c:v>25.655250261549501</c:v>
                </c:pt>
                <c:pt idx="18638">
                  <c:v>25.656626837729199</c:v>
                </c:pt>
                <c:pt idx="18639">
                  <c:v>25.658003413908901</c:v>
                </c:pt>
                <c:pt idx="18640">
                  <c:v>25.659379990088699</c:v>
                </c:pt>
                <c:pt idx="18641">
                  <c:v>25.6607565662684</c:v>
                </c:pt>
                <c:pt idx="18642">
                  <c:v>25.662133142448099</c:v>
                </c:pt>
                <c:pt idx="18643">
                  <c:v>25.6635097186278</c:v>
                </c:pt>
                <c:pt idx="18644">
                  <c:v>25.664886294807602</c:v>
                </c:pt>
                <c:pt idx="18645">
                  <c:v>25.6662628709873</c:v>
                </c:pt>
                <c:pt idx="18646">
                  <c:v>25.667639447167002</c:v>
                </c:pt>
                <c:pt idx="18647">
                  <c:v>25.6690160233467</c:v>
                </c:pt>
                <c:pt idx="18648">
                  <c:v>25.670392599526501</c:v>
                </c:pt>
                <c:pt idx="18649">
                  <c:v>25.671769175706199</c:v>
                </c:pt>
                <c:pt idx="18650">
                  <c:v>25.673145751885901</c:v>
                </c:pt>
                <c:pt idx="18651">
                  <c:v>25.674522328065599</c:v>
                </c:pt>
                <c:pt idx="18652">
                  <c:v>25.6758989042454</c:v>
                </c:pt>
                <c:pt idx="18653">
                  <c:v>25.677275480425099</c:v>
                </c:pt>
                <c:pt idx="18654">
                  <c:v>25.6786520566048</c:v>
                </c:pt>
                <c:pt idx="18655">
                  <c:v>25.680028632784499</c:v>
                </c:pt>
                <c:pt idx="18656">
                  <c:v>25.6814052089643</c:v>
                </c:pt>
                <c:pt idx="18657">
                  <c:v>25.682781785144002</c:v>
                </c:pt>
                <c:pt idx="18658">
                  <c:v>25.6841583613237</c:v>
                </c:pt>
                <c:pt idx="18659">
                  <c:v>25.685534937503402</c:v>
                </c:pt>
                <c:pt idx="18660">
                  <c:v>25.686911513683199</c:v>
                </c:pt>
                <c:pt idx="18661">
                  <c:v>25.688288089862901</c:v>
                </c:pt>
                <c:pt idx="18662">
                  <c:v>25.689664666042599</c:v>
                </c:pt>
                <c:pt idx="18663">
                  <c:v>25.691041242222301</c:v>
                </c:pt>
                <c:pt idx="18664">
                  <c:v>25.692417818402099</c:v>
                </c:pt>
                <c:pt idx="18665">
                  <c:v>25.693794394581801</c:v>
                </c:pt>
                <c:pt idx="18666">
                  <c:v>25.695170970761499</c:v>
                </c:pt>
                <c:pt idx="18667">
                  <c:v>25.696547546941201</c:v>
                </c:pt>
                <c:pt idx="18668">
                  <c:v>25.697924123120998</c:v>
                </c:pt>
                <c:pt idx="18669">
                  <c:v>25.6993006993007</c:v>
                </c:pt>
                <c:pt idx="18670">
                  <c:v>25.700677275480398</c:v>
                </c:pt>
                <c:pt idx="18671">
                  <c:v>25.7020538516602</c:v>
                </c:pt>
                <c:pt idx="18672">
                  <c:v>25.703430427839901</c:v>
                </c:pt>
                <c:pt idx="18673">
                  <c:v>25.7048070040196</c:v>
                </c:pt>
                <c:pt idx="18674">
                  <c:v>25.706183580199301</c:v>
                </c:pt>
                <c:pt idx="18675">
                  <c:v>25.707560156379099</c:v>
                </c:pt>
                <c:pt idx="18676">
                  <c:v>25.708936732558801</c:v>
                </c:pt>
                <c:pt idx="18677">
                  <c:v>25.710313308738499</c:v>
                </c:pt>
                <c:pt idx="18678">
                  <c:v>25.711689884918201</c:v>
                </c:pt>
                <c:pt idx="18679">
                  <c:v>25.713066461097998</c:v>
                </c:pt>
                <c:pt idx="18680">
                  <c:v>25.7144430372777</c:v>
                </c:pt>
                <c:pt idx="18681">
                  <c:v>25.715819613457398</c:v>
                </c:pt>
                <c:pt idx="18682">
                  <c:v>25.7171961896371</c:v>
                </c:pt>
                <c:pt idx="18683">
                  <c:v>25.718572765816901</c:v>
                </c:pt>
                <c:pt idx="18684">
                  <c:v>25.7199493419966</c:v>
                </c:pt>
                <c:pt idx="18685">
                  <c:v>25.721325918176301</c:v>
                </c:pt>
                <c:pt idx="18686">
                  <c:v>25.722702494356</c:v>
                </c:pt>
                <c:pt idx="18687">
                  <c:v>25.724079070535801</c:v>
                </c:pt>
                <c:pt idx="18688">
                  <c:v>25.725455646715499</c:v>
                </c:pt>
                <c:pt idx="18689">
                  <c:v>25.726832222895201</c:v>
                </c:pt>
                <c:pt idx="18690">
                  <c:v>25.728208799074899</c:v>
                </c:pt>
                <c:pt idx="18691">
                  <c:v>25.7295853752547</c:v>
                </c:pt>
                <c:pt idx="18692">
                  <c:v>25.730961951434399</c:v>
                </c:pt>
                <c:pt idx="18693">
                  <c:v>25.7323385276141</c:v>
                </c:pt>
                <c:pt idx="18694">
                  <c:v>25.733715103793799</c:v>
                </c:pt>
                <c:pt idx="18695">
                  <c:v>25.7350916799736</c:v>
                </c:pt>
                <c:pt idx="18696">
                  <c:v>25.736468256153302</c:v>
                </c:pt>
                <c:pt idx="18697">
                  <c:v>25.737844832333</c:v>
                </c:pt>
                <c:pt idx="18698">
                  <c:v>25.739221408512702</c:v>
                </c:pt>
                <c:pt idx="18699">
                  <c:v>25.740597984692499</c:v>
                </c:pt>
                <c:pt idx="18700">
                  <c:v>25.741974560872201</c:v>
                </c:pt>
                <c:pt idx="18701">
                  <c:v>25.743351137051899</c:v>
                </c:pt>
                <c:pt idx="18702">
                  <c:v>25.744727713231701</c:v>
                </c:pt>
                <c:pt idx="18703">
                  <c:v>25.746104289411399</c:v>
                </c:pt>
                <c:pt idx="18704">
                  <c:v>25.7474808655911</c:v>
                </c:pt>
                <c:pt idx="18705">
                  <c:v>25.748857441770799</c:v>
                </c:pt>
                <c:pt idx="18706">
                  <c:v>25.7502340179506</c:v>
                </c:pt>
                <c:pt idx="18707">
                  <c:v>25.751610594130302</c:v>
                </c:pt>
                <c:pt idx="18708">
                  <c:v>25.75298717031</c:v>
                </c:pt>
                <c:pt idx="18709">
                  <c:v>25.754363746489702</c:v>
                </c:pt>
                <c:pt idx="18710">
                  <c:v>25.755740322669499</c:v>
                </c:pt>
                <c:pt idx="18711">
                  <c:v>25.757116898849201</c:v>
                </c:pt>
                <c:pt idx="18712">
                  <c:v>25.758493475028899</c:v>
                </c:pt>
                <c:pt idx="18713">
                  <c:v>25.759870051208601</c:v>
                </c:pt>
                <c:pt idx="18714">
                  <c:v>25.761246627388399</c:v>
                </c:pt>
                <c:pt idx="18715">
                  <c:v>25.762623203568101</c:v>
                </c:pt>
                <c:pt idx="18716">
                  <c:v>25.763999779747799</c:v>
                </c:pt>
                <c:pt idx="18717">
                  <c:v>25.765376355927501</c:v>
                </c:pt>
                <c:pt idx="18718">
                  <c:v>25.766752932107298</c:v>
                </c:pt>
                <c:pt idx="18719">
                  <c:v>25.768129508287</c:v>
                </c:pt>
                <c:pt idx="18720">
                  <c:v>25.769506084466698</c:v>
                </c:pt>
                <c:pt idx="18721">
                  <c:v>25.7708826606464</c:v>
                </c:pt>
                <c:pt idx="18722">
                  <c:v>25.772259236826201</c:v>
                </c:pt>
                <c:pt idx="18723">
                  <c:v>25.7736358130059</c:v>
                </c:pt>
                <c:pt idx="18724">
                  <c:v>25.775012389185601</c:v>
                </c:pt>
                <c:pt idx="18725">
                  <c:v>25.7763889653653</c:v>
                </c:pt>
                <c:pt idx="18726">
                  <c:v>25.777765541545101</c:v>
                </c:pt>
                <c:pt idx="18727">
                  <c:v>25.779142117724799</c:v>
                </c:pt>
                <c:pt idx="18728">
                  <c:v>25.780518693904501</c:v>
                </c:pt>
                <c:pt idx="18729">
                  <c:v>25.781895270084298</c:v>
                </c:pt>
                <c:pt idx="18730">
                  <c:v>25.783271846264</c:v>
                </c:pt>
                <c:pt idx="18731">
                  <c:v>25.784648422443698</c:v>
                </c:pt>
                <c:pt idx="18732">
                  <c:v>25.7860249986234</c:v>
                </c:pt>
                <c:pt idx="18733">
                  <c:v>25.787401574803098</c:v>
                </c:pt>
                <c:pt idx="18734">
                  <c:v>25.7887781509829</c:v>
                </c:pt>
                <c:pt idx="18735">
                  <c:v>25.790154727162601</c:v>
                </c:pt>
                <c:pt idx="18736">
                  <c:v>25.7915313033423</c:v>
                </c:pt>
                <c:pt idx="18737">
                  <c:v>25.792907879522101</c:v>
                </c:pt>
                <c:pt idx="18738">
                  <c:v>25.794284455701799</c:v>
                </c:pt>
                <c:pt idx="18739">
                  <c:v>25.795661031881501</c:v>
                </c:pt>
                <c:pt idx="18740">
                  <c:v>25.797037608061199</c:v>
                </c:pt>
                <c:pt idx="18741">
                  <c:v>25.798414184241</c:v>
                </c:pt>
                <c:pt idx="18742">
                  <c:v>25.799790760420699</c:v>
                </c:pt>
                <c:pt idx="18743">
                  <c:v>25.8011673366004</c:v>
                </c:pt>
                <c:pt idx="18744">
                  <c:v>25.802543912780099</c:v>
                </c:pt>
                <c:pt idx="18745">
                  <c:v>25.8039204889599</c:v>
                </c:pt>
                <c:pt idx="18746">
                  <c:v>25.805297065139602</c:v>
                </c:pt>
                <c:pt idx="18747">
                  <c:v>25.8066736413193</c:v>
                </c:pt>
                <c:pt idx="18748">
                  <c:v>25.808050217499002</c:v>
                </c:pt>
                <c:pt idx="18749">
                  <c:v>25.809426793678799</c:v>
                </c:pt>
                <c:pt idx="18750">
                  <c:v>25.810803369858501</c:v>
                </c:pt>
                <c:pt idx="18751">
                  <c:v>25.812179946038199</c:v>
                </c:pt>
                <c:pt idx="18752">
                  <c:v>25.813556522217901</c:v>
                </c:pt>
                <c:pt idx="18753">
                  <c:v>25.814933098397699</c:v>
                </c:pt>
                <c:pt idx="18754">
                  <c:v>25.816309674577401</c:v>
                </c:pt>
                <c:pt idx="18755">
                  <c:v>25.817686250757099</c:v>
                </c:pt>
                <c:pt idx="18756">
                  <c:v>25.819062826936801</c:v>
                </c:pt>
                <c:pt idx="18757">
                  <c:v>25.820439403116598</c:v>
                </c:pt>
                <c:pt idx="18758">
                  <c:v>25.8218159792963</c:v>
                </c:pt>
                <c:pt idx="18759">
                  <c:v>25.823192555475998</c:v>
                </c:pt>
                <c:pt idx="18760">
                  <c:v>25.824569131655799</c:v>
                </c:pt>
                <c:pt idx="18761">
                  <c:v>25.825945707835501</c:v>
                </c:pt>
                <c:pt idx="18762">
                  <c:v>25.827322284015199</c:v>
                </c:pt>
                <c:pt idx="18763">
                  <c:v>25.828698860194901</c:v>
                </c:pt>
                <c:pt idx="18764">
                  <c:v>25.830075436374699</c:v>
                </c:pt>
                <c:pt idx="18765">
                  <c:v>25.831452012554401</c:v>
                </c:pt>
                <c:pt idx="18766">
                  <c:v>25.832828588734099</c:v>
                </c:pt>
                <c:pt idx="18767">
                  <c:v>25.834205164913801</c:v>
                </c:pt>
                <c:pt idx="18768">
                  <c:v>25.835581741093598</c:v>
                </c:pt>
                <c:pt idx="18769">
                  <c:v>25.8369583172733</c:v>
                </c:pt>
                <c:pt idx="18770">
                  <c:v>25.838334893452998</c:v>
                </c:pt>
                <c:pt idx="18771">
                  <c:v>25.8397114696327</c:v>
                </c:pt>
                <c:pt idx="18772">
                  <c:v>25.841088045812501</c:v>
                </c:pt>
                <c:pt idx="18773">
                  <c:v>25.8424646219922</c:v>
                </c:pt>
                <c:pt idx="18774">
                  <c:v>25.843841198171901</c:v>
                </c:pt>
                <c:pt idx="18775">
                  <c:v>25.8452177743516</c:v>
                </c:pt>
                <c:pt idx="18776">
                  <c:v>25.846594350531401</c:v>
                </c:pt>
                <c:pt idx="18777">
                  <c:v>25.847970926711099</c:v>
                </c:pt>
                <c:pt idx="18778">
                  <c:v>25.849347502890801</c:v>
                </c:pt>
                <c:pt idx="18779">
                  <c:v>25.850724079070499</c:v>
                </c:pt>
                <c:pt idx="18780">
                  <c:v>25.8521006552503</c:v>
                </c:pt>
                <c:pt idx="18781">
                  <c:v>25.853477231429999</c:v>
                </c:pt>
                <c:pt idx="18782">
                  <c:v>25.8548538076097</c:v>
                </c:pt>
                <c:pt idx="18783">
                  <c:v>25.856230383789399</c:v>
                </c:pt>
                <c:pt idx="18784">
                  <c:v>25.8576069599692</c:v>
                </c:pt>
                <c:pt idx="18785">
                  <c:v>25.858983536148902</c:v>
                </c:pt>
                <c:pt idx="18786">
                  <c:v>25.8603601123286</c:v>
                </c:pt>
                <c:pt idx="18787">
                  <c:v>25.861736688508302</c:v>
                </c:pt>
                <c:pt idx="18788">
                  <c:v>25.863113264688099</c:v>
                </c:pt>
                <c:pt idx="18789">
                  <c:v>25.864489840867801</c:v>
                </c:pt>
                <c:pt idx="18790">
                  <c:v>25.865866417047499</c:v>
                </c:pt>
                <c:pt idx="18791">
                  <c:v>25.867242993227201</c:v>
                </c:pt>
                <c:pt idx="18792">
                  <c:v>25.868619569406999</c:v>
                </c:pt>
                <c:pt idx="18793">
                  <c:v>25.8699961455867</c:v>
                </c:pt>
                <c:pt idx="18794">
                  <c:v>25.871372721766399</c:v>
                </c:pt>
                <c:pt idx="18795">
                  <c:v>25.8727492979462</c:v>
                </c:pt>
                <c:pt idx="18796">
                  <c:v>25.874125874125902</c:v>
                </c:pt>
                <c:pt idx="18797">
                  <c:v>25.8755024503056</c:v>
                </c:pt>
                <c:pt idx="18798">
                  <c:v>25.876879026485302</c:v>
                </c:pt>
                <c:pt idx="18799">
                  <c:v>25.878255602665099</c:v>
                </c:pt>
                <c:pt idx="18800">
                  <c:v>25.879632178844801</c:v>
                </c:pt>
                <c:pt idx="18801">
                  <c:v>25.881008755024499</c:v>
                </c:pt>
                <c:pt idx="18802">
                  <c:v>25.882385331204201</c:v>
                </c:pt>
                <c:pt idx="18803">
                  <c:v>25.883761907383999</c:v>
                </c:pt>
                <c:pt idx="18804">
                  <c:v>25.885138483563701</c:v>
                </c:pt>
                <c:pt idx="18805">
                  <c:v>25.886515059743399</c:v>
                </c:pt>
                <c:pt idx="18806">
                  <c:v>25.887891635923101</c:v>
                </c:pt>
                <c:pt idx="18807">
                  <c:v>25.889268212102898</c:v>
                </c:pt>
                <c:pt idx="18808">
                  <c:v>25.8906447882826</c:v>
                </c:pt>
                <c:pt idx="18809">
                  <c:v>25.892021364462298</c:v>
                </c:pt>
                <c:pt idx="18810">
                  <c:v>25.893397940642</c:v>
                </c:pt>
                <c:pt idx="18811">
                  <c:v>25.894774516821801</c:v>
                </c:pt>
                <c:pt idx="18812">
                  <c:v>25.8961510930015</c:v>
                </c:pt>
                <c:pt idx="18813">
                  <c:v>25.897527669181201</c:v>
                </c:pt>
                <c:pt idx="18814">
                  <c:v>25.8989042453609</c:v>
                </c:pt>
                <c:pt idx="18815">
                  <c:v>25.900280821540701</c:v>
                </c:pt>
                <c:pt idx="18816">
                  <c:v>25.901657397720399</c:v>
                </c:pt>
                <c:pt idx="18817">
                  <c:v>25.903033973900101</c:v>
                </c:pt>
                <c:pt idx="18818">
                  <c:v>25.904410550079799</c:v>
                </c:pt>
                <c:pt idx="18819">
                  <c:v>25.9057871262596</c:v>
                </c:pt>
                <c:pt idx="18820">
                  <c:v>25.907163702439298</c:v>
                </c:pt>
                <c:pt idx="18821">
                  <c:v>25.908540278619</c:v>
                </c:pt>
                <c:pt idx="18822">
                  <c:v>25.909916854798698</c:v>
                </c:pt>
                <c:pt idx="18823">
                  <c:v>25.9112934309785</c:v>
                </c:pt>
                <c:pt idx="18824">
                  <c:v>25.912670007158201</c:v>
                </c:pt>
                <c:pt idx="18825">
                  <c:v>25.9140465833379</c:v>
                </c:pt>
                <c:pt idx="18826">
                  <c:v>25.915423159517701</c:v>
                </c:pt>
                <c:pt idx="18827">
                  <c:v>25.916799735697399</c:v>
                </c:pt>
                <c:pt idx="18828">
                  <c:v>25.918176311877101</c:v>
                </c:pt>
                <c:pt idx="18829">
                  <c:v>25.919552888056799</c:v>
                </c:pt>
                <c:pt idx="18830">
                  <c:v>25.9209294642366</c:v>
                </c:pt>
                <c:pt idx="18831">
                  <c:v>25.922306040416299</c:v>
                </c:pt>
                <c:pt idx="18832">
                  <c:v>25.923682616596</c:v>
                </c:pt>
                <c:pt idx="18833">
                  <c:v>25.925059192775699</c:v>
                </c:pt>
                <c:pt idx="18834">
                  <c:v>25.9264357689555</c:v>
                </c:pt>
                <c:pt idx="18835">
                  <c:v>25.927812345135202</c:v>
                </c:pt>
                <c:pt idx="18836">
                  <c:v>25.9291889213149</c:v>
                </c:pt>
                <c:pt idx="18837">
                  <c:v>25.930565497494602</c:v>
                </c:pt>
                <c:pt idx="18838">
                  <c:v>25.931942073674399</c:v>
                </c:pt>
                <c:pt idx="18839">
                  <c:v>25.933318649854101</c:v>
                </c:pt>
                <c:pt idx="18840">
                  <c:v>25.934695226033799</c:v>
                </c:pt>
                <c:pt idx="18841">
                  <c:v>25.936071802213501</c:v>
                </c:pt>
                <c:pt idx="18842">
                  <c:v>25.937448378393299</c:v>
                </c:pt>
                <c:pt idx="18843">
                  <c:v>25.938824954573001</c:v>
                </c:pt>
                <c:pt idx="18844">
                  <c:v>25.940201530752699</c:v>
                </c:pt>
                <c:pt idx="18845">
                  <c:v>25.941578106932401</c:v>
                </c:pt>
                <c:pt idx="18846">
                  <c:v>25.942954683112202</c:v>
                </c:pt>
                <c:pt idx="18847">
                  <c:v>25.9443312592919</c:v>
                </c:pt>
                <c:pt idx="18848">
                  <c:v>25.945707835471602</c:v>
                </c:pt>
                <c:pt idx="18849">
                  <c:v>25.9470844116513</c:v>
                </c:pt>
                <c:pt idx="18850">
                  <c:v>25.948460987831101</c:v>
                </c:pt>
                <c:pt idx="18851">
                  <c:v>25.949837564010799</c:v>
                </c:pt>
                <c:pt idx="18852">
                  <c:v>25.951214140190501</c:v>
                </c:pt>
                <c:pt idx="18853">
                  <c:v>25.952590716370199</c:v>
                </c:pt>
                <c:pt idx="18854">
                  <c:v>25.953967292550001</c:v>
                </c:pt>
                <c:pt idx="18855">
                  <c:v>25.955343868729699</c:v>
                </c:pt>
                <c:pt idx="18856">
                  <c:v>25.956720444909401</c:v>
                </c:pt>
                <c:pt idx="18857">
                  <c:v>25.958097021089198</c:v>
                </c:pt>
                <c:pt idx="18858">
                  <c:v>25.9594735972689</c:v>
                </c:pt>
                <c:pt idx="18859">
                  <c:v>25.960850173448598</c:v>
                </c:pt>
                <c:pt idx="18860">
                  <c:v>25.9622267496283</c:v>
                </c:pt>
                <c:pt idx="18861">
                  <c:v>25.963603325808101</c:v>
                </c:pt>
                <c:pt idx="18862">
                  <c:v>25.9649799019878</c:v>
                </c:pt>
                <c:pt idx="18863">
                  <c:v>25.966356478167501</c:v>
                </c:pt>
                <c:pt idx="18864">
                  <c:v>25.9677330543472</c:v>
                </c:pt>
                <c:pt idx="18865">
                  <c:v>25.969109630527001</c:v>
                </c:pt>
                <c:pt idx="18866">
                  <c:v>25.970486206706699</c:v>
                </c:pt>
                <c:pt idx="18867">
                  <c:v>25.971862782886401</c:v>
                </c:pt>
                <c:pt idx="18868">
                  <c:v>25.973239359066099</c:v>
                </c:pt>
                <c:pt idx="18869">
                  <c:v>25.9746159352459</c:v>
                </c:pt>
                <c:pt idx="18870">
                  <c:v>25.975992511425599</c:v>
                </c:pt>
                <c:pt idx="18871">
                  <c:v>25.9773690876053</c:v>
                </c:pt>
                <c:pt idx="18872">
                  <c:v>25.978745663784998</c:v>
                </c:pt>
                <c:pt idx="18873">
                  <c:v>25.9801222399648</c:v>
                </c:pt>
                <c:pt idx="18874">
                  <c:v>25.981498816144502</c:v>
                </c:pt>
                <c:pt idx="18875">
                  <c:v>25.9828753923242</c:v>
                </c:pt>
                <c:pt idx="18876">
                  <c:v>25.984251968503902</c:v>
                </c:pt>
                <c:pt idx="18877">
                  <c:v>25.985628544683699</c:v>
                </c:pt>
                <c:pt idx="18878">
                  <c:v>25.987005120863401</c:v>
                </c:pt>
                <c:pt idx="18879">
                  <c:v>25.988381697043099</c:v>
                </c:pt>
                <c:pt idx="18880">
                  <c:v>25.989758273222801</c:v>
                </c:pt>
                <c:pt idx="18881">
                  <c:v>25.991134849402599</c:v>
                </c:pt>
                <c:pt idx="18882">
                  <c:v>25.9925114255823</c:v>
                </c:pt>
                <c:pt idx="18883">
                  <c:v>25.993888001761999</c:v>
                </c:pt>
                <c:pt idx="18884">
                  <c:v>25.9952645779417</c:v>
                </c:pt>
                <c:pt idx="18885">
                  <c:v>25.996641154121502</c:v>
                </c:pt>
                <c:pt idx="18886">
                  <c:v>25.9980177303012</c:v>
                </c:pt>
                <c:pt idx="18887">
                  <c:v>25.999394306480902</c:v>
                </c:pt>
                <c:pt idx="18888">
                  <c:v>26.000770882660699</c:v>
                </c:pt>
                <c:pt idx="18889">
                  <c:v>26.002147458840401</c:v>
                </c:pt>
                <c:pt idx="18890">
                  <c:v>26.003524035020099</c:v>
                </c:pt>
                <c:pt idx="18891">
                  <c:v>26.004900611199801</c:v>
                </c:pt>
                <c:pt idx="18892">
                  <c:v>26.006277187379599</c:v>
                </c:pt>
                <c:pt idx="18893">
                  <c:v>26.007653763559301</c:v>
                </c:pt>
                <c:pt idx="18894">
                  <c:v>26.009030339738999</c:v>
                </c:pt>
                <c:pt idx="18895">
                  <c:v>26.010406915918701</c:v>
                </c:pt>
                <c:pt idx="18896">
                  <c:v>26.011783492098498</c:v>
                </c:pt>
                <c:pt idx="18897">
                  <c:v>26.0131600682782</c:v>
                </c:pt>
                <c:pt idx="18898">
                  <c:v>26.014536644457898</c:v>
                </c:pt>
                <c:pt idx="18899">
                  <c:v>26.0159132206376</c:v>
                </c:pt>
                <c:pt idx="18900">
                  <c:v>26.017289796817401</c:v>
                </c:pt>
                <c:pt idx="18901">
                  <c:v>26.0186663729971</c:v>
                </c:pt>
                <c:pt idx="18902">
                  <c:v>26.020042949176801</c:v>
                </c:pt>
                <c:pt idx="18903">
                  <c:v>26.021419525356499</c:v>
                </c:pt>
                <c:pt idx="18904">
                  <c:v>26.022796101536301</c:v>
                </c:pt>
                <c:pt idx="18905">
                  <c:v>26.024172677715999</c:v>
                </c:pt>
                <c:pt idx="18906">
                  <c:v>26.025549253895701</c:v>
                </c:pt>
                <c:pt idx="18907">
                  <c:v>26.026925830075399</c:v>
                </c:pt>
                <c:pt idx="18908">
                  <c:v>26.0283024062552</c:v>
                </c:pt>
                <c:pt idx="18909">
                  <c:v>26.029678982434898</c:v>
                </c:pt>
                <c:pt idx="18910">
                  <c:v>26.0310555586146</c:v>
                </c:pt>
                <c:pt idx="18911">
                  <c:v>26.032432134794298</c:v>
                </c:pt>
                <c:pt idx="18912">
                  <c:v>26.0338087109741</c:v>
                </c:pt>
                <c:pt idx="18913">
                  <c:v>26.035185287153801</c:v>
                </c:pt>
                <c:pt idx="18914">
                  <c:v>26.0365618633335</c:v>
                </c:pt>
                <c:pt idx="18915">
                  <c:v>26.037938439513201</c:v>
                </c:pt>
                <c:pt idx="18916">
                  <c:v>26.039315015692999</c:v>
                </c:pt>
                <c:pt idx="18917">
                  <c:v>26.040691591872701</c:v>
                </c:pt>
                <c:pt idx="18918">
                  <c:v>26.042068168052399</c:v>
                </c:pt>
                <c:pt idx="18919">
                  <c:v>26.043444744232101</c:v>
                </c:pt>
                <c:pt idx="18920">
                  <c:v>26.044821320411899</c:v>
                </c:pt>
                <c:pt idx="18921">
                  <c:v>26.0461978965916</c:v>
                </c:pt>
                <c:pt idx="18922">
                  <c:v>26.047574472771299</c:v>
                </c:pt>
                <c:pt idx="18923">
                  <c:v>26.0489510489511</c:v>
                </c:pt>
                <c:pt idx="18924">
                  <c:v>26.050327625130802</c:v>
                </c:pt>
                <c:pt idx="18925">
                  <c:v>26.0517042013105</c:v>
                </c:pt>
                <c:pt idx="18926">
                  <c:v>26.053080777490202</c:v>
                </c:pt>
                <c:pt idx="18927">
                  <c:v>26.054457353669999</c:v>
                </c:pt>
                <c:pt idx="18928">
                  <c:v>26.055833929849701</c:v>
                </c:pt>
                <c:pt idx="18929">
                  <c:v>26.057210506029399</c:v>
                </c:pt>
                <c:pt idx="18930">
                  <c:v>26.058587082209101</c:v>
                </c:pt>
                <c:pt idx="18931">
                  <c:v>26.059963658388899</c:v>
                </c:pt>
                <c:pt idx="18932">
                  <c:v>26.0613402345686</c:v>
                </c:pt>
                <c:pt idx="18933">
                  <c:v>26.062716810748299</c:v>
                </c:pt>
                <c:pt idx="18934">
                  <c:v>26.064093386928</c:v>
                </c:pt>
                <c:pt idx="18935">
                  <c:v>26.065469963107802</c:v>
                </c:pt>
                <c:pt idx="18936">
                  <c:v>26.0668465392875</c:v>
                </c:pt>
                <c:pt idx="18937">
                  <c:v>26.068223115467202</c:v>
                </c:pt>
                <c:pt idx="18938">
                  <c:v>26.0695996916469</c:v>
                </c:pt>
                <c:pt idx="18939">
                  <c:v>26.070976267826701</c:v>
                </c:pt>
                <c:pt idx="18940">
                  <c:v>26.072352844006399</c:v>
                </c:pt>
                <c:pt idx="18941">
                  <c:v>26.073729420186101</c:v>
                </c:pt>
                <c:pt idx="18942">
                  <c:v>26.075105996365799</c:v>
                </c:pt>
                <c:pt idx="18943">
                  <c:v>26.076482572545601</c:v>
                </c:pt>
                <c:pt idx="18944">
                  <c:v>26.077859148725299</c:v>
                </c:pt>
                <c:pt idx="18945">
                  <c:v>26.079235724905001</c:v>
                </c:pt>
                <c:pt idx="18946">
                  <c:v>26.080612301084699</c:v>
                </c:pt>
                <c:pt idx="18947">
                  <c:v>26.0819888772645</c:v>
                </c:pt>
                <c:pt idx="18948">
                  <c:v>26.083365453444198</c:v>
                </c:pt>
                <c:pt idx="18949">
                  <c:v>26.0847420296239</c:v>
                </c:pt>
                <c:pt idx="18950">
                  <c:v>26.086118605803598</c:v>
                </c:pt>
                <c:pt idx="18951">
                  <c:v>26.0874951819834</c:v>
                </c:pt>
                <c:pt idx="18952">
                  <c:v>26.088871758163101</c:v>
                </c:pt>
                <c:pt idx="18953">
                  <c:v>26.0902483343428</c:v>
                </c:pt>
                <c:pt idx="18954">
                  <c:v>26.091624910522601</c:v>
                </c:pt>
                <c:pt idx="18955">
                  <c:v>26.093001486702299</c:v>
                </c:pt>
                <c:pt idx="18956">
                  <c:v>26.094378062882001</c:v>
                </c:pt>
                <c:pt idx="18957">
                  <c:v>26.095754639061699</c:v>
                </c:pt>
                <c:pt idx="18958">
                  <c:v>26.0971312152415</c:v>
                </c:pt>
                <c:pt idx="18959">
                  <c:v>26.098507791421198</c:v>
                </c:pt>
                <c:pt idx="18960">
                  <c:v>26.0998843676009</c:v>
                </c:pt>
                <c:pt idx="18961">
                  <c:v>26.101260943780598</c:v>
                </c:pt>
                <c:pt idx="18962">
                  <c:v>26.1026375199604</c:v>
                </c:pt>
                <c:pt idx="18963">
                  <c:v>26.104014096140101</c:v>
                </c:pt>
                <c:pt idx="18964">
                  <c:v>26.1053906723198</c:v>
                </c:pt>
                <c:pt idx="18965">
                  <c:v>26.106767248499501</c:v>
                </c:pt>
                <c:pt idx="18966">
                  <c:v>26.108143824679299</c:v>
                </c:pt>
                <c:pt idx="18967">
                  <c:v>26.109520400859001</c:v>
                </c:pt>
                <c:pt idx="18968">
                  <c:v>26.110896977038699</c:v>
                </c:pt>
                <c:pt idx="18969">
                  <c:v>26.112273553218401</c:v>
                </c:pt>
                <c:pt idx="18970">
                  <c:v>26.113650129398199</c:v>
                </c:pt>
                <c:pt idx="18971">
                  <c:v>26.1150267055779</c:v>
                </c:pt>
                <c:pt idx="18972">
                  <c:v>26.116403281757599</c:v>
                </c:pt>
                <c:pt idx="18973">
                  <c:v>26.1177798579373</c:v>
                </c:pt>
                <c:pt idx="18974">
                  <c:v>26.119156434117102</c:v>
                </c:pt>
                <c:pt idx="18975">
                  <c:v>26.1205330102968</c:v>
                </c:pt>
                <c:pt idx="18976">
                  <c:v>26.121909586476502</c:v>
                </c:pt>
                <c:pt idx="18977">
                  <c:v>26.1232861626562</c:v>
                </c:pt>
                <c:pt idx="18978">
                  <c:v>26.124662738836001</c:v>
                </c:pt>
                <c:pt idx="18979">
                  <c:v>26.126039315015699</c:v>
                </c:pt>
                <c:pt idx="18980">
                  <c:v>26.127415891195401</c:v>
                </c:pt>
                <c:pt idx="18981">
                  <c:v>26.128792467375099</c:v>
                </c:pt>
                <c:pt idx="18982">
                  <c:v>26.130169043554901</c:v>
                </c:pt>
                <c:pt idx="18983">
                  <c:v>26.131545619734599</c:v>
                </c:pt>
                <c:pt idx="18984">
                  <c:v>26.132922195914301</c:v>
                </c:pt>
                <c:pt idx="18985">
                  <c:v>26.134298772094098</c:v>
                </c:pt>
                <c:pt idx="18986">
                  <c:v>26.1356753482738</c:v>
                </c:pt>
                <c:pt idx="18987">
                  <c:v>26.137051924453498</c:v>
                </c:pt>
                <c:pt idx="18988">
                  <c:v>26.1384285006332</c:v>
                </c:pt>
                <c:pt idx="18989">
                  <c:v>26.139805076813001</c:v>
                </c:pt>
                <c:pt idx="18990">
                  <c:v>26.141181652992699</c:v>
                </c:pt>
                <c:pt idx="18991">
                  <c:v>26.142558229172401</c:v>
                </c:pt>
                <c:pt idx="18992">
                  <c:v>26.143934805352099</c:v>
                </c:pt>
                <c:pt idx="18993">
                  <c:v>26.145311381531901</c:v>
                </c:pt>
                <c:pt idx="18994">
                  <c:v>26.146687957711599</c:v>
                </c:pt>
                <c:pt idx="18995">
                  <c:v>26.148064533891301</c:v>
                </c:pt>
                <c:pt idx="18996">
                  <c:v>26.149441110070999</c:v>
                </c:pt>
                <c:pt idx="18997">
                  <c:v>26.1508176862508</c:v>
                </c:pt>
                <c:pt idx="18998">
                  <c:v>26.152194262430498</c:v>
                </c:pt>
                <c:pt idx="18999">
                  <c:v>26.1535708386102</c:v>
                </c:pt>
                <c:pt idx="19000">
                  <c:v>26.154947414789898</c:v>
                </c:pt>
                <c:pt idx="19001">
                  <c:v>26.1563239909697</c:v>
                </c:pt>
                <c:pt idx="19002">
                  <c:v>26.157700567149401</c:v>
                </c:pt>
                <c:pt idx="19003">
                  <c:v>26.1590771433291</c:v>
                </c:pt>
                <c:pt idx="19004">
                  <c:v>26.160453719508801</c:v>
                </c:pt>
                <c:pt idx="19005">
                  <c:v>26.161830295688599</c:v>
                </c:pt>
                <c:pt idx="19006">
                  <c:v>26.163206871868301</c:v>
                </c:pt>
                <c:pt idx="19007">
                  <c:v>26.164583448047999</c:v>
                </c:pt>
                <c:pt idx="19008">
                  <c:v>26.165960024227701</c:v>
                </c:pt>
                <c:pt idx="19009">
                  <c:v>26.167336600407499</c:v>
                </c:pt>
                <c:pt idx="19010">
                  <c:v>26.1687131765872</c:v>
                </c:pt>
                <c:pt idx="19011">
                  <c:v>26.170089752766899</c:v>
                </c:pt>
                <c:pt idx="19012">
                  <c:v>26.1714663289466</c:v>
                </c:pt>
                <c:pt idx="19013">
                  <c:v>26.172842905126402</c:v>
                </c:pt>
                <c:pt idx="19014">
                  <c:v>26.1742194813061</c:v>
                </c:pt>
                <c:pt idx="19015">
                  <c:v>26.175596057485802</c:v>
                </c:pt>
                <c:pt idx="19016">
                  <c:v>26.176972633665599</c:v>
                </c:pt>
                <c:pt idx="19017">
                  <c:v>26.178349209845301</c:v>
                </c:pt>
                <c:pt idx="19018">
                  <c:v>26.179725786024999</c:v>
                </c:pt>
                <c:pt idx="19019">
                  <c:v>26.181102362204701</c:v>
                </c:pt>
                <c:pt idx="19020">
                  <c:v>26.182478938384499</c:v>
                </c:pt>
                <c:pt idx="19021">
                  <c:v>26.1838555145642</c:v>
                </c:pt>
                <c:pt idx="19022">
                  <c:v>26.185232090743899</c:v>
                </c:pt>
                <c:pt idx="19023">
                  <c:v>26.1866086669236</c:v>
                </c:pt>
                <c:pt idx="19024">
                  <c:v>26.187985243103402</c:v>
                </c:pt>
                <c:pt idx="19025">
                  <c:v>26.1893618192831</c:v>
                </c:pt>
                <c:pt idx="19026">
                  <c:v>26.190738395462802</c:v>
                </c:pt>
                <c:pt idx="19027">
                  <c:v>26.1921149716425</c:v>
                </c:pt>
                <c:pt idx="19028">
                  <c:v>26.193491547822301</c:v>
                </c:pt>
                <c:pt idx="19029">
                  <c:v>26.194868124001999</c:v>
                </c:pt>
                <c:pt idx="19030">
                  <c:v>26.196244700181701</c:v>
                </c:pt>
                <c:pt idx="19031">
                  <c:v>26.197621276361399</c:v>
                </c:pt>
                <c:pt idx="19032">
                  <c:v>26.198997852541201</c:v>
                </c:pt>
                <c:pt idx="19033">
                  <c:v>26.200374428720899</c:v>
                </c:pt>
                <c:pt idx="19034">
                  <c:v>26.201751004900601</c:v>
                </c:pt>
                <c:pt idx="19035">
                  <c:v>26.203127581080299</c:v>
                </c:pt>
                <c:pt idx="19036">
                  <c:v>26.2045041572601</c:v>
                </c:pt>
                <c:pt idx="19037">
                  <c:v>26.205880733439798</c:v>
                </c:pt>
                <c:pt idx="19038">
                  <c:v>26.2072573096195</c:v>
                </c:pt>
                <c:pt idx="19039">
                  <c:v>26.208633885799198</c:v>
                </c:pt>
                <c:pt idx="19040">
                  <c:v>26.210010461979</c:v>
                </c:pt>
                <c:pt idx="19041">
                  <c:v>26.211387038158701</c:v>
                </c:pt>
                <c:pt idx="19042">
                  <c:v>26.2127636143384</c:v>
                </c:pt>
                <c:pt idx="19043">
                  <c:v>26.214140190518101</c:v>
                </c:pt>
                <c:pt idx="19044">
                  <c:v>26.215516766697899</c:v>
                </c:pt>
                <c:pt idx="19045">
                  <c:v>26.216893342877601</c:v>
                </c:pt>
                <c:pt idx="19046">
                  <c:v>26.218269919057299</c:v>
                </c:pt>
                <c:pt idx="19047">
                  <c:v>26.219646495237001</c:v>
                </c:pt>
                <c:pt idx="19048">
                  <c:v>26.221023071416798</c:v>
                </c:pt>
                <c:pt idx="19049">
                  <c:v>26.2223996475965</c:v>
                </c:pt>
                <c:pt idx="19050">
                  <c:v>26.223776223776198</c:v>
                </c:pt>
                <c:pt idx="19051">
                  <c:v>26.225152799956</c:v>
                </c:pt>
                <c:pt idx="19052">
                  <c:v>26.226529376135701</c:v>
                </c:pt>
                <c:pt idx="19053">
                  <c:v>26.2279059523154</c:v>
                </c:pt>
                <c:pt idx="19054">
                  <c:v>26.229282528495101</c:v>
                </c:pt>
                <c:pt idx="19055">
                  <c:v>26.230659104674899</c:v>
                </c:pt>
                <c:pt idx="19056">
                  <c:v>26.232035680854601</c:v>
                </c:pt>
                <c:pt idx="19057">
                  <c:v>26.233412257034299</c:v>
                </c:pt>
                <c:pt idx="19058">
                  <c:v>26.234788833214001</c:v>
                </c:pt>
                <c:pt idx="19059">
                  <c:v>26.236165409393799</c:v>
                </c:pt>
                <c:pt idx="19060">
                  <c:v>26.2375419855735</c:v>
                </c:pt>
                <c:pt idx="19061">
                  <c:v>26.238918561753199</c:v>
                </c:pt>
                <c:pt idx="19062">
                  <c:v>26.2402951379329</c:v>
                </c:pt>
                <c:pt idx="19063">
                  <c:v>26.241671714112702</c:v>
                </c:pt>
                <c:pt idx="19064">
                  <c:v>26.2430482902924</c:v>
                </c:pt>
                <c:pt idx="19065">
                  <c:v>26.244424866472102</c:v>
                </c:pt>
                <c:pt idx="19066">
                  <c:v>26.2458014426518</c:v>
                </c:pt>
                <c:pt idx="19067">
                  <c:v>26.247178018831601</c:v>
                </c:pt>
                <c:pt idx="19068">
                  <c:v>26.248554595011299</c:v>
                </c:pt>
                <c:pt idx="19069">
                  <c:v>26.249931171191001</c:v>
                </c:pt>
                <c:pt idx="19070">
                  <c:v>26.251307747370699</c:v>
                </c:pt>
                <c:pt idx="19071">
                  <c:v>26.252684323550501</c:v>
                </c:pt>
                <c:pt idx="19072">
                  <c:v>26.254060899730199</c:v>
                </c:pt>
                <c:pt idx="19073">
                  <c:v>26.255437475909901</c:v>
                </c:pt>
                <c:pt idx="19074">
                  <c:v>26.256814052089599</c:v>
                </c:pt>
                <c:pt idx="19075">
                  <c:v>26.2581906282694</c:v>
                </c:pt>
                <c:pt idx="19076">
                  <c:v>26.259567204449102</c:v>
                </c:pt>
                <c:pt idx="19077">
                  <c:v>26.2609437806288</c:v>
                </c:pt>
                <c:pt idx="19078">
                  <c:v>26.262320356808502</c:v>
                </c:pt>
                <c:pt idx="19079">
                  <c:v>26.263696932988299</c:v>
                </c:pt>
                <c:pt idx="19080">
                  <c:v>26.265073509168001</c:v>
                </c:pt>
                <c:pt idx="19081">
                  <c:v>26.266450085347699</c:v>
                </c:pt>
                <c:pt idx="19082">
                  <c:v>26.267826661527501</c:v>
                </c:pt>
                <c:pt idx="19083">
                  <c:v>26.269203237707199</c:v>
                </c:pt>
                <c:pt idx="19084">
                  <c:v>26.270579813886901</c:v>
                </c:pt>
                <c:pt idx="19085">
                  <c:v>26.271956390066599</c:v>
                </c:pt>
                <c:pt idx="19086">
                  <c:v>26.2733329662464</c:v>
                </c:pt>
                <c:pt idx="19087">
                  <c:v>26.274709542426098</c:v>
                </c:pt>
                <c:pt idx="19088">
                  <c:v>26.2760861186058</c:v>
                </c:pt>
                <c:pt idx="19089">
                  <c:v>26.277462694785498</c:v>
                </c:pt>
                <c:pt idx="19090">
                  <c:v>26.2788392709653</c:v>
                </c:pt>
                <c:pt idx="19091">
                  <c:v>26.280215847145001</c:v>
                </c:pt>
                <c:pt idx="19092">
                  <c:v>26.2815924233247</c:v>
                </c:pt>
                <c:pt idx="19093">
                  <c:v>26.282968999504401</c:v>
                </c:pt>
                <c:pt idx="19094">
                  <c:v>26.284345575684199</c:v>
                </c:pt>
                <c:pt idx="19095">
                  <c:v>26.285722151863901</c:v>
                </c:pt>
                <c:pt idx="19096">
                  <c:v>26.287098728043599</c:v>
                </c:pt>
                <c:pt idx="19097">
                  <c:v>26.288475304223301</c:v>
                </c:pt>
                <c:pt idx="19098">
                  <c:v>26.289851880403099</c:v>
                </c:pt>
                <c:pt idx="19099">
                  <c:v>26.2912284565828</c:v>
                </c:pt>
                <c:pt idx="19100">
                  <c:v>26.292605032762498</c:v>
                </c:pt>
                <c:pt idx="19101">
                  <c:v>26.2939816089422</c:v>
                </c:pt>
                <c:pt idx="19102">
                  <c:v>26.295358185122002</c:v>
                </c:pt>
                <c:pt idx="19103">
                  <c:v>26.2967347613017</c:v>
                </c:pt>
                <c:pt idx="19104">
                  <c:v>26.298111337481402</c:v>
                </c:pt>
                <c:pt idx="19105">
                  <c:v>26.2994879136611</c:v>
                </c:pt>
                <c:pt idx="19106">
                  <c:v>26.300864489840901</c:v>
                </c:pt>
                <c:pt idx="19107">
                  <c:v>26.302241066020599</c:v>
                </c:pt>
                <c:pt idx="19108">
                  <c:v>26.303617642200301</c:v>
                </c:pt>
                <c:pt idx="19109">
                  <c:v>26.304994218379999</c:v>
                </c:pt>
                <c:pt idx="19110">
                  <c:v>26.3063707945598</c:v>
                </c:pt>
                <c:pt idx="19111">
                  <c:v>26.307747370739499</c:v>
                </c:pt>
                <c:pt idx="19112">
                  <c:v>26.3091239469192</c:v>
                </c:pt>
                <c:pt idx="19113">
                  <c:v>26.310500523099002</c:v>
                </c:pt>
                <c:pt idx="19114">
                  <c:v>26.3118770992787</c:v>
                </c:pt>
                <c:pt idx="19115">
                  <c:v>26.313253675458402</c:v>
                </c:pt>
                <c:pt idx="19116">
                  <c:v>26.3146302516381</c:v>
                </c:pt>
                <c:pt idx="19117">
                  <c:v>26.316006827817901</c:v>
                </c:pt>
                <c:pt idx="19118">
                  <c:v>26.317383403997599</c:v>
                </c:pt>
                <c:pt idx="19119">
                  <c:v>26.318759980177301</c:v>
                </c:pt>
                <c:pt idx="19120">
                  <c:v>26.320136556356999</c:v>
                </c:pt>
                <c:pt idx="19121">
                  <c:v>26.321513132536801</c:v>
                </c:pt>
                <c:pt idx="19122">
                  <c:v>26.322889708716499</c:v>
                </c:pt>
                <c:pt idx="19123">
                  <c:v>26.324266284896201</c:v>
                </c:pt>
                <c:pt idx="19124">
                  <c:v>26.325642861075899</c:v>
                </c:pt>
                <c:pt idx="19125">
                  <c:v>26.3270194372557</c:v>
                </c:pt>
                <c:pt idx="19126">
                  <c:v>26.328396013435398</c:v>
                </c:pt>
                <c:pt idx="19127">
                  <c:v>26.3297725896151</c:v>
                </c:pt>
                <c:pt idx="19128">
                  <c:v>26.331149165794798</c:v>
                </c:pt>
                <c:pt idx="19129">
                  <c:v>26.332525741974599</c:v>
                </c:pt>
                <c:pt idx="19130">
                  <c:v>26.333902318154301</c:v>
                </c:pt>
                <c:pt idx="19131">
                  <c:v>26.335278894333999</c:v>
                </c:pt>
                <c:pt idx="19132">
                  <c:v>26.336655470513701</c:v>
                </c:pt>
                <c:pt idx="19133">
                  <c:v>26.338032046693499</c:v>
                </c:pt>
                <c:pt idx="19134">
                  <c:v>26.339408622873201</c:v>
                </c:pt>
                <c:pt idx="19135">
                  <c:v>26.340785199052899</c:v>
                </c:pt>
                <c:pt idx="19136">
                  <c:v>26.342161775232601</c:v>
                </c:pt>
                <c:pt idx="19137">
                  <c:v>26.343538351412398</c:v>
                </c:pt>
                <c:pt idx="19138">
                  <c:v>26.3449149275921</c:v>
                </c:pt>
                <c:pt idx="19139">
                  <c:v>26.346291503771798</c:v>
                </c:pt>
                <c:pt idx="19140">
                  <c:v>26.3476680799515</c:v>
                </c:pt>
                <c:pt idx="19141">
                  <c:v>26.349044656131301</c:v>
                </c:pt>
                <c:pt idx="19142">
                  <c:v>26.350421232311</c:v>
                </c:pt>
                <c:pt idx="19143">
                  <c:v>26.351797808490701</c:v>
                </c:pt>
                <c:pt idx="19144">
                  <c:v>26.353174384670499</c:v>
                </c:pt>
                <c:pt idx="19145">
                  <c:v>26.354550960850201</c:v>
                </c:pt>
                <c:pt idx="19146">
                  <c:v>26.355927537029899</c:v>
                </c:pt>
                <c:pt idx="19147">
                  <c:v>26.357304113209601</c:v>
                </c:pt>
                <c:pt idx="19148">
                  <c:v>26.358680689389399</c:v>
                </c:pt>
                <c:pt idx="19149">
                  <c:v>26.3600572655691</c:v>
                </c:pt>
                <c:pt idx="19150">
                  <c:v>26.361433841748799</c:v>
                </c:pt>
                <c:pt idx="19151">
                  <c:v>26.3628104179285</c:v>
                </c:pt>
                <c:pt idx="19152">
                  <c:v>26.364186994108302</c:v>
                </c:pt>
                <c:pt idx="19153">
                  <c:v>26.365563570288</c:v>
                </c:pt>
                <c:pt idx="19154">
                  <c:v>26.366940146467702</c:v>
                </c:pt>
                <c:pt idx="19155">
                  <c:v>26.3683167226474</c:v>
                </c:pt>
                <c:pt idx="19156">
                  <c:v>26.369693298827201</c:v>
                </c:pt>
                <c:pt idx="19157">
                  <c:v>26.371069875006899</c:v>
                </c:pt>
                <c:pt idx="19158">
                  <c:v>26.372446451186601</c:v>
                </c:pt>
                <c:pt idx="19159">
                  <c:v>26.373823027366299</c:v>
                </c:pt>
                <c:pt idx="19160">
                  <c:v>26.3751996035461</c:v>
                </c:pt>
                <c:pt idx="19161">
                  <c:v>26.376576179725799</c:v>
                </c:pt>
                <c:pt idx="19162">
                  <c:v>26.3779527559055</c:v>
                </c:pt>
                <c:pt idx="19163">
                  <c:v>26.379329332085199</c:v>
                </c:pt>
                <c:pt idx="19164">
                  <c:v>26.380705908265</c:v>
                </c:pt>
                <c:pt idx="19165">
                  <c:v>26.382082484444702</c:v>
                </c:pt>
                <c:pt idx="19166">
                  <c:v>26.3834590606244</c:v>
                </c:pt>
                <c:pt idx="19167">
                  <c:v>26.384835636804102</c:v>
                </c:pt>
                <c:pt idx="19168">
                  <c:v>26.386212212983899</c:v>
                </c:pt>
                <c:pt idx="19169">
                  <c:v>26.387588789163601</c:v>
                </c:pt>
                <c:pt idx="19170">
                  <c:v>26.388965365343299</c:v>
                </c:pt>
                <c:pt idx="19171">
                  <c:v>26.390341941523001</c:v>
                </c:pt>
                <c:pt idx="19172">
                  <c:v>26.391718517702799</c:v>
                </c:pt>
                <c:pt idx="19173">
                  <c:v>26.393095093882501</c:v>
                </c:pt>
                <c:pt idx="19174">
                  <c:v>26.394471670062199</c:v>
                </c:pt>
                <c:pt idx="19175">
                  <c:v>26.395848246242</c:v>
                </c:pt>
                <c:pt idx="19176">
                  <c:v>26.397224822421698</c:v>
                </c:pt>
                <c:pt idx="19177">
                  <c:v>26.3986013986014</c:v>
                </c:pt>
                <c:pt idx="19178">
                  <c:v>26.399977974781098</c:v>
                </c:pt>
                <c:pt idx="19179">
                  <c:v>26.4013545509609</c:v>
                </c:pt>
                <c:pt idx="19180">
                  <c:v>26.402731127140601</c:v>
                </c:pt>
                <c:pt idx="19181">
                  <c:v>26.4041077033203</c:v>
                </c:pt>
                <c:pt idx="19182">
                  <c:v>26.405484279500001</c:v>
                </c:pt>
                <c:pt idx="19183">
                  <c:v>26.406860855679799</c:v>
                </c:pt>
                <c:pt idx="19184">
                  <c:v>26.408237431859501</c:v>
                </c:pt>
                <c:pt idx="19185">
                  <c:v>26.409614008039199</c:v>
                </c:pt>
                <c:pt idx="19186">
                  <c:v>26.410990584218901</c:v>
                </c:pt>
                <c:pt idx="19187">
                  <c:v>26.412367160398698</c:v>
                </c:pt>
                <c:pt idx="19188">
                  <c:v>26.4137437365784</c:v>
                </c:pt>
                <c:pt idx="19189">
                  <c:v>26.415120312758098</c:v>
                </c:pt>
                <c:pt idx="19190">
                  <c:v>26.4164968889378</c:v>
                </c:pt>
                <c:pt idx="19191">
                  <c:v>26.417873465117601</c:v>
                </c:pt>
                <c:pt idx="19192">
                  <c:v>26.4192500412973</c:v>
                </c:pt>
                <c:pt idx="19193">
                  <c:v>26.420626617477001</c:v>
                </c:pt>
                <c:pt idx="19194">
                  <c:v>26.4220031936567</c:v>
                </c:pt>
                <c:pt idx="19195">
                  <c:v>26.423379769836501</c:v>
                </c:pt>
                <c:pt idx="19196">
                  <c:v>26.424756346016199</c:v>
                </c:pt>
                <c:pt idx="19197">
                  <c:v>26.426132922195901</c:v>
                </c:pt>
                <c:pt idx="19198">
                  <c:v>26.427509498375599</c:v>
                </c:pt>
                <c:pt idx="19199">
                  <c:v>26.4288860745554</c:v>
                </c:pt>
                <c:pt idx="19200">
                  <c:v>26.430262650735099</c:v>
                </c:pt>
                <c:pt idx="19201">
                  <c:v>26.4316392269148</c:v>
                </c:pt>
                <c:pt idx="19202">
                  <c:v>26.433015803094499</c:v>
                </c:pt>
                <c:pt idx="19203">
                  <c:v>26.4343923792743</c:v>
                </c:pt>
                <c:pt idx="19204">
                  <c:v>26.435768955454002</c:v>
                </c:pt>
                <c:pt idx="19205">
                  <c:v>26.4371455316337</c:v>
                </c:pt>
                <c:pt idx="19206">
                  <c:v>26.438522107813402</c:v>
                </c:pt>
                <c:pt idx="19207">
                  <c:v>26.439898683993199</c:v>
                </c:pt>
                <c:pt idx="19208">
                  <c:v>26.441275260172901</c:v>
                </c:pt>
                <c:pt idx="19209">
                  <c:v>26.442651836352599</c:v>
                </c:pt>
                <c:pt idx="19210">
                  <c:v>26.444028412532401</c:v>
                </c:pt>
                <c:pt idx="19211">
                  <c:v>26.445404988712099</c:v>
                </c:pt>
                <c:pt idx="19212">
                  <c:v>26.446781564891801</c:v>
                </c:pt>
                <c:pt idx="19213">
                  <c:v>26.448158141071499</c:v>
                </c:pt>
                <c:pt idx="19214">
                  <c:v>26.4495347172513</c:v>
                </c:pt>
                <c:pt idx="19215">
                  <c:v>26.450911293430998</c:v>
                </c:pt>
                <c:pt idx="19216">
                  <c:v>26.4522878696107</c:v>
                </c:pt>
                <c:pt idx="19217">
                  <c:v>26.453664445790402</c:v>
                </c:pt>
                <c:pt idx="19218">
                  <c:v>26.455041021970199</c:v>
                </c:pt>
                <c:pt idx="19219">
                  <c:v>26.456417598149901</c:v>
                </c:pt>
                <c:pt idx="19220">
                  <c:v>26.457794174329599</c:v>
                </c:pt>
                <c:pt idx="19221">
                  <c:v>26.459170750509301</c:v>
                </c:pt>
                <c:pt idx="19222">
                  <c:v>26.460547326689099</c:v>
                </c:pt>
                <c:pt idx="19223">
                  <c:v>26.461923902868801</c:v>
                </c:pt>
                <c:pt idx="19224">
                  <c:v>26.463300479048499</c:v>
                </c:pt>
                <c:pt idx="19225">
                  <c:v>26.464677055228201</c:v>
                </c:pt>
                <c:pt idx="19226">
                  <c:v>26.466053631407998</c:v>
                </c:pt>
                <c:pt idx="19227">
                  <c:v>26.4674302075877</c:v>
                </c:pt>
                <c:pt idx="19228">
                  <c:v>26.468806783767398</c:v>
                </c:pt>
                <c:pt idx="19229">
                  <c:v>26.4701833599471</c:v>
                </c:pt>
                <c:pt idx="19230">
                  <c:v>26.471559936126901</c:v>
                </c:pt>
                <c:pt idx="19231">
                  <c:v>26.4729365123066</c:v>
                </c:pt>
                <c:pt idx="19232">
                  <c:v>26.474313088486301</c:v>
                </c:pt>
                <c:pt idx="19233">
                  <c:v>26.475689664666</c:v>
                </c:pt>
                <c:pt idx="19234">
                  <c:v>26.477066240845801</c:v>
                </c:pt>
                <c:pt idx="19235">
                  <c:v>26.478442817025499</c:v>
                </c:pt>
                <c:pt idx="19236">
                  <c:v>26.479819393205201</c:v>
                </c:pt>
                <c:pt idx="19237">
                  <c:v>26.481195969384899</c:v>
                </c:pt>
                <c:pt idx="19238">
                  <c:v>26.4825725455647</c:v>
                </c:pt>
                <c:pt idx="19239">
                  <c:v>26.483949121744399</c:v>
                </c:pt>
                <c:pt idx="19240">
                  <c:v>26.4853256979241</c:v>
                </c:pt>
                <c:pt idx="19241">
                  <c:v>26.486702274103902</c:v>
                </c:pt>
                <c:pt idx="19242">
                  <c:v>26.4880788502836</c:v>
                </c:pt>
                <c:pt idx="19243">
                  <c:v>26.489455426463302</c:v>
                </c:pt>
                <c:pt idx="19244">
                  <c:v>26.490832002643</c:v>
                </c:pt>
                <c:pt idx="19245">
                  <c:v>26.492208578822801</c:v>
                </c:pt>
                <c:pt idx="19246">
                  <c:v>26.493585155002499</c:v>
                </c:pt>
                <c:pt idx="19247">
                  <c:v>26.494961731182201</c:v>
                </c:pt>
                <c:pt idx="19248">
                  <c:v>26.496338307361899</c:v>
                </c:pt>
                <c:pt idx="19249">
                  <c:v>26.4977148835417</c:v>
                </c:pt>
                <c:pt idx="19250">
                  <c:v>26.499091459721399</c:v>
                </c:pt>
                <c:pt idx="19251">
                  <c:v>26.5004680359011</c:v>
                </c:pt>
                <c:pt idx="19252">
                  <c:v>26.501844612080799</c:v>
                </c:pt>
                <c:pt idx="19253">
                  <c:v>26.5032211882606</c:v>
                </c:pt>
                <c:pt idx="19254">
                  <c:v>26.504597764440302</c:v>
                </c:pt>
                <c:pt idx="19255">
                  <c:v>26.50597434062</c:v>
                </c:pt>
                <c:pt idx="19256">
                  <c:v>26.507350916799702</c:v>
                </c:pt>
                <c:pt idx="19257">
                  <c:v>26.508727492979499</c:v>
                </c:pt>
                <c:pt idx="19258">
                  <c:v>26.510104069159201</c:v>
                </c:pt>
                <c:pt idx="19259">
                  <c:v>26.511480645338899</c:v>
                </c:pt>
                <c:pt idx="19260">
                  <c:v>26.512857221518601</c:v>
                </c:pt>
                <c:pt idx="19261">
                  <c:v>26.514233797698399</c:v>
                </c:pt>
                <c:pt idx="19262">
                  <c:v>26.515610373878101</c:v>
                </c:pt>
                <c:pt idx="19263">
                  <c:v>26.516986950057799</c:v>
                </c:pt>
                <c:pt idx="19264">
                  <c:v>26.518363526237501</c:v>
                </c:pt>
                <c:pt idx="19265">
                  <c:v>26.519740102417298</c:v>
                </c:pt>
                <c:pt idx="19266">
                  <c:v>26.521116678597</c:v>
                </c:pt>
                <c:pt idx="19267">
                  <c:v>26.522493254776698</c:v>
                </c:pt>
                <c:pt idx="19268">
                  <c:v>26.5238698309564</c:v>
                </c:pt>
                <c:pt idx="19269">
                  <c:v>26.525246407136201</c:v>
                </c:pt>
                <c:pt idx="19270">
                  <c:v>26.5266229833159</c:v>
                </c:pt>
                <c:pt idx="19271">
                  <c:v>26.527999559495601</c:v>
                </c:pt>
                <c:pt idx="19272">
                  <c:v>26.529376135675399</c:v>
                </c:pt>
                <c:pt idx="19273">
                  <c:v>26.530752711855101</c:v>
                </c:pt>
                <c:pt idx="19274">
                  <c:v>26.532129288034799</c:v>
                </c:pt>
                <c:pt idx="19275">
                  <c:v>26.533505864214501</c:v>
                </c:pt>
                <c:pt idx="19276">
                  <c:v>26.534882440394298</c:v>
                </c:pt>
                <c:pt idx="19277">
                  <c:v>26.536259016574</c:v>
                </c:pt>
                <c:pt idx="19278">
                  <c:v>26.537635592753698</c:v>
                </c:pt>
                <c:pt idx="19279">
                  <c:v>26.5390121689334</c:v>
                </c:pt>
                <c:pt idx="19280">
                  <c:v>26.540388745113201</c:v>
                </c:pt>
                <c:pt idx="19281">
                  <c:v>26.5417653212929</c:v>
                </c:pt>
                <c:pt idx="19282">
                  <c:v>26.543141897472601</c:v>
                </c:pt>
                <c:pt idx="19283">
                  <c:v>26.5445184736523</c:v>
                </c:pt>
                <c:pt idx="19284">
                  <c:v>26.545895049832101</c:v>
                </c:pt>
                <c:pt idx="19285">
                  <c:v>26.547271626011799</c:v>
                </c:pt>
                <c:pt idx="19286">
                  <c:v>26.548648202191501</c:v>
                </c:pt>
                <c:pt idx="19287">
                  <c:v>26.550024778371199</c:v>
                </c:pt>
                <c:pt idx="19288">
                  <c:v>26.551401354551</c:v>
                </c:pt>
                <c:pt idx="19289">
                  <c:v>26.552777930730699</c:v>
                </c:pt>
                <c:pt idx="19290">
                  <c:v>26.5541545069104</c:v>
                </c:pt>
                <c:pt idx="19291">
                  <c:v>26.555531083090099</c:v>
                </c:pt>
                <c:pt idx="19292">
                  <c:v>26.5569076592699</c:v>
                </c:pt>
                <c:pt idx="19293">
                  <c:v>26.558284235449602</c:v>
                </c:pt>
                <c:pt idx="19294">
                  <c:v>26.5596608116293</c:v>
                </c:pt>
                <c:pt idx="19295">
                  <c:v>26.561037387809002</c:v>
                </c:pt>
                <c:pt idx="19296">
                  <c:v>26.562413963988799</c:v>
                </c:pt>
                <c:pt idx="19297">
                  <c:v>26.563790540168501</c:v>
                </c:pt>
                <c:pt idx="19298">
                  <c:v>26.565167116348199</c:v>
                </c:pt>
                <c:pt idx="19299">
                  <c:v>26.566543692527901</c:v>
                </c:pt>
                <c:pt idx="19300">
                  <c:v>26.567920268707699</c:v>
                </c:pt>
                <c:pt idx="19301">
                  <c:v>26.569296844887401</c:v>
                </c:pt>
                <c:pt idx="19302">
                  <c:v>26.570673421067099</c:v>
                </c:pt>
                <c:pt idx="19303">
                  <c:v>26.5720499972469</c:v>
                </c:pt>
                <c:pt idx="19304">
                  <c:v>26.573426573426602</c:v>
                </c:pt>
                <c:pt idx="19305">
                  <c:v>26.5748031496063</c:v>
                </c:pt>
                <c:pt idx="19306">
                  <c:v>26.576179725786002</c:v>
                </c:pt>
                <c:pt idx="19307">
                  <c:v>26.577556301965799</c:v>
                </c:pt>
                <c:pt idx="19308">
                  <c:v>26.578932878145501</c:v>
                </c:pt>
                <c:pt idx="19309">
                  <c:v>26.580309454325199</c:v>
                </c:pt>
                <c:pt idx="19310">
                  <c:v>26.581686030504901</c:v>
                </c:pt>
                <c:pt idx="19311">
                  <c:v>26.583062606684699</c:v>
                </c:pt>
                <c:pt idx="19312">
                  <c:v>26.584439182864401</c:v>
                </c:pt>
                <c:pt idx="19313">
                  <c:v>26.585815759044099</c:v>
                </c:pt>
                <c:pt idx="19314">
                  <c:v>26.587192335223801</c:v>
                </c:pt>
                <c:pt idx="19315">
                  <c:v>26.588568911403598</c:v>
                </c:pt>
                <c:pt idx="19316">
                  <c:v>26.5899454875833</c:v>
                </c:pt>
                <c:pt idx="19317">
                  <c:v>26.591322063762998</c:v>
                </c:pt>
                <c:pt idx="19318">
                  <c:v>26.5926986399427</c:v>
                </c:pt>
                <c:pt idx="19319">
                  <c:v>26.594075216122501</c:v>
                </c:pt>
                <c:pt idx="19320">
                  <c:v>26.5954517923022</c:v>
                </c:pt>
                <c:pt idx="19321">
                  <c:v>26.596828368481901</c:v>
                </c:pt>
                <c:pt idx="19322">
                  <c:v>26.5982049446616</c:v>
                </c:pt>
                <c:pt idx="19323">
                  <c:v>26.599581520841401</c:v>
                </c:pt>
                <c:pt idx="19324">
                  <c:v>26.600958097021099</c:v>
                </c:pt>
                <c:pt idx="19325">
                  <c:v>26.602334673200801</c:v>
                </c:pt>
                <c:pt idx="19326">
                  <c:v>26.603711249380499</c:v>
                </c:pt>
                <c:pt idx="19327">
                  <c:v>26.6050878255603</c:v>
                </c:pt>
                <c:pt idx="19328">
                  <c:v>26.606464401739998</c:v>
                </c:pt>
                <c:pt idx="19329">
                  <c:v>26.6078409779197</c:v>
                </c:pt>
                <c:pt idx="19330">
                  <c:v>26.609217554099398</c:v>
                </c:pt>
                <c:pt idx="19331">
                  <c:v>26.6105941302792</c:v>
                </c:pt>
                <c:pt idx="19332">
                  <c:v>26.611970706458902</c:v>
                </c:pt>
                <c:pt idx="19333">
                  <c:v>26.6133472826386</c:v>
                </c:pt>
                <c:pt idx="19334">
                  <c:v>26.614723858818301</c:v>
                </c:pt>
                <c:pt idx="19335">
                  <c:v>26.616100434998099</c:v>
                </c:pt>
                <c:pt idx="19336">
                  <c:v>26.617477011177801</c:v>
                </c:pt>
                <c:pt idx="19337">
                  <c:v>26.618853587357499</c:v>
                </c:pt>
                <c:pt idx="19338">
                  <c:v>26.6202301635373</c:v>
                </c:pt>
                <c:pt idx="19339">
                  <c:v>26.621606739716999</c:v>
                </c:pt>
                <c:pt idx="19340">
                  <c:v>26.6229833158967</c:v>
                </c:pt>
                <c:pt idx="19341">
                  <c:v>26.624359892076399</c:v>
                </c:pt>
                <c:pt idx="19342">
                  <c:v>26.6257364682562</c:v>
                </c:pt>
                <c:pt idx="19343">
                  <c:v>26.627113044435902</c:v>
                </c:pt>
                <c:pt idx="19344">
                  <c:v>26.6284896206156</c:v>
                </c:pt>
                <c:pt idx="19345">
                  <c:v>26.629866196795302</c:v>
                </c:pt>
                <c:pt idx="19346">
                  <c:v>26.631242772975099</c:v>
                </c:pt>
                <c:pt idx="19347">
                  <c:v>26.632619349154801</c:v>
                </c:pt>
                <c:pt idx="19348">
                  <c:v>26.633995925334499</c:v>
                </c:pt>
                <c:pt idx="19349">
                  <c:v>26.635372501514201</c:v>
                </c:pt>
                <c:pt idx="19350">
                  <c:v>26.636749077693999</c:v>
                </c:pt>
                <c:pt idx="19351">
                  <c:v>26.638125653873701</c:v>
                </c:pt>
                <c:pt idx="19352">
                  <c:v>26.639502230053399</c:v>
                </c:pt>
                <c:pt idx="19353">
                  <c:v>26.640878806233101</c:v>
                </c:pt>
                <c:pt idx="19354">
                  <c:v>26.642255382412898</c:v>
                </c:pt>
                <c:pt idx="19355">
                  <c:v>26.6436319585926</c:v>
                </c:pt>
                <c:pt idx="19356">
                  <c:v>26.645008534772298</c:v>
                </c:pt>
                <c:pt idx="19357">
                  <c:v>26.646385110952</c:v>
                </c:pt>
                <c:pt idx="19358">
                  <c:v>26.647761687131801</c:v>
                </c:pt>
                <c:pt idx="19359">
                  <c:v>26.649138263311499</c:v>
                </c:pt>
                <c:pt idx="19360">
                  <c:v>26.650514839491201</c:v>
                </c:pt>
                <c:pt idx="19361">
                  <c:v>26.651891415670899</c:v>
                </c:pt>
                <c:pt idx="19362">
                  <c:v>26.653267991850701</c:v>
                </c:pt>
                <c:pt idx="19363">
                  <c:v>26.654644568030399</c:v>
                </c:pt>
                <c:pt idx="19364">
                  <c:v>26.656021144210101</c:v>
                </c:pt>
                <c:pt idx="19365">
                  <c:v>26.657397720389898</c:v>
                </c:pt>
                <c:pt idx="19366">
                  <c:v>26.6587742965696</c:v>
                </c:pt>
                <c:pt idx="19367">
                  <c:v>26.660150872749298</c:v>
                </c:pt>
                <c:pt idx="19368">
                  <c:v>26.661527448929</c:v>
                </c:pt>
                <c:pt idx="19369">
                  <c:v>26.662904025108801</c:v>
                </c:pt>
                <c:pt idx="19370">
                  <c:v>26.6642806012885</c:v>
                </c:pt>
                <c:pt idx="19371">
                  <c:v>26.665657177468201</c:v>
                </c:pt>
                <c:pt idx="19372">
                  <c:v>26.6670337536479</c:v>
                </c:pt>
                <c:pt idx="19373">
                  <c:v>26.668410329827701</c:v>
                </c:pt>
                <c:pt idx="19374">
                  <c:v>26.669786906007399</c:v>
                </c:pt>
                <c:pt idx="19375">
                  <c:v>26.671163482187101</c:v>
                </c:pt>
                <c:pt idx="19376">
                  <c:v>26.672540058366799</c:v>
                </c:pt>
                <c:pt idx="19377">
                  <c:v>26.6739166345466</c:v>
                </c:pt>
                <c:pt idx="19378">
                  <c:v>26.675293210726299</c:v>
                </c:pt>
                <c:pt idx="19379">
                  <c:v>26.676669786906</c:v>
                </c:pt>
                <c:pt idx="19380">
                  <c:v>26.678046363085699</c:v>
                </c:pt>
                <c:pt idx="19381">
                  <c:v>26.6794229392655</c:v>
                </c:pt>
                <c:pt idx="19382">
                  <c:v>26.680799515445202</c:v>
                </c:pt>
                <c:pt idx="19383">
                  <c:v>26.6821760916249</c:v>
                </c:pt>
                <c:pt idx="19384">
                  <c:v>26.683552667804602</c:v>
                </c:pt>
                <c:pt idx="19385">
                  <c:v>26.684929243984399</c:v>
                </c:pt>
                <c:pt idx="19386">
                  <c:v>26.686305820164101</c:v>
                </c:pt>
                <c:pt idx="19387">
                  <c:v>26.687682396343799</c:v>
                </c:pt>
                <c:pt idx="19388">
                  <c:v>26.689058972523501</c:v>
                </c:pt>
                <c:pt idx="19389">
                  <c:v>26.690435548703299</c:v>
                </c:pt>
                <c:pt idx="19390">
                  <c:v>26.691812124883</c:v>
                </c:pt>
                <c:pt idx="19391">
                  <c:v>26.693188701062699</c:v>
                </c:pt>
                <c:pt idx="19392">
                  <c:v>26.6945652772424</c:v>
                </c:pt>
                <c:pt idx="19393">
                  <c:v>26.695941853422202</c:v>
                </c:pt>
                <c:pt idx="19394">
                  <c:v>26.6973184296019</c:v>
                </c:pt>
                <c:pt idx="19395">
                  <c:v>26.698695005781602</c:v>
                </c:pt>
                <c:pt idx="19396">
                  <c:v>26.7000715819613</c:v>
                </c:pt>
                <c:pt idx="19397">
                  <c:v>26.701448158141101</c:v>
                </c:pt>
                <c:pt idx="19398">
                  <c:v>26.702824734320799</c:v>
                </c:pt>
                <c:pt idx="19399">
                  <c:v>26.704201310500501</c:v>
                </c:pt>
                <c:pt idx="19400">
                  <c:v>26.705577886680299</c:v>
                </c:pt>
                <c:pt idx="19401">
                  <c:v>26.706954462860001</c:v>
                </c:pt>
                <c:pt idx="19402">
                  <c:v>26.708331039039699</c:v>
                </c:pt>
                <c:pt idx="19403">
                  <c:v>26.709707615219401</c:v>
                </c:pt>
                <c:pt idx="19404">
                  <c:v>26.711084191399198</c:v>
                </c:pt>
                <c:pt idx="19405">
                  <c:v>26.7124607675789</c:v>
                </c:pt>
                <c:pt idx="19406">
                  <c:v>26.713837343758598</c:v>
                </c:pt>
                <c:pt idx="19407">
                  <c:v>26.7152139199383</c:v>
                </c:pt>
                <c:pt idx="19408">
                  <c:v>26.716590496118101</c:v>
                </c:pt>
                <c:pt idx="19409">
                  <c:v>26.7179670722978</c:v>
                </c:pt>
                <c:pt idx="19410">
                  <c:v>26.719343648477501</c:v>
                </c:pt>
                <c:pt idx="19411">
                  <c:v>26.7207202246572</c:v>
                </c:pt>
                <c:pt idx="19412">
                  <c:v>26.722096800837001</c:v>
                </c:pt>
                <c:pt idx="19413">
                  <c:v>26.723473377016699</c:v>
                </c:pt>
                <c:pt idx="19414">
                  <c:v>26.724849953196401</c:v>
                </c:pt>
                <c:pt idx="19415">
                  <c:v>26.726226529376099</c:v>
                </c:pt>
                <c:pt idx="19416">
                  <c:v>26.7276031055559</c:v>
                </c:pt>
                <c:pt idx="19417">
                  <c:v>26.728979681735598</c:v>
                </c:pt>
                <c:pt idx="19418">
                  <c:v>26.7303562579153</c:v>
                </c:pt>
                <c:pt idx="19419">
                  <c:v>26.731732834094998</c:v>
                </c:pt>
                <c:pt idx="19420">
                  <c:v>26.7331094102748</c:v>
                </c:pt>
                <c:pt idx="19421">
                  <c:v>26.734485986454501</c:v>
                </c:pt>
                <c:pt idx="19422">
                  <c:v>26.7358625626342</c:v>
                </c:pt>
                <c:pt idx="19423">
                  <c:v>26.737239138813901</c:v>
                </c:pt>
                <c:pt idx="19424">
                  <c:v>26.738615714993699</c:v>
                </c:pt>
                <c:pt idx="19425">
                  <c:v>26.739992291173401</c:v>
                </c:pt>
                <c:pt idx="19426">
                  <c:v>26.741368867353099</c:v>
                </c:pt>
                <c:pt idx="19427">
                  <c:v>26.742745443532801</c:v>
                </c:pt>
                <c:pt idx="19428">
                  <c:v>26.744122019712599</c:v>
                </c:pt>
                <c:pt idx="19429">
                  <c:v>26.7454985958923</c:v>
                </c:pt>
                <c:pt idx="19430">
                  <c:v>26.746875172071999</c:v>
                </c:pt>
                <c:pt idx="19431">
                  <c:v>26.7482517482518</c:v>
                </c:pt>
                <c:pt idx="19432">
                  <c:v>26.749628324431502</c:v>
                </c:pt>
                <c:pt idx="19433">
                  <c:v>26.7510049006112</c:v>
                </c:pt>
                <c:pt idx="19434">
                  <c:v>26.752381476790902</c:v>
                </c:pt>
                <c:pt idx="19435">
                  <c:v>26.753758052970699</c:v>
                </c:pt>
                <c:pt idx="19436">
                  <c:v>26.755134629150401</c:v>
                </c:pt>
                <c:pt idx="19437">
                  <c:v>26.756511205330099</c:v>
                </c:pt>
                <c:pt idx="19438">
                  <c:v>26.757887781509801</c:v>
                </c:pt>
                <c:pt idx="19439">
                  <c:v>26.759264357689599</c:v>
                </c:pt>
                <c:pt idx="19440">
                  <c:v>26.760640933869301</c:v>
                </c:pt>
                <c:pt idx="19441">
                  <c:v>26.762017510048999</c:v>
                </c:pt>
                <c:pt idx="19442">
                  <c:v>26.763394086228701</c:v>
                </c:pt>
                <c:pt idx="19443">
                  <c:v>26.764770662408498</c:v>
                </c:pt>
                <c:pt idx="19444">
                  <c:v>26.7661472385882</c:v>
                </c:pt>
                <c:pt idx="19445">
                  <c:v>26.767523814767902</c:v>
                </c:pt>
                <c:pt idx="19446">
                  <c:v>26.7689003909476</c:v>
                </c:pt>
                <c:pt idx="19447">
                  <c:v>26.770276967127401</c:v>
                </c:pt>
                <c:pt idx="19448">
                  <c:v>26.771653543307099</c:v>
                </c:pt>
                <c:pt idx="19449">
                  <c:v>26.773030119486801</c:v>
                </c:pt>
                <c:pt idx="19450">
                  <c:v>26.774406695666499</c:v>
                </c:pt>
                <c:pt idx="19451">
                  <c:v>26.775783271846301</c:v>
                </c:pt>
                <c:pt idx="19452">
                  <c:v>26.777159848025999</c:v>
                </c:pt>
                <c:pt idx="19453">
                  <c:v>26.778536424205701</c:v>
                </c:pt>
                <c:pt idx="19454">
                  <c:v>26.779913000385399</c:v>
                </c:pt>
                <c:pt idx="19455">
                  <c:v>26.7812895765652</c:v>
                </c:pt>
                <c:pt idx="19456">
                  <c:v>26.782666152744898</c:v>
                </c:pt>
                <c:pt idx="19457">
                  <c:v>26.7840427289246</c:v>
                </c:pt>
                <c:pt idx="19458">
                  <c:v>26.785419305104298</c:v>
                </c:pt>
                <c:pt idx="19459">
                  <c:v>26.7867958812841</c:v>
                </c:pt>
                <c:pt idx="19460">
                  <c:v>26.788172457463801</c:v>
                </c:pt>
                <c:pt idx="19461">
                  <c:v>26.7895490336435</c:v>
                </c:pt>
                <c:pt idx="19462">
                  <c:v>26.790925609823201</c:v>
                </c:pt>
                <c:pt idx="19463">
                  <c:v>26.792302186002999</c:v>
                </c:pt>
                <c:pt idx="19464">
                  <c:v>26.793678762182701</c:v>
                </c:pt>
                <c:pt idx="19465">
                  <c:v>26.795055338362399</c:v>
                </c:pt>
                <c:pt idx="19466">
                  <c:v>26.7964319145422</c:v>
                </c:pt>
                <c:pt idx="19467">
                  <c:v>26.797808490721899</c:v>
                </c:pt>
                <c:pt idx="19468">
                  <c:v>26.7991850669016</c:v>
                </c:pt>
                <c:pt idx="19469">
                  <c:v>26.800561643081299</c:v>
                </c:pt>
                <c:pt idx="19470">
                  <c:v>26.8019382192611</c:v>
                </c:pt>
                <c:pt idx="19471">
                  <c:v>26.803314795440802</c:v>
                </c:pt>
                <c:pt idx="19472">
                  <c:v>26.8046913716205</c:v>
                </c:pt>
                <c:pt idx="19473">
                  <c:v>26.806067947800202</c:v>
                </c:pt>
                <c:pt idx="19474">
                  <c:v>26.807444523979999</c:v>
                </c:pt>
                <c:pt idx="19475">
                  <c:v>26.808821100159701</c:v>
                </c:pt>
                <c:pt idx="19476">
                  <c:v>26.810197676339399</c:v>
                </c:pt>
                <c:pt idx="19477">
                  <c:v>26.811574252519101</c:v>
                </c:pt>
                <c:pt idx="19478">
                  <c:v>26.812950828698899</c:v>
                </c:pt>
                <c:pt idx="19479">
                  <c:v>26.8143274048786</c:v>
                </c:pt>
                <c:pt idx="19480">
                  <c:v>26.815703981058299</c:v>
                </c:pt>
                <c:pt idx="19481">
                  <c:v>26.817080557238</c:v>
                </c:pt>
                <c:pt idx="19482">
                  <c:v>26.818457133417802</c:v>
                </c:pt>
                <c:pt idx="19483">
                  <c:v>26.8198337095975</c:v>
                </c:pt>
                <c:pt idx="19484">
                  <c:v>26.821210285777202</c:v>
                </c:pt>
                <c:pt idx="19485">
                  <c:v>26.8225868619569</c:v>
                </c:pt>
                <c:pt idx="19486">
                  <c:v>26.823963438136701</c:v>
                </c:pt>
                <c:pt idx="19487">
                  <c:v>26.825340014316399</c:v>
                </c:pt>
                <c:pt idx="19488">
                  <c:v>26.826716590496101</c:v>
                </c:pt>
                <c:pt idx="19489">
                  <c:v>26.828093166675799</c:v>
                </c:pt>
                <c:pt idx="19490">
                  <c:v>26.829469742855601</c:v>
                </c:pt>
                <c:pt idx="19491">
                  <c:v>26.830846319035299</c:v>
                </c:pt>
                <c:pt idx="19492">
                  <c:v>26.832222895215001</c:v>
                </c:pt>
                <c:pt idx="19493">
                  <c:v>26.833599471394798</c:v>
                </c:pt>
                <c:pt idx="19494">
                  <c:v>26.8349760475745</c:v>
                </c:pt>
                <c:pt idx="19495">
                  <c:v>26.836352623754198</c:v>
                </c:pt>
                <c:pt idx="19496">
                  <c:v>26.8377291999339</c:v>
                </c:pt>
                <c:pt idx="19497">
                  <c:v>26.839105776113701</c:v>
                </c:pt>
                <c:pt idx="19498">
                  <c:v>26.8404823522934</c:v>
                </c:pt>
                <c:pt idx="19499">
                  <c:v>26.841858928473101</c:v>
                </c:pt>
                <c:pt idx="19500">
                  <c:v>26.8432355046528</c:v>
                </c:pt>
                <c:pt idx="19501">
                  <c:v>26.844612080832601</c:v>
                </c:pt>
                <c:pt idx="19502">
                  <c:v>26.845988657012299</c:v>
                </c:pt>
                <c:pt idx="19503">
                  <c:v>26.847365233192001</c:v>
                </c:pt>
                <c:pt idx="19504">
                  <c:v>26.848741809371699</c:v>
                </c:pt>
                <c:pt idx="19505">
                  <c:v>26.8501183855515</c:v>
                </c:pt>
                <c:pt idx="19506">
                  <c:v>26.851494961731198</c:v>
                </c:pt>
                <c:pt idx="19507">
                  <c:v>26.8528715379109</c:v>
                </c:pt>
                <c:pt idx="19508">
                  <c:v>26.854248114090598</c:v>
                </c:pt>
                <c:pt idx="19509">
                  <c:v>26.8556246902704</c:v>
                </c:pt>
                <c:pt idx="19510">
                  <c:v>26.857001266450101</c:v>
                </c:pt>
                <c:pt idx="19511">
                  <c:v>26.8583778426298</c:v>
                </c:pt>
                <c:pt idx="19512">
                  <c:v>26.859754418809501</c:v>
                </c:pt>
                <c:pt idx="19513">
                  <c:v>26.861130994989299</c:v>
                </c:pt>
                <c:pt idx="19514">
                  <c:v>26.862507571169001</c:v>
                </c:pt>
                <c:pt idx="19515">
                  <c:v>26.863884147348699</c:v>
                </c:pt>
                <c:pt idx="19516">
                  <c:v>26.865260723528401</c:v>
                </c:pt>
                <c:pt idx="19517">
                  <c:v>26.866637299708199</c:v>
                </c:pt>
                <c:pt idx="19518">
                  <c:v>26.8680138758879</c:v>
                </c:pt>
                <c:pt idx="19519">
                  <c:v>26.869390452067599</c:v>
                </c:pt>
                <c:pt idx="19520">
                  <c:v>26.8707670282473</c:v>
                </c:pt>
                <c:pt idx="19521">
                  <c:v>26.872143604427102</c:v>
                </c:pt>
                <c:pt idx="19522">
                  <c:v>26.8735201806068</c:v>
                </c:pt>
                <c:pt idx="19523">
                  <c:v>26.874896756786502</c:v>
                </c:pt>
                <c:pt idx="19524">
                  <c:v>26.8762733329662</c:v>
                </c:pt>
                <c:pt idx="19525">
                  <c:v>26.877649909146001</c:v>
                </c:pt>
                <c:pt idx="19526">
                  <c:v>26.879026485325699</c:v>
                </c:pt>
                <c:pt idx="19527">
                  <c:v>26.880403061505401</c:v>
                </c:pt>
                <c:pt idx="19528">
                  <c:v>26.881779637685199</c:v>
                </c:pt>
                <c:pt idx="19529">
                  <c:v>26.883156213864901</c:v>
                </c:pt>
                <c:pt idx="19530">
                  <c:v>26.884532790044599</c:v>
                </c:pt>
                <c:pt idx="19531">
                  <c:v>26.8859093662243</c:v>
                </c:pt>
                <c:pt idx="19532">
                  <c:v>26.887285942404102</c:v>
                </c:pt>
                <c:pt idx="19533">
                  <c:v>26.8886625185838</c:v>
                </c:pt>
                <c:pt idx="19534">
                  <c:v>26.890039094763502</c:v>
                </c:pt>
                <c:pt idx="19535">
                  <c:v>26.8914156709432</c:v>
                </c:pt>
                <c:pt idx="19536">
                  <c:v>26.892792247123001</c:v>
                </c:pt>
                <c:pt idx="19537">
                  <c:v>26.894168823302699</c:v>
                </c:pt>
                <c:pt idx="19538">
                  <c:v>26.895545399482401</c:v>
                </c:pt>
                <c:pt idx="19539">
                  <c:v>26.896921975662099</c:v>
                </c:pt>
                <c:pt idx="19540">
                  <c:v>26.898298551841901</c:v>
                </c:pt>
                <c:pt idx="19541">
                  <c:v>26.899675128021599</c:v>
                </c:pt>
                <c:pt idx="19542">
                  <c:v>26.901051704201301</c:v>
                </c:pt>
                <c:pt idx="19543">
                  <c:v>26.902428280380999</c:v>
                </c:pt>
                <c:pt idx="19544">
                  <c:v>26.9038048565608</c:v>
                </c:pt>
                <c:pt idx="19545">
                  <c:v>26.905181432740498</c:v>
                </c:pt>
                <c:pt idx="19546">
                  <c:v>26.9065580089202</c:v>
                </c:pt>
                <c:pt idx="19547">
                  <c:v>26.907934585099898</c:v>
                </c:pt>
                <c:pt idx="19548">
                  <c:v>26.9093111612797</c:v>
                </c:pt>
                <c:pt idx="19549">
                  <c:v>26.910687737459401</c:v>
                </c:pt>
                <c:pt idx="19550">
                  <c:v>26.9120643136391</c:v>
                </c:pt>
                <c:pt idx="19551">
                  <c:v>26.913440889818801</c:v>
                </c:pt>
                <c:pt idx="19552">
                  <c:v>26.914817465998599</c:v>
                </c:pt>
                <c:pt idx="19553">
                  <c:v>26.916194042178301</c:v>
                </c:pt>
                <c:pt idx="19554">
                  <c:v>26.917570618357999</c:v>
                </c:pt>
                <c:pt idx="19555">
                  <c:v>26.9189471945378</c:v>
                </c:pt>
                <c:pt idx="19556">
                  <c:v>26.920323770717498</c:v>
                </c:pt>
                <c:pt idx="19557">
                  <c:v>26.9217003468972</c:v>
                </c:pt>
                <c:pt idx="19558">
                  <c:v>26.923076923076898</c:v>
                </c:pt>
                <c:pt idx="19559">
                  <c:v>26.9244534992567</c:v>
                </c:pt>
                <c:pt idx="19560">
                  <c:v>26.925830075436402</c:v>
                </c:pt>
                <c:pt idx="19561">
                  <c:v>26.9272066516161</c:v>
                </c:pt>
                <c:pt idx="19562">
                  <c:v>26.928583227795801</c:v>
                </c:pt>
                <c:pt idx="19563">
                  <c:v>26.929959803975599</c:v>
                </c:pt>
                <c:pt idx="19564">
                  <c:v>26.931336380155301</c:v>
                </c:pt>
                <c:pt idx="19565">
                  <c:v>26.932712956334999</c:v>
                </c:pt>
                <c:pt idx="19566">
                  <c:v>26.934089532514701</c:v>
                </c:pt>
                <c:pt idx="19567">
                  <c:v>26.935466108694499</c:v>
                </c:pt>
                <c:pt idx="19568">
                  <c:v>26.9368426848742</c:v>
                </c:pt>
                <c:pt idx="19569">
                  <c:v>26.938219261053899</c:v>
                </c:pt>
                <c:pt idx="19570">
                  <c:v>26.9395958372336</c:v>
                </c:pt>
                <c:pt idx="19571">
                  <c:v>26.940972413413402</c:v>
                </c:pt>
                <c:pt idx="19572">
                  <c:v>26.9423489895931</c:v>
                </c:pt>
                <c:pt idx="19573">
                  <c:v>26.943725565772802</c:v>
                </c:pt>
                <c:pt idx="19574">
                  <c:v>26.9451021419525</c:v>
                </c:pt>
                <c:pt idx="19575">
                  <c:v>26.946478718132301</c:v>
                </c:pt>
                <c:pt idx="19576">
                  <c:v>26.947855294311999</c:v>
                </c:pt>
                <c:pt idx="19577">
                  <c:v>26.949231870491701</c:v>
                </c:pt>
                <c:pt idx="19578">
                  <c:v>26.950608446671399</c:v>
                </c:pt>
                <c:pt idx="19579">
                  <c:v>26.951985022851201</c:v>
                </c:pt>
                <c:pt idx="19580">
                  <c:v>26.953361599030899</c:v>
                </c:pt>
                <c:pt idx="19581">
                  <c:v>26.954738175210601</c:v>
                </c:pt>
                <c:pt idx="19582">
                  <c:v>26.956114751390299</c:v>
                </c:pt>
                <c:pt idx="19583">
                  <c:v>26.9574913275701</c:v>
                </c:pt>
                <c:pt idx="19584">
                  <c:v>26.958867903749798</c:v>
                </c:pt>
                <c:pt idx="19585">
                  <c:v>26.9602444799295</c:v>
                </c:pt>
                <c:pt idx="19586">
                  <c:v>26.961621056109198</c:v>
                </c:pt>
                <c:pt idx="19587">
                  <c:v>26.962997632288999</c:v>
                </c:pt>
                <c:pt idx="19588">
                  <c:v>26.964374208468701</c:v>
                </c:pt>
                <c:pt idx="19589">
                  <c:v>26.965750784648399</c:v>
                </c:pt>
                <c:pt idx="19590">
                  <c:v>26.967127360828201</c:v>
                </c:pt>
                <c:pt idx="19591">
                  <c:v>26.968503937007899</c:v>
                </c:pt>
                <c:pt idx="19592">
                  <c:v>26.969880513187601</c:v>
                </c:pt>
                <c:pt idx="19593">
                  <c:v>26.971257089367299</c:v>
                </c:pt>
                <c:pt idx="19594">
                  <c:v>26.9726336655471</c:v>
                </c:pt>
                <c:pt idx="19595">
                  <c:v>26.974010241726798</c:v>
                </c:pt>
                <c:pt idx="19596">
                  <c:v>26.9753868179065</c:v>
                </c:pt>
                <c:pt idx="19597">
                  <c:v>26.976763394086198</c:v>
                </c:pt>
                <c:pt idx="19598">
                  <c:v>26.978139970266</c:v>
                </c:pt>
                <c:pt idx="19599">
                  <c:v>26.979516546445701</c:v>
                </c:pt>
                <c:pt idx="19600">
                  <c:v>26.9808931226254</c:v>
                </c:pt>
                <c:pt idx="19601">
                  <c:v>26.982269698805101</c:v>
                </c:pt>
                <c:pt idx="19602">
                  <c:v>26.983646274984899</c:v>
                </c:pt>
                <c:pt idx="19603">
                  <c:v>26.985022851164601</c:v>
                </c:pt>
                <c:pt idx="19604">
                  <c:v>26.986399427344299</c:v>
                </c:pt>
                <c:pt idx="19605">
                  <c:v>26.987776003524001</c:v>
                </c:pt>
                <c:pt idx="19606">
                  <c:v>26.989152579703799</c:v>
                </c:pt>
                <c:pt idx="19607">
                  <c:v>26.9905291558835</c:v>
                </c:pt>
                <c:pt idx="19608">
                  <c:v>26.991905732063199</c:v>
                </c:pt>
                <c:pt idx="19609">
                  <c:v>26.9932823082429</c:v>
                </c:pt>
                <c:pt idx="19610">
                  <c:v>26.994658884422702</c:v>
                </c:pt>
                <c:pt idx="19611">
                  <c:v>26.9960354606024</c:v>
                </c:pt>
                <c:pt idx="19612">
                  <c:v>26.997412036782102</c:v>
                </c:pt>
                <c:pt idx="19613">
                  <c:v>26.9987886129618</c:v>
                </c:pt>
                <c:pt idx="19614">
                  <c:v>27.000165189141601</c:v>
                </c:pt>
                <c:pt idx="19615">
                  <c:v>27.001541765321299</c:v>
                </c:pt>
                <c:pt idx="19616">
                  <c:v>27.002918341501001</c:v>
                </c:pt>
                <c:pt idx="19617">
                  <c:v>27.004294917680699</c:v>
                </c:pt>
                <c:pt idx="19618">
                  <c:v>27.0056714938605</c:v>
                </c:pt>
                <c:pt idx="19619">
                  <c:v>27.007048070040199</c:v>
                </c:pt>
                <c:pt idx="19620">
                  <c:v>27.0084246462199</c:v>
                </c:pt>
                <c:pt idx="19621">
                  <c:v>27.009801222399702</c:v>
                </c:pt>
                <c:pt idx="19622">
                  <c:v>27.0111777985794</c:v>
                </c:pt>
                <c:pt idx="19623">
                  <c:v>27.012554374759102</c:v>
                </c:pt>
                <c:pt idx="19624">
                  <c:v>27.0139309509388</c:v>
                </c:pt>
                <c:pt idx="19625">
                  <c:v>27.015307527118601</c:v>
                </c:pt>
                <c:pt idx="19626">
                  <c:v>27.016684103298299</c:v>
                </c:pt>
                <c:pt idx="19627">
                  <c:v>27.018060679478001</c:v>
                </c:pt>
                <c:pt idx="19628">
                  <c:v>27.019437255657699</c:v>
                </c:pt>
                <c:pt idx="19629">
                  <c:v>27.020813831837501</c:v>
                </c:pt>
                <c:pt idx="19630">
                  <c:v>27.022190408017199</c:v>
                </c:pt>
                <c:pt idx="19631">
                  <c:v>27.023566984196901</c:v>
                </c:pt>
                <c:pt idx="19632">
                  <c:v>27.024943560376599</c:v>
                </c:pt>
                <c:pt idx="19633">
                  <c:v>27.0263201365564</c:v>
                </c:pt>
                <c:pt idx="19634">
                  <c:v>27.027696712736098</c:v>
                </c:pt>
                <c:pt idx="19635">
                  <c:v>27.0290732889158</c:v>
                </c:pt>
                <c:pt idx="19636">
                  <c:v>27.030449865095498</c:v>
                </c:pt>
                <c:pt idx="19637">
                  <c:v>27.0318264412753</c:v>
                </c:pt>
                <c:pt idx="19638">
                  <c:v>27.033203017455001</c:v>
                </c:pt>
                <c:pt idx="19639">
                  <c:v>27.0345795936347</c:v>
                </c:pt>
                <c:pt idx="19640">
                  <c:v>27.035956169814401</c:v>
                </c:pt>
                <c:pt idx="19641">
                  <c:v>27.037332745994199</c:v>
                </c:pt>
                <c:pt idx="19642">
                  <c:v>27.038709322173901</c:v>
                </c:pt>
                <c:pt idx="19643">
                  <c:v>27.040085898353599</c:v>
                </c:pt>
                <c:pt idx="19644">
                  <c:v>27.041462474533301</c:v>
                </c:pt>
                <c:pt idx="19645">
                  <c:v>27.042839050713098</c:v>
                </c:pt>
                <c:pt idx="19646">
                  <c:v>27.0442156268928</c:v>
                </c:pt>
                <c:pt idx="19647">
                  <c:v>27.045592203072498</c:v>
                </c:pt>
                <c:pt idx="19648">
                  <c:v>27.0469687792522</c:v>
                </c:pt>
                <c:pt idx="19649">
                  <c:v>27.048345355432001</c:v>
                </c:pt>
                <c:pt idx="19650">
                  <c:v>27.0497219316117</c:v>
                </c:pt>
                <c:pt idx="19651">
                  <c:v>27.051098507791401</c:v>
                </c:pt>
                <c:pt idx="19652">
                  <c:v>27.052475083971199</c:v>
                </c:pt>
                <c:pt idx="19653">
                  <c:v>27.053851660150901</c:v>
                </c:pt>
                <c:pt idx="19654">
                  <c:v>27.055228236330599</c:v>
                </c:pt>
                <c:pt idx="19655">
                  <c:v>27.056604812510301</c:v>
                </c:pt>
                <c:pt idx="19656">
                  <c:v>27.057981388690099</c:v>
                </c:pt>
                <c:pt idx="19657">
                  <c:v>27.0593579648698</c:v>
                </c:pt>
                <c:pt idx="19658">
                  <c:v>27.060734541049499</c:v>
                </c:pt>
                <c:pt idx="19659">
                  <c:v>27.0621111172292</c:v>
                </c:pt>
                <c:pt idx="19660">
                  <c:v>27.063487693409002</c:v>
                </c:pt>
                <c:pt idx="19661">
                  <c:v>27.0648642695887</c:v>
                </c:pt>
                <c:pt idx="19662">
                  <c:v>27.066240845768402</c:v>
                </c:pt>
                <c:pt idx="19663">
                  <c:v>27.0676174219481</c:v>
                </c:pt>
                <c:pt idx="19664">
                  <c:v>27.068993998127901</c:v>
                </c:pt>
                <c:pt idx="19665">
                  <c:v>27.070370574307599</c:v>
                </c:pt>
                <c:pt idx="19666">
                  <c:v>27.071747150487301</c:v>
                </c:pt>
                <c:pt idx="19667">
                  <c:v>27.073123726666999</c:v>
                </c:pt>
                <c:pt idx="19668">
                  <c:v>27.074500302846801</c:v>
                </c:pt>
                <c:pt idx="19669">
                  <c:v>27.075876879026499</c:v>
                </c:pt>
                <c:pt idx="19670">
                  <c:v>27.077253455206201</c:v>
                </c:pt>
                <c:pt idx="19671">
                  <c:v>27.078630031385899</c:v>
                </c:pt>
                <c:pt idx="19672">
                  <c:v>27.0800066075657</c:v>
                </c:pt>
                <c:pt idx="19673">
                  <c:v>27.081383183745402</c:v>
                </c:pt>
                <c:pt idx="19674">
                  <c:v>27.0827597599251</c:v>
                </c:pt>
                <c:pt idx="19675">
                  <c:v>27.084136336104802</c:v>
                </c:pt>
                <c:pt idx="19676">
                  <c:v>27.085512912284599</c:v>
                </c:pt>
                <c:pt idx="19677">
                  <c:v>27.086889488464301</c:v>
                </c:pt>
                <c:pt idx="19678">
                  <c:v>27.088266064643999</c:v>
                </c:pt>
                <c:pt idx="19679">
                  <c:v>27.089642640823701</c:v>
                </c:pt>
                <c:pt idx="19680">
                  <c:v>27.091019217003499</c:v>
                </c:pt>
                <c:pt idx="19681">
                  <c:v>27.092395793183201</c:v>
                </c:pt>
                <c:pt idx="19682">
                  <c:v>27.093772369362899</c:v>
                </c:pt>
                <c:pt idx="19683">
                  <c:v>27.0951489455427</c:v>
                </c:pt>
                <c:pt idx="19684">
                  <c:v>27.096525521722398</c:v>
                </c:pt>
                <c:pt idx="19685">
                  <c:v>27.0979020979021</c:v>
                </c:pt>
                <c:pt idx="19686">
                  <c:v>27.099278674081798</c:v>
                </c:pt>
                <c:pt idx="19687">
                  <c:v>27.1006552502616</c:v>
                </c:pt>
                <c:pt idx="19688">
                  <c:v>27.102031826441301</c:v>
                </c:pt>
                <c:pt idx="19689">
                  <c:v>27.103408402621</c:v>
                </c:pt>
                <c:pt idx="19690">
                  <c:v>27.104784978800701</c:v>
                </c:pt>
                <c:pt idx="19691">
                  <c:v>27.106161554980499</c:v>
                </c:pt>
                <c:pt idx="19692">
                  <c:v>27.107538131160201</c:v>
                </c:pt>
                <c:pt idx="19693">
                  <c:v>27.108914707339899</c:v>
                </c:pt>
                <c:pt idx="19694">
                  <c:v>27.110291283519601</c:v>
                </c:pt>
                <c:pt idx="19695">
                  <c:v>27.111667859699399</c:v>
                </c:pt>
                <c:pt idx="19696">
                  <c:v>27.1130444358791</c:v>
                </c:pt>
                <c:pt idx="19697">
                  <c:v>27.114421012058799</c:v>
                </c:pt>
                <c:pt idx="19698">
                  <c:v>27.1157975882385</c:v>
                </c:pt>
                <c:pt idx="19699">
                  <c:v>27.117174164418302</c:v>
                </c:pt>
                <c:pt idx="19700">
                  <c:v>27.118550740598</c:v>
                </c:pt>
                <c:pt idx="19701">
                  <c:v>27.119927316777702</c:v>
                </c:pt>
                <c:pt idx="19702">
                  <c:v>27.1213038929574</c:v>
                </c:pt>
                <c:pt idx="19703">
                  <c:v>27.122680469137201</c:v>
                </c:pt>
                <c:pt idx="19704">
                  <c:v>27.124057045316899</c:v>
                </c:pt>
                <c:pt idx="19705">
                  <c:v>27.125433621496601</c:v>
                </c:pt>
                <c:pt idx="19706">
                  <c:v>27.126810197676299</c:v>
                </c:pt>
                <c:pt idx="19707">
                  <c:v>27.1281867738561</c:v>
                </c:pt>
                <c:pt idx="19708">
                  <c:v>27.129563350035799</c:v>
                </c:pt>
                <c:pt idx="19709">
                  <c:v>27.1309399262155</c:v>
                </c:pt>
                <c:pt idx="19710">
                  <c:v>27.132316502395199</c:v>
                </c:pt>
                <c:pt idx="19711">
                  <c:v>27.133693078575</c:v>
                </c:pt>
                <c:pt idx="19712">
                  <c:v>27.135069654754702</c:v>
                </c:pt>
                <c:pt idx="19713">
                  <c:v>27.1364462309344</c:v>
                </c:pt>
                <c:pt idx="19714">
                  <c:v>27.137822807114102</c:v>
                </c:pt>
                <c:pt idx="19715">
                  <c:v>27.139199383293899</c:v>
                </c:pt>
                <c:pt idx="19716">
                  <c:v>27.140575959473601</c:v>
                </c:pt>
                <c:pt idx="19717">
                  <c:v>27.141952535653299</c:v>
                </c:pt>
                <c:pt idx="19718">
                  <c:v>27.143329111833101</c:v>
                </c:pt>
                <c:pt idx="19719">
                  <c:v>27.144705688012799</c:v>
                </c:pt>
                <c:pt idx="19720">
                  <c:v>27.146082264192501</c:v>
                </c:pt>
                <c:pt idx="19721">
                  <c:v>27.147458840372199</c:v>
                </c:pt>
                <c:pt idx="19722">
                  <c:v>27.148835416552</c:v>
                </c:pt>
                <c:pt idx="19723">
                  <c:v>27.150211992731698</c:v>
                </c:pt>
                <c:pt idx="19724">
                  <c:v>27.1515885689114</c:v>
                </c:pt>
                <c:pt idx="19725">
                  <c:v>27.152965145091098</c:v>
                </c:pt>
                <c:pt idx="19726">
                  <c:v>27.1543417212709</c:v>
                </c:pt>
                <c:pt idx="19727">
                  <c:v>27.155718297450601</c:v>
                </c:pt>
                <c:pt idx="19728">
                  <c:v>27.1570948736303</c:v>
                </c:pt>
                <c:pt idx="19729">
                  <c:v>27.158471449810001</c:v>
                </c:pt>
                <c:pt idx="19730">
                  <c:v>27.159848025989799</c:v>
                </c:pt>
                <c:pt idx="19731">
                  <c:v>27.161224602169501</c:v>
                </c:pt>
                <c:pt idx="19732">
                  <c:v>27.162601178349199</c:v>
                </c:pt>
                <c:pt idx="19733">
                  <c:v>27.163977754528901</c:v>
                </c:pt>
                <c:pt idx="19734">
                  <c:v>27.165354330708698</c:v>
                </c:pt>
                <c:pt idx="19735">
                  <c:v>27.1667309068884</c:v>
                </c:pt>
                <c:pt idx="19736">
                  <c:v>27.168107483068098</c:v>
                </c:pt>
                <c:pt idx="19737">
                  <c:v>27.1694840592478</c:v>
                </c:pt>
                <c:pt idx="19738">
                  <c:v>27.170860635427601</c:v>
                </c:pt>
                <c:pt idx="19739">
                  <c:v>27.1722372116073</c:v>
                </c:pt>
                <c:pt idx="19740">
                  <c:v>27.173613787787001</c:v>
                </c:pt>
                <c:pt idx="19741">
                  <c:v>27.1749903639667</c:v>
                </c:pt>
                <c:pt idx="19742">
                  <c:v>27.176366940146501</c:v>
                </c:pt>
                <c:pt idx="19743">
                  <c:v>27.177743516326199</c:v>
                </c:pt>
                <c:pt idx="19744">
                  <c:v>27.179120092505901</c:v>
                </c:pt>
                <c:pt idx="19745">
                  <c:v>27.180496668685699</c:v>
                </c:pt>
                <c:pt idx="19746">
                  <c:v>27.1818732448654</c:v>
                </c:pt>
                <c:pt idx="19747">
                  <c:v>27.183249821045099</c:v>
                </c:pt>
                <c:pt idx="19748">
                  <c:v>27.1846263972248</c:v>
                </c:pt>
                <c:pt idx="19749">
                  <c:v>27.186002973404602</c:v>
                </c:pt>
                <c:pt idx="19750">
                  <c:v>27.1873795495843</c:v>
                </c:pt>
                <c:pt idx="19751">
                  <c:v>27.188756125764002</c:v>
                </c:pt>
                <c:pt idx="19752">
                  <c:v>27.1901327019437</c:v>
                </c:pt>
                <c:pt idx="19753">
                  <c:v>27.191509278123501</c:v>
                </c:pt>
                <c:pt idx="19754">
                  <c:v>27.192885854303199</c:v>
                </c:pt>
                <c:pt idx="19755">
                  <c:v>27.194262430482901</c:v>
                </c:pt>
                <c:pt idx="19756">
                  <c:v>27.195639006662599</c:v>
                </c:pt>
                <c:pt idx="19757">
                  <c:v>27.197015582842401</c:v>
                </c:pt>
                <c:pt idx="19758">
                  <c:v>27.198392159022099</c:v>
                </c:pt>
                <c:pt idx="19759">
                  <c:v>27.1997687352018</c:v>
                </c:pt>
                <c:pt idx="19760">
                  <c:v>27.201145311381499</c:v>
                </c:pt>
                <c:pt idx="19761">
                  <c:v>27.2025218875613</c:v>
                </c:pt>
                <c:pt idx="19762">
                  <c:v>27.203898463741002</c:v>
                </c:pt>
                <c:pt idx="19763">
                  <c:v>27.2052750399207</c:v>
                </c:pt>
                <c:pt idx="19764">
                  <c:v>27.206651616100402</c:v>
                </c:pt>
                <c:pt idx="19765">
                  <c:v>27.208028192280199</c:v>
                </c:pt>
                <c:pt idx="19766">
                  <c:v>27.209404768459901</c:v>
                </c:pt>
                <c:pt idx="19767">
                  <c:v>27.210781344639599</c:v>
                </c:pt>
                <c:pt idx="19768">
                  <c:v>27.212157920819301</c:v>
                </c:pt>
                <c:pt idx="19769">
                  <c:v>27.213534496999099</c:v>
                </c:pt>
                <c:pt idx="19770">
                  <c:v>27.214911073178801</c:v>
                </c:pt>
                <c:pt idx="19771">
                  <c:v>27.216287649358499</c:v>
                </c:pt>
                <c:pt idx="19772">
                  <c:v>27.217664225538201</c:v>
                </c:pt>
                <c:pt idx="19773">
                  <c:v>27.219040801717998</c:v>
                </c:pt>
                <c:pt idx="19774">
                  <c:v>27.2204173778977</c:v>
                </c:pt>
                <c:pt idx="19775">
                  <c:v>27.221793954077398</c:v>
                </c:pt>
                <c:pt idx="19776">
                  <c:v>27.2231705302571</c:v>
                </c:pt>
                <c:pt idx="19777">
                  <c:v>27.224547106436901</c:v>
                </c:pt>
                <c:pt idx="19778">
                  <c:v>27.2259236826166</c:v>
                </c:pt>
                <c:pt idx="19779">
                  <c:v>27.227300258796301</c:v>
                </c:pt>
                <c:pt idx="19780">
                  <c:v>27.228676834976099</c:v>
                </c:pt>
                <c:pt idx="19781">
                  <c:v>27.230053411155801</c:v>
                </c:pt>
                <c:pt idx="19782">
                  <c:v>27.231429987335499</c:v>
                </c:pt>
                <c:pt idx="19783">
                  <c:v>27.232806563515201</c:v>
                </c:pt>
                <c:pt idx="19784">
                  <c:v>27.234183139694998</c:v>
                </c:pt>
                <c:pt idx="19785">
                  <c:v>27.2355597158747</c:v>
                </c:pt>
                <c:pt idx="19786">
                  <c:v>27.236936292054398</c:v>
                </c:pt>
                <c:pt idx="19787">
                  <c:v>27.2383128682341</c:v>
                </c:pt>
                <c:pt idx="19788">
                  <c:v>27.239689444413901</c:v>
                </c:pt>
                <c:pt idx="19789">
                  <c:v>27.2410660205936</c:v>
                </c:pt>
                <c:pt idx="19790">
                  <c:v>27.242442596773301</c:v>
                </c:pt>
                <c:pt idx="19791">
                  <c:v>27.243819172953</c:v>
                </c:pt>
                <c:pt idx="19792">
                  <c:v>27.245195749132801</c:v>
                </c:pt>
                <c:pt idx="19793">
                  <c:v>27.246572325312499</c:v>
                </c:pt>
                <c:pt idx="19794">
                  <c:v>27.247948901492201</c:v>
                </c:pt>
                <c:pt idx="19795">
                  <c:v>27.249325477671899</c:v>
                </c:pt>
                <c:pt idx="19796">
                  <c:v>27.2507020538517</c:v>
                </c:pt>
                <c:pt idx="19797">
                  <c:v>27.252078630031399</c:v>
                </c:pt>
                <c:pt idx="19798">
                  <c:v>27.2534552062111</c:v>
                </c:pt>
                <c:pt idx="19799">
                  <c:v>27.254831782390799</c:v>
                </c:pt>
                <c:pt idx="19800">
                  <c:v>27.2562083585706</c:v>
                </c:pt>
                <c:pt idx="19801">
                  <c:v>27.257584934750302</c:v>
                </c:pt>
                <c:pt idx="19802">
                  <c:v>27.25896151093</c:v>
                </c:pt>
                <c:pt idx="19803">
                  <c:v>27.260338087109702</c:v>
                </c:pt>
                <c:pt idx="19804">
                  <c:v>27.261714663289499</c:v>
                </c:pt>
                <c:pt idx="19805">
                  <c:v>27.263091239469201</c:v>
                </c:pt>
                <c:pt idx="19806">
                  <c:v>27.264467815648899</c:v>
                </c:pt>
                <c:pt idx="19807">
                  <c:v>27.265844391828601</c:v>
                </c:pt>
                <c:pt idx="19808">
                  <c:v>27.267220968008399</c:v>
                </c:pt>
                <c:pt idx="19809">
                  <c:v>27.268597544188101</c:v>
                </c:pt>
                <c:pt idx="19810">
                  <c:v>27.269974120367799</c:v>
                </c:pt>
                <c:pt idx="19811">
                  <c:v>27.2713506965476</c:v>
                </c:pt>
                <c:pt idx="19812">
                  <c:v>27.272727272727298</c:v>
                </c:pt>
                <c:pt idx="19813">
                  <c:v>27.274103848907</c:v>
                </c:pt>
                <c:pt idx="19814">
                  <c:v>27.275480425086698</c:v>
                </c:pt>
                <c:pt idx="19815">
                  <c:v>27.276857001266499</c:v>
                </c:pt>
                <c:pt idx="19816">
                  <c:v>27.278233577446201</c:v>
                </c:pt>
                <c:pt idx="19817">
                  <c:v>27.279610153625899</c:v>
                </c:pt>
                <c:pt idx="19818">
                  <c:v>27.280986729805601</c:v>
                </c:pt>
                <c:pt idx="19819">
                  <c:v>27.282363305985399</c:v>
                </c:pt>
                <c:pt idx="19820">
                  <c:v>27.283739882165101</c:v>
                </c:pt>
                <c:pt idx="19821">
                  <c:v>27.285116458344799</c:v>
                </c:pt>
                <c:pt idx="19822">
                  <c:v>27.286493034524501</c:v>
                </c:pt>
                <c:pt idx="19823">
                  <c:v>27.287869610704298</c:v>
                </c:pt>
                <c:pt idx="19824">
                  <c:v>27.289246186884</c:v>
                </c:pt>
                <c:pt idx="19825">
                  <c:v>27.290622763063698</c:v>
                </c:pt>
                <c:pt idx="19826">
                  <c:v>27.2919993392434</c:v>
                </c:pt>
                <c:pt idx="19827">
                  <c:v>27.293375915423201</c:v>
                </c:pt>
                <c:pt idx="19828">
                  <c:v>27.2947524916029</c:v>
                </c:pt>
                <c:pt idx="19829">
                  <c:v>27.296129067782601</c:v>
                </c:pt>
                <c:pt idx="19830">
                  <c:v>27.2975056439623</c:v>
                </c:pt>
                <c:pt idx="19831">
                  <c:v>27.298882220142101</c:v>
                </c:pt>
                <c:pt idx="19832">
                  <c:v>27.300258796321799</c:v>
                </c:pt>
                <c:pt idx="19833">
                  <c:v>27.301635372501501</c:v>
                </c:pt>
                <c:pt idx="19834">
                  <c:v>27.303011948681199</c:v>
                </c:pt>
                <c:pt idx="19835">
                  <c:v>27.304388524861</c:v>
                </c:pt>
                <c:pt idx="19836">
                  <c:v>27.305765101040699</c:v>
                </c:pt>
                <c:pt idx="19837">
                  <c:v>27.3071416772204</c:v>
                </c:pt>
                <c:pt idx="19838">
                  <c:v>27.308518253400099</c:v>
                </c:pt>
                <c:pt idx="19839">
                  <c:v>27.3098948295799</c:v>
                </c:pt>
                <c:pt idx="19840">
                  <c:v>27.311271405759602</c:v>
                </c:pt>
                <c:pt idx="19841">
                  <c:v>27.3126479819393</c:v>
                </c:pt>
                <c:pt idx="19842">
                  <c:v>27.314024558119002</c:v>
                </c:pt>
                <c:pt idx="19843">
                  <c:v>27.315401134298799</c:v>
                </c:pt>
                <c:pt idx="19844">
                  <c:v>27.316777710478501</c:v>
                </c:pt>
                <c:pt idx="19845">
                  <c:v>27.318154286658199</c:v>
                </c:pt>
                <c:pt idx="19846">
                  <c:v>27.319530862838</c:v>
                </c:pt>
                <c:pt idx="19847">
                  <c:v>27.320907439017699</c:v>
                </c:pt>
                <c:pt idx="19848">
                  <c:v>27.3222840151974</c:v>
                </c:pt>
                <c:pt idx="19849">
                  <c:v>27.323660591377099</c:v>
                </c:pt>
                <c:pt idx="19850">
                  <c:v>27.3250371675569</c:v>
                </c:pt>
                <c:pt idx="19851">
                  <c:v>27.326413743736602</c:v>
                </c:pt>
                <c:pt idx="19852">
                  <c:v>27.3277903199163</c:v>
                </c:pt>
                <c:pt idx="19853">
                  <c:v>27.329166896096002</c:v>
                </c:pt>
                <c:pt idx="19854">
                  <c:v>27.330543472275799</c:v>
                </c:pt>
                <c:pt idx="19855">
                  <c:v>27.331920048455501</c:v>
                </c:pt>
                <c:pt idx="19856">
                  <c:v>27.333296624635199</c:v>
                </c:pt>
                <c:pt idx="19857">
                  <c:v>27.334673200814901</c:v>
                </c:pt>
                <c:pt idx="19858">
                  <c:v>27.336049776994699</c:v>
                </c:pt>
                <c:pt idx="19859">
                  <c:v>27.337426353174401</c:v>
                </c:pt>
                <c:pt idx="19860">
                  <c:v>27.338802929354099</c:v>
                </c:pt>
                <c:pt idx="19861">
                  <c:v>27.340179505533801</c:v>
                </c:pt>
                <c:pt idx="19862">
                  <c:v>27.341556081713598</c:v>
                </c:pt>
                <c:pt idx="19863">
                  <c:v>27.3429326578933</c:v>
                </c:pt>
                <c:pt idx="19864">
                  <c:v>27.344309234072998</c:v>
                </c:pt>
                <c:pt idx="19865">
                  <c:v>27.3456858102527</c:v>
                </c:pt>
                <c:pt idx="19866">
                  <c:v>27.347062386432501</c:v>
                </c:pt>
                <c:pt idx="19867">
                  <c:v>27.3484389626122</c:v>
                </c:pt>
                <c:pt idx="19868">
                  <c:v>27.349815538791901</c:v>
                </c:pt>
                <c:pt idx="19869">
                  <c:v>27.3511921149716</c:v>
                </c:pt>
                <c:pt idx="19870">
                  <c:v>27.352568691151401</c:v>
                </c:pt>
                <c:pt idx="19871">
                  <c:v>27.353945267331099</c:v>
                </c:pt>
                <c:pt idx="19872">
                  <c:v>27.355321843510801</c:v>
                </c:pt>
                <c:pt idx="19873">
                  <c:v>27.356698419690598</c:v>
                </c:pt>
                <c:pt idx="19874">
                  <c:v>27.3580749958703</c:v>
                </c:pt>
                <c:pt idx="19875">
                  <c:v>27.359451572049998</c:v>
                </c:pt>
                <c:pt idx="19876">
                  <c:v>27.3608281482297</c:v>
                </c:pt>
                <c:pt idx="19877">
                  <c:v>27.362204724409398</c:v>
                </c:pt>
                <c:pt idx="19878">
                  <c:v>27.3635813005892</c:v>
                </c:pt>
                <c:pt idx="19879">
                  <c:v>27.364957876768901</c:v>
                </c:pt>
                <c:pt idx="19880">
                  <c:v>27.3663344529486</c:v>
                </c:pt>
                <c:pt idx="19881">
                  <c:v>27.367711029128401</c:v>
                </c:pt>
                <c:pt idx="19882">
                  <c:v>27.369087605308099</c:v>
                </c:pt>
                <c:pt idx="19883">
                  <c:v>27.370464181487801</c:v>
                </c:pt>
                <c:pt idx="19884">
                  <c:v>27.371840757667499</c:v>
                </c:pt>
                <c:pt idx="19885">
                  <c:v>27.3732173338473</c:v>
                </c:pt>
                <c:pt idx="19886">
                  <c:v>27.374593910026999</c:v>
                </c:pt>
                <c:pt idx="19887">
                  <c:v>27.3759704862067</c:v>
                </c:pt>
                <c:pt idx="19888">
                  <c:v>27.377347062386399</c:v>
                </c:pt>
                <c:pt idx="19889">
                  <c:v>27.3787236385662</c:v>
                </c:pt>
                <c:pt idx="19890">
                  <c:v>27.380100214745902</c:v>
                </c:pt>
                <c:pt idx="19891">
                  <c:v>27.3814767909256</c:v>
                </c:pt>
                <c:pt idx="19892">
                  <c:v>27.382853367105302</c:v>
                </c:pt>
                <c:pt idx="19893">
                  <c:v>27.384229943285099</c:v>
                </c:pt>
                <c:pt idx="19894">
                  <c:v>27.385606519464801</c:v>
                </c:pt>
                <c:pt idx="19895">
                  <c:v>27.386983095644499</c:v>
                </c:pt>
                <c:pt idx="19896">
                  <c:v>27.388359671824201</c:v>
                </c:pt>
                <c:pt idx="19897">
                  <c:v>27.389736248003999</c:v>
                </c:pt>
                <c:pt idx="19898">
                  <c:v>27.391112824183701</c:v>
                </c:pt>
                <c:pt idx="19899">
                  <c:v>27.392489400363399</c:v>
                </c:pt>
                <c:pt idx="19900">
                  <c:v>27.393865976543101</c:v>
                </c:pt>
                <c:pt idx="19901">
                  <c:v>27.395242552722902</c:v>
                </c:pt>
                <c:pt idx="19902">
                  <c:v>27.3966191289026</c:v>
                </c:pt>
                <c:pt idx="19903">
                  <c:v>27.397995705082302</c:v>
                </c:pt>
                <c:pt idx="19904">
                  <c:v>27.399372281262</c:v>
                </c:pt>
                <c:pt idx="19905">
                  <c:v>27.400748857441801</c:v>
                </c:pt>
                <c:pt idx="19906">
                  <c:v>27.402125433621499</c:v>
                </c:pt>
                <c:pt idx="19907">
                  <c:v>27.403502009801201</c:v>
                </c:pt>
                <c:pt idx="19908">
                  <c:v>27.404878585980999</c:v>
                </c:pt>
                <c:pt idx="19909">
                  <c:v>27.406255162160701</c:v>
                </c:pt>
                <c:pt idx="19910">
                  <c:v>27.407631738340399</c:v>
                </c:pt>
                <c:pt idx="19911">
                  <c:v>27.409008314520101</c:v>
                </c:pt>
                <c:pt idx="19912">
                  <c:v>27.410384890699898</c:v>
                </c:pt>
                <c:pt idx="19913">
                  <c:v>27.4117614668796</c:v>
                </c:pt>
                <c:pt idx="19914">
                  <c:v>27.413138043059298</c:v>
                </c:pt>
                <c:pt idx="19915">
                  <c:v>27.414514619239</c:v>
                </c:pt>
                <c:pt idx="19916">
                  <c:v>27.415891195418801</c:v>
                </c:pt>
                <c:pt idx="19917">
                  <c:v>27.4172677715985</c:v>
                </c:pt>
                <c:pt idx="19918">
                  <c:v>27.418644347778201</c:v>
                </c:pt>
                <c:pt idx="19919">
                  <c:v>27.4200209239579</c:v>
                </c:pt>
                <c:pt idx="19920">
                  <c:v>27.421397500137701</c:v>
                </c:pt>
                <c:pt idx="19921">
                  <c:v>27.422774076317399</c:v>
                </c:pt>
                <c:pt idx="19922">
                  <c:v>27.424150652497101</c:v>
                </c:pt>
                <c:pt idx="19923">
                  <c:v>27.425527228676799</c:v>
                </c:pt>
                <c:pt idx="19924">
                  <c:v>27.4269038048566</c:v>
                </c:pt>
                <c:pt idx="19925">
                  <c:v>27.428280381036299</c:v>
                </c:pt>
                <c:pt idx="19926">
                  <c:v>27.429656957216</c:v>
                </c:pt>
                <c:pt idx="19927">
                  <c:v>27.431033533395698</c:v>
                </c:pt>
                <c:pt idx="19928">
                  <c:v>27.4324101095755</c:v>
                </c:pt>
                <c:pt idx="19929">
                  <c:v>27.433786685755202</c:v>
                </c:pt>
                <c:pt idx="19930">
                  <c:v>27.4351632619349</c:v>
                </c:pt>
                <c:pt idx="19931">
                  <c:v>27.436539838114602</c:v>
                </c:pt>
                <c:pt idx="19932">
                  <c:v>27.437916414294399</c:v>
                </c:pt>
                <c:pt idx="19933">
                  <c:v>27.439292990474101</c:v>
                </c:pt>
                <c:pt idx="19934">
                  <c:v>27.440669566653799</c:v>
                </c:pt>
                <c:pt idx="19935">
                  <c:v>27.442046142833501</c:v>
                </c:pt>
                <c:pt idx="19936">
                  <c:v>27.443422719013299</c:v>
                </c:pt>
                <c:pt idx="19937">
                  <c:v>27.444799295193</c:v>
                </c:pt>
                <c:pt idx="19938">
                  <c:v>27.446175871372699</c:v>
                </c:pt>
                <c:pt idx="19939">
                  <c:v>27.4475524475525</c:v>
                </c:pt>
                <c:pt idx="19940">
                  <c:v>27.448929023732202</c:v>
                </c:pt>
                <c:pt idx="19941">
                  <c:v>27.4503055999119</c:v>
                </c:pt>
                <c:pt idx="19942">
                  <c:v>27.451682176091602</c:v>
                </c:pt>
                <c:pt idx="19943">
                  <c:v>27.453058752271399</c:v>
                </c:pt>
                <c:pt idx="19944">
                  <c:v>27.454435328451101</c:v>
                </c:pt>
                <c:pt idx="19945">
                  <c:v>27.455811904630799</c:v>
                </c:pt>
                <c:pt idx="19946">
                  <c:v>27.457188480810501</c:v>
                </c:pt>
                <c:pt idx="19947">
                  <c:v>27.458565056990299</c:v>
                </c:pt>
                <c:pt idx="19948">
                  <c:v>27.459941633170001</c:v>
                </c:pt>
                <c:pt idx="19949">
                  <c:v>27.461318209349699</c:v>
                </c:pt>
                <c:pt idx="19950">
                  <c:v>27.462694785529401</c:v>
                </c:pt>
                <c:pt idx="19951">
                  <c:v>27.464071361709198</c:v>
                </c:pt>
                <c:pt idx="19952">
                  <c:v>27.4654479378889</c:v>
                </c:pt>
                <c:pt idx="19953">
                  <c:v>27.466824514068598</c:v>
                </c:pt>
                <c:pt idx="19954">
                  <c:v>27.4682010902483</c:v>
                </c:pt>
                <c:pt idx="19955">
                  <c:v>27.469577666428101</c:v>
                </c:pt>
                <c:pt idx="19956">
                  <c:v>27.4709542426078</c:v>
                </c:pt>
                <c:pt idx="19957">
                  <c:v>27.472330818787501</c:v>
                </c:pt>
                <c:pt idx="19958">
                  <c:v>27.473707394967199</c:v>
                </c:pt>
                <c:pt idx="19959">
                  <c:v>27.475083971147001</c:v>
                </c:pt>
                <c:pt idx="19960">
                  <c:v>27.476460547326699</c:v>
                </c:pt>
                <c:pt idx="19961">
                  <c:v>27.477837123506401</c:v>
                </c:pt>
                <c:pt idx="19962">
                  <c:v>27.479213699686099</c:v>
                </c:pt>
                <c:pt idx="19963">
                  <c:v>27.4805902758659</c:v>
                </c:pt>
                <c:pt idx="19964">
                  <c:v>27.481966852045598</c:v>
                </c:pt>
                <c:pt idx="19965">
                  <c:v>27.4833434282253</c:v>
                </c:pt>
                <c:pt idx="19966">
                  <c:v>27.484720004404998</c:v>
                </c:pt>
                <c:pt idx="19967">
                  <c:v>27.4860965805848</c:v>
                </c:pt>
                <c:pt idx="19968">
                  <c:v>27.487473156764501</c:v>
                </c:pt>
                <c:pt idx="19969">
                  <c:v>27.4888497329442</c:v>
                </c:pt>
                <c:pt idx="19970">
                  <c:v>27.490226309124001</c:v>
                </c:pt>
                <c:pt idx="19971">
                  <c:v>27.491602885303699</c:v>
                </c:pt>
                <c:pt idx="19972">
                  <c:v>27.492979461483401</c:v>
                </c:pt>
                <c:pt idx="19973">
                  <c:v>27.494356037663099</c:v>
                </c:pt>
                <c:pt idx="19974">
                  <c:v>27.4957326138429</c:v>
                </c:pt>
                <c:pt idx="19975">
                  <c:v>27.497109190022599</c:v>
                </c:pt>
                <c:pt idx="19976">
                  <c:v>27.4984857662023</c:v>
                </c:pt>
                <c:pt idx="19977">
                  <c:v>27.499862342381999</c:v>
                </c:pt>
                <c:pt idx="19978">
                  <c:v>27.5012389185618</c:v>
                </c:pt>
                <c:pt idx="19979">
                  <c:v>27.502615494741502</c:v>
                </c:pt>
                <c:pt idx="19980">
                  <c:v>27.5039920709212</c:v>
                </c:pt>
                <c:pt idx="19981">
                  <c:v>27.505368647100902</c:v>
                </c:pt>
                <c:pt idx="19982">
                  <c:v>27.506745223280699</c:v>
                </c:pt>
                <c:pt idx="19983">
                  <c:v>27.508121799460401</c:v>
                </c:pt>
                <c:pt idx="19984">
                  <c:v>27.509498375640099</c:v>
                </c:pt>
                <c:pt idx="19985">
                  <c:v>27.510874951819801</c:v>
                </c:pt>
                <c:pt idx="19986">
                  <c:v>27.512251527999599</c:v>
                </c:pt>
                <c:pt idx="19987">
                  <c:v>27.5136281041793</c:v>
                </c:pt>
                <c:pt idx="19988">
                  <c:v>27.515004680358999</c:v>
                </c:pt>
                <c:pt idx="19989">
                  <c:v>27.5163812565387</c:v>
                </c:pt>
                <c:pt idx="19990">
                  <c:v>27.517757832718502</c:v>
                </c:pt>
                <c:pt idx="19991">
                  <c:v>27.5191344088982</c:v>
                </c:pt>
                <c:pt idx="19992">
                  <c:v>27.520510985077902</c:v>
                </c:pt>
                <c:pt idx="19993">
                  <c:v>27.5218875612576</c:v>
                </c:pt>
                <c:pt idx="19994">
                  <c:v>27.523264137437401</c:v>
                </c:pt>
                <c:pt idx="19995">
                  <c:v>27.524640713617099</c:v>
                </c:pt>
                <c:pt idx="19996">
                  <c:v>27.526017289796801</c:v>
                </c:pt>
                <c:pt idx="19997">
                  <c:v>27.527393865976499</c:v>
                </c:pt>
                <c:pt idx="19998">
                  <c:v>27.528770442156301</c:v>
                </c:pt>
                <c:pt idx="19999">
                  <c:v>27.530147018335999</c:v>
                </c:pt>
                <c:pt idx="20000">
                  <c:v>27.531523594515701</c:v>
                </c:pt>
                <c:pt idx="20001">
                  <c:v>27.532900170695498</c:v>
                </c:pt>
                <c:pt idx="20002">
                  <c:v>27.5342767468752</c:v>
                </c:pt>
                <c:pt idx="20003">
                  <c:v>27.535653323054898</c:v>
                </c:pt>
                <c:pt idx="20004">
                  <c:v>27.5370298992346</c:v>
                </c:pt>
                <c:pt idx="20005">
                  <c:v>27.538406475414401</c:v>
                </c:pt>
                <c:pt idx="20006">
                  <c:v>27.5397830515941</c:v>
                </c:pt>
                <c:pt idx="20007">
                  <c:v>27.541159627773801</c:v>
                </c:pt>
                <c:pt idx="20008">
                  <c:v>27.5425362039535</c:v>
                </c:pt>
                <c:pt idx="20009">
                  <c:v>27.543912780133301</c:v>
                </c:pt>
                <c:pt idx="20010">
                  <c:v>27.545289356312999</c:v>
                </c:pt>
                <c:pt idx="20011">
                  <c:v>27.546665932492701</c:v>
                </c:pt>
                <c:pt idx="20012">
                  <c:v>27.548042508672399</c:v>
                </c:pt>
                <c:pt idx="20013">
                  <c:v>27.5494190848522</c:v>
                </c:pt>
                <c:pt idx="20014">
                  <c:v>27.550795661031898</c:v>
                </c:pt>
                <c:pt idx="20015">
                  <c:v>27.5521722372116</c:v>
                </c:pt>
                <c:pt idx="20016">
                  <c:v>27.553548813391298</c:v>
                </c:pt>
                <c:pt idx="20017">
                  <c:v>27.5549253895711</c:v>
                </c:pt>
                <c:pt idx="20018">
                  <c:v>27.556301965750801</c:v>
                </c:pt>
                <c:pt idx="20019">
                  <c:v>27.5576785419305</c:v>
                </c:pt>
                <c:pt idx="20020">
                  <c:v>27.559055118110201</c:v>
                </c:pt>
                <c:pt idx="20021">
                  <c:v>27.560431694289999</c:v>
                </c:pt>
                <c:pt idx="20022">
                  <c:v>27.561808270469701</c:v>
                </c:pt>
                <c:pt idx="20023">
                  <c:v>27.563184846649399</c:v>
                </c:pt>
                <c:pt idx="20024">
                  <c:v>27.564561422829101</c:v>
                </c:pt>
                <c:pt idx="20025">
                  <c:v>27.565937999008899</c:v>
                </c:pt>
                <c:pt idx="20026">
                  <c:v>27.5673145751886</c:v>
                </c:pt>
                <c:pt idx="20027">
                  <c:v>27.568691151368299</c:v>
                </c:pt>
                <c:pt idx="20028">
                  <c:v>27.570067727548</c:v>
                </c:pt>
                <c:pt idx="20029">
                  <c:v>27.571444303727802</c:v>
                </c:pt>
                <c:pt idx="20030">
                  <c:v>27.5728208799075</c:v>
                </c:pt>
                <c:pt idx="20031">
                  <c:v>27.574197456087202</c:v>
                </c:pt>
                <c:pt idx="20032">
                  <c:v>27.5755740322669</c:v>
                </c:pt>
                <c:pt idx="20033">
                  <c:v>27.576950608446701</c:v>
                </c:pt>
                <c:pt idx="20034">
                  <c:v>27.578327184626399</c:v>
                </c:pt>
                <c:pt idx="20035">
                  <c:v>27.579703760806101</c:v>
                </c:pt>
                <c:pt idx="20036">
                  <c:v>27.581080336985899</c:v>
                </c:pt>
                <c:pt idx="20037">
                  <c:v>27.582456913165601</c:v>
                </c:pt>
                <c:pt idx="20038">
                  <c:v>27.583833489345299</c:v>
                </c:pt>
                <c:pt idx="20039">
                  <c:v>27.585210065525001</c:v>
                </c:pt>
                <c:pt idx="20040">
                  <c:v>27.586586641704798</c:v>
                </c:pt>
                <c:pt idx="20041">
                  <c:v>27.5879632178845</c:v>
                </c:pt>
                <c:pt idx="20042">
                  <c:v>27.589339794064198</c:v>
                </c:pt>
                <c:pt idx="20043">
                  <c:v>27.5907163702439</c:v>
                </c:pt>
                <c:pt idx="20044">
                  <c:v>27.592092946423701</c:v>
                </c:pt>
                <c:pt idx="20045">
                  <c:v>27.593469522603399</c:v>
                </c:pt>
                <c:pt idx="20046">
                  <c:v>27.594846098783101</c:v>
                </c:pt>
                <c:pt idx="20047">
                  <c:v>27.596222674962799</c:v>
                </c:pt>
                <c:pt idx="20048">
                  <c:v>27.597599251142601</c:v>
                </c:pt>
                <c:pt idx="20049">
                  <c:v>27.598975827322299</c:v>
                </c:pt>
                <c:pt idx="20050">
                  <c:v>27.600352403502001</c:v>
                </c:pt>
                <c:pt idx="20051">
                  <c:v>27.601728979681699</c:v>
                </c:pt>
                <c:pt idx="20052">
                  <c:v>27.6031055558615</c:v>
                </c:pt>
                <c:pt idx="20053">
                  <c:v>27.604482132041198</c:v>
                </c:pt>
                <c:pt idx="20054">
                  <c:v>27.6058587082209</c:v>
                </c:pt>
                <c:pt idx="20055">
                  <c:v>27.607235284400598</c:v>
                </c:pt>
                <c:pt idx="20056">
                  <c:v>27.6086118605804</c:v>
                </c:pt>
                <c:pt idx="20057">
                  <c:v>27.609988436760101</c:v>
                </c:pt>
                <c:pt idx="20058">
                  <c:v>27.6113650129398</c:v>
                </c:pt>
                <c:pt idx="20059">
                  <c:v>27.612741589119501</c:v>
                </c:pt>
                <c:pt idx="20060">
                  <c:v>27.614118165299299</c:v>
                </c:pt>
                <c:pt idx="20061">
                  <c:v>27.615494741479001</c:v>
                </c:pt>
                <c:pt idx="20062">
                  <c:v>27.616871317658699</c:v>
                </c:pt>
                <c:pt idx="20063">
                  <c:v>27.618247893838401</c:v>
                </c:pt>
                <c:pt idx="20064">
                  <c:v>27.619624470018199</c:v>
                </c:pt>
                <c:pt idx="20065">
                  <c:v>27.6210010461979</c:v>
                </c:pt>
                <c:pt idx="20066">
                  <c:v>27.622377622377599</c:v>
                </c:pt>
                <c:pt idx="20067">
                  <c:v>27.6237541985574</c:v>
                </c:pt>
                <c:pt idx="20068">
                  <c:v>27.625130774737102</c:v>
                </c:pt>
                <c:pt idx="20069">
                  <c:v>27.6265073509168</c:v>
                </c:pt>
                <c:pt idx="20070">
                  <c:v>27.627883927096502</c:v>
                </c:pt>
                <c:pt idx="20071">
                  <c:v>27.629260503276299</c:v>
                </c:pt>
                <c:pt idx="20072">
                  <c:v>27.630637079456001</c:v>
                </c:pt>
                <c:pt idx="20073">
                  <c:v>27.632013655635699</c:v>
                </c:pt>
                <c:pt idx="20074">
                  <c:v>27.633390231815401</c:v>
                </c:pt>
                <c:pt idx="20075">
                  <c:v>27.634766807995199</c:v>
                </c:pt>
                <c:pt idx="20076">
                  <c:v>27.6361433841749</c:v>
                </c:pt>
                <c:pt idx="20077">
                  <c:v>27.637519960354599</c:v>
                </c:pt>
                <c:pt idx="20078">
                  <c:v>27.6388965365343</c:v>
                </c:pt>
                <c:pt idx="20079">
                  <c:v>27.640273112714102</c:v>
                </c:pt>
                <c:pt idx="20080">
                  <c:v>27.6416496888938</c:v>
                </c:pt>
                <c:pt idx="20081">
                  <c:v>27.643026265073502</c:v>
                </c:pt>
                <c:pt idx="20082">
                  <c:v>27.6444028412532</c:v>
                </c:pt>
                <c:pt idx="20083">
                  <c:v>27.645779417433001</c:v>
                </c:pt>
                <c:pt idx="20084">
                  <c:v>27.647155993612699</c:v>
                </c:pt>
                <c:pt idx="20085">
                  <c:v>27.648532569792401</c:v>
                </c:pt>
                <c:pt idx="20086">
                  <c:v>27.649909145972099</c:v>
                </c:pt>
                <c:pt idx="20087">
                  <c:v>27.651285722151901</c:v>
                </c:pt>
                <c:pt idx="20088">
                  <c:v>27.652662298331599</c:v>
                </c:pt>
                <c:pt idx="20089">
                  <c:v>27.654038874511301</c:v>
                </c:pt>
                <c:pt idx="20090">
                  <c:v>27.655415450690999</c:v>
                </c:pt>
                <c:pt idx="20091">
                  <c:v>27.6567920268708</c:v>
                </c:pt>
                <c:pt idx="20092">
                  <c:v>27.658168603050498</c:v>
                </c:pt>
                <c:pt idx="20093">
                  <c:v>27.6595451792302</c:v>
                </c:pt>
                <c:pt idx="20094">
                  <c:v>27.660921755409898</c:v>
                </c:pt>
                <c:pt idx="20095">
                  <c:v>27.6622983315897</c:v>
                </c:pt>
                <c:pt idx="20096">
                  <c:v>27.663674907769401</c:v>
                </c:pt>
                <c:pt idx="20097">
                  <c:v>27.6650514839491</c:v>
                </c:pt>
                <c:pt idx="20098">
                  <c:v>27.666428060128901</c:v>
                </c:pt>
                <c:pt idx="20099">
                  <c:v>27.667804636308599</c:v>
                </c:pt>
                <c:pt idx="20100">
                  <c:v>27.669181212488301</c:v>
                </c:pt>
                <c:pt idx="20101">
                  <c:v>27.670557788667999</c:v>
                </c:pt>
                <c:pt idx="20102">
                  <c:v>27.6719343648478</c:v>
                </c:pt>
                <c:pt idx="20103">
                  <c:v>27.673310941027498</c:v>
                </c:pt>
                <c:pt idx="20104">
                  <c:v>27.6746875172072</c:v>
                </c:pt>
                <c:pt idx="20105">
                  <c:v>27.676064093386898</c:v>
                </c:pt>
                <c:pt idx="20106">
                  <c:v>27.6774406695667</c:v>
                </c:pt>
                <c:pt idx="20107">
                  <c:v>27.678817245746401</c:v>
                </c:pt>
                <c:pt idx="20108">
                  <c:v>27.6801938219261</c:v>
                </c:pt>
                <c:pt idx="20109">
                  <c:v>27.681570398105801</c:v>
                </c:pt>
                <c:pt idx="20110">
                  <c:v>27.682946974285599</c:v>
                </c:pt>
                <c:pt idx="20111">
                  <c:v>27.684323550465301</c:v>
                </c:pt>
                <c:pt idx="20112">
                  <c:v>27.685700126644999</c:v>
                </c:pt>
                <c:pt idx="20113">
                  <c:v>27.687076702824701</c:v>
                </c:pt>
                <c:pt idx="20114">
                  <c:v>27.688453279004499</c:v>
                </c:pt>
                <c:pt idx="20115">
                  <c:v>27.6898298551842</c:v>
                </c:pt>
                <c:pt idx="20116">
                  <c:v>27.691206431363899</c:v>
                </c:pt>
                <c:pt idx="20117">
                  <c:v>27.6925830075436</c:v>
                </c:pt>
                <c:pt idx="20118">
                  <c:v>27.693959583723402</c:v>
                </c:pt>
                <c:pt idx="20119">
                  <c:v>27.6953361599031</c:v>
                </c:pt>
                <c:pt idx="20120">
                  <c:v>27.696712736082802</c:v>
                </c:pt>
                <c:pt idx="20121">
                  <c:v>27.6980893122625</c:v>
                </c:pt>
                <c:pt idx="20122">
                  <c:v>27.699465888442301</c:v>
                </c:pt>
                <c:pt idx="20123">
                  <c:v>27.700842464621999</c:v>
                </c:pt>
                <c:pt idx="20124">
                  <c:v>27.702219040801701</c:v>
                </c:pt>
                <c:pt idx="20125">
                  <c:v>27.703595616981399</c:v>
                </c:pt>
                <c:pt idx="20126">
                  <c:v>27.704972193161201</c:v>
                </c:pt>
                <c:pt idx="20127">
                  <c:v>27.706348769340899</c:v>
                </c:pt>
                <c:pt idx="20128">
                  <c:v>27.707725345520601</c:v>
                </c:pt>
                <c:pt idx="20129">
                  <c:v>27.709101921700402</c:v>
                </c:pt>
                <c:pt idx="20130">
                  <c:v>27.7104784978801</c:v>
                </c:pt>
                <c:pt idx="20131">
                  <c:v>27.711855074059802</c:v>
                </c:pt>
                <c:pt idx="20132">
                  <c:v>27.7132316502395</c:v>
                </c:pt>
                <c:pt idx="20133">
                  <c:v>27.714608226419301</c:v>
                </c:pt>
                <c:pt idx="20134">
                  <c:v>27.715984802598999</c:v>
                </c:pt>
                <c:pt idx="20135">
                  <c:v>27.717361378778701</c:v>
                </c:pt>
                <c:pt idx="20136">
                  <c:v>27.718737954958399</c:v>
                </c:pt>
                <c:pt idx="20137">
                  <c:v>27.720114531138201</c:v>
                </c:pt>
                <c:pt idx="20138">
                  <c:v>27.721491107317899</c:v>
                </c:pt>
                <c:pt idx="20139">
                  <c:v>27.722867683497601</c:v>
                </c:pt>
                <c:pt idx="20140">
                  <c:v>27.724244259677299</c:v>
                </c:pt>
                <c:pt idx="20141">
                  <c:v>27.7256208358571</c:v>
                </c:pt>
                <c:pt idx="20142">
                  <c:v>27.726997412036798</c:v>
                </c:pt>
                <c:pt idx="20143">
                  <c:v>27.7283739882165</c:v>
                </c:pt>
                <c:pt idx="20144">
                  <c:v>27.729750564396198</c:v>
                </c:pt>
                <c:pt idx="20145">
                  <c:v>27.731127140576</c:v>
                </c:pt>
                <c:pt idx="20146">
                  <c:v>27.732503716755701</c:v>
                </c:pt>
                <c:pt idx="20147">
                  <c:v>27.7338802929354</c:v>
                </c:pt>
                <c:pt idx="20148">
                  <c:v>27.735256869115101</c:v>
                </c:pt>
                <c:pt idx="20149">
                  <c:v>27.736633445294899</c:v>
                </c:pt>
                <c:pt idx="20150">
                  <c:v>27.738010021474601</c:v>
                </c:pt>
                <c:pt idx="20151">
                  <c:v>27.739386597654299</c:v>
                </c:pt>
                <c:pt idx="20152">
                  <c:v>27.740763173834001</c:v>
                </c:pt>
                <c:pt idx="20153">
                  <c:v>27.742139750013799</c:v>
                </c:pt>
                <c:pt idx="20154">
                  <c:v>27.7435163261935</c:v>
                </c:pt>
                <c:pt idx="20155">
                  <c:v>27.744892902373198</c:v>
                </c:pt>
                <c:pt idx="20156">
                  <c:v>27.7462694785529</c:v>
                </c:pt>
                <c:pt idx="20157">
                  <c:v>27.747646054732702</c:v>
                </c:pt>
                <c:pt idx="20158">
                  <c:v>27.7490226309124</c:v>
                </c:pt>
                <c:pt idx="20159">
                  <c:v>27.750399207092102</c:v>
                </c:pt>
                <c:pt idx="20160">
                  <c:v>27.751775783271899</c:v>
                </c:pt>
                <c:pt idx="20161">
                  <c:v>27.753152359451601</c:v>
                </c:pt>
                <c:pt idx="20162">
                  <c:v>27.754528935631299</c:v>
                </c:pt>
                <c:pt idx="20163">
                  <c:v>27.755905511811001</c:v>
                </c:pt>
                <c:pt idx="20164">
                  <c:v>27.757282087990799</c:v>
                </c:pt>
                <c:pt idx="20165">
                  <c:v>27.7586586641705</c:v>
                </c:pt>
                <c:pt idx="20166">
                  <c:v>27.760035240350199</c:v>
                </c:pt>
                <c:pt idx="20167">
                  <c:v>27.7614118165299</c:v>
                </c:pt>
                <c:pt idx="20168">
                  <c:v>27.762788392709702</c:v>
                </c:pt>
                <c:pt idx="20169">
                  <c:v>27.7641649688894</c:v>
                </c:pt>
                <c:pt idx="20170">
                  <c:v>27.765541545069102</c:v>
                </c:pt>
                <c:pt idx="20171">
                  <c:v>27.7669181212488</c:v>
                </c:pt>
                <c:pt idx="20172">
                  <c:v>27.768294697428601</c:v>
                </c:pt>
                <c:pt idx="20173">
                  <c:v>27.769671273608299</c:v>
                </c:pt>
                <c:pt idx="20174">
                  <c:v>27.771047849788001</c:v>
                </c:pt>
                <c:pt idx="20175">
                  <c:v>27.772424425967699</c:v>
                </c:pt>
                <c:pt idx="20176">
                  <c:v>27.773801002147501</c:v>
                </c:pt>
                <c:pt idx="20177">
                  <c:v>27.775177578327199</c:v>
                </c:pt>
                <c:pt idx="20178">
                  <c:v>27.776554154506901</c:v>
                </c:pt>
                <c:pt idx="20179">
                  <c:v>27.777930730686599</c:v>
                </c:pt>
                <c:pt idx="20180">
                  <c:v>27.7793073068664</c:v>
                </c:pt>
                <c:pt idx="20181">
                  <c:v>27.780683883046098</c:v>
                </c:pt>
                <c:pt idx="20182">
                  <c:v>27.7820604592258</c:v>
                </c:pt>
                <c:pt idx="20183">
                  <c:v>27.783437035405498</c:v>
                </c:pt>
                <c:pt idx="20184">
                  <c:v>27.784813611585299</c:v>
                </c:pt>
                <c:pt idx="20185">
                  <c:v>27.786190187765001</c:v>
                </c:pt>
                <c:pt idx="20186">
                  <c:v>27.787566763944699</c:v>
                </c:pt>
                <c:pt idx="20187">
                  <c:v>27.788943340124401</c:v>
                </c:pt>
                <c:pt idx="20188">
                  <c:v>27.790319916304199</c:v>
                </c:pt>
                <c:pt idx="20189">
                  <c:v>27.791696492483901</c:v>
                </c:pt>
                <c:pt idx="20190">
                  <c:v>27.793073068663599</c:v>
                </c:pt>
                <c:pt idx="20191">
                  <c:v>27.794449644843301</c:v>
                </c:pt>
                <c:pt idx="20192">
                  <c:v>27.795826221023098</c:v>
                </c:pt>
                <c:pt idx="20193">
                  <c:v>27.7972027972028</c:v>
                </c:pt>
                <c:pt idx="20194">
                  <c:v>27.798579373382498</c:v>
                </c:pt>
                <c:pt idx="20195">
                  <c:v>27.7999559495623</c:v>
                </c:pt>
                <c:pt idx="20196">
                  <c:v>27.801332525742001</c:v>
                </c:pt>
                <c:pt idx="20197">
                  <c:v>27.8027091019217</c:v>
                </c:pt>
                <c:pt idx="20198">
                  <c:v>27.804085678101401</c:v>
                </c:pt>
                <c:pt idx="20199">
                  <c:v>27.805462254281199</c:v>
                </c:pt>
                <c:pt idx="20200">
                  <c:v>27.806838830460901</c:v>
                </c:pt>
                <c:pt idx="20201">
                  <c:v>27.808215406640599</c:v>
                </c:pt>
                <c:pt idx="20202">
                  <c:v>27.809591982820301</c:v>
                </c:pt>
                <c:pt idx="20203">
                  <c:v>27.810968559000099</c:v>
                </c:pt>
                <c:pt idx="20204">
                  <c:v>27.8123451351798</c:v>
                </c:pt>
                <c:pt idx="20205">
                  <c:v>27.813721711359499</c:v>
                </c:pt>
                <c:pt idx="20206">
                  <c:v>27.8150982875392</c:v>
                </c:pt>
                <c:pt idx="20207">
                  <c:v>27.816474863719002</c:v>
                </c:pt>
                <c:pt idx="20208">
                  <c:v>27.8178514398987</c:v>
                </c:pt>
                <c:pt idx="20209">
                  <c:v>27.819228016078402</c:v>
                </c:pt>
                <c:pt idx="20210">
                  <c:v>27.8206045922581</c:v>
                </c:pt>
                <c:pt idx="20211">
                  <c:v>27.821981168437901</c:v>
                </c:pt>
                <c:pt idx="20212">
                  <c:v>27.823357744617599</c:v>
                </c:pt>
                <c:pt idx="20213">
                  <c:v>27.824734320797301</c:v>
                </c:pt>
                <c:pt idx="20214">
                  <c:v>27.826110896976999</c:v>
                </c:pt>
                <c:pt idx="20215">
                  <c:v>27.8274874731568</c:v>
                </c:pt>
                <c:pt idx="20216">
                  <c:v>27.828864049336499</c:v>
                </c:pt>
                <c:pt idx="20217">
                  <c:v>27.8302406255162</c:v>
                </c:pt>
                <c:pt idx="20218">
                  <c:v>27.831617201695899</c:v>
                </c:pt>
                <c:pt idx="20219">
                  <c:v>27.8329937778757</c:v>
                </c:pt>
                <c:pt idx="20220">
                  <c:v>27.834370354055402</c:v>
                </c:pt>
                <c:pt idx="20221">
                  <c:v>27.8357469302351</c:v>
                </c:pt>
                <c:pt idx="20222">
                  <c:v>27.837123506414802</c:v>
                </c:pt>
                <c:pt idx="20223">
                  <c:v>27.838500082594599</c:v>
                </c:pt>
                <c:pt idx="20224">
                  <c:v>27.839876658774301</c:v>
                </c:pt>
                <c:pt idx="20225">
                  <c:v>27.841253234953999</c:v>
                </c:pt>
                <c:pt idx="20226">
                  <c:v>27.842629811133801</c:v>
                </c:pt>
                <c:pt idx="20227">
                  <c:v>27.844006387313499</c:v>
                </c:pt>
                <c:pt idx="20228">
                  <c:v>27.845382963493201</c:v>
                </c:pt>
                <c:pt idx="20229">
                  <c:v>27.846759539672899</c:v>
                </c:pt>
                <c:pt idx="20230">
                  <c:v>27.8481361158527</c:v>
                </c:pt>
                <c:pt idx="20231">
                  <c:v>27.849512692032398</c:v>
                </c:pt>
                <c:pt idx="20232">
                  <c:v>27.8508892682121</c:v>
                </c:pt>
                <c:pt idx="20233">
                  <c:v>27.852265844391798</c:v>
                </c:pt>
                <c:pt idx="20234">
                  <c:v>27.8536424205716</c:v>
                </c:pt>
                <c:pt idx="20235">
                  <c:v>27.855018996751301</c:v>
                </c:pt>
                <c:pt idx="20236">
                  <c:v>27.856395572931</c:v>
                </c:pt>
                <c:pt idx="20237">
                  <c:v>27.857772149110701</c:v>
                </c:pt>
                <c:pt idx="20238">
                  <c:v>27.859148725290499</c:v>
                </c:pt>
                <c:pt idx="20239">
                  <c:v>27.860525301470201</c:v>
                </c:pt>
                <c:pt idx="20240">
                  <c:v>27.861901877649899</c:v>
                </c:pt>
                <c:pt idx="20241">
                  <c:v>27.863278453829601</c:v>
                </c:pt>
                <c:pt idx="20242">
                  <c:v>27.864655030009398</c:v>
                </c:pt>
                <c:pt idx="20243">
                  <c:v>27.8660316061891</c:v>
                </c:pt>
                <c:pt idx="20244">
                  <c:v>27.867408182368798</c:v>
                </c:pt>
                <c:pt idx="20245">
                  <c:v>27.8687847585485</c:v>
                </c:pt>
                <c:pt idx="20246">
                  <c:v>27.870161334728301</c:v>
                </c:pt>
                <c:pt idx="20247">
                  <c:v>27.871537910908</c:v>
                </c:pt>
                <c:pt idx="20248">
                  <c:v>27.872914487087701</c:v>
                </c:pt>
                <c:pt idx="20249">
                  <c:v>27.8742910632674</c:v>
                </c:pt>
                <c:pt idx="20250">
                  <c:v>27.875667639447201</c:v>
                </c:pt>
                <c:pt idx="20251">
                  <c:v>27.877044215626899</c:v>
                </c:pt>
                <c:pt idx="20252">
                  <c:v>27.878420791806601</c:v>
                </c:pt>
                <c:pt idx="20253">
                  <c:v>27.879797367986299</c:v>
                </c:pt>
                <c:pt idx="20254">
                  <c:v>27.8811739441661</c:v>
                </c:pt>
                <c:pt idx="20255">
                  <c:v>27.882550520345799</c:v>
                </c:pt>
                <c:pt idx="20256">
                  <c:v>27.8839270965255</c:v>
                </c:pt>
                <c:pt idx="20257">
                  <c:v>27.885303672705302</c:v>
                </c:pt>
                <c:pt idx="20258">
                  <c:v>27.886680248885</c:v>
                </c:pt>
                <c:pt idx="20259">
                  <c:v>27.888056825064702</c:v>
                </c:pt>
                <c:pt idx="20260">
                  <c:v>27.8894334012444</c:v>
                </c:pt>
                <c:pt idx="20261">
                  <c:v>27.890809977424201</c:v>
                </c:pt>
                <c:pt idx="20262">
                  <c:v>27.892186553603899</c:v>
                </c:pt>
                <c:pt idx="20263">
                  <c:v>27.893563129783601</c:v>
                </c:pt>
                <c:pt idx="20264">
                  <c:v>27.894939705963299</c:v>
                </c:pt>
                <c:pt idx="20265">
                  <c:v>27.896316282143101</c:v>
                </c:pt>
                <c:pt idx="20266">
                  <c:v>27.897692858322799</c:v>
                </c:pt>
                <c:pt idx="20267">
                  <c:v>27.899069434502501</c:v>
                </c:pt>
                <c:pt idx="20268">
                  <c:v>27.900446010682199</c:v>
                </c:pt>
                <c:pt idx="20269">
                  <c:v>27.901822586862</c:v>
                </c:pt>
                <c:pt idx="20270">
                  <c:v>27.903199163041698</c:v>
                </c:pt>
                <c:pt idx="20271">
                  <c:v>27.9045757392214</c:v>
                </c:pt>
                <c:pt idx="20272">
                  <c:v>27.905952315401102</c:v>
                </c:pt>
                <c:pt idx="20273">
                  <c:v>27.907328891580899</c:v>
                </c:pt>
                <c:pt idx="20274">
                  <c:v>27.908705467760601</c:v>
                </c:pt>
                <c:pt idx="20275">
                  <c:v>27.910082043940299</c:v>
                </c:pt>
                <c:pt idx="20276">
                  <c:v>27.911458620120001</c:v>
                </c:pt>
                <c:pt idx="20277">
                  <c:v>27.912835196299799</c:v>
                </c:pt>
                <c:pt idx="20278">
                  <c:v>27.914211772479501</c:v>
                </c:pt>
                <c:pt idx="20279">
                  <c:v>27.915588348659199</c:v>
                </c:pt>
                <c:pt idx="20280">
                  <c:v>27.916964924838901</c:v>
                </c:pt>
                <c:pt idx="20281">
                  <c:v>27.918341501018698</c:v>
                </c:pt>
                <c:pt idx="20282">
                  <c:v>27.9197180771984</c:v>
                </c:pt>
                <c:pt idx="20283">
                  <c:v>27.921094653378098</c:v>
                </c:pt>
                <c:pt idx="20284">
                  <c:v>27.9224712295578</c:v>
                </c:pt>
                <c:pt idx="20285">
                  <c:v>27.923847805737601</c:v>
                </c:pt>
                <c:pt idx="20286">
                  <c:v>27.9252243819173</c:v>
                </c:pt>
                <c:pt idx="20287">
                  <c:v>27.926600958097001</c:v>
                </c:pt>
                <c:pt idx="20288">
                  <c:v>27.927977534276799</c:v>
                </c:pt>
                <c:pt idx="20289">
                  <c:v>27.929354110456501</c:v>
                </c:pt>
                <c:pt idx="20290">
                  <c:v>27.930730686636199</c:v>
                </c:pt>
                <c:pt idx="20291">
                  <c:v>27.932107262815901</c:v>
                </c:pt>
                <c:pt idx="20292">
                  <c:v>27.933483838995699</c:v>
                </c:pt>
                <c:pt idx="20293">
                  <c:v>27.9348604151754</c:v>
                </c:pt>
                <c:pt idx="20294">
                  <c:v>27.936236991355099</c:v>
                </c:pt>
                <c:pt idx="20295">
                  <c:v>27.9376135675348</c:v>
                </c:pt>
                <c:pt idx="20296">
                  <c:v>27.938990143714602</c:v>
                </c:pt>
                <c:pt idx="20297">
                  <c:v>27.9403667198943</c:v>
                </c:pt>
                <c:pt idx="20298">
                  <c:v>27.941743296074002</c:v>
                </c:pt>
                <c:pt idx="20299">
                  <c:v>27.9431198722537</c:v>
                </c:pt>
                <c:pt idx="20300">
                  <c:v>27.944496448433501</c:v>
                </c:pt>
                <c:pt idx="20301">
                  <c:v>27.945873024613199</c:v>
                </c:pt>
                <c:pt idx="20302">
                  <c:v>27.947249600792901</c:v>
                </c:pt>
                <c:pt idx="20303">
                  <c:v>27.948626176972599</c:v>
                </c:pt>
                <c:pt idx="20304">
                  <c:v>27.9500027531524</c:v>
                </c:pt>
                <c:pt idx="20305">
                  <c:v>27.951379329332099</c:v>
                </c:pt>
                <c:pt idx="20306">
                  <c:v>27.9527559055118</c:v>
                </c:pt>
                <c:pt idx="20307">
                  <c:v>27.954132481691499</c:v>
                </c:pt>
                <c:pt idx="20308">
                  <c:v>27.9555090578713</c:v>
                </c:pt>
                <c:pt idx="20309">
                  <c:v>27.956885634051002</c:v>
                </c:pt>
                <c:pt idx="20310">
                  <c:v>27.9582622102307</c:v>
                </c:pt>
                <c:pt idx="20311">
                  <c:v>27.959638786410402</c:v>
                </c:pt>
                <c:pt idx="20312">
                  <c:v>27.961015362590199</c:v>
                </c:pt>
                <c:pt idx="20313">
                  <c:v>27.962391938769901</c:v>
                </c:pt>
                <c:pt idx="20314">
                  <c:v>27.963768514949599</c:v>
                </c:pt>
                <c:pt idx="20315">
                  <c:v>27.965145091129301</c:v>
                </c:pt>
                <c:pt idx="20316">
                  <c:v>27.966521667309099</c:v>
                </c:pt>
                <c:pt idx="20317">
                  <c:v>27.967898243488801</c:v>
                </c:pt>
                <c:pt idx="20318">
                  <c:v>27.969274819668499</c:v>
                </c:pt>
                <c:pt idx="20319">
                  <c:v>27.970651395848201</c:v>
                </c:pt>
                <c:pt idx="20320">
                  <c:v>27.972027972027998</c:v>
                </c:pt>
                <c:pt idx="20321">
                  <c:v>27.9734045482077</c:v>
                </c:pt>
                <c:pt idx="20322">
                  <c:v>27.974781124387398</c:v>
                </c:pt>
                <c:pt idx="20323">
                  <c:v>27.9761577005672</c:v>
                </c:pt>
                <c:pt idx="20324">
                  <c:v>27.977534276746901</c:v>
                </c:pt>
                <c:pt idx="20325">
                  <c:v>27.9789108529266</c:v>
                </c:pt>
                <c:pt idx="20326">
                  <c:v>27.980287429106301</c:v>
                </c:pt>
                <c:pt idx="20327">
                  <c:v>27.981664005286099</c:v>
                </c:pt>
                <c:pt idx="20328">
                  <c:v>27.983040581465801</c:v>
                </c:pt>
                <c:pt idx="20329">
                  <c:v>27.984417157645499</c:v>
                </c:pt>
                <c:pt idx="20330">
                  <c:v>27.985793733825201</c:v>
                </c:pt>
                <c:pt idx="20331">
                  <c:v>27.987170310004998</c:v>
                </c:pt>
                <c:pt idx="20332">
                  <c:v>27.9885468861847</c:v>
                </c:pt>
                <c:pt idx="20333">
                  <c:v>27.989923462364398</c:v>
                </c:pt>
                <c:pt idx="20334">
                  <c:v>27.9913000385441</c:v>
                </c:pt>
                <c:pt idx="20335">
                  <c:v>27.992676614723901</c:v>
                </c:pt>
                <c:pt idx="20336">
                  <c:v>27.9940531909036</c:v>
                </c:pt>
                <c:pt idx="20337">
                  <c:v>27.995429767083301</c:v>
                </c:pt>
                <c:pt idx="20338">
                  <c:v>27.996806343263</c:v>
                </c:pt>
                <c:pt idx="20339">
                  <c:v>27.998182919442801</c:v>
                </c:pt>
                <c:pt idx="20340">
                  <c:v>27.999559495622499</c:v>
                </c:pt>
                <c:pt idx="20341">
                  <c:v>28.000936071802201</c:v>
                </c:pt>
                <c:pt idx="20342">
                  <c:v>28.002312647981899</c:v>
                </c:pt>
                <c:pt idx="20343">
                  <c:v>28.0036892241617</c:v>
                </c:pt>
                <c:pt idx="20344">
                  <c:v>28.005065800341399</c:v>
                </c:pt>
                <c:pt idx="20345">
                  <c:v>28.0064423765211</c:v>
                </c:pt>
                <c:pt idx="20346">
                  <c:v>28.007818952700799</c:v>
                </c:pt>
                <c:pt idx="20347">
                  <c:v>28.0091955288806</c:v>
                </c:pt>
                <c:pt idx="20348">
                  <c:v>28.010572105060302</c:v>
                </c:pt>
                <c:pt idx="20349">
                  <c:v>28.01194868124</c:v>
                </c:pt>
                <c:pt idx="20350">
                  <c:v>28.013325257419702</c:v>
                </c:pt>
                <c:pt idx="20351">
                  <c:v>28.014701833599499</c:v>
                </c:pt>
                <c:pt idx="20352">
                  <c:v>28.016078409779201</c:v>
                </c:pt>
                <c:pt idx="20353">
                  <c:v>28.017454985958899</c:v>
                </c:pt>
                <c:pt idx="20354">
                  <c:v>28.018831562138701</c:v>
                </c:pt>
                <c:pt idx="20355">
                  <c:v>28.020208138318399</c:v>
                </c:pt>
                <c:pt idx="20356">
                  <c:v>28.021584714498101</c:v>
                </c:pt>
                <c:pt idx="20357">
                  <c:v>28.022961290677799</c:v>
                </c:pt>
                <c:pt idx="20358">
                  <c:v>28.0243378668576</c:v>
                </c:pt>
                <c:pt idx="20359">
                  <c:v>28.025714443037302</c:v>
                </c:pt>
                <c:pt idx="20360">
                  <c:v>28.027091019217</c:v>
                </c:pt>
                <c:pt idx="20361">
                  <c:v>28.028467595396702</c:v>
                </c:pt>
                <c:pt idx="20362">
                  <c:v>28.029844171576499</c:v>
                </c:pt>
                <c:pt idx="20363">
                  <c:v>28.031220747756201</c:v>
                </c:pt>
                <c:pt idx="20364">
                  <c:v>28.032597323935899</c:v>
                </c:pt>
                <c:pt idx="20365">
                  <c:v>28.033973900115601</c:v>
                </c:pt>
                <c:pt idx="20366">
                  <c:v>28.035350476295399</c:v>
                </c:pt>
                <c:pt idx="20367">
                  <c:v>28.036727052475101</c:v>
                </c:pt>
                <c:pt idx="20368">
                  <c:v>28.038103628654799</c:v>
                </c:pt>
                <c:pt idx="20369">
                  <c:v>28.039480204834501</c:v>
                </c:pt>
                <c:pt idx="20370">
                  <c:v>28.040856781014298</c:v>
                </c:pt>
                <c:pt idx="20371">
                  <c:v>28.042233357194</c:v>
                </c:pt>
                <c:pt idx="20372">
                  <c:v>28.043609933373698</c:v>
                </c:pt>
                <c:pt idx="20373">
                  <c:v>28.0449865095534</c:v>
                </c:pt>
                <c:pt idx="20374">
                  <c:v>28.046363085733201</c:v>
                </c:pt>
                <c:pt idx="20375">
                  <c:v>28.0477396619129</c:v>
                </c:pt>
                <c:pt idx="20376">
                  <c:v>28.049116238092601</c:v>
                </c:pt>
                <c:pt idx="20377">
                  <c:v>28.0504928142723</c:v>
                </c:pt>
                <c:pt idx="20378">
                  <c:v>28.051869390452101</c:v>
                </c:pt>
                <c:pt idx="20379">
                  <c:v>28.053245966631799</c:v>
                </c:pt>
                <c:pt idx="20380">
                  <c:v>28.054622542811501</c:v>
                </c:pt>
                <c:pt idx="20381">
                  <c:v>28.055999118991299</c:v>
                </c:pt>
                <c:pt idx="20382">
                  <c:v>28.057375695171</c:v>
                </c:pt>
                <c:pt idx="20383">
                  <c:v>28.058752271350698</c:v>
                </c:pt>
                <c:pt idx="20384">
                  <c:v>28.0601288475304</c:v>
                </c:pt>
                <c:pt idx="20385">
                  <c:v>28.061505423710202</c:v>
                </c:pt>
                <c:pt idx="20386">
                  <c:v>28.0628819998899</c:v>
                </c:pt>
                <c:pt idx="20387">
                  <c:v>28.064258576069602</c:v>
                </c:pt>
                <c:pt idx="20388">
                  <c:v>28.0656351522493</c:v>
                </c:pt>
                <c:pt idx="20389">
                  <c:v>28.067011728429101</c:v>
                </c:pt>
                <c:pt idx="20390">
                  <c:v>28.068388304608799</c:v>
                </c:pt>
                <c:pt idx="20391">
                  <c:v>28.069764880788501</c:v>
                </c:pt>
                <c:pt idx="20392">
                  <c:v>28.071141456968199</c:v>
                </c:pt>
                <c:pt idx="20393">
                  <c:v>28.072518033148</c:v>
                </c:pt>
                <c:pt idx="20394">
                  <c:v>28.073894609327699</c:v>
                </c:pt>
                <c:pt idx="20395">
                  <c:v>28.0752711855074</c:v>
                </c:pt>
                <c:pt idx="20396">
                  <c:v>28.076647761687099</c:v>
                </c:pt>
                <c:pt idx="20397">
                  <c:v>28.0780243378669</c:v>
                </c:pt>
                <c:pt idx="20398">
                  <c:v>28.079400914046602</c:v>
                </c:pt>
                <c:pt idx="20399">
                  <c:v>28.0807774902263</c:v>
                </c:pt>
                <c:pt idx="20400">
                  <c:v>28.082154066406002</c:v>
                </c:pt>
                <c:pt idx="20401">
                  <c:v>28.083530642585799</c:v>
                </c:pt>
                <c:pt idx="20402">
                  <c:v>28.084907218765501</c:v>
                </c:pt>
                <c:pt idx="20403">
                  <c:v>28.086283794945199</c:v>
                </c:pt>
                <c:pt idx="20404">
                  <c:v>28.087660371124901</c:v>
                </c:pt>
                <c:pt idx="20405">
                  <c:v>28.089036947304699</c:v>
                </c:pt>
                <c:pt idx="20406">
                  <c:v>28.090413523484401</c:v>
                </c:pt>
                <c:pt idx="20407">
                  <c:v>28.091790099664099</c:v>
                </c:pt>
                <c:pt idx="20408">
                  <c:v>28.093166675843801</c:v>
                </c:pt>
                <c:pt idx="20409">
                  <c:v>28.094543252023598</c:v>
                </c:pt>
                <c:pt idx="20410">
                  <c:v>28.0959198282033</c:v>
                </c:pt>
                <c:pt idx="20411">
                  <c:v>28.097296404382998</c:v>
                </c:pt>
                <c:pt idx="20412">
                  <c:v>28.0986729805627</c:v>
                </c:pt>
                <c:pt idx="20413">
                  <c:v>28.100049556742501</c:v>
                </c:pt>
                <c:pt idx="20414">
                  <c:v>28.101426132922199</c:v>
                </c:pt>
                <c:pt idx="20415">
                  <c:v>28.102802709101901</c:v>
                </c:pt>
                <c:pt idx="20416">
                  <c:v>28.104179285281699</c:v>
                </c:pt>
                <c:pt idx="20417">
                  <c:v>28.105555861461401</c:v>
                </c:pt>
                <c:pt idx="20418">
                  <c:v>28.106932437641099</c:v>
                </c:pt>
                <c:pt idx="20419">
                  <c:v>28.108309013820801</c:v>
                </c:pt>
                <c:pt idx="20420">
                  <c:v>28.109685590000598</c:v>
                </c:pt>
                <c:pt idx="20421">
                  <c:v>28.1110621661803</c:v>
                </c:pt>
                <c:pt idx="20422">
                  <c:v>28.112438742359998</c:v>
                </c:pt>
                <c:pt idx="20423">
                  <c:v>28.1138153185397</c:v>
                </c:pt>
                <c:pt idx="20424">
                  <c:v>28.115191894719501</c:v>
                </c:pt>
                <c:pt idx="20425">
                  <c:v>28.1165684708992</c:v>
                </c:pt>
                <c:pt idx="20426">
                  <c:v>28.117945047078901</c:v>
                </c:pt>
                <c:pt idx="20427">
                  <c:v>28.1193216232586</c:v>
                </c:pt>
                <c:pt idx="20428">
                  <c:v>28.120698199438401</c:v>
                </c:pt>
                <c:pt idx="20429">
                  <c:v>28.122074775618099</c:v>
                </c:pt>
                <c:pt idx="20430">
                  <c:v>28.123451351797801</c:v>
                </c:pt>
                <c:pt idx="20431">
                  <c:v>28.124827927977499</c:v>
                </c:pt>
                <c:pt idx="20432">
                  <c:v>28.1262045041573</c:v>
                </c:pt>
                <c:pt idx="20433">
                  <c:v>28.127581080336999</c:v>
                </c:pt>
                <c:pt idx="20434">
                  <c:v>28.1289576565167</c:v>
                </c:pt>
                <c:pt idx="20435">
                  <c:v>28.130334232696399</c:v>
                </c:pt>
                <c:pt idx="20436">
                  <c:v>28.1317108088762</c:v>
                </c:pt>
                <c:pt idx="20437">
                  <c:v>28.133087385055902</c:v>
                </c:pt>
                <c:pt idx="20438">
                  <c:v>28.1344639612356</c:v>
                </c:pt>
                <c:pt idx="20439">
                  <c:v>28.135840537415302</c:v>
                </c:pt>
                <c:pt idx="20440">
                  <c:v>28.137217113595099</c:v>
                </c:pt>
                <c:pt idx="20441">
                  <c:v>28.138593689774801</c:v>
                </c:pt>
                <c:pt idx="20442">
                  <c:v>28.139970265954499</c:v>
                </c:pt>
                <c:pt idx="20443">
                  <c:v>28.141346842134201</c:v>
                </c:pt>
                <c:pt idx="20444">
                  <c:v>28.142723418313999</c:v>
                </c:pt>
                <c:pt idx="20445">
                  <c:v>28.1440999944937</c:v>
                </c:pt>
                <c:pt idx="20446">
                  <c:v>28.145476570673399</c:v>
                </c:pt>
                <c:pt idx="20447">
                  <c:v>28.1468531468531</c:v>
                </c:pt>
                <c:pt idx="20448">
                  <c:v>28.148229723032902</c:v>
                </c:pt>
                <c:pt idx="20449">
                  <c:v>28.1496062992126</c:v>
                </c:pt>
                <c:pt idx="20450">
                  <c:v>28.150982875392302</c:v>
                </c:pt>
                <c:pt idx="20451">
                  <c:v>28.152359451572099</c:v>
                </c:pt>
                <c:pt idx="20452">
                  <c:v>28.153736027751801</c:v>
                </c:pt>
                <c:pt idx="20453">
                  <c:v>28.155112603931499</c:v>
                </c:pt>
                <c:pt idx="20454">
                  <c:v>28.156489180111201</c:v>
                </c:pt>
                <c:pt idx="20455">
                  <c:v>28.157865756290999</c:v>
                </c:pt>
                <c:pt idx="20456">
                  <c:v>28.159242332470701</c:v>
                </c:pt>
                <c:pt idx="20457">
                  <c:v>28.160618908650399</c:v>
                </c:pt>
                <c:pt idx="20458">
                  <c:v>28.161995484830101</c:v>
                </c:pt>
                <c:pt idx="20459">
                  <c:v>28.163372061009898</c:v>
                </c:pt>
                <c:pt idx="20460">
                  <c:v>28.1647486371896</c:v>
                </c:pt>
                <c:pt idx="20461">
                  <c:v>28.166125213369298</c:v>
                </c:pt>
                <c:pt idx="20462">
                  <c:v>28.167501789549</c:v>
                </c:pt>
                <c:pt idx="20463">
                  <c:v>28.168878365728801</c:v>
                </c:pt>
                <c:pt idx="20464">
                  <c:v>28.1702549419085</c:v>
                </c:pt>
                <c:pt idx="20465">
                  <c:v>28.171631518088201</c:v>
                </c:pt>
                <c:pt idx="20466">
                  <c:v>28.1730080942679</c:v>
                </c:pt>
                <c:pt idx="20467">
                  <c:v>28.174384670447701</c:v>
                </c:pt>
                <c:pt idx="20468">
                  <c:v>28.175761246627399</c:v>
                </c:pt>
                <c:pt idx="20469">
                  <c:v>28.177137822807101</c:v>
                </c:pt>
                <c:pt idx="20470">
                  <c:v>28.178514398986799</c:v>
                </c:pt>
                <c:pt idx="20471">
                  <c:v>28.1798909751666</c:v>
                </c:pt>
                <c:pt idx="20472">
                  <c:v>28.181267551346298</c:v>
                </c:pt>
                <c:pt idx="20473">
                  <c:v>28.182644127526</c:v>
                </c:pt>
                <c:pt idx="20474">
                  <c:v>28.184020703705698</c:v>
                </c:pt>
                <c:pt idx="20475">
                  <c:v>28.1853972798855</c:v>
                </c:pt>
                <c:pt idx="20476">
                  <c:v>28.186773856065201</c:v>
                </c:pt>
                <c:pt idx="20477">
                  <c:v>28.1881504322449</c:v>
                </c:pt>
                <c:pt idx="20478">
                  <c:v>28.189527008424601</c:v>
                </c:pt>
                <c:pt idx="20479">
                  <c:v>28.190903584604399</c:v>
                </c:pt>
                <c:pt idx="20480">
                  <c:v>28.192280160784101</c:v>
                </c:pt>
                <c:pt idx="20481">
                  <c:v>28.193656736963799</c:v>
                </c:pt>
                <c:pt idx="20482">
                  <c:v>28.1950333131436</c:v>
                </c:pt>
                <c:pt idx="20483">
                  <c:v>28.196409889323299</c:v>
                </c:pt>
                <c:pt idx="20484">
                  <c:v>28.197786465503</c:v>
                </c:pt>
                <c:pt idx="20485">
                  <c:v>28.199163041682699</c:v>
                </c:pt>
                <c:pt idx="20486">
                  <c:v>28.2005396178625</c:v>
                </c:pt>
                <c:pt idx="20487">
                  <c:v>28.201916194042202</c:v>
                </c:pt>
                <c:pt idx="20488">
                  <c:v>28.2032927702219</c:v>
                </c:pt>
                <c:pt idx="20489">
                  <c:v>28.204669346401602</c:v>
                </c:pt>
                <c:pt idx="20490">
                  <c:v>28.206045922581399</c:v>
                </c:pt>
                <c:pt idx="20491">
                  <c:v>28.207422498761101</c:v>
                </c:pt>
                <c:pt idx="20492">
                  <c:v>28.208799074940799</c:v>
                </c:pt>
                <c:pt idx="20493">
                  <c:v>28.210175651120501</c:v>
                </c:pt>
                <c:pt idx="20494">
                  <c:v>28.211552227300299</c:v>
                </c:pt>
                <c:pt idx="20495">
                  <c:v>28.212928803480001</c:v>
                </c:pt>
                <c:pt idx="20496">
                  <c:v>28.214305379659699</c:v>
                </c:pt>
                <c:pt idx="20497">
                  <c:v>28.215681955839401</c:v>
                </c:pt>
                <c:pt idx="20498">
                  <c:v>28.217058532019198</c:v>
                </c:pt>
                <c:pt idx="20499">
                  <c:v>28.2184351081989</c:v>
                </c:pt>
                <c:pt idx="20500">
                  <c:v>28.219811684378602</c:v>
                </c:pt>
                <c:pt idx="20501">
                  <c:v>28.2211882605583</c:v>
                </c:pt>
                <c:pt idx="20502">
                  <c:v>28.222564836738101</c:v>
                </c:pt>
                <c:pt idx="20503">
                  <c:v>28.223941412917799</c:v>
                </c:pt>
                <c:pt idx="20504">
                  <c:v>28.225317989097501</c:v>
                </c:pt>
                <c:pt idx="20505">
                  <c:v>28.226694565277199</c:v>
                </c:pt>
                <c:pt idx="20506">
                  <c:v>28.228071141457001</c:v>
                </c:pt>
                <c:pt idx="20507">
                  <c:v>28.229447717636699</c:v>
                </c:pt>
                <c:pt idx="20508">
                  <c:v>28.230824293816401</c:v>
                </c:pt>
                <c:pt idx="20509">
                  <c:v>28.232200869996099</c:v>
                </c:pt>
                <c:pt idx="20510">
                  <c:v>28.2335774461759</c:v>
                </c:pt>
                <c:pt idx="20511">
                  <c:v>28.234954022355598</c:v>
                </c:pt>
                <c:pt idx="20512">
                  <c:v>28.2363305985353</c:v>
                </c:pt>
                <c:pt idx="20513">
                  <c:v>28.237707174714998</c:v>
                </c:pt>
                <c:pt idx="20514">
                  <c:v>28.2390837508948</c:v>
                </c:pt>
                <c:pt idx="20515">
                  <c:v>28.240460327074501</c:v>
                </c:pt>
                <c:pt idx="20516">
                  <c:v>28.2418369032542</c:v>
                </c:pt>
                <c:pt idx="20517">
                  <c:v>28.243213479434001</c:v>
                </c:pt>
                <c:pt idx="20518">
                  <c:v>28.244590055613699</c:v>
                </c:pt>
                <c:pt idx="20519">
                  <c:v>28.245966631793401</c:v>
                </c:pt>
                <c:pt idx="20520">
                  <c:v>28.247343207973099</c:v>
                </c:pt>
                <c:pt idx="20521">
                  <c:v>28.2487197841529</c:v>
                </c:pt>
                <c:pt idx="20522">
                  <c:v>28.250096360332599</c:v>
                </c:pt>
                <c:pt idx="20523">
                  <c:v>28.2514729365123</c:v>
                </c:pt>
                <c:pt idx="20524">
                  <c:v>28.252849512691999</c:v>
                </c:pt>
                <c:pt idx="20525">
                  <c:v>28.2542260888718</c:v>
                </c:pt>
                <c:pt idx="20526">
                  <c:v>28.255602665051502</c:v>
                </c:pt>
                <c:pt idx="20527">
                  <c:v>28.2569792412312</c:v>
                </c:pt>
                <c:pt idx="20528">
                  <c:v>28.258355817410902</c:v>
                </c:pt>
                <c:pt idx="20529">
                  <c:v>28.259732393590699</c:v>
                </c:pt>
                <c:pt idx="20530">
                  <c:v>28.261108969770401</c:v>
                </c:pt>
                <c:pt idx="20531">
                  <c:v>28.262485545950099</c:v>
                </c:pt>
                <c:pt idx="20532">
                  <c:v>28.263862122129801</c:v>
                </c:pt>
                <c:pt idx="20533">
                  <c:v>28.265238698309599</c:v>
                </c:pt>
                <c:pt idx="20534">
                  <c:v>28.2666152744893</c:v>
                </c:pt>
                <c:pt idx="20535">
                  <c:v>28.267991850668999</c:v>
                </c:pt>
                <c:pt idx="20536">
                  <c:v>28.2693684268487</c:v>
                </c:pt>
                <c:pt idx="20537">
                  <c:v>28.270745003028502</c:v>
                </c:pt>
                <c:pt idx="20538">
                  <c:v>28.2721215792082</c:v>
                </c:pt>
                <c:pt idx="20539">
                  <c:v>28.273498155387902</c:v>
                </c:pt>
                <c:pt idx="20540">
                  <c:v>28.274874731567699</c:v>
                </c:pt>
                <c:pt idx="20541">
                  <c:v>28.276251307747401</c:v>
                </c:pt>
                <c:pt idx="20542">
                  <c:v>28.277627883927099</c:v>
                </c:pt>
                <c:pt idx="20543">
                  <c:v>28.279004460106801</c:v>
                </c:pt>
                <c:pt idx="20544">
                  <c:v>28.280381036286499</c:v>
                </c:pt>
                <c:pt idx="20545">
                  <c:v>28.281757612466301</c:v>
                </c:pt>
                <c:pt idx="20546">
                  <c:v>28.283134188645999</c:v>
                </c:pt>
                <c:pt idx="20547">
                  <c:v>28.284510764825701</c:v>
                </c:pt>
                <c:pt idx="20548">
                  <c:v>28.285887341005498</c:v>
                </c:pt>
                <c:pt idx="20549">
                  <c:v>28.2872639171852</c:v>
                </c:pt>
                <c:pt idx="20550">
                  <c:v>28.288640493364898</c:v>
                </c:pt>
                <c:pt idx="20551">
                  <c:v>28.2900170695446</c:v>
                </c:pt>
                <c:pt idx="20552">
                  <c:v>28.291393645724401</c:v>
                </c:pt>
                <c:pt idx="20553">
                  <c:v>28.2927702219041</c:v>
                </c:pt>
                <c:pt idx="20554">
                  <c:v>28.294146798083801</c:v>
                </c:pt>
                <c:pt idx="20555">
                  <c:v>28.2955233742635</c:v>
                </c:pt>
                <c:pt idx="20556">
                  <c:v>28.296899950443301</c:v>
                </c:pt>
                <c:pt idx="20557">
                  <c:v>28.298276526622999</c:v>
                </c:pt>
                <c:pt idx="20558">
                  <c:v>28.299653102802701</c:v>
                </c:pt>
                <c:pt idx="20559">
                  <c:v>28.301029678982399</c:v>
                </c:pt>
                <c:pt idx="20560">
                  <c:v>28.3024062551622</c:v>
                </c:pt>
                <c:pt idx="20561">
                  <c:v>28.303782831341898</c:v>
                </c:pt>
                <c:pt idx="20562">
                  <c:v>28.3051594075216</c:v>
                </c:pt>
                <c:pt idx="20563">
                  <c:v>28.306535983701298</c:v>
                </c:pt>
                <c:pt idx="20564">
                  <c:v>28.3079125598811</c:v>
                </c:pt>
                <c:pt idx="20565">
                  <c:v>28.309289136060801</c:v>
                </c:pt>
                <c:pt idx="20566">
                  <c:v>28.3106657122405</c:v>
                </c:pt>
                <c:pt idx="20567">
                  <c:v>28.312042288420201</c:v>
                </c:pt>
                <c:pt idx="20568">
                  <c:v>28.313418864599999</c:v>
                </c:pt>
                <c:pt idx="20569">
                  <c:v>28.314795440779701</c:v>
                </c:pt>
                <c:pt idx="20570">
                  <c:v>28.316172016959399</c:v>
                </c:pt>
                <c:pt idx="20571">
                  <c:v>28.317548593139101</c:v>
                </c:pt>
                <c:pt idx="20572">
                  <c:v>28.318925169318899</c:v>
                </c:pt>
                <c:pt idx="20573">
                  <c:v>28.3203017454986</c:v>
                </c:pt>
                <c:pt idx="20574">
                  <c:v>28.321678321678299</c:v>
                </c:pt>
                <c:pt idx="20575">
                  <c:v>28.3230548978581</c:v>
                </c:pt>
                <c:pt idx="20576">
                  <c:v>28.324431474037802</c:v>
                </c:pt>
                <c:pt idx="20577">
                  <c:v>28.3258080502175</c:v>
                </c:pt>
                <c:pt idx="20578">
                  <c:v>28.327184626397202</c:v>
                </c:pt>
                <c:pt idx="20579">
                  <c:v>28.328561202576999</c:v>
                </c:pt>
                <c:pt idx="20580">
                  <c:v>28.329937778756701</c:v>
                </c:pt>
                <c:pt idx="20581">
                  <c:v>28.331314354936399</c:v>
                </c:pt>
                <c:pt idx="20582">
                  <c:v>28.332690931116101</c:v>
                </c:pt>
                <c:pt idx="20583">
                  <c:v>28.334067507295899</c:v>
                </c:pt>
                <c:pt idx="20584">
                  <c:v>28.335444083475601</c:v>
                </c:pt>
                <c:pt idx="20585">
                  <c:v>28.336820659655299</c:v>
                </c:pt>
                <c:pt idx="20586">
                  <c:v>28.338197235835</c:v>
                </c:pt>
                <c:pt idx="20587">
                  <c:v>28.339573812014802</c:v>
                </c:pt>
                <c:pt idx="20588">
                  <c:v>28.3409503881945</c:v>
                </c:pt>
                <c:pt idx="20589">
                  <c:v>28.342326964374202</c:v>
                </c:pt>
                <c:pt idx="20590">
                  <c:v>28.3437035405539</c:v>
                </c:pt>
                <c:pt idx="20591">
                  <c:v>28.345080116733701</c:v>
                </c:pt>
                <c:pt idx="20592">
                  <c:v>28.346456692913399</c:v>
                </c:pt>
                <c:pt idx="20593">
                  <c:v>28.347833269093101</c:v>
                </c:pt>
                <c:pt idx="20594">
                  <c:v>28.349209845272799</c:v>
                </c:pt>
                <c:pt idx="20595">
                  <c:v>28.350586421452601</c:v>
                </c:pt>
                <c:pt idx="20596">
                  <c:v>28.351962997632299</c:v>
                </c:pt>
                <c:pt idx="20597">
                  <c:v>28.353339573812001</c:v>
                </c:pt>
                <c:pt idx="20598">
                  <c:v>28.354716149991699</c:v>
                </c:pt>
                <c:pt idx="20599">
                  <c:v>28.3560927261715</c:v>
                </c:pt>
                <c:pt idx="20600">
                  <c:v>28.357469302351198</c:v>
                </c:pt>
                <c:pt idx="20601">
                  <c:v>28.3588458785309</c:v>
                </c:pt>
                <c:pt idx="20602">
                  <c:v>28.360222454710598</c:v>
                </c:pt>
                <c:pt idx="20603">
                  <c:v>28.3615990308904</c:v>
                </c:pt>
                <c:pt idx="20604">
                  <c:v>28.362975607070101</c:v>
                </c:pt>
                <c:pt idx="20605">
                  <c:v>28.3643521832498</c:v>
                </c:pt>
                <c:pt idx="20606">
                  <c:v>28.365728759429501</c:v>
                </c:pt>
                <c:pt idx="20607">
                  <c:v>28.367105335609299</c:v>
                </c:pt>
                <c:pt idx="20608">
                  <c:v>28.368481911789001</c:v>
                </c:pt>
                <c:pt idx="20609">
                  <c:v>28.369858487968699</c:v>
                </c:pt>
                <c:pt idx="20610">
                  <c:v>28.3712350641485</c:v>
                </c:pt>
                <c:pt idx="20611">
                  <c:v>28.372611640328198</c:v>
                </c:pt>
                <c:pt idx="20612">
                  <c:v>28.3739882165079</c:v>
                </c:pt>
                <c:pt idx="20613">
                  <c:v>28.375364792687598</c:v>
                </c:pt>
                <c:pt idx="20614">
                  <c:v>28.3767413688674</c:v>
                </c:pt>
                <c:pt idx="20615">
                  <c:v>28.378117945047102</c:v>
                </c:pt>
                <c:pt idx="20616">
                  <c:v>28.3794945212268</c:v>
                </c:pt>
                <c:pt idx="20617">
                  <c:v>28.380871097406501</c:v>
                </c:pt>
                <c:pt idx="20618">
                  <c:v>28.382247673586299</c:v>
                </c:pt>
                <c:pt idx="20619">
                  <c:v>28.383624249766001</c:v>
                </c:pt>
                <c:pt idx="20620">
                  <c:v>28.385000825945699</c:v>
                </c:pt>
                <c:pt idx="20621">
                  <c:v>28.386377402125401</c:v>
                </c:pt>
                <c:pt idx="20622">
                  <c:v>28.387753978305199</c:v>
                </c:pt>
                <c:pt idx="20623">
                  <c:v>28.3891305544849</c:v>
                </c:pt>
                <c:pt idx="20624">
                  <c:v>28.390507130664599</c:v>
                </c:pt>
                <c:pt idx="20625">
                  <c:v>28.3918837068443</c:v>
                </c:pt>
                <c:pt idx="20626">
                  <c:v>28.393260283024102</c:v>
                </c:pt>
                <c:pt idx="20627">
                  <c:v>28.3946368592038</c:v>
                </c:pt>
                <c:pt idx="20628">
                  <c:v>28.396013435383502</c:v>
                </c:pt>
                <c:pt idx="20629">
                  <c:v>28.3973900115632</c:v>
                </c:pt>
                <c:pt idx="20630">
                  <c:v>28.398766587743001</c:v>
                </c:pt>
                <c:pt idx="20631">
                  <c:v>28.400143163922699</c:v>
                </c:pt>
                <c:pt idx="20632">
                  <c:v>28.401519740102401</c:v>
                </c:pt>
                <c:pt idx="20633">
                  <c:v>28.402896316282099</c:v>
                </c:pt>
                <c:pt idx="20634">
                  <c:v>28.404272892461901</c:v>
                </c:pt>
                <c:pt idx="20635">
                  <c:v>28.405649468641599</c:v>
                </c:pt>
                <c:pt idx="20636">
                  <c:v>28.407026044821301</c:v>
                </c:pt>
                <c:pt idx="20637">
                  <c:v>28.408402621001098</c:v>
                </c:pt>
                <c:pt idx="20638">
                  <c:v>28.4097791971808</c:v>
                </c:pt>
                <c:pt idx="20639">
                  <c:v>28.411155773360498</c:v>
                </c:pt>
                <c:pt idx="20640">
                  <c:v>28.4125323495402</c:v>
                </c:pt>
                <c:pt idx="20641">
                  <c:v>28.413908925720001</c:v>
                </c:pt>
                <c:pt idx="20642">
                  <c:v>28.415285501899699</c:v>
                </c:pt>
                <c:pt idx="20643">
                  <c:v>28.416662078079401</c:v>
                </c:pt>
                <c:pt idx="20644">
                  <c:v>28.418038654259099</c:v>
                </c:pt>
                <c:pt idx="20645">
                  <c:v>28.419415230438901</c:v>
                </c:pt>
                <c:pt idx="20646">
                  <c:v>28.420791806618599</c:v>
                </c:pt>
                <c:pt idx="20647">
                  <c:v>28.422168382798301</c:v>
                </c:pt>
                <c:pt idx="20648">
                  <c:v>28.423544958977999</c:v>
                </c:pt>
                <c:pt idx="20649">
                  <c:v>28.4249215351578</c:v>
                </c:pt>
                <c:pt idx="20650">
                  <c:v>28.426298111337498</c:v>
                </c:pt>
                <c:pt idx="20651">
                  <c:v>28.4276746875172</c:v>
                </c:pt>
                <c:pt idx="20652">
                  <c:v>28.429051263696898</c:v>
                </c:pt>
                <c:pt idx="20653">
                  <c:v>28.4304278398767</c:v>
                </c:pt>
                <c:pt idx="20654">
                  <c:v>28.431804416056401</c:v>
                </c:pt>
                <c:pt idx="20655">
                  <c:v>28.4331809922361</c:v>
                </c:pt>
                <c:pt idx="20656">
                  <c:v>28.434557568415801</c:v>
                </c:pt>
                <c:pt idx="20657">
                  <c:v>28.435934144595599</c:v>
                </c:pt>
                <c:pt idx="20658">
                  <c:v>28.437310720775301</c:v>
                </c:pt>
                <c:pt idx="20659">
                  <c:v>28.438687296954999</c:v>
                </c:pt>
                <c:pt idx="20660">
                  <c:v>28.440063873134701</c:v>
                </c:pt>
                <c:pt idx="20661">
                  <c:v>28.441440449314499</c:v>
                </c:pt>
                <c:pt idx="20662">
                  <c:v>28.4428170254942</c:v>
                </c:pt>
                <c:pt idx="20663">
                  <c:v>28.444193601673899</c:v>
                </c:pt>
                <c:pt idx="20664">
                  <c:v>28.4455701778536</c:v>
                </c:pt>
                <c:pt idx="20665">
                  <c:v>28.446946754033402</c:v>
                </c:pt>
                <c:pt idx="20666">
                  <c:v>28.4483233302131</c:v>
                </c:pt>
                <c:pt idx="20667">
                  <c:v>28.449699906392802</c:v>
                </c:pt>
                <c:pt idx="20668">
                  <c:v>28.4510764825725</c:v>
                </c:pt>
                <c:pt idx="20669">
                  <c:v>28.452453058752301</c:v>
                </c:pt>
                <c:pt idx="20670">
                  <c:v>28.453829634931999</c:v>
                </c:pt>
                <c:pt idx="20671">
                  <c:v>28.455206211111701</c:v>
                </c:pt>
                <c:pt idx="20672">
                  <c:v>28.456582787291499</c:v>
                </c:pt>
                <c:pt idx="20673">
                  <c:v>28.4579593634712</c:v>
                </c:pt>
                <c:pt idx="20674">
                  <c:v>28.459335939650899</c:v>
                </c:pt>
                <c:pt idx="20675">
                  <c:v>28.4607125158306</c:v>
                </c:pt>
                <c:pt idx="20676">
                  <c:v>28.462089092010402</c:v>
                </c:pt>
                <c:pt idx="20677">
                  <c:v>28.4634656681901</c:v>
                </c:pt>
                <c:pt idx="20678">
                  <c:v>28.464842244369802</c:v>
                </c:pt>
                <c:pt idx="20679">
                  <c:v>28.4662188205495</c:v>
                </c:pt>
                <c:pt idx="20680">
                  <c:v>28.467595396729301</c:v>
                </c:pt>
                <c:pt idx="20681">
                  <c:v>28.468971972908999</c:v>
                </c:pt>
                <c:pt idx="20682">
                  <c:v>28.470348549088701</c:v>
                </c:pt>
                <c:pt idx="20683">
                  <c:v>28.471725125268399</c:v>
                </c:pt>
                <c:pt idx="20684">
                  <c:v>28.473101701448201</c:v>
                </c:pt>
                <c:pt idx="20685">
                  <c:v>28.474478277627899</c:v>
                </c:pt>
                <c:pt idx="20686">
                  <c:v>28.475854853807601</c:v>
                </c:pt>
                <c:pt idx="20687">
                  <c:v>28.477231429987299</c:v>
                </c:pt>
                <c:pt idx="20688">
                  <c:v>28.4786080061671</c:v>
                </c:pt>
                <c:pt idx="20689">
                  <c:v>28.479984582346798</c:v>
                </c:pt>
                <c:pt idx="20690">
                  <c:v>28.4813611585265</c:v>
                </c:pt>
                <c:pt idx="20691">
                  <c:v>28.482737734706198</c:v>
                </c:pt>
                <c:pt idx="20692">
                  <c:v>28.484114310886</c:v>
                </c:pt>
                <c:pt idx="20693">
                  <c:v>28.485490887065701</c:v>
                </c:pt>
                <c:pt idx="20694">
                  <c:v>28.4868674632454</c:v>
                </c:pt>
                <c:pt idx="20695">
                  <c:v>28.488244039425101</c:v>
                </c:pt>
                <c:pt idx="20696">
                  <c:v>28.489620615604899</c:v>
                </c:pt>
                <c:pt idx="20697">
                  <c:v>28.490997191784601</c:v>
                </c:pt>
                <c:pt idx="20698">
                  <c:v>28.492373767964299</c:v>
                </c:pt>
                <c:pt idx="20699">
                  <c:v>28.493750344144001</c:v>
                </c:pt>
                <c:pt idx="20700">
                  <c:v>28.495126920323798</c:v>
                </c:pt>
                <c:pt idx="20701">
                  <c:v>28.4965034965035</c:v>
                </c:pt>
                <c:pt idx="20702">
                  <c:v>28.497880072683198</c:v>
                </c:pt>
                <c:pt idx="20703">
                  <c:v>28.4992566488629</c:v>
                </c:pt>
                <c:pt idx="20704">
                  <c:v>28.500633225042701</c:v>
                </c:pt>
                <c:pt idx="20705">
                  <c:v>28.5020098012224</c:v>
                </c:pt>
                <c:pt idx="20706">
                  <c:v>28.503386377402101</c:v>
                </c:pt>
                <c:pt idx="20707">
                  <c:v>28.504762953581899</c:v>
                </c:pt>
                <c:pt idx="20708">
                  <c:v>28.506139529761601</c:v>
                </c:pt>
                <c:pt idx="20709">
                  <c:v>28.507516105941299</c:v>
                </c:pt>
                <c:pt idx="20710">
                  <c:v>28.508892682121001</c:v>
                </c:pt>
                <c:pt idx="20711">
                  <c:v>28.510269258300799</c:v>
                </c:pt>
                <c:pt idx="20712">
                  <c:v>28.5116458344805</c:v>
                </c:pt>
                <c:pt idx="20713">
                  <c:v>28.513022410660199</c:v>
                </c:pt>
                <c:pt idx="20714">
                  <c:v>28.5143989868399</c:v>
                </c:pt>
                <c:pt idx="20715">
                  <c:v>28.515775563019702</c:v>
                </c:pt>
                <c:pt idx="20716">
                  <c:v>28.5171521391994</c:v>
                </c:pt>
                <c:pt idx="20717">
                  <c:v>28.518528715379102</c:v>
                </c:pt>
                <c:pt idx="20718">
                  <c:v>28.5199052915588</c:v>
                </c:pt>
                <c:pt idx="20719">
                  <c:v>28.521281867738601</c:v>
                </c:pt>
                <c:pt idx="20720">
                  <c:v>28.522658443918299</c:v>
                </c:pt>
                <c:pt idx="20721">
                  <c:v>28.524035020098001</c:v>
                </c:pt>
                <c:pt idx="20722">
                  <c:v>28.525411596277699</c:v>
                </c:pt>
                <c:pt idx="20723">
                  <c:v>28.526788172457501</c:v>
                </c:pt>
                <c:pt idx="20724">
                  <c:v>28.528164748637199</c:v>
                </c:pt>
                <c:pt idx="20725">
                  <c:v>28.529541324816901</c:v>
                </c:pt>
                <c:pt idx="20726">
                  <c:v>28.530917900996599</c:v>
                </c:pt>
                <c:pt idx="20727">
                  <c:v>28.5322944771764</c:v>
                </c:pt>
                <c:pt idx="20728">
                  <c:v>28.533671053356102</c:v>
                </c:pt>
                <c:pt idx="20729">
                  <c:v>28.5350476295358</c:v>
                </c:pt>
                <c:pt idx="20730">
                  <c:v>28.536424205715502</c:v>
                </c:pt>
                <c:pt idx="20731">
                  <c:v>28.537800781895299</c:v>
                </c:pt>
                <c:pt idx="20732">
                  <c:v>28.539177358075001</c:v>
                </c:pt>
                <c:pt idx="20733">
                  <c:v>28.540553934254699</c:v>
                </c:pt>
                <c:pt idx="20734">
                  <c:v>28.541930510434401</c:v>
                </c:pt>
                <c:pt idx="20735">
                  <c:v>28.543307086614199</c:v>
                </c:pt>
                <c:pt idx="20736">
                  <c:v>28.544683662793901</c:v>
                </c:pt>
                <c:pt idx="20737">
                  <c:v>28.546060238973599</c:v>
                </c:pt>
                <c:pt idx="20738">
                  <c:v>28.5474368151534</c:v>
                </c:pt>
                <c:pt idx="20739">
                  <c:v>28.548813391333098</c:v>
                </c:pt>
                <c:pt idx="20740">
                  <c:v>28.5501899675128</c:v>
                </c:pt>
                <c:pt idx="20741">
                  <c:v>28.551566543692498</c:v>
                </c:pt>
                <c:pt idx="20742">
                  <c:v>28.5529431198723</c:v>
                </c:pt>
                <c:pt idx="20743">
                  <c:v>28.554319696052001</c:v>
                </c:pt>
                <c:pt idx="20744">
                  <c:v>28.5556962722317</c:v>
                </c:pt>
                <c:pt idx="20745">
                  <c:v>28.557072848411401</c:v>
                </c:pt>
                <c:pt idx="20746">
                  <c:v>28.558449424591199</c:v>
                </c:pt>
                <c:pt idx="20747">
                  <c:v>28.559826000770901</c:v>
                </c:pt>
                <c:pt idx="20748">
                  <c:v>28.561202576950599</c:v>
                </c:pt>
                <c:pt idx="20749">
                  <c:v>28.562579153130301</c:v>
                </c:pt>
                <c:pt idx="20750">
                  <c:v>28.563955729310099</c:v>
                </c:pt>
                <c:pt idx="20751">
                  <c:v>28.5653323054898</c:v>
                </c:pt>
                <c:pt idx="20752">
                  <c:v>28.566708881669499</c:v>
                </c:pt>
                <c:pt idx="20753">
                  <c:v>28.5680854578492</c:v>
                </c:pt>
                <c:pt idx="20754">
                  <c:v>28.569462034029002</c:v>
                </c:pt>
                <c:pt idx="20755">
                  <c:v>28.5708386102087</c:v>
                </c:pt>
                <c:pt idx="20756">
                  <c:v>28.572215186388402</c:v>
                </c:pt>
                <c:pt idx="20757">
                  <c:v>28.5735917625681</c:v>
                </c:pt>
                <c:pt idx="20758">
                  <c:v>28.574968338747901</c:v>
                </c:pt>
                <c:pt idx="20759">
                  <c:v>28.576344914927599</c:v>
                </c:pt>
                <c:pt idx="20760">
                  <c:v>28.577721491107301</c:v>
                </c:pt>
                <c:pt idx="20761">
                  <c:v>28.579098067286999</c:v>
                </c:pt>
                <c:pt idx="20762">
                  <c:v>28.5804746434668</c:v>
                </c:pt>
                <c:pt idx="20763">
                  <c:v>28.581851219646499</c:v>
                </c:pt>
                <c:pt idx="20764">
                  <c:v>28.5832277958262</c:v>
                </c:pt>
                <c:pt idx="20765">
                  <c:v>28.584604372006002</c:v>
                </c:pt>
                <c:pt idx="20766">
                  <c:v>28.5859809481857</c:v>
                </c:pt>
                <c:pt idx="20767">
                  <c:v>28.587357524365402</c:v>
                </c:pt>
                <c:pt idx="20768">
                  <c:v>28.5887341005451</c:v>
                </c:pt>
                <c:pt idx="20769">
                  <c:v>28.590110676724802</c:v>
                </c:pt>
                <c:pt idx="20770">
                  <c:v>28.591487252904599</c:v>
                </c:pt>
                <c:pt idx="20771">
                  <c:v>28.592863829084301</c:v>
                </c:pt>
                <c:pt idx="20772">
                  <c:v>28.594240405263999</c:v>
                </c:pt>
                <c:pt idx="20773">
                  <c:v>28.595616981443801</c:v>
                </c:pt>
                <c:pt idx="20774">
                  <c:v>28.596993557623499</c:v>
                </c:pt>
                <c:pt idx="20775">
                  <c:v>28.598370133803201</c:v>
                </c:pt>
                <c:pt idx="20776">
                  <c:v>28.599746709982899</c:v>
                </c:pt>
                <c:pt idx="20777">
                  <c:v>28.6011232861627</c:v>
                </c:pt>
                <c:pt idx="20778">
                  <c:v>28.602499862342398</c:v>
                </c:pt>
                <c:pt idx="20779">
                  <c:v>28.6038764385221</c:v>
                </c:pt>
                <c:pt idx="20780">
                  <c:v>28.605253014701798</c:v>
                </c:pt>
                <c:pt idx="20781">
                  <c:v>28.6066295908816</c:v>
                </c:pt>
                <c:pt idx="20782">
                  <c:v>28.608006167061301</c:v>
                </c:pt>
                <c:pt idx="20783">
                  <c:v>28.609382743241</c:v>
                </c:pt>
                <c:pt idx="20784">
                  <c:v>28.610759319420701</c:v>
                </c:pt>
                <c:pt idx="20785">
                  <c:v>28.612135895600499</c:v>
                </c:pt>
                <c:pt idx="20786">
                  <c:v>28.613512471780201</c:v>
                </c:pt>
                <c:pt idx="20787">
                  <c:v>28.614889047959899</c:v>
                </c:pt>
                <c:pt idx="20788">
                  <c:v>28.616265624139601</c:v>
                </c:pt>
                <c:pt idx="20789">
                  <c:v>28.617642200319398</c:v>
                </c:pt>
                <c:pt idx="20790">
                  <c:v>28.6190187764991</c:v>
                </c:pt>
                <c:pt idx="20791">
                  <c:v>28.620395352678798</c:v>
                </c:pt>
                <c:pt idx="20792">
                  <c:v>28.6217719288585</c:v>
                </c:pt>
                <c:pt idx="20793">
                  <c:v>28.623148505038301</c:v>
                </c:pt>
                <c:pt idx="20794">
                  <c:v>28.624525081218</c:v>
                </c:pt>
                <c:pt idx="20795">
                  <c:v>28.625901657397701</c:v>
                </c:pt>
                <c:pt idx="20796">
                  <c:v>28.627278233577499</c:v>
                </c:pt>
                <c:pt idx="20797">
                  <c:v>28.628654809757201</c:v>
                </c:pt>
                <c:pt idx="20798">
                  <c:v>28.630031385936899</c:v>
                </c:pt>
                <c:pt idx="20799">
                  <c:v>28.631407962116601</c:v>
                </c:pt>
                <c:pt idx="20800">
                  <c:v>28.632784538296399</c:v>
                </c:pt>
                <c:pt idx="20801">
                  <c:v>28.6341611144761</c:v>
                </c:pt>
                <c:pt idx="20802">
                  <c:v>28.635537690655799</c:v>
                </c:pt>
                <c:pt idx="20803">
                  <c:v>28.6369142668355</c:v>
                </c:pt>
                <c:pt idx="20804">
                  <c:v>28.638290843015302</c:v>
                </c:pt>
                <c:pt idx="20805">
                  <c:v>28.639667419195</c:v>
                </c:pt>
                <c:pt idx="20806">
                  <c:v>28.641043995374702</c:v>
                </c:pt>
                <c:pt idx="20807">
                  <c:v>28.6424205715544</c:v>
                </c:pt>
                <c:pt idx="20808">
                  <c:v>28.643797147734201</c:v>
                </c:pt>
                <c:pt idx="20809">
                  <c:v>28.645173723913899</c:v>
                </c:pt>
                <c:pt idx="20810">
                  <c:v>28.646550300093601</c:v>
                </c:pt>
                <c:pt idx="20811">
                  <c:v>28.647926876273299</c:v>
                </c:pt>
                <c:pt idx="20812">
                  <c:v>28.649303452453101</c:v>
                </c:pt>
                <c:pt idx="20813">
                  <c:v>28.650680028632799</c:v>
                </c:pt>
                <c:pt idx="20814">
                  <c:v>28.6520566048125</c:v>
                </c:pt>
                <c:pt idx="20815">
                  <c:v>28.653433180992199</c:v>
                </c:pt>
                <c:pt idx="20816">
                  <c:v>28.654809757172</c:v>
                </c:pt>
                <c:pt idx="20817">
                  <c:v>28.656186333351702</c:v>
                </c:pt>
                <c:pt idx="20818">
                  <c:v>28.6575629095314</c:v>
                </c:pt>
                <c:pt idx="20819">
                  <c:v>28.658939485711102</c:v>
                </c:pt>
                <c:pt idx="20820">
                  <c:v>28.660316061890899</c:v>
                </c:pt>
                <c:pt idx="20821">
                  <c:v>28.661692638070601</c:v>
                </c:pt>
                <c:pt idx="20822">
                  <c:v>28.663069214250299</c:v>
                </c:pt>
                <c:pt idx="20823">
                  <c:v>28.664445790430001</c:v>
                </c:pt>
                <c:pt idx="20824">
                  <c:v>28.665822366609799</c:v>
                </c:pt>
                <c:pt idx="20825">
                  <c:v>28.667198942789501</c:v>
                </c:pt>
                <c:pt idx="20826">
                  <c:v>28.668575518969199</c:v>
                </c:pt>
                <c:pt idx="20827">
                  <c:v>28.669952095148901</c:v>
                </c:pt>
                <c:pt idx="20828">
                  <c:v>28.671328671328698</c:v>
                </c:pt>
                <c:pt idx="20829">
                  <c:v>28.6727052475084</c:v>
                </c:pt>
                <c:pt idx="20830">
                  <c:v>28.674081823688098</c:v>
                </c:pt>
                <c:pt idx="20831">
                  <c:v>28.6754583998679</c:v>
                </c:pt>
                <c:pt idx="20832">
                  <c:v>28.676834976047601</c:v>
                </c:pt>
                <c:pt idx="20833">
                  <c:v>28.6782115522273</c:v>
                </c:pt>
                <c:pt idx="20834">
                  <c:v>28.679588128407001</c:v>
                </c:pt>
                <c:pt idx="20835">
                  <c:v>28.680964704586799</c:v>
                </c:pt>
                <c:pt idx="20836">
                  <c:v>28.682341280766501</c:v>
                </c:pt>
                <c:pt idx="20837">
                  <c:v>28.683717856946199</c:v>
                </c:pt>
                <c:pt idx="20838">
                  <c:v>28.685094433125901</c:v>
                </c:pt>
                <c:pt idx="20839">
                  <c:v>28.686471009305698</c:v>
                </c:pt>
                <c:pt idx="20840">
                  <c:v>28.6878475854854</c:v>
                </c:pt>
                <c:pt idx="20841">
                  <c:v>28.689224161665098</c:v>
                </c:pt>
                <c:pt idx="20842">
                  <c:v>28.6906007378448</c:v>
                </c:pt>
                <c:pt idx="20843">
                  <c:v>28.691977314024601</c:v>
                </c:pt>
                <c:pt idx="20844">
                  <c:v>28.6933538902043</c:v>
                </c:pt>
                <c:pt idx="20845">
                  <c:v>28.694730466384001</c:v>
                </c:pt>
                <c:pt idx="20846">
                  <c:v>28.6961070425637</c:v>
                </c:pt>
                <c:pt idx="20847">
                  <c:v>28.697483618743501</c:v>
                </c:pt>
                <c:pt idx="20848">
                  <c:v>28.698860194923199</c:v>
                </c:pt>
                <c:pt idx="20849">
                  <c:v>28.700236771102901</c:v>
                </c:pt>
                <c:pt idx="20850">
                  <c:v>28.701613347282599</c:v>
                </c:pt>
                <c:pt idx="20851">
                  <c:v>28.7029899234624</c:v>
                </c:pt>
                <c:pt idx="20852">
                  <c:v>28.704366499642099</c:v>
                </c:pt>
                <c:pt idx="20853">
                  <c:v>28.7057430758218</c:v>
                </c:pt>
                <c:pt idx="20854">
                  <c:v>28.707119652001499</c:v>
                </c:pt>
                <c:pt idx="20855">
                  <c:v>28.7084962281813</c:v>
                </c:pt>
                <c:pt idx="20856">
                  <c:v>28.709872804361002</c:v>
                </c:pt>
                <c:pt idx="20857">
                  <c:v>28.7112493805407</c:v>
                </c:pt>
                <c:pt idx="20858">
                  <c:v>28.712625956720402</c:v>
                </c:pt>
                <c:pt idx="20859">
                  <c:v>28.714002532900199</c:v>
                </c:pt>
                <c:pt idx="20860">
                  <c:v>28.715379109079901</c:v>
                </c:pt>
                <c:pt idx="20861">
                  <c:v>28.716755685259599</c:v>
                </c:pt>
                <c:pt idx="20862">
                  <c:v>28.718132261439301</c:v>
                </c:pt>
                <c:pt idx="20863">
                  <c:v>28.719508837619099</c:v>
                </c:pt>
                <c:pt idx="20864">
                  <c:v>28.720885413798801</c:v>
                </c:pt>
                <c:pt idx="20865">
                  <c:v>28.722261989978499</c:v>
                </c:pt>
                <c:pt idx="20866">
                  <c:v>28.7236385661583</c:v>
                </c:pt>
                <c:pt idx="20867">
                  <c:v>28.725015142337998</c:v>
                </c:pt>
                <c:pt idx="20868">
                  <c:v>28.7263917185177</c:v>
                </c:pt>
                <c:pt idx="20869">
                  <c:v>28.727768294697398</c:v>
                </c:pt>
                <c:pt idx="20870">
                  <c:v>28.729144870877199</c:v>
                </c:pt>
                <c:pt idx="20871">
                  <c:v>28.730521447056901</c:v>
                </c:pt>
                <c:pt idx="20872">
                  <c:v>28.731898023236599</c:v>
                </c:pt>
                <c:pt idx="20873">
                  <c:v>28.733274599416301</c:v>
                </c:pt>
                <c:pt idx="20874">
                  <c:v>28.734651175596099</c:v>
                </c:pt>
                <c:pt idx="20875">
                  <c:v>28.736027751775801</c:v>
                </c:pt>
                <c:pt idx="20876">
                  <c:v>28.737404327955499</c:v>
                </c:pt>
                <c:pt idx="20877">
                  <c:v>28.738780904135201</c:v>
                </c:pt>
                <c:pt idx="20878">
                  <c:v>28.740157480314998</c:v>
                </c:pt>
                <c:pt idx="20879">
                  <c:v>28.7415340564947</c:v>
                </c:pt>
                <c:pt idx="20880">
                  <c:v>28.742910632674398</c:v>
                </c:pt>
                <c:pt idx="20881">
                  <c:v>28.7442872088541</c:v>
                </c:pt>
                <c:pt idx="20882">
                  <c:v>28.745663785033901</c:v>
                </c:pt>
                <c:pt idx="20883">
                  <c:v>28.7470403612136</c:v>
                </c:pt>
                <c:pt idx="20884">
                  <c:v>28.748416937393301</c:v>
                </c:pt>
                <c:pt idx="20885">
                  <c:v>28.749793513573</c:v>
                </c:pt>
                <c:pt idx="20886">
                  <c:v>28.751170089752801</c:v>
                </c:pt>
                <c:pt idx="20887">
                  <c:v>28.752546665932499</c:v>
                </c:pt>
                <c:pt idx="20888">
                  <c:v>28.753923242112201</c:v>
                </c:pt>
                <c:pt idx="20889">
                  <c:v>28.755299818291899</c:v>
                </c:pt>
                <c:pt idx="20890">
                  <c:v>28.7566763944717</c:v>
                </c:pt>
                <c:pt idx="20891">
                  <c:v>28.758052970651399</c:v>
                </c:pt>
                <c:pt idx="20892">
                  <c:v>28.7594295468311</c:v>
                </c:pt>
                <c:pt idx="20893">
                  <c:v>28.760806123010902</c:v>
                </c:pt>
                <c:pt idx="20894">
                  <c:v>28.7621826991906</c:v>
                </c:pt>
                <c:pt idx="20895">
                  <c:v>28.763559275370302</c:v>
                </c:pt>
                <c:pt idx="20896">
                  <c:v>28.76493585155</c:v>
                </c:pt>
                <c:pt idx="20897">
                  <c:v>28.766312427729801</c:v>
                </c:pt>
                <c:pt idx="20898">
                  <c:v>28.767689003909499</c:v>
                </c:pt>
                <c:pt idx="20899">
                  <c:v>28.769065580089201</c:v>
                </c:pt>
                <c:pt idx="20900">
                  <c:v>28.770442156268899</c:v>
                </c:pt>
                <c:pt idx="20901">
                  <c:v>28.7718187324487</c:v>
                </c:pt>
                <c:pt idx="20902">
                  <c:v>28.773195308628399</c:v>
                </c:pt>
                <c:pt idx="20903">
                  <c:v>28.7745718848081</c:v>
                </c:pt>
                <c:pt idx="20904">
                  <c:v>28.775948460987799</c:v>
                </c:pt>
                <c:pt idx="20905">
                  <c:v>28.7773250371676</c:v>
                </c:pt>
                <c:pt idx="20906">
                  <c:v>28.778701613347302</c:v>
                </c:pt>
                <c:pt idx="20907">
                  <c:v>28.780078189527</c:v>
                </c:pt>
                <c:pt idx="20908">
                  <c:v>28.781454765706702</c:v>
                </c:pt>
                <c:pt idx="20909">
                  <c:v>28.782831341886499</c:v>
                </c:pt>
                <c:pt idx="20910">
                  <c:v>28.784207918066201</c:v>
                </c:pt>
                <c:pt idx="20911">
                  <c:v>28.785584494245899</c:v>
                </c:pt>
                <c:pt idx="20912">
                  <c:v>28.786961070425601</c:v>
                </c:pt>
                <c:pt idx="20913">
                  <c:v>28.788337646605399</c:v>
                </c:pt>
                <c:pt idx="20914">
                  <c:v>28.789714222785101</c:v>
                </c:pt>
                <c:pt idx="20915">
                  <c:v>28.791090798964799</c:v>
                </c:pt>
                <c:pt idx="20916">
                  <c:v>28.792467375144501</c:v>
                </c:pt>
                <c:pt idx="20917">
                  <c:v>28.793843951324298</c:v>
                </c:pt>
                <c:pt idx="20918">
                  <c:v>28.795220527504</c:v>
                </c:pt>
                <c:pt idx="20919">
                  <c:v>28.796597103683698</c:v>
                </c:pt>
                <c:pt idx="20920">
                  <c:v>28.7979736798634</c:v>
                </c:pt>
                <c:pt idx="20921">
                  <c:v>28.799350256043201</c:v>
                </c:pt>
                <c:pt idx="20922">
                  <c:v>28.8007268322229</c:v>
                </c:pt>
                <c:pt idx="20923">
                  <c:v>28.802103408402601</c:v>
                </c:pt>
                <c:pt idx="20924">
                  <c:v>28.803479984582399</c:v>
                </c:pt>
                <c:pt idx="20925">
                  <c:v>28.804856560762101</c:v>
                </c:pt>
                <c:pt idx="20926">
                  <c:v>28.806233136941799</c:v>
                </c:pt>
                <c:pt idx="20927">
                  <c:v>28.807609713121501</c:v>
                </c:pt>
                <c:pt idx="20928">
                  <c:v>28.808986289301298</c:v>
                </c:pt>
                <c:pt idx="20929">
                  <c:v>28.810362865481</c:v>
                </c:pt>
                <c:pt idx="20930">
                  <c:v>28.811739441660698</c:v>
                </c:pt>
                <c:pt idx="20931">
                  <c:v>28.8131160178404</c:v>
                </c:pt>
                <c:pt idx="20932">
                  <c:v>28.814492594020201</c:v>
                </c:pt>
                <c:pt idx="20933">
                  <c:v>28.8158691701999</c:v>
                </c:pt>
                <c:pt idx="20934">
                  <c:v>28.817245746379601</c:v>
                </c:pt>
                <c:pt idx="20935">
                  <c:v>28.8186223225593</c:v>
                </c:pt>
                <c:pt idx="20936">
                  <c:v>28.819998898739101</c:v>
                </c:pt>
                <c:pt idx="20937">
                  <c:v>28.821375474918799</c:v>
                </c:pt>
                <c:pt idx="20938">
                  <c:v>28.822752051098501</c:v>
                </c:pt>
                <c:pt idx="20939">
                  <c:v>28.824128627278199</c:v>
                </c:pt>
                <c:pt idx="20940">
                  <c:v>28.825505203458</c:v>
                </c:pt>
                <c:pt idx="20941">
                  <c:v>28.826881779637699</c:v>
                </c:pt>
                <c:pt idx="20942">
                  <c:v>28.8282583558174</c:v>
                </c:pt>
                <c:pt idx="20943">
                  <c:v>28.829634931997099</c:v>
                </c:pt>
                <c:pt idx="20944">
                  <c:v>28.8310115081769</c:v>
                </c:pt>
                <c:pt idx="20945">
                  <c:v>28.832388084356602</c:v>
                </c:pt>
                <c:pt idx="20946">
                  <c:v>28.8337646605363</c:v>
                </c:pt>
                <c:pt idx="20947">
                  <c:v>28.835141236716002</c:v>
                </c:pt>
                <c:pt idx="20948">
                  <c:v>28.836517812895799</c:v>
                </c:pt>
                <c:pt idx="20949">
                  <c:v>28.837894389075501</c:v>
                </c:pt>
                <c:pt idx="20950">
                  <c:v>28.839270965255199</c:v>
                </c:pt>
                <c:pt idx="20951">
                  <c:v>28.840647541434901</c:v>
                </c:pt>
                <c:pt idx="20952">
                  <c:v>28.842024117614699</c:v>
                </c:pt>
                <c:pt idx="20953">
                  <c:v>28.843400693794401</c:v>
                </c:pt>
                <c:pt idx="20954">
                  <c:v>28.844777269974099</c:v>
                </c:pt>
                <c:pt idx="20955">
                  <c:v>28.8461538461539</c:v>
                </c:pt>
                <c:pt idx="20956">
                  <c:v>28.847530422333602</c:v>
                </c:pt>
                <c:pt idx="20957">
                  <c:v>28.8489069985133</c:v>
                </c:pt>
                <c:pt idx="20958">
                  <c:v>28.850283574693002</c:v>
                </c:pt>
                <c:pt idx="20959">
                  <c:v>28.851660150872799</c:v>
                </c:pt>
                <c:pt idx="20960">
                  <c:v>28.853036727052501</c:v>
                </c:pt>
                <c:pt idx="20961">
                  <c:v>28.854413303232199</c:v>
                </c:pt>
                <c:pt idx="20962">
                  <c:v>28.855789879411901</c:v>
                </c:pt>
                <c:pt idx="20963">
                  <c:v>28.857166455591699</c:v>
                </c:pt>
                <c:pt idx="20964">
                  <c:v>28.858543031771401</c:v>
                </c:pt>
                <c:pt idx="20965">
                  <c:v>28.859919607951099</c:v>
                </c:pt>
                <c:pt idx="20966">
                  <c:v>28.861296184130801</c:v>
                </c:pt>
                <c:pt idx="20967">
                  <c:v>28.862672760310598</c:v>
                </c:pt>
                <c:pt idx="20968">
                  <c:v>28.8640493364903</c:v>
                </c:pt>
                <c:pt idx="20969">
                  <c:v>28.865425912669998</c:v>
                </c:pt>
                <c:pt idx="20970">
                  <c:v>28.8668024888497</c:v>
                </c:pt>
                <c:pt idx="20971">
                  <c:v>28.868179065029501</c:v>
                </c:pt>
                <c:pt idx="20972">
                  <c:v>28.8695556412092</c:v>
                </c:pt>
                <c:pt idx="20973">
                  <c:v>28.870932217388901</c:v>
                </c:pt>
                <c:pt idx="20974">
                  <c:v>28.8723087935686</c:v>
                </c:pt>
                <c:pt idx="20975">
                  <c:v>28.873685369748401</c:v>
                </c:pt>
                <c:pt idx="20976">
                  <c:v>28.875061945928099</c:v>
                </c:pt>
                <c:pt idx="20977">
                  <c:v>28.876438522107801</c:v>
                </c:pt>
                <c:pt idx="20978">
                  <c:v>28.877815098287499</c:v>
                </c:pt>
                <c:pt idx="20979">
                  <c:v>28.8791916744673</c:v>
                </c:pt>
                <c:pt idx="20980">
                  <c:v>28.880568250646999</c:v>
                </c:pt>
                <c:pt idx="20981">
                  <c:v>28.8819448268267</c:v>
                </c:pt>
                <c:pt idx="20982">
                  <c:v>28.883321403006398</c:v>
                </c:pt>
                <c:pt idx="20983">
                  <c:v>28.8846979791862</c:v>
                </c:pt>
                <c:pt idx="20984">
                  <c:v>28.886074555365902</c:v>
                </c:pt>
                <c:pt idx="20985">
                  <c:v>28.8874511315456</c:v>
                </c:pt>
                <c:pt idx="20986">
                  <c:v>28.888827707725302</c:v>
                </c:pt>
                <c:pt idx="20987">
                  <c:v>28.890204283905099</c:v>
                </c:pt>
                <c:pt idx="20988">
                  <c:v>28.891580860084801</c:v>
                </c:pt>
                <c:pt idx="20989">
                  <c:v>28.892957436264499</c:v>
                </c:pt>
                <c:pt idx="20990">
                  <c:v>28.8943340124443</c:v>
                </c:pt>
                <c:pt idx="20991">
                  <c:v>28.895710588623999</c:v>
                </c:pt>
                <c:pt idx="20992">
                  <c:v>28.8970871648037</c:v>
                </c:pt>
                <c:pt idx="20993">
                  <c:v>28.898463740983399</c:v>
                </c:pt>
                <c:pt idx="20994">
                  <c:v>28.8998403171632</c:v>
                </c:pt>
                <c:pt idx="20995">
                  <c:v>28.901216893342902</c:v>
                </c:pt>
                <c:pt idx="20996">
                  <c:v>28.9025934695226</c:v>
                </c:pt>
                <c:pt idx="20997">
                  <c:v>28.903970045702302</c:v>
                </c:pt>
                <c:pt idx="20998">
                  <c:v>28.905346621882099</c:v>
                </c:pt>
                <c:pt idx="20999">
                  <c:v>28.906723198061801</c:v>
                </c:pt>
                <c:pt idx="21000">
                  <c:v>28.908099774241499</c:v>
                </c:pt>
                <c:pt idx="21001">
                  <c:v>28.909476350421201</c:v>
                </c:pt>
                <c:pt idx="21002">
                  <c:v>28.910852926600999</c:v>
                </c:pt>
                <c:pt idx="21003">
                  <c:v>28.912229502780701</c:v>
                </c:pt>
                <c:pt idx="21004">
                  <c:v>28.913606078960399</c:v>
                </c:pt>
                <c:pt idx="21005">
                  <c:v>28.914982655140101</c:v>
                </c:pt>
                <c:pt idx="21006">
                  <c:v>28.916359231319898</c:v>
                </c:pt>
                <c:pt idx="21007">
                  <c:v>28.9177358074996</c:v>
                </c:pt>
                <c:pt idx="21008">
                  <c:v>28.919112383679298</c:v>
                </c:pt>
                <c:pt idx="21009">
                  <c:v>28.920488959859</c:v>
                </c:pt>
                <c:pt idx="21010">
                  <c:v>28.921865536038801</c:v>
                </c:pt>
                <c:pt idx="21011">
                  <c:v>28.923242112218499</c:v>
                </c:pt>
                <c:pt idx="21012">
                  <c:v>28.924618688398201</c:v>
                </c:pt>
                <c:pt idx="21013">
                  <c:v>28.925995264577899</c:v>
                </c:pt>
                <c:pt idx="21014">
                  <c:v>28.927371840757701</c:v>
                </c:pt>
                <c:pt idx="21015">
                  <c:v>28.928748416937399</c:v>
                </c:pt>
                <c:pt idx="21016">
                  <c:v>28.930124993117101</c:v>
                </c:pt>
                <c:pt idx="21017">
                  <c:v>28.931501569296799</c:v>
                </c:pt>
                <c:pt idx="21018">
                  <c:v>28.9328781454766</c:v>
                </c:pt>
                <c:pt idx="21019">
                  <c:v>28.934254721656298</c:v>
                </c:pt>
                <c:pt idx="21020">
                  <c:v>28.935631297836</c:v>
                </c:pt>
                <c:pt idx="21021">
                  <c:v>28.937007874015801</c:v>
                </c:pt>
                <c:pt idx="21022">
                  <c:v>28.9383844501955</c:v>
                </c:pt>
                <c:pt idx="21023">
                  <c:v>28.939761026375201</c:v>
                </c:pt>
                <c:pt idx="21024">
                  <c:v>28.9411376025549</c:v>
                </c:pt>
                <c:pt idx="21025">
                  <c:v>28.942514178734701</c:v>
                </c:pt>
                <c:pt idx="21026">
                  <c:v>28.943890754914399</c:v>
                </c:pt>
                <c:pt idx="21027">
                  <c:v>28.945267331094101</c:v>
                </c:pt>
                <c:pt idx="21028">
                  <c:v>28.946643907273799</c:v>
                </c:pt>
                <c:pt idx="21029">
                  <c:v>28.9480204834536</c:v>
                </c:pt>
                <c:pt idx="21030">
                  <c:v>28.949397059633299</c:v>
                </c:pt>
                <c:pt idx="21031">
                  <c:v>28.950773635813</c:v>
                </c:pt>
                <c:pt idx="21032">
                  <c:v>28.952150211992699</c:v>
                </c:pt>
                <c:pt idx="21033">
                  <c:v>28.9535267881725</c:v>
                </c:pt>
                <c:pt idx="21034">
                  <c:v>28.954903364352202</c:v>
                </c:pt>
                <c:pt idx="21035">
                  <c:v>28.9562799405319</c:v>
                </c:pt>
                <c:pt idx="21036">
                  <c:v>28.957656516711602</c:v>
                </c:pt>
                <c:pt idx="21037">
                  <c:v>28.959033092891399</c:v>
                </c:pt>
                <c:pt idx="21038">
                  <c:v>28.960409669071101</c:v>
                </c:pt>
                <c:pt idx="21039">
                  <c:v>28.961786245250799</c:v>
                </c:pt>
                <c:pt idx="21040">
                  <c:v>28.963162821430501</c:v>
                </c:pt>
                <c:pt idx="21041">
                  <c:v>28.964539397610299</c:v>
                </c:pt>
                <c:pt idx="21042">
                  <c:v>28.96591597379</c:v>
                </c:pt>
                <c:pt idx="21043">
                  <c:v>28.967292549969699</c:v>
                </c:pt>
                <c:pt idx="21044">
                  <c:v>28.9686691261494</c:v>
                </c:pt>
                <c:pt idx="21045">
                  <c:v>28.970045702329202</c:v>
                </c:pt>
                <c:pt idx="21046">
                  <c:v>28.9714222785089</c:v>
                </c:pt>
                <c:pt idx="21047">
                  <c:v>28.972798854688602</c:v>
                </c:pt>
                <c:pt idx="21048">
                  <c:v>28.9741754308683</c:v>
                </c:pt>
                <c:pt idx="21049">
                  <c:v>28.975552007048101</c:v>
                </c:pt>
                <c:pt idx="21050">
                  <c:v>28.976928583227799</c:v>
                </c:pt>
                <c:pt idx="21051">
                  <c:v>28.978305159407501</c:v>
                </c:pt>
                <c:pt idx="21052">
                  <c:v>28.979681735587299</c:v>
                </c:pt>
                <c:pt idx="21053">
                  <c:v>28.981058311767001</c:v>
                </c:pt>
                <c:pt idx="21054">
                  <c:v>28.982434887946699</c:v>
                </c:pt>
                <c:pt idx="21055">
                  <c:v>28.983811464126401</c:v>
                </c:pt>
                <c:pt idx="21056">
                  <c:v>28.985188040306198</c:v>
                </c:pt>
                <c:pt idx="21057">
                  <c:v>28.9865646164859</c:v>
                </c:pt>
                <c:pt idx="21058">
                  <c:v>28.987941192665598</c:v>
                </c:pt>
                <c:pt idx="21059">
                  <c:v>28.9893177688453</c:v>
                </c:pt>
                <c:pt idx="21060">
                  <c:v>28.990694345025101</c:v>
                </c:pt>
                <c:pt idx="21061">
                  <c:v>28.9920709212048</c:v>
                </c:pt>
                <c:pt idx="21062">
                  <c:v>28.993447497384501</c:v>
                </c:pt>
                <c:pt idx="21063">
                  <c:v>28.9948240735642</c:v>
                </c:pt>
                <c:pt idx="21064">
                  <c:v>28.996200649744001</c:v>
                </c:pt>
                <c:pt idx="21065">
                  <c:v>28.997577225923699</c:v>
                </c:pt>
                <c:pt idx="21066">
                  <c:v>28.998953802103401</c:v>
                </c:pt>
                <c:pt idx="21067">
                  <c:v>29.000330378283099</c:v>
                </c:pt>
                <c:pt idx="21068">
                  <c:v>29.0017069544629</c:v>
                </c:pt>
                <c:pt idx="21069">
                  <c:v>29.003083530642598</c:v>
                </c:pt>
                <c:pt idx="21070">
                  <c:v>29.0044601068223</c:v>
                </c:pt>
                <c:pt idx="21071">
                  <c:v>29.005836683001998</c:v>
                </c:pt>
                <c:pt idx="21072">
                  <c:v>29.0072132591818</c:v>
                </c:pt>
                <c:pt idx="21073">
                  <c:v>29.008589835361501</c:v>
                </c:pt>
                <c:pt idx="21074">
                  <c:v>29.0099664115412</c:v>
                </c:pt>
                <c:pt idx="21075">
                  <c:v>29.011342987720901</c:v>
                </c:pt>
                <c:pt idx="21076">
                  <c:v>29.012719563900699</c:v>
                </c:pt>
                <c:pt idx="21077">
                  <c:v>29.014096140080401</c:v>
                </c:pt>
                <c:pt idx="21078">
                  <c:v>29.015472716260099</c:v>
                </c:pt>
                <c:pt idx="21079">
                  <c:v>29.016849292439801</c:v>
                </c:pt>
                <c:pt idx="21080">
                  <c:v>29.018225868619599</c:v>
                </c:pt>
                <c:pt idx="21081">
                  <c:v>29.0196024447993</c:v>
                </c:pt>
                <c:pt idx="21082">
                  <c:v>29.020979020978999</c:v>
                </c:pt>
                <c:pt idx="21083">
                  <c:v>29.0223555971587</c:v>
                </c:pt>
                <c:pt idx="21084">
                  <c:v>29.023732173338502</c:v>
                </c:pt>
                <c:pt idx="21085">
                  <c:v>29.0251087495182</c:v>
                </c:pt>
                <c:pt idx="21086">
                  <c:v>29.026485325697902</c:v>
                </c:pt>
                <c:pt idx="21087">
                  <c:v>29.027861901877699</c:v>
                </c:pt>
                <c:pt idx="21088">
                  <c:v>29.029238478057401</c:v>
                </c:pt>
                <c:pt idx="21089">
                  <c:v>29.030615054237099</c:v>
                </c:pt>
                <c:pt idx="21090">
                  <c:v>29.031991630416801</c:v>
                </c:pt>
                <c:pt idx="21091">
                  <c:v>29.033368206596599</c:v>
                </c:pt>
                <c:pt idx="21092">
                  <c:v>29.034744782776301</c:v>
                </c:pt>
                <c:pt idx="21093">
                  <c:v>29.036121358955999</c:v>
                </c:pt>
                <c:pt idx="21094">
                  <c:v>29.037497935135701</c:v>
                </c:pt>
                <c:pt idx="21095">
                  <c:v>29.038874511315498</c:v>
                </c:pt>
                <c:pt idx="21096">
                  <c:v>29.0402510874952</c:v>
                </c:pt>
                <c:pt idx="21097">
                  <c:v>29.041627663674898</c:v>
                </c:pt>
                <c:pt idx="21098">
                  <c:v>29.0430042398546</c:v>
                </c:pt>
                <c:pt idx="21099">
                  <c:v>29.044380816034401</c:v>
                </c:pt>
                <c:pt idx="21100">
                  <c:v>29.045757392214099</c:v>
                </c:pt>
                <c:pt idx="21101">
                  <c:v>29.047133968393801</c:v>
                </c:pt>
                <c:pt idx="21102">
                  <c:v>29.048510544573499</c:v>
                </c:pt>
                <c:pt idx="21103">
                  <c:v>29.049887120753301</c:v>
                </c:pt>
                <c:pt idx="21104">
                  <c:v>29.051263696932999</c:v>
                </c:pt>
                <c:pt idx="21105">
                  <c:v>29.052640273112701</c:v>
                </c:pt>
                <c:pt idx="21106">
                  <c:v>29.054016849292399</c:v>
                </c:pt>
                <c:pt idx="21107">
                  <c:v>29.0553934254722</c:v>
                </c:pt>
                <c:pt idx="21108">
                  <c:v>29.056770001651898</c:v>
                </c:pt>
                <c:pt idx="21109">
                  <c:v>29.0581465778316</c:v>
                </c:pt>
                <c:pt idx="21110">
                  <c:v>29.059523154011298</c:v>
                </c:pt>
                <c:pt idx="21111">
                  <c:v>29.0608997301911</c:v>
                </c:pt>
                <c:pt idx="21112">
                  <c:v>29.062276306370801</c:v>
                </c:pt>
                <c:pt idx="21113">
                  <c:v>29.0636528825505</c:v>
                </c:pt>
                <c:pt idx="21114">
                  <c:v>29.065029458730301</c:v>
                </c:pt>
                <c:pt idx="21115">
                  <c:v>29.066406034909999</c:v>
                </c:pt>
                <c:pt idx="21116">
                  <c:v>29.067782611089701</c:v>
                </c:pt>
                <c:pt idx="21117">
                  <c:v>29.069159187269399</c:v>
                </c:pt>
                <c:pt idx="21118">
                  <c:v>29.0705357634492</c:v>
                </c:pt>
                <c:pt idx="21119">
                  <c:v>29.071912339628899</c:v>
                </c:pt>
                <c:pt idx="21120">
                  <c:v>29.0732889158086</c:v>
                </c:pt>
                <c:pt idx="21121">
                  <c:v>29.074665491988299</c:v>
                </c:pt>
                <c:pt idx="21122">
                  <c:v>29.0760420681681</c:v>
                </c:pt>
                <c:pt idx="21123">
                  <c:v>29.077418644347802</c:v>
                </c:pt>
                <c:pt idx="21124">
                  <c:v>29.0787952205275</c:v>
                </c:pt>
                <c:pt idx="21125">
                  <c:v>29.080171796707202</c:v>
                </c:pt>
                <c:pt idx="21126">
                  <c:v>29.081548372886999</c:v>
                </c:pt>
                <c:pt idx="21127">
                  <c:v>29.082924949066701</c:v>
                </c:pt>
                <c:pt idx="21128">
                  <c:v>29.084301525246399</c:v>
                </c:pt>
                <c:pt idx="21129">
                  <c:v>29.085678101426101</c:v>
                </c:pt>
                <c:pt idx="21130">
                  <c:v>29.087054677605899</c:v>
                </c:pt>
                <c:pt idx="21131">
                  <c:v>29.0884312537856</c:v>
                </c:pt>
                <c:pt idx="21132">
                  <c:v>29.089807829965299</c:v>
                </c:pt>
                <c:pt idx="21133">
                  <c:v>29.091184406145</c:v>
                </c:pt>
                <c:pt idx="21134">
                  <c:v>29.092560982324802</c:v>
                </c:pt>
                <c:pt idx="21135">
                  <c:v>29.0939375585045</c:v>
                </c:pt>
                <c:pt idx="21136">
                  <c:v>29.095314134684202</c:v>
                </c:pt>
                <c:pt idx="21137">
                  <c:v>29.0966907108639</c:v>
                </c:pt>
                <c:pt idx="21138">
                  <c:v>29.098067287043701</c:v>
                </c:pt>
                <c:pt idx="21139">
                  <c:v>29.099443863223399</c:v>
                </c:pt>
                <c:pt idx="21140">
                  <c:v>29.100820439403101</c:v>
                </c:pt>
                <c:pt idx="21141">
                  <c:v>29.102197015582799</c:v>
                </c:pt>
                <c:pt idx="21142">
                  <c:v>29.103573591762601</c:v>
                </c:pt>
                <c:pt idx="21143">
                  <c:v>29.104950167942299</c:v>
                </c:pt>
                <c:pt idx="21144">
                  <c:v>29.106326744122001</c:v>
                </c:pt>
                <c:pt idx="21145">
                  <c:v>29.107703320301798</c:v>
                </c:pt>
                <c:pt idx="21146">
                  <c:v>29.1090798964815</c:v>
                </c:pt>
                <c:pt idx="21147">
                  <c:v>29.110456472661198</c:v>
                </c:pt>
                <c:pt idx="21148">
                  <c:v>29.1118330488409</c:v>
                </c:pt>
                <c:pt idx="21149">
                  <c:v>29.113209625020701</c:v>
                </c:pt>
                <c:pt idx="21150">
                  <c:v>29.1145862012004</c:v>
                </c:pt>
                <c:pt idx="21151">
                  <c:v>29.115962777380101</c:v>
                </c:pt>
                <c:pt idx="21152">
                  <c:v>29.1173393535598</c:v>
                </c:pt>
                <c:pt idx="21153">
                  <c:v>29.118715929739601</c:v>
                </c:pt>
                <c:pt idx="21154">
                  <c:v>29.120092505919299</c:v>
                </c:pt>
                <c:pt idx="21155">
                  <c:v>29.121469082099001</c:v>
                </c:pt>
                <c:pt idx="21156">
                  <c:v>29.122845658278699</c:v>
                </c:pt>
                <c:pt idx="21157">
                  <c:v>29.1242222344585</c:v>
                </c:pt>
                <c:pt idx="21158">
                  <c:v>29.125598810638198</c:v>
                </c:pt>
                <c:pt idx="21159">
                  <c:v>29.1269753868179</c:v>
                </c:pt>
                <c:pt idx="21160">
                  <c:v>29.128351962997598</c:v>
                </c:pt>
                <c:pt idx="21161">
                  <c:v>29.1297285391774</c:v>
                </c:pt>
                <c:pt idx="21162">
                  <c:v>29.131105115357101</c:v>
                </c:pt>
                <c:pt idx="21163">
                  <c:v>29.1324816915368</c:v>
                </c:pt>
                <c:pt idx="21164">
                  <c:v>29.133858267716501</c:v>
                </c:pt>
                <c:pt idx="21165">
                  <c:v>29.135234843896299</c:v>
                </c:pt>
                <c:pt idx="21166">
                  <c:v>29.136611420076001</c:v>
                </c:pt>
                <c:pt idx="21167">
                  <c:v>29.137987996255699</c:v>
                </c:pt>
                <c:pt idx="21168">
                  <c:v>29.139364572435401</c:v>
                </c:pt>
                <c:pt idx="21169">
                  <c:v>29.140741148615199</c:v>
                </c:pt>
                <c:pt idx="21170">
                  <c:v>29.1421177247949</c:v>
                </c:pt>
                <c:pt idx="21171">
                  <c:v>29.143494300974599</c:v>
                </c:pt>
                <c:pt idx="21172">
                  <c:v>29.1448708771543</c:v>
                </c:pt>
                <c:pt idx="21173">
                  <c:v>29.146247453334102</c:v>
                </c:pt>
                <c:pt idx="21174">
                  <c:v>29.1476240295138</c:v>
                </c:pt>
                <c:pt idx="21175">
                  <c:v>29.149000605693502</c:v>
                </c:pt>
                <c:pt idx="21176">
                  <c:v>29.1503771818732</c:v>
                </c:pt>
                <c:pt idx="21177">
                  <c:v>29.151753758053001</c:v>
                </c:pt>
                <c:pt idx="21178">
                  <c:v>29.153130334232699</c:v>
                </c:pt>
                <c:pt idx="21179">
                  <c:v>29.154506910412401</c:v>
                </c:pt>
                <c:pt idx="21180">
                  <c:v>29.155883486592199</c:v>
                </c:pt>
                <c:pt idx="21181">
                  <c:v>29.157260062771901</c:v>
                </c:pt>
                <c:pt idx="21182">
                  <c:v>29.158636638951599</c:v>
                </c:pt>
                <c:pt idx="21183">
                  <c:v>29.160013215131301</c:v>
                </c:pt>
                <c:pt idx="21184">
                  <c:v>29.161389791311102</c:v>
                </c:pt>
                <c:pt idx="21185">
                  <c:v>29.1627663674908</c:v>
                </c:pt>
                <c:pt idx="21186">
                  <c:v>29.164142943670502</c:v>
                </c:pt>
                <c:pt idx="21187">
                  <c:v>29.1655195198502</c:v>
                </c:pt>
                <c:pt idx="21188">
                  <c:v>29.166896096030001</c:v>
                </c:pt>
                <c:pt idx="21189">
                  <c:v>29.168272672209699</c:v>
                </c:pt>
                <c:pt idx="21190">
                  <c:v>29.169649248389401</c:v>
                </c:pt>
                <c:pt idx="21191">
                  <c:v>29.171025824569099</c:v>
                </c:pt>
                <c:pt idx="21192">
                  <c:v>29.172402400748901</c:v>
                </c:pt>
                <c:pt idx="21193">
                  <c:v>29.173778976928599</c:v>
                </c:pt>
                <c:pt idx="21194">
                  <c:v>29.175155553108301</c:v>
                </c:pt>
                <c:pt idx="21195">
                  <c:v>29.176532129287999</c:v>
                </c:pt>
                <c:pt idx="21196">
                  <c:v>29.1779087054678</c:v>
                </c:pt>
                <c:pt idx="21197">
                  <c:v>29.179285281647498</c:v>
                </c:pt>
                <c:pt idx="21198">
                  <c:v>29.1806618578272</c:v>
                </c:pt>
                <c:pt idx="21199">
                  <c:v>29.182038434006898</c:v>
                </c:pt>
                <c:pt idx="21200">
                  <c:v>29.1834150101867</c:v>
                </c:pt>
                <c:pt idx="21201">
                  <c:v>29.184791586366401</c:v>
                </c:pt>
                <c:pt idx="21202">
                  <c:v>29.1861681625461</c:v>
                </c:pt>
                <c:pt idx="21203">
                  <c:v>29.187544738725801</c:v>
                </c:pt>
                <c:pt idx="21204">
                  <c:v>29.188921314905599</c:v>
                </c:pt>
                <c:pt idx="21205">
                  <c:v>29.190297891085301</c:v>
                </c:pt>
                <c:pt idx="21206">
                  <c:v>29.191674467264999</c:v>
                </c:pt>
                <c:pt idx="21207">
                  <c:v>29.193051043444701</c:v>
                </c:pt>
                <c:pt idx="21208">
                  <c:v>29.194427619624499</c:v>
                </c:pt>
                <c:pt idx="21209">
                  <c:v>29.1958041958042</c:v>
                </c:pt>
                <c:pt idx="21210">
                  <c:v>29.197180771983898</c:v>
                </c:pt>
                <c:pt idx="21211">
                  <c:v>29.1985573481637</c:v>
                </c:pt>
                <c:pt idx="21212">
                  <c:v>29.199933924343402</c:v>
                </c:pt>
                <c:pt idx="21213">
                  <c:v>29.2013105005231</c:v>
                </c:pt>
                <c:pt idx="21214">
                  <c:v>29.202687076702802</c:v>
                </c:pt>
                <c:pt idx="21215">
                  <c:v>29.204063652882599</c:v>
                </c:pt>
                <c:pt idx="21216">
                  <c:v>29.205440229062301</c:v>
                </c:pt>
                <c:pt idx="21217">
                  <c:v>29.206816805241999</c:v>
                </c:pt>
                <c:pt idx="21218">
                  <c:v>29.208193381421701</c:v>
                </c:pt>
                <c:pt idx="21219">
                  <c:v>29.209569957601499</c:v>
                </c:pt>
                <c:pt idx="21220">
                  <c:v>29.2109465337812</c:v>
                </c:pt>
                <c:pt idx="21221">
                  <c:v>29.212323109960899</c:v>
                </c:pt>
                <c:pt idx="21222">
                  <c:v>29.2136996861406</c:v>
                </c:pt>
                <c:pt idx="21223">
                  <c:v>29.215076262320402</c:v>
                </c:pt>
                <c:pt idx="21224">
                  <c:v>29.2164528385001</c:v>
                </c:pt>
                <c:pt idx="21225">
                  <c:v>29.217829414679802</c:v>
                </c:pt>
                <c:pt idx="21226">
                  <c:v>29.2192059908595</c:v>
                </c:pt>
                <c:pt idx="21227">
                  <c:v>29.220582567039301</c:v>
                </c:pt>
                <c:pt idx="21228">
                  <c:v>29.221959143218999</c:v>
                </c:pt>
                <c:pt idx="21229">
                  <c:v>29.223335719398701</c:v>
                </c:pt>
                <c:pt idx="21230">
                  <c:v>29.224712295578399</c:v>
                </c:pt>
                <c:pt idx="21231">
                  <c:v>29.226088871758201</c:v>
                </c:pt>
                <c:pt idx="21232">
                  <c:v>29.227465447937899</c:v>
                </c:pt>
                <c:pt idx="21233">
                  <c:v>29.228842024117601</c:v>
                </c:pt>
                <c:pt idx="21234">
                  <c:v>29.230218600297299</c:v>
                </c:pt>
                <c:pt idx="21235">
                  <c:v>29.2315951764771</c:v>
                </c:pt>
                <c:pt idx="21236">
                  <c:v>29.232971752656798</c:v>
                </c:pt>
                <c:pt idx="21237">
                  <c:v>29.2343483288365</c:v>
                </c:pt>
                <c:pt idx="21238">
                  <c:v>29.235724905016198</c:v>
                </c:pt>
                <c:pt idx="21239">
                  <c:v>29.237101481195999</c:v>
                </c:pt>
                <c:pt idx="21240">
                  <c:v>29.238478057375701</c:v>
                </c:pt>
                <c:pt idx="21241">
                  <c:v>29.239854633555399</c:v>
                </c:pt>
                <c:pt idx="21242">
                  <c:v>29.241231209735101</c:v>
                </c:pt>
                <c:pt idx="21243">
                  <c:v>29.242607785914899</c:v>
                </c:pt>
                <c:pt idx="21244">
                  <c:v>29.243984362094601</c:v>
                </c:pt>
                <c:pt idx="21245">
                  <c:v>29.245360938274299</c:v>
                </c:pt>
                <c:pt idx="21246">
                  <c:v>29.2467375144541</c:v>
                </c:pt>
                <c:pt idx="21247">
                  <c:v>29.248114090633798</c:v>
                </c:pt>
                <c:pt idx="21248">
                  <c:v>29.2494906668135</c:v>
                </c:pt>
                <c:pt idx="21249">
                  <c:v>29.250867242993198</c:v>
                </c:pt>
                <c:pt idx="21250">
                  <c:v>29.252243819173</c:v>
                </c:pt>
                <c:pt idx="21251">
                  <c:v>29.253620395352701</c:v>
                </c:pt>
                <c:pt idx="21252">
                  <c:v>29.2549969715324</c:v>
                </c:pt>
                <c:pt idx="21253">
                  <c:v>29.256373547712101</c:v>
                </c:pt>
                <c:pt idx="21254">
                  <c:v>29.257750123891899</c:v>
                </c:pt>
                <c:pt idx="21255">
                  <c:v>29.259126700071601</c:v>
                </c:pt>
                <c:pt idx="21256">
                  <c:v>29.260503276251299</c:v>
                </c:pt>
                <c:pt idx="21257">
                  <c:v>29.261879852431001</c:v>
                </c:pt>
                <c:pt idx="21258">
                  <c:v>29.263256428610799</c:v>
                </c:pt>
                <c:pt idx="21259">
                  <c:v>29.2646330047905</c:v>
                </c:pt>
                <c:pt idx="21260">
                  <c:v>29.266009580970199</c:v>
                </c:pt>
                <c:pt idx="21261">
                  <c:v>29.2673861571499</c:v>
                </c:pt>
                <c:pt idx="21262">
                  <c:v>29.268762733329702</c:v>
                </c:pt>
                <c:pt idx="21263">
                  <c:v>29.2701393095094</c:v>
                </c:pt>
                <c:pt idx="21264">
                  <c:v>29.271515885689102</c:v>
                </c:pt>
                <c:pt idx="21265">
                  <c:v>29.2728924618688</c:v>
                </c:pt>
                <c:pt idx="21266">
                  <c:v>29.274269038048601</c:v>
                </c:pt>
                <c:pt idx="21267">
                  <c:v>29.275645614228299</c:v>
                </c:pt>
                <c:pt idx="21268">
                  <c:v>29.277022190408001</c:v>
                </c:pt>
                <c:pt idx="21269">
                  <c:v>29.278398766587799</c:v>
                </c:pt>
                <c:pt idx="21270">
                  <c:v>29.2797753427675</c:v>
                </c:pt>
                <c:pt idx="21271">
                  <c:v>29.281151918947199</c:v>
                </c:pt>
                <c:pt idx="21272">
                  <c:v>29.2825284951269</c:v>
                </c:pt>
                <c:pt idx="21273">
                  <c:v>29.283905071306599</c:v>
                </c:pt>
                <c:pt idx="21274">
                  <c:v>29.2852816474864</c:v>
                </c:pt>
                <c:pt idx="21275">
                  <c:v>29.286658223666102</c:v>
                </c:pt>
                <c:pt idx="21276">
                  <c:v>29.2880347998458</c:v>
                </c:pt>
                <c:pt idx="21277">
                  <c:v>29.289411376025601</c:v>
                </c:pt>
                <c:pt idx="21278">
                  <c:v>29.290787952205299</c:v>
                </c:pt>
                <c:pt idx="21279">
                  <c:v>29.292164528385001</c:v>
                </c:pt>
                <c:pt idx="21280">
                  <c:v>29.293541104564699</c:v>
                </c:pt>
                <c:pt idx="21281">
                  <c:v>29.294917680744501</c:v>
                </c:pt>
                <c:pt idx="21282">
                  <c:v>29.296294256924199</c:v>
                </c:pt>
                <c:pt idx="21283">
                  <c:v>29.297670833103901</c:v>
                </c:pt>
                <c:pt idx="21284">
                  <c:v>29.299047409283599</c:v>
                </c:pt>
                <c:pt idx="21285">
                  <c:v>29.3004239854634</c:v>
                </c:pt>
                <c:pt idx="21286">
                  <c:v>29.301800561643098</c:v>
                </c:pt>
                <c:pt idx="21287">
                  <c:v>29.3031771378228</c:v>
                </c:pt>
                <c:pt idx="21288">
                  <c:v>29.304553714002498</c:v>
                </c:pt>
                <c:pt idx="21289">
                  <c:v>29.3059302901823</c:v>
                </c:pt>
                <c:pt idx="21290">
                  <c:v>29.307306866362001</c:v>
                </c:pt>
                <c:pt idx="21291">
                  <c:v>29.3086834425417</c:v>
                </c:pt>
                <c:pt idx="21292">
                  <c:v>29.310060018721401</c:v>
                </c:pt>
                <c:pt idx="21293">
                  <c:v>29.311436594901199</c:v>
                </c:pt>
                <c:pt idx="21294">
                  <c:v>29.312813171080901</c:v>
                </c:pt>
                <c:pt idx="21295">
                  <c:v>29.314189747260599</c:v>
                </c:pt>
                <c:pt idx="21296">
                  <c:v>29.315566323440301</c:v>
                </c:pt>
                <c:pt idx="21297">
                  <c:v>29.316942899620098</c:v>
                </c:pt>
                <c:pt idx="21298">
                  <c:v>29.3183194757998</c:v>
                </c:pt>
                <c:pt idx="21299">
                  <c:v>29.319696051979498</c:v>
                </c:pt>
                <c:pt idx="21300">
                  <c:v>29.3210726281592</c:v>
                </c:pt>
                <c:pt idx="21301">
                  <c:v>29.322449204339001</c:v>
                </c:pt>
                <c:pt idx="21302">
                  <c:v>29.3238257805187</c:v>
                </c:pt>
                <c:pt idx="21303">
                  <c:v>29.325202356698401</c:v>
                </c:pt>
                <c:pt idx="21304">
                  <c:v>29.326578932878199</c:v>
                </c:pt>
                <c:pt idx="21305">
                  <c:v>29.327955509057901</c:v>
                </c:pt>
                <c:pt idx="21306">
                  <c:v>29.329332085237599</c:v>
                </c:pt>
                <c:pt idx="21307">
                  <c:v>29.330708661417301</c:v>
                </c:pt>
                <c:pt idx="21308">
                  <c:v>29.332085237597099</c:v>
                </c:pt>
                <c:pt idx="21309">
                  <c:v>29.3334618137768</c:v>
                </c:pt>
                <c:pt idx="21310">
                  <c:v>29.334838389956499</c:v>
                </c:pt>
                <c:pt idx="21311">
                  <c:v>29.3362149661362</c:v>
                </c:pt>
                <c:pt idx="21312">
                  <c:v>29.337591542316002</c:v>
                </c:pt>
                <c:pt idx="21313">
                  <c:v>29.3389681184957</c:v>
                </c:pt>
                <c:pt idx="21314">
                  <c:v>29.340344694675402</c:v>
                </c:pt>
                <c:pt idx="21315">
                  <c:v>29.3417212708551</c:v>
                </c:pt>
                <c:pt idx="21316">
                  <c:v>29.343097847034901</c:v>
                </c:pt>
                <c:pt idx="21317">
                  <c:v>29.344474423214599</c:v>
                </c:pt>
                <c:pt idx="21318">
                  <c:v>29.345850999394301</c:v>
                </c:pt>
                <c:pt idx="21319">
                  <c:v>29.347227575573999</c:v>
                </c:pt>
                <c:pt idx="21320">
                  <c:v>29.348604151753801</c:v>
                </c:pt>
                <c:pt idx="21321">
                  <c:v>29.349980727933499</c:v>
                </c:pt>
                <c:pt idx="21322">
                  <c:v>29.351357304113201</c:v>
                </c:pt>
                <c:pt idx="21323">
                  <c:v>29.352733880292899</c:v>
                </c:pt>
                <c:pt idx="21324">
                  <c:v>29.3541104564727</c:v>
                </c:pt>
                <c:pt idx="21325">
                  <c:v>29.355487032652398</c:v>
                </c:pt>
                <c:pt idx="21326">
                  <c:v>29.3568636088321</c:v>
                </c:pt>
                <c:pt idx="21327">
                  <c:v>29.358240185011802</c:v>
                </c:pt>
                <c:pt idx="21328">
                  <c:v>29.359616761191599</c:v>
                </c:pt>
                <c:pt idx="21329">
                  <c:v>29.360993337371301</c:v>
                </c:pt>
                <c:pt idx="21330">
                  <c:v>29.362369913550999</c:v>
                </c:pt>
                <c:pt idx="21331">
                  <c:v>29.363746489730701</c:v>
                </c:pt>
                <c:pt idx="21332">
                  <c:v>29.365123065910499</c:v>
                </c:pt>
                <c:pt idx="21333">
                  <c:v>29.366499642090201</c:v>
                </c:pt>
                <c:pt idx="21334">
                  <c:v>29.367876218269899</c:v>
                </c:pt>
                <c:pt idx="21335">
                  <c:v>29.369252794449601</c:v>
                </c:pt>
                <c:pt idx="21336">
                  <c:v>29.370629370629398</c:v>
                </c:pt>
                <c:pt idx="21337">
                  <c:v>29.3720059468091</c:v>
                </c:pt>
                <c:pt idx="21338">
                  <c:v>29.373382522988798</c:v>
                </c:pt>
                <c:pt idx="21339">
                  <c:v>29.3747590991686</c:v>
                </c:pt>
                <c:pt idx="21340">
                  <c:v>29.376135675348301</c:v>
                </c:pt>
                <c:pt idx="21341">
                  <c:v>29.377512251528</c:v>
                </c:pt>
                <c:pt idx="21342">
                  <c:v>29.378888827707701</c:v>
                </c:pt>
                <c:pt idx="21343">
                  <c:v>29.380265403887499</c:v>
                </c:pt>
                <c:pt idx="21344">
                  <c:v>29.381641980067201</c:v>
                </c:pt>
                <c:pt idx="21345">
                  <c:v>29.383018556246899</c:v>
                </c:pt>
                <c:pt idx="21346">
                  <c:v>29.384395132426601</c:v>
                </c:pt>
                <c:pt idx="21347">
                  <c:v>29.385771708606399</c:v>
                </c:pt>
                <c:pt idx="21348">
                  <c:v>29.3871482847861</c:v>
                </c:pt>
                <c:pt idx="21349">
                  <c:v>29.388524860965799</c:v>
                </c:pt>
                <c:pt idx="21350">
                  <c:v>29.3899014371455</c:v>
                </c:pt>
                <c:pt idx="21351">
                  <c:v>29.391278013325302</c:v>
                </c:pt>
                <c:pt idx="21352">
                  <c:v>29.392654589505</c:v>
                </c:pt>
                <c:pt idx="21353">
                  <c:v>29.394031165684702</c:v>
                </c:pt>
                <c:pt idx="21354">
                  <c:v>29.3954077418644</c:v>
                </c:pt>
                <c:pt idx="21355">
                  <c:v>29.396784318044201</c:v>
                </c:pt>
                <c:pt idx="21356">
                  <c:v>29.398160894223899</c:v>
                </c:pt>
                <c:pt idx="21357">
                  <c:v>29.399537470403601</c:v>
                </c:pt>
                <c:pt idx="21358">
                  <c:v>29.400914046583299</c:v>
                </c:pt>
                <c:pt idx="21359">
                  <c:v>29.4022906227631</c:v>
                </c:pt>
                <c:pt idx="21360">
                  <c:v>29.403667198942799</c:v>
                </c:pt>
                <c:pt idx="21361">
                  <c:v>29.4050437751225</c:v>
                </c:pt>
                <c:pt idx="21362">
                  <c:v>29.406420351302199</c:v>
                </c:pt>
                <c:pt idx="21363">
                  <c:v>29.407796927482</c:v>
                </c:pt>
                <c:pt idx="21364">
                  <c:v>29.409173503661702</c:v>
                </c:pt>
                <c:pt idx="21365">
                  <c:v>29.4105500798414</c:v>
                </c:pt>
                <c:pt idx="21366">
                  <c:v>29.411926656021102</c:v>
                </c:pt>
                <c:pt idx="21367">
                  <c:v>29.413303232200899</c:v>
                </c:pt>
                <c:pt idx="21368">
                  <c:v>29.414679808380601</c:v>
                </c:pt>
                <c:pt idx="21369">
                  <c:v>29.416056384560299</c:v>
                </c:pt>
                <c:pt idx="21370">
                  <c:v>29.417432960740101</c:v>
                </c:pt>
                <c:pt idx="21371">
                  <c:v>29.418809536919799</c:v>
                </c:pt>
                <c:pt idx="21372">
                  <c:v>29.420186113099501</c:v>
                </c:pt>
                <c:pt idx="21373">
                  <c:v>29.421562689279199</c:v>
                </c:pt>
                <c:pt idx="21374">
                  <c:v>29.422939265459</c:v>
                </c:pt>
                <c:pt idx="21375">
                  <c:v>29.424315841638698</c:v>
                </c:pt>
                <c:pt idx="21376">
                  <c:v>29.4256924178184</c:v>
                </c:pt>
                <c:pt idx="21377">
                  <c:v>29.427068993998098</c:v>
                </c:pt>
                <c:pt idx="21378">
                  <c:v>29.4284455701779</c:v>
                </c:pt>
                <c:pt idx="21379">
                  <c:v>29.429822146357601</c:v>
                </c:pt>
                <c:pt idx="21380">
                  <c:v>29.4311987225373</c:v>
                </c:pt>
                <c:pt idx="21381">
                  <c:v>29.432575298717001</c:v>
                </c:pt>
                <c:pt idx="21382">
                  <c:v>29.433951874896799</c:v>
                </c:pt>
                <c:pt idx="21383">
                  <c:v>29.435328451076501</c:v>
                </c:pt>
                <c:pt idx="21384">
                  <c:v>29.436705027256199</c:v>
                </c:pt>
                <c:pt idx="21385">
                  <c:v>29.438081603435901</c:v>
                </c:pt>
                <c:pt idx="21386">
                  <c:v>29.439458179615698</c:v>
                </c:pt>
                <c:pt idx="21387">
                  <c:v>29.4408347557954</c:v>
                </c:pt>
                <c:pt idx="21388">
                  <c:v>29.442211331975098</c:v>
                </c:pt>
                <c:pt idx="21389">
                  <c:v>29.4435879081548</c:v>
                </c:pt>
                <c:pt idx="21390">
                  <c:v>29.444964484334601</c:v>
                </c:pt>
                <c:pt idx="21391">
                  <c:v>29.4463410605143</c:v>
                </c:pt>
                <c:pt idx="21392">
                  <c:v>29.447717636694001</c:v>
                </c:pt>
                <c:pt idx="21393">
                  <c:v>29.4490942128737</c:v>
                </c:pt>
                <c:pt idx="21394">
                  <c:v>29.450470789053501</c:v>
                </c:pt>
                <c:pt idx="21395">
                  <c:v>29.451847365233199</c:v>
                </c:pt>
                <c:pt idx="21396">
                  <c:v>29.453223941412901</c:v>
                </c:pt>
                <c:pt idx="21397">
                  <c:v>29.454600517592599</c:v>
                </c:pt>
                <c:pt idx="21398">
                  <c:v>29.4559770937724</c:v>
                </c:pt>
                <c:pt idx="21399">
                  <c:v>29.457353669952099</c:v>
                </c:pt>
                <c:pt idx="21400">
                  <c:v>29.4587302461318</c:v>
                </c:pt>
                <c:pt idx="21401">
                  <c:v>29.460106822311602</c:v>
                </c:pt>
                <c:pt idx="21402">
                  <c:v>29.4614833984913</c:v>
                </c:pt>
                <c:pt idx="21403">
                  <c:v>29.462859974671002</c:v>
                </c:pt>
                <c:pt idx="21404">
                  <c:v>29.4642365508507</c:v>
                </c:pt>
                <c:pt idx="21405">
                  <c:v>29.465613127030501</c:v>
                </c:pt>
                <c:pt idx="21406">
                  <c:v>29.466989703210199</c:v>
                </c:pt>
                <c:pt idx="21407">
                  <c:v>29.468366279389901</c:v>
                </c:pt>
                <c:pt idx="21408">
                  <c:v>29.469742855569599</c:v>
                </c:pt>
                <c:pt idx="21409">
                  <c:v>29.471119431749401</c:v>
                </c:pt>
                <c:pt idx="21410">
                  <c:v>29.472496007929099</c:v>
                </c:pt>
                <c:pt idx="21411">
                  <c:v>29.473872584108801</c:v>
                </c:pt>
                <c:pt idx="21412">
                  <c:v>29.475249160288499</c:v>
                </c:pt>
                <c:pt idx="21413">
                  <c:v>29.4766257364683</c:v>
                </c:pt>
                <c:pt idx="21414">
                  <c:v>29.478002312648002</c:v>
                </c:pt>
                <c:pt idx="21415">
                  <c:v>29.4793788888277</c:v>
                </c:pt>
                <c:pt idx="21416">
                  <c:v>29.480755465007402</c:v>
                </c:pt>
                <c:pt idx="21417">
                  <c:v>29.482132041187199</c:v>
                </c:pt>
                <c:pt idx="21418">
                  <c:v>29.483508617366901</c:v>
                </c:pt>
                <c:pt idx="21419">
                  <c:v>29.484885193546599</c:v>
                </c:pt>
                <c:pt idx="21420">
                  <c:v>29.486261769726301</c:v>
                </c:pt>
                <c:pt idx="21421">
                  <c:v>29.487638345906099</c:v>
                </c:pt>
                <c:pt idx="21422">
                  <c:v>29.489014922085801</c:v>
                </c:pt>
                <c:pt idx="21423">
                  <c:v>29.490391498265499</c:v>
                </c:pt>
                <c:pt idx="21424">
                  <c:v>29.491768074445201</c:v>
                </c:pt>
                <c:pt idx="21425">
                  <c:v>29.493144650624998</c:v>
                </c:pt>
                <c:pt idx="21426">
                  <c:v>29.4945212268047</c:v>
                </c:pt>
                <c:pt idx="21427">
                  <c:v>29.495897802984398</c:v>
                </c:pt>
                <c:pt idx="21428">
                  <c:v>29.4972743791641</c:v>
                </c:pt>
                <c:pt idx="21429">
                  <c:v>29.498650955343901</c:v>
                </c:pt>
                <c:pt idx="21430">
                  <c:v>29.5000275315236</c:v>
                </c:pt>
                <c:pt idx="21431">
                  <c:v>29.501404107703301</c:v>
                </c:pt>
                <c:pt idx="21432">
                  <c:v>29.502780683883</c:v>
                </c:pt>
                <c:pt idx="21433">
                  <c:v>29.504157260062801</c:v>
                </c:pt>
                <c:pt idx="21434">
                  <c:v>29.505533836242499</c:v>
                </c:pt>
                <c:pt idx="21435">
                  <c:v>29.506910412422201</c:v>
                </c:pt>
                <c:pt idx="21436">
                  <c:v>29.508286988601999</c:v>
                </c:pt>
                <c:pt idx="21437">
                  <c:v>29.5096635647817</c:v>
                </c:pt>
                <c:pt idx="21438">
                  <c:v>29.511040140961398</c:v>
                </c:pt>
                <c:pt idx="21439">
                  <c:v>29.5124167171411</c:v>
                </c:pt>
                <c:pt idx="21440">
                  <c:v>29.513793293320902</c:v>
                </c:pt>
                <c:pt idx="21441">
                  <c:v>29.5151698695006</c:v>
                </c:pt>
                <c:pt idx="21442">
                  <c:v>29.516546445680302</c:v>
                </c:pt>
                <c:pt idx="21443">
                  <c:v>29.51792302186</c:v>
                </c:pt>
                <c:pt idx="21444">
                  <c:v>29.519299598039801</c:v>
                </c:pt>
                <c:pt idx="21445">
                  <c:v>29.520676174219499</c:v>
                </c:pt>
                <c:pt idx="21446">
                  <c:v>29.522052750399201</c:v>
                </c:pt>
                <c:pt idx="21447">
                  <c:v>29.523429326578899</c:v>
                </c:pt>
                <c:pt idx="21448">
                  <c:v>29.5248059027587</c:v>
                </c:pt>
                <c:pt idx="21449">
                  <c:v>29.526182478938399</c:v>
                </c:pt>
                <c:pt idx="21450">
                  <c:v>29.5275590551181</c:v>
                </c:pt>
                <c:pt idx="21451">
                  <c:v>29.528935631297799</c:v>
                </c:pt>
                <c:pt idx="21452">
                  <c:v>29.5303122074776</c:v>
                </c:pt>
                <c:pt idx="21453">
                  <c:v>29.531688783657302</c:v>
                </c:pt>
                <c:pt idx="21454">
                  <c:v>29.533065359837</c:v>
                </c:pt>
                <c:pt idx="21455">
                  <c:v>29.534441936016702</c:v>
                </c:pt>
                <c:pt idx="21456">
                  <c:v>29.535818512196499</c:v>
                </c:pt>
                <c:pt idx="21457">
                  <c:v>29.537195088376201</c:v>
                </c:pt>
                <c:pt idx="21458">
                  <c:v>29.538571664555899</c:v>
                </c:pt>
                <c:pt idx="21459">
                  <c:v>29.539948240735601</c:v>
                </c:pt>
                <c:pt idx="21460">
                  <c:v>29.541324816915399</c:v>
                </c:pt>
                <c:pt idx="21461">
                  <c:v>29.542701393095101</c:v>
                </c:pt>
                <c:pt idx="21462">
                  <c:v>29.544077969274799</c:v>
                </c:pt>
                <c:pt idx="21463">
                  <c:v>29.545454545454501</c:v>
                </c:pt>
                <c:pt idx="21464">
                  <c:v>29.546831121634298</c:v>
                </c:pt>
                <c:pt idx="21465">
                  <c:v>29.548207697814</c:v>
                </c:pt>
                <c:pt idx="21466">
                  <c:v>29.549584273993698</c:v>
                </c:pt>
                <c:pt idx="21467">
                  <c:v>29.550960850173499</c:v>
                </c:pt>
                <c:pt idx="21468">
                  <c:v>29.552337426353201</c:v>
                </c:pt>
                <c:pt idx="21469">
                  <c:v>29.553714002532899</c:v>
                </c:pt>
                <c:pt idx="21470">
                  <c:v>29.555090578712601</c:v>
                </c:pt>
                <c:pt idx="21471">
                  <c:v>29.556467154892399</c:v>
                </c:pt>
                <c:pt idx="21472">
                  <c:v>29.557843731072101</c:v>
                </c:pt>
                <c:pt idx="21473">
                  <c:v>29.559220307251799</c:v>
                </c:pt>
                <c:pt idx="21474">
                  <c:v>29.560596883431501</c:v>
                </c:pt>
                <c:pt idx="21475">
                  <c:v>29.561973459611298</c:v>
                </c:pt>
                <c:pt idx="21476">
                  <c:v>29.563350035791</c:v>
                </c:pt>
                <c:pt idx="21477">
                  <c:v>29.564726611970698</c:v>
                </c:pt>
                <c:pt idx="21478">
                  <c:v>29.5661031881504</c:v>
                </c:pt>
                <c:pt idx="21479">
                  <c:v>29.567479764330201</c:v>
                </c:pt>
                <c:pt idx="21480">
                  <c:v>29.5688563405099</c:v>
                </c:pt>
                <c:pt idx="21481">
                  <c:v>29.570232916689601</c:v>
                </c:pt>
                <c:pt idx="21482">
                  <c:v>29.5716094928693</c:v>
                </c:pt>
                <c:pt idx="21483">
                  <c:v>29.572986069049101</c:v>
                </c:pt>
                <c:pt idx="21484">
                  <c:v>29.574362645228799</c:v>
                </c:pt>
                <c:pt idx="21485">
                  <c:v>29.575739221408501</c:v>
                </c:pt>
                <c:pt idx="21486">
                  <c:v>29.577115797588199</c:v>
                </c:pt>
                <c:pt idx="21487">
                  <c:v>29.578492373768</c:v>
                </c:pt>
                <c:pt idx="21488">
                  <c:v>29.579868949947699</c:v>
                </c:pt>
                <c:pt idx="21489">
                  <c:v>29.5812455261274</c:v>
                </c:pt>
                <c:pt idx="21490">
                  <c:v>29.582622102307099</c:v>
                </c:pt>
                <c:pt idx="21491">
                  <c:v>29.5839986784869</c:v>
                </c:pt>
                <c:pt idx="21492">
                  <c:v>29.585375254666602</c:v>
                </c:pt>
                <c:pt idx="21493">
                  <c:v>29.5867518308463</c:v>
                </c:pt>
                <c:pt idx="21494">
                  <c:v>29.588128407026101</c:v>
                </c:pt>
                <c:pt idx="21495">
                  <c:v>29.589504983205799</c:v>
                </c:pt>
                <c:pt idx="21496">
                  <c:v>29.590881559385501</c:v>
                </c:pt>
                <c:pt idx="21497">
                  <c:v>29.592258135565199</c:v>
                </c:pt>
                <c:pt idx="21498">
                  <c:v>29.593634711744901</c:v>
                </c:pt>
                <c:pt idx="21499">
                  <c:v>29.595011287924699</c:v>
                </c:pt>
                <c:pt idx="21500">
                  <c:v>29.5963878641044</c:v>
                </c:pt>
                <c:pt idx="21501">
                  <c:v>29.597764440284099</c:v>
                </c:pt>
                <c:pt idx="21502">
                  <c:v>29.5991410164639</c:v>
                </c:pt>
                <c:pt idx="21503">
                  <c:v>29.600517592643602</c:v>
                </c:pt>
                <c:pt idx="21504">
                  <c:v>29.6018941688233</c:v>
                </c:pt>
                <c:pt idx="21505">
                  <c:v>29.603270745003002</c:v>
                </c:pt>
                <c:pt idx="21506">
                  <c:v>29.604647321182799</c:v>
                </c:pt>
                <c:pt idx="21507">
                  <c:v>29.606023897362501</c:v>
                </c:pt>
                <c:pt idx="21508">
                  <c:v>29.607400473542199</c:v>
                </c:pt>
                <c:pt idx="21509">
                  <c:v>29.608777049721901</c:v>
                </c:pt>
                <c:pt idx="21510">
                  <c:v>29.610153625901699</c:v>
                </c:pt>
                <c:pt idx="21511">
                  <c:v>29.611530202081401</c:v>
                </c:pt>
                <c:pt idx="21512">
                  <c:v>29.612906778261099</c:v>
                </c:pt>
                <c:pt idx="21513">
                  <c:v>29.614283354440801</c:v>
                </c:pt>
                <c:pt idx="21514">
                  <c:v>29.615659930620598</c:v>
                </c:pt>
                <c:pt idx="21515">
                  <c:v>29.6170365068003</c:v>
                </c:pt>
                <c:pt idx="21516">
                  <c:v>29.618413082979998</c:v>
                </c:pt>
                <c:pt idx="21517">
                  <c:v>29.6197896591597</c:v>
                </c:pt>
                <c:pt idx="21518">
                  <c:v>29.621166235339501</c:v>
                </c:pt>
                <c:pt idx="21519">
                  <c:v>29.6225428115192</c:v>
                </c:pt>
                <c:pt idx="21520">
                  <c:v>29.623919387698901</c:v>
                </c:pt>
                <c:pt idx="21521">
                  <c:v>29.6252959638786</c:v>
                </c:pt>
                <c:pt idx="21522">
                  <c:v>29.626672540058401</c:v>
                </c:pt>
                <c:pt idx="21523">
                  <c:v>29.628049116238099</c:v>
                </c:pt>
                <c:pt idx="21524">
                  <c:v>29.629425692417801</c:v>
                </c:pt>
                <c:pt idx="21525">
                  <c:v>29.630802268597598</c:v>
                </c:pt>
                <c:pt idx="21526">
                  <c:v>29.6321788447773</c:v>
                </c:pt>
                <c:pt idx="21527">
                  <c:v>29.633555420956998</c:v>
                </c:pt>
                <c:pt idx="21528">
                  <c:v>29.6349319971367</c:v>
                </c:pt>
                <c:pt idx="21529">
                  <c:v>29.636308573316501</c:v>
                </c:pt>
                <c:pt idx="21530">
                  <c:v>29.6376851494962</c:v>
                </c:pt>
                <c:pt idx="21531">
                  <c:v>29.639061725675901</c:v>
                </c:pt>
                <c:pt idx="21532">
                  <c:v>29.6404383018556</c:v>
                </c:pt>
                <c:pt idx="21533">
                  <c:v>29.641814878035401</c:v>
                </c:pt>
                <c:pt idx="21534">
                  <c:v>29.643191454215099</c:v>
                </c:pt>
                <c:pt idx="21535">
                  <c:v>29.644568030394801</c:v>
                </c:pt>
                <c:pt idx="21536">
                  <c:v>29.645944606574499</c:v>
                </c:pt>
                <c:pt idx="21537">
                  <c:v>29.6473211827543</c:v>
                </c:pt>
                <c:pt idx="21538">
                  <c:v>29.648697758933999</c:v>
                </c:pt>
                <c:pt idx="21539">
                  <c:v>29.6500743351137</c:v>
                </c:pt>
                <c:pt idx="21540">
                  <c:v>29.651450911293399</c:v>
                </c:pt>
                <c:pt idx="21541">
                  <c:v>29.6528274874732</c:v>
                </c:pt>
                <c:pt idx="21542">
                  <c:v>29.654204063652902</c:v>
                </c:pt>
                <c:pt idx="21543">
                  <c:v>29.6555806398326</c:v>
                </c:pt>
                <c:pt idx="21544">
                  <c:v>29.656957216012302</c:v>
                </c:pt>
                <c:pt idx="21545">
                  <c:v>29.658333792192099</c:v>
                </c:pt>
                <c:pt idx="21546">
                  <c:v>29.659710368371801</c:v>
                </c:pt>
                <c:pt idx="21547">
                  <c:v>29.661086944551499</c:v>
                </c:pt>
                <c:pt idx="21548">
                  <c:v>29.662463520731201</c:v>
                </c:pt>
                <c:pt idx="21549">
                  <c:v>29.663840096910999</c:v>
                </c:pt>
                <c:pt idx="21550">
                  <c:v>29.665216673090701</c:v>
                </c:pt>
                <c:pt idx="21551">
                  <c:v>29.666593249270399</c:v>
                </c:pt>
                <c:pt idx="21552">
                  <c:v>29.667969825450101</c:v>
                </c:pt>
                <c:pt idx="21553">
                  <c:v>29.669346401629898</c:v>
                </c:pt>
                <c:pt idx="21554">
                  <c:v>29.6707229778096</c:v>
                </c:pt>
                <c:pt idx="21555">
                  <c:v>29.672099553989302</c:v>
                </c:pt>
                <c:pt idx="21556">
                  <c:v>29.673476130169</c:v>
                </c:pt>
                <c:pt idx="21557">
                  <c:v>29.674852706348801</c:v>
                </c:pt>
                <c:pt idx="21558">
                  <c:v>29.676229282528499</c:v>
                </c:pt>
                <c:pt idx="21559">
                  <c:v>29.677605858708201</c:v>
                </c:pt>
                <c:pt idx="21560">
                  <c:v>29.678982434887999</c:v>
                </c:pt>
                <c:pt idx="21561">
                  <c:v>29.680359011067701</c:v>
                </c:pt>
                <c:pt idx="21562">
                  <c:v>29.681735587247399</c:v>
                </c:pt>
                <c:pt idx="21563">
                  <c:v>29.683112163427101</c:v>
                </c:pt>
                <c:pt idx="21564">
                  <c:v>29.684488739606898</c:v>
                </c:pt>
                <c:pt idx="21565">
                  <c:v>29.6858653157866</c:v>
                </c:pt>
                <c:pt idx="21566">
                  <c:v>29.687241891966298</c:v>
                </c:pt>
                <c:pt idx="21567">
                  <c:v>29.688618468146</c:v>
                </c:pt>
                <c:pt idx="21568">
                  <c:v>29.689995044325801</c:v>
                </c:pt>
                <c:pt idx="21569">
                  <c:v>29.6913716205055</c:v>
                </c:pt>
                <c:pt idx="21570">
                  <c:v>29.692748196685201</c:v>
                </c:pt>
                <c:pt idx="21571">
                  <c:v>29.6941247728649</c:v>
                </c:pt>
                <c:pt idx="21572">
                  <c:v>29.695501349044701</c:v>
                </c:pt>
                <c:pt idx="21573">
                  <c:v>29.696877925224399</c:v>
                </c:pt>
                <c:pt idx="21574">
                  <c:v>29.698254501404101</c:v>
                </c:pt>
                <c:pt idx="21575">
                  <c:v>29.699631077583799</c:v>
                </c:pt>
                <c:pt idx="21576">
                  <c:v>29.7010076537636</c:v>
                </c:pt>
                <c:pt idx="21577">
                  <c:v>29.702384229943299</c:v>
                </c:pt>
                <c:pt idx="21578">
                  <c:v>29.703760806123</c:v>
                </c:pt>
                <c:pt idx="21579">
                  <c:v>29.705137382302699</c:v>
                </c:pt>
                <c:pt idx="21580">
                  <c:v>29.7065139584825</c:v>
                </c:pt>
                <c:pt idx="21581">
                  <c:v>29.707890534662202</c:v>
                </c:pt>
                <c:pt idx="21582">
                  <c:v>29.7092671108419</c:v>
                </c:pt>
                <c:pt idx="21583">
                  <c:v>29.710643687021602</c:v>
                </c:pt>
                <c:pt idx="21584">
                  <c:v>29.712020263201399</c:v>
                </c:pt>
                <c:pt idx="21585">
                  <c:v>29.713396839381101</c:v>
                </c:pt>
                <c:pt idx="21586">
                  <c:v>29.714773415560799</c:v>
                </c:pt>
                <c:pt idx="21587">
                  <c:v>29.716149991740501</c:v>
                </c:pt>
                <c:pt idx="21588">
                  <c:v>29.717526567920299</c:v>
                </c:pt>
                <c:pt idx="21589">
                  <c:v>29.7189031441</c:v>
                </c:pt>
                <c:pt idx="21590">
                  <c:v>29.720279720279699</c:v>
                </c:pt>
                <c:pt idx="21591">
                  <c:v>29.7216562964594</c:v>
                </c:pt>
                <c:pt idx="21592">
                  <c:v>29.723032872639202</c:v>
                </c:pt>
                <c:pt idx="21593">
                  <c:v>29.7244094488189</c:v>
                </c:pt>
                <c:pt idx="21594">
                  <c:v>29.725786024998602</c:v>
                </c:pt>
                <c:pt idx="21595">
                  <c:v>29.727162601178399</c:v>
                </c:pt>
                <c:pt idx="21596">
                  <c:v>29.728539177358101</c:v>
                </c:pt>
                <c:pt idx="21597">
                  <c:v>29.729915753537799</c:v>
                </c:pt>
                <c:pt idx="21598">
                  <c:v>29.731292329717501</c:v>
                </c:pt>
                <c:pt idx="21599">
                  <c:v>29.732668905897299</c:v>
                </c:pt>
                <c:pt idx="21600">
                  <c:v>29.734045482077001</c:v>
                </c:pt>
                <c:pt idx="21601">
                  <c:v>29.735422058256699</c:v>
                </c:pt>
                <c:pt idx="21602">
                  <c:v>29.736798634436401</c:v>
                </c:pt>
                <c:pt idx="21603">
                  <c:v>29.738175210616198</c:v>
                </c:pt>
                <c:pt idx="21604">
                  <c:v>29.7395517867959</c:v>
                </c:pt>
                <c:pt idx="21605">
                  <c:v>29.740928362975598</c:v>
                </c:pt>
                <c:pt idx="21606">
                  <c:v>29.7423049391553</c:v>
                </c:pt>
                <c:pt idx="21607">
                  <c:v>29.743681515335101</c:v>
                </c:pt>
                <c:pt idx="21608">
                  <c:v>29.7450580915148</c:v>
                </c:pt>
                <c:pt idx="21609">
                  <c:v>29.746434667694501</c:v>
                </c:pt>
                <c:pt idx="21610">
                  <c:v>29.7478112438742</c:v>
                </c:pt>
                <c:pt idx="21611">
                  <c:v>29.749187820054001</c:v>
                </c:pt>
                <c:pt idx="21612">
                  <c:v>29.750564396233699</c:v>
                </c:pt>
                <c:pt idx="21613">
                  <c:v>29.751940972413401</c:v>
                </c:pt>
                <c:pt idx="21614">
                  <c:v>29.753317548593099</c:v>
                </c:pt>
                <c:pt idx="21615">
                  <c:v>29.7546941247729</c:v>
                </c:pt>
                <c:pt idx="21616">
                  <c:v>29.756070700952598</c:v>
                </c:pt>
                <c:pt idx="21617">
                  <c:v>29.7574472771323</c:v>
                </c:pt>
                <c:pt idx="21618">
                  <c:v>29.758823853311998</c:v>
                </c:pt>
                <c:pt idx="21619">
                  <c:v>29.7602004294918</c:v>
                </c:pt>
                <c:pt idx="21620">
                  <c:v>29.761577005671501</c:v>
                </c:pt>
                <c:pt idx="21621">
                  <c:v>29.7629535818512</c:v>
                </c:pt>
                <c:pt idx="21622">
                  <c:v>29.764330158030901</c:v>
                </c:pt>
                <c:pt idx="21623">
                  <c:v>29.765706734210699</c:v>
                </c:pt>
                <c:pt idx="21624">
                  <c:v>29.767083310390401</c:v>
                </c:pt>
                <c:pt idx="21625">
                  <c:v>29.768459886570099</c:v>
                </c:pt>
                <c:pt idx="21626">
                  <c:v>29.7698364627499</c:v>
                </c:pt>
                <c:pt idx="21627">
                  <c:v>29.771213038929599</c:v>
                </c:pt>
                <c:pt idx="21628">
                  <c:v>29.7725896151093</c:v>
                </c:pt>
                <c:pt idx="21629">
                  <c:v>29.773966191288999</c:v>
                </c:pt>
                <c:pt idx="21630">
                  <c:v>29.7753427674688</c:v>
                </c:pt>
                <c:pt idx="21631">
                  <c:v>29.776719343648502</c:v>
                </c:pt>
                <c:pt idx="21632">
                  <c:v>29.7780959198282</c:v>
                </c:pt>
                <c:pt idx="21633">
                  <c:v>29.779472496007902</c:v>
                </c:pt>
                <c:pt idx="21634">
                  <c:v>29.780849072187699</c:v>
                </c:pt>
                <c:pt idx="21635">
                  <c:v>29.782225648367401</c:v>
                </c:pt>
                <c:pt idx="21636">
                  <c:v>29.783602224547099</c:v>
                </c:pt>
                <c:pt idx="21637">
                  <c:v>29.784978800726801</c:v>
                </c:pt>
                <c:pt idx="21638">
                  <c:v>29.786355376906599</c:v>
                </c:pt>
                <c:pt idx="21639">
                  <c:v>29.787731953086301</c:v>
                </c:pt>
                <c:pt idx="21640">
                  <c:v>29.789108529265999</c:v>
                </c:pt>
                <c:pt idx="21641">
                  <c:v>29.7904851054457</c:v>
                </c:pt>
                <c:pt idx="21642">
                  <c:v>29.791861681625502</c:v>
                </c:pt>
                <c:pt idx="21643">
                  <c:v>29.7932382578052</c:v>
                </c:pt>
                <c:pt idx="21644">
                  <c:v>29.794614833984902</c:v>
                </c:pt>
                <c:pt idx="21645">
                  <c:v>29.7959914101646</c:v>
                </c:pt>
                <c:pt idx="21646">
                  <c:v>29.797367986344401</c:v>
                </c:pt>
                <c:pt idx="21647">
                  <c:v>29.798744562524099</c:v>
                </c:pt>
                <c:pt idx="21648">
                  <c:v>29.800121138703801</c:v>
                </c:pt>
                <c:pt idx="21649">
                  <c:v>29.801497714883499</c:v>
                </c:pt>
                <c:pt idx="21650">
                  <c:v>29.802874291063301</c:v>
                </c:pt>
                <c:pt idx="21651">
                  <c:v>29.804250867242999</c:v>
                </c:pt>
                <c:pt idx="21652">
                  <c:v>29.805627443422701</c:v>
                </c:pt>
                <c:pt idx="21653">
                  <c:v>29.807004019602399</c:v>
                </c:pt>
                <c:pt idx="21654">
                  <c:v>29.8083805957822</c:v>
                </c:pt>
                <c:pt idx="21655">
                  <c:v>29.809757171961898</c:v>
                </c:pt>
                <c:pt idx="21656">
                  <c:v>29.8111337481416</c:v>
                </c:pt>
                <c:pt idx="21657">
                  <c:v>29.812510324321298</c:v>
                </c:pt>
                <c:pt idx="21658">
                  <c:v>29.8138869005011</c:v>
                </c:pt>
                <c:pt idx="21659">
                  <c:v>29.815263476680801</c:v>
                </c:pt>
                <c:pt idx="21660">
                  <c:v>29.8166400528605</c:v>
                </c:pt>
                <c:pt idx="21661">
                  <c:v>29.818016629040301</c:v>
                </c:pt>
                <c:pt idx="21662">
                  <c:v>29.819393205219999</c:v>
                </c:pt>
                <c:pt idx="21663">
                  <c:v>29.820769781399701</c:v>
                </c:pt>
                <c:pt idx="21664">
                  <c:v>29.822146357579399</c:v>
                </c:pt>
                <c:pt idx="21665">
                  <c:v>29.8235229337592</c:v>
                </c:pt>
                <c:pt idx="21666">
                  <c:v>29.824899509938898</c:v>
                </c:pt>
                <c:pt idx="21667">
                  <c:v>29.8262760861186</c:v>
                </c:pt>
                <c:pt idx="21668">
                  <c:v>29.827652662298298</c:v>
                </c:pt>
                <c:pt idx="21669">
                  <c:v>29.8290292384781</c:v>
                </c:pt>
                <c:pt idx="21670">
                  <c:v>29.830405814657801</c:v>
                </c:pt>
                <c:pt idx="21671">
                  <c:v>29.8317823908375</c:v>
                </c:pt>
                <c:pt idx="21672">
                  <c:v>29.833158967017201</c:v>
                </c:pt>
                <c:pt idx="21673">
                  <c:v>29.834535543196999</c:v>
                </c:pt>
                <c:pt idx="21674">
                  <c:v>29.835912119376701</c:v>
                </c:pt>
                <c:pt idx="21675">
                  <c:v>29.837288695556399</c:v>
                </c:pt>
                <c:pt idx="21676">
                  <c:v>29.838665271736101</c:v>
                </c:pt>
                <c:pt idx="21677">
                  <c:v>29.840041847915899</c:v>
                </c:pt>
                <c:pt idx="21678">
                  <c:v>29.8414184240956</c:v>
                </c:pt>
                <c:pt idx="21679">
                  <c:v>29.842795000275299</c:v>
                </c:pt>
                <c:pt idx="21680">
                  <c:v>29.844171576455</c:v>
                </c:pt>
                <c:pt idx="21681">
                  <c:v>29.845548152634802</c:v>
                </c:pt>
                <c:pt idx="21682">
                  <c:v>29.8469247288145</c:v>
                </c:pt>
                <c:pt idx="21683">
                  <c:v>29.848301304994202</c:v>
                </c:pt>
                <c:pt idx="21684">
                  <c:v>29.849677881173999</c:v>
                </c:pt>
                <c:pt idx="21685">
                  <c:v>29.851054457353701</c:v>
                </c:pt>
                <c:pt idx="21686">
                  <c:v>29.852431033533399</c:v>
                </c:pt>
                <c:pt idx="21687">
                  <c:v>29.853807609713101</c:v>
                </c:pt>
                <c:pt idx="21688">
                  <c:v>29.855184185892799</c:v>
                </c:pt>
                <c:pt idx="21689">
                  <c:v>29.856560762072601</c:v>
                </c:pt>
                <c:pt idx="21690">
                  <c:v>29.857937338252299</c:v>
                </c:pt>
                <c:pt idx="21691">
                  <c:v>29.859313914432001</c:v>
                </c:pt>
                <c:pt idx="21692">
                  <c:v>29.860690490611798</c:v>
                </c:pt>
                <c:pt idx="21693">
                  <c:v>29.8620670667915</c:v>
                </c:pt>
                <c:pt idx="21694">
                  <c:v>29.863443642971198</c:v>
                </c:pt>
                <c:pt idx="21695">
                  <c:v>29.8648202191509</c:v>
                </c:pt>
                <c:pt idx="21696">
                  <c:v>29.866196795330701</c:v>
                </c:pt>
                <c:pt idx="21697">
                  <c:v>29.867573371510399</c:v>
                </c:pt>
                <c:pt idx="21698">
                  <c:v>29.868949947690101</c:v>
                </c:pt>
                <c:pt idx="21699">
                  <c:v>29.870326523869799</c:v>
                </c:pt>
                <c:pt idx="21700">
                  <c:v>29.871703100049601</c:v>
                </c:pt>
                <c:pt idx="21701">
                  <c:v>29.873079676229299</c:v>
                </c:pt>
                <c:pt idx="21702">
                  <c:v>29.874456252409001</c:v>
                </c:pt>
                <c:pt idx="21703">
                  <c:v>29.875832828588699</c:v>
                </c:pt>
                <c:pt idx="21704">
                  <c:v>29.8772094047685</c:v>
                </c:pt>
                <c:pt idx="21705">
                  <c:v>29.878585980948198</c:v>
                </c:pt>
                <c:pt idx="21706">
                  <c:v>29.8799625571279</c:v>
                </c:pt>
                <c:pt idx="21707">
                  <c:v>29.881339133307598</c:v>
                </c:pt>
                <c:pt idx="21708">
                  <c:v>29.8827157094874</c:v>
                </c:pt>
                <c:pt idx="21709">
                  <c:v>29.884092285667101</c:v>
                </c:pt>
                <c:pt idx="21710">
                  <c:v>29.8854688618468</c:v>
                </c:pt>
                <c:pt idx="21711">
                  <c:v>29.886845438026501</c:v>
                </c:pt>
                <c:pt idx="21712">
                  <c:v>29.888222014206299</c:v>
                </c:pt>
                <c:pt idx="21713">
                  <c:v>29.889598590386001</c:v>
                </c:pt>
                <c:pt idx="21714">
                  <c:v>29.890975166565699</c:v>
                </c:pt>
                <c:pt idx="21715">
                  <c:v>29.892351742745401</c:v>
                </c:pt>
                <c:pt idx="21716">
                  <c:v>29.893728318925199</c:v>
                </c:pt>
                <c:pt idx="21717">
                  <c:v>29.8951048951049</c:v>
                </c:pt>
                <c:pt idx="21718">
                  <c:v>29.896481471284599</c:v>
                </c:pt>
                <c:pt idx="21719">
                  <c:v>29.8978580474644</c:v>
                </c:pt>
                <c:pt idx="21720">
                  <c:v>29.899234623644102</c:v>
                </c:pt>
                <c:pt idx="21721">
                  <c:v>29.9006111998238</c:v>
                </c:pt>
                <c:pt idx="21722">
                  <c:v>29.901987776003502</c:v>
                </c:pt>
                <c:pt idx="21723">
                  <c:v>29.903364352183299</c:v>
                </c:pt>
                <c:pt idx="21724">
                  <c:v>29.904740928363001</c:v>
                </c:pt>
                <c:pt idx="21725">
                  <c:v>29.906117504542699</c:v>
                </c:pt>
                <c:pt idx="21726">
                  <c:v>29.907494080722401</c:v>
                </c:pt>
                <c:pt idx="21727">
                  <c:v>29.908870656902199</c:v>
                </c:pt>
                <c:pt idx="21728">
                  <c:v>29.9102472330819</c:v>
                </c:pt>
                <c:pt idx="21729">
                  <c:v>29.911623809261599</c:v>
                </c:pt>
                <c:pt idx="21730">
                  <c:v>29.9130003854413</c:v>
                </c:pt>
                <c:pt idx="21731">
                  <c:v>29.914376961621102</c:v>
                </c:pt>
                <c:pt idx="21732">
                  <c:v>29.9157535378008</c:v>
                </c:pt>
                <c:pt idx="21733">
                  <c:v>29.917130113980502</c:v>
                </c:pt>
                <c:pt idx="21734">
                  <c:v>29.9185066901602</c:v>
                </c:pt>
                <c:pt idx="21735">
                  <c:v>29.919883266340001</c:v>
                </c:pt>
                <c:pt idx="21736">
                  <c:v>29.921259842519699</c:v>
                </c:pt>
                <c:pt idx="21737">
                  <c:v>29.922636418699401</c:v>
                </c:pt>
                <c:pt idx="21738">
                  <c:v>29.924012994879099</c:v>
                </c:pt>
                <c:pt idx="21739">
                  <c:v>29.925389571058901</c:v>
                </c:pt>
                <c:pt idx="21740">
                  <c:v>29.926766147238599</c:v>
                </c:pt>
                <c:pt idx="21741">
                  <c:v>29.928142723418301</c:v>
                </c:pt>
                <c:pt idx="21742">
                  <c:v>29.929519299597999</c:v>
                </c:pt>
                <c:pt idx="21743">
                  <c:v>29.9308958757778</c:v>
                </c:pt>
                <c:pt idx="21744">
                  <c:v>29.932272451957498</c:v>
                </c:pt>
                <c:pt idx="21745">
                  <c:v>29.9336490281372</c:v>
                </c:pt>
                <c:pt idx="21746">
                  <c:v>29.935025604316898</c:v>
                </c:pt>
                <c:pt idx="21747">
                  <c:v>29.9364021804967</c:v>
                </c:pt>
                <c:pt idx="21748">
                  <c:v>29.937778756676401</c:v>
                </c:pt>
                <c:pt idx="21749">
                  <c:v>29.9391553328561</c:v>
                </c:pt>
                <c:pt idx="21750">
                  <c:v>29.940531909035901</c:v>
                </c:pt>
                <c:pt idx="21751">
                  <c:v>29.941908485215599</c:v>
                </c:pt>
                <c:pt idx="21752">
                  <c:v>29.943285061395301</c:v>
                </c:pt>
                <c:pt idx="21753">
                  <c:v>29.944661637574999</c:v>
                </c:pt>
                <c:pt idx="21754">
                  <c:v>29.9460382137548</c:v>
                </c:pt>
                <c:pt idx="21755">
                  <c:v>29.947414789934498</c:v>
                </c:pt>
                <c:pt idx="21756">
                  <c:v>29.9487913661142</c:v>
                </c:pt>
                <c:pt idx="21757">
                  <c:v>29.950167942293898</c:v>
                </c:pt>
                <c:pt idx="21758">
                  <c:v>29.9515445184737</c:v>
                </c:pt>
                <c:pt idx="21759">
                  <c:v>29.952921094653401</c:v>
                </c:pt>
                <c:pt idx="21760">
                  <c:v>29.9542976708331</c:v>
                </c:pt>
                <c:pt idx="21761">
                  <c:v>29.955674247012801</c:v>
                </c:pt>
                <c:pt idx="21762">
                  <c:v>29.957050823192599</c:v>
                </c:pt>
                <c:pt idx="21763">
                  <c:v>29.958427399372301</c:v>
                </c:pt>
                <c:pt idx="21764">
                  <c:v>29.959803975551999</c:v>
                </c:pt>
                <c:pt idx="21765">
                  <c:v>29.961180551731701</c:v>
                </c:pt>
                <c:pt idx="21766">
                  <c:v>29.962557127911499</c:v>
                </c:pt>
                <c:pt idx="21767">
                  <c:v>29.9639337040912</c:v>
                </c:pt>
                <c:pt idx="21768">
                  <c:v>29.965310280270899</c:v>
                </c:pt>
                <c:pt idx="21769">
                  <c:v>29.9666868564506</c:v>
                </c:pt>
                <c:pt idx="21770">
                  <c:v>29.968063432630402</c:v>
                </c:pt>
                <c:pt idx="21771">
                  <c:v>29.9694400088101</c:v>
                </c:pt>
                <c:pt idx="21772">
                  <c:v>29.970816584989802</c:v>
                </c:pt>
                <c:pt idx="21773">
                  <c:v>29.9721931611695</c:v>
                </c:pt>
                <c:pt idx="21774">
                  <c:v>29.973569737349301</c:v>
                </c:pt>
                <c:pt idx="21775">
                  <c:v>29.974946313528999</c:v>
                </c:pt>
                <c:pt idx="21776">
                  <c:v>29.976322889708701</c:v>
                </c:pt>
                <c:pt idx="21777">
                  <c:v>29.977699465888399</c:v>
                </c:pt>
                <c:pt idx="21778">
                  <c:v>29.979076042068201</c:v>
                </c:pt>
                <c:pt idx="21779">
                  <c:v>29.980452618247899</c:v>
                </c:pt>
                <c:pt idx="21780">
                  <c:v>29.981829194427601</c:v>
                </c:pt>
                <c:pt idx="21781">
                  <c:v>29.983205770607402</c:v>
                </c:pt>
                <c:pt idx="21782">
                  <c:v>29.9845823467871</c:v>
                </c:pt>
                <c:pt idx="21783">
                  <c:v>29.985958922966802</c:v>
                </c:pt>
                <c:pt idx="21784">
                  <c:v>29.9873354991465</c:v>
                </c:pt>
                <c:pt idx="21785">
                  <c:v>29.988712075326301</c:v>
                </c:pt>
                <c:pt idx="21786">
                  <c:v>29.990088651505999</c:v>
                </c:pt>
                <c:pt idx="21787">
                  <c:v>29.991465227685701</c:v>
                </c:pt>
                <c:pt idx="21788">
                  <c:v>29.992841803865399</c:v>
                </c:pt>
                <c:pt idx="21789">
                  <c:v>29.994218380045201</c:v>
                </c:pt>
                <c:pt idx="21790">
                  <c:v>29.995594956224899</c:v>
                </c:pt>
                <c:pt idx="21791">
                  <c:v>29.996971532404601</c:v>
                </c:pt>
                <c:pt idx="21792">
                  <c:v>29.998348108584299</c:v>
                </c:pt>
                <c:pt idx="21793">
                  <c:v>29.9997246847641</c:v>
                </c:pt>
                <c:pt idx="21794">
                  <c:v>30.001101260943798</c:v>
                </c:pt>
                <c:pt idx="21795">
                  <c:v>30.0024778371235</c:v>
                </c:pt>
                <c:pt idx="21796">
                  <c:v>30.003854413303198</c:v>
                </c:pt>
                <c:pt idx="21797">
                  <c:v>30.005230989483</c:v>
                </c:pt>
                <c:pt idx="21798">
                  <c:v>30.006607565662701</c:v>
                </c:pt>
                <c:pt idx="21799">
                  <c:v>30.0079841418424</c:v>
                </c:pt>
                <c:pt idx="21800">
                  <c:v>30.009360718022101</c:v>
                </c:pt>
                <c:pt idx="21801">
                  <c:v>30.010737294201899</c:v>
                </c:pt>
                <c:pt idx="21802">
                  <c:v>30.012113870381601</c:v>
                </c:pt>
                <c:pt idx="21803">
                  <c:v>30.013490446561299</c:v>
                </c:pt>
                <c:pt idx="21804">
                  <c:v>30.014867022741001</c:v>
                </c:pt>
                <c:pt idx="21805">
                  <c:v>30.016243598920799</c:v>
                </c:pt>
                <c:pt idx="21806">
                  <c:v>30.0176201751005</c:v>
                </c:pt>
                <c:pt idx="21807">
                  <c:v>30.018996751280199</c:v>
                </c:pt>
                <c:pt idx="21808">
                  <c:v>30.0203733274599</c:v>
                </c:pt>
                <c:pt idx="21809">
                  <c:v>30.021749903639702</c:v>
                </c:pt>
                <c:pt idx="21810">
                  <c:v>30.0231264798194</c:v>
                </c:pt>
                <c:pt idx="21811">
                  <c:v>30.024503055999102</c:v>
                </c:pt>
                <c:pt idx="21812">
                  <c:v>30.0258796321788</c:v>
                </c:pt>
                <c:pt idx="21813">
                  <c:v>30.027256208358601</c:v>
                </c:pt>
                <c:pt idx="21814">
                  <c:v>30.028632784538299</c:v>
                </c:pt>
                <c:pt idx="21815">
                  <c:v>30.030009360718001</c:v>
                </c:pt>
                <c:pt idx="21816">
                  <c:v>30.031385936897799</c:v>
                </c:pt>
                <c:pt idx="21817">
                  <c:v>30.0327625130775</c:v>
                </c:pt>
                <c:pt idx="21818">
                  <c:v>30.034139089257199</c:v>
                </c:pt>
                <c:pt idx="21819">
                  <c:v>30.0355156654369</c:v>
                </c:pt>
                <c:pt idx="21820">
                  <c:v>30.036892241616702</c:v>
                </c:pt>
                <c:pt idx="21821">
                  <c:v>30.0382688177964</c:v>
                </c:pt>
                <c:pt idx="21822">
                  <c:v>30.039645393976102</c:v>
                </c:pt>
                <c:pt idx="21823">
                  <c:v>30.0410219701558</c:v>
                </c:pt>
                <c:pt idx="21824">
                  <c:v>30.042398546335601</c:v>
                </c:pt>
                <c:pt idx="21825">
                  <c:v>30.043775122515299</c:v>
                </c:pt>
                <c:pt idx="21826">
                  <c:v>30.045151698695001</c:v>
                </c:pt>
                <c:pt idx="21827">
                  <c:v>30.046528274874699</c:v>
                </c:pt>
                <c:pt idx="21828">
                  <c:v>30.047904851054501</c:v>
                </c:pt>
                <c:pt idx="21829">
                  <c:v>30.049281427234199</c:v>
                </c:pt>
                <c:pt idx="21830">
                  <c:v>30.050658003413901</c:v>
                </c:pt>
                <c:pt idx="21831">
                  <c:v>30.052034579593599</c:v>
                </c:pt>
                <c:pt idx="21832">
                  <c:v>30.0534111557734</c:v>
                </c:pt>
                <c:pt idx="21833">
                  <c:v>30.054787731953098</c:v>
                </c:pt>
                <c:pt idx="21834">
                  <c:v>30.0561643081328</c:v>
                </c:pt>
                <c:pt idx="21835">
                  <c:v>30.057540884312498</c:v>
                </c:pt>
                <c:pt idx="21836">
                  <c:v>30.0589174604923</c:v>
                </c:pt>
                <c:pt idx="21837">
                  <c:v>30.060294036672001</c:v>
                </c:pt>
                <c:pt idx="21838">
                  <c:v>30.0616706128517</c:v>
                </c:pt>
                <c:pt idx="21839">
                  <c:v>30.063047189031401</c:v>
                </c:pt>
                <c:pt idx="21840">
                  <c:v>30.064423765211199</c:v>
                </c:pt>
                <c:pt idx="21841">
                  <c:v>30.065800341390901</c:v>
                </c:pt>
                <c:pt idx="21842">
                  <c:v>30.067176917570599</c:v>
                </c:pt>
                <c:pt idx="21843">
                  <c:v>30.068553493750301</c:v>
                </c:pt>
                <c:pt idx="21844">
                  <c:v>30.069930069930098</c:v>
                </c:pt>
                <c:pt idx="21845">
                  <c:v>30.0713066461098</c:v>
                </c:pt>
                <c:pt idx="21846">
                  <c:v>30.072683222289498</c:v>
                </c:pt>
                <c:pt idx="21847">
                  <c:v>30.0740597984693</c:v>
                </c:pt>
                <c:pt idx="21848">
                  <c:v>30.075436374649001</c:v>
                </c:pt>
                <c:pt idx="21849">
                  <c:v>30.0768129508287</c:v>
                </c:pt>
                <c:pt idx="21850">
                  <c:v>30.078189527008401</c:v>
                </c:pt>
                <c:pt idx="21851">
                  <c:v>30.079566103188199</c:v>
                </c:pt>
                <c:pt idx="21852">
                  <c:v>30.080942679367901</c:v>
                </c:pt>
                <c:pt idx="21853">
                  <c:v>30.082319255547599</c:v>
                </c:pt>
                <c:pt idx="21854">
                  <c:v>30.083695831727301</c:v>
                </c:pt>
                <c:pt idx="21855">
                  <c:v>30.085072407907099</c:v>
                </c:pt>
                <c:pt idx="21856">
                  <c:v>30.0864489840868</c:v>
                </c:pt>
                <c:pt idx="21857">
                  <c:v>30.087825560266499</c:v>
                </c:pt>
                <c:pt idx="21858">
                  <c:v>30.0892021364462</c:v>
                </c:pt>
                <c:pt idx="21859">
                  <c:v>30.090578712626002</c:v>
                </c:pt>
                <c:pt idx="21860">
                  <c:v>30.0919552888057</c:v>
                </c:pt>
                <c:pt idx="21861">
                  <c:v>30.093331864985402</c:v>
                </c:pt>
                <c:pt idx="21862">
                  <c:v>30.0947084411651</c:v>
                </c:pt>
                <c:pt idx="21863">
                  <c:v>30.096085017344901</c:v>
                </c:pt>
                <c:pt idx="21864">
                  <c:v>30.097461593524599</c:v>
                </c:pt>
                <c:pt idx="21865">
                  <c:v>30.098838169704301</c:v>
                </c:pt>
                <c:pt idx="21866">
                  <c:v>30.100214745883999</c:v>
                </c:pt>
                <c:pt idx="21867">
                  <c:v>30.101591322063801</c:v>
                </c:pt>
                <c:pt idx="21868">
                  <c:v>30.102967898243499</c:v>
                </c:pt>
                <c:pt idx="21869">
                  <c:v>30.1043444744232</c:v>
                </c:pt>
                <c:pt idx="21870">
                  <c:v>30.105721050602899</c:v>
                </c:pt>
                <c:pt idx="21871">
                  <c:v>30.1070976267827</c:v>
                </c:pt>
                <c:pt idx="21872">
                  <c:v>30.108474202962402</c:v>
                </c:pt>
                <c:pt idx="21873">
                  <c:v>30.1098507791421</c:v>
                </c:pt>
                <c:pt idx="21874">
                  <c:v>30.111227355321802</c:v>
                </c:pt>
                <c:pt idx="21875">
                  <c:v>30.112603931501599</c:v>
                </c:pt>
                <c:pt idx="21876">
                  <c:v>30.113980507681301</c:v>
                </c:pt>
                <c:pt idx="21877">
                  <c:v>30.115357083860999</c:v>
                </c:pt>
                <c:pt idx="21878">
                  <c:v>30.116733660040701</c:v>
                </c:pt>
                <c:pt idx="21879">
                  <c:v>30.118110236220499</c:v>
                </c:pt>
                <c:pt idx="21880">
                  <c:v>30.119486812400201</c:v>
                </c:pt>
                <c:pt idx="21881">
                  <c:v>30.120863388579899</c:v>
                </c:pt>
                <c:pt idx="21882">
                  <c:v>30.1222399647597</c:v>
                </c:pt>
                <c:pt idx="21883">
                  <c:v>30.123616540939398</c:v>
                </c:pt>
                <c:pt idx="21884">
                  <c:v>30.1249931171191</c:v>
                </c:pt>
                <c:pt idx="21885">
                  <c:v>30.126369693298798</c:v>
                </c:pt>
                <c:pt idx="21886">
                  <c:v>30.1277462694786</c:v>
                </c:pt>
                <c:pt idx="21887">
                  <c:v>30.129122845658301</c:v>
                </c:pt>
                <c:pt idx="21888">
                  <c:v>30.130499421838</c:v>
                </c:pt>
                <c:pt idx="21889">
                  <c:v>30.131875998017701</c:v>
                </c:pt>
                <c:pt idx="21890">
                  <c:v>30.133252574197499</c:v>
                </c:pt>
                <c:pt idx="21891">
                  <c:v>30.134629150377201</c:v>
                </c:pt>
                <c:pt idx="21892">
                  <c:v>30.136005726556899</c:v>
                </c:pt>
                <c:pt idx="21893">
                  <c:v>30.137382302736601</c:v>
                </c:pt>
                <c:pt idx="21894">
                  <c:v>30.138758878916398</c:v>
                </c:pt>
                <c:pt idx="21895">
                  <c:v>30.1401354550961</c:v>
                </c:pt>
                <c:pt idx="21896">
                  <c:v>30.141512031275798</c:v>
                </c:pt>
                <c:pt idx="21897">
                  <c:v>30.1428886074555</c:v>
                </c:pt>
                <c:pt idx="21898">
                  <c:v>30.144265183635301</c:v>
                </c:pt>
                <c:pt idx="21899">
                  <c:v>30.145641759815</c:v>
                </c:pt>
                <c:pt idx="21900">
                  <c:v>30.147018335994701</c:v>
                </c:pt>
                <c:pt idx="21901">
                  <c:v>30.1483949121744</c:v>
                </c:pt>
                <c:pt idx="21902">
                  <c:v>30.149771488354201</c:v>
                </c:pt>
                <c:pt idx="21903">
                  <c:v>30.151148064533899</c:v>
                </c:pt>
                <c:pt idx="21904">
                  <c:v>30.152524640713601</c:v>
                </c:pt>
                <c:pt idx="21905">
                  <c:v>30.153901216893299</c:v>
                </c:pt>
                <c:pt idx="21906">
                  <c:v>30.1552777930731</c:v>
                </c:pt>
                <c:pt idx="21907">
                  <c:v>30.156654369252799</c:v>
                </c:pt>
                <c:pt idx="21908">
                  <c:v>30.1580309454325</c:v>
                </c:pt>
                <c:pt idx="21909">
                  <c:v>30.159407521612302</c:v>
                </c:pt>
                <c:pt idx="21910">
                  <c:v>30.160784097792</c:v>
                </c:pt>
                <c:pt idx="21911">
                  <c:v>30.162160673971702</c:v>
                </c:pt>
                <c:pt idx="21912">
                  <c:v>30.1635372501514</c:v>
                </c:pt>
                <c:pt idx="21913">
                  <c:v>30.164913826331102</c:v>
                </c:pt>
                <c:pt idx="21914">
                  <c:v>30.166290402510899</c:v>
                </c:pt>
                <c:pt idx="21915">
                  <c:v>30.167666978690601</c:v>
                </c:pt>
                <c:pt idx="21916">
                  <c:v>30.169043554870299</c:v>
                </c:pt>
                <c:pt idx="21917">
                  <c:v>30.170420131050101</c:v>
                </c:pt>
                <c:pt idx="21918">
                  <c:v>30.171796707229799</c:v>
                </c:pt>
                <c:pt idx="21919">
                  <c:v>30.173173283409501</c:v>
                </c:pt>
                <c:pt idx="21920">
                  <c:v>30.174549859589199</c:v>
                </c:pt>
                <c:pt idx="21921">
                  <c:v>30.175926435769</c:v>
                </c:pt>
                <c:pt idx="21922">
                  <c:v>30.177303011948698</c:v>
                </c:pt>
                <c:pt idx="21923">
                  <c:v>30.1786795881284</c:v>
                </c:pt>
                <c:pt idx="21924">
                  <c:v>30.180056164308098</c:v>
                </c:pt>
                <c:pt idx="21925">
                  <c:v>30.181432740487899</c:v>
                </c:pt>
                <c:pt idx="21926">
                  <c:v>30.182809316667601</c:v>
                </c:pt>
                <c:pt idx="21927">
                  <c:v>30.184185892847299</c:v>
                </c:pt>
                <c:pt idx="21928">
                  <c:v>30.185562469027001</c:v>
                </c:pt>
                <c:pt idx="21929">
                  <c:v>30.186939045206799</c:v>
                </c:pt>
                <c:pt idx="21930">
                  <c:v>30.188315621386501</c:v>
                </c:pt>
                <c:pt idx="21931">
                  <c:v>30.189692197566199</c:v>
                </c:pt>
                <c:pt idx="21932">
                  <c:v>30.191068773745901</c:v>
                </c:pt>
                <c:pt idx="21933">
                  <c:v>30.192445349925698</c:v>
                </c:pt>
                <c:pt idx="21934">
                  <c:v>30.1938219261054</c:v>
                </c:pt>
                <c:pt idx="21935">
                  <c:v>30.195198502285098</c:v>
                </c:pt>
                <c:pt idx="21936">
                  <c:v>30.1965750784648</c:v>
                </c:pt>
                <c:pt idx="21937">
                  <c:v>30.197951654644601</c:v>
                </c:pt>
                <c:pt idx="21938">
                  <c:v>30.1993282308243</c:v>
                </c:pt>
                <c:pt idx="21939">
                  <c:v>30.200704807004001</c:v>
                </c:pt>
                <c:pt idx="21940">
                  <c:v>30.202081383183799</c:v>
                </c:pt>
                <c:pt idx="21941">
                  <c:v>30.203457959363501</c:v>
                </c:pt>
                <c:pt idx="21942">
                  <c:v>30.204834535543199</c:v>
                </c:pt>
                <c:pt idx="21943">
                  <c:v>30.206211111722901</c:v>
                </c:pt>
                <c:pt idx="21944">
                  <c:v>30.207587687902699</c:v>
                </c:pt>
                <c:pt idx="21945">
                  <c:v>30.2089642640824</c:v>
                </c:pt>
                <c:pt idx="21946">
                  <c:v>30.210340840262099</c:v>
                </c:pt>
                <c:pt idx="21947">
                  <c:v>30.2117174164418</c:v>
                </c:pt>
                <c:pt idx="21948">
                  <c:v>30.213093992621602</c:v>
                </c:pt>
                <c:pt idx="21949">
                  <c:v>30.2144705688013</c:v>
                </c:pt>
                <c:pt idx="21950">
                  <c:v>30.215847144981002</c:v>
                </c:pt>
                <c:pt idx="21951">
                  <c:v>30.2172237211607</c:v>
                </c:pt>
                <c:pt idx="21952">
                  <c:v>30.218600297340501</c:v>
                </c:pt>
                <c:pt idx="21953">
                  <c:v>30.219976873520199</c:v>
                </c:pt>
                <c:pt idx="21954">
                  <c:v>30.221353449699901</c:v>
                </c:pt>
                <c:pt idx="21955">
                  <c:v>30.222730025879599</c:v>
                </c:pt>
                <c:pt idx="21956">
                  <c:v>30.2241066020594</c:v>
                </c:pt>
                <c:pt idx="21957">
                  <c:v>30.225483178239099</c:v>
                </c:pt>
                <c:pt idx="21958">
                  <c:v>30.2268597544188</c:v>
                </c:pt>
                <c:pt idx="21959">
                  <c:v>30.228236330598499</c:v>
                </c:pt>
                <c:pt idx="21960">
                  <c:v>30.2296129067783</c:v>
                </c:pt>
                <c:pt idx="21961">
                  <c:v>30.230989482958002</c:v>
                </c:pt>
                <c:pt idx="21962">
                  <c:v>30.2323660591377</c:v>
                </c:pt>
                <c:pt idx="21963">
                  <c:v>30.233742635317402</c:v>
                </c:pt>
                <c:pt idx="21964">
                  <c:v>30.235119211497199</c:v>
                </c:pt>
                <c:pt idx="21965">
                  <c:v>30.236495787676901</c:v>
                </c:pt>
                <c:pt idx="21966">
                  <c:v>30.237872363856599</c:v>
                </c:pt>
                <c:pt idx="21967">
                  <c:v>30.239248940036301</c:v>
                </c:pt>
                <c:pt idx="21968">
                  <c:v>30.240625516216099</c:v>
                </c:pt>
                <c:pt idx="21969">
                  <c:v>30.242002092395801</c:v>
                </c:pt>
                <c:pt idx="21970">
                  <c:v>30.243378668575499</c:v>
                </c:pt>
                <c:pt idx="21971">
                  <c:v>30.244755244755201</c:v>
                </c:pt>
                <c:pt idx="21972">
                  <c:v>30.246131820934998</c:v>
                </c:pt>
                <c:pt idx="21973">
                  <c:v>30.2475083971147</c:v>
                </c:pt>
                <c:pt idx="21974">
                  <c:v>30.248884973294398</c:v>
                </c:pt>
                <c:pt idx="21975">
                  <c:v>30.2502615494742</c:v>
                </c:pt>
                <c:pt idx="21976">
                  <c:v>30.251638125653901</c:v>
                </c:pt>
                <c:pt idx="21977">
                  <c:v>30.2530147018336</c:v>
                </c:pt>
                <c:pt idx="21978">
                  <c:v>30.254391278013301</c:v>
                </c:pt>
                <c:pt idx="21979">
                  <c:v>30.255767854193099</c:v>
                </c:pt>
                <c:pt idx="21980">
                  <c:v>30.257144430372801</c:v>
                </c:pt>
                <c:pt idx="21981">
                  <c:v>30.258521006552499</c:v>
                </c:pt>
                <c:pt idx="21982">
                  <c:v>30.259897582732201</c:v>
                </c:pt>
                <c:pt idx="21983">
                  <c:v>30.261274158911998</c:v>
                </c:pt>
                <c:pt idx="21984">
                  <c:v>30.2626507350917</c:v>
                </c:pt>
                <c:pt idx="21985">
                  <c:v>30.264027311271398</c:v>
                </c:pt>
                <c:pt idx="21986">
                  <c:v>30.2654038874511</c:v>
                </c:pt>
                <c:pt idx="21987">
                  <c:v>30.266780463630901</c:v>
                </c:pt>
                <c:pt idx="21988">
                  <c:v>30.2681570398106</c:v>
                </c:pt>
                <c:pt idx="21989">
                  <c:v>30.269533615990301</c:v>
                </c:pt>
                <c:pt idx="21990">
                  <c:v>30.27091019217</c:v>
                </c:pt>
                <c:pt idx="21991">
                  <c:v>30.272286768349801</c:v>
                </c:pt>
                <c:pt idx="21992">
                  <c:v>30.273663344529499</c:v>
                </c:pt>
                <c:pt idx="21993">
                  <c:v>30.275039920709201</c:v>
                </c:pt>
                <c:pt idx="21994">
                  <c:v>30.276416496888899</c:v>
                </c:pt>
                <c:pt idx="21995">
                  <c:v>30.2777930730687</c:v>
                </c:pt>
                <c:pt idx="21996">
                  <c:v>30.279169649248399</c:v>
                </c:pt>
                <c:pt idx="21997">
                  <c:v>30.2805462254281</c:v>
                </c:pt>
                <c:pt idx="21998">
                  <c:v>30.281922801607799</c:v>
                </c:pt>
                <c:pt idx="21999">
                  <c:v>30.2832993777876</c:v>
                </c:pt>
                <c:pt idx="22000">
                  <c:v>30.284675953967302</c:v>
                </c:pt>
                <c:pt idx="22001">
                  <c:v>30.286052530147</c:v>
                </c:pt>
                <c:pt idx="22002">
                  <c:v>30.287429106326702</c:v>
                </c:pt>
                <c:pt idx="22003">
                  <c:v>30.288805682506499</c:v>
                </c:pt>
                <c:pt idx="22004">
                  <c:v>30.290182258686201</c:v>
                </c:pt>
                <c:pt idx="22005">
                  <c:v>30.291558834865899</c:v>
                </c:pt>
                <c:pt idx="22006">
                  <c:v>30.292935411045701</c:v>
                </c:pt>
                <c:pt idx="22007">
                  <c:v>30.294311987225399</c:v>
                </c:pt>
                <c:pt idx="22008">
                  <c:v>30.295688563405101</c:v>
                </c:pt>
                <c:pt idx="22009">
                  <c:v>30.297065139584799</c:v>
                </c:pt>
                <c:pt idx="22010">
                  <c:v>30.2984417157646</c:v>
                </c:pt>
                <c:pt idx="22011">
                  <c:v>30.299818291944302</c:v>
                </c:pt>
                <c:pt idx="22012">
                  <c:v>30.301194868124</c:v>
                </c:pt>
                <c:pt idx="22013">
                  <c:v>30.302571444303702</c:v>
                </c:pt>
                <c:pt idx="22014">
                  <c:v>30.303948020483499</c:v>
                </c:pt>
                <c:pt idx="22015">
                  <c:v>30.305324596663201</c:v>
                </c:pt>
                <c:pt idx="22016">
                  <c:v>30.306701172842899</c:v>
                </c:pt>
                <c:pt idx="22017">
                  <c:v>30.308077749022601</c:v>
                </c:pt>
                <c:pt idx="22018">
                  <c:v>30.309454325202399</c:v>
                </c:pt>
                <c:pt idx="22019">
                  <c:v>30.310830901382101</c:v>
                </c:pt>
                <c:pt idx="22020">
                  <c:v>30.312207477561799</c:v>
                </c:pt>
                <c:pt idx="22021">
                  <c:v>30.313584053741501</c:v>
                </c:pt>
                <c:pt idx="22022">
                  <c:v>30.314960629921298</c:v>
                </c:pt>
                <c:pt idx="22023">
                  <c:v>30.316337206101</c:v>
                </c:pt>
                <c:pt idx="22024">
                  <c:v>30.317713782280698</c:v>
                </c:pt>
                <c:pt idx="22025">
                  <c:v>30.3190903584604</c:v>
                </c:pt>
                <c:pt idx="22026">
                  <c:v>30.320466934640201</c:v>
                </c:pt>
                <c:pt idx="22027">
                  <c:v>30.3218435108199</c:v>
                </c:pt>
                <c:pt idx="22028">
                  <c:v>30.323220086999601</c:v>
                </c:pt>
                <c:pt idx="22029">
                  <c:v>30.3245966631793</c:v>
                </c:pt>
                <c:pt idx="22030">
                  <c:v>30.325973239359101</c:v>
                </c:pt>
                <c:pt idx="22031">
                  <c:v>30.327349815538799</c:v>
                </c:pt>
                <c:pt idx="22032">
                  <c:v>30.328726391718501</c:v>
                </c:pt>
                <c:pt idx="22033">
                  <c:v>30.330102967898199</c:v>
                </c:pt>
                <c:pt idx="22034">
                  <c:v>30.331479544078</c:v>
                </c:pt>
                <c:pt idx="22035">
                  <c:v>30.332856120257699</c:v>
                </c:pt>
                <c:pt idx="22036">
                  <c:v>30.3342326964374</c:v>
                </c:pt>
                <c:pt idx="22037">
                  <c:v>30.335609272617202</c:v>
                </c:pt>
                <c:pt idx="22038">
                  <c:v>30.3369858487969</c:v>
                </c:pt>
                <c:pt idx="22039">
                  <c:v>30.338362424976602</c:v>
                </c:pt>
                <c:pt idx="22040">
                  <c:v>30.3397390011563</c:v>
                </c:pt>
                <c:pt idx="22041">
                  <c:v>30.341115577336101</c:v>
                </c:pt>
                <c:pt idx="22042">
                  <c:v>30.342492153515799</c:v>
                </c:pt>
                <c:pt idx="22043">
                  <c:v>30.343868729695501</c:v>
                </c:pt>
                <c:pt idx="22044">
                  <c:v>30.345245305875199</c:v>
                </c:pt>
                <c:pt idx="22045">
                  <c:v>30.346621882055</c:v>
                </c:pt>
                <c:pt idx="22046">
                  <c:v>30.347998458234699</c:v>
                </c:pt>
                <c:pt idx="22047">
                  <c:v>30.3493750344144</c:v>
                </c:pt>
                <c:pt idx="22048">
                  <c:v>30.350751610594099</c:v>
                </c:pt>
                <c:pt idx="22049">
                  <c:v>30.3521281867739</c:v>
                </c:pt>
                <c:pt idx="22050">
                  <c:v>30.353504762953602</c:v>
                </c:pt>
                <c:pt idx="22051">
                  <c:v>30.3548813391333</c:v>
                </c:pt>
                <c:pt idx="22052">
                  <c:v>30.356257915313002</c:v>
                </c:pt>
                <c:pt idx="22053">
                  <c:v>30.357634491492799</c:v>
                </c:pt>
                <c:pt idx="22054">
                  <c:v>30.359011067672501</c:v>
                </c:pt>
                <c:pt idx="22055">
                  <c:v>30.360387643852199</c:v>
                </c:pt>
                <c:pt idx="22056">
                  <c:v>30.361764220031901</c:v>
                </c:pt>
                <c:pt idx="22057">
                  <c:v>30.363140796211699</c:v>
                </c:pt>
                <c:pt idx="22058">
                  <c:v>30.364517372391401</c:v>
                </c:pt>
                <c:pt idx="22059">
                  <c:v>30.365893948571099</c:v>
                </c:pt>
                <c:pt idx="22060">
                  <c:v>30.367270524750801</c:v>
                </c:pt>
                <c:pt idx="22061">
                  <c:v>30.368647100930598</c:v>
                </c:pt>
                <c:pt idx="22062">
                  <c:v>30.3700236771103</c:v>
                </c:pt>
                <c:pt idx="22063">
                  <c:v>30.371400253289998</c:v>
                </c:pt>
                <c:pt idx="22064">
                  <c:v>30.3727768294697</c:v>
                </c:pt>
                <c:pt idx="22065">
                  <c:v>30.374153405649501</c:v>
                </c:pt>
                <c:pt idx="22066">
                  <c:v>30.375529981829199</c:v>
                </c:pt>
                <c:pt idx="22067">
                  <c:v>30.376906558008901</c:v>
                </c:pt>
                <c:pt idx="22068">
                  <c:v>30.378283134188599</c:v>
                </c:pt>
                <c:pt idx="22069">
                  <c:v>30.379659710368401</c:v>
                </c:pt>
                <c:pt idx="22070">
                  <c:v>30.381036286548099</c:v>
                </c:pt>
                <c:pt idx="22071">
                  <c:v>30.382412862727801</c:v>
                </c:pt>
                <c:pt idx="22072">
                  <c:v>30.383789438907598</c:v>
                </c:pt>
                <c:pt idx="22073">
                  <c:v>30.3851660150873</c:v>
                </c:pt>
                <c:pt idx="22074">
                  <c:v>30.386542591266998</c:v>
                </c:pt>
                <c:pt idx="22075">
                  <c:v>30.3879191674467</c:v>
                </c:pt>
                <c:pt idx="22076">
                  <c:v>30.389295743626501</c:v>
                </c:pt>
                <c:pt idx="22077">
                  <c:v>30.3906723198062</c:v>
                </c:pt>
                <c:pt idx="22078">
                  <c:v>30.392048895985901</c:v>
                </c:pt>
                <c:pt idx="22079">
                  <c:v>30.3934254721656</c:v>
                </c:pt>
                <c:pt idx="22080">
                  <c:v>30.394802048345401</c:v>
                </c:pt>
                <c:pt idx="22081">
                  <c:v>30.396178624525099</c:v>
                </c:pt>
                <c:pt idx="22082">
                  <c:v>30.397555200704801</c:v>
                </c:pt>
                <c:pt idx="22083">
                  <c:v>30.398931776884499</c:v>
                </c:pt>
                <c:pt idx="22084">
                  <c:v>30.4003083530643</c:v>
                </c:pt>
                <c:pt idx="22085">
                  <c:v>30.401684929243999</c:v>
                </c:pt>
                <c:pt idx="22086">
                  <c:v>30.4030615054237</c:v>
                </c:pt>
                <c:pt idx="22087">
                  <c:v>30.404438081603399</c:v>
                </c:pt>
                <c:pt idx="22088">
                  <c:v>30.4058146577832</c:v>
                </c:pt>
                <c:pt idx="22089">
                  <c:v>30.407191233962902</c:v>
                </c:pt>
                <c:pt idx="22090">
                  <c:v>30.4085678101426</c:v>
                </c:pt>
                <c:pt idx="22091">
                  <c:v>30.409944386322302</c:v>
                </c:pt>
                <c:pt idx="22092">
                  <c:v>30.411320962502099</c:v>
                </c:pt>
                <c:pt idx="22093">
                  <c:v>30.412697538681801</c:v>
                </c:pt>
                <c:pt idx="22094">
                  <c:v>30.414074114861499</c:v>
                </c:pt>
                <c:pt idx="22095">
                  <c:v>30.415450691041201</c:v>
                </c:pt>
                <c:pt idx="22096">
                  <c:v>30.416827267220999</c:v>
                </c:pt>
                <c:pt idx="22097">
                  <c:v>30.4182038434007</c:v>
                </c:pt>
                <c:pt idx="22098">
                  <c:v>30.419580419580399</c:v>
                </c:pt>
                <c:pt idx="22099">
                  <c:v>30.4209569957602</c:v>
                </c:pt>
                <c:pt idx="22100">
                  <c:v>30.422333571939902</c:v>
                </c:pt>
                <c:pt idx="22101">
                  <c:v>30.4237101481196</c:v>
                </c:pt>
                <c:pt idx="22102">
                  <c:v>30.425086724299302</c:v>
                </c:pt>
                <c:pt idx="22103">
                  <c:v>30.426463300479099</c:v>
                </c:pt>
                <c:pt idx="22104">
                  <c:v>30.427839876658801</c:v>
                </c:pt>
                <c:pt idx="22105">
                  <c:v>30.429216452838499</c:v>
                </c:pt>
                <c:pt idx="22106">
                  <c:v>30.430593029018201</c:v>
                </c:pt>
                <c:pt idx="22107">
                  <c:v>30.431969605197999</c:v>
                </c:pt>
                <c:pt idx="22108">
                  <c:v>30.433346181377701</c:v>
                </c:pt>
                <c:pt idx="22109">
                  <c:v>30.434722757557399</c:v>
                </c:pt>
                <c:pt idx="22110">
                  <c:v>30.436099333737101</c:v>
                </c:pt>
                <c:pt idx="22111">
                  <c:v>30.437475909916898</c:v>
                </c:pt>
                <c:pt idx="22112">
                  <c:v>30.4388524860966</c:v>
                </c:pt>
                <c:pt idx="22113">
                  <c:v>30.440229062276298</c:v>
                </c:pt>
                <c:pt idx="22114">
                  <c:v>30.441605638456</c:v>
                </c:pt>
                <c:pt idx="22115">
                  <c:v>30.442982214635801</c:v>
                </c:pt>
                <c:pt idx="22116">
                  <c:v>30.4443587908155</c:v>
                </c:pt>
                <c:pt idx="22117">
                  <c:v>30.445735366995201</c:v>
                </c:pt>
                <c:pt idx="22118">
                  <c:v>30.4471119431749</c:v>
                </c:pt>
                <c:pt idx="22119">
                  <c:v>30.448488519354701</c:v>
                </c:pt>
                <c:pt idx="22120">
                  <c:v>30.449865095534399</c:v>
                </c:pt>
                <c:pt idx="22121">
                  <c:v>30.451241671714101</c:v>
                </c:pt>
                <c:pt idx="22122">
                  <c:v>30.452618247893799</c:v>
                </c:pt>
                <c:pt idx="22123">
                  <c:v>30.4539948240736</c:v>
                </c:pt>
                <c:pt idx="22124">
                  <c:v>30.455371400253298</c:v>
                </c:pt>
                <c:pt idx="22125">
                  <c:v>30.456747976433</c:v>
                </c:pt>
                <c:pt idx="22126">
                  <c:v>30.458124552612698</c:v>
                </c:pt>
                <c:pt idx="22127">
                  <c:v>30.4595011287925</c:v>
                </c:pt>
                <c:pt idx="22128">
                  <c:v>30.460877704972201</c:v>
                </c:pt>
                <c:pt idx="22129">
                  <c:v>30.4622542811519</c:v>
                </c:pt>
                <c:pt idx="22130">
                  <c:v>30.463630857331601</c:v>
                </c:pt>
                <c:pt idx="22131">
                  <c:v>30.465007433511399</c:v>
                </c:pt>
                <c:pt idx="22132">
                  <c:v>30.466384009691101</c:v>
                </c:pt>
                <c:pt idx="22133">
                  <c:v>30.467760585870799</c:v>
                </c:pt>
                <c:pt idx="22134">
                  <c:v>30.4691371620506</c:v>
                </c:pt>
                <c:pt idx="22135">
                  <c:v>30.470513738230299</c:v>
                </c:pt>
                <c:pt idx="22136">
                  <c:v>30.47189031441</c:v>
                </c:pt>
                <c:pt idx="22137">
                  <c:v>30.473266890589699</c:v>
                </c:pt>
                <c:pt idx="22138">
                  <c:v>30.4746434667695</c:v>
                </c:pt>
                <c:pt idx="22139">
                  <c:v>30.476020042949202</c:v>
                </c:pt>
                <c:pt idx="22140">
                  <c:v>30.4773966191289</c:v>
                </c:pt>
                <c:pt idx="22141">
                  <c:v>30.478773195308602</c:v>
                </c:pt>
                <c:pt idx="22142">
                  <c:v>30.480149771488399</c:v>
                </c:pt>
                <c:pt idx="22143">
                  <c:v>30.481526347668101</c:v>
                </c:pt>
                <c:pt idx="22144">
                  <c:v>30.482902923847799</c:v>
                </c:pt>
                <c:pt idx="22145">
                  <c:v>30.484279500027501</c:v>
                </c:pt>
                <c:pt idx="22146">
                  <c:v>30.485656076207299</c:v>
                </c:pt>
                <c:pt idx="22147">
                  <c:v>30.487032652387001</c:v>
                </c:pt>
                <c:pt idx="22148">
                  <c:v>30.488409228566699</c:v>
                </c:pt>
                <c:pt idx="22149">
                  <c:v>30.489785804746401</c:v>
                </c:pt>
                <c:pt idx="22150">
                  <c:v>30.491162380926198</c:v>
                </c:pt>
                <c:pt idx="22151">
                  <c:v>30.4925389571059</c:v>
                </c:pt>
                <c:pt idx="22152">
                  <c:v>30.493915533285598</c:v>
                </c:pt>
                <c:pt idx="22153">
                  <c:v>30.4952921094653</c:v>
                </c:pt>
                <c:pt idx="22154">
                  <c:v>30.496668685645101</c:v>
                </c:pt>
                <c:pt idx="22155">
                  <c:v>30.498045261824799</c:v>
                </c:pt>
                <c:pt idx="22156">
                  <c:v>30.499421838004501</c:v>
                </c:pt>
                <c:pt idx="22157">
                  <c:v>30.500798414184199</c:v>
                </c:pt>
                <c:pt idx="22158">
                  <c:v>30.502174990364001</c:v>
                </c:pt>
                <c:pt idx="22159">
                  <c:v>30.503551566543699</c:v>
                </c:pt>
                <c:pt idx="22160">
                  <c:v>30.504928142723401</c:v>
                </c:pt>
                <c:pt idx="22161">
                  <c:v>30.506304718903099</c:v>
                </c:pt>
                <c:pt idx="22162">
                  <c:v>30.5076812950829</c:v>
                </c:pt>
                <c:pt idx="22163">
                  <c:v>30.509057871262598</c:v>
                </c:pt>
                <c:pt idx="22164">
                  <c:v>30.5104344474423</c:v>
                </c:pt>
                <c:pt idx="22165">
                  <c:v>30.511811023622101</c:v>
                </c:pt>
                <c:pt idx="22166">
                  <c:v>30.5131875998018</c:v>
                </c:pt>
                <c:pt idx="22167">
                  <c:v>30.514564175981501</c:v>
                </c:pt>
                <c:pt idx="22168">
                  <c:v>30.5159407521612</c:v>
                </c:pt>
                <c:pt idx="22169">
                  <c:v>30.517317328341001</c:v>
                </c:pt>
                <c:pt idx="22170">
                  <c:v>30.518693904520699</c:v>
                </c:pt>
                <c:pt idx="22171">
                  <c:v>30.520070480700401</c:v>
                </c:pt>
                <c:pt idx="22172">
                  <c:v>30.521447056880099</c:v>
                </c:pt>
                <c:pt idx="22173">
                  <c:v>30.5228236330599</c:v>
                </c:pt>
                <c:pt idx="22174">
                  <c:v>30.524200209239599</c:v>
                </c:pt>
                <c:pt idx="22175">
                  <c:v>30.5255767854193</c:v>
                </c:pt>
                <c:pt idx="22176">
                  <c:v>30.526953361598999</c:v>
                </c:pt>
                <c:pt idx="22177">
                  <c:v>30.5283299377788</c:v>
                </c:pt>
                <c:pt idx="22178">
                  <c:v>30.529706513958502</c:v>
                </c:pt>
                <c:pt idx="22179">
                  <c:v>30.5310830901382</c:v>
                </c:pt>
                <c:pt idx="22180">
                  <c:v>30.532459666317902</c:v>
                </c:pt>
                <c:pt idx="22181">
                  <c:v>30.533836242497699</c:v>
                </c:pt>
                <c:pt idx="22182">
                  <c:v>30.535212818677401</c:v>
                </c:pt>
                <c:pt idx="22183">
                  <c:v>30.536589394857099</c:v>
                </c:pt>
                <c:pt idx="22184">
                  <c:v>30.537965971036801</c:v>
                </c:pt>
                <c:pt idx="22185">
                  <c:v>30.539342547216599</c:v>
                </c:pt>
                <c:pt idx="22186">
                  <c:v>30.5407191233963</c:v>
                </c:pt>
                <c:pt idx="22187">
                  <c:v>30.542095699575999</c:v>
                </c:pt>
                <c:pt idx="22188">
                  <c:v>30.5434722757557</c:v>
                </c:pt>
                <c:pt idx="22189">
                  <c:v>30.544848851935502</c:v>
                </c:pt>
                <c:pt idx="22190">
                  <c:v>30.5462254281152</c:v>
                </c:pt>
                <c:pt idx="22191">
                  <c:v>30.547602004294902</c:v>
                </c:pt>
                <c:pt idx="22192">
                  <c:v>30.5489785804746</c:v>
                </c:pt>
                <c:pt idx="22193">
                  <c:v>30.550355156654401</c:v>
                </c:pt>
                <c:pt idx="22194">
                  <c:v>30.551731732834099</c:v>
                </c:pt>
                <c:pt idx="22195">
                  <c:v>30.553108309013801</c:v>
                </c:pt>
                <c:pt idx="22196">
                  <c:v>30.554484885193599</c:v>
                </c:pt>
                <c:pt idx="22197">
                  <c:v>30.555861461373301</c:v>
                </c:pt>
                <c:pt idx="22198">
                  <c:v>30.557238037552999</c:v>
                </c:pt>
                <c:pt idx="22199">
                  <c:v>30.558614613732701</c:v>
                </c:pt>
                <c:pt idx="22200">
                  <c:v>30.559991189912498</c:v>
                </c:pt>
                <c:pt idx="22201">
                  <c:v>30.5613677660922</c:v>
                </c:pt>
                <c:pt idx="22202">
                  <c:v>30.562744342271898</c:v>
                </c:pt>
                <c:pt idx="22203">
                  <c:v>30.5641209184516</c:v>
                </c:pt>
                <c:pt idx="22204">
                  <c:v>30.565497494631401</c:v>
                </c:pt>
                <c:pt idx="22205">
                  <c:v>30.5668740708111</c:v>
                </c:pt>
                <c:pt idx="22206">
                  <c:v>30.568250646990801</c:v>
                </c:pt>
                <c:pt idx="22207">
                  <c:v>30.5696272231705</c:v>
                </c:pt>
                <c:pt idx="22208">
                  <c:v>30.571003799350301</c:v>
                </c:pt>
                <c:pt idx="22209">
                  <c:v>30.572380375529999</c:v>
                </c:pt>
                <c:pt idx="22210">
                  <c:v>30.573756951709701</c:v>
                </c:pt>
                <c:pt idx="22211">
                  <c:v>30.575133527889399</c:v>
                </c:pt>
                <c:pt idx="22212">
                  <c:v>30.5765101040692</c:v>
                </c:pt>
                <c:pt idx="22213">
                  <c:v>30.577886680248898</c:v>
                </c:pt>
                <c:pt idx="22214">
                  <c:v>30.5792632564286</c:v>
                </c:pt>
                <c:pt idx="22215">
                  <c:v>30.580639832608298</c:v>
                </c:pt>
                <c:pt idx="22216">
                  <c:v>30.5820164087881</c:v>
                </c:pt>
                <c:pt idx="22217">
                  <c:v>30.583392984967801</c:v>
                </c:pt>
                <c:pt idx="22218">
                  <c:v>30.5847695611475</c:v>
                </c:pt>
                <c:pt idx="22219">
                  <c:v>30.586146137327201</c:v>
                </c:pt>
                <c:pt idx="22220">
                  <c:v>30.587522713506999</c:v>
                </c:pt>
                <c:pt idx="22221">
                  <c:v>30.588899289686701</c:v>
                </c:pt>
                <c:pt idx="22222">
                  <c:v>30.590275865866399</c:v>
                </c:pt>
                <c:pt idx="22223">
                  <c:v>30.591652442046101</c:v>
                </c:pt>
                <c:pt idx="22224">
                  <c:v>30.593029018225899</c:v>
                </c:pt>
                <c:pt idx="22225">
                  <c:v>30.5944055944056</c:v>
                </c:pt>
                <c:pt idx="22226">
                  <c:v>30.595782170585299</c:v>
                </c:pt>
                <c:pt idx="22227">
                  <c:v>30.597158746765</c:v>
                </c:pt>
                <c:pt idx="22228">
                  <c:v>30.598535322944802</c:v>
                </c:pt>
                <c:pt idx="22229">
                  <c:v>30.5999118991245</c:v>
                </c:pt>
                <c:pt idx="22230">
                  <c:v>30.601288475304202</c:v>
                </c:pt>
                <c:pt idx="22231">
                  <c:v>30.602665051483999</c:v>
                </c:pt>
                <c:pt idx="22232">
                  <c:v>30.604041627663701</c:v>
                </c:pt>
                <c:pt idx="22233">
                  <c:v>30.605418203843399</c:v>
                </c:pt>
                <c:pt idx="22234">
                  <c:v>30.606794780023101</c:v>
                </c:pt>
                <c:pt idx="22235">
                  <c:v>30.608171356202899</c:v>
                </c:pt>
                <c:pt idx="22236">
                  <c:v>30.609547932382601</c:v>
                </c:pt>
                <c:pt idx="22237">
                  <c:v>30.610924508562299</c:v>
                </c:pt>
                <c:pt idx="22238">
                  <c:v>30.612301084742001</c:v>
                </c:pt>
                <c:pt idx="22239">
                  <c:v>30.613677660921802</c:v>
                </c:pt>
                <c:pt idx="22240">
                  <c:v>30.6150542371015</c:v>
                </c:pt>
                <c:pt idx="22241">
                  <c:v>30.616430813281202</c:v>
                </c:pt>
                <c:pt idx="22242">
                  <c:v>30.6178073894609</c:v>
                </c:pt>
                <c:pt idx="22243">
                  <c:v>30.619183965640701</c:v>
                </c:pt>
                <c:pt idx="22244">
                  <c:v>30.620560541820399</c:v>
                </c:pt>
                <c:pt idx="22245">
                  <c:v>30.621937118000101</c:v>
                </c:pt>
                <c:pt idx="22246">
                  <c:v>30.623313694179799</c:v>
                </c:pt>
                <c:pt idx="22247">
                  <c:v>30.624690270359601</c:v>
                </c:pt>
                <c:pt idx="22248">
                  <c:v>30.626066846539299</c:v>
                </c:pt>
                <c:pt idx="22249">
                  <c:v>30.627443422719001</c:v>
                </c:pt>
                <c:pt idx="22250">
                  <c:v>30.628819998898699</c:v>
                </c:pt>
                <c:pt idx="22251">
                  <c:v>30.6301965750785</c:v>
                </c:pt>
                <c:pt idx="22252">
                  <c:v>30.631573151258198</c:v>
                </c:pt>
                <c:pt idx="22253">
                  <c:v>30.6329497274379</c:v>
                </c:pt>
                <c:pt idx="22254">
                  <c:v>30.634326303617598</c:v>
                </c:pt>
                <c:pt idx="22255">
                  <c:v>30.6357028797974</c:v>
                </c:pt>
                <c:pt idx="22256">
                  <c:v>30.637079455977101</c:v>
                </c:pt>
                <c:pt idx="22257">
                  <c:v>30.6384560321568</c:v>
                </c:pt>
                <c:pt idx="22258">
                  <c:v>30.639832608336501</c:v>
                </c:pt>
                <c:pt idx="22259">
                  <c:v>30.641209184516299</c:v>
                </c:pt>
                <c:pt idx="22260">
                  <c:v>30.642585760696001</c:v>
                </c:pt>
                <c:pt idx="22261">
                  <c:v>30.643962336875699</c:v>
                </c:pt>
                <c:pt idx="22262">
                  <c:v>30.6453389130555</c:v>
                </c:pt>
                <c:pt idx="22263">
                  <c:v>30.646715489235199</c:v>
                </c:pt>
                <c:pt idx="22264">
                  <c:v>30.6480920654149</c:v>
                </c:pt>
                <c:pt idx="22265">
                  <c:v>30.649468641594598</c:v>
                </c:pt>
                <c:pt idx="22266">
                  <c:v>30.6508452177744</c:v>
                </c:pt>
                <c:pt idx="22267">
                  <c:v>30.652221793954102</c:v>
                </c:pt>
                <c:pt idx="22268">
                  <c:v>30.6535983701338</c:v>
                </c:pt>
                <c:pt idx="22269">
                  <c:v>30.654974946313502</c:v>
                </c:pt>
                <c:pt idx="22270">
                  <c:v>30.656351522493299</c:v>
                </c:pt>
                <c:pt idx="22271">
                  <c:v>30.657728098673001</c:v>
                </c:pt>
                <c:pt idx="22272">
                  <c:v>30.659104674852699</c:v>
                </c:pt>
                <c:pt idx="22273">
                  <c:v>30.660481251032401</c:v>
                </c:pt>
                <c:pt idx="22274">
                  <c:v>30.661857827212199</c:v>
                </c:pt>
                <c:pt idx="22275">
                  <c:v>30.6632344033919</c:v>
                </c:pt>
                <c:pt idx="22276">
                  <c:v>30.664610979571599</c:v>
                </c:pt>
                <c:pt idx="22277">
                  <c:v>30.6659875557513</c:v>
                </c:pt>
                <c:pt idx="22278">
                  <c:v>30.667364131931102</c:v>
                </c:pt>
                <c:pt idx="22279">
                  <c:v>30.6687407081108</c:v>
                </c:pt>
                <c:pt idx="22280">
                  <c:v>30.670117284290502</c:v>
                </c:pt>
                <c:pt idx="22281">
                  <c:v>30.6714938604702</c:v>
                </c:pt>
                <c:pt idx="22282">
                  <c:v>30.672870436650001</c:v>
                </c:pt>
                <c:pt idx="22283">
                  <c:v>30.674247012829699</c:v>
                </c:pt>
                <c:pt idx="22284">
                  <c:v>30.675623589009401</c:v>
                </c:pt>
                <c:pt idx="22285">
                  <c:v>30.677000165189099</c:v>
                </c:pt>
                <c:pt idx="22286">
                  <c:v>30.678376741368901</c:v>
                </c:pt>
                <c:pt idx="22287">
                  <c:v>30.679753317548599</c:v>
                </c:pt>
                <c:pt idx="22288">
                  <c:v>30.681129893728301</c:v>
                </c:pt>
                <c:pt idx="22289">
                  <c:v>30.682506469908098</c:v>
                </c:pt>
                <c:pt idx="22290">
                  <c:v>30.6838830460878</c:v>
                </c:pt>
                <c:pt idx="22291">
                  <c:v>30.685259622267498</c:v>
                </c:pt>
                <c:pt idx="22292">
                  <c:v>30.6866361984472</c:v>
                </c:pt>
                <c:pt idx="22293">
                  <c:v>30.688012774626898</c:v>
                </c:pt>
                <c:pt idx="22294">
                  <c:v>30.689389350806699</c:v>
                </c:pt>
                <c:pt idx="22295">
                  <c:v>30.690765926986401</c:v>
                </c:pt>
                <c:pt idx="22296">
                  <c:v>30.692142503166099</c:v>
                </c:pt>
                <c:pt idx="22297">
                  <c:v>30.693519079345901</c:v>
                </c:pt>
                <c:pt idx="22298">
                  <c:v>30.694895655525599</c:v>
                </c:pt>
                <c:pt idx="22299">
                  <c:v>30.696272231705301</c:v>
                </c:pt>
                <c:pt idx="22300">
                  <c:v>30.697648807884999</c:v>
                </c:pt>
                <c:pt idx="22301">
                  <c:v>30.6990253840648</c:v>
                </c:pt>
                <c:pt idx="22302">
                  <c:v>30.700401960244498</c:v>
                </c:pt>
                <c:pt idx="22303">
                  <c:v>30.7017785364242</c:v>
                </c:pt>
                <c:pt idx="22304">
                  <c:v>30.703155112603898</c:v>
                </c:pt>
                <c:pt idx="22305">
                  <c:v>30.7045316887837</c:v>
                </c:pt>
                <c:pt idx="22306">
                  <c:v>30.705908264963401</c:v>
                </c:pt>
                <c:pt idx="22307">
                  <c:v>30.7072848411431</c:v>
                </c:pt>
                <c:pt idx="22308">
                  <c:v>30.708661417322801</c:v>
                </c:pt>
                <c:pt idx="22309">
                  <c:v>30.710037993502599</c:v>
                </c:pt>
                <c:pt idx="22310">
                  <c:v>30.711414569682301</c:v>
                </c:pt>
                <c:pt idx="22311">
                  <c:v>30.712791145861999</c:v>
                </c:pt>
                <c:pt idx="22312">
                  <c:v>30.714167722041701</c:v>
                </c:pt>
                <c:pt idx="22313">
                  <c:v>30.715544298221499</c:v>
                </c:pt>
                <c:pt idx="22314">
                  <c:v>30.7169208744012</c:v>
                </c:pt>
                <c:pt idx="22315">
                  <c:v>30.718297450580899</c:v>
                </c:pt>
                <c:pt idx="22316">
                  <c:v>30.7196740267606</c:v>
                </c:pt>
                <c:pt idx="22317">
                  <c:v>30.721050602940402</c:v>
                </c:pt>
                <c:pt idx="22318">
                  <c:v>30.7224271791201</c:v>
                </c:pt>
                <c:pt idx="22319">
                  <c:v>30.723803755299802</c:v>
                </c:pt>
                <c:pt idx="22320">
                  <c:v>30.725180331479599</c:v>
                </c:pt>
                <c:pt idx="22321">
                  <c:v>30.726556907659301</c:v>
                </c:pt>
                <c:pt idx="22322">
                  <c:v>30.727933483838999</c:v>
                </c:pt>
                <c:pt idx="22323">
                  <c:v>30.729310060018701</c:v>
                </c:pt>
                <c:pt idx="22324">
                  <c:v>30.730686636198499</c:v>
                </c:pt>
                <c:pt idx="22325">
                  <c:v>30.7320632123782</c:v>
                </c:pt>
                <c:pt idx="22326">
                  <c:v>30.733439788557899</c:v>
                </c:pt>
                <c:pt idx="22327">
                  <c:v>30.7348163647376</c:v>
                </c:pt>
                <c:pt idx="22328">
                  <c:v>30.736192940917402</c:v>
                </c:pt>
                <c:pt idx="22329">
                  <c:v>30.7375695170971</c:v>
                </c:pt>
                <c:pt idx="22330">
                  <c:v>30.738946093276802</c:v>
                </c:pt>
                <c:pt idx="22331">
                  <c:v>30.7403226694565</c:v>
                </c:pt>
                <c:pt idx="22332">
                  <c:v>30.741699245636301</c:v>
                </c:pt>
                <c:pt idx="22333">
                  <c:v>30.743075821815999</c:v>
                </c:pt>
                <c:pt idx="22334">
                  <c:v>30.744452397995701</c:v>
                </c:pt>
                <c:pt idx="22335">
                  <c:v>30.745828974175399</c:v>
                </c:pt>
                <c:pt idx="22336">
                  <c:v>30.747205550355201</c:v>
                </c:pt>
                <c:pt idx="22337">
                  <c:v>30.748582126534899</c:v>
                </c:pt>
                <c:pt idx="22338">
                  <c:v>30.749958702714601</c:v>
                </c:pt>
                <c:pt idx="22339">
                  <c:v>30.751335278894299</c:v>
                </c:pt>
                <c:pt idx="22340">
                  <c:v>30.7527118550741</c:v>
                </c:pt>
                <c:pt idx="22341">
                  <c:v>30.754088431253798</c:v>
                </c:pt>
                <c:pt idx="22342">
                  <c:v>30.7554650074335</c:v>
                </c:pt>
                <c:pt idx="22343">
                  <c:v>30.756841583613198</c:v>
                </c:pt>
                <c:pt idx="22344">
                  <c:v>30.758218159793</c:v>
                </c:pt>
                <c:pt idx="22345">
                  <c:v>30.759594735972701</c:v>
                </c:pt>
                <c:pt idx="22346">
                  <c:v>30.7609713121524</c:v>
                </c:pt>
                <c:pt idx="22347">
                  <c:v>30.762347888332101</c:v>
                </c:pt>
                <c:pt idx="22348">
                  <c:v>30.763724464511899</c:v>
                </c:pt>
                <c:pt idx="22349">
                  <c:v>30.765101040691601</c:v>
                </c:pt>
                <c:pt idx="22350">
                  <c:v>30.766477616871299</c:v>
                </c:pt>
                <c:pt idx="22351">
                  <c:v>30.767854193051001</c:v>
                </c:pt>
                <c:pt idx="22352">
                  <c:v>30.769230769230798</c:v>
                </c:pt>
                <c:pt idx="22353">
                  <c:v>30.7706073454105</c:v>
                </c:pt>
                <c:pt idx="22354">
                  <c:v>30.771983921590198</c:v>
                </c:pt>
                <c:pt idx="22355">
                  <c:v>30.77336049777</c:v>
                </c:pt>
                <c:pt idx="22356">
                  <c:v>30.774737073949701</c:v>
                </c:pt>
                <c:pt idx="22357">
                  <c:v>30.7761136501294</c:v>
                </c:pt>
                <c:pt idx="22358">
                  <c:v>30.777490226309101</c:v>
                </c:pt>
                <c:pt idx="22359">
                  <c:v>30.778866802488899</c:v>
                </c:pt>
                <c:pt idx="22360">
                  <c:v>30.780243378668601</c:v>
                </c:pt>
                <c:pt idx="22361">
                  <c:v>30.781619954848299</c:v>
                </c:pt>
                <c:pt idx="22362">
                  <c:v>30.782996531028001</c:v>
                </c:pt>
                <c:pt idx="22363">
                  <c:v>30.784373107207799</c:v>
                </c:pt>
                <c:pt idx="22364">
                  <c:v>30.7857496833875</c:v>
                </c:pt>
                <c:pt idx="22365">
                  <c:v>30.787126259567199</c:v>
                </c:pt>
                <c:pt idx="22366">
                  <c:v>30.7885028357469</c:v>
                </c:pt>
                <c:pt idx="22367">
                  <c:v>30.789879411926702</c:v>
                </c:pt>
                <c:pt idx="22368">
                  <c:v>30.7912559881064</c:v>
                </c:pt>
                <c:pt idx="22369">
                  <c:v>30.792632564286102</c:v>
                </c:pt>
                <c:pt idx="22370">
                  <c:v>30.7940091404658</c:v>
                </c:pt>
                <c:pt idx="22371">
                  <c:v>30.795385716645601</c:v>
                </c:pt>
                <c:pt idx="22372">
                  <c:v>30.796762292825299</c:v>
                </c:pt>
                <c:pt idx="22373">
                  <c:v>30.798138869005001</c:v>
                </c:pt>
                <c:pt idx="22374">
                  <c:v>30.799515445184699</c:v>
                </c:pt>
                <c:pt idx="22375">
                  <c:v>30.800892021364501</c:v>
                </c:pt>
                <c:pt idx="22376">
                  <c:v>30.802268597544199</c:v>
                </c:pt>
                <c:pt idx="22377">
                  <c:v>30.803645173723901</c:v>
                </c:pt>
                <c:pt idx="22378">
                  <c:v>30.805021749903599</c:v>
                </c:pt>
                <c:pt idx="22379">
                  <c:v>30.8063983260834</c:v>
                </c:pt>
                <c:pt idx="22380">
                  <c:v>30.807774902263098</c:v>
                </c:pt>
                <c:pt idx="22381">
                  <c:v>30.8091514784428</c:v>
                </c:pt>
                <c:pt idx="22382">
                  <c:v>30.810528054622502</c:v>
                </c:pt>
                <c:pt idx="22383">
                  <c:v>30.811904630802299</c:v>
                </c:pt>
                <c:pt idx="22384">
                  <c:v>30.813281206982001</c:v>
                </c:pt>
                <c:pt idx="22385">
                  <c:v>30.814657783161699</c:v>
                </c:pt>
                <c:pt idx="22386">
                  <c:v>30.816034359341401</c:v>
                </c:pt>
                <c:pt idx="22387">
                  <c:v>30.817410935521199</c:v>
                </c:pt>
                <c:pt idx="22388">
                  <c:v>30.818787511700901</c:v>
                </c:pt>
                <c:pt idx="22389">
                  <c:v>30.820164087880599</c:v>
                </c:pt>
                <c:pt idx="22390">
                  <c:v>30.8215406640604</c:v>
                </c:pt>
                <c:pt idx="22391">
                  <c:v>30.822917240240098</c:v>
                </c:pt>
                <c:pt idx="22392">
                  <c:v>30.8242938164198</c:v>
                </c:pt>
                <c:pt idx="22393">
                  <c:v>30.825670392599498</c:v>
                </c:pt>
                <c:pt idx="22394">
                  <c:v>30.8270469687793</c:v>
                </c:pt>
                <c:pt idx="22395">
                  <c:v>30.828423544959001</c:v>
                </c:pt>
                <c:pt idx="22396">
                  <c:v>30.8298001211387</c:v>
                </c:pt>
                <c:pt idx="22397">
                  <c:v>30.831176697318401</c:v>
                </c:pt>
                <c:pt idx="22398">
                  <c:v>30.832553273498199</c:v>
                </c:pt>
                <c:pt idx="22399">
                  <c:v>30.833929849677901</c:v>
                </c:pt>
                <c:pt idx="22400">
                  <c:v>30.835306425857599</c:v>
                </c:pt>
                <c:pt idx="22401">
                  <c:v>30.836683002037301</c:v>
                </c:pt>
                <c:pt idx="22402">
                  <c:v>30.838059578217099</c:v>
                </c:pt>
                <c:pt idx="22403">
                  <c:v>30.8394361543968</c:v>
                </c:pt>
                <c:pt idx="22404">
                  <c:v>30.840812730576499</c:v>
                </c:pt>
                <c:pt idx="22405">
                  <c:v>30.8421893067562</c:v>
                </c:pt>
                <c:pt idx="22406">
                  <c:v>30.843565882936002</c:v>
                </c:pt>
                <c:pt idx="22407">
                  <c:v>30.8449424591157</c:v>
                </c:pt>
                <c:pt idx="22408">
                  <c:v>30.846319035295402</c:v>
                </c:pt>
                <c:pt idx="22409">
                  <c:v>30.8476956114751</c:v>
                </c:pt>
                <c:pt idx="22410">
                  <c:v>30.849072187654901</c:v>
                </c:pt>
                <c:pt idx="22411">
                  <c:v>30.850448763834599</c:v>
                </c:pt>
                <c:pt idx="22412">
                  <c:v>30.851825340014301</c:v>
                </c:pt>
                <c:pt idx="22413">
                  <c:v>30.853201916193999</c:v>
                </c:pt>
                <c:pt idx="22414">
                  <c:v>30.8545784923738</c:v>
                </c:pt>
                <c:pt idx="22415">
                  <c:v>30.855955068553499</c:v>
                </c:pt>
                <c:pt idx="22416">
                  <c:v>30.8573316447332</c:v>
                </c:pt>
                <c:pt idx="22417">
                  <c:v>30.858708220912899</c:v>
                </c:pt>
                <c:pt idx="22418">
                  <c:v>30.8600847970927</c:v>
                </c:pt>
                <c:pt idx="22419">
                  <c:v>30.861461373272402</c:v>
                </c:pt>
                <c:pt idx="22420">
                  <c:v>30.8628379494521</c:v>
                </c:pt>
                <c:pt idx="22421">
                  <c:v>30.864214525631901</c:v>
                </c:pt>
                <c:pt idx="22422">
                  <c:v>30.865591101811599</c:v>
                </c:pt>
                <c:pt idx="22423">
                  <c:v>30.866967677991301</c:v>
                </c:pt>
                <c:pt idx="22424">
                  <c:v>30.868344254170999</c:v>
                </c:pt>
                <c:pt idx="22425">
                  <c:v>30.869720830350801</c:v>
                </c:pt>
                <c:pt idx="22426">
                  <c:v>30.871097406530499</c:v>
                </c:pt>
                <c:pt idx="22427">
                  <c:v>30.872473982710201</c:v>
                </c:pt>
                <c:pt idx="22428">
                  <c:v>30.873850558889899</c:v>
                </c:pt>
                <c:pt idx="22429">
                  <c:v>30.8752271350697</c:v>
                </c:pt>
                <c:pt idx="22430">
                  <c:v>30.876603711249398</c:v>
                </c:pt>
                <c:pt idx="22431">
                  <c:v>30.8779802874291</c:v>
                </c:pt>
                <c:pt idx="22432">
                  <c:v>30.879356863608798</c:v>
                </c:pt>
                <c:pt idx="22433">
                  <c:v>30.8807334397886</c:v>
                </c:pt>
                <c:pt idx="22434">
                  <c:v>30.882110015968301</c:v>
                </c:pt>
                <c:pt idx="22435">
                  <c:v>30.883486592148</c:v>
                </c:pt>
                <c:pt idx="22436">
                  <c:v>30.884863168327701</c:v>
                </c:pt>
                <c:pt idx="22437">
                  <c:v>30.886239744507499</c:v>
                </c:pt>
                <c:pt idx="22438">
                  <c:v>30.887616320687201</c:v>
                </c:pt>
                <c:pt idx="22439">
                  <c:v>30.888992896866899</c:v>
                </c:pt>
                <c:pt idx="22440">
                  <c:v>30.890369473046601</c:v>
                </c:pt>
                <c:pt idx="22441">
                  <c:v>30.891746049226398</c:v>
                </c:pt>
                <c:pt idx="22442">
                  <c:v>30.8931226254061</c:v>
                </c:pt>
                <c:pt idx="22443">
                  <c:v>30.894499201585798</c:v>
                </c:pt>
                <c:pt idx="22444">
                  <c:v>30.8958757777655</c:v>
                </c:pt>
                <c:pt idx="22445">
                  <c:v>30.897252353945301</c:v>
                </c:pt>
                <c:pt idx="22446">
                  <c:v>30.898628930125</c:v>
                </c:pt>
                <c:pt idx="22447">
                  <c:v>30.900005506304701</c:v>
                </c:pt>
                <c:pt idx="22448">
                  <c:v>30.9013820824844</c:v>
                </c:pt>
                <c:pt idx="22449">
                  <c:v>30.902758658664201</c:v>
                </c:pt>
                <c:pt idx="22450">
                  <c:v>30.904135234843899</c:v>
                </c:pt>
                <c:pt idx="22451">
                  <c:v>30.905511811023601</c:v>
                </c:pt>
                <c:pt idx="22452">
                  <c:v>30.906888387203399</c:v>
                </c:pt>
                <c:pt idx="22453">
                  <c:v>30.9082649633831</c:v>
                </c:pt>
                <c:pt idx="22454">
                  <c:v>30.909641539562799</c:v>
                </c:pt>
                <c:pt idx="22455">
                  <c:v>30.9110181157425</c:v>
                </c:pt>
                <c:pt idx="22456">
                  <c:v>30.912394691922302</c:v>
                </c:pt>
                <c:pt idx="22457">
                  <c:v>30.913771268102</c:v>
                </c:pt>
                <c:pt idx="22458">
                  <c:v>30.915147844281702</c:v>
                </c:pt>
                <c:pt idx="22459">
                  <c:v>30.9165244204614</c:v>
                </c:pt>
                <c:pt idx="22460">
                  <c:v>30.917900996641201</c:v>
                </c:pt>
                <c:pt idx="22461">
                  <c:v>30.919277572820899</c:v>
                </c:pt>
                <c:pt idx="22462">
                  <c:v>30.920654149000601</c:v>
                </c:pt>
                <c:pt idx="22463">
                  <c:v>30.922030725180299</c:v>
                </c:pt>
                <c:pt idx="22464">
                  <c:v>30.923407301360101</c:v>
                </c:pt>
                <c:pt idx="22465">
                  <c:v>30.924783877539799</c:v>
                </c:pt>
                <c:pt idx="22466">
                  <c:v>30.926160453719501</c:v>
                </c:pt>
                <c:pt idx="22467">
                  <c:v>30.927537029899199</c:v>
                </c:pt>
                <c:pt idx="22468">
                  <c:v>30.928913606079</c:v>
                </c:pt>
                <c:pt idx="22469">
                  <c:v>30.930290182258702</c:v>
                </c:pt>
                <c:pt idx="22470">
                  <c:v>30.9316667584384</c:v>
                </c:pt>
                <c:pt idx="22471">
                  <c:v>30.933043334618102</c:v>
                </c:pt>
                <c:pt idx="22472">
                  <c:v>30.934419910797899</c:v>
                </c:pt>
                <c:pt idx="22473">
                  <c:v>30.935796486977601</c:v>
                </c:pt>
                <c:pt idx="22474">
                  <c:v>30.937173063157299</c:v>
                </c:pt>
                <c:pt idx="22475">
                  <c:v>30.938549639337001</c:v>
                </c:pt>
                <c:pt idx="22476">
                  <c:v>30.939926215516799</c:v>
                </c:pt>
                <c:pt idx="22477">
                  <c:v>30.941302791696501</c:v>
                </c:pt>
                <c:pt idx="22478">
                  <c:v>30.942679367876199</c:v>
                </c:pt>
                <c:pt idx="22479">
                  <c:v>30.944055944056</c:v>
                </c:pt>
                <c:pt idx="22480">
                  <c:v>30.945432520235698</c:v>
                </c:pt>
                <c:pt idx="22481">
                  <c:v>30.9468090964154</c:v>
                </c:pt>
                <c:pt idx="22482">
                  <c:v>30.948185672595098</c:v>
                </c:pt>
                <c:pt idx="22483">
                  <c:v>30.9495622487748</c:v>
                </c:pt>
                <c:pt idx="22484">
                  <c:v>30.950938824954601</c:v>
                </c:pt>
                <c:pt idx="22485">
                  <c:v>30.9523154011343</c:v>
                </c:pt>
                <c:pt idx="22486">
                  <c:v>30.953691977314001</c:v>
                </c:pt>
                <c:pt idx="22487">
                  <c:v>30.955068553493799</c:v>
                </c:pt>
                <c:pt idx="22488">
                  <c:v>30.956445129673501</c:v>
                </c:pt>
                <c:pt idx="22489">
                  <c:v>30.957821705853199</c:v>
                </c:pt>
                <c:pt idx="22490">
                  <c:v>30.959198282032901</c:v>
                </c:pt>
                <c:pt idx="22491">
                  <c:v>30.960574858212699</c:v>
                </c:pt>
                <c:pt idx="22492">
                  <c:v>30.9619514343924</c:v>
                </c:pt>
                <c:pt idx="22493">
                  <c:v>30.963328010572098</c:v>
                </c:pt>
                <c:pt idx="22494">
                  <c:v>30.9647045867518</c:v>
                </c:pt>
                <c:pt idx="22495">
                  <c:v>30.966081162931602</c:v>
                </c:pt>
                <c:pt idx="22496">
                  <c:v>30.9674577391113</c:v>
                </c:pt>
                <c:pt idx="22497">
                  <c:v>30.968834315291002</c:v>
                </c:pt>
                <c:pt idx="22498">
                  <c:v>30.9702108914707</c:v>
                </c:pt>
                <c:pt idx="22499">
                  <c:v>30.971587467650501</c:v>
                </c:pt>
                <c:pt idx="22500">
                  <c:v>30.972964043830199</c:v>
                </c:pt>
                <c:pt idx="22501">
                  <c:v>30.974340620009901</c:v>
                </c:pt>
                <c:pt idx="22502">
                  <c:v>30.975717196189599</c:v>
                </c:pt>
                <c:pt idx="22503">
                  <c:v>30.9770937723694</c:v>
                </c:pt>
                <c:pt idx="22504">
                  <c:v>30.978470348549099</c:v>
                </c:pt>
                <c:pt idx="22505">
                  <c:v>30.9798469247288</c:v>
                </c:pt>
                <c:pt idx="22506">
                  <c:v>30.981223500908499</c:v>
                </c:pt>
                <c:pt idx="22507">
                  <c:v>30.9826000770883</c:v>
                </c:pt>
                <c:pt idx="22508">
                  <c:v>30.983976653268002</c:v>
                </c:pt>
                <c:pt idx="22509">
                  <c:v>30.9853532294477</c:v>
                </c:pt>
                <c:pt idx="22510">
                  <c:v>30.986729805627402</c:v>
                </c:pt>
                <c:pt idx="22511">
                  <c:v>30.988106381807199</c:v>
                </c:pt>
                <c:pt idx="22512">
                  <c:v>30.989482957986901</c:v>
                </c:pt>
                <c:pt idx="22513">
                  <c:v>30.990859534166599</c:v>
                </c:pt>
                <c:pt idx="22514">
                  <c:v>30.992236110346401</c:v>
                </c:pt>
                <c:pt idx="22515">
                  <c:v>30.993612686526099</c:v>
                </c:pt>
                <c:pt idx="22516">
                  <c:v>30.994989262705801</c:v>
                </c:pt>
                <c:pt idx="22517">
                  <c:v>30.996365838885499</c:v>
                </c:pt>
                <c:pt idx="22518">
                  <c:v>30.9977424150653</c:v>
                </c:pt>
                <c:pt idx="22519">
                  <c:v>30.999118991244998</c:v>
                </c:pt>
                <c:pt idx="22520">
                  <c:v>31.0004955674247</c:v>
                </c:pt>
                <c:pt idx="22521">
                  <c:v>31.001872143604398</c:v>
                </c:pt>
                <c:pt idx="22522">
                  <c:v>31.003248719784199</c:v>
                </c:pt>
                <c:pt idx="22523">
                  <c:v>31.004625295963901</c:v>
                </c:pt>
                <c:pt idx="22524">
                  <c:v>31.006001872143599</c:v>
                </c:pt>
                <c:pt idx="22525">
                  <c:v>31.007378448323301</c:v>
                </c:pt>
                <c:pt idx="22526">
                  <c:v>31.008755024503099</c:v>
                </c:pt>
                <c:pt idx="22527">
                  <c:v>31.010131600682801</c:v>
                </c:pt>
                <c:pt idx="22528">
                  <c:v>31.011508176862499</c:v>
                </c:pt>
                <c:pt idx="22529">
                  <c:v>31.012884753042201</c:v>
                </c:pt>
                <c:pt idx="22530">
                  <c:v>31.014261329221998</c:v>
                </c:pt>
                <c:pt idx="22531">
                  <c:v>31.0156379054017</c:v>
                </c:pt>
                <c:pt idx="22532">
                  <c:v>31.017014481581398</c:v>
                </c:pt>
                <c:pt idx="22533">
                  <c:v>31.0183910577611</c:v>
                </c:pt>
                <c:pt idx="22534">
                  <c:v>31.019767633940901</c:v>
                </c:pt>
                <c:pt idx="22535">
                  <c:v>31.0211442101206</c:v>
                </c:pt>
                <c:pt idx="22536">
                  <c:v>31.022520786300301</c:v>
                </c:pt>
                <c:pt idx="22537">
                  <c:v>31.02389736248</c:v>
                </c:pt>
                <c:pt idx="22538">
                  <c:v>31.025273938659801</c:v>
                </c:pt>
                <c:pt idx="22539">
                  <c:v>31.026650514839499</c:v>
                </c:pt>
                <c:pt idx="22540">
                  <c:v>31.028027091019201</c:v>
                </c:pt>
                <c:pt idx="22541">
                  <c:v>31.029403667198899</c:v>
                </c:pt>
                <c:pt idx="22542">
                  <c:v>31.0307802433787</c:v>
                </c:pt>
                <c:pt idx="22543">
                  <c:v>31.032156819558399</c:v>
                </c:pt>
                <c:pt idx="22544">
                  <c:v>31.0335333957381</c:v>
                </c:pt>
                <c:pt idx="22545">
                  <c:v>31.034909971917902</c:v>
                </c:pt>
                <c:pt idx="22546">
                  <c:v>31.0362865480976</c:v>
                </c:pt>
                <c:pt idx="22547">
                  <c:v>31.037663124277302</c:v>
                </c:pt>
                <c:pt idx="22548">
                  <c:v>31.039039700457</c:v>
                </c:pt>
                <c:pt idx="22549">
                  <c:v>31.040416276636801</c:v>
                </c:pt>
                <c:pt idx="22550">
                  <c:v>31.041792852816499</c:v>
                </c:pt>
                <c:pt idx="22551">
                  <c:v>31.043169428996201</c:v>
                </c:pt>
                <c:pt idx="22552">
                  <c:v>31.044546005175899</c:v>
                </c:pt>
                <c:pt idx="22553">
                  <c:v>31.0459225813557</c:v>
                </c:pt>
                <c:pt idx="22554">
                  <c:v>31.047299157535399</c:v>
                </c:pt>
                <c:pt idx="22555">
                  <c:v>31.0486757337151</c:v>
                </c:pt>
                <c:pt idx="22556">
                  <c:v>31.050052309894799</c:v>
                </c:pt>
                <c:pt idx="22557">
                  <c:v>31.0514288860746</c:v>
                </c:pt>
                <c:pt idx="22558">
                  <c:v>31.052805462254302</c:v>
                </c:pt>
                <c:pt idx="22559">
                  <c:v>31.054182038434</c:v>
                </c:pt>
                <c:pt idx="22560">
                  <c:v>31.055558614613702</c:v>
                </c:pt>
                <c:pt idx="22561">
                  <c:v>31.056935190793499</c:v>
                </c:pt>
                <c:pt idx="22562">
                  <c:v>31.058311766973201</c:v>
                </c:pt>
                <c:pt idx="22563">
                  <c:v>31.059688343152899</c:v>
                </c:pt>
                <c:pt idx="22564">
                  <c:v>31.061064919332601</c:v>
                </c:pt>
                <c:pt idx="22565">
                  <c:v>31.062441495512399</c:v>
                </c:pt>
                <c:pt idx="22566">
                  <c:v>31.063818071692101</c:v>
                </c:pt>
                <c:pt idx="22567">
                  <c:v>31.065194647871799</c:v>
                </c:pt>
                <c:pt idx="22568">
                  <c:v>31.066571224051501</c:v>
                </c:pt>
                <c:pt idx="22569">
                  <c:v>31.067947800231298</c:v>
                </c:pt>
                <c:pt idx="22570">
                  <c:v>31.069324376411</c:v>
                </c:pt>
                <c:pt idx="22571">
                  <c:v>31.070700952590698</c:v>
                </c:pt>
                <c:pt idx="22572">
                  <c:v>31.0720775287704</c:v>
                </c:pt>
                <c:pt idx="22573">
                  <c:v>31.073454104950201</c:v>
                </c:pt>
                <c:pt idx="22574">
                  <c:v>31.0748306811299</c:v>
                </c:pt>
                <c:pt idx="22575">
                  <c:v>31.076207257309601</c:v>
                </c:pt>
                <c:pt idx="22576">
                  <c:v>31.077583833489399</c:v>
                </c:pt>
                <c:pt idx="22577">
                  <c:v>31.078960409669101</c:v>
                </c:pt>
                <c:pt idx="22578">
                  <c:v>31.080336985848799</c:v>
                </c:pt>
                <c:pt idx="22579">
                  <c:v>31.081713562028501</c:v>
                </c:pt>
                <c:pt idx="22580">
                  <c:v>31.083090138208298</c:v>
                </c:pt>
                <c:pt idx="22581">
                  <c:v>31.084466714388</c:v>
                </c:pt>
                <c:pt idx="22582">
                  <c:v>31.085843290567698</c:v>
                </c:pt>
                <c:pt idx="22583">
                  <c:v>31.0872198667474</c:v>
                </c:pt>
                <c:pt idx="22584">
                  <c:v>31.088596442927201</c:v>
                </c:pt>
                <c:pt idx="22585">
                  <c:v>31.0899730191069</c:v>
                </c:pt>
                <c:pt idx="22586">
                  <c:v>31.091349595286601</c:v>
                </c:pt>
                <c:pt idx="22587">
                  <c:v>31.0927261714663</c:v>
                </c:pt>
                <c:pt idx="22588">
                  <c:v>31.094102747646101</c:v>
                </c:pt>
                <c:pt idx="22589">
                  <c:v>31.095479323825799</c:v>
                </c:pt>
                <c:pt idx="22590">
                  <c:v>31.096855900005501</c:v>
                </c:pt>
                <c:pt idx="22591">
                  <c:v>31.098232476185199</c:v>
                </c:pt>
                <c:pt idx="22592">
                  <c:v>31.099609052365</c:v>
                </c:pt>
                <c:pt idx="22593">
                  <c:v>31.100985628544699</c:v>
                </c:pt>
                <c:pt idx="22594">
                  <c:v>31.1023622047244</c:v>
                </c:pt>
                <c:pt idx="22595">
                  <c:v>31.103738780904099</c:v>
                </c:pt>
                <c:pt idx="22596">
                  <c:v>31.1051153570839</c:v>
                </c:pt>
                <c:pt idx="22597">
                  <c:v>31.106491933263602</c:v>
                </c:pt>
                <c:pt idx="22598">
                  <c:v>31.1078685094433</c:v>
                </c:pt>
                <c:pt idx="22599">
                  <c:v>31.109245085623002</c:v>
                </c:pt>
                <c:pt idx="22600">
                  <c:v>31.110621661802799</c:v>
                </c:pt>
                <c:pt idx="22601">
                  <c:v>31.111998237982501</c:v>
                </c:pt>
                <c:pt idx="22602">
                  <c:v>31.113374814162199</c:v>
                </c:pt>
                <c:pt idx="22603">
                  <c:v>31.114751390341901</c:v>
                </c:pt>
                <c:pt idx="22604">
                  <c:v>31.116127966521699</c:v>
                </c:pt>
                <c:pt idx="22605">
                  <c:v>31.117504542701401</c:v>
                </c:pt>
                <c:pt idx="22606">
                  <c:v>31.118881118881099</c:v>
                </c:pt>
                <c:pt idx="22607">
                  <c:v>31.120257695060801</c:v>
                </c:pt>
                <c:pt idx="22608">
                  <c:v>31.121634271240602</c:v>
                </c:pt>
                <c:pt idx="22609">
                  <c:v>31.1230108474203</c:v>
                </c:pt>
                <c:pt idx="22610">
                  <c:v>31.124387423600002</c:v>
                </c:pt>
                <c:pt idx="22611">
                  <c:v>31.125763999779799</c:v>
                </c:pt>
                <c:pt idx="22612">
                  <c:v>31.127140575959501</c:v>
                </c:pt>
                <c:pt idx="22613">
                  <c:v>31.128517152139199</c:v>
                </c:pt>
                <c:pt idx="22614">
                  <c:v>31.129893728318901</c:v>
                </c:pt>
                <c:pt idx="22615">
                  <c:v>31.131270304498699</c:v>
                </c:pt>
                <c:pt idx="22616">
                  <c:v>31.132646880678401</c:v>
                </c:pt>
                <c:pt idx="22617">
                  <c:v>31.134023456858099</c:v>
                </c:pt>
                <c:pt idx="22618">
                  <c:v>31.135400033037801</c:v>
                </c:pt>
                <c:pt idx="22619">
                  <c:v>31.136776609217598</c:v>
                </c:pt>
                <c:pt idx="22620">
                  <c:v>31.1381531853973</c:v>
                </c:pt>
                <c:pt idx="22621">
                  <c:v>31.139529761576998</c:v>
                </c:pt>
                <c:pt idx="22622">
                  <c:v>31.1409063377567</c:v>
                </c:pt>
                <c:pt idx="22623">
                  <c:v>31.142282913936501</c:v>
                </c:pt>
                <c:pt idx="22624">
                  <c:v>31.1436594901162</c:v>
                </c:pt>
                <c:pt idx="22625">
                  <c:v>31.145036066295901</c:v>
                </c:pt>
                <c:pt idx="22626">
                  <c:v>31.1464126424756</c:v>
                </c:pt>
                <c:pt idx="22627">
                  <c:v>31.147789218655401</c:v>
                </c:pt>
                <c:pt idx="22628">
                  <c:v>31.149165794835099</c:v>
                </c:pt>
                <c:pt idx="22629">
                  <c:v>31.150542371014801</c:v>
                </c:pt>
                <c:pt idx="22630">
                  <c:v>31.151918947194499</c:v>
                </c:pt>
                <c:pt idx="22631">
                  <c:v>31.1532955233743</c:v>
                </c:pt>
                <c:pt idx="22632">
                  <c:v>31.154672099553999</c:v>
                </c:pt>
                <c:pt idx="22633">
                  <c:v>31.1560486757337</c:v>
                </c:pt>
                <c:pt idx="22634">
                  <c:v>31.157425251913399</c:v>
                </c:pt>
                <c:pt idx="22635">
                  <c:v>31.1588018280932</c:v>
                </c:pt>
                <c:pt idx="22636">
                  <c:v>31.160178404272902</c:v>
                </c:pt>
                <c:pt idx="22637">
                  <c:v>31.1615549804526</c:v>
                </c:pt>
                <c:pt idx="22638">
                  <c:v>31.162931556632302</c:v>
                </c:pt>
                <c:pt idx="22639">
                  <c:v>31.164308132812099</c:v>
                </c:pt>
                <c:pt idx="22640">
                  <c:v>31.165684708991801</c:v>
                </c:pt>
                <c:pt idx="22641">
                  <c:v>31.167061285171499</c:v>
                </c:pt>
                <c:pt idx="22642">
                  <c:v>31.168437861351201</c:v>
                </c:pt>
                <c:pt idx="22643">
                  <c:v>31.169814437530999</c:v>
                </c:pt>
                <c:pt idx="22644">
                  <c:v>31.1711910137107</c:v>
                </c:pt>
                <c:pt idx="22645">
                  <c:v>31.172567589890399</c:v>
                </c:pt>
                <c:pt idx="22646">
                  <c:v>31.1739441660702</c:v>
                </c:pt>
                <c:pt idx="22647">
                  <c:v>31.175320742249902</c:v>
                </c:pt>
                <c:pt idx="22648">
                  <c:v>31.1766973184296</c:v>
                </c:pt>
                <c:pt idx="22649">
                  <c:v>31.178073894609302</c:v>
                </c:pt>
                <c:pt idx="22650">
                  <c:v>31.179450470789099</c:v>
                </c:pt>
                <c:pt idx="22651">
                  <c:v>31.180827046968801</c:v>
                </c:pt>
                <c:pt idx="22652">
                  <c:v>31.182203623148499</c:v>
                </c:pt>
                <c:pt idx="22653">
                  <c:v>31.183580199328201</c:v>
                </c:pt>
                <c:pt idx="22654">
                  <c:v>31.184956775507999</c:v>
                </c:pt>
                <c:pt idx="22655">
                  <c:v>31.186333351687701</c:v>
                </c:pt>
                <c:pt idx="22656">
                  <c:v>31.187709927867399</c:v>
                </c:pt>
                <c:pt idx="22657">
                  <c:v>31.189086504047101</c:v>
                </c:pt>
                <c:pt idx="22658">
                  <c:v>31.190463080226898</c:v>
                </c:pt>
                <c:pt idx="22659">
                  <c:v>31.1918396564066</c:v>
                </c:pt>
                <c:pt idx="22660">
                  <c:v>31.193216232586298</c:v>
                </c:pt>
                <c:pt idx="22661">
                  <c:v>31.194592808766</c:v>
                </c:pt>
                <c:pt idx="22662">
                  <c:v>31.195969384945801</c:v>
                </c:pt>
                <c:pt idx="22663">
                  <c:v>31.1973459611255</c:v>
                </c:pt>
                <c:pt idx="22664">
                  <c:v>31.198722537305201</c:v>
                </c:pt>
                <c:pt idx="22665">
                  <c:v>31.2000991134849</c:v>
                </c:pt>
                <c:pt idx="22666">
                  <c:v>31.201475689664701</c:v>
                </c:pt>
                <c:pt idx="22667">
                  <c:v>31.202852265844399</c:v>
                </c:pt>
                <c:pt idx="22668">
                  <c:v>31.204228842024101</c:v>
                </c:pt>
                <c:pt idx="22669">
                  <c:v>31.205605418203898</c:v>
                </c:pt>
                <c:pt idx="22670">
                  <c:v>31.2069819943836</c:v>
                </c:pt>
                <c:pt idx="22671">
                  <c:v>31.208358570563298</c:v>
                </c:pt>
                <c:pt idx="22672">
                  <c:v>31.209735146743</c:v>
                </c:pt>
                <c:pt idx="22673">
                  <c:v>31.211111722922698</c:v>
                </c:pt>
                <c:pt idx="22674">
                  <c:v>31.2124882991025</c:v>
                </c:pt>
                <c:pt idx="22675">
                  <c:v>31.213864875282201</c:v>
                </c:pt>
                <c:pt idx="22676">
                  <c:v>31.2152414514619</c:v>
                </c:pt>
                <c:pt idx="22677">
                  <c:v>31.216618027641701</c:v>
                </c:pt>
                <c:pt idx="22678">
                  <c:v>31.217994603821399</c:v>
                </c:pt>
                <c:pt idx="22679">
                  <c:v>31.219371180001101</c:v>
                </c:pt>
                <c:pt idx="22680">
                  <c:v>31.220747756180799</c:v>
                </c:pt>
                <c:pt idx="22681">
                  <c:v>31.2221243323606</c:v>
                </c:pt>
                <c:pt idx="22682">
                  <c:v>31.223500908540299</c:v>
                </c:pt>
                <c:pt idx="22683">
                  <c:v>31.22487748472</c:v>
                </c:pt>
                <c:pt idx="22684">
                  <c:v>31.226254060899699</c:v>
                </c:pt>
                <c:pt idx="22685">
                  <c:v>31.2276306370795</c:v>
                </c:pt>
                <c:pt idx="22686">
                  <c:v>31.229007213259202</c:v>
                </c:pt>
                <c:pt idx="22687">
                  <c:v>31.2303837894389</c:v>
                </c:pt>
                <c:pt idx="22688">
                  <c:v>31.231760365618602</c:v>
                </c:pt>
                <c:pt idx="22689">
                  <c:v>31.233136941798399</c:v>
                </c:pt>
                <c:pt idx="22690">
                  <c:v>31.234513517978101</c:v>
                </c:pt>
                <c:pt idx="22691">
                  <c:v>31.235890094157799</c:v>
                </c:pt>
                <c:pt idx="22692">
                  <c:v>31.237266670337501</c:v>
                </c:pt>
                <c:pt idx="22693">
                  <c:v>31.238643246517299</c:v>
                </c:pt>
                <c:pt idx="22694">
                  <c:v>31.240019822697001</c:v>
                </c:pt>
                <c:pt idx="22695">
                  <c:v>31.241396398876699</c:v>
                </c:pt>
                <c:pt idx="22696">
                  <c:v>31.2427729750564</c:v>
                </c:pt>
                <c:pt idx="22697">
                  <c:v>31.244149551236202</c:v>
                </c:pt>
                <c:pt idx="22698">
                  <c:v>31.2455261274159</c:v>
                </c:pt>
                <c:pt idx="22699">
                  <c:v>31.246902703595602</c:v>
                </c:pt>
                <c:pt idx="22700">
                  <c:v>31.2482792797753</c:v>
                </c:pt>
                <c:pt idx="22701">
                  <c:v>31.249655855955101</c:v>
                </c:pt>
                <c:pt idx="22702">
                  <c:v>31.251032432134799</c:v>
                </c:pt>
                <c:pt idx="22703">
                  <c:v>31.252409008314501</c:v>
                </c:pt>
                <c:pt idx="22704">
                  <c:v>31.253785584494299</c:v>
                </c:pt>
                <c:pt idx="22705">
                  <c:v>31.255162160674001</c:v>
                </c:pt>
                <c:pt idx="22706">
                  <c:v>31.256538736853699</c:v>
                </c:pt>
                <c:pt idx="22707">
                  <c:v>31.257915313033401</c:v>
                </c:pt>
                <c:pt idx="22708">
                  <c:v>31.259291889213198</c:v>
                </c:pt>
                <c:pt idx="22709">
                  <c:v>31.2606684653929</c:v>
                </c:pt>
                <c:pt idx="22710">
                  <c:v>31.262045041572598</c:v>
                </c:pt>
                <c:pt idx="22711">
                  <c:v>31.2634216177523</c:v>
                </c:pt>
                <c:pt idx="22712">
                  <c:v>31.264798193932101</c:v>
                </c:pt>
                <c:pt idx="22713">
                  <c:v>31.2661747701118</c:v>
                </c:pt>
                <c:pt idx="22714">
                  <c:v>31.267551346291501</c:v>
                </c:pt>
                <c:pt idx="22715">
                  <c:v>31.2689279224712</c:v>
                </c:pt>
                <c:pt idx="22716">
                  <c:v>31.270304498651001</c:v>
                </c:pt>
                <c:pt idx="22717">
                  <c:v>31.271681074830699</c:v>
                </c:pt>
                <c:pt idx="22718">
                  <c:v>31.273057651010401</c:v>
                </c:pt>
                <c:pt idx="22719">
                  <c:v>31.274434227190099</c:v>
                </c:pt>
                <c:pt idx="22720">
                  <c:v>31.2758108033699</c:v>
                </c:pt>
                <c:pt idx="22721">
                  <c:v>31.277187379549598</c:v>
                </c:pt>
                <c:pt idx="22722">
                  <c:v>31.2785639557293</c:v>
                </c:pt>
                <c:pt idx="22723">
                  <c:v>31.279940531908998</c:v>
                </c:pt>
                <c:pt idx="22724">
                  <c:v>31.2813171080888</c:v>
                </c:pt>
                <c:pt idx="22725">
                  <c:v>31.282693684268501</c:v>
                </c:pt>
                <c:pt idx="22726">
                  <c:v>31.2840702604482</c:v>
                </c:pt>
                <c:pt idx="22727">
                  <c:v>31.285446836627901</c:v>
                </c:pt>
                <c:pt idx="22728">
                  <c:v>31.286823412807699</c:v>
                </c:pt>
                <c:pt idx="22729">
                  <c:v>31.288199988987401</c:v>
                </c:pt>
                <c:pt idx="22730">
                  <c:v>31.289576565167099</c:v>
                </c:pt>
                <c:pt idx="22731">
                  <c:v>31.290953141346801</c:v>
                </c:pt>
                <c:pt idx="22732">
                  <c:v>31.292329717526599</c:v>
                </c:pt>
                <c:pt idx="22733">
                  <c:v>31.2937062937063</c:v>
                </c:pt>
                <c:pt idx="22734">
                  <c:v>31.295082869885999</c:v>
                </c:pt>
                <c:pt idx="22735">
                  <c:v>31.2964594460658</c:v>
                </c:pt>
                <c:pt idx="22736">
                  <c:v>31.297836022245502</c:v>
                </c:pt>
                <c:pt idx="22737">
                  <c:v>31.2992125984252</c:v>
                </c:pt>
                <c:pt idx="22738">
                  <c:v>31.300589174604902</c:v>
                </c:pt>
                <c:pt idx="22739">
                  <c:v>31.301965750784699</c:v>
                </c:pt>
                <c:pt idx="22740">
                  <c:v>31.303342326964401</c:v>
                </c:pt>
                <c:pt idx="22741">
                  <c:v>31.304718903144099</c:v>
                </c:pt>
                <c:pt idx="22742">
                  <c:v>31.306095479323801</c:v>
                </c:pt>
                <c:pt idx="22743">
                  <c:v>31.307472055503599</c:v>
                </c:pt>
                <c:pt idx="22744">
                  <c:v>31.308848631683301</c:v>
                </c:pt>
                <c:pt idx="22745">
                  <c:v>31.310225207862999</c:v>
                </c:pt>
                <c:pt idx="22746">
                  <c:v>31.311601784042701</c:v>
                </c:pt>
                <c:pt idx="22747">
                  <c:v>31.312978360222498</c:v>
                </c:pt>
                <c:pt idx="22748">
                  <c:v>31.3143549364022</c:v>
                </c:pt>
                <c:pt idx="22749">
                  <c:v>31.315731512581898</c:v>
                </c:pt>
                <c:pt idx="22750">
                  <c:v>31.3171080887616</c:v>
                </c:pt>
                <c:pt idx="22751">
                  <c:v>31.318484664941401</c:v>
                </c:pt>
                <c:pt idx="22752">
                  <c:v>31.319861241121099</c:v>
                </c:pt>
                <c:pt idx="22753">
                  <c:v>31.321237817300801</c:v>
                </c:pt>
                <c:pt idx="22754">
                  <c:v>31.322614393480499</c:v>
                </c:pt>
                <c:pt idx="22755">
                  <c:v>31.323990969660301</c:v>
                </c:pt>
                <c:pt idx="22756">
                  <c:v>31.325367545839999</c:v>
                </c:pt>
                <c:pt idx="22757">
                  <c:v>31.326744122019701</c:v>
                </c:pt>
                <c:pt idx="22758">
                  <c:v>31.328120698199399</c:v>
                </c:pt>
                <c:pt idx="22759">
                  <c:v>31.3294972743792</c:v>
                </c:pt>
                <c:pt idx="22760">
                  <c:v>31.330873850558898</c:v>
                </c:pt>
                <c:pt idx="22761">
                  <c:v>31.3322504267386</c:v>
                </c:pt>
                <c:pt idx="22762">
                  <c:v>31.333627002918298</c:v>
                </c:pt>
                <c:pt idx="22763">
                  <c:v>31.3350035790981</c:v>
                </c:pt>
                <c:pt idx="22764">
                  <c:v>31.336380155277801</c:v>
                </c:pt>
                <c:pt idx="22765">
                  <c:v>31.3377567314575</c:v>
                </c:pt>
                <c:pt idx="22766">
                  <c:v>31.339133307637201</c:v>
                </c:pt>
                <c:pt idx="22767">
                  <c:v>31.340509883816999</c:v>
                </c:pt>
                <c:pt idx="22768">
                  <c:v>31.341886459996701</c:v>
                </c:pt>
                <c:pt idx="22769">
                  <c:v>31.343263036176399</c:v>
                </c:pt>
                <c:pt idx="22770">
                  <c:v>31.3446396123562</c:v>
                </c:pt>
                <c:pt idx="22771">
                  <c:v>31.346016188535899</c:v>
                </c:pt>
                <c:pt idx="22772">
                  <c:v>31.3473927647156</c:v>
                </c:pt>
                <c:pt idx="22773">
                  <c:v>31.348769340895299</c:v>
                </c:pt>
                <c:pt idx="22774">
                  <c:v>31.3501459170751</c:v>
                </c:pt>
                <c:pt idx="22775">
                  <c:v>31.351522493254802</c:v>
                </c:pt>
                <c:pt idx="22776">
                  <c:v>31.3528990694345</c:v>
                </c:pt>
                <c:pt idx="22777">
                  <c:v>31.354275645614202</c:v>
                </c:pt>
                <c:pt idx="22778">
                  <c:v>31.355652221793999</c:v>
                </c:pt>
                <c:pt idx="22779">
                  <c:v>31.357028797973701</c:v>
                </c:pt>
                <c:pt idx="22780">
                  <c:v>31.358405374153399</c:v>
                </c:pt>
                <c:pt idx="22781">
                  <c:v>31.359781950333101</c:v>
                </c:pt>
                <c:pt idx="22782">
                  <c:v>31.361158526512899</c:v>
                </c:pt>
                <c:pt idx="22783">
                  <c:v>31.3625351026926</c:v>
                </c:pt>
                <c:pt idx="22784">
                  <c:v>31.363911678872299</c:v>
                </c:pt>
                <c:pt idx="22785">
                  <c:v>31.365288255052</c:v>
                </c:pt>
                <c:pt idx="22786">
                  <c:v>31.366664831231802</c:v>
                </c:pt>
                <c:pt idx="22787">
                  <c:v>31.3680414074115</c:v>
                </c:pt>
                <c:pt idx="22788">
                  <c:v>31.369417983591202</c:v>
                </c:pt>
                <c:pt idx="22789">
                  <c:v>31.3707945597709</c:v>
                </c:pt>
                <c:pt idx="22790">
                  <c:v>31.372171135950701</c:v>
                </c:pt>
                <c:pt idx="22791">
                  <c:v>31.373547712130399</c:v>
                </c:pt>
                <c:pt idx="22792">
                  <c:v>31.374924288310101</c:v>
                </c:pt>
                <c:pt idx="22793">
                  <c:v>31.376300864489799</c:v>
                </c:pt>
                <c:pt idx="22794">
                  <c:v>31.377677440669601</c:v>
                </c:pt>
                <c:pt idx="22795">
                  <c:v>31.379054016849299</c:v>
                </c:pt>
                <c:pt idx="22796">
                  <c:v>31.380430593029001</c:v>
                </c:pt>
                <c:pt idx="22797">
                  <c:v>31.381807169208699</c:v>
                </c:pt>
                <c:pt idx="22798">
                  <c:v>31.3831837453885</c:v>
                </c:pt>
                <c:pt idx="22799">
                  <c:v>31.384560321568198</c:v>
                </c:pt>
                <c:pt idx="22800">
                  <c:v>31.3859368977479</c:v>
                </c:pt>
                <c:pt idx="22801">
                  <c:v>31.387313473927598</c:v>
                </c:pt>
                <c:pt idx="22802">
                  <c:v>31.3886900501074</c:v>
                </c:pt>
                <c:pt idx="22803">
                  <c:v>31.390066626287101</c:v>
                </c:pt>
                <c:pt idx="22804">
                  <c:v>31.3914432024668</c:v>
                </c:pt>
                <c:pt idx="22805">
                  <c:v>31.392819778646601</c:v>
                </c:pt>
                <c:pt idx="22806">
                  <c:v>31.394196354826299</c:v>
                </c:pt>
                <c:pt idx="22807">
                  <c:v>31.395572931006001</c:v>
                </c:pt>
                <c:pt idx="22808">
                  <c:v>31.396949507185699</c:v>
                </c:pt>
                <c:pt idx="22809">
                  <c:v>31.3983260833655</c:v>
                </c:pt>
                <c:pt idx="22810">
                  <c:v>31.399702659545198</c:v>
                </c:pt>
                <c:pt idx="22811">
                  <c:v>31.4010792357249</c:v>
                </c:pt>
                <c:pt idx="22812">
                  <c:v>31.402455811904598</c:v>
                </c:pt>
                <c:pt idx="22813">
                  <c:v>31.4038323880844</c:v>
                </c:pt>
                <c:pt idx="22814">
                  <c:v>31.405208964264101</c:v>
                </c:pt>
                <c:pt idx="22815">
                  <c:v>31.4065855404438</c:v>
                </c:pt>
                <c:pt idx="22816">
                  <c:v>31.407962116623501</c:v>
                </c:pt>
                <c:pt idx="22817">
                  <c:v>31.409338692803299</c:v>
                </c:pt>
                <c:pt idx="22818">
                  <c:v>31.410715268983001</c:v>
                </c:pt>
                <c:pt idx="22819">
                  <c:v>31.412091845162699</c:v>
                </c:pt>
                <c:pt idx="22820">
                  <c:v>31.413468421342401</c:v>
                </c:pt>
                <c:pt idx="22821">
                  <c:v>31.414844997522199</c:v>
                </c:pt>
                <c:pt idx="22822">
                  <c:v>31.4162215737019</c:v>
                </c:pt>
                <c:pt idx="22823">
                  <c:v>31.417598149881599</c:v>
                </c:pt>
                <c:pt idx="22824">
                  <c:v>31.4189747260613</c:v>
                </c:pt>
                <c:pt idx="22825">
                  <c:v>31.420351302241102</c:v>
                </c:pt>
                <c:pt idx="22826">
                  <c:v>31.4217278784208</c:v>
                </c:pt>
                <c:pt idx="22827">
                  <c:v>31.423104454600502</c:v>
                </c:pt>
                <c:pt idx="22828">
                  <c:v>31.4244810307802</c:v>
                </c:pt>
                <c:pt idx="22829">
                  <c:v>31.425857606960001</c:v>
                </c:pt>
                <c:pt idx="22830">
                  <c:v>31.427234183139699</c:v>
                </c:pt>
                <c:pt idx="22831">
                  <c:v>31.428610759319401</c:v>
                </c:pt>
                <c:pt idx="22832">
                  <c:v>31.429987335499199</c:v>
                </c:pt>
                <c:pt idx="22833">
                  <c:v>31.431363911678901</c:v>
                </c:pt>
                <c:pt idx="22834">
                  <c:v>31.432740487858599</c:v>
                </c:pt>
                <c:pt idx="22835">
                  <c:v>31.434117064038301</c:v>
                </c:pt>
                <c:pt idx="22836">
                  <c:v>31.435493640218102</c:v>
                </c:pt>
                <c:pt idx="22837">
                  <c:v>31.4368702163978</c:v>
                </c:pt>
                <c:pt idx="22838">
                  <c:v>31.438246792577502</c:v>
                </c:pt>
                <c:pt idx="22839">
                  <c:v>31.4396233687572</c:v>
                </c:pt>
                <c:pt idx="22840">
                  <c:v>31.440999944937001</c:v>
                </c:pt>
                <c:pt idx="22841">
                  <c:v>31.442376521116699</c:v>
                </c:pt>
                <c:pt idx="22842">
                  <c:v>31.443753097296401</c:v>
                </c:pt>
                <c:pt idx="22843">
                  <c:v>31.445129673476099</c:v>
                </c:pt>
                <c:pt idx="22844">
                  <c:v>31.446506249655901</c:v>
                </c:pt>
                <c:pt idx="22845">
                  <c:v>31.447882825835599</c:v>
                </c:pt>
                <c:pt idx="22846">
                  <c:v>31.449259402015301</c:v>
                </c:pt>
                <c:pt idx="22847">
                  <c:v>31.450635978194999</c:v>
                </c:pt>
                <c:pt idx="22848">
                  <c:v>31.4520125543748</c:v>
                </c:pt>
                <c:pt idx="22849">
                  <c:v>31.453389130554498</c:v>
                </c:pt>
                <c:pt idx="22850">
                  <c:v>31.4547657067342</c:v>
                </c:pt>
                <c:pt idx="22851">
                  <c:v>31.456142282913898</c:v>
                </c:pt>
                <c:pt idx="22852">
                  <c:v>31.4575188590937</c:v>
                </c:pt>
                <c:pt idx="22853">
                  <c:v>31.458895435273401</c:v>
                </c:pt>
                <c:pt idx="22854">
                  <c:v>31.4602720114531</c:v>
                </c:pt>
                <c:pt idx="22855">
                  <c:v>31.461648587632801</c:v>
                </c:pt>
                <c:pt idx="22856">
                  <c:v>31.463025163812599</c:v>
                </c:pt>
                <c:pt idx="22857">
                  <c:v>31.464401739992301</c:v>
                </c:pt>
                <c:pt idx="22858">
                  <c:v>31.465778316171999</c:v>
                </c:pt>
                <c:pt idx="22859">
                  <c:v>31.467154892351701</c:v>
                </c:pt>
                <c:pt idx="22860">
                  <c:v>31.468531468531499</c:v>
                </c:pt>
                <c:pt idx="22861">
                  <c:v>31.4699080447112</c:v>
                </c:pt>
                <c:pt idx="22862">
                  <c:v>31.471284620890899</c:v>
                </c:pt>
                <c:pt idx="22863">
                  <c:v>31.4726611970706</c:v>
                </c:pt>
                <c:pt idx="22864">
                  <c:v>31.474037773250402</c:v>
                </c:pt>
                <c:pt idx="22865">
                  <c:v>31.4754143494301</c:v>
                </c:pt>
                <c:pt idx="22866">
                  <c:v>31.476790925609802</c:v>
                </c:pt>
                <c:pt idx="22867">
                  <c:v>31.478167501789599</c:v>
                </c:pt>
                <c:pt idx="22868">
                  <c:v>31.479544077969301</c:v>
                </c:pt>
                <c:pt idx="22869">
                  <c:v>31.480920654148999</c:v>
                </c:pt>
                <c:pt idx="22870">
                  <c:v>31.482297230328701</c:v>
                </c:pt>
                <c:pt idx="22871">
                  <c:v>31.483673806508499</c:v>
                </c:pt>
                <c:pt idx="22872">
                  <c:v>31.4850503826882</c:v>
                </c:pt>
                <c:pt idx="22873">
                  <c:v>31.486426958867899</c:v>
                </c:pt>
                <c:pt idx="22874">
                  <c:v>31.4878035350476</c:v>
                </c:pt>
                <c:pt idx="22875">
                  <c:v>31.489180111227402</c:v>
                </c:pt>
                <c:pt idx="22876">
                  <c:v>31.4905566874071</c:v>
                </c:pt>
                <c:pt idx="22877">
                  <c:v>31.491933263586802</c:v>
                </c:pt>
                <c:pt idx="22878">
                  <c:v>31.4933098397665</c:v>
                </c:pt>
                <c:pt idx="22879">
                  <c:v>31.494686415946301</c:v>
                </c:pt>
                <c:pt idx="22880">
                  <c:v>31.496062992125999</c:v>
                </c:pt>
                <c:pt idx="22881">
                  <c:v>31.497439568305701</c:v>
                </c:pt>
                <c:pt idx="22882">
                  <c:v>31.498816144485399</c:v>
                </c:pt>
                <c:pt idx="22883">
                  <c:v>31.500192720665201</c:v>
                </c:pt>
                <c:pt idx="22884">
                  <c:v>31.501569296844899</c:v>
                </c:pt>
                <c:pt idx="22885">
                  <c:v>31.502945873024601</c:v>
                </c:pt>
                <c:pt idx="22886">
                  <c:v>31.504322449204299</c:v>
                </c:pt>
                <c:pt idx="22887">
                  <c:v>31.5056990253841</c:v>
                </c:pt>
                <c:pt idx="22888">
                  <c:v>31.507075601563798</c:v>
                </c:pt>
                <c:pt idx="22889">
                  <c:v>31.5084521777435</c:v>
                </c:pt>
                <c:pt idx="22890">
                  <c:v>31.509828753923198</c:v>
                </c:pt>
                <c:pt idx="22891">
                  <c:v>31.511205330103</c:v>
                </c:pt>
                <c:pt idx="22892">
                  <c:v>31.512581906282701</c:v>
                </c:pt>
                <c:pt idx="22893">
                  <c:v>31.5139584824624</c:v>
                </c:pt>
                <c:pt idx="22894">
                  <c:v>31.515335058642201</c:v>
                </c:pt>
                <c:pt idx="22895">
                  <c:v>31.516711634821899</c:v>
                </c:pt>
                <c:pt idx="22896">
                  <c:v>31.518088211001601</c:v>
                </c:pt>
                <c:pt idx="22897">
                  <c:v>31.519464787181299</c:v>
                </c:pt>
                <c:pt idx="22898">
                  <c:v>31.520841363361001</c:v>
                </c:pt>
                <c:pt idx="22899">
                  <c:v>31.522217939540798</c:v>
                </c:pt>
                <c:pt idx="22900">
                  <c:v>31.5235945157205</c:v>
                </c:pt>
                <c:pt idx="22901">
                  <c:v>31.524971091900198</c:v>
                </c:pt>
                <c:pt idx="22902">
                  <c:v>31.52634766808</c:v>
                </c:pt>
                <c:pt idx="22903">
                  <c:v>31.527724244259701</c:v>
                </c:pt>
                <c:pt idx="22904">
                  <c:v>31.5291008204394</c:v>
                </c:pt>
                <c:pt idx="22905">
                  <c:v>31.530477396619101</c:v>
                </c:pt>
                <c:pt idx="22906">
                  <c:v>31.531853972798899</c:v>
                </c:pt>
                <c:pt idx="22907">
                  <c:v>31.533230548978601</c:v>
                </c:pt>
                <c:pt idx="22908">
                  <c:v>31.534607125158299</c:v>
                </c:pt>
                <c:pt idx="22909">
                  <c:v>31.535983701338001</c:v>
                </c:pt>
                <c:pt idx="22910">
                  <c:v>31.537360277517799</c:v>
                </c:pt>
                <c:pt idx="22911">
                  <c:v>31.5387368536975</c:v>
                </c:pt>
                <c:pt idx="22912">
                  <c:v>31.540113429877199</c:v>
                </c:pt>
                <c:pt idx="22913">
                  <c:v>31.5414900060569</c:v>
                </c:pt>
                <c:pt idx="22914">
                  <c:v>31.542866582236702</c:v>
                </c:pt>
                <c:pt idx="22915">
                  <c:v>31.5442431584164</c:v>
                </c:pt>
                <c:pt idx="22916">
                  <c:v>31.545619734596102</c:v>
                </c:pt>
                <c:pt idx="22917">
                  <c:v>31.5469963107758</c:v>
                </c:pt>
                <c:pt idx="22918">
                  <c:v>31.548372886955601</c:v>
                </c:pt>
                <c:pt idx="22919">
                  <c:v>31.549749463135299</c:v>
                </c:pt>
                <c:pt idx="22920">
                  <c:v>31.551126039315001</c:v>
                </c:pt>
                <c:pt idx="22921">
                  <c:v>31.552502615494699</c:v>
                </c:pt>
                <c:pt idx="22922">
                  <c:v>31.553879191674501</c:v>
                </c:pt>
                <c:pt idx="22923">
                  <c:v>31.555255767854199</c:v>
                </c:pt>
                <c:pt idx="22924">
                  <c:v>31.5566323440339</c:v>
                </c:pt>
                <c:pt idx="22925">
                  <c:v>31.558008920213702</c:v>
                </c:pt>
                <c:pt idx="22926">
                  <c:v>31.5593854963934</c:v>
                </c:pt>
                <c:pt idx="22927">
                  <c:v>31.560762072573102</c:v>
                </c:pt>
                <c:pt idx="22928">
                  <c:v>31.5621386487528</c:v>
                </c:pt>
                <c:pt idx="22929">
                  <c:v>31.563515224932601</c:v>
                </c:pt>
                <c:pt idx="22930">
                  <c:v>31.564891801112299</c:v>
                </c:pt>
                <c:pt idx="22931">
                  <c:v>31.566268377292001</c:v>
                </c:pt>
                <c:pt idx="22932">
                  <c:v>31.567644953471699</c:v>
                </c:pt>
                <c:pt idx="22933">
                  <c:v>31.569021529651501</c:v>
                </c:pt>
                <c:pt idx="22934">
                  <c:v>31.570398105831199</c:v>
                </c:pt>
                <c:pt idx="22935">
                  <c:v>31.571774682010901</c:v>
                </c:pt>
                <c:pt idx="22936">
                  <c:v>31.573151258190599</c:v>
                </c:pt>
                <c:pt idx="22937">
                  <c:v>31.5745278343704</c:v>
                </c:pt>
                <c:pt idx="22938">
                  <c:v>31.575904410550098</c:v>
                </c:pt>
                <c:pt idx="22939">
                  <c:v>31.5772809867298</c:v>
                </c:pt>
                <c:pt idx="22940">
                  <c:v>31.578657562909498</c:v>
                </c:pt>
                <c:pt idx="22941">
                  <c:v>31.5800341390893</c:v>
                </c:pt>
                <c:pt idx="22942">
                  <c:v>31.581410715269001</c:v>
                </c:pt>
                <c:pt idx="22943">
                  <c:v>31.5827872914487</c:v>
                </c:pt>
                <c:pt idx="22944">
                  <c:v>31.584163867628401</c:v>
                </c:pt>
                <c:pt idx="22945">
                  <c:v>31.585540443808199</c:v>
                </c:pt>
                <c:pt idx="22946">
                  <c:v>31.586917019987901</c:v>
                </c:pt>
                <c:pt idx="22947">
                  <c:v>31.588293596167599</c:v>
                </c:pt>
                <c:pt idx="22948">
                  <c:v>31.589670172347301</c:v>
                </c:pt>
                <c:pt idx="22949">
                  <c:v>31.591046748527098</c:v>
                </c:pt>
                <c:pt idx="22950">
                  <c:v>31.5924233247068</c:v>
                </c:pt>
                <c:pt idx="22951">
                  <c:v>31.593799900886498</c:v>
                </c:pt>
                <c:pt idx="22952">
                  <c:v>31.5951764770662</c:v>
                </c:pt>
                <c:pt idx="22953">
                  <c:v>31.596553053246001</c:v>
                </c:pt>
                <c:pt idx="22954">
                  <c:v>31.5979296294257</c:v>
                </c:pt>
                <c:pt idx="22955">
                  <c:v>31.599306205605401</c:v>
                </c:pt>
                <c:pt idx="22956">
                  <c:v>31.6006827817851</c:v>
                </c:pt>
                <c:pt idx="22957">
                  <c:v>31.602059357964901</c:v>
                </c:pt>
                <c:pt idx="22958">
                  <c:v>31.603435934144599</c:v>
                </c:pt>
                <c:pt idx="22959">
                  <c:v>31.604812510324301</c:v>
                </c:pt>
                <c:pt idx="22960">
                  <c:v>31.606189086504099</c:v>
                </c:pt>
                <c:pt idx="22961">
                  <c:v>31.6075656626838</c:v>
                </c:pt>
                <c:pt idx="22962">
                  <c:v>31.608942238863499</c:v>
                </c:pt>
                <c:pt idx="22963">
                  <c:v>31.6103188150432</c:v>
                </c:pt>
                <c:pt idx="22964">
                  <c:v>31.611695391223002</c:v>
                </c:pt>
                <c:pt idx="22965">
                  <c:v>31.6130719674027</c:v>
                </c:pt>
                <c:pt idx="22966">
                  <c:v>31.614448543582402</c:v>
                </c:pt>
                <c:pt idx="22967">
                  <c:v>31.6158251197621</c:v>
                </c:pt>
                <c:pt idx="22968">
                  <c:v>31.617201695941901</c:v>
                </c:pt>
                <c:pt idx="22969">
                  <c:v>31.618578272121599</c:v>
                </c:pt>
                <c:pt idx="22970">
                  <c:v>31.619954848301301</c:v>
                </c:pt>
                <c:pt idx="22971">
                  <c:v>31.621331424480999</c:v>
                </c:pt>
                <c:pt idx="22972">
                  <c:v>31.622708000660801</c:v>
                </c:pt>
                <c:pt idx="22973">
                  <c:v>31.624084576840499</c:v>
                </c:pt>
                <c:pt idx="22974">
                  <c:v>31.625461153020201</c:v>
                </c:pt>
                <c:pt idx="22975">
                  <c:v>31.626837729199899</c:v>
                </c:pt>
                <c:pt idx="22976">
                  <c:v>31.6282143053797</c:v>
                </c:pt>
                <c:pt idx="22977">
                  <c:v>31.629590881559398</c:v>
                </c:pt>
                <c:pt idx="22978">
                  <c:v>31.6309674577391</c:v>
                </c:pt>
                <c:pt idx="22979">
                  <c:v>31.632344033918798</c:v>
                </c:pt>
                <c:pt idx="22980">
                  <c:v>31.633720610098599</c:v>
                </c:pt>
                <c:pt idx="22981">
                  <c:v>31.635097186278301</c:v>
                </c:pt>
                <c:pt idx="22982">
                  <c:v>31.636473762457999</c:v>
                </c:pt>
                <c:pt idx="22983">
                  <c:v>31.637850338637701</c:v>
                </c:pt>
                <c:pt idx="22984">
                  <c:v>31.639226914817499</c:v>
                </c:pt>
                <c:pt idx="22985">
                  <c:v>31.640603490997201</c:v>
                </c:pt>
                <c:pt idx="22986">
                  <c:v>31.641980067176899</c:v>
                </c:pt>
                <c:pt idx="22987">
                  <c:v>31.643356643356601</c:v>
                </c:pt>
                <c:pt idx="22988">
                  <c:v>31.644733219536398</c:v>
                </c:pt>
                <c:pt idx="22989">
                  <c:v>31.6461097957161</c:v>
                </c:pt>
                <c:pt idx="22990">
                  <c:v>31.647486371895798</c:v>
                </c:pt>
                <c:pt idx="22991">
                  <c:v>31.6488629480756</c:v>
                </c:pt>
                <c:pt idx="22992">
                  <c:v>31.650239524255301</c:v>
                </c:pt>
                <c:pt idx="22993">
                  <c:v>31.651616100435</c:v>
                </c:pt>
                <c:pt idx="22994">
                  <c:v>31.652992676614701</c:v>
                </c:pt>
                <c:pt idx="22995">
                  <c:v>31.654369252794499</c:v>
                </c:pt>
                <c:pt idx="22996">
                  <c:v>31.655745828974201</c:v>
                </c:pt>
                <c:pt idx="22997">
                  <c:v>31.657122405153899</c:v>
                </c:pt>
                <c:pt idx="22998">
                  <c:v>31.658498981333601</c:v>
                </c:pt>
                <c:pt idx="22999">
                  <c:v>31.659875557513399</c:v>
                </c:pt>
                <c:pt idx="23000">
                  <c:v>31.6612521336931</c:v>
                </c:pt>
                <c:pt idx="23001">
                  <c:v>31.662628709872799</c:v>
                </c:pt>
                <c:pt idx="23002">
                  <c:v>31.6640052860525</c:v>
                </c:pt>
                <c:pt idx="23003">
                  <c:v>31.665381862232302</c:v>
                </c:pt>
                <c:pt idx="23004">
                  <c:v>31.666758438412</c:v>
                </c:pt>
                <c:pt idx="23005">
                  <c:v>31.668135014591702</c:v>
                </c:pt>
                <c:pt idx="23006">
                  <c:v>31.6695115907714</c:v>
                </c:pt>
                <c:pt idx="23007">
                  <c:v>31.670888166951201</c:v>
                </c:pt>
                <c:pt idx="23008">
                  <c:v>31.672264743130899</c:v>
                </c:pt>
                <c:pt idx="23009">
                  <c:v>31.673641319310601</c:v>
                </c:pt>
                <c:pt idx="23010">
                  <c:v>31.675017895490299</c:v>
                </c:pt>
                <c:pt idx="23011">
                  <c:v>31.6763944716701</c:v>
                </c:pt>
                <c:pt idx="23012">
                  <c:v>31.677771047849799</c:v>
                </c:pt>
                <c:pt idx="23013">
                  <c:v>31.6791476240295</c:v>
                </c:pt>
                <c:pt idx="23014">
                  <c:v>31.680524200209199</c:v>
                </c:pt>
                <c:pt idx="23015">
                  <c:v>31.681900776389</c:v>
                </c:pt>
                <c:pt idx="23016">
                  <c:v>31.683277352568702</c:v>
                </c:pt>
                <c:pt idx="23017">
                  <c:v>31.6846539287484</c:v>
                </c:pt>
                <c:pt idx="23018">
                  <c:v>31.686030504928102</c:v>
                </c:pt>
                <c:pt idx="23019">
                  <c:v>31.687407081107899</c:v>
                </c:pt>
                <c:pt idx="23020">
                  <c:v>31.688783657287601</c:v>
                </c:pt>
                <c:pt idx="23021">
                  <c:v>31.690160233467299</c:v>
                </c:pt>
                <c:pt idx="23022">
                  <c:v>31.691536809647001</c:v>
                </c:pt>
                <c:pt idx="23023">
                  <c:v>31.692913385826799</c:v>
                </c:pt>
                <c:pt idx="23024">
                  <c:v>31.694289962006501</c:v>
                </c:pt>
                <c:pt idx="23025">
                  <c:v>31.695666538186199</c:v>
                </c:pt>
                <c:pt idx="23026">
                  <c:v>31.697043114366</c:v>
                </c:pt>
                <c:pt idx="23027">
                  <c:v>31.698419690545698</c:v>
                </c:pt>
                <c:pt idx="23028">
                  <c:v>31.6997962667254</c:v>
                </c:pt>
                <c:pt idx="23029">
                  <c:v>31.701172842905098</c:v>
                </c:pt>
                <c:pt idx="23030">
                  <c:v>31.7025494190849</c:v>
                </c:pt>
                <c:pt idx="23031">
                  <c:v>31.703925995264601</c:v>
                </c:pt>
                <c:pt idx="23032">
                  <c:v>31.7053025714443</c:v>
                </c:pt>
                <c:pt idx="23033">
                  <c:v>31.706679147624001</c:v>
                </c:pt>
                <c:pt idx="23034">
                  <c:v>31.708055723803799</c:v>
                </c:pt>
                <c:pt idx="23035">
                  <c:v>31.709432299983501</c:v>
                </c:pt>
                <c:pt idx="23036">
                  <c:v>31.710808876163199</c:v>
                </c:pt>
                <c:pt idx="23037">
                  <c:v>31.712185452342901</c:v>
                </c:pt>
                <c:pt idx="23038">
                  <c:v>31.713562028522698</c:v>
                </c:pt>
                <c:pt idx="23039">
                  <c:v>31.7149386047024</c:v>
                </c:pt>
                <c:pt idx="23040">
                  <c:v>31.716315180882098</c:v>
                </c:pt>
                <c:pt idx="23041">
                  <c:v>31.7176917570618</c:v>
                </c:pt>
                <c:pt idx="23042">
                  <c:v>31.719068333241601</c:v>
                </c:pt>
                <c:pt idx="23043">
                  <c:v>31.7204449094213</c:v>
                </c:pt>
                <c:pt idx="23044">
                  <c:v>31.721821485601001</c:v>
                </c:pt>
                <c:pt idx="23045">
                  <c:v>31.7231980617807</c:v>
                </c:pt>
                <c:pt idx="23046">
                  <c:v>31.724574637960501</c:v>
                </c:pt>
                <c:pt idx="23047">
                  <c:v>31.725951214140199</c:v>
                </c:pt>
                <c:pt idx="23048">
                  <c:v>31.727327790319901</c:v>
                </c:pt>
                <c:pt idx="23049">
                  <c:v>31.728704366499699</c:v>
                </c:pt>
                <c:pt idx="23050">
                  <c:v>31.7300809426794</c:v>
                </c:pt>
                <c:pt idx="23051">
                  <c:v>31.731457518859099</c:v>
                </c:pt>
                <c:pt idx="23052">
                  <c:v>31.7328340950388</c:v>
                </c:pt>
                <c:pt idx="23053">
                  <c:v>31.734210671218499</c:v>
                </c:pt>
                <c:pt idx="23054">
                  <c:v>31.7355872473983</c:v>
                </c:pt>
                <c:pt idx="23055">
                  <c:v>31.736963823578002</c:v>
                </c:pt>
                <c:pt idx="23056">
                  <c:v>31.7383403997577</c:v>
                </c:pt>
                <c:pt idx="23057">
                  <c:v>31.739716975937501</c:v>
                </c:pt>
                <c:pt idx="23058">
                  <c:v>31.741093552117199</c:v>
                </c:pt>
                <c:pt idx="23059">
                  <c:v>31.742470128296901</c:v>
                </c:pt>
                <c:pt idx="23060">
                  <c:v>31.743846704476599</c:v>
                </c:pt>
                <c:pt idx="23061">
                  <c:v>31.745223280656401</c:v>
                </c:pt>
                <c:pt idx="23062">
                  <c:v>31.746599856836099</c:v>
                </c:pt>
                <c:pt idx="23063">
                  <c:v>31.747976433015801</c:v>
                </c:pt>
                <c:pt idx="23064">
                  <c:v>31.749353009195499</c:v>
                </c:pt>
                <c:pt idx="23065">
                  <c:v>31.7507295853753</c:v>
                </c:pt>
                <c:pt idx="23066">
                  <c:v>31.752106161555002</c:v>
                </c:pt>
                <c:pt idx="23067">
                  <c:v>31.7534827377347</c:v>
                </c:pt>
                <c:pt idx="23068">
                  <c:v>31.754859313914402</c:v>
                </c:pt>
                <c:pt idx="23069">
                  <c:v>31.756235890094199</c:v>
                </c:pt>
                <c:pt idx="23070">
                  <c:v>31.757612466273901</c:v>
                </c:pt>
                <c:pt idx="23071">
                  <c:v>31.758989042453599</c:v>
                </c:pt>
                <c:pt idx="23072">
                  <c:v>31.760365618633301</c:v>
                </c:pt>
                <c:pt idx="23073">
                  <c:v>31.761742194813099</c:v>
                </c:pt>
                <c:pt idx="23074">
                  <c:v>31.763118770992801</c:v>
                </c:pt>
                <c:pt idx="23075">
                  <c:v>31.764495347172499</c:v>
                </c:pt>
                <c:pt idx="23076">
                  <c:v>31.765871923352201</c:v>
                </c:pt>
                <c:pt idx="23077">
                  <c:v>31.767248499531998</c:v>
                </c:pt>
                <c:pt idx="23078">
                  <c:v>31.7686250757117</c:v>
                </c:pt>
                <c:pt idx="23079">
                  <c:v>31.770001651891398</c:v>
                </c:pt>
                <c:pt idx="23080">
                  <c:v>31.7713782280711</c:v>
                </c:pt>
                <c:pt idx="23081">
                  <c:v>31.772754804250901</c:v>
                </c:pt>
                <c:pt idx="23082">
                  <c:v>31.7741313804306</c:v>
                </c:pt>
                <c:pt idx="23083">
                  <c:v>31.775507956610301</c:v>
                </c:pt>
                <c:pt idx="23084">
                  <c:v>31.776884532790099</c:v>
                </c:pt>
                <c:pt idx="23085">
                  <c:v>31.778261108969801</c:v>
                </c:pt>
                <c:pt idx="23086">
                  <c:v>31.779637685149499</c:v>
                </c:pt>
                <c:pt idx="23087">
                  <c:v>31.781014261329201</c:v>
                </c:pt>
                <c:pt idx="23088">
                  <c:v>31.782390837508999</c:v>
                </c:pt>
                <c:pt idx="23089">
                  <c:v>31.7837674136887</c:v>
                </c:pt>
                <c:pt idx="23090">
                  <c:v>31.785143989868399</c:v>
                </c:pt>
                <c:pt idx="23091">
                  <c:v>31.7865205660481</c:v>
                </c:pt>
                <c:pt idx="23092">
                  <c:v>31.787897142227902</c:v>
                </c:pt>
                <c:pt idx="23093">
                  <c:v>31.7892737184076</c:v>
                </c:pt>
                <c:pt idx="23094">
                  <c:v>31.790650294587302</c:v>
                </c:pt>
                <c:pt idx="23095">
                  <c:v>31.792026870767</c:v>
                </c:pt>
                <c:pt idx="23096">
                  <c:v>31.793403446946801</c:v>
                </c:pt>
                <c:pt idx="23097">
                  <c:v>31.794780023126499</c:v>
                </c:pt>
                <c:pt idx="23098">
                  <c:v>31.796156599306201</c:v>
                </c:pt>
                <c:pt idx="23099">
                  <c:v>31.797533175485899</c:v>
                </c:pt>
                <c:pt idx="23100">
                  <c:v>31.7989097516657</c:v>
                </c:pt>
                <c:pt idx="23101">
                  <c:v>31.800286327845399</c:v>
                </c:pt>
                <c:pt idx="23102">
                  <c:v>31.8016629040251</c:v>
                </c:pt>
                <c:pt idx="23103">
                  <c:v>31.803039480204799</c:v>
                </c:pt>
                <c:pt idx="23104">
                  <c:v>31.8044160563846</c:v>
                </c:pt>
                <c:pt idx="23105">
                  <c:v>31.805792632564302</c:v>
                </c:pt>
                <c:pt idx="23106">
                  <c:v>31.807169208744</c:v>
                </c:pt>
                <c:pt idx="23107">
                  <c:v>31.808545784923702</c:v>
                </c:pt>
                <c:pt idx="23108">
                  <c:v>31.809922361103499</c:v>
                </c:pt>
                <c:pt idx="23109">
                  <c:v>31.811298937283201</c:v>
                </c:pt>
                <c:pt idx="23110">
                  <c:v>31.812675513462899</c:v>
                </c:pt>
                <c:pt idx="23111">
                  <c:v>31.814052089642601</c:v>
                </c:pt>
                <c:pt idx="23112">
                  <c:v>31.815428665822399</c:v>
                </c:pt>
                <c:pt idx="23113">
                  <c:v>31.816805242002101</c:v>
                </c:pt>
                <c:pt idx="23114">
                  <c:v>31.818181818181799</c:v>
                </c:pt>
                <c:pt idx="23115">
                  <c:v>31.819558394361501</c:v>
                </c:pt>
                <c:pt idx="23116">
                  <c:v>31.820934970541298</c:v>
                </c:pt>
                <c:pt idx="23117">
                  <c:v>31.822311546721</c:v>
                </c:pt>
                <c:pt idx="23118">
                  <c:v>31.823688122900698</c:v>
                </c:pt>
                <c:pt idx="23119">
                  <c:v>31.8250646990805</c:v>
                </c:pt>
                <c:pt idx="23120">
                  <c:v>31.826441275260201</c:v>
                </c:pt>
                <c:pt idx="23121">
                  <c:v>31.827817851439899</c:v>
                </c:pt>
                <c:pt idx="23122">
                  <c:v>31.829194427619601</c:v>
                </c:pt>
                <c:pt idx="23123">
                  <c:v>31.830571003799399</c:v>
                </c:pt>
                <c:pt idx="23124">
                  <c:v>31.831947579979101</c:v>
                </c:pt>
                <c:pt idx="23125">
                  <c:v>31.833324156158799</c:v>
                </c:pt>
                <c:pt idx="23126">
                  <c:v>31.834700732338501</c:v>
                </c:pt>
                <c:pt idx="23127">
                  <c:v>31.836077308518298</c:v>
                </c:pt>
                <c:pt idx="23128">
                  <c:v>31.837453884698</c:v>
                </c:pt>
                <c:pt idx="23129">
                  <c:v>31.838830460877698</c:v>
                </c:pt>
                <c:pt idx="23130">
                  <c:v>31.8402070370574</c:v>
                </c:pt>
                <c:pt idx="23131">
                  <c:v>31.841583613237201</c:v>
                </c:pt>
                <c:pt idx="23132">
                  <c:v>31.8429601894169</c:v>
                </c:pt>
                <c:pt idx="23133">
                  <c:v>31.844336765596601</c:v>
                </c:pt>
                <c:pt idx="23134">
                  <c:v>31.8457133417763</c:v>
                </c:pt>
                <c:pt idx="23135">
                  <c:v>31.847089917956101</c:v>
                </c:pt>
                <c:pt idx="23136">
                  <c:v>31.848466494135799</c:v>
                </c:pt>
                <c:pt idx="23137">
                  <c:v>31.849843070315501</c:v>
                </c:pt>
                <c:pt idx="23138">
                  <c:v>31.851219646495199</c:v>
                </c:pt>
                <c:pt idx="23139">
                  <c:v>31.852596222675</c:v>
                </c:pt>
                <c:pt idx="23140">
                  <c:v>31.853972798854699</c:v>
                </c:pt>
                <c:pt idx="23141">
                  <c:v>31.8553493750344</c:v>
                </c:pt>
                <c:pt idx="23142">
                  <c:v>31.856725951214099</c:v>
                </c:pt>
                <c:pt idx="23143">
                  <c:v>31.8581025273939</c:v>
                </c:pt>
                <c:pt idx="23144">
                  <c:v>31.859479103573602</c:v>
                </c:pt>
                <c:pt idx="23145">
                  <c:v>31.8608556797533</c:v>
                </c:pt>
                <c:pt idx="23146">
                  <c:v>31.862232255933002</c:v>
                </c:pt>
                <c:pt idx="23147">
                  <c:v>31.863608832112799</c:v>
                </c:pt>
                <c:pt idx="23148">
                  <c:v>31.864985408292501</c:v>
                </c:pt>
                <c:pt idx="23149">
                  <c:v>31.866361984472199</c:v>
                </c:pt>
                <c:pt idx="23150">
                  <c:v>31.867738560652001</c:v>
                </c:pt>
                <c:pt idx="23151">
                  <c:v>31.869115136831699</c:v>
                </c:pt>
                <c:pt idx="23152">
                  <c:v>31.8704917130114</c:v>
                </c:pt>
                <c:pt idx="23153">
                  <c:v>31.871868289191099</c:v>
                </c:pt>
                <c:pt idx="23154">
                  <c:v>31.8732448653709</c:v>
                </c:pt>
                <c:pt idx="23155">
                  <c:v>31.874621441550602</c:v>
                </c:pt>
                <c:pt idx="23156">
                  <c:v>31.8759980177303</c:v>
                </c:pt>
                <c:pt idx="23157">
                  <c:v>31.877374593910002</c:v>
                </c:pt>
                <c:pt idx="23158">
                  <c:v>31.878751170089799</c:v>
                </c:pt>
                <c:pt idx="23159">
                  <c:v>31.880127746269501</c:v>
                </c:pt>
                <c:pt idx="23160">
                  <c:v>31.881504322449199</c:v>
                </c:pt>
                <c:pt idx="23161">
                  <c:v>31.882880898628901</c:v>
                </c:pt>
                <c:pt idx="23162">
                  <c:v>31.884257474808699</c:v>
                </c:pt>
                <c:pt idx="23163">
                  <c:v>31.885634050988401</c:v>
                </c:pt>
                <c:pt idx="23164">
                  <c:v>31.887010627168099</c:v>
                </c:pt>
                <c:pt idx="23165">
                  <c:v>31.888387203347801</c:v>
                </c:pt>
                <c:pt idx="23166">
                  <c:v>31.889763779527598</c:v>
                </c:pt>
                <c:pt idx="23167">
                  <c:v>31.8911403557073</c:v>
                </c:pt>
                <c:pt idx="23168">
                  <c:v>31.892516931886998</c:v>
                </c:pt>
                <c:pt idx="23169">
                  <c:v>31.8938935080667</c:v>
                </c:pt>
                <c:pt idx="23170">
                  <c:v>31.895270084246501</c:v>
                </c:pt>
                <c:pt idx="23171">
                  <c:v>31.8966466604262</c:v>
                </c:pt>
                <c:pt idx="23172">
                  <c:v>31.898023236605901</c:v>
                </c:pt>
                <c:pt idx="23173">
                  <c:v>31.8993998127856</c:v>
                </c:pt>
                <c:pt idx="23174">
                  <c:v>31.900776388965401</c:v>
                </c:pt>
                <c:pt idx="23175">
                  <c:v>31.902152965145099</c:v>
                </c:pt>
                <c:pt idx="23176">
                  <c:v>31.903529541324801</c:v>
                </c:pt>
                <c:pt idx="23177">
                  <c:v>31.904906117504499</c:v>
                </c:pt>
                <c:pt idx="23178">
                  <c:v>31.9062826936843</c:v>
                </c:pt>
                <c:pt idx="23179">
                  <c:v>31.907659269863998</c:v>
                </c:pt>
                <c:pt idx="23180">
                  <c:v>31.9090358460437</c:v>
                </c:pt>
                <c:pt idx="23181">
                  <c:v>31.910412422223398</c:v>
                </c:pt>
                <c:pt idx="23182">
                  <c:v>31.9117889984032</c:v>
                </c:pt>
                <c:pt idx="23183">
                  <c:v>31.913165574582901</c:v>
                </c:pt>
                <c:pt idx="23184">
                  <c:v>31.9145421507626</c:v>
                </c:pt>
                <c:pt idx="23185">
                  <c:v>31.915918726942401</c:v>
                </c:pt>
                <c:pt idx="23186">
                  <c:v>31.917295303122099</c:v>
                </c:pt>
                <c:pt idx="23187">
                  <c:v>31.918671879301801</c:v>
                </c:pt>
                <c:pt idx="23188">
                  <c:v>31.920048455481499</c:v>
                </c:pt>
                <c:pt idx="23189">
                  <c:v>31.9214250316613</c:v>
                </c:pt>
                <c:pt idx="23190">
                  <c:v>31.922801607840999</c:v>
                </c:pt>
                <c:pt idx="23191">
                  <c:v>31.9241781840207</c:v>
                </c:pt>
                <c:pt idx="23192">
                  <c:v>31.925554760200399</c:v>
                </c:pt>
                <c:pt idx="23193">
                  <c:v>31.9269313363802</c:v>
                </c:pt>
                <c:pt idx="23194">
                  <c:v>31.928307912559902</c:v>
                </c:pt>
                <c:pt idx="23195">
                  <c:v>31.9296844887396</c:v>
                </c:pt>
                <c:pt idx="23196">
                  <c:v>31.931061064919302</c:v>
                </c:pt>
                <c:pt idx="23197">
                  <c:v>31.932437641099099</c:v>
                </c:pt>
                <c:pt idx="23198">
                  <c:v>31.933814217278801</c:v>
                </c:pt>
                <c:pt idx="23199">
                  <c:v>31.935190793458499</c:v>
                </c:pt>
                <c:pt idx="23200">
                  <c:v>31.936567369638201</c:v>
                </c:pt>
                <c:pt idx="23201">
                  <c:v>31.937943945817999</c:v>
                </c:pt>
                <c:pt idx="23202">
                  <c:v>31.939320521997701</c:v>
                </c:pt>
                <c:pt idx="23203">
                  <c:v>31.940697098177399</c:v>
                </c:pt>
                <c:pt idx="23204">
                  <c:v>31.942073674357101</c:v>
                </c:pt>
                <c:pt idx="23205">
                  <c:v>31.943450250536898</c:v>
                </c:pt>
                <c:pt idx="23206">
                  <c:v>31.9448268267166</c:v>
                </c:pt>
                <c:pt idx="23207">
                  <c:v>31.946203402896298</c:v>
                </c:pt>
                <c:pt idx="23208">
                  <c:v>31.947579979076</c:v>
                </c:pt>
                <c:pt idx="23209">
                  <c:v>31.948956555255801</c:v>
                </c:pt>
                <c:pt idx="23210">
                  <c:v>31.950333131435499</c:v>
                </c:pt>
                <c:pt idx="23211">
                  <c:v>31.951709707615201</c:v>
                </c:pt>
                <c:pt idx="23212">
                  <c:v>31.953086283794899</c:v>
                </c:pt>
                <c:pt idx="23213">
                  <c:v>31.954462859974701</c:v>
                </c:pt>
                <c:pt idx="23214">
                  <c:v>31.955839436154399</c:v>
                </c:pt>
                <c:pt idx="23215">
                  <c:v>31.957216012334101</c:v>
                </c:pt>
                <c:pt idx="23216">
                  <c:v>31.958592588513898</c:v>
                </c:pt>
                <c:pt idx="23217">
                  <c:v>31.9599691646936</c:v>
                </c:pt>
                <c:pt idx="23218">
                  <c:v>31.961345740873298</c:v>
                </c:pt>
                <c:pt idx="23219">
                  <c:v>31.962722317053</c:v>
                </c:pt>
                <c:pt idx="23220">
                  <c:v>31.964098893232801</c:v>
                </c:pt>
                <c:pt idx="23221">
                  <c:v>31.9654754694125</c:v>
                </c:pt>
                <c:pt idx="23222">
                  <c:v>31.966852045592201</c:v>
                </c:pt>
                <c:pt idx="23223">
                  <c:v>31.9682286217719</c:v>
                </c:pt>
                <c:pt idx="23224">
                  <c:v>31.969605197951701</c:v>
                </c:pt>
                <c:pt idx="23225">
                  <c:v>31.970981774131399</c:v>
                </c:pt>
                <c:pt idx="23226">
                  <c:v>31.972358350311101</c:v>
                </c:pt>
                <c:pt idx="23227">
                  <c:v>31.973734926490799</c:v>
                </c:pt>
                <c:pt idx="23228">
                  <c:v>31.9751115026706</c:v>
                </c:pt>
                <c:pt idx="23229">
                  <c:v>31.976488078850299</c:v>
                </c:pt>
                <c:pt idx="23230">
                  <c:v>31.97786465503</c:v>
                </c:pt>
                <c:pt idx="23231">
                  <c:v>31.979241231209699</c:v>
                </c:pt>
                <c:pt idx="23232">
                  <c:v>31.9806178073895</c:v>
                </c:pt>
                <c:pt idx="23233">
                  <c:v>31.981994383569202</c:v>
                </c:pt>
                <c:pt idx="23234">
                  <c:v>31.9833709597489</c:v>
                </c:pt>
                <c:pt idx="23235">
                  <c:v>31.984747535928602</c:v>
                </c:pt>
                <c:pt idx="23236">
                  <c:v>31.986124112108399</c:v>
                </c:pt>
                <c:pt idx="23237">
                  <c:v>31.987500688288101</c:v>
                </c:pt>
                <c:pt idx="23238">
                  <c:v>31.988877264467799</c:v>
                </c:pt>
                <c:pt idx="23239">
                  <c:v>31.990253840647501</c:v>
                </c:pt>
                <c:pt idx="23240">
                  <c:v>31.991630416827299</c:v>
                </c:pt>
                <c:pt idx="23241">
                  <c:v>31.993006993007</c:v>
                </c:pt>
                <c:pt idx="23242">
                  <c:v>31.994383569186699</c:v>
                </c:pt>
                <c:pt idx="23243">
                  <c:v>31.9957601453664</c:v>
                </c:pt>
                <c:pt idx="23244">
                  <c:v>31.997136721546202</c:v>
                </c:pt>
                <c:pt idx="23245">
                  <c:v>31.9985132977259</c:v>
                </c:pt>
                <c:pt idx="23246">
                  <c:v>31.999889873905602</c:v>
                </c:pt>
                <c:pt idx="23247">
                  <c:v>32.001266450085303</c:v>
                </c:pt>
                <c:pt idx="23248">
                  <c:v>32.002643026265098</c:v>
                </c:pt>
                <c:pt idx="23249">
                  <c:v>32.004019602444799</c:v>
                </c:pt>
                <c:pt idx="23250">
                  <c:v>32.005396178624501</c:v>
                </c:pt>
                <c:pt idx="23251">
                  <c:v>32.006772754804302</c:v>
                </c:pt>
                <c:pt idx="23252">
                  <c:v>32.008149330983997</c:v>
                </c:pt>
                <c:pt idx="23253">
                  <c:v>32.009525907163699</c:v>
                </c:pt>
                <c:pt idx="23254">
                  <c:v>32.010902483343401</c:v>
                </c:pt>
                <c:pt idx="23255">
                  <c:v>32.012279059523202</c:v>
                </c:pt>
                <c:pt idx="23256">
                  <c:v>32.013655635702897</c:v>
                </c:pt>
                <c:pt idx="23257">
                  <c:v>32.015032211882598</c:v>
                </c:pt>
                <c:pt idx="23258">
                  <c:v>32.0164087880623</c:v>
                </c:pt>
                <c:pt idx="23259">
                  <c:v>32.017785364242101</c:v>
                </c:pt>
                <c:pt idx="23260">
                  <c:v>32.019161940421803</c:v>
                </c:pt>
                <c:pt idx="23261">
                  <c:v>32.020538516601498</c:v>
                </c:pt>
                <c:pt idx="23262">
                  <c:v>32.0219150927812</c:v>
                </c:pt>
                <c:pt idx="23263">
                  <c:v>32.023291668961001</c:v>
                </c:pt>
                <c:pt idx="23264">
                  <c:v>32.024668245140703</c:v>
                </c:pt>
                <c:pt idx="23265">
                  <c:v>32.026044821320397</c:v>
                </c:pt>
                <c:pt idx="23266">
                  <c:v>32.027421397500099</c:v>
                </c:pt>
                <c:pt idx="23267">
                  <c:v>32.0287979736799</c:v>
                </c:pt>
                <c:pt idx="23268">
                  <c:v>32.030174549859602</c:v>
                </c:pt>
                <c:pt idx="23269">
                  <c:v>32.031551126039297</c:v>
                </c:pt>
                <c:pt idx="23270">
                  <c:v>32.032927702219098</c:v>
                </c:pt>
                <c:pt idx="23271">
                  <c:v>32.0343042783988</c:v>
                </c:pt>
                <c:pt idx="23272">
                  <c:v>32.035680854578501</c:v>
                </c:pt>
                <c:pt idx="23273">
                  <c:v>32.037057430758203</c:v>
                </c:pt>
                <c:pt idx="23274">
                  <c:v>32.038434006937997</c:v>
                </c:pt>
                <c:pt idx="23275">
                  <c:v>32.039810583117699</c:v>
                </c:pt>
                <c:pt idx="23276">
                  <c:v>32.041187159297401</c:v>
                </c:pt>
                <c:pt idx="23277">
                  <c:v>32.042563735477103</c:v>
                </c:pt>
                <c:pt idx="23278">
                  <c:v>32.043940311656897</c:v>
                </c:pt>
                <c:pt idx="23279">
                  <c:v>32.045316887836599</c:v>
                </c:pt>
                <c:pt idx="23280">
                  <c:v>32.0466934640163</c:v>
                </c:pt>
                <c:pt idx="23281">
                  <c:v>32.048070040196002</c:v>
                </c:pt>
                <c:pt idx="23282">
                  <c:v>32.049446616375803</c:v>
                </c:pt>
                <c:pt idx="23283">
                  <c:v>32.050823192555498</c:v>
                </c:pt>
                <c:pt idx="23284">
                  <c:v>32.0521997687352</c:v>
                </c:pt>
                <c:pt idx="23285">
                  <c:v>32.053576344914902</c:v>
                </c:pt>
                <c:pt idx="23286">
                  <c:v>32.054952921094703</c:v>
                </c:pt>
                <c:pt idx="23287">
                  <c:v>32.056329497274398</c:v>
                </c:pt>
                <c:pt idx="23288">
                  <c:v>32.057706073454099</c:v>
                </c:pt>
                <c:pt idx="23289">
                  <c:v>32.059082649633801</c:v>
                </c:pt>
                <c:pt idx="23290">
                  <c:v>32.060459225813602</c:v>
                </c:pt>
                <c:pt idx="23291">
                  <c:v>32.061835801993297</c:v>
                </c:pt>
                <c:pt idx="23292">
                  <c:v>32.063212378172999</c:v>
                </c:pt>
                <c:pt idx="23293">
                  <c:v>32.064588954352701</c:v>
                </c:pt>
                <c:pt idx="23294">
                  <c:v>32.065965530532502</c:v>
                </c:pt>
                <c:pt idx="23295">
                  <c:v>32.067342106712204</c:v>
                </c:pt>
                <c:pt idx="23296">
                  <c:v>32.068718682891898</c:v>
                </c:pt>
                <c:pt idx="23297">
                  <c:v>32.0700952590716</c:v>
                </c:pt>
                <c:pt idx="23298">
                  <c:v>32.071471835251401</c:v>
                </c:pt>
                <c:pt idx="23299">
                  <c:v>32.072848411431103</c:v>
                </c:pt>
                <c:pt idx="23300">
                  <c:v>32.074224987610798</c:v>
                </c:pt>
                <c:pt idx="23301">
                  <c:v>32.075601563790499</c:v>
                </c:pt>
                <c:pt idx="23302">
                  <c:v>32.076978139970301</c:v>
                </c:pt>
                <c:pt idx="23303">
                  <c:v>32.078354716150002</c:v>
                </c:pt>
                <c:pt idx="23304">
                  <c:v>32.079731292329697</c:v>
                </c:pt>
                <c:pt idx="23305">
                  <c:v>32.081107868509498</c:v>
                </c:pt>
                <c:pt idx="23306">
                  <c:v>32.0824844446892</c:v>
                </c:pt>
                <c:pt idx="23307">
                  <c:v>32.083861020868902</c:v>
                </c:pt>
                <c:pt idx="23308">
                  <c:v>32.085237597048597</c:v>
                </c:pt>
                <c:pt idx="23309">
                  <c:v>32.086614173228398</c:v>
                </c:pt>
                <c:pt idx="23310">
                  <c:v>32.0879907494081</c:v>
                </c:pt>
                <c:pt idx="23311">
                  <c:v>32.089367325587801</c:v>
                </c:pt>
                <c:pt idx="23312">
                  <c:v>32.090743901767503</c:v>
                </c:pt>
                <c:pt idx="23313">
                  <c:v>32.092120477947297</c:v>
                </c:pt>
                <c:pt idx="23314">
                  <c:v>32.093497054126999</c:v>
                </c:pt>
                <c:pt idx="23315">
                  <c:v>32.094873630306701</c:v>
                </c:pt>
                <c:pt idx="23316">
                  <c:v>32.096250206486403</c:v>
                </c:pt>
                <c:pt idx="23317">
                  <c:v>32.097626782666197</c:v>
                </c:pt>
                <c:pt idx="23318">
                  <c:v>32.099003358845899</c:v>
                </c:pt>
                <c:pt idx="23319">
                  <c:v>32.1003799350256</c:v>
                </c:pt>
                <c:pt idx="23320">
                  <c:v>32.101756511205302</c:v>
                </c:pt>
                <c:pt idx="23321">
                  <c:v>32.103133087385103</c:v>
                </c:pt>
                <c:pt idx="23322">
                  <c:v>32.104509663564798</c:v>
                </c:pt>
                <c:pt idx="23323">
                  <c:v>32.1058862397445</c:v>
                </c:pt>
                <c:pt idx="23324">
                  <c:v>32.107262815924202</c:v>
                </c:pt>
                <c:pt idx="23325">
                  <c:v>32.108639392104003</c:v>
                </c:pt>
                <c:pt idx="23326">
                  <c:v>32.110015968283697</c:v>
                </c:pt>
                <c:pt idx="23327">
                  <c:v>32.111392544463399</c:v>
                </c:pt>
                <c:pt idx="23328">
                  <c:v>32.112769120643101</c:v>
                </c:pt>
                <c:pt idx="23329">
                  <c:v>32.114145696822902</c:v>
                </c:pt>
                <c:pt idx="23330">
                  <c:v>32.115522273002597</c:v>
                </c:pt>
                <c:pt idx="23331">
                  <c:v>32.116898849182299</c:v>
                </c:pt>
                <c:pt idx="23332">
                  <c:v>32.118275425362</c:v>
                </c:pt>
                <c:pt idx="23333">
                  <c:v>32.119652001541802</c:v>
                </c:pt>
                <c:pt idx="23334">
                  <c:v>32.121028577721503</c:v>
                </c:pt>
                <c:pt idx="23335">
                  <c:v>32.122405153901198</c:v>
                </c:pt>
                <c:pt idx="23336">
                  <c:v>32.1237817300809</c:v>
                </c:pt>
                <c:pt idx="23337">
                  <c:v>32.125158306260701</c:v>
                </c:pt>
                <c:pt idx="23338">
                  <c:v>32.126534882440403</c:v>
                </c:pt>
                <c:pt idx="23339">
                  <c:v>32.127911458620098</c:v>
                </c:pt>
                <c:pt idx="23340">
                  <c:v>32.129288034799899</c:v>
                </c:pt>
                <c:pt idx="23341">
                  <c:v>32.130664610979601</c:v>
                </c:pt>
                <c:pt idx="23342">
                  <c:v>32.132041187159302</c:v>
                </c:pt>
                <c:pt idx="23343">
                  <c:v>32.133417763338997</c:v>
                </c:pt>
                <c:pt idx="23344">
                  <c:v>32.134794339518798</c:v>
                </c:pt>
                <c:pt idx="23345">
                  <c:v>32.1361709156985</c:v>
                </c:pt>
                <c:pt idx="23346">
                  <c:v>32.137547491878202</c:v>
                </c:pt>
                <c:pt idx="23347">
                  <c:v>32.138924068057896</c:v>
                </c:pt>
                <c:pt idx="23348">
                  <c:v>32.140300644237698</c:v>
                </c:pt>
                <c:pt idx="23349">
                  <c:v>32.141677220417399</c:v>
                </c:pt>
                <c:pt idx="23350">
                  <c:v>32.143053796597101</c:v>
                </c:pt>
                <c:pt idx="23351">
                  <c:v>32.144430372776803</c:v>
                </c:pt>
                <c:pt idx="23352">
                  <c:v>32.145806948956597</c:v>
                </c:pt>
                <c:pt idx="23353">
                  <c:v>32.147183525136299</c:v>
                </c:pt>
                <c:pt idx="23354">
                  <c:v>32.148560101316001</c:v>
                </c:pt>
                <c:pt idx="23355">
                  <c:v>32.149936677495702</c:v>
                </c:pt>
                <c:pt idx="23356">
                  <c:v>32.151313253675497</c:v>
                </c:pt>
                <c:pt idx="23357">
                  <c:v>32.152689829855198</c:v>
                </c:pt>
                <c:pt idx="23358">
                  <c:v>32.1540664060349</c:v>
                </c:pt>
                <c:pt idx="23359">
                  <c:v>32.155442982214602</c:v>
                </c:pt>
                <c:pt idx="23360">
                  <c:v>32.156819558394403</c:v>
                </c:pt>
                <c:pt idx="23361">
                  <c:v>32.158196134574098</c:v>
                </c:pt>
                <c:pt idx="23362">
                  <c:v>32.1595727107538</c:v>
                </c:pt>
                <c:pt idx="23363">
                  <c:v>32.160949286933501</c:v>
                </c:pt>
                <c:pt idx="23364">
                  <c:v>32.162325863113303</c:v>
                </c:pt>
                <c:pt idx="23365">
                  <c:v>32.163702439292997</c:v>
                </c:pt>
                <c:pt idx="23366">
                  <c:v>32.165079015472699</c:v>
                </c:pt>
                <c:pt idx="23367">
                  <c:v>32.166455591652401</c:v>
                </c:pt>
                <c:pt idx="23368">
                  <c:v>32.167832167832202</c:v>
                </c:pt>
                <c:pt idx="23369">
                  <c:v>32.169208744011897</c:v>
                </c:pt>
                <c:pt idx="23370">
                  <c:v>32.170585320191599</c:v>
                </c:pt>
                <c:pt idx="23371">
                  <c:v>32.1719618963714</c:v>
                </c:pt>
                <c:pt idx="23372">
                  <c:v>32.173338472551102</c:v>
                </c:pt>
                <c:pt idx="23373">
                  <c:v>32.174715048730803</c:v>
                </c:pt>
                <c:pt idx="23374">
                  <c:v>32.176091624910498</c:v>
                </c:pt>
                <c:pt idx="23375">
                  <c:v>32.177468201090299</c:v>
                </c:pt>
                <c:pt idx="23376">
                  <c:v>32.178844777270001</c:v>
                </c:pt>
                <c:pt idx="23377">
                  <c:v>32.180221353449703</c:v>
                </c:pt>
                <c:pt idx="23378">
                  <c:v>32.181597929629397</c:v>
                </c:pt>
                <c:pt idx="23379">
                  <c:v>32.182974505809199</c:v>
                </c:pt>
                <c:pt idx="23380">
                  <c:v>32.1843510819889</c:v>
                </c:pt>
                <c:pt idx="23381">
                  <c:v>32.185727658168602</c:v>
                </c:pt>
                <c:pt idx="23382">
                  <c:v>32.187104234348297</c:v>
                </c:pt>
                <c:pt idx="23383">
                  <c:v>32.188480810528098</c:v>
                </c:pt>
                <c:pt idx="23384">
                  <c:v>32.1898573867078</c:v>
                </c:pt>
                <c:pt idx="23385">
                  <c:v>32.191233962887502</c:v>
                </c:pt>
                <c:pt idx="23386">
                  <c:v>32.192610539067203</c:v>
                </c:pt>
                <c:pt idx="23387">
                  <c:v>32.193987115246998</c:v>
                </c:pt>
                <c:pt idx="23388">
                  <c:v>32.195363691426699</c:v>
                </c:pt>
                <c:pt idx="23389">
                  <c:v>32.196740267606401</c:v>
                </c:pt>
                <c:pt idx="23390">
                  <c:v>32.198116843786103</c:v>
                </c:pt>
                <c:pt idx="23391">
                  <c:v>32.199493419965897</c:v>
                </c:pt>
                <c:pt idx="23392">
                  <c:v>32.200869996145599</c:v>
                </c:pt>
                <c:pt idx="23393">
                  <c:v>32.202246572325301</c:v>
                </c:pt>
                <c:pt idx="23394">
                  <c:v>32.203623148505002</c:v>
                </c:pt>
                <c:pt idx="23395">
                  <c:v>32.204999724684797</c:v>
                </c:pt>
                <c:pt idx="23396">
                  <c:v>32.206376300864498</c:v>
                </c:pt>
                <c:pt idx="23397">
                  <c:v>32.2077528770442</c:v>
                </c:pt>
                <c:pt idx="23398">
                  <c:v>32.209129453223902</c:v>
                </c:pt>
                <c:pt idx="23399">
                  <c:v>32.210506029403703</c:v>
                </c:pt>
                <c:pt idx="23400">
                  <c:v>32.211882605583398</c:v>
                </c:pt>
                <c:pt idx="23401">
                  <c:v>32.2132591817631</c:v>
                </c:pt>
                <c:pt idx="23402">
                  <c:v>32.214635757942801</c:v>
                </c:pt>
                <c:pt idx="23403">
                  <c:v>32.216012334122603</c:v>
                </c:pt>
                <c:pt idx="23404">
                  <c:v>32.217388910302297</c:v>
                </c:pt>
                <c:pt idx="23405">
                  <c:v>32.218765486481999</c:v>
                </c:pt>
                <c:pt idx="23406">
                  <c:v>32.2201420626618</c:v>
                </c:pt>
                <c:pt idx="23407">
                  <c:v>32.221518638841502</c:v>
                </c:pt>
                <c:pt idx="23408">
                  <c:v>32.222895215021197</c:v>
                </c:pt>
                <c:pt idx="23409">
                  <c:v>32.224271791200898</c:v>
                </c:pt>
                <c:pt idx="23410">
                  <c:v>32.2256483673807</c:v>
                </c:pt>
                <c:pt idx="23411">
                  <c:v>32.227024943560401</c:v>
                </c:pt>
                <c:pt idx="23412">
                  <c:v>32.228401519740103</c:v>
                </c:pt>
                <c:pt idx="23413">
                  <c:v>32.229778095919798</c:v>
                </c:pt>
                <c:pt idx="23414">
                  <c:v>32.231154672099599</c:v>
                </c:pt>
                <c:pt idx="23415">
                  <c:v>32.232531248279301</c:v>
                </c:pt>
                <c:pt idx="23416">
                  <c:v>32.233907824459003</c:v>
                </c:pt>
                <c:pt idx="23417">
                  <c:v>32.235284400638697</c:v>
                </c:pt>
                <c:pt idx="23418">
                  <c:v>32.236660976818499</c:v>
                </c:pt>
                <c:pt idx="23419">
                  <c:v>32.2380375529982</c:v>
                </c:pt>
                <c:pt idx="23420">
                  <c:v>32.239414129177902</c:v>
                </c:pt>
                <c:pt idx="23421">
                  <c:v>32.240790705357597</c:v>
                </c:pt>
                <c:pt idx="23422">
                  <c:v>32.242167281537398</c:v>
                </c:pt>
                <c:pt idx="23423">
                  <c:v>32.2435438577171</c:v>
                </c:pt>
                <c:pt idx="23424">
                  <c:v>32.244920433896802</c:v>
                </c:pt>
                <c:pt idx="23425">
                  <c:v>32.246297010076503</c:v>
                </c:pt>
                <c:pt idx="23426">
                  <c:v>32.247673586256298</c:v>
                </c:pt>
                <c:pt idx="23427">
                  <c:v>32.249050162435999</c:v>
                </c:pt>
                <c:pt idx="23428">
                  <c:v>32.250426738615701</c:v>
                </c:pt>
                <c:pt idx="23429">
                  <c:v>32.251803314795403</c:v>
                </c:pt>
                <c:pt idx="23430">
                  <c:v>32.253179890975197</c:v>
                </c:pt>
                <c:pt idx="23431">
                  <c:v>32.254556467154899</c:v>
                </c:pt>
                <c:pt idx="23432">
                  <c:v>32.255933043334601</c:v>
                </c:pt>
                <c:pt idx="23433">
                  <c:v>32.257309619514302</c:v>
                </c:pt>
                <c:pt idx="23434">
                  <c:v>32.258686195694096</c:v>
                </c:pt>
                <c:pt idx="23435">
                  <c:v>32.260062771873798</c:v>
                </c:pt>
                <c:pt idx="23436">
                  <c:v>32.2614393480535</c:v>
                </c:pt>
                <c:pt idx="23437">
                  <c:v>32.262815924233301</c:v>
                </c:pt>
                <c:pt idx="23438">
                  <c:v>32.264192500413003</c:v>
                </c:pt>
                <c:pt idx="23439">
                  <c:v>32.265569076592698</c:v>
                </c:pt>
                <c:pt idx="23440">
                  <c:v>32.266945652772399</c:v>
                </c:pt>
                <c:pt idx="23441">
                  <c:v>32.268322228952201</c:v>
                </c:pt>
                <c:pt idx="23442">
                  <c:v>32.269698805131902</c:v>
                </c:pt>
                <c:pt idx="23443">
                  <c:v>32.271075381311597</c:v>
                </c:pt>
                <c:pt idx="23444">
                  <c:v>32.272451957491299</c:v>
                </c:pt>
                <c:pt idx="23445">
                  <c:v>32.2738285336711</c:v>
                </c:pt>
                <c:pt idx="23446">
                  <c:v>32.275205109850802</c:v>
                </c:pt>
                <c:pt idx="23447">
                  <c:v>32.276581686030497</c:v>
                </c:pt>
                <c:pt idx="23448">
                  <c:v>32.277958262210198</c:v>
                </c:pt>
                <c:pt idx="23449">
                  <c:v>32.27933483839</c:v>
                </c:pt>
                <c:pt idx="23450">
                  <c:v>32.280711414569701</c:v>
                </c:pt>
                <c:pt idx="23451">
                  <c:v>32.282087990749403</c:v>
                </c:pt>
                <c:pt idx="23452">
                  <c:v>32.283464566929098</c:v>
                </c:pt>
                <c:pt idx="23453">
                  <c:v>32.284841143108899</c:v>
                </c:pt>
                <c:pt idx="23454">
                  <c:v>32.286217719288601</c:v>
                </c:pt>
                <c:pt idx="23455">
                  <c:v>32.287594295468303</c:v>
                </c:pt>
                <c:pt idx="23456">
                  <c:v>32.288970871647997</c:v>
                </c:pt>
                <c:pt idx="23457">
                  <c:v>32.290347447827799</c:v>
                </c:pt>
                <c:pt idx="23458">
                  <c:v>32.2917240240075</c:v>
                </c:pt>
                <c:pt idx="23459">
                  <c:v>32.293100600187202</c:v>
                </c:pt>
                <c:pt idx="23460">
                  <c:v>32.294477176367003</c:v>
                </c:pt>
                <c:pt idx="23461">
                  <c:v>32.295853752546698</c:v>
                </c:pt>
                <c:pt idx="23462">
                  <c:v>32.2972303287264</c:v>
                </c:pt>
                <c:pt idx="23463">
                  <c:v>32.298606904906102</c:v>
                </c:pt>
                <c:pt idx="23464">
                  <c:v>32.299983481085803</c:v>
                </c:pt>
                <c:pt idx="23465">
                  <c:v>32.301360057265597</c:v>
                </c:pt>
                <c:pt idx="23466">
                  <c:v>32.302736633445299</c:v>
                </c:pt>
                <c:pt idx="23467">
                  <c:v>32.304113209625001</c:v>
                </c:pt>
                <c:pt idx="23468">
                  <c:v>32.305489785804703</c:v>
                </c:pt>
                <c:pt idx="23469">
                  <c:v>32.306866361984497</c:v>
                </c:pt>
                <c:pt idx="23470">
                  <c:v>32.308242938164199</c:v>
                </c:pt>
                <c:pt idx="23471">
                  <c:v>32.3096195143439</c:v>
                </c:pt>
                <c:pt idx="23472">
                  <c:v>32.310996090523702</c:v>
                </c:pt>
                <c:pt idx="23473">
                  <c:v>32.312372666703403</c:v>
                </c:pt>
                <c:pt idx="23474">
                  <c:v>32.313749242883098</c:v>
                </c:pt>
                <c:pt idx="23475">
                  <c:v>32.3151258190628</c:v>
                </c:pt>
                <c:pt idx="23476">
                  <c:v>32.316502395242601</c:v>
                </c:pt>
                <c:pt idx="23477">
                  <c:v>32.317878971422303</c:v>
                </c:pt>
                <c:pt idx="23478">
                  <c:v>32.319255547601998</c:v>
                </c:pt>
                <c:pt idx="23479">
                  <c:v>32.320632123781699</c:v>
                </c:pt>
                <c:pt idx="23480">
                  <c:v>32.322008699961501</c:v>
                </c:pt>
                <c:pt idx="23481">
                  <c:v>32.323385276141202</c:v>
                </c:pt>
                <c:pt idx="23482">
                  <c:v>32.324761852320897</c:v>
                </c:pt>
                <c:pt idx="23483">
                  <c:v>32.326138428500599</c:v>
                </c:pt>
                <c:pt idx="23484">
                  <c:v>32.3275150046804</c:v>
                </c:pt>
                <c:pt idx="23485">
                  <c:v>32.328891580860102</c:v>
                </c:pt>
                <c:pt idx="23486">
                  <c:v>32.330268157039797</c:v>
                </c:pt>
                <c:pt idx="23487">
                  <c:v>32.331644733219498</c:v>
                </c:pt>
                <c:pt idx="23488">
                  <c:v>32.3330213093993</c:v>
                </c:pt>
                <c:pt idx="23489">
                  <c:v>32.334397885579001</c:v>
                </c:pt>
                <c:pt idx="23490">
                  <c:v>32.335774461758703</c:v>
                </c:pt>
                <c:pt idx="23491">
                  <c:v>32.337151037938398</c:v>
                </c:pt>
                <c:pt idx="23492">
                  <c:v>32.338527614118199</c:v>
                </c:pt>
                <c:pt idx="23493">
                  <c:v>32.339904190297901</c:v>
                </c:pt>
                <c:pt idx="23494">
                  <c:v>32.341280766477603</c:v>
                </c:pt>
                <c:pt idx="23495">
                  <c:v>32.342657342657397</c:v>
                </c:pt>
                <c:pt idx="23496">
                  <c:v>32.344033918837098</c:v>
                </c:pt>
                <c:pt idx="23497">
                  <c:v>32.3454104950168</c:v>
                </c:pt>
                <c:pt idx="23498">
                  <c:v>32.346787071196502</c:v>
                </c:pt>
                <c:pt idx="23499">
                  <c:v>32.348163647376303</c:v>
                </c:pt>
                <c:pt idx="23500">
                  <c:v>32.349540223555998</c:v>
                </c:pt>
                <c:pt idx="23501">
                  <c:v>32.3509167997357</c:v>
                </c:pt>
                <c:pt idx="23502">
                  <c:v>32.352293375915401</c:v>
                </c:pt>
                <c:pt idx="23503">
                  <c:v>32.353669952095103</c:v>
                </c:pt>
                <c:pt idx="23504">
                  <c:v>32.355046528274897</c:v>
                </c:pt>
                <c:pt idx="23505">
                  <c:v>32.356423104454599</c:v>
                </c:pt>
                <c:pt idx="23506">
                  <c:v>32.357799680634301</c:v>
                </c:pt>
                <c:pt idx="23507">
                  <c:v>32.359176256814102</c:v>
                </c:pt>
                <c:pt idx="23508">
                  <c:v>32.360552832993797</c:v>
                </c:pt>
                <c:pt idx="23509">
                  <c:v>32.361929409173499</c:v>
                </c:pt>
                <c:pt idx="23510">
                  <c:v>32.3633059853532</c:v>
                </c:pt>
                <c:pt idx="23511">
                  <c:v>32.364682561533002</c:v>
                </c:pt>
                <c:pt idx="23512">
                  <c:v>32.366059137712703</c:v>
                </c:pt>
                <c:pt idx="23513">
                  <c:v>32.367435713892398</c:v>
                </c:pt>
                <c:pt idx="23514">
                  <c:v>32.3688122900721</c:v>
                </c:pt>
                <c:pt idx="23515">
                  <c:v>32.370188866251901</c:v>
                </c:pt>
                <c:pt idx="23516">
                  <c:v>32.371565442431603</c:v>
                </c:pt>
                <c:pt idx="23517">
                  <c:v>32.372942018611297</c:v>
                </c:pt>
                <c:pt idx="23518">
                  <c:v>32.374318594790999</c:v>
                </c:pt>
                <c:pt idx="23519">
                  <c:v>32.375695170970801</c:v>
                </c:pt>
                <c:pt idx="23520">
                  <c:v>32.377071747150502</c:v>
                </c:pt>
                <c:pt idx="23521">
                  <c:v>32.378448323330197</c:v>
                </c:pt>
                <c:pt idx="23522">
                  <c:v>32.379824899509899</c:v>
                </c:pt>
                <c:pt idx="23523">
                  <c:v>32.3812014756897</c:v>
                </c:pt>
                <c:pt idx="23524">
                  <c:v>32.382578051869402</c:v>
                </c:pt>
                <c:pt idx="23525">
                  <c:v>32.383954628049104</c:v>
                </c:pt>
                <c:pt idx="23526">
                  <c:v>32.385331204228898</c:v>
                </c:pt>
                <c:pt idx="23527">
                  <c:v>32.386707780408599</c:v>
                </c:pt>
                <c:pt idx="23528">
                  <c:v>32.388084356588301</c:v>
                </c:pt>
                <c:pt idx="23529">
                  <c:v>32.389460932768003</c:v>
                </c:pt>
                <c:pt idx="23530">
                  <c:v>32.390837508947797</c:v>
                </c:pt>
                <c:pt idx="23531">
                  <c:v>32.392214085127499</c:v>
                </c:pt>
                <c:pt idx="23532">
                  <c:v>32.393590661307201</c:v>
                </c:pt>
                <c:pt idx="23533">
                  <c:v>32.394967237486902</c:v>
                </c:pt>
                <c:pt idx="23534">
                  <c:v>32.396343813666697</c:v>
                </c:pt>
                <c:pt idx="23535">
                  <c:v>32.397720389846398</c:v>
                </c:pt>
                <c:pt idx="23536">
                  <c:v>32.3990969660261</c:v>
                </c:pt>
                <c:pt idx="23537">
                  <c:v>32.400473542205802</c:v>
                </c:pt>
                <c:pt idx="23538">
                  <c:v>32.401850118385603</c:v>
                </c:pt>
                <c:pt idx="23539">
                  <c:v>32.403226694565298</c:v>
                </c:pt>
                <c:pt idx="23540">
                  <c:v>32.404603270745</c:v>
                </c:pt>
                <c:pt idx="23541">
                  <c:v>32.405979846924701</c:v>
                </c:pt>
                <c:pt idx="23542">
                  <c:v>32.407356423104503</c:v>
                </c:pt>
                <c:pt idx="23543">
                  <c:v>32.408732999284197</c:v>
                </c:pt>
                <c:pt idx="23544">
                  <c:v>32.410109575463899</c:v>
                </c:pt>
                <c:pt idx="23545">
                  <c:v>32.411486151643601</c:v>
                </c:pt>
                <c:pt idx="23546">
                  <c:v>32.412862727823402</c:v>
                </c:pt>
                <c:pt idx="23547">
                  <c:v>32.414239304003097</c:v>
                </c:pt>
                <c:pt idx="23548">
                  <c:v>32.415615880182798</c:v>
                </c:pt>
                <c:pt idx="23549">
                  <c:v>32.4169924563625</c:v>
                </c:pt>
                <c:pt idx="23550">
                  <c:v>32.418369032542302</c:v>
                </c:pt>
                <c:pt idx="23551">
                  <c:v>32.419745608722003</c:v>
                </c:pt>
                <c:pt idx="23552">
                  <c:v>32.421122184901698</c:v>
                </c:pt>
                <c:pt idx="23553">
                  <c:v>32.4224987610814</c:v>
                </c:pt>
                <c:pt idx="23554">
                  <c:v>32.423875337261201</c:v>
                </c:pt>
                <c:pt idx="23555">
                  <c:v>32.425251913440903</c:v>
                </c:pt>
                <c:pt idx="23556">
                  <c:v>32.426628489620597</c:v>
                </c:pt>
                <c:pt idx="23557">
                  <c:v>32.428005065800299</c:v>
                </c:pt>
                <c:pt idx="23558">
                  <c:v>32.4293816419801</c:v>
                </c:pt>
                <c:pt idx="23559">
                  <c:v>32.430758218159802</c:v>
                </c:pt>
                <c:pt idx="23560">
                  <c:v>32.432134794339497</c:v>
                </c:pt>
                <c:pt idx="23561">
                  <c:v>32.433511370519298</c:v>
                </c:pt>
                <c:pt idx="23562">
                  <c:v>32.434887946699</c:v>
                </c:pt>
                <c:pt idx="23563">
                  <c:v>32.436264522878702</c:v>
                </c:pt>
                <c:pt idx="23564">
                  <c:v>32.437641099058403</c:v>
                </c:pt>
                <c:pt idx="23565">
                  <c:v>32.439017675238198</c:v>
                </c:pt>
                <c:pt idx="23566">
                  <c:v>32.440394251417899</c:v>
                </c:pt>
                <c:pt idx="23567">
                  <c:v>32.441770827597601</c:v>
                </c:pt>
                <c:pt idx="23568">
                  <c:v>32.443147403777303</c:v>
                </c:pt>
                <c:pt idx="23569">
                  <c:v>32.444523979957097</c:v>
                </c:pt>
                <c:pt idx="23570">
                  <c:v>32.445900556136799</c:v>
                </c:pt>
                <c:pt idx="23571">
                  <c:v>32.447277132316501</c:v>
                </c:pt>
                <c:pt idx="23572">
                  <c:v>32.448653708496202</c:v>
                </c:pt>
                <c:pt idx="23573">
                  <c:v>32.450030284675996</c:v>
                </c:pt>
                <c:pt idx="23574">
                  <c:v>32.451406860855698</c:v>
                </c:pt>
                <c:pt idx="23575">
                  <c:v>32.4527834370354</c:v>
                </c:pt>
                <c:pt idx="23576">
                  <c:v>32.454160013215102</c:v>
                </c:pt>
                <c:pt idx="23577">
                  <c:v>32.455536589394903</c:v>
                </c:pt>
                <c:pt idx="23578">
                  <c:v>32.456913165574598</c:v>
                </c:pt>
                <c:pt idx="23579">
                  <c:v>32.458289741754299</c:v>
                </c:pt>
                <c:pt idx="23580">
                  <c:v>32.459666317934001</c:v>
                </c:pt>
                <c:pt idx="23581">
                  <c:v>32.461042894113803</c:v>
                </c:pt>
                <c:pt idx="23582">
                  <c:v>32.462419470293497</c:v>
                </c:pt>
                <c:pt idx="23583">
                  <c:v>32.463796046473199</c:v>
                </c:pt>
                <c:pt idx="23584">
                  <c:v>32.465172622652901</c:v>
                </c:pt>
                <c:pt idx="23585">
                  <c:v>32.466549198832702</c:v>
                </c:pt>
                <c:pt idx="23586">
                  <c:v>32.467925775012397</c:v>
                </c:pt>
                <c:pt idx="23587">
                  <c:v>32.469302351192098</c:v>
                </c:pt>
                <c:pt idx="23588">
                  <c:v>32.4706789273718</c:v>
                </c:pt>
                <c:pt idx="23589">
                  <c:v>32.472055503551601</c:v>
                </c:pt>
                <c:pt idx="23590">
                  <c:v>32.473432079731303</c:v>
                </c:pt>
                <c:pt idx="23591">
                  <c:v>32.474808655910998</c:v>
                </c:pt>
                <c:pt idx="23592">
                  <c:v>32.4761852320907</c:v>
                </c:pt>
                <c:pt idx="23593">
                  <c:v>32.477561808270501</c:v>
                </c:pt>
                <c:pt idx="23594">
                  <c:v>32.478938384450203</c:v>
                </c:pt>
                <c:pt idx="23595">
                  <c:v>32.480314960629897</c:v>
                </c:pt>
                <c:pt idx="23596">
                  <c:v>32.481691536809699</c:v>
                </c:pt>
                <c:pt idx="23597">
                  <c:v>32.4830681129894</c:v>
                </c:pt>
                <c:pt idx="23598">
                  <c:v>32.484444689169102</c:v>
                </c:pt>
                <c:pt idx="23599">
                  <c:v>32.485821265348797</c:v>
                </c:pt>
                <c:pt idx="23600">
                  <c:v>32.487197841528598</c:v>
                </c:pt>
                <c:pt idx="23601">
                  <c:v>32.4885744177083</c:v>
                </c:pt>
                <c:pt idx="23602">
                  <c:v>32.489950993888002</c:v>
                </c:pt>
                <c:pt idx="23603">
                  <c:v>32.491327570067703</c:v>
                </c:pt>
                <c:pt idx="23604">
                  <c:v>32.492704146247497</c:v>
                </c:pt>
                <c:pt idx="23605">
                  <c:v>32.494080722427199</c:v>
                </c:pt>
                <c:pt idx="23606">
                  <c:v>32.495457298606901</c:v>
                </c:pt>
                <c:pt idx="23607">
                  <c:v>32.496833874786603</c:v>
                </c:pt>
                <c:pt idx="23608">
                  <c:v>32.498210450966397</c:v>
                </c:pt>
                <c:pt idx="23609">
                  <c:v>32.499587027146099</c:v>
                </c:pt>
                <c:pt idx="23610">
                  <c:v>32.5009636033258</c:v>
                </c:pt>
                <c:pt idx="23611">
                  <c:v>32.502340179505502</c:v>
                </c:pt>
                <c:pt idx="23612">
                  <c:v>32.503716755685303</c:v>
                </c:pt>
                <c:pt idx="23613">
                  <c:v>32.505093331864998</c:v>
                </c:pt>
                <c:pt idx="23614">
                  <c:v>32.5064699080447</c:v>
                </c:pt>
                <c:pt idx="23615">
                  <c:v>32.507846484224402</c:v>
                </c:pt>
                <c:pt idx="23616">
                  <c:v>32.509223060404203</c:v>
                </c:pt>
                <c:pt idx="23617">
                  <c:v>32.510599636583898</c:v>
                </c:pt>
                <c:pt idx="23618">
                  <c:v>32.511976212763599</c:v>
                </c:pt>
                <c:pt idx="23619">
                  <c:v>32.513352788943301</c:v>
                </c:pt>
                <c:pt idx="23620">
                  <c:v>32.514729365123102</c:v>
                </c:pt>
                <c:pt idx="23621">
                  <c:v>32.516105941302797</c:v>
                </c:pt>
                <c:pt idx="23622">
                  <c:v>32.517482517482499</c:v>
                </c:pt>
                <c:pt idx="23623">
                  <c:v>32.518859093662201</c:v>
                </c:pt>
                <c:pt idx="23624">
                  <c:v>32.520235669842002</c:v>
                </c:pt>
                <c:pt idx="23625">
                  <c:v>32.521612246021697</c:v>
                </c:pt>
                <c:pt idx="23626">
                  <c:v>32.522988822201398</c:v>
                </c:pt>
                <c:pt idx="23627">
                  <c:v>32.5243653983812</c:v>
                </c:pt>
                <c:pt idx="23628">
                  <c:v>32.525741974560901</c:v>
                </c:pt>
                <c:pt idx="23629">
                  <c:v>32.527118550740603</c:v>
                </c:pt>
                <c:pt idx="23630">
                  <c:v>32.528495126920298</c:v>
                </c:pt>
                <c:pt idx="23631">
                  <c:v>32.529871703100099</c:v>
                </c:pt>
                <c:pt idx="23632">
                  <c:v>32.531248279279801</c:v>
                </c:pt>
                <c:pt idx="23633">
                  <c:v>32.532624855459503</c:v>
                </c:pt>
                <c:pt idx="23634">
                  <c:v>32.534001431639197</c:v>
                </c:pt>
                <c:pt idx="23635">
                  <c:v>32.535378007818998</c:v>
                </c:pt>
                <c:pt idx="23636">
                  <c:v>32.5367545839987</c:v>
                </c:pt>
                <c:pt idx="23637">
                  <c:v>32.538131160178402</c:v>
                </c:pt>
                <c:pt idx="23638">
                  <c:v>32.539507736358097</c:v>
                </c:pt>
                <c:pt idx="23639">
                  <c:v>32.540884312537898</c:v>
                </c:pt>
                <c:pt idx="23640">
                  <c:v>32.5422608887176</c:v>
                </c:pt>
                <c:pt idx="23641">
                  <c:v>32.543637464897301</c:v>
                </c:pt>
                <c:pt idx="23642">
                  <c:v>32.545014041077003</c:v>
                </c:pt>
                <c:pt idx="23643">
                  <c:v>32.546390617256797</c:v>
                </c:pt>
                <c:pt idx="23644">
                  <c:v>32.547767193436499</c:v>
                </c:pt>
                <c:pt idx="23645">
                  <c:v>32.549143769616201</c:v>
                </c:pt>
                <c:pt idx="23646">
                  <c:v>32.550520345795903</c:v>
                </c:pt>
                <c:pt idx="23647">
                  <c:v>32.551896921975697</c:v>
                </c:pt>
                <c:pt idx="23648">
                  <c:v>32.553273498155399</c:v>
                </c:pt>
                <c:pt idx="23649">
                  <c:v>32.5546500743351</c:v>
                </c:pt>
                <c:pt idx="23650">
                  <c:v>32.556026650514802</c:v>
                </c:pt>
                <c:pt idx="23651">
                  <c:v>32.557403226694603</c:v>
                </c:pt>
                <c:pt idx="23652">
                  <c:v>32.558779802874298</c:v>
                </c:pt>
                <c:pt idx="23653">
                  <c:v>32.560156379054</c:v>
                </c:pt>
                <c:pt idx="23654">
                  <c:v>32.561532955233801</c:v>
                </c:pt>
                <c:pt idx="23655">
                  <c:v>32.562909531413503</c:v>
                </c:pt>
                <c:pt idx="23656">
                  <c:v>32.564286107593198</c:v>
                </c:pt>
                <c:pt idx="23657">
                  <c:v>32.565662683772899</c:v>
                </c:pt>
                <c:pt idx="23658">
                  <c:v>32.567039259952601</c:v>
                </c:pt>
                <c:pt idx="23659">
                  <c:v>32.568415836132402</c:v>
                </c:pt>
                <c:pt idx="23660">
                  <c:v>32.569792412312097</c:v>
                </c:pt>
                <c:pt idx="23661">
                  <c:v>32.571168988491799</c:v>
                </c:pt>
                <c:pt idx="23662">
                  <c:v>32.5725455646716</c:v>
                </c:pt>
                <c:pt idx="23663">
                  <c:v>32.573922140851302</c:v>
                </c:pt>
                <c:pt idx="23664">
                  <c:v>32.575298717031004</c:v>
                </c:pt>
                <c:pt idx="23665">
                  <c:v>32.576675293210698</c:v>
                </c:pt>
                <c:pt idx="23666">
                  <c:v>32.578051869390499</c:v>
                </c:pt>
                <c:pt idx="23667">
                  <c:v>32.579428445570201</c:v>
                </c:pt>
                <c:pt idx="23668">
                  <c:v>32.580805021749903</c:v>
                </c:pt>
                <c:pt idx="23669">
                  <c:v>32.582181597929598</c:v>
                </c:pt>
                <c:pt idx="23670">
                  <c:v>32.583558174109399</c:v>
                </c:pt>
                <c:pt idx="23671">
                  <c:v>32.584934750289101</c:v>
                </c:pt>
                <c:pt idx="23672">
                  <c:v>32.586311326468802</c:v>
                </c:pt>
                <c:pt idx="23673">
                  <c:v>32.587687902648497</c:v>
                </c:pt>
                <c:pt idx="23674">
                  <c:v>32.589064478828298</c:v>
                </c:pt>
                <c:pt idx="23675">
                  <c:v>32.590441055008</c:v>
                </c:pt>
                <c:pt idx="23676">
                  <c:v>32.591817631187702</c:v>
                </c:pt>
                <c:pt idx="23677">
                  <c:v>32.593194207367397</c:v>
                </c:pt>
                <c:pt idx="23678">
                  <c:v>32.594570783547198</c:v>
                </c:pt>
                <c:pt idx="23679">
                  <c:v>32.5959473597269</c:v>
                </c:pt>
                <c:pt idx="23680">
                  <c:v>32.597323935906601</c:v>
                </c:pt>
                <c:pt idx="23681">
                  <c:v>32.598700512086303</c:v>
                </c:pt>
                <c:pt idx="23682">
                  <c:v>32.600077088266097</c:v>
                </c:pt>
                <c:pt idx="23683">
                  <c:v>32.601453664445799</c:v>
                </c:pt>
                <c:pt idx="23684">
                  <c:v>32.602830240625501</c:v>
                </c:pt>
                <c:pt idx="23685">
                  <c:v>32.604206816805203</c:v>
                </c:pt>
                <c:pt idx="23686">
                  <c:v>32.605583392984997</c:v>
                </c:pt>
                <c:pt idx="23687">
                  <c:v>32.606959969164699</c:v>
                </c:pt>
                <c:pt idx="23688">
                  <c:v>32.6083365453444</c:v>
                </c:pt>
                <c:pt idx="23689">
                  <c:v>32.609713121524202</c:v>
                </c:pt>
                <c:pt idx="23690">
                  <c:v>32.611089697703903</c:v>
                </c:pt>
                <c:pt idx="23691">
                  <c:v>32.612466273883598</c:v>
                </c:pt>
                <c:pt idx="23692">
                  <c:v>32.6138428500633</c:v>
                </c:pt>
                <c:pt idx="23693">
                  <c:v>32.615219426243101</c:v>
                </c:pt>
                <c:pt idx="23694">
                  <c:v>32.616596002422803</c:v>
                </c:pt>
                <c:pt idx="23695">
                  <c:v>32.617972578602497</c:v>
                </c:pt>
                <c:pt idx="23696">
                  <c:v>32.619349154782199</c:v>
                </c:pt>
                <c:pt idx="23697">
                  <c:v>32.620725730962</c:v>
                </c:pt>
                <c:pt idx="23698">
                  <c:v>32.622102307141702</c:v>
                </c:pt>
                <c:pt idx="23699">
                  <c:v>32.623478883321397</c:v>
                </c:pt>
                <c:pt idx="23700">
                  <c:v>32.624855459501099</c:v>
                </c:pt>
                <c:pt idx="23701">
                  <c:v>32.6262320356809</c:v>
                </c:pt>
                <c:pt idx="23702">
                  <c:v>32.627608611860602</c:v>
                </c:pt>
                <c:pt idx="23703">
                  <c:v>32.628985188040303</c:v>
                </c:pt>
                <c:pt idx="23704">
                  <c:v>32.630361764219998</c:v>
                </c:pt>
                <c:pt idx="23705">
                  <c:v>32.631738340399799</c:v>
                </c:pt>
                <c:pt idx="23706">
                  <c:v>32.633114916579501</c:v>
                </c:pt>
                <c:pt idx="23707">
                  <c:v>32.634491492759203</c:v>
                </c:pt>
                <c:pt idx="23708">
                  <c:v>32.635868068938898</c:v>
                </c:pt>
                <c:pt idx="23709">
                  <c:v>32.637244645118699</c:v>
                </c:pt>
                <c:pt idx="23710">
                  <c:v>32.638621221298401</c:v>
                </c:pt>
                <c:pt idx="23711">
                  <c:v>32.639997797478102</c:v>
                </c:pt>
                <c:pt idx="23712">
                  <c:v>32.641374373657797</c:v>
                </c:pt>
                <c:pt idx="23713">
                  <c:v>32.642750949837598</c:v>
                </c:pt>
                <c:pt idx="23714">
                  <c:v>32.6441275260173</c:v>
                </c:pt>
                <c:pt idx="23715">
                  <c:v>32.645504102197002</c:v>
                </c:pt>
                <c:pt idx="23716">
                  <c:v>32.646880678376696</c:v>
                </c:pt>
                <c:pt idx="23717">
                  <c:v>32.648257254556498</c:v>
                </c:pt>
                <c:pt idx="23718">
                  <c:v>32.6496338307362</c:v>
                </c:pt>
                <c:pt idx="23719">
                  <c:v>32.651010406915901</c:v>
                </c:pt>
                <c:pt idx="23720">
                  <c:v>32.652386983095603</c:v>
                </c:pt>
                <c:pt idx="23721">
                  <c:v>32.653763559275397</c:v>
                </c:pt>
                <c:pt idx="23722">
                  <c:v>32.655140135455099</c:v>
                </c:pt>
                <c:pt idx="23723">
                  <c:v>32.656516711634801</c:v>
                </c:pt>
                <c:pt idx="23724">
                  <c:v>32.657893287814602</c:v>
                </c:pt>
                <c:pt idx="23725">
                  <c:v>32.659269863994297</c:v>
                </c:pt>
                <c:pt idx="23726">
                  <c:v>32.660646440173998</c:v>
                </c:pt>
                <c:pt idx="23727">
                  <c:v>32.6620230163537</c:v>
                </c:pt>
                <c:pt idx="23728">
                  <c:v>32.663399592533501</c:v>
                </c:pt>
                <c:pt idx="23729">
                  <c:v>32.664776168713203</c:v>
                </c:pt>
                <c:pt idx="23730">
                  <c:v>32.666152744892898</c:v>
                </c:pt>
                <c:pt idx="23731">
                  <c:v>32.6675293210726</c:v>
                </c:pt>
                <c:pt idx="23732">
                  <c:v>32.668905897252401</c:v>
                </c:pt>
                <c:pt idx="23733">
                  <c:v>32.670282473432103</c:v>
                </c:pt>
                <c:pt idx="23734">
                  <c:v>32.671659049611797</c:v>
                </c:pt>
                <c:pt idx="23735">
                  <c:v>32.673035625791499</c:v>
                </c:pt>
                <c:pt idx="23736">
                  <c:v>32.6744122019713</c:v>
                </c:pt>
                <c:pt idx="23737">
                  <c:v>32.675788778151002</c:v>
                </c:pt>
                <c:pt idx="23738">
                  <c:v>32.677165354330697</c:v>
                </c:pt>
                <c:pt idx="23739">
                  <c:v>32.678541930510399</c:v>
                </c:pt>
                <c:pt idx="23740">
                  <c:v>32.6799185066902</c:v>
                </c:pt>
                <c:pt idx="23741">
                  <c:v>32.681295082869902</c:v>
                </c:pt>
                <c:pt idx="23742">
                  <c:v>32.682671659049603</c:v>
                </c:pt>
                <c:pt idx="23743">
                  <c:v>32.684048235229298</c:v>
                </c:pt>
                <c:pt idx="23744">
                  <c:v>32.685424811409099</c:v>
                </c:pt>
                <c:pt idx="23745">
                  <c:v>32.686801387588801</c:v>
                </c:pt>
                <c:pt idx="23746">
                  <c:v>32.688177963768503</c:v>
                </c:pt>
                <c:pt idx="23747">
                  <c:v>32.689554539948197</c:v>
                </c:pt>
                <c:pt idx="23748">
                  <c:v>32.690931116127999</c:v>
                </c:pt>
                <c:pt idx="23749">
                  <c:v>32.692307692307701</c:v>
                </c:pt>
                <c:pt idx="23750">
                  <c:v>32.693684268487402</c:v>
                </c:pt>
                <c:pt idx="23751">
                  <c:v>32.695060844667204</c:v>
                </c:pt>
                <c:pt idx="23752">
                  <c:v>32.696437420846898</c:v>
                </c:pt>
                <c:pt idx="23753">
                  <c:v>32.6978139970266</c:v>
                </c:pt>
                <c:pt idx="23754">
                  <c:v>32.699190573206302</c:v>
                </c:pt>
                <c:pt idx="23755">
                  <c:v>32.700567149386103</c:v>
                </c:pt>
                <c:pt idx="23756">
                  <c:v>32.701943725565798</c:v>
                </c:pt>
                <c:pt idx="23757">
                  <c:v>32.703320301745499</c:v>
                </c:pt>
                <c:pt idx="23758">
                  <c:v>32.704696877925201</c:v>
                </c:pt>
                <c:pt idx="23759">
                  <c:v>32.706073454105002</c:v>
                </c:pt>
                <c:pt idx="23760">
                  <c:v>32.707450030284697</c:v>
                </c:pt>
                <c:pt idx="23761">
                  <c:v>32.708826606464399</c:v>
                </c:pt>
                <c:pt idx="23762">
                  <c:v>32.710203182644101</c:v>
                </c:pt>
                <c:pt idx="23763">
                  <c:v>32.711579758823902</c:v>
                </c:pt>
                <c:pt idx="23764">
                  <c:v>32.712956335003597</c:v>
                </c:pt>
                <c:pt idx="23765">
                  <c:v>32.714332911183298</c:v>
                </c:pt>
                <c:pt idx="23766">
                  <c:v>32.715709487363</c:v>
                </c:pt>
                <c:pt idx="23767">
                  <c:v>32.717086063542801</c:v>
                </c:pt>
                <c:pt idx="23768">
                  <c:v>32.718462639722503</c:v>
                </c:pt>
                <c:pt idx="23769">
                  <c:v>32.719839215902198</c:v>
                </c:pt>
                <c:pt idx="23770">
                  <c:v>32.7212157920819</c:v>
                </c:pt>
                <c:pt idx="23771">
                  <c:v>32.722592368261701</c:v>
                </c:pt>
                <c:pt idx="23772">
                  <c:v>32.723968944441403</c:v>
                </c:pt>
                <c:pt idx="23773">
                  <c:v>32.725345520621097</c:v>
                </c:pt>
                <c:pt idx="23774">
                  <c:v>32.726722096800799</c:v>
                </c:pt>
                <c:pt idx="23775">
                  <c:v>32.7280986729806</c:v>
                </c:pt>
                <c:pt idx="23776">
                  <c:v>32.729475249160302</c:v>
                </c:pt>
                <c:pt idx="23777">
                  <c:v>32.730851825339997</c:v>
                </c:pt>
                <c:pt idx="23778">
                  <c:v>32.732228401519698</c:v>
                </c:pt>
                <c:pt idx="23779">
                  <c:v>32.7336049776995</c:v>
                </c:pt>
                <c:pt idx="23780">
                  <c:v>32.734981553879201</c:v>
                </c:pt>
                <c:pt idx="23781">
                  <c:v>32.736358130058903</c:v>
                </c:pt>
                <c:pt idx="23782">
                  <c:v>32.737734706238697</c:v>
                </c:pt>
                <c:pt idx="23783">
                  <c:v>32.739111282418399</c:v>
                </c:pt>
                <c:pt idx="23784">
                  <c:v>32.740487858598101</c:v>
                </c:pt>
                <c:pt idx="23785">
                  <c:v>32.741864434777803</c:v>
                </c:pt>
                <c:pt idx="23786">
                  <c:v>32.743241010957597</c:v>
                </c:pt>
                <c:pt idx="23787">
                  <c:v>32.744617587137299</c:v>
                </c:pt>
                <c:pt idx="23788">
                  <c:v>32.745994163317</c:v>
                </c:pt>
                <c:pt idx="23789">
                  <c:v>32.747370739496702</c:v>
                </c:pt>
                <c:pt idx="23790">
                  <c:v>32.748747315676503</c:v>
                </c:pt>
                <c:pt idx="23791">
                  <c:v>32.750123891856198</c:v>
                </c:pt>
                <c:pt idx="23792">
                  <c:v>32.7515004680359</c:v>
                </c:pt>
                <c:pt idx="23793">
                  <c:v>32.752877044215602</c:v>
                </c:pt>
                <c:pt idx="23794">
                  <c:v>32.754253620395403</c:v>
                </c:pt>
                <c:pt idx="23795">
                  <c:v>32.755630196575098</c:v>
                </c:pt>
                <c:pt idx="23796">
                  <c:v>32.757006772754799</c:v>
                </c:pt>
                <c:pt idx="23797">
                  <c:v>32.758383348934501</c:v>
                </c:pt>
                <c:pt idx="23798">
                  <c:v>32.759759925114302</c:v>
                </c:pt>
                <c:pt idx="23799">
                  <c:v>32.761136501293997</c:v>
                </c:pt>
                <c:pt idx="23800">
                  <c:v>32.762513077473699</c:v>
                </c:pt>
                <c:pt idx="23801">
                  <c:v>32.763889653653401</c:v>
                </c:pt>
                <c:pt idx="23802">
                  <c:v>32.765266229833202</c:v>
                </c:pt>
                <c:pt idx="23803">
                  <c:v>32.766642806012896</c:v>
                </c:pt>
                <c:pt idx="23804">
                  <c:v>32.768019382192598</c:v>
                </c:pt>
                <c:pt idx="23805">
                  <c:v>32.7693959583723</c:v>
                </c:pt>
                <c:pt idx="23806">
                  <c:v>32.770772534552101</c:v>
                </c:pt>
                <c:pt idx="23807">
                  <c:v>32.772149110731803</c:v>
                </c:pt>
                <c:pt idx="23808">
                  <c:v>32.773525686911498</c:v>
                </c:pt>
                <c:pt idx="23809">
                  <c:v>32.774902263091199</c:v>
                </c:pt>
                <c:pt idx="23810">
                  <c:v>32.776278839271001</c:v>
                </c:pt>
                <c:pt idx="23811">
                  <c:v>32.777655415450702</c:v>
                </c:pt>
                <c:pt idx="23812">
                  <c:v>32.779031991630397</c:v>
                </c:pt>
                <c:pt idx="23813">
                  <c:v>32.780408567810099</c:v>
                </c:pt>
                <c:pt idx="23814">
                  <c:v>32.7817851439899</c:v>
                </c:pt>
                <c:pt idx="23815">
                  <c:v>32.783161720169602</c:v>
                </c:pt>
                <c:pt idx="23816">
                  <c:v>32.784538296349297</c:v>
                </c:pt>
                <c:pt idx="23817">
                  <c:v>32.785914872529098</c:v>
                </c:pt>
                <c:pt idx="23818">
                  <c:v>32.7872914487088</c:v>
                </c:pt>
                <c:pt idx="23819">
                  <c:v>32.788668024888501</c:v>
                </c:pt>
                <c:pt idx="23820">
                  <c:v>32.790044601068203</c:v>
                </c:pt>
                <c:pt idx="23821">
                  <c:v>32.791421177247997</c:v>
                </c:pt>
                <c:pt idx="23822">
                  <c:v>32.792797753427699</c:v>
                </c:pt>
                <c:pt idx="23823">
                  <c:v>32.794174329607401</c:v>
                </c:pt>
                <c:pt idx="23824">
                  <c:v>32.795550905787103</c:v>
                </c:pt>
                <c:pt idx="23825">
                  <c:v>32.796927481966897</c:v>
                </c:pt>
                <c:pt idx="23826">
                  <c:v>32.798304058146599</c:v>
                </c:pt>
                <c:pt idx="23827">
                  <c:v>32.7996806343263</c:v>
                </c:pt>
                <c:pt idx="23828">
                  <c:v>32.801057210506002</c:v>
                </c:pt>
                <c:pt idx="23829">
                  <c:v>32.802433786685803</c:v>
                </c:pt>
                <c:pt idx="23830">
                  <c:v>32.803810362865498</c:v>
                </c:pt>
                <c:pt idx="23831">
                  <c:v>32.8051869390452</c:v>
                </c:pt>
                <c:pt idx="23832">
                  <c:v>32.806563515224902</c:v>
                </c:pt>
                <c:pt idx="23833">
                  <c:v>32.807940091404703</c:v>
                </c:pt>
                <c:pt idx="23834">
                  <c:v>32.809316667584397</c:v>
                </c:pt>
                <c:pt idx="23835">
                  <c:v>32.810693243764099</c:v>
                </c:pt>
                <c:pt idx="23836">
                  <c:v>32.812069819943801</c:v>
                </c:pt>
                <c:pt idx="23837">
                  <c:v>32.813446396123602</c:v>
                </c:pt>
                <c:pt idx="23838">
                  <c:v>32.814822972303297</c:v>
                </c:pt>
                <c:pt idx="23839">
                  <c:v>32.816199548482999</c:v>
                </c:pt>
                <c:pt idx="23840">
                  <c:v>32.8175761246627</c:v>
                </c:pt>
                <c:pt idx="23841">
                  <c:v>32.818952700842502</c:v>
                </c:pt>
                <c:pt idx="23842">
                  <c:v>32.820329277022203</c:v>
                </c:pt>
                <c:pt idx="23843">
                  <c:v>32.821705853201898</c:v>
                </c:pt>
                <c:pt idx="23844">
                  <c:v>32.823082429381699</c:v>
                </c:pt>
                <c:pt idx="23845">
                  <c:v>32.824459005561401</c:v>
                </c:pt>
                <c:pt idx="23846">
                  <c:v>32.825835581741103</c:v>
                </c:pt>
                <c:pt idx="23847">
                  <c:v>32.827212157920798</c:v>
                </c:pt>
                <c:pt idx="23848">
                  <c:v>32.828588734100499</c:v>
                </c:pt>
                <c:pt idx="23849">
                  <c:v>32.829965310280301</c:v>
                </c:pt>
                <c:pt idx="23850">
                  <c:v>32.831341886460002</c:v>
                </c:pt>
                <c:pt idx="23851">
                  <c:v>32.832718462639697</c:v>
                </c:pt>
                <c:pt idx="23852">
                  <c:v>32.834095038819498</c:v>
                </c:pt>
                <c:pt idx="23853">
                  <c:v>32.8354716149992</c:v>
                </c:pt>
                <c:pt idx="23854">
                  <c:v>32.836848191178902</c:v>
                </c:pt>
                <c:pt idx="23855">
                  <c:v>32.838224767358597</c:v>
                </c:pt>
                <c:pt idx="23856">
                  <c:v>32.839601343538398</c:v>
                </c:pt>
                <c:pt idx="23857">
                  <c:v>32.8409779197181</c:v>
                </c:pt>
                <c:pt idx="23858">
                  <c:v>32.842354495897801</c:v>
                </c:pt>
                <c:pt idx="23859">
                  <c:v>32.843731072077503</c:v>
                </c:pt>
                <c:pt idx="23860">
                  <c:v>32.845107648257297</c:v>
                </c:pt>
                <c:pt idx="23861">
                  <c:v>32.846484224436999</c:v>
                </c:pt>
                <c:pt idx="23862">
                  <c:v>32.847860800616701</c:v>
                </c:pt>
                <c:pt idx="23863">
                  <c:v>32.849237376796403</c:v>
                </c:pt>
                <c:pt idx="23864">
                  <c:v>32.850613952976197</c:v>
                </c:pt>
                <c:pt idx="23865">
                  <c:v>32.851990529155898</c:v>
                </c:pt>
                <c:pt idx="23866">
                  <c:v>32.8533671053356</c:v>
                </c:pt>
                <c:pt idx="23867">
                  <c:v>32.854743681515302</c:v>
                </c:pt>
                <c:pt idx="23868">
                  <c:v>32.856120257695103</c:v>
                </c:pt>
                <c:pt idx="23869">
                  <c:v>32.857496833874798</c:v>
                </c:pt>
                <c:pt idx="23870">
                  <c:v>32.8588734100545</c:v>
                </c:pt>
                <c:pt idx="23871">
                  <c:v>32.860249986234201</c:v>
                </c:pt>
                <c:pt idx="23872">
                  <c:v>32.861626562414003</c:v>
                </c:pt>
                <c:pt idx="23873">
                  <c:v>32.863003138593697</c:v>
                </c:pt>
                <c:pt idx="23874">
                  <c:v>32.864379714773399</c:v>
                </c:pt>
                <c:pt idx="23875">
                  <c:v>32.865756290953101</c:v>
                </c:pt>
                <c:pt idx="23876">
                  <c:v>32.867132867132902</c:v>
                </c:pt>
                <c:pt idx="23877">
                  <c:v>32.868509443312597</c:v>
                </c:pt>
                <c:pt idx="23878">
                  <c:v>32.869886019492299</c:v>
                </c:pt>
                <c:pt idx="23879">
                  <c:v>32.8712625956721</c:v>
                </c:pt>
                <c:pt idx="23880">
                  <c:v>32.872639171851802</c:v>
                </c:pt>
                <c:pt idx="23881">
                  <c:v>32.874015748031503</c:v>
                </c:pt>
                <c:pt idx="23882">
                  <c:v>32.875392324211198</c:v>
                </c:pt>
                <c:pt idx="23883">
                  <c:v>32.876768900390999</c:v>
                </c:pt>
                <c:pt idx="23884">
                  <c:v>32.878145476570701</c:v>
                </c:pt>
                <c:pt idx="23885">
                  <c:v>32.879522052750403</c:v>
                </c:pt>
                <c:pt idx="23886">
                  <c:v>32.880898628930098</c:v>
                </c:pt>
                <c:pt idx="23887">
                  <c:v>32.882275205109899</c:v>
                </c:pt>
                <c:pt idx="23888">
                  <c:v>32.883651781289601</c:v>
                </c:pt>
                <c:pt idx="23889">
                  <c:v>32.885028357469302</c:v>
                </c:pt>
                <c:pt idx="23890">
                  <c:v>32.886404933648997</c:v>
                </c:pt>
                <c:pt idx="23891">
                  <c:v>32.887781509828798</c:v>
                </c:pt>
                <c:pt idx="23892">
                  <c:v>32.8891580860085</c:v>
                </c:pt>
                <c:pt idx="23893">
                  <c:v>32.890534662188202</c:v>
                </c:pt>
                <c:pt idx="23894">
                  <c:v>32.891911238367904</c:v>
                </c:pt>
                <c:pt idx="23895">
                  <c:v>32.893287814547698</c:v>
                </c:pt>
                <c:pt idx="23896">
                  <c:v>32.894664390727399</c:v>
                </c:pt>
                <c:pt idx="23897">
                  <c:v>32.896040966907101</c:v>
                </c:pt>
                <c:pt idx="23898">
                  <c:v>32.897417543086803</c:v>
                </c:pt>
                <c:pt idx="23899">
                  <c:v>32.898794119266597</c:v>
                </c:pt>
                <c:pt idx="23900">
                  <c:v>32.900170695446299</c:v>
                </c:pt>
                <c:pt idx="23901">
                  <c:v>32.901547271626001</c:v>
                </c:pt>
                <c:pt idx="23902">
                  <c:v>32.902923847805702</c:v>
                </c:pt>
                <c:pt idx="23903">
                  <c:v>32.904300423985497</c:v>
                </c:pt>
                <c:pt idx="23904">
                  <c:v>32.905677000165198</c:v>
                </c:pt>
                <c:pt idx="23905">
                  <c:v>32.9070535763449</c:v>
                </c:pt>
                <c:pt idx="23906">
                  <c:v>32.908430152524602</c:v>
                </c:pt>
                <c:pt idx="23907">
                  <c:v>32.909806728704403</c:v>
                </c:pt>
                <c:pt idx="23908">
                  <c:v>32.911183304884098</c:v>
                </c:pt>
                <c:pt idx="23909">
                  <c:v>32.9125598810638</c:v>
                </c:pt>
                <c:pt idx="23910">
                  <c:v>32.913936457243601</c:v>
                </c:pt>
                <c:pt idx="23911">
                  <c:v>32.915313033423303</c:v>
                </c:pt>
                <c:pt idx="23912">
                  <c:v>32.916689609602997</c:v>
                </c:pt>
                <c:pt idx="23913">
                  <c:v>32.918066185782699</c:v>
                </c:pt>
                <c:pt idx="23914">
                  <c:v>32.9194427619625</c:v>
                </c:pt>
                <c:pt idx="23915">
                  <c:v>32.920819338142202</c:v>
                </c:pt>
                <c:pt idx="23916">
                  <c:v>32.922195914321897</c:v>
                </c:pt>
                <c:pt idx="23917">
                  <c:v>32.923572490501599</c:v>
                </c:pt>
                <c:pt idx="23918">
                  <c:v>32.9249490666814</c:v>
                </c:pt>
                <c:pt idx="23919">
                  <c:v>32.926325642861102</c:v>
                </c:pt>
                <c:pt idx="23920">
                  <c:v>32.927702219040803</c:v>
                </c:pt>
                <c:pt idx="23921">
                  <c:v>32.929078795220498</c:v>
                </c:pt>
                <c:pt idx="23922">
                  <c:v>32.930455371400299</c:v>
                </c:pt>
                <c:pt idx="23923">
                  <c:v>32.931831947580001</c:v>
                </c:pt>
                <c:pt idx="23924">
                  <c:v>32.933208523759703</c:v>
                </c:pt>
                <c:pt idx="23925">
                  <c:v>32.934585099939397</c:v>
                </c:pt>
                <c:pt idx="23926">
                  <c:v>32.935961676119199</c:v>
                </c:pt>
                <c:pt idx="23927">
                  <c:v>32.9373382522989</c:v>
                </c:pt>
                <c:pt idx="23928">
                  <c:v>32.938714828478602</c:v>
                </c:pt>
                <c:pt idx="23929">
                  <c:v>32.940091404658297</c:v>
                </c:pt>
                <c:pt idx="23930">
                  <c:v>32.941467980838098</c:v>
                </c:pt>
                <c:pt idx="23931">
                  <c:v>32.9428445570178</c:v>
                </c:pt>
                <c:pt idx="23932">
                  <c:v>32.944221133197502</c:v>
                </c:pt>
                <c:pt idx="23933">
                  <c:v>32.945597709377203</c:v>
                </c:pt>
                <c:pt idx="23934">
                  <c:v>32.946974285556998</c:v>
                </c:pt>
                <c:pt idx="23935">
                  <c:v>32.948350861736699</c:v>
                </c:pt>
                <c:pt idx="23936">
                  <c:v>32.949727437916401</c:v>
                </c:pt>
                <c:pt idx="23937">
                  <c:v>32.951104014096103</c:v>
                </c:pt>
                <c:pt idx="23938">
                  <c:v>32.952480590275897</c:v>
                </c:pt>
                <c:pt idx="23939">
                  <c:v>32.953857166455599</c:v>
                </c:pt>
                <c:pt idx="23940">
                  <c:v>32.955233742635301</c:v>
                </c:pt>
                <c:pt idx="23941">
                  <c:v>32.956610318815002</c:v>
                </c:pt>
                <c:pt idx="23942">
                  <c:v>32.957986894994797</c:v>
                </c:pt>
                <c:pt idx="23943">
                  <c:v>32.959363471174498</c:v>
                </c:pt>
                <c:pt idx="23944">
                  <c:v>32.9607400473542</c:v>
                </c:pt>
                <c:pt idx="23945">
                  <c:v>32.962116623534001</c:v>
                </c:pt>
                <c:pt idx="23946">
                  <c:v>32.963493199713703</c:v>
                </c:pt>
                <c:pt idx="23947">
                  <c:v>32.964869775893398</c:v>
                </c:pt>
                <c:pt idx="23948">
                  <c:v>32.9662463520731</c:v>
                </c:pt>
                <c:pt idx="23949">
                  <c:v>32.967622928252901</c:v>
                </c:pt>
                <c:pt idx="23950">
                  <c:v>32.968999504432603</c:v>
                </c:pt>
                <c:pt idx="23951">
                  <c:v>32.970376080612297</c:v>
                </c:pt>
                <c:pt idx="23952">
                  <c:v>32.971752656791999</c:v>
                </c:pt>
                <c:pt idx="23953">
                  <c:v>32.9731292329718</c:v>
                </c:pt>
                <c:pt idx="23954">
                  <c:v>32.974505809151502</c:v>
                </c:pt>
                <c:pt idx="23955">
                  <c:v>32.975882385331197</c:v>
                </c:pt>
                <c:pt idx="23956">
                  <c:v>32.977258961510898</c:v>
                </c:pt>
                <c:pt idx="23957">
                  <c:v>32.9786355376907</c:v>
                </c:pt>
                <c:pt idx="23958">
                  <c:v>32.980012113870401</c:v>
                </c:pt>
                <c:pt idx="23959">
                  <c:v>32.981388690050103</c:v>
                </c:pt>
                <c:pt idx="23960">
                  <c:v>32.982765266229798</c:v>
                </c:pt>
                <c:pt idx="23961">
                  <c:v>32.984141842409599</c:v>
                </c:pt>
                <c:pt idx="23962">
                  <c:v>32.985518418589301</c:v>
                </c:pt>
                <c:pt idx="23963">
                  <c:v>32.986894994769003</c:v>
                </c:pt>
                <c:pt idx="23964">
                  <c:v>32.988271570948697</c:v>
                </c:pt>
                <c:pt idx="23965">
                  <c:v>32.989648147128499</c:v>
                </c:pt>
                <c:pt idx="23966">
                  <c:v>32.9910247233082</c:v>
                </c:pt>
                <c:pt idx="23967">
                  <c:v>32.992401299487902</c:v>
                </c:pt>
                <c:pt idx="23968">
                  <c:v>32.993777875667597</c:v>
                </c:pt>
                <c:pt idx="23969">
                  <c:v>32.995154451847398</c:v>
                </c:pt>
                <c:pt idx="23970">
                  <c:v>32.9965310280271</c:v>
                </c:pt>
                <c:pt idx="23971">
                  <c:v>32.997907604206802</c:v>
                </c:pt>
                <c:pt idx="23972">
                  <c:v>32.999284180386503</c:v>
                </c:pt>
                <c:pt idx="23973">
                  <c:v>33.000660756566297</c:v>
                </c:pt>
                <c:pt idx="23974">
                  <c:v>33.002037332745999</c:v>
                </c:pt>
                <c:pt idx="23975">
                  <c:v>33.003413908925701</c:v>
                </c:pt>
                <c:pt idx="23976">
                  <c:v>33.004790485105403</c:v>
                </c:pt>
                <c:pt idx="23977">
                  <c:v>33.006167061285197</c:v>
                </c:pt>
                <c:pt idx="23978">
                  <c:v>33.007543637464899</c:v>
                </c:pt>
                <c:pt idx="23979">
                  <c:v>33.0089202136446</c:v>
                </c:pt>
                <c:pt idx="23980">
                  <c:v>33.010296789824402</c:v>
                </c:pt>
                <c:pt idx="23981">
                  <c:v>33.011673366004104</c:v>
                </c:pt>
              </c:numCache>
            </c:numRef>
          </c:xVal>
          <c:yVal>
            <c:numRef>
              <c:f>stop_low_freq!$Q$4:$Q$23985</c:f>
              <c:numCache>
                <c:formatCode>0.00E+00</c:formatCode>
                <c:ptCount val="23982"/>
                <c:pt idx="0" formatCode="General">
                  <c:v>0</c:v>
                </c:pt>
                <c:pt idx="1">
                  <c:v>6.6796707410207807E-5</c:v>
                </c:pt>
                <c:pt idx="2" formatCode="General">
                  <c:v>8.9962063965164801E-4</c:v>
                </c:pt>
                <c:pt idx="3" formatCode="General">
                  <c:v>2.6481350614668002E-3</c:v>
                </c:pt>
                <c:pt idx="4" formatCode="General">
                  <c:v>3.9911319706093396E-3</c:v>
                </c:pt>
                <c:pt idx="5" formatCode="General">
                  <c:v>4.6270457994785699E-3</c:v>
                </c:pt>
                <c:pt idx="6" formatCode="General">
                  <c:v>4.6854980926226697E-3</c:v>
                </c:pt>
                <c:pt idx="7" formatCode="General">
                  <c:v>3.6193790527951799E-3</c:v>
                </c:pt>
                <c:pt idx="8" formatCode="General">
                  <c:v>8.4549775184214102E-4</c:v>
                </c:pt>
                <c:pt idx="9" formatCode="General">
                  <c:v>-3.7692092493109802E-3</c:v>
                </c:pt>
                <c:pt idx="10" formatCode="General">
                  <c:v>-9.4328078456232707E-3</c:v>
                </c:pt>
                <c:pt idx="11" formatCode="General">
                  <c:v>-1.58273846043069E-2</c:v>
                </c:pt>
                <c:pt idx="12" formatCode="General">
                  <c:v>-2.3111249859918699E-2</c:v>
                </c:pt>
                <c:pt idx="13" formatCode="General">
                  <c:v>-3.1088700371678001E-2</c:v>
                </c:pt>
                <c:pt idx="14" formatCode="General">
                  <c:v>-3.9410623169116699E-2</c:v>
                </c:pt>
                <c:pt idx="15" formatCode="General">
                  <c:v>-4.8039582377626198E-2</c:v>
                </c:pt>
                <c:pt idx="16" formatCode="General">
                  <c:v>-5.6284517292609797E-2</c:v>
                </c:pt>
                <c:pt idx="17" formatCode="General">
                  <c:v>-6.1713069898025802E-2</c:v>
                </c:pt>
                <c:pt idx="18" formatCode="General">
                  <c:v>-6.3479441928147598E-2</c:v>
                </c:pt>
                <c:pt idx="19" formatCode="General">
                  <c:v>-6.3104807687699896E-2</c:v>
                </c:pt>
                <c:pt idx="20" formatCode="General">
                  <c:v>-6.0823038094929803E-2</c:v>
                </c:pt>
                <c:pt idx="21" formatCode="General">
                  <c:v>-5.5626851631968503E-2</c:v>
                </c:pt>
                <c:pt idx="22" formatCode="General">
                  <c:v>-4.68503716476876E-2</c:v>
                </c:pt>
                <c:pt idx="23" formatCode="General">
                  <c:v>-3.3799746077351499E-2</c:v>
                </c:pt>
                <c:pt idx="24" formatCode="General">
                  <c:v>-1.68615155876779E-2</c:v>
                </c:pt>
                <c:pt idx="25" formatCode="General">
                  <c:v>2.2008487368943902E-3</c:v>
                </c:pt>
                <c:pt idx="26" formatCode="General">
                  <c:v>2.2060109807242299E-2</c:v>
                </c:pt>
                <c:pt idx="27" formatCode="General">
                  <c:v>4.0385615067949403E-2</c:v>
                </c:pt>
                <c:pt idx="28" formatCode="General">
                  <c:v>5.5781916800502797E-2</c:v>
                </c:pt>
                <c:pt idx="29" formatCode="General">
                  <c:v>6.8420051773673093E-2</c:v>
                </c:pt>
                <c:pt idx="30" formatCode="General">
                  <c:v>7.8088151928081995E-2</c:v>
                </c:pt>
                <c:pt idx="31" formatCode="General">
                  <c:v>8.4567623310737597E-2</c:v>
                </c:pt>
                <c:pt idx="32" formatCode="General">
                  <c:v>8.8152179115112694E-2</c:v>
                </c:pt>
                <c:pt idx="33" formatCode="General">
                  <c:v>8.95522380702794E-2</c:v>
                </c:pt>
                <c:pt idx="34" formatCode="General">
                  <c:v>8.8754844021378898E-2</c:v>
                </c:pt>
                <c:pt idx="35" formatCode="General">
                  <c:v>8.6114962219486696E-2</c:v>
                </c:pt>
                <c:pt idx="36" formatCode="General">
                  <c:v>8.1536656076329095E-2</c:v>
                </c:pt>
                <c:pt idx="37" formatCode="General">
                  <c:v>7.3337055865352302E-2</c:v>
                </c:pt>
                <c:pt idx="38" formatCode="General">
                  <c:v>6.0939266408644499E-2</c:v>
                </c:pt>
                <c:pt idx="39" formatCode="General">
                  <c:v>4.5112998274305198E-2</c:v>
                </c:pt>
                <c:pt idx="40" formatCode="General">
                  <c:v>2.7402913384966001E-2</c:v>
                </c:pt>
                <c:pt idx="41" formatCode="General">
                  <c:v>9.8604694536257795E-3</c:v>
                </c:pt>
                <c:pt idx="42" formatCode="General">
                  <c:v>-7.1406380747569701E-3</c:v>
                </c:pt>
                <c:pt idx="43" formatCode="General">
                  <c:v>-2.35578033182588E-2</c:v>
                </c:pt>
                <c:pt idx="44" formatCode="General">
                  <c:v>-3.9313721838140601E-2</c:v>
                </c:pt>
                <c:pt idx="45" formatCode="General">
                  <c:v>-5.3422843538538503E-2</c:v>
                </c:pt>
                <c:pt idx="46" formatCode="General">
                  <c:v>-6.3853634968139103E-2</c:v>
                </c:pt>
                <c:pt idx="47" formatCode="General">
                  <c:v>-6.9732218816202104E-2</c:v>
                </c:pt>
                <c:pt idx="48" formatCode="General">
                  <c:v>-7.1351508495429705E-2</c:v>
                </c:pt>
                <c:pt idx="49" formatCode="General">
                  <c:v>-6.9781523555292005E-2</c:v>
                </c:pt>
                <c:pt idx="50" formatCode="General">
                  <c:v>-6.4755710765766E-2</c:v>
                </c:pt>
                <c:pt idx="51" formatCode="General">
                  <c:v>-5.54444513460884E-2</c:v>
                </c:pt>
                <c:pt idx="52" formatCode="General">
                  <c:v>-4.2476867522599902E-2</c:v>
                </c:pt>
                <c:pt idx="53" formatCode="General">
                  <c:v>-2.6930094555307E-2</c:v>
                </c:pt>
                <c:pt idx="54" formatCode="General">
                  <c:v>-1.0133253194630499E-2</c:v>
                </c:pt>
                <c:pt idx="55" formatCode="General">
                  <c:v>6.9190883053163498E-3</c:v>
                </c:pt>
                <c:pt idx="56" formatCode="General">
                  <c:v>2.3795153348269801E-2</c:v>
                </c:pt>
                <c:pt idx="57" formatCode="General">
                  <c:v>3.9723507602060899E-2</c:v>
                </c:pt>
                <c:pt idx="58" formatCode="General">
                  <c:v>5.3665274560224199E-2</c:v>
                </c:pt>
                <c:pt idx="59" formatCode="General">
                  <c:v>6.5583231362064898E-2</c:v>
                </c:pt>
                <c:pt idx="60" formatCode="General">
                  <c:v>7.6656120935831004E-2</c:v>
                </c:pt>
                <c:pt idx="61" formatCode="General">
                  <c:v>8.6554877060763202E-2</c:v>
                </c:pt>
                <c:pt idx="62" formatCode="General">
                  <c:v>9.4480667395080403E-2</c:v>
                </c:pt>
                <c:pt idx="63" formatCode="General">
                  <c:v>0.10064805693356201</c:v>
                </c:pt>
                <c:pt idx="64" formatCode="General">
                  <c:v>0.105847546324301</c:v>
                </c:pt>
                <c:pt idx="65" formatCode="General">
                  <c:v>0.110890521581755</c:v>
                </c:pt>
                <c:pt idx="66" formatCode="General">
                  <c:v>0.115494464853325</c:v>
                </c:pt>
                <c:pt idx="67" formatCode="General">
                  <c:v>0.11826708953850699</c:v>
                </c:pt>
                <c:pt idx="68" formatCode="General">
                  <c:v>0.118629434211459</c:v>
                </c:pt>
                <c:pt idx="69" formatCode="General">
                  <c:v>0.117367942663724</c:v>
                </c:pt>
                <c:pt idx="70" formatCode="General">
                  <c:v>0.114952754352832</c:v>
                </c:pt>
                <c:pt idx="71" formatCode="General">
                  <c:v>0.110411317435868</c:v>
                </c:pt>
                <c:pt idx="72" formatCode="General">
                  <c:v>0.10258184867339799</c:v>
                </c:pt>
                <c:pt idx="73" formatCode="General">
                  <c:v>9.2059884270641795E-2</c:v>
                </c:pt>
                <c:pt idx="74" formatCode="General">
                  <c:v>7.8871655014504799E-2</c:v>
                </c:pt>
                <c:pt idx="75" formatCode="General">
                  <c:v>6.3448803868216594E-2</c:v>
                </c:pt>
                <c:pt idx="76" formatCode="General">
                  <c:v>4.7419688794268E-2</c:v>
                </c:pt>
                <c:pt idx="77" formatCode="General">
                  <c:v>3.1352081000249901E-2</c:v>
                </c:pt>
                <c:pt idx="78" formatCode="General">
                  <c:v>1.50856356616951E-2</c:v>
                </c:pt>
                <c:pt idx="79" formatCode="General">
                  <c:v>-7.2518672581759803E-4</c:v>
                </c:pt>
                <c:pt idx="80" formatCode="General">
                  <c:v>-1.5899370458063802E-2</c:v>
                </c:pt>
                <c:pt idx="81" formatCode="General">
                  <c:v>-3.08039976853395E-2</c:v>
                </c:pt>
                <c:pt idx="82" formatCode="General">
                  <c:v>-4.5738572819909798E-2</c:v>
                </c:pt>
                <c:pt idx="83" formatCode="General">
                  <c:v>-6.0129227933712802E-2</c:v>
                </c:pt>
                <c:pt idx="84" formatCode="General">
                  <c:v>-7.1342257628095804E-2</c:v>
                </c:pt>
                <c:pt idx="85" formatCode="General">
                  <c:v>-7.8273200288930894E-2</c:v>
                </c:pt>
                <c:pt idx="86" formatCode="General">
                  <c:v>-8.2187468255843096E-2</c:v>
                </c:pt>
                <c:pt idx="87" formatCode="General">
                  <c:v>-8.4221393449586499E-2</c:v>
                </c:pt>
                <c:pt idx="88" formatCode="General">
                  <c:v>-8.4906021099755494E-2</c:v>
                </c:pt>
                <c:pt idx="89" formatCode="General">
                  <c:v>-8.4187146808109195E-2</c:v>
                </c:pt>
                <c:pt idx="90" formatCode="General">
                  <c:v>-8.1824626234217698E-2</c:v>
                </c:pt>
                <c:pt idx="91" formatCode="General">
                  <c:v>-7.8669899485890593E-2</c:v>
                </c:pt>
                <c:pt idx="92" formatCode="General">
                  <c:v>-7.5847432969552903E-2</c:v>
                </c:pt>
                <c:pt idx="93" formatCode="General">
                  <c:v>-7.3667985063568003E-2</c:v>
                </c:pt>
                <c:pt idx="94" formatCode="General">
                  <c:v>-7.2004318642248197E-2</c:v>
                </c:pt>
                <c:pt idx="95" formatCode="General">
                  <c:v>-7.0734907580425097E-2</c:v>
                </c:pt>
                <c:pt idx="96" formatCode="General">
                  <c:v>-7.0103401211302693E-2</c:v>
                </c:pt>
                <c:pt idx="97" formatCode="General">
                  <c:v>-6.9877599463182297E-2</c:v>
                </c:pt>
                <c:pt idx="98" formatCode="General">
                  <c:v>-6.8986976260102598E-2</c:v>
                </c:pt>
                <c:pt idx="99" formatCode="General">
                  <c:v>-6.65476422074609E-2</c:v>
                </c:pt>
                <c:pt idx="100" formatCode="General">
                  <c:v>-6.2421738870626402E-2</c:v>
                </c:pt>
                <c:pt idx="101" formatCode="General">
                  <c:v>-5.7358274758276498E-2</c:v>
                </c:pt>
                <c:pt idx="102" formatCode="General">
                  <c:v>-5.2217858346645003E-2</c:v>
                </c:pt>
                <c:pt idx="103" formatCode="General">
                  <c:v>-4.78934145280899E-2</c:v>
                </c:pt>
                <c:pt idx="104" formatCode="General">
                  <c:v>-4.4568891615809597E-2</c:v>
                </c:pt>
                <c:pt idx="105" formatCode="General">
                  <c:v>-4.1753034553356397E-2</c:v>
                </c:pt>
                <c:pt idx="106" formatCode="General">
                  <c:v>-3.9314201176200797E-2</c:v>
                </c:pt>
                <c:pt idx="107" formatCode="General">
                  <c:v>-3.7411229442140599E-2</c:v>
                </c:pt>
                <c:pt idx="108" formatCode="General">
                  <c:v>-3.6519610023997499E-2</c:v>
                </c:pt>
                <c:pt idx="109" formatCode="General">
                  <c:v>-3.63223648061251E-2</c:v>
                </c:pt>
                <c:pt idx="110" formatCode="General">
                  <c:v>-3.6505926146359502E-2</c:v>
                </c:pt>
                <c:pt idx="111" formatCode="General">
                  <c:v>-3.7168406753500999E-2</c:v>
                </c:pt>
                <c:pt idx="112" formatCode="General">
                  <c:v>-3.7760658596926899E-2</c:v>
                </c:pt>
                <c:pt idx="113" formatCode="General">
                  <c:v>-3.8048284809074497E-2</c:v>
                </c:pt>
                <c:pt idx="114" formatCode="General">
                  <c:v>-3.8085898127905797E-2</c:v>
                </c:pt>
                <c:pt idx="115" formatCode="General">
                  <c:v>-3.77382490701096E-2</c:v>
                </c:pt>
                <c:pt idx="116" formatCode="General">
                  <c:v>-3.7496537892206701E-2</c:v>
                </c:pt>
                <c:pt idx="117" formatCode="General">
                  <c:v>-3.8460919887475999E-2</c:v>
                </c:pt>
                <c:pt idx="118" formatCode="General">
                  <c:v>-4.1060098903636301E-2</c:v>
                </c:pt>
                <c:pt idx="119" formatCode="General">
                  <c:v>-4.4011569180512598E-2</c:v>
                </c:pt>
                <c:pt idx="120" formatCode="General">
                  <c:v>-4.6571051357799702E-2</c:v>
                </c:pt>
                <c:pt idx="121" formatCode="General">
                  <c:v>-4.87527090411463E-2</c:v>
                </c:pt>
                <c:pt idx="122" formatCode="General">
                  <c:v>-5.0545443766783597E-2</c:v>
                </c:pt>
                <c:pt idx="123" formatCode="General">
                  <c:v>-5.1730518083181E-2</c:v>
                </c:pt>
                <c:pt idx="124" formatCode="General">
                  <c:v>-5.2101349964569797E-2</c:v>
                </c:pt>
                <c:pt idx="125" formatCode="General">
                  <c:v>-5.25759524154037E-2</c:v>
                </c:pt>
                <c:pt idx="126" formatCode="General">
                  <c:v>-5.4115772148876098E-2</c:v>
                </c:pt>
                <c:pt idx="127" formatCode="General">
                  <c:v>-5.6168243564838197E-2</c:v>
                </c:pt>
                <c:pt idx="128" formatCode="General">
                  <c:v>-5.7342880933527102E-2</c:v>
                </c:pt>
                <c:pt idx="129" formatCode="General">
                  <c:v>-5.7312938151950203E-2</c:v>
                </c:pt>
                <c:pt idx="130" formatCode="General">
                  <c:v>-5.6046492047572997E-2</c:v>
                </c:pt>
                <c:pt idx="131" formatCode="General">
                  <c:v>-5.3338819622143097E-2</c:v>
                </c:pt>
                <c:pt idx="132" formatCode="General">
                  <c:v>-4.9727321978381998E-2</c:v>
                </c:pt>
                <c:pt idx="133" formatCode="General">
                  <c:v>-4.5270321491926099E-2</c:v>
                </c:pt>
                <c:pt idx="134" formatCode="General">
                  <c:v>-3.9276961512312102E-2</c:v>
                </c:pt>
                <c:pt idx="135" formatCode="General">
                  <c:v>-3.1816709022236302E-2</c:v>
                </c:pt>
                <c:pt idx="136" formatCode="General">
                  <c:v>-2.27364003797394E-2</c:v>
                </c:pt>
                <c:pt idx="137" formatCode="General">
                  <c:v>-1.1259649405552401E-2</c:v>
                </c:pt>
                <c:pt idx="138" formatCode="General">
                  <c:v>2.47756121912327E-3</c:v>
                </c:pt>
                <c:pt idx="139" formatCode="General">
                  <c:v>1.7038260376909801E-2</c:v>
                </c:pt>
                <c:pt idx="140" formatCode="General">
                  <c:v>3.1608872172841099E-2</c:v>
                </c:pt>
                <c:pt idx="141" formatCode="General">
                  <c:v>4.6110310583299098E-2</c:v>
                </c:pt>
                <c:pt idx="142" formatCode="General">
                  <c:v>5.9842088237748503E-2</c:v>
                </c:pt>
                <c:pt idx="143" formatCode="General">
                  <c:v>7.1061235590851604E-2</c:v>
                </c:pt>
                <c:pt idx="144" formatCode="General">
                  <c:v>7.7557610549676595E-2</c:v>
                </c:pt>
                <c:pt idx="145" formatCode="General">
                  <c:v>7.81190666427935E-2</c:v>
                </c:pt>
                <c:pt idx="146" formatCode="General">
                  <c:v>7.3577319668716695E-2</c:v>
                </c:pt>
                <c:pt idx="147" formatCode="General">
                  <c:v>6.5245030874024307E-2</c:v>
                </c:pt>
                <c:pt idx="148" formatCode="General">
                  <c:v>5.4686456935661598E-2</c:v>
                </c:pt>
                <c:pt idx="149" formatCode="General">
                  <c:v>4.2824132642498E-2</c:v>
                </c:pt>
                <c:pt idx="150" formatCode="General">
                  <c:v>2.86452751650213E-2</c:v>
                </c:pt>
                <c:pt idx="151" formatCode="General">
                  <c:v>1.2246383444314401E-2</c:v>
                </c:pt>
                <c:pt idx="152" formatCode="General">
                  <c:v>-4.1783173201316304E-3</c:v>
                </c:pt>
                <c:pt idx="153" formatCode="General">
                  <c:v>-1.8174990163761499E-2</c:v>
                </c:pt>
                <c:pt idx="154" formatCode="General">
                  <c:v>-2.85416106118054E-2</c:v>
                </c:pt>
                <c:pt idx="155" formatCode="General">
                  <c:v>-3.4628725720617502E-2</c:v>
                </c:pt>
                <c:pt idx="156" formatCode="General">
                  <c:v>-3.56152077746031E-2</c:v>
                </c:pt>
                <c:pt idx="157" formatCode="General">
                  <c:v>-3.1318039751362499E-2</c:v>
                </c:pt>
                <c:pt idx="158" formatCode="General">
                  <c:v>-2.2321430370380001E-2</c:v>
                </c:pt>
                <c:pt idx="159" formatCode="General">
                  <c:v>-9.4450772378105192E-3</c:v>
                </c:pt>
                <c:pt idx="160" formatCode="General">
                  <c:v>6.5752327447154103E-3</c:v>
                </c:pt>
                <c:pt idx="161" formatCode="General">
                  <c:v>2.4424484767349201E-2</c:v>
                </c:pt>
                <c:pt idx="162" formatCode="General">
                  <c:v>4.3141334588029399E-2</c:v>
                </c:pt>
                <c:pt idx="163" formatCode="General">
                  <c:v>6.1662176184062702E-2</c:v>
                </c:pt>
                <c:pt idx="164" formatCode="General">
                  <c:v>7.8049888081952901E-2</c:v>
                </c:pt>
                <c:pt idx="165" formatCode="General">
                  <c:v>9.1077677743114593E-2</c:v>
                </c:pt>
                <c:pt idx="166" formatCode="General">
                  <c:v>0.10032711651788299</c:v>
                </c:pt>
                <c:pt idx="167" formatCode="General">
                  <c:v>0.10631046467935</c:v>
                </c:pt>
                <c:pt idx="168" formatCode="General">
                  <c:v>0.10897070543918499</c:v>
                </c:pt>
                <c:pt idx="169" formatCode="General">
                  <c:v>0.107615702714826</c:v>
                </c:pt>
                <c:pt idx="170" formatCode="General">
                  <c:v>0.103062585378229</c:v>
                </c:pt>
                <c:pt idx="171" formatCode="General">
                  <c:v>9.6795747526620096E-2</c:v>
                </c:pt>
                <c:pt idx="172" formatCode="General">
                  <c:v>8.8344013726126103E-2</c:v>
                </c:pt>
                <c:pt idx="173" formatCode="General">
                  <c:v>7.6834160082214206E-2</c:v>
                </c:pt>
                <c:pt idx="174" formatCode="General">
                  <c:v>6.37863264109753E-2</c:v>
                </c:pt>
                <c:pt idx="175" formatCode="General">
                  <c:v>5.0885960469946298E-2</c:v>
                </c:pt>
                <c:pt idx="176" formatCode="General">
                  <c:v>3.8936022616669702E-2</c:v>
                </c:pt>
                <c:pt idx="177" formatCode="General">
                  <c:v>2.7484269329438701E-2</c:v>
                </c:pt>
                <c:pt idx="178" formatCode="General">
                  <c:v>1.5708379873797602E-2</c:v>
                </c:pt>
                <c:pt idx="179" formatCode="General">
                  <c:v>4.9093380585229296E-3</c:v>
                </c:pt>
                <c:pt idx="180" formatCode="General">
                  <c:v>-3.1692800152759498E-3</c:v>
                </c:pt>
                <c:pt idx="181" formatCode="General">
                  <c:v>-8.3474481891388994E-3</c:v>
                </c:pt>
                <c:pt idx="182" formatCode="General">
                  <c:v>-1.07327749045311E-2</c:v>
                </c:pt>
                <c:pt idx="183" formatCode="General">
                  <c:v>-9.2695344442956899E-3</c:v>
                </c:pt>
                <c:pt idx="184" formatCode="General">
                  <c:v>-3.9797641543486703E-3</c:v>
                </c:pt>
                <c:pt idx="185" formatCode="General">
                  <c:v>4.3970087605188597E-3</c:v>
                </c:pt>
                <c:pt idx="186" formatCode="General">
                  <c:v>1.4619747308614E-2</c:v>
                </c:pt>
                <c:pt idx="187" formatCode="General">
                  <c:v>2.4725045693463701E-2</c:v>
                </c:pt>
                <c:pt idx="188" formatCode="General">
                  <c:v>3.3511897535977303E-2</c:v>
                </c:pt>
                <c:pt idx="189" formatCode="General">
                  <c:v>3.9950522222205603E-2</c:v>
                </c:pt>
                <c:pt idx="190" formatCode="General">
                  <c:v>4.3743684177202299E-2</c:v>
                </c:pt>
                <c:pt idx="191" formatCode="General">
                  <c:v>4.5496836527871697E-2</c:v>
                </c:pt>
                <c:pt idx="192" formatCode="General">
                  <c:v>4.44255854138315E-2</c:v>
                </c:pt>
                <c:pt idx="193" formatCode="General">
                  <c:v>4.0040413535760697E-2</c:v>
                </c:pt>
                <c:pt idx="194" formatCode="General">
                  <c:v>3.3292515005884898E-2</c:v>
                </c:pt>
                <c:pt idx="195" formatCode="General">
                  <c:v>2.3841189871849199E-2</c:v>
                </c:pt>
                <c:pt idx="196" formatCode="General">
                  <c:v>1.11706043979864E-2</c:v>
                </c:pt>
                <c:pt idx="197" formatCode="General">
                  <c:v>-4.4294250509085602E-3</c:v>
                </c:pt>
                <c:pt idx="198" formatCode="General">
                  <c:v>-2.2657788341483E-2</c:v>
                </c:pt>
                <c:pt idx="199" formatCode="General">
                  <c:v>-4.1884114374019399E-2</c:v>
                </c:pt>
                <c:pt idx="200" formatCode="General">
                  <c:v>-6.0343877088770502E-2</c:v>
                </c:pt>
                <c:pt idx="201" formatCode="General">
                  <c:v>-7.7670472781328603E-2</c:v>
                </c:pt>
                <c:pt idx="202" formatCode="General">
                  <c:v>-9.3195422637510197E-2</c:v>
                </c:pt>
                <c:pt idx="203" formatCode="General">
                  <c:v>-0.105503578872631</c:v>
                </c:pt>
                <c:pt idx="204" formatCode="General">
                  <c:v>-0.113753018104102</c:v>
                </c:pt>
                <c:pt idx="205" formatCode="General">
                  <c:v>-0.11784343713421699</c:v>
                </c:pt>
                <c:pt idx="206" formatCode="General">
                  <c:v>-0.11793133921029</c:v>
                </c:pt>
                <c:pt idx="207" formatCode="General">
                  <c:v>-0.114492907675307</c:v>
                </c:pt>
                <c:pt idx="208" formatCode="General">
                  <c:v>-0.108466690695879</c:v>
                </c:pt>
                <c:pt idx="209" formatCode="General">
                  <c:v>-0.10055123415996101</c:v>
                </c:pt>
                <c:pt idx="210" formatCode="General">
                  <c:v>-9.0704886998243597E-2</c:v>
                </c:pt>
                <c:pt idx="211" formatCode="General">
                  <c:v>-7.8422504237868895E-2</c:v>
                </c:pt>
                <c:pt idx="212" formatCode="General">
                  <c:v>-6.4387281344439301E-2</c:v>
                </c:pt>
                <c:pt idx="213" formatCode="General">
                  <c:v>-4.9694049380973902E-2</c:v>
                </c:pt>
                <c:pt idx="214" formatCode="General">
                  <c:v>-3.55498902121206E-2</c:v>
                </c:pt>
                <c:pt idx="215" formatCode="General">
                  <c:v>-2.2976573236148101E-2</c:v>
                </c:pt>
                <c:pt idx="216" formatCode="General">
                  <c:v>-1.20377564345257E-2</c:v>
                </c:pt>
                <c:pt idx="217" formatCode="General">
                  <c:v>-2.66110894403792E-3</c:v>
                </c:pt>
                <c:pt idx="218" formatCode="General">
                  <c:v>5.85219525846072E-3</c:v>
                </c:pt>
                <c:pt idx="219" formatCode="General">
                  <c:v>1.32929229476525E-2</c:v>
                </c:pt>
                <c:pt idx="220" formatCode="General">
                  <c:v>1.81979768277673E-2</c:v>
                </c:pt>
                <c:pt idx="221" formatCode="General">
                  <c:v>2.0091028559728101E-2</c:v>
                </c:pt>
                <c:pt idx="222" formatCode="General">
                  <c:v>1.9424114979294201E-2</c:v>
                </c:pt>
                <c:pt idx="223" formatCode="General">
                  <c:v>1.6715773613378698E-2</c:v>
                </c:pt>
                <c:pt idx="224" formatCode="General">
                  <c:v>1.27094336102889E-2</c:v>
                </c:pt>
                <c:pt idx="225" formatCode="General">
                  <c:v>7.3359559045465296E-3</c:v>
                </c:pt>
                <c:pt idx="226" formatCode="General">
                  <c:v>1.0766082642752999E-3</c:v>
                </c:pt>
                <c:pt idx="227" formatCode="General">
                  <c:v>-5.1150751492805404E-3</c:v>
                </c:pt>
                <c:pt idx="228" formatCode="General">
                  <c:v>-1.1800142508350301E-2</c:v>
                </c:pt>
                <c:pt idx="229" formatCode="General">
                  <c:v>-1.9258061800910799E-2</c:v>
                </c:pt>
                <c:pt idx="230" formatCode="General">
                  <c:v>-2.6667138342108699E-2</c:v>
                </c:pt>
                <c:pt idx="231" formatCode="General">
                  <c:v>-3.2915398181303797E-2</c:v>
                </c:pt>
                <c:pt idx="232" formatCode="General">
                  <c:v>-3.78207702609391E-2</c:v>
                </c:pt>
                <c:pt idx="233" formatCode="General">
                  <c:v>-4.15572328439252E-2</c:v>
                </c:pt>
                <c:pt idx="234" formatCode="General">
                  <c:v>-4.3677244292559099E-2</c:v>
                </c:pt>
                <c:pt idx="235" formatCode="General">
                  <c:v>-4.4740821367641202E-2</c:v>
                </c:pt>
                <c:pt idx="236" formatCode="General">
                  <c:v>-4.5332084229421497E-2</c:v>
                </c:pt>
                <c:pt idx="237" formatCode="General">
                  <c:v>-4.4845271049150197E-2</c:v>
                </c:pt>
                <c:pt idx="238" formatCode="General">
                  <c:v>-4.2136224758896397E-2</c:v>
                </c:pt>
                <c:pt idx="239" formatCode="General">
                  <c:v>-3.6909109222636002E-2</c:v>
                </c:pt>
                <c:pt idx="240" formatCode="General">
                  <c:v>-2.9662674406295698E-2</c:v>
                </c:pt>
                <c:pt idx="241" formatCode="General">
                  <c:v>-2.0467926077888499E-2</c:v>
                </c:pt>
                <c:pt idx="242" formatCode="General">
                  <c:v>-9.5992728146523792E-3</c:v>
                </c:pt>
                <c:pt idx="243" formatCode="General">
                  <c:v>2.3569255899235299E-3</c:v>
                </c:pt>
                <c:pt idx="244" formatCode="General">
                  <c:v>1.43312014294565E-2</c:v>
                </c:pt>
                <c:pt idx="245" formatCode="General">
                  <c:v>2.4871319180432099E-2</c:v>
                </c:pt>
                <c:pt idx="246" formatCode="General">
                  <c:v>3.4126274229873799E-2</c:v>
                </c:pt>
                <c:pt idx="247" formatCode="General">
                  <c:v>4.2684466155967202E-2</c:v>
                </c:pt>
                <c:pt idx="248" formatCode="General">
                  <c:v>4.9945652046356398E-2</c:v>
                </c:pt>
                <c:pt idx="249" formatCode="General">
                  <c:v>5.6403090072311798E-2</c:v>
                </c:pt>
                <c:pt idx="250" formatCode="General">
                  <c:v>6.2847007935353694E-2</c:v>
                </c:pt>
                <c:pt idx="251" formatCode="General">
                  <c:v>6.8813783060016495E-2</c:v>
                </c:pt>
                <c:pt idx="252" formatCode="General">
                  <c:v>7.4251537636229201E-2</c:v>
                </c:pt>
                <c:pt idx="253" formatCode="General">
                  <c:v>7.91690956424215E-2</c:v>
                </c:pt>
                <c:pt idx="254" formatCode="General">
                  <c:v>8.3152865131705306E-2</c:v>
                </c:pt>
                <c:pt idx="255" formatCode="General">
                  <c:v>8.5570562824301505E-2</c:v>
                </c:pt>
                <c:pt idx="256" formatCode="General">
                  <c:v>8.5961882592685099E-2</c:v>
                </c:pt>
                <c:pt idx="257" formatCode="General">
                  <c:v>8.4314233591137405E-2</c:v>
                </c:pt>
                <c:pt idx="258" formatCode="General">
                  <c:v>8.12266569278738E-2</c:v>
                </c:pt>
                <c:pt idx="259" formatCode="General">
                  <c:v>7.7866172502400105E-2</c:v>
                </c:pt>
                <c:pt idx="260" formatCode="General">
                  <c:v>7.5131031295939205E-2</c:v>
                </c:pt>
                <c:pt idx="261" formatCode="General">
                  <c:v>7.2845095521603495E-2</c:v>
                </c:pt>
                <c:pt idx="262" formatCode="General">
                  <c:v>7.0464674756528595E-2</c:v>
                </c:pt>
                <c:pt idx="263" formatCode="General">
                  <c:v>6.8120857205191204E-2</c:v>
                </c:pt>
                <c:pt idx="264" formatCode="General">
                  <c:v>6.6056463018315803E-2</c:v>
                </c:pt>
                <c:pt idx="265" formatCode="General">
                  <c:v>6.3957352418718597E-2</c:v>
                </c:pt>
                <c:pt idx="266" formatCode="General">
                  <c:v>6.2026295315949401E-2</c:v>
                </c:pt>
                <c:pt idx="267" formatCode="General">
                  <c:v>6.0823731114269301E-2</c:v>
                </c:pt>
                <c:pt idx="268" formatCode="General">
                  <c:v>5.9899352054485398E-2</c:v>
                </c:pt>
                <c:pt idx="269" formatCode="General">
                  <c:v>5.99271753981407E-2</c:v>
                </c:pt>
                <c:pt idx="270" formatCode="General">
                  <c:v>6.1696268635184501E-2</c:v>
                </c:pt>
                <c:pt idx="271" formatCode="General">
                  <c:v>6.3549677129741397E-2</c:v>
                </c:pt>
                <c:pt idx="272" formatCode="General">
                  <c:v>6.3980147737251095E-2</c:v>
                </c:pt>
                <c:pt idx="273" formatCode="General">
                  <c:v>6.30236963974459E-2</c:v>
                </c:pt>
                <c:pt idx="274" formatCode="General">
                  <c:v>6.1666915973856602E-2</c:v>
                </c:pt>
                <c:pt idx="275" formatCode="General">
                  <c:v>6.0318813153082101E-2</c:v>
                </c:pt>
                <c:pt idx="276" formatCode="General">
                  <c:v>5.8910665728353802E-2</c:v>
                </c:pt>
                <c:pt idx="277" formatCode="General">
                  <c:v>5.7919348781589802E-2</c:v>
                </c:pt>
                <c:pt idx="278" formatCode="General">
                  <c:v>5.6751054533771099E-2</c:v>
                </c:pt>
                <c:pt idx="279" formatCode="General">
                  <c:v>5.42449714137467E-2</c:v>
                </c:pt>
                <c:pt idx="280" formatCode="General">
                  <c:v>5.0407554186254901E-2</c:v>
                </c:pt>
                <c:pt idx="281" formatCode="General">
                  <c:v>4.6365256927919297E-2</c:v>
                </c:pt>
                <c:pt idx="282" formatCode="General">
                  <c:v>4.2669569891801401E-2</c:v>
                </c:pt>
                <c:pt idx="283" formatCode="General">
                  <c:v>3.8757877228004299E-2</c:v>
                </c:pt>
                <c:pt idx="284" formatCode="General">
                  <c:v>3.3806209805954897E-2</c:v>
                </c:pt>
                <c:pt idx="285" formatCode="General">
                  <c:v>2.80255025718344E-2</c:v>
                </c:pt>
                <c:pt idx="286" formatCode="General">
                  <c:v>2.2486201949267998E-2</c:v>
                </c:pt>
                <c:pt idx="287" formatCode="General">
                  <c:v>1.7797049046419398E-2</c:v>
                </c:pt>
                <c:pt idx="288" formatCode="General">
                  <c:v>1.3522996417224299E-2</c:v>
                </c:pt>
                <c:pt idx="289" formatCode="General">
                  <c:v>9.22414486118351E-3</c:v>
                </c:pt>
                <c:pt idx="290" formatCode="General">
                  <c:v>3.9606075627022898E-3</c:v>
                </c:pt>
                <c:pt idx="291" formatCode="General">
                  <c:v>-3.9566723962414004E-3</c:v>
                </c:pt>
                <c:pt idx="292" formatCode="General">
                  <c:v>-1.48744235604463E-2</c:v>
                </c:pt>
                <c:pt idx="293" formatCode="General">
                  <c:v>-2.7758913673682099E-2</c:v>
                </c:pt>
                <c:pt idx="294" formatCode="General">
                  <c:v>-4.06666631055373E-2</c:v>
                </c:pt>
                <c:pt idx="295" formatCode="General">
                  <c:v>-5.2445619396680701E-2</c:v>
                </c:pt>
                <c:pt idx="296" formatCode="General">
                  <c:v>-6.3012803424639205E-2</c:v>
                </c:pt>
                <c:pt idx="297" formatCode="General">
                  <c:v>-7.2787300048830897E-2</c:v>
                </c:pt>
                <c:pt idx="298" formatCode="General">
                  <c:v>-8.1741692538383107E-2</c:v>
                </c:pt>
                <c:pt idx="299" formatCode="General">
                  <c:v>-8.9048800339743495E-2</c:v>
                </c:pt>
                <c:pt idx="300" formatCode="General">
                  <c:v>-9.4461568612002098E-2</c:v>
                </c:pt>
                <c:pt idx="301" formatCode="General">
                  <c:v>-9.7264283581579694E-2</c:v>
                </c:pt>
                <c:pt idx="302" formatCode="General">
                  <c:v>-9.7410496427976001E-2</c:v>
                </c:pt>
                <c:pt idx="303" formatCode="General">
                  <c:v>-9.6682116469953505E-2</c:v>
                </c:pt>
                <c:pt idx="304" formatCode="General">
                  <c:v>-9.5531958003327297E-2</c:v>
                </c:pt>
                <c:pt idx="305" formatCode="General">
                  <c:v>-9.3037426031521195E-2</c:v>
                </c:pt>
                <c:pt idx="306" formatCode="General">
                  <c:v>-8.8573771247570099E-2</c:v>
                </c:pt>
                <c:pt idx="307" formatCode="General">
                  <c:v>-8.3122973156341803E-2</c:v>
                </c:pt>
                <c:pt idx="308" formatCode="General">
                  <c:v>-7.7346882266798797E-2</c:v>
                </c:pt>
                <c:pt idx="309" formatCode="General">
                  <c:v>-7.0928009850875495E-2</c:v>
                </c:pt>
                <c:pt idx="310" formatCode="General">
                  <c:v>-6.4051375901882604E-2</c:v>
                </c:pt>
                <c:pt idx="311" formatCode="General">
                  <c:v>-5.6952493604041199E-2</c:v>
                </c:pt>
                <c:pt idx="312" formatCode="General">
                  <c:v>-4.9224339919479797E-2</c:v>
                </c:pt>
                <c:pt idx="313" formatCode="General">
                  <c:v>-4.0270521791310299E-2</c:v>
                </c:pt>
                <c:pt idx="314" formatCode="General">
                  <c:v>-3.1548924233481601E-2</c:v>
                </c:pt>
                <c:pt idx="315" formatCode="General">
                  <c:v>-2.4598982180606702E-2</c:v>
                </c:pt>
                <c:pt idx="316" formatCode="General">
                  <c:v>-1.9301414952082901E-2</c:v>
                </c:pt>
                <c:pt idx="317" formatCode="General">
                  <c:v>-1.49391967069367E-2</c:v>
                </c:pt>
                <c:pt idx="318" formatCode="General">
                  <c:v>-1.1271203184408701E-2</c:v>
                </c:pt>
                <c:pt idx="319" formatCode="General">
                  <c:v>-8.0065257869744999E-3</c:v>
                </c:pt>
                <c:pt idx="320" formatCode="General">
                  <c:v>-5.1085519133527201E-3</c:v>
                </c:pt>
                <c:pt idx="321" formatCode="General">
                  <c:v>-2.59303442622767E-3</c:v>
                </c:pt>
                <c:pt idx="322" formatCode="General">
                  <c:v>1.56893449936144E-4</c:v>
                </c:pt>
                <c:pt idx="323" formatCode="General">
                  <c:v>2.8850338759692398E-3</c:v>
                </c:pt>
                <c:pt idx="324" formatCode="General">
                  <c:v>4.4090196656984401E-3</c:v>
                </c:pt>
                <c:pt idx="325" formatCode="General">
                  <c:v>3.42507152218144E-3</c:v>
                </c:pt>
                <c:pt idx="326" formatCode="General">
                  <c:v>-2.5146543687961899E-4</c:v>
                </c:pt>
                <c:pt idx="327" formatCode="General">
                  <c:v>-5.4695638912622803E-3</c:v>
                </c:pt>
                <c:pt idx="328" formatCode="General">
                  <c:v>-1.12787676604815E-2</c:v>
                </c:pt>
                <c:pt idx="329" formatCode="General">
                  <c:v>-1.7200179689124E-2</c:v>
                </c:pt>
                <c:pt idx="330" formatCode="General">
                  <c:v>-2.3025680224584798E-2</c:v>
                </c:pt>
                <c:pt idx="331" formatCode="General">
                  <c:v>-2.9013950152754601E-2</c:v>
                </c:pt>
                <c:pt idx="332" formatCode="General">
                  <c:v>-3.5055049236893301E-2</c:v>
                </c:pt>
                <c:pt idx="333" formatCode="General">
                  <c:v>-4.0188747269253498E-2</c:v>
                </c:pt>
                <c:pt idx="334" formatCode="General">
                  <c:v>-4.4582987994551501E-2</c:v>
                </c:pt>
                <c:pt idx="335" formatCode="General">
                  <c:v>-4.9814086460612798E-2</c:v>
                </c:pt>
                <c:pt idx="336" formatCode="General">
                  <c:v>-5.6023652018304497E-2</c:v>
                </c:pt>
                <c:pt idx="337" formatCode="General">
                  <c:v>-6.1883938344395303E-2</c:v>
                </c:pt>
                <c:pt idx="338" formatCode="General">
                  <c:v>-6.6665192232249898E-2</c:v>
                </c:pt>
                <c:pt idx="339" formatCode="General">
                  <c:v>-7.0492571418209998E-2</c:v>
                </c:pt>
                <c:pt idx="340" formatCode="General">
                  <c:v>-7.2769324093345703E-2</c:v>
                </c:pt>
                <c:pt idx="341" formatCode="General">
                  <c:v>-7.3153601682530003E-2</c:v>
                </c:pt>
                <c:pt idx="342" formatCode="General">
                  <c:v>-7.1834289400809895E-2</c:v>
                </c:pt>
                <c:pt idx="343" formatCode="General">
                  <c:v>-6.7912618713531603E-2</c:v>
                </c:pt>
                <c:pt idx="344" formatCode="General">
                  <c:v>-6.0302198484649502E-2</c:v>
                </c:pt>
                <c:pt idx="345" formatCode="General">
                  <c:v>-4.9297979763172697E-2</c:v>
                </c:pt>
                <c:pt idx="346" formatCode="General">
                  <c:v>-3.5797917910595001E-2</c:v>
                </c:pt>
                <c:pt idx="347" formatCode="General">
                  <c:v>-2.0555512798700201E-2</c:v>
                </c:pt>
                <c:pt idx="348" formatCode="General">
                  <c:v>-4.35450818760383E-3</c:v>
                </c:pt>
                <c:pt idx="349" formatCode="General">
                  <c:v>1.26103342414704E-2</c:v>
                </c:pt>
                <c:pt idx="350" formatCode="General">
                  <c:v>2.9907435112172202E-2</c:v>
                </c:pt>
                <c:pt idx="351" formatCode="General">
                  <c:v>4.6440211845371199E-2</c:v>
                </c:pt>
                <c:pt idx="352" formatCode="General">
                  <c:v>6.1458393022513803E-2</c:v>
                </c:pt>
                <c:pt idx="353" formatCode="General">
                  <c:v>7.4733158213195497E-2</c:v>
                </c:pt>
                <c:pt idx="354" formatCode="General">
                  <c:v>8.5625145617698295E-2</c:v>
                </c:pt>
                <c:pt idx="355" formatCode="General">
                  <c:v>9.3674355523416505E-2</c:v>
                </c:pt>
                <c:pt idx="356" formatCode="General">
                  <c:v>9.8551014124783301E-2</c:v>
                </c:pt>
                <c:pt idx="357" formatCode="General">
                  <c:v>0.100110273777632</c:v>
                </c:pt>
                <c:pt idx="358" formatCode="General">
                  <c:v>9.8398756134212298E-2</c:v>
                </c:pt>
                <c:pt idx="359" formatCode="General">
                  <c:v>9.4196467710133194E-2</c:v>
                </c:pt>
                <c:pt idx="360" formatCode="General">
                  <c:v>8.9201189185212595E-2</c:v>
                </c:pt>
                <c:pt idx="361" formatCode="General">
                  <c:v>8.3443018298756194E-2</c:v>
                </c:pt>
                <c:pt idx="362" formatCode="General">
                  <c:v>7.6424830976534797E-2</c:v>
                </c:pt>
                <c:pt idx="363" formatCode="General">
                  <c:v>6.8865109753527207E-2</c:v>
                </c:pt>
                <c:pt idx="364" formatCode="General">
                  <c:v>6.1572090543380101E-2</c:v>
                </c:pt>
                <c:pt idx="365" formatCode="General">
                  <c:v>5.44993598749203E-2</c:v>
                </c:pt>
                <c:pt idx="366" formatCode="General">
                  <c:v>4.80041549678401E-2</c:v>
                </c:pt>
                <c:pt idx="367" formatCode="General">
                  <c:v>4.2661776246927498E-2</c:v>
                </c:pt>
                <c:pt idx="368" formatCode="General">
                  <c:v>3.8188326955973503E-2</c:v>
                </c:pt>
                <c:pt idx="369" formatCode="General">
                  <c:v>3.4402495340595599E-2</c:v>
                </c:pt>
                <c:pt idx="370" formatCode="General">
                  <c:v>3.1328229110283802E-2</c:v>
                </c:pt>
                <c:pt idx="371" formatCode="General">
                  <c:v>2.9301380861689898E-2</c:v>
                </c:pt>
                <c:pt idx="372" formatCode="General">
                  <c:v>2.93083499141552E-2</c:v>
                </c:pt>
                <c:pt idx="373" formatCode="General">
                  <c:v>3.1555519141010797E-2</c:v>
                </c:pt>
                <c:pt idx="374" formatCode="General">
                  <c:v>3.4696261982726899E-2</c:v>
                </c:pt>
                <c:pt idx="375" formatCode="General">
                  <c:v>3.7900794682414397E-2</c:v>
                </c:pt>
                <c:pt idx="376" formatCode="General">
                  <c:v>4.0852391138220499E-2</c:v>
                </c:pt>
                <c:pt idx="377" formatCode="General">
                  <c:v>4.3023228283522598E-2</c:v>
                </c:pt>
                <c:pt idx="378" formatCode="General">
                  <c:v>4.4251075965130997E-2</c:v>
                </c:pt>
                <c:pt idx="379" formatCode="General">
                  <c:v>4.4625576941523797E-2</c:v>
                </c:pt>
                <c:pt idx="380" formatCode="General">
                  <c:v>4.3268324220406801E-2</c:v>
                </c:pt>
                <c:pt idx="381" formatCode="General">
                  <c:v>4.0153887541125297E-2</c:v>
                </c:pt>
                <c:pt idx="382" formatCode="General">
                  <c:v>3.6475748145323401E-2</c:v>
                </c:pt>
                <c:pt idx="383" formatCode="General">
                  <c:v>3.19427271240817E-2</c:v>
                </c:pt>
                <c:pt idx="384" formatCode="General">
                  <c:v>2.6377974440764899E-2</c:v>
                </c:pt>
                <c:pt idx="385" formatCode="General">
                  <c:v>1.95442467920364E-2</c:v>
                </c:pt>
                <c:pt idx="386" formatCode="General">
                  <c:v>1.12143771059079E-2</c:v>
                </c:pt>
                <c:pt idx="387" formatCode="General">
                  <c:v>2.19744593339014E-3</c:v>
                </c:pt>
                <c:pt idx="388" formatCode="General">
                  <c:v>-7.6455738101763003E-3</c:v>
                </c:pt>
                <c:pt idx="389" formatCode="General">
                  <c:v>-1.83252455670238E-2</c:v>
                </c:pt>
                <c:pt idx="390" formatCode="General">
                  <c:v>-2.8783902818847198E-2</c:v>
                </c:pt>
                <c:pt idx="391" formatCode="General">
                  <c:v>-3.8176124010667903E-2</c:v>
                </c:pt>
                <c:pt idx="392" formatCode="General">
                  <c:v>-4.5266551132057103E-2</c:v>
                </c:pt>
                <c:pt idx="393" formatCode="General">
                  <c:v>-4.87782083783109E-2</c:v>
                </c:pt>
                <c:pt idx="394" formatCode="General">
                  <c:v>-4.87352409640915E-2</c:v>
                </c:pt>
                <c:pt idx="395" formatCode="General">
                  <c:v>-4.5470455564118203E-2</c:v>
                </c:pt>
                <c:pt idx="396" formatCode="General">
                  <c:v>-4.0075421595932303E-2</c:v>
                </c:pt>
                <c:pt idx="397" formatCode="General">
                  <c:v>-3.4526145327046301E-2</c:v>
                </c:pt>
                <c:pt idx="398" formatCode="General">
                  <c:v>-2.9371367129504201E-2</c:v>
                </c:pt>
                <c:pt idx="399" formatCode="General">
                  <c:v>-2.3520628591709201E-2</c:v>
                </c:pt>
                <c:pt idx="400" formatCode="General">
                  <c:v>-1.5698218693375499E-2</c:v>
                </c:pt>
                <c:pt idx="401" formatCode="General">
                  <c:v>-6.19656140739871E-3</c:v>
                </c:pt>
                <c:pt idx="402" formatCode="General">
                  <c:v>4.88828734470401E-3</c:v>
                </c:pt>
                <c:pt idx="403" formatCode="General">
                  <c:v>1.7556458783753601E-2</c:v>
                </c:pt>
                <c:pt idx="404" formatCode="General">
                  <c:v>3.0087267949771599E-2</c:v>
                </c:pt>
                <c:pt idx="405" formatCode="General">
                  <c:v>4.1112464605974001E-2</c:v>
                </c:pt>
                <c:pt idx="406" formatCode="General">
                  <c:v>5.05566688672364E-2</c:v>
                </c:pt>
                <c:pt idx="407" formatCode="General">
                  <c:v>5.8381784391448102E-2</c:v>
                </c:pt>
                <c:pt idx="408" formatCode="General">
                  <c:v>6.3968191862883203E-2</c:v>
                </c:pt>
                <c:pt idx="409" formatCode="General">
                  <c:v>6.7274600392962097E-2</c:v>
                </c:pt>
                <c:pt idx="410" formatCode="General">
                  <c:v>6.8841902744879599E-2</c:v>
                </c:pt>
                <c:pt idx="411" formatCode="General">
                  <c:v>6.8543176637183706E-2</c:v>
                </c:pt>
                <c:pt idx="412" formatCode="General">
                  <c:v>6.58040402178309E-2</c:v>
                </c:pt>
                <c:pt idx="413" formatCode="General">
                  <c:v>5.9876998437853698E-2</c:v>
                </c:pt>
                <c:pt idx="414" formatCode="General">
                  <c:v>5.1411821871962603E-2</c:v>
                </c:pt>
                <c:pt idx="415" formatCode="General">
                  <c:v>4.2272752771576397E-2</c:v>
                </c:pt>
                <c:pt idx="416" formatCode="General">
                  <c:v>3.3252339554101201E-2</c:v>
                </c:pt>
                <c:pt idx="417" formatCode="General">
                  <c:v>2.4452964064983099E-2</c:v>
                </c:pt>
                <c:pt idx="418" formatCode="General">
                  <c:v>1.6098684537523701E-2</c:v>
                </c:pt>
                <c:pt idx="419" formatCode="General">
                  <c:v>7.7519008860440801E-3</c:v>
                </c:pt>
                <c:pt idx="420" formatCode="General">
                  <c:v>-1.08845963237815E-3</c:v>
                </c:pt>
                <c:pt idx="421" formatCode="General">
                  <c:v>-9.70926606261166E-3</c:v>
                </c:pt>
                <c:pt idx="422" formatCode="General">
                  <c:v>-1.7315627952610199E-2</c:v>
                </c:pt>
                <c:pt idx="423" formatCode="General">
                  <c:v>-2.4803204999269E-2</c:v>
                </c:pt>
                <c:pt idx="424" formatCode="General">
                  <c:v>-3.3128014053271898E-2</c:v>
                </c:pt>
                <c:pt idx="425" formatCode="General">
                  <c:v>-4.1287524930627699E-2</c:v>
                </c:pt>
                <c:pt idx="426" formatCode="General">
                  <c:v>-4.8692764109628403E-2</c:v>
                </c:pt>
                <c:pt idx="427" formatCode="General">
                  <c:v>-5.5041908346855101E-2</c:v>
                </c:pt>
                <c:pt idx="428" formatCode="General">
                  <c:v>-5.9770779613852902E-2</c:v>
                </c:pt>
                <c:pt idx="429" formatCode="General">
                  <c:v>-6.3449260638263102E-2</c:v>
                </c:pt>
                <c:pt idx="430" formatCode="General">
                  <c:v>-6.7133776852579902E-2</c:v>
                </c:pt>
                <c:pt idx="431" formatCode="General">
                  <c:v>-7.0608417842054197E-2</c:v>
                </c:pt>
                <c:pt idx="432" formatCode="General">
                  <c:v>-7.2643613867848206E-2</c:v>
                </c:pt>
                <c:pt idx="433" formatCode="General">
                  <c:v>-7.4054090196414193E-2</c:v>
                </c:pt>
                <c:pt idx="434" formatCode="General">
                  <c:v>-7.6746387665962104E-2</c:v>
                </c:pt>
                <c:pt idx="435" formatCode="General">
                  <c:v>-8.1329611321804302E-2</c:v>
                </c:pt>
                <c:pt idx="436" formatCode="General">
                  <c:v>-8.6687816936234299E-2</c:v>
                </c:pt>
                <c:pt idx="437" formatCode="General">
                  <c:v>-9.1710827839035197E-2</c:v>
                </c:pt>
                <c:pt idx="438" formatCode="General">
                  <c:v>-9.6446895312170197E-2</c:v>
                </c:pt>
                <c:pt idx="439" formatCode="General">
                  <c:v>-0.10096446725668499</c:v>
                </c:pt>
                <c:pt idx="440" formatCode="General">
                  <c:v>-0.105896339665911</c:v>
                </c:pt>
                <c:pt idx="441" formatCode="General">
                  <c:v>-0.111104775912023</c:v>
                </c:pt>
                <c:pt idx="442" formatCode="General">
                  <c:v>-0.115734912396357</c:v>
                </c:pt>
                <c:pt idx="443" formatCode="General">
                  <c:v>-0.119708356144397</c:v>
                </c:pt>
                <c:pt idx="444" formatCode="General">
                  <c:v>-0.12292452320882</c:v>
                </c:pt>
                <c:pt idx="445" formatCode="General">
                  <c:v>-0.125324442348764</c:v>
                </c:pt>
                <c:pt idx="446" formatCode="General">
                  <c:v>-0.12663998622182299</c:v>
                </c:pt>
                <c:pt idx="447" formatCode="General">
                  <c:v>-0.12601829158151501</c:v>
                </c:pt>
                <c:pt idx="448" formatCode="General">
                  <c:v>-0.122303113955507</c:v>
                </c:pt>
                <c:pt idx="449" formatCode="General">
                  <c:v>-0.115653167140228</c:v>
                </c:pt>
                <c:pt idx="450" formatCode="General">
                  <c:v>-0.107458369067873</c:v>
                </c:pt>
                <c:pt idx="451" formatCode="General">
                  <c:v>-9.89316628036985E-2</c:v>
                </c:pt>
                <c:pt idx="452" formatCode="General">
                  <c:v>-9.02634824806723E-2</c:v>
                </c:pt>
                <c:pt idx="453" formatCode="General">
                  <c:v>-8.0133492206440199E-2</c:v>
                </c:pt>
                <c:pt idx="454" formatCode="General">
                  <c:v>-6.7674144852019599E-2</c:v>
                </c:pt>
                <c:pt idx="455" formatCode="General">
                  <c:v>-5.25243285579843E-2</c:v>
                </c:pt>
                <c:pt idx="456" formatCode="General">
                  <c:v>-3.5303335928149202E-2</c:v>
                </c:pt>
                <c:pt idx="457" formatCode="General">
                  <c:v>-1.7969416195724099E-2</c:v>
                </c:pt>
                <c:pt idx="458" formatCode="General">
                  <c:v>-1.1686118565065E-3</c:v>
                </c:pt>
                <c:pt idx="459" formatCode="General">
                  <c:v>1.54689102462311E-2</c:v>
                </c:pt>
                <c:pt idx="460" formatCode="General">
                  <c:v>3.1665070836434703E-2</c:v>
                </c:pt>
                <c:pt idx="461" formatCode="General">
                  <c:v>4.7693077400842297E-2</c:v>
                </c:pt>
                <c:pt idx="462" formatCode="General">
                  <c:v>6.2564070571689098E-2</c:v>
                </c:pt>
                <c:pt idx="463" formatCode="General">
                  <c:v>7.4888811645378403E-2</c:v>
                </c:pt>
                <c:pt idx="464" formatCode="General">
                  <c:v>8.4879154799091402E-2</c:v>
                </c:pt>
                <c:pt idx="465" formatCode="General">
                  <c:v>9.2533547104615199E-2</c:v>
                </c:pt>
                <c:pt idx="466" formatCode="General">
                  <c:v>9.6658904601045301E-2</c:v>
                </c:pt>
                <c:pt idx="467" formatCode="General">
                  <c:v>9.6310089244696501E-2</c:v>
                </c:pt>
                <c:pt idx="468" formatCode="General">
                  <c:v>9.2295330678348095E-2</c:v>
                </c:pt>
                <c:pt idx="469" formatCode="General">
                  <c:v>8.4549902612003902E-2</c:v>
                </c:pt>
                <c:pt idx="470" formatCode="General">
                  <c:v>7.2620024491985999E-2</c:v>
                </c:pt>
                <c:pt idx="471" formatCode="General">
                  <c:v>5.7709709250773997E-2</c:v>
                </c:pt>
                <c:pt idx="472" formatCode="General">
                  <c:v>4.21751646824923E-2</c:v>
                </c:pt>
                <c:pt idx="473" formatCode="General">
                  <c:v>2.7854685474507299E-2</c:v>
                </c:pt>
                <c:pt idx="474" formatCode="General">
                  <c:v>1.49846883042438E-2</c:v>
                </c:pt>
                <c:pt idx="475" formatCode="General">
                  <c:v>3.6543051930165E-3</c:v>
                </c:pt>
                <c:pt idx="476" formatCode="General">
                  <c:v>-5.2941405635078898E-3</c:v>
                </c:pt>
                <c:pt idx="477" formatCode="General">
                  <c:v>-1.20487958642352E-2</c:v>
                </c:pt>
                <c:pt idx="478" formatCode="General">
                  <c:v>-1.7514819453973401E-2</c:v>
                </c:pt>
                <c:pt idx="479" formatCode="General">
                  <c:v>-2.0887237823978898E-2</c:v>
                </c:pt>
                <c:pt idx="480" formatCode="General">
                  <c:v>-2.07334129116141E-2</c:v>
                </c:pt>
                <c:pt idx="481" formatCode="General">
                  <c:v>-1.6875845055811502E-2</c:v>
                </c:pt>
                <c:pt idx="482" formatCode="General">
                  <c:v>-1.01789251441783E-2</c:v>
                </c:pt>
                <c:pt idx="483" formatCode="General">
                  <c:v>-1.104211428565E-3</c:v>
                </c:pt>
                <c:pt idx="484" formatCode="General">
                  <c:v>9.5234345549466796E-3</c:v>
                </c:pt>
                <c:pt idx="485" formatCode="General">
                  <c:v>2.0213066870316501E-2</c:v>
                </c:pt>
                <c:pt idx="486" formatCode="General">
                  <c:v>2.9882974737913199E-2</c:v>
                </c:pt>
                <c:pt idx="487" formatCode="General">
                  <c:v>3.82687774023645E-2</c:v>
                </c:pt>
                <c:pt idx="488" formatCode="General">
                  <c:v>4.5643116512703703E-2</c:v>
                </c:pt>
                <c:pt idx="489" formatCode="General">
                  <c:v>5.1362796037385597E-2</c:v>
                </c:pt>
                <c:pt idx="490" formatCode="General">
                  <c:v>5.5079619508800498E-2</c:v>
                </c:pt>
                <c:pt idx="491" formatCode="General">
                  <c:v>5.6824165040102501E-2</c:v>
                </c:pt>
                <c:pt idx="492" formatCode="General">
                  <c:v>5.6121923747549103E-2</c:v>
                </c:pt>
                <c:pt idx="493" formatCode="General">
                  <c:v>5.3222948416629001E-2</c:v>
                </c:pt>
                <c:pt idx="494" formatCode="General">
                  <c:v>4.8671527586833498E-2</c:v>
                </c:pt>
                <c:pt idx="495" formatCode="General">
                  <c:v>4.3282676333670403E-2</c:v>
                </c:pt>
                <c:pt idx="496" formatCode="General">
                  <c:v>3.7508320603617598E-2</c:v>
                </c:pt>
                <c:pt idx="497" formatCode="General">
                  <c:v>3.0450493516490099E-2</c:v>
                </c:pt>
                <c:pt idx="498" formatCode="General">
                  <c:v>2.16032880362007E-2</c:v>
                </c:pt>
                <c:pt idx="499" formatCode="General">
                  <c:v>1.15610086601245E-2</c:v>
                </c:pt>
                <c:pt idx="500" formatCode="General">
                  <c:v>1.5346000518391099E-3</c:v>
                </c:pt>
                <c:pt idx="501" formatCode="General">
                  <c:v>-7.7605005104567403E-3</c:v>
                </c:pt>
                <c:pt idx="502" formatCode="General">
                  <c:v>-1.50745905437209E-2</c:v>
                </c:pt>
                <c:pt idx="503" formatCode="General">
                  <c:v>-2.01902167228451E-2</c:v>
                </c:pt>
                <c:pt idx="504" formatCode="General">
                  <c:v>-2.4038336485831299E-2</c:v>
                </c:pt>
                <c:pt idx="505" formatCode="General">
                  <c:v>-2.6077947822067599E-2</c:v>
                </c:pt>
                <c:pt idx="506" formatCode="General">
                  <c:v>-2.6115158185138501E-2</c:v>
                </c:pt>
                <c:pt idx="507" formatCode="General">
                  <c:v>-2.462905013069E-2</c:v>
                </c:pt>
                <c:pt idx="508" formatCode="General">
                  <c:v>-2.17570196216283E-2</c:v>
                </c:pt>
                <c:pt idx="509" formatCode="General">
                  <c:v>-1.75928541208317E-2</c:v>
                </c:pt>
                <c:pt idx="510" formatCode="General">
                  <c:v>-1.2135603216893101E-2</c:v>
                </c:pt>
                <c:pt idx="511" formatCode="General">
                  <c:v>-5.5812525385335798E-3</c:v>
                </c:pt>
                <c:pt idx="512" formatCode="General">
                  <c:v>1.5631277142708999E-3</c:v>
                </c:pt>
                <c:pt idx="513" formatCode="General">
                  <c:v>7.7844440861138198E-3</c:v>
                </c:pt>
                <c:pt idx="514" formatCode="General">
                  <c:v>1.1500191457990101E-2</c:v>
                </c:pt>
                <c:pt idx="515" formatCode="General">
                  <c:v>1.2650285122510501E-2</c:v>
                </c:pt>
                <c:pt idx="516" formatCode="General">
                  <c:v>1.2489718743671999E-2</c:v>
                </c:pt>
                <c:pt idx="517" formatCode="General">
                  <c:v>1.1825620162556999E-2</c:v>
                </c:pt>
                <c:pt idx="518" formatCode="General">
                  <c:v>1.06356739849325E-2</c:v>
                </c:pt>
                <c:pt idx="519" formatCode="General">
                  <c:v>9.1585381371387803E-3</c:v>
                </c:pt>
                <c:pt idx="520" formatCode="General">
                  <c:v>8.1495848943487405E-3</c:v>
                </c:pt>
                <c:pt idx="521" formatCode="General">
                  <c:v>8.41577687452192E-3</c:v>
                </c:pt>
                <c:pt idx="522" formatCode="General">
                  <c:v>9.9913289623117397E-3</c:v>
                </c:pt>
                <c:pt idx="523" formatCode="General">
                  <c:v>1.26349007696448E-2</c:v>
                </c:pt>
                <c:pt idx="524" formatCode="General">
                  <c:v>1.6627360951749801E-2</c:v>
                </c:pt>
                <c:pt idx="525" formatCode="General">
                  <c:v>2.10272633430762E-2</c:v>
                </c:pt>
                <c:pt idx="526" formatCode="General">
                  <c:v>2.4203149534930701E-2</c:v>
                </c:pt>
                <c:pt idx="527" formatCode="General">
                  <c:v>2.6223700908222701E-2</c:v>
                </c:pt>
                <c:pt idx="528" formatCode="General">
                  <c:v>2.69113971071984E-2</c:v>
                </c:pt>
                <c:pt idx="529" formatCode="General">
                  <c:v>2.5474280559278601E-2</c:v>
                </c:pt>
                <c:pt idx="530" formatCode="General">
                  <c:v>2.2576357140795401E-2</c:v>
                </c:pt>
                <c:pt idx="531" formatCode="General">
                  <c:v>2.0334803005945101E-2</c:v>
                </c:pt>
                <c:pt idx="532" formatCode="General">
                  <c:v>1.97708925747434E-2</c:v>
                </c:pt>
                <c:pt idx="533" formatCode="General">
                  <c:v>2.0266198571955898E-2</c:v>
                </c:pt>
                <c:pt idx="534" formatCode="General">
                  <c:v>2.1203736185006102E-2</c:v>
                </c:pt>
                <c:pt idx="535" formatCode="General">
                  <c:v>2.3598155527433301E-2</c:v>
                </c:pt>
                <c:pt idx="536" formatCode="General">
                  <c:v>2.8882175639746599E-2</c:v>
                </c:pt>
                <c:pt idx="537" formatCode="General">
                  <c:v>3.6597820488158302E-2</c:v>
                </c:pt>
                <c:pt idx="538" formatCode="General">
                  <c:v>4.5402366159644499E-2</c:v>
                </c:pt>
                <c:pt idx="539" formatCode="General">
                  <c:v>5.4232920913300502E-2</c:v>
                </c:pt>
                <c:pt idx="540" formatCode="General">
                  <c:v>6.2577520762927497E-2</c:v>
                </c:pt>
                <c:pt idx="541" formatCode="General">
                  <c:v>6.9723841319096994E-2</c:v>
                </c:pt>
                <c:pt idx="542" formatCode="General">
                  <c:v>7.4931075331232999E-2</c:v>
                </c:pt>
                <c:pt idx="543" formatCode="General">
                  <c:v>7.8637249955782196E-2</c:v>
                </c:pt>
                <c:pt idx="544" formatCode="General">
                  <c:v>8.0716607745135394E-2</c:v>
                </c:pt>
                <c:pt idx="545" formatCode="General">
                  <c:v>8.0307840735991801E-2</c:v>
                </c:pt>
                <c:pt idx="546" formatCode="General">
                  <c:v>7.7292445565171203E-2</c:v>
                </c:pt>
                <c:pt idx="547" formatCode="General">
                  <c:v>7.1459460394120503E-2</c:v>
                </c:pt>
                <c:pt idx="548" formatCode="General">
                  <c:v>6.20375897982689E-2</c:v>
                </c:pt>
                <c:pt idx="549" formatCode="General">
                  <c:v>4.9590268378267799E-2</c:v>
                </c:pt>
                <c:pt idx="550" formatCode="General">
                  <c:v>3.5805434660750902E-2</c:v>
                </c:pt>
                <c:pt idx="551" formatCode="General">
                  <c:v>2.22331111766991E-2</c:v>
                </c:pt>
                <c:pt idx="552" formatCode="General">
                  <c:v>1.0305274956354801E-2</c:v>
                </c:pt>
                <c:pt idx="553" formatCode="General">
                  <c:v>4.8460099324975698E-4</c:v>
                </c:pt>
                <c:pt idx="554" formatCode="General">
                  <c:v>-7.4565091848328097E-3</c:v>
                </c:pt>
                <c:pt idx="555" formatCode="General">
                  <c:v>-1.3922264906802199E-2</c:v>
                </c:pt>
                <c:pt idx="556" formatCode="General">
                  <c:v>-1.82523950935192E-2</c:v>
                </c:pt>
                <c:pt idx="557" formatCode="General">
                  <c:v>-1.9407139786544601E-2</c:v>
                </c:pt>
                <c:pt idx="558" formatCode="General">
                  <c:v>-1.8123305717432502E-2</c:v>
                </c:pt>
                <c:pt idx="559" formatCode="General">
                  <c:v>-1.52115374468592E-2</c:v>
                </c:pt>
                <c:pt idx="560" formatCode="General">
                  <c:v>-1.0154853015166001E-2</c:v>
                </c:pt>
                <c:pt idx="561" formatCode="General">
                  <c:v>-2.8687935886166E-3</c:v>
                </c:pt>
                <c:pt idx="562" formatCode="General">
                  <c:v>5.7340917060750797E-3</c:v>
                </c:pt>
                <c:pt idx="563" formatCode="General">
                  <c:v>1.4815029496136599E-2</c:v>
                </c:pt>
                <c:pt idx="564" formatCode="General">
                  <c:v>2.40430969282797E-2</c:v>
                </c:pt>
                <c:pt idx="565" formatCode="General">
                  <c:v>3.2186955772466302E-2</c:v>
                </c:pt>
                <c:pt idx="566" formatCode="General">
                  <c:v>3.8648667647387898E-2</c:v>
                </c:pt>
                <c:pt idx="567" formatCode="General">
                  <c:v>4.3849145916362103E-2</c:v>
                </c:pt>
                <c:pt idx="568" formatCode="General">
                  <c:v>4.67147733277226E-2</c:v>
                </c:pt>
                <c:pt idx="569" formatCode="General">
                  <c:v>4.5795578334691903E-2</c:v>
                </c:pt>
                <c:pt idx="570" formatCode="General">
                  <c:v>4.0746837502253698E-2</c:v>
                </c:pt>
                <c:pt idx="571" formatCode="General">
                  <c:v>3.20999145157181E-2</c:v>
                </c:pt>
                <c:pt idx="572" formatCode="General">
                  <c:v>2.1230733624631199E-2</c:v>
                </c:pt>
                <c:pt idx="573" formatCode="General">
                  <c:v>9.9539481398732803E-3</c:v>
                </c:pt>
                <c:pt idx="574" formatCode="General">
                  <c:v>-7.7923684311676997E-4</c:v>
                </c:pt>
                <c:pt idx="575" formatCode="General">
                  <c:v>-1.09770332375427E-2</c:v>
                </c:pt>
                <c:pt idx="576" formatCode="General">
                  <c:v>-2.0136574316536E-2</c:v>
                </c:pt>
                <c:pt idx="577" formatCode="General">
                  <c:v>-2.7969329259878901E-2</c:v>
                </c:pt>
                <c:pt idx="578" formatCode="General">
                  <c:v>-3.4737627433765197E-2</c:v>
                </c:pt>
                <c:pt idx="579" formatCode="General">
                  <c:v>-4.01513182227329E-2</c:v>
                </c:pt>
                <c:pt idx="580" formatCode="General">
                  <c:v>-4.4913572219283403E-2</c:v>
                </c:pt>
                <c:pt idx="581" formatCode="General">
                  <c:v>-4.9846806197888199E-2</c:v>
                </c:pt>
                <c:pt idx="582" formatCode="General">
                  <c:v>-5.5182631231546403E-2</c:v>
                </c:pt>
                <c:pt idx="583" formatCode="General">
                  <c:v>-6.1542970573788797E-2</c:v>
                </c:pt>
                <c:pt idx="584" formatCode="General">
                  <c:v>-6.8726906615651201E-2</c:v>
                </c:pt>
                <c:pt idx="585" formatCode="General">
                  <c:v>-7.5630763567495707E-2</c:v>
                </c:pt>
                <c:pt idx="586" formatCode="General">
                  <c:v>-8.1515563033874597E-2</c:v>
                </c:pt>
                <c:pt idx="587" formatCode="General">
                  <c:v>-8.6350596627397802E-2</c:v>
                </c:pt>
                <c:pt idx="588" formatCode="General">
                  <c:v>-9.0731647807564805E-2</c:v>
                </c:pt>
                <c:pt idx="589" formatCode="General">
                  <c:v>-9.4382901332674907E-2</c:v>
                </c:pt>
                <c:pt idx="590" formatCode="General">
                  <c:v>-9.6668861610688897E-2</c:v>
                </c:pt>
                <c:pt idx="591" formatCode="General">
                  <c:v>-9.7509772531811506E-2</c:v>
                </c:pt>
                <c:pt idx="592" formatCode="General">
                  <c:v>-9.5539759539507496E-2</c:v>
                </c:pt>
                <c:pt idx="593" formatCode="General">
                  <c:v>-9.0211097586747696E-2</c:v>
                </c:pt>
                <c:pt idx="594" formatCode="General">
                  <c:v>-8.2532168593208097E-2</c:v>
                </c:pt>
                <c:pt idx="595" formatCode="General">
                  <c:v>-7.2973387089349903E-2</c:v>
                </c:pt>
                <c:pt idx="596" formatCode="General">
                  <c:v>-6.1560944969182699E-2</c:v>
                </c:pt>
                <c:pt idx="597" formatCode="General">
                  <c:v>-4.8681269670335203E-2</c:v>
                </c:pt>
                <c:pt idx="598" formatCode="General">
                  <c:v>-3.54965494543679E-2</c:v>
                </c:pt>
                <c:pt idx="599" formatCode="General">
                  <c:v>-2.35914192259629E-2</c:v>
                </c:pt>
                <c:pt idx="600" formatCode="General">
                  <c:v>-1.33658964736396E-2</c:v>
                </c:pt>
                <c:pt idx="601" formatCode="General">
                  <c:v>-4.48864141443037E-3</c:v>
                </c:pt>
                <c:pt idx="602" formatCode="General">
                  <c:v>2.4828992811689399E-3</c:v>
                </c:pt>
                <c:pt idx="603" formatCode="General">
                  <c:v>7.8005553224191502E-3</c:v>
                </c:pt>
                <c:pt idx="604" formatCode="General">
                  <c:v>1.21206950812378E-2</c:v>
                </c:pt>
                <c:pt idx="605" formatCode="General">
                  <c:v>1.5332945807928501E-2</c:v>
                </c:pt>
                <c:pt idx="606" formatCode="General">
                  <c:v>1.6785844630929199E-2</c:v>
                </c:pt>
                <c:pt idx="607" formatCode="General">
                  <c:v>1.6903807144710601E-2</c:v>
                </c:pt>
                <c:pt idx="608" formatCode="General">
                  <c:v>1.6868391950039301E-2</c:v>
                </c:pt>
                <c:pt idx="609" formatCode="General">
                  <c:v>1.6688746604282999E-2</c:v>
                </c:pt>
                <c:pt idx="610" formatCode="General">
                  <c:v>1.55805497740075E-2</c:v>
                </c:pt>
                <c:pt idx="611" formatCode="General">
                  <c:v>1.21559447354456E-2</c:v>
                </c:pt>
                <c:pt idx="612" formatCode="General">
                  <c:v>6.1433344529285899E-3</c:v>
                </c:pt>
                <c:pt idx="613" formatCode="General">
                  <c:v>-1.81042959342097E-3</c:v>
                </c:pt>
                <c:pt idx="614" formatCode="General">
                  <c:v>-9.9047219389706304E-3</c:v>
                </c:pt>
                <c:pt idx="615" formatCode="General">
                  <c:v>-1.6210973598052E-2</c:v>
                </c:pt>
                <c:pt idx="616" formatCode="General">
                  <c:v>-2.1680432045838902E-2</c:v>
                </c:pt>
                <c:pt idx="617" formatCode="General">
                  <c:v>-2.7165094589726099E-2</c:v>
                </c:pt>
                <c:pt idx="618" formatCode="General">
                  <c:v>-3.2452536989971997E-2</c:v>
                </c:pt>
                <c:pt idx="619" formatCode="General">
                  <c:v>-3.8540845614297603E-2</c:v>
                </c:pt>
                <c:pt idx="620" formatCode="General">
                  <c:v>-4.5569136538034502E-2</c:v>
                </c:pt>
                <c:pt idx="621" formatCode="General">
                  <c:v>-5.2095870557024401E-2</c:v>
                </c:pt>
                <c:pt idx="622" formatCode="General">
                  <c:v>-5.6498066314680698E-2</c:v>
                </c:pt>
                <c:pt idx="623" formatCode="General">
                  <c:v>-5.8122491361157803E-2</c:v>
                </c:pt>
                <c:pt idx="624" formatCode="General">
                  <c:v>-5.7406979718973399E-2</c:v>
                </c:pt>
                <c:pt idx="625" formatCode="General">
                  <c:v>-5.4707961975310603E-2</c:v>
                </c:pt>
                <c:pt idx="626" formatCode="General">
                  <c:v>-4.9990553436538701E-2</c:v>
                </c:pt>
                <c:pt idx="627" formatCode="General">
                  <c:v>-4.2583604397757102E-2</c:v>
                </c:pt>
                <c:pt idx="628" formatCode="General">
                  <c:v>-3.2345808024070499E-2</c:v>
                </c:pt>
                <c:pt idx="629" formatCode="General">
                  <c:v>-2.0394458428963501E-2</c:v>
                </c:pt>
                <c:pt idx="630" formatCode="General">
                  <c:v>-7.6557107418106403E-3</c:v>
                </c:pt>
                <c:pt idx="631" formatCode="General">
                  <c:v>5.1206617394115297E-3</c:v>
                </c:pt>
                <c:pt idx="632" formatCode="General">
                  <c:v>1.72829793324695E-2</c:v>
                </c:pt>
                <c:pt idx="633" formatCode="General">
                  <c:v>2.8776388817150202E-2</c:v>
                </c:pt>
                <c:pt idx="634" formatCode="General">
                  <c:v>3.9199922144679301E-2</c:v>
                </c:pt>
                <c:pt idx="635" formatCode="General">
                  <c:v>4.8290122323602497E-2</c:v>
                </c:pt>
                <c:pt idx="636" formatCode="General">
                  <c:v>5.51312355239773E-2</c:v>
                </c:pt>
                <c:pt idx="637" formatCode="General">
                  <c:v>5.84989987882178E-2</c:v>
                </c:pt>
                <c:pt idx="638" formatCode="General">
                  <c:v>5.8410044082550003E-2</c:v>
                </c:pt>
                <c:pt idx="639" formatCode="General">
                  <c:v>5.5740049631157002E-2</c:v>
                </c:pt>
                <c:pt idx="640" formatCode="General">
                  <c:v>5.15541079318491E-2</c:v>
                </c:pt>
                <c:pt idx="641" formatCode="General">
                  <c:v>4.6454060182579297E-2</c:v>
                </c:pt>
                <c:pt idx="642" formatCode="General">
                  <c:v>4.0746567239744798E-2</c:v>
                </c:pt>
                <c:pt idx="643" formatCode="General">
                  <c:v>3.4369277756722397E-2</c:v>
                </c:pt>
                <c:pt idx="644" formatCode="General">
                  <c:v>2.65455254130165E-2</c:v>
                </c:pt>
                <c:pt idx="645" formatCode="General">
                  <c:v>1.67844103199539E-2</c:v>
                </c:pt>
                <c:pt idx="646" formatCode="General">
                  <c:v>6.0566854984629801E-3</c:v>
                </c:pt>
                <c:pt idx="647" formatCode="General">
                  <c:v>-3.9315739057807601E-3</c:v>
                </c:pt>
                <c:pt idx="648" formatCode="General">
                  <c:v>-1.19097313253703E-2</c:v>
                </c:pt>
                <c:pt idx="649" formatCode="General">
                  <c:v>-1.8329718851519398E-2</c:v>
                </c:pt>
                <c:pt idx="650" formatCode="General">
                  <c:v>-2.4017410630999301E-2</c:v>
                </c:pt>
                <c:pt idx="651" formatCode="General">
                  <c:v>-2.8489931944683501E-2</c:v>
                </c:pt>
                <c:pt idx="652" formatCode="General">
                  <c:v>-3.1400667305726597E-2</c:v>
                </c:pt>
                <c:pt idx="653" formatCode="General">
                  <c:v>-3.2231292226834803E-2</c:v>
                </c:pt>
                <c:pt idx="654" formatCode="General">
                  <c:v>-3.0714583057279699E-2</c:v>
                </c:pt>
                <c:pt idx="655" formatCode="General">
                  <c:v>-2.63433619864815E-2</c:v>
                </c:pt>
                <c:pt idx="656" formatCode="General">
                  <c:v>-1.8432894444816699E-2</c:v>
                </c:pt>
                <c:pt idx="657" formatCode="General">
                  <c:v>-8.3430175516690692E-3</c:v>
                </c:pt>
                <c:pt idx="658" formatCode="General">
                  <c:v>2.1589019745074899E-3</c:v>
                </c:pt>
                <c:pt idx="659" formatCode="General">
                  <c:v>1.30846562996764E-2</c:v>
                </c:pt>
                <c:pt idx="660" formatCode="General">
                  <c:v>2.4751448011186599E-2</c:v>
                </c:pt>
                <c:pt idx="661" formatCode="General">
                  <c:v>3.6897276998893197E-2</c:v>
                </c:pt>
                <c:pt idx="662" formatCode="General">
                  <c:v>4.8683821522084503E-2</c:v>
                </c:pt>
                <c:pt idx="663" formatCode="General">
                  <c:v>5.8199322940746402E-2</c:v>
                </c:pt>
                <c:pt idx="664" formatCode="General">
                  <c:v>6.4469690457999704E-2</c:v>
                </c:pt>
                <c:pt idx="665" formatCode="General">
                  <c:v>6.7559513176260799E-2</c:v>
                </c:pt>
                <c:pt idx="666" formatCode="General">
                  <c:v>6.7006957251919103E-2</c:v>
                </c:pt>
                <c:pt idx="667" formatCode="General">
                  <c:v>6.3194817371336295E-2</c:v>
                </c:pt>
                <c:pt idx="668" formatCode="General">
                  <c:v>5.7230170114923498E-2</c:v>
                </c:pt>
                <c:pt idx="669" formatCode="General">
                  <c:v>4.9637158999251897E-2</c:v>
                </c:pt>
                <c:pt idx="670" formatCode="General">
                  <c:v>4.0588669041963503E-2</c:v>
                </c:pt>
                <c:pt idx="671" formatCode="General">
                  <c:v>3.06358478839821E-2</c:v>
                </c:pt>
                <c:pt idx="672" formatCode="General">
                  <c:v>2.1361482467409799E-2</c:v>
                </c:pt>
                <c:pt idx="673" formatCode="General">
                  <c:v>1.37628272406933E-2</c:v>
                </c:pt>
                <c:pt idx="674" formatCode="General">
                  <c:v>8.6690584896586403E-3</c:v>
                </c:pt>
                <c:pt idx="675" formatCode="General">
                  <c:v>7.2029232356101997E-3</c:v>
                </c:pt>
                <c:pt idx="676" formatCode="General">
                  <c:v>8.5370737439488097E-3</c:v>
                </c:pt>
                <c:pt idx="677" formatCode="General">
                  <c:v>1.1462640736078999E-2</c:v>
                </c:pt>
                <c:pt idx="678" formatCode="General">
                  <c:v>1.6431117520449501E-2</c:v>
                </c:pt>
                <c:pt idx="679" formatCode="General">
                  <c:v>2.2961290803562601E-2</c:v>
                </c:pt>
                <c:pt idx="680" formatCode="General">
                  <c:v>2.96881261499772E-2</c:v>
                </c:pt>
                <c:pt idx="681" formatCode="General">
                  <c:v>3.6692939152331898E-2</c:v>
                </c:pt>
                <c:pt idx="682" formatCode="General">
                  <c:v>4.4974139706281599E-2</c:v>
                </c:pt>
                <c:pt idx="683" formatCode="General">
                  <c:v>5.4437718913147699E-2</c:v>
                </c:pt>
                <c:pt idx="684" formatCode="General">
                  <c:v>6.4312881505087002E-2</c:v>
                </c:pt>
                <c:pt idx="685" formatCode="General">
                  <c:v>7.4761600931612202E-2</c:v>
                </c:pt>
                <c:pt idx="686" formatCode="General">
                  <c:v>8.5376402636985399E-2</c:v>
                </c:pt>
                <c:pt idx="687" formatCode="General">
                  <c:v>9.5120766817734001E-2</c:v>
                </c:pt>
                <c:pt idx="688" formatCode="General">
                  <c:v>0.103925197544301</c:v>
                </c:pt>
                <c:pt idx="689" formatCode="General">
                  <c:v>0.111440375604329</c:v>
                </c:pt>
                <c:pt idx="690" formatCode="General">
                  <c:v>0.11680038317472</c:v>
                </c:pt>
                <c:pt idx="691" formatCode="General">
                  <c:v>0.120256710411763</c:v>
                </c:pt>
                <c:pt idx="692" formatCode="General">
                  <c:v>0.12205434706725</c:v>
                </c:pt>
                <c:pt idx="693" formatCode="General">
                  <c:v>0.12129344346568099</c:v>
                </c:pt>
                <c:pt idx="694" formatCode="General">
                  <c:v>0.116626843306124</c:v>
                </c:pt>
                <c:pt idx="695" formatCode="General">
                  <c:v>0.10794816148625599</c:v>
                </c:pt>
                <c:pt idx="696" formatCode="General">
                  <c:v>9.6737713199890996E-2</c:v>
                </c:pt>
                <c:pt idx="697" formatCode="General">
                  <c:v>8.44731176362572E-2</c:v>
                </c:pt>
                <c:pt idx="698" formatCode="General">
                  <c:v>7.0586834500518003E-2</c:v>
                </c:pt>
                <c:pt idx="699" formatCode="General">
                  <c:v>5.4445151773687403E-2</c:v>
                </c:pt>
                <c:pt idx="700" formatCode="General">
                  <c:v>3.71837162535033E-2</c:v>
                </c:pt>
                <c:pt idx="701" formatCode="General">
                  <c:v>1.97588542128272E-2</c:v>
                </c:pt>
                <c:pt idx="702" formatCode="General">
                  <c:v>2.7220855600640298E-3</c:v>
                </c:pt>
                <c:pt idx="703" formatCode="General">
                  <c:v>-1.2992014075375501E-2</c:v>
                </c:pt>
                <c:pt idx="704" formatCode="General">
                  <c:v>-2.70625130640877E-2</c:v>
                </c:pt>
                <c:pt idx="705" formatCode="General">
                  <c:v>-4.0044734601250097E-2</c:v>
                </c:pt>
                <c:pt idx="706" formatCode="General">
                  <c:v>-5.21328244731743E-2</c:v>
                </c:pt>
                <c:pt idx="707" formatCode="General">
                  <c:v>-6.3554078393367103E-2</c:v>
                </c:pt>
                <c:pt idx="708" formatCode="General">
                  <c:v>-7.4481105481364801E-2</c:v>
                </c:pt>
                <c:pt idx="709" formatCode="General">
                  <c:v>-8.3990271363908603E-2</c:v>
                </c:pt>
                <c:pt idx="710" formatCode="General">
                  <c:v>-9.0988995190723607E-2</c:v>
                </c:pt>
                <c:pt idx="711" formatCode="General">
                  <c:v>-9.4852275854018606E-2</c:v>
                </c:pt>
                <c:pt idx="712" formatCode="General">
                  <c:v>-9.5179772372290194E-2</c:v>
                </c:pt>
                <c:pt idx="713" formatCode="General">
                  <c:v>-9.2573612173044606E-2</c:v>
                </c:pt>
                <c:pt idx="714" formatCode="General">
                  <c:v>-8.7896929278189206E-2</c:v>
                </c:pt>
                <c:pt idx="715" formatCode="General">
                  <c:v>-8.0567240105597696E-2</c:v>
                </c:pt>
                <c:pt idx="716" formatCode="General">
                  <c:v>-6.9691638235104603E-2</c:v>
                </c:pt>
                <c:pt idx="717" formatCode="General">
                  <c:v>-5.6152302439389699E-2</c:v>
                </c:pt>
                <c:pt idx="718" formatCode="General">
                  <c:v>-4.14403071857644E-2</c:v>
                </c:pt>
                <c:pt idx="719" formatCode="General">
                  <c:v>-2.64646967610991E-2</c:v>
                </c:pt>
                <c:pt idx="720" formatCode="General">
                  <c:v>-1.25258959783596E-2</c:v>
                </c:pt>
                <c:pt idx="721" formatCode="General">
                  <c:v>-1.05605519510202E-3</c:v>
                </c:pt>
                <c:pt idx="722" formatCode="General">
                  <c:v>7.3709691665315496E-3</c:v>
                </c:pt>
                <c:pt idx="723" formatCode="General">
                  <c:v>1.27453647457644E-2</c:v>
                </c:pt>
                <c:pt idx="724" formatCode="General">
                  <c:v>1.5207347112710099E-2</c:v>
                </c:pt>
                <c:pt idx="725" formatCode="General">
                  <c:v>1.47013735152787E-2</c:v>
                </c:pt>
                <c:pt idx="726" formatCode="General">
                  <c:v>1.12236211083629E-2</c:v>
                </c:pt>
                <c:pt idx="727" formatCode="General">
                  <c:v>5.4741476539239301E-3</c:v>
                </c:pt>
                <c:pt idx="728" formatCode="General">
                  <c:v>-2.0068604681558601E-3</c:v>
                </c:pt>
                <c:pt idx="729" formatCode="General">
                  <c:v>-1.1542892333061799E-2</c:v>
                </c:pt>
                <c:pt idx="730" formatCode="General">
                  <c:v>-2.2541443969350101E-2</c:v>
                </c:pt>
                <c:pt idx="731" formatCode="General">
                  <c:v>-3.3613813912746801E-2</c:v>
                </c:pt>
                <c:pt idx="732" formatCode="General">
                  <c:v>-4.3722186691208899E-2</c:v>
                </c:pt>
                <c:pt idx="733" formatCode="General">
                  <c:v>-5.3334467696974502E-2</c:v>
                </c:pt>
                <c:pt idx="734" formatCode="General">
                  <c:v>-6.3298191452301505E-2</c:v>
                </c:pt>
                <c:pt idx="735" formatCode="General">
                  <c:v>-7.3551438492521506E-2</c:v>
                </c:pt>
                <c:pt idx="736" formatCode="General">
                  <c:v>-8.3073547772573503E-2</c:v>
                </c:pt>
                <c:pt idx="737" formatCode="General">
                  <c:v>-9.0423985112383407E-2</c:v>
                </c:pt>
                <c:pt idx="738" formatCode="General">
                  <c:v>-9.5299916165999699E-2</c:v>
                </c:pt>
                <c:pt idx="739" formatCode="General">
                  <c:v>-9.7816761625334397E-2</c:v>
                </c:pt>
                <c:pt idx="740" formatCode="General">
                  <c:v>-9.7900212295634795E-2</c:v>
                </c:pt>
                <c:pt idx="741" formatCode="General">
                  <c:v>-9.5848242685504903E-2</c:v>
                </c:pt>
                <c:pt idx="742" formatCode="General">
                  <c:v>-9.2160439966046698E-2</c:v>
                </c:pt>
                <c:pt idx="743" formatCode="General">
                  <c:v>-8.8110136687010995E-2</c:v>
                </c:pt>
                <c:pt idx="744" formatCode="General">
                  <c:v>-8.5295934776703303E-2</c:v>
                </c:pt>
                <c:pt idx="745" formatCode="General">
                  <c:v>-8.4534787356239094E-2</c:v>
                </c:pt>
                <c:pt idx="746" formatCode="General">
                  <c:v>-8.5289691760999306E-2</c:v>
                </c:pt>
                <c:pt idx="747" formatCode="General">
                  <c:v>-8.60856657835328E-2</c:v>
                </c:pt>
                <c:pt idx="748" formatCode="General">
                  <c:v>-8.57515399053045E-2</c:v>
                </c:pt>
                <c:pt idx="749" formatCode="General">
                  <c:v>-8.3980345005037094E-2</c:v>
                </c:pt>
                <c:pt idx="750" formatCode="General">
                  <c:v>-8.1860309358752797E-2</c:v>
                </c:pt>
                <c:pt idx="751" formatCode="General">
                  <c:v>-7.9951873592156095E-2</c:v>
                </c:pt>
                <c:pt idx="752" formatCode="General">
                  <c:v>-7.8159923768651898E-2</c:v>
                </c:pt>
                <c:pt idx="753" formatCode="General">
                  <c:v>-7.6988257216703798E-2</c:v>
                </c:pt>
                <c:pt idx="754" formatCode="General">
                  <c:v>-7.6997395673907398E-2</c:v>
                </c:pt>
                <c:pt idx="755" formatCode="General">
                  <c:v>-7.8997199023124506E-2</c:v>
                </c:pt>
                <c:pt idx="756" formatCode="General">
                  <c:v>-8.2867136171642305E-2</c:v>
                </c:pt>
                <c:pt idx="757" formatCode="General">
                  <c:v>-8.7731390778647306E-2</c:v>
                </c:pt>
                <c:pt idx="758" formatCode="General">
                  <c:v>-9.3156474344669199E-2</c:v>
                </c:pt>
                <c:pt idx="759" formatCode="General">
                  <c:v>-9.7680389332424497E-2</c:v>
                </c:pt>
                <c:pt idx="760" formatCode="General">
                  <c:v>-0.100519791494799</c:v>
                </c:pt>
                <c:pt idx="761" formatCode="General">
                  <c:v>-0.10185245112397701</c:v>
                </c:pt>
                <c:pt idx="762" formatCode="General">
                  <c:v>-0.101053564622072</c:v>
                </c:pt>
                <c:pt idx="763" formatCode="General">
                  <c:v>-9.8404491699072894E-2</c:v>
                </c:pt>
                <c:pt idx="764" formatCode="General">
                  <c:v>-9.4691612209274897E-2</c:v>
                </c:pt>
                <c:pt idx="765" formatCode="General">
                  <c:v>-8.9420664743026498E-2</c:v>
                </c:pt>
                <c:pt idx="766" formatCode="General">
                  <c:v>-8.2143281888518604E-2</c:v>
                </c:pt>
                <c:pt idx="767" formatCode="General">
                  <c:v>-7.3123336759261998E-2</c:v>
                </c:pt>
                <c:pt idx="768" formatCode="General">
                  <c:v>-6.28766089996904E-2</c:v>
                </c:pt>
                <c:pt idx="769" formatCode="General">
                  <c:v>-5.1895107802677601E-2</c:v>
                </c:pt>
                <c:pt idx="770" formatCode="General">
                  <c:v>-3.9978517238554299E-2</c:v>
                </c:pt>
                <c:pt idx="771" formatCode="General">
                  <c:v>-2.7491357885697201E-2</c:v>
                </c:pt>
                <c:pt idx="772" formatCode="General">
                  <c:v>-1.59336957262508E-2</c:v>
                </c:pt>
                <c:pt idx="773" formatCode="General">
                  <c:v>-5.9094919129594496E-3</c:v>
                </c:pt>
                <c:pt idx="774" formatCode="General">
                  <c:v>3.36341574688322E-3</c:v>
                </c:pt>
                <c:pt idx="775" formatCode="General">
                  <c:v>1.2626619053707201E-2</c:v>
                </c:pt>
                <c:pt idx="776" formatCode="General">
                  <c:v>2.1545502518174001E-2</c:v>
                </c:pt>
                <c:pt idx="777" formatCode="General">
                  <c:v>2.9356067034526999E-2</c:v>
                </c:pt>
                <c:pt idx="778" formatCode="General">
                  <c:v>3.619730026062E-2</c:v>
                </c:pt>
                <c:pt idx="779" formatCode="General">
                  <c:v>4.28489908473687E-2</c:v>
                </c:pt>
                <c:pt idx="780" formatCode="General">
                  <c:v>4.9888590820950797E-2</c:v>
                </c:pt>
                <c:pt idx="781" formatCode="General">
                  <c:v>5.7832555943883701E-2</c:v>
                </c:pt>
                <c:pt idx="782" formatCode="General">
                  <c:v>6.6319657675939905E-2</c:v>
                </c:pt>
                <c:pt idx="783" formatCode="General">
                  <c:v>7.4456838096279093E-2</c:v>
                </c:pt>
                <c:pt idx="784" formatCode="General">
                  <c:v>8.1921774300907094E-2</c:v>
                </c:pt>
                <c:pt idx="785" formatCode="General">
                  <c:v>8.8435944462208996E-2</c:v>
                </c:pt>
                <c:pt idx="786" formatCode="General">
                  <c:v>9.3921299036770101E-2</c:v>
                </c:pt>
                <c:pt idx="787" formatCode="General">
                  <c:v>9.8168373705736695E-2</c:v>
                </c:pt>
                <c:pt idx="788" formatCode="General">
                  <c:v>0.10073313554089</c:v>
                </c:pt>
                <c:pt idx="789" formatCode="General">
                  <c:v>0.101801786399209</c:v>
                </c:pt>
                <c:pt idx="790" formatCode="General">
                  <c:v>0.10169737644339</c:v>
                </c:pt>
                <c:pt idx="791" formatCode="General">
                  <c:v>0.10013293289778601</c:v>
                </c:pt>
                <c:pt idx="792" formatCode="General">
                  <c:v>9.7354007056927802E-2</c:v>
                </c:pt>
                <c:pt idx="793" formatCode="General">
                  <c:v>9.3787172235816105E-2</c:v>
                </c:pt>
                <c:pt idx="794" formatCode="General">
                  <c:v>8.8737312541541602E-2</c:v>
                </c:pt>
                <c:pt idx="795" formatCode="General">
                  <c:v>8.1938000843014697E-2</c:v>
                </c:pt>
                <c:pt idx="796" formatCode="General">
                  <c:v>7.4027627622142905E-2</c:v>
                </c:pt>
                <c:pt idx="797" formatCode="General">
                  <c:v>6.5995303759470506E-2</c:v>
                </c:pt>
                <c:pt idx="798" formatCode="General">
                  <c:v>5.8026487476266701E-2</c:v>
                </c:pt>
                <c:pt idx="799" formatCode="General">
                  <c:v>4.9584196158351898E-2</c:v>
                </c:pt>
                <c:pt idx="800" formatCode="General">
                  <c:v>4.1601162232113298E-2</c:v>
                </c:pt>
                <c:pt idx="801" formatCode="General">
                  <c:v>3.6276226074000398E-2</c:v>
                </c:pt>
                <c:pt idx="802" formatCode="General">
                  <c:v>3.4753360914001899E-2</c:v>
                </c:pt>
                <c:pt idx="803" formatCode="General">
                  <c:v>3.6107618938254003E-2</c:v>
                </c:pt>
                <c:pt idx="804" formatCode="General">
                  <c:v>3.8931013761550198E-2</c:v>
                </c:pt>
                <c:pt idx="805" formatCode="General">
                  <c:v>4.21819143588762E-2</c:v>
                </c:pt>
                <c:pt idx="806" formatCode="General">
                  <c:v>4.5322764662393003E-2</c:v>
                </c:pt>
                <c:pt idx="807" formatCode="General">
                  <c:v>4.8427525314976801E-2</c:v>
                </c:pt>
                <c:pt idx="808" formatCode="General">
                  <c:v>5.2533935564720302E-2</c:v>
                </c:pt>
                <c:pt idx="809" formatCode="General">
                  <c:v>5.9259876602628402E-2</c:v>
                </c:pt>
                <c:pt idx="810" formatCode="General">
                  <c:v>6.8620211937497899E-2</c:v>
                </c:pt>
                <c:pt idx="811" formatCode="General">
                  <c:v>7.9304502213746103E-2</c:v>
                </c:pt>
                <c:pt idx="812" formatCode="General">
                  <c:v>9.0266998669314105E-2</c:v>
                </c:pt>
                <c:pt idx="813" formatCode="General">
                  <c:v>0.100599831588514</c:v>
                </c:pt>
                <c:pt idx="814" formatCode="General">
                  <c:v>0.109540630465181</c:v>
                </c:pt>
                <c:pt idx="815" formatCode="General">
                  <c:v>0.116591119160291</c:v>
                </c:pt>
                <c:pt idx="816" formatCode="General">
                  <c:v>0.121664764159806</c:v>
                </c:pt>
                <c:pt idx="817" formatCode="General">
                  <c:v>0.124061271622737</c:v>
                </c:pt>
                <c:pt idx="818" formatCode="General">
                  <c:v>0.122975841964216</c:v>
                </c:pt>
                <c:pt idx="819" formatCode="General">
                  <c:v>0.11885143987779501</c:v>
                </c:pt>
                <c:pt idx="820" formatCode="General">
                  <c:v>0.112451975000757</c:v>
                </c:pt>
                <c:pt idx="821" formatCode="General">
                  <c:v>0.104378162481645</c:v>
                </c:pt>
                <c:pt idx="822" formatCode="General">
                  <c:v>9.5122717485636096E-2</c:v>
                </c:pt>
                <c:pt idx="823" formatCode="General">
                  <c:v>8.5340736042862006E-2</c:v>
                </c:pt>
                <c:pt idx="824" formatCode="General">
                  <c:v>7.5618253126844698E-2</c:v>
                </c:pt>
                <c:pt idx="825" formatCode="General">
                  <c:v>6.51231329527623E-2</c:v>
                </c:pt>
                <c:pt idx="826" formatCode="General">
                  <c:v>5.23789695643542E-2</c:v>
                </c:pt>
                <c:pt idx="827" formatCode="General">
                  <c:v>3.7888880678138101E-2</c:v>
                </c:pt>
                <c:pt idx="828" formatCode="General">
                  <c:v>2.29572241659785E-2</c:v>
                </c:pt>
                <c:pt idx="829" formatCode="General">
                  <c:v>8.7368386334940804E-3</c:v>
                </c:pt>
                <c:pt idx="830" formatCode="General">
                  <c:v>-4.9757452858608404E-3</c:v>
                </c:pt>
                <c:pt idx="831" formatCode="General">
                  <c:v>-1.8806501946275402E-2</c:v>
                </c:pt>
                <c:pt idx="832" formatCode="General">
                  <c:v>-3.1934822786864298E-2</c:v>
                </c:pt>
                <c:pt idx="833" formatCode="General">
                  <c:v>-4.3172190476604297E-2</c:v>
                </c:pt>
                <c:pt idx="834" formatCode="General">
                  <c:v>-5.1960817590447801E-2</c:v>
                </c:pt>
                <c:pt idx="835" formatCode="General">
                  <c:v>-5.8590424475541601E-2</c:v>
                </c:pt>
                <c:pt idx="836" formatCode="General">
                  <c:v>-6.3305535782042094E-2</c:v>
                </c:pt>
                <c:pt idx="837" formatCode="General">
                  <c:v>-6.5457821484093598E-2</c:v>
                </c:pt>
                <c:pt idx="838" formatCode="General">
                  <c:v>-6.4888749551482494E-2</c:v>
                </c:pt>
                <c:pt idx="839" formatCode="General">
                  <c:v>-6.2166174916717699E-2</c:v>
                </c:pt>
                <c:pt idx="840" formatCode="General">
                  <c:v>-5.6866181207974598E-2</c:v>
                </c:pt>
                <c:pt idx="841" formatCode="General">
                  <c:v>-4.8744704657339002E-2</c:v>
                </c:pt>
                <c:pt idx="842" formatCode="General">
                  <c:v>-3.82518602609761E-2</c:v>
                </c:pt>
                <c:pt idx="843" formatCode="General">
                  <c:v>-2.6463471907798401E-2</c:v>
                </c:pt>
                <c:pt idx="844" formatCode="General">
                  <c:v>-1.40477221980205E-2</c:v>
                </c:pt>
                <c:pt idx="845" formatCode="General">
                  <c:v>-1.15241338404225E-3</c:v>
                </c:pt>
                <c:pt idx="846" formatCode="General">
                  <c:v>1.17190842635728E-2</c:v>
                </c:pt>
                <c:pt idx="847" formatCode="General">
                  <c:v>2.3976519577990098E-2</c:v>
                </c:pt>
                <c:pt idx="848" formatCode="General">
                  <c:v>3.4645849173671202E-2</c:v>
                </c:pt>
                <c:pt idx="849" formatCode="General">
                  <c:v>4.4043606256199103E-2</c:v>
                </c:pt>
                <c:pt idx="850" formatCode="General">
                  <c:v>5.3452521225697998E-2</c:v>
                </c:pt>
                <c:pt idx="851" formatCode="General">
                  <c:v>6.2057951169121502E-2</c:v>
                </c:pt>
                <c:pt idx="852" formatCode="General">
                  <c:v>6.8042906766674002E-2</c:v>
                </c:pt>
                <c:pt idx="853" formatCode="General">
                  <c:v>7.0643589583948896E-2</c:v>
                </c:pt>
                <c:pt idx="854" formatCode="General">
                  <c:v>6.9338915327430195E-2</c:v>
                </c:pt>
                <c:pt idx="855" formatCode="General">
                  <c:v>6.3506230730397101E-2</c:v>
                </c:pt>
                <c:pt idx="856" formatCode="General">
                  <c:v>5.41382252599018E-2</c:v>
                </c:pt>
                <c:pt idx="857" formatCode="General">
                  <c:v>4.2845680481720799E-2</c:v>
                </c:pt>
                <c:pt idx="858" formatCode="General">
                  <c:v>2.9304495970686299E-2</c:v>
                </c:pt>
                <c:pt idx="859" formatCode="General">
                  <c:v>1.28610338338431E-2</c:v>
                </c:pt>
                <c:pt idx="860" formatCode="General">
                  <c:v>-5.6282232101034996E-3</c:v>
                </c:pt>
                <c:pt idx="861" formatCode="General">
                  <c:v>-2.45843714478933E-2</c:v>
                </c:pt>
                <c:pt idx="862" formatCode="General">
                  <c:v>-4.3453738134209302E-2</c:v>
                </c:pt>
                <c:pt idx="863" formatCode="General">
                  <c:v>-6.17187415313964E-2</c:v>
                </c:pt>
                <c:pt idx="864" formatCode="General">
                  <c:v>-7.8550310340483001E-2</c:v>
                </c:pt>
                <c:pt idx="865" formatCode="General">
                  <c:v>-9.3948796502531601E-2</c:v>
                </c:pt>
                <c:pt idx="866" formatCode="General">
                  <c:v>-0.107237989133248</c:v>
                </c:pt>
                <c:pt idx="867" formatCode="General">
                  <c:v>-0.117325694173932</c:v>
                </c:pt>
                <c:pt idx="868" formatCode="General">
                  <c:v>-0.123616130442726</c:v>
                </c:pt>
                <c:pt idx="869" formatCode="General">
                  <c:v>-0.126265203124584</c:v>
                </c:pt>
                <c:pt idx="870" formatCode="General">
                  <c:v>-0.12676022764322101</c:v>
                </c:pt>
                <c:pt idx="871" formatCode="General">
                  <c:v>-0.12552310127567801</c:v>
                </c:pt>
                <c:pt idx="872" formatCode="General">
                  <c:v>-0.121941193958923</c:v>
                </c:pt>
                <c:pt idx="873" formatCode="General">
                  <c:v>-0.116116617305682</c:v>
                </c:pt>
                <c:pt idx="874" formatCode="General">
                  <c:v>-0.108366208786787</c:v>
                </c:pt>
                <c:pt idx="875" formatCode="General">
                  <c:v>-9.8772432441324401E-2</c:v>
                </c:pt>
                <c:pt idx="876" formatCode="General">
                  <c:v>-8.7169156735023401E-2</c:v>
                </c:pt>
                <c:pt idx="877" formatCode="General">
                  <c:v>-7.3473536794996699E-2</c:v>
                </c:pt>
                <c:pt idx="878" formatCode="General">
                  <c:v>-5.8530221918326797E-2</c:v>
                </c:pt>
                <c:pt idx="879" formatCode="General">
                  <c:v>-4.3486913929329699E-2</c:v>
                </c:pt>
                <c:pt idx="880" formatCode="General">
                  <c:v>-2.8775247073087099E-2</c:v>
                </c:pt>
                <c:pt idx="881" formatCode="General">
                  <c:v>-1.5225736470651299E-2</c:v>
                </c:pt>
                <c:pt idx="882" formatCode="General">
                  <c:v>-3.8608354661867502E-3</c:v>
                </c:pt>
                <c:pt idx="883" formatCode="General">
                  <c:v>5.4763444336345798E-3</c:v>
                </c:pt>
                <c:pt idx="884" formatCode="General">
                  <c:v>1.19299032848449E-2</c:v>
                </c:pt>
                <c:pt idx="885" formatCode="General">
                  <c:v>1.3785331970158399E-2</c:v>
                </c:pt>
                <c:pt idx="886" formatCode="General">
                  <c:v>1.13309106952506E-2</c:v>
                </c:pt>
                <c:pt idx="887" formatCode="General">
                  <c:v>5.0452237541293698E-3</c:v>
                </c:pt>
                <c:pt idx="888" formatCode="General">
                  <c:v>-4.8382677870585002E-3</c:v>
                </c:pt>
                <c:pt idx="889" formatCode="General">
                  <c:v>-1.7571129226920099E-2</c:v>
                </c:pt>
                <c:pt idx="890" formatCode="General">
                  <c:v>-3.1731940710733597E-2</c:v>
                </c:pt>
                <c:pt idx="891" formatCode="General">
                  <c:v>-4.5264808294184299E-2</c:v>
                </c:pt>
                <c:pt idx="892" formatCode="General">
                  <c:v>-5.7429925582448402E-2</c:v>
                </c:pt>
                <c:pt idx="893" formatCode="General">
                  <c:v>-6.8584819426389304E-2</c:v>
                </c:pt>
                <c:pt idx="894" formatCode="General">
                  <c:v>-7.7936941576605703E-2</c:v>
                </c:pt>
                <c:pt idx="895" formatCode="General">
                  <c:v>-8.4442738115529895E-2</c:v>
                </c:pt>
                <c:pt idx="896" formatCode="General">
                  <c:v>-8.8185028105312396E-2</c:v>
                </c:pt>
                <c:pt idx="897" formatCode="General">
                  <c:v>-8.8646984643788604E-2</c:v>
                </c:pt>
                <c:pt idx="898" formatCode="General">
                  <c:v>-8.5490676010224295E-2</c:v>
                </c:pt>
                <c:pt idx="899" formatCode="General">
                  <c:v>-7.9596154472814998E-2</c:v>
                </c:pt>
                <c:pt idx="900" formatCode="General">
                  <c:v>-7.2242294022622805E-2</c:v>
                </c:pt>
                <c:pt idx="901" formatCode="General">
                  <c:v>-6.4076516233856198E-2</c:v>
                </c:pt>
                <c:pt idx="902" formatCode="General">
                  <c:v>-5.4576325228224601E-2</c:v>
                </c:pt>
                <c:pt idx="903" formatCode="General">
                  <c:v>-4.3044435307548597E-2</c:v>
                </c:pt>
                <c:pt idx="904" formatCode="General">
                  <c:v>-2.95908647439171E-2</c:v>
                </c:pt>
                <c:pt idx="905" formatCode="General">
                  <c:v>-1.48199643046526E-2</c:v>
                </c:pt>
                <c:pt idx="906" formatCode="General">
                  <c:v>3.6077695093661498E-4</c:v>
                </c:pt>
                <c:pt idx="907" formatCode="General">
                  <c:v>1.48023140902677E-2</c:v>
                </c:pt>
                <c:pt idx="908" formatCode="General">
                  <c:v>2.8321775525209199E-2</c:v>
                </c:pt>
                <c:pt idx="909" formatCode="General">
                  <c:v>4.03771246692931E-2</c:v>
                </c:pt>
                <c:pt idx="910" formatCode="General">
                  <c:v>4.96367492174501E-2</c:v>
                </c:pt>
                <c:pt idx="911" formatCode="General">
                  <c:v>5.50646435618595E-2</c:v>
                </c:pt>
                <c:pt idx="912" formatCode="General">
                  <c:v>5.6037010722870498E-2</c:v>
                </c:pt>
                <c:pt idx="913" formatCode="General">
                  <c:v>5.2572558657146898E-2</c:v>
                </c:pt>
                <c:pt idx="914" formatCode="General">
                  <c:v>4.5195974623637503E-2</c:v>
                </c:pt>
                <c:pt idx="915" formatCode="General">
                  <c:v>3.4185495636619101E-2</c:v>
                </c:pt>
                <c:pt idx="916" formatCode="General">
                  <c:v>2.0404860007150499E-2</c:v>
                </c:pt>
                <c:pt idx="917" formatCode="General">
                  <c:v>5.87072859214742E-3</c:v>
                </c:pt>
                <c:pt idx="918" formatCode="General">
                  <c:v>-8.0967043868946098E-3</c:v>
                </c:pt>
                <c:pt idx="919" formatCode="General">
                  <c:v>-2.1314306952051498E-2</c:v>
                </c:pt>
                <c:pt idx="920" formatCode="General">
                  <c:v>-3.3739874637135299E-2</c:v>
                </c:pt>
                <c:pt idx="921" formatCode="General">
                  <c:v>-4.4615564650392299E-2</c:v>
                </c:pt>
                <c:pt idx="922" formatCode="General">
                  <c:v>-5.18431200681745E-2</c:v>
                </c:pt>
                <c:pt idx="923" formatCode="General">
                  <c:v>-5.4231792436366701E-2</c:v>
                </c:pt>
                <c:pt idx="924" formatCode="General">
                  <c:v>-5.2655873744509002E-2</c:v>
                </c:pt>
                <c:pt idx="925" formatCode="General">
                  <c:v>-4.7891557576912998E-2</c:v>
                </c:pt>
                <c:pt idx="926" formatCode="General">
                  <c:v>-3.9243871530219902E-2</c:v>
                </c:pt>
                <c:pt idx="927" formatCode="General">
                  <c:v>-2.6901079045604601E-2</c:v>
                </c:pt>
                <c:pt idx="928" formatCode="General">
                  <c:v>-1.1818772401874801E-2</c:v>
                </c:pt>
                <c:pt idx="929" formatCode="General">
                  <c:v>5.7892035271194398E-3</c:v>
                </c:pt>
                <c:pt idx="930" formatCode="General">
                  <c:v>2.5349161411984102E-2</c:v>
                </c:pt>
                <c:pt idx="931" formatCode="General">
                  <c:v>4.5511889358674597E-2</c:v>
                </c:pt>
                <c:pt idx="932" formatCode="General">
                  <c:v>6.4971088721049702E-2</c:v>
                </c:pt>
                <c:pt idx="933" formatCode="General">
                  <c:v>8.3356932181278695E-2</c:v>
                </c:pt>
                <c:pt idx="934" formatCode="General">
                  <c:v>0.10086661596796601</c:v>
                </c:pt>
                <c:pt idx="935" formatCode="General">
                  <c:v>0.11748483691963001</c:v>
                </c:pt>
                <c:pt idx="936" formatCode="General">
                  <c:v>0.13219481340088601</c:v>
                </c:pt>
                <c:pt idx="937" formatCode="General">
                  <c:v>0.14322839567359399</c:v>
                </c:pt>
                <c:pt idx="938" formatCode="General">
                  <c:v>0.14960740231144901</c:v>
                </c:pt>
                <c:pt idx="939" formatCode="General">
                  <c:v>0.15165742696817899</c:v>
                </c:pt>
                <c:pt idx="940" formatCode="General">
                  <c:v>0.14972412676681901</c:v>
                </c:pt>
                <c:pt idx="941" formatCode="General">
                  <c:v>0.14494845761476299</c:v>
                </c:pt>
                <c:pt idx="942" formatCode="General">
                  <c:v>0.13809440308051599</c:v>
                </c:pt>
                <c:pt idx="943" formatCode="General">
                  <c:v>0.12878957387904999</c:v>
                </c:pt>
                <c:pt idx="944" formatCode="General">
                  <c:v>0.116048053860623</c:v>
                </c:pt>
                <c:pt idx="945" formatCode="General">
                  <c:v>9.9862470029333406E-2</c:v>
                </c:pt>
                <c:pt idx="946" formatCode="General">
                  <c:v>8.1157219791509597E-2</c:v>
                </c:pt>
                <c:pt idx="947" formatCode="General">
                  <c:v>6.1025931889731502E-2</c:v>
                </c:pt>
                <c:pt idx="948" formatCode="General">
                  <c:v>4.04946227910815E-2</c:v>
                </c:pt>
                <c:pt idx="949" formatCode="General">
                  <c:v>2.00144114205991E-2</c:v>
                </c:pt>
                <c:pt idx="950" formatCode="General">
                  <c:v>1.0130899244232699E-3</c:v>
                </c:pt>
                <c:pt idx="951" formatCode="General">
                  <c:v>-1.5437086644556799E-2</c:v>
                </c:pt>
                <c:pt idx="952" formatCode="General">
                  <c:v>-2.91955213850742E-2</c:v>
                </c:pt>
                <c:pt idx="953" formatCode="General">
                  <c:v>-4.0540563576104097E-2</c:v>
                </c:pt>
                <c:pt idx="954" formatCode="General">
                  <c:v>-4.9876895452352001E-2</c:v>
                </c:pt>
                <c:pt idx="955" formatCode="General">
                  <c:v>-5.6582227163786997E-2</c:v>
                </c:pt>
                <c:pt idx="956" formatCode="General">
                  <c:v>-6.0121719905477301E-2</c:v>
                </c:pt>
                <c:pt idx="957" formatCode="General">
                  <c:v>-6.05481487466938E-2</c:v>
                </c:pt>
                <c:pt idx="958" formatCode="General">
                  <c:v>-5.7655508159726997E-2</c:v>
                </c:pt>
                <c:pt idx="959" formatCode="General">
                  <c:v>-5.2191031845466099E-2</c:v>
                </c:pt>
                <c:pt idx="960" formatCode="General">
                  <c:v>-4.5413469648392199E-2</c:v>
                </c:pt>
                <c:pt idx="961" formatCode="General">
                  <c:v>-3.7494291660809198E-2</c:v>
                </c:pt>
                <c:pt idx="962" formatCode="General">
                  <c:v>-2.79660312899477E-2</c:v>
                </c:pt>
                <c:pt idx="963" formatCode="General">
                  <c:v>-1.6946503355959201E-2</c:v>
                </c:pt>
                <c:pt idx="964" formatCode="General">
                  <c:v>-5.1246943060402903E-3</c:v>
                </c:pt>
                <c:pt idx="965" formatCode="General">
                  <c:v>7.8921549227043506E-3</c:v>
                </c:pt>
                <c:pt idx="966" formatCode="General">
                  <c:v>2.22899032580103E-2</c:v>
                </c:pt>
                <c:pt idx="967" formatCode="General">
                  <c:v>3.6558539385987798E-2</c:v>
                </c:pt>
                <c:pt idx="968" formatCode="General">
                  <c:v>4.9020321697722101E-2</c:v>
                </c:pt>
                <c:pt idx="969" formatCode="General">
                  <c:v>5.8742332118005697E-2</c:v>
                </c:pt>
                <c:pt idx="970" formatCode="General">
                  <c:v>6.5780206911931996E-2</c:v>
                </c:pt>
                <c:pt idx="971" formatCode="General">
                  <c:v>7.0332298180881506E-2</c:v>
                </c:pt>
                <c:pt idx="972" formatCode="General">
                  <c:v>7.2128698367407207E-2</c:v>
                </c:pt>
                <c:pt idx="973" formatCode="General">
                  <c:v>7.1455971699357496E-2</c:v>
                </c:pt>
                <c:pt idx="974" formatCode="General">
                  <c:v>6.9060976946465694E-2</c:v>
                </c:pt>
                <c:pt idx="975" formatCode="General">
                  <c:v>6.4816696608490001E-2</c:v>
                </c:pt>
                <c:pt idx="976" formatCode="General">
                  <c:v>5.9074599038738601E-2</c:v>
                </c:pt>
                <c:pt idx="977" formatCode="General">
                  <c:v>5.2796180262933798E-2</c:v>
                </c:pt>
                <c:pt idx="978" formatCode="General">
                  <c:v>4.61787883024821E-2</c:v>
                </c:pt>
                <c:pt idx="979" formatCode="General">
                  <c:v>3.9049696846371898E-2</c:v>
                </c:pt>
                <c:pt idx="980" formatCode="General">
                  <c:v>3.1112832377011099E-2</c:v>
                </c:pt>
                <c:pt idx="981" formatCode="General">
                  <c:v>2.24775617214737E-2</c:v>
                </c:pt>
                <c:pt idx="982" formatCode="General">
                  <c:v>1.35662780768548E-2</c:v>
                </c:pt>
                <c:pt idx="983" formatCode="General">
                  <c:v>4.9256143909601298E-3</c:v>
                </c:pt>
                <c:pt idx="984" formatCode="General">
                  <c:v>-2.9443801636993699E-3</c:v>
                </c:pt>
                <c:pt idx="985" formatCode="General">
                  <c:v>-9.1522120693741296E-3</c:v>
                </c:pt>
                <c:pt idx="986" formatCode="General">
                  <c:v>-1.32966663049707E-2</c:v>
                </c:pt>
                <c:pt idx="987" formatCode="General">
                  <c:v>-1.61251363160431E-2</c:v>
                </c:pt>
                <c:pt idx="988" formatCode="General">
                  <c:v>-1.7925238628428999E-2</c:v>
                </c:pt>
                <c:pt idx="989" formatCode="General">
                  <c:v>-1.8536158687317901E-2</c:v>
                </c:pt>
                <c:pt idx="990" formatCode="General">
                  <c:v>-1.79630955094831E-2</c:v>
                </c:pt>
                <c:pt idx="991" formatCode="General">
                  <c:v>-1.6263709042166102E-2</c:v>
                </c:pt>
                <c:pt idx="992" formatCode="General">
                  <c:v>-1.34992643621993E-2</c:v>
                </c:pt>
                <c:pt idx="993" formatCode="General">
                  <c:v>-1.0029149389615201E-2</c:v>
                </c:pt>
                <c:pt idx="994" formatCode="General">
                  <c:v>-7.0062762865112996E-3</c:v>
                </c:pt>
                <c:pt idx="995" formatCode="General">
                  <c:v>-5.4630837071030502E-3</c:v>
                </c:pt>
                <c:pt idx="996" formatCode="General">
                  <c:v>-5.3198277589586503E-3</c:v>
                </c:pt>
                <c:pt idx="997" formatCode="General">
                  <c:v>-6.1204947797050503E-3</c:v>
                </c:pt>
                <c:pt idx="998" formatCode="General">
                  <c:v>-7.1839574548038104E-3</c:v>
                </c:pt>
                <c:pt idx="999" formatCode="General">
                  <c:v>-7.7654950847875198E-3</c:v>
                </c:pt>
                <c:pt idx="1000" formatCode="General">
                  <c:v>-8.8458098616837708E-3</c:v>
                </c:pt>
                <c:pt idx="1001" formatCode="General">
                  <c:v>-1.18380923085399E-2</c:v>
                </c:pt>
                <c:pt idx="1002" formatCode="General">
                  <c:v>-1.59976712180037E-2</c:v>
                </c:pt>
                <c:pt idx="1003" formatCode="General">
                  <c:v>-2.0338273011406199E-2</c:v>
                </c:pt>
                <c:pt idx="1004" formatCode="General">
                  <c:v>-2.4073180876606599E-2</c:v>
                </c:pt>
                <c:pt idx="1005" formatCode="General">
                  <c:v>-2.6881057283034401E-2</c:v>
                </c:pt>
                <c:pt idx="1006" formatCode="General">
                  <c:v>-2.9598654515597199E-2</c:v>
                </c:pt>
                <c:pt idx="1007" formatCode="General">
                  <c:v>-3.2746767562029599E-2</c:v>
                </c:pt>
                <c:pt idx="1008" formatCode="General">
                  <c:v>-3.5696346559794E-2</c:v>
                </c:pt>
                <c:pt idx="1009" formatCode="General">
                  <c:v>-3.8146798486742198E-2</c:v>
                </c:pt>
                <c:pt idx="1010" formatCode="General">
                  <c:v>-4.0251677519238499E-2</c:v>
                </c:pt>
                <c:pt idx="1011" formatCode="General">
                  <c:v>-4.1379912657245103E-2</c:v>
                </c:pt>
                <c:pt idx="1012" formatCode="General">
                  <c:v>-4.0659882581881503E-2</c:v>
                </c:pt>
                <c:pt idx="1013" formatCode="General">
                  <c:v>-3.7458397479633899E-2</c:v>
                </c:pt>
                <c:pt idx="1014" formatCode="General">
                  <c:v>-3.2064003766927501E-2</c:v>
                </c:pt>
                <c:pt idx="1015" formatCode="General">
                  <c:v>-2.5884001969578501E-2</c:v>
                </c:pt>
                <c:pt idx="1016" formatCode="General">
                  <c:v>-1.9969948958449901E-2</c:v>
                </c:pt>
                <c:pt idx="1017" formatCode="General">
                  <c:v>-1.46876126580205E-2</c:v>
                </c:pt>
                <c:pt idx="1018" formatCode="General">
                  <c:v>-9.9673496636368802E-3</c:v>
                </c:pt>
                <c:pt idx="1019" formatCode="General">
                  <c:v>-6.1899316652338204E-3</c:v>
                </c:pt>
                <c:pt idx="1020" formatCode="General">
                  <c:v>-3.2685210560417302E-3</c:v>
                </c:pt>
                <c:pt idx="1021" formatCode="General">
                  <c:v>-9.0241250022844103E-4</c:v>
                </c:pt>
                <c:pt idx="1022" formatCode="General">
                  <c:v>8.1547934231102699E-4</c:v>
                </c:pt>
                <c:pt idx="1023" formatCode="General">
                  <c:v>2.8746399454387E-3</c:v>
                </c:pt>
                <c:pt idx="1024" formatCode="General">
                  <c:v>4.5493593209270699E-3</c:v>
                </c:pt>
                <c:pt idx="1025" formatCode="General">
                  <c:v>4.4873714326403996E-3</c:v>
                </c:pt>
                <c:pt idx="1026" formatCode="General">
                  <c:v>2.1058200727233898E-3</c:v>
                </c:pt>
                <c:pt idx="1027" formatCode="General">
                  <c:v>-2.2921714788315798E-3</c:v>
                </c:pt>
                <c:pt idx="1028" formatCode="General">
                  <c:v>-8.3405129382495505E-3</c:v>
                </c:pt>
                <c:pt idx="1029" formatCode="General">
                  <c:v>-1.6374396178983501E-2</c:v>
                </c:pt>
                <c:pt idx="1030" formatCode="General">
                  <c:v>-2.59719014200906E-2</c:v>
                </c:pt>
                <c:pt idx="1031" formatCode="General">
                  <c:v>-3.6546418247775402E-2</c:v>
                </c:pt>
                <c:pt idx="1032" formatCode="General">
                  <c:v>-4.72950473879198E-2</c:v>
                </c:pt>
                <c:pt idx="1033" formatCode="General">
                  <c:v>-5.6957772889051898E-2</c:v>
                </c:pt>
                <c:pt idx="1034" formatCode="General">
                  <c:v>-6.4598993021018694E-2</c:v>
                </c:pt>
                <c:pt idx="1035" formatCode="General">
                  <c:v>-6.9706039739022396E-2</c:v>
                </c:pt>
                <c:pt idx="1036" formatCode="General">
                  <c:v>-7.2085550018865102E-2</c:v>
                </c:pt>
                <c:pt idx="1037" formatCode="General">
                  <c:v>-7.1328189044263801E-2</c:v>
                </c:pt>
                <c:pt idx="1038" formatCode="General">
                  <c:v>-6.7797608594451997E-2</c:v>
                </c:pt>
                <c:pt idx="1039" formatCode="General">
                  <c:v>-6.2277190267938598E-2</c:v>
                </c:pt>
                <c:pt idx="1040" formatCode="General">
                  <c:v>-5.5493584630453299E-2</c:v>
                </c:pt>
                <c:pt idx="1041" formatCode="General">
                  <c:v>-4.8537539345568599E-2</c:v>
                </c:pt>
                <c:pt idx="1042" formatCode="General">
                  <c:v>-4.2002601130134799E-2</c:v>
                </c:pt>
                <c:pt idx="1043" formatCode="General">
                  <c:v>-3.7480544296607902E-2</c:v>
                </c:pt>
                <c:pt idx="1044" formatCode="General">
                  <c:v>-3.4873622418725402E-2</c:v>
                </c:pt>
                <c:pt idx="1045" formatCode="General">
                  <c:v>-3.2711268934426101E-2</c:v>
                </c:pt>
                <c:pt idx="1046" formatCode="General">
                  <c:v>-3.1154477454604E-2</c:v>
                </c:pt>
                <c:pt idx="1047" formatCode="General">
                  <c:v>-3.0090681404908299E-2</c:v>
                </c:pt>
                <c:pt idx="1048" formatCode="General">
                  <c:v>-2.8386248055229699E-2</c:v>
                </c:pt>
                <c:pt idx="1049" formatCode="General">
                  <c:v>-2.4931546373466801E-2</c:v>
                </c:pt>
                <c:pt idx="1050" formatCode="General">
                  <c:v>-1.9061308940690299E-2</c:v>
                </c:pt>
                <c:pt idx="1051" formatCode="General">
                  <c:v>-1.10791991298773E-2</c:v>
                </c:pt>
                <c:pt idx="1052" formatCode="General">
                  <c:v>-1.57809222772312E-3</c:v>
                </c:pt>
                <c:pt idx="1053" formatCode="General">
                  <c:v>8.8827348303661107E-3</c:v>
                </c:pt>
                <c:pt idx="1054" formatCode="General">
                  <c:v>1.85702354095852E-2</c:v>
                </c:pt>
                <c:pt idx="1055" formatCode="General">
                  <c:v>2.6068803127051E-2</c:v>
                </c:pt>
                <c:pt idx="1056" formatCode="General">
                  <c:v>3.0428680764263201E-2</c:v>
                </c:pt>
                <c:pt idx="1057" formatCode="General">
                  <c:v>3.1289218132996503E-2</c:v>
                </c:pt>
                <c:pt idx="1058" formatCode="General">
                  <c:v>2.9406133335872799E-2</c:v>
                </c:pt>
                <c:pt idx="1059" formatCode="General">
                  <c:v>2.5598394225614302E-2</c:v>
                </c:pt>
                <c:pt idx="1060" formatCode="General">
                  <c:v>2.0387310957532701E-2</c:v>
                </c:pt>
                <c:pt idx="1061" formatCode="General">
                  <c:v>1.3999230905355301E-2</c:v>
                </c:pt>
                <c:pt idx="1062" formatCode="General">
                  <c:v>5.8958804792039604E-3</c:v>
                </c:pt>
                <c:pt idx="1063" formatCode="General">
                  <c:v>-4.1470357211548601E-3</c:v>
                </c:pt>
                <c:pt idx="1064" formatCode="General">
                  <c:v>-1.54220745865171E-2</c:v>
                </c:pt>
                <c:pt idx="1065" formatCode="General">
                  <c:v>-2.7685073420051901E-2</c:v>
                </c:pt>
                <c:pt idx="1066" formatCode="General">
                  <c:v>-4.0165311693441799E-2</c:v>
                </c:pt>
                <c:pt idx="1067" formatCode="General">
                  <c:v>-5.26569745020639E-2</c:v>
                </c:pt>
                <c:pt idx="1068" formatCode="General">
                  <c:v>-6.5642878782749201E-2</c:v>
                </c:pt>
                <c:pt idx="1069" formatCode="General">
                  <c:v>-7.9069234154837395E-2</c:v>
                </c:pt>
                <c:pt idx="1070" formatCode="General">
                  <c:v>-9.1828635291981306E-2</c:v>
                </c:pt>
                <c:pt idx="1071" formatCode="General">
                  <c:v>-0.101786808289546</c:v>
                </c:pt>
                <c:pt idx="1072" formatCode="General">
                  <c:v>-0.10815157134871201</c:v>
                </c:pt>
                <c:pt idx="1073" formatCode="General">
                  <c:v>-0.110322100673807</c:v>
                </c:pt>
                <c:pt idx="1074" formatCode="General">
                  <c:v>-0.108355585472663</c:v>
                </c:pt>
                <c:pt idx="1075" formatCode="General">
                  <c:v>-0.103453527333437</c:v>
                </c:pt>
                <c:pt idx="1076" formatCode="General">
                  <c:v>-9.6217356911111399E-2</c:v>
                </c:pt>
                <c:pt idx="1077" formatCode="General">
                  <c:v>-8.58238467734216E-2</c:v>
                </c:pt>
                <c:pt idx="1078" formatCode="General">
                  <c:v>-7.1123335572628898E-2</c:v>
                </c:pt>
                <c:pt idx="1079" formatCode="General">
                  <c:v>-5.2831404148645997E-2</c:v>
                </c:pt>
                <c:pt idx="1080" formatCode="General">
                  <c:v>-3.26340141859374E-2</c:v>
                </c:pt>
                <c:pt idx="1081" formatCode="General">
                  <c:v>-1.1841257251417299E-2</c:v>
                </c:pt>
                <c:pt idx="1082" formatCode="General">
                  <c:v>7.7702855725659704E-3</c:v>
                </c:pt>
                <c:pt idx="1083" formatCode="General">
                  <c:v>2.4637447565497399E-2</c:v>
                </c:pt>
                <c:pt idx="1084" formatCode="General">
                  <c:v>3.9416011653017897E-2</c:v>
                </c:pt>
                <c:pt idx="1085" formatCode="General">
                  <c:v>5.2340205747765899E-2</c:v>
                </c:pt>
                <c:pt idx="1086" formatCode="General">
                  <c:v>6.2041999898805399E-2</c:v>
                </c:pt>
                <c:pt idx="1087" formatCode="General">
                  <c:v>6.7764418939861099E-2</c:v>
                </c:pt>
                <c:pt idx="1088" formatCode="General">
                  <c:v>7.0245969942237793E-2</c:v>
                </c:pt>
                <c:pt idx="1089" formatCode="General">
                  <c:v>7.0690663704173595E-2</c:v>
                </c:pt>
                <c:pt idx="1090" formatCode="General">
                  <c:v>6.9779187545344304E-2</c:v>
                </c:pt>
                <c:pt idx="1091" formatCode="General">
                  <c:v>6.8412678967195606E-2</c:v>
                </c:pt>
                <c:pt idx="1092" formatCode="General">
                  <c:v>6.6579559031457194E-2</c:v>
                </c:pt>
                <c:pt idx="1093" formatCode="General">
                  <c:v>6.3393337690154206E-2</c:v>
                </c:pt>
                <c:pt idx="1094" formatCode="General">
                  <c:v>5.8707523973334098E-2</c:v>
                </c:pt>
                <c:pt idx="1095" formatCode="General">
                  <c:v>5.3188000088946898E-2</c:v>
                </c:pt>
                <c:pt idx="1096" formatCode="General">
                  <c:v>4.7656071479600097E-2</c:v>
                </c:pt>
                <c:pt idx="1097" formatCode="General">
                  <c:v>4.2305796306849698E-2</c:v>
                </c:pt>
                <c:pt idx="1098" formatCode="General">
                  <c:v>3.7049740072496E-2</c:v>
                </c:pt>
                <c:pt idx="1099" formatCode="General">
                  <c:v>3.2287021598103503E-2</c:v>
                </c:pt>
                <c:pt idx="1100" formatCode="General">
                  <c:v>2.7835574343293999E-2</c:v>
                </c:pt>
                <c:pt idx="1101" formatCode="General">
                  <c:v>2.3776827225427798E-2</c:v>
                </c:pt>
                <c:pt idx="1102" formatCode="General">
                  <c:v>2.18651756330638E-2</c:v>
                </c:pt>
                <c:pt idx="1103" formatCode="General">
                  <c:v>2.3374297332709199E-2</c:v>
                </c:pt>
                <c:pt idx="1104" formatCode="General">
                  <c:v>2.7541981903206302E-2</c:v>
                </c:pt>
                <c:pt idx="1105" formatCode="General">
                  <c:v>3.2612940443906002E-2</c:v>
                </c:pt>
                <c:pt idx="1106" formatCode="General">
                  <c:v>3.7840383464752401E-2</c:v>
                </c:pt>
                <c:pt idx="1107" formatCode="General">
                  <c:v>4.2522648308253197E-2</c:v>
                </c:pt>
                <c:pt idx="1108" formatCode="General">
                  <c:v>4.6150562078370802E-2</c:v>
                </c:pt>
                <c:pt idx="1109" formatCode="General">
                  <c:v>4.8618704292598298E-2</c:v>
                </c:pt>
                <c:pt idx="1110" formatCode="General">
                  <c:v>4.98432110200209E-2</c:v>
                </c:pt>
                <c:pt idx="1111" formatCode="General">
                  <c:v>4.95964426840734E-2</c:v>
                </c:pt>
                <c:pt idx="1112" formatCode="General">
                  <c:v>4.8378832400982799E-2</c:v>
                </c:pt>
                <c:pt idx="1113" formatCode="General">
                  <c:v>4.7571921226328202E-2</c:v>
                </c:pt>
                <c:pt idx="1114" formatCode="General">
                  <c:v>4.6456444257541502E-2</c:v>
                </c:pt>
                <c:pt idx="1115" formatCode="General">
                  <c:v>4.4524167839137999E-2</c:v>
                </c:pt>
                <c:pt idx="1116" formatCode="General">
                  <c:v>4.1767163663129402E-2</c:v>
                </c:pt>
                <c:pt idx="1117" formatCode="General">
                  <c:v>3.7801330171725697E-2</c:v>
                </c:pt>
                <c:pt idx="1118" formatCode="General">
                  <c:v>3.3192999001955797E-2</c:v>
                </c:pt>
                <c:pt idx="1119" formatCode="General">
                  <c:v>2.8567711965442701E-2</c:v>
                </c:pt>
                <c:pt idx="1120" formatCode="General">
                  <c:v>2.4603334441074001E-2</c:v>
                </c:pt>
                <c:pt idx="1121" formatCode="General">
                  <c:v>2.1241101871545601E-2</c:v>
                </c:pt>
                <c:pt idx="1122" formatCode="General">
                  <c:v>1.86852738819593E-2</c:v>
                </c:pt>
                <c:pt idx="1123" formatCode="General">
                  <c:v>1.81077560074142E-2</c:v>
                </c:pt>
                <c:pt idx="1124" formatCode="General">
                  <c:v>1.9364205464082601E-2</c:v>
                </c:pt>
                <c:pt idx="1125" formatCode="General">
                  <c:v>2.1604807229910698E-2</c:v>
                </c:pt>
                <c:pt idx="1126" formatCode="General">
                  <c:v>2.51399887421275E-2</c:v>
                </c:pt>
                <c:pt idx="1127" formatCode="General">
                  <c:v>3.0496379452579801E-2</c:v>
                </c:pt>
                <c:pt idx="1128" formatCode="General">
                  <c:v>3.8050846957196099E-2</c:v>
                </c:pt>
                <c:pt idx="1129" formatCode="General">
                  <c:v>4.7220469739855199E-2</c:v>
                </c:pt>
                <c:pt idx="1130" formatCode="General">
                  <c:v>5.7306244503729599E-2</c:v>
                </c:pt>
                <c:pt idx="1131" formatCode="General">
                  <c:v>6.7641755909416804E-2</c:v>
                </c:pt>
                <c:pt idx="1132" formatCode="General">
                  <c:v>7.6105370305964801E-2</c:v>
                </c:pt>
                <c:pt idx="1133" formatCode="General">
                  <c:v>8.1405923685249099E-2</c:v>
                </c:pt>
                <c:pt idx="1134" formatCode="General">
                  <c:v>8.5258290710917298E-2</c:v>
                </c:pt>
                <c:pt idx="1135" formatCode="General">
                  <c:v>8.9183225139484706E-2</c:v>
                </c:pt>
                <c:pt idx="1136" formatCode="General">
                  <c:v>9.2045905745302303E-2</c:v>
                </c:pt>
                <c:pt idx="1137" formatCode="General">
                  <c:v>9.2568443985494006E-2</c:v>
                </c:pt>
                <c:pt idx="1138" formatCode="General">
                  <c:v>9.04582922698524E-2</c:v>
                </c:pt>
                <c:pt idx="1139" formatCode="General">
                  <c:v>8.6177744693444094E-2</c:v>
                </c:pt>
                <c:pt idx="1140" formatCode="General">
                  <c:v>7.9893330562682302E-2</c:v>
                </c:pt>
                <c:pt idx="1141" formatCode="General">
                  <c:v>7.1755267396797801E-2</c:v>
                </c:pt>
                <c:pt idx="1142" formatCode="General">
                  <c:v>6.1711019249742601E-2</c:v>
                </c:pt>
                <c:pt idx="1143" formatCode="General">
                  <c:v>4.9221531899457903E-2</c:v>
                </c:pt>
                <c:pt idx="1144" formatCode="General">
                  <c:v>3.5278544154392702E-2</c:v>
                </c:pt>
                <c:pt idx="1145" formatCode="General">
                  <c:v>2.15244164983074E-2</c:v>
                </c:pt>
                <c:pt idx="1146" formatCode="General">
                  <c:v>8.1742353074975398E-3</c:v>
                </c:pt>
                <c:pt idx="1147" formatCode="General">
                  <c:v>-4.2257219211128301E-3</c:v>
                </c:pt>
                <c:pt idx="1148" formatCode="General">
                  <c:v>-1.53314871989635E-2</c:v>
                </c:pt>
                <c:pt idx="1149" formatCode="General">
                  <c:v>-2.57294826290814E-2</c:v>
                </c:pt>
                <c:pt idx="1150" formatCode="General">
                  <c:v>-3.5048023287484201E-2</c:v>
                </c:pt>
                <c:pt idx="1151" formatCode="General">
                  <c:v>-4.3319816375191701E-2</c:v>
                </c:pt>
                <c:pt idx="1152" formatCode="General">
                  <c:v>-5.0959632149171E-2</c:v>
                </c:pt>
                <c:pt idx="1153" formatCode="General">
                  <c:v>-5.7775762363463101E-2</c:v>
                </c:pt>
                <c:pt idx="1154" formatCode="General">
                  <c:v>-6.3512642347583803E-2</c:v>
                </c:pt>
                <c:pt idx="1155" formatCode="General">
                  <c:v>-6.7254684079813706E-2</c:v>
                </c:pt>
                <c:pt idx="1156" formatCode="General">
                  <c:v>-6.8273171623717196E-2</c:v>
                </c:pt>
                <c:pt idx="1157" formatCode="General">
                  <c:v>-6.7044894026957305E-2</c:v>
                </c:pt>
                <c:pt idx="1158" formatCode="General">
                  <c:v>-6.3900369298520401E-2</c:v>
                </c:pt>
                <c:pt idx="1159" formatCode="General">
                  <c:v>-5.87939612730108E-2</c:v>
                </c:pt>
                <c:pt idx="1160" formatCode="General">
                  <c:v>-5.22016347721223E-2</c:v>
                </c:pt>
                <c:pt idx="1161" formatCode="General">
                  <c:v>-4.5230798205307503E-2</c:v>
                </c:pt>
                <c:pt idx="1162" formatCode="General">
                  <c:v>-3.8016124207138E-2</c:v>
                </c:pt>
                <c:pt idx="1163" formatCode="General">
                  <c:v>-3.07454922228323E-2</c:v>
                </c:pt>
                <c:pt idx="1164" formatCode="General">
                  <c:v>-2.5927276678090201E-2</c:v>
                </c:pt>
                <c:pt idx="1165" formatCode="General">
                  <c:v>-2.41595452001864E-2</c:v>
                </c:pt>
                <c:pt idx="1166" formatCode="General">
                  <c:v>-2.4105653993126998E-2</c:v>
                </c:pt>
                <c:pt idx="1167" formatCode="General">
                  <c:v>-2.5731582553106098E-2</c:v>
                </c:pt>
                <c:pt idx="1168" formatCode="General">
                  <c:v>-2.9457132745216299E-2</c:v>
                </c:pt>
                <c:pt idx="1169" formatCode="General">
                  <c:v>-3.5021356417790202E-2</c:v>
                </c:pt>
                <c:pt idx="1170" formatCode="General">
                  <c:v>-4.1016063998381098E-2</c:v>
                </c:pt>
                <c:pt idx="1171" formatCode="General">
                  <c:v>-4.6854164253976503E-2</c:v>
                </c:pt>
                <c:pt idx="1172" formatCode="General">
                  <c:v>-5.2416227712334E-2</c:v>
                </c:pt>
                <c:pt idx="1173" formatCode="General">
                  <c:v>-5.7389460456585301E-2</c:v>
                </c:pt>
                <c:pt idx="1174" formatCode="General">
                  <c:v>-6.1691978814309802E-2</c:v>
                </c:pt>
                <c:pt idx="1175" formatCode="General">
                  <c:v>-6.4649136475125199E-2</c:v>
                </c:pt>
                <c:pt idx="1176" formatCode="General">
                  <c:v>-6.5619806765054203E-2</c:v>
                </c:pt>
                <c:pt idx="1177" formatCode="General">
                  <c:v>-6.5244951584332495E-2</c:v>
                </c:pt>
                <c:pt idx="1178" formatCode="General">
                  <c:v>-6.5082124994558302E-2</c:v>
                </c:pt>
                <c:pt idx="1179" formatCode="General">
                  <c:v>-6.5344819982819796E-2</c:v>
                </c:pt>
                <c:pt idx="1180" formatCode="General">
                  <c:v>-6.4777147828625897E-2</c:v>
                </c:pt>
                <c:pt idx="1181" formatCode="General">
                  <c:v>-6.2235830623511498E-2</c:v>
                </c:pt>
                <c:pt idx="1182" formatCode="General">
                  <c:v>-5.6929763448330298E-2</c:v>
                </c:pt>
                <c:pt idx="1183" formatCode="General">
                  <c:v>-4.9237392554496703E-2</c:v>
                </c:pt>
                <c:pt idx="1184" formatCode="General">
                  <c:v>-3.9415790484295998E-2</c:v>
                </c:pt>
                <c:pt idx="1185" formatCode="General">
                  <c:v>-2.7711248033081001E-2</c:v>
                </c:pt>
                <c:pt idx="1186" formatCode="General">
                  <c:v>-1.45955312769193E-2</c:v>
                </c:pt>
                <c:pt idx="1187" formatCode="General">
                  <c:v>-3.9177931468217802E-4</c:v>
                </c:pt>
                <c:pt idx="1188" formatCode="General">
                  <c:v>1.35253451913834E-2</c:v>
                </c:pt>
                <c:pt idx="1189" formatCode="General">
                  <c:v>2.55674396531482E-2</c:v>
                </c:pt>
                <c:pt idx="1190" formatCode="General">
                  <c:v>3.5794797930359799E-2</c:v>
                </c:pt>
                <c:pt idx="1191" formatCode="General">
                  <c:v>4.5097887842328398E-2</c:v>
                </c:pt>
                <c:pt idx="1192" formatCode="General">
                  <c:v>5.38444771254541E-2</c:v>
                </c:pt>
                <c:pt idx="1193" formatCode="General">
                  <c:v>6.1802539590582899E-2</c:v>
                </c:pt>
                <c:pt idx="1194" formatCode="General">
                  <c:v>6.8069741313389803E-2</c:v>
                </c:pt>
                <c:pt idx="1195" formatCode="General">
                  <c:v>7.2972712664262404E-2</c:v>
                </c:pt>
                <c:pt idx="1196" formatCode="General">
                  <c:v>7.7501664722398306E-2</c:v>
                </c:pt>
                <c:pt idx="1197" formatCode="General">
                  <c:v>8.1166369770366995E-2</c:v>
                </c:pt>
                <c:pt idx="1198" formatCode="General">
                  <c:v>8.2608482741857503E-2</c:v>
                </c:pt>
                <c:pt idx="1199" formatCode="General">
                  <c:v>8.1235165736198794E-2</c:v>
                </c:pt>
                <c:pt idx="1200" formatCode="General">
                  <c:v>7.6815818437726502E-2</c:v>
                </c:pt>
                <c:pt idx="1201" formatCode="General">
                  <c:v>6.9209186474290502E-2</c:v>
                </c:pt>
                <c:pt idx="1202" formatCode="General">
                  <c:v>5.8175199978548503E-2</c:v>
                </c:pt>
                <c:pt idx="1203" formatCode="General">
                  <c:v>4.4225162665450603E-2</c:v>
                </c:pt>
                <c:pt idx="1204" formatCode="General">
                  <c:v>2.8417772353227299E-2</c:v>
                </c:pt>
                <c:pt idx="1205" formatCode="General">
                  <c:v>1.05980206155041E-2</c:v>
                </c:pt>
                <c:pt idx="1206" formatCode="General">
                  <c:v>-9.3370526036343302E-3</c:v>
                </c:pt>
                <c:pt idx="1207" formatCode="General">
                  <c:v>-3.0712090758416501E-2</c:v>
                </c:pt>
                <c:pt idx="1208" formatCode="General">
                  <c:v>-5.2747775329702998E-2</c:v>
                </c:pt>
                <c:pt idx="1209" formatCode="General">
                  <c:v>-7.3428853318607504E-2</c:v>
                </c:pt>
                <c:pt idx="1210" formatCode="General">
                  <c:v>-9.0875434183168E-2</c:v>
                </c:pt>
                <c:pt idx="1211" formatCode="General">
                  <c:v>-0.105727687181024</c:v>
                </c:pt>
                <c:pt idx="1212" formatCode="General">
                  <c:v>-0.118736516835469</c:v>
                </c:pt>
                <c:pt idx="1213" formatCode="General">
                  <c:v>-0.12924789749389201</c:v>
                </c:pt>
                <c:pt idx="1214" formatCode="General">
                  <c:v>-0.135740752843862</c:v>
                </c:pt>
                <c:pt idx="1215" formatCode="General">
                  <c:v>-0.13759237398910101</c:v>
                </c:pt>
                <c:pt idx="1216" formatCode="General">
                  <c:v>-0.13585914496780899</c:v>
                </c:pt>
                <c:pt idx="1217" formatCode="General">
                  <c:v>-0.131614067057578</c:v>
                </c:pt>
                <c:pt idx="1218" formatCode="General">
                  <c:v>-0.12513358141874301</c:v>
                </c:pt>
                <c:pt idx="1219" formatCode="General">
                  <c:v>-0.11671382579591801</c:v>
                </c:pt>
                <c:pt idx="1220" formatCode="General">
                  <c:v>-0.10603648305308799</c:v>
                </c:pt>
                <c:pt idx="1221" formatCode="General">
                  <c:v>-9.2796898887454501E-2</c:v>
                </c:pt>
                <c:pt idx="1222" formatCode="General">
                  <c:v>-7.7254878991561193E-2</c:v>
                </c:pt>
                <c:pt idx="1223" formatCode="General">
                  <c:v>-5.96063611833971E-2</c:v>
                </c:pt>
                <c:pt idx="1224" formatCode="General">
                  <c:v>-4.0642853290277801E-2</c:v>
                </c:pt>
                <c:pt idx="1225" formatCode="General">
                  <c:v>-2.1056217169751E-2</c:v>
                </c:pt>
                <c:pt idx="1226" formatCode="General">
                  <c:v>-2.37494995132568E-3</c:v>
                </c:pt>
                <c:pt idx="1227" formatCode="General">
                  <c:v>1.37614980843261E-2</c:v>
                </c:pt>
                <c:pt idx="1228" formatCode="General">
                  <c:v>2.6367947441492099E-2</c:v>
                </c:pt>
                <c:pt idx="1229" formatCode="General">
                  <c:v>3.6101911666567697E-2</c:v>
                </c:pt>
                <c:pt idx="1230" formatCode="General">
                  <c:v>4.4510262368900898E-2</c:v>
                </c:pt>
                <c:pt idx="1231" formatCode="General">
                  <c:v>5.1416366514936702E-2</c:v>
                </c:pt>
                <c:pt idx="1232" formatCode="General">
                  <c:v>5.5943399347286697E-2</c:v>
                </c:pt>
                <c:pt idx="1233" formatCode="General">
                  <c:v>5.7173445018411997E-2</c:v>
                </c:pt>
                <c:pt idx="1234" formatCode="General">
                  <c:v>5.4731523534082602E-2</c:v>
                </c:pt>
                <c:pt idx="1235" formatCode="General">
                  <c:v>4.8432371302759701E-2</c:v>
                </c:pt>
                <c:pt idx="1236" formatCode="General">
                  <c:v>3.8320501517110798E-2</c:v>
                </c:pt>
                <c:pt idx="1237" formatCode="General">
                  <c:v>2.6362985912648799E-2</c:v>
                </c:pt>
                <c:pt idx="1238" formatCode="General">
                  <c:v>1.43105133820647E-2</c:v>
                </c:pt>
                <c:pt idx="1239" formatCode="General">
                  <c:v>2.7585113400196799E-3</c:v>
                </c:pt>
                <c:pt idx="1240" formatCode="General">
                  <c:v>-7.7662663033045698E-3</c:v>
                </c:pt>
                <c:pt idx="1241" formatCode="General">
                  <c:v>-1.6629918210064099E-2</c:v>
                </c:pt>
                <c:pt idx="1242" formatCode="General">
                  <c:v>-2.3107263926896601E-2</c:v>
                </c:pt>
                <c:pt idx="1243" formatCode="General">
                  <c:v>-2.6318016049667398E-2</c:v>
                </c:pt>
                <c:pt idx="1244" formatCode="General">
                  <c:v>-2.4927262784697399E-2</c:v>
                </c:pt>
                <c:pt idx="1245" formatCode="General">
                  <c:v>-1.8999517923710001E-2</c:v>
                </c:pt>
                <c:pt idx="1246" formatCode="General">
                  <c:v>-1.0134309362004299E-2</c:v>
                </c:pt>
                <c:pt idx="1247">
                  <c:v>6.8745804434870394E-5</c:v>
                </c:pt>
                <c:pt idx="1248" formatCode="General">
                  <c:v>1.10360226328128E-2</c:v>
                </c:pt>
                <c:pt idx="1249" formatCode="General">
                  <c:v>2.2950138312695802E-2</c:v>
                </c:pt>
                <c:pt idx="1250" formatCode="General">
                  <c:v>3.5126419745153799E-2</c:v>
                </c:pt>
                <c:pt idx="1251" formatCode="General">
                  <c:v>4.6208625316912902E-2</c:v>
                </c:pt>
                <c:pt idx="1252" formatCode="General">
                  <c:v>5.55650911623667E-2</c:v>
                </c:pt>
                <c:pt idx="1253" formatCode="General">
                  <c:v>6.2831138049597002E-2</c:v>
                </c:pt>
                <c:pt idx="1254" formatCode="General">
                  <c:v>6.8124007864538205E-2</c:v>
                </c:pt>
                <c:pt idx="1255" formatCode="General">
                  <c:v>7.1913157220317103E-2</c:v>
                </c:pt>
                <c:pt idx="1256" formatCode="General">
                  <c:v>7.4871656030920497E-2</c:v>
                </c:pt>
                <c:pt idx="1257" formatCode="General">
                  <c:v>7.6884041848693296E-2</c:v>
                </c:pt>
                <c:pt idx="1258" formatCode="General">
                  <c:v>7.7048489384194896E-2</c:v>
                </c:pt>
                <c:pt idx="1259" formatCode="General">
                  <c:v>7.5895001598741699E-2</c:v>
                </c:pt>
                <c:pt idx="1260" formatCode="General">
                  <c:v>7.4372312561352003E-2</c:v>
                </c:pt>
                <c:pt idx="1261" formatCode="General">
                  <c:v>7.2470478947090397E-2</c:v>
                </c:pt>
                <c:pt idx="1262" formatCode="General">
                  <c:v>7.0285128542453196E-2</c:v>
                </c:pt>
                <c:pt idx="1263" formatCode="General">
                  <c:v>6.7975312861509901E-2</c:v>
                </c:pt>
                <c:pt idx="1264" formatCode="General">
                  <c:v>6.5611838959397303E-2</c:v>
                </c:pt>
                <c:pt idx="1265" formatCode="General">
                  <c:v>6.2900500307007098E-2</c:v>
                </c:pt>
                <c:pt idx="1266" formatCode="General">
                  <c:v>5.9198142060379801E-2</c:v>
                </c:pt>
                <c:pt idx="1267" formatCode="General">
                  <c:v>5.4821644737676402E-2</c:v>
                </c:pt>
                <c:pt idx="1268" formatCode="General">
                  <c:v>4.9588176383176301E-2</c:v>
                </c:pt>
                <c:pt idx="1269" formatCode="General">
                  <c:v>4.25980861193547E-2</c:v>
                </c:pt>
                <c:pt idx="1270" formatCode="General">
                  <c:v>3.3890692208726501E-2</c:v>
                </c:pt>
                <c:pt idx="1271" formatCode="General">
                  <c:v>2.4426227465271001E-2</c:v>
                </c:pt>
                <c:pt idx="1272" formatCode="General">
                  <c:v>1.53901126774667E-2</c:v>
                </c:pt>
                <c:pt idx="1273" formatCode="General">
                  <c:v>8.0792878939621501E-3</c:v>
                </c:pt>
                <c:pt idx="1274" formatCode="General">
                  <c:v>2.8712269945617001E-3</c:v>
                </c:pt>
                <c:pt idx="1275" formatCode="General">
                  <c:v>-1.4533451853003599E-4</c:v>
                </c:pt>
                <c:pt idx="1276" formatCode="General">
                  <c:v>-7.2518872568723999E-4</c:v>
                </c:pt>
                <c:pt idx="1277">
                  <c:v>4.1515771959039897E-6</c:v>
                </c:pt>
                <c:pt idx="1278" formatCode="General">
                  <c:v>1.0908210991412801E-3</c:v>
                </c:pt>
                <c:pt idx="1279" formatCode="General">
                  <c:v>2.4167024365961002E-3</c:v>
                </c:pt>
                <c:pt idx="1280" formatCode="General">
                  <c:v>4.8522000547205797E-3</c:v>
                </c:pt>
                <c:pt idx="1281" formatCode="General">
                  <c:v>8.7900922181585895E-3</c:v>
                </c:pt>
                <c:pt idx="1282" formatCode="General">
                  <c:v>1.25366556575699E-2</c:v>
                </c:pt>
                <c:pt idx="1283" formatCode="General">
                  <c:v>1.4656518615012999E-2</c:v>
                </c:pt>
                <c:pt idx="1284" formatCode="General">
                  <c:v>1.6094841176232999E-2</c:v>
                </c:pt>
                <c:pt idx="1285" formatCode="General">
                  <c:v>1.78425526901171E-2</c:v>
                </c:pt>
                <c:pt idx="1286" formatCode="General">
                  <c:v>1.9124539775019201E-2</c:v>
                </c:pt>
                <c:pt idx="1287" formatCode="General">
                  <c:v>2.0055529217194099E-2</c:v>
                </c:pt>
                <c:pt idx="1288" formatCode="General">
                  <c:v>2.0949415744857501E-2</c:v>
                </c:pt>
                <c:pt idx="1289" formatCode="General">
                  <c:v>2.1215195880720801E-2</c:v>
                </c:pt>
                <c:pt idx="1290" formatCode="General">
                  <c:v>2.0359691754454502E-2</c:v>
                </c:pt>
                <c:pt idx="1291" formatCode="General">
                  <c:v>1.77918764323888E-2</c:v>
                </c:pt>
                <c:pt idx="1292" formatCode="General">
                  <c:v>1.34782904730765E-2</c:v>
                </c:pt>
                <c:pt idx="1293" formatCode="General">
                  <c:v>7.3608259366929E-3</c:v>
                </c:pt>
                <c:pt idx="1294" formatCode="General">
                  <c:v>-2.5391260193165601E-4</c:v>
                </c:pt>
                <c:pt idx="1295" formatCode="General">
                  <c:v>-7.72523948540162E-3</c:v>
                </c:pt>
                <c:pt idx="1296" formatCode="General">
                  <c:v>-1.4208954396854399E-2</c:v>
                </c:pt>
                <c:pt idx="1297" formatCode="General">
                  <c:v>-1.99701664156282E-2</c:v>
                </c:pt>
                <c:pt idx="1298" formatCode="General">
                  <c:v>-2.5534136669925701E-2</c:v>
                </c:pt>
                <c:pt idx="1299" formatCode="General">
                  <c:v>-2.98161809629722E-2</c:v>
                </c:pt>
                <c:pt idx="1300" formatCode="General">
                  <c:v>-3.1505277325907202E-2</c:v>
                </c:pt>
                <c:pt idx="1301" formatCode="General">
                  <c:v>-3.0145788269018901E-2</c:v>
                </c:pt>
                <c:pt idx="1302" formatCode="General">
                  <c:v>-2.5759884590653901E-2</c:v>
                </c:pt>
                <c:pt idx="1303" formatCode="General">
                  <c:v>-1.9073003633194498E-2</c:v>
                </c:pt>
                <c:pt idx="1304" formatCode="General">
                  <c:v>-1.0754954054059801E-2</c:v>
                </c:pt>
                <c:pt idx="1305" formatCode="General">
                  <c:v>-1.21910037102581E-3</c:v>
                </c:pt>
                <c:pt idx="1306" formatCode="General">
                  <c:v>9.8862211497975205E-3</c:v>
                </c:pt>
                <c:pt idx="1307" formatCode="General">
                  <c:v>2.2542163325093401E-2</c:v>
                </c:pt>
                <c:pt idx="1308" formatCode="General">
                  <c:v>3.5363275174554898E-2</c:v>
                </c:pt>
                <c:pt idx="1309" formatCode="General">
                  <c:v>4.6873615723791701E-2</c:v>
                </c:pt>
                <c:pt idx="1310" formatCode="General">
                  <c:v>5.6776827190358099E-2</c:v>
                </c:pt>
                <c:pt idx="1311" formatCode="General">
                  <c:v>6.5008511041465405E-2</c:v>
                </c:pt>
                <c:pt idx="1312" formatCode="General">
                  <c:v>7.11622571566317E-2</c:v>
                </c:pt>
                <c:pt idx="1313" formatCode="General">
                  <c:v>7.4431272971976006E-2</c:v>
                </c:pt>
                <c:pt idx="1314" formatCode="General">
                  <c:v>7.4493081367028896E-2</c:v>
                </c:pt>
                <c:pt idx="1315" formatCode="General">
                  <c:v>7.2095276896155205E-2</c:v>
                </c:pt>
                <c:pt idx="1316" formatCode="General">
                  <c:v>6.7217840151003405E-2</c:v>
                </c:pt>
                <c:pt idx="1317" formatCode="General">
                  <c:v>5.9734225141320298E-2</c:v>
                </c:pt>
                <c:pt idx="1318" formatCode="General">
                  <c:v>5.00722281847025E-2</c:v>
                </c:pt>
                <c:pt idx="1319" formatCode="General">
                  <c:v>3.8243442378668398E-2</c:v>
                </c:pt>
                <c:pt idx="1320" formatCode="General">
                  <c:v>2.44078546593459E-2</c:v>
                </c:pt>
                <c:pt idx="1321" formatCode="General">
                  <c:v>9.8844475314687503E-3</c:v>
                </c:pt>
                <c:pt idx="1322" formatCode="General">
                  <c:v>-3.4166020281888101E-3</c:v>
                </c:pt>
                <c:pt idx="1323" formatCode="General">
                  <c:v>-1.4595822807509E-2</c:v>
                </c:pt>
                <c:pt idx="1324" formatCode="General">
                  <c:v>-2.3899341957396299E-2</c:v>
                </c:pt>
                <c:pt idx="1325" formatCode="General">
                  <c:v>-3.17250171536234E-2</c:v>
                </c:pt>
                <c:pt idx="1326" formatCode="General">
                  <c:v>-3.7389387405586297E-2</c:v>
                </c:pt>
                <c:pt idx="1327" formatCode="General">
                  <c:v>-4.0245736204159603E-2</c:v>
                </c:pt>
                <c:pt idx="1328" formatCode="General">
                  <c:v>-4.0476968520944102E-2</c:v>
                </c:pt>
                <c:pt idx="1329" formatCode="General">
                  <c:v>-3.8663018400805903E-2</c:v>
                </c:pt>
                <c:pt idx="1330" formatCode="General">
                  <c:v>-3.5031006815453902E-2</c:v>
                </c:pt>
                <c:pt idx="1331" formatCode="General">
                  <c:v>-3.0582324153255701E-2</c:v>
                </c:pt>
                <c:pt idx="1332" formatCode="General">
                  <c:v>-2.701937224463E-2</c:v>
                </c:pt>
                <c:pt idx="1333" formatCode="General">
                  <c:v>-2.47263881263033E-2</c:v>
                </c:pt>
                <c:pt idx="1334" formatCode="General">
                  <c:v>-2.3043179045206301E-2</c:v>
                </c:pt>
                <c:pt idx="1335" formatCode="General">
                  <c:v>-2.13716735561763E-2</c:v>
                </c:pt>
                <c:pt idx="1336" formatCode="General">
                  <c:v>-1.9799851458652099E-2</c:v>
                </c:pt>
                <c:pt idx="1337" formatCode="General">
                  <c:v>-1.8018687273729701E-2</c:v>
                </c:pt>
                <c:pt idx="1338" formatCode="General">
                  <c:v>-1.68317213998854E-2</c:v>
                </c:pt>
                <c:pt idx="1339" formatCode="General">
                  <c:v>-1.8301450413784299E-2</c:v>
                </c:pt>
                <c:pt idx="1340" formatCode="General">
                  <c:v>-2.3427897100350498E-2</c:v>
                </c:pt>
                <c:pt idx="1341" formatCode="General">
                  <c:v>-3.1923962905346902E-2</c:v>
                </c:pt>
                <c:pt idx="1342" formatCode="General">
                  <c:v>-4.29835132667995E-2</c:v>
                </c:pt>
                <c:pt idx="1343" formatCode="General">
                  <c:v>-5.5339346997185297E-2</c:v>
                </c:pt>
                <c:pt idx="1344" formatCode="General">
                  <c:v>-6.7425800850380704E-2</c:v>
                </c:pt>
                <c:pt idx="1345" formatCode="General">
                  <c:v>-7.8372781923454801E-2</c:v>
                </c:pt>
                <c:pt idx="1346" formatCode="General">
                  <c:v>-8.7796934091021503E-2</c:v>
                </c:pt>
                <c:pt idx="1347" formatCode="General">
                  <c:v>-9.4440738017190107E-2</c:v>
                </c:pt>
                <c:pt idx="1348" formatCode="General">
                  <c:v>-9.7281396612106899E-2</c:v>
                </c:pt>
                <c:pt idx="1349" formatCode="General">
                  <c:v>-9.6770152175617394E-2</c:v>
                </c:pt>
                <c:pt idx="1350" formatCode="General">
                  <c:v>-9.3859683729067903E-2</c:v>
                </c:pt>
                <c:pt idx="1351" formatCode="General">
                  <c:v>-8.9692329483754704E-2</c:v>
                </c:pt>
                <c:pt idx="1352" formatCode="General">
                  <c:v>-8.5467361236326297E-2</c:v>
                </c:pt>
                <c:pt idx="1353" formatCode="General">
                  <c:v>-8.1487803140735199E-2</c:v>
                </c:pt>
                <c:pt idx="1354" formatCode="General">
                  <c:v>-7.7565343431710398E-2</c:v>
                </c:pt>
                <c:pt idx="1355" formatCode="General">
                  <c:v>-7.3616761937428901E-2</c:v>
                </c:pt>
                <c:pt idx="1356" formatCode="General">
                  <c:v>-6.8635838004542496E-2</c:v>
                </c:pt>
                <c:pt idx="1357" formatCode="General">
                  <c:v>-6.1774802259370598E-2</c:v>
                </c:pt>
                <c:pt idx="1358" formatCode="General">
                  <c:v>-5.3505658738587002E-2</c:v>
                </c:pt>
                <c:pt idx="1359" formatCode="General">
                  <c:v>-4.55147114400032E-2</c:v>
                </c:pt>
                <c:pt idx="1360" formatCode="General">
                  <c:v>-3.9043107772543897E-2</c:v>
                </c:pt>
                <c:pt idx="1361" formatCode="General">
                  <c:v>-3.3878926042462301E-2</c:v>
                </c:pt>
                <c:pt idx="1362" formatCode="General">
                  <c:v>-3.0402696190471E-2</c:v>
                </c:pt>
                <c:pt idx="1363" formatCode="General">
                  <c:v>-3.0191660021841499E-2</c:v>
                </c:pt>
                <c:pt idx="1364" formatCode="General">
                  <c:v>-3.3466891495025901E-2</c:v>
                </c:pt>
                <c:pt idx="1365" formatCode="General">
                  <c:v>-3.9543166081886898E-2</c:v>
                </c:pt>
                <c:pt idx="1366" formatCode="General">
                  <c:v>-4.7061955248602301E-2</c:v>
                </c:pt>
                <c:pt idx="1367" formatCode="General">
                  <c:v>-5.4270868116003297E-2</c:v>
                </c:pt>
                <c:pt idx="1368" formatCode="General">
                  <c:v>-6.1373112986072398E-2</c:v>
                </c:pt>
                <c:pt idx="1369" formatCode="General">
                  <c:v>-6.9397601592167193E-2</c:v>
                </c:pt>
                <c:pt idx="1370" formatCode="General">
                  <c:v>-7.8139256769062998E-2</c:v>
                </c:pt>
                <c:pt idx="1371" formatCode="General">
                  <c:v>-8.5833013287158796E-2</c:v>
                </c:pt>
                <c:pt idx="1372" formatCode="General">
                  <c:v>-9.1588477229129397E-2</c:v>
                </c:pt>
                <c:pt idx="1373" formatCode="General">
                  <c:v>-9.4684221174783201E-2</c:v>
                </c:pt>
                <c:pt idx="1374" formatCode="General">
                  <c:v>-9.3489802193772994E-2</c:v>
                </c:pt>
                <c:pt idx="1375" formatCode="General">
                  <c:v>-8.8361407186068303E-2</c:v>
                </c:pt>
                <c:pt idx="1376" formatCode="General">
                  <c:v>-8.0650321993245802E-2</c:v>
                </c:pt>
                <c:pt idx="1377" formatCode="General">
                  <c:v>-7.1143379276879401E-2</c:v>
                </c:pt>
                <c:pt idx="1378" formatCode="General">
                  <c:v>-6.0245551191259301E-2</c:v>
                </c:pt>
                <c:pt idx="1379" formatCode="General">
                  <c:v>-4.8381970981355597E-2</c:v>
                </c:pt>
                <c:pt idx="1380" formatCode="General">
                  <c:v>-3.6591560387535103E-2</c:v>
                </c:pt>
                <c:pt idx="1381" formatCode="General">
                  <c:v>-2.5311653516086899E-2</c:v>
                </c:pt>
                <c:pt idx="1382" formatCode="General">
                  <c:v>-1.4530495439712901E-2</c:v>
                </c:pt>
                <c:pt idx="1383" formatCode="General">
                  <c:v>-3.9518189501430503E-3</c:v>
                </c:pt>
                <c:pt idx="1384" formatCode="General">
                  <c:v>5.1545778736095801E-3</c:v>
                </c:pt>
                <c:pt idx="1385" formatCode="General">
                  <c:v>1.1276184862582601E-2</c:v>
                </c:pt>
                <c:pt idx="1386" formatCode="General">
                  <c:v>1.41847883118962E-2</c:v>
                </c:pt>
                <c:pt idx="1387" formatCode="General">
                  <c:v>1.4125848985425699E-2</c:v>
                </c:pt>
                <c:pt idx="1388" formatCode="General">
                  <c:v>1.26459989545449E-2</c:v>
                </c:pt>
                <c:pt idx="1389" formatCode="General">
                  <c:v>1.0382579392077099E-2</c:v>
                </c:pt>
                <c:pt idx="1390" formatCode="General">
                  <c:v>7.1536986442323602E-3</c:v>
                </c:pt>
                <c:pt idx="1391" formatCode="General">
                  <c:v>3.9504377696477503E-3</c:v>
                </c:pt>
                <c:pt idx="1392" formatCode="General">
                  <c:v>2.1315395182638602E-3</c:v>
                </c:pt>
                <c:pt idx="1393" formatCode="General">
                  <c:v>3.10308285503188E-3</c:v>
                </c:pt>
                <c:pt idx="1394" formatCode="General">
                  <c:v>7.56732378442694E-3</c:v>
                </c:pt>
                <c:pt idx="1395" formatCode="General">
                  <c:v>1.5826884458379199E-2</c:v>
                </c:pt>
                <c:pt idx="1396" formatCode="General">
                  <c:v>2.82181077811051E-2</c:v>
                </c:pt>
                <c:pt idx="1397" formatCode="General">
                  <c:v>4.3347336700358403E-2</c:v>
                </c:pt>
                <c:pt idx="1398" formatCode="General">
                  <c:v>5.89335238926606E-2</c:v>
                </c:pt>
                <c:pt idx="1399" formatCode="General">
                  <c:v>7.3760307633729302E-2</c:v>
                </c:pt>
                <c:pt idx="1400" formatCode="General">
                  <c:v>8.7506402961332302E-2</c:v>
                </c:pt>
                <c:pt idx="1401" formatCode="General">
                  <c:v>9.9512267872618104E-2</c:v>
                </c:pt>
                <c:pt idx="1402" formatCode="General">
                  <c:v>0.108168306586772</c:v>
                </c:pt>
                <c:pt idx="1403" formatCode="General">
                  <c:v>0.112973166859397</c:v>
                </c:pt>
                <c:pt idx="1404" formatCode="General">
                  <c:v>0.113847005467153</c:v>
                </c:pt>
                <c:pt idx="1405" formatCode="General">
                  <c:v>0.110519969547274</c:v>
                </c:pt>
                <c:pt idx="1406" formatCode="General">
                  <c:v>0.10448950373448899</c:v>
                </c:pt>
                <c:pt idx="1407" formatCode="General">
                  <c:v>9.7171022110876998E-2</c:v>
                </c:pt>
                <c:pt idx="1408" formatCode="General">
                  <c:v>8.8561177915673001E-2</c:v>
                </c:pt>
                <c:pt idx="1409" formatCode="General">
                  <c:v>7.8649413288460507E-2</c:v>
                </c:pt>
                <c:pt idx="1410" formatCode="General">
                  <c:v>6.7807865574368201E-2</c:v>
                </c:pt>
                <c:pt idx="1411" formatCode="General">
                  <c:v>5.6760084816541899E-2</c:v>
                </c:pt>
                <c:pt idx="1412" formatCode="General">
                  <c:v>4.70012866877043E-2</c:v>
                </c:pt>
                <c:pt idx="1413" formatCode="General">
                  <c:v>3.8899899355010203E-2</c:v>
                </c:pt>
                <c:pt idx="1414" formatCode="General">
                  <c:v>3.1985898888509098E-2</c:v>
                </c:pt>
                <c:pt idx="1415" formatCode="General">
                  <c:v>2.66467820230013E-2</c:v>
                </c:pt>
                <c:pt idx="1416" formatCode="General">
                  <c:v>2.2752865788184799E-2</c:v>
                </c:pt>
                <c:pt idx="1417" formatCode="General">
                  <c:v>1.9627102182418199E-2</c:v>
                </c:pt>
                <c:pt idx="1418" formatCode="General">
                  <c:v>1.7459480329564299E-2</c:v>
                </c:pt>
                <c:pt idx="1419" formatCode="General">
                  <c:v>1.69908214362589E-2</c:v>
                </c:pt>
                <c:pt idx="1420" formatCode="General">
                  <c:v>1.8804684553743699E-2</c:v>
                </c:pt>
                <c:pt idx="1421" formatCode="General">
                  <c:v>2.3209665713824001E-2</c:v>
                </c:pt>
                <c:pt idx="1422" formatCode="General">
                  <c:v>2.9616082435527099E-2</c:v>
                </c:pt>
                <c:pt idx="1423" formatCode="General">
                  <c:v>3.7053401271886402E-2</c:v>
                </c:pt>
                <c:pt idx="1424" formatCode="General">
                  <c:v>4.4845400486450797E-2</c:v>
                </c:pt>
                <c:pt idx="1425" formatCode="General">
                  <c:v>5.3007117614609703E-2</c:v>
                </c:pt>
                <c:pt idx="1426" formatCode="General">
                  <c:v>6.11117524948563E-2</c:v>
                </c:pt>
                <c:pt idx="1427" formatCode="General">
                  <c:v>6.8066567797326602E-2</c:v>
                </c:pt>
                <c:pt idx="1428" formatCode="General">
                  <c:v>7.3426516831172198E-2</c:v>
                </c:pt>
                <c:pt idx="1429" formatCode="General">
                  <c:v>7.7683537580470502E-2</c:v>
                </c:pt>
                <c:pt idx="1430" formatCode="General">
                  <c:v>8.09276541023837E-2</c:v>
                </c:pt>
                <c:pt idx="1431" formatCode="General">
                  <c:v>8.2885389683305194E-2</c:v>
                </c:pt>
                <c:pt idx="1432" formatCode="General">
                  <c:v>8.3374457950931902E-2</c:v>
                </c:pt>
                <c:pt idx="1433" formatCode="General">
                  <c:v>8.1979180702212606E-2</c:v>
                </c:pt>
                <c:pt idx="1434" formatCode="General">
                  <c:v>7.9540001589141401E-2</c:v>
                </c:pt>
                <c:pt idx="1435" formatCode="General">
                  <c:v>7.6993956072289996E-2</c:v>
                </c:pt>
                <c:pt idx="1436" formatCode="General">
                  <c:v>7.4933693977962804E-2</c:v>
                </c:pt>
                <c:pt idx="1437" formatCode="General">
                  <c:v>7.4096826015391706E-2</c:v>
                </c:pt>
                <c:pt idx="1438" formatCode="General">
                  <c:v>7.3466577208136902E-2</c:v>
                </c:pt>
                <c:pt idx="1439" formatCode="General">
                  <c:v>7.1839174623101604E-2</c:v>
                </c:pt>
                <c:pt idx="1440" formatCode="General">
                  <c:v>7.0128416518801001E-2</c:v>
                </c:pt>
                <c:pt idx="1441" formatCode="General">
                  <c:v>6.8859791325449199E-2</c:v>
                </c:pt>
                <c:pt idx="1442" formatCode="General">
                  <c:v>6.7117376716859495E-2</c:v>
                </c:pt>
                <c:pt idx="1443" formatCode="General">
                  <c:v>6.4796047765118298E-2</c:v>
                </c:pt>
                <c:pt idx="1444" formatCode="General">
                  <c:v>6.2742745009327597E-2</c:v>
                </c:pt>
                <c:pt idx="1445" formatCode="General">
                  <c:v>6.1246814152154598E-2</c:v>
                </c:pt>
                <c:pt idx="1446" formatCode="General">
                  <c:v>6.0048187980246699E-2</c:v>
                </c:pt>
                <c:pt idx="1447" formatCode="General">
                  <c:v>5.8870748385302402E-2</c:v>
                </c:pt>
                <c:pt idx="1448" formatCode="General">
                  <c:v>5.7353890855136001E-2</c:v>
                </c:pt>
                <c:pt idx="1449" formatCode="General">
                  <c:v>5.5458101862246402E-2</c:v>
                </c:pt>
                <c:pt idx="1450" formatCode="General">
                  <c:v>5.3039277100585598E-2</c:v>
                </c:pt>
                <c:pt idx="1451" formatCode="General">
                  <c:v>5.0313645196832499E-2</c:v>
                </c:pt>
                <c:pt idx="1452" formatCode="General">
                  <c:v>4.6873879110813803E-2</c:v>
                </c:pt>
                <c:pt idx="1453" formatCode="General">
                  <c:v>4.1672330156299002E-2</c:v>
                </c:pt>
                <c:pt idx="1454" formatCode="General">
                  <c:v>3.4683847494988498E-2</c:v>
                </c:pt>
                <c:pt idx="1455" formatCode="General">
                  <c:v>2.59840758395911E-2</c:v>
                </c:pt>
                <c:pt idx="1456" formatCode="General">
                  <c:v>1.59718676641993E-2</c:v>
                </c:pt>
                <c:pt idx="1457" formatCode="General">
                  <c:v>5.3496755985928601E-3</c:v>
                </c:pt>
                <c:pt idx="1458" formatCode="General">
                  <c:v>-5.6214190003519501E-3</c:v>
                </c:pt>
                <c:pt idx="1459" formatCode="General">
                  <c:v>-1.7079618239819998E-2</c:v>
                </c:pt>
                <c:pt idx="1460" formatCode="General">
                  <c:v>-2.8820909508837599E-2</c:v>
                </c:pt>
                <c:pt idx="1461" formatCode="General">
                  <c:v>-4.0014574135493503E-2</c:v>
                </c:pt>
                <c:pt idx="1462" formatCode="General">
                  <c:v>-5.0304586356549698E-2</c:v>
                </c:pt>
                <c:pt idx="1463" formatCode="General">
                  <c:v>-5.97973352480618E-2</c:v>
                </c:pt>
                <c:pt idx="1464" formatCode="General">
                  <c:v>-6.8293975959155206E-2</c:v>
                </c:pt>
                <c:pt idx="1465" formatCode="General">
                  <c:v>-7.5440227065850296E-2</c:v>
                </c:pt>
                <c:pt idx="1466" formatCode="General">
                  <c:v>-8.0255866908209406E-2</c:v>
                </c:pt>
                <c:pt idx="1467" formatCode="General">
                  <c:v>-8.1847031353347102E-2</c:v>
                </c:pt>
                <c:pt idx="1468" formatCode="General">
                  <c:v>-8.0816069413376296E-2</c:v>
                </c:pt>
                <c:pt idx="1469" formatCode="General">
                  <c:v>-7.8429001603465304E-2</c:v>
                </c:pt>
                <c:pt idx="1470" formatCode="General">
                  <c:v>-7.5436350543223396E-2</c:v>
                </c:pt>
                <c:pt idx="1471" formatCode="General">
                  <c:v>-7.2256806117919695E-2</c:v>
                </c:pt>
                <c:pt idx="1472" formatCode="General">
                  <c:v>-6.9301549760920206E-2</c:v>
                </c:pt>
                <c:pt idx="1473" formatCode="General">
                  <c:v>-6.7428326948834605E-2</c:v>
                </c:pt>
                <c:pt idx="1474" formatCode="General">
                  <c:v>-6.7584109427940298E-2</c:v>
                </c:pt>
                <c:pt idx="1475" formatCode="General">
                  <c:v>-6.9559851836074604E-2</c:v>
                </c:pt>
                <c:pt idx="1476" formatCode="General">
                  <c:v>-7.1898537416256597E-2</c:v>
                </c:pt>
                <c:pt idx="1477" formatCode="General">
                  <c:v>-7.3768872916121594E-2</c:v>
                </c:pt>
                <c:pt idx="1478" formatCode="General">
                  <c:v>-7.5655125641768406E-2</c:v>
                </c:pt>
                <c:pt idx="1479" formatCode="General">
                  <c:v>-7.7947087698059705E-2</c:v>
                </c:pt>
                <c:pt idx="1480" formatCode="General">
                  <c:v>-8.0308791257621095E-2</c:v>
                </c:pt>
                <c:pt idx="1481" formatCode="General">
                  <c:v>-8.2623837626913499E-2</c:v>
                </c:pt>
                <c:pt idx="1482" formatCode="General">
                  <c:v>-8.5137008400478997E-2</c:v>
                </c:pt>
                <c:pt idx="1483" formatCode="General">
                  <c:v>-8.7957180069933E-2</c:v>
                </c:pt>
                <c:pt idx="1484" formatCode="General">
                  <c:v>-9.0049645626950101E-2</c:v>
                </c:pt>
                <c:pt idx="1485" formatCode="General">
                  <c:v>-9.0876878139831904E-2</c:v>
                </c:pt>
                <c:pt idx="1486" formatCode="General">
                  <c:v>-9.1929022876449495E-2</c:v>
                </c:pt>
                <c:pt idx="1487" formatCode="General">
                  <c:v>-9.3588784510417702E-2</c:v>
                </c:pt>
                <c:pt idx="1488" formatCode="General">
                  <c:v>-9.4998563268959405E-2</c:v>
                </c:pt>
                <c:pt idx="1489" formatCode="General">
                  <c:v>-9.6314610001928605E-2</c:v>
                </c:pt>
                <c:pt idx="1490" formatCode="General">
                  <c:v>-9.7333513190702603E-2</c:v>
                </c:pt>
                <c:pt idx="1491" formatCode="General">
                  <c:v>-9.6991448695637195E-2</c:v>
                </c:pt>
                <c:pt idx="1492" formatCode="General">
                  <c:v>-9.3871153869384202E-2</c:v>
                </c:pt>
                <c:pt idx="1493" formatCode="General">
                  <c:v>-8.6481180053933002E-2</c:v>
                </c:pt>
                <c:pt idx="1494" formatCode="General">
                  <c:v>-7.5927007454131196E-2</c:v>
                </c:pt>
                <c:pt idx="1495" formatCode="General">
                  <c:v>-6.3837025601120895E-2</c:v>
                </c:pt>
                <c:pt idx="1496" formatCode="General">
                  <c:v>-5.06964695322921E-2</c:v>
                </c:pt>
                <c:pt idx="1497" formatCode="General">
                  <c:v>-3.7764127355411597E-2</c:v>
                </c:pt>
                <c:pt idx="1498" formatCode="General">
                  <c:v>-2.5863721835549101E-2</c:v>
                </c:pt>
                <c:pt idx="1499" formatCode="General">
                  <c:v>-1.5456924448297899E-2</c:v>
                </c:pt>
                <c:pt idx="1500" formatCode="General">
                  <c:v>-6.4360850538652398E-3</c:v>
                </c:pt>
                <c:pt idx="1501" formatCode="General">
                  <c:v>2.4895123462386798E-3</c:v>
                </c:pt>
                <c:pt idx="1502" formatCode="General">
                  <c:v>1.1465496076271601E-2</c:v>
                </c:pt>
                <c:pt idx="1503" formatCode="General">
                  <c:v>1.93850186044742E-2</c:v>
                </c:pt>
                <c:pt idx="1504" formatCode="General">
                  <c:v>2.4959412906609101E-2</c:v>
                </c:pt>
                <c:pt idx="1505" formatCode="General">
                  <c:v>2.7931759169606801E-2</c:v>
                </c:pt>
                <c:pt idx="1506" formatCode="General">
                  <c:v>2.9244995460438902E-2</c:v>
                </c:pt>
                <c:pt idx="1507" formatCode="General">
                  <c:v>2.84516671315517E-2</c:v>
                </c:pt>
                <c:pt idx="1508" formatCode="General">
                  <c:v>2.4818432013134099E-2</c:v>
                </c:pt>
                <c:pt idx="1509" formatCode="General">
                  <c:v>1.9827799776978398E-2</c:v>
                </c:pt>
                <c:pt idx="1510" formatCode="General">
                  <c:v>1.50694063155653E-2</c:v>
                </c:pt>
                <c:pt idx="1511" formatCode="General">
                  <c:v>1.1886610942175699E-2</c:v>
                </c:pt>
                <c:pt idx="1512" formatCode="General">
                  <c:v>1.0691368871678E-2</c:v>
                </c:pt>
                <c:pt idx="1513" formatCode="General">
                  <c:v>1.02844763818777E-2</c:v>
                </c:pt>
                <c:pt idx="1514" formatCode="General">
                  <c:v>9.7631820621661303E-3</c:v>
                </c:pt>
                <c:pt idx="1515" formatCode="General">
                  <c:v>8.7010255085807602E-3</c:v>
                </c:pt>
                <c:pt idx="1516" formatCode="General">
                  <c:v>6.9645198772129904E-3</c:v>
                </c:pt>
                <c:pt idx="1517" formatCode="General">
                  <c:v>4.5168576352917099E-3</c:v>
                </c:pt>
                <c:pt idx="1518" formatCode="General">
                  <c:v>1.7698679120226499E-3</c:v>
                </c:pt>
                <c:pt idx="1519" formatCode="General">
                  <c:v>-2.8770050778420699E-4</c:v>
                </c:pt>
                <c:pt idx="1520" formatCode="General">
                  <c:v>-1.77853935382315E-3</c:v>
                </c:pt>
                <c:pt idx="1521" formatCode="General">
                  <c:v>-3.3785064870303001E-3</c:v>
                </c:pt>
                <c:pt idx="1522" formatCode="General">
                  <c:v>-4.7806621768549697E-3</c:v>
                </c:pt>
                <c:pt idx="1523" formatCode="General">
                  <c:v>-6.6143759723576402E-3</c:v>
                </c:pt>
                <c:pt idx="1524" formatCode="General">
                  <c:v>-9.3265461004347697E-3</c:v>
                </c:pt>
                <c:pt idx="1525" formatCode="General">
                  <c:v>-1.3117634212284899E-2</c:v>
                </c:pt>
                <c:pt idx="1526" formatCode="General">
                  <c:v>-1.8778919265776999E-2</c:v>
                </c:pt>
                <c:pt idx="1527" formatCode="General">
                  <c:v>-2.62803355370737E-2</c:v>
                </c:pt>
                <c:pt idx="1528" formatCode="General">
                  <c:v>-3.4677736843623498E-2</c:v>
                </c:pt>
                <c:pt idx="1529" formatCode="General">
                  <c:v>-4.1539422073009397E-2</c:v>
                </c:pt>
                <c:pt idx="1530" formatCode="General">
                  <c:v>-4.5348688557267501E-2</c:v>
                </c:pt>
                <c:pt idx="1531" formatCode="General">
                  <c:v>-4.6113996700251597E-2</c:v>
                </c:pt>
                <c:pt idx="1532" formatCode="General">
                  <c:v>-4.3390259226328803E-2</c:v>
                </c:pt>
                <c:pt idx="1533" formatCode="General">
                  <c:v>-3.6646748648808201E-2</c:v>
                </c:pt>
                <c:pt idx="1534" formatCode="General">
                  <c:v>-2.6182232157033299E-2</c:v>
                </c:pt>
                <c:pt idx="1535" formatCode="General">
                  <c:v>-1.29547874395241E-2</c:v>
                </c:pt>
                <c:pt idx="1536" formatCode="General">
                  <c:v>1.49388548266239E-3</c:v>
                </c:pt>
                <c:pt idx="1537" formatCode="General">
                  <c:v>1.5059831474713001E-2</c:v>
                </c:pt>
                <c:pt idx="1538" formatCode="General">
                  <c:v>2.7265511361430302E-2</c:v>
                </c:pt>
                <c:pt idx="1539" formatCode="General">
                  <c:v>3.89374679412842E-2</c:v>
                </c:pt>
                <c:pt idx="1540" formatCode="General">
                  <c:v>5.0896564725880999E-2</c:v>
                </c:pt>
                <c:pt idx="1541" formatCode="General">
                  <c:v>6.3664657815020106E-2</c:v>
                </c:pt>
                <c:pt idx="1542" formatCode="General">
                  <c:v>7.6065558812269105E-2</c:v>
                </c:pt>
                <c:pt idx="1543" formatCode="General">
                  <c:v>8.58995366434743E-2</c:v>
                </c:pt>
                <c:pt idx="1544" formatCode="General">
                  <c:v>9.2314794261195099E-2</c:v>
                </c:pt>
                <c:pt idx="1545" formatCode="General">
                  <c:v>9.57925735960172E-2</c:v>
                </c:pt>
                <c:pt idx="1546" formatCode="General">
                  <c:v>9.60369134211079E-2</c:v>
                </c:pt>
                <c:pt idx="1547" formatCode="General">
                  <c:v>9.2052303336927294E-2</c:v>
                </c:pt>
                <c:pt idx="1548" formatCode="General">
                  <c:v>8.4549106202133101E-2</c:v>
                </c:pt>
                <c:pt idx="1549" formatCode="General">
                  <c:v>7.5039663856947394E-2</c:v>
                </c:pt>
                <c:pt idx="1550" formatCode="General">
                  <c:v>6.4377110497357601E-2</c:v>
                </c:pt>
                <c:pt idx="1551" formatCode="General">
                  <c:v>5.3058273291632298E-2</c:v>
                </c:pt>
                <c:pt idx="1552" formatCode="General">
                  <c:v>4.0907086222286199E-2</c:v>
                </c:pt>
                <c:pt idx="1553" formatCode="General">
                  <c:v>2.8168395235522101E-2</c:v>
                </c:pt>
                <c:pt idx="1554" formatCode="General">
                  <c:v>1.5662221946281401E-2</c:v>
                </c:pt>
                <c:pt idx="1555" formatCode="General">
                  <c:v>5.3500009300397099E-3</c:v>
                </c:pt>
                <c:pt idx="1556" formatCode="General">
                  <c:v>-1.2242131707414399E-3</c:v>
                </c:pt>
                <c:pt idx="1557" formatCode="General">
                  <c:v>-4.9893035875697503E-3</c:v>
                </c:pt>
                <c:pt idx="1558" formatCode="General">
                  <c:v>-6.5355921363256199E-3</c:v>
                </c:pt>
                <c:pt idx="1559" formatCode="General">
                  <c:v>-6.1060092710196901E-3</c:v>
                </c:pt>
                <c:pt idx="1560" formatCode="General">
                  <c:v>-4.1652490649128999E-3</c:v>
                </c:pt>
                <c:pt idx="1561" formatCode="General">
                  <c:v>-2.0589244930416299E-4</c:v>
                </c:pt>
                <c:pt idx="1562" formatCode="General">
                  <c:v>6.0259306503399404E-3</c:v>
                </c:pt>
                <c:pt idx="1563" formatCode="General">
                  <c:v>1.3495816861592101E-2</c:v>
                </c:pt>
                <c:pt idx="1564" formatCode="General">
                  <c:v>2.1706052910061498E-2</c:v>
                </c:pt>
                <c:pt idx="1565" formatCode="General">
                  <c:v>3.0118802227149199E-2</c:v>
                </c:pt>
                <c:pt idx="1566" formatCode="General">
                  <c:v>3.8824434591585397E-2</c:v>
                </c:pt>
                <c:pt idx="1567" formatCode="General">
                  <c:v>4.8194248463977997E-2</c:v>
                </c:pt>
                <c:pt idx="1568" formatCode="General">
                  <c:v>5.6469948802886798E-2</c:v>
                </c:pt>
                <c:pt idx="1569" formatCode="General">
                  <c:v>6.2748330880718697E-2</c:v>
                </c:pt>
                <c:pt idx="1570" formatCode="General">
                  <c:v>6.7958251972110403E-2</c:v>
                </c:pt>
                <c:pt idx="1571" formatCode="General">
                  <c:v>7.2403134821437301E-2</c:v>
                </c:pt>
                <c:pt idx="1572" formatCode="General">
                  <c:v>7.5198506537558996E-2</c:v>
                </c:pt>
                <c:pt idx="1573" formatCode="General">
                  <c:v>7.58842815054495E-2</c:v>
                </c:pt>
                <c:pt idx="1574" formatCode="General">
                  <c:v>7.47479146296708E-2</c:v>
                </c:pt>
                <c:pt idx="1575" formatCode="General">
                  <c:v>7.1323216819881297E-2</c:v>
                </c:pt>
                <c:pt idx="1576" formatCode="General">
                  <c:v>6.4896288332134996E-2</c:v>
                </c:pt>
                <c:pt idx="1577" formatCode="General">
                  <c:v>5.6760271098530601E-2</c:v>
                </c:pt>
                <c:pt idx="1578" formatCode="General">
                  <c:v>4.8811765396499097E-2</c:v>
                </c:pt>
                <c:pt idx="1579" formatCode="General">
                  <c:v>4.14273822751322E-2</c:v>
                </c:pt>
                <c:pt idx="1580" formatCode="General">
                  <c:v>3.4072073519997997E-2</c:v>
                </c:pt>
                <c:pt idx="1581" formatCode="General">
                  <c:v>2.58958078692272E-2</c:v>
                </c:pt>
                <c:pt idx="1582" formatCode="General">
                  <c:v>1.7729256555400801E-2</c:v>
                </c:pt>
                <c:pt idx="1583" formatCode="General">
                  <c:v>1.11606132714188E-2</c:v>
                </c:pt>
                <c:pt idx="1584" formatCode="General">
                  <c:v>5.7571635653816998E-3</c:v>
                </c:pt>
                <c:pt idx="1585" formatCode="General">
                  <c:v>1.36253955420571E-3</c:v>
                </c:pt>
                <c:pt idx="1586" formatCode="General">
                  <c:v>-2.1195103013886799E-3</c:v>
                </c:pt>
                <c:pt idx="1587" formatCode="General">
                  <c:v>-5.8528940267526201E-3</c:v>
                </c:pt>
                <c:pt idx="1588" formatCode="General">
                  <c:v>-1.02230828510609E-2</c:v>
                </c:pt>
                <c:pt idx="1589" formatCode="General">
                  <c:v>-1.4544700855023501E-2</c:v>
                </c:pt>
                <c:pt idx="1590" formatCode="General">
                  <c:v>-1.8085909334402302E-2</c:v>
                </c:pt>
                <c:pt idx="1591" formatCode="General">
                  <c:v>-2.0487301029195899E-2</c:v>
                </c:pt>
                <c:pt idx="1592" formatCode="General">
                  <c:v>-2.2127528597002899E-2</c:v>
                </c:pt>
                <c:pt idx="1593" formatCode="General">
                  <c:v>-2.4115904340284201E-2</c:v>
                </c:pt>
                <c:pt idx="1594" formatCode="General">
                  <c:v>-2.6745751627435001E-2</c:v>
                </c:pt>
                <c:pt idx="1595" formatCode="General">
                  <c:v>-2.9581511811635101E-2</c:v>
                </c:pt>
                <c:pt idx="1596" formatCode="General">
                  <c:v>-3.2224721031775899E-2</c:v>
                </c:pt>
                <c:pt idx="1597" formatCode="General">
                  <c:v>-3.3890082103450202E-2</c:v>
                </c:pt>
                <c:pt idx="1598" formatCode="General">
                  <c:v>-3.4005971820260501E-2</c:v>
                </c:pt>
                <c:pt idx="1599" formatCode="General">
                  <c:v>-3.2621353435805703E-2</c:v>
                </c:pt>
                <c:pt idx="1600" formatCode="General">
                  <c:v>-2.9612136832261101E-2</c:v>
                </c:pt>
                <c:pt idx="1601" formatCode="General">
                  <c:v>-2.62054494268044E-2</c:v>
                </c:pt>
                <c:pt idx="1602" formatCode="General">
                  <c:v>-2.40260509003591E-2</c:v>
                </c:pt>
                <c:pt idx="1603" formatCode="General">
                  <c:v>-2.2273322846400299E-2</c:v>
                </c:pt>
                <c:pt idx="1604" formatCode="General">
                  <c:v>-2.0008603844757299E-2</c:v>
                </c:pt>
                <c:pt idx="1605" formatCode="General">
                  <c:v>-1.8113450782102899E-2</c:v>
                </c:pt>
                <c:pt idx="1606" formatCode="General">
                  <c:v>-1.6999395690229201E-2</c:v>
                </c:pt>
                <c:pt idx="1607" formatCode="General">
                  <c:v>-1.71168149413683E-2</c:v>
                </c:pt>
                <c:pt idx="1608" formatCode="General">
                  <c:v>-1.88470640444264E-2</c:v>
                </c:pt>
                <c:pt idx="1609" formatCode="General">
                  <c:v>-2.1323551704844301E-2</c:v>
                </c:pt>
                <c:pt idx="1610" formatCode="General">
                  <c:v>-2.3630651825920598E-2</c:v>
                </c:pt>
                <c:pt idx="1611" formatCode="General">
                  <c:v>-2.5693421559403001E-2</c:v>
                </c:pt>
                <c:pt idx="1612" formatCode="General">
                  <c:v>-2.79160878174377E-2</c:v>
                </c:pt>
                <c:pt idx="1613" formatCode="General">
                  <c:v>-2.9998342350632999E-2</c:v>
                </c:pt>
                <c:pt idx="1614" formatCode="General">
                  <c:v>-3.1766858076336002E-2</c:v>
                </c:pt>
                <c:pt idx="1615" formatCode="General">
                  <c:v>-3.2486920394656803E-2</c:v>
                </c:pt>
                <c:pt idx="1616" formatCode="General">
                  <c:v>-3.2563026767521201E-2</c:v>
                </c:pt>
                <c:pt idx="1617" formatCode="General">
                  <c:v>-3.2255134245145603E-2</c:v>
                </c:pt>
                <c:pt idx="1618" formatCode="General">
                  <c:v>-3.1335732716792498E-2</c:v>
                </c:pt>
                <c:pt idx="1619" formatCode="General">
                  <c:v>-2.9628646252945302E-2</c:v>
                </c:pt>
                <c:pt idx="1620" formatCode="General">
                  <c:v>-2.67695136715504E-2</c:v>
                </c:pt>
                <c:pt idx="1621" formatCode="General">
                  <c:v>-2.33999676393946E-2</c:v>
                </c:pt>
                <c:pt idx="1622" formatCode="General">
                  <c:v>-1.9668263245536E-2</c:v>
                </c:pt>
                <c:pt idx="1623" formatCode="General">
                  <c:v>-1.4964737368559401E-2</c:v>
                </c:pt>
                <c:pt idx="1624" formatCode="General">
                  <c:v>-7.7543256540369299E-3</c:v>
                </c:pt>
                <c:pt idx="1625" formatCode="General">
                  <c:v>1.7103898488015901E-3</c:v>
                </c:pt>
                <c:pt idx="1626" formatCode="General">
                  <c:v>1.18466211698112E-2</c:v>
                </c:pt>
                <c:pt idx="1627" formatCode="General">
                  <c:v>2.2087934811197901E-2</c:v>
                </c:pt>
                <c:pt idx="1628" formatCode="General">
                  <c:v>3.14877239479424E-2</c:v>
                </c:pt>
                <c:pt idx="1629" formatCode="General">
                  <c:v>3.8667978612504303E-2</c:v>
                </c:pt>
                <c:pt idx="1630" formatCode="General">
                  <c:v>4.3057842304090599E-2</c:v>
                </c:pt>
                <c:pt idx="1631" formatCode="General">
                  <c:v>4.42265494192721E-2</c:v>
                </c:pt>
                <c:pt idx="1632" formatCode="General">
                  <c:v>4.2489060763529499E-2</c:v>
                </c:pt>
                <c:pt idx="1633" formatCode="General">
                  <c:v>3.9898997163858703E-2</c:v>
                </c:pt>
                <c:pt idx="1634" formatCode="General">
                  <c:v>3.7759898310114302E-2</c:v>
                </c:pt>
                <c:pt idx="1635" formatCode="General">
                  <c:v>3.5737199161949701E-2</c:v>
                </c:pt>
                <c:pt idx="1636" formatCode="General">
                  <c:v>3.3197369421189699E-2</c:v>
                </c:pt>
                <c:pt idx="1637" formatCode="General">
                  <c:v>3.00648413550073E-2</c:v>
                </c:pt>
                <c:pt idx="1638" formatCode="General">
                  <c:v>2.6337764032712301E-2</c:v>
                </c:pt>
                <c:pt idx="1639" formatCode="General">
                  <c:v>2.0903397428414801E-2</c:v>
                </c:pt>
                <c:pt idx="1640" formatCode="General">
                  <c:v>1.34026330398162E-2</c:v>
                </c:pt>
                <c:pt idx="1641" formatCode="General">
                  <c:v>5.0521915039145396E-3</c:v>
                </c:pt>
                <c:pt idx="1642" formatCode="General">
                  <c:v>-3.30086982870676E-3</c:v>
                </c:pt>
                <c:pt idx="1643" formatCode="General">
                  <c:v>-1.12878268344165E-2</c:v>
                </c:pt>
                <c:pt idx="1644" formatCode="General">
                  <c:v>-1.7277921960178001E-2</c:v>
                </c:pt>
                <c:pt idx="1645" formatCode="General">
                  <c:v>-2.06051991725919E-2</c:v>
                </c:pt>
                <c:pt idx="1646" formatCode="General">
                  <c:v>-2.25352898818824E-2</c:v>
                </c:pt>
                <c:pt idx="1647" formatCode="General">
                  <c:v>-2.3523289841909101E-2</c:v>
                </c:pt>
                <c:pt idx="1648" formatCode="General">
                  <c:v>-2.39258722083272E-2</c:v>
                </c:pt>
                <c:pt idx="1649" formatCode="General">
                  <c:v>-2.3793536142058199E-2</c:v>
                </c:pt>
                <c:pt idx="1650" formatCode="General">
                  <c:v>-2.26650494165784E-2</c:v>
                </c:pt>
                <c:pt idx="1651" formatCode="General">
                  <c:v>-2.0565796791254899E-2</c:v>
                </c:pt>
                <c:pt idx="1652" formatCode="General">
                  <c:v>-1.6897643944031499E-2</c:v>
                </c:pt>
                <c:pt idx="1653" formatCode="General">
                  <c:v>-1.23944134252036E-2</c:v>
                </c:pt>
                <c:pt idx="1654" formatCode="General">
                  <c:v>-9.4882802904261102E-3</c:v>
                </c:pt>
                <c:pt idx="1655" formatCode="General">
                  <c:v>-9.3563222799290906E-3</c:v>
                </c:pt>
                <c:pt idx="1656" formatCode="General">
                  <c:v>-1.13751259624449E-2</c:v>
                </c:pt>
                <c:pt idx="1657" formatCode="General">
                  <c:v>-1.4298769160584601E-2</c:v>
                </c:pt>
                <c:pt idx="1658" formatCode="General">
                  <c:v>-1.7796018115052499E-2</c:v>
                </c:pt>
                <c:pt idx="1659" formatCode="General">
                  <c:v>-2.25264520542755E-2</c:v>
                </c:pt>
                <c:pt idx="1660" formatCode="General">
                  <c:v>-2.9385504936540002E-2</c:v>
                </c:pt>
                <c:pt idx="1661" formatCode="General">
                  <c:v>-3.7877241307562502E-2</c:v>
                </c:pt>
                <c:pt idx="1662" formatCode="General">
                  <c:v>-4.6853934558067301E-2</c:v>
                </c:pt>
                <c:pt idx="1663" formatCode="General">
                  <c:v>-5.5989120599653899E-2</c:v>
                </c:pt>
                <c:pt idx="1664" formatCode="General">
                  <c:v>-6.4520678644476998E-2</c:v>
                </c:pt>
                <c:pt idx="1665" formatCode="General">
                  <c:v>-7.2424301434066002E-2</c:v>
                </c:pt>
                <c:pt idx="1666" formatCode="General">
                  <c:v>-8.0335558645897906E-2</c:v>
                </c:pt>
                <c:pt idx="1667" formatCode="General">
                  <c:v>-8.7076308003717406E-2</c:v>
                </c:pt>
                <c:pt idx="1668" formatCode="General">
                  <c:v>-9.1539882063542202E-2</c:v>
                </c:pt>
                <c:pt idx="1669" formatCode="General">
                  <c:v>-9.3588660967855494E-2</c:v>
                </c:pt>
                <c:pt idx="1670" formatCode="General">
                  <c:v>-9.3369089483781795E-2</c:v>
                </c:pt>
                <c:pt idx="1671" formatCode="General">
                  <c:v>-9.17855396585852E-2</c:v>
                </c:pt>
                <c:pt idx="1672" formatCode="General">
                  <c:v>-8.97742038446004E-2</c:v>
                </c:pt>
                <c:pt idx="1673" formatCode="General">
                  <c:v>-8.69928241063639E-2</c:v>
                </c:pt>
                <c:pt idx="1674" formatCode="General">
                  <c:v>-8.3119663360321103E-2</c:v>
                </c:pt>
                <c:pt idx="1675" formatCode="General">
                  <c:v>-7.8309892667888098E-2</c:v>
                </c:pt>
                <c:pt idx="1676" formatCode="General">
                  <c:v>-7.2324730356842296E-2</c:v>
                </c:pt>
                <c:pt idx="1677" formatCode="General">
                  <c:v>-6.6069310272567294E-2</c:v>
                </c:pt>
                <c:pt idx="1678" formatCode="General">
                  <c:v>-6.0612982343652498E-2</c:v>
                </c:pt>
                <c:pt idx="1679" formatCode="General">
                  <c:v>-5.5458124797465799E-2</c:v>
                </c:pt>
                <c:pt idx="1680" formatCode="General">
                  <c:v>-5.07146755599465E-2</c:v>
                </c:pt>
                <c:pt idx="1681" formatCode="General">
                  <c:v>-4.6246293263764698E-2</c:v>
                </c:pt>
                <c:pt idx="1682" formatCode="General">
                  <c:v>-4.1457636665791997E-2</c:v>
                </c:pt>
                <c:pt idx="1683" formatCode="General">
                  <c:v>-3.5871447993355302E-2</c:v>
                </c:pt>
                <c:pt idx="1684" formatCode="General">
                  <c:v>-2.83240625450886E-2</c:v>
                </c:pt>
                <c:pt idx="1685" formatCode="General">
                  <c:v>-1.9073506102603499E-2</c:v>
                </c:pt>
                <c:pt idx="1686" formatCode="General">
                  <c:v>-9.4468338183704998E-3</c:v>
                </c:pt>
                <c:pt idx="1687">
                  <c:v>8.0773786693336499E-5</c:v>
                </c:pt>
                <c:pt idx="1688" formatCode="General">
                  <c:v>8.5555178950707002E-3</c:v>
                </c:pt>
                <c:pt idx="1689" formatCode="General">
                  <c:v>1.4821212694738699E-2</c:v>
                </c:pt>
                <c:pt idx="1690" formatCode="General">
                  <c:v>1.8063689126317499E-2</c:v>
                </c:pt>
                <c:pt idx="1691" formatCode="General">
                  <c:v>1.8192880782344802E-2</c:v>
                </c:pt>
                <c:pt idx="1692" formatCode="General">
                  <c:v>1.6997462622500001E-2</c:v>
                </c:pt>
                <c:pt idx="1693" formatCode="General">
                  <c:v>1.5796374295112499E-2</c:v>
                </c:pt>
                <c:pt idx="1694" formatCode="General">
                  <c:v>1.4679161754891999E-2</c:v>
                </c:pt>
                <c:pt idx="1695" formatCode="General">
                  <c:v>1.3600567820904399E-2</c:v>
                </c:pt>
                <c:pt idx="1696" formatCode="General">
                  <c:v>1.29445857109989E-2</c:v>
                </c:pt>
                <c:pt idx="1697" formatCode="General">
                  <c:v>1.36106280802759E-2</c:v>
                </c:pt>
                <c:pt idx="1698" formatCode="General">
                  <c:v>1.4859627137501E-2</c:v>
                </c:pt>
                <c:pt idx="1699" formatCode="General">
                  <c:v>1.5140001320584099E-2</c:v>
                </c:pt>
                <c:pt idx="1700" formatCode="General">
                  <c:v>1.43964569149264E-2</c:v>
                </c:pt>
                <c:pt idx="1701" formatCode="General">
                  <c:v>1.3254786763637999E-2</c:v>
                </c:pt>
                <c:pt idx="1702" formatCode="General">
                  <c:v>1.28540034365107E-2</c:v>
                </c:pt>
                <c:pt idx="1703" formatCode="General">
                  <c:v>1.4412590261643999E-2</c:v>
                </c:pt>
                <c:pt idx="1704" formatCode="General">
                  <c:v>1.7335069164712599E-2</c:v>
                </c:pt>
                <c:pt idx="1705" formatCode="General">
                  <c:v>2.1084590814993101E-2</c:v>
                </c:pt>
                <c:pt idx="1706" formatCode="General">
                  <c:v>2.6084592983183399E-2</c:v>
                </c:pt>
                <c:pt idx="1707" formatCode="General">
                  <c:v>3.1979570582248297E-2</c:v>
                </c:pt>
                <c:pt idx="1708" formatCode="General">
                  <c:v>3.8394385640726801E-2</c:v>
                </c:pt>
                <c:pt idx="1709" formatCode="General">
                  <c:v>4.5181433650613903E-2</c:v>
                </c:pt>
                <c:pt idx="1710" formatCode="General">
                  <c:v>5.2075862252467298E-2</c:v>
                </c:pt>
                <c:pt idx="1711" formatCode="General">
                  <c:v>5.9502933594358598E-2</c:v>
                </c:pt>
                <c:pt idx="1712" formatCode="General">
                  <c:v>6.8013863749158604E-2</c:v>
                </c:pt>
                <c:pt idx="1713" formatCode="General">
                  <c:v>7.7072700880706294E-2</c:v>
                </c:pt>
                <c:pt idx="1714" formatCode="General">
                  <c:v>8.5712657240505793E-2</c:v>
                </c:pt>
                <c:pt idx="1715" formatCode="General">
                  <c:v>9.3207252087543199E-2</c:v>
                </c:pt>
                <c:pt idx="1716" formatCode="General">
                  <c:v>9.8273629643812505E-2</c:v>
                </c:pt>
                <c:pt idx="1717" formatCode="General">
                  <c:v>9.9566184838849797E-2</c:v>
                </c:pt>
                <c:pt idx="1718" formatCode="General">
                  <c:v>9.6224307817086199E-2</c:v>
                </c:pt>
                <c:pt idx="1719" formatCode="General">
                  <c:v>8.8246984088368494E-2</c:v>
                </c:pt>
                <c:pt idx="1720" formatCode="General">
                  <c:v>7.6399921247529798E-2</c:v>
                </c:pt>
                <c:pt idx="1721" formatCode="General">
                  <c:v>6.2417686972381897E-2</c:v>
                </c:pt>
                <c:pt idx="1722" formatCode="General">
                  <c:v>4.77403563502376E-2</c:v>
                </c:pt>
                <c:pt idx="1723" formatCode="General">
                  <c:v>3.2969021197341297E-2</c:v>
                </c:pt>
                <c:pt idx="1724" formatCode="General">
                  <c:v>2.0086849290769902E-2</c:v>
                </c:pt>
                <c:pt idx="1725" formatCode="General">
                  <c:v>1.07697302653064E-2</c:v>
                </c:pt>
                <c:pt idx="1726" formatCode="General">
                  <c:v>5.3789965878969503E-3</c:v>
                </c:pt>
                <c:pt idx="1727" formatCode="General">
                  <c:v>3.1720002863230901E-3</c:v>
                </c:pt>
                <c:pt idx="1728" formatCode="General">
                  <c:v>2.5797419201160601E-3</c:v>
                </c:pt>
                <c:pt idx="1729" formatCode="General">
                  <c:v>3.1328922542968401E-3</c:v>
                </c:pt>
                <c:pt idx="1730" formatCode="General">
                  <c:v>5.2668599630290303E-3</c:v>
                </c:pt>
                <c:pt idx="1731" formatCode="General">
                  <c:v>8.9262533626034597E-3</c:v>
                </c:pt>
                <c:pt idx="1732" formatCode="General">
                  <c:v>1.40735853147715E-2</c:v>
                </c:pt>
                <c:pt idx="1733" formatCode="General">
                  <c:v>1.9980046726483E-2</c:v>
                </c:pt>
                <c:pt idx="1734" formatCode="General">
                  <c:v>2.5700823508305499E-2</c:v>
                </c:pt>
                <c:pt idx="1735" formatCode="General">
                  <c:v>3.1306369602994003E-2</c:v>
                </c:pt>
                <c:pt idx="1736" formatCode="General">
                  <c:v>3.6732715895337803E-2</c:v>
                </c:pt>
                <c:pt idx="1737" formatCode="General">
                  <c:v>4.1520756777386501E-2</c:v>
                </c:pt>
                <c:pt idx="1738" formatCode="General">
                  <c:v>4.5466359417945502E-2</c:v>
                </c:pt>
                <c:pt idx="1739" formatCode="General">
                  <c:v>4.8329115101415999E-2</c:v>
                </c:pt>
                <c:pt idx="1740" formatCode="General">
                  <c:v>4.96068238175153E-2</c:v>
                </c:pt>
                <c:pt idx="1741" formatCode="General">
                  <c:v>4.8920703311267903E-2</c:v>
                </c:pt>
                <c:pt idx="1742" formatCode="General">
                  <c:v>4.6472608825339601E-2</c:v>
                </c:pt>
                <c:pt idx="1743" formatCode="General">
                  <c:v>4.2940547904057498E-2</c:v>
                </c:pt>
                <c:pt idx="1744" formatCode="General">
                  <c:v>3.9036094614656999E-2</c:v>
                </c:pt>
                <c:pt idx="1745" formatCode="General">
                  <c:v>3.4844652971992199E-2</c:v>
                </c:pt>
                <c:pt idx="1746" formatCode="General">
                  <c:v>3.0161169470556599E-2</c:v>
                </c:pt>
                <c:pt idx="1747" formatCode="General">
                  <c:v>2.55924913094818E-2</c:v>
                </c:pt>
                <c:pt idx="1748" formatCode="General">
                  <c:v>2.2381891777337501E-2</c:v>
                </c:pt>
                <c:pt idx="1749" formatCode="General">
                  <c:v>2.1195393130213701E-2</c:v>
                </c:pt>
                <c:pt idx="1750" formatCode="General">
                  <c:v>2.20561482185175E-2</c:v>
                </c:pt>
                <c:pt idx="1751" formatCode="General">
                  <c:v>2.42089633812889E-2</c:v>
                </c:pt>
                <c:pt idx="1752" formatCode="General">
                  <c:v>2.6449668328071999E-2</c:v>
                </c:pt>
                <c:pt idx="1753" formatCode="General">
                  <c:v>2.8631918198857301E-2</c:v>
                </c:pt>
                <c:pt idx="1754" formatCode="General">
                  <c:v>3.0966161145324599E-2</c:v>
                </c:pt>
                <c:pt idx="1755" formatCode="General">
                  <c:v>3.2670760366309698E-2</c:v>
                </c:pt>
                <c:pt idx="1756" formatCode="General">
                  <c:v>3.3220180339289002E-2</c:v>
                </c:pt>
                <c:pt idx="1757" formatCode="General">
                  <c:v>3.2911495751664202E-2</c:v>
                </c:pt>
                <c:pt idx="1758" formatCode="General">
                  <c:v>3.2138994614394199E-2</c:v>
                </c:pt>
                <c:pt idx="1759" formatCode="General">
                  <c:v>3.1060958132634601E-2</c:v>
                </c:pt>
                <c:pt idx="1760" formatCode="General">
                  <c:v>2.89292419647308E-2</c:v>
                </c:pt>
                <c:pt idx="1761" formatCode="General">
                  <c:v>2.5481896754120902E-2</c:v>
                </c:pt>
                <c:pt idx="1762" formatCode="General">
                  <c:v>2.14162168409333E-2</c:v>
                </c:pt>
                <c:pt idx="1763" formatCode="General">
                  <c:v>1.7294268576237701E-2</c:v>
                </c:pt>
                <c:pt idx="1764" formatCode="General">
                  <c:v>1.33658966417103E-2</c:v>
                </c:pt>
                <c:pt idx="1765" formatCode="General">
                  <c:v>1.0108712960853101E-2</c:v>
                </c:pt>
                <c:pt idx="1766" formatCode="General">
                  <c:v>7.79591121655998E-3</c:v>
                </c:pt>
                <c:pt idx="1767" formatCode="General">
                  <c:v>6.4839699236073703E-3</c:v>
                </c:pt>
                <c:pt idx="1768" formatCode="General">
                  <c:v>6.2899806941348899E-3</c:v>
                </c:pt>
                <c:pt idx="1769" formatCode="General">
                  <c:v>6.8161517905295701E-3</c:v>
                </c:pt>
                <c:pt idx="1770" formatCode="General">
                  <c:v>7.0632920891740801E-3</c:v>
                </c:pt>
                <c:pt idx="1771" formatCode="General">
                  <c:v>6.1237073696464098E-3</c:v>
                </c:pt>
                <c:pt idx="1772" formatCode="General">
                  <c:v>4.11193725979353E-3</c:v>
                </c:pt>
                <c:pt idx="1773" formatCode="General">
                  <c:v>1.4761077605277501E-3</c:v>
                </c:pt>
                <c:pt idx="1774" formatCode="General">
                  <c:v>-2.25400662497516E-3</c:v>
                </c:pt>
                <c:pt idx="1775" formatCode="General">
                  <c:v>-7.2211559068571301E-3</c:v>
                </c:pt>
                <c:pt idx="1776" formatCode="General">
                  <c:v>-1.2791836021179601E-2</c:v>
                </c:pt>
                <c:pt idx="1777" formatCode="General">
                  <c:v>-1.90613012637726E-2</c:v>
                </c:pt>
                <c:pt idx="1778" formatCode="General">
                  <c:v>-2.61948033999038E-2</c:v>
                </c:pt>
                <c:pt idx="1779" formatCode="General">
                  <c:v>-3.3676830722852297E-2</c:v>
                </c:pt>
                <c:pt idx="1780" formatCode="General">
                  <c:v>-3.9914523063517102E-2</c:v>
                </c:pt>
                <c:pt idx="1781" formatCode="General">
                  <c:v>-4.52250856211866E-2</c:v>
                </c:pt>
                <c:pt idx="1782" formatCode="General">
                  <c:v>-5.0644463792766201E-2</c:v>
                </c:pt>
                <c:pt idx="1783" formatCode="General">
                  <c:v>-5.4982087721081298E-2</c:v>
                </c:pt>
                <c:pt idx="1784" formatCode="General">
                  <c:v>-5.7583045518141002E-2</c:v>
                </c:pt>
                <c:pt idx="1785" formatCode="General">
                  <c:v>-5.9244468661434797E-2</c:v>
                </c:pt>
                <c:pt idx="1786" formatCode="General">
                  <c:v>-6.0870284208649102E-2</c:v>
                </c:pt>
                <c:pt idx="1787" formatCode="General">
                  <c:v>-6.2117677409943402E-2</c:v>
                </c:pt>
                <c:pt idx="1788" formatCode="General">
                  <c:v>-6.3600888331552793E-2</c:v>
                </c:pt>
                <c:pt idx="1789" formatCode="General">
                  <c:v>-6.6480085002783004E-2</c:v>
                </c:pt>
                <c:pt idx="1790" formatCode="General">
                  <c:v>-7.0156836691296298E-2</c:v>
                </c:pt>
                <c:pt idx="1791" formatCode="General">
                  <c:v>-7.3671746145733505E-2</c:v>
                </c:pt>
                <c:pt idx="1792" formatCode="General">
                  <c:v>-7.6402233149519799E-2</c:v>
                </c:pt>
                <c:pt idx="1793" formatCode="General">
                  <c:v>-7.8278202435246302E-2</c:v>
                </c:pt>
                <c:pt idx="1794" formatCode="General">
                  <c:v>-7.9816333020451102E-2</c:v>
                </c:pt>
                <c:pt idx="1795" formatCode="General">
                  <c:v>-8.1452319587542704E-2</c:v>
                </c:pt>
                <c:pt idx="1796" formatCode="General">
                  <c:v>-8.3080021640283205E-2</c:v>
                </c:pt>
                <c:pt idx="1797" formatCode="General">
                  <c:v>-8.4913932774254894E-2</c:v>
                </c:pt>
                <c:pt idx="1798" formatCode="General">
                  <c:v>-8.6861121640167099E-2</c:v>
                </c:pt>
                <c:pt idx="1799" formatCode="General">
                  <c:v>-8.83837542738488E-2</c:v>
                </c:pt>
                <c:pt idx="1800" formatCode="General">
                  <c:v>-8.8854553544967602E-2</c:v>
                </c:pt>
                <c:pt idx="1801" formatCode="General">
                  <c:v>-8.7095114315087999E-2</c:v>
                </c:pt>
                <c:pt idx="1802" formatCode="General">
                  <c:v>-8.2560922169768999E-2</c:v>
                </c:pt>
                <c:pt idx="1803" formatCode="General">
                  <c:v>-7.5949064338914005E-2</c:v>
                </c:pt>
                <c:pt idx="1804" formatCode="General">
                  <c:v>-6.7404724360946702E-2</c:v>
                </c:pt>
                <c:pt idx="1805" formatCode="General">
                  <c:v>-5.7151133648555098E-2</c:v>
                </c:pt>
                <c:pt idx="1806" formatCode="General">
                  <c:v>-4.6220874653061302E-2</c:v>
                </c:pt>
                <c:pt idx="1807" formatCode="General">
                  <c:v>-3.5641999701877501E-2</c:v>
                </c:pt>
                <c:pt idx="1808" formatCode="General">
                  <c:v>-2.56861018259977E-2</c:v>
                </c:pt>
                <c:pt idx="1809" formatCode="General">
                  <c:v>-1.6278153751778102E-2</c:v>
                </c:pt>
                <c:pt idx="1810" formatCode="General">
                  <c:v>-7.7710936420451199E-3</c:v>
                </c:pt>
                <c:pt idx="1811" formatCode="General">
                  <c:v>2.3791448396177201E-4</c:v>
                </c:pt>
                <c:pt idx="1812" formatCode="General">
                  <c:v>6.8457956299524097E-3</c:v>
                </c:pt>
                <c:pt idx="1813" formatCode="General">
                  <c:v>1.11014871957257E-2</c:v>
                </c:pt>
                <c:pt idx="1814" formatCode="General">
                  <c:v>1.4031752847089501E-2</c:v>
                </c:pt>
                <c:pt idx="1815" formatCode="General">
                  <c:v>1.6369468734192899E-2</c:v>
                </c:pt>
                <c:pt idx="1816" formatCode="General">
                  <c:v>1.7068281224372601E-2</c:v>
                </c:pt>
                <c:pt idx="1817" formatCode="General">
                  <c:v>1.56710418761658E-2</c:v>
                </c:pt>
                <c:pt idx="1818" formatCode="General">
                  <c:v>1.3685696022157599E-2</c:v>
                </c:pt>
                <c:pt idx="1819" formatCode="General">
                  <c:v>1.2165085727794E-2</c:v>
                </c:pt>
                <c:pt idx="1820" formatCode="General">
                  <c:v>1.0988776642368799E-2</c:v>
                </c:pt>
                <c:pt idx="1821" formatCode="General">
                  <c:v>9.4964618564279298E-3</c:v>
                </c:pt>
                <c:pt idx="1822" formatCode="General">
                  <c:v>7.1913322839982198E-3</c:v>
                </c:pt>
                <c:pt idx="1823" formatCode="General">
                  <c:v>4.7368242942736304E-3</c:v>
                </c:pt>
                <c:pt idx="1824" formatCode="General">
                  <c:v>2.2624193703810699E-3</c:v>
                </c:pt>
                <c:pt idx="1825" formatCode="General">
                  <c:v>-3.7710797974980099E-4</c:v>
                </c:pt>
                <c:pt idx="1826" formatCode="General">
                  <c:v>-2.7041291409991698E-3</c:v>
                </c:pt>
                <c:pt idx="1827" formatCode="General">
                  <c:v>-5.3875703905483597E-3</c:v>
                </c:pt>
                <c:pt idx="1828" formatCode="General">
                  <c:v>-9.1791081221080303E-3</c:v>
                </c:pt>
                <c:pt idx="1829" formatCode="General">
                  <c:v>-1.34998152566703E-2</c:v>
                </c:pt>
                <c:pt idx="1830" formatCode="General">
                  <c:v>-1.7015169359271599E-2</c:v>
                </c:pt>
                <c:pt idx="1831" formatCode="General">
                  <c:v>-2.0123972013218801E-2</c:v>
                </c:pt>
                <c:pt idx="1832" formatCode="General">
                  <c:v>-2.30123495154302E-2</c:v>
                </c:pt>
                <c:pt idx="1833" formatCode="General">
                  <c:v>-2.4644683718259001E-2</c:v>
                </c:pt>
                <c:pt idx="1834" formatCode="General">
                  <c:v>-2.4845613396861199E-2</c:v>
                </c:pt>
                <c:pt idx="1835" formatCode="General">
                  <c:v>-2.35528126204647E-2</c:v>
                </c:pt>
                <c:pt idx="1836" formatCode="General">
                  <c:v>-2.0726003775813399E-2</c:v>
                </c:pt>
                <c:pt idx="1837" formatCode="General">
                  <c:v>-1.6658176739541002E-2</c:v>
                </c:pt>
                <c:pt idx="1838" formatCode="General">
                  <c:v>-1.0977157986586101E-2</c:v>
                </c:pt>
                <c:pt idx="1839" formatCode="General">
                  <c:v>-2.9983912452867701E-3</c:v>
                </c:pt>
                <c:pt idx="1840" formatCode="General">
                  <c:v>7.4600896106956803E-3</c:v>
                </c:pt>
                <c:pt idx="1841" formatCode="General">
                  <c:v>1.92226880594897E-2</c:v>
                </c:pt>
                <c:pt idx="1842" formatCode="General">
                  <c:v>3.0599630203422198E-2</c:v>
                </c:pt>
                <c:pt idx="1843" formatCode="General">
                  <c:v>4.11002271801333E-2</c:v>
                </c:pt>
                <c:pt idx="1844" formatCode="General">
                  <c:v>5.0888128162555703E-2</c:v>
                </c:pt>
                <c:pt idx="1845" formatCode="General">
                  <c:v>6.0150755054992698E-2</c:v>
                </c:pt>
                <c:pt idx="1846" formatCode="General">
                  <c:v>6.9585482819262301E-2</c:v>
                </c:pt>
                <c:pt idx="1847" formatCode="General">
                  <c:v>7.9175811544565697E-2</c:v>
                </c:pt>
                <c:pt idx="1848" formatCode="General">
                  <c:v>8.7502609005233795E-2</c:v>
                </c:pt>
                <c:pt idx="1849" formatCode="General">
                  <c:v>9.3536409214697899E-2</c:v>
                </c:pt>
                <c:pt idx="1850" formatCode="General">
                  <c:v>9.6014959230743296E-2</c:v>
                </c:pt>
                <c:pt idx="1851" formatCode="General">
                  <c:v>9.4077265046760394E-2</c:v>
                </c:pt>
                <c:pt idx="1852" formatCode="General">
                  <c:v>8.8554882463230206E-2</c:v>
                </c:pt>
                <c:pt idx="1853" formatCode="General">
                  <c:v>8.0379119304717001E-2</c:v>
                </c:pt>
                <c:pt idx="1854" formatCode="General">
                  <c:v>7.1103034535897003E-2</c:v>
                </c:pt>
                <c:pt idx="1855" formatCode="General">
                  <c:v>6.2905100400848596E-2</c:v>
                </c:pt>
                <c:pt idx="1856" formatCode="General">
                  <c:v>5.5977361008444297E-2</c:v>
                </c:pt>
                <c:pt idx="1857" formatCode="General">
                  <c:v>4.89308965515005E-2</c:v>
                </c:pt>
                <c:pt idx="1858" formatCode="General">
                  <c:v>4.2122642109031702E-2</c:v>
                </c:pt>
                <c:pt idx="1859" formatCode="General">
                  <c:v>3.63922631480064E-2</c:v>
                </c:pt>
                <c:pt idx="1860" formatCode="General">
                  <c:v>3.10546426695106E-2</c:v>
                </c:pt>
                <c:pt idx="1861" formatCode="General">
                  <c:v>2.53412434041114E-2</c:v>
                </c:pt>
                <c:pt idx="1862" formatCode="General">
                  <c:v>1.9257894573921502E-2</c:v>
                </c:pt>
                <c:pt idx="1863" formatCode="General">
                  <c:v>1.3938709647396999E-2</c:v>
                </c:pt>
                <c:pt idx="1864" formatCode="General">
                  <c:v>9.8119925591065998E-3</c:v>
                </c:pt>
                <c:pt idx="1865" formatCode="General">
                  <c:v>6.4398536970392403E-3</c:v>
                </c:pt>
                <c:pt idx="1866" formatCode="General">
                  <c:v>3.0181985601794498E-3</c:v>
                </c:pt>
                <c:pt idx="1867" formatCode="General">
                  <c:v>-8.4811370241028397E-4</c:v>
                </c:pt>
                <c:pt idx="1868" formatCode="General">
                  <c:v>-5.0700907426226398E-3</c:v>
                </c:pt>
                <c:pt idx="1869" formatCode="General">
                  <c:v>-9.2691115035843097E-3</c:v>
                </c:pt>
                <c:pt idx="1870" formatCode="General">
                  <c:v>-1.3527714978506701E-2</c:v>
                </c:pt>
                <c:pt idx="1871" formatCode="General">
                  <c:v>-1.8121889648154099E-2</c:v>
                </c:pt>
                <c:pt idx="1872" formatCode="General">
                  <c:v>-2.2495606150478201E-2</c:v>
                </c:pt>
                <c:pt idx="1873" formatCode="General">
                  <c:v>-2.6307126613566E-2</c:v>
                </c:pt>
                <c:pt idx="1874" formatCode="General">
                  <c:v>-2.8785346759371899E-2</c:v>
                </c:pt>
                <c:pt idx="1875" formatCode="General">
                  <c:v>-2.9571581713285E-2</c:v>
                </c:pt>
                <c:pt idx="1876" formatCode="General">
                  <c:v>-2.91807568326829E-2</c:v>
                </c:pt>
                <c:pt idx="1877" formatCode="General">
                  <c:v>-2.75498216921123E-2</c:v>
                </c:pt>
                <c:pt idx="1878" formatCode="General">
                  <c:v>-2.5298213637317601E-2</c:v>
                </c:pt>
                <c:pt idx="1879" formatCode="General">
                  <c:v>-2.43752097260557E-2</c:v>
                </c:pt>
                <c:pt idx="1880" formatCode="General">
                  <c:v>-2.4582609599743999E-2</c:v>
                </c:pt>
                <c:pt idx="1881" formatCode="General">
                  <c:v>-2.3982268644021001E-2</c:v>
                </c:pt>
                <c:pt idx="1882" formatCode="General">
                  <c:v>-2.1795152941440198E-2</c:v>
                </c:pt>
                <c:pt idx="1883" formatCode="General">
                  <c:v>-1.68839045708278E-2</c:v>
                </c:pt>
                <c:pt idx="1884" formatCode="General">
                  <c:v>-9.1390536273095093E-3</c:v>
                </c:pt>
                <c:pt idx="1885">
                  <c:v>6.8554318874222106E-5</c:v>
                </c:pt>
                <c:pt idx="1886" formatCode="General">
                  <c:v>1.0094851743828501E-2</c:v>
                </c:pt>
                <c:pt idx="1887" formatCode="General">
                  <c:v>2.0383786311126601E-2</c:v>
                </c:pt>
                <c:pt idx="1888" formatCode="General">
                  <c:v>3.1058951440217999E-2</c:v>
                </c:pt>
                <c:pt idx="1889" formatCode="General">
                  <c:v>4.2384868151719803E-2</c:v>
                </c:pt>
                <c:pt idx="1890" formatCode="General">
                  <c:v>5.2809354393995298E-2</c:v>
                </c:pt>
                <c:pt idx="1891" formatCode="General">
                  <c:v>6.0989504446529001E-2</c:v>
                </c:pt>
                <c:pt idx="1892" formatCode="General">
                  <c:v>6.7658847057479599E-2</c:v>
                </c:pt>
                <c:pt idx="1893" formatCode="General">
                  <c:v>7.3443743596350697E-2</c:v>
                </c:pt>
                <c:pt idx="1894" formatCode="General">
                  <c:v>7.8189412536045805E-2</c:v>
                </c:pt>
                <c:pt idx="1895" formatCode="General">
                  <c:v>8.1611186192558402E-2</c:v>
                </c:pt>
                <c:pt idx="1896" formatCode="General">
                  <c:v>8.33715834434125E-2</c:v>
                </c:pt>
                <c:pt idx="1897" formatCode="General">
                  <c:v>8.2471931938263104E-2</c:v>
                </c:pt>
                <c:pt idx="1898" formatCode="General">
                  <c:v>7.7927368222451998E-2</c:v>
                </c:pt>
                <c:pt idx="1899" formatCode="General">
                  <c:v>7.0308482231635397E-2</c:v>
                </c:pt>
                <c:pt idx="1900" formatCode="General">
                  <c:v>6.06631199444587E-2</c:v>
                </c:pt>
                <c:pt idx="1901" formatCode="General">
                  <c:v>4.94547790035983E-2</c:v>
                </c:pt>
                <c:pt idx="1902" formatCode="General">
                  <c:v>3.6237380237630103E-2</c:v>
                </c:pt>
                <c:pt idx="1903" formatCode="General">
                  <c:v>2.1042864386824799E-2</c:v>
                </c:pt>
                <c:pt idx="1904" formatCode="General">
                  <c:v>4.9276265325677096E-3</c:v>
                </c:pt>
                <c:pt idx="1905" formatCode="General">
                  <c:v>-1.05257109139052E-2</c:v>
                </c:pt>
                <c:pt idx="1906" formatCode="General">
                  <c:v>-2.49571040584943E-2</c:v>
                </c:pt>
                <c:pt idx="1907" formatCode="General">
                  <c:v>-3.9007965867115399E-2</c:v>
                </c:pt>
                <c:pt idx="1908" formatCode="General">
                  <c:v>-5.2605172815726901E-2</c:v>
                </c:pt>
                <c:pt idx="1909" formatCode="General">
                  <c:v>-6.4771312281184601E-2</c:v>
                </c:pt>
                <c:pt idx="1910" formatCode="General">
                  <c:v>-7.4165487666461E-2</c:v>
                </c:pt>
                <c:pt idx="1911" formatCode="General">
                  <c:v>-8.0571425180571005E-2</c:v>
                </c:pt>
                <c:pt idx="1912" formatCode="General">
                  <c:v>-8.3648030447708702E-2</c:v>
                </c:pt>
                <c:pt idx="1913" formatCode="General">
                  <c:v>-8.27303056267851E-2</c:v>
                </c:pt>
                <c:pt idx="1914" formatCode="General">
                  <c:v>-7.8359919169175105E-2</c:v>
                </c:pt>
                <c:pt idx="1915" formatCode="General">
                  <c:v>-7.1595721100841003E-2</c:v>
                </c:pt>
                <c:pt idx="1916" formatCode="General">
                  <c:v>-6.2007602871479703E-2</c:v>
                </c:pt>
                <c:pt idx="1917" formatCode="General">
                  <c:v>-4.90459376564535E-2</c:v>
                </c:pt>
                <c:pt idx="1918" formatCode="General">
                  <c:v>-3.4264004461258997E-2</c:v>
                </c:pt>
                <c:pt idx="1919" formatCode="General">
                  <c:v>-1.9081262169204301E-2</c:v>
                </c:pt>
                <c:pt idx="1920" formatCode="General">
                  <c:v>-4.7582647638113396E-3</c:v>
                </c:pt>
                <c:pt idx="1921" formatCode="General">
                  <c:v>6.9972312579981303E-3</c:v>
                </c:pt>
                <c:pt idx="1922" formatCode="General">
                  <c:v>1.47586744999851E-2</c:v>
                </c:pt>
                <c:pt idx="1923" formatCode="General">
                  <c:v>1.79923144971273E-2</c:v>
                </c:pt>
                <c:pt idx="1924" formatCode="General">
                  <c:v>1.7766569266971299E-2</c:v>
                </c:pt>
                <c:pt idx="1925" formatCode="General">
                  <c:v>1.5843286289531099E-2</c:v>
                </c:pt>
                <c:pt idx="1926" formatCode="General">
                  <c:v>1.34832028106331E-2</c:v>
                </c:pt>
                <c:pt idx="1927" formatCode="General">
                  <c:v>1.09929991125903E-2</c:v>
                </c:pt>
                <c:pt idx="1928" formatCode="General">
                  <c:v>8.1529075473803104E-3</c:v>
                </c:pt>
                <c:pt idx="1929" formatCode="General">
                  <c:v>4.9768854125915698E-3</c:v>
                </c:pt>
                <c:pt idx="1930" formatCode="General">
                  <c:v>2.26631352140628E-3</c:v>
                </c:pt>
                <c:pt idx="1931">
                  <c:v>-2.2497675676973802E-5</c:v>
                </c:pt>
                <c:pt idx="1932" formatCode="General">
                  <c:v>-2.9846086849931899E-3</c:v>
                </c:pt>
                <c:pt idx="1933" formatCode="General">
                  <c:v>-6.41365527829919E-3</c:v>
                </c:pt>
                <c:pt idx="1934" formatCode="General">
                  <c:v>-9.1708441269505898E-3</c:v>
                </c:pt>
                <c:pt idx="1935" formatCode="General">
                  <c:v>-1.04512082153169E-2</c:v>
                </c:pt>
                <c:pt idx="1936" formatCode="General">
                  <c:v>-1.04995917463647E-2</c:v>
                </c:pt>
                <c:pt idx="1937" formatCode="General">
                  <c:v>-1.0734782469695E-2</c:v>
                </c:pt>
                <c:pt idx="1938" formatCode="General">
                  <c:v>-1.1985338305912099E-2</c:v>
                </c:pt>
                <c:pt idx="1939" formatCode="General">
                  <c:v>-1.4034497670303601E-2</c:v>
                </c:pt>
                <c:pt idx="1940" formatCode="General">
                  <c:v>-1.64425611943303E-2</c:v>
                </c:pt>
                <c:pt idx="1941" formatCode="General">
                  <c:v>-1.8902360240841801E-2</c:v>
                </c:pt>
                <c:pt idx="1942" formatCode="General">
                  <c:v>-2.1882075241307902E-2</c:v>
                </c:pt>
                <c:pt idx="1943" formatCode="General">
                  <c:v>-2.6225676446913902E-2</c:v>
                </c:pt>
                <c:pt idx="1944" formatCode="General">
                  <c:v>-3.1167595984714001E-2</c:v>
                </c:pt>
                <c:pt idx="1945" formatCode="General">
                  <c:v>-3.4927462596836503E-2</c:v>
                </c:pt>
                <c:pt idx="1946" formatCode="General">
                  <c:v>-3.6878047802207901E-2</c:v>
                </c:pt>
                <c:pt idx="1947" formatCode="General">
                  <c:v>-3.7497522058069797E-2</c:v>
                </c:pt>
                <c:pt idx="1948" formatCode="General">
                  <c:v>-3.6981704794536698E-2</c:v>
                </c:pt>
                <c:pt idx="1949" formatCode="General">
                  <c:v>-3.6120399114980099E-2</c:v>
                </c:pt>
                <c:pt idx="1950" formatCode="General">
                  <c:v>-3.5834717216217497E-2</c:v>
                </c:pt>
                <c:pt idx="1951" formatCode="General">
                  <c:v>-3.59409120749839E-2</c:v>
                </c:pt>
                <c:pt idx="1952" formatCode="General">
                  <c:v>-3.63964348630312E-2</c:v>
                </c:pt>
                <c:pt idx="1953" formatCode="General">
                  <c:v>-3.71806617047006E-2</c:v>
                </c:pt>
                <c:pt idx="1954" formatCode="General">
                  <c:v>-3.7506885425550897E-2</c:v>
                </c:pt>
                <c:pt idx="1955" formatCode="General">
                  <c:v>-3.7127642903923598E-2</c:v>
                </c:pt>
                <c:pt idx="1956" formatCode="General">
                  <c:v>-3.6851401619349598E-2</c:v>
                </c:pt>
                <c:pt idx="1957" formatCode="General">
                  <c:v>-3.6774816319984402E-2</c:v>
                </c:pt>
                <c:pt idx="1958" formatCode="General">
                  <c:v>-3.6291166008850503E-2</c:v>
                </c:pt>
                <c:pt idx="1959" formatCode="General">
                  <c:v>-3.469914020848E-2</c:v>
                </c:pt>
                <c:pt idx="1960" formatCode="General">
                  <c:v>-3.1453894284073497E-2</c:v>
                </c:pt>
                <c:pt idx="1961" formatCode="General">
                  <c:v>-2.6613470750456E-2</c:v>
                </c:pt>
                <c:pt idx="1962" formatCode="General">
                  <c:v>-2.1065286345579901E-2</c:v>
                </c:pt>
                <c:pt idx="1963" formatCode="General">
                  <c:v>-1.6096873019933702E-2</c:v>
                </c:pt>
                <c:pt idx="1964" formatCode="General">
                  <c:v>-1.19104673139672E-2</c:v>
                </c:pt>
                <c:pt idx="1965" formatCode="General">
                  <c:v>-8.2902042272226303E-3</c:v>
                </c:pt>
                <c:pt idx="1966" formatCode="General">
                  <c:v>-5.2738788317773398E-3</c:v>
                </c:pt>
                <c:pt idx="1967" formatCode="General">
                  <c:v>-3.84197662367795E-3</c:v>
                </c:pt>
                <c:pt idx="1968" formatCode="General">
                  <c:v>-4.5111941349081199E-3</c:v>
                </c:pt>
                <c:pt idx="1969" formatCode="General">
                  <c:v>-5.9060589829623804E-3</c:v>
                </c:pt>
                <c:pt idx="1970" formatCode="General">
                  <c:v>-6.04229984439629E-3</c:v>
                </c:pt>
                <c:pt idx="1971" formatCode="General">
                  <c:v>-3.3629160759783101E-3</c:v>
                </c:pt>
                <c:pt idx="1972" formatCode="General">
                  <c:v>1.9851334986457502E-3</c:v>
                </c:pt>
                <c:pt idx="1973" formatCode="General">
                  <c:v>9.9778200307313498E-3</c:v>
                </c:pt>
                <c:pt idx="1974" formatCode="General">
                  <c:v>2.01735452493252E-2</c:v>
                </c:pt>
                <c:pt idx="1975" formatCode="General">
                  <c:v>3.0804672072666701E-2</c:v>
                </c:pt>
                <c:pt idx="1976" formatCode="General">
                  <c:v>4.0694827174344798E-2</c:v>
                </c:pt>
                <c:pt idx="1977" formatCode="General">
                  <c:v>4.93311449977821E-2</c:v>
                </c:pt>
                <c:pt idx="1978" formatCode="General">
                  <c:v>5.6129554812303001E-2</c:v>
                </c:pt>
                <c:pt idx="1979" formatCode="General">
                  <c:v>6.0651615632174201E-2</c:v>
                </c:pt>
                <c:pt idx="1980" formatCode="General">
                  <c:v>6.3150295506162801E-2</c:v>
                </c:pt>
                <c:pt idx="1981" formatCode="General">
                  <c:v>6.3851531691628993E-2</c:v>
                </c:pt>
                <c:pt idx="1982" formatCode="General">
                  <c:v>6.2421125448066703E-2</c:v>
                </c:pt>
                <c:pt idx="1983" formatCode="General">
                  <c:v>5.9202763489262497E-2</c:v>
                </c:pt>
                <c:pt idx="1984" formatCode="General">
                  <c:v>5.5274307918948599E-2</c:v>
                </c:pt>
                <c:pt idx="1985" formatCode="General">
                  <c:v>5.0387303987186299E-2</c:v>
                </c:pt>
                <c:pt idx="1986" formatCode="General">
                  <c:v>4.4497989490740401E-2</c:v>
                </c:pt>
                <c:pt idx="1987" formatCode="General">
                  <c:v>3.8553132574880397E-2</c:v>
                </c:pt>
                <c:pt idx="1988" formatCode="General">
                  <c:v>3.3261433619951201E-2</c:v>
                </c:pt>
                <c:pt idx="1989" formatCode="General">
                  <c:v>2.88408451329712E-2</c:v>
                </c:pt>
                <c:pt idx="1990" formatCode="General">
                  <c:v>2.4610104328502101E-2</c:v>
                </c:pt>
                <c:pt idx="1991" formatCode="General">
                  <c:v>1.9957399071635601E-2</c:v>
                </c:pt>
                <c:pt idx="1992" formatCode="General">
                  <c:v>1.5267775342534999E-2</c:v>
                </c:pt>
                <c:pt idx="1993" formatCode="General">
                  <c:v>1.0352527638154099E-2</c:v>
                </c:pt>
                <c:pt idx="1994" formatCode="General">
                  <c:v>4.3136753527550104E-3</c:v>
                </c:pt>
                <c:pt idx="1995" formatCode="General">
                  <c:v>-3.0669350086017701E-3</c:v>
                </c:pt>
                <c:pt idx="1996" formatCode="General">
                  <c:v>-1.0600258888623201E-2</c:v>
                </c:pt>
                <c:pt idx="1997" formatCode="General">
                  <c:v>-1.7215281808874501E-2</c:v>
                </c:pt>
                <c:pt idx="1998" formatCode="General">
                  <c:v>-2.32461987956116E-2</c:v>
                </c:pt>
                <c:pt idx="1999" formatCode="General">
                  <c:v>-2.8945808525875302E-2</c:v>
                </c:pt>
                <c:pt idx="2000" formatCode="General">
                  <c:v>-3.47284255839568E-2</c:v>
                </c:pt>
                <c:pt idx="2001" formatCode="General">
                  <c:v>-4.0567221786831503E-2</c:v>
                </c:pt>
                <c:pt idx="2002" formatCode="General">
                  <c:v>-4.6278690870285397E-2</c:v>
                </c:pt>
                <c:pt idx="2003" formatCode="General">
                  <c:v>-5.1047345226947899E-2</c:v>
                </c:pt>
                <c:pt idx="2004" formatCode="General">
                  <c:v>-5.3989213729083399E-2</c:v>
                </c:pt>
                <c:pt idx="2005" formatCode="General">
                  <c:v>-5.5329642092885399E-2</c:v>
                </c:pt>
                <c:pt idx="2006" formatCode="General">
                  <c:v>-5.4543504465751201E-2</c:v>
                </c:pt>
                <c:pt idx="2007" formatCode="General">
                  <c:v>-5.2432787969472698E-2</c:v>
                </c:pt>
                <c:pt idx="2008" formatCode="General">
                  <c:v>-5.0097682598337301E-2</c:v>
                </c:pt>
                <c:pt idx="2009" formatCode="General">
                  <c:v>-4.6610549423935201E-2</c:v>
                </c:pt>
                <c:pt idx="2010" formatCode="General">
                  <c:v>-4.1155939332927299E-2</c:v>
                </c:pt>
                <c:pt idx="2011" formatCode="General">
                  <c:v>-3.4218780903002101E-2</c:v>
                </c:pt>
                <c:pt idx="2012" formatCode="General">
                  <c:v>-2.7149560232157501E-2</c:v>
                </c:pt>
                <c:pt idx="2013" formatCode="General">
                  <c:v>-2.1379906492224699E-2</c:v>
                </c:pt>
                <c:pt idx="2014" formatCode="General">
                  <c:v>-1.7492776840100002E-2</c:v>
                </c:pt>
                <c:pt idx="2015" formatCode="General">
                  <c:v>-1.50660903248461E-2</c:v>
                </c:pt>
                <c:pt idx="2016" formatCode="General">
                  <c:v>-1.4151809875943999E-2</c:v>
                </c:pt>
                <c:pt idx="2017" formatCode="General">
                  <c:v>-1.40622849418124E-2</c:v>
                </c:pt>
                <c:pt idx="2018" formatCode="General">
                  <c:v>-1.3386722700202301E-2</c:v>
                </c:pt>
                <c:pt idx="2019" formatCode="General">
                  <c:v>-1.2033401862570899E-2</c:v>
                </c:pt>
                <c:pt idx="2020" formatCode="General">
                  <c:v>-9.8489063973132094E-3</c:v>
                </c:pt>
                <c:pt idx="2021" formatCode="General">
                  <c:v>-5.8555959232480196E-3</c:v>
                </c:pt>
                <c:pt idx="2022" formatCode="General">
                  <c:v>-5.1982240305575703E-4</c:v>
                </c:pt>
                <c:pt idx="2023" formatCode="General">
                  <c:v>4.0392451534277301E-3</c:v>
                </c:pt>
                <c:pt idx="2024" formatCode="General">
                  <c:v>6.32465200169725E-3</c:v>
                </c:pt>
                <c:pt idx="2025" formatCode="General">
                  <c:v>5.6001355852672097E-3</c:v>
                </c:pt>
                <c:pt idx="2026" formatCode="General">
                  <c:v>1.75045912384672E-3</c:v>
                </c:pt>
                <c:pt idx="2027" formatCode="General">
                  <c:v>-3.9681591481671398E-3</c:v>
                </c:pt>
                <c:pt idx="2028" formatCode="General">
                  <c:v>-9.9848187775426703E-3</c:v>
                </c:pt>
                <c:pt idx="2029" formatCode="General">
                  <c:v>-1.5629496120253501E-2</c:v>
                </c:pt>
                <c:pt idx="2030" formatCode="General">
                  <c:v>-1.9813785346819698E-2</c:v>
                </c:pt>
                <c:pt idx="2031" formatCode="General">
                  <c:v>-2.18890229402669E-2</c:v>
                </c:pt>
                <c:pt idx="2032" formatCode="General">
                  <c:v>-2.2884950455914099E-2</c:v>
                </c:pt>
                <c:pt idx="2033" formatCode="General">
                  <c:v>-2.31622855098268E-2</c:v>
                </c:pt>
                <c:pt idx="2034" formatCode="General">
                  <c:v>-2.2752359625830498E-2</c:v>
                </c:pt>
                <c:pt idx="2035" formatCode="General">
                  <c:v>-2.1782271850101498E-2</c:v>
                </c:pt>
                <c:pt idx="2036" formatCode="General">
                  <c:v>-1.9726687191441099E-2</c:v>
                </c:pt>
                <c:pt idx="2037" formatCode="General">
                  <c:v>-1.5713224278373801E-2</c:v>
                </c:pt>
                <c:pt idx="2038" formatCode="General">
                  <c:v>-9.7222853850228701E-3</c:v>
                </c:pt>
                <c:pt idx="2039" formatCode="General">
                  <c:v>-2.8477368131350901E-3</c:v>
                </c:pt>
                <c:pt idx="2040" formatCode="General">
                  <c:v>4.3608960355250798E-3</c:v>
                </c:pt>
                <c:pt idx="2041" formatCode="General">
                  <c:v>1.22256986155362E-2</c:v>
                </c:pt>
                <c:pt idx="2042" formatCode="General">
                  <c:v>2.03831739305693E-2</c:v>
                </c:pt>
                <c:pt idx="2043" formatCode="General">
                  <c:v>2.68163500827635E-2</c:v>
                </c:pt>
                <c:pt idx="2044" formatCode="General">
                  <c:v>3.0562847241150101E-2</c:v>
                </c:pt>
                <c:pt idx="2045" formatCode="General">
                  <c:v>3.2199298150034299E-2</c:v>
                </c:pt>
                <c:pt idx="2046" formatCode="General">
                  <c:v>3.2994004867339902E-2</c:v>
                </c:pt>
                <c:pt idx="2047" formatCode="General">
                  <c:v>3.3568434733264499E-2</c:v>
                </c:pt>
                <c:pt idx="2048" formatCode="General">
                  <c:v>3.31081712701028E-2</c:v>
                </c:pt>
                <c:pt idx="2049" formatCode="General">
                  <c:v>3.21446418074324E-2</c:v>
                </c:pt>
                <c:pt idx="2050" formatCode="General">
                  <c:v>3.1881125416167097E-2</c:v>
                </c:pt>
                <c:pt idx="2051" formatCode="General">
                  <c:v>3.1707867961754101E-2</c:v>
                </c:pt>
                <c:pt idx="2052" formatCode="General">
                  <c:v>3.1317023535260897E-2</c:v>
                </c:pt>
                <c:pt idx="2053" formatCode="General">
                  <c:v>3.1206799930094599E-2</c:v>
                </c:pt>
                <c:pt idx="2054" formatCode="General">
                  <c:v>3.1773092254058499E-2</c:v>
                </c:pt>
                <c:pt idx="2055" formatCode="General">
                  <c:v>3.3503686997125401E-2</c:v>
                </c:pt>
                <c:pt idx="2056" formatCode="General">
                  <c:v>3.5468750238983701E-2</c:v>
                </c:pt>
                <c:pt idx="2057" formatCode="General">
                  <c:v>3.70816779223214E-2</c:v>
                </c:pt>
                <c:pt idx="2058" formatCode="General">
                  <c:v>3.87356729727414E-2</c:v>
                </c:pt>
                <c:pt idx="2059" formatCode="General">
                  <c:v>4.0456287616126102E-2</c:v>
                </c:pt>
                <c:pt idx="2060" formatCode="General">
                  <c:v>4.28587112644069E-2</c:v>
                </c:pt>
                <c:pt idx="2061" formatCode="General">
                  <c:v>4.71585749154287E-2</c:v>
                </c:pt>
                <c:pt idx="2062" formatCode="General">
                  <c:v>5.2527419521136702E-2</c:v>
                </c:pt>
                <c:pt idx="2063" formatCode="General">
                  <c:v>5.7408310200949303E-2</c:v>
                </c:pt>
                <c:pt idx="2064" formatCode="General">
                  <c:v>6.2146465427237403E-2</c:v>
                </c:pt>
                <c:pt idx="2065" formatCode="General">
                  <c:v>6.7135647399505297E-2</c:v>
                </c:pt>
                <c:pt idx="2066" formatCode="General">
                  <c:v>7.1497416683151405E-2</c:v>
                </c:pt>
                <c:pt idx="2067" formatCode="General">
                  <c:v>7.4153384286421806E-2</c:v>
                </c:pt>
                <c:pt idx="2068" formatCode="General">
                  <c:v>7.5031957751709899E-2</c:v>
                </c:pt>
                <c:pt idx="2069" formatCode="General">
                  <c:v>7.3907612167478806E-2</c:v>
                </c:pt>
                <c:pt idx="2070" formatCode="General">
                  <c:v>7.0637958452055699E-2</c:v>
                </c:pt>
                <c:pt idx="2071" formatCode="General">
                  <c:v>6.5330887135074706E-2</c:v>
                </c:pt>
                <c:pt idx="2072" formatCode="General">
                  <c:v>5.8280635581634301E-2</c:v>
                </c:pt>
                <c:pt idx="2073" formatCode="General">
                  <c:v>5.0124802217584599E-2</c:v>
                </c:pt>
                <c:pt idx="2074" formatCode="General">
                  <c:v>4.2077794665390897E-2</c:v>
                </c:pt>
                <c:pt idx="2075" formatCode="General">
                  <c:v>3.4387712356871797E-2</c:v>
                </c:pt>
                <c:pt idx="2076" formatCode="General">
                  <c:v>2.55594074287636E-2</c:v>
                </c:pt>
                <c:pt idx="2077" formatCode="General">
                  <c:v>1.56583357742364E-2</c:v>
                </c:pt>
                <c:pt idx="2078" formatCode="General">
                  <c:v>6.0430112752437601E-3</c:v>
                </c:pt>
                <c:pt idx="2079" formatCode="General">
                  <c:v>-2.4572362830771201E-3</c:v>
                </c:pt>
                <c:pt idx="2080" formatCode="General">
                  <c:v>-9.2767566377409006E-3</c:v>
                </c:pt>
                <c:pt idx="2081" formatCode="General">
                  <c:v>-1.40143170774579E-2</c:v>
                </c:pt>
                <c:pt idx="2082" formatCode="General">
                  <c:v>-1.64237269967785E-2</c:v>
                </c:pt>
                <c:pt idx="2083" formatCode="General">
                  <c:v>-1.7660040296176498E-2</c:v>
                </c:pt>
                <c:pt idx="2084" formatCode="General">
                  <c:v>-1.86564973175893E-2</c:v>
                </c:pt>
                <c:pt idx="2085" formatCode="General">
                  <c:v>-1.9199293545892299E-2</c:v>
                </c:pt>
                <c:pt idx="2086" formatCode="General">
                  <c:v>-1.9346018226680299E-2</c:v>
                </c:pt>
                <c:pt idx="2087" formatCode="General">
                  <c:v>-1.8693206588700099E-2</c:v>
                </c:pt>
                <c:pt idx="2088" formatCode="General">
                  <c:v>-1.6049527216714699E-2</c:v>
                </c:pt>
                <c:pt idx="2089" formatCode="General">
                  <c:v>-1.15185339754806E-2</c:v>
                </c:pt>
                <c:pt idx="2090" formatCode="General">
                  <c:v>-6.6805840453912401E-3</c:v>
                </c:pt>
                <c:pt idx="2091" formatCode="General">
                  <c:v>-2.7778886308619999E-3</c:v>
                </c:pt>
                <c:pt idx="2092">
                  <c:v>-4.34449898130613E-5</c:v>
                </c:pt>
                <c:pt idx="2093" formatCode="General">
                  <c:v>2.11246765243874E-3</c:v>
                </c:pt>
                <c:pt idx="2094" formatCode="General">
                  <c:v>4.3895755378161698E-3</c:v>
                </c:pt>
                <c:pt idx="2095" formatCode="General">
                  <c:v>6.4217962579364704E-3</c:v>
                </c:pt>
                <c:pt idx="2096" formatCode="General">
                  <c:v>7.2829458277222899E-3</c:v>
                </c:pt>
                <c:pt idx="2097" formatCode="General">
                  <c:v>6.40435586984786E-3</c:v>
                </c:pt>
                <c:pt idx="2098" formatCode="General">
                  <c:v>3.6594753118175801E-3</c:v>
                </c:pt>
                <c:pt idx="2099" formatCode="General">
                  <c:v>6.0953373963519803E-4</c:v>
                </c:pt>
                <c:pt idx="2100" formatCode="General">
                  <c:v>-1.61072555377157E-3</c:v>
                </c:pt>
                <c:pt idx="2101" formatCode="General">
                  <c:v>-3.73357044017946E-3</c:v>
                </c:pt>
                <c:pt idx="2102" formatCode="General">
                  <c:v>-6.2290190860282103E-3</c:v>
                </c:pt>
                <c:pt idx="2103" formatCode="General">
                  <c:v>-8.8376153719316591E-3</c:v>
                </c:pt>
                <c:pt idx="2104" formatCode="General">
                  <c:v>-1.1254252302126601E-2</c:v>
                </c:pt>
                <c:pt idx="2105" formatCode="General">
                  <c:v>-1.4088287736066501E-2</c:v>
                </c:pt>
                <c:pt idx="2106" formatCode="General">
                  <c:v>-1.7635399451358402E-2</c:v>
                </c:pt>
                <c:pt idx="2107" formatCode="General">
                  <c:v>-2.09232014244119E-2</c:v>
                </c:pt>
                <c:pt idx="2108" formatCode="General">
                  <c:v>-2.3851296696926198E-2</c:v>
                </c:pt>
                <c:pt idx="2109" formatCode="General">
                  <c:v>-2.7032370552567402E-2</c:v>
                </c:pt>
                <c:pt idx="2110" formatCode="General">
                  <c:v>-3.0894800291890599E-2</c:v>
                </c:pt>
                <c:pt idx="2111" formatCode="General">
                  <c:v>-3.5737422653060798E-2</c:v>
                </c:pt>
                <c:pt idx="2112" formatCode="General">
                  <c:v>-4.1097708617369402E-2</c:v>
                </c:pt>
                <c:pt idx="2113" formatCode="General">
                  <c:v>-4.6549823387293798E-2</c:v>
                </c:pt>
                <c:pt idx="2114" formatCode="General">
                  <c:v>-5.1824721351408302E-2</c:v>
                </c:pt>
                <c:pt idx="2115" formatCode="General">
                  <c:v>-5.71642019593279E-2</c:v>
                </c:pt>
                <c:pt idx="2116" formatCode="General">
                  <c:v>-6.2180987700272798E-2</c:v>
                </c:pt>
                <c:pt idx="2117" formatCode="General">
                  <c:v>-6.5975305059721698E-2</c:v>
                </c:pt>
                <c:pt idx="2118" formatCode="General">
                  <c:v>-6.8157212485946098E-2</c:v>
                </c:pt>
                <c:pt idx="2119" formatCode="General">
                  <c:v>-6.7280960385070795E-2</c:v>
                </c:pt>
                <c:pt idx="2120" formatCode="General">
                  <c:v>-6.3204287198752596E-2</c:v>
                </c:pt>
                <c:pt idx="2121" formatCode="General">
                  <c:v>-5.7347669531913101E-2</c:v>
                </c:pt>
                <c:pt idx="2122" formatCode="General">
                  <c:v>-5.0972067342477598E-2</c:v>
                </c:pt>
                <c:pt idx="2123" formatCode="General">
                  <c:v>-4.4606518664170799E-2</c:v>
                </c:pt>
                <c:pt idx="2124" formatCode="General">
                  <c:v>-3.8381250470375501E-2</c:v>
                </c:pt>
                <c:pt idx="2125" formatCode="General">
                  <c:v>-3.2651376339185703E-2</c:v>
                </c:pt>
                <c:pt idx="2126" formatCode="General">
                  <c:v>-2.7092041137205002E-2</c:v>
                </c:pt>
                <c:pt idx="2127" formatCode="General">
                  <c:v>-2.1911765361531801E-2</c:v>
                </c:pt>
                <c:pt idx="2128" formatCode="General">
                  <c:v>-1.72515919128725E-2</c:v>
                </c:pt>
                <c:pt idx="2129" formatCode="General">
                  <c:v>-1.30675539228991E-2</c:v>
                </c:pt>
                <c:pt idx="2130" formatCode="General">
                  <c:v>-9.8914767901453308E-3</c:v>
                </c:pt>
                <c:pt idx="2131" formatCode="General">
                  <c:v>-8.2870228774391506E-3</c:v>
                </c:pt>
                <c:pt idx="2132" formatCode="General">
                  <c:v>-8.3150604679806794E-3</c:v>
                </c:pt>
                <c:pt idx="2133" formatCode="General">
                  <c:v>-8.9811375674444492E-3</c:v>
                </c:pt>
                <c:pt idx="2134" formatCode="General">
                  <c:v>-9.1943401315381507E-3</c:v>
                </c:pt>
                <c:pt idx="2135" formatCode="General">
                  <c:v>-8.4294839560229203E-3</c:v>
                </c:pt>
                <c:pt idx="2136" formatCode="General">
                  <c:v>-6.7536405157598896E-3</c:v>
                </c:pt>
                <c:pt idx="2137" formatCode="General">
                  <c:v>-3.9234135287957899E-3</c:v>
                </c:pt>
                <c:pt idx="2138">
                  <c:v>-6.2631803719270394E-5</c:v>
                </c:pt>
                <c:pt idx="2139" formatCode="General">
                  <c:v>3.63961704316354E-3</c:v>
                </c:pt>
                <c:pt idx="2140" formatCode="General">
                  <c:v>6.9507800754378601E-3</c:v>
                </c:pt>
                <c:pt idx="2141" formatCode="General">
                  <c:v>1.0219153904902601E-2</c:v>
                </c:pt>
                <c:pt idx="2142" formatCode="General">
                  <c:v>1.28619348284006E-2</c:v>
                </c:pt>
                <c:pt idx="2143" formatCode="General">
                  <c:v>1.4964273154534099E-2</c:v>
                </c:pt>
                <c:pt idx="2144" formatCode="General">
                  <c:v>1.6208180320590002E-2</c:v>
                </c:pt>
                <c:pt idx="2145" formatCode="General">
                  <c:v>1.6255466652196099E-2</c:v>
                </c:pt>
                <c:pt idx="2146" formatCode="General">
                  <c:v>1.5517001134335E-2</c:v>
                </c:pt>
                <c:pt idx="2147" formatCode="General">
                  <c:v>1.28952895705192E-2</c:v>
                </c:pt>
                <c:pt idx="2148" formatCode="General">
                  <c:v>7.59284505594669E-3</c:v>
                </c:pt>
                <c:pt idx="2149" formatCode="General">
                  <c:v>-2.77919938372625E-4</c:v>
                </c:pt>
                <c:pt idx="2150" formatCode="General">
                  <c:v>-9.4594677902534608E-3</c:v>
                </c:pt>
                <c:pt idx="2151" formatCode="General">
                  <c:v>-1.7473878278173999E-2</c:v>
                </c:pt>
                <c:pt idx="2152" formatCode="General">
                  <c:v>-2.3815734139447198E-2</c:v>
                </c:pt>
                <c:pt idx="2153" formatCode="General">
                  <c:v>-2.8437094251406999E-2</c:v>
                </c:pt>
                <c:pt idx="2154" formatCode="General">
                  <c:v>-3.1585756438688703E-2</c:v>
                </c:pt>
                <c:pt idx="2155" formatCode="General">
                  <c:v>-3.3943330893983999E-2</c:v>
                </c:pt>
                <c:pt idx="2156" formatCode="General">
                  <c:v>-3.5580940110689602E-2</c:v>
                </c:pt>
                <c:pt idx="2157" formatCode="General">
                  <c:v>-3.6895392602388298E-2</c:v>
                </c:pt>
                <c:pt idx="2158" formatCode="General">
                  <c:v>-3.7552140120508899E-2</c:v>
                </c:pt>
                <c:pt idx="2159" formatCode="General">
                  <c:v>-3.6719732180076702E-2</c:v>
                </c:pt>
                <c:pt idx="2160" formatCode="General">
                  <c:v>-3.3647619856245203E-2</c:v>
                </c:pt>
                <c:pt idx="2161" formatCode="General">
                  <c:v>-2.7685681490339498E-2</c:v>
                </c:pt>
                <c:pt idx="2162" formatCode="General">
                  <c:v>-1.96239950198581E-2</c:v>
                </c:pt>
                <c:pt idx="2163" formatCode="General">
                  <c:v>-1.1144487610147901E-2</c:v>
                </c:pt>
                <c:pt idx="2164" formatCode="General">
                  <c:v>-3.65382474558019E-3</c:v>
                </c:pt>
                <c:pt idx="2165" formatCode="General">
                  <c:v>2.50334048832876E-3</c:v>
                </c:pt>
                <c:pt idx="2166" formatCode="General">
                  <c:v>7.51763748336044E-3</c:v>
                </c:pt>
                <c:pt idx="2167" formatCode="General">
                  <c:v>1.1972441802868401E-2</c:v>
                </c:pt>
                <c:pt idx="2168" formatCode="General">
                  <c:v>1.6736534435233898E-2</c:v>
                </c:pt>
                <c:pt idx="2169" formatCode="General">
                  <c:v>2.1878149724370102E-2</c:v>
                </c:pt>
                <c:pt idx="2170" formatCode="General">
                  <c:v>2.71878936582499E-2</c:v>
                </c:pt>
                <c:pt idx="2171" formatCode="General">
                  <c:v>3.2275784378621199E-2</c:v>
                </c:pt>
                <c:pt idx="2172" formatCode="General">
                  <c:v>3.6605239828202102E-2</c:v>
                </c:pt>
                <c:pt idx="2173" formatCode="General">
                  <c:v>3.9917251399631301E-2</c:v>
                </c:pt>
                <c:pt idx="2174" formatCode="General">
                  <c:v>4.2873962402543403E-2</c:v>
                </c:pt>
                <c:pt idx="2175" formatCode="General">
                  <c:v>4.5486537036929203E-2</c:v>
                </c:pt>
                <c:pt idx="2176" formatCode="General">
                  <c:v>4.6655006942995098E-2</c:v>
                </c:pt>
                <c:pt idx="2177" formatCode="General">
                  <c:v>4.5958649300131202E-2</c:v>
                </c:pt>
                <c:pt idx="2178" formatCode="General">
                  <c:v>4.3994633597008302E-2</c:v>
                </c:pt>
                <c:pt idx="2179" formatCode="General">
                  <c:v>4.0267526352136797E-2</c:v>
                </c:pt>
                <c:pt idx="2180" formatCode="General">
                  <c:v>3.4058445294445003E-2</c:v>
                </c:pt>
                <c:pt idx="2181" formatCode="General">
                  <c:v>2.5673663409882998E-2</c:v>
                </c:pt>
                <c:pt idx="2182" formatCode="General">
                  <c:v>1.51515165629571E-2</c:v>
                </c:pt>
                <c:pt idx="2183" formatCode="General">
                  <c:v>3.5613032345949698E-3</c:v>
                </c:pt>
                <c:pt idx="2184" formatCode="General">
                  <c:v>-7.3668540619252799E-3</c:v>
                </c:pt>
                <c:pt idx="2185" formatCode="General">
                  <c:v>-1.6645105128955499E-2</c:v>
                </c:pt>
                <c:pt idx="2186" formatCode="General">
                  <c:v>-2.3586551310844601E-2</c:v>
                </c:pt>
                <c:pt idx="2187" formatCode="General">
                  <c:v>-2.8683680372755201E-2</c:v>
                </c:pt>
                <c:pt idx="2188" formatCode="General">
                  <c:v>-3.24260696437828E-2</c:v>
                </c:pt>
                <c:pt idx="2189" formatCode="General">
                  <c:v>-3.5027823447526599E-2</c:v>
                </c:pt>
                <c:pt idx="2190" formatCode="General">
                  <c:v>-3.7129744221681402E-2</c:v>
                </c:pt>
                <c:pt idx="2191" formatCode="General">
                  <c:v>-3.7574648674653703E-2</c:v>
                </c:pt>
                <c:pt idx="2192" formatCode="General">
                  <c:v>-3.5724946059127898E-2</c:v>
                </c:pt>
                <c:pt idx="2193" formatCode="General">
                  <c:v>-3.2393529230706E-2</c:v>
                </c:pt>
                <c:pt idx="2194" formatCode="General">
                  <c:v>-2.7989200493363099E-2</c:v>
                </c:pt>
                <c:pt idx="2195" formatCode="General">
                  <c:v>-2.4014065080861399E-2</c:v>
                </c:pt>
                <c:pt idx="2196" formatCode="General">
                  <c:v>-2.1339254202082599E-2</c:v>
                </c:pt>
                <c:pt idx="2197" formatCode="General">
                  <c:v>-1.8102683427743901E-2</c:v>
                </c:pt>
                <c:pt idx="2198" formatCode="General">
                  <c:v>-1.3875611566764401E-2</c:v>
                </c:pt>
                <c:pt idx="2199" formatCode="General">
                  <c:v>-1.03719683340435E-2</c:v>
                </c:pt>
                <c:pt idx="2200" formatCode="General">
                  <c:v>-7.8868233404865394E-3</c:v>
                </c:pt>
                <c:pt idx="2201" formatCode="General">
                  <c:v>-5.2991701087025597E-3</c:v>
                </c:pt>
                <c:pt idx="2202" formatCode="General">
                  <c:v>-1.2551901547704801E-3</c:v>
                </c:pt>
                <c:pt idx="2203" formatCode="General">
                  <c:v>5.2354052189248802E-3</c:v>
                </c:pt>
                <c:pt idx="2204" formatCode="General">
                  <c:v>1.4104200364178201E-2</c:v>
                </c:pt>
                <c:pt idx="2205" formatCode="General">
                  <c:v>2.5151947543900301E-2</c:v>
                </c:pt>
                <c:pt idx="2206" formatCode="General">
                  <c:v>3.7773841229900899E-2</c:v>
                </c:pt>
                <c:pt idx="2207" formatCode="General">
                  <c:v>4.9823955360635101E-2</c:v>
                </c:pt>
                <c:pt idx="2208" formatCode="General">
                  <c:v>5.87360375481185E-2</c:v>
                </c:pt>
                <c:pt idx="2209" formatCode="General">
                  <c:v>6.3999407212663798E-2</c:v>
                </c:pt>
                <c:pt idx="2210" formatCode="General">
                  <c:v>6.6051831971783201E-2</c:v>
                </c:pt>
                <c:pt idx="2211" formatCode="General">
                  <c:v>6.5633772454444406E-2</c:v>
                </c:pt>
                <c:pt idx="2212" formatCode="General">
                  <c:v>6.3233974457797507E-2</c:v>
                </c:pt>
                <c:pt idx="2213" formatCode="General">
                  <c:v>5.8111320591312902E-2</c:v>
                </c:pt>
                <c:pt idx="2214" formatCode="General">
                  <c:v>5.1019444419276701E-2</c:v>
                </c:pt>
                <c:pt idx="2215" formatCode="General">
                  <c:v>4.3361212381556602E-2</c:v>
                </c:pt>
                <c:pt idx="2216" formatCode="General">
                  <c:v>3.6104745132159999E-2</c:v>
                </c:pt>
                <c:pt idx="2217" formatCode="General">
                  <c:v>3.0141198180987101E-2</c:v>
                </c:pt>
                <c:pt idx="2218" formatCode="General">
                  <c:v>2.65140854999526E-2</c:v>
                </c:pt>
                <c:pt idx="2219" formatCode="General">
                  <c:v>2.5935249624281901E-2</c:v>
                </c:pt>
                <c:pt idx="2220" formatCode="General">
                  <c:v>2.7743358581714402E-2</c:v>
                </c:pt>
                <c:pt idx="2221" formatCode="General">
                  <c:v>3.09579308782147E-2</c:v>
                </c:pt>
                <c:pt idx="2222" formatCode="General">
                  <c:v>3.4776338829275499E-2</c:v>
                </c:pt>
                <c:pt idx="2223" formatCode="General">
                  <c:v>3.8873590047700399E-2</c:v>
                </c:pt>
                <c:pt idx="2224" formatCode="General">
                  <c:v>4.4734004378025202E-2</c:v>
                </c:pt>
                <c:pt idx="2225" formatCode="General">
                  <c:v>5.3395938131970799E-2</c:v>
                </c:pt>
                <c:pt idx="2226" formatCode="General">
                  <c:v>6.34025420530894E-2</c:v>
                </c:pt>
                <c:pt idx="2227" formatCode="General">
                  <c:v>7.2978202075137097E-2</c:v>
                </c:pt>
                <c:pt idx="2228" formatCode="General">
                  <c:v>8.1077907166779997E-2</c:v>
                </c:pt>
                <c:pt idx="2229" formatCode="General">
                  <c:v>8.6478484571523004E-2</c:v>
                </c:pt>
                <c:pt idx="2230" formatCode="General">
                  <c:v>8.9353721750864798E-2</c:v>
                </c:pt>
                <c:pt idx="2231" formatCode="General">
                  <c:v>9.0236260961739603E-2</c:v>
                </c:pt>
                <c:pt idx="2232" formatCode="General">
                  <c:v>8.8528582038015502E-2</c:v>
                </c:pt>
                <c:pt idx="2233" formatCode="General">
                  <c:v>8.3415305792910302E-2</c:v>
                </c:pt>
                <c:pt idx="2234" formatCode="General">
                  <c:v>7.5582093071700399E-2</c:v>
                </c:pt>
                <c:pt idx="2235" formatCode="General">
                  <c:v>6.6226208251598404E-2</c:v>
                </c:pt>
                <c:pt idx="2236" formatCode="General">
                  <c:v>5.5413606825003799E-2</c:v>
                </c:pt>
                <c:pt idx="2237" formatCode="General">
                  <c:v>4.3277838758658101E-2</c:v>
                </c:pt>
                <c:pt idx="2238" formatCode="General">
                  <c:v>3.00072841278884E-2</c:v>
                </c:pt>
                <c:pt idx="2239" formatCode="General">
                  <c:v>1.6666526956132601E-2</c:v>
                </c:pt>
                <c:pt idx="2240" formatCode="General">
                  <c:v>4.3106656488016599E-3</c:v>
                </c:pt>
                <c:pt idx="2241" formatCode="General">
                  <c:v>-6.8307270125308904E-3</c:v>
                </c:pt>
                <c:pt idx="2242" formatCode="General">
                  <c:v>-1.7445480199928101E-2</c:v>
                </c:pt>
                <c:pt idx="2243" formatCode="General">
                  <c:v>-2.8930642135450001E-2</c:v>
                </c:pt>
                <c:pt idx="2244" formatCode="General">
                  <c:v>-4.1484370568412803E-2</c:v>
                </c:pt>
                <c:pt idx="2245" formatCode="General">
                  <c:v>-5.3065578532666802E-2</c:v>
                </c:pt>
                <c:pt idx="2246" formatCode="General">
                  <c:v>-6.2008694461547997E-2</c:v>
                </c:pt>
                <c:pt idx="2247" formatCode="General">
                  <c:v>-6.8317351335270796E-2</c:v>
                </c:pt>
                <c:pt idx="2248" formatCode="General">
                  <c:v>-7.2238371833002801E-2</c:v>
                </c:pt>
                <c:pt idx="2249" formatCode="General">
                  <c:v>-7.4161052848111197E-2</c:v>
                </c:pt>
                <c:pt idx="2250" formatCode="General">
                  <c:v>-7.4129893307866498E-2</c:v>
                </c:pt>
                <c:pt idx="2251" formatCode="General">
                  <c:v>-7.1963988786759095E-2</c:v>
                </c:pt>
                <c:pt idx="2252" formatCode="General">
                  <c:v>-6.7844130766602603E-2</c:v>
                </c:pt>
                <c:pt idx="2253" formatCode="General">
                  <c:v>-6.2309918583122702E-2</c:v>
                </c:pt>
                <c:pt idx="2254" formatCode="General">
                  <c:v>-5.6263828270749099E-2</c:v>
                </c:pt>
                <c:pt idx="2255" formatCode="General">
                  <c:v>-4.9766384131488199E-2</c:v>
                </c:pt>
                <c:pt idx="2256" formatCode="General">
                  <c:v>-4.2552562305009499E-2</c:v>
                </c:pt>
                <c:pt idx="2257" formatCode="General">
                  <c:v>-3.5052566529198699E-2</c:v>
                </c:pt>
                <c:pt idx="2258" formatCode="General">
                  <c:v>-2.8422175185008999E-2</c:v>
                </c:pt>
                <c:pt idx="2259" formatCode="General">
                  <c:v>-2.3423255899429E-2</c:v>
                </c:pt>
                <c:pt idx="2260" formatCode="General">
                  <c:v>-1.9833745702976999E-2</c:v>
                </c:pt>
                <c:pt idx="2261" formatCode="General">
                  <c:v>-1.69872098948609E-2</c:v>
                </c:pt>
                <c:pt idx="2262" formatCode="General">
                  <c:v>-1.46266158178917E-2</c:v>
                </c:pt>
                <c:pt idx="2263" formatCode="General">
                  <c:v>-1.29531161137973E-2</c:v>
                </c:pt>
                <c:pt idx="2264" formatCode="General">
                  <c:v>-1.23337661692908E-2</c:v>
                </c:pt>
                <c:pt idx="2265" formatCode="General">
                  <c:v>-1.2322778259679401E-2</c:v>
                </c:pt>
                <c:pt idx="2266" formatCode="General">
                  <c:v>-1.19830157453124E-2</c:v>
                </c:pt>
                <c:pt idx="2267" formatCode="General">
                  <c:v>-1.11646206000131E-2</c:v>
                </c:pt>
                <c:pt idx="2268" formatCode="General">
                  <c:v>-9.2394855227695208E-3</c:v>
                </c:pt>
                <c:pt idx="2269" formatCode="General">
                  <c:v>-7.0828198779743796E-3</c:v>
                </c:pt>
                <c:pt idx="2270" formatCode="General">
                  <c:v>-6.2214638321380104E-3</c:v>
                </c:pt>
                <c:pt idx="2271" formatCode="General">
                  <c:v>-6.3748660448981996E-3</c:v>
                </c:pt>
                <c:pt idx="2272" formatCode="General">
                  <c:v>-7.8779980143521902E-3</c:v>
                </c:pt>
                <c:pt idx="2273" formatCode="General">
                  <c:v>-1.15365042062095E-2</c:v>
                </c:pt>
                <c:pt idx="2274" formatCode="General">
                  <c:v>-1.7808680428327801E-2</c:v>
                </c:pt>
                <c:pt idx="2275" formatCode="General">
                  <c:v>-2.6655915474262298E-2</c:v>
                </c:pt>
                <c:pt idx="2276" formatCode="General">
                  <c:v>-3.6448434800139103E-2</c:v>
                </c:pt>
                <c:pt idx="2277" formatCode="General">
                  <c:v>-4.5963931095477001E-2</c:v>
                </c:pt>
                <c:pt idx="2278" formatCode="General">
                  <c:v>-5.4721304568951502E-2</c:v>
                </c:pt>
                <c:pt idx="2279" formatCode="General">
                  <c:v>-6.1774624549457403E-2</c:v>
                </c:pt>
                <c:pt idx="2280" formatCode="General">
                  <c:v>-6.6197390456713995E-2</c:v>
                </c:pt>
                <c:pt idx="2281" formatCode="General">
                  <c:v>-6.8219189594929702E-2</c:v>
                </c:pt>
                <c:pt idx="2282" formatCode="General">
                  <c:v>-6.9382560248339706E-2</c:v>
                </c:pt>
                <c:pt idx="2283" formatCode="General">
                  <c:v>-6.99949703017341E-2</c:v>
                </c:pt>
                <c:pt idx="2284" formatCode="General">
                  <c:v>-6.9615432576026398E-2</c:v>
                </c:pt>
                <c:pt idx="2285" formatCode="General">
                  <c:v>-6.8163480694846901E-2</c:v>
                </c:pt>
                <c:pt idx="2286" formatCode="General">
                  <c:v>-6.51984361719391E-2</c:v>
                </c:pt>
                <c:pt idx="2287" formatCode="General">
                  <c:v>-6.1085226433035301E-2</c:v>
                </c:pt>
                <c:pt idx="2288" formatCode="General">
                  <c:v>-5.6928750694676601E-2</c:v>
                </c:pt>
                <c:pt idx="2289" formatCode="General">
                  <c:v>-5.3082026641070902E-2</c:v>
                </c:pt>
                <c:pt idx="2290" formatCode="General">
                  <c:v>-4.9373492850857702E-2</c:v>
                </c:pt>
                <c:pt idx="2291" formatCode="General">
                  <c:v>-4.61697754848387E-2</c:v>
                </c:pt>
                <c:pt idx="2292" formatCode="General">
                  <c:v>-4.3286797634007002E-2</c:v>
                </c:pt>
                <c:pt idx="2293" formatCode="General">
                  <c:v>-3.9982500874316797E-2</c:v>
                </c:pt>
                <c:pt idx="2294" formatCode="General">
                  <c:v>-3.6023655620527999E-2</c:v>
                </c:pt>
                <c:pt idx="2295" formatCode="General">
                  <c:v>-3.1093985890293701E-2</c:v>
                </c:pt>
                <c:pt idx="2296" formatCode="General">
                  <c:v>-2.4531310373119501E-2</c:v>
                </c:pt>
                <c:pt idx="2297" formatCode="General">
                  <c:v>-1.6352007595122699E-2</c:v>
                </c:pt>
                <c:pt idx="2298" formatCode="General">
                  <c:v>-6.8008413930637198E-3</c:v>
                </c:pt>
                <c:pt idx="2299" formatCode="General">
                  <c:v>3.29927262405473E-3</c:v>
                </c:pt>
                <c:pt idx="2300" formatCode="General">
                  <c:v>1.23983797236723E-2</c:v>
                </c:pt>
                <c:pt idx="2301" formatCode="General">
                  <c:v>2.0181003900575499E-2</c:v>
                </c:pt>
                <c:pt idx="2302" formatCode="General">
                  <c:v>2.70883228562569E-2</c:v>
                </c:pt>
                <c:pt idx="2303" formatCode="General">
                  <c:v>3.3110732111999698E-2</c:v>
                </c:pt>
                <c:pt idx="2304" formatCode="General">
                  <c:v>3.7797766236224002E-2</c:v>
                </c:pt>
                <c:pt idx="2305" formatCode="General">
                  <c:v>3.9448864568998598E-2</c:v>
                </c:pt>
                <c:pt idx="2306" formatCode="General">
                  <c:v>3.6780935367409097E-2</c:v>
                </c:pt>
                <c:pt idx="2307" formatCode="General">
                  <c:v>3.0469451268960002E-2</c:v>
                </c:pt>
                <c:pt idx="2308" formatCode="General">
                  <c:v>2.1720907556075902E-2</c:v>
                </c:pt>
                <c:pt idx="2309" formatCode="General">
                  <c:v>1.1559217674822301E-2</c:v>
                </c:pt>
                <c:pt idx="2310" formatCode="General">
                  <c:v>5.1289052628315302E-4</c:v>
                </c:pt>
                <c:pt idx="2311" formatCode="General">
                  <c:v>-1.1029504928789E-2</c:v>
                </c:pt>
                <c:pt idx="2312" formatCode="General">
                  <c:v>-2.2071067332855E-2</c:v>
                </c:pt>
                <c:pt idx="2313" formatCode="General">
                  <c:v>-3.2139915431907001E-2</c:v>
                </c:pt>
                <c:pt idx="2314" formatCode="General">
                  <c:v>-4.1592223667867502E-2</c:v>
                </c:pt>
                <c:pt idx="2315" formatCode="General">
                  <c:v>-5.0573353981544299E-2</c:v>
                </c:pt>
                <c:pt idx="2316" formatCode="General">
                  <c:v>-5.8633287189848698E-2</c:v>
                </c:pt>
                <c:pt idx="2317" formatCode="General">
                  <c:v>-6.5044119065408301E-2</c:v>
                </c:pt>
                <c:pt idx="2318" formatCode="General">
                  <c:v>-6.9621291348533496E-2</c:v>
                </c:pt>
                <c:pt idx="2319" formatCode="General">
                  <c:v>-7.2006832311879404E-2</c:v>
                </c:pt>
                <c:pt idx="2320" formatCode="General">
                  <c:v>-7.1860845235188903E-2</c:v>
                </c:pt>
                <c:pt idx="2321" formatCode="General">
                  <c:v>-7.0165769711509396E-2</c:v>
                </c:pt>
                <c:pt idx="2322" formatCode="General">
                  <c:v>-6.7152270208456294E-2</c:v>
                </c:pt>
                <c:pt idx="2323" formatCode="General">
                  <c:v>-6.1541070814295502E-2</c:v>
                </c:pt>
                <c:pt idx="2324" formatCode="General">
                  <c:v>-5.3264812005129801E-2</c:v>
                </c:pt>
                <c:pt idx="2325" formatCode="General">
                  <c:v>-4.3831212462622997E-2</c:v>
                </c:pt>
                <c:pt idx="2326" formatCode="General">
                  <c:v>-3.3959933804615101E-2</c:v>
                </c:pt>
                <c:pt idx="2327" formatCode="General">
                  <c:v>-2.31313254312016E-2</c:v>
                </c:pt>
                <c:pt idx="2328" formatCode="General">
                  <c:v>-1.01808010349645E-2</c:v>
                </c:pt>
                <c:pt idx="2329" formatCode="General">
                  <c:v>5.64779984571585E-3</c:v>
                </c:pt>
                <c:pt idx="2330" formatCode="General">
                  <c:v>2.3844321288408001E-2</c:v>
                </c:pt>
                <c:pt idx="2331" formatCode="General">
                  <c:v>4.2807978756573502E-2</c:v>
                </c:pt>
                <c:pt idx="2332" formatCode="General">
                  <c:v>6.0849661351320097E-2</c:v>
                </c:pt>
                <c:pt idx="2333" formatCode="General">
                  <c:v>7.6766399475048999E-2</c:v>
                </c:pt>
                <c:pt idx="2334" formatCode="General">
                  <c:v>9.0034654452482099E-2</c:v>
                </c:pt>
                <c:pt idx="2335" formatCode="General">
                  <c:v>0.100111836157009</c:v>
                </c:pt>
                <c:pt idx="2336" formatCode="General">
                  <c:v>0.106519829479841</c:v>
                </c:pt>
                <c:pt idx="2337" formatCode="General">
                  <c:v>0.10971478539705699</c:v>
                </c:pt>
                <c:pt idx="2338" formatCode="General">
                  <c:v>0.110259785326113</c:v>
                </c:pt>
                <c:pt idx="2339" formatCode="General">
                  <c:v>0.107539124589961</c:v>
                </c:pt>
                <c:pt idx="2340" formatCode="General">
                  <c:v>0.100537262754057</c:v>
                </c:pt>
                <c:pt idx="2341" formatCode="General">
                  <c:v>9.0420145587035206E-2</c:v>
                </c:pt>
                <c:pt idx="2342" formatCode="General">
                  <c:v>7.9487200521987697E-2</c:v>
                </c:pt>
                <c:pt idx="2343" formatCode="General">
                  <c:v>6.8632731825134297E-2</c:v>
                </c:pt>
                <c:pt idx="2344" formatCode="General">
                  <c:v>5.8391460954922703E-2</c:v>
                </c:pt>
                <c:pt idx="2345" formatCode="General">
                  <c:v>4.96421190429778E-2</c:v>
                </c:pt>
                <c:pt idx="2346" formatCode="General">
                  <c:v>4.22686574196574E-2</c:v>
                </c:pt>
                <c:pt idx="2347" formatCode="General">
                  <c:v>3.6090862184850497E-2</c:v>
                </c:pt>
                <c:pt idx="2348" formatCode="General">
                  <c:v>3.1281399755140403E-2</c:v>
                </c:pt>
                <c:pt idx="2349" formatCode="General">
                  <c:v>2.81426210935573E-2</c:v>
                </c:pt>
                <c:pt idx="2350" formatCode="General">
                  <c:v>2.66058756552894E-2</c:v>
                </c:pt>
                <c:pt idx="2351" formatCode="General">
                  <c:v>2.7318705780604899E-2</c:v>
                </c:pt>
                <c:pt idx="2352" formatCode="General">
                  <c:v>3.1398492889182297E-2</c:v>
                </c:pt>
                <c:pt idx="2353" formatCode="General">
                  <c:v>3.7774153898549698E-2</c:v>
                </c:pt>
                <c:pt idx="2354" formatCode="General">
                  <c:v>4.5679704382605303E-2</c:v>
                </c:pt>
                <c:pt idx="2355" formatCode="General">
                  <c:v>5.5338938317420198E-2</c:v>
                </c:pt>
                <c:pt idx="2356" formatCode="General">
                  <c:v>6.59290793413745E-2</c:v>
                </c:pt>
                <c:pt idx="2357" formatCode="General">
                  <c:v>7.6315905571820802E-2</c:v>
                </c:pt>
                <c:pt idx="2358" formatCode="General">
                  <c:v>8.5747904244025799E-2</c:v>
                </c:pt>
                <c:pt idx="2359" formatCode="General">
                  <c:v>9.3054577487744802E-2</c:v>
                </c:pt>
                <c:pt idx="2360" formatCode="General">
                  <c:v>9.8166507774969394E-2</c:v>
                </c:pt>
                <c:pt idx="2361" formatCode="General">
                  <c:v>0.101907632030333</c:v>
                </c:pt>
                <c:pt idx="2362" formatCode="General">
                  <c:v>0.104208449974664</c:v>
                </c:pt>
                <c:pt idx="2363" formatCode="General">
                  <c:v>0.105486536898656</c:v>
                </c:pt>
                <c:pt idx="2364" formatCode="General">
                  <c:v>0.105078471846124</c:v>
                </c:pt>
                <c:pt idx="2365" formatCode="General">
                  <c:v>0.101578769081149</c:v>
                </c:pt>
                <c:pt idx="2366" formatCode="General">
                  <c:v>9.5056044553666105E-2</c:v>
                </c:pt>
                <c:pt idx="2367" formatCode="General">
                  <c:v>8.5745516667038904E-2</c:v>
                </c:pt>
                <c:pt idx="2368" formatCode="General">
                  <c:v>7.3214594054644602E-2</c:v>
                </c:pt>
                <c:pt idx="2369" formatCode="General">
                  <c:v>5.7793082049536003E-2</c:v>
                </c:pt>
                <c:pt idx="2370" formatCode="General">
                  <c:v>4.0889797951240203E-2</c:v>
                </c:pt>
                <c:pt idx="2371" formatCode="General">
                  <c:v>2.36892320285912E-2</c:v>
                </c:pt>
                <c:pt idx="2372" formatCode="General">
                  <c:v>6.49638127029099E-3</c:v>
                </c:pt>
                <c:pt idx="2373" formatCode="General">
                  <c:v>-1.0475000087191599E-2</c:v>
                </c:pt>
                <c:pt idx="2374" formatCode="General">
                  <c:v>-2.6550402198479001E-2</c:v>
                </c:pt>
                <c:pt idx="2375" formatCode="General">
                  <c:v>-4.0959216642356397E-2</c:v>
                </c:pt>
                <c:pt idx="2376" formatCode="General">
                  <c:v>-5.3437546791708097E-2</c:v>
                </c:pt>
                <c:pt idx="2377" formatCode="General">
                  <c:v>-6.4455882696242806E-2</c:v>
                </c:pt>
                <c:pt idx="2378" formatCode="General">
                  <c:v>-7.4631277923571507E-2</c:v>
                </c:pt>
                <c:pt idx="2379" formatCode="General">
                  <c:v>-8.4165495302082602E-2</c:v>
                </c:pt>
                <c:pt idx="2380" formatCode="General">
                  <c:v>-9.2376630342282995E-2</c:v>
                </c:pt>
                <c:pt idx="2381" formatCode="General">
                  <c:v>-9.8500611802568805E-2</c:v>
                </c:pt>
                <c:pt idx="2382" formatCode="General">
                  <c:v>-0.102098651327154</c:v>
                </c:pt>
                <c:pt idx="2383" formatCode="General">
                  <c:v>-0.102646438171677</c:v>
                </c:pt>
                <c:pt idx="2384" formatCode="General">
                  <c:v>-9.9618715823776793E-2</c:v>
                </c:pt>
                <c:pt idx="2385" formatCode="General">
                  <c:v>-9.2677495355675099E-2</c:v>
                </c:pt>
                <c:pt idx="2386" formatCode="General">
                  <c:v>-8.2417755864990103E-2</c:v>
                </c:pt>
                <c:pt idx="2387" formatCode="General">
                  <c:v>-7.0544579123786894E-2</c:v>
                </c:pt>
                <c:pt idx="2388" formatCode="General">
                  <c:v>-5.8078064243737099E-2</c:v>
                </c:pt>
                <c:pt idx="2389" formatCode="General">
                  <c:v>-4.4495542881391903E-2</c:v>
                </c:pt>
                <c:pt idx="2390" formatCode="General">
                  <c:v>-2.9553848984158901E-2</c:v>
                </c:pt>
                <c:pt idx="2391" formatCode="General">
                  <c:v>-1.3934684724813899E-2</c:v>
                </c:pt>
                <c:pt idx="2392" formatCode="General">
                  <c:v>1.4612994151999301E-3</c:v>
                </c:pt>
                <c:pt idx="2393" formatCode="General">
                  <c:v>1.5728961826073001E-2</c:v>
                </c:pt>
                <c:pt idx="2394" formatCode="General">
                  <c:v>2.81670226853976E-2</c:v>
                </c:pt>
                <c:pt idx="2395" formatCode="General">
                  <c:v>3.8684237412372501E-2</c:v>
                </c:pt>
                <c:pt idx="2396" formatCode="General">
                  <c:v>4.6135497834753902E-2</c:v>
                </c:pt>
                <c:pt idx="2397" formatCode="General">
                  <c:v>4.9473056006723803E-2</c:v>
                </c:pt>
                <c:pt idx="2398" formatCode="General">
                  <c:v>4.9444542078501297E-2</c:v>
                </c:pt>
                <c:pt idx="2399" formatCode="General">
                  <c:v>4.7135164909776497E-2</c:v>
                </c:pt>
                <c:pt idx="2400" formatCode="General">
                  <c:v>4.28972171712294E-2</c:v>
                </c:pt>
                <c:pt idx="2401" formatCode="General">
                  <c:v>3.7205071738397502E-2</c:v>
                </c:pt>
                <c:pt idx="2402" formatCode="General">
                  <c:v>2.9623860752563999E-2</c:v>
                </c:pt>
                <c:pt idx="2403" formatCode="General">
                  <c:v>2.0003673781409E-2</c:v>
                </c:pt>
                <c:pt idx="2404" formatCode="General">
                  <c:v>9.3313273847288308E-3</c:v>
                </c:pt>
                <c:pt idx="2405" formatCode="General">
                  <c:v>-1.67208595219791E-3</c:v>
                </c:pt>
                <c:pt idx="2406" formatCode="General">
                  <c:v>-1.2018389137938399E-2</c:v>
                </c:pt>
                <c:pt idx="2407" formatCode="General">
                  <c:v>-2.1536973943227001E-2</c:v>
                </c:pt>
                <c:pt idx="2408" formatCode="General">
                  <c:v>-2.9721846139055499E-2</c:v>
                </c:pt>
                <c:pt idx="2409" formatCode="General">
                  <c:v>-3.6664362398557401E-2</c:v>
                </c:pt>
                <c:pt idx="2410" formatCode="General">
                  <c:v>-4.20914322953123E-2</c:v>
                </c:pt>
                <c:pt idx="2411" formatCode="General">
                  <c:v>-4.4902546322169598E-2</c:v>
                </c:pt>
                <c:pt idx="2412" formatCode="General">
                  <c:v>-4.52680821973706E-2</c:v>
                </c:pt>
                <c:pt idx="2413" formatCode="General">
                  <c:v>-4.4480054738646399E-2</c:v>
                </c:pt>
                <c:pt idx="2414" formatCode="General">
                  <c:v>-4.3760119452744703E-2</c:v>
                </c:pt>
                <c:pt idx="2415" formatCode="General">
                  <c:v>-4.3986116886651203E-2</c:v>
                </c:pt>
                <c:pt idx="2416" formatCode="General">
                  <c:v>-4.55827152766803E-2</c:v>
                </c:pt>
                <c:pt idx="2417" formatCode="General">
                  <c:v>-4.7891883098322797E-2</c:v>
                </c:pt>
                <c:pt idx="2418" formatCode="General">
                  <c:v>-4.9219581791300898E-2</c:v>
                </c:pt>
                <c:pt idx="2419" formatCode="General">
                  <c:v>-4.8327682930072301E-2</c:v>
                </c:pt>
                <c:pt idx="2420" formatCode="General">
                  <c:v>-4.62672849847909E-2</c:v>
                </c:pt>
                <c:pt idx="2421" formatCode="General">
                  <c:v>-4.4855674637731602E-2</c:v>
                </c:pt>
                <c:pt idx="2422" formatCode="General">
                  <c:v>-4.49547956350283E-2</c:v>
                </c:pt>
                <c:pt idx="2423" formatCode="General">
                  <c:v>-4.56235702351237E-2</c:v>
                </c:pt>
                <c:pt idx="2424" formatCode="General">
                  <c:v>-4.5522806000090302E-2</c:v>
                </c:pt>
                <c:pt idx="2425" formatCode="General">
                  <c:v>-4.5038577837320702E-2</c:v>
                </c:pt>
                <c:pt idx="2426" formatCode="General">
                  <c:v>-4.48125259680019E-2</c:v>
                </c:pt>
                <c:pt idx="2427" formatCode="General">
                  <c:v>-4.3925291321200099E-2</c:v>
                </c:pt>
                <c:pt idx="2428" formatCode="General">
                  <c:v>-4.2789538901865203E-2</c:v>
                </c:pt>
                <c:pt idx="2429" formatCode="General">
                  <c:v>-4.2490166069323099E-2</c:v>
                </c:pt>
                <c:pt idx="2430" formatCode="General">
                  <c:v>-4.2590842844161501E-2</c:v>
                </c:pt>
                <c:pt idx="2431" formatCode="General">
                  <c:v>-4.3363612881128999E-2</c:v>
                </c:pt>
                <c:pt idx="2432" formatCode="General">
                  <c:v>-4.4548971519463597E-2</c:v>
                </c:pt>
                <c:pt idx="2433" formatCode="General">
                  <c:v>-4.5334289560347699E-2</c:v>
                </c:pt>
                <c:pt idx="2434" formatCode="General">
                  <c:v>-4.5513019217840497E-2</c:v>
                </c:pt>
                <c:pt idx="2435" formatCode="General">
                  <c:v>-4.4731596663303903E-2</c:v>
                </c:pt>
                <c:pt idx="2436" formatCode="General">
                  <c:v>-4.3140419127536703E-2</c:v>
                </c:pt>
                <c:pt idx="2437" formatCode="General">
                  <c:v>-4.1420717665516298E-2</c:v>
                </c:pt>
                <c:pt idx="2438" formatCode="General">
                  <c:v>-3.96184444102207E-2</c:v>
                </c:pt>
                <c:pt idx="2439" formatCode="General">
                  <c:v>-3.7273703346374698E-2</c:v>
                </c:pt>
                <c:pt idx="2440" formatCode="General">
                  <c:v>-3.4574776048726198E-2</c:v>
                </c:pt>
                <c:pt idx="2441" formatCode="General">
                  <c:v>-3.2168193163665197E-2</c:v>
                </c:pt>
                <c:pt idx="2442" formatCode="General">
                  <c:v>-3.0216827348373301E-2</c:v>
                </c:pt>
                <c:pt idx="2443" formatCode="General">
                  <c:v>-2.7528612629589201E-2</c:v>
                </c:pt>
                <c:pt idx="2444" formatCode="General">
                  <c:v>-2.3402517946481401E-2</c:v>
                </c:pt>
                <c:pt idx="2445" formatCode="General">
                  <c:v>-1.75789251332279E-2</c:v>
                </c:pt>
                <c:pt idx="2446" formatCode="General">
                  <c:v>-9.4485202276046506E-3</c:v>
                </c:pt>
                <c:pt idx="2447" formatCode="General">
                  <c:v>2.4934626895538098E-4</c:v>
                </c:pt>
                <c:pt idx="2448" formatCode="General">
                  <c:v>1.03494218710514E-2</c:v>
                </c:pt>
                <c:pt idx="2449" formatCode="General">
                  <c:v>1.96650702646862E-2</c:v>
                </c:pt>
                <c:pt idx="2450" formatCode="General">
                  <c:v>2.83314817976805E-2</c:v>
                </c:pt>
                <c:pt idx="2451" formatCode="General">
                  <c:v>3.7098810398751299E-2</c:v>
                </c:pt>
                <c:pt idx="2452" formatCode="General">
                  <c:v>4.5695558777844501E-2</c:v>
                </c:pt>
                <c:pt idx="2453" formatCode="General">
                  <c:v>5.3171820895987501E-2</c:v>
                </c:pt>
                <c:pt idx="2454" formatCode="General">
                  <c:v>5.8337209954271302E-2</c:v>
                </c:pt>
                <c:pt idx="2455" formatCode="General">
                  <c:v>6.05815841202638E-2</c:v>
                </c:pt>
                <c:pt idx="2456" formatCode="General">
                  <c:v>6.0191412559244498E-2</c:v>
                </c:pt>
                <c:pt idx="2457" formatCode="General">
                  <c:v>5.8249980035326103E-2</c:v>
                </c:pt>
                <c:pt idx="2458" formatCode="General">
                  <c:v>5.5188818423940002E-2</c:v>
                </c:pt>
                <c:pt idx="2459" formatCode="General">
                  <c:v>5.0755839582956798E-2</c:v>
                </c:pt>
                <c:pt idx="2460" formatCode="General">
                  <c:v>4.4829635295744102E-2</c:v>
                </c:pt>
                <c:pt idx="2461" formatCode="General">
                  <c:v>3.7837664686787703E-2</c:v>
                </c:pt>
                <c:pt idx="2462" formatCode="General">
                  <c:v>3.0334834362776002E-2</c:v>
                </c:pt>
                <c:pt idx="2463" formatCode="General">
                  <c:v>2.2844005687739501E-2</c:v>
                </c:pt>
                <c:pt idx="2464" formatCode="General">
                  <c:v>1.5522857742681299E-2</c:v>
                </c:pt>
                <c:pt idx="2465" formatCode="General">
                  <c:v>7.78600721334732E-3</c:v>
                </c:pt>
                <c:pt idx="2466" formatCode="General">
                  <c:v>-4.3329043468345901E-4</c:v>
                </c:pt>
                <c:pt idx="2467" formatCode="General">
                  <c:v>-7.8127883842578696E-3</c:v>
                </c:pt>
                <c:pt idx="2468" formatCode="General">
                  <c:v>-1.3703605047049001E-2</c:v>
                </c:pt>
                <c:pt idx="2469" formatCode="General">
                  <c:v>-1.82453236984799E-2</c:v>
                </c:pt>
                <c:pt idx="2470" formatCode="General">
                  <c:v>-2.1489245296601199E-2</c:v>
                </c:pt>
                <c:pt idx="2471" formatCode="General">
                  <c:v>-2.3377676654220601E-2</c:v>
                </c:pt>
                <c:pt idx="2472" formatCode="General">
                  <c:v>-2.3278984595806299E-2</c:v>
                </c:pt>
                <c:pt idx="2473" formatCode="General">
                  <c:v>-2.18222569878515E-2</c:v>
                </c:pt>
                <c:pt idx="2474" formatCode="General">
                  <c:v>-2.0030676846261398E-2</c:v>
                </c:pt>
                <c:pt idx="2475" formatCode="General">
                  <c:v>-1.7583232119892302E-2</c:v>
                </c:pt>
                <c:pt idx="2476" formatCode="General">
                  <c:v>-1.4045474158602999E-2</c:v>
                </c:pt>
                <c:pt idx="2477" formatCode="General">
                  <c:v>-8.5500304393100503E-3</c:v>
                </c:pt>
                <c:pt idx="2478" formatCode="General">
                  <c:v>-1.22155864200394E-3</c:v>
                </c:pt>
                <c:pt idx="2479" formatCode="General">
                  <c:v>7.4441971918916099E-3</c:v>
                </c:pt>
                <c:pt idx="2480" formatCode="General">
                  <c:v>1.7174961914169999E-2</c:v>
                </c:pt>
                <c:pt idx="2481" formatCode="General">
                  <c:v>2.7110446901379901E-2</c:v>
                </c:pt>
                <c:pt idx="2482" formatCode="General">
                  <c:v>3.6523983232015098E-2</c:v>
                </c:pt>
                <c:pt idx="2483" formatCode="General">
                  <c:v>4.4572166853768302E-2</c:v>
                </c:pt>
                <c:pt idx="2484" formatCode="General">
                  <c:v>5.1257140908910002E-2</c:v>
                </c:pt>
                <c:pt idx="2485" formatCode="General">
                  <c:v>5.7085859628448997E-2</c:v>
                </c:pt>
                <c:pt idx="2486" formatCode="General">
                  <c:v>6.2910593832822007E-2</c:v>
                </c:pt>
                <c:pt idx="2487" formatCode="General">
                  <c:v>6.7614094672256E-2</c:v>
                </c:pt>
                <c:pt idx="2488" formatCode="General">
                  <c:v>6.9218004038106795E-2</c:v>
                </c:pt>
                <c:pt idx="2489" formatCode="General">
                  <c:v>6.8079583717464601E-2</c:v>
                </c:pt>
                <c:pt idx="2490" formatCode="General">
                  <c:v>6.47561394647415E-2</c:v>
                </c:pt>
                <c:pt idx="2491" formatCode="General">
                  <c:v>5.9176025103698598E-2</c:v>
                </c:pt>
                <c:pt idx="2492" formatCode="General">
                  <c:v>5.1519269580103798E-2</c:v>
                </c:pt>
                <c:pt idx="2493" formatCode="General">
                  <c:v>4.2157028632255997E-2</c:v>
                </c:pt>
                <c:pt idx="2494" formatCode="General">
                  <c:v>3.2349980150651901E-2</c:v>
                </c:pt>
                <c:pt idx="2495" formatCode="General">
                  <c:v>2.40338498835834E-2</c:v>
                </c:pt>
                <c:pt idx="2496" formatCode="General">
                  <c:v>1.7608182122290698E-2</c:v>
                </c:pt>
                <c:pt idx="2497" formatCode="General">
                  <c:v>1.27248336989118E-2</c:v>
                </c:pt>
                <c:pt idx="2498" formatCode="General">
                  <c:v>9.8482106124812997E-3</c:v>
                </c:pt>
                <c:pt idx="2499" formatCode="General">
                  <c:v>9.5188526653175697E-3</c:v>
                </c:pt>
                <c:pt idx="2500" formatCode="General">
                  <c:v>1.22502618857577E-2</c:v>
                </c:pt>
                <c:pt idx="2501" formatCode="General">
                  <c:v>1.7564246907162299E-2</c:v>
                </c:pt>
                <c:pt idx="2502" formatCode="General">
                  <c:v>2.40753991949255E-2</c:v>
                </c:pt>
                <c:pt idx="2503" formatCode="General">
                  <c:v>3.1168066803882899E-2</c:v>
                </c:pt>
                <c:pt idx="2504" formatCode="General">
                  <c:v>3.8226583173675902E-2</c:v>
                </c:pt>
                <c:pt idx="2505" formatCode="General">
                  <c:v>4.5358091245715701E-2</c:v>
                </c:pt>
                <c:pt idx="2506" formatCode="General">
                  <c:v>5.2690140050457399E-2</c:v>
                </c:pt>
                <c:pt idx="2507" formatCode="General">
                  <c:v>5.9189912744330303E-2</c:v>
                </c:pt>
                <c:pt idx="2508" formatCode="General">
                  <c:v>6.3619109607617005E-2</c:v>
                </c:pt>
                <c:pt idx="2509" formatCode="General">
                  <c:v>6.5701077103534997E-2</c:v>
                </c:pt>
                <c:pt idx="2510" formatCode="General">
                  <c:v>6.5047244601322607E-2</c:v>
                </c:pt>
                <c:pt idx="2511" formatCode="General">
                  <c:v>6.0627279250757699E-2</c:v>
                </c:pt>
                <c:pt idx="2512" formatCode="General">
                  <c:v>5.3477386588482098E-2</c:v>
                </c:pt>
                <c:pt idx="2513" formatCode="General">
                  <c:v>4.4777018461465902E-2</c:v>
                </c:pt>
                <c:pt idx="2514" formatCode="General">
                  <c:v>3.3904238809193701E-2</c:v>
                </c:pt>
                <c:pt idx="2515" formatCode="General">
                  <c:v>2.02843742544307E-2</c:v>
                </c:pt>
                <c:pt idx="2516" formatCode="General">
                  <c:v>4.4240809601697297E-3</c:v>
                </c:pt>
                <c:pt idx="2517" formatCode="General">
                  <c:v>-1.2311848624451E-2</c:v>
                </c:pt>
                <c:pt idx="2518" formatCode="General">
                  <c:v>-2.9474442066300299E-2</c:v>
                </c:pt>
                <c:pt idx="2519" formatCode="General">
                  <c:v>-4.6048903482667401E-2</c:v>
                </c:pt>
                <c:pt idx="2520" formatCode="General">
                  <c:v>-6.0535937353939903E-2</c:v>
                </c:pt>
                <c:pt idx="2521" formatCode="General">
                  <c:v>-7.1373831084852707E-2</c:v>
                </c:pt>
                <c:pt idx="2522" formatCode="General">
                  <c:v>-7.7758050757720701E-2</c:v>
                </c:pt>
                <c:pt idx="2523" formatCode="General">
                  <c:v>-7.98613906435124E-2</c:v>
                </c:pt>
                <c:pt idx="2524" formatCode="General">
                  <c:v>-7.8350038981524303E-2</c:v>
                </c:pt>
                <c:pt idx="2525" formatCode="General">
                  <c:v>-7.5351113186245294E-2</c:v>
                </c:pt>
                <c:pt idx="2526" formatCode="General">
                  <c:v>-7.1467410658772296E-2</c:v>
                </c:pt>
                <c:pt idx="2527" formatCode="General">
                  <c:v>-6.6023162825583598E-2</c:v>
                </c:pt>
                <c:pt idx="2528" formatCode="General">
                  <c:v>-5.8984268792380001E-2</c:v>
                </c:pt>
                <c:pt idx="2529" formatCode="General">
                  <c:v>-5.1198670659476399E-2</c:v>
                </c:pt>
                <c:pt idx="2530" formatCode="General">
                  <c:v>-4.3702127317850198E-2</c:v>
                </c:pt>
                <c:pt idx="2531" formatCode="General">
                  <c:v>-3.6303439182896899E-2</c:v>
                </c:pt>
                <c:pt idx="2532" formatCode="General">
                  <c:v>-2.87395973355788E-2</c:v>
                </c:pt>
                <c:pt idx="2533" formatCode="General">
                  <c:v>-2.22099777533207E-2</c:v>
                </c:pt>
                <c:pt idx="2534" formatCode="General">
                  <c:v>-1.69996237314952E-2</c:v>
                </c:pt>
                <c:pt idx="2535" formatCode="General">
                  <c:v>-1.2249615254961399E-2</c:v>
                </c:pt>
                <c:pt idx="2536" formatCode="General">
                  <c:v>-8.3502817769228604E-3</c:v>
                </c:pt>
                <c:pt idx="2537" formatCode="General">
                  <c:v>-5.9289813295795198E-3</c:v>
                </c:pt>
                <c:pt idx="2538" formatCode="General">
                  <c:v>-5.9720684892285297E-3</c:v>
                </c:pt>
                <c:pt idx="2539" formatCode="General">
                  <c:v>-8.8171677518978E-3</c:v>
                </c:pt>
                <c:pt idx="2540" formatCode="General">
                  <c:v>-1.38497366388568E-2</c:v>
                </c:pt>
                <c:pt idx="2541" formatCode="General">
                  <c:v>-2.0937707344114102E-2</c:v>
                </c:pt>
                <c:pt idx="2542" formatCode="General">
                  <c:v>-2.9848650040818402E-2</c:v>
                </c:pt>
                <c:pt idx="2543" formatCode="General">
                  <c:v>-3.90714237295543E-2</c:v>
                </c:pt>
                <c:pt idx="2544" formatCode="General">
                  <c:v>-4.67106364634799E-2</c:v>
                </c:pt>
                <c:pt idx="2545" formatCode="General">
                  <c:v>-5.1865471907636698E-2</c:v>
                </c:pt>
                <c:pt idx="2546" formatCode="General">
                  <c:v>-5.4130377611602297E-2</c:v>
                </c:pt>
                <c:pt idx="2547" formatCode="General">
                  <c:v>-5.4117255188382098E-2</c:v>
                </c:pt>
                <c:pt idx="2548" formatCode="General">
                  <c:v>-5.3646297514611502E-2</c:v>
                </c:pt>
                <c:pt idx="2549" formatCode="General">
                  <c:v>-5.4355860345610497E-2</c:v>
                </c:pt>
                <c:pt idx="2550" formatCode="General">
                  <c:v>-5.6468148922968101E-2</c:v>
                </c:pt>
                <c:pt idx="2551" formatCode="General">
                  <c:v>-5.9294724685294897E-2</c:v>
                </c:pt>
                <c:pt idx="2552" formatCode="General">
                  <c:v>-6.2945470282206401E-2</c:v>
                </c:pt>
                <c:pt idx="2553" formatCode="General">
                  <c:v>-6.6661474383373998E-2</c:v>
                </c:pt>
                <c:pt idx="2554" formatCode="General">
                  <c:v>-6.91846898989633E-2</c:v>
                </c:pt>
                <c:pt idx="2555" formatCode="General">
                  <c:v>-7.0454853170063003E-2</c:v>
                </c:pt>
                <c:pt idx="2556" formatCode="General">
                  <c:v>-7.1036579375897593E-2</c:v>
                </c:pt>
                <c:pt idx="2557" formatCode="General">
                  <c:v>-7.1265993868460997E-2</c:v>
                </c:pt>
                <c:pt idx="2558" formatCode="General">
                  <c:v>-7.0242185667930002E-2</c:v>
                </c:pt>
                <c:pt idx="2559" formatCode="General">
                  <c:v>-6.6983257475539695E-2</c:v>
                </c:pt>
                <c:pt idx="2560" formatCode="General">
                  <c:v>-6.1813496516671403E-2</c:v>
                </c:pt>
                <c:pt idx="2561" formatCode="General">
                  <c:v>-5.5597120954491298E-2</c:v>
                </c:pt>
                <c:pt idx="2562" formatCode="General">
                  <c:v>-4.8255716470239997E-2</c:v>
                </c:pt>
                <c:pt idx="2563" formatCode="General">
                  <c:v>-3.9192369246320698E-2</c:v>
                </c:pt>
                <c:pt idx="2564" formatCode="General">
                  <c:v>-2.7915339548684401E-2</c:v>
                </c:pt>
                <c:pt idx="2565" formatCode="General">
                  <c:v>-1.45953704797828E-2</c:v>
                </c:pt>
                <c:pt idx="2566" formatCode="General">
                  <c:v>7.8692731306106501E-4</c:v>
                </c:pt>
                <c:pt idx="2567" formatCode="General">
                  <c:v>1.8363007974241001E-2</c:v>
                </c:pt>
                <c:pt idx="2568" formatCode="General">
                  <c:v>3.6240117030576703E-2</c:v>
                </c:pt>
                <c:pt idx="2569" formatCode="General">
                  <c:v>5.2483758985748301E-2</c:v>
                </c:pt>
                <c:pt idx="2570" formatCode="General">
                  <c:v>6.6294116926514199E-2</c:v>
                </c:pt>
                <c:pt idx="2571" formatCode="General">
                  <c:v>7.7388238049316702E-2</c:v>
                </c:pt>
                <c:pt idx="2572" formatCode="General">
                  <c:v>8.6281512138442901E-2</c:v>
                </c:pt>
                <c:pt idx="2573" formatCode="General">
                  <c:v>9.3824976386510398E-2</c:v>
                </c:pt>
                <c:pt idx="2574" formatCode="General">
                  <c:v>0.100399044098312</c:v>
                </c:pt>
                <c:pt idx="2575" formatCode="General">
                  <c:v>0.106238175373659</c:v>
                </c:pt>
                <c:pt idx="2576" formatCode="General">
                  <c:v>0.111492405209955</c:v>
                </c:pt>
                <c:pt idx="2577" formatCode="General">
                  <c:v>0.11524597629394701</c:v>
                </c:pt>
                <c:pt idx="2578" formatCode="General">
                  <c:v>0.11746209206687</c:v>
                </c:pt>
                <c:pt idx="2579" formatCode="General">
                  <c:v>0.119175971428328</c:v>
                </c:pt>
                <c:pt idx="2580" formatCode="General">
                  <c:v>0.120228081273921</c:v>
                </c:pt>
                <c:pt idx="2581" formatCode="General">
                  <c:v>0.119789953384458</c:v>
                </c:pt>
                <c:pt idx="2582" formatCode="General">
                  <c:v>0.118253277275819</c:v>
                </c:pt>
                <c:pt idx="2583" formatCode="General">
                  <c:v>0.115498121763961</c:v>
                </c:pt>
                <c:pt idx="2584" formatCode="General">
                  <c:v>0.111096603976978</c:v>
                </c:pt>
                <c:pt idx="2585" formatCode="General">
                  <c:v>0.10520442971666299</c:v>
                </c:pt>
                <c:pt idx="2586" formatCode="General">
                  <c:v>9.8208139698757205E-2</c:v>
                </c:pt>
                <c:pt idx="2587" formatCode="General">
                  <c:v>9.1212642320298201E-2</c:v>
                </c:pt>
                <c:pt idx="2588" formatCode="General">
                  <c:v>8.4586345278647501E-2</c:v>
                </c:pt>
                <c:pt idx="2589" formatCode="General">
                  <c:v>7.7596822663560799E-2</c:v>
                </c:pt>
                <c:pt idx="2590" formatCode="General">
                  <c:v>6.9541047780422305E-2</c:v>
                </c:pt>
                <c:pt idx="2591" formatCode="General">
                  <c:v>6.0521712680319001E-2</c:v>
                </c:pt>
                <c:pt idx="2592" formatCode="General">
                  <c:v>5.1398043378332398E-2</c:v>
                </c:pt>
                <c:pt idx="2593" formatCode="General">
                  <c:v>4.2711115368583602E-2</c:v>
                </c:pt>
                <c:pt idx="2594" formatCode="General">
                  <c:v>3.4902213940770102E-2</c:v>
                </c:pt>
                <c:pt idx="2595" formatCode="General">
                  <c:v>2.82491571406874E-2</c:v>
                </c:pt>
                <c:pt idx="2596" formatCode="General">
                  <c:v>2.1916847834933299E-2</c:v>
                </c:pt>
                <c:pt idx="2597" formatCode="General">
                  <c:v>1.6186446664003401E-2</c:v>
                </c:pt>
                <c:pt idx="2598" formatCode="General">
                  <c:v>1.2023026033338701E-2</c:v>
                </c:pt>
                <c:pt idx="2599" formatCode="General">
                  <c:v>9.2023473280214499E-3</c:v>
                </c:pt>
                <c:pt idx="2600" formatCode="General">
                  <c:v>7.5973334280877401E-3</c:v>
                </c:pt>
                <c:pt idx="2601" formatCode="General">
                  <c:v>6.7991965762208501E-3</c:v>
                </c:pt>
                <c:pt idx="2602" formatCode="General">
                  <c:v>5.0412181764736604E-3</c:v>
                </c:pt>
                <c:pt idx="2603" formatCode="General">
                  <c:v>1.0599635291661999E-3</c:v>
                </c:pt>
                <c:pt idx="2604" formatCode="General">
                  <c:v>-4.9467788451517799E-3</c:v>
                </c:pt>
                <c:pt idx="2605" formatCode="General">
                  <c:v>-1.3435322092057301E-2</c:v>
                </c:pt>
                <c:pt idx="2606" formatCode="General">
                  <c:v>-2.4218809478074699E-2</c:v>
                </c:pt>
                <c:pt idx="2607" formatCode="General">
                  <c:v>-3.5526489828347899E-2</c:v>
                </c:pt>
                <c:pt idx="2608" formatCode="General">
                  <c:v>-4.6710434279997298E-2</c:v>
                </c:pt>
                <c:pt idx="2609" formatCode="General">
                  <c:v>-5.8436662063369699E-2</c:v>
                </c:pt>
                <c:pt idx="2610" formatCode="General">
                  <c:v>-7.0719372261997607E-2</c:v>
                </c:pt>
                <c:pt idx="2611" formatCode="General">
                  <c:v>-8.3274813719313306E-2</c:v>
                </c:pt>
                <c:pt idx="2612" formatCode="General">
                  <c:v>-9.5940845339404002E-2</c:v>
                </c:pt>
                <c:pt idx="2613" formatCode="General">
                  <c:v>-0.107883820145496</c:v>
                </c:pt>
                <c:pt idx="2614" formatCode="General">
                  <c:v>-0.11794039990588499</c:v>
                </c:pt>
                <c:pt idx="2615" formatCode="General">
                  <c:v>-0.12561610409120699</c:v>
                </c:pt>
                <c:pt idx="2616" formatCode="General">
                  <c:v>-0.130705345763963</c:v>
                </c:pt>
                <c:pt idx="2617" formatCode="General">
                  <c:v>-0.132998069366321</c:v>
                </c:pt>
                <c:pt idx="2618" formatCode="General">
                  <c:v>-0.133259677004926</c:v>
                </c:pt>
                <c:pt idx="2619" formatCode="General">
                  <c:v>-0.13181358838906601</c:v>
                </c:pt>
                <c:pt idx="2620" formatCode="General">
                  <c:v>-0.12828607617987201</c:v>
                </c:pt>
                <c:pt idx="2621" formatCode="General">
                  <c:v>-0.12292792944894999</c:v>
                </c:pt>
                <c:pt idx="2622" formatCode="General">
                  <c:v>-0.115711436051495</c:v>
                </c:pt>
                <c:pt idx="2623" formatCode="General">
                  <c:v>-0.10633561854204999</c:v>
                </c:pt>
                <c:pt idx="2624" formatCode="General">
                  <c:v>-9.5283413629678904E-2</c:v>
                </c:pt>
                <c:pt idx="2625" formatCode="General">
                  <c:v>-8.3564866121402306E-2</c:v>
                </c:pt>
                <c:pt idx="2626" formatCode="General">
                  <c:v>-7.1023285621423599E-2</c:v>
                </c:pt>
                <c:pt idx="2627" formatCode="General">
                  <c:v>-5.7733099174420502E-2</c:v>
                </c:pt>
                <c:pt idx="2628" formatCode="General">
                  <c:v>-4.5511709123620903E-2</c:v>
                </c:pt>
                <c:pt idx="2629" formatCode="General">
                  <c:v>-3.5566509020145097E-2</c:v>
                </c:pt>
                <c:pt idx="2630" formatCode="General">
                  <c:v>-2.8091342027982399E-2</c:v>
                </c:pt>
                <c:pt idx="2631" formatCode="General">
                  <c:v>-2.3040539529669699E-2</c:v>
                </c:pt>
                <c:pt idx="2632" formatCode="General">
                  <c:v>-1.9979367487579301E-2</c:v>
                </c:pt>
                <c:pt idx="2633" formatCode="General">
                  <c:v>-1.9096461713431798E-2</c:v>
                </c:pt>
                <c:pt idx="2634" formatCode="General">
                  <c:v>-2.0651777107088001E-2</c:v>
                </c:pt>
                <c:pt idx="2635" formatCode="General">
                  <c:v>-2.50828773860996E-2</c:v>
                </c:pt>
                <c:pt idx="2636" formatCode="General">
                  <c:v>-3.2175931047876201E-2</c:v>
                </c:pt>
                <c:pt idx="2637" formatCode="General">
                  <c:v>-4.0769364367984097E-2</c:v>
                </c:pt>
                <c:pt idx="2638" formatCode="General">
                  <c:v>-5.0465284611589903E-2</c:v>
                </c:pt>
                <c:pt idx="2639" formatCode="General">
                  <c:v>-6.0393353921725401E-2</c:v>
                </c:pt>
                <c:pt idx="2640" formatCode="General">
                  <c:v>-6.8841810427652694E-2</c:v>
                </c:pt>
                <c:pt idx="2641" formatCode="General">
                  <c:v>-7.5363298693015501E-2</c:v>
                </c:pt>
                <c:pt idx="2642" formatCode="General">
                  <c:v>-7.9574470111565307E-2</c:v>
                </c:pt>
                <c:pt idx="2643" formatCode="General">
                  <c:v>-8.0171153106498597E-2</c:v>
                </c:pt>
                <c:pt idx="2644" formatCode="General">
                  <c:v>-7.6333715124925497E-2</c:v>
                </c:pt>
                <c:pt idx="2645" formatCode="General">
                  <c:v>-6.7294185275153101E-2</c:v>
                </c:pt>
                <c:pt idx="2646" formatCode="General">
                  <c:v>-5.3067406858625703E-2</c:v>
                </c:pt>
                <c:pt idx="2647" formatCode="General">
                  <c:v>-3.4446187752220199E-2</c:v>
                </c:pt>
                <c:pt idx="2648" formatCode="General">
                  <c:v>-1.3583420401498699E-2</c:v>
                </c:pt>
                <c:pt idx="2649" formatCode="General">
                  <c:v>7.6440990320337998E-3</c:v>
                </c:pt>
                <c:pt idx="2650" formatCode="General">
                  <c:v>2.9353072698451301E-2</c:v>
                </c:pt>
                <c:pt idx="2651" formatCode="General">
                  <c:v>5.1601111141398599E-2</c:v>
                </c:pt>
                <c:pt idx="2652" formatCode="General">
                  <c:v>7.3648622510934597E-2</c:v>
                </c:pt>
                <c:pt idx="2653" formatCode="General">
                  <c:v>9.5424174853722399E-2</c:v>
                </c:pt>
                <c:pt idx="2654" formatCode="General">
                  <c:v>0.116656460266373</c:v>
                </c:pt>
                <c:pt idx="2655" formatCode="General">
                  <c:v>0.13559296240322799</c:v>
                </c:pt>
                <c:pt idx="2656" formatCode="General">
                  <c:v>0.15117466311125299</c:v>
                </c:pt>
                <c:pt idx="2657" formatCode="General">
                  <c:v>0.16275734751165699</c:v>
                </c:pt>
                <c:pt idx="2658" formatCode="General">
                  <c:v>0.17084145494323999</c:v>
                </c:pt>
                <c:pt idx="2659" formatCode="General">
                  <c:v>0.176554764557529</c:v>
                </c:pt>
                <c:pt idx="2660" formatCode="General">
                  <c:v>0.17902177303924199</c:v>
                </c:pt>
                <c:pt idx="2661" formatCode="General">
                  <c:v>0.177041304473467</c:v>
                </c:pt>
                <c:pt idx="2662" formatCode="General">
                  <c:v>0.170205641871053</c:v>
                </c:pt>
                <c:pt idx="2663" formatCode="General">
                  <c:v>0.158816122893055</c:v>
                </c:pt>
                <c:pt idx="2664" formatCode="General">
                  <c:v>0.14331680634744001</c:v>
                </c:pt>
                <c:pt idx="2665" formatCode="General">
                  <c:v>0.12490349773312701</c:v>
                </c:pt>
                <c:pt idx="2666" formatCode="General">
                  <c:v>0.10530297902011999</c:v>
                </c:pt>
                <c:pt idx="2667" formatCode="General">
                  <c:v>8.5473343312525499E-2</c:v>
                </c:pt>
                <c:pt idx="2668" formatCode="General">
                  <c:v>6.5682202896293396E-2</c:v>
                </c:pt>
                <c:pt idx="2669" formatCode="General">
                  <c:v>4.5875816946255601E-2</c:v>
                </c:pt>
                <c:pt idx="2670" formatCode="General">
                  <c:v>2.5939363046919101E-2</c:v>
                </c:pt>
                <c:pt idx="2671" formatCode="General">
                  <c:v>6.4118347134805498E-3</c:v>
                </c:pt>
                <c:pt idx="2672" formatCode="General">
                  <c:v>-1.0944302818431799E-2</c:v>
                </c:pt>
                <c:pt idx="2673" formatCode="General">
                  <c:v>-2.4606866013777401E-2</c:v>
                </c:pt>
                <c:pt idx="2674" formatCode="General">
                  <c:v>-3.4907321917235903E-2</c:v>
                </c:pt>
                <c:pt idx="2675" formatCode="General">
                  <c:v>-4.3216272299282099E-2</c:v>
                </c:pt>
                <c:pt idx="2676" formatCode="General">
                  <c:v>-4.9905240093799798E-2</c:v>
                </c:pt>
                <c:pt idx="2677" formatCode="General">
                  <c:v>-5.43133580060354E-2</c:v>
                </c:pt>
                <c:pt idx="2678" formatCode="General">
                  <c:v>-5.5864830407141498E-2</c:v>
                </c:pt>
                <c:pt idx="2679" formatCode="General">
                  <c:v>-5.47838382827604E-2</c:v>
                </c:pt>
                <c:pt idx="2680" formatCode="General">
                  <c:v>-5.1157069854667003E-2</c:v>
                </c:pt>
                <c:pt idx="2681" formatCode="General">
                  <c:v>-4.4475700808677299E-2</c:v>
                </c:pt>
                <c:pt idx="2682" formatCode="General">
                  <c:v>-3.55526566908929E-2</c:v>
                </c:pt>
                <c:pt idx="2683" formatCode="General">
                  <c:v>-2.6421238417746799E-2</c:v>
                </c:pt>
                <c:pt idx="2684" formatCode="General">
                  <c:v>-1.8813253087870199E-2</c:v>
                </c:pt>
                <c:pt idx="2685" formatCode="General">
                  <c:v>-1.33584583294038E-2</c:v>
                </c:pt>
                <c:pt idx="2686" formatCode="General">
                  <c:v>-9.2195261767698492E-3</c:v>
                </c:pt>
                <c:pt idx="2687" formatCode="General">
                  <c:v>-4.73338817976741E-3</c:v>
                </c:pt>
                <c:pt idx="2688" formatCode="General">
                  <c:v>-4.7230163268798903E-4</c:v>
                </c:pt>
                <c:pt idx="2689" formatCode="General">
                  <c:v>1.9580124909441199E-3</c:v>
                </c:pt>
                <c:pt idx="2690" formatCode="General">
                  <c:v>2.75357268357815E-3</c:v>
                </c:pt>
                <c:pt idx="2691" formatCode="General">
                  <c:v>2.4442757607859101E-3</c:v>
                </c:pt>
                <c:pt idx="2692" formatCode="General">
                  <c:v>1.3745098953294101E-3</c:v>
                </c:pt>
                <c:pt idx="2693" formatCode="General">
                  <c:v>-1.69833547586491E-4</c:v>
                </c:pt>
                <c:pt idx="2694" formatCode="General">
                  <c:v>-1.7056254541398599E-3</c:v>
                </c:pt>
                <c:pt idx="2695" formatCode="General">
                  <c:v>-3.0632120224638902E-3</c:v>
                </c:pt>
                <c:pt idx="2696" formatCode="General">
                  <c:v>-3.7828620894795099E-3</c:v>
                </c:pt>
                <c:pt idx="2697" formatCode="General">
                  <c:v>-3.5650215566882201E-3</c:v>
                </c:pt>
                <c:pt idx="2698" formatCode="General">
                  <c:v>-2.7844400205036899E-3</c:v>
                </c:pt>
                <c:pt idx="2699" formatCode="General">
                  <c:v>-1.54747334178661E-3</c:v>
                </c:pt>
                <c:pt idx="2700">
                  <c:v>9.5143234794544098E-5</c:v>
                </c:pt>
                <c:pt idx="2701" formatCode="General">
                  <c:v>2.1139661210711402E-3</c:v>
                </c:pt>
                <c:pt idx="2702" formatCode="General">
                  <c:v>4.8958854560188598E-3</c:v>
                </c:pt>
                <c:pt idx="2703" formatCode="General">
                  <c:v>8.4975134628925992E-3</c:v>
                </c:pt>
                <c:pt idx="2704" formatCode="General">
                  <c:v>1.1684425849176E-2</c:v>
                </c:pt>
                <c:pt idx="2705" formatCode="General">
                  <c:v>1.40688884457273E-2</c:v>
                </c:pt>
                <c:pt idx="2706" formatCode="General">
                  <c:v>1.5674415261687599E-2</c:v>
                </c:pt>
                <c:pt idx="2707" formatCode="General">
                  <c:v>1.6262657552560199E-2</c:v>
                </c:pt>
                <c:pt idx="2708" formatCode="General">
                  <c:v>1.58676356424538E-2</c:v>
                </c:pt>
                <c:pt idx="2709" formatCode="General">
                  <c:v>1.46760766439423E-2</c:v>
                </c:pt>
                <c:pt idx="2710" formatCode="General">
                  <c:v>1.32969025244259E-2</c:v>
                </c:pt>
                <c:pt idx="2711" formatCode="General">
                  <c:v>1.2712075479050599E-2</c:v>
                </c:pt>
                <c:pt idx="2712" formatCode="General">
                  <c:v>1.30680228601288E-2</c:v>
                </c:pt>
                <c:pt idx="2713" formatCode="General">
                  <c:v>1.39468192992276E-2</c:v>
                </c:pt>
                <c:pt idx="2714" formatCode="General">
                  <c:v>1.5052751334036701E-2</c:v>
                </c:pt>
                <c:pt idx="2715" formatCode="General">
                  <c:v>1.6572405007092599E-2</c:v>
                </c:pt>
                <c:pt idx="2716" formatCode="General">
                  <c:v>1.8149658985268199E-2</c:v>
                </c:pt>
                <c:pt idx="2717" formatCode="General">
                  <c:v>1.88135763772832E-2</c:v>
                </c:pt>
                <c:pt idx="2718" formatCode="General">
                  <c:v>1.8319749084496899E-2</c:v>
                </c:pt>
                <c:pt idx="2719" formatCode="General">
                  <c:v>1.6993929016332999E-2</c:v>
                </c:pt>
                <c:pt idx="2720" formatCode="General">
                  <c:v>1.5450231172020599E-2</c:v>
                </c:pt>
                <c:pt idx="2721" formatCode="General">
                  <c:v>1.38642377659814E-2</c:v>
                </c:pt>
                <c:pt idx="2722" formatCode="General">
                  <c:v>1.18567490294527E-2</c:v>
                </c:pt>
                <c:pt idx="2723" formatCode="General">
                  <c:v>8.8380949682527205E-3</c:v>
                </c:pt>
                <c:pt idx="2724" formatCode="General">
                  <c:v>5.1977437589844303E-3</c:v>
                </c:pt>
                <c:pt idx="2725" formatCode="General">
                  <c:v>1.5293607814044301E-3</c:v>
                </c:pt>
                <c:pt idx="2726" formatCode="General">
                  <c:v>-2.50173798721902E-3</c:v>
                </c:pt>
                <c:pt idx="2727" formatCode="General">
                  <c:v>-6.1469228749195899E-3</c:v>
                </c:pt>
                <c:pt idx="2728" formatCode="General">
                  <c:v>-8.9439161319042303E-3</c:v>
                </c:pt>
                <c:pt idx="2729" formatCode="General">
                  <c:v>-1.1464735054304899E-2</c:v>
                </c:pt>
                <c:pt idx="2730" formatCode="General">
                  <c:v>-1.3322555923214E-2</c:v>
                </c:pt>
                <c:pt idx="2731" formatCode="General">
                  <c:v>-1.41091409707047E-2</c:v>
                </c:pt>
                <c:pt idx="2732" formatCode="General">
                  <c:v>-1.4081415627417399E-2</c:v>
                </c:pt>
                <c:pt idx="2733" formatCode="General">
                  <c:v>-1.35517772529561E-2</c:v>
                </c:pt>
                <c:pt idx="2734" formatCode="General">
                  <c:v>-1.2623603277632E-2</c:v>
                </c:pt>
                <c:pt idx="2735" formatCode="General">
                  <c:v>-1.10698224250014E-2</c:v>
                </c:pt>
                <c:pt idx="2736" formatCode="General">
                  <c:v>-8.3260838737291808E-3</c:v>
                </c:pt>
                <c:pt idx="2737" formatCode="General">
                  <c:v>-4.7285973173926002E-3</c:v>
                </c:pt>
                <c:pt idx="2738" formatCode="General">
                  <c:v>-1.5429544457876399E-3</c:v>
                </c:pt>
                <c:pt idx="2739" formatCode="General">
                  <c:v>1.33897394585553E-3</c:v>
                </c:pt>
                <c:pt idx="2740" formatCode="General">
                  <c:v>5.1464521469616999E-3</c:v>
                </c:pt>
                <c:pt idx="2741" formatCode="General">
                  <c:v>9.5510202382418502E-3</c:v>
                </c:pt>
                <c:pt idx="2742" formatCode="General">
                  <c:v>1.35063599968035E-2</c:v>
                </c:pt>
                <c:pt idx="2743" formatCode="General">
                  <c:v>1.6842263009568599E-2</c:v>
                </c:pt>
                <c:pt idx="2744" formatCode="General">
                  <c:v>1.98384073860156E-2</c:v>
                </c:pt>
                <c:pt idx="2745" formatCode="General">
                  <c:v>2.3033206049060999E-2</c:v>
                </c:pt>
                <c:pt idx="2746" formatCode="General">
                  <c:v>2.6185832700257101E-2</c:v>
                </c:pt>
                <c:pt idx="2747" formatCode="General">
                  <c:v>2.8625897849407399E-2</c:v>
                </c:pt>
                <c:pt idx="2748" formatCode="General">
                  <c:v>2.9850602226363699E-2</c:v>
                </c:pt>
                <c:pt idx="2749" formatCode="General">
                  <c:v>2.9498893425837301E-2</c:v>
                </c:pt>
                <c:pt idx="2750" formatCode="General">
                  <c:v>2.66765666843021E-2</c:v>
                </c:pt>
                <c:pt idx="2751" formatCode="General">
                  <c:v>2.07251075844276E-2</c:v>
                </c:pt>
                <c:pt idx="2752" formatCode="General">
                  <c:v>1.2409819695405999E-2</c:v>
                </c:pt>
                <c:pt idx="2753" formatCode="General">
                  <c:v>2.56883810156426E-3</c:v>
                </c:pt>
                <c:pt idx="2754" formatCode="General">
                  <c:v>-7.9908019527277999E-3</c:v>
                </c:pt>
                <c:pt idx="2755" formatCode="General">
                  <c:v>-1.8915831992015499E-2</c:v>
                </c:pt>
                <c:pt idx="2756" formatCode="General">
                  <c:v>-2.9758051298992502E-2</c:v>
                </c:pt>
                <c:pt idx="2757" formatCode="General">
                  <c:v>-4.0293036550900503E-2</c:v>
                </c:pt>
                <c:pt idx="2758" formatCode="General">
                  <c:v>-5.09038349802865E-2</c:v>
                </c:pt>
                <c:pt idx="2759" formatCode="General">
                  <c:v>-6.2175756003425897E-2</c:v>
                </c:pt>
                <c:pt idx="2760" formatCode="General">
                  <c:v>-7.3234466568932899E-2</c:v>
                </c:pt>
                <c:pt idx="2761" formatCode="General">
                  <c:v>-8.3074601540556597E-2</c:v>
                </c:pt>
                <c:pt idx="2762" formatCode="General">
                  <c:v>-9.1881484545783099E-2</c:v>
                </c:pt>
                <c:pt idx="2763" formatCode="General">
                  <c:v>-9.8768221292523897E-2</c:v>
                </c:pt>
                <c:pt idx="2764" formatCode="General">
                  <c:v>-0.103391921244935</c:v>
                </c:pt>
                <c:pt idx="2765" formatCode="General">
                  <c:v>-0.106403985247772</c:v>
                </c:pt>
                <c:pt idx="2766" formatCode="General">
                  <c:v>-0.108041265173558</c:v>
                </c:pt>
                <c:pt idx="2767" formatCode="General">
                  <c:v>-0.10843059935578001</c:v>
                </c:pt>
                <c:pt idx="2768" formatCode="General">
                  <c:v>-0.10690804696881299</c:v>
                </c:pt>
                <c:pt idx="2769" formatCode="General">
                  <c:v>-0.10281782321979099</c:v>
                </c:pt>
                <c:pt idx="2770" formatCode="General">
                  <c:v>-9.6625730062459003E-2</c:v>
                </c:pt>
                <c:pt idx="2771" formatCode="General">
                  <c:v>-8.8352215571291498E-2</c:v>
                </c:pt>
                <c:pt idx="2772" formatCode="General">
                  <c:v>-7.9116637537455806E-2</c:v>
                </c:pt>
                <c:pt idx="2773" formatCode="General">
                  <c:v>-6.88393281370481E-2</c:v>
                </c:pt>
                <c:pt idx="2774" formatCode="General">
                  <c:v>-5.7172574169605098E-2</c:v>
                </c:pt>
                <c:pt idx="2775" formatCode="General">
                  <c:v>-4.5671736705304299E-2</c:v>
                </c:pt>
                <c:pt idx="2776" formatCode="General">
                  <c:v>-3.44169638529154E-2</c:v>
                </c:pt>
                <c:pt idx="2777" formatCode="General">
                  <c:v>-2.3531642696019199E-2</c:v>
                </c:pt>
                <c:pt idx="2778" formatCode="General">
                  <c:v>-1.3374206174151301E-2</c:v>
                </c:pt>
                <c:pt idx="2779" formatCode="General">
                  <c:v>-3.6592459300039898E-3</c:v>
                </c:pt>
                <c:pt idx="2780" formatCode="General">
                  <c:v>5.8018318718243301E-3</c:v>
                </c:pt>
                <c:pt idx="2781" formatCode="General">
                  <c:v>1.56564658054726E-2</c:v>
                </c:pt>
                <c:pt idx="2782" formatCode="General">
                  <c:v>2.59863978768561E-2</c:v>
                </c:pt>
                <c:pt idx="2783" formatCode="General">
                  <c:v>3.63090270623714E-2</c:v>
                </c:pt>
                <c:pt idx="2784" formatCode="General">
                  <c:v>4.6332947325141802E-2</c:v>
                </c:pt>
                <c:pt idx="2785" formatCode="General">
                  <c:v>5.5644759774301097E-2</c:v>
                </c:pt>
                <c:pt idx="2786" formatCode="General">
                  <c:v>6.3317262761463294E-2</c:v>
                </c:pt>
                <c:pt idx="2787" formatCode="General">
                  <c:v>6.7943800656348405E-2</c:v>
                </c:pt>
                <c:pt idx="2788" formatCode="General">
                  <c:v>6.9108256827848893E-2</c:v>
                </c:pt>
                <c:pt idx="2789" formatCode="General">
                  <c:v>6.7862616294794897E-2</c:v>
                </c:pt>
                <c:pt idx="2790" formatCode="General">
                  <c:v>6.5481125909869403E-2</c:v>
                </c:pt>
                <c:pt idx="2791" formatCode="General">
                  <c:v>6.2625361164663204E-2</c:v>
                </c:pt>
                <c:pt idx="2792" formatCode="General">
                  <c:v>5.9991460363450398E-2</c:v>
                </c:pt>
                <c:pt idx="2793" formatCode="General">
                  <c:v>5.8162464998305297E-2</c:v>
                </c:pt>
                <c:pt idx="2794" formatCode="General">
                  <c:v>5.7466440595539001E-2</c:v>
                </c:pt>
                <c:pt idx="2795" formatCode="General">
                  <c:v>5.7145838413081199E-2</c:v>
                </c:pt>
                <c:pt idx="2796" formatCode="General">
                  <c:v>5.5440539032746601E-2</c:v>
                </c:pt>
                <c:pt idx="2797" formatCode="General">
                  <c:v>5.1917719847438898E-2</c:v>
                </c:pt>
                <c:pt idx="2798" formatCode="General">
                  <c:v>4.6580605169850402E-2</c:v>
                </c:pt>
                <c:pt idx="2799" formatCode="General">
                  <c:v>3.9578397286257297E-2</c:v>
                </c:pt>
                <c:pt idx="2800" formatCode="General">
                  <c:v>3.2365066893551599E-2</c:v>
                </c:pt>
                <c:pt idx="2801" formatCode="General">
                  <c:v>2.5965346033968401E-2</c:v>
                </c:pt>
                <c:pt idx="2802" formatCode="General">
                  <c:v>2.0225913852471002E-2</c:v>
                </c:pt>
                <c:pt idx="2803" formatCode="General">
                  <c:v>1.49188435625945E-2</c:v>
                </c:pt>
                <c:pt idx="2804" formatCode="General">
                  <c:v>9.6618573811710906E-3</c:v>
                </c:pt>
                <c:pt idx="2805" formatCode="General">
                  <c:v>4.3337029409590798E-3</c:v>
                </c:pt>
                <c:pt idx="2806">
                  <c:v>-5.1468070925113001E-5</c:v>
                </c:pt>
                <c:pt idx="2807" formatCode="General">
                  <c:v>-3.1820497524856E-3</c:v>
                </c:pt>
                <c:pt idx="2808" formatCode="General">
                  <c:v>-5.2223595470159596E-3</c:v>
                </c:pt>
                <c:pt idx="2809" formatCode="General">
                  <c:v>-6.2402756647781804E-3</c:v>
                </c:pt>
                <c:pt idx="2810" formatCode="General">
                  <c:v>-7.0349476688523803E-3</c:v>
                </c:pt>
                <c:pt idx="2811" formatCode="General">
                  <c:v>-7.6798615552349297E-3</c:v>
                </c:pt>
                <c:pt idx="2812" formatCode="General">
                  <c:v>-7.5631412572232997E-3</c:v>
                </c:pt>
                <c:pt idx="2813" formatCode="General">
                  <c:v>-6.04413899276896E-3</c:v>
                </c:pt>
                <c:pt idx="2814" formatCode="General">
                  <c:v>-3.5284173844334502E-3</c:v>
                </c:pt>
                <c:pt idx="2815" formatCode="General">
                  <c:v>-1.5460497634938099E-3</c:v>
                </c:pt>
                <c:pt idx="2816" formatCode="General">
                  <c:v>-7.8749292055819498E-4</c:v>
                </c:pt>
                <c:pt idx="2817" formatCode="General">
                  <c:v>-7.6065666181968495E-4</c:v>
                </c:pt>
                <c:pt idx="2818" formatCode="General">
                  <c:v>-2.6435993661572398E-4</c:v>
                </c:pt>
                <c:pt idx="2819" formatCode="General">
                  <c:v>1.1051169894902701E-3</c:v>
                </c:pt>
                <c:pt idx="2820" formatCode="General">
                  <c:v>1.6920115896562099E-3</c:v>
                </c:pt>
                <c:pt idx="2821" formatCode="General">
                  <c:v>8.6612706576069502E-4</c:v>
                </c:pt>
                <c:pt idx="2822" formatCode="General">
                  <c:v>-1.5542667502991899E-4</c:v>
                </c:pt>
                <c:pt idx="2823" formatCode="General">
                  <c:v>-5.4611099759893904E-4</c:v>
                </c:pt>
                <c:pt idx="2824" formatCode="General">
                  <c:v>-7.4655126857696799E-4</c:v>
                </c:pt>
                <c:pt idx="2825" formatCode="General">
                  <c:v>-1.0538466840156E-3</c:v>
                </c:pt>
                <c:pt idx="2826" formatCode="General">
                  <c:v>-6.8793533014087902E-4</c:v>
                </c:pt>
                <c:pt idx="2827" formatCode="General">
                  <c:v>6.3500200888543597E-4</c:v>
                </c:pt>
                <c:pt idx="2828" formatCode="General">
                  <c:v>1.8252308455072399E-3</c:v>
                </c:pt>
                <c:pt idx="2829" formatCode="General">
                  <c:v>2.1204450572644101E-3</c:v>
                </c:pt>
                <c:pt idx="2830" formatCode="General">
                  <c:v>1.71375910061168E-3</c:v>
                </c:pt>
                <c:pt idx="2831" formatCode="General">
                  <c:v>5.0218284543167996E-4</c:v>
                </c:pt>
                <c:pt idx="2832" formatCode="General">
                  <c:v>-1.1166030262192699E-3</c:v>
                </c:pt>
                <c:pt idx="2833" formatCode="General">
                  <c:v>-2.1180859866951102E-3</c:v>
                </c:pt>
                <c:pt idx="2834" formatCode="General">
                  <c:v>-2.4654577055857499E-3</c:v>
                </c:pt>
                <c:pt idx="2835" formatCode="General">
                  <c:v>-2.4548156516672301E-3</c:v>
                </c:pt>
                <c:pt idx="2836" formatCode="General">
                  <c:v>-2.0210905045993399E-3</c:v>
                </c:pt>
                <c:pt idx="2837" formatCode="General">
                  <c:v>-1.9189648897830699E-3</c:v>
                </c:pt>
                <c:pt idx="2838" formatCode="General">
                  <c:v>-2.22886072592031E-3</c:v>
                </c:pt>
                <c:pt idx="2839" formatCode="General">
                  <c:v>-1.9055103967269499E-3</c:v>
                </c:pt>
                <c:pt idx="2840" formatCode="General">
                  <c:v>-7.5549531189798196E-4</c:v>
                </c:pt>
                <c:pt idx="2841" formatCode="General">
                  <c:v>8.51128834663931E-4</c:v>
                </c:pt>
                <c:pt idx="2842" formatCode="General">
                  <c:v>1.84463641761949E-3</c:v>
                </c:pt>
                <c:pt idx="2843" formatCode="General">
                  <c:v>1.2514708873025799E-3</c:v>
                </c:pt>
                <c:pt idx="2844" formatCode="General">
                  <c:v>-1.40814239148425E-3</c:v>
                </c:pt>
                <c:pt idx="2845" formatCode="General">
                  <c:v>-6.7855249904277097E-3</c:v>
                </c:pt>
                <c:pt idx="2846" formatCode="General">
                  <c:v>-1.36636199107529E-2</c:v>
                </c:pt>
                <c:pt idx="2847" formatCode="General">
                  <c:v>-2.02031604423068E-2</c:v>
                </c:pt>
                <c:pt idx="2848" formatCode="General">
                  <c:v>-2.5809759512333299E-2</c:v>
                </c:pt>
                <c:pt idx="2849" formatCode="General">
                  <c:v>-2.9397812514401701E-2</c:v>
                </c:pt>
                <c:pt idx="2850" formatCode="General">
                  <c:v>-3.0411201964643E-2</c:v>
                </c:pt>
                <c:pt idx="2851" formatCode="General">
                  <c:v>-2.9177476027638601E-2</c:v>
                </c:pt>
                <c:pt idx="2852" formatCode="General">
                  <c:v>-2.5708944848840499E-2</c:v>
                </c:pt>
                <c:pt idx="2853" formatCode="General">
                  <c:v>-2.0225440088767501E-2</c:v>
                </c:pt>
                <c:pt idx="2854" formatCode="General">
                  <c:v>-1.31098148310963E-2</c:v>
                </c:pt>
                <c:pt idx="2855" formatCode="General">
                  <c:v>-4.53754260750337E-3</c:v>
                </c:pt>
                <c:pt idx="2856" formatCode="General">
                  <c:v>3.9934586384061804E-3</c:v>
                </c:pt>
                <c:pt idx="2857" formatCode="General">
                  <c:v>1.12191630974777E-2</c:v>
                </c:pt>
                <c:pt idx="2858" formatCode="General">
                  <c:v>1.7451387876346799E-2</c:v>
                </c:pt>
                <c:pt idx="2859" formatCode="General">
                  <c:v>2.27224340499141E-2</c:v>
                </c:pt>
                <c:pt idx="2860" formatCode="General">
                  <c:v>2.6614434264287799E-2</c:v>
                </c:pt>
                <c:pt idx="2861" formatCode="General">
                  <c:v>2.8327906637679302E-2</c:v>
                </c:pt>
                <c:pt idx="2862" formatCode="General">
                  <c:v>2.8542062923378901E-2</c:v>
                </c:pt>
                <c:pt idx="2863" formatCode="General">
                  <c:v>2.8718980382353099E-2</c:v>
                </c:pt>
                <c:pt idx="2864" formatCode="General">
                  <c:v>2.9133415217145499E-2</c:v>
                </c:pt>
                <c:pt idx="2865" formatCode="General">
                  <c:v>2.9439496503269099E-2</c:v>
                </c:pt>
                <c:pt idx="2866" formatCode="General">
                  <c:v>2.8995804738243099E-2</c:v>
                </c:pt>
                <c:pt idx="2867" formatCode="General">
                  <c:v>2.8416720603287999E-2</c:v>
                </c:pt>
                <c:pt idx="2868" formatCode="General">
                  <c:v>2.8797839181597399E-2</c:v>
                </c:pt>
                <c:pt idx="2869" formatCode="General">
                  <c:v>3.0052470639187E-2</c:v>
                </c:pt>
                <c:pt idx="2870" formatCode="General">
                  <c:v>3.15069429532761E-2</c:v>
                </c:pt>
                <c:pt idx="2871" formatCode="General">
                  <c:v>3.2657458757580297E-2</c:v>
                </c:pt>
                <c:pt idx="2872" formatCode="General">
                  <c:v>3.3371638232065202E-2</c:v>
                </c:pt>
                <c:pt idx="2873" formatCode="General">
                  <c:v>3.4013801895289797E-2</c:v>
                </c:pt>
                <c:pt idx="2874" formatCode="General">
                  <c:v>3.506408525377E-2</c:v>
                </c:pt>
                <c:pt idx="2875" formatCode="General">
                  <c:v>3.6316838541293903E-2</c:v>
                </c:pt>
                <c:pt idx="2876" formatCode="General">
                  <c:v>3.7903764549969902E-2</c:v>
                </c:pt>
                <c:pt idx="2877" formatCode="General">
                  <c:v>3.9496658562990603E-2</c:v>
                </c:pt>
                <c:pt idx="2878" formatCode="General">
                  <c:v>4.0216519580864203E-2</c:v>
                </c:pt>
                <c:pt idx="2879" formatCode="General">
                  <c:v>3.9669108454194503E-2</c:v>
                </c:pt>
                <c:pt idx="2880" formatCode="General">
                  <c:v>3.7923316968376398E-2</c:v>
                </c:pt>
                <c:pt idx="2881" formatCode="General">
                  <c:v>3.5296923895417401E-2</c:v>
                </c:pt>
                <c:pt idx="2882" formatCode="General">
                  <c:v>3.1965534794235299E-2</c:v>
                </c:pt>
                <c:pt idx="2883" formatCode="General">
                  <c:v>2.82688390862573E-2</c:v>
                </c:pt>
                <c:pt idx="2884" formatCode="General">
                  <c:v>2.4241900190646301E-2</c:v>
                </c:pt>
                <c:pt idx="2885" formatCode="General">
                  <c:v>1.9611389239221601E-2</c:v>
                </c:pt>
                <c:pt idx="2886" formatCode="General">
                  <c:v>1.4769810122703699E-2</c:v>
                </c:pt>
                <c:pt idx="2887" formatCode="General">
                  <c:v>1.04776594554098E-2</c:v>
                </c:pt>
                <c:pt idx="2888" formatCode="General">
                  <c:v>6.8218465865720196E-3</c:v>
                </c:pt>
                <c:pt idx="2889" formatCode="General">
                  <c:v>3.5688527520785899E-3</c:v>
                </c:pt>
                <c:pt idx="2890" formatCode="General">
                  <c:v>1.04217884827231E-3</c:v>
                </c:pt>
                <c:pt idx="2891" formatCode="General">
                  <c:v>-1.07780830430561E-3</c:v>
                </c:pt>
                <c:pt idx="2892" formatCode="General">
                  <c:v>-3.0537460597931301E-3</c:v>
                </c:pt>
                <c:pt idx="2893" formatCode="General">
                  <c:v>-4.2906171193287899E-3</c:v>
                </c:pt>
                <c:pt idx="2894" formatCode="General">
                  <c:v>-4.7662925355870097E-3</c:v>
                </c:pt>
                <c:pt idx="2895" formatCode="General">
                  <c:v>-5.7267155698854802E-3</c:v>
                </c:pt>
                <c:pt idx="2896" formatCode="General">
                  <c:v>-8.18005302628955E-3</c:v>
                </c:pt>
                <c:pt idx="2897" formatCode="General">
                  <c:v>-1.14326113069281E-2</c:v>
                </c:pt>
                <c:pt idx="2898" formatCode="General">
                  <c:v>-1.3577810033941999E-2</c:v>
                </c:pt>
                <c:pt idx="2899" formatCode="General">
                  <c:v>-1.3541955962527301E-2</c:v>
                </c:pt>
                <c:pt idx="2900" formatCode="General">
                  <c:v>-1.2022941289932599E-2</c:v>
                </c:pt>
                <c:pt idx="2901" formatCode="General">
                  <c:v>-9.8709468796325094E-3</c:v>
                </c:pt>
                <c:pt idx="2902" formatCode="General">
                  <c:v>-7.7805092185671996E-3</c:v>
                </c:pt>
                <c:pt idx="2903" formatCode="General">
                  <c:v>-6.2851412242107196E-3</c:v>
                </c:pt>
                <c:pt idx="2904" formatCode="General">
                  <c:v>-4.9676214800235402E-3</c:v>
                </c:pt>
                <c:pt idx="2905" formatCode="General">
                  <c:v>-2.9162267917472698E-3</c:v>
                </c:pt>
                <c:pt idx="2906" formatCode="General">
                  <c:v>-5.1495883812640198E-4</c:v>
                </c:pt>
                <c:pt idx="2907" formatCode="General">
                  <c:v>1.49083354281446E-3</c:v>
                </c:pt>
                <c:pt idx="2908" formatCode="General">
                  <c:v>3.0505585828864302E-3</c:v>
                </c:pt>
                <c:pt idx="2909" formatCode="General">
                  <c:v>4.5454049559302996E-3</c:v>
                </c:pt>
                <c:pt idx="2910" formatCode="General">
                  <c:v>5.9979464722076598E-3</c:v>
                </c:pt>
                <c:pt idx="2911" formatCode="General">
                  <c:v>6.6078578707719198E-3</c:v>
                </c:pt>
                <c:pt idx="2912" formatCode="General">
                  <c:v>5.5696879141612999E-3</c:v>
                </c:pt>
                <c:pt idx="2913" formatCode="General">
                  <c:v>2.3304875743559899E-3</c:v>
                </c:pt>
                <c:pt idx="2914" formatCode="General">
                  <c:v>-2.8216768643242801E-3</c:v>
                </c:pt>
                <c:pt idx="2915" formatCode="General">
                  <c:v>-8.8530725102645407E-3</c:v>
                </c:pt>
                <c:pt idx="2916" formatCode="General">
                  <c:v>-1.51311148591394E-2</c:v>
                </c:pt>
                <c:pt idx="2917" formatCode="General">
                  <c:v>-2.1518235810644999E-2</c:v>
                </c:pt>
                <c:pt idx="2918" formatCode="General">
                  <c:v>-2.7792420377818299E-2</c:v>
                </c:pt>
                <c:pt idx="2919" formatCode="General">
                  <c:v>-3.2889080313969497E-2</c:v>
                </c:pt>
                <c:pt idx="2920" formatCode="General">
                  <c:v>-3.6129025231391998E-2</c:v>
                </c:pt>
                <c:pt idx="2921" formatCode="General">
                  <c:v>-3.8914142097880501E-2</c:v>
                </c:pt>
                <c:pt idx="2922" formatCode="General">
                  <c:v>-4.2256874675078201E-2</c:v>
                </c:pt>
                <c:pt idx="2923" formatCode="General">
                  <c:v>-4.5697209300827303E-2</c:v>
                </c:pt>
                <c:pt idx="2924" formatCode="General">
                  <c:v>-4.8470244524025798E-2</c:v>
                </c:pt>
                <c:pt idx="2925" formatCode="General">
                  <c:v>-5.0693339712760799E-2</c:v>
                </c:pt>
                <c:pt idx="2926" formatCode="General">
                  <c:v>-5.2433416005793702E-2</c:v>
                </c:pt>
                <c:pt idx="2927" formatCode="General">
                  <c:v>-5.3498920360636602E-2</c:v>
                </c:pt>
                <c:pt idx="2928" formatCode="General">
                  <c:v>-5.5359701667023899E-2</c:v>
                </c:pt>
                <c:pt idx="2929" formatCode="General">
                  <c:v>-5.8622055523083798E-2</c:v>
                </c:pt>
                <c:pt idx="2930" formatCode="General">
                  <c:v>-6.2102981808873699E-2</c:v>
                </c:pt>
                <c:pt idx="2931" formatCode="General">
                  <c:v>-6.4180034150004395E-2</c:v>
                </c:pt>
                <c:pt idx="2932" formatCode="General">
                  <c:v>-6.3813586415161203E-2</c:v>
                </c:pt>
                <c:pt idx="2933" formatCode="General">
                  <c:v>-6.2039479852615903E-2</c:v>
                </c:pt>
                <c:pt idx="2934" formatCode="General">
                  <c:v>-6.1506449955681997E-2</c:v>
                </c:pt>
                <c:pt idx="2935" formatCode="General">
                  <c:v>-6.2899191956948694E-2</c:v>
                </c:pt>
                <c:pt idx="2936" formatCode="General">
                  <c:v>-6.4642301937660601E-2</c:v>
                </c:pt>
                <c:pt idx="2937" formatCode="General">
                  <c:v>-6.6140598723475802E-2</c:v>
                </c:pt>
                <c:pt idx="2938" formatCode="General">
                  <c:v>-6.6288047154943797E-2</c:v>
                </c:pt>
                <c:pt idx="2939" formatCode="General">
                  <c:v>-6.4772716098922198E-2</c:v>
                </c:pt>
                <c:pt idx="2940" formatCode="General">
                  <c:v>-6.2903353994420402E-2</c:v>
                </c:pt>
                <c:pt idx="2941" formatCode="General">
                  <c:v>-5.9900316621566099E-2</c:v>
                </c:pt>
                <c:pt idx="2942" formatCode="General">
                  <c:v>-5.49289605316313E-2</c:v>
                </c:pt>
                <c:pt idx="2943" formatCode="General">
                  <c:v>-5.0008576037540997E-2</c:v>
                </c:pt>
                <c:pt idx="2944" formatCode="General">
                  <c:v>-4.7582072193428498E-2</c:v>
                </c:pt>
                <c:pt idx="2945" formatCode="General">
                  <c:v>-4.7159232100583599E-2</c:v>
                </c:pt>
                <c:pt idx="2946" formatCode="General">
                  <c:v>-4.7192092042437198E-2</c:v>
                </c:pt>
                <c:pt idx="2947" formatCode="General">
                  <c:v>-4.72360812618077E-2</c:v>
                </c:pt>
                <c:pt idx="2948" formatCode="General">
                  <c:v>-4.6791301694805498E-2</c:v>
                </c:pt>
                <c:pt idx="2949" formatCode="General">
                  <c:v>-4.5622774061934997E-2</c:v>
                </c:pt>
                <c:pt idx="2950" formatCode="General">
                  <c:v>-4.4811126008441497E-2</c:v>
                </c:pt>
                <c:pt idx="2951" formatCode="General">
                  <c:v>-4.4255014662198201E-2</c:v>
                </c:pt>
                <c:pt idx="2952" formatCode="General">
                  <c:v>-4.2184116439754303E-2</c:v>
                </c:pt>
                <c:pt idx="2953" formatCode="General">
                  <c:v>-3.8697553004088302E-2</c:v>
                </c:pt>
                <c:pt idx="2954" formatCode="General">
                  <c:v>-3.4596338484659199E-2</c:v>
                </c:pt>
                <c:pt idx="2955" formatCode="General">
                  <c:v>-3.0230679203050798E-2</c:v>
                </c:pt>
                <c:pt idx="2956" formatCode="General">
                  <c:v>-2.5764381298392001E-2</c:v>
                </c:pt>
                <c:pt idx="2957" formatCode="General">
                  <c:v>-2.0552501144059199E-2</c:v>
                </c:pt>
                <c:pt idx="2958" formatCode="General">
                  <c:v>-1.42340264400791E-2</c:v>
                </c:pt>
                <c:pt idx="2959" formatCode="General">
                  <c:v>-6.6296863273584998E-3</c:v>
                </c:pt>
                <c:pt idx="2960" formatCode="General">
                  <c:v>1.9315877101258401E-3</c:v>
                </c:pt>
                <c:pt idx="2961" formatCode="General">
                  <c:v>1.02718539763632E-2</c:v>
                </c:pt>
                <c:pt idx="2962" formatCode="General">
                  <c:v>1.7826686918236499E-2</c:v>
                </c:pt>
                <c:pt idx="2963" formatCode="General">
                  <c:v>2.4109419922112001E-2</c:v>
                </c:pt>
                <c:pt idx="2964" formatCode="General">
                  <c:v>2.87697175778652E-2</c:v>
                </c:pt>
                <c:pt idx="2965" formatCode="General">
                  <c:v>3.2620523556290103E-2</c:v>
                </c:pt>
                <c:pt idx="2966" formatCode="General">
                  <c:v>3.6157483405141501E-2</c:v>
                </c:pt>
                <c:pt idx="2967" formatCode="General">
                  <c:v>3.8984250754840001E-2</c:v>
                </c:pt>
                <c:pt idx="2968" formatCode="General">
                  <c:v>4.0249534632171097E-2</c:v>
                </c:pt>
                <c:pt idx="2969" formatCode="General">
                  <c:v>3.9646713294167003E-2</c:v>
                </c:pt>
                <c:pt idx="2970" formatCode="General">
                  <c:v>3.7561261209737601E-2</c:v>
                </c:pt>
                <c:pt idx="2971" formatCode="General">
                  <c:v>3.3858317286304999E-2</c:v>
                </c:pt>
                <c:pt idx="2972" formatCode="General">
                  <c:v>2.9338435947081298E-2</c:v>
                </c:pt>
                <c:pt idx="2973" formatCode="General">
                  <c:v>2.5361347253400598E-2</c:v>
                </c:pt>
                <c:pt idx="2974" formatCode="General">
                  <c:v>2.2174697945205699E-2</c:v>
                </c:pt>
                <c:pt idx="2975" formatCode="General">
                  <c:v>2.0605718033975099E-2</c:v>
                </c:pt>
                <c:pt idx="2976" formatCode="General">
                  <c:v>2.1753756083163898E-2</c:v>
                </c:pt>
                <c:pt idx="2977" formatCode="General">
                  <c:v>2.5082521768052399E-2</c:v>
                </c:pt>
                <c:pt idx="2978" formatCode="General">
                  <c:v>3.0041246376710701E-2</c:v>
                </c:pt>
                <c:pt idx="2979" formatCode="General">
                  <c:v>3.6304465644557402E-2</c:v>
                </c:pt>
                <c:pt idx="2980" formatCode="General">
                  <c:v>4.3573404261077898E-2</c:v>
                </c:pt>
                <c:pt idx="2981" formatCode="General">
                  <c:v>5.2221513834915197E-2</c:v>
                </c:pt>
                <c:pt idx="2982" formatCode="General">
                  <c:v>6.1732510589858403E-2</c:v>
                </c:pt>
                <c:pt idx="2983" formatCode="General">
                  <c:v>7.0857638889696595E-2</c:v>
                </c:pt>
                <c:pt idx="2984" formatCode="General">
                  <c:v>7.8908724719257403E-2</c:v>
                </c:pt>
                <c:pt idx="2985" formatCode="General">
                  <c:v>8.5913814746609293E-2</c:v>
                </c:pt>
                <c:pt idx="2986" formatCode="General">
                  <c:v>9.1928802468021903E-2</c:v>
                </c:pt>
                <c:pt idx="2987" formatCode="General">
                  <c:v>9.6847492050658304E-2</c:v>
                </c:pt>
                <c:pt idx="2988" formatCode="General">
                  <c:v>0.100565885732065</c:v>
                </c:pt>
                <c:pt idx="2989" formatCode="General">
                  <c:v>0.103587547142412</c:v>
                </c:pt>
                <c:pt idx="2990" formatCode="General">
                  <c:v>0.105869948215354</c:v>
                </c:pt>
                <c:pt idx="2991" formatCode="General">
                  <c:v>0.106112733096282</c:v>
                </c:pt>
                <c:pt idx="2992" formatCode="General">
                  <c:v>0.10492321281771901</c:v>
                </c:pt>
                <c:pt idx="2993" formatCode="General">
                  <c:v>0.10328678768790001</c:v>
                </c:pt>
                <c:pt idx="2994" formatCode="General">
                  <c:v>9.9968226733138696E-2</c:v>
                </c:pt>
                <c:pt idx="2995" formatCode="General">
                  <c:v>9.3579217102353104E-2</c:v>
                </c:pt>
                <c:pt idx="2996" formatCode="General">
                  <c:v>8.3612660120185894E-2</c:v>
                </c:pt>
                <c:pt idx="2997" formatCode="General">
                  <c:v>7.0120755227051995E-2</c:v>
                </c:pt>
                <c:pt idx="2998" formatCode="General">
                  <c:v>5.4427212746830503E-2</c:v>
                </c:pt>
                <c:pt idx="2999" formatCode="General">
                  <c:v>3.8831576207906199E-2</c:v>
                </c:pt>
                <c:pt idx="3000" formatCode="General">
                  <c:v>2.48524886230891E-2</c:v>
                </c:pt>
                <c:pt idx="3001" formatCode="General">
                  <c:v>1.28734121359229E-2</c:v>
                </c:pt>
                <c:pt idx="3002" formatCode="General">
                  <c:v>2.4922284339457998E-3</c:v>
                </c:pt>
                <c:pt idx="3003" formatCode="General">
                  <c:v>-6.4922798812787003E-3</c:v>
                </c:pt>
                <c:pt idx="3004" formatCode="General">
                  <c:v>-1.30720801690308E-2</c:v>
                </c:pt>
                <c:pt idx="3005" formatCode="General">
                  <c:v>-1.68663547235113E-2</c:v>
                </c:pt>
                <c:pt idx="3006" formatCode="General">
                  <c:v>-1.7504399906157399E-2</c:v>
                </c:pt>
                <c:pt idx="3007" formatCode="General">
                  <c:v>-1.44410026069923E-2</c:v>
                </c:pt>
                <c:pt idx="3008" formatCode="General">
                  <c:v>-8.9284986862418307E-3</c:v>
                </c:pt>
                <c:pt idx="3009" formatCode="General">
                  <c:v>-3.0063109764967501E-3</c:v>
                </c:pt>
                <c:pt idx="3010" formatCode="General">
                  <c:v>3.35055986950876E-3</c:v>
                </c:pt>
                <c:pt idx="3011" formatCode="General">
                  <c:v>1.06418130827619E-2</c:v>
                </c:pt>
                <c:pt idx="3012" formatCode="General">
                  <c:v>1.80554879360947E-2</c:v>
                </c:pt>
                <c:pt idx="3013" formatCode="General">
                  <c:v>2.4894339754795099E-2</c:v>
                </c:pt>
                <c:pt idx="3014" formatCode="General">
                  <c:v>3.0781087929683901E-2</c:v>
                </c:pt>
                <c:pt idx="3015" formatCode="General">
                  <c:v>3.6416461147265697E-2</c:v>
                </c:pt>
                <c:pt idx="3016" formatCode="General">
                  <c:v>4.2263946211447599E-2</c:v>
                </c:pt>
                <c:pt idx="3017" formatCode="General">
                  <c:v>4.7241345024540901E-2</c:v>
                </c:pt>
                <c:pt idx="3018" formatCode="General">
                  <c:v>5.08691161392354E-2</c:v>
                </c:pt>
                <c:pt idx="3019" formatCode="General">
                  <c:v>5.2864437072510297E-2</c:v>
                </c:pt>
                <c:pt idx="3020" formatCode="General">
                  <c:v>5.2406507764064802E-2</c:v>
                </c:pt>
                <c:pt idx="3021" formatCode="General">
                  <c:v>4.9603948330603602E-2</c:v>
                </c:pt>
                <c:pt idx="3022" formatCode="General">
                  <c:v>4.4531526981446599E-2</c:v>
                </c:pt>
                <c:pt idx="3023" formatCode="General">
                  <c:v>3.74626381463634E-2</c:v>
                </c:pt>
                <c:pt idx="3024" formatCode="General">
                  <c:v>2.9235033044882799E-2</c:v>
                </c:pt>
                <c:pt idx="3025" formatCode="General">
                  <c:v>2.0206174669085201E-2</c:v>
                </c:pt>
                <c:pt idx="3026" formatCode="General">
                  <c:v>1.09006629419363E-2</c:v>
                </c:pt>
                <c:pt idx="3027" formatCode="General">
                  <c:v>2.4386970128962302E-3</c:v>
                </c:pt>
                <c:pt idx="3028" formatCode="General">
                  <c:v>-4.2207103248204604E-3</c:v>
                </c:pt>
                <c:pt idx="3029" formatCode="General">
                  <c:v>-8.1830397481579102E-3</c:v>
                </c:pt>
                <c:pt idx="3030" formatCode="General">
                  <c:v>-9.4315565317562907E-3</c:v>
                </c:pt>
                <c:pt idx="3031" formatCode="General">
                  <c:v>-8.0275713448231707E-3</c:v>
                </c:pt>
                <c:pt idx="3032" formatCode="General">
                  <c:v>-4.6239305635482498E-3</c:v>
                </c:pt>
                <c:pt idx="3033" formatCode="General">
                  <c:v>-1.14185992626588E-3</c:v>
                </c:pt>
                <c:pt idx="3034" formatCode="General">
                  <c:v>9.2447985482024798E-4</c:v>
                </c:pt>
                <c:pt idx="3035" formatCode="General">
                  <c:v>8.9520810917724199E-4</c:v>
                </c:pt>
                <c:pt idx="3036" formatCode="General">
                  <c:v>-1.3061832845182801E-3</c:v>
                </c:pt>
                <c:pt idx="3037" formatCode="General">
                  <c:v>-4.9983529203253699E-3</c:v>
                </c:pt>
                <c:pt idx="3038" formatCode="General">
                  <c:v>-9.5615302114798306E-3</c:v>
                </c:pt>
                <c:pt idx="3039" formatCode="General">
                  <c:v>-1.4901423121573E-2</c:v>
                </c:pt>
                <c:pt idx="3040" formatCode="General">
                  <c:v>-2.0786378435082499E-2</c:v>
                </c:pt>
                <c:pt idx="3041" formatCode="General">
                  <c:v>-2.67584044586405E-2</c:v>
                </c:pt>
                <c:pt idx="3042" formatCode="General">
                  <c:v>-3.27005577600726E-2</c:v>
                </c:pt>
                <c:pt idx="3043" formatCode="General">
                  <c:v>-3.8943473890741598E-2</c:v>
                </c:pt>
                <c:pt idx="3044" formatCode="General">
                  <c:v>-4.55930863931054E-2</c:v>
                </c:pt>
                <c:pt idx="3045" formatCode="General">
                  <c:v>-5.21662234980661E-2</c:v>
                </c:pt>
                <c:pt idx="3046" formatCode="General">
                  <c:v>-5.8099601026900698E-2</c:v>
                </c:pt>
                <c:pt idx="3047" formatCode="General">
                  <c:v>-6.2263475820029099E-2</c:v>
                </c:pt>
                <c:pt idx="3048" formatCode="General">
                  <c:v>-6.4628233379207894E-2</c:v>
                </c:pt>
                <c:pt idx="3049" formatCode="General">
                  <c:v>-6.7322595999561502E-2</c:v>
                </c:pt>
                <c:pt idx="3050" formatCode="General">
                  <c:v>-7.2121432819543294E-2</c:v>
                </c:pt>
                <c:pt idx="3051" formatCode="General">
                  <c:v>-7.9575181579548696E-2</c:v>
                </c:pt>
                <c:pt idx="3052" formatCode="General">
                  <c:v>-8.82202122677503E-2</c:v>
                </c:pt>
                <c:pt idx="3053" formatCode="General">
                  <c:v>-9.5683011974484797E-2</c:v>
                </c:pt>
                <c:pt idx="3054" formatCode="General">
                  <c:v>-0.100948704214411</c:v>
                </c:pt>
                <c:pt idx="3055" formatCode="General">
                  <c:v>-0.104022802221043</c:v>
                </c:pt>
                <c:pt idx="3056" formatCode="General">
                  <c:v>-0.10463555056010899</c:v>
                </c:pt>
                <c:pt idx="3057" formatCode="General">
                  <c:v>-0.10262414823579501</c:v>
                </c:pt>
                <c:pt idx="3058" formatCode="General">
                  <c:v>-9.7833046272112298E-2</c:v>
                </c:pt>
                <c:pt idx="3059" formatCode="General">
                  <c:v>-9.0509453414194696E-2</c:v>
                </c:pt>
                <c:pt idx="3060" formatCode="General">
                  <c:v>-8.0781949304003703E-2</c:v>
                </c:pt>
                <c:pt idx="3061" formatCode="General">
                  <c:v>-7.0364183621424006E-2</c:v>
                </c:pt>
                <c:pt idx="3062" formatCode="General">
                  <c:v>-6.1597533084494498E-2</c:v>
                </c:pt>
                <c:pt idx="3063" formatCode="General">
                  <c:v>-5.4411358735064502E-2</c:v>
                </c:pt>
                <c:pt idx="3064" formatCode="General">
                  <c:v>-4.77583325250652E-2</c:v>
                </c:pt>
                <c:pt idx="3065" formatCode="General">
                  <c:v>-4.14030552753301E-2</c:v>
                </c:pt>
                <c:pt idx="3066" formatCode="General">
                  <c:v>-3.5165026304477202E-2</c:v>
                </c:pt>
                <c:pt idx="3067" formatCode="General">
                  <c:v>-2.81673457046164E-2</c:v>
                </c:pt>
                <c:pt idx="3068" formatCode="General">
                  <c:v>-2.03222747206297E-2</c:v>
                </c:pt>
                <c:pt idx="3069" formatCode="General">
                  <c:v>-1.1893331989282999E-2</c:v>
                </c:pt>
                <c:pt idx="3070" formatCode="General">
                  <c:v>-2.9599675501033899E-3</c:v>
                </c:pt>
                <c:pt idx="3071" formatCode="General">
                  <c:v>5.7617148187139103E-3</c:v>
                </c:pt>
                <c:pt idx="3072" formatCode="General">
                  <c:v>1.3245766238966899E-2</c:v>
                </c:pt>
                <c:pt idx="3073" formatCode="General">
                  <c:v>1.88715135869328E-2</c:v>
                </c:pt>
                <c:pt idx="3074" formatCode="General">
                  <c:v>2.2755856637967399E-2</c:v>
                </c:pt>
                <c:pt idx="3075" formatCode="General">
                  <c:v>2.5182163834904299E-2</c:v>
                </c:pt>
                <c:pt idx="3076" formatCode="General">
                  <c:v>2.64624151079467E-2</c:v>
                </c:pt>
                <c:pt idx="3077" formatCode="General">
                  <c:v>2.6663385625612102E-2</c:v>
                </c:pt>
                <c:pt idx="3078" formatCode="General">
                  <c:v>2.5062856126401599E-2</c:v>
                </c:pt>
                <c:pt idx="3079" formatCode="General">
                  <c:v>2.0853074705418601E-2</c:v>
                </c:pt>
                <c:pt idx="3080" formatCode="General">
                  <c:v>1.4011142329579101E-2</c:v>
                </c:pt>
                <c:pt idx="3081" formatCode="General">
                  <c:v>6.0845758805346001E-3</c:v>
                </c:pt>
                <c:pt idx="3082" formatCode="General">
                  <c:v>-2.5548745881676001E-3</c:v>
                </c:pt>
                <c:pt idx="3083" formatCode="General">
                  <c:v>-1.31733226270429E-2</c:v>
                </c:pt>
                <c:pt idx="3084" formatCode="General">
                  <c:v>-2.59069361184712E-2</c:v>
                </c:pt>
                <c:pt idx="3085" formatCode="General">
                  <c:v>-3.95840067727765E-2</c:v>
                </c:pt>
                <c:pt idx="3086" formatCode="General">
                  <c:v>-5.25249812210698E-2</c:v>
                </c:pt>
                <c:pt idx="3087" formatCode="General">
                  <c:v>-6.4301944386972107E-2</c:v>
                </c:pt>
                <c:pt idx="3088" formatCode="General">
                  <c:v>-7.54078247594831E-2</c:v>
                </c:pt>
                <c:pt idx="3089" formatCode="General">
                  <c:v>-8.5268870705622501E-2</c:v>
                </c:pt>
                <c:pt idx="3090" formatCode="General">
                  <c:v>-9.32530141619929E-2</c:v>
                </c:pt>
                <c:pt idx="3091" formatCode="General">
                  <c:v>-9.9797219046791105E-2</c:v>
                </c:pt>
                <c:pt idx="3092" formatCode="General">
                  <c:v>-0.105085288969126</c:v>
                </c:pt>
                <c:pt idx="3093" formatCode="General">
                  <c:v>-0.10836209390335599</c:v>
                </c:pt>
                <c:pt idx="3094" formatCode="General">
                  <c:v>-0.108344801425646</c:v>
                </c:pt>
                <c:pt idx="3095" formatCode="General">
                  <c:v>-0.10398085852406801</c:v>
                </c:pt>
                <c:pt idx="3096" formatCode="General">
                  <c:v>-9.50271050435679E-2</c:v>
                </c:pt>
                <c:pt idx="3097" formatCode="General">
                  <c:v>-8.1987641440967804E-2</c:v>
                </c:pt>
                <c:pt idx="3098" formatCode="General">
                  <c:v>-6.5779587665561995E-2</c:v>
                </c:pt>
                <c:pt idx="3099" formatCode="General">
                  <c:v>-4.6955981616135803E-2</c:v>
                </c:pt>
                <c:pt idx="3100" formatCode="General">
                  <c:v>-2.6627717847698899E-2</c:v>
                </c:pt>
                <c:pt idx="3101" formatCode="General">
                  <c:v>-6.3836123000784398E-3</c:v>
                </c:pt>
                <c:pt idx="3102" formatCode="General">
                  <c:v>1.23212426526668E-2</c:v>
                </c:pt>
                <c:pt idx="3103" formatCode="General">
                  <c:v>2.8471704613493298E-2</c:v>
                </c:pt>
                <c:pt idx="3104" formatCode="General">
                  <c:v>4.1792508827196401E-2</c:v>
                </c:pt>
                <c:pt idx="3105" formatCode="General">
                  <c:v>5.2939114840861397E-2</c:v>
                </c:pt>
                <c:pt idx="3106" formatCode="General">
                  <c:v>6.2947333139502598E-2</c:v>
                </c:pt>
                <c:pt idx="3107" formatCode="General">
                  <c:v>7.1854518995359301E-2</c:v>
                </c:pt>
                <c:pt idx="3108" formatCode="General">
                  <c:v>8.0378023342619898E-2</c:v>
                </c:pt>
                <c:pt idx="3109" formatCode="General">
                  <c:v>8.8513282928051301E-2</c:v>
                </c:pt>
                <c:pt idx="3110" formatCode="General">
                  <c:v>9.5504403480305602E-2</c:v>
                </c:pt>
                <c:pt idx="3111" formatCode="General">
                  <c:v>0.10110965290862101</c:v>
                </c:pt>
                <c:pt idx="3112" formatCode="General">
                  <c:v>0.10530054348590499</c:v>
                </c:pt>
                <c:pt idx="3113" formatCode="General">
                  <c:v>0.107903764274207</c:v>
                </c:pt>
                <c:pt idx="3114" formatCode="General">
                  <c:v>0.10813858000821699</c:v>
                </c:pt>
                <c:pt idx="3115" formatCode="General">
                  <c:v>0.10615312751846299</c:v>
                </c:pt>
                <c:pt idx="3116" formatCode="General">
                  <c:v>0.10182587117820301</c:v>
                </c:pt>
                <c:pt idx="3117" formatCode="General">
                  <c:v>9.4340527614677497E-2</c:v>
                </c:pt>
                <c:pt idx="3118" formatCode="General">
                  <c:v>8.5038137398862998E-2</c:v>
                </c:pt>
                <c:pt idx="3119" formatCode="General">
                  <c:v>7.5523093912296696E-2</c:v>
                </c:pt>
                <c:pt idx="3120" formatCode="General">
                  <c:v>6.6077559554634901E-2</c:v>
                </c:pt>
                <c:pt idx="3121" formatCode="General">
                  <c:v>5.7099555518298303E-2</c:v>
                </c:pt>
                <c:pt idx="3122" formatCode="General">
                  <c:v>4.8647167767802098E-2</c:v>
                </c:pt>
                <c:pt idx="3123" formatCode="General">
                  <c:v>4.19245830659873E-2</c:v>
                </c:pt>
                <c:pt idx="3124" formatCode="General">
                  <c:v>3.7283347735615098E-2</c:v>
                </c:pt>
                <c:pt idx="3125" formatCode="General">
                  <c:v>3.3759818403372097E-2</c:v>
                </c:pt>
                <c:pt idx="3126" formatCode="General">
                  <c:v>3.1538286237512599E-2</c:v>
                </c:pt>
                <c:pt idx="3127" formatCode="General">
                  <c:v>3.04567099712959E-2</c:v>
                </c:pt>
                <c:pt idx="3128" formatCode="General">
                  <c:v>3.0511760200778899E-2</c:v>
                </c:pt>
                <c:pt idx="3129" formatCode="General">
                  <c:v>3.1261199391885597E-2</c:v>
                </c:pt>
                <c:pt idx="3130" formatCode="General">
                  <c:v>3.2073383307165797E-2</c:v>
                </c:pt>
                <c:pt idx="3131" formatCode="General">
                  <c:v>3.3093378236927103E-2</c:v>
                </c:pt>
                <c:pt idx="3132" formatCode="General">
                  <c:v>3.38083332804308E-2</c:v>
                </c:pt>
                <c:pt idx="3133" formatCode="General">
                  <c:v>3.4287525593113599E-2</c:v>
                </c:pt>
                <c:pt idx="3134" formatCode="General">
                  <c:v>3.4801402834678703E-2</c:v>
                </c:pt>
                <c:pt idx="3135" formatCode="General">
                  <c:v>3.5620608527088302E-2</c:v>
                </c:pt>
                <c:pt idx="3136" formatCode="General">
                  <c:v>3.7099059673174999E-2</c:v>
                </c:pt>
                <c:pt idx="3137" formatCode="General">
                  <c:v>3.91030374546752E-2</c:v>
                </c:pt>
                <c:pt idx="3138" formatCode="General">
                  <c:v>4.2260176796075799E-2</c:v>
                </c:pt>
                <c:pt idx="3139" formatCode="General">
                  <c:v>4.7005892415003997E-2</c:v>
                </c:pt>
                <c:pt idx="3140" formatCode="General">
                  <c:v>5.2623170033879202E-2</c:v>
                </c:pt>
                <c:pt idx="3141" formatCode="General">
                  <c:v>5.8205134284596997E-2</c:v>
                </c:pt>
                <c:pt idx="3142" formatCode="General">
                  <c:v>6.3407406525838497E-2</c:v>
                </c:pt>
                <c:pt idx="3143" formatCode="General">
                  <c:v>6.8780886632142296E-2</c:v>
                </c:pt>
                <c:pt idx="3144" formatCode="General">
                  <c:v>7.4257749578778107E-2</c:v>
                </c:pt>
                <c:pt idx="3145" formatCode="General">
                  <c:v>7.9225060827156399E-2</c:v>
                </c:pt>
                <c:pt idx="3146" formatCode="General">
                  <c:v>8.3267029125519601E-2</c:v>
                </c:pt>
                <c:pt idx="3147" formatCode="General">
                  <c:v>8.5559634472382906E-2</c:v>
                </c:pt>
                <c:pt idx="3148" formatCode="General">
                  <c:v>8.5313920041159105E-2</c:v>
                </c:pt>
                <c:pt idx="3149" formatCode="General">
                  <c:v>8.2429788248486804E-2</c:v>
                </c:pt>
                <c:pt idx="3150" formatCode="General">
                  <c:v>7.6980168205008803E-2</c:v>
                </c:pt>
                <c:pt idx="3151" formatCode="General">
                  <c:v>6.9105342475899598E-2</c:v>
                </c:pt>
                <c:pt idx="3152" formatCode="General">
                  <c:v>5.8363735997795402E-2</c:v>
                </c:pt>
                <c:pt idx="3153" formatCode="General">
                  <c:v>4.5300660694134201E-2</c:v>
                </c:pt>
                <c:pt idx="3154" formatCode="General">
                  <c:v>3.1313929859924601E-2</c:v>
                </c:pt>
                <c:pt idx="3155" formatCode="General">
                  <c:v>1.79778689379302E-2</c:v>
                </c:pt>
                <c:pt idx="3156" formatCode="General">
                  <c:v>7.2671192472414797E-3</c:v>
                </c:pt>
                <c:pt idx="3157">
                  <c:v>-4.87891342670972E-5</c:v>
                </c:pt>
                <c:pt idx="3158" formatCode="General">
                  <c:v>-4.5292794989397296E-3</c:v>
                </c:pt>
                <c:pt idx="3159" formatCode="General">
                  <c:v>-7.77768673132924E-3</c:v>
                </c:pt>
                <c:pt idx="3160" formatCode="General">
                  <c:v>-1.04336697465878E-2</c:v>
                </c:pt>
                <c:pt idx="3161" formatCode="General">
                  <c:v>-1.2225628504260301E-2</c:v>
                </c:pt>
                <c:pt idx="3162" formatCode="General">
                  <c:v>-1.34139014015151E-2</c:v>
                </c:pt>
                <c:pt idx="3163" formatCode="General">
                  <c:v>-1.46042303928748E-2</c:v>
                </c:pt>
                <c:pt idx="3164" formatCode="General">
                  <c:v>-1.6116995122009599E-2</c:v>
                </c:pt>
                <c:pt idx="3165" formatCode="General">
                  <c:v>-1.8093243594338799E-2</c:v>
                </c:pt>
                <c:pt idx="3166" formatCode="General">
                  <c:v>-2.0912861228635098E-2</c:v>
                </c:pt>
                <c:pt idx="3167" formatCode="General">
                  <c:v>-2.5018238912344701E-2</c:v>
                </c:pt>
                <c:pt idx="3168" formatCode="General">
                  <c:v>-3.04646830257282E-2</c:v>
                </c:pt>
                <c:pt idx="3169" formatCode="General">
                  <c:v>-3.68815142560436E-2</c:v>
                </c:pt>
                <c:pt idx="3170" formatCode="General">
                  <c:v>-4.3925088304028297E-2</c:v>
                </c:pt>
                <c:pt idx="3171" formatCode="General">
                  <c:v>-5.12796359887241E-2</c:v>
                </c:pt>
                <c:pt idx="3172" formatCode="General">
                  <c:v>-5.87895646292824E-2</c:v>
                </c:pt>
                <c:pt idx="3173" formatCode="General">
                  <c:v>-6.6288640341188199E-2</c:v>
                </c:pt>
                <c:pt idx="3174" formatCode="General">
                  <c:v>-7.3137046842747494E-2</c:v>
                </c:pt>
                <c:pt idx="3175" formatCode="General">
                  <c:v>-7.8567270910823994E-2</c:v>
                </c:pt>
                <c:pt idx="3176" formatCode="General">
                  <c:v>-8.2953963950149201E-2</c:v>
                </c:pt>
                <c:pt idx="3177" formatCode="General">
                  <c:v>-8.7170943311736304E-2</c:v>
                </c:pt>
                <c:pt idx="3178" formatCode="General">
                  <c:v>-9.0973981823941202E-2</c:v>
                </c:pt>
                <c:pt idx="3179" formatCode="General">
                  <c:v>-9.3747001530925703E-2</c:v>
                </c:pt>
                <c:pt idx="3180" formatCode="General">
                  <c:v>-9.5143742928728903E-2</c:v>
                </c:pt>
                <c:pt idx="3181" formatCode="General">
                  <c:v>-9.48817241773664E-2</c:v>
                </c:pt>
                <c:pt idx="3182" formatCode="General">
                  <c:v>-9.3713155130290202E-2</c:v>
                </c:pt>
                <c:pt idx="3183" formatCode="General">
                  <c:v>-9.22835618553529E-2</c:v>
                </c:pt>
                <c:pt idx="3184" formatCode="General">
                  <c:v>-9.0776299194402998E-2</c:v>
                </c:pt>
                <c:pt idx="3185" formatCode="General">
                  <c:v>-8.9919101218293995E-2</c:v>
                </c:pt>
                <c:pt idx="3186" formatCode="General">
                  <c:v>-8.88298864491784E-2</c:v>
                </c:pt>
                <c:pt idx="3187" formatCode="General">
                  <c:v>-8.6890336291850001E-2</c:v>
                </c:pt>
                <c:pt idx="3188" formatCode="General">
                  <c:v>-8.4951874413616804E-2</c:v>
                </c:pt>
                <c:pt idx="3189" formatCode="General">
                  <c:v>-8.3358287477852594E-2</c:v>
                </c:pt>
                <c:pt idx="3190" formatCode="General">
                  <c:v>-8.2099330695098505E-2</c:v>
                </c:pt>
                <c:pt idx="3191" formatCode="General">
                  <c:v>-8.1096415354629206E-2</c:v>
                </c:pt>
                <c:pt idx="3192" formatCode="General">
                  <c:v>-7.9320966070360696E-2</c:v>
                </c:pt>
                <c:pt idx="3193" formatCode="General">
                  <c:v>-7.6775878196502403E-2</c:v>
                </c:pt>
                <c:pt idx="3194" formatCode="General">
                  <c:v>-7.4433901079024201E-2</c:v>
                </c:pt>
                <c:pt idx="3195" formatCode="General">
                  <c:v>-7.1218994888037596E-2</c:v>
                </c:pt>
                <c:pt idx="3196" formatCode="General">
                  <c:v>-6.7035558633495501E-2</c:v>
                </c:pt>
                <c:pt idx="3197" formatCode="General">
                  <c:v>-6.3258195245678203E-2</c:v>
                </c:pt>
                <c:pt idx="3198" formatCode="General">
                  <c:v>-6.03136354010523E-2</c:v>
                </c:pt>
                <c:pt idx="3199" formatCode="General">
                  <c:v>-5.7613107065103801E-2</c:v>
                </c:pt>
                <c:pt idx="3200" formatCode="General">
                  <c:v>-5.4361739583784402E-2</c:v>
                </c:pt>
                <c:pt idx="3201" formatCode="General">
                  <c:v>-5.0762341038682497E-2</c:v>
                </c:pt>
                <c:pt idx="3202" formatCode="General">
                  <c:v>-4.7050916318380598E-2</c:v>
                </c:pt>
                <c:pt idx="3203" formatCode="General">
                  <c:v>-4.2817163008435598E-2</c:v>
                </c:pt>
                <c:pt idx="3204" formatCode="General">
                  <c:v>-3.8258171296783099E-2</c:v>
                </c:pt>
                <c:pt idx="3205" formatCode="General">
                  <c:v>-3.3302631051074602E-2</c:v>
                </c:pt>
                <c:pt idx="3206" formatCode="General">
                  <c:v>-2.6768767827163E-2</c:v>
                </c:pt>
                <c:pt idx="3207" formatCode="General">
                  <c:v>-1.7984262901738698E-2</c:v>
                </c:pt>
                <c:pt idx="3208" formatCode="General">
                  <c:v>-7.8997294865286501E-3</c:v>
                </c:pt>
                <c:pt idx="3209" formatCode="General">
                  <c:v>2.67251635804746E-3</c:v>
                </c:pt>
                <c:pt idx="3210" formatCode="General">
                  <c:v>1.441122814197E-2</c:v>
                </c:pt>
                <c:pt idx="3211" formatCode="General">
                  <c:v>2.76180084551155E-2</c:v>
                </c:pt>
                <c:pt idx="3212" formatCode="General">
                  <c:v>4.1643485889368601E-2</c:v>
                </c:pt>
                <c:pt idx="3213" formatCode="General">
                  <c:v>5.6053397259860499E-2</c:v>
                </c:pt>
                <c:pt idx="3214" formatCode="General">
                  <c:v>7.01279355148203E-2</c:v>
                </c:pt>
                <c:pt idx="3215" formatCode="General">
                  <c:v>8.21929286802974E-2</c:v>
                </c:pt>
                <c:pt idx="3216" formatCode="General">
                  <c:v>9.0984287587304799E-2</c:v>
                </c:pt>
                <c:pt idx="3217" formatCode="General">
                  <c:v>9.6374008597777602E-2</c:v>
                </c:pt>
                <c:pt idx="3218" formatCode="General">
                  <c:v>9.8478444340746901E-2</c:v>
                </c:pt>
                <c:pt idx="3219" formatCode="General">
                  <c:v>9.7494623022749693E-2</c:v>
                </c:pt>
                <c:pt idx="3220" formatCode="General">
                  <c:v>9.4007836482232696E-2</c:v>
                </c:pt>
                <c:pt idx="3221" formatCode="General">
                  <c:v>8.8935753620226807E-2</c:v>
                </c:pt>
                <c:pt idx="3222" formatCode="General">
                  <c:v>8.3124649818537899E-2</c:v>
                </c:pt>
                <c:pt idx="3223" formatCode="General">
                  <c:v>7.7057592182474696E-2</c:v>
                </c:pt>
                <c:pt idx="3224" formatCode="General">
                  <c:v>7.1199881719564595E-2</c:v>
                </c:pt>
                <c:pt idx="3225" formatCode="General">
                  <c:v>6.59639249677796E-2</c:v>
                </c:pt>
                <c:pt idx="3226" formatCode="General">
                  <c:v>6.13669873617812E-2</c:v>
                </c:pt>
                <c:pt idx="3227" formatCode="General">
                  <c:v>5.7674650868235401E-2</c:v>
                </c:pt>
                <c:pt idx="3228" formatCode="General">
                  <c:v>5.4700758194072302E-2</c:v>
                </c:pt>
                <c:pt idx="3229" formatCode="General">
                  <c:v>5.1391363905068099E-2</c:v>
                </c:pt>
                <c:pt idx="3230" formatCode="General">
                  <c:v>4.7224287806423897E-2</c:v>
                </c:pt>
                <c:pt idx="3231" formatCode="General">
                  <c:v>4.3059547779242001E-2</c:v>
                </c:pt>
                <c:pt idx="3232" formatCode="General">
                  <c:v>3.9325066860164799E-2</c:v>
                </c:pt>
                <c:pt idx="3233" formatCode="General">
                  <c:v>3.5960636333687401E-2</c:v>
                </c:pt>
                <c:pt idx="3234" formatCode="General">
                  <c:v>3.3891086473334602E-2</c:v>
                </c:pt>
                <c:pt idx="3235" formatCode="General">
                  <c:v>3.3265922555235097E-2</c:v>
                </c:pt>
                <c:pt idx="3236" formatCode="General">
                  <c:v>3.3836676782158202E-2</c:v>
                </c:pt>
                <c:pt idx="3237" formatCode="General">
                  <c:v>3.5319266332390603E-2</c:v>
                </c:pt>
                <c:pt idx="3238" formatCode="General">
                  <c:v>3.6581850953284603E-2</c:v>
                </c:pt>
                <c:pt idx="3239" formatCode="General">
                  <c:v>3.6946393447461201E-2</c:v>
                </c:pt>
                <c:pt idx="3240" formatCode="General">
                  <c:v>3.6808928207111298E-2</c:v>
                </c:pt>
                <c:pt idx="3241" formatCode="General">
                  <c:v>3.64387426005729E-2</c:v>
                </c:pt>
                <c:pt idx="3242" formatCode="General">
                  <c:v>3.5164312070130897E-2</c:v>
                </c:pt>
                <c:pt idx="3243" formatCode="General">
                  <c:v>3.2193398009566103E-2</c:v>
                </c:pt>
                <c:pt idx="3244" formatCode="General">
                  <c:v>2.6614556160646799E-2</c:v>
                </c:pt>
                <c:pt idx="3245" formatCode="General">
                  <c:v>1.8730819275665601E-2</c:v>
                </c:pt>
                <c:pt idx="3246" formatCode="General">
                  <c:v>1.0353841857619801E-2</c:v>
                </c:pt>
                <c:pt idx="3247" formatCode="General">
                  <c:v>2.8684439020613701E-3</c:v>
                </c:pt>
                <c:pt idx="3248" formatCode="General">
                  <c:v>-3.3270114956436398E-3</c:v>
                </c:pt>
                <c:pt idx="3249" formatCode="General">
                  <c:v>-8.3533797037457606E-3</c:v>
                </c:pt>
                <c:pt idx="3250" formatCode="General">
                  <c:v>-1.15536672623469E-2</c:v>
                </c:pt>
                <c:pt idx="3251" formatCode="General">
                  <c:v>-1.31947039145154E-2</c:v>
                </c:pt>
                <c:pt idx="3252" formatCode="General">
                  <c:v>-1.38711464627355E-2</c:v>
                </c:pt>
                <c:pt idx="3253" formatCode="General">
                  <c:v>-1.3517843222139799E-2</c:v>
                </c:pt>
                <c:pt idx="3254" formatCode="General">
                  <c:v>-1.31212408345227E-2</c:v>
                </c:pt>
                <c:pt idx="3255" formatCode="General">
                  <c:v>-1.27221877167049E-2</c:v>
                </c:pt>
                <c:pt idx="3256" formatCode="General">
                  <c:v>-1.18046800286107E-2</c:v>
                </c:pt>
                <c:pt idx="3257" formatCode="General">
                  <c:v>-1.103671212695E-2</c:v>
                </c:pt>
                <c:pt idx="3258" formatCode="General">
                  <c:v>-1.08994532253846E-2</c:v>
                </c:pt>
                <c:pt idx="3259" formatCode="General">
                  <c:v>-1.16935744499309E-2</c:v>
                </c:pt>
                <c:pt idx="3260" formatCode="General">
                  <c:v>-1.3633868425935201E-2</c:v>
                </c:pt>
                <c:pt idx="3261" formatCode="General">
                  <c:v>-1.6784283922464401E-2</c:v>
                </c:pt>
                <c:pt idx="3262" formatCode="General">
                  <c:v>-2.14165663018843E-2</c:v>
                </c:pt>
                <c:pt idx="3263" formatCode="General">
                  <c:v>-2.7714323322489898E-2</c:v>
                </c:pt>
                <c:pt idx="3264" formatCode="General">
                  <c:v>-3.5260287507108301E-2</c:v>
                </c:pt>
                <c:pt idx="3265" formatCode="General">
                  <c:v>-4.36746570634262E-2</c:v>
                </c:pt>
                <c:pt idx="3266" formatCode="General">
                  <c:v>-5.2496132158065201E-2</c:v>
                </c:pt>
                <c:pt idx="3267" formatCode="General">
                  <c:v>-6.1271629943529998E-2</c:v>
                </c:pt>
                <c:pt idx="3268" formatCode="General">
                  <c:v>-6.9058618488127402E-2</c:v>
                </c:pt>
                <c:pt idx="3269" formatCode="General">
                  <c:v>-7.44528536098613E-2</c:v>
                </c:pt>
                <c:pt idx="3270" formatCode="General">
                  <c:v>-7.7978671850033196E-2</c:v>
                </c:pt>
                <c:pt idx="3271" formatCode="General">
                  <c:v>-8.0741148394198894E-2</c:v>
                </c:pt>
                <c:pt idx="3272" formatCode="General">
                  <c:v>-8.3958536623445906E-2</c:v>
                </c:pt>
                <c:pt idx="3273" formatCode="General">
                  <c:v>-8.8498837359646698E-2</c:v>
                </c:pt>
                <c:pt idx="3274" formatCode="General">
                  <c:v>-9.2990546321358503E-2</c:v>
                </c:pt>
                <c:pt idx="3275" formatCode="General">
                  <c:v>-9.4659133042627297E-2</c:v>
                </c:pt>
                <c:pt idx="3276" formatCode="General">
                  <c:v>-9.1720893343492899E-2</c:v>
                </c:pt>
                <c:pt idx="3277" formatCode="General">
                  <c:v>-8.3924647976562197E-2</c:v>
                </c:pt>
                <c:pt idx="3278" formatCode="General">
                  <c:v>-7.1810375948649793E-2</c:v>
                </c:pt>
                <c:pt idx="3279" formatCode="General">
                  <c:v>-5.7518717547951799E-2</c:v>
                </c:pt>
                <c:pt idx="3280" formatCode="General">
                  <c:v>-4.3382037143920603E-2</c:v>
                </c:pt>
                <c:pt idx="3281" formatCode="General">
                  <c:v>-3.0592206481073698E-2</c:v>
                </c:pt>
                <c:pt idx="3282" formatCode="General">
                  <c:v>-1.8841038435739501E-2</c:v>
                </c:pt>
                <c:pt idx="3283" formatCode="General">
                  <c:v>-7.52950244361899E-3</c:v>
                </c:pt>
                <c:pt idx="3284" formatCode="General">
                  <c:v>3.2814997955813098E-3</c:v>
                </c:pt>
                <c:pt idx="3285" formatCode="General">
                  <c:v>1.34731311203017E-2</c:v>
                </c:pt>
                <c:pt idx="3286" formatCode="General">
                  <c:v>2.2729863698969899E-2</c:v>
                </c:pt>
                <c:pt idx="3287" formatCode="General">
                  <c:v>3.0707503130432301E-2</c:v>
                </c:pt>
                <c:pt idx="3288" formatCode="General">
                  <c:v>3.7234814420218601E-2</c:v>
                </c:pt>
                <c:pt idx="3289" formatCode="General">
                  <c:v>4.1800228204269402E-2</c:v>
                </c:pt>
                <c:pt idx="3290" formatCode="General">
                  <c:v>4.3845523339833499E-2</c:v>
                </c:pt>
                <c:pt idx="3291" formatCode="General">
                  <c:v>4.4511773264745501E-2</c:v>
                </c:pt>
                <c:pt idx="3292" formatCode="General">
                  <c:v>4.5274017190380197E-2</c:v>
                </c:pt>
                <c:pt idx="3293" formatCode="General">
                  <c:v>4.5805888576854602E-2</c:v>
                </c:pt>
                <c:pt idx="3294" formatCode="General">
                  <c:v>4.5767489941904098E-2</c:v>
                </c:pt>
                <c:pt idx="3295" formatCode="General">
                  <c:v>4.4885968597273597E-2</c:v>
                </c:pt>
                <c:pt idx="3296" formatCode="General">
                  <c:v>4.2858316669719898E-2</c:v>
                </c:pt>
                <c:pt idx="3297" formatCode="General">
                  <c:v>4.0344026456518703E-2</c:v>
                </c:pt>
                <c:pt idx="3298" formatCode="General">
                  <c:v>3.7582082334560597E-2</c:v>
                </c:pt>
                <c:pt idx="3299" formatCode="General">
                  <c:v>3.3511054999276098E-2</c:v>
                </c:pt>
                <c:pt idx="3300" formatCode="General">
                  <c:v>2.8000829996011199E-2</c:v>
                </c:pt>
                <c:pt idx="3301" formatCode="General">
                  <c:v>2.1835146472732901E-2</c:v>
                </c:pt>
                <c:pt idx="3302" formatCode="General">
                  <c:v>1.51022111013593E-2</c:v>
                </c:pt>
                <c:pt idx="3303" formatCode="General">
                  <c:v>8.8396806670252692E-3</c:v>
                </c:pt>
                <c:pt idx="3304" formatCode="General">
                  <c:v>3.7305924540068599E-3</c:v>
                </c:pt>
                <c:pt idx="3305" formatCode="General">
                  <c:v>1.8508713523045299E-4</c:v>
                </c:pt>
                <c:pt idx="3306" formatCode="General">
                  <c:v>-2.0907897479576702E-3</c:v>
                </c:pt>
                <c:pt idx="3307" formatCode="General">
                  <c:v>-4.3716723074745502E-3</c:v>
                </c:pt>
                <c:pt idx="3308" formatCode="General">
                  <c:v>-6.2958907949897001E-3</c:v>
                </c:pt>
                <c:pt idx="3309" formatCode="General">
                  <c:v>-6.7920238359570999E-3</c:v>
                </c:pt>
                <c:pt idx="3310" formatCode="General">
                  <c:v>-5.8120293438010803E-3</c:v>
                </c:pt>
                <c:pt idx="3311" formatCode="General">
                  <c:v>-4.03443070255046E-3</c:v>
                </c:pt>
                <c:pt idx="3312" formatCode="General">
                  <c:v>-1.85789863493413E-3</c:v>
                </c:pt>
                <c:pt idx="3313" formatCode="General">
                  <c:v>5.96605562542408E-4</c:v>
                </c:pt>
                <c:pt idx="3314" formatCode="General">
                  <c:v>3.8650023538157299E-3</c:v>
                </c:pt>
                <c:pt idx="3315" formatCode="General">
                  <c:v>8.6984113976103297E-3</c:v>
                </c:pt>
                <c:pt idx="3316" formatCode="General">
                  <c:v>1.5019260994510401E-2</c:v>
                </c:pt>
                <c:pt idx="3317" formatCode="General">
                  <c:v>2.1221312485815401E-2</c:v>
                </c:pt>
                <c:pt idx="3318" formatCode="General">
                  <c:v>2.5519828924216802E-2</c:v>
                </c:pt>
                <c:pt idx="3319" formatCode="General">
                  <c:v>2.84633107208275E-2</c:v>
                </c:pt>
                <c:pt idx="3320" formatCode="General">
                  <c:v>3.10130868682333E-2</c:v>
                </c:pt>
                <c:pt idx="3321" formatCode="General">
                  <c:v>3.3329691797876301E-2</c:v>
                </c:pt>
                <c:pt idx="3322" formatCode="General">
                  <c:v>3.5113638476493597E-2</c:v>
                </c:pt>
                <c:pt idx="3323" formatCode="General">
                  <c:v>3.6441603922310301E-2</c:v>
                </c:pt>
                <c:pt idx="3324" formatCode="General">
                  <c:v>3.83018077813908E-2</c:v>
                </c:pt>
                <c:pt idx="3325" formatCode="General">
                  <c:v>4.1437581087759197E-2</c:v>
                </c:pt>
                <c:pt idx="3326" formatCode="General">
                  <c:v>4.51755463351039E-2</c:v>
                </c:pt>
                <c:pt idx="3327" formatCode="General">
                  <c:v>4.7919118937794603E-2</c:v>
                </c:pt>
                <c:pt idx="3328" formatCode="General">
                  <c:v>4.9661246375037903E-2</c:v>
                </c:pt>
                <c:pt idx="3329" formatCode="General">
                  <c:v>5.1599208496261303E-2</c:v>
                </c:pt>
                <c:pt idx="3330" formatCode="General">
                  <c:v>5.4039589721994297E-2</c:v>
                </c:pt>
                <c:pt idx="3331" formatCode="General">
                  <c:v>5.5943181893165703E-2</c:v>
                </c:pt>
                <c:pt idx="3332" formatCode="General">
                  <c:v>5.6894174740209302E-2</c:v>
                </c:pt>
                <c:pt idx="3333" formatCode="General">
                  <c:v>5.7552714539764897E-2</c:v>
                </c:pt>
                <c:pt idx="3334" formatCode="General">
                  <c:v>5.81620640435105E-2</c:v>
                </c:pt>
                <c:pt idx="3335" formatCode="General">
                  <c:v>5.8508587653898297E-2</c:v>
                </c:pt>
                <c:pt idx="3336" formatCode="General">
                  <c:v>5.7752015488374699E-2</c:v>
                </c:pt>
                <c:pt idx="3337" formatCode="General">
                  <c:v>5.5667933648249603E-2</c:v>
                </c:pt>
                <c:pt idx="3338" formatCode="General">
                  <c:v>5.2789527076160199E-2</c:v>
                </c:pt>
                <c:pt idx="3339" formatCode="General">
                  <c:v>4.9244977901935098E-2</c:v>
                </c:pt>
                <c:pt idx="3340" formatCode="General">
                  <c:v>4.4754759239576197E-2</c:v>
                </c:pt>
                <c:pt idx="3341" formatCode="General">
                  <c:v>3.9880873632415798E-2</c:v>
                </c:pt>
                <c:pt idx="3342" formatCode="General">
                  <c:v>3.56011597799459E-2</c:v>
                </c:pt>
                <c:pt idx="3343" formatCode="General">
                  <c:v>3.17603134365411E-2</c:v>
                </c:pt>
                <c:pt idx="3344" formatCode="General">
                  <c:v>2.8399869317411099E-2</c:v>
                </c:pt>
                <c:pt idx="3345" formatCode="General">
                  <c:v>2.5905062516024101E-2</c:v>
                </c:pt>
                <c:pt idx="3346" formatCode="General">
                  <c:v>2.46809802753825E-2</c:v>
                </c:pt>
                <c:pt idx="3347" formatCode="General">
                  <c:v>2.4453477780162401E-2</c:v>
                </c:pt>
                <c:pt idx="3348" formatCode="General">
                  <c:v>2.4094212159029502E-2</c:v>
                </c:pt>
                <c:pt idx="3349" formatCode="General">
                  <c:v>2.3300517237376601E-2</c:v>
                </c:pt>
                <c:pt idx="3350" formatCode="General">
                  <c:v>2.2148373740226199E-2</c:v>
                </c:pt>
                <c:pt idx="3351" formatCode="General">
                  <c:v>2.0431475435277398E-2</c:v>
                </c:pt>
                <c:pt idx="3352" formatCode="General">
                  <c:v>1.8168955500398799E-2</c:v>
                </c:pt>
                <c:pt idx="3353" formatCode="General">
                  <c:v>1.50938418015861E-2</c:v>
                </c:pt>
                <c:pt idx="3354" formatCode="General">
                  <c:v>1.01226404353523E-2</c:v>
                </c:pt>
                <c:pt idx="3355" formatCode="General">
                  <c:v>2.4626348940684399E-3</c:v>
                </c:pt>
                <c:pt idx="3356" formatCode="General">
                  <c:v>-7.5002557142260602E-3</c:v>
                </c:pt>
                <c:pt idx="3357" formatCode="General">
                  <c:v>-1.89334281144054E-2</c:v>
                </c:pt>
                <c:pt idx="3358" formatCode="General">
                  <c:v>-3.13138159082198E-2</c:v>
                </c:pt>
                <c:pt idx="3359" formatCode="General">
                  <c:v>-4.3725532242869701E-2</c:v>
                </c:pt>
                <c:pt idx="3360" formatCode="General">
                  <c:v>-5.47863996702182E-2</c:v>
                </c:pt>
                <c:pt idx="3361" formatCode="General">
                  <c:v>-6.4192434130594805E-2</c:v>
                </c:pt>
                <c:pt idx="3362" formatCode="General">
                  <c:v>-7.2055350685936201E-2</c:v>
                </c:pt>
                <c:pt idx="3363" formatCode="General">
                  <c:v>-7.7984571700839098E-2</c:v>
                </c:pt>
                <c:pt idx="3364" formatCode="General">
                  <c:v>-8.1968720377107895E-2</c:v>
                </c:pt>
                <c:pt idx="3365" formatCode="General">
                  <c:v>-8.4198362451604294E-2</c:v>
                </c:pt>
                <c:pt idx="3366" formatCode="General">
                  <c:v>-8.4482821925023099E-2</c:v>
                </c:pt>
                <c:pt idx="3367" formatCode="General">
                  <c:v>-8.3287069087281895E-2</c:v>
                </c:pt>
                <c:pt idx="3368" formatCode="General">
                  <c:v>-8.1803473201123897E-2</c:v>
                </c:pt>
                <c:pt idx="3369" formatCode="General">
                  <c:v>-8.0720872203243504E-2</c:v>
                </c:pt>
                <c:pt idx="3370" formatCode="General">
                  <c:v>-8.0184850019301798E-2</c:v>
                </c:pt>
                <c:pt idx="3371" formatCode="General">
                  <c:v>-7.9296632739930803E-2</c:v>
                </c:pt>
                <c:pt idx="3372" formatCode="General">
                  <c:v>-7.7592624204187097E-2</c:v>
                </c:pt>
                <c:pt idx="3373" formatCode="General">
                  <c:v>-7.5300377849976896E-2</c:v>
                </c:pt>
                <c:pt idx="3374" formatCode="General">
                  <c:v>-7.2808367631158E-2</c:v>
                </c:pt>
                <c:pt idx="3375" formatCode="General">
                  <c:v>-7.1232924534053693E-2</c:v>
                </c:pt>
                <c:pt idx="3376" formatCode="General">
                  <c:v>-7.1291553738276697E-2</c:v>
                </c:pt>
                <c:pt idx="3377" formatCode="General">
                  <c:v>-7.2223155058521296E-2</c:v>
                </c:pt>
                <c:pt idx="3378" formatCode="General">
                  <c:v>-7.3161772833355704E-2</c:v>
                </c:pt>
                <c:pt idx="3379" formatCode="General">
                  <c:v>-7.4226952653500905E-2</c:v>
                </c:pt>
                <c:pt idx="3380" formatCode="General">
                  <c:v>-7.4679913520507998E-2</c:v>
                </c:pt>
                <c:pt idx="3381" formatCode="General">
                  <c:v>-7.34875873632517E-2</c:v>
                </c:pt>
                <c:pt idx="3382" formatCode="General">
                  <c:v>-7.0034623417672096E-2</c:v>
                </c:pt>
                <c:pt idx="3383" formatCode="General">
                  <c:v>-6.4742977583126304E-2</c:v>
                </c:pt>
                <c:pt idx="3384" formatCode="General">
                  <c:v>-5.91641599034008E-2</c:v>
                </c:pt>
                <c:pt idx="3385" formatCode="General">
                  <c:v>-5.3882764049853302E-2</c:v>
                </c:pt>
                <c:pt idx="3386" formatCode="General">
                  <c:v>-4.8243637785354697E-2</c:v>
                </c:pt>
                <c:pt idx="3387" formatCode="General">
                  <c:v>-4.13592817747283E-2</c:v>
                </c:pt>
                <c:pt idx="3388" formatCode="General">
                  <c:v>-3.3279873872387303E-2</c:v>
                </c:pt>
                <c:pt idx="3389" formatCode="General">
                  <c:v>-2.4450693426134699E-2</c:v>
                </c:pt>
                <c:pt idx="3390" formatCode="General">
                  <c:v>-1.47955320034383E-2</c:v>
                </c:pt>
                <c:pt idx="3391" formatCode="General">
                  <c:v>-4.2060458507816997E-3</c:v>
                </c:pt>
                <c:pt idx="3392" formatCode="General">
                  <c:v>7.02811054134254E-3</c:v>
                </c:pt>
                <c:pt idx="3393" formatCode="General">
                  <c:v>1.8227403913956001E-2</c:v>
                </c:pt>
                <c:pt idx="3394" formatCode="General">
                  <c:v>2.8989592178188001E-2</c:v>
                </c:pt>
                <c:pt idx="3395" formatCode="General">
                  <c:v>3.9391019717477598E-2</c:v>
                </c:pt>
                <c:pt idx="3396" formatCode="General">
                  <c:v>4.9206450716113799E-2</c:v>
                </c:pt>
                <c:pt idx="3397" formatCode="General">
                  <c:v>5.77377953877624E-2</c:v>
                </c:pt>
                <c:pt idx="3398" formatCode="General">
                  <c:v>6.4282074212204499E-2</c:v>
                </c:pt>
                <c:pt idx="3399" formatCode="General">
                  <c:v>6.7838300692749806E-2</c:v>
                </c:pt>
                <c:pt idx="3400" formatCode="General">
                  <c:v>6.7568263008512403E-2</c:v>
                </c:pt>
                <c:pt idx="3401" formatCode="General">
                  <c:v>6.4181021159442103E-2</c:v>
                </c:pt>
                <c:pt idx="3402" formatCode="General">
                  <c:v>5.8189384559167098E-2</c:v>
                </c:pt>
                <c:pt idx="3403" formatCode="General">
                  <c:v>4.9781078243527503E-2</c:v>
                </c:pt>
                <c:pt idx="3404" formatCode="General">
                  <c:v>3.9954523279157099E-2</c:v>
                </c:pt>
                <c:pt idx="3405" formatCode="General">
                  <c:v>2.97561092894333E-2</c:v>
                </c:pt>
                <c:pt idx="3406" formatCode="General">
                  <c:v>2.0305722516589301E-2</c:v>
                </c:pt>
                <c:pt idx="3407" formatCode="General">
                  <c:v>1.17816311036471E-2</c:v>
                </c:pt>
                <c:pt idx="3408" formatCode="General">
                  <c:v>3.67491984949567E-3</c:v>
                </c:pt>
                <c:pt idx="3409" formatCode="General">
                  <c:v>-3.62008941392145E-3</c:v>
                </c:pt>
                <c:pt idx="3410" formatCode="General">
                  <c:v>-9.5938687477177299E-3</c:v>
                </c:pt>
                <c:pt idx="3411" formatCode="General">
                  <c:v>-1.44649194271279E-2</c:v>
                </c:pt>
                <c:pt idx="3412" formatCode="General">
                  <c:v>-1.86697524060454E-2</c:v>
                </c:pt>
                <c:pt idx="3413" formatCode="General">
                  <c:v>-2.1882330071874199E-2</c:v>
                </c:pt>
                <c:pt idx="3414" formatCode="General">
                  <c:v>-2.30734003991124E-2</c:v>
                </c:pt>
                <c:pt idx="3415" formatCode="General">
                  <c:v>-2.2148126577519901E-2</c:v>
                </c:pt>
                <c:pt idx="3416" formatCode="General">
                  <c:v>-2.0272350413229102E-2</c:v>
                </c:pt>
                <c:pt idx="3417" formatCode="General">
                  <c:v>-1.8181805198748201E-2</c:v>
                </c:pt>
                <c:pt idx="3418" formatCode="General">
                  <c:v>-1.6356953366619398E-2</c:v>
                </c:pt>
                <c:pt idx="3419" formatCode="General">
                  <c:v>-1.4801264252625301E-2</c:v>
                </c:pt>
                <c:pt idx="3420" formatCode="General">
                  <c:v>-1.29226365560366E-2</c:v>
                </c:pt>
                <c:pt idx="3421" formatCode="General">
                  <c:v>-9.9783170730509494E-3</c:v>
                </c:pt>
                <c:pt idx="3422" formatCode="General">
                  <c:v>-5.1182600205429097E-3</c:v>
                </c:pt>
                <c:pt idx="3423" formatCode="General">
                  <c:v>6.0576279941403305E-4</c:v>
                </c:pt>
                <c:pt idx="3424" formatCode="General">
                  <c:v>5.9636084809495601E-3</c:v>
                </c:pt>
                <c:pt idx="3425" formatCode="General">
                  <c:v>1.0886562481625501E-2</c:v>
                </c:pt>
                <c:pt idx="3426" formatCode="General">
                  <c:v>1.45048774151087E-2</c:v>
                </c:pt>
                <c:pt idx="3427" formatCode="General">
                  <c:v>1.6860106044653E-2</c:v>
                </c:pt>
                <c:pt idx="3428" formatCode="General">
                  <c:v>1.9644543881049501E-2</c:v>
                </c:pt>
                <c:pt idx="3429" formatCode="General">
                  <c:v>2.3607961991608199E-2</c:v>
                </c:pt>
                <c:pt idx="3430" formatCode="General">
                  <c:v>2.86649044481147E-2</c:v>
                </c:pt>
                <c:pt idx="3431" formatCode="General">
                  <c:v>3.3811562199124602E-2</c:v>
                </c:pt>
                <c:pt idx="3432" formatCode="General">
                  <c:v>3.8244377548098701E-2</c:v>
                </c:pt>
                <c:pt idx="3433" formatCode="General">
                  <c:v>4.2288123470982299E-2</c:v>
                </c:pt>
                <c:pt idx="3434" formatCode="General">
                  <c:v>4.4675551269702102E-2</c:v>
                </c:pt>
                <c:pt idx="3435" formatCode="General">
                  <c:v>4.4041401123546299E-2</c:v>
                </c:pt>
                <c:pt idx="3436" formatCode="General">
                  <c:v>4.0750254213601997E-2</c:v>
                </c:pt>
                <c:pt idx="3437" formatCode="General">
                  <c:v>3.56749235897829E-2</c:v>
                </c:pt>
                <c:pt idx="3438" formatCode="General">
                  <c:v>3.0099593234596E-2</c:v>
                </c:pt>
                <c:pt idx="3439" formatCode="General">
                  <c:v>2.4213979854409599E-2</c:v>
                </c:pt>
                <c:pt idx="3440" formatCode="General">
                  <c:v>1.7414458783133899E-2</c:v>
                </c:pt>
                <c:pt idx="3441" formatCode="General">
                  <c:v>9.6478358873293302E-3</c:v>
                </c:pt>
                <c:pt idx="3442" formatCode="General">
                  <c:v>2.11466208525361E-3</c:v>
                </c:pt>
                <c:pt idx="3443" formatCode="General">
                  <c:v>-3.6489391702020698E-3</c:v>
                </c:pt>
                <c:pt idx="3444" formatCode="General">
                  <c:v>-7.66746440645826E-3</c:v>
                </c:pt>
                <c:pt idx="3445" formatCode="General">
                  <c:v>-1.0680905166667099E-2</c:v>
                </c:pt>
                <c:pt idx="3446" formatCode="General">
                  <c:v>-1.20518264495498E-2</c:v>
                </c:pt>
                <c:pt idx="3447" formatCode="General">
                  <c:v>-1.00916554355513E-2</c:v>
                </c:pt>
                <c:pt idx="3448" formatCode="General">
                  <c:v>-5.3643316883774999E-3</c:v>
                </c:pt>
                <c:pt idx="3449" formatCode="General">
                  <c:v>7.1702796324264197E-4</c:v>
                </c:pt>
                <c:pt idx="3450" formatCode="General">
                  <c:v>8.6739107710033705E-3</c:v>
                </c:pt>
                <c:pt idx="3451" formatCode="General">
                  <c:v>1.8769152264297099E-2</c:v>
                </c:pt>
                <c:pt idx="3452" formatCode="General">
                  <c:v>3.0467486523451701E-2</c:v>
                </c:pt>
                <c:pt idx="3453" formatCode="General">
                  <c:v>4.3230218707938597E-2</c:v>
                </c:pt>
                <c:pt idx="3454" formatCode="General">
                  <c:v>5.6214087950330303E-2</c:v>
                </c:pt>
                <c:pt idx="3455" formatCode="General">
                  <c:v>6.8321455125003996E-2</c:v>
                </c:pt>
                <c:pt idx="3456" formatCode="General">
                  <c:v>7.8930029494047399E-2</c:v>
                </c:pt>
                <c:pt idx="3457" formatCode="General">
                  <c:v>8.78261092783236E-2</c:v>
                </c:pt>
                <c:pt idx="3458" formatCode="General">
                  <c:v>9.4535073962304803E-2</c:v>
                </c:pt>
                <c:pt idx="3459" formatCode="General">
                  <c:v>9.8405317031893605E-2</c:v>
                </c:pt>
                <c:pt idx="3460" formatCode="General">
                  <c:v>9.8822415589132906E-2</c:v>
                </c:pt>
                <c:pt idx="3461" formatCode="General">
                  <c:v>9.6647978563234704E-2</c:v>
                </c:pt>
                <c:pt idx="3462" formatCode="General">
                  <c:v>9.2600403173568102E-2</c:v>
                </c:pt>
                <c:pt idx="3463" formatCode="General">
                  <c:v>8.6029949462411104E-2</c:v>
                </c:pt>
                <c:pt idx="3464" formatCode="General">
                  <c:v>7.6279950620976006E-2</c:v>
                </c:pt>
                <c:pt idx="3465" formatCode="General">
                  <c:v>6.4138720111904496E-2</c:v>
                </c:pt>
                <c:pt idx="3466" formatCode="General">
                  <c:v>5.0651668380739402E-2</c:v>
                </c:pt>
                <c:pt idx="3467" formatCode="General">
                  <c:v>3.6507832800683003E-2</c:v>
                </c:pt>
                <c:pt idx="3468" formatCode="General">
                  <c:v>2.2916365493002602E-2</c:v>
                </c:pt>
                <c:pt idx="3469" formatCode="General">
                  <c:v>1.03320231450584E-2</c:v>
                </c:pt>
                <c:pt idx="3470" formatCode="General">
                  <c:v>-1.9384658476368499E-3</c:v>
                </c:pt>
                <c:pt idx="3471" formatCode="General">
                  <c:v>-1.4188023086427101E-2</c:v>
                </c:pt>
                <c:pt idx="3472" formatCode="General">
                  <c:v>-2.6117880992676399E-2</c:v>
                </c:pt>
                <c:pt idx="3473" formatCode="General">
                  <c:v>-3.70320765373005E-2</c:v>
                </c:pt>
                <c:pt idx="3474" formatCode="General">
                  <c:v>-4.5921656897416702E-2</c:v>
                </c:pt>
                <c:pt idx="3475" formatCode="General">
                  <c:v>-5.2758573618366902E-2</c:v>
                </c:pt>
                <c:pt idx="3476" formatCode="General">
                  <c:v>-5.8518346515643402E-2</c:v>
                </c:pt>
                <c:pt idx="3477" formatCode="General">
                  <c:v>-6.3335760497211305E-2</c:v>
                </c:pt>
                <c:pt idx="3478" formatCode="General">
                  <c:v>-6.6784127244175498E-2</c:v>
                </c:pt>
                <c:pt idx="3479" formatCode="General">
                  <c:v>-6.88007178609574E-2</c:v>
                </c:pt>
                <c:pt idx="3480" formatCode="General">
                  <c:v>-6.9243981419869205E-2</c:v>
                </c:pt>
                <c:pt idx="3481" formatCode="General">
                  <c:v>-6.8453535390446199E-2</c:v>
                </c:pt>
                <c:pt idx="3482" formatCode="General">
                  <c:v>-6.7339224192769304E-2</c:v>
                </c:pt>
                <c:pt idx="3483" formatCode="General">
                  <c:v>-6.6602552663476297E-2</c:v>
                </c:pt>
                <c:pt idx="3484" formatCode="General">
                  <c:v>-6.6419560469126407E-2</c:v>
                </c:pt>
                <c:pt idx="3485" formatCode="General">
                  <c:v>-6.7216409573906497E-2</c:v>
                </c:pt>
                <c:pt idx="3486" formatCode="General">
                  <c:v>-6.8257092458780894E-2</c:v>
                </c:pt>
                <c:pt idx="3487" formatCode="General">
                  <c:v>-6.8068261388806506E-2</c:v>
                </c:pt>
                <c:pt idx="3488" formatCode="General">
                  <c:v>-6.6201088696194593E-2</c:v>
                </c:pt>
                <c:pt idx="3489" formatCode="General">
                  <c:v>-6.2965331257688897E-2</c:v>
                </c:pt>
                <c:pt idx="3490" formatCode="General">
                  <c:v>-5.9182607364660203E-2</c:v>
                </c:pt>
                <c:pt idx="3491" formatCode="General">
                  <c:v>-5.5173669907515599E-2</c:v>
                </c:pt>
                <c:pt idx="3492" formatCode="General">
                  <c:v>-5.03087591384688E-2</c:v>
                </c:pt>
                <c:pt idx="3493" formatCode="General">
                  <c:v>-4.4476722141290198E-2</c:v>
                </c:pt>
                <c:pt idx="3494" formatCode="General">
                  <c:v>-3.8034835567892999E-2</c:v>
                </c:pt>
                <c:pt idx="3495" formatCode="General">
                  <c:v>-3.0272465048892399E-2</c:v>
                </c:pt>
                <c:pt idx="3496" formatCode="General">
                  <c:v>-2.1030525198988601E-2</c:v>
                </c:pt>
                <c:pt idx="3497" formatCode="General">
                  <c:v>-1.2097603904165101E-2</c:v>
                </c:pt>
                <c:pt idx="3498" formatCode="General">
                  <c:v>-4.7939221428362497E-3</c:v>
                </c:pt>
                <c:pt idx="3499" formatCode="General">
                  <c:v>1.23132951294407E-3</c:v>
                </c:pt>
                <c:pt idx="3500" formatCode="General">
                  <c:v>6.2067476235006802E-3</c:v>
                </c:pt>
                <c:pt idx="3501" formatCode="General">
                  <c:v>9.8458562954994392E-3</c:v>
                </c:pt>
                <c:pt idx="3502" formatCode="General">
                  <c:v>1.1845844615912199E-2</c:v>
                </c:pt>
                <c:pt idx="3503" formatCode="General">
                  <c:v>1.17203993309961E-2</c:v>
                </c:pt>
                <c:pt idx="3504" formatCode="General">
                  <c:v>9.7886101550841691E-3</c:v>
                </c:pt>
                <c:pt idx="3505" formatCode="General">
                  <c:v>6.7587773445356696E-3</c:v>
                </c:pt>
                <c:pt idx="3506" formatCode="General">
                  <c:v>2.63502349360087E-3</c:v>
                </c:pt>
                <c:pt idx="3507" formatCode="General">
                  <c:v>-2.8137278978203001E-3</c:v>
                </c:pt>
                <c:pt idx="3508" formatCode="General">
                  <c:v>-9.5935901406852507E-3</c:v>
                </c:pt>
                <c:pt idx="3509" formatCode="General">
                  <c:v>-1.67099412978477E-2</c:v>
                </c:pt>
                <c:pt idx="3510" formatCode="General">
                  <c:v>-2.3194454717584301E-2</c:v>
                </c:pt>
                <c:pt idx="3511" formatCode="General">
                  <c:v>-2.93062430636786E-2</c:v>
                </c:pt>
                <c:pt idx="3512" formatCode="General">
                  <c:v>-3.5113473573259203E-2</c:v>
                </c:pt>
                <c:pt idx="3513" formatCode="General">
                  <c:v>-4.0658107348834301E-2</c:v>
                </c:pt>
                <c:pt idx="3514" formatCode="General">
                  <c:v>-4.5208933332842899E-2</c:v>
                </c:pt>
                <c:pt idx="3515" formatCode="General">
                  <c:v>-4.7551100386840503E-2</c:v>
                </c:pt>
                <c:pt idx="3516" formatCode="General">
                  <c:v>-4.85007202865846E-2</c:v>
                </c:pt>
                <c:pt idx="3517" formatCode="General">
                  <c:v>-4.8992955314631201E-2</c:v>
                </c:pt>
                <c:pt idx="3518" formatCode="General">
                  <c:v>-4.8558934404013397E-2</c:v>
                </c:pt>
                <c:pt idx="3519" formatCode="General">
                  <c:v>-4.7141216070871003E-2</c:v>
                </c:pt>
                <c:pt idx="3520" formatCode="General">
                  <c:v>-4.4559035055750498E-2</c:v>
                </c:pt>
                <c:pt idx="3521" formatCode="General">
                  <c:v>-4.1177618472890899E-2</c:v>
                </c:pt>
                <c:pt idx="3522" formatCode="General">
                  <c:v>-3.73353633449977E-2</c:v>
                </c:pt>
                <c:pt idx="3523" formatCode="General">
                  <c:v>-3.2341774620575602E-2</c:v>
                </c:pt>
                <c:pt idx="3524" formatCode="General">
                  <c:v>-2.5915921482366999E-2</c:v>
                </c:pt>
                <c:pt idx="3525" formatCode="General">
                  <c:v>-1.8827993901823499E-2</c:v>
                </c:pt>
                <c:pt idx="3526" formatCode="General">
                  <c:v>-1.0699617302166399E-2</c:v>
                </c:pt>
                <c:pt idx="3527" formatCode="General">
                  <c:v>-6.5532886953379495E-4</c:v>
                </c:pt>
                <c:pt idx="3528" formatCode="General">
                  <c:v>1.0691945870424401E-2</c:v>
                </c:pt>
                <c:pt idx="3529" formatCode="General">
                  <c:v>2.3152783657042399E-2</c:v>
                </c:pt>
                <c:pt idx="3530" formatCode="General">
                  <c:v>3.6698487741906899E-2</c:v>
                </c:pt>
                <c:pt idx="3531" formatCode="General">
                  <c:v>5.10321569534238E-2</c:v>
                </c:pt>
                <c:pt idx="3532" formatCode="General">
                  <c:v>6.5291647700869496E-2</c:v>
                </c:pt>
                <c:pt idx="3533" formatCode="General">
                  <c:v>7.8017609677022204E-2</c:v>
                </c:pt>
                <c:pt idx="3534" formatCode="General">
                  <c:v>8.8000240959018303E-2</c:v>
                </c:pt>
                <c:pt idx="3535" formatCode="General">
                  <c:v>9.4834484524460694E-2</c:v>
                </c:pt>
                <c:pt idx="3536" formatCode="General">
                  <c:v>9.8449808065254399E-2</c:v>
                </c:pt>
                <c:pt idx="3537" formatCode="General">
                  <c:v>9.9090342661848199E-2</c:v>
                </c:pt>
                <c:pt idx="3538" formatCode="General">
                  <c:v>9.7579625412491502E-2</c:v>
                </c:pt>
                <c:pt idx="3539" formatCode="General">
                  <c:v>9.39447738007365E-2</c:v>
                </c:pt>
                <c:pt idx="3540" formatCode="General">
                  <c:v>8.7463917351541007E-2</c:v>
                </c:pt>
                <c:pt idx="3541" formatCode="General">
                  <c:v>7.8696929958796596E-2</c:v>
                </c:pt>
                <c:pt idx="3542" formatCode="General">
                  <c:v>6.8605415111621104E-2</c:v>
                </c:pt>
                <c:pt idx="3543" formatCode="General">
                  <c:v>5.8275351921333499E-2</c:v>
                </c:pt>
                <c:pt idx="3544" formatCode="General">
                  <c:v>4.90451114969166E-2</c:v>
                </c:pt>
                <c:pt idx="3545" formatCode="General">
                  <c:v>4.1235024467083797E-2</c:v>
                </c:pt>
                <c:pt idx="3546" formatCode="General">
                  <c:v>3.3353658681343101E-2</c:v>
                </c:pt>
                <c:pt idx="3547" formatCode="General">
                  <c:v>2.3667867284783501E-2</c:v>
                </c:pt>
                <c:pt idx="3548" formatCode="General">
                  <c:v>1.27641030878058E-2</c:v>
                </c:pt>
                <c:pt idx="3549" formatCode="General">
                  <c:v>2.6980722889952298E-3</c:v>
                </c:pt>
                <c:pt idx="3550" formatCode="General">
                  <c:v>-5.8698135730142504E-3</c:v>
                </c:pt>
                <c:pt idx="3551" formatCode="General">
                  <c:v>-1.3644669135608E-2</c:v>
                </c:pt>
                <c:pt idx="3552" formatCode="General">
                  <c:v>-2.1194543893299202E-2</c:v>
                </c:pt>
                <c:pt idx="3553" formatCode="General">
                  <c:v>-2.8588424855594201E-2</c:v>
                </c:pt>
                <c:pt idx="3554" formatCode="General">
                  <c:v>-3.44531443653565E-2</c:v>
                </c:pt>
                <c:pt idx="3555" formatCode="General">
                  <c:v>-3.7296689502266299E-2</c:v>
                </c:pt>
                <c:pt idx="3556" formatCode="General">
                  <c:v>-3.6245613750072299E-2</c:v>
                </c:pt>
                <c:pt idx="3557" formatCode="General">
                  <c:v>-3.1336829444704999E-2</c:v>
                </c:pt>
                <c:pt idx="3558" formatCode="General">
                  <c:v>-2.3431211674081801E-2</c:v>
                </c:pt>
                <c:pt idx="3559" formatCode="General">
                  <c:v>-1.35384066670526E-2</c:v>
                </c:pt>
                <c:pt idx="3560" formatCode="General">
                  <c:v>-2.9166393920661599E-3</c:v>
                </c:pt>
                <c:pt idx="3561" formatCode="General">
                  <c:v>8.3981892516535993E-3</c:v>
                </c:pt>
                <c:pt idx="3562" formatCode="General">
                  <c:v>2.0135743946679399E-2</c:v>
                </c:pt>
                <c:pt idx="3563" formatCode="General">
                  <c:v>3.0637948653637399E-2</c:v>
                </c:pt>
                <c:pt idx="3564" formatCode="General">
                  <c:v>3.88900147846995E-2</c:v>
                </c:pt>
                <c:pt idx="3565" formatCode="General">
                  <c:v>4.5088528363935197E-2</c:v>
                </c:pt>
                <c:pt idx="3566" formatCode="General">
                  <c:v>4.94944079689284E-2</c:v>
                </c:pt>
                <c:pt idx="3567" formatCode="General">
                  <c:v>5.2697791232871702E-2</c:v>
                </c:pt>
                <c:pt idx="3568" formatCode="General">
                  <c:v>5.5070371424986601E-2</c:v>
                </c:pt>
                <c:pt idx="3569" formatCode="General">
                  <c:v>5.5503594475925802E-2</c:v>
                </c:pt>
                <c:pt idx="3570" formatCode="General">
                  <c:v>5.3269806240193597E-2</c:v>
                </c:pt>
                <c:pt idx="3571" formatCode="General">
                  <c:v>4.9823276846847897E-2</c:v>
                </c:pt>
                <c:pt idx="3572" formatCode="General">
                  <c:v>4.6350446204999E-2</c:v>
                </c:pt>
                <c:pt idx="3573" formatCode="General">
                  <c:v>4.2550266711520103E-2</c:v>
                </c:pt>
                <c:pt idx="3574" formatCode="General">
                  <c:v>3.7761952508931003E-2</c:v>
                </c:pt>
                <c:pt idx="3575" formatCode="General">
                  <c:v>3.0753983190600399E-2</c:v>
                </c:pt>
                <c:pt idx="3576" formatCode="General">
                  <c:v>2.07548313830191E-2</c:v>
                </c:pt>
                <c:pt idx="3577" formatCode="General">
                  <c:v>8.4932888635905705E-3</c:v>
                </c:pt>
                <c:pt idx="3578" formatCode="General">
                  <c:v>-4.35450275172556E-3</c:v>
                </c:pt>
                <c:pt idx="3579" formatCode="General">
                  <c:v>-1.6703716735245198E-2</c:v>
                </c:pt>
                <c:pt idx="3580" formatCode="General">
                  <c:v>-2.7766814982388501E-2</c:v>
                </c:pt>
                <c:pt idx="3581" formatCode="General">
                  <c:v>-3.72633905409945E-2</c:v>
                </c:pt>
                <c:pt idx="3582" formatCode="General">
                  <c:v>-4.4949549942959202E-2</c:v>
                </c:pt>
                <c:pt idx="3583" formatCode="General">
                  <c:v>-4.9879310881081697E-2</c:v>
                </c:pt>
                <c:pt idx="3584" formatCode="General">
                  <c:v>-5.1854220881067802E-2</c:v>
                </c:pt>
                <c:pt idx="3585" formatCode="General">
                  <c:v>-5.1713950272335302E-2</c:v>
                </c:pt>
                <c:pt idx="3586" formatCode="General">
                  <c:v>-5.0499117034187899E-2</c:v>
                </c:pt>
                <c:pt idx="3587" formatCode="General">
                  <c:v>-4.8399685268550499E-2</c:v>
                </c:pt>
                <c:pt idx="3588" formatCode="General">
                  <c:v>-4.5268977407394197E-2</c:v>
                </c:pt>
                <c:pt idx="3589" formatCode="General">
                  <c:v>-4.1806032612601497E-2</c:v>
                </c:pt>
                <c:pt idx="3590" formatCode="General">
                  <c:v>-3.81981868667014E-2</c:v>
                </c:pt>
                <c:pt idx="3591" formatCode="General">
                  <c:v>-3.4398682094838602E-2</c:v>
                </c:pt>
                <c:pt idx="3592" formatCode="General">
                  <c:v>-3.1484122528209202E-2</c:v>
                </c:pt>
                <c:pt idx="3593" formatCode="General">
                  <c:v>-3.0397598394769101E-2</c:v>
                </c:pt>
                <c:pt idx="3594" formatCode="General">
                  <c:v>-3.0334045690419999E-2</c:v>
                </c:pt>
                <c:pt idx="3595" formatCode="General">
                  <c:v>-2.9864837017287298E-2</c:v>
                </c:pt>
                <c:pt idx="3596" formatCode="General">
                  <c:v>-2.9523283572066801E-2</c:v>
                </c:pt>
                <c:pt idx="3597" formatCode="General">
                  <c:v>-3.0215090822328899E-2</c:v>
                </c:pt>
                <c:pt idx="3598" formatCode="General">
                  <c:v>-3.1843825353371102E-2</c:v>
                </c:pt>
                <c:pt idx="3599" formatCode="General">
                  <c:v>-3.3898670049943097E-2</c:v>
                </c:pt>
                <c:pt idx="3600" formatCode="General">
                  <c:v>-3.6328569502215399E-2</c:v>
                </c:pt>
                <c:pt idx="3601" formatCode="General">
                  <c:v>-3.9219919446765499E-2</c:v>
                </c:pt>
                <c:pt idx="3602" formatCode="General">
                  <c:v>-4.2296970531390699E-2</c:v>
                </c:pt>
                <c:pt idx="3603" formatCode="General">
                  <c:v>-4.6242083322743197E-2</c:v>
                </c:pt>
                <c:pt idx="3604" formatCode="General">
                  <c:v>-5.1309387649530601E-2</c:v>
                </c:pt>
                <c:pt idx="3605" formatCode="General">
                  <c:v>-5.6333839047426303E-2</c:v>
                </c:pt>
                <c:pt idx="3606" formatCode="General">
                  <c:v>-6.0901534618900299E-2</c:v>
                </c:pt>
                <c:pt idx="3607" formatCode="General">
                  <c:v>-6.4743708372840797E-2</c:v>
                </c:pt>
                <c:pt idx="3608" formatCode="General">
                  <c:v>-6.6754522177543504E-2</c:v>
                </c:pt>
                <c:pt idx="3609" formatCode="General">
                  <c:v>-6.6907575426859295E-2</c:v>
                </c:pt>
                <c:pt idx="3610" formatCode="General">
                  <c:v>-6.5907114853263699E-2</c:v>
                </c:pt>
                <c:pt idx="3611" formatCode="General">
                  <c:v>-6.3707535524514997E-2</c:v>
                </c:pt>
                <c:pt idx="3612" formatCode="General">
                  <c:v>-6.0650919644626003E-2</c:v>
                </c:pt>
                <c:pt idx="3613" formatCode="General">
                  <c:v>-5.7781357813668797E-2</c:v>
                </c:pt>
                <c:pt idx="3614" formatCode="General">
                  <c:v>-5.5846315698788299E-2</c:v>
                </c:pt>
                <c:pt idx="3615" formatCode="General">
                  <c:v>-5.6008323428385499E-2</c:v>
                </c:pt>
                <c:pt idx="3616" formatCode="General">
                  <c:v>-5.8041577585050998E-2</c:v>
                </c:pt>
                <c:pt idx="3617" formatCode="General">
                  <c:v>-6.0285347462004799E-2</c:v>
                </c:pt>
                <c:pt idx="3618" formatCode="General">
                  <c:v>-6.2339709522073003E-2</c:v>
                </c:pt>
                <c:pt idx="3619" formatCode="General">
                  <c:v>-6.4772833190620799E-2</c:v>
                </c:pt>
                <c:pt idx="3620" formatCode="General">
                  <c:v>-6.7581888896227904E-2</c:v>
                </c:pt>
                <c:pt idx="3621" formatCode="General">
                  <c:v>-7.0141737284634895E-2</c:v>
                </c:pt>
                <c:pt idx="3622" formatCode="General">
                  <c:v>-7.1217396501878097E-2</c:v>
                </c:pt>
                <c:pt idx="3623" formatCode="General">
                  <c:v>-7.0284028784337399E-2</c:v>
                </c:pt>
                <c:pt idx="3624" formatCode="General">
                  <c:v>-6.7576375669048797E-2</c:v>
                </c:pt>
                <c:pt idx="3625" formatCode="General">
                  <c:v>-6.1847019146685701E-2</c:v>
                </c:pt>
                <c:pt idx="3626" formatCode="General">
                  <c:v>-5.25194577499676E-2</c:v>
                </c:pt>
                <c:pt idx="3627" formatCode="General">
                  <c:v>-4.0061229269269298E-2</c:v>
                </c:pt>
                <c:pt idx="3628" formatCode="General">
                  <c:v>-2.5035876871301901E-2</c:v>
                </c:pt>
                <c:pt idx="3629" formatCode="General">
                  <c:v>-8.55346166546498E-3</c:v>
                </c:pt>
                <c:pt idx="3630" formatCode="General">
                  <c:v>8.9617110061081407E-3</c:v>
                </c:pt>
                <c:pt idx="3631" formatCode="General">
                  <c:v>2.7654957345963498E-2</c:v>
                </c:pt>
                <c:pt idx="3632" formatCode="General">
                  <c:v>4.6784685280867898E-2</c:v>
                </c:pt>
                <c:pt idx="3633" formatCode="General">
                  <c:v>6.5470617679217302E-2</c:v>
                </c:pt>
                <c:pt idx="3634" formatCode="General">
                  <c:v>8.2793382780886299E-2</c:v>
                </c:pt>
                <c:pt idx="3635" formatCode="General">
                  <c:v>9.7365825601065395E-2</c:v>
                </c:pt>
                <c:pt idx="3636" formatCode="General">
                  <c:v>0.108183702899463</c:v>
                </c:pt>
                <c:pt idx="3637" formatCode="General">
                  <c:v>0.115309368126946</c:v>
                </c:pt>
                <c:pt idx="3638" formatCode="General">
                  <c:v>0.119678987268867</c:v>
                </c:pt>
                <c:pt idx="3639" formatCode="General">
                  <c:v>0.121796770602608</c:v>
                </c:pt>
                <c:pt idx="3640" formatCode="General">
                  <c:v>0.121544717969436</c:v>
                </c:pt>
                <c:pt idx="3641" formatCode="General">
                  <c:v>0.118485584767573</c:v>
                </c:pt>
                <c:pt idx="3642" formatCode="General">
                  <c:v>0.112277243133449</c:v>
                </c:pt>
                <c:pt idx="3643" formatCode="General">
                  <c:v>0.103390958691349</c:v>
                </c:pt>
                <c:pt idx="3644" formatCode="General">
                  <c:v>9.2517050933660694E-2</c:v>
                </c:pt>
                <c:pt idx="3645" formatCode="General">
                  <c:v>8.0199489035742103E-2</c:v>
                </c:pt>
                <c:pt idx="3646" formatCode="General">
                  <c:v>6.6168510320650895E-2</c:v>
                </c:pt>
                <c:pt idx="3647" formatCode="General">
                  <c:v>4.9778624364207102E-2</c:v>
                </c:pt>
                <c:pt idx="3648" formatCode="General">
                  <c:v>3.2646335705153302E-2</c:v>
                </c:pt>
                <c:pt idx="3649" formatCode="General">
                  <c:v>1.6553900920408399E-2</c:v>
                </c:pt>
                <c:pt idx="3650" formatCode="General">
                  <c:v>2.1881780576603598E-3</c:v>
                </c:pt>
                <c:pt idx="3651" formatCode="General">
                  <c:v>-9.5121641089060301E-3</c:v>
                </c:pt>
                <c:pt idx="3652" formatCode="General">
                  <c:v>-1.8258081597093301E-2</c:v>
                </c:pt>
                <c:pt idx="3653" formatCode="General">
                  <c:v>-2.39919246318323E-2</c:v>
                </c:pt>
                <c:pt idx="3654" formatCode="General">
                  <c:v>-2.5965983764855399E-2</c:v>
                </c:pt>
                <c:pt idx="3655" formatCode="General">
                  <c:v>-2.3868594590784099E-2</c:v>
                </c:pt>
                <c:pt idx="3656" formatCode="General">
                  <c:v>-1.7659170984293201E-2</c:v>
                </c:pt>
                <c:pt idx="3657" formatCode="General">
                  <c:v>-6.9796189517416203E-3</c:v>
                </c:pt>
                <c:pt idx="3658" formatCode="General">
                  <c:v>7.8508946224695505E-3</c:v>
                </c:pt>
                <c:pt idx="3659" formatCode="General">
                  <c:v>2.5749292750060899E-2</c:v>
                </c:pt>
                <c:pt idx="3660" formatCode="General">
                  <c:v>4.5087417511612098E-2</c:v>
                </c:pt>
                <c:pt idx="3661" formatCode="General">
                  <c:v>6.4478625005401205E-2</c:v>
                </c:pt>
                <c:pt idx="3662" formatCode="General">
                  <c:v>8.3161529476138099E-2</c:v>
                </c:pt>
                <c:pt idx="3663" formatCode="General">
                  <c:v>0.101444391627575</c:v>
                </c:pt>
                <c:pt idx="3664" formatCode="General">
                  <c:v>0.119601288721967</c:v>
                </c:pt>
                <c:pt idx="3665" formatCode="General">
                  <c:v>0.136285151186994</c:v>
                </c:pt>
                <c:pt idx="3666" formatCode="General">
                  <c:v>0.14998241821991701</c:v>
                </c:pt>
                <c:pt idx="3667" formatCode="General">
                  <c:v>0.15981863501673799</c:v>
                </c:pt>
                <c:pt idx="3668" formatCode="General">
                  <c:v>0.16457630115080801</c:v>
                </c:pt>
                <c:pt idx="3669" formatCode="General">
                  <c:v>0.16371393721469699</c:v>
                </c:pt>
                <c:pt idx="3670" formatCode="General">
                  <c:v>0.158499653364684</c:v>
                </c:pt>
                <c:pt idx="3671" formatCode="General">
                  <c:v>0.14975941431011899</c:v>
                </c:pt>
                <c:pt idx="3672" formatCode="General">
                  <c:v>0.136560139604431</c:v>
                </c:pt>
                <c:pt idx="3673" formatCode="General">
                  <c:v>0.119246551974693</c:v>
                </c:pt>
                <c:pt idx="3674" formatCode="General">
                  <c:v>9.91459378335246E-2</c:v>
                </c:pt>
                <c:pt idx="3675" formatCode="General">
                  <c:v>7.7670130536475507E-2</c:v>
                </c:pt>
                <c:pt idx="3676" formatCode="General">
                  <c:v>5.7589644417471303E-2</c:v>
                </c:pt>
                <c:pt idx="3677" formatCode="General">
                  <c:v>4.0029206790626201E-2</c:v>
                </c:pt>
                <c:pt idx="3678" formatCode="General">
                  <c:v>2.46150397965735E-2</c:v>
                </c:pt>
                <c:pt idx="3679" formatCode="General">
                  <c:v>1.1202603274256699E-2</c:v>
                </c:pt>
                <c:pt idx="3680" formatCode="General">
                  <c:v>-4.3298633465339203E-4</c:v>
                </c:pt>
                <c:pt idx="3681" formatCode="General">
                  <c:v>-9.9646126749895793E-3</c:v>
                </c:pt>
                <c:pt idx="3682" formatCode="General">
                  <c:v>-1.71017510402326E-2</c:v>
                </c:pt>
                <c:pt idx="3683" formatCode="General">
                  <c:v>-2.2229876323319901E-2</c:v>
                </c:pt>
                <c:pt idx="3684" formatCode="General">
                  <c:v>-2.6374002816932599E-2</c:v>
                </c:pt>
                <c:pt idx="3685" formatCode="General">
                  <c:v>-2.9803942934002601E-2</c:v>
                </c:pt>
                <c:pt idx="3686" formatCode="General">
                  <c:v>-3.3015729825216299E-2</c:v>
                </c:pt>
                <c:pt idx="3687" formatCode="General">
                  <c:v>-3.6220553973767902E-2</c:v>
                </c:pt>
                <c:pt idx="3688" formatCode="General">
                  <c:v>-3.7917879247209699E-2</c:v>
                </c:pt>
                <c:pt idx="3689" formatCode="General">
                  <c:v>-3.8625905122298701E-2</c:v>
                </c:pt>
                <c:pt idx="3690" formatCode="General">
                  <c:v>-3.9751653569587299E-2</c:v>
                </c:pt>
                <c:pt idx="3691" formatCode="General">
                  <c:v>-4.1073810126207297E-2</c:v>
                </c:pt>
                <c:pt idx="3692" formatCode="General">
                  <c:v>-4.2799290168850097E-2</c:v>
                </c:pt>
                <c:pt idx="3693" formatCode="General">
                  <c:v>-4.4529578925185102E-2</c:v>
                </c:pt>
                <c:pt idx="3694" formatCode="General">
                  <c:v>-4.5664643569672897E-2</c:v>
                </c:pt>
                <c:pt idx="3695" formatCode="General">
                  <c:v>-4.7348365263917197E-2</c:v>
                </c:pt>
                <c:pt idx="3696" formatCode="General">
                  <c:v>-5.0318671033623398E-2</c:v>
                </c:pt>
                <c:pt idx="3697" formatCode="General">
                  <c:v>-5.4376971501259898E-2</c:v>
                </c:pt>
                <c:pt idx="3698" formatCode="General">
                  <c:v>-5.9303526685624601E-2</c:v>
                </c:pt>
                <c:pt idx="3699" formatCode="General">
                  <c:v>-6.3658196151136104E-2</c:v>
                </c:pt>
                <c:pt idx="3700" formatCode="General">
                  <c:v>-6.6300095780938706E-2</c:v>
                </c:pt>
                <c:pt idx="3701" formatCode="General">
                  <c:v>-6.74287208017115E-2</c:v>
                </c:pt>
                <c:pt idx="3702" formatCode="General">
                  <c:v>-6.6835144091912796E-2</c:v>
                </c:pt>
                <c:pt idx="3703" formatCode="General">
                  <c:v>-6.4091877647960302E-2</c:v>
                </c:pt>
                <c:pt idx="3704" formatCode="General">
                  <c:v>-5.9222810527804003E-2</c:v>
                </c:pt>
                <c:pt idx="3705" formatCode="General">
                  <c:v>-5.3853305380904E-2</c:v>
                </c:pt>
                <c:pt idx="3706" formatCode="General">
                  <c:v>-4.9187260407358199E-2</c:v>
                </c:pt>
                <c:pt idx="3707" formatCode="General">
                  <c:v>-4.4990181504489503E-2</c:v>
                </c:pt>
                <c:pt idx="3708" formatCode="General">
                  <c:v>-4.1574653694094799E-2</c:v>
                </c:pt>
                <c:pt idx="3709" formatCode="General">
                  <c:v>-3.8533162317312797E-2</c:v>
                </c:pt>
                <c:pt idx="3710" formatCode="General">
                  <c:v>-3.55692267537112E-2</c:v>
                </c:pt>
                <c:pt idx="3711" formatCode="General">
                  <c:v>-3.3548040873026701E-2</c:v>
                </c:pt>
                <c:pt idx="3712" formatCode="General">
                  <c:v>-3.3815859277423498E-2</c:v>
                </c:pt>
                <c:pt idx="3713" formatCode="General">
                  <c:v>-3.7458545756045299E-2</c:v>
                </c:pt>
                <c:pt idx="3714" formatCode="General">
                  <c:v>-4.3972608918893097E-2</c:v>
                </c:pt>
                <c:pt idx="3715" formatCode="General">
                  <c:v>-5.1285901134144697E-2</c:v>
                </c:pt>
                <c:pt idx="3716" formatCode="General">
                  <c:v>-5.7851316032710397E-2</c:v>
                </c:pt>
                <c:pt idx="3717" formatCode="General">
                  <c:v>-6.3556840463374703E-2</c:v>
                </c:pt>
                <c:pt idx="3718" formatCode="General">
                  <c:v>-6.8382040400575494E-2</c:v>
                </c:pt>
                <c:pt idx="3719" formatCode="General">
                  <c:v>-7.2040137039544802E-2</c:v>
                </c:pt>
                <c:pt idx="3720" formatCode="General">
                  <c:v>-7.47336401713036E-2</c:v>
                </c:pt>
                <c:pt idx="3721" formatCode="General">
                  <c:v>-7.6883241861519902E-2</c:v>
                </c:pt>
                <c:pt idx="3722" formatCode="General">
                  <c:v>-7.9152377076965694E-2</c:v>
                </c:pt>
                <c:pt idx="3723" formatCode="General">
                  <c:v>-8.15510774714686E-2</c:v>
                </c:pt>
                <c:pt idx="3724" formatCode="General">
                  <c:v>-8.3032064443504694E-2</c:v>
                </c:pt>
                <c:pt idx="3725" formatCode="General">
                  <c:v>-8.3674689601063501E-2</c:v>
                </c:pt>
                <c:pt idx="3726" formatCode="General">
                  <c:v>-8.4252509722547803E-2</c:v>
                </c:pt>
                <c:pt idx="3727" formatCode="General">
                  <c:v>-8.5283039059703206E-2</c:v>
                </c:pt>
                <c:pt idx="3728" formatCode="General">
                  <c:v>-8.60386627276951E-2</c:v>
                </c:pt>
                <c:pt idx="3729" formatCode="General">
                  <c:v>-8.6023987219819104E-2</c:v>
                </c:pt>
                <c:pt idx="3730" formatCode="General">
                  <c:v>-8.6633229501278303E-2</c:v>
                </c:pt>
                <c:pt idx="3731" formatCode="General">
                  <c:v>-8.7878455048447907E-2</c:v>
                </c:pt>
                <c:pt idx="3732" formatCode="General">
                  <c:v>-8.9087692165475907E-2</c:v>
                </c:pt>
                <c:pt idx="3733" formatCode="General">
                  <c:v>-9.1349908934909005E-2</c:v>
                </c:pt>
                <c:pt idx="3734" formatCode="General">
                  <c:v>-9.5192344443979199E-2</c:v>
                </c:pt>
                <c:pt idx="3735" formatCode="General">
                  <c:v>-9.9855079572169603E-2</c:v>
                </c:pt>
                <c:pt idx="3736" formatCode="General">
                  <c:v>-0.10467137127354501</c:v>
                </c:pt>
                <c:pt idx="3737" formatCode="General">
                  <c:v>-0.108766151272949</c:v>
                </c:pt>
                <c:pt idx="3738" formatCode="General">
                  <c:v>-0.11164785741826801</c:v>
                </c:pt>
                <c:pt idx="3739" formatCode="General">
                  <c:v>-0.11423644608419301</c:v>
                </c:pt>
                <c:pt idx="3740" formatCode="General">
                  <c:v>-0.116649167056342</c:v>
                </c:pt>
                <c:pt idx="3741" formatCode="General">
                  <c:v>-0.11720609967017501</c:v>
                </c:pt>
                <c:pt idx="3742" formatCode="General">
                  <c:v>-0.115255215845864</c:v>
                </c:pt>
                <c:pt idx="3743" formatCode="General">
                  <c:v>-0.11154496963956299</c:v>
                </c:pt>
                <c:pt idx="3744" formatCode="General">
                  <c:v>-0.106086870860208</c:v>
                </c:pt>
                <c:pt idx="3745" formatCode="General">
                  <c:v>-9.8710712096654302E-2</c:v>
                </c:pt>
                <c:pt idx="3746" formatCode="General">
                  <c:v>-8.9615476683527096E-2</c:v>
                </c:pt>
                <c:pt idx="3747" formatCode="General">
                  <c:v>-7.8346568612049902E-2</c:v>
                </c:pt>
                <c:pt idx="3748" formatCode="General">
                  <c:v>-6.4538882002381698E-2</c:v>
                </c:pt>
                <c:pt idx="3749" formatCode="General">
                  <c:v>-4.8205151866815003E-2</c:v>
                </c:pt>
                <c:pt idx="3750" formatCode="General">
                  <c:v>-3.02541083442943E-2</c:v>
                </c:pt>
                <c:pt idx="3751" formatCode="General">
                  <c:v>-1.17112925640362E-2</c:v>
                </c:pt>
                <c:pt idx="3752" formatCode="General">
                  <c:v>6.4616674634333801E-3</c:v>
                </c:pt>
                <c:pt idx="3753" formatCode="General">
                  <c:v>2.3726166656198901E-2</c:v>
                </c:pt>
                <c:pt idx="3754" formatCode="General">
                  <c:v>4.0314996352879301E-2</c:v>
                </c:pt>
                <c:pt idx="3755" formatCode="General">
                  <c:v>5.6154962377874401E-2</c:v>
                </c:pt>
                <c:pt idx="3756" formatCode="General">
                  <c:v>7.1246199858682802E-2</c:v>
                </c:pt>
                <c:pt idx="3757" formatCode="General">
                  <c:v>8.5819529055151694E-2</c:v>
                </c:pt>
                <c:pt idx="3758" formatCode="General">
                  <c:v>9.9904030208811098E-2</c:v>
                </c:pt>
                <c:pt idx="3759" formatCode="General">
                  <c:v>0.112872245190051</c:v>
                </c:pt>
                <c:pt idx="3760" formatCode="General">
                  <c:v>0.124364612082479</c:v>
                </c:pt>
                <c:pt idx="3761" formatCode="General">
                  <c:v>0.13495904976657599</c:v>
                </c:pt>
                <c:pt idx="3762" formatCode="General">
                  <c:v>0.145254670109428</c:v>
                </c:pt>
                <c:pt idx="3763" formatCode="General">
                  <c:v>0.15464415773901899</c:v>
                </c:pt>
                <c:pt idx="3764" formatCode="General">
                  <c:v>0.161421025807888</c:v>
                </c:pt>
                <c:pt idx="3765" formatCode="General">
                  <c:v>0.165122888274126</c:v>
                </c:pt>
                <c:pt idx="3766" formatCode="General">
                  <c:v>0.16621645458706599</c:v>
                </c:pt>
                <c:pt idx="3767" formatCode="General">
                  <c:v>0.16465941776623499</c:v>
                </c:pt>
                <c:pt idx="3768" formatCode="General">
                  <c:v>0.16091295699710001</c:v>
                </c:pt>
                <c:pt idx="3769" formatCode="General">
                  <c:v>0.15538401040591601</c:v>
                </c:pt>
                <c:pt idx="3770" formatCode="General">
                  <c:v>0.14875321214871001</c:v>
                </c:pt>
                <c:pt idx="3771" formatCode="General">
                  <c:v>0.140847700513898</c:v>
                </c:pt>
                <c:pt idx="3772" formatCode="General">
                  <c:v>0.130622698075369</c:v>
                </c:pt>
                <c:pt idx="3773" formatCode="General">
                  <c:v>0.11798165700235901</c:v>
                </c:pt>
                <c:pt idx="3774" formatCode="General">
                  <c:v>0.104007497079389</c:v>
                </c:pt>
                <c:pt idx="3775" formatCode="General">
                  <c:v>9.0238787137501206E-2</c:v>
                </c:pt>
                <c:pt idx="3776" formatCode="General">
                  <c:v>7.8213298875475901E-2</c:v>
                </c:pt>
                <c:pt idx="3777" formatCode="General">
                  <c:v>6.83905063651674E-2</c:v>
                </c:pt>
                <c:pt idx="3778" formatCode="General">
                  <c:v>5.9432922505523497E-2</c:v>
                </c:pt>
                <c:pt idx="3779" formatCode="General">
                  <c:v>5.0828607552675202E-2</c:v>
                </c:pt>
                <c:pt idx="3780" formatCode="General">
                  <c:v>4.3149980528686599E-2</c:v>
                </c:pt>
                <c:pt idx="3781" formatCode="General">
                  <c:v>3.6989439596919499E-2</c:v>
                </c:pt>
                <c:pt idx="3782" formatCode="General">
                  <c:v>3.2809054344404398E-2</c:v>
                </c:pt>
                <c:pt idx="3783" formatCode="General">
                  <c:v>3.0604242747191101E-2</c:v>
                </c:pt>
                <c:pt idx="3784" formatCode="General">
                  <c:v>3.04188360849077E-2</c:v>
                </c:pt>
                <c:pt idx="3785" formatCode="General">
                  <c:v>3.2576089225344898E-2</c:v>
                </c:pt>
                <c:pt idx="3786" formatCode="General">
                  <c:v>3.65577031711933E-2</c:v>
                </c:pt>
                <c:pt idx="3787" formatCode="General">
                  <c:v>4.0958342223238603E-2</c:v>
                </c:pt>
                <c:pt idx="3788" formatCode="General">
                  <c:v>4.4741270103018503E-2</c:v>
                </c:pt>
                <c:pt idx="3789" formatCode="General">
                  <c:v>4.6877400867324302E-2</c:v>
                </c:pt>
                <c:pt idx="3790" formatCode="General">
                  <c:v>4.6893055548529503E-2</c:v>
                </c:pt>
                <c:pt idx="3791" formatCode="General">
                  <c:v>4.5475085435405897E-2</c:v>
                </c:pt>
                <c:pt idx="3792" formatCode="General">
                  <c:v>4.3560125628247702E-2</c:v>
                </c:pt>
                <c:pt idx="3793" formatCode="General">
                  <c:v>4.2313659209582001E-2</c:v>
                </c:pt>
                <c:pt idx="3794" formatCode="General">
                  <c:v>4.2469342461675601E-2</c:v>
                </c:pt>
                <c:pt idx="3795" formatCode="General">
                  <c:v>4.4182988842360202E-2</c:v>
                </c:pt>
                <c:pt idx="3796" formatCode="General">
                  <c:v>4.6807235549745897E-2</c:v>
                </c:pt>
                <c:pt idx="3797" formatCode="General">
                  <c:v>5.0196776708230799E-2</c:v>
                </c:pt>
                <c:pt idx="3798" formatCode="General">
                  <c:v>5.42932762633416E-2</c:v>
                </c:pt>
                <c:pt idx="3799" formatCode="General">
                  <c:v>5.8946691458975901E-2</c:v>
                </c:pt>
                <c:pt idx="3800" formatCode="General">
                  <c:v>6.4976932778569696E-2</c:v>
                </c:pt>
                <c:pt idx="3801" formatCode="General">
                  <c:v>7.1260894300720398E-2</c:v>
                </c:pt>
                <c:pt idx="3802" formatCode="General">
                  <c:v>7.6141657348335501E-2</c:v>
                </c:pt>
                <c:pt idx="3803" formatCode="General">
                  <c:v>7.8529727996495297E-2</c:v>
                </c:pt>
                <c:pt idx="3804" formatCode="General">
                  <c:v>7.8157890744219902E-2</c:v>
                </c:pt>
                <c:pt idx="3805" formatCode="General">
                  <c:v>7.6240239406523497E-2</c:v>
                </c:pt>
                <c:pt idx="3806" formatCode="General">
                  <c:v>7.3650263169073305E-2</c:v>
                </c:pt>
                <c:pt idx="3807" formatCode="General">
                  <c:v>7.0316895417288305E-2</c:v>
                </c:pt>
                <c:pt idx="3808" formatCode="General">
                  <c:v>6.5123006458646202E-2</c:v>
                </c:pt>
                <c:pt idx="3809" formatCode="General">
                  <c:v>5.7584713228664298E-2</c:v>
                </c:pt>
                <c:pt idx="3810" formatCode="General">
                  <c:v>4.8748364307833102E-2</c:v>
                </c:pt>
                <c:pt idx="3811" formatCode="General">
                  <c:v>3.9769548582508203E-2</c:v>
                </c:pt>
                <c:pt idx="3812" formatCode="General">
                  <c:v>3.0400092240473499E-2</c:v>
                </c:pt>
                <c:pt idx="3813" formatCode="General">
                  <c:v>1.9595529912115901E-2</c:v>
                </c:pt>
                <c:pt idx="3814" formatCode="General">
                  <c:v>5.9488451031165096E-3</c:v>
                </c:pt>
                <c:pt idx="3815" formatCode="General">
                  <c:v>-1.00511464271882E-2</c:v>
                </c:pt>
                <c:pt idx="3816" formatCode="General">
                  <c:v>-2.6487351913137301E-2</c:v>
                </c:pt>
                <c:pt idx="3817" formatCode="General">
                  <c:v>-4.2072050152726699E-2</c:v>
                </c:pt>
                <c:pt idx="3818" formatCode="General">
                  <c:v>-5.59827624657048E-2</c:v>
                </c:pt>
                <c:pt idx="3819" formatCode="General">
                  <c:v>-6.81153019204392E-2</c:v>
                </c:pt>
                <c:pt idx="3820" formatCode="General">
                  <c:v>-7.8028382727476905E-2</c:v>
                </c:pt>
                <c:pt idx="3821" formatCode="General">
                  <c:v>-8.5792092074888096E-2</c:v>
                </c:pt>
                <c:pt idx="3822" formatCode="General">
                  <c:v>-9.2479402654681103E-2</c:v>
                </c:pt>
                <c:pt idx="3823" formatCode="General">
                  <c:v>-9.8381309676339193E-2</c:v>
                </c:pt>
                <c:pt idx="3824" formatCode="General">
                  <c:v>-0.102162950114384</c:v>
                </c:pt>
                <c:pt idx="3825" formatCode="General">
                  <c:v>-0.103544653149223</c:v>
                </c:pt>
                <c:pt idx="3826" formatCode="General">
                  <c:v>-0.102343629826848</c:v>
                </c:pt>
                <c:pt idx="3827" formatCode="General">
                  <c:v>-9.7998615875052902E-2</c:v>
                </c:pt>
                <c:pt idx="3828" formatCode="General">
                  <c:v>-9.1606136690837198E-2</c:v>
                </c:pt>
                <c:pt idx="3829" formatCode="General">
                  <c:v>-8.4969114273868399E-2</c:v>
                </c:pt>
                <c:pt idx="3830" formatCode="General">
                  <c:v>-7.8852568727686298E-2</c:v>
                </c:pt>
                <c:pt idx="3831" formatCode="General">
                  <c:v>-7.28765576031635E-2</c:v>
                </c:pt>
                <c:pt idx="3832" formatCode="General">
                  <c:v>-6.7698293006587695E-2</c:v>
                </c:pt>
                <c:pt idx="3833" formatCode="General">
                  <c:v>-6.3996928183743806E-2</c:v>
                </c:pt>
                <c:pt idx="3834" formatCode="General">
                  <c:v>-6.0550605198941503E-2</c:v>
                </c:pt>
                <c:pt idx="3835" formatCode="General">
                  <c:v>-5.6432872898536102E-2</c:v>
                </c:pt>
                <c:pt idx="3836" formatCode="General">
                  <c:v>-5.2302843001209402E-2</c:v>
                </c:pt>
                <c:pt idx="3837" formatCode="General">
                  <c:v>-4.8565885567378002E-2</c:v>
                </c:pt>
                <c:pt idx="3838" formatCode="General">
                  <c:v>-4.5499237564741397E-2</c:v>
                </c:pt>
                <c:pt idx="3839" formatCode="General">
                  <c:v>-4.3190915231982201E-2</c:v>
                </c:pt>
                <c:pt idx="3840" formatCode="General">
                  <c:v>-4.1535280744360401E-2</c:v>
                </c:pt>
                <c:pt idx="3841" formatCode="General">
                  <c:v>-4.0005032471390603E-2</c:v>
                </c:pt>
                <c:pt idx="3842" formatCode="General">
                  <c:v>-3.8189226326759702E-2</c:v>
                </c:pt>
                <c:pt idx="3843" formatCode="General">
                  <c:v>-3.6965027999920297E-2</c:v>
                </c:pt>
                <c:pt idx="3844" formatCode="General">
                  <c:v>-3.7091324731000401E-2</c:v>
                </c:pt>
                <c:pt idx="3845" formatCode="General">
                  <c:v>-3.9156469120179498E-2</c:v>
                </c:pt>
                <c:pt idx="3846" formatCode="General">
                  <c:v>-4.3115488170387101E-2</c:v>
                </c:pt>
                <c:pt idx="3847" formatCode="General">
                  <c:v>-4.7790350880852199E-2</c:v>
                </c:pt>
                <c:pt idx="3848" formatCode="General">
                  <c:v>-5.1632775840391401E-2</c:v>
                </c:pt>
                <c:pt idx="3849" formatCode="General">
                  <c:v>-5.4361336809945801E-2</c:v>
                </c:pt>
                <c:pt idx="3850" formatCode="General">
                  <c:v>-5.6896285032992301E-2</c:v>
                </c:pt>
                <c:pt idx="3851" formatCode="General">
                  <c:v>-5.8968641441749597E-2</c:v>
                </c:pt>
                <c:pt idx="3852" formatCode="General">
                  <c:v>-6.0143194819229598E-2</c:v>
                </c:pt>
                <c:pt idx="3853" formatCode="General">
                  <c:v>-6.0435687521466899E-2</c:v>
                </c:pt>
                <c:pt idx="3854" formatCode="General">
                  <c:v>-5.9028883942698E-2</c:v>
                </c:pt>
                <c:pt idx="3855" formatCode="General">
                  <c:v>-5.6057230219900202E-2</c:v>
                </c:pt>
                <c:pt idx="3856" formatCode="General">
                  <c:v>-5.2231494259256397E-2</c:v>
                </c:pt>
                <c:pt idx="3857" formatCode="General">
                  <c:v>-4.8037696242550998E-2</c:v>
                </c:pt>
                <c:pt idx="3858" formatCode="General">
                  <c:v>-4.50252704012154E-2</c:v>
                </c:pt>
                <c:pt idx="3859" formatCode="General">
                  <c:v>-4.37743129775999E-2</c:v>
                </c:pt>
                <c:pt idx="3860" formatCode="General">
                  <c:v>-4.3643572232609597E-2</c:v>
                </c:pt>
                <c:pt idx="3861" formatCode="General">
                  <c:v>-4.3550936876945001E-2</c:v>
                </c:pt>
                <c:pt idx="3862" formatCode="General">
                  <c:v>-4.2663578339983403E-2</c:v>
                </c:pt>
                <c:pt idx="3863" formatCode="General">
                  <c:v>-4.1486519785235397E-2</c:v>
                </c:pt>
                <c:pt idx="3864" formatCode="General">
                  <c:v>-4.03296534903664E-2</c:v>
                </c:pt>
                <c:pt idx="3865" formatCode="General">
                  <c:v>-3.87350742714795E-2</c:v>
                </c:pt>
                <c:pt idx="3866" formatCode="General">
                  <c:v>-3.63791969597368E-2</c:v>
                </c:pt>
                <c:pt idx="3867" formatCode="General">
                  <c:v>-3.3670390389524303E-2</c:v>
                </c:pt>
                <c:pt idx="3868" formatCode="General">
                  <c:v>-3.1091202220376899E-2</c:v>
                </c:pt>
                <c:pt idx="3869" formatCode="General">
                  <c:v>-2.8552654584431701E-2</c:v>
                </c:pt>
                <c:pt idx="3870" formatCode="General">
                  <c:v>-2.5864328186779199E-2</c:v>
                </c:pt>
                <c:pt idx="3871" formatCode="General">
                  <c:v>-2.29801195421451E-2</c:v>
                </c:pt>
                <c:pt idx="3872" formatCode="General">
                  <c:v>-1.9668565714031201E-2</c:v>
                </c:pt>
                <c:pt idx="3873" formatCode="General">
                  <c:v>-1.5828684007150901E-2</c:v>
                </c:pt>
                <c:pt idx="3874" formatCode="General">
                  <c:v>-1.1580786947473999E-2</c:v>
                </c:pt>
                <c:pt idx="3875" formatCode="General">
                  <c:v>-7.3736799493710698E-3</c:v>
                </c:pt>
                <c:pt idx="3876" formatCode="General">
                  <c:v>-3.7669061938940601E-3</c:v>
                </c:pt>
                <c:pt idx="3877" formatCode="General">
                  <c:v>-1.0801570651515901E-3</c:v>
                </c:pt>
                <c:pt idx="3878" formatCode="General">
                  <c:v>1.08118063132988E-3</c:v>
                </c:pt>
                <c:pt idx="3879" formatCode="General">
                  <c:v>3.0061161716264401E-3</c:v>
                </c:pt>
                <c:pt idx="3880" formatCode="General">
                  <c:v>3.9297802624955504E-3</c:v>
                </c:pt>
                <c:pt idx="3881" formatCode="General">
                  <c:v>2.9336411286802399E-3</c:v>
                </c:pt>
                <c:pt idx="3882" formatCode="General">
                  <c:v>3.8151436270665102E-4</c:v>
                </c:pt>
                <c:pt idx="3883" formatCode="General">
                  <c:v>-2.8626835409374701E-3</c:v>
                </c:pt>
                <c:pt idx="3884" formatCode="General">
                  <c:v>-6.5542052348242499E-3</c:v>
                </c:pt>
                <c:pt idx="3885" formatCode="General">
                  <c:v>-1.07079203016346E-2</c:v>
                </c:pt>
                <c:pt idx="3886" formatCode="General">
                  <c:v>-1.55718288180115E-2</c:v>
                </c:pt>
                <c:pt idx="3887" formatCode="General">
                  <c:v>-2.03959616744303E-2</c:v>
                </c:pt>
                <c:pt idx="3888" formatCode="General">
                  <c:v>-2.44266968318545E-2</c:v>
                </c:pt>
                <c:pt idx="3889" formatCode="General">
                  <c:v>-2.73059037869221E-2</c:v>
                </c:pt>
                <c:pt idx="3890" formatCode="General">
                  <c:v>-2.8786657252131E-2</c:v>
                </c:pt>
                <c:pt idx="3891" formatCode="General">
                  <c:v>-2.82087328707031E-2</c:v>
                </c:pt>
                <c:pt idx="3892" formatCode="General">
                  <c:v>-2.45452509378053E-2</c:v>
                </c:pt>
                <c:pt idx="3893" formatCode="General">
                  <c:v>-1.84289591110685E-2</c:v>
                </c:pt>
                <c:pt idx="3894" formatCode="General">
                  <c:v>-1.04327023049859E-2</c:v>
                </c:pt>
                <c:pt idx="3895" formatCode="General">
                  <c:v>-1.17288663233673E-3</c:v>
                </c:pt>
                <c:pt idx="3896" formatCode="General">
                  <c:v>8.7710993147597591E-3</c:v>
                </c:pt>
                <c:pt idx="3897" formatCode="General">
                  <c:v>1.9526464947312101E-2</c:v>
                </c:pt>
                <c:pt idx="3898" formatCode="General">
                  <c:v>3.0683394964625799E-2</c:v>
                </c:pt>
                <c:pt idx="3899" formatCode="General">
                  <c:v>4.1186460638781501E-2</c:v>
                </c:pt>
                <c:pt idx="3900" formatCode="General">
                  <c:v>5.0022391593854403E-2</c:v>
                </c:pt>
                <c:pt idx="3901" formatCode="General">
                  <c:v>5.6448658634446799E-2</c:v>
                </c:pt>
                <c:pt idx="3902" formatCode="General">
                  <c:v>6.0244662715641301E-2</c:v>
                </c:pt>
                <c:pt idx="3903" formatCode="General">
                  <c:v>6.1453365015521698E-2</c:v>
                </c:pt>
                <c:pt idx="3904" formatCode="General">
                  <c:v>6.0675462872964298E-2</c:v>
                </c:pt>
                <c:pt idx="3905" formatCode="General">
                  <c:v>5.8988951054831998E-2</c:v>
                </c:pt>
                <c:pt idx="3906" formatCode="General">
                  <c:v>5.7348393581106098E-2</c:v>
                </c:pt>
                <c:pt idx="3907" formatCode="General">
                  <c:v>5.6717572168310797E-2</c:v>
                </c:pt>
                <c:pt idx="3908" formatCode="General">
                  <c:v>5.7315097607073498E-2</c:v>
                </c:pt>
                <c:pt idx="3909" formatCode="General">
                  <c:v>5.8842606258119802E-2</c:v>
                </c:pt>
                <c:pt idx="3910" formatCode="General">
                  <c:v>6.0496306059870997E-2</c:v>
                </c:pt>
                <c:pt idx="3911" formatCode="General">
                  <c:v>6.0985154909634701E-2</c:v>
                </c:pt>
                <c:pt idx="3912" formatCode="General">
                  <c:v>5.9045572117059603E-2</c:v>
                </c:pt>
                <c:pt idx="3913" formatCode="General">
                  <c:v>5.42926319827753E-2</c:v>
                </c:pt>
                <c:pt idx="3914" formatCode="General">
                  <c:v>4.7031635602478902E-2</c:v>
                </c:pt>
                <c:pt idx="3915" formatCode="General">
                  <c:v>3.76286049112824E-2</c:v>
                </c:pt>
                <c:pt idx="3916" formatCode="General">
                  <c:v>2.6619773140113701E-2</c:v>
                </c:pt>
                <c:pt idx="3917" formatCode="General">
                  <c:v>1.5158786913319599E-2</c:v>
                </c:pt>
                <c:pt idx="3918" formatCode="General">
                  <c:v>5.5343338994587599E-3</c:v>
                </c:pt>
                <c:pt idx="3919" formatCode="General">
                  <c:v>-8.5829326158368699E-4</c:v>
                </c:pt>
                <c:pt idx="3920" formatCode="General">
                  <c:v>-4.4696447553937702E-3</c:v>
                </c:pt>
                <c:pt idx="3921" formatCode="General">
                  <c:v>-5.0080420658586396E-3</c:v>
                </c:pt>
                <c:pt idx="3922" formatCode="General">
                  <c:v>-2.5766643430339201E-3</c:v>
                </c:pt>
                <c:pt idx="3923" formatCode="General">
                  <c:v>2.7805735581273501E-3</c:v>
                </c:pt>
                <c:pt idx="3924" formatCode="General">
                  <c:v>1.1645105015221599E-2</c:v>
                </c:pt>
                <c:pt idx="3925" formatCode="General">
                  <c:v>2.3366813781833001E-2</c:v>
                </c:pt>
                <c:pt idx="3926" formatCode="General">
                  <c:v>3.6409731197814099E-2</c:v>
                </c:pt>
                <c:pt idx="3927" formatCode="General">
                  <c:v>4.9619663931648197E-2</c:v>
                </c:pt>
                <c:pt idx="3928" formatCode="General">
                  <c:v>6.2669721582173599E-2</c:v>
                </c:pt>
                <c:pt idx="3929" formatCode="General">
                  <c:v>7.4916249802652005E-2</c:v>
                </c:pt>
                <c:pt idx="3930" formatCode="General">
                  <c:v>8.6058683478788298E-2</c:v>
                </c:pt>
                <c:pt idx="3931" formatCode="General">
                  <c:v>9.5812476590463894E-2</c:v>
                </c:pt>
                <c:pt idx="3932" formatCode="General">
                  <c:v>0.103568767783341</c:v>
                </c:pt>
                <c:pt idx="3933" formatCode="General">
                  <c:v>0.10914417598673901</c:v>
                </c:pt>
                <c:pt idx="3934" formatCode="General">
                  <c:v>0.11175978690674</c:v>
                </c:pt>
                <c:pt idx="3935" formatCode="General">
                  <c:v>0.111154600281909</c:v>
                </c:pt>
                <c:pt idx="3936" formatCode="General">
                  <c:v>0.108281109276267</c:v>
                </c:pt>
                <c:pt idx="3937" formatCode="General">
                  <c:v>0.10332611482399399</c:v>
                </c:pt>
                <c:pt idx="3938" formatCode="General">
                  <c:v>9.6155401939154103E-2</c:v>
                </c:pt>
                <c:pt idx="3939" formatCode="General">
                  <c:v>8.8305957352750999E-2</c:v>
                </c:pt>
                <c:pt idx="3940" formatCode="General">
                  <c:v>8.1023172244473501E-2</c:v>
                </c:pt>
                <c:pt idx="3941" formatCode="General">
                  <c:v>7.4339031652426904E-2</c:v>
                </c:pt>
                <c:pt idx="3942" formatCode="General">
                  <c:v>6.8076689312296407E-2</c:v>
                </c:pt>
                <c:pt idx="3943" formatCode="General">
                  <c:v>6.2336935419409698E-2</c:v>
                </c:pt>
                <c:pt idx="3944" formatCode="General">
                  <c:v>5.7491993993977801E-2</c:v>
                </c:pt>
                <c:pt idx="3945" formatCode="General">
                  <c:v>5.3137672775638002E-2</c:v>
                </c:pt>
                <c:pt idx="3946" formatCode="General">
                  <c:v>4.8379408626771099E-2</c:v>
                </c:pt>
                <c:pt idx="3947" formatCode="General">
                  <c:v>4.2983096224428002E-2</c:v>
                </c:pt>
                <c:pt idx="3948" formatCode="General">
                  <c:v>3.7001658455249199E-2</c:v>
                </c:pt>
                <c:pt idx="3949" formatCode="General">
                  <c:v>3.0418389269572299E-2</c:v>
                </c:pt>
                <c:pt idx="3950" formatCode="General">
                  <c:v>2.3663985396957202E-2</c:v>
                </c:pt>
                <c:pt idx="3951" formatCode="General">
                  <c:v>1.7377989309904002E-2</c:v>
                </c:pt>
                <c:pt idx="3952" formatCode="General">
                  <c:v>1.15728240241833E-2</c:v>
                </c:pt>
                <c:pt idx="3953" formatCode="General">
                  <c:v>5.5724467537602296E-3</c:v>
                </c:pt>
                <c:pt idx="3954" formatCode="General">
                  <c:v>-6.7713304797235396E-4</c:v>
                </c:pt>
                <c:pt idx="3955" formatCode="General">
                  <c:v>-6.8014278210962202E-3</c:v>
                </c:pt>
                <c:pt idx="3956" formatCode="General">
                  <c:v>-1.2941532139852999E-2</c:v>
                </c:pt>
                <c:pt idx="3957" formatCode="General">
                  <c:v>-1.9592978006974401E-2</c:v>
                </c:pt>
                <c:pt idx="3958" formatCode="General">
                  <c:v>-2.6869523348094299E-2</c:v>
                </c:pt>
                <c:pt idx="3959" formatCode="General">
                  <c:v>-3.46597078537687E-2</c:v>
                </c:pt>
                <c:pt idx="3960" formatCode="General">
                  <c:v>-4.3056353876689199E-2</c:v>
                </c:pt>
                <c:pt idx="3961" formatCode="General">
                  <c:v>-5.1108330605752601E-2</c:v>
                </c:pt>
                <c:pt idx="3962" formatCode="General">
                  <c:v>-5.71915846432259E-2</c:v>
                </c:pt>
                <c:pt idx="3963" formatCode="General">
                  <c:v>-6.1283329433075101E-2</c:v>
                </c:pt>
                <c:pt idx="3964" formatCode="General">
                  <c:v>-6.4175268084944503E-2</c:v>
                </c:pt>
                <c:pt idx="3965" formatCode="General">
                  <c:v>-6.6511564157073697E-2</c:v>
                </c:pt>
                <c:pt idx="3966" formatCode="General">
                  <c:v>-6.8712080257470901E-2</c:v>
                </c:pt>
                <c:pt idx="3967" formatCode="General">
                  <c:v>-7.0279361829617096E-2</c:v>
                </c:pt>
                <c:pt idx="3968" formatCode="General">
                  <c:v>-7.0555594752222894E-2</c:v>
                </c:pt>
                <c:pt idx="3969" formatCode="General">
                  <c:v>-6.8785757351214505E-2</c:v>
                </c:pt>
                <c:pt idx="3970" formatCode="General">
                  <c:v>-6.4891924050212796E-2</c:v>
                </c:pt>
                <c:pt idx="3971" formatCode="General">
                  <c:v>-6.0227704663789697E-2</c:v>
                </c:pt>
                <c:pt idx="3972" formatCode="General">
                  <c:v>-5.5167547714316298E-2</c:v>
                </c:pt>
                <c:pt idx="3973" formatCode="General">
                  <c:v>-4.9725494250189302E-2</c:v>
                </c:pt>
                <c:pt idx="3974" formatCode="General">
                  <c:v>-4.3026350502874698E-2</c:v>
                </c:pt>
                <c:pt idx="3975" formatCode="General">
                  <c:v>-3.4250016509389899E-2</c:v>
                </c:pt>
                <c:pt idx="3976" formatCode="General">
                  <c:v>-2.5291451551537301E-2</c:v>
                </c:pt>
                <c:pt idx="3977" formatCode="General">
                  <c:v>-1.8032088119156998E-2</c:v>
                </c:pt>
                <c:pt idx="3978" formatCode="General">
                  <c:v>-1.29712350307242E-2</c:v>
                </c:pt>
                <c:pt idx="3979" formatCode="General">
                  <c:v>-1.0324940348662499E-2</c:v>
                </c:pt>
                <c:pt idx="3980" formatCode="General">
                  <c:v>-1.0095234979784099E-2</c:v>
                </c:pt>
                <c:pt idx="3981" formatCode="General">
                  <c:v>-1.2084817727285599E-2</c:v>
                </c:pt>
                <c:pt idx="3982" formatCode="General">
                  <c:v>-1.54531591183261E-2</c:v>
                </c:pt>
                <c:pt idx="3983" formatCode="General">
                  <c:v>-1.88891885960264E-2</c:v>
                </c:pt>
                <c:pt idx="3984" formatCode="General">
                  <c:v>-2.2569105552701099E-2</c:v>
                </c:pt>
                <c:pt idx="3985" formatCode="General">
                  <c:v>-2.6704613768589298E-2</c:v>
                </c:pt>
                <c:pt idx="3986" formatCode="General">
                  <c:v>-3.1028311619910098E-2</c:v>
                </c:pt>
                <c:pt idx="3987" formatCode="General">
                  <c:v>-3.5543543683394102E-2</c:v>
                </c:pt>
                <c:pt idx="3988" formatCode="General">
                  <c:v>-3.9727157160264398E-2</c:v>
                </c:pt>
                <c:pt idx="3989" formatCode="General">
                  <c:v>-4.3562810699933299E-2</c:v>
                </c:pt>
                <c:pt idx="3990" formatCode="General">
                  <c:v>-4.7377820382658399E-2</c:v>
                </c:pt>
                <c:pt idx="3991" formatCode="General">
                  <c:v>-5.1074887524373003E-2</c:v>
                </c:pt>
                <c:pt idx="3992" formatCode="General">
                  <c:v>-5.4532210191126702E-2</c:v>
                </c:pt>
                <c:pt idx="3993" formatCode="General">
                  <c:v>-5.7018593346002698E-2</c:v>
                </c:pt>
                <c:pt idx="3994" formatCode="General">
                  <c:v>-5.8175527344023599E-2</c:v>
                </c:pt>
                <c:pt idx="3995" formatCode="General">
                  <c:v>-5.8295017024787898E-2</c:v>
                </c:pt>
                <c:pt idx="3996" formatCode="General">
                  <c:v>-5.7514020610162302E-2</c:v>
                </c:pt>
                <c:pt idx="3997" formatCode="General">
                  <c:v>-5.5471650573451603E-2</c:v>
                </c:pt>
                <c:pt idx="3998" formatCode="General">
                  <c:v>-5.1039788528281498E-2</c:v>
                </c:pt>
                <c:pt idx="3999" formatCode="General">
                  <c:v>-4.4488293163613697E-2</c:v>
                </c:pt>
                <c:pt idx="4000" formatCode="General">
                  <c:v>-3.6798351216568798E-2</c:v>
                </c:pt>
                <c:pt idx="4001" formatCode="General">
                  <c:v>-2.86050832937528E-2</c:v>
                </c:pt>
                <c:pt idx="4002" formatCode="General">
                  <c:v>-2.0737087253370201E-2</c:v>
                </c:pt>
                <c:pt idx="4003" formatCode="General">
                  <c:v>-1.4311443096653401E-2</c:v>
                </c:pt>
                <c:pt idx="4004" formatCode="General">
                  <c:v>-9.1197774173425502E-3</c:v>
                </c:pt>
                <c:pt idx="4005" formatCode="General">
                  <c:v>-4.2993632589181903E-3</c:v>
                </c:pt>
                <c:pt idx="4006" formatCode="General">
                  <c:v>3.7266345234281898E-4</c:v>
                </c:pt>
                <c:pt idx="4007" formatCode="General">
                  <c:v>5.1510182903413597E-3</c:v>
                </c:pt>
                <c:pt idx="4008" formatCode="General">
                  <c:v>9.4583590728718001E-3</c:v>
                </c:pt>
                <c:pt idx="4009" formatCode="General">
                  <c:v>1.35050357509694E-2</c:v>
                </c:pt>
                <c:pt idx="4010" formatCode="General">
                  <c:v>1.7695272086558599E-2</c:v>
                </c:pt>
                <c:pt idx="4011" formatCode="General">
                  <c:v>2.1350136544910199E-2</c:v>
                </c:pt>
                <c:pt idx="4012" formatCode="General">
                  <c:v>2.4005032046978202E-2</c:v>
                </c:pt>
                <c:pt idx="4013" formatCode="General">
                  <c:v>2.5312638737735E-2</c:v>
                </c:pt>
                <c:pt idx="4014" formatCode="General">
                  <c:v>2.50705560913294E-2</c:v>
                </c:pt>
                <c:pt idx="4015" formatCode="General">
                  <c:v>2.2685244221850399E-2</c:v>
                </c:pt>
                <c:pt idx="4016" formatCode="General">
                  <c:v>1.6660432303518598E-2</c:v>
                </c:pt>
                <c:pt idx="4017" formatCode="General">
                  <c:v>7.0944864329598404E-3</c:v>
                </c:pt>
                <c:pt idx="4018" formatCode="General">
                  <c:v>-4.2436317905478697E-3</c:v>
                </c:pt>
                <c:pt idx="4019" formatCode="General">
                  <c:v>-1.6169030440800099E-2</c:v>
                </c:pt>
                <c:pt idx="4020" formatCode="General">
                  <c:v>-2.8351471105522701E-2</c:v>
                </c:pt>
                <c:pt idx="4021" formatCode="General">
                  <c:v>-4.0865478180667103E-2</c:v>
                </c:pt>
                <c:pt idx="4022" formatCode="General">
                  <c:v>-5.2991843767046999E-2</c:v>
                </c:pt>
                <c:pt idx="4023" formatCode="General">
                  <c:v>-6.3573371742045096E-2</c:v>
                </c:pt>
                <c:pt idx="4024" formatCode="General">
                  <c:v>-7.1805161433760298E-2</c:v>
                </c:pt>
                <c:pt idx="4025" formatCode="General">
                  <c:v>-7.7707309508470296E-2</c:v>
                </c:pt>
                <c:pt idx="4026" formatCode="General">
                  <c:v>-8.2129082773126E-2</c:v>
                </c:pt>
                <c:pt idx="4027" formatCode="General">
                  <c:v>-8.5287791821378994E-2</c:v>
                </c:pt>
                <c:pt idx="4028" formatCode="General">
                  <c:v>-8.7191768215639898E-2</c:v>
                </c:pt>
                <c:pt idx="4029" formatCode="General">
                  <c:v>-8.7694735530277401E-2</c:v>
                </c:pt>
                <c:pt idx="4030" formatCode="General">
                  <c:v>-8.6305176029690095E-2</c:v>
                </c:pt>
                <c:pt idx="4031" formatCode="General">
                  <c:v>-8.3339390875061994E-2</c:v>
                </c:pt>
                <c:pt idx="4032" formatCode="General">
                  <c:v>-7.8386028406006905E-2</c:v>
                </c:pt>
                <c:pt idx="4033" formatCode="General">
                  <c:v>-7.0493623664130894E-2</c:v>
                </c:pt>
                <c:pt idx="4034" formatCode="General">
                  <c:v>-6.0216326531707998E-2</c:v>
                </c:pt>
                <c:pt idx="4035" formatCode="General">
                  <c:v>-4.8080568074981601E-2</c:v>
                </c:pt>
                <c:pt idx="4036" formatCode="General">
                  <c:v>-3.41446509333794E-2</c:v>
                </c:pt>
                <c:pt idx="4037" formatCode="General">
                  <c:v>-1.8688166330223101E-2</c:v>
                </c:pt>
                <c:pt idx="4038" formatCode="General">
                  <c:v>-2.2646790411702099E-3</c:v>
                </c:pt>
                <c:pt idx="4039" formatCode="General">
                  <c:v>1.43323404304249E-2</c:v>
                </c:pt>
                <c:pt idx="4040" formatCode="General">
                  <c:v>3.0589564135226899E-2</c:v>
                </c:pt>
                <c:pt idx="4041" formatCode="General">
                  <c:v>4.5391329124960099E-2</c:v>
                </c:pt>
                <c:pt idx="4042" formatCode="General">
                  <c:v>5.7152513003223798E-2</c:v>
                </c:pt>
                <c:pt idx="4043" formatCode="General">
                  <c:v>6.4937652414624597E-2</c:v>
                </c:pt>
                <c:pt idx="4044" formatCode="General">
                  <c:v>6.9058400599874795E-2</c:v>
                </c:pt>
                <c:pt idx="4045" formatCode="General">
                  <c:v>7.0584844000045693E-2</c:v>
                </c:pt>
                <c:pt idx="4046" formatCode="General">
                  <c:v>7.0192299715727199E-2</c:v>
                </c:pt>
                <c:pt idx="4047" formatCode="General">
                  <c:v>6.8484156032510707E-2</c:v>
                </c:pt>
                <c:pt idx="4048" formatCode="General">
                  <c:v>6.5722404392151795E-2</c:v>
                </c:pt>
                <c:pt idx="4049" formatCode="General">
                  <c:v>6.2128867133605499E-2</c:v>
                </c:pt>
                <c:pt idx="4050" formatCode="General">
                  <c:v>5.7764255282112299E-2</c:v>
                </c:pt>
                <c:pt idx="4051" formatCode="General">
                  <c:v>5.2205675833131897E-2</c:v>
                </c:pt>
                <c:pt idx="4052" formatCode="General">
                  <c:v>4.5655400465177097E-2</c:v>
                </c:pt>
                <c:pt idx="4053" formatCode="General">
                  <c:v>3.9129903745180598E-2</c:v>
                </c:pt>
                <c:pt idx="4054" formatCode="General">
                  <c:v>3.2206880136047097E-2</c:v>
                </c:pt>
                <c:pt idx="4055" formatCode="General">
                  <c:v>2.3616042145115399E-2</c:v>
                </c:pt>
                <c:pt idx="4056" formatCode="General">
                  <c:v>1.4331867976343299E-2</c:v>
                </c:pt>
                <c:pt idx="4057" formatCode="General">
                  <c:v>6.1203085050381099E-3</c:v>
                </c:pt>
                <c:pt idx="4058">
                  <c:v>-1.17317565436391E-5</c:v>
                </c:pt>
                <c:pt idx="4059" formatCode="General">
                  <c:v>-3.1114543775081502E-3</c:v>
                </c:pt>
                <c:pt idx="4060" formatCode="General">
                  <c:v>-2.9897397431653799E-3</c:v>
                </c:pt>
                <c:pt idx="4061">
                  <c:v>5.7240322133061004E-6</c:v>
                </c:pt>
                <c:pt idx="4062" formatCode="General">
                  <c:v>5.0314530794639597E-3</c:v>
                </c:pt>
                <c:pt idx="4063" formatCode="General">
                  <c:v>1.05291354786511E-2</c:v>
                </c:pt>
                <c:pt idx="4064" formatCode="General">
                  <c:v>1.6499120546406201E-2</c:v>
                </c:pt>
                <c:pt idx="4065" formatCode="General">
                  <c:v>2.3092354750540299E-2</c:v>
                </c:pt>
                <c:pt idx="4066" formatCode="General">
                  <c:v>3.0296789768220998E-2</c:v>
                </c:pt>
                <c:pt idx="4067" formatCode="General">
                  <c:v>3.8605321008744697E-2</c:v>
                </c:pt>
                <c:pt idx="4068" formatCode="General">
                  <c:v>4.7567903234515201E-2</c:v>
                </c:pt>
                <c:pt idx="4069" formatCode="General">
                  <c:v>5.7126754177550698E-2</c:v>
                </c:pt>
                <c:pt idx="4070" formatCode="General">
                  <c:v>6.72947435421338E-2</c:v>
                </c:pt>
                <c:pt idx="4071" formatCode="General">
                  <c:v>7.7627589618217904E-2</c:v>
                </c:pt>
                <c:pt idx="4072" formatCode="General">
                  <c:v>8.7250016650002399E-2</c:v>
                </c:pt>
                <c:pt idx="4073" formatCode="General">
                  <c:v>9.51603004934896E-2</c:v>
                </c:pt>
                <c:pt idx="4074" formatCode="General">
                  <c:v>0.10132219083815799</c:v>
                </c:pt>
                <c:pt idx="4075" formatCode="General">
                  <c:v>0.106718963126629</c:v>
                </c:pt>
                <c:pt idx="4076" formatCode="General">
                  <c:v>0.111675170536831</c:v>
                </c:pt>
                <c:pt idx="4077" formatCode="General">
                  <c:v>0.115304302978899</c:v>
                </c:pt>
                <c:pt idx="4078" formatCode="General">
                  <c:v>0.116962577034584</c:v>
                </c:pt>
                <c:pt idx="4079" formatCode="General">
                  <c:v>0.116311344222222</c:v>
                </c:pt>
                <c:pt idx="4080" formatCode="General">
                  <c:v>0.11238552607024099</c:v>
                </c:pt>
                <c:pt idx="4081" formatCode="General">
                  <c:v>0.104139316991208</c:v>
                </c:pt>
                <c:pt idx="4082" formatCode="General">
                  <c:v>9.1685067150735197E-2</c:v>
                </c:pt>
                <c:pt idx="4083" formatCode="General">
                  <c:v>7.6121205505587194E-2</c:v>
                </c:pt>
                <c:pt idx="4084" formatCode="General">
                  <c:v>5.89171212656215E-2</c:v>
                </c:pt>
                <c:pt idx="4085" formatCode="General">
                  <c:v>4.1027855962604401E-2</c:v>
                </c:pt>
                <c:pt idx="4086" formatCode="General">
                  <c:v>2.22863865056755E-2</c:v>
                </c:pt>
                <c:pt idx="4087" formatCode="General">
                  <c:v>2.6738253853137999E-3</c:v>
                </c:pt>
                <c:pt idx="4088" formatCode="General">
                  <c:v>-1.67863232672733E-2</c:v>
                </c:pt>
                <c:pt idx="4089" formatCode="General">
                  <c:v>-3.5330429722421799E-2</c:v>
                </c:pt>
                <c:pt idx="4090" formatCode="General">
                  <c:v>-5.2531168272661501E-2</c:v>
                </c:pt>
                <c:pt idx="4091" formatCode="General">
                  <c:v>-6.7870083203418197E-2</c:v>
                </c:pt>
                <c:pt idx="4092" formatCode="General">
                  <c:v>-8.0346574273755106E-2</c:v>
                </c:pt>
                <c:pt idx="4093" formatCode="General">
                  <c:v>-8.8338821867020301E-2</c:v>
                </c:pt>
                <c:pt idx="4094" formatCode="General">
                  <c:v>-9.1475978298833693E-2</c:v>
                </c:pt>
                <c:pt idx="4095" formatCode="General">
                  <c:v>-9.08261753570902E-2</c:v>
                </c:pt>
                <c:pt idx="4096" formatCode="General">
                  <c:v>-8.7221473907685296E-2</c:v>
                </c:pt>
                <c:pt idx="4097" formatCode="General">
                  <c:v>-8.1056393371518098E-2</c:v>
                </c:pt>
                <c:pt idx="4098" formatCode="General">
                  <c:v>-7.27360104196762E-2</c:v>
                </c:pt>
                <c:pt idx="4099" formatCode="General">
                  <c:v>-6.2904081742895898E-2</c:v>
                </c:pt>
                <c:pt idx="4100" formatCode="General">
                  <c:v>-5.1192393836445298E-2</c:v>
                </c:pt>
                <c:pt idx="4101" formatCode="General">
                  <c:v>-3.7844079777323403E-2</c:v>
                </c:pt>
                <c:pt idx="4102" formatCode="General">
                  <c:v>-2.3715351080225801E-2</c:v>
                </c:pt>
                <c:pt idx="4103" formatCode="General">
                  <c:v>-8.9566040586289992E-3</c:v>
                </c:pt>
                <c:pt idx="4104" formatCode="General">
                  <c:v>6.1689443372211304E-3</c:v>
                </c:pt>
                <c:pt idx="4105" formatCode="General">
                  <c:v>2.0947549620922701E-2</c:v>
                </c:pt>
                <c:pt idx="4106" formatCode="General">
                  <c:v>3.3103051658448603E-2</c:v>
                </c:pt>
                <c:pt idx="4107" formatCode="General">
                  <c:v>4.09265145862511E-2</c:v>
                </c:pt>
                <c:pt idx="4108" formatCode="General">
                  <c:v>4.5017256492132202E-2</c:v>
                </c:pt>
                <c:pt idx="4109" formatCode="General">
                  <c:v>4.6684696603217397E-2</c:v>
                </c:pt>
                <c:pt idx="4110" formatCode="General">
                  <c:v>4.7232603193234197E-2</c:v>
                </c:pt>
                <c:pt idx="4111" formatCode="General">
                  <c:v>4.7249727425055101E-2</c:v>
                </c:pt>
                <c:pt idx="4112" formatCode="General">
                  <c:v>4.6337429131783001E-2</c:v>
                </c:pt>
                <c:pt idx="4113" formatCode="General">
                  <c:v>4.4300403318034601E-2</c:v>
                </c:pt>
                <c:pt idx="4114" formatCode="General">
                  <c:v>4.0891868807072601E-2</c:v>
                </c:pt>
                <c:pt idx="4115" formatCode="General">
                  <c:v>3.6006049461610803E-2</c:v>
                </c:pt>
                <c:pt idx="4116" formatCode="General">
                  <c:v>3.0036058577189401E-2</c:v>
                </c:pt>
                <c:pt idx="4117" formatCode="General">
                  <c:v>2.2711324918630201E-2</c:v>
                </c:pt>
                <c:pt idx="4118" formatCode="General">
                  <c:v>1.3772679759475799E-2</c:v>
                </c:pt>
                <c:pt idx="4119" formatCode="General">
                  <c:v>3.93596172809451E-3</c:v>
                </c:pt>
                <c:pt idx="4120" formatCode="General">
                  <c:v>-6.3972997494173003E-3</c:v>
                </c:pt>
                <c:pt idx="4121" formatCode="General">
                  <c:v>-1.7372594136692301E-2</c:v>
                </c:pt>
                <c:pt idx="4122" formatCode="General">
                  <c:v>-2.82911449758435E-2</c:v>
                </c:pt>
                <c:pt idx="4123" formatCode="General">
                  <c:v>-3.8174603372714701E-2</c:v>
                </c:pt>
                <c:pt idx="4124" formatCode="General">
                  <c:v>-4.6213982743178603E-2</c:v>
                </c:pt>
                <c:pt idx="4125" formatCode="General">
                  <c:v>-5.2325377483160899E-2</c:v>
                </c:pt>
                <c:pt idx="4126" formatCode="General">
                  <c:v>-5.7447478971371202E-2</c:v>
                </c:pt>
                <c:pt idx="4127" formatCode="General">
                  <c:v>-6.1998722505402899E-2</c:v>
                </c:pt>
                <c:pt idx="4128" formatCode="General">
                  <c:v>-6.5252033285126396E-2</c:v>
                </c:pt>
                <c:pt idx="4129" formatCode="General">
                  <c:v>-6.6518946593037101E-2</c:v>
                </c:pt>
                <c:pt idx="4130" formatCode="General">
                  <c:v>-6.5763069402930502E-2</c:v>
                </c:pt>
                <c:pt idx="4131" formatCode="General">
                  <c:v>-6.2811134351658499E-2</c:v>
                </c:pt>
                <c:pt idx="4132" formatCode="General">
                  <c:v>-5.72253407664138E-2</c:v>
                </c:pt>
                <c:pt idx="4133" formatCode="General">
                  <c:v>-4.94979975197304E-2</c:v>
                </c:pt>
                <c:pt idx="4134" formatCode="General">
                  <c:v>-4.0652526059540998E-2</c:v>
                </c:pt>
                <c:pt idx="4135" formatCode="General">
                  <c:v>-3.0932600736800101E-2</c:v>
                </c:pt>
                <c:pt idx="4136" formatCode="General">
                  <c:v>-2.16793553711952E-2</c:v>
                </c:pt>
                <c:pt idx="4137" formatCode="General">
                  <c:v>-1.41769993077845E-2</c:v>
                </c:pt>
                <c:pt idx="4138" formatCode="General">
                  <c:v>-8.8723893258426303E-3</c:v>
                </c:pt>
                <c:pt idx="4139" formatCode="General">
                  <c:v>-6.42779405975693E-3</c:v>
                </c:pt>
                <c:pt idx="4140" formatCode="General">
                  <c:v>-5.9967030436405104E-3</c:v>
                </c:pt>
                <c:pt idx="4141" formatCode="General">
                  <c:v>-6.5125380402083202E-3</c:v>
                </c:pt>
                <c:pt idx="4142" formatCode="General">
                  <c:v>-7.7764463339640702E-3</c:v>
                </c:pt>
                <c:pt idx="4143" formatCode="General">
                  <c:v>-9.6366359688874297E-3</c:v>
                </c:pt>
                <c:pt idx="4144" formatCode="General">
                  <c:v>-1.22577610121158E-2</c:v>
                </c:pt>
                <c:pt idx="4145" formatCode="General">
                  <c:v>-1.4902911973574099E-2</c:v>
                </c:pt>
                <c:pt idx="4146" formatCode="General">
                  <c:v>-1.7395621981484099E-2</c:v>
                </c:pt>
                <c:pt idx="4147" formatCode="General">
                  <c:v>-2.0409930228657301E-2</c:v>
                </c:pt>
                <c:pt idx="4148" formatCode="General">
                  <c:v>-2.3207094684711702E-2</c:v>
                </c:pt>
                <c:pt idx="4149" formatCode="General">
                  <c:v>-2.4489599769875098E-2</c:v>
                </c:pt>
                <c:pt idx="4150" formatCode="General">
                  <c:v>-2.31237624192819E-2</c:v>
                </c:pt>
                <c:pt idx="4151" formatCode="General">
                  <c:v>-1.8981196925871201E-2</c:v>
                </c:pt>
                <c:pt idx="4152" formatCode="General">
                  <c:v>-1.1849899533250901E-2</c:v>
                </c:pt>
                <c:pt idx="4153" formatCode="General">
                  <c:v>-1.47076210746611E-3</c:v>
                </c:pt>
                <c:pt idx="4154" formatCode="General">
                  <c:v>1.11446882795583E-2</c:v>
                </c:pt>
                <c:pt idx="4155" formatCode="General">
                  <c:v>2.4497620858223299E-2</c:v>
                </c:pt>
                <c:pt idx="4156" formatCode="General">
                  <c:v>3.7097956516354502E-2</c:v>
                </c:pt>
                <c:pt idx="4157" formatCode="General">
                  <c:v>4.76756270976793E-2</c:v>
                </c:pt>
                <c:pt idx="4158" formatCode="General">
                  <c:v>5.54516233646105E-2</c:v>
                </c:pt>
                <c:pt idx="4159" formatCode="General">
                  <c:v>6.0720613566989802E-2</c:v>
                </c:pt>
                <c:pt idx="4160" formatCode="General">
                  <c:v>6.2606399776113306E-2</c:v>
                </c:pt>
                <c:pt idx="4161" formatCode="General">
                  <c:v>6.0012726619126801E-2</c:v>
                </c:pt>
                <c:pt idx="4162" formatCode="General">
                  <c:v>5.41317501256105E-2</c:v>
                </c:pt>
                <c:pt idx="4163" formatCode="General">
                  <c:v>4.59625929060258E-2</c:v>
                </c:pt>
                <c:pt idx="4164" formatCode="General">
                  <c:v>3.6157906613779697E-2</c:v>
                </c:pt>
                <c:pt idx="4165" formatCode="General">
                  <c:v>2.5453989159590899E-2</c:v>
                </c:pt>
                <c:pt idx="4166" formatCode="General">
                  <c:v>1.5108815980116401E-2</c:v>
                </c:pt>
                <c:pt idx="4167" formatCode="General">
                  <c:v>6.3764473176780804E-3</c:v>
                </c:pt>
                <c:pt idx="4168" formatCode="General">
                  <c:v>-1.24607788850414E-3</c:v>
                </c:pt>
                <c:pt idx="4169" formatCode="General">
                  <c:v>-8.7446866253821105E-3</c:v>
                </c:pt>
                <c:pt idx="4170" formatCode="General">
                  <c:v>-1.59880714152747E-2</c:v>
                </c:pt>
                <c:pt idx="4171" formatCode="General">
                  <c:v>-2.1923912233261299E-2</c:v>
                </c:pt>
                <c:pt idx="4172" formatCode="General">
                  <c:v>-2.7104937893257599E-2</c:v>
                </c:pt>
                <c:pt idx="4173" formatCode="General">
                  <c:v>-3.2341234371894602E-2</c:v>
                </c:pt>
                <c:pt idx="4174" formatCode="General">
                  <c:v>-3.7007850686442897E-2</c:v>
                </c:pt>
                <c:pt idx="4175" formatCode="General">
                  <c:v>-4.0384830602396601E-2</c:v>
                </c:pt>
                <c:pt idx="4176" formatCode="General">
                  <c:v>-4.1995098425824398E-2</c:v>
                </c:pt>
                <c:pt idx="4177" formatCode="General">
                  <c:v>-4.2554247899075102E-2</c:v>
                </c:pt>
                <c:pt idx="4178" formatCode="General">
                  <c:v>-4.3650761804002403E-2</c:v>
                </c:pt>
                <c:pt idx="4179" formatCode="General">
                  <c:v>-4.5377777175070799E-2</c:v>
                </c:pt>
                <c:pt idx="4180" formatCode="General">
                  <c:v>-4.6737368726872501E-2</c:v>
                </c:pt>
                <c:pt idx="4181" formatCode="General">
                  <c:v>-4.8225696057565097E-2</c:v>
                </c:pt>
                <c:pt idx="4182" formatCode="General">
                  <c:v>-4.9736463541898902E-2</c:v>
                </c:pt>
                <c:pt idx="4183" formatCode="General">
                  <c:v>-5.1012827275615097E-2</c:v>
                </c:pt>
                <c:pt idx="4184" formatCode="General">
                  <c:v>-5.30682295240546E-2</c:v>
                </c:pt>
                <c:pt idx="4185" formatCode="General">
                  <c:v>-5.6129506206221702E-2</c:v>
                </c:pt>
                <c:pt idx="4186" formatCode="General">
                  <c:v>-5.9263296985131997E-2</c:v>
                </c:pt>
                <c:pt idx="4187" formatCode="General">
                  <c:v>-6.1245443666029603E-2</c:v>
                </c:pt>
                <c:pt idx="4188" formatCode="General">
                  <c:v>-6.2320343451158298E-2</c:v>
                </c:pt>
                <c:pt idx="4189" formatCode="General">
                  <c:v>-6.3613452589184299E-2</c:v>
                </c:pt>
                <c:pt idx="4190" formatCode="General">
                  <c:v>-6.5070534674308095E-2</c:v>
                </c:pt>
                <c:pt idx="4191" formatCode="General">
                  <c:v>-6.6410353493600999E-2</c:v>
                </c:pt>
                <c:pt idx="4192" formatCode="General">
                  <c:v>-6.7949510601098204E-2</c:v>
                </c:pt>
                <c:pt idx="4193" formatCode="General">
                  <c:v>-6.9766279183981997E-2</c:v>
                </c:pt>
                <c:pt idx="4194" formatCode="General">
                  <c:v>-7.1757806197699794E-2</c:v>
                </c:pt>
                <c:pt idx="4195" formatCode="General">
                  <c:v>-7.2867230797235796E-2</c:v>
                </c:pt>
                <c:pt idx="4196" formatCode="General">
                  <c:v>-7.1870775191965802E-2</c:v>
                </c:pt>
                <c:pt idx="4197" formatCode="General">
                  <c:v>-6.8114965824148804E-2</c:v>
                </c:pt>
                <c:pt idx="4198" formatCode="General">
                  <c:v>-6.1714848793965202E-2</c:v>
                </c:pt>
                <c:pt idx="4199" formatCode="General">
                  <c:v>-5.3562890548967297E-2</c:v>
                </c:pt>
                <c:pt idx="4200" formatCode="General">
                  <c:v>-4.4691126420396902E-2</c:v>
                </c:pt>
                <c:pt idx="4201" formatCode="General">
                  <c:v>-3.53540905689931E-2</c:v>
                </c:pt>
                <c:pt idx="4202" formatCode="General">
                  <c:v>-2.5765578827169299E-2</c:v>
                </c:pt>
                <c:pt idx="4203" formatCode="General">
                  <c:v>-1.6437035497002501E-2</c:v>
                </c:pt>
                <c:pt idx="4204" formatCode="General">
                  <c:v>-7.2182522619469204E-3</c:v>
                </c:pt>
                <c:pt idx="4205" formatCode="General">
                  <c:v>2.2643759964290299E-3</c:v>
                </c:pt>
                <c:pt idx="4206" formatCode="General">
                  <c:v>1.21716895189228E-2</c:v>
                </c:pt>
                <c:pt idx="4207" formatCode="General">
                  <c:v>2.20529048424889E-2</c:v>
                </c:pt>
                <c:pt idx="4208" formatCode="General">
                  <c:v>3.08679057018111E-2</c:v>
                </c:pt>
                <c:pt idx="4209" formatCode="General">
                  <c:v>3.8653852055032398E-2</c:v>
                </c:pt>
                <c:pt idx="4210" formatCode="General">
                  <c:v>4.6703926308598598E-2</c:v>
                </c:pt>
                <c:pt idx="4211" formatCode="General">
                  <c:v>5.4533024443801502E-2</c:v>
                </c:pt>
                <c:pt idx="4212" formatCode="General">
                  <c:v>6.06129078667169E-2</c:v>
                </c:pt>
                <c:pt idx="4213" formatCode="General">
                  <c:v>6.3981088940838607E-2</c:v>
                </c:pt>
                <c:pt idx="4214" formatCode="General">
                  <c:v>6.5201240297289798E-2</c:v>
                </c:pt>
                <c:pt idx="4215" formatCode="General">
                  <c:v>6.5506374122213801E-2</c:v>
                </c:pt>
                <c:pt idx="4216" formatCode="General">
                  <c:v>6.5122601927264601E-2</c:v>
                </c:pt>
                <c:pt idx="4217" formatCode="General">
                  <c:v>6.26434443078739E-2</c:v>
                </c:pt>
                <c:pt idx="4218" formatCode="General">
                  <c:v>5.6818551837946103E-2</c:v>
                </c:pt>
                <c:pt idx="4219" formatCode="General">
                  <c:v>4.9147538670183698E-2</c:v>
                </c:pt>
                <c:pt idx="4220" formatCode="General">
                  <c:v>4.18307883813889E-2</c:v>
                </c:pt>
                <c:pt idx="4221" formatCode="General">
                  <c:v>3.6431183050176501E-2</c:v>
                </c:pt>
                <c:pt idx="4222" formatCode="General">
                  <c:v>3.3779351865946002E-2</c:v>
                </c:pt>
                <c:pt idx="4223" formatCode="General">
                  <c:v>3.3315348673995999E-2</c:v>
                </c:pt>
                <c:pt idx="4224" formatCode="General">
                  <c:v>3.3844774667836801E-2</c:v>
                </c:pt>
                <c:pt idx="4225" formatCode="General">
                  <c:v>3.4426319481880602E-2</c:v>
                </c:pt>
                <c:pt idx="4226" formatCode="General">
                  <c:v>3.5274177679947498E-2</c:v>
                </c:pt>
                <c:pt idx="4227" formatCode="General">
                  <c:v>3.7058343562338399E-2</c:v>
                </c:pt>
                <c:pt idx="4228" formatCode="General">
                  <c:v>3.9666169372800701E-2</c:v>
                </c:pt>
                <c:pt idx="4229" formatCode="General">
                  <c:v>4.2597988068182401E-2</c:v>
                </c:pt>
                <c:pt idx="4230" formatCode="General">
                  <c:v>4.6563151020318501E-2</c:v>
                </c:pt>
                <c:pt idx="4231" formatCode="General">
                  <c:v>5.1672043830179898E-2</c:v>
                </c:pt>
                <c:pt idx="4232" formatCode="General">
                  <c:v>5.7550073533749802E-2</c:v>
                </c:pt>
                <c:pt idx="4233" formatCode="General">
                  <c:v>6.4527436636094698E-2</c:v>
                </c:pt>
                <c:pt idx="4234" formatCode="General">
                  <c:v>7.1933502997668694E-2</c:v>
                </c:pt>
                <c:pt idx="4235" formatCode="General">
                  <c:v>7.8638140800408499E-2</c:v>
                </c:pt>
                <c:pt idx="4236" formatCode="General">
                  <c:v>8.4103463482760293E-2</c:v>
                </c:pt>
                <c:pt idx="4237" formatCode="General">
                  <c:v>8.8293947909617199E-2</c:v>
                </c:pt>
                <c:pt idx="4238" formatCode="General">
                  <c:v>9.0564620789081798E-2</c:v>
                </c:pt>
                <c:pt idx="4239" formatCode="General">
                  <c:v>9.1128222348699703E-2</c:v>
                </c:pt>
                <c:pt idx="4240" formatCode="General">
                  <c:v>9.0123195687261598E-2</c:v>
                </c:pt>
                <c:pt idx="4241" formatCode="General">
                  <c:v>8.6627490397926193E-2</c:v>
                </c:pt>
                <c:pt idx="4242" formatCode="General">
                  <c:v>8.0240639502038802E-2</c:v>
                </c:pt>
                <c:pt idx="4243" formatCode="General">
                  <c:v>7.23943737458181E-2</c:v>
                </c:pt>
                <c:pt idx="4244" formatCode="General">
                  <c:v>6.4825862446023202E-2</c:v>
                </c:pt>
                <c:pt idx="4245" formatCode="General">
                  <c:v>5.7118406359582201E-2</c:v>
                </c:pt>
                <c:pt idx="4246" formatCode="General">
                  <c:v>4.8730473859984601E-2</c:v>
                </c:pt>
                <c:pt idx="4247" formatCode="General">
                  <c:v>4.01810872061341E-2</c:v>
                </c:pt>
                <c:pt idx="4248" formatCode="General">
                  <c:v>3.1712258108402398E-2</c:v>
                </c:pt>
                <c:pt idx="4249" formatCode="General">
                  <c:v>2.1906778587797299E-2</c:v>
                </c:pt>
                <c:pt idx="4250" formatCode="General">
                  <c:v>9.9317012688110908E-3</c:v>
                </c:pt>
                <c:pt idx="4251" formatCode="General">
                  <c:v>-2.4855268648693802E-3</c:v>
                </c:pt>
                <c:pt idx="4252" formatCode="General">
                  <c:v>-1.3643123895248001E-2</c:v>
                </c:pt>
                <c:pt idx="4253" formatCode="General">
                  <c:v>-2.2744399174413801E-2</c:v>
                </c:pt>
                <c:pt idx="4254" formatCode="General">
                  <c:v>-2.9792676881203801E-2</c:v>
                </c:pt>
                <c:pt idx="4255" formatCode="General">
                  <c:v>-3.6082195364583597E-2</c:v>
                </c:pt>
                <c:pt idx="4256" formatCode="General">
                  <c:v>-4.1276892955292202E-2</c:v>
                </c:pt>
                <c:pt idx="4257" formatCode="General">
                  <c:v>-4.44939408536155E-2</c:v>
                </c:pt>
                <c:pt idx="4258" formatCode="General">
                  <c:v>-4.58210147666148E-2</c:v>
                </c:pt>
                <c:pt idx="4259" formatCode="General">
                  <c:v>-4.4886226682933301E-2</c:v>
                </c:pt>
                <c:pt idx="4260" formatCode="General">
                  <c:v>-4.1170856441773901E-2</c:v>
                </c:pt>
                <c:pt idx="4261" formatCode="General">
                  <c:v>-3.4499422554793199E-2</c:v>
                </c:pt>
                <c:pt idx="4262" formatCode="General">
                  <c:v>-2.5732534381497502E-2</c:v>
                </c:pt>
                <c:pt idx="4263" formatCode="General">
                  <c:v>-1.58056059792092E-2</c:v>
                </c:pt>
                <c:pt idx="4264" formatCode="General">
                  <c:v>-5.1010946195756603E-3</c:v>
                </c:pt>
                <c:pt idx="4265" formatCode="General">
                  <c:v>5.5156309059050399E-3</c:v>
                </c:pt>
                <c:pt idx="4266" formatCode="General">
                  <c:v>1.56023292697401E-2</c:v>
                </c:pt>
                <c:pt idx="4267" formatCode="General">
                  <c:v>2.4450601152231299E-2</c:v>
                </c:pt>
                <c:pt idx="4268" formatCode="General">
                  <c:v>3.07185633177188E-2</c:v>
                </c:pt>
                <c:pt idx="4269" formatCode="General">
                  <c:v>3.4696369455913E-2</c:v>
                </c:pt>
                <c:pt idx="4270" formatCode="General">
                  <c:v>3.6454767876524102E-2</c:v>
                </c:pt>
                <c:pt idx="4271" formatCode="General">
                  <c:v>3.6143491881566403E-2</c:v>
                </c:pt>
                <c:pt idx="4272" formatCode="General">
                  <c:v>3.42266543747713E-2</c:v>
                </c:pt>
                <c:pt idx="4273" formatCode="General">
                  <c:v>3.09483825695714E-2</c:v>
                </c:pt>
                <c:pt idx="4274" formatCode="General">
                  <c:v>2.74392484290811E-2</c:v>
                </c:pt>
                <c:pt idx="4275" formatCode="General">
                  <c:v>2.38325798071637E-2</c:v>
                </c:pt>
                <c:pt idx="4276" formatCode="General">
                  <c:v>1.9166032678185799E-2</c:v>
                </c:pt>
                <c:pt idx="4277" formatCode="General">
                  <c:v>1.3567317683029E-2</c:v>
                </c:pt>
                <c:pt idx="4278" formatCode="General">
                  <c:v>7.3599968590953701E-3</c:v>
                </c:pt>
                <c:pt idx="4279" formatCode="General">
                  <c:v>5.6883896517323995E-4</c:v>
                </c:pt>
                <c:pt idx="4280" formatCode="General">
                  <c:v>-6.4088590781849596E-3</c:v>
                </c:pt>
                <c:pt idx="4281" formatCode="General">
                  <c:v>-1.3638626200362601E-2</c:v>
                </c:pt>
                <c:pt idx="4282" formatCode="General">
                  <c:v>-2.1396700364280999E-2</c:v>
                </c:pt>
                <c:pt idx="4283" formatCode="General">
                  <c:v>-2.8287955063170601E-2</c:v>
                </c:pt>
                <c:pt idx="4284" formatCode="General">
                  <c:v>-3.3094397307115497E-2</c:v>
                </c:pt>
                <c:pt idx="4285" formatCode="General">
                  <c:v>-3.6128890546525398E-2</c:v>
                </c:pt>
                <c:pt idx="4286" formatCode="General">
                  <c:v>-3.77042362410882E-2</c:v>
                </c:pt>
                <c:pt idx="4287" formatCode="General">
                  <c:v>-3.8045819523726598E-2</c:v>
                </c:pt>
                <c:pt idx="4288" formatCode="General">
                  <c:v>-3.70725793055139E-2</c:v>
                </c:pt>
                <c:pt idx="4289" formatCode="General">
                  <c:v>-3.4509398369919397E-2</c:v>
                </c:pt>
                <c:pt idx="4290" formatCode="General">
                  <c:v>-3.03847750654236E-2</c:v>
                </c:pt>
                <c:pt idx="4291" formatCode="General">
                  <c:v>-2.58099469136569E-2</c:v>
                </c:pt>
                <c:pt idx="4292" formatCode="General">
                  <c:v>-2.1428543367291299E-2</c:v>
                </c:pt>
                <c:pt idx="4293" formatCode="General">
                  <c:v>-1.6269081838880199E-2</c:v>
                </c:pt>
                <c:pt idx="4294" formatCode="General">
                  <c:v>-1.06600800496882E-2</c:v>
                </c:pt>
                <c:pt idx="4295" formatCode="General">
                  <c:v>-6.4086176245863402E-3</c:v>
                </c:pt>
                <c:pt idx="4296" formatCode="General">
                  <c:v>-4.4514737184389698E-3</c:v>
                </c:pt>
                <c:pt idx="4297" formatCode="General">
                  <c:v>-4.3261430574012801E-3</c:v>
                </c:pt>
                <c:pt idx="4298" formatCode="General">
                  <c:v>-5.1753327980155299E-3</c:v>
                </c:pt>
                <c:pt idx="4299" formatCode="General">
                  <c:v>-7.6990166055763802E-3</c:v>
                </c:pt>
                <c:pt idx="4300" formatCode="General">
                  <c:v>-1.25530179416456E-2</c:v>
                </c:pt>
                <c:pt idx="4301" formatCode="General">
                  <c:v>-1.85374514461965E-2</c:v>
                </c:pt>
                <c:pt idx="4302" formatCode="General">
                  <c:v>-2.3595641600554398E-2</c:v>
                </c:pt>
                <c:pt idx="4303" formatCode="General">
                  <c:v>-2.6706368768586401E-2</c:v>
                </c:pt>
                <c:pt idx="4304" formatCode="General">
                  <c:v>-2.86596422268388E-2</c:v>
                </c:pt>
                <c:pt idx="4305" formatCode="General">
                  <c:v>-3.1081438643323599E-2</c:v>
                </c:pt>
                <c:pt idx="4306" formatCode="General">
                  <c:v>-3.4769566149173703E-2</c:v>
                </c:pt>
                <c:pt idx="4307" formatCode="General">
                  <c:v>-3.9187917406414002E-2</c:v>
                </c:pt>
                <c:pt idx="4308" formatCode="General">
                  <c:v>-4.3545341414609202E-2</c:v>
                </c:pt>
                <c:pt idx="4309" formatCode="General">
                  <c:v>-4.75553826677374E-2</c:v>
                </c:pt>
                <c:pt idx="4310" formatCode="General">
                  <c:v>-5.1586186020592797E-2</c:v>
                </c:pt>
                <c:pt idx="4311" formatCode="General">
                  <c:v>-5.6219853050055599E-2</c:v>
                </c:pt>
                <c:pt idx="4312" formatCode="General">
                  <c:v>-6.1543294023707097E-2</c:v>
                </c:pt>
                <c:pt idx="4313" formatCode="General">
                  <c:v>-6.6928325699094099E-2</c:v>
                </c:pt>
                <c:pt idx="4314" formatCode="General">
                  <c:v>-7.2379261645674098E-2</c:v>
                </c:pt>
                <c:pt idx="4315" formatCode="General">
                  <c:v>-7.7391010459198301E-2</c:v>
                </c:pt>
                <c:pt idx="4316" formatCode="General">
                  <c:v>-8.0564937032678502E-2</c:v>
                </c:pt>
                <c:pt idx="4317" formatCode="General">
                  <c:v>-8.1430921837152101E-2</c:v>
                </c:pt>
                <c:pt idx="4318" formatCode="General">
                  <c:v>-8.0208299954201798E-2</c:v>
                </c:pt>
                <c:pt idx="4319" formatCode="General">
                  <c:v>-7.6853264607171304E-2</c:v>
                </c:pt>
                <c:pt idx="4320" formatCode="General">
                  <c:v>-7.2400413027990801E-2</c:v>
                </c:pt>
                <c:pt idx="4321" formatCode="General">
                  <c:v>-6.8710027241462093E-2</c:v>
                </c:pt>
                <c:pt idx="4322" formatCode="General">
                  <c:v>-6.6503738135089502E-2</c:v>
                </c:pt>
                <c:pt idx="4323" formatCode="General">
                  <c:v>-6.5253572777692906E-2</c:v>
                </c:pt>
                <c:pt idx="4324" formatCode="General">
                  <c:v>-6.4712907192223099E-2</c:v>
                </c:pt>
                <c:pt idx="4325" formatCode="General">
                  <c:v>-6.47541271157802E-2</c:v>
                </c:pt>
                <c:pt idx="4326" formatCode="General">
                  <c:v>-6.5017725018876302E-2</c:v>
                </c:pt>
                <c:pt idx="4327" formatCode="General">
                  <c:v>-6.4717950728983703E-2</c:v>
                </c:pt>
                <c:pt idx="4328" formatCode="General">
                  <c:v>-6.2615396885329203E-2</c:v>
                </c:pt>
                <c:pt idx="4329" formatCode="General">
                  <c:v>-5.8484817720471802E-2</c:v>
                </c:pt>
                <c:pt idx="4330" formatCode="General">
                  <c:v>-5.1606495843818802E-2</c:v>
                </c:pt>
                <c:pt idx="4331" formatCode="General">
                  <c:v>-4.22143580243532E-2</c:v>
                </c:pt>
                <c:pt idx="4332" formatCode="General">
                  <c:v>-3.20251038145715E-2</c:v>
                </c:pt>
                <c:pt idx="4333" formatCode="General">
                  <c:v>-2.18685655135764E-2</c:v>
                </c:pt>
                <c:pt idx="4334" formatCode="General">
                  <c:v>-1.3044462127813201E-2</c:v>
                </c:pt>
                <c:pt idx="4335" formatCode="General">
                  <c:v>-7.0564590374534901E-3</c:v>
                </c:pt>
                <c:pt idx="4336" formatCode="General">
                  <c:v>-3.72574487871881E-3</c:v>
                </c:pt>
                <c:pt idx="4337" formatCode="General">
                  <c:v>-1.7468001488898501E-3</c:v>
                </c:pt>
                <c:pt idx="4338" formatCode="General">
                  <c:v>-9.7328961676554598E-4</c:v>
                </c:pt>
                <c:pt idx="4339" formatCode="General">
                  <c:v>-1.3261714144706901E-3</c:v>
                </c:pt>
                <c:pt idx="4340" formatCode="General">
                  <c:v>-1.4255956253733501E-3</c:v>
                </c:pt>
                <c:pt idx="4341" formatCode="General">
                  <c:v>3.4851483115086403E-4</c:v>
                </c:pt>
                <c:pt idx="4342" formatCode="General">
                  <c:v>5.0248126527075096E-3</c:v>
                </c:pt>
                <c:pt idx="4343" formatCode="General">
                  <c:v>1.2107651776072001E-2</c:v>
                </c:pt>
                <c:pt idx="4344" formatCode="General">
                  <c:v>1.9970293758879099E-2</c:v>
                </c:pt>
                <c:pt idx="4345" formatCode="General">
                  <c:v>2.73823287732992E-2</c:v>
                </c:pt>
                <c:pt idx="4346" formatCode="General">
                  <c:v>3.4224741143006401E-2</c:v>
                </c:pt>
                <c:pt idx="4347" formatCode="General">
                  <c:v>4.1409289194731198E-2</c:v>
                </c:pt>
                <c:pt idx="4348" formatCode="General">
                  <c:v>4.9531221507048598E-2</c:v>
                </c:pt>
                <c:pt idx="4349" formatCode="General">
                  <c:v>5.7829356240060997E-2</c:v>
                </c:pt>
                <c:pt idx="4350" formatCode="General">
                  <c:v>6.5388526376478698E-2</c:v>
                </c:pt>
                <c:pt idx="4351" formatCode="General">
                  <c:v>7.1533136741792597E-2</c:v>
                </c:pt>
                <c:pt idx="4352" formatCode="General">
                  <c:v>7.5480718268411795E-2</c:v>
                </c:pt>
                <c:pt idx="4353" formatCode="General">
                  <c:v>7.6647969398638799E-2</c:v>
                </c:pt>
                <c:pt idx="4354" formatCode="General">
                  <c:v>7.6152966853073295E-2</c:v>
                </c:pt>
                <c:pt idx="4355" formatCode="General">
                  <c:v>7.5801477914737195E-2</c:v>
                </c:pt>
                <c:pt idx="4356" formatCode="General">
                  <c:v>7.5931929079336893E-2</c:v>
                </c:pt>
                <c:pt idx="4357" formatCode="General">
                  <c:v>7.5338521382923795E-2</c:v>
                </c:pt>
                <c:pt idx="4358" formatCode="General">
                  <c:v>7.3722332835090706E-2</c:v>
                </c:pt>
                <c:pt idx="4359" formatCode="General">
                  <c:v>7.2318826892317403E-2</c:v>
                </c:pt>
                <c:pt idx="4360" formatCode="General">
                  <c:v>7.0918987102636499E-2</c:v>
                </c:pt>
                <c:pt idx="4361" formatCode="General">
                  <c:v>6.8087099838959594E-2</c:v>
                </c:pt>
                <c:pt idx="4362" formatCode="General">
                  <c:v>6.3921209652216301E-2</c:v>
                </c:pt>
                <c:pt idx="4363" formatCode="General">
                  <c:v>5.9424240387504303E-2</c:v>
                </c:pt>
                <c:pt idx="4364" formatCode="General">
                  <c:v>5.4296222503935697E-2</c:v>
                </c:pt>
                <c:pt idx="4365" formatCode="General">
                  <c:v>4.8392080126574699E-2</c:v>
                </c:pt>
                <c:pt idx="4366" formatCode="General">
                  <c:v>4.1621159223231598E-2</c:v>
                </c:pt>
                <c:pt idx="4367" formatCode="General">
                  <c:v>3.3797281755242201E-2</c:v>
                </c:pt>
                <c:pt idx="4368" formatCode="General">
                  <c:v>2.4983228671925799E-2</c:v>
                </c:pt>
                <c:pt idx="4369" formatCode="General">
                  <c:v>1.5331221350089101E-2</c:v>
                </c:pt>
                <c:pt idx="4370" formatCode="General">
                  <c:v>5.6541454449465902E-3</c:v>
                </c:pt>
                <c:pt idx="4371" formatCode="General">
                  <c:v>-2.97687348916099E-3</c:v>
                </c:pt>
                <c:pt idx="4372" formatCode="General">
                  <c:v>-9.2795018081375299E-3</c:v>
                </c:pt>
                <c:pt idx="4373" formatCode="General">
                  <c:v>-1.27044364668368E-2</c:v>
                </c:pt>
                <c:pt idx="4374" formatCode="General">
                  <c:v>-1.34777408485054E-2</c:v>
                </c:pt>
                <c:pt idx="4375" formatCode="General">
                  <c:v>-1.3059015069743E-2</c:v>
                </c:pt>
                <c:pt idx="4376" formatCode="General">
                  <c:v>-1.17526399010476E-2</c:v>
                </c:pt>
                <c:pt idx="4377" formatCode="General">
                  <c:v>-9.0714929795171796E-3</c:v>
                </c:pt>
                <c:pt idx="4378" formatCode="General">
                  <c:v>-5.5620313109671603E-3</c:v>
                </c:pt>
                <c:pt idx="4379" formatCode="General">
                  <c:v>-1.3144462988345801E-3</c:v>
                </c:pt>
                <c:pt idx="4380" formatCode="General">
                  <c:v>2.8535318037658098E-3</c:v>
                </c:pt>
                <c:pt idx="4381" formatCode="General">
                  <c:v>6.3416287888870401E-3</c:v>
                </c:pt>
                <c:pt idx="4382" formatCode="General">
                  <c:v>9.3802659459375302E-3</c:v>
                </c:pt>
                <c:pt idx="4383" formatCode="General">
                  <c:v>1.22543296806469E-2</c:v>
                </c:pt>
                <c:pt idx="4384" formatCode="General">
                  <c:v>1.5530353842397799E-2</c:v>
                </c:pt>
                <c:pt idx="4385" formatCode="General">
                  <c:v>1.8950069580055101E-2</c:v>
                </c:pt>
                <c:pt idx="4386" formatCode="General">
                  <c:v>2.2777691054271899E-2</c:v>
                </c:pt>
                <c:pt idx="4387" formatCode="General">
                  <c:v>2.67623983349662E-2</c:v>
                </c:pt>
                <c:pt idx="4388" formatCode="General">
                  <c:v>2.9542235457524699E-2</c:v>
                </c:pt>
                <c:pt idx="4389" formatCode="General">
                  <c:v>3.0851419564326701E-2</c:v>
                </c:pt>
                <c:pt idx="4390" formatCode="General">
                  <c:v>3.0879263085407699E-2</c:v>
                </c:pt>
                <c:pt idx="4391" formatCode="General">
                  <c:v>2.9853380016031501E-2</c:v>
                </c:pt>
                <c:pt idx="4392" formatCode="General">
                  <c:v>2.7864413046750601E-2</c:v>
                </c:pt>
                <c:pt idx="4393" formatCode="General">
                  <c:v>2.4414281833847799E-2</c:v>
                </c:pt>
                <c:pt idx="4394" formatCode="General">
                  <c:v>1.9459889069097801E-2</c:v>
                </c:pt>
                <c:pt idx="4395" formatCode="General">
                  <c:v>1.29477897509207E-2</c:v>
                </c:pt>
                <c:pt idx="4396" formatCode="General">
                  <c:v>4.9359959790558098E-3</c:v>
                </c:pt>
                <c:pt idx="4397" formatCode="General">
                  <c:v>-4.1531161777769799E-3</c:v>
                </c:pt>
                <c:pt idx="4398" formatCode="General">
                  <c:v>-1.3495975814879E-2</c:v>
                </c:pt>
                <c:pt idx="4399" formatCode="General">
                  <c:v>-2.1166705937624701E-2</c:v>
                </c:pt>
                <c:pt idx="4400" formatCode="General">
                  <c:v>-2.6735840774547201E-2</c:v>
                </c:pt>
                <c:pt idx="4401" formatCode="General">
                  <c:v>-3.0591428601948301E-2</c:v>
                </c:pt>
                <c:pt idx="4402" formatCode="General">
                  <c:v>-3.2220126996200103E-2</c:v>
                </c:pt>
                <c:pt idx="4403" formatCode="General">
                  <c:v>-3.20674258122624E-2</c:v>
                </c:pt>
                <c:pt idx="4404" formatCode="General">
                  <c:v>-3.0793628255102699E-2</c:v>
                </c:pt>
                <c:pt idx="4405" formatCode="General">
                  <c:v>-2.7604159244866099E-2</c:v>
                </c:pt>
                <c:pt idx="4406" formatCode="General">
                  <c:v>-2.2251041613410402E-2</c:v>
                </c:pt>
                <c:pt idx="4407" formatCode="General">
                  <c:v>-1.49975746001579E-2</c:v>
                </c:pt>
                <c:pt idx="4408" formatCode="General">
                  <c:v>-6.0399921709209303E-3</c:v>
                </c:pt>
                <c:pt idx="4409" formatCode="General">
                  <c:v>4.2127198409027703E-3</c:v>
                </c:pt>
                <c:pt idx="4410" formatCode="General">
                  <c:v>1.5164977983870001E-2</c:v>
                </c:pt>
                <c:pt idx="4411" formatCode="General">
                  <c:v>2.60831257748411E-2</c:v>
                </c:pt>
                <c:pt idx="4412" formatCode="General">
                  <c:v>3.6080432451642101E-2</c:v>
                </c:pt>
                <c:pt idx="4413" formatCode="General">
                  <c:v>4.4873132719124097E-2</c:v>
                </c:pt>
                <c:pt idx="4414" formatCode="General">
                  <c:v>5.2433568114123502E-2</c:v>
                </c:pt>
                <c:pt idx="4415" formatCode="General">
                  <c:v>5.8211899320828098E-2</c:v>
                </c:pt>
                <c:pt idx="4416" formatCode="General">
                  <c:v>6.2522809505181701E-2</c:v>
                </c:pt>
                <c:pt idx="4417" formatCode="General">
                  <c:v>6.6406084273229901E-2</c:v>
                </c:pt>
                <c:pt idx="4418" formatCode="General">
                  <c:v>6.9932568937984899E-2</c:v>
                </c:pt>
                <c:pt idx="4419" formatCode="General">
                  <c:v>7.2495619317199403E-2</c:v>
                </c:pt>
                <c:pt idx="4420" formatCode="General">
                  <c:v>7.3524859598002798E-2</c:v>
                </c:pt>
                <c:pt idx="4421" formatCode="General">
                  <c:v>7.2419718744908407E-2</c:v>
                </c:pt>
                <c:pt idx="4422" formatCode="General">
                  <c:v>6.9110486215196901E-2</c:v>
                </c:pt>
                <c:pt idx="4423" formatCode="General">
                  <c:v>6.2692004507236304E-2</c:v>
                </c:pt>
                <c:pt idx="4424" formatCode="General">
                  <c:v>5.3515399671277698E-2</c:v>
                </c:pt>
                <c:pt idx="4425" formatCode="General">
                  <c:v>4.3033026608563202E-2</c:v>
                </c:pt>
                <c:pt idx="4426" formatCode="General">
                  <c:v>3.1763980465964299E-2</c:v>
                </c:pt>
                <c:pt idx="4427" formatCode="General">
                  <c:v>2.0772756468235301E-2</c:v>
                </c:pt>
                <c:pt idx="4428" formatCode="General">
                  <c:v>9.2297361945626408E-3</c:v>
                </c:pt>
                <c:pt idx="4429" formatCode="General">
                  <c:v>-3.3725133130697799E-3</c:v>
                </c:pt>
                <c:pt idx="4430" formatCode="General">
                  <c:v>-1.56857703421629E-2</c:v>
                </c:pt>
                <c:pt idx="4431" formatCode="General">
                  <c:v>-2.7542791899272001E-2</c:v>
                </c:pt>
                <c:pt idx="4432" formatCode="General">
                  <c:v>-3.7729717951144201E-2</c:v>
                </c:pt>
                <c:pt idx="4433" formatCode="General">
                  <c:v>-4.4680216905349103E-2</c:v>
                </c:pt>
                <c:pt idx="4434" formatCode="General">
                  <c:v>-4.92738900553846E-2</c:v>
                </c:pt>
                <c:pt idx="4435" formatCode="General">
                  <c:v>-5.1709415027896902E-2</c:v>
                </c:pt>
                <c:pt idx="4436" formatCode="General">
                  <c:v>-5.2327013781073801E-2</c:v>
                </c:pt>
                <c:pt idx="4437" formatCode="General">
                  <c:v>-5.2955009178565E-2</c:v>
                </c:pt>
                <c:pt idx="4438" formatCode="General">
                  <c:v>-5.3878134984407001E-2</c:v>
                </c:pt>
                <c:pt idx="4439" formatCode="General">
                  <c:v>-5.4391628271476797E-2</c:v>
                </c:pt>
                <c:pt idx="4440" formatCode="General">
                  <c:v>-5.39235568440476E-2</c:v>
                </c:pt>
                <c:pt idx="4441" formatCode="General">
                  <c:v>-5.3215910560126797E-2</c:v>
                </c:pt>
                <c:pt idx="4442" formatCode="General">
                  <c:v>-5.3112322183797203E-2</c:v>
                </c:pt>
                <c:pt idx="4443" formatCode="General">
                  <c:v>-5.2502319977096E-2</c:v>
                </c:pt>
                <c:pt idx="4444" formatCode="General">
                  <c:v>-5.0202284973966997E-2</c:v>
                </c:pt>
                <c:pt idx="4445" formatCode="General">
                  <c:v>-4.60942729511125E-2</c:v>
                </c:pt>
                <c:pt idx="4446" formatCode="General">
                  <c:v>-4.0623848764099801E-2</c:v>
                </c:pt>
                <c:pt idx="4447" formatCode="General">
                  <c:v>-3.5112961414027803E-2</c:v>
                </c:pt>
                <c:pt idx="4448" formatCode="General">
                  <c:v>-3.03846236703369E-2</c:v>
                </c:pt>
                <c:pt idx="4449" formatCode="General">
                  <c:v>-2.6191059255661401E-2</c:v>
                </c:pt>
                <c:pt idx="4450" formatCode="General">
                  <c:v>-2.2223834535875599E-2</c:v>
                </c:pt>
                <c:pt idx="4451" formatCode="General">
                  <c:v>-1.7390431868164299E-2</c:v>
                </c:pt>
                <c:pt idx="4452" formatCode="General">
                  <c:v>-1.16665487649241E-2</c:v>
                </c:pt>
                <c:pt idx="4453" formatCode="General">
                  <c:v>-6.1706705900164797E-3</c:v>
                </c:pt>
                <c:pt idx="4454" formatCode="General">
                  <c:v>-1.5381958044356999E-3</c:v>
                </c:pt>
                <c:pt idx="4455" formatCode="General">
                  <c:v>1.0915155639151699E-3</c:v>
                </c:pt>
                <c:pt idx="4456" formatCode="General">
                  <c:v>7.3481170023750105E-4</c:v>
                </c:pt>
                <c:pt idx="4457" formatCode="General">
                  <c:v>-2.5600352239032302E-3</c:v>
                </c:pt>
                <c:pt idx="4458" formatCode="General">
                  <c:v>-7.9761605593457897E-3</c:v>
                </c:pt>
                <c:pt idx="4459" formatCode="General">
                  <c:v>-1.42916632733172E-2</c:v>
                </c:pt>
                <c:pt idx="4460" formatCode="General">
                  <c:v>-2.0721053108827801E-2</c:v>
                </c:pt>
                <c:pt idx="4461" formatCode="General">
                  <c:v>-2.7450095075127301E-2</c:v>
                </c:pt>
                <c:pt idx="4462" formatCode="General">
                  <c:v>-3.4516712626330097E-2</c:v>
                </c:pt>
                <c:pt idx="4463" formatCode="General">
                  <c:v>-4.1725966912661797E-2</c:v>
                </c:pt>
                <c:pt idx="4464" formatCode="General">
                  <c:v>-4.8947257956196699E-2</c:v>
                </c:pt>
                <c:pt idx="4465" formatCode="General">
                  <c:v>-5.5346474486501401E-2</c:v>
                </c:pt>
                <c:pt idx="4466" formatCode="General">
                  <c:v>-6.0890488737842002E-2</c:v>
                </c:pt>
                <c:pt idx="4467" formatCode="General">
                  <c:v>-6.5878426813039598E-2</c:v>
                </c:pt>
                <c:pt idx="4468" formatCode="General">
                  <c:v>-6.9951262065360106E-2</c:v>
                </c:pt>
                <c:pt idx="4469" formatCode="General">
                  <c:v>-7.3213971909872402E-2</c:v>
                </c:pt>
                <c:pt idx="4470" formatCode="General">
                  <c:v>-7.6137819848320298E-2</c:v>
                </c:pt>
                <c:pt idx="4471" formatCode="General">
                  <c:v>-7.8845112601984499E-2</c:v>
                </c:pt>
                <c:pt idx="4472" formatCode="General">
                  <c:v>-8.0798493148652895E-2</c:v>
                </c:pt>
                <c:pt idx="4473" formatCode="General">
                  <c:v>-8.1134535862371904E-2</c:v>
                </c:pt>
                <c:pt idx="4474" formatCode="General">
                  <c:v>-7.9371684829081704E-2</c:v>
                </c:pt>
                <c:pt idx="4475" formatCode="General">
                  <c:v>-7.5860528289586296E-2</c:v>
                </c:pt>
                <c:pt idx="4476" formatCode="General">
                  <c:v>-7.0634412210206304E-2</c:v>
                </c:pt>
                <c:pt idx="4477" formatCode="General">
                  <c:v>-6.3185381177803202E-2</c:v>
                </c:pt>
                <c:pt idx="4478" formatCode="General">
                  <c:v>-5.4024643056451299E-2</c:v>
                </c:pt>
                <c:pt idx="4479" formatCode="General">
                  <c:v>-4.4280538248804298E-2</c:v>
                </c:pt>
                <c:pt idx="4480" formatCode="General">
                  <c:v>-3.3971948983612298E-2</c:v>
                </c:pt>
                <c:pt idx="4481" formatCode="General">
                  <c:v>-2.2612362169652699E-2</c:v>
                </c:pt>
                <c:pt idx="4482" formatCode="General">
                  <c:v>-1.03772374196223E-2</c:v>
                </c:pt>
                <c:pt idx="4483" formatCode="General">
                  <c:v>2.0935388084180198E-3</c:v>
                </c:pt>
                <c:pt idx="4484" formatCode="General">
                  <c:v>1.4490571038762501E-2</c:v>
                </c:pt>
                <c:pt idx="4485" formatCode="General">
                  <c:v>2.6776796285303099E-2</c:v>
                </c:pt>
                <c:pt idx="4486" formatCode="General">
                  <c:v>3.8419570255440003E-2</c:v>
                </c:pt>
                <c:pt idx="4487" formatCode="General">
                  <c:v>4.9313947157485098E-2</c:v>
                </c:pt>
                <c:pt idx="4488" formatCode="General">
                  <c:v>5.8782952146449297E-2</c:v>
                </c:pt>
                <c:pt idx="4489" formatCode="General">
                  <c:v>6.5944056634842804E-2</c:v>
                </c:pt>
                <c:pt idx="4490" formatCode="General">
                  <c:v>7.11486695974968E-2</c:v>
                </c:pt>
                <c:pt idx="4491" formatCode="General">
                  <c:v>7.4461108429286493E-2</c:v>
                </c:pt>
                <c:pt idx="4492" formatCode="General">
                  <c:v>7.5579044984007998E-2</c:v>
                </c:pt>
                <c:pt idx="4493" formatCode="General">
                  <c:v>7.46659615223048E-2</c:v>
                </c:pt>
                <c:pt idx="4494" formatCode="General">
                  <c:v>7.2717129317705104E-2</c:v>
                </c:pt>
                <c:pt idx="4495" formatCode="General">
                  <c:v>7.0164016175282506E-2</c:v>
                </c:pt>
                <c:pt idx="4496" formatCode="General">
                  <c:v>6.6364373951625796E-2</c:v>
                </c:pt>
                <c:pt idx="4497" formatCode="General">
                  <c:v>6.04655259395179E-2</c:v>
                </c:pt>
                <c:pt idx="4498" formatCode="General">
                  <c:v>5.2406793180062403E-2</c:v>
                </c:pt>
                <c:pt idx="4499" formatCode="General">
                  <c:v>4.3324976802306903E-2</c:v>
                </c:pt>
                <c:pt idx="4500" formatCode="General">
                  <c:v>3.4668881627050001E-2</c:v>
                </c:pt>
                <c:pt idx="4501" formatCode="General">
                  <c:v>2.70651372944886E-2</c:v>
                </c:pt>
                <c:pt idx="4502" formatCode="General">
                  <c:v>1.9983055786652298E-2</c:v>
                </c:pt>
                <c:pt idx="4503" formatCode="General">
                  <c:v>1.40665174494474E-2</c:v>
                </c:pt>
                <c:pt idx="4504" formatCode="General">
                  <c:v>1.03432947023612E-2</c:v>
                </c:pt>
                <c:pt idx="4505" formatCode="General">
                  <c:v>7.6718579531167104E-3</c:v>
                </c:pt>
                <c:pt idx="4506" formatCode="General">
                  <c:v>4.38776770790317E-3</c:v>
                </c:pt>
                <c:pt idx="4507" formatCode="General">
                  <c:v>2.7247493437931999E-4</c:v>
                </c:pt>
                <c:pt idx="4508" formatCode="General">
                  <c:v>-3.8670743073182302E-3</c:v>
                </c:pt>
                <c:pt idx="4509" formatCode="General">
                  <c:v>-6.96499011725942E-3</c:v>
                </c:pt>
                <c:pt idx="4510" formatCode="General">
                  <c:v>-8.70493111889418E-3</c:v>
                </c:pt>
                <c:pt idx="4511" formatCode="General">
                  <c:v>-9.5262518804195007E-3</c:v>
                </c:pt>
                <c:pt idx="4512" formatCode="General">
                  <c:v>-9.5620207453369407E-3</c:v>
                </c:pt>
                <c:pt idx="4513" formatCode="General">
                  <c:v>-8.2974441628617703E-3</c:v>
                </c:pt>
                <c:pt idx="4514" formatCode="General">
                  <c:v>-6.0937034274671899E-3</c:v>
                </c:pt>
                <c:pt idx="4515" formatCode="General">
                  <c:v>-3.22914835579793E-3</c:v>
                </c:pt>
                <c:pt idx="4516" formatCode="General">
                  <c:v>2.9852758804153803E-4</c:v>
                </c:pt>
                <c:pt idx="4517" formatCode="General">
                  <c:v>3.6536891737788098E-3</c:v>
                </c:pt>
                <c:pt idx="4518" formatCode="General">
                  <c:v>5.7416803766353504E-3</c:v>
                </c:pt>
                <c:pt idx="4519" formatCode="General">
                  <c:v>5.8373781343539497E-3</c:v>
                </c:pt>
                <c:pt idx="4520" formatCode="General">
                  <c:v>4.6937953203705597E-3</c:v>
                </c:pt>
                <c:pt idx="4521" formatCode="General">
                  <c:v>2.7124033303580499E-3</c:v>
                </c:pt>
                <c:pt idx="4522">
                  <c:v>6.1836637545154604E-5</c:v>
                </c:pt>
                <c:pt idx="4523" formatCode="General">
                  <c:v>-2.4183363040717102E-3</c:v>
                </c:pt>
                <c:pt idx="4524" formatCode="General">
                  <c:v>-4.2969226844726503E-3</c:v>
                </c:pt>
                <c:pt idx="4525" formatCode="General">
                  <c:v>-6.3502556028041304E-3</c:v>
                </c:pt>
                <c:pt idx="4526" formatCode="General">
                  <c:v>-9.4103536928394002E-3</c:v>
                </c:pt>
                <c:pt idx="4527" formatCode="General">
                  <c:v>-1.27205154382846E-2</c:v>
                </c:pt>
                <c:pt idx="4528" formatCode="General">
                  <c:v>-1.5797436323922401E-2</c:v>
                </c:pt>
                <c:pt idx="4529" formatCode="General">
                  <c:v>-1.92782294404318E-2</c:v>
                </c:pt>
                <c:pt idx="4530" formatCode="General">
                  <c:v>-2.3079543984592301E-2</c:v>
                </c:pt>
                <c:pt idx="4531" formatCode="General">
                  <c:v>-2.6865062659949299E-2</c:v>
                </c:pt>
                <c:pt idx="4532" formatCode="General">
                  <c:v>-3.0687772301087799E-2</c:v>
                </c:pt>
                <c:pt idx="4533" formatCode="General">
                  <c:v>-3.46921211666791E-2</c:v>
                </c:pt>
                <c:pt idx="4534" formatCode="General">
                  <c:v>-3.8684487051295603E-2</c:v>
                </c:pt>
                <c:pt idx="4535" formatCode="General">
                  <c:v>-4.1926235300540897E-2</c:v>
                </c:pt>
                <c:pt idx="4536" formatCode="General">
                  <c:v>-4.3254211387281499E-2</c:v>
                </c:pt>
                <c:pt idx="4537" formatCode="General">
                  <c:v>-4.2190500602727998E-2</c:v>
                </c:pt>
                <c:pt idx="4538" formatCode="General">
                  <c:v>-3.9709938642739001E-2</c:v>
                </c:pt>
                <c:pt idx="4539" formatCode="General">
                  <c:v>-3.6072546145720197E-2</c:v>
                </c:pt>
                <c:pt idx="4540" formatCode="General">
                  <c:v>-3.1329547771574498E-2</c:v>
                </c:pt>
                <c:pt idx="4541" formatCode="General">
                  <c:v>-2.5481077519319498E-2</c:v>
                </c:pt>
                <c:pt idx="4542" formatCode="General">
                  <c:v>-1.78898546593192E-2</c:v>
                </c:pt>
                <c:pt idx="4543" formatCode="General">
                  <c:v>-8.6121300303113203E-3</c:v>
                </c:pt>
                <c:pt idx="4544" formatCode="General">
                  <c:v>2.40310177320842E-3</c:v>
                </c:pt>
                <c:pt idx="4545" formatCode="General">
                  <c:v>1.52543307673219E-2</c:v>
                </c:pt>
                <c:pt idx="4546" formatCode="General">
                  <c:v>2.90338128257445E-2</c:v>
                </c:pt>
                <c:pt idx="4547" formatCode="General">
                  <c:v>4.20012530750088E-2</c:v>
                </c:pt>
                <c:pt idx="4548" formatCode="General">
                  <c:v>5.3020532652412397E-2</c:v>
                </c:pt>
                <c:pt idx="4549" formatCode="General">
                  <c:v>6.2333914138010801E-2</c:v>
                </c:pt>
                <c:pt idx="4550" formatCode="General">
                  <c:v>7.0544352468717403E-2</c:v>
                </c:pt>
                <c:pt idx="4551" formatCode="General">
                  <c:v>7.7965511762024001E-2</c:v>
                </c:pt>
                <c:pt idx="4552" formatCode="General">
                  <c:v>8.5009128320078495E-2</c:v>
                </c:pt>
                <c:pt idx="4553" formatCode="General">
                  <c:v>9.2101959654681501E-2</c:v>
                </c:pt>
                <c:pt idx="4554" formatCode="General">
                  <c:v>9.7781296342524804E-2</c:v>
                </c:pt>
                <c:pt idx="4555" formatCode="General">
                  <c:v>0.100576546589252</c:v>
                </c:pt>
                <c:pt idx="4556" formatCode="General">
                  <c:v>0.100445759168257</c:v>
                </c:pt>
                <c:pt idx="4557" formatCode="General">
                  <c:v>9.7929777648208705E-2</c:v>
                </c:pt>
                <c:pt idx="4558" formatCode="General">
                  <c:v>9.4478289665290802E-2</c:v>
                </c:pt>
                <c:pt idx="4559" formatCode="General">
                  <c:v>9.0898375038452106E-2</c:v>
                </c:pt>
                <c:pt idx="4560" formatCode="General">
                  <c:v>8.7180295658775997E-2</c:v>
                </c:pt>
                <c:pt idx="4561" formatCode="General">
                  <c:v>8.3527075735707598E-2</c:v>
                </c:pt>
                <c:pt idx="4562" formatCode="General">
                  <c:v>8.0382237975686097E-2</c:v>
                </c:pt>
                <c:pt idx="4563" formatCode="General">
                  <c:v>7.7160261000962502E-2</c:v>
                </c:pt>
                <c:pt idx="4564" formatCode="General">
                  <c:v>7.3206683455814298E-2</c:v>
                </c:pt>
                <c:pt idx="4565" formatCode="General">
                  <c:v>6.9385155673319002E-2</c:v>
                </c:pt>
                <c:pt idx="4566" formatCode="General">
                  <c:v>6.6269430709531105E-2</c:v>
                </c:pt>
                <c:pt idx="4567" formatCode="General">
                  <c:v>6.3800184933938395E-2</c:v>
                </c:pt>
                <c:pt idx="4568" formatCode="General">
                  <c:v>6.1070853342498399E-2</c:v>
                </c:pt>
                <c:pt idx="4569" formatCode="General">
                  <c:v>5.7072073025660197E-2</c:v>
                </c:pt>
                <c:pt idx="4570" formatCode="General">
                  <c:v>5.1709923774952503E-2</c:v>
                </c:pt>
                <c:pt idx="4571" formatCode="General">
                  <c:v>4.5032393046230801E-2</c:v>
                </c:pt>
                <c:pt idx="4572" formatCode="General">
                  <c:v>3.7389278777978298E-2</c:v>
                </c:pt>
                <c:pt idx="4573" formatCode="General">
                  <c:v>2.9025078063697401E-2</c:v>
                </c:pt>
                <c:pt idx="4574" formatCode="General">
                  <c:v>1.9883484288044199E-2</c:v>
                </c:pt>
                <c:pt idx="4575" formatCode="General">
                  <c:v>1.01452773145054E-2</c:v>
                </c:pt>
                <c:pt idx="4576" formatCode="General">
                  <c:v>6.5940135038716004E-4</c:v>
                </c:pt>
                <c:pt idx="4577" formatCode="General">
                  <c:v>-7.5766252825429101E-3</c:v>
                </c:pt>
                <c:pt idx="4578" formatCode="General">
                  <c:v>-1.52575643290856E-2</c:v>
                </c:pt>
                <c:pt idx="4579" formatCode="General">
                  <c:v>-2.2794169926993998E-2</c:v>
                </c:pt>
                <c:pt idx="4580" formatCode="General">
                  <c:v>-2.95429521020504E-2</c:v>
                </c:pt>
                <c:pt idx="4581" formatCode="General">
                  <c:v>-3.60303700877272E-2</c:v>
                </c:pt>
                <c:pt idx="4582" formatCode="General">
                  <c:v>-4.2720857766260098E-2</c:v>
                </c:pt>
                <c:pt idx="4583" formatCode="General">
                  <c:v>-4.8773540321440698E-2</c:v>
                </c:pt>
                <c:pt idx="4584" formatCode="General">
                  <c:v>-5.3187350157897502E-2</c:v>
                </c:pt>
                <c:pt idx="4585" formatCode="General">
                  <c:v>-5.5781102791056997E-2</c:v>
                </c:pt>
                <c:pt idx="4586" formatCode="General">
                  <c:v>-5.6819541658230402E-2</c:v>
                </c:pt>
                <c:pt idx="4587" formatCode="General">
                  <c:v>-5.6549030449275298E-2</c:v>
                </c:pt>
                <c:pt idx="4588" formatCode="General">
                  <c:v>-5.5105553390536501E-2</c:v>
                </c:pt>
                <c:pt idx="4589" formatCode="General">
                  <c:v>-5.3079840030048203E-2</c:v>
                </c:pt>
                <c:pt idx="4590" formatCode="General">
                  <c:v>-5.0827625151237898E-2</c:v>
                </c:pt>
                <c:pt idx="4591" formatCode="General">
                  <c:v>-4.8828218049744299E-2</c:v>
                </c:pt>
                <c:pt idx="4592" formatCode="General">
                  <c:v>-4.8239509084978101E-2</c:v>
                </c:pt>
                <c:pt idx="4593" formatCode="General">
                  <c:v>-4.9245655895307203E-2</c:v>
                </c:pt>
                <c:pt idx="4594" formatCode="General">
                  <c:v>-5.0961485836899599E-2</c:v>
                </c:pt>
                <c:pt idx="4595" formatCode="General">
                  <c:v>-5.2986083848564701E-2</c:v>
                </c:pt>
                <c:pt idx="4596" formatCode="General">
                  <c:v>-5.4430729467220301E-2</c:v>
                </c:pt>
                <c:pt idx="4597" formatCode="General">
                  <c:v>-5.46370054621639E-2</c:v>
                </c:pt>
                <c:pt idx="4598" formatCode="General">
                  <c:v>-5.3820910153543497E-2</c:v>
                </c:pt>
                <c:pt idx="4599" formatCode="General">
                  <c:v>-5.03794481856807E-2</c:v>
                </c:pt>
                <c:pt idx="4600" formatCode="General">
                  <c:v>-4.3288222017206203E-2</c:v>
                </c:pt>
                <c:pt idx="4601" formatCode="General">
                  <c:v>-3.44587891481467E-2</c:v>
                </c:pt>
                <c:pt idx="4602" formatCode="General">
                  <c:v>-2.6338100936932E-2</c:v>
                </c:pt>
                <c:pt idx="4603" formatCode="General">
                  <c:v>-1.97554828855156E-2</c:v>
                </c:pt>
                <c:pt idx="4604" formatCode="General">
                  <c:v>-1.5571050677120399E-2</c:v>
                </c:pt>
                <c:pt idx="4605" formatCode="General">
                  <c:v>-1.43347211577926E-2</c:v>
                </c:pt>
                <c:pt idx="4606" formatCode="General">
                  <c:v>-1.56924464852757E-2</c:v>
                </c:pt>
                <c:pt idx="4607" formatCode="General">
                  <c:v>-1.9135997094795E-2</c:v>
                </c:pt>
                <c:pt idx="4608" formatCode="General">
                  <c:v>-2.3529424100166701E-2</c:v>
                </c:pt>
                <c:pt idx="4609" formatCode="General">
                  <c:v>-2.8463434855543999E-2</c:v>
                </c:pt>
                <c:pt idx="4610" formatCode="General">
                  <c:v>-3.3317429064960102E-2</c:v>
                </c:pt>
                <c:pt idx="4611" formatCode="General">
                  <c:v>-3.7976296494080602E-2</c:v>
                </c:pt>
                <c:pt idx="4612" formatCode="General">
                  <c:v>-4.2344417055159601E-2</c:v>
                </c:pt>
                <c:pt idx="4613" formatCode="General">
                  <c:v>-4.5697588252970801E-2</c:v>
                </c:pt>
                <c:pt idx="4614" formatCode="General">
                  <c:v>-4.7705672964215497E-2</c:v>
                </c:pt>
                <c:pt idx="4615" formatCode="General">
                  <c:v>-4.7814558678276303E-2</c:v>
                </c:pt>
                <c:pt idx="4616" formatCode="General">
                  <c:v>-4.6917713462172599E-2</c:v>
                </c:pt>
                <c:pt idx="4617" formatCode="General">
                  <c:v>-4.6733837238233301E-2</c:v>
                </c:pt>
                <c:pt idx="4618" formatCode="General">
                  <c:v>-4.7054818446525003E-2</c:v>
                </c:pt>
                <c:pt idx="4619" formatCode="General">
                  <c:v>-4.71688177046087E-2</c:v>
                </c:pt>
                <c:pt idx="4620" formatCode="General">
                  <c:v>-4.7735066802871998E-2</c:v>
                </c:pt>
                <c:pt idx="4621" formatCode="General">
                  <c:v>-4.8522314725725199E-2</c:v>
                </c:pt>
                <c:pt idx="4622" formatCode="General">
                  <c:v>-4.7327747023038297E-2</c:v>
                </c:pt>
                <c:pt idx="4623" formatCode="General">
                  <c:v>-4.3638026202006699E-2</c:v>
                </c:pt>
                <c:pt idx="4624" formatCode="General">
                  <c:v>-3.9462205907148398E-2</c:v>
                </c:pt>
                <c:pt idx="4625" formatCode="General">
                  <c:v>-3.6256077799418002E-2</c:v>
                </c:pt>
                <c:pt idx="4626" formatCode="General">
                  <c:v>-3.3802079013458601E-2</c:v>
                </c:pt>
                <c:pt idx="4627" formatCode="General">
                  <c:v>-3.1545813580291099E-2</c:v>
                </c:pt>
                <c:pt idx="4628" formatCode="General">
                  <c:v>-3.0070449738143198E-2</c:v>
                </c:pt>
                <c:pt idx="4629" formatCode="General">
                  <c:v>-2.91317564415704E-2</c:v>
                </c:pt>
                <c:pt idx="4630" formatCode="General">
                  <c:v>-2.76188757149829E-2</c:v>
                </c:pt>
                <c:pt idx="4631" formatCode="General">
                  <c:v>-2.5562814651156701E-2</c:v>
                </c:pt>
                <c:pt idx="4632" formatCode="General">
                  <c:v>-2.3471870140749699E-2</c:v>
                </c:pt>
                <c:pt idx="4633" formatCode="General">
                  <c:v>-2.1429617384911701E-2</c:v>
                </c:pt>
                <c:pt idx="4634" formatCode="General">
                  <c:v>-1.9538000201885099E-2</c:v>
                </c:pt>
                <c:pt idx="4635" formatCode="General">
                  <c:v>-1.8069987746202699E-2</c:v>
                </c:pt>
                <c:pt idx="4636" formatCode="General">
                  <c:v>-1.72973198656232E-2</c:v>
                </c:pt>
                <c:pt idx="4637" formatCode="General">
                  <c:v>-1.6602739507766601E-2</c:v>
                </c:pt>
                <c:pt idx="4638" formatCode="General">
                  <c:v>-1.46298842445781E-2</c:v>
                </c:pt>
                <c:pt idx="4639" formatCode="General">
                  <c:v>-1.1325862410960201E-2</c:v>
                </c:pt>
                <c:pt idx="4640" formatCode="General">
                  <c:v>-7.3209262700182102E-3</c:v>
                </c:pt>
                <c:pt idx="4641" formatCode="General">
                  <c:v>-2.3626025125250902E-3</c:v>
                </c:pt>
                <c:pt idx="4642" formatCode="General">
                  <c:v>3.9584926770614096E-3</c:v>
                </c:pt>
                <c:pt idx="4643" formatCode="General">
                  <c:v>1.1558082955184E-2</c:v>
                </c:pt>
                <c:pt idx="4644" formatCode="General">
                  <c:v>1.9918108351706501E-2</c:v>
                </c:pt>
                <c:pt idx="4645" formatCode="General">
                  <c:v>2.8554782399021698E-2</c:v>
                </c:pt>
                <c:pt idx="4646" formatCode="General">
                  <c:v>3.6901326349074601E-2</c:v>
                </c:pt>
                <c:pt idx="4647" formatCode="General">
                  <c:v>4.3957480580565797E-2</c:v>
                </c:pt>
                <c:pt idx="4648" formatCode="General">
                  <c:v>4.9186202078536703E-2</c:v>
                </c:pt>
                <c:pt idx="4649" formatCode="General">
                  <c:v>5.2774823734626997E-2</c:v>
                </c:pt>
                <c:pt idx="4650" formatCode="General">
                  <c:v>5.4708398949596997E-2</c:v>
                </c:pt>
                <c:pt idx="4651" formatCode="General">
                  <c:v>5.4715029757876399E-2</c:v>
                </c:pt>
                <c:pt idx="4652" formatCode="General">
                  <c:v>5.3067721220726602E-2</c:v>
                </c:pt>
                <c:pt idx="4653" formatCode="General">
                  <c:v>5.0632106172055803E-2</c:v>
                </c:pt>
                <c:pt idx="4654" formatCode="General">
                  <c:v>4.84625207670571E-2</c:v>
                </c:pt>
                <c:pt idx="4655" formatCode="General">
                  <c:v>4.7007402786995098E-2</c:v>
                </c:pt>
                <c:pt idx="4656" formatCode="General">
                  <c:v>4.4661142005836998E-2</c:v>
                </c:pt>
                <c:pt idx="4657" formatCode="General">
                  <c:v>3.9685035820346402E-2</c:v>
                </c:pt>
                <c:pt idx="4658" formatCode="General">
                  <c:v>3.2253829981348799E-2</c:v>
                </c:pt>
                <c:pt idx="4659" formatCode="General">
                  <c:v>2.36131211331168E-2</c:v>
                </c:pt>
                <c:pt idx="4660" formatCode="General">
                  <c:v>1.52035083166881E-2</c:v>
                </c:pt>
                <c:pt idx="4661" formatCode="General">
                  <c:v>7.9746588915413502E-3</c:v>
                </c:pt>
                <c:pt idx="4662" formatCode="General">
                  <c:v>2.1436914900186698E-3</c:v>
                </c:pt>
                <c:pt idx="4663" formatCode="General">
                  <c:v>-3.2409208554402798E-3</c:v>
                </c:pt>
                <c:pt idx="4664" formatCode="General">
                  <c:v>-8.6768347787101793E-3</c:v>
                </c:pt>
                <c:pt idx="4665" formatCode="General">
                  <c:v>-1.33425157517471E-2</c:v>
                </c:pt>
                <c:pt idx="4666" formatCode="General">
                  <c:v>-1.6613880178309299E-2</c:v>
                </c:pt>
                <c:pt idx="4667" formatCode="General">
                  <c:v>-1.81181072310296E-2</c:v>
                </c:pt>
                <c:pt idx="4668" formatCode="General">
                  <c:v>-1.8664081006408099E-2</c:v>
                </c:pt>
                <c:pt idx="4669" formatCode="General">
                  <c:v>-1.8342267502782301E-2</c:v>
                </c:pt>
                <c:pt idx="4670" formatCode="General">
                  <c:v>-1.6417325673465401E-2</c:v>
                </c:pt>
                <c:pt idx="4671" formatCode="General">
                  <c:v>-1.35742605501865E-2</c:v>
                </c:pt>
                <c:pt idx="4672" formatCode="General">
                  <c:v>-1.03853567866332E-2</c:v>
                </c:pt>
                <c:pt idx="4673" formatCode="General">
                  <c:v>-6.3452746394009902E-3</c:v>
                </c:pt>
                <c:pt idx="4674" formatCode="General">
                  <c:v>-1.5894252841013199E-3</c:v>
                </c:pt>
                <c:pt idx="4675" formatCode="General">
                  <c:v>3.61869329383902E-3</c:v>
                </c:pt>
                <c:pt idx="4676" formatCode="General">
                  <c:v>9.4802061675339291E-3</c:v>
                </c:pt>
                <c:pt idx="4677" formatCode="General">
                  <c:v>1.5730351871209199E-2</c:v>
                </c:pt>
                <c:pt idx="4678" formatCode="General">
                  <c:v>2.27318900531852E-2</c:v>
                </c:pt>
                <c:pt idx="4679" formatCode="General">
                  <c:v>3.1346816618810898E-2</c:v>
                </c:pt>
                <c:pt idx="4680" formatCode="General">
                  <c:v>4.0915998180071599E-2</c:v>
                </c:pt>
                <c:pt idx="4681" formatCode="General">
                  <c:v>4.9290009938012101E-2</c:v>
                </c:pt>
                <c:pt idx="4682" formatCode="General">
                  <c:v>5.5580325519145803E-2</c:v>
                </c:pt>
                <c:pt idx="4683" formatCode="General">
                  <c:v>5.9142345353806899E-2</c:v>
                </c:pt>
                <c:pt idx="4684" formatCode="General">
                  <c:v>5.9820627293237297E-2</c:v>
                </c:pt>
                <c:pt idx="4685" formatCode="General">
                  <c:v>5.8175740914322399E-2</c:v>
                </c:pt>
                <c:pt idx="4686" formatCode="General">
                  <c:v>5.5009898972030201E-2</c:v>
                </c:pt>
                <c:pt idx="4687" formatCode="General">
                  <c:v>5.07562508738236E-2</c:v>
                </c:pt>
                <c:pt idx="4688" formatCode="General">
                  <c:v>4.55671491338243E-2</c:v>
                </c:pt>
                <c:pt idx="4689" formatCode="General">
                  <c:v>4.0131542058591999E-2</c:v>
                </c:pt>
                <c:pt idx="4690" formatCode="General">
                  <c:v>3.4654259437826997E-2</c:v>
                </c:pt>
                <c:pt idx="4691" formatCode="General">
                  <c:v>2.92904175408484E-2</c:v>
                </c:pt>
                <c:pt idx="4692" formatCode="General">
                  <c:v>2.46175173618687E-2</c:v>
                </c:pt>
                <c:pt idx="4693" formatCode="General">
                  <c:v>2.07425521832473E-2</c:v>
                </c:pt>
                <c:pt idx="4694" formatCode="General">
                  <c:v>1.8294847898961901E-2</c:v>
                </c:pt>
                <c:pt idx="4695" formatCode="General">
                  <c:v>1.7117025029117501E-2</c:v>
                </c:pt>
                <c:pt idx="4696" formatCode="General">
                  <c:v>1.5518179514373001E-2</c:v>
                </c:pt>
                <c:pt idx="4697" formatCode="General">
                  <c:v>1.36184585435167E-2</c:v>
                </c:pt>
                <c:pt idx="4698" formatCode="General">
                  <c:v>1.2022610371309399E-2</c:v>
                </c:pt>
                <c:pt idx="4699" formatCode="General">
                  <c:v>1.0223404229161201E-2</c:v>
                </c:pt>
                <c:pt idx="4700" formatCode="General">
                  <c:v>7.4425087681089901E-3</c:v>
                </c:pt>
                <c:pt idx="4701" formatCode="General">
                  <c:v>4.3922167545043999E-3</c:v>
                </c:pt>
                <c:pt idx="4702" formatCode="General">
                  <c:v>2.25264694173054E-3</c:v>
                </c:pt>
                <c:pt idx="4703" formatCode="General">
                  <c:v>6.4374883810066404E-4</c:v>
                </c:pt>
                <c:pt idx="4704" formatCode="General">
                  <c:v>-7.7462213213921795E-4</c:v>
                </c:pt>
                <c:pt idx="4705" formatCode="General">
                  <c:v>-2.0177764043355301E-3</c:v>
                </c:pt>
                <c:pt idx="4706" formatCode="General">
                  <c:v>-2.6893987118453699E-3</c:v>
                </c:pt>
                <c:pt idx="4707" formatCode="General">
                  <c:v>-2.2183768287246299E-3</c:v>
                </c:pt>
                <c:pt idx="4708" formatCode="General">
                  <c:v>-4.5315889816222699E-4</c:v>
                </c:pt>
                <c:pt idx="4709" formatCode="General">
                  <c:v>3.27152569809935E-3</c:v>
                </c:pt>
                <c:pt idx="4710" formatCode="General">
                  <c:v>8.4842700331700799E-3</c:v>
                </c:pt>
                <c:pt idx="4711" formatCode="General">
                  <c:v>1.43247145394317E-2</c:v>
                </c:pt>
                <c:pt idx="4712" formatCode="General">
                  <c:v>2.0447509749247101E-2</c:v>
                </c:pt>
                <c:pt idx="4713" formatCode="General">
                  <c:v>2.5895655077479599E-2</c:v>
                </c:pt>
                <c:pt idx="4714" formatCode="General">
                  <c:v>2.98813145440073E-2</c:v>
                </c:pt>
                <c:pt idx="4715" formatCode="General">
                  <c:v>3.2326498780780297E-2</c:v>
                </c:pt>
                <c:pt idx="4716" formatCode="General">
                  <c:v>3.4543835838799601E-2</c:v>
                </c:pt>
                <c:pt idx="4717" formatCode="General">
                  <c:v>3.6979187632916598E-2</c:v>
                </c:pt>
                <c:pt idx="4718" formatCode="General">
                  <c:v>3.8783067758424397E-2</c:v>
                </c:pt>
                <c:pt idx="4719" formatCode="General">
                  <c:v>3.9749675995107897E-2</c:v>
                </c:pt>
                <c:pt idx="4720" formatCode="General">
                  <c:v>3.9095726811657697E-2</c:v>
                </c:pt>
                <c:pt idx="4721" formatCode="General">
                  <c:v>3.6300583924462497E-2</c:v>
                </c:pt>
                <c:pt idx="4722" formatCode="General">
                  <c:v>3.1523872485754098E-2</c:v>
                </c:pt>
                <c:pt idx="4723" formatCode="General">
                  <c:v>2.35623839981105E-2</c:v>
                </c:pt>
                <c:pt idx="4724" formatCode="General">
                  <c:v>1.20320032824423E-2</c:v>
                </c:pt>
                <c:pt idx="4725" formatCode="General">
                  <c:v>-1.4473397647103E-3</c:v>
                </c:pt>
                <c:pt idx="4726" formatCode="General">
                  <c:v>-1.55490620477123E-2</c:v>
                </c:pt>
                <c:pt idx="4727" formatCode="General">
                  <c:v>-2.9859726303063099E-2</c:v>
                </c:pt>
                <c:pt idx="4728" formatCode="General">
                  <c:v>-4.4003179066126302E-2</c:v>
                </c:pt>
                <c:pt idx="4729" formatCode="General">
                  <c:v>-5.6023412672049099E-2</c:v>
                </c:pt>
                <c:pt idx="4730" formatCode="General">
                  <c:v>-6.3713121937936198E-2</c:v>
                </c:pt>
                <c:pt idx="4731" formatCode="General">
                  <c:v>-6.7139852445273901E-2</c:v>
                </c:pt>
                <c:pt idx="4732" formatCode="General">
                  <c:v>-6.8243404180440198E-2</c:v>
                </c:pt>
                <c:pt idx="4733" formatCode="General">
                  <c:v>-6.8447359834722402E-2</c:v>
                </c:pt>
                <c:pt idx="4734" formatCode="General">
                  <c:v>-6.8008061209812606E-2</c:v>
                </c:pt>
                <c:pt idx="4735" formatCode="General">
                  <c:v>-6.6916888735390798E-2</c:v>
                </c:pt>
                <c:pt idx="4736" formatCode="General">
                  <c:v>-6.4602662075357503E-2</c:v>
                </c:pt>
                <c:pt idx="4737" formatCode="General">
                  <c:v>-6.1223709627534303E-2</c:v>
                </c:pt>
                <c:pt idx="4738" formatCode="General">
                  <c:v>-5.8185230141342803E-2</c:v>
                </c:pt>
                <c:pt idx="4739" formatCode="General">
                  <c:v>-5.5239683629739002E-2</c:v>
                </c:pt>
                <c:pt idx="4740" formatCode="General">
                  <c:v>-5.15226578322047E-2</c:v>
                </c:pt>
                <c:pt idx="4741" formatCode="General">
                  <c:v>-4.7653461053601402E-2</c:v>
                </c:pt>
                <c:pt idx="4742" formatCode="General">
                  <c:v>-4.3898422923008003E-2</c:v>
                </c:pt>
                <c:pt idx="4743" formatCode="General">
                  <c:v>-3.9205436587313597E-2</c:v>
                </c:pt>
                <c:pt idx="4744" formatCode="General">
                  <c:v>-3.3488537929998202E-2</c:v>
                </c:pt>
                <c:pt idx="4745" formatCode="General">
                  <c:v>-2.77526887877293E-2</c:v>
                </c:pt>
                <c:pt idx="4746" formatCode="General">
                  <c:v>-2.1694096569743099E-2</c:v>
                </c:pt>
                <c:pt idx="4747" formatCode="General">
                  <c:v>-1.5497147489021401E-2</c:v>
                </c:pt>
                <c:pt idx="4748" formatCode="General">
                  <c:v>-9.9000651789481302E-3</c:v>
                </c:pt>
                <c:pt idx="4749" formatCode="General">
                  <c:v>-4.6475669547435001E-3</c:v>
                </c:pt>
                <c:pt idx="4750" formatCode="General">
                  <c:v>1.03438090313244E-3</c:v>
                </c:pt>
                <c:pt idx="4751" formatCode="General">
                  <c:v>7.9669135237982903E-3</c:v>
                </c:pt>
                <c:pt idx="4752" formatCode="General">
                  <c:v>1.5291359793914799E-2</c:v>
                </c:pt>
                <c:pt idx="4753" formatCode="General">
                  <c:v>2.20716942932251E-2</c:v>
                </c:pt>
                <c:pt idx="4754" formatCode="General">
                  <c:v>2.82300499968288E-2</c:v>
                </c:pt>
                <c:pt idx="4755" formatCode="General">
                  <c:v>3.3129341380628001E-2</c:v>
                </c:pt>
                <c:pt idx="4756" formatCode="General">
                  <c:v>3.6643755862679303E-2</c:v>
                </c:pt>
                <c:pt idx="4757" formatCode="General">
                  <c:v>3.8174945478682998E-2</c:v>
                </c:pt>
                <c:pt idx="4758" formatCode="General">
                  <c:v>3.6502720384935801E-2</c:v>
                </c:pt>
                <c:pt idx="4759" formatCode="General">
                  <c:v>3.1858408004587398E-2</c:v>
                </c:pt>
                <c:pt idx="4760" formatCode="General">
                  <c:v>2.6185235794641399E-2</c:v>
                </c:pt>
                <c:pt idx="4761" formatCode="General">
                  <c:v>2.03771994814659E-2</c:v>
                </c:pt>
                <c:pt idx="4762" formatCode="General">
                  <c:v>1.39802379697143E-2</c:v>
                </c:pt>
                <c:pt idx="4763" formatCode="General">
                  <c:v>7.8530248819132908E-3</c:v>
                </c:pt>
                <c:pt idx="4764" formatCode="General">
                  <c:v>2.12748834605244E-3</c:v>
                </c:pt>
                <c:pt idx="4765" formatCode="General">
                  <c:v>-4.3060025816781203E-3</c:v>
                </c:pt>
                <c:pt idx="4766" formatCode="General">
                  <c:v>-1.06485025320932E-2</c:v>
                </c:pt>
                <c:pt idx="4767" formatCode="General">
                  <c:v>-1.3967695231064199E-2</c:v>
                </c:pt>
                <c:pt idx="4768" formatCode="General">
                  <c:v>-1.3286550901765899E-2</c:v>
                </c:pt>
                <c:pt idx="4769" formatCode="General">
                  <c:v>-1.0611076850576001E-2</c:v>
                </c:pt>
                <c:pt idx="4770" formatCode="General">
                  <c:v>-7.4691109650804298E-3</c:v>
                </c:pt>
                <c:pt idx="4771" formatCode="General">
                  <c:v>-4.5634985310105897E-3</c:v>
                </c:pt>
                <c:pt idx="4772" formatCode="General">
                  <c:v>-1.9114441979733599E-3</c:v>
                </c:pt>
                <c:pt idx="4773" formatCode="General">
                  <c:v>1.0083649004168701E-4</c:v>
                </c:pt>
                <c:pt idx="4774" formatCode="General">
                  <c:v>7.9776872284476703E-4</c:v>
                </c:pt>
                <c:pt idx="4775" formatCode="General">
                  <c:v>9.2787389384831899E-4</c:v>
                </c:pt>
                <c:pt idx="4776" formatCode="General">
                  <c:v>1.38304844307854E-3</c:v>
                </c:pt>
                <c:pt idx="4777" formatCode="General">
                  <c:v>1.5318143640490199E-3</c:v>
                </c:pt>
                <c:pt idx="4778" formatCode="General">
                  <c:v>6.8261251531519099E-4</c:v>
                </c:pt>
                <c:pt idx="4779" formatCode="General">
                  <c:v>-7.8181962877045704E-4</c:v>
                </c:pt>
                <c:pt idx="4780" formatCode="General">
                  <c:v>-2.75839664417535E-3</c:v>
                </c:pt>
                <c:pt idx="4781" formatCode="General">
                  <c:v>-4.8710716148095802E-3</c:v>
                </c:pt>
                <c:pt idx="4782" formatCode="General">
                  <c:v>-6.63009112519843E-3</c:v>
                </c:pt>
                <c:pt idx="4783" formatCode="General">
                  <c:v>-7.9887611787938205E-3</c:v>
                </c:pt>
                <c:pt idx="4784" formatCode="General">
                  <c:v>-9.3595845762174598E-3</c:v>
                </c:pt>
                <c:pt idx="4785" formatCode="General">
                  <c:v>-1.09445884030402E-2</c:v>
                </c:pt>
                <c:pt idx="4786" formatCode="General">
                  <c:v>-1.2538083666419999E-2</c:v>
                </c:pt>
                <c:pt idx="4787" formatCode="General">
                  <c:v>-1.44992282882834E-2</c:v>
                </c:pt>
                <c:pt idx="4788" formatCode="General">
                  <c:v>-1.7385033251914699E-2</c:v>
                </c:pt>
                <c:pt idx="4789" formatCode="General">
                  <c:v>-2.0952704418496299E-2</c:v>
                </c:pt>
                <c:pt idx="4790" formatCode="General">
                  <c:v>-2.4205775177823002E-2</c:v>
                </c:pt>
                <c:pt idx="4791" formatCode="General">
                  <c:v>-2.6638719103028799E-2</c:v>
                </c:pt>
                <c:pt idx="4792" formatCode="General">
                  <c:v>-2.81424663680769E-2</c:v>
                </c:pt>
                <c:pt idx="4793" formatCode="General">
                  <c:v>-2.88022789642325E-2</c:v>
                </c:pt>
                <c:pt idx="4794" formatCode="General">
                  <c:v>-2.8534775562347198E-2</c:v>
                </c:pt>
                <c:pt idx="4795" formatCode="General">
                  <c:v>-2.7156211868318601E-2</c:v>
                </c:pt>
                <c:pt idx="4796" formatCode="General">
                  <c:v>-2.5165671910945899E-2</c:v>
                </c:pt>
                <c:pt idx="4797" formatCode="General">
                  <c:v>-2.2931302910369902E-2</c:v>
                </c:pt>
                <c:pt idx="4798" formatCode="General">
                  <c:v>-2.0196604934993201E-2</c:v>
                </c:pt>
                <c:pt idx="4799" formatCode="General">
                  <c:v>-1.7283702847198702E-2</c:v>
                </c:pt>
                <c:pt idx="4800" formatCode="General">
                  <c:v>-1.4774450237380599E-2</c:v>
                </c:pt>
                <c:pt idx="4801" formatCode="General">
                  <c:v>-1.3006837708209399E-2</c:v>
                </c:pt>
                <c:pt idx="4802" formatCode="General">
                  <c:v>-1.1716568848367101E-2</c:v>
                </c:pt>
                <c:pt idx="4803" formatCode="General">
                  <c:v>-1.0037146793524101E-2</c:v>
                </c:pt>
                <c:pt idx="4804" formatCode="General">
                  <c:v>-8.0680993389954398E-3</c:v>
                </c:pt>
                <c:pt idx="4805" formatCode="General">
                  <c:v>-6.6386283451008599E-3</c:v>
                </c:pt>
                <c:pt idx="4806" formatCode="General">
                  <c:v>-5.7791508787812303E-3</c:v>
                </c:pt>
                <c:pt idx="4807" formatCode="General">
                  <c:v>-5.3345302693591596E-3</c:v>
                </c:pt>
                <c:pt idx="4808" formatCode="General">
                  <c:v>-5.5563649357001903E-3</c:v>
                </c:pt>
                <c:pt idx="4809" formatCode="General">
                  <c:v>-6.2681178975488097E-3</c:v>
                </c:pt>
                <c:pt idx="4810" formatCode="General">
                  <c:v>-7.07176046751246E-3</c:v>
                </c:pt>
                <c:pt idx="4811" formatCode="General">
                  <c:v>-7.7650276800437998E-3</c:v>
                </c:pt>
                <c:pt idx="4812" formatCode="General">
                  <c:v>-8.6538920589553404E-3</c:v>
                </c:pt>
                <c:pt idx="4813" formatCode="General">
                  <c:v>-1.11181010321712E-2</c:v>
                </c:pt>
                <c:pt idx="4814" formatCode="General">
                  <c:v>-1.4971003101651399E-2</c:v>
                </c:pt>
                <c:pt idx="4815" formatCode="General">
                  <c:v>-1.89763199754076E-2</c:v>
                </c:pt>
                <c:pt idx="4816" formatCode="General">
                  <c:v>-2.2877595803360001E-2</c:v>
                </c:pt>
                <c:pt idx="4817" formatCode="General">
                  <c:v>-2.6556844502846198E-2</c:v>
                </c:pt>
                <c:pt idx="4818" formatCode="General">
                  <c:v>-3.0702970346484199E-2</c:v>
                </c:pt>
                <c:pt idx="4819" formatCode="General">
                  <c:v>-3.38863841965251E-2</c:v>
                </c:pt>
                <c:pt idx="4820" formatCode="General">
                  <c:v>-3.3870956930926503E-2</c:v>
                </c:pt>
                <c:pt idx="4821" formatCode="General">
                  <c:v>-3.01178638520559E-2</c:v>
                </c:pt>
                <c:pt idx="4822" formatCode="General">
                  <c:v>-2.2614918250945401E-2</c:v>
                </c:pt>
                <c:pt idx="4823" formatCode="General">
                  <c:v>-1.1734251455744599E-2</c:v>
                </c:pt>
                <c:pt idx="4824" formatCode="General">
                  <c:v>1.24704866512558E-3</c:v>
                </c:pt>
                <c:pt idx="4825" formatCode="General">
                  <c:v>1.393087128439E-2</c:v>
                </c:pt>
                <c:pt idx="4826" formatCode="General">
                  <c:v>2.5025428009363498E-2</c:v>
                </c:pt>
                <c:pt idx="4827" formatCode="General">
                  <c:v>3.4496058964194401E-2</c:v>
                </c:pt>
                <c:pt idx="4828" formatCode="General">
                  <c:v>4.2587333061216599E-2</c:v>
                </c:pt>
                <c:pt idx="4829" formatCode="General">
                  <c:v>4.93951840555691E-2</c:v>
                </c:pt>
                <c:pt idx="4830" formatCode="General">
                  <c:v>5.4270021084386798E-2</c:v>
                </c:pt>
                <c:pt idx="4831" formatCode="General">
                  <c:v>5.6425789245192003E-2</c:v>
                </c:pt>
                <c:pt idx="4832" formatCode="General">
                  <c:v>5.6593408693050101E-2</c:v>
                </c:pt>
                <c:pt idx="4833" formatCode="General">
                  <c:v>5.5281483307973001E-2</c:v>
                </c:pt>
                <c:pt idx="4834" formatCode="General">
                  <c:v>5.20917786090268E-2</c:v>
                </c:pt>
                <c:pt idx="4835" formatCode="General">
                  <c:v>4.7609599626161E-2</c:v>
                </c:pt>
                <c:pt idx="4836" formatCode="General">
                  <c:v>4.1917576383561903E-2</c:v>
                </c:pt>
                <c:pt idx="4837" formatCode="General">
                  <c:v>3.5006811169744398E-2</c:v>
                </c:pt>
                <c:pt idx="4838" formatCode="General">
                  <c:v>2.7211080172545098E-2</c:v>
                </c:pt>
                <c:pt idx="4839" formatCode="General">
                  <c:v>1.8762352748626001E-2</c:v>
                </c:pt>
                <c:pt idx="4840" formatCode="General">
                  <c:v>1.0617207622230901E-2</c:v>
                </c:pt>
                <c:pt idx="4841" formatCode="General">
                  <c:v>3.4584815428871799E-3</c:v>
                </c:pt>
                <c:pt idx="4842" formatCode="General">
                  <c:v>-2.5843191560929301E-3</c:v>
                </c:pt>
                <c:pt idx="4843" formatCode="General">
                  <c:v>-6.8548243870970096E-3</c:v>
                </c:pt>
                <c:pt idx="4844" formatCode="General">
                  <c:v>-9.2979448326523592E-3</c:v>
                </c:pt>
                <c:pt idx="4845" formatCode="General">
                  <c:v>-1.10055263599082E-2</c:v>
                </c:pt>
                <c:pt idx="4846" formatCode="General">
                  <c:v>-1.3151012613273901E-2</c:v>
                </c:pt>
                <c:pt idx="4847" formatCode="General">
                  <c:v>-1.7066671399228499E-2</c:v>
                </c:pt>
                <c:pt idx="4848" formatCode="General">
                  <c:v>-2.25863786699535E-2</c:v>
                </c:pt>
                <c:pt idx="4849" formatCode="General">
                  <c:v>-2.8050210642202401E-2</c:v>
                </c:pt>
                <c:pt idx="4850" formatCode="General">
                  <c:v>-3.1609855765323401E-2</c:v>
                </c:pt>
                <c:pt idx="4851" formatCode="General">
                  <c:v>-3.1617793214417801E-2</c:v>
                </c:pt>
                <c:pt idx="4852" formatCode="General">
                  <c:v>-2.80194550636075E-2</c:v>
                </c:pt>
                <c:pt idx="4853" formatCode="General">
                  <c:v>-2.1998020130897401E-2</c:v>
                </c:pt>
                <c:pt idx="4854" formatCode="General">
                  <c:v>-1.42361368135675E-2</c:v>
                </c:pt>
                <c:pt idx="4855" formatCode="General">
                  <c:v>-4.0849001697272702E-3</c:v>
                </c:pt>
                <c:pt idx="4856" formatCode="General">
                  <c:v>8.85943392178218E-3</c:v>
                </c:pt>
                <c:pt idx="4857" formatCode="General">
                  <c:v>2.2650222508093301E-2</c:v>
                </c:pt>
                <c:pt idx="4858" formatCode="General">
                  <c:v>3.50253178240746E-2</c:v>
                </c:pt>
                <c:pt idx="4859" formatCode="General">
                  <c:v>4.51521458640705E-2</c:v>
                </c:pt>
                <c:pt idx="4860" formatCode="General">
                  <c:v>5.3000694032216002E-2</c:v>
                </c:pt>
                <c:pt idx="4861" formatCode="General">
                  <c:v>5.9114129201183703E-2</c:v>
                </c:pt>
                <c:pt idx="4862" formatCode="General">
                  <c:v>6.4138304800004195E-2</c:v>
                </c:pt>
                <c:pt idx="4863" formatCode="General">
                  <c:v>6.8349013863865798E-2</c:v>
                </c:pt>
                <c:pt idx="4864" formatCode="General">
                  <c:v>7.1873937271119695E-2</c:v>
                </c:pt>
                <c:pt idx="4865" formatCode="General">
                  <c:v>7.4774606667869697E-2</c:v>
                </c:pt>
                <c:pt idx="4866" formatCode="General">
                  <c:v>7.7239585927192503E-2</c:v>
                </c:pt>
                <c:pt idx="4867" formatCode="General">
                  <c:v>7.8591555755320994E-2</c:v>
                </c:pt>
                <c:pt idx="4868" formatCode="General">
                  <c:v>7.8418161823706006E-2</c:v>
                </c:pt>
                <c:pt idx="4869" formatCode="General">
                  <c:v>7.7209356137343005E-2</c:v>
                </c:pt>
                <c:pt idx="4870" formatCode="General">
                  <c:v>7.4914957512248095E-2</c:v>
                </c:pt>
                <c:pt idx="4871" formatCode="General">
                  <c:v>7.2449085792994097E-2</c:v>
                </c:pt>
                <c:pt idx="4872" formatCode="General">
                  <c:v>7.0557604182927294E-2</c:v>
                </c:pt>
                <c:pt idx="4873" formatCode="General">
                  <c:v>6.8380135498095504E-2</c:v>
                </c:pt>
                <c:pt idx="4874" formatCode="General">
                  <c:v>6.5325706006950701E-2</c:v>
                </c:pt>
                <c:pt idx="4875" formatCode="General">
                  <c:v>6.2463102939084601E-2</c:v>
                </c:pt>
                <c:pt idx="4876" formatCode="General">
                  <c:v>6.1346964312886901E-2</c:v>
                </c:pt>
                <c:pt idx="4877" formatCode="General">
                  <c:v>6.2097740801764903E-2</c:v>
                </c:pt>
                <c:pt idx="4878" formatCode="General">
                  <c:v>6.3307139455340999E-2</c:v>
                </c:pt>
                <c:pt idx="4879" formatCode="General">
                  <c:v>6.2597550691287404E-2</c:v>
                </c:pt>
                <c:pt idx="4880" formatCode="General">
                  <c:v>5.9599621977091302E-2</c:v>
                </c:pt>
                <c:pt idx="4881" formatCode="General">
                  <c:v>5.5274834489330002E-2</c:v>
                </c:pt>
                <c:pt idx="4882" formatCode="General">
                  <c:v>4.8963067199309797E-2</c:v>
                </c:pt>
                <c:pt idx="4883" formatCode="General">
                  <c:v>3.9849864821555003E-2</c:v>
                </c:pt>
                <c:pt idx="4884" formatCode="General">
                  <c:v>2.7866879914393902E-2</c:v>
                </c:pt>
                <c:pt idx="4885" formatCode="General">
                  <c:v>1.33090190333748E-2</c:v>
                </c:pt>
                <c:pt idx="4886" formatCode="General">
                  <c:v>-2.6548920107627E-3</c:v>
                </c:pt>
                <c:pt idx="4887" formatCode="General">
                  <c:v>-1.8571938066743999E-2</c:v>
                </c:pt>
                <c:pt idx="4888" formatCode="General">
                  <c:v>-3.3710546395716599E-2</c:v>
                </c:pt>
                <c:pt idx="4889" formatCode="General">
                  <c:v>-4.7099012797629201E-2</c:v>
                </c:pt>
                <c:pt idx="4890" formatCode="General">
                  <c:v>-5.8241681377379097E-2</c:v>
                </c:pt>
                <c:pt idx="4891" formatCode="General">
                  <c:v>-6.8083335414349896E-2</c:v>
                </c:pt>
                <c:pt idx="4892" formatCode="General">
                  <c:v>-7.73245086868556E-2</c:v>
                </c:pt>
                <c:pt idx="4893" formatCode="General">
                  <c:v>-8.4955479399032197E-2</c:v>
                </c:pt>
                <c:pt idx="4894" formatCode="General">
                  <c:v>-8.9550565067750804E-2</c:v>
                </c:pt>
                <c:pt idx="4895" formatCode="General">
                  <c:v>-9.1227854686981802E-2</c:v>
                </c:pt>
                <c:pt idx="4896" formatCode="General">
                  <c:v>-9.0336588350835301E-2</c:v>
                </c:pt>
                <c:pt idx="4897" formatCode="General">
                  <c:v>-8.6485768579003294E-2</c:v>
                </c:pt>
                <c:pt idx="4898" formatCode="General">
                  <c:v>-8.0268056387759606E-2</c:v>
                </c:pt>
                <c:pt idx="4899" formatCode="General">
                  <c:v>-7.2550813056881894E-2</c:v>
                </c:pt>
                <c:pt idx="4900" formatCode="General">
                  <c:v>-6.4116677007110406E-2</c:v>
                </c:pt>
                <c:pt idx="4901" formatCode="General">
                  <c:v>-5.6223271452732697E-2</c:v>
                </c:pt>
                <c:pt idx="4902" formatCode="General">
                  <c:v>-5.0684524738576098E-2</c:v>
                </c:pt>
                <c:pt idx="4903" formatCode="General">
                  <c:v>-4.8290362479086198E-2</c:v>
                </c:pt>
                <c:pt idx="4904" formatCode="General">
                  <c:v>-4.8089774841173001E-2</c:v>
                </c:pt>
                <c:pt idx="4905" formatCode="General">
                  <c:v>-4.9731979967973003E-2</c:v>
                </c:pt>
                <c:pt idx="4906" formatCode="General">
                  <c:v>-5.3490452835249398E-2</c:v>
                </c:pt>
                <c:pt idx="4907" formatCode="General">
                  <c:v>-5.8506292230749997E-2</c:v>
                </c:pt>
                <c:pt idx="4908" formatCode="General">
                  <c:v>-6.2588463474428896E-2</c:v>
                </c:pt>
                <c:pt idx="4909" formatCode="General">
                  <c:v>-6.50061660439432E-2</c:v>
                </c:pt>
                <c:pt idx="4910" formatCode="General">
                  <c:v>-6.6515394480473194E-2</c:v>
                </c:pt>
                <c:pt idx="4911" formatCode="General">
                  <c:v>-6.7466696400939802E-2</c:v>
                </c:pt>
                <c:pt idx="4912" formatCode="General">
                  <c:v>-6.7574922820868202E-2</c:v>
                </c:pt>
                <c:pt idx="4913" formatCode="General">
                  <c:v>-6.6270449441026905E-2</c:v>
                </c:pt>
                <c:pt idx="4914" formatCode="General">
                  <c:v>-6.3189450274244705E-2</c:v>
                </c:pt>
                <c:pt idx="4915" formatCode="General">
                  <c:v>-5.8752047312673798E-2</c:v>
                </c:pt>
                <c:pt idx="4916" formatCode="General">
                  <c:v>-5.3539218494940498E-2</c:v>
                </c:pt>
                <c:pt idx="4917" formatCode="General">
                  <c:v>-4.7066717963926703E-2</c:v>
                </c:pt>
                <c:pt idx="4918" formatCode="General">
                  <c:v>-4.0038205874890397E-2</c:v>
                </c:pt>
                <c:pt idx="4919" formatCode="General">
                  <c:v>-3.3991642041756802E-2</c:v>
                </c:pt>
                <c:pt idx="4920" formatCode="General">
                  <c:v>-2.9832029284370998E-2</c:v>
                </c:pt>
                <c:pt idx="4921" formatCode="General">
                  <c:v>-2.7189525788624901E-2</c:v>
                </c:pt>
                <c:pt idx="4922" formatCode="General">
                  <c:v>-2.4501183940741099E-2</c:v>
                </c:pt>
                <c:pt idx="4923" formatCode="General">
                  <c:v>-2.0479816195933399E-2</c:v>
                </c:pt>
                <c:pt idx="4924" formatCode="General">
                  <c:v>-1.56349967895325E-2</c:v>
                </c:pt>
                <c:pt idx="4925" formatCode="General">
                  <c:v>-1.04733829796141E-2</c:v>
                </c:pt>
                <c:pt idx="4926" formatCode="General">
                  <c:v>-4.8675799731121103E-3</c:v>
                </c:pt>
                <c:pt idx="4927" formatCode="General">
                  <c:v>1.95928971632271E-4</c:v>
                </c:pt>
                <c:pt idx="4928" formatCode="General">
                  <c:v>3.6966470463645298E-3</c:v>
                </c:pt>
                <c:pt idx="4929" formatCode="General">
                  <c:v>5.1351468298203402E-3</c:v>
                </c:pt>
                <c:pt idx="4930" formatCode="General">
                  <c:v>5.4332234633064401E-3</c:v>
                </c:pt>
                <c:pt idx="4931" formatCode="General">
                  <c:v>5.4996643094602903E-3</c:v>
                </c:pt>
                <c:pt idx="4932" formatCode="General">
                  <c:v>5.1052437932813796E-3</c:v>
                </c:pt>
                <c:pt idx="4933" formatCode="General">
                  <c:v>3.8791933165143199E-3</c:v>
                </c:pt>
                <c:pt idx="4934" formatCode="General">
                  <c:v>2.4538204458729798E-3</c:v>
                </c:pt>
                <c:pt idx="4935" formatCode="General">
                  <c:v>1.2148548408617199E-3</c:v>
                </c:pt>
                <c:pt idx="4936" formatCode="General">
                  <c:v>2.1400020986527099E-4</c:v>
                </c:pt>
                <c:pt idx="4937" formatCode="General">
                  <c:v>-6.1790610134500703E-4</c:v>
                </c:pt>
                <c:pt idx="4938" formatCode="General">
                  <c:v>-1.4202310051503501E-3</c:v>
                </c:pt>
                <c:pt idx="4939" formatCode="General">
                  <c:v>-1.3144090408153499E-3</c:v>
                </c:pt>
                <c:pt idx="4940" formatCode="General">
                  <c:v>-3.4108968803331602E-4</c:v>
                </c:pt>
                <c:pt idx="4941" formatCode="General">
                  <c:v>7.11037318845652E-4</c:v>
                </c:pt>
                <c:pt idx="4942" formatCode="General">
                  <c:v>1.3116866715278E-3</c:v>
                </c:pt>
                <c:pt idx="4943" formatCode="General">
                  <c:v>1.76503580618368E-3</c:v>
                </c:pt>
                <c:pt idx="4944" formatCode="General">
                  <c:v>4.1504392621271001E-3</c:v>
                </c:pt>
                <c:pt idx="4945" formatCode="General">
                  <c:v>9.8587579008853898E-3</c:v>
                </c:pt>
                <c:pt idx="4946" formatCode="General">
                  <c:v>1.82534265357647E-2</c:v>
                </c:pt>
                <c:pt idx="4947" formatCode="General">
                  <c:v>2.87806205428317E-2</c:v>
                </c:pt>
                <c:pt idx="4948" formatCode="General">
                  <c:v>4.0988058392578998E-2</c:v>
                </c:pt>
                <c:pt idx="4949" formatCode="General">
                  <c:v>5.3858102924288803E-2</c:v>
                </c:pt>
                <c:pt idx="4950" formatCode="General">
                  <c:v>6.5732842802663796E-2</c:v>
                </c:pt>
                <c:pt idx="4951" formatCode="General">
                  <c:v>7.4897947441557894E-2</c:v>
                </c:pt>
                <c:pt idx="4952" formatCode="General">
                  <c:v>8.0997949606509995E-2</c:v>
                </c:pt>
                <c:pt idx="4953" formatCode="General">
                  <c:v>8.4403624801788299E-2</c:v>
                </c:pt>
                <c:pt idx="4954" formatCode="General">
                  <c:v>8.6151854556436799E-2</c:v>
                </c:pt>
                <c:pt idx="4955" formatCode="General">
                  <c:v>8.6503634463980406E-2</c:v>
                </c:pt>
                <c:pt idx="4956" formatCode="General">
                  <c:v>8.4332003530426206E-2</c:v>
                </c:pt>
                <c:pt idx="4957" formatCode="General">
                  <c:v>7.9344753383647104E-2</c:v>
                </c:pt>
                <c:pt idx="4958" formatCode="General">
                  <c:v>7.2639734247734997E-2</c:v>
                </c:pt>
                <c:pt idx="4959" formatCode="General">
                  <c:v>6.4824510709934197E-2</c:v>
                </c:pt>
                <c:pt idx="4960" formatCode="General">
                  <c:v>5.5644523592206403E-2</c:v>
                </c:pt>
                <c:pt idx="4961" formatCode="General">
                  <c:v>4.5882286745810102E-2</c:v>
                </c:pt>
                <c:pt idx="4962" formatCode="General">
                  <c:v>3.6603386507659201E-2</c:v>
                </c:pt>
                <c:pt idx="4963" formatCode="General">
                  <c:v>2.83503217064172E-2</c:v>
                </c:pt>
                <c:pt idx="4964" formatCode="General">
                  <c:v>2.1522896151679499E-2</c:v>
                </c:pt>
                <c:pt idx="4965" formatCode="General">
                  <c:v>1.51688713045054E-2</c:v>
                </c:pt>
                <c:pt idx="4966" formatCode="General">
                  <c:v>8.4116788303697492E-3</c:v>
                </c:pt>
                <c:pt idx="4967" formatCode="General">
                  <c:v>2.3020752185556E-3</c:v>
                </c:pt>
                <c:pt idx="4968" formatCode="General">
                  <c:v>-1.9302949244669599E-3</c:v>
                </c:pt>
                <c:pt idx="4969" formatCode="General">
                  <c:v>-4.09945574644537E-3</c:v>
                </c:pt>
                <c:pt idx="4970" formatCode="General">
                  <c:v>-4.6732604589873796E-3</c:v>
                </c:pt>
                <c:pt idx="4971" formatCode="General">
                  <c:v>-3.8946135914149698E-3</c:v>
                </c:pt>
                <c:pt idx="4972" formatCode="General">
                  <c:v>-2.1303266631977199E-3</c:v>
                </c:pt>
                <c:pt idx="4973" formatCode="General">
                  <c:v>6.6424862217479995E-4</c:v>
                </c:pt>
                <c:pt idx="4974" formatCode="General">
                  <c:v>4.8669766080566002E-3</c:v>
                </c:pt>
                <c:pt idx="4975" formatCode="General">
                  <c:v>9.0786804091274893E-3</c:v>
                </c:pt>
                <c:pt idx="4976" formatCode="General">
                  <c:v>1.1785010174443399E-2</c:v>
                </c:pt>
                <c:pt idx="4977" formatCode="General">
                  <c:v>1.3082016499229999E-2</c:v>
                </c:pt>
                <c:pt idx="4978" formatCode="General">
                  <c:v>1.4078992733323401E-2</c:v>
                </c:pt>
                <c:pt idx="4979" formatCode="General">
                  <c:v>1.5907339923218002E-2</c:v>
                </c:pt>
                <c:pt idx="4980" formatCode="General">
                  <c:v>1.8037365238675999E-2</c:v>
                </c:pt>
                <c:pt idx="4981" formatCode="General">
                  <c:v>1.8975595951938099E-2</c:v>
                </c:pt>
                <c:pt idx="4982" formatCode="General">
                  <c:v>1.74930088040656E-2</c:v>
                </c:pt>
                <c:pt idx="4983" formatCode="General">
                  <c:v>1.31875174898288E-2</c:v>
                </c:pt>
                <c:pt idx="4984" formatCode="General">
                  <c:v>6.88759324293973E-3</c:v>
                </c:pt>
                <c:pt idx="4985" formatCode="General">
                  <c:v>-1.46399096890624E-3</c:v>
                </c:pt>
                <c:pt idx="4986" formatCode="General">
                  <c:v>-1.3085785851107199E-2</c:v>
                </c:pt>
                <c:pt idx="4987" formatCode="General">
                  <c:v>-2.8272555220836298E-2</c:v>
                </c:pt>
                <c:pt idx="4988" formatCode="General">
                  <c:v>-4.64303607607724E-2</c:v>
                </c:pt>
                <c:pt idx="4989" formatCode="General">
                  <c:v>-6.6058607894626406E-2</c:v>
                </c:pt>
                <c:pt idx="4990" formatCode="General">
                  <c:v>-8.4696565006730895E-2</c:v>
                </c:pt>
                <c:pt idx="4991" formatCode="General">
                  <c:v>-0.100220687461565</c:v>
                </c:pt>
                <c:pt idx="4992" formatCode="General">
                  <c:v>-0.11128619413758201</c:v>
                </c:pt>
                <c:pt idx="4993" formatCode="General">
                  <c:v>-0.116776405712602</c:v>
                </c:pt>
                <c:pt idx="4994" formatCode="General">
                  <c:v>-0.11674479408225399</c:v>
                </c:pt>
                <c:pt idx="4995" formatCode="General">
                  <c:v>-0.111747456582277</c:v>
                </c:pt>
                <c:pt idx="4996" formatCode="General">
                  <c:v>-0.10264168312432</c:v>
                </c:pt>
                <c:pt idx="4997" formatCode="General">
                  <c:v>-9.0521627551958195E-2</c:v>
                </c:pt>
                <c:pt idx="4998" formatCode="General">
                  <c:v>-7.6913263262522596E-2</c:v>
                </c:pt>
                <c:pt idx="4999" formatCode="General">
                  <c:v>-6.3229508567055601E-2</c:v>
                </c:pt>
                <c:pt idx="5000" formatCode="General">
                  <c:v>-4.9915216343790203E-2</c:v>
                </c:pt>
                <c:pt idx="5001" formatCode="General">
                  <c:v>-3.7325295234027098E-2</c:v>
                </c:pt>
                <c:pt idx="5002" formatCode="General">
                  <c:v>-2.5173189973701701E-2</c:v>
                </c:pt>
                <c:pt idx="5003" formatCode="General">
                  <c:v>-1.30187100285491E-2</c:v>
                </c:pt>
                <c:pt idx="5004" formatCode="General">
                  <c:v>-1.6061262904669099E-3</c:v>
                </c:pt>
                <c:pt idx="5005" formatCode="General">
                  <c:v>7.5254709259260496E-3</c:v>
                </c:pt>
                <c:pt idx="5006" formatCode="General">
                  <c:v>1.35751983968527E-2</c:v>
                </c:pt>
                <c:pt idx="5007" formatCode="General">
                  <c:v>1.7028297753962699E-2</c:v>
                </c:pt>
                <c:pt idx="5008" formatCode="General">
                  <c:v>1.8337165682956201E-2</c:v>
                </c:pt>
                <c:pt idx="5009" formatCode="General">
                  <c:v>1.7904562512889102E-2</c:v>
                </c:pt>
                <c:pt idx="5010" formatCode="General">
                  <c:v>1.5716464265755001E-2</c:v>
                </c:pt>
                <c:pt idx="5011" formatCode="General">
                  <c:v>1.1508248851867599E-2</c:v>
                </c:pt>
                <c:pt idx="5012" formatCode="General">
                  <c:v>4.4214133156408901E-3</c:v>
                </c:pt>
                <c:pt idx="5013" formatCode="General">
                  <c:v>-5.1848361243151597E-3</c:v>
                </c:pt>
                <c:pt idx="5014" formatCode="General">
                  <c:v>-1.4320893965921301E-2</c:v>
                </c:pt>
                <c:pt idx="5015" formatCode="General">
                  <c:v>-2.0969004470723002E-2</c:v>
                </c:pt>
                <c:pt idx="5016" formatCode="General">
                  <c:v>-2.5258529563445899E-2</c:v>
                </c:pt>
                <c:pt idx="5017" formatCode="General">
                  <c:v>-2.78349193732132E-2</c:v>
                </c:pt>
                <c:pt idx="5018" formatCode="General">
                  <c:v>-2.8092315068918901E-2</c:v>
                </c:pt>
                <c:pt idx="5019" formatCode="General">
                  <c:v>-2.4906294508311201E-2</c:v>
                </c:pt>
                <c:pt idx="5020" formatCode="General">
                  <c:v>-1.8053395130352898E-2</c:v>
                </c:pt>
                <c:pt idx="5021" formatCode="General">
                  <c:v>-8.5657143656238804E-3</c:v>
                </c:pt>
                <c:pt idx="5022" formatCode="General">
                  <c:v>2.4657516328157399E-3</c:v>
                </c:pt>
                <c:pt idx="5023" formatCode="General">
                  <c:v>1.4827546132659301E-2</c:v>
                </c:pt>
                <c:pt idx="5024" formatCode="General">
                  <c:v>2.8032631516498301E-2</c:v>
                </c:pt>
                <c:pt idx="5025" formatCode="General">
                  <c:v>4.1749463306936997E-2</c:v>
                </c:pt>
                <c:pt idx="5026" formatCode="General">
                  <c:v>5.59156997376134E-2</c:v>
                </c:pt>
                <c:pt idx="5027" formatCode="General">
                  <c:v>6.9531082979043396E-2</c:v>
                </c:pt>
                <c:pt idx="5028" formatCode="General">
                  <c:v>8.1325523642194295E-2</c:v>
                </c:pt>
                <c:pt idx="5029" formatCode="General">
                  <c:v>9.0179482428256297E-2</c:v>
                </c:pt>
                <c:pt idx="5030" formatCode="General">
                  <c:v>9.5619964386058603E-2</c:v>
                </c:pt>
                <c:pt idx="5031" formatCode="General">
                  <c:v>9.8146580470571398E-2</c:v>
                </c:pt>
                <c:pt idx="5032" formatCode="General">
                  <c:v>9.9214788442673105E-2</c:v>
                </c:pt>
                <c:pt idx="5033" formatCode="General">
                  <c:v>9.9648377619437095E-2</c:v>
                </c:pt>
                <c:pt idx="5034" formatCode="General">
                  <c:v>9.8724958685644001E-2</c:v>
                </c:pt>
                <c:pt idx="5035" formatCode="General">
                  <c:v>9.6511460499106902E-2</c:v>
                </c:pt>
                <c:pt idx="5036" formatCode="General">
                  <c:v>9.32233471775121E-2</c:v>
                </c:pt>
                <c:pt idx="5037" formatCode="General">
                  <c:v>8.79032873305165E-2</c:v>
                </c:pt>
                <c:pt idx="5038" formatCode="General">
                  <c:v>8.0471516926030703E-2</c:v>
                </c:pt>
                <c:pt idx="5039" formatCode="General">
                  <c:v>7.1970244418263593E-2</c:v>
                </c:pt>
                <c:pt idx="5040" formatCode="General">
                  <c:v>6.33813911919138E-2</c:v>
                </c:pt>
                <c:pt idx="5041" formatCode="General">
                  <c:v>5.4575793124729897E-2</c:v>
                </c:pt>
                <c:pt idx="5042" formatCode="General">
                  <c:v>4.5421067976802197E-2</c:v>
                </c:pt>
                <c:pt idx="5043" formatCode="General">
                  <c:v>3.7157336446075898E-2</c:v>
                </c:pt>
                <c:pt idx="5044" formatCode="General">
                  <c:v>3.0291402989592899E-2</c:v>
                </c:pt>
                <c:pt idx="5045" formatCode="General">
                  <c:v>2.4348039477643899E-2</c:v>
                </c:pt>
                <c:pt idx="5046" formatCode="General">
                  <c:v>1.9397397855758301E-2</c:v>
                </c:pt>
                <c:pt idx="5047" formatCode="General">
                  <c:v>1.5687295187524299E-2</c:v>
                </c:pt>
                <c:pt idx="5048" formatCode="General">
                  <c:v>1.33987032803477E-2</c:v>
                </c:pt>
                <c:pt idx="5049" formatCode="General">
                  <c:v>1.1849743630759701E-2</c:v>
                </c:pt>
                <c:pt idx="5050" formatCode="General">
                  <c:v>1.01450731591642E-2</c:v>
                </c:pt>
                <c:pt idx="5051" formatCode="General">
                  <c:v>8.4921121796759994E-3</c:v>
                </c:pt>
                <c:pt idx="5052" formatCode="General">
                  <c:v>7.3515391963501998E-3</c:v>
                </c:pt>
                <c:pt idx="5053" formatCode="General">
                  <c:v>5.7675080026638398E-3</c:v>
                </c:pt>
                <c:pt idx="5054" formatCode="General">
                  <c:v>2.9915498099446301E-3</c:v>
                </c:pt>
                <c:pt idx="5055" formatCode="General">
                  <c:v>-3.72411494106689E-4</c:v>
                </c:pt>
                <c:pt idx="5056" formatCode="General">
                  <c:v>-3.9319175190830899E-3</c:v>
                </c:pt>
                <c:pt idx="5057" formatCode="General">
                  <c:v>-7.7793807890439602E-3</c:v>
                </c:pt>
                <c:pt idx="5058" formatCode="General">
                  <c:v>-1.22853025992071E-2</c:v>
                </c:pt>
                <c:pt idx="5059" formatCode="General">
                  <c:v>-1.7233423851340201E-2</c:v>
                </c:pt>
                <c:pt idx="5060" formatCode="General">
                  <c:v>-2.2826989304509101E-2</c:v>
                </c:pt>
                <c:pt idx="5061" formatCode="General">
                  <c:v>-2.9438871591535899E-2</c:v>
                </c:pt>
                <c:pt idx="5062" formatCode="General">
                  <c:v>-3.6075948209501399E-2</c:v>
                </c:pt>
                <c:pt idx="5063" formatCode="General">
                  <c:v>-4.2113395810280597E-2</c:v>
                </c:pt>
                <c:pt idx="5064" formatCode="General">
                  <c:v>-4.68761279223604E-2</c:v>
                </c:pt>
                <c:pt idx="5065" formatCode="General">
                  <c:v>-4.9227933613570897E-2</c:v>
                </c:pt>
                <c:pt idx="5066" formatCode="General">
                  <c:v>-4.9467860253232701E-2</c:v>
                </c:pt>
                <c:pt idx="5067" formatCode="General">
                  <c:v>-4.8269809286023299E-2</c:v>
                </c:pt>
                <c:pt idx="5068" formatCode="General">
                  <c:v>-4.61284030972181E-2</c:v>
                </c:pt>
                <c:pt idx="5069" formatCode="General">
                  <c:v>-4.2984631089542202E-2</c:v>
                </c:pt>
                <c:pt idx="5070" formatCode="General">
                  <c:v>-3.8314841905843701E-2</c:v>
                </c:pt>
                <c:pt idx="5071" formatCode="General">
                  <c:v>-3.2893558541426698E-2</c:v>
                </c:pt>
                <c:pt idx="5072" formatCode="General">
                  <c:v>-2.85889251166501E-2</c:v>
                </c:pt>
                <c:pt idx="5073" formatCode="General">
                  <c:v>-2.58782450301361E-2</c:v>
                </c:pt>
                <c:pt idx="5074" formatCode="General">
                  <c:v>-2.3583299127368399E-2</c:v>
                </c:pt>
                <c:pt idx="5075" formatCode="General">
                  <c:v>-2.0333391512107099E-2</c:v>
                </c:pt>
                <c:pt idx="5076" formatCode="General">
                  <c:v>-1.5704082796724798E-2</c:v>
                </c:pt>
                <c:pt idx="5077" formatCode="General">
                  <c:v>-1.0137907462760699E-2</c:v>
                </c:pt>
                <c:pt idx="5078" formatCode="General">
                  <c:v>-4.2617360682248801E-3</c:v>
                </c:pt>
                <c:pt idx="5079" formatCode="General">
                  <c:v>6.6505392888071896E-4</c:v>
                </c:pt>
                <c:pt idx="5080" formatCode="General">
                  <c:v>3.9558427749982498E-3</c:v>
                </c:pt>
                <c:pt idx="5081" formatCode="General">
                  <c:v>5.1735969893473297E-3</c:v>
                </c:pt>
                <c:pt idx="5082" formatCode="General">
                  <c:v>3.8941950877881899E-3</c:v>
                </c:pt>
                <c:pt idx="5083" formatCode="General">
                  <c:v>8.4011264689991001E-4</c:v>
                </c:pt>
                <c:pt idx="5084" formatCode="General">
                  <c:v>-3.24624472071824E-3</c:v>
                </c:pt>
                <c:pt idx="5085" formatCode="General">
                  <c:v>-8.2898241216937899E-3</c:v>
                </c:pt>
                <c:pt idx="5086" formatCode="General">
                  <c:v>-1.3708551743873599E-2</c:v>
                </c:pt>
                <c:pt idx="5087" formatCode="General">
                  <c:v>-1.81621114654246E-2</c:v>
                </c:pt>
                <c:pt idx="5088" formatCode="General">
                  <c:v>-2.12929534146582E-2</c:v>
                </c:pt>
                <c:pt idx="5089" formatCode="General">
                  <c:v>-2.2846227387792201E-2</c:v>
                </c:pt>
                <c:pt idx="5090" formatCode="General">
                  <c:v>-2.3453382826921401E-2</c:v>
                </c:pt>
                <c:pt idx="5091" formatCode="General">
                  <c:v>-2.3914391340040898E-2</c:v>
                </c:pt>
                <c:pt idx="5092" formatCode="General">
                  <c:v>-2.41480856258443E-2</c:v>
                </c:pt>
                <c:pt idx="5093" formatCode="General">
                  <c:v>-2.41042234914235E-2</c:v>
                </c:pt>
                <c:pt idx="5094" formatCode="General">
                  <c:v>-2.4223739244106E-2</c:v>
                </c:pt>
                <c:pt idx="5095" formatCode="General">
                  <c:v>-2.4782807265803598E-2</c:v>
                </c:pt>
                <c:pt idx="5096" formatCode="General">
                  <c:v>-2.5481468213650899E-2</c:v>
                </c:pt>
                <c:pt idx="5097" formatCode="General">
                  <c:v>-2.5450550849427201E-2</c:v>
                </c:pt>
                <c:pt idx="5098" formatCode="General">
                  <c:v>-2.3525927197314202E-2</c:v>
                </c:pt>
                <c:pt idx="5099" formatCode="General">
                  <c:v>-1.93950086017751E-2</c:v>
                </c:pt>
                <c:pt idx="5100" formatCode="General">
                  <c:v>-1.4296927497746401E-2</c:v>
                </c:pt>
                <c:pt idx="5101" formatCode="General">
                  <c:v>-8.9887826187960308E-3</c:v>
                </c:pt>
                <c:pt idx="5102" formatCode="General">
                  <c:v>-3.1934097857566602E-3</c:v>
                </c:pt>
                <c:pt idx="5103" formatCode="General">
                  <c:v>2.3243306666114998E-3</c:v>
                </c:pt>
                <c:pt idx="5104" formatCode="General">
                  <c:v>6.76666563041703E-3</c:v>
                </c:pt>
                <c:pt idx="5105" formatCode="General">
                  <c:v>9.8996368912906106E-3</c:v>
                </c:pt>
                <c:pt idx="5106" formatCode="General">
                  <c:v>1.16264191010295E-2</c:v>
                </c:pt>
                <c:pt idx="5107" formatCode="General">
                  <c:v>1.15905393392813E-2</c:v>
                </c:pt>
                <c:pt idx="5108" formatCode="General">
                  <c:v>8.8501194787979492E-3</c:v>
                </c:pt>
                <c:pt idx="5109" formatCode="General">
                  <c:v>3.6126709894497202E-3</c:v>
                </c:pt>
                <c:pt idx="5110" formatCode="General">
                  <c:v>-2.8520369320432799E-3</c:v>
                </c:pt>
                <c:pt idx="5111" formatCode="General">
                  <c:v>-1.05637312112673E-2</c:v>
                </c:pt>
                <c:pt idx="5112" formatCode="General">
                  <c:v>-1.9019261702390999E-2</c:v>
                </c:pt>
                <c:pt idx="5113" formatCode="General">
                  <c:v>-2.71860056177359E-2</c:v>
                </c:pt>
                <c:pt idx="5114" formatCode="General">
                  <c:v>-3.4178068866454497E-2</c:v>
                </c:pt>
                <c:pt idx="5115" formatCode="General">
                  <c:v>-4.0231881757721001E-2</c:v>
                </c:pt>
                <c:pt idx="5116" formatCode="General">
                  <c:v>-4.5998029223805401E-2</c:v>
                </c:pt>
                <c:pt idx="5117" formatCode="General">
                  <c:v>-5.0490513370330101E-2</c:v>
                </c:pt>
                <c:pt idx="5118" formatCode="General">
                  <c:v>-5.3108137533915599E-2</c:v>
                </c:pt>
                <c:pt idx="5119" formatCode="General">
                  <c:v>-5.4662964373627103E-2</c:v>
                </c:pt>
                <c:pt idx="5120" formatCode="General">
                  <c:v>-5.5973945751644598E-2</c:v>
                </c:pt>
                <c:pt idx="5121" formatCode="General">
                  <c:v>-5.6903475084444002E-2</c:v>
                </c:pt>
                <c:pt idx="5122" formatCode="General">
                  <c:v>-5.6375104996055803E-2</c:v>
                </c:pt>
                <c:pt idx="5123" formatCode="General">
                  <c:v>-5.3538098655817899E-2</c:v>
                </c:pt>
                <c:pt idx="5124" formatCode="General">
                  <c:v>-4.8615638217730801E-2</c:v>
                </c:pt>
                <c:pt idx="5125" formatCode="General">
                  <c:v>-4.2703217699121797E-2</c:v>
                </c:pt>
                <c:pt idx="5126" formatCode="General">
                  <c:v>-3.7270311995725301E-2</c:v>
                </c:pt>
                <c:pt idx="5127" formatCode="General">
                  <c:v>-3.3034073957258402E-2</c:v>
                </c:pt>
                <c:pt idx="5128" formatCode="General">
                  <c:v>-3.00705042679426E-2</c:v>
                </c:pt>
                <c:pt idx="5129" formatCode="General">
                  <c:v>-2.82922483132346E-2</c:v>
                </c:pt>
                <c:pt idx="5130" formatCode="General">
                  <c:v>-2.6979318642109101E-2</c:v>
                </c:pt>
                <c:pt idx="5131" formatCode="General">
                  <c:v>-2.5555341199445601E-2</c:v>
                </c:pt>
                <c:pt idx="5132" formatCode="General">
                  <c:v>-2.4006450159452099E-2</c:v>
                </c:pt>
                <c:pt idx="5133" formatCode="General">
                  <c:v>-2.2127814257132599E-2</c:v>
                </c:pt>
                <c:pt idx="5134" formatCode="General">
                  <c:v>-2.0126153362279998E-2</c:v>
                </c:pt>
                <c:pt idx="5135" formatCode="General">
                  <c:v>-1.8469601054687802E-2</c:v>
                </c:pt>
                <c:pt idx="5136" formatCode="General">
                  <c:v>-1.7593906296886501E-2</c:v>
                </c:pt>
                <c:pt idx="5137" formatCode="General">
                  <c:v>-1.7976873799692698E-2</c:v>
                </c:pt>
                <c:pt idx="5138" formatCode="General">
                  <c:v>-2.02421181996651E-2</c:v>
                </c:pt>
                <c:pt idx="5139" formatCode="General">
                  <c:v>-2.3543082132617701E-2</c:v>
                </c:pt>
                <c:pt idx="5140" formatCode="General">
                  <c:v>-2.6122279645125299E-2</c:v>
                </c:pt>
                <c:pt idx="5141" formatCode="General">
                  <c:v>-2.7322311968010202E-2</c:v>
                </c:pt>
                <c:pt idx="5142" formatCode="General">
                  <c:v>-2.7106928926200601E-2</c:v>
                </c:pt>
                <c:pt idx="5143" formatCode="General">
                  <c:v>-2.5667923907769199E-2</c:v>
                </c:pt>
                <c:pt idx="5144" formatCode="General">
                  <c:v>-2.2746292410260001E-2</c:v>
                </c:pt>
                <c:pt idx="5145" formatCode="General">
                  <c:v>-1.8077120430472101E-2</c:v>
                </c:pt>
                <c:pt idx="5146" formatCode="General">
                  <c:v>-1.1684822616945501E-2</c:v>
                </c:pt>
                <c:pt idx="5147" formatCode="General">
                  <c:v>-3.6091678922615098E-3</c:v>
                </c:pt>
                <c:pt idx="5148" formatCode="General">
                  <c:v>5.4620526178409999E-3</c:v>
                </c:pt>
                <c:pt idx="5149" formatCode="General">
                  <c:v>1.43940744690297E-2</c:v>
                </c:pt>
                <c:pt idx="5150" formatCode="General">
                  <c:v>2.27716613331218E-2</c:v>
                </c:pt>
                <c:pt idx="5151" formatCode="General">
                  <c:v>3.0735864665401399E-2</c:v>
                </c:pt>
                <c:pt idx="5152" formatCode="General">
                  <c:v>3.77440612641173E-2</c:v>
                </c:pt>
                <c:pt idx="5153" formatCode="General">
                  <c:v>4.2841932738966401E-2</c:v>
                </c:pt>
                <c:pt idx="5154" formatCode="General">
                  <c:v>4.6178751118546198E-2</c:v>
                </c:pt>
                <c:pt idx="5155" formatCode="General">
                  <c:v>4.8363881187799398E-2</c:v>
                </c:pt>
                <c:pt idx="5156" formatCode="General">
                  <c:v>4.9542605484933298E-2</c:v>
                </c:pt>
                <c:pt idx="5157" formatCode="General">
                  <c:v>5.0043698340399803E-2</c:v>
                </c:pt>
                <c:pt idx="5158" formatCode="General">
                  <c:v>5.0571003914151598E-2</c:v>
                </c:pt>
                <c:pt idx="5159" formatCode="General">
                  <c:v>5.1883107507184799E-2</c:v>
                </c:pt>
                <c:pt idx="5160" formatCode="General">
                  <c:v>5.4051128907194698E-2</c:v>
                </c:pt>
                <c:pt idx="5161" formatCode="General">
                  <c:v>5.7006349736299401E-2</c:v>
                </c:pt>
                <c:pt idx="5162" formatCode="General">
                  <c:v>6.1406746419759101E-2</c:v>
                </c:pt>
                <c:pt idx="5163" formatCode="General">
                  <c:v>6.7873462382148697E-2</c:v>
                </c:pt>
                <c:pt idx="5164" formatCode="General">
                  <c:v>7.5438769555835603E-2</c:v>
                </c:pt>
                <c:pt idx="5165" formatCode="General">
                  <c:v>8.24554765208865E-2</c:v>
                </c:pt>
                <c:pt idx="5166" formatCode="General">
                  <c:v>8.8422718893237301E-2</c:v>
                </c:pt>
                <c:pt idx="5167" formatCode="General">
                  <c:v>9.3364361492544401E-2</c:v>
                </c:pt>
                <c:pt idx="5168" formatCode="General">
                  <c:v>9.7063309156611502E-2</c:v>
                </c:pt>
                <c:pt idx="5169" formatCode="General">
                  <c:v>9.8954547410625607E-2</c:v>
                </c:pt>
                <c:pt idx="5170" formatCode="General">
                  <c:v>9.8762195693939597E-2</c:v>
                </c:pt>
                <c:pt idx="5171" formatCode="General">
                  <c:v>9.7023735411453205E-2</c:v>
                </c:pt>
                <c:pt idx="5172" formatCode="General">
                  <c:v>9.4003540455528306E-2</c:v>
                </c:pt>
                <c:pt idx="5173" formatCode="General">
                  <c:v>8.9330021693349401E-2</c:v>
                </c:pt>
                <c:pt idx="5174" formatCode="General">
                  <c:v>8.3120542882264406E-2</c:v>
                </c:pt>
                <c:pt idx="5175" formatCode="General">
                  <c:v>7.5833207581694401E-2</c:v>
                </c:pt>
                <c:pt idx="5176" formatCode="General">
                  <c:v>6.8043476571619702E-2</c:v>
                </c:pt>
                <c:pt idx="5177" formatCode="General">
                  <c:v>6.1055529369173397E-2</c:v>
                </c:pt>
                <c:pt idx="5178" formatCode="General">
                  <c:v>5.58998368293641E-2</c:v>
                </c:pt>
                <c:pt idx="5179" formatCode="General">
                  <c:v>5.23032597180772E-2</c:v>
                </c:pt>
                <c:pt idx="5180" formatCode="General">
                  <c:v>4.8458327366954899E-2</c:v>
                </c:pt>
                <c:pt idx="5181" formatCode="General">
                  <c:v>4.3682634244957302E-2</c:v>
                </c:pt>
                <c:pt idx="5182" formatCode="General">
                  <c:v>3.9238573030086397E-2</c:v>
                </c:pt>
                <c:pt idx="5183" formatCode="General">
                  <c:v>3.55267912293405E-2</c:v>
                </c:pt>
                <c:pt idx="5184" formatCode="General">
                  <c:v>3.2067036359297703E-2</c:v>
                </c:pt>
                <c:pt idx="5185" formatCode="General">
                  <c:v>2.81814700982592E-2</c:v>
                </c:pt>
                <c:pt idx="5186" formatCode="General">
                  <c:v>2.4077047151448799E-2</c:v>
                </c:pt>
                <c:pt idx="5187" formatCode="General">
                  <c:v>2.0351025075366E-2</c:v>
                </c:pt>
                <c:pt idx="5188" formatCode="General">
                  <c:v>1.7511573114647402E-2</c:v>
                </c:pt>
                <c:pt idx="5189" formatCode="General">
                  <c:v>1.5507800200748101E-2</c:v>
                </c:pt>
                <c:pt idx="5190" formatCode="General">
                  <c:v>1.5252044465028E-2</c:v>
                </c:pt>
                <c:pt idx="5191" formatCode="General">
                  <c:v>1.73389519002877E-2</c:v>
                </c:pt>
                <c:pt idx="5192" formatCode="General">
                  <c:v>2.07519650407175E-2</c:v>
                </c:pt>
                <c:pt idx="5193" formatCode="General">
                  <c:v>2.59364953016962E-2</c:v>
                </c:pt>
                <c:pt idx="5194" formatCode="General">
                  <c:v>3.3393796927717399E-2</c:v>
                </c:pt>
                <c:pt idx="5195" formatCode="General">
                  <c:v>4.2386049678167503E-2</c:v>
                </c:pt>
                <c:pt idx="5196" formatCode="General">
                  <c:v>5.2163898269987297E-2</c:v>
                </c:pt>
                <c:pt idx="5197" formatCode="General">
                  <c:v>6.2443032355940099E-2</c:v>
                </c:pt>
                <c:pt idx="5198" formatCode="General">
                  <c:v>7.1513020919897599E-2</c:v>
                </c:pt>
                <c:pt idx="5199" formatCode="General">
                  <c:v>7.7482003729772403E-2</c:v>
                </c:pt>
                <c:pt idx="5200" formatCode="General">
                  <c:v>7.9877499569777702E-2</c:v>
                </c:pt>
                <c:pt idx="5201" formatCode="General">
                  <c:v>7.8689652995713594E-2</c:v>
                </c:pt>
                <c:pt idx="5202" formatCode="General">
                  <c:v>7.3575749894599196E-2</c:v>
                </c:pt>
                <c:pt idx="5203" formatCode="General">
                  <c:v>6.4380183621676704E-2</c:v>
                </c:pt>
                <c:pt idx="5204" formatCode="General">
                  <c:v>5.2053490274893401E-2</c:v>
                </c:pt>
                <c:pt idx="5205" formatCode="General">
                  <c:v>3.65948312269904E-2</c:v>
                </c:pt>
                <c:pt idx="5206" formatCode="General">
                  <c:v>1.7982226642737201E-2</c:v>
                </c:pt>
                <c:pt idx="5207" formatCode="General">
                  <c:v>-3.1346429105103498E-3</c:v>
                </c:pt>
                <c:pt idx="5208" formatCode="General">
                  <c:v>-2.5682374494222601E-2</c:v>
                </c:pt>
                <c:pt idx="5209" formatCode="General">
                  <c:v>-4.8099330807721503E-2</c:v>
                </c:pt>
                <c:pt idx="5210" formatCode="General">
                  <c:v>-6.9757914122063294E-2</c:v>
                </c:pt>
                <c:pt idx="5211" formatCode="General">
                  <c:v>-9.0065564238760901E-2</c:v>
                </c:pt>
                <c:pt idx="5212" formatCode="General">
                  <c:v>-0.10803890776757399</c:v>
                </c:pt>
                <c:pt idx="5213" formatCode="General">
                  <c:v>-0.122748004919277</c:v>
                </c:pt>
                <c:pt idx="5214" formatCode="General">
                  <c:v>-0.13366086780674299</c:v>
                </c:pt>
                <c:pt idx="5215" formatCode="General">
                  <c:v>-0.14058504766390101</c:v>
                </c:pt>
                <c:pt idx="5216" formatCode="General">
                  <c:v>-0.14322639409042601</c:v>
                </c:pt>
                <c:pt idx="5217" formatCode="General">
                  <c:v>-0.142181778563339</c:v>
                </c:pt>
                <c:pt idx="5218" formatCode="General">
                  <c:v>-0.13833782686596999</c:v>
                </c:pt>
                <c:pt idx="5219" formatCode="General">
                  <c:v>-0.13222038330909699</c:v>
                </c:pt>
                <c:pt idx="5220" formatCode="General">
                  <c:v>-0.124552311745956</c:v>
                </c:pt>
                <c:pt idx="5221" formatCode="General">
                  <c:v>-0.115401596810437</c:v>
                </c:pt>
                <c:pt idx="5222" formatCode="General">
                  <c:v>-0.105239638241971</c:v>
                </c:pt>
                <c:pt idx="5223" formatCode="General">
                  <c:v>-9.4738871213313397E-2</c:v>
                </c:pt>
                <c:pt idx="5224" formatCode="General">
                  <c:v>-8.3912255092267601E-2</c:v>
                </c:pt>
                <c:pt idx="5225" formatCode="General">
                  <c:v>-7.30077531867976E-2</c:v>
                </c:pt>
                <c:pt idx="5226" formatCode="General">
                  <c:v>-6.21822721734719E-2</c:v>
                </c:pt>
                <c:pt idx="5227" formatCode="General">
                  <c:v>-5.2249126079974798E-2</c:v>
                </c:pt>
                <c:pt idx="5228" formatCode="General">
                  <c:v>-4.3866786192678697E-2</c:v>
                </c:pt>
                <c:pt idx="5229" formatCode="General">
                  <c:v>-3.6969742312841003E-2</c:v>
                </c:pt>
                <c:pt idx="5230" formatCode="General">
                  <c:v>-3.18367286909663E-2</c:v>
                </c:pt>
                <c:pt idx="5231" formatCode="General">
                  <c:v>-2.8890986005752899E-2</c:v>
                </c:pt>
                <c:pt idx="5232" formatCode="General">
                  <c:v>-2.8421608217944101E-2</c:v>
                </c:pt>
                <c:pt idx="5233" formatCode="General">
                  <c:v>-2.97531597222792E-2</c:v>
                </c:pt>
                <c:pt idx="5234" formatCode="General">
                  <c:v>-3.1700792348475199E-2</c:v>
                </c:pt>
                <c:pt idx="5235" formatCode="General">
                  <c:v>-3.4476331580661997E-2</c:v>
                </c:pt>
                <c:pt idx="5236" formatCode="General">
                  <c:v>-3.8047075542337098E-2</c:v>
                </c:pt>
                <c:pt idx="5237" formatCode="General">
                  <c:v>-4.0902199575374998E-2</c:v>
                </c:pt>
                <c:pt idx="5238" formatCode="General">
                  <c:v>-4.30536232165738E-2</c:v>
                </c:pt>
                <c:pt idx="5239" formatCode="General">
                  <c:v>-4.5824472273579803E-2</c:v>
                </c:pt>
                <c:pt idx="5240" formatCode="General">
                  <c:v>-4.9805555424760298E-2</c:v>
                </c:pt>
                <c:pt idx="5241" formatCode="General">
                  <c:v>-5.3668021371808199E-2</c:v>
                </c:pt>
                <c:pt idx="5242" formatCode="General">
                  <c:v>-5.6555655123340799E-2</c:v>
                </c:pt>
                <c:pt idx="5243" formatCode="General">
                  <c:v>-5.8363437161018397E-2</c:v>
                </c:pt>
                <c:pt idx="5244" formatCode="General">
                  <c:v>-5.8080182602060201E-2</c:v>
                </c:pt>
                <c:pt idx="5245" formatCode="General">
                  <c:v>-5.5846167998215901E-2</c:v>
                </c:pt>
                <c:pt idx="5246" formatCode="General">
                  <c:v>-5.2413767818985497E-2</c:v>
                </c:pt>
                <c:pt idx="5247" formatCode="General">
                  <c:v>-4.8066288568353002E-2</c:v>
                </c:pt>
                <c:pt idx="5248" formatCode="General">
                  <c:v>-4.2892373788737601E-2</c:v>
                </c:pt>
                <c:pt idx="5249" formatCode="General">
                  <c:v>-3.70484977887457E-2</c:v>
                </c:pt>
                <c:pt idx="5250" formatCode="General">
                  <c:v>-3.08917037351982E-2</c:v>
                </c:pt>
                <c:pt idx="5251" formatCode="General">
                  <c:v>-2.4816020036892102E-2</c:v>
                </c:pt>
                <c:pt idx="5252" formatCode="General">
                  <c:v>-1.93798361291816E-2</c:v>
                </c:pt>
                <c:pt idx="5253" formatCode="General">
                  <c:v>-1.4740389285272401E-2</c:v>
                </c:pt>
                <c:pt idx="5254" formatCode="General">
                  <c:v>-1.11616505808624E-2</c:v>
                </c:pt>
                <c:pt idx="5255" formatCode="General">
                  <c:v>-8.8226461972644808E-3</c:v>
                </c:pt>
                <c:pt idx="5256" formatCode="General">
                  <c:v>-6.69478036874186E-3</c:v>
                </c:pt>
                <c:pt idx="5257" formatCode="General">
                  <c:v>-4.51362882524822E-3</c:v>
                </c:pt>
                <c:pt idx="5258" formatCode="General">
                  <c:v>-2.3689430935728301E-3</c:v>
                </c:pt>
                <c:pt idx="5259" formatCode="General">
                  <c:v>-3.0378206296769898E-4</c:v>
                </c:pt>
                <c:pt idx="5260" formatCode="General">
                  <c:v>1.71369387490296E-3</c:v>
                </c:pt>
                <c:pt idx="5261" formatCode="General">
                  <c:v>4.2364865946187399E-3</c:v>
                </c:pt>
                <c:pt idx="5262" formatCode="General">
                  <c:v>7.7722652021195403E-3</c:v>
                </c:pt>
                <c:pt idx="5263" formatCode="General">
                  <c:v>1.25739609236519E-2</c:v>
                </c:pt>
                <c:pt idx="5264" formatCode="General">
                  <c:v>1.7272924852729798E-2</c:v>
                </c:pt>
                <c:pt idx="5265" formatCode="General">
                  <c:v>2.0054267660386899E-2</c:v>
                </c:pt>
                <c:pt idx="5266" formatCode="General">
                  <c:v>2.10313144414274E-2</c:v>
                </c:pt>
                <c:pt idx="5267" formatCode="General">
                  <c:v>2.1230130306687401E-2</c:v>
                </c:pt>
                <c:pt idx="5268" formatCode="General">
                  <c:v>2.1601525838107899E-2</c:v>
                </c:pt>
                <c:pt idx="5269" formatCode="General">
                  <c:v>2.16712369272598E-2</c:v>
                </c:pt>
                <c:pt idx="5270" formatCode="General">
                  <c:v>2.03424206422162E-2</c:v>
                </c:pt>
                <c:pt idx="5271" formatCode="General">
                  <c:v>1.7595173879847499E-2</c:v>
                </c:pt>
                <c:pt idx="5272" formatCode="General">
                  <c:v>1.3961213521374799E-2</c:v>
                </c:pt>
                <c:pt idx="5273" formatCode="General">
                  <c:v>1.02891670858103E-2</c:v>
                </c:pt>
                <c:pt idx="5274" formatCode="General">
                  <c:v>6.4737511627602296E-3</c:v>
                </c:pt>
                <c:pt idx="5275" formatCode="General">
                  <c:v>2.1447490067672101E-3</c:v>
                </c:pt>
                <c:pt idx="5276" formatCode="General">
                  <c:v>-2.4104438653300602E-3</c:v>
                </c:pt>
                <c:pt idx="5277" formatCode="General">
                  <c:v>-6.5742495623212103E-3</c:v>
                </c:pt>
                <c:pt idx="5278" formatCode="General">
                  <c:v>-9.4438525575428704E-3</c:v>
                </c:pt>
                <c:pt idx="5279" formatCode="General">
                  <c:v>-1.10282511348225E-2</c:v>
                </c:pt>
                <c:pt idx="5280" formatCode="General">
                  <c:v>-1.1452787673494801E-2</c:v>
                </c:pt>
                <c:pt idx="5281" formatCode="General">
                  <c:v>-1.05742072062277E-2</c:v>
                </c:pt>
                <c:pt idx="5282" formatCode="General">
                  <c:v>-8.8262097262709702E-3</c:v>
                </c:pt>
                <c:pt idx="5283" formatCode="General">
                  <c:v>-5.7931497217005102E-3</c:v>
                </c:pt>
                <c:pt idx="5284" formatCode="General">
                  <c:v>-1.72109215152091E-3</c:v>
                </c:pt>
                <c:pt idx="5285" formatCode="General">
                  <c:v>2.3405238430278998E-3</c:v>
                </c:pt>
                <c:pt idx="5286" formatCode="General">
                  <c:v>7.2608206683932499E-3</c:v>
                </c:pt>
                <c:pt idx="5287" formatCode="General">
                  <c:v>1.42680542296406E-2</c:v>
                </c:pt>
                <c:pt idx="5288" formatCode="General">
                  <c:v>2.3142537386864399E-2</c:v>
                </c:pt>
                <c:pt idx="5289" formatCode="General">
                  <c:v>3.2903065221989602E-2</c:v>
                </c:pt>
                <c:pt idx="5290" formatCode="General">
                  <c:v>4.22844713395907E-2</c:v>
                </c:pt>
                <c:pt idx="5291" formatCode="General">
                  <c:v>5.0913954482714303E-2</c:v>
                </c:pt>
                <c:pt idx="5292" formatCode="General">
                  <c:v>5.9419601785197902E-2</c:v>
                </c:pt>
                <c:pt idx="5293" formatCode="General">
                  <c:v>6.8311539995994902E-2</c:v>
                </c:pt>
                <c:pt idx="5294" formatCode="General">
                  <c:v>7.7393347610471494E-2</c:v>
                </c:pt>
                <c:pt idx="5295" formatCode="General">
                  <c:v>8.5883392291543195E-2</c:v>
                </c:pt>
                <c:pt idx="5296" formatCode="General">
                  <c:v>9.3624365615367203E-2</c:v>
                </c:pt>
                <c:pt idx="5297" formatCode="General">
                  <c:v>0.100988935445294</c:v>
                </c:pt>
                <c:pt idx="5298" formatCode="General">
                  <c:v>0.108429774814253</c:v>
                </c:pt>
                <c:pt idx="5299" formatCode="General">
                  <c:v>0.114998006747959</c:v>
                </c:pt>
                <c:pt idx="5300" formatCode="General">
                  <c:v>0.11912302626452401</c:v>
                </c:pt>
                <c:pt idx="5301" formatCode="General">
                  <c:v>0.12017972986443499</c:v>
                </c:pt>
                <c:pt idx="5302" formatCode="General">
                  <c:v>0.118081423419925</c:v>
                </c:pt>
                <c:pt idx="5303" formatCode="General">
                  <c:v>0.112526993671965</c:v>
                </c:pt>
                <c:pt idx="5304" formatCode="General">
                  <c:v>0.10296375750847001</c:v>
                </c:pt>
                <c:pt idx="5305" formatCode="General">
                  <c:v>9.0772460344916803E-2</c:v>
                </c:pt>
                <c:pt idx="5306" formatCode="General">
                  <c:v>7.8046293025524793E-2</c:v>
                </c:pt>
                <c:pt idx="5307" formatCode="General">
                  <c:v>6.5671923763176696E-2</c:v>
                </c:pt>
                <c:pt idx="5308" formatCode="General">
                  <c:v>5.32201656540916E-2</c:v>
                </c:pt>
                <c:pt idx="5309" formatCode="General">
                  <c:v>4.1003428949277103E-2</c:v>
                </c:pt>
                <c:pt idx="5310" formatCode="General">
                  <c:v>3.0121407834417201E-2</c:v>
                </c:pt>
                <c:pt idx="5311" formatCode="General">
                  <c:v>2.0265681287005701E-2</c:v>
                </c:pt>
                <c:pt idx="5312" formatCode="General">
                  <c:v>1.1162362993076699E-2</c:v>
                </c:pt>
                <c:pt idx="5313" formatCode="General">
                  <c:v>3.5483302587797699E-3</c:v>
                </c:pt>
                <c:pt idx="5314" formatCode="General">
                  <c:v>-2.15937752387975E-3</c:v>
                </c:pt>
                <c:pt idx="5315" formatCode="General">
                  <c:v>-6.6555894713583403E-3</c:v>
                </c:pt>
                <c:pt idx="5316" formatCode="General">
                  <c:v>-1.06322520860675E-2</c:v>
                </c:pt>
                <c:pt idx="5317" formatCode="General">
                  <c:v>-1.32743443441049E-2</c:v>
                </c:pt>
                <c:pt idx="5318" formatCode="General">
                  <c:v>-1.4034214074493E-2</c:v>
                </c:pt>
                <c:pt idx="5319" formatCode="General">
                  <c:v>-1.35318401710123E-2</c:v>
                </c:pt>
                <c:pt idx="5320" formatCode="General">
                  <c:v>-1.12858920530437E-2</c:v>
                </c:pt>
                <c:pt idx="5321" formatCode="General">
                  <c:v>-6.4407350649474402E-3</c:v>
                </c:pt>
                <c:pt idx="5322" formatCode="General">
                  <c:v>7.8043415399428303E-4</c:v>
                </c:pt>
                <c:pt idx="5323" formatCode="General">
                  <c:v>9.6779147551305997E-3</c:v>
                </c:pt>
                <c:pt idx="5324" formatCode="General">
                  <c:v>1.98722885030026E-2</c:v>
                </c:pt>
                <c:pt idx="5325" formatCode="General">
                  <c:v>3.0940187387044502E-2</c:v>
                </c:pt>
                <c:pt idx="5326" formatCode="General">
                  <c:v>4.1906433000024397E-2</c:v>
                </c:pt>
                <c:pt idx="5327" formatCode="General">
                  <c:v>5.0948960345440997E-2</c:v>
                </c:pt>
                <c:pt idx="5328" formatCode="General">
                  <c:v>5.6809455231198298E-2</c:v>
                </c:pt>
                <c:pt idx="5329" formatCode="General">
                  <c:v>5.96151968140348E-2</c:v>
                </c:pt>
                <c:pt idx="5330" formatCode="General">
                  <c:v>5.9958758517018297E-2</c:v>
                </c:pt>
                <c:pt idx="5331" formatCode="General">
                  <c:v>5.7983178352477599E-2</c:v>
                </c:pt>
                <c:pt idx="5332" formatCode="General">
                  <c:v>5.3897108221446201E-2</c:v>
                </c:pt>
                <c:pt idx="5333" formatCode="General">
                  <c:v>4.7797615170607703E-2</c:v>
                </c:pt>
                <c:pt idx="5334" formatCode="General">
                  <c:v>3.98275153269676E-2</c:v>
                </c:pt>
                <c:pt idx="5335" formatCode="General">
                  <c:v>3.1288676071745201E-2</c:v>
                </c:pt>
                <c:pt idx="5336" formatCode="General">
                  <c:v>2.2426676727814399E-2</c:v>
                </c:pt>
                <c:pt idx="5337" formatCode="General">
                  <c:v>1.2788220492702999E-2</c:v>
                </c:pt>
                <c:pt idx="5338" formatCode="General">
                  <c:v>2.9621596950494401E-3</c:v>
                </c:pt>
                <c:pt idx="5339" formatCode="General">
                  <c:v>-6.7188233738167099E-3</c:v>
                </c:pt>
                <c:pt idx="5340" formatCode="General">
                  <c:v>-1.7284862321655801E-2</c:v>
                </c:pt>
                <c:pt idx="5341" formatCode="General">
                  <c:v>-2.88785184230652E-2</c:v>
                </c:pt>
                <c:pt idx="5342" formatCode="General">
                  <c:v>-3.9648381407458598E-2</c:v>
                </c:pt>
                <c:pt idx="5343" formatCode="General">
                  <c:v>-4.7940312457617699E-2</c:v>
                </c:pt>
                <c:pt idx="5344" formatCode="General">
                  <c:v>-5.3110893635573198E-2</c:v>
                </c:pt>
                <c:pt idx="5345" formatCode="General">
                  <c:v>-5.6502695581038098E-2</c:v>
                </c:pt>
                <c:pt idx="5346" formatCode="General">
                  <c:v>-6.0084493111298098E-2</c:v>
                </c:pt>
                <c:pt idx="5347" formatCode="General">
                  <c:v>-6.3640248264929603E-2</c:v>
                </c:pt>
                <c:pt idx="5348" formatCode="General">
                  <c:v>-6.5983838389193805E-2</c:v>
                </c:pt>
                <c:pt idx="5349" formatCode="General">
                  <c:v>-6.6996088811476798E-2</c:v>
                </c:pt>
                <c:pt idx="5350" formatCode="General">
                  <c:v>-6.7439602185657602E-2</c:v>
                </c:pt>
                <c:pt idx="5351" formatCode="General">
                  <c:v>-6.7547318876595999E-2</c:v>
                </c:pt>
                <c:pt idx="5352" formatCode="General">
                  <c:v>-6.6443351274971807E-2</c:v>
                </c:pt>
                <c:pt idx="5353" formatCode="General">
                  <c:v>-6.3541386565839103E-2</c:v>
                </c:pt>
                <c:pt idx="5354" formatCode="General">
                  <c:v>-5.93945585666402E-2</c:v>
                </c:pt>
                <c:pt idx="5355" formatCode="General">
                  <c:v>-5.4790039961669201E-2</c:v>
                </c:pt>
                <c:pt idx="5356" formatCode="General">
                  <c:v>-5.0328773380322801E-2</c:v>
                </c:pt>
                <c:pt idx="5357" formatCode="General">
                  <c:v>-4.60268151627371E-2</c:v>
                </c:pt>
                <c:pt idx="5358" formatCode="General">
                  <c:v>-4.1304794181122401E-2</c:v>
                </c:pt>
                <c:pt idx="5359" formatCode="General">
                  <c:v>-3.61597440874218E-2</c:v>
                </c:pt>
                <c:pt idx="5360" formatCode="General">
                  <c:v>-3.1146721618317899E-2</c:v>
                </c:pt>
                <c:pt idx="5361" formatCode="General">
                  <c:v>-2.6412027576036098E-2</c:v>
                </c:pt>
                <c:pt idx="5362" formatCode="General">
                  <c:v>-2.2311043766932E-2</c:v>
                </c:pt>
                <c:pt idx="5363" formatCode="General">
                  <c:v>-1.9177035873545099E-2</c:v>
                </c:pt>
                <c:pt idx="5364" formatCode="General">
                  <c:v>-1.5977203719613399E-2</c:v>
                </c:pt>
                <c:pt idx="5365" formatCode="General">
                  <c:v>-1.2628240551338101E-2</c:v>
                </c:pt>
                <c:pt idx="5366" formatCode="General">
                  <c:v>-1.06924272937688E-2</c:v>
                </c:pt>
                <c:pt idx="5367" formatCode="General">
                  <c:v>-1.0529030687280901E-2</c:v>
                </c:pt>
                <c:pt idx="5368" formatCode="General">
                  <c:v>-1.1906842573815499E-2</c:v>
                </c:pt>
                <c:pt idx="5369" formatCode="General">
                  <c:v>-1.51089719165235E-2</c:v>
                </c:pt>
                <c:pt idx="5370" formatCode="General">
                  <c:v>-1.9779439055644801E-2</c:v>
                </c:pt>
                <c:pt idx="5371" formatCode="General">
                  <c:v>-2.4587787594113401E-2</c:v>
                </c:pt>
                <c:pt idx="5372" formatCode="General">
                  <c:v>-2.9172138691048202E-2</c:v>
                </c:pt>
                <c:pt idx="5373" formatCode="General">
                  <c:v>-3.4121719249354303E-2</c:v>
                </c:pt>
                <c:pt idx="5374" formatCode="General">
                  <c:v>-3.9399829898086401E-2</c:v>
                </c:pt>
                <c:pt idx="5375" formatCode="General">
                  <c:v>-4.4797811055738199E-2</c:v>
                </c:pt>
                <c:pt idx="5376" formatCode="General">
                  <c:v>-5.08906126990099E-2</c:v>
                </c:pt>
                <c:pt idx="5377" formatCode="General">
                  <c:v>-5.84848279503049E-2</c:v>
                </c:pt>
                <c:pt idx="5378" formatCode="General">
                  <c:v>-6.7162636088500705E-2</c:v>
                </c:pt>
                <c:pt idx="5379" formatCode="General">
                  <c:v>-7.5581517468364404E-2</c:v>
                </c:pt>
                <c:pt idx="5380" formatCode="General">
                  <c:v>-8.21271326930023E-2</c:v>
                </c:pt>
                <c:pt idx="5381" formatCode="General">
                  <c:v>-8.5565915822615302E-2</c:v>
                </c:pt>
                <c:pt idx="5382" formatCode="General">
                  <c:v>-8.6050263036616795E-2</c:v>
                </c:pt>
                <c:pt idx="5383" formatCode="General">
                  <c:v>-8.3941297376031704E-2</c:v>
                </c:pt>
                <c:pt idx="5384" formatCode="General">
                  <c:v>-7.9735032437239201E-2</c:v>
                </c:pt>
                <c:pt idx="5385" formatCode="General">
                  <c:v>-7.4133048615312003E-2</c:v>
                </c:pt>
                <c:pt idx="5386" formatCode="General">
                  <c:v>-6.7094415208489203E-2</c:v>
                </c:pt>
                <c:pt idx="5387" formatCode="General">
                  <c:v>-5.84945305844062E-2</c:v>
                </c:pt>
                <c:pt idx="5388" formatCode="General">
                  <c:v>-4.9541667904706703E-2</c:v>
                </c:pt>
                <c:pt idx="5389" formatCode="General">
                  <c:v>-4.0585941769023803E-2</c:v>
                </c:pt>
                <c:pt idx="5390" formatCode="General">
                  <c:v>-3.1441568155088799E-2</c:v>
                </c:pt>
                <c:pt idx="5391" formatCode="General">
                  <c:v>-2.2945995898033901E-2</c:v>
                </c:pt>
                <c:pt idx="5392" formatCode="General">
                  <c:v>-1.56623140925208E-2</c:v>
                </c:pt>
                <c:pt idx="5393" formatCode="General">
                  <c:v>-9.5119912855162001E-3</c:v>
                </c:pt>
                <c:pt idx="5394" formatCode="General">
                  <c:v>-3.7063558932531201E-3</c:v>
                </c:pt>
                <c:pt idx="5395" formatCode="General">
                  <c:v>1.7185642929347001E-3</c:v>
                </c:pt>
                <c:pt idx="5396" formatCode="General">
                  <c:v>6.2023572847216702E-3</c:v>
                </c:pt>
                <c:pt idx="5397" formatCode="General">
                  <c:v>9.7890899696317195E-3</c:v>
                </c:pt>
                <c:pt idx="5398" formatCode="General">
                  <c:v>1.24879567864378E-2</c:v>
                </c:pt>
                <c:pt idx="5399" formatCode="General">
                  <c:v>1.44730480276936E-2</c:v>
                </c:pt>
                <c:pt idx="5400" formatCode="General">
                  <c:v>1.5835290103154299E-2</c:v>
                </c:pt>
                <c:pt idx="5401" formatCode="General">
                  <c:v>1.65784146361291E-2</c:v>
                </c:pt>
                <c:pt idx="5402" formatCode="General">
                  <c:v>1.6467022847364898E-2</c:v>
                </c:pt>
                <c:pt idx="5403" formatCode="General">
                  <c:v>1.5703548878696801E-2</c:v>
                </c:pt>
                <c:pt idx="5404" formatCode="General">
                  <c:v>1.5377487741642101E-2</c:v>
                </c:pt>
                <c:pt idx="5405" formatCode="General">
                  <c:v>1.4917415329323599E-2</c:v>
                </c:pt>
                <c:pt idx="5406" formatCode="General">
                  <c:v>1.37283828268112E-2</c:v>
                </c:pt>
                <c:pt idx="5407" formatCode="General">
                  <c:v>1.2628619642314799E-2</c:v>
                </c:pt>
                <c:pt idx="5408" formatCode="General">
                  <c:v>1.1707164905984399E-2</c:v>
                </c:pt>
                <c:pt idx="5409" formatCode="General">
                  <c:v>1.0139284512801701E-2</c:v>
                </c:pt>
                <c:pt idx="5410" formatCode="General">
                  <c:v>7.7924970711003199E-3</c:v>
                </c:pt>
                <c:pt idx="5411" formatCode="General">
                  <c:v>4.8333504745522804E-3</c:v>
                </c:pt>
                <c:pt idx="5412" formatCode="General">
                  <c:v>1.6244573283957101E-3</c:v>
                </c:pt>
                <c:pt idx="5413" formatCode="General">
                  <c:v>-1.15531108573014E-3</c:v>
                </c:pt>
                <c:pt idx="5414" formatCode="General">
                  <c:v>-2.7133483445400401E-3</c:v>
                </c:pt>
                <c:pt idx="5415" formatCode="General">
                  <c:v>-2.1326771866434099E-3</c:v>
                </c:pt>
                <c:pt idx="5416" formatCode="General">
                  <c:v>1.5471699309126199E-3</c:v>
                </c:pt>
                <c:pt idx="5417" formatCode="General">
                  <c:v>8.0927684048862896E-3</c:v>
                </c:pt>
                <c:pt idx="5418" formatCode="General">
                  <c:v>1.64672423578049E-2</c:v>
                </c:pt>
                <c:pt idx="5419" formatCode="General">
                  <c:v>2.5691638205364499E-2</c:v>
                </c:pt>
                <c:pt idx="5420" formatCode="General">
                  <c:v>3.4407468038786103E-2</c:v>
                </c:pt>
                <c:pt idx="5421" formatCode="General">
                  <c:v>4.2719800360811903E-2</c:v>
                </c:pt>
                <c:pt idx="5422" formatCode="General">
                  <c:v>5.0650490906534999E-2</c:v>
                </c:pt>
                <c:pt idx="5423" formatCode="General">
                  <c:v>5.6242104869080801E-2</c:v>
                </c:pt>
                <c:pt idx="5424" formatCode="General">
                  <c:v>5.82432943863972E-2</c:v>
                </c:pt>
                <c:pt idx="5425" formatCode="General">
                  <c:v>5.77155538305077E-2</c:v>
                </c:pt>
                <c:pt idx="5426" formatCode="General">
                  <c:v>5.5733939775046502E-2</c:v>
                </c:pt>
                <c:pt idx="5427" formatCode="General">
                  <c:v>5.31597076112722E-2</c:v>
                </c:pt>
                <c:pt idx="5428" formatCode="General">
                  <c:v>5.0609415463883797E-2</c:v>
                </c:pt>
                <c:pt idx="5429" formatCode="General">
                  <c:v>4.8261691884590903E-2</c:v>
                </c:pt>
                <c:pt idx="5430" formatCode="General">
                  <c:v>4.6738324143702298E-2</c:v>
                </c:pt>
                <c:pt idx="5431" formatCode="General">
                  <c:v>4.6102988348339299E-2</c:v>
                </c:pt>
                <c:pt idx="5432" formatCode="General">
                  <c:v>4.6125331166284499E-2</c:v>
                </c:pt>
                <c:pt idx="5433" formatCode="General">
                  <c:v>4.6152435482066302E-2</c:v>
                </c:pt>
                <c:pt idx="5434" formatCode="General">
                  <c:v>4.5740854836361797E-2</c:v>
                </c:pt>
                <c:pt idx="5435" formatCode="General">
                  <c:v>4.5894116292040203E-2</c:v>
                </c:pt>
                <c:pt idx="5436" formatCode="General">
                  <c:v>4.7138293849686298E-2</c:v>
                </c:pt>
                <c:pt idx="5437" formatCode="General">
                  <c:v>4.8170652245617201E-2</c:v>
                </c:pt>
                <c:pt idx="5438" formatCode="General">
                  <c:v>4.8408038035560499E-2</c:v>
                </c:pt>
                <c:pt idx="5439" formatCode="General">
                  <c:v>4.8212491748392997E-2</c:v>
                </c:pt>
                <c:pt idx="5440" formatCode="General">
                  <c:v>4.7302991227174802E-2</c:v>
                </c:pt>
                <c:pt idx="5441" formatCode="General">
                  <c:v>4.5315426177546102E-2</c:v>
                </c:pt>
                <c:pt idx="5442" formatCode="General">
                  <c:v>4.2721337821678002E-2</c:v>
                </c:pt>
                <c:pt idx="5443" formatCode="General">
                  <c:v>3.9847911003179699E-2</c:v>
                </c:pt>
                <c:pt idx="5444" formatCode="General">
                  <c:v>3.5792528532787998E-2</c:v>
                </c:pt>
                <c:pt idx="5445" formatCode="General">
                  <c:v>3.0821353145171398E-2</c:v>
                </c:pt>
                <c:pt idx="5446" formatCode="General">
                  <c:v>2.62990665903679E-2</c:v>
                </c:pt>
                <c:pt idx="5447" formatCode="General">
                  <c:v>2.1972984106073901E-2</c:v>
                </c:pt>
                <c:pt idx="5448" formatCode="General">
                  <c:v>1.7962252760119299E-2</c:v>
                </c:pt>
                <c:pt idx="5449" formatCode="General">
                  <c:v>1.5486453363127E-2</c:v>
                </c:pt>
                <c:pt idx="5450" formatCode="General">
                  <c:v>1.42690195763107E-2</c:v>
                </c:pt>
                <c:pt idx="5451" formatCode="General">
                  <c:v>1.4181676694590801E-2</c:v>
                </c:pt>
                <c:pt idx="5452" formatCode="General">
                  <c:v>1.51158684667111E-2</c:v>
                </c:pt>
                <c:pt idx="5453" formatCode="General">
                  <c:v>1.6908573067714198E-2</c:v>
                </c:pt>
                <c:pt idx="5454" formatCode="General">
                  <c:v>2.0175844127460801E-2</c:v>
                </c:pt>
                <c:pt idx="5455" formatCode="General">
                  <c:v>2.4183070735382201E-2</c:v>
                </c:pt>
                <c:pt idx="5456" formatCode="General">
                  <c:v>2.7699637086566201E-2</c:v>
                </c:pt>
                <c:pt idx="5457" formatCode="General">
                  <c:v>2.9908436915846399E-2</c:v>
                </c:pt>
                <c:pt idx="5458" formatCode="General">
                  <c:v>3.0763690289952898E-2</c:v>
                </c:pt>
                <c:pt idx="5459" formatCode="General">
                  <c:v>3.0440426026958799E-2</c:v>
                </c:pt>
                <c:pt idx="5460" formatCode="General">
                  <c:v>2.87411544366649E-2</c:v>
                </c:pt>
                <c:pt idx="5461" formatCode="General">
                  <c:v>2.6605736375075399E-2</c:v>
                </c:pt>
                <c:pt idx="5462" formatCode="General">
                  <c:v>2.4279705780284402E-2</c:v>
                </c:pt>
                <c:pt idx="5463" formatCode="General">
                  <c:v>2.1328095962054101E-2</c:v>
                </c:pt>
                <c:pt idx="5464" formatCode="General">
                  <c:v>1.87123250515547E-2</c:v>
                </c:pt>
                <c:pt idx="5465" formatCode="General">
                  <c:v>1.7827307288355101E-2</c:v>
                </c:pt>
                <c:pt idx="5466" formatCode="General">
                  <c:v>1.8880225795548301E-2</c:v>
                </c:pt>
                <c:pt idx="5467" formatCode="General">
                  <c:v>2.05814248282877E-2</c:v>
                </c:pt>
                <c:pt idx="5468" formatCode="General">
                  <c:v>2.1851693440467699E-2</c:v>
                </c:pt>
                <c:pt idx="5469" formatCode="General">
                  <c:v>2.2644951931858399E-2</c:v>
                </c:pt>
                <c:pt idx="5470" formatCode="General">
                  <c:v>2.2903330773794701E-2</c:v>
                </c:pt>
                <c:pt idx="5471" formatCode="General">
                  <c:v>2.1580708822820802E-2</c:v>
                </c:pt>
                <c:pt idx="5472" formatCode="General">
                  <c:v>1.7820685753445101E-2</c:v>
                </c:pt>
                <c:pt idx="5473" formatCode="General">
                  <c:v>1.1821074693471699E-2</c:v>
                </c:pt>
                <c:pt idx="5474" formatCode="General">
                  <c:v>4.6958952992830804E-3</c:v>
                </c:pt>
                <c:pt idx="5475" formatCode="General">
                  <c:v>-2.1410383072821299E-3</c:v>
                </c:pt>
                <c:pt idx="5476" formatCode="General">
                  <c:v>-8.6444771307787292E-3</c:v>
                </c:pt>
                <c:pt idx="5477" formatCode="General">
                  <c:v>-1.5057925490466501E-2</c:v>
                </c:pt>
                <c:pt idx="5478" formatCode="General">
                  <c:v>-2.0831500172912801E-2</c:v>
                </c:pt>
                <c:pt idx="5479" formatCode="General">
                  <c:v>-2.5578739105561701E-2</c:v>
                </c:pt>
                <c:pt idx="5480" formatCode="General">
                  <c:v>-2.9809144996024099E-2</c:v>
                </c:pt>
                <c:pt idx="5481" formatCode="General">
                  <c:v>-3.4626785231871897E-2</c:v>
                </c:pt>
                <c:pt idx="5482" formatCode="General">
                  <c:v>-4.09746937213172E-2</c:v>
                </c:pt>
                <c:pt idx="5483" formatCode="General">
                  <c:v>-4.8031074028476901E-2</c:v>
                </c:pt>
                <c:pt idx="5484" formatCode="General">
                  <c:v>-5.3994151368873998E-2</c:v>
                </c:pt>
                <c:pt idx="5485" formatCode="General">
                  <c:v>-5.9033173776253903E-2</c:v>
                </c:pt>
                <c:pt idx="5486" formatCode="General">
                  <c:v>-6.3277716297089295E-2</c:v>
                </c:pt>
                <c:pt idx="5487" formatCode="General">
                  <c:v>-6.6538564101271902E-2</c:v>
                </c:pt>
                <c:pt idx="5488" formatCode="General">
                  <c:v>-6.8835319046368401E-2</c:v>
                </c:pt>
                <c:pt idx="5489" formatCode="General">
                  <c:v>-6.9901180060303506E-2</c:v>
                </c:pt>
                <c:pt idx="5490" formatCode="General">
                  <c:v>-6.9359368001421007E-2</c:v>
                </c:pt>
                <c:pt idx="5491" formatCode="General">
                  <c:v>-6.7207398286095094E-2</c:v>
                </c:pt>
                <c:pt idx="5492" formatCode="General">
                  <c:v>-6.3075791187218205E-2</c:v>
                </c:pt>
                <c:pt idx="5493" formatCode="General">
                  <c:v>-5.6921871507411001E-2</c:v>
                </c:pt>
                <c:pt idx="5494" formatCode="General">
                  <c:v>-4.9771848125995902E-2</c:v>
                </c:pt>
                <c:pt idx="5495" formatCode="General">
                  <c:v>-4.1625660509547899E-2</c:v>
                </c:pt>
                <c:pt idx="5496" formatCode="General">
                  <c:v>-3.2533061555594003E-2</c:v>
                </c:pt>
                <c:pt idx="5497" formatCode="General">
                  <c:v>-2.29142519471583E-2</c:v>
                </c:pt>
                <c:pt idx="5498" formatCode="General">
                  <c:v>-1.3361161056324899E-2</c:v>
                </c:pt>
                <c:pt idx="5499" formatCode="General">
                  <c:v>-5.1845728989118002E-3</c:v>
                </c:pt>
                <c:pt idx="5500" formatCode="General">
                  <c:v>8.1516666206069195E-4</c:v>
                </c:pt>
                <c:pt idx="5501" formatCode="General">
                  <c:v>5.3522932022160999E-3</c:v>
                </c:pt>
                <c:pt idx="5502" formatCode="General">
                  <c:v>8.9059819148122506E-3</c:v>
                </c:pt>
                <c:pt idx="5503" formatCode="General">
                  <c:v>1.12661424010818E-2</c:v>
                </c:pt>
                <c:pt idx="5504" formatCode="General">
                  <c:v>1.3058395141605301E-2</c:v>
                </c:pt>
                <c:pt idx="5505" formatCode="General">
                  <c:v>1.5612295426072001E-2</c:v>
                </c:pt>
                <c:pt idx="5506" formatCode="General">
                  <c:v>1.8282233865482899E-2</c:v>
                </c:pt>
                <c:pt idx="5507" formatCode="General">
                  <c:v>1.8767641906096099E-2</c:v>
                </c:pt>
                <c:pt idx="5508" formatCode="General">
                  <c:v>1.64000151754767E-2</c:v>
                </c:pt>
                <c:pt idx="5509" formatCode="General">
                  <c:v>1.1993748810483099E-2</c:v>
                </c:pt>
                <c:pt idx="5510" formatCode="General">
                  <c:v>6.8676955504528101E-3</c:v>
                </c:pt>
                <c:pt idx="5511" formatCode="General">
                  <c:v>1.6117823625332599E-3</c:v>
                </c:pt>
                <c:pt idx="5512" formatCode="General">
                  <c:v>-3.5606676750427201E-3</c:v>
                </c:pt>
                <c:pt idx="5513" formatCode="General">
                  <c:v>-8.4863692033972891E-3</c:v>
                </c:pt>
                <c:pt idx="5514" formatCode="General">
                  <c:v>-1.37289049651901E-2</c:v>
                </c:pt>
                <c:pt idx="5515" formatCode="General">
                  <c:v>-1.97360224542967E-2</c:v>
                </c:pt>
                <c:pt idx="5516" formatCode="General">
                  <c:v>-2.56281184470761E-2</c:v>
                </c:pt>
                <c:pt idx="5517" formatCode="General">
                  <c:v>-3.0499462327040001E-2</c:v>
                </c:pt>
                <c:pt idx="5518" formatCode="General">
                  <c:v>-3.4582906555309198E-2</c:v>
                </c:pt>
                <c:pt idx="5519" formatCode="General">
                  <c:v>-3.8398074292055398E-2</c:v>
                </c:pt>
                <c:pt idx="5520" formatCode="General">
                  <c:v>-4.16956293472866E-2</c:v>
                </c:pt>
                <c:pt idx="5521" formatCode="General">
                  <c:v>-4.4712578068786098E-2</c:v>
                </c:pt>
                <c:pt idx="5522" formatCode="General">
                  <c:v>-4.7557434164970797E-2</c:v>
                </c:pt>
                <c:pt idx="5523" formatCode="General">
                  <c:v>-4.95472026208564E-2</c:v>
                </c:pt>
                <c:pt idx="5524" formatCode="General">
                  <c:v>-5.0530224494549997E-2</c:v>
                </c:pt>
                <c:pt idx="5525" formatCode="General">
                  <c:v>-5.0256311538669302E-2</c:v>
                </c:pt>
                <c:pt idx="5526" formatCode="General">
                  <c:v>-4.7706453614720597E-2</c:v>
                </c:pt>
                <c:pt idx="5527" formatCode="General">
                  <c:v>-4.3038919220244602E-2</c:v>
                </c:pt>
                <c:pt idx="5528" formatCode="General">
                  <c:v>-3.7308547881294001E-2</c:v>
                </c:pt>
                <c:pt idx="5529" formatCode="General">
                  <c:v>-3.00324004677094E-2</c:v>
                </c:pt>
                <c:pt idx="5530" formatCode="General">
                  <c:v>-2.1572368612273601E-2</c:v>
                </c:pt>
                <c:pt idx="5531" formatCode="General">
                  <c:v>-1.3411618593153001E-2</c:v>
                </c:pt>
                <c:pt idx="5532" formatCode="General">
                  <c:v>-6.1798938714367098E-3</c:v>
                </c:pt>
                <c:pt idx="5533" formatCode="General">
                  <c:v>-2.2064564696425699E-4</c:v>
                </c:pt>
                <c:pt idx="5534" formatCode="General">
                  <c:v>5.0292268755656499E-3</c:v>
                </c:pt>
                <c:pt idx="5535" formatCode="General">
                  <c:v>9.5867722524953999E-3</c:v>
                </c:pt>
                <c:pt idx="5536" formatCode="General">
                  <c:v>1.3322663425899099E-2</c:v>
                </c:pt>
                <c:pt idx="5537" formatCode="General">
                  <c:v>1.6823226892593801E-2</c:v>
                </c:pt>
                <c:pt idx="5538" formatCode="General">
                  <c:v>1.9478833409796101E-2</c:v>
                </c:pt>
                <c:pt idx="5539" formatCode="General">
                  <c:v>2.0414915618666801E-2</c:v>
                </c:pt>
                <c:pt idx="5540" formatCode="General">
                  <c:v>1.9701418977296201E-2</c:v>
                </c:pt>
                <c:pt idx="5541" formatCode="General">
                  <c:v>1.7429630968733099E-2</c:v>
                </c:pt>
                <c:pt idx="5542" formatCode="General">
                  <c:v>1.33964157554905E-2</c:v>
                </c:pt>
                <c:pt idx="5543" formatCode="General">
                  <c:v>8.6610214973596895E-3</c:v>
                </c:pt>
                <c:pt idx="5544" formatCode="General">
                  <c:v>3.7324386823213199E-3</c:v>
                </c:pt>
                <c:pt idx="5545" formatCode="General">
                  <c:v>-9.6360123726333205E-4</c:v>
                </c:pt>
                <c:pt idx="5546" formatCode="General">
                  <c:v>-4.2864660765634397E-3</c:v>
                </c:pt>
                <c:pt idx="5547" formatCode="General">
                  <c:v>-6.1602094549290101E-3</c:v>
                </c:pt>
                <c:pt idx="5548" formatCode="General">
                  <c:v>-6.7009005155520699E-3</c:v>
                </c:pt>
                <c:pt idx="5549" formatCode="General">
                  <c:v>-6.4645761946158804E-3</c:v>
                </c:pt>
                <c:pt idx="5550" formatCode="General">
                  <c:v>-5.4844948794303197E-3</c:v>
                </c:pt>
                <c:pt idx="5551" formatCode="General">
                  <c:v>-2.7582234218090202E-3</c:v>
                </c:pt>
                <c:pt idx="5552" formatCode="General">
                  <c:v>1.4312500880590401E-3</c:v>
                </c:pt>
                <c:pt idx="5553" formatCode="General">
                  <c:v>6.3059476716442499E-3</c:v>
                </c:pt>
                <c:pt idx="5554" formatCode="General">
                  <c:v>1.1546184792507399E-2</c:v>
                </c:pt>
                <c:pt idx="5555" formatCode="General">
                  <c:v>1.7064691407553002E-2</c:v>
                </c:pt>
                <c:pt idx="5556" formatCode="General">
                  <c:v>2.3498737436101601E-2</c:v>
                </c:pt>
                <c:pt idx="5557" formatCode="General">
                  <c:v>3.0717800428669499E-2</c:v>
                </c:pt>
                <c:pt idx="5558" formatCode="General">
                  <c:v>3.7670737227245198E-2</c:v>
                </c:pt>
                <c:pt idx="5559" formatCode="General">
                  <c:v>4.4051926870353503E-2</c:v>
                </c:pt>
                <c:pt idx="5560" formatCode="General">
                  <c:v>4.98862481768092E-2</c:v>
                </c:pt>
                <c:pt idx="5561" formatCode="General">
                  <c:v>5.4951551593030397E-2</c:v>
                </c:pt>
                <c:pt idx="5562" formatCode="General">
                  <c:v>5.9033329960072801E-2</c:v>
                </c:pt>
                <c:pt idx="5563" formatCode="General">
                  <c:v>6.1723911832186402E-2</c:v>
                </c:pt>
                <c:pt idx="5564" formatCode="General">
                  <c:v>6.1986912868326402E-2</c:v>
                </c:pt>
                <c:pt idx="5565" formatCode="General">
                  <c:v>5.97844607003577E-2</c:v>
                </c:pt>
                <c:pt idx="5566" formatCode="General">
                  <c:v>5.4915366049335203E-2</c:v>
                </c:pt>
                <c:pt idx="5567" formatCode="General">
                  <c:v>4.7172654087733801E-2</c:v>
                </c:pt>
                <c:pt idx="5568" formatCode="General">
                  <c:v>3.7513931391016303E-2</c:v>
                </c:pt>
                <c:pt idx="5569" formatCode="General">
                  <c:v>2.7276208668013599E-2</c:v>
                </c:pt>
                <c:pt idx="5570" formatCode="General">
                  <c:v>1.74425863113691E-2</c:v>
                </c:pt>
                <c:pt idx="5571" formatCode="General">
                  <c:v>7.0182182617572197E-3</c:v>
                </c:pt>
                <c:pt idx="5572" formatCode="General">
                  <c:v>-4.5889455674495696E-3</c:v>
                </c:pt>
                <c:pt idx="5573" formatCode="General">
                  <c:v>-1.65291436554732E-2</c:v>
                </c:pt>
                <c:pt idx="5574" formatCode="General">
                  <c:v>-2.8747233318082599E-2</c:v>
                </c:pt>
                <c:pt idx="5575" formatCode="General">
                  <c:v>-4.0683379921836398E-2</c:v>
                </c:pt>
                <c:pt idx="5576" formatCode="General">
                  <c:v>-5.0967197263178998E-2</c:v>
                </c:pt>
                <c:pt idx="5577" formatCode="General">
                  <c:v>-5.9006245404860998E-2</c:v>
                </c:pt>
                <c:pt idx="5578" formatCode="General">
                  <c:v>-6.4180131979786503E-2</c:v>
                </c:pt>
                <c:pt idx="5579" formatCode="General">
                  <c:v>-6.6091455711288202E-2</c:v>
                </c:pt>
                <c:pt idx="5580" formatCode="General">
                  <c:v>-6.4825803605629104E-2</c:v>
                </c:pt>
                <c:pt idx="5581" formatCode="General">
                  <c:v>-6.0478538281910001E-2</c:v>
                </c:pt>
                <c:pt idx="5582" formatCode="General">
                  <c:v>-5.3053169119372301E-2</c:v>
                </c:pt>
                <c:pt idx="5583" formatCode="General">
                  <c:v>-4.3093580816054397E-2</c:v>
                </c:pt>
                <c:pt idx="5584" formatCode="General">
                  <c:v>-3.1972344613586098E-2</c:v>
                </c:pt>
                <c:pt idx="5585" formatCode="General">
                  <c:v>-2.02429710728225E-2</c:v>
                </c:pt>
                <c:pt idx="5586" formatCode="General">
                  <c:v>-8.7665269904957394E-3</c:v>
                </c:pt>
                <c:pt idx="5587" formatCode="General">
                  <c:v>1.54876300510886E-3</c:v>
                </c:pt>
                <c:pt idx="5588" formatCode="General">
                  <c:v>1.09097234380658E-2</c:v>
                </c:pt>
                <c:pt idx="5589" formatCode="General">
                  <c:v>1.9190079707299901E-2</c:v>
                </c:pt>
                <c:pt idx="5590" formatCode="General">
                  <c:v>2.5242897881019001E-2</c:v>
                </c:pt>
                <c:pt idx="5591" formatCode="General">
                  <c:v>2.8570481542314698E-2</c:v>
                </c:pt>
                <c:pt idx="5592" formatCode="General">
                  <c:v>3.0065509521161701E-2</c:v>
                </c:pt>
                <c:pt idx="5593" formatCode="General">
                  <c:v>3.0560255968929001E-2</c:v>
                </c:pt>
                <c:pt idx="5594" formatCode="General">
                  <c:v>3.10101832687068E-2</c:v>
                </c:pt>
                <c:pt idx="5595" formatCode="General">
                  <c:v>3.1465694805463698E-2</c:v>
                </c:pt>
                <c:pt idx="5596" formatCode="General">
                  <c:v>3.1333924476056298E-2</c:v>
                </c:pt>
                <c:pt idx="5597" formatCode="General">
                  <c:v>3.0435159254400799E-2</c:v>
                </c:pt>
                <c:pt idx="5598" formatCode="General">
                  <c:v>2.90768938990352E-2</c:v>
                </c:pt>
                <c:pt idx="5599" formatCode="General">
                  <c:v>2.8048280092886301E-2</c:v>
                </c:pt>
                <c:pt idx="5600" formatCode="General">
                  <c:v>2.7020012929134099E-2</c:v>
                </c:pt>
                <c:pt idx="5601" formatCode="General">
                  <c:v>2.45057036596029E-2</c:v>
                </c:pt>
                <c:pt idx="5602" formatCode="General">
                  <c:v>2.04883149279661E-2</c:v>
                </c:pt>
                <c:pt idx="5603" formatCode="General">
                  <c:v>1.58650171537714E-2</c:v>
                </c:pt>
                <c:pt idx="5604" formatCode="General">
                  <c:v>1.0898051870935999E-2</c:v>
                </c:pt>
                <c:pt idx="5605" formatCode="General">
                  <c:v>5.8816242609399504E-3</c:v>
                </c:pt>
                <c:pt idx="5606" formatCode="General">
                  <c:v>1.4401748781456001E-3</c:v>
                </c:pt>
                <c:pt idx="5607" formatCode="General">
                  <c:v>-1.9699398088024E-3</c:v>
                </c:pt>
                <c:pt idx="5608" formatCode="General">
                  <c:v>-3.5996522996050002E-3</c:v>
                </c:pt>
                <c:pt idx="5609" formatCode="General">
                  <c:v>-3.2795823417218102E-3</c:v>
                </c:pt>
                <c:pt idx="5610" formatCode="General">
                  <c:v>-1.5954200654124001E-3</c:v>
                </c:pt>
                <c:pt idx="5611" formatCode="General">
                  <c:v>1.4977527047410899E-3</c:v>
                </c:pt>
                <c:pt idx="5612" formatCode="General">
                  <c:v>5.9820415594735096E-3</c:v>
                </c:pt>
                <c:pt idx="5613" formatCode="General">
                  <c:v>1.15518106344443E-2</c:v>
                </c:pt>
                <c:pt idx="5614" formatCode="General">
                  <c:v>1.7390778557880099E-2</c:v>
                </c:pt>
                <c:pt idx="5615" formatCode="General">
                  <c:v>2.3471071273499799E-2</c:v>
                </c:pt>
                <c:pt idx="5616" formatCode="General">
                  <c:v>2.9469327994139299E-2</c:v>
                </c:pt>
                <c:pt idx="5617" formatCode="General">
                  <c:v>3.4331708322935799E-2</c:v>
                </c:pt>
                <c:pt idx="5618" formatCode="General">
                  <c:v>3.75458009056618E-2</c:v>
                </c:pt>
                <c:pt idx="5619" formatCode="General">
                  <c:v>3.8740070901829397E-2</c:v>
                </c:pt>
                <c:pt idx="5620" formatCode="General">
                  <c:v>3.9082100840843098E-2</c:v>
                </c:pt>
                <c:pt idx="5621" formatCode="General">
                  <c:v>4.0644390326500697E-2</c:v>
                </c:pt>
                <c:pt idx="5622" formatCode="General">
                  <c:v>4.3108276972184098E-2</c:v>
                </c:pt>
                <c:pt idx="5623" formatCode="General">
                  <c:v>4.5530504141306501E-2</c:v>
                </c:pt>
                <c:pt idx="5624" formatCode="General">
                  <c:v>4.80850026721324E-2</c:v>
                </c:pt>
                <c:pt idx="5625" formatCode="General">
                  <c:v>5.0428180425297398E-2</c:v>
                </c:pt>
                <c:pt idx="5626" formatCode="General">
                  <c:v>5.2537745647379702E-2</c:v>
                </c:pt>
                <c:pt idx="5627" formatCode="General">
                  <c:v>5.4245773362320199E-2</c:v>
                </c:pt>
                <c:pt idx="5628" formatCode="General">
                  <c:v>5.5585778300474203E-2</c:v>
                </c:pt>
                <c:pt idx="5629" formatCode="General">
                  <c:v>5.7089514297983597E-2</c:v>
                </c:pt>
                <c:pt idx="5630" formatCode="General">
                  <c:v>5.80057092758412E-2</c:v>
                </c:pt>
                <c:pt idx="5631" formatCode="General">
                  <c:v>5.7213198738763398E-2</c:v>
                </c:pt>
                <c:pt idx="5632" formatCode="General">
                  <c:v>5.4999054864143401E-2</c:v>
                </c:pt>
                <c:pt idx="5633" formatCode="General">
                  <c:v>5.1223027922334199E-2</c:v>
                </c:pt>
                <c:pt idx="5634" formatCode="General">
                  <c:v>4.5715568625497298E-2</c:v>
                </c:pt>
                <c:pt idx="5635" formatCode="General">
                  <c:v>3.9651452843277001E-2</c:v>
                </c:pt>
                <c:pt idx="5636" formatCode="General">
                  <c:v>3.3414910503098402E-2</c:v>
                </c:pt>
                <c:pt idx="5637" formatCode="General">
                  <c:v>2.59054005599655E-2</c:v>
                </c:pt>
                <c:pt idx="5638" formatCode="General">
                  <c:v>1.69931100685278E-2</c:v>
                </c:pt>
                <c:pt idx="5639" formatCode="General">
                  <c:v>7.7342216489095401E-3</c:v>
                </c:pt>
                <c:pt idx="5640" formatCode="General">
                  <c:v>-1.9531136861019201E-3</c:v>
                </c:pt>
                <c:pt idx="5641" formatCode="General">
                  <c:v>-1.35407031496985E-2</c:v>
                </c:pt>
                <c:pt idx="5642" formatCode="General">
                  <c:v>-2.7347434859417801E-2</c:v>
                </c:pt>
                <c:pt idx="5643" formatCode="General">
                  <c:v>-4.1941702695293598E-2</c:v>
                </c:pt>
                <c:pt idx="5644" formatCode="General">
                  <c:v>-5.6802253830713897E-2</c:v>
                </c:pt>
                <c:pt idx="5645" formatCode="General">
                  <c:v>-7.2003709297382507E-2</c:v>
                </c:pt>
                <c:pt idx="5646" formatCode="General">
                  <c:v>-8.6864404551732693E-2</c:v>
                </c:pt>
                <c:pt idx="5647" formatCode="General">
                  <c:v>-0.100055402848938</c:v>
                </c:pt>
                <c:pt idx="5648" formatCode="General">
                  <c:v>-0.109232807677956</c:v>
                </c:pt>
                <c:pt idx="5649" formatCode="General">
                  <c:v>-0.113213453407005</c:v>
                </c:pt>
                <c:pt idx="5650" formatCode="General">
                  <c:v>-0.11283402907453501</c:v>
                </c:pt>
                <c:pt idx="5651" formatCode="General">
                  <c:v>-0.109208800825185</c:v>
                </c:pt>
                <c:pt idx="5652" formatCode="General">
                  <c:v>-0.10370026988870799</c:v>
                </c:pt>
                <c:pt idx="5653" formatCode="General">
                  <c:v>-9.7437890045302594E-2</c:v>
                </c:pt>
                <c:pt idx="5654" formatCode="General">
                  <c:v>-9.1057665379477098E-2</c:v>
                </c:pt>
                <c:pt idx="5655" formatCode="General">
                  <c:v>-8.4796139622530894E-2</c:v>
                </c:pt>
                <c:pt idx="5656" formatCode="General">
                  <c:v>-7.9320065472157406E-2</c:v>
                </c:pt>
                <c:pt idx="5657" formatCode="General">
                  <c:v>-7.4875872607376701E-2</c:v>
                </c:pt>
                <c:pt idx="5658" formatCode="General">
                  <c:v>-7.0239577378682999E-2</c:v>
                </c:pt>
                <c:pt idx="5659" formatCode="General">
                  <c:v>-6.4335507801025399E-2</c:v>
                </c:pt>
                <c:pt idx="5660" formatCode="General">
                  <c:v>-5.7505514723585102E-2</c:v>
                </c:pt>
                <c:pt idx="5661" formatCode="General">
                  <c:v>-5.0960063155786203E-2</c:v>
                </c:pt>
                <c:pt idx="5662" formatCode="General">
                  <c:v>-4.5596114053986003E-2</c:v>
                </c:pt>
                <c:pt idx="5663" formatCode="General">
                  <c:v>-4.0654366189027902E-2</c:v>
                </c:pt>
                <c:pt idx="5664" formatCode="General">
                  <c:v>-3.4757989102367298E-2</c:v>
                </c:pt>
                <c:pt idx="5665" formatCode="General">
                  <c:v>-2.78223737656762E-2</c:v>
                </c:pt>
                <c:pt idx="5666" formatCode="General">
                  <c:v>-2.16375890597954E-2</c:v>
                </c:pt>
                <c:pt idx="5667" formatCode="General">
                  <c:v>-1.7878920231643301E-2</c:v>
                </c:pt>
                <c:pt idx="5668" formatCode="General">
                  <c:v>-1.6122023509492701E-2</c:v>
                </c:pt>
                <c:pt idx="5669" formatCode="General">
                  <c:v>-1.5418007169434001E-2</c:v>
                </c:pt>
                <c:pt idx="5670" formatCode="General">
                  <c:v>-1.55353014313118E-2</c:v>
                </c:pt>
                <c:pt idx="5671" formatCode="General">
                  <c:v>-1.6488110254124302E-2</c:v>
                </c:pt>
                <c:pt idx="5672" formatCode="General">
                  <c:v>-1.7021082135793598E-2</c:v>
                </c:pt>
                <c:pt idx="5673" formatCode="General">
                  <c:v>-1.5741749971806999E-2</c:v>
                </c:pt>
                <c:pt idx="5674" formatCode="General">
                  <c:v>-1.27998117868976E-2</c:v>
                </c:pt>
                <c:pt idx="5675" formatCode="General">
                  <c:v>-8.4631020649061708E-3</c:v>
                </c:pt>
                <c:pt idx="5676" formatCode="General">
                  <c:v>-2.6052260450400802E-3</c:v>
                </c:pt>
                <c:pt idx="5677" formatCode="General">
                  <c:v>4.4244105970866199E-3</c:v>
                </c:pt>
                <c:pt idx="5678" formatCode="General">
                  <c:v>1.1617828484956599E-2</c:v>
                </c:pt>
                <c:pt idx="5679" formatCode="General">
                  <c:v>1.8343602151019801E-2</c:v>
                </c:pt>
                <c:pt idx="5680" formatCode="General">
                  <c:v>2.4606258493697099E-2</c:v>
                </c:pt>
                <c:pt idx="5681" formatCode="General">
                  <c:v>3.0064912794121101E-2</c:v>
                </c:pt>
                <c:pt idx="5682" formatCode="General">
                  <c:v>3.45332215090653E-2</c:v>
                </c:pt>
                <c:pt idx="5683" formatCode="General">
                  <c:v>3.78846762103432E-2</c:v>
                </c:pt>
                <c:pt idx="5684" formatCode="General">
                  <c:v>4.0362851130427001E-2</c:v>
                </c:pt>
                <c:pt idx="5685" formatCode="General">
                  <c:v>4.1855227280641401E-2</c:v>
                </c:pt>
                <c:pt idx="5686" formatCode="General">
                  <c:v>4.20564897704176E-2</c:v>
                </c:pt>
                <c:pt idx="5687" formatCode="General">
                  <c:v>4.1679620203521998E-2</c:v>
                </c:pt>
                <c:pt idx="5688" formatCode="General">
                  <c:v>4.0783078491965899E-2</c:v>
                </c:pt>
                <c:pt idx="5689" formatCode="General">
                  <c:v>3.9212611352234403E-2</c:v>
                </c:pt>
                <c:pt idx="5690" formatCode="General">
                  <c:v>3.6979966289826603E-2</c:v>
                </c:pt>
                <c:pt idx="5691" formatCode="General">
                  <c:v>3.4073999719722199E-2</c:v>
                </c:pt>
                <c:pt idx="5692" formatCode="General">
                  <c:v>3.2091480133632701E-2</c:v>
                </c:pt>
                <c:pt idx="5693" formatCode="General">
                  <c:v>3.2698685158946202E-2</c:v>
                </c:pt>
                <c:pt idx="5694" formatCode="General">
                  <c:v>3.4439783065206599E-2</c:v>
                </c:pt>
                <c:pt idx="5695" formatCode="General">
                  <c:v>3.5951526877552598E-2</c:v>
                </c:pt>
                <c:pt idx="5696" formatCode="General">
                  <c:v>3.7238610355735398E-2</c:v>
                </c:pt>
                <c:pt idx="5697" formatCode="General">
                  <c:v>3.8834112189200097E-2</c:v>
                </c:pt>
                <c:pt idx="5698" formatCode="General">
                  <c:v>4.04513141300843E-2</c:v>
                </c:pt>
                <c:pt idx="5699" formatCode="General">
                  <c:v>4.1032674023393598E-2</c:v>
                </c:pt>
                <c:pt idx="5700" formatCode="General">
                  <c:v>4.1058361086704603E-2</c:v>
                </c:pt>
                <c:pt idx="5701" formatCode="General">
                  <c:v>4.0455787605845998E-2</c:v>
                </c:pt>
                <c:pt idx="5702" formatCode="General">
                  <c:v>3.9140153818700202E-2</c:v>
                </c:pt>
                <c:pt idx="5703" formatCode="General">
                  <c:v>3.7175356517851997E-2</c:v>
                </c:pt>
                <c:pt idx="5704" formatCode="General">
                  <c:v>3.4680268915209402E-2</c:v>
                </c:pt>
                <c:pt idx="5705" formatCode="General">
                  <c:v>3.2322659806189501E-2</c:v>
                </c:pt>
                <c:pt idx="5706" formatCode="General">
                  <c:v>3.0814068822411101E-2</c:v>
                </c:pt>
                <c:pt idx="5707" formatCode="General">
                  <c:v>3.0507085949633798E-2</c:v>
                </c:pt>
                <c:pt idx="5708" formatCode="General">
                  <c:v>3.1184393553836402E-2</c:v>
                </c:pt>
                <c:pt idx="5709" formatCode="General">
                  <c:v>3.1942312577311102E-2</c:v>
                </c:pt>
                <c:pt idx="5710" formatCode="General">
                  <c:v>3.1363980456262798E-2</c:v>
                </c:pt>
                <c:pt idx="5711" formatCode="General">
                  <c:v>2.9609003050720201E-2</c:v>
                </c:pt>
                <c:pt idx="5712" formatCode="General">
                  <c:v>2.7108759416776498E-2</c:v>
                </c:pt>
                <c:pt idx="5713" formatCode="General">
                  <c:v>2.3730096208867301E-2</c:v>
                </c:pt>
                <c:pt idx="5714" formatCode="General">
                  <c:v>2.01781362480647E-2</c:v>
                </c:pt>
                <c:pt idx="5715" formatCode="General">
                  <c:v>1.5551394249100599E-2</c:v>
                </c:pt>
                <c:pt idx="5716" formatCode="General">
                  <c:v>8.3650980265176107E-3</c:v>
                </c:pt>
                <c:pt idx="5717" formatCode="General">
                  <c:v>-7.8835749185861899E-4</c:v>
                </c:pt>
                <c:pt idx="5718" formatCode="General">
                  <c:v>-1.0683248501042001E-2</c:v>
                </c:pt>
                <c:pt idx="5719" formatCode="General">
                  <c:v>-2.1137963615269598E-2</c:v>
                </c:pt>
                <c:pt idx="5720" formatCode="General">
                  <c:v>-3.1790670046462001E-2</c:v>
                </c:pt>
                <c:pt idx="5721" formatCode="General">
                  <c:v>-4.1620337365142597E-2</c:v>
                </c:pt>
                <c:pt idx="5722" formatCode="General">
                  <c:v>-4.9372406672969001E-2</c:v>
                </c:pt>
                <c:pt idx="5723" formatCode="General">
                  <c:v>-5.4389834032144597E-2</c:v>
                </c:pt>
                <c:pt idx="5724" formatCode="General">
                  <c:v>-5.6459974666482102E-2</c:v>
                </c:pt>
                <c:pt idx="5725" formatCode="General">
                  <c:v>-5.54434180649679E-2</c:v>
                </c:pt>
                <c:pt idx="5726" formatCode="General">
                  <c:v>-5.2314329785868002E-2</c:v>
                </c:pt>
                <c:pt idx="5727" formatCode="General">
                  <c:v>-4.78762535577038E-2</c:v>
                </c:pt>
                <c:pt idx="5728" formatCode="General">
                  <c:v>-4.2325223172614897E-2</c:v>
                </c:pt>
                <c:pt idx="5729" formatCode="General">
                  <c:v>-3.5855148360046898E-2</c:v>
                </c:pt>
                <c:pt idx="5730" formatCode="General">
                  <c:v>-2.8326911036537599E-2</c:v>
                </c:pt>
                <c:pt idx="5731" formatCode="General">
                  <c:v>-1.9864079190111399E-2</c:v>
                </c:pt>
                <c:pt idx="5732" formatCode="General">
                  <c:v>-1.10187730474687E-2</c:v>
                </c:pt>
                <c:pt idx="5733" formatCode="General">
                  <c:v>-2.4821694056471398E-3</c:v>
                </c:pt>
                <c:pt idx="5734" formatCode="General">
                  <c:v>5.4535237201457304E-3</c:v>
                </c:pt>
                <c:pt idx="5735" formatCode="General">
                  <c:v>1.2061748486792499E-2</c:v>
                </c:pt>
                <c:pt idx="5736" formatCode="General">
                  <c:v>1.62307407009427E-2</c:v>
                </c:pt>
                <c:pt idx="5737" formatCode="General">
                  <c:v>1.7780179862063199E-2</c:v>
                </c:pt>
                <c:pt idx="5738" formatCode="General">
                  <c:v>1.6875505406030701E-2</c:v>
                </c:pt>
                <c:pt idx="5739" formatCode="General">
                  <c:v>1.4184010515021999E-2</c:v>
                </c:pt>
                <c:pt idx="5740" formatCode="General">
                  <c:v>1.04591273743204E-2</c:v>
                </c:pt>
                <c:pt idx="5741" formatCode="General">
                  <c:v>5.7699413539303796E-3</c:v>
                </c:pt>
                <c:pt idx="5742" formatCode="General">
                  <c:v>3.85859907998017E-4</c:v>
                </c:pt>
                <c:pt idx="5743" formatCode="General">
                  <c:v>-4.8853624474140397E-3</c:v>
                </c:pt>
                <c:pt idx="5744" formatCode="General">
                  <c:v>-9.9898682088090905E-3</c:v>
                </c:pt>
                <c:pt idx="5745" formatCode="General">
                  <c:v>-1.5204690087156801E-2</c:v>
                </c:pt>
                <c:pt idx="5746" formatCode="General">
                  <c:v>-1.9777965160523998E-2</c:v>
                </c:pt>
                <c:pt idx="5747" formatCode="General">
                  <c:v>-2.3794755032486299E-2</c:v>
                </c:pt>
                <c:pt idx="5748" formatCode="General">
                  <c:v>-2.71128094499213E-2</c:v>
                </c:pt>
                <c:pt idx="5749" formatCode="General">
                  <c:v>-2.8826540145800099E-2</c:v>
                </c:pt>
                <c:pt idx="5750" formatCode="General">
                  <c:v>-3.0411576651056701E-2</c:v>
                </c:pt>
                <c:pt idx="5751" formatCode="General">
                  <c:v>-3.3102536853878997E-2</c:v>
                </c:pt>
                <c:pt idx="5752" formatCode="General">
                  <c:v>-3.6675209363604203E-2</c:v>
                </c:pt>
                <c:pt idx="5753" formatCode="General">
                  <c:v>-4.0963436121111398E-2</c:v>
                </c:pt>
                <c:pt idx="5754" formatCode="General">
                  <c:v>-4.4691874789216102E-2</c:v>
                </c:pt>
                <c:pt idx="5755" formatCode="General">
                  <c:v>-4.5838901841721499E-2</c:v>
                </c:pt>
                <c:pt idx="5756" formatCode="General">
                  <c:v>-4.4683546752344601E-2</c:v>
                </c:pt>
                <c:pt idx="5757" formatCode="General">
                  <c:v>-4.2334720495765199E-2</c:v>
                </c:pt>
                <c:pt idx="5758" formatCode="General">
                  <c:v>-3.8609360619515601E-2</c:v>
                </c:pt>
                <c:pt idx="5759" formatCode="General">
                  <c:v>-3.3529214374236803E-2</c:v>
                </c:pt>
                <c:pt idx="5760" formatCode="General">
                  <c:v>-2.8153895321735602E-2</c:v>
                </c:pt>
                <c:pt idx="5761" formatCode="General">
                  <c:v>-2.3263325186820501E-2</c:v>
                </c:pt>
                <c:pt idx="5762" formatCode="General">
                  <c:v>-1.8449347926257499E-2</c:v>
                </c:pt>
                <c:pt idx="5763" formatCode="General">
                  <c:v>-1.2535453281169799E-2</c:v>
                </c:pt>
                <c:pt idx="5764" formatCode="General">
                  <c:v>-4.2475641658408303E-3</c:v>
                </c:pt>
                <c:pt idx="5765" formatCode="General">
                  <c:v>6.2829030450906398E-3</c:v>
                </c:pt>
                <c:pt idx="5766" formatCode="General">
                  <c:v>1.7659150401736198E-2</c:v>
                </c:pt>
                <c:pt idx="5767" formatCode="General">
                  <c:v>2.8879415965783899E-2</c:v>
                </c:pt>
                <c:pt idx="5768" formatCode="General">
                  <c:v>3.8519974314710499E-2</c:v>
                </c:pt>
                <c:pt idx="5769" formatCode="General">
                  <c:v>4.6531518926000097E-2</c:v>
                </c:pt>
                <c:pt idx="5770" formatCode="General">
                  <c:v>5.47374272668767E-2</c:v>
                </c:pt>
                <c:pt idx="5771" formatCode="General">
                  <c:v>6.2160796493246101E-2</c:v>
                </c:pt>
                <c:pt idx="5772" formatCode="General">
                  <c:v>6.7660153349836993E-2</c:v>
                </c:pt>
                <c:pt idx="5773" formatCode="General">
                  <c:v>7.1878227176035106E-2</c:v>
                </c:pt>
                <c:pt idx="5774" formatCode="General">
                  <c:v>7.4732684881580205E-2</c:v>
                </c:pt>
                <c:pt idx="5775" formatCode="General">
                  <c:v>7.5881830660057298E-2</c:v>
                </c:pt>
                <c:pt idx="5776" formatCode="General">
                  <c:v>7.4994767044257907E-2</c:v>
                </c:pt>
                <c:pt idx="5777" formatCode="General">
                  <c:v>7.0941697253511696E-2</c:v>
                </c:pt>
                <c:pt idx="5778" formatCode="General">
                  <c:v>6.3199838552737794E-2</c:v>
                </c:pt>
                <c:pt idx="5779" formatCode="General">
                  <c:v>5.22913992785062E-2</c:v>
                </c:pt>
                <c:pt idx="5780" formatCode="General">
                  <c:v>3.9637418179136699E-2</c:v>
                </c:pt>
                <c:pt idx="5781" formatCode="General">
                  <c:v>2.6802456205987198E-2</c:v>
                </c:pt>
                <c:pt idx="5782" formatCode="General">
                  <c:v>1.4216411380394599E-2</c:v>
                </c:pt>
                <c:pt idx="5783" formatCode="General">
                  <c:v>1.7751758839539299E-3</c:v>
                </c:pt>
                <c:pt idx="5784" formatCode="General">
                  <c:v>-9.59369663325523E-3</c:v>
                </c:pt>
                <c:pt idx="5785" formatCode="General">
                  <c:v>-1.8042888178414301E-2</c:v>
                </c:pt>
                <c:pt idx="5786" formatCode="General">
                  <c:v>-2.33756741444998E-2</c:v>
                </c:pt>
                <c:pt idx="5787" formatCode="General">
                  <c:v>-2.52414967987344E-2</c:v>
                </c:pt>
                <c:pt idx="5788" formatCode="General">
                  <c:v>-2.3486791886428899E-2</c:v>
                </c:pt>
                <c:pt idx="5789" formatCode="General">
                  <c:v>-1.8769603949065902E-2</c:v>
                </c:pt>
                <c:pt idx="5790" formatCode="General">
                  <c:v>-1.1976767974980099E-2</c:v>
                </c:pt>
                <c:pt idx="5791" formatCode="General">
                  <c:v>-3.4771033425564E-3</c:v>
                </c:pt>
                <c:pt idx="5792" formatCode="General">
                  <c:v>7.0016334926978098E-3</c:v>
                </c:pt>
                <c:pt idx="5793" formatCode="General">
                  <c:v>1.8343499087074899E-2</c:v>
                </c:pt>
                <c:pt idx="5794" formatCode="General">
                  <c:v>2.97391183803936E-2</c:v>
                </c:pt>
                <c:pt idx="5795" formatCode="General">
                  <c:v>4.1091361910912803E-2</c:v>
                </c:pt>
                <c:pt idx="5796" formatCode="General">
                  <c:v>5.1819408790626798E-2</c:v>
                </c:pt>
                <c:pt idx="5797" formatCode="General">
                  <c:v>6.0760889309025401E-2</c:v>
                </c:pt>
                <c:pt idx="5798" formatCode="General">
                  <c:v>6.6851072231269695E-2</c:v>
                </c:pt>
                <c:pt idx="5799" formatCode="General">
                  <c:v>6.8923349932428102E-2</c:v>
                </c:pt>
                <c:pt idx="5800" formatCode="General">
                  <c:v>6.6786385282867997E-2</c:v>
                </c:pt>
                <c:pt idx="5801" formatCode="General">
                  <c:v>6.1225655763553197E-2</c:v>
                </c:pt>
                <c:pt idx="5802" formatCode="General">
                  <c:v>5.2202624538763197E-2</c:v>
                </c:pt>
                <c:pt idx="5803" formatCode="General">
                  <c:v>4.0710476120919901E-2</c:v>
                </c:pt>
                <c:pt idx="5804" formatCode="General">
                  <c:v>2.8660593470109502E-2</c:v>
                </c:pt>
                <c:pt idx="5805" formatCode="General">
                  <c:v>1.6273744182781501E-2</c:v>
                </c:pt>
                <c:pt idx="5806" formatCode="General">
                  <c:v>3.3617993766206899E-3</c:v>
                </c:pt>
                <c:pt idx="5807" formatCode="General">
                  <c:v>-8.9546207436744293E-3</c:v>
                </c:pt>
                <c:pt idx="5808" formatCode="General">
                  <c:v>-1.9473149974200001E-2</c:v>
                </c:pt>
                <c:pt idx="5809" formatCode="General">
                  <c:v>-2.8881217194743299E-2</c:v>
                </c:pt>
                <c:pt idx="5810" formatCode="General">
                  <c:v>-3.6981410219383302E-2</c:v>
                </c:pt>
                <c:pt idx="5811" formatCode="General">
                  <c:v>-4.2523978166800203E-2</c:v>
                </c:pt>
                <c:pt idx="5812" formatCode="General">
                  <c:v>-4.48918449429795E-2</c:v>
                </c:pt>
                <c:pt idx="5813" formatCode="General">
                  <c:v>-4.4538289175211999E-2</c:v>
                </c:pt>
                <c:pt idx="5814" formatCode="General">
                  <c:v>-4.2169700930445302E-2</c:v>
                </c:pt>
                <c:pt idx="5815" formatCode="General">
                  <c:v>-3.8324467066409497E-2</c:v>
                </c:pt>
                <c:pt idx="5816" formatCode="General">
                  <c:v>-3.3866284323007201E-2</c:v>
                </c:pt>
                <c:pt idx="5817" formatCode="General">
                  <c:v>-2.9208030554452102E-2</c:v>
                </c:pt>
                <c:pt idx="5818" formatCode="General">
                  <c:v>-2.5749463466024101E-2</c:v>
                </c:pt>
                <c:pt idx="5819" formatCode="General">
                  <c:v>-2.4003035875567399E-2</c:v>
                </c:pt>
                <c:pt idx="5820" formatCode="General">
                  <c:v>-2.26936663814893E-2</c:v>
                </c:pt>
                <c:pt idx="5821" formatCode="General">
                  <c:v>-2.1325205121485301E-2</c:v>
                </c:pt>
                <c:pt idx="5822" formatCode="General">
                  <c:v>-2.0369795074987401E-2</c:v>
                </c:pt>
                <c:pt idx="5823" formatCode="General">
                  <c:v>-1.9643968143358899E-2</c:v>
                </c:pt>
                <c:pt idx="5824" formatCode="General">
                  <c:v>-1.8487082273142299E-2</c:v>
                </c:pt>
                <c:pt idx="5825" formatCode="General">
                  <c:v>-1.6201531092776899E-2</c:v>
                </c:pt>
                <c:pt idx="5826" formatCode="General">
                  <c:v>-1.24091566794389E-2</c:v>
                </c:pt>
                <c:pt idx="5827" formatCode="General">
                  <c:v>-7.9666938244345297E-3</c:v>
                </c:pt>
                <c:pt idx="5828" formatCode="General">
                  <c:v>-3.4200077997704999E-3</c:v>
                </c:pt>
                <c:pt idx="5829" formatCode="General">
                  <c:v>1.1655334428659399E-3</c:v>
                </c:pt>
                <c:pt idx="5830" formatCode="General">
                  <c:v>5.2247527665932499E-3</c:v>
                </c:pt>
                <c:pt idx="5831" formatCode="General">
                  <c:v>8.8570660182584297E-3</c:v>
                </c:pt>
                <c:pt idx="5832" formatCode="General">
                  <c:v>1.29218017385742E-2</c:v>
                </c:pt>
                <c:pt idx="5833" formatCode="General">
                  <c:v>1.7508889007266801E-2</c:v>
                </c:pt>
                <c:pt idx="5834" formatCode="General">
                  <c:v>2.2201850304552E-2</c:v>
                </c:pt>
                <c:pt idx="5835" formatCode="General">
                  <c:v>2.5981084035609201E-2</c:v>
                </c:pt>
                <c:pt idx="5836" formatCode="General">
                  <c:v>2.73169378972637E-2</c:v>
                </c:pt>
                <c:pt idx="5837" formatCode="General">
                  <c:v>2.6191709312097099E-2</c:v>
                </c:pt>
                <c:pt idx="5838" formatCode="General">
                  <c:v>2.2357052938903301E-2</c:v>
                </c:pt>
                <c:pt idx="5839" formatCode="General">
                  <c:v>1.49372603291517E-2</c:v>
                </c:pt>
                <c:pt idx="5840" formatCode="General">
                  <c:v>4.8326113344332204E-3</c:v>
                </c:pt>
                <c:pt idx="5841" formatCode="General">
                  <c:v>-6.6644978175146204E-3</c:v>
                </c:pt>
                <c:pt idx="5842" formatCode="General">
                  <c:v>-1.8821761904637E-2</c:v>
                </c:pt>
                <c:pt idx="5843" formatCode="General">
                  <c:v>-3.1061975933985402E-2</c:v>
                </c:pt>
                <c:pt idx="5844" formatCode="General">
                  <c:v>-4.3784909011682402E-2</c:v>
                </c:pt>
                <c:pt idx="5845" formatCode="General">
                  <c:v>-5.6452990455715502E-2</c:v>
                </c:pt>
                <c:pt idx="5846" formatCode="General">
                  <c:v>-6.7937374035317397E-2</c:v>
                </c:pt>
                <c:pt idx="5847" formatCode="General">
                  <c:v>-7.7980060704591597E-2</c:v>
                </c:pt>
                <c:pt idx="5848" formatCode="General">
                  <c:v>-8.6483520621970206E-2</c:v>
                </c:pt>
                <c:pt idx="5849" formatCode="General">
                  <c:v>-9.3310866010102606E-2</c:v>
                </c:pt>
                <c:pt idx="5850" formatCode="General">
                  <c:v>-9.8185615186851705E-2</c:v>
                </c:pt>
                <c:pt idx="5851" formatCode="General">
                  <c:v>-0.10079706295947299</c:v>
                </c:pt>
                <c:pt idx="5852" formatCode="General">
                  <c:v>-0.101224640226398</c:v>
                </c:pt>
                <c:pt idx="5853" formatCode="General">
                  <c:v>-0.100183738885819</c:v>
                </c:pt>
                <c:pt idx="5854" formatCode="General">
                  <c:v>-9.8028127835486603E-2</c:v>
                </c:pt>
                <c:pt idx="5855" formatCode="General">
                  <c:v>-9.4402733688539797E-2</c:v>
                </c:pt>
                <c:pt idx="5856" formatCode="General">
                  <c:v>-8.92291495215949E-2</c:v>
                </c:pt>
                <c:pt idx="5857" formatCode="General">
                  <c:v>-8.2817909959571903E-2</c:v>
                </c:pt>
                <c:pt idx="5858" formatCode="General">
                  <c:v>-7.5925695237776397E-2</c:v>
                </c:pt>
                <c:pt idx="5859" formatCode="General">
                  <c:v>-6.8541430154320598E-2</c:v>
                </c:pt>
                <c:pt idx="5860" formatCode="General">
                  <c:v>-5.9998600573008702E-2</c:v>
                </c:pt>
                <c:pt idx="5861" formatCode="General">
                  <c:v>-4.9926620256833802E-2</c:v>
                </c:pt>
                <c:pt idx="5862" formatCode="General">
                  <c:v>-3.8568012545336303E-2</c:v>
                </c:pt>
                <c:pt idx="5863" formatCode="General">
                  <c:v>-2.67859792056056E-2</c:v>
                </c:pt>
                <c:pt idx="5864" formatCode="General">
                  <c:v>-1.4899672126917601E-2</c:v>
                </c:pt>
                <c:pt idx="5865" formatCode="General">
                  <c:v>-4.0776395376364303E-3</c:v>
                </c:pt>
                <c:pt idx="5866" formatCode="General">
                  <c:v>4.6373837178064004E-3</c:v>
                </c:pt>
                <c:pt idx="5867" formatCode="General">
                  <c:v>1.1896372315129199E-2</c:v>
                </c:pt>
                <c:pt idx="5868" formatCode="General">
                  <c:v>1.8101636853697398E-2</c:v>
                </c:pt>
                <c:pt idx="5869" formatCode="General">
                  <c:v>2.3827932741047698E-2</c:v>
                </c:pt>
                <c:pt idx="5870" formatCode="General">
                  <c:v>3.0087612275131799E-2</c:v>
                </c:pt>
                <c:pt idx="5871" formatCode="General">
                  <c:v>3.6508668915494098E-2</c:v>
                </c:pt>
                <c:pt idx="5872" formatCode="General">
                  <c:v>4.1849647036450298E-2</c:v>
                </c:pt>
                <c:pt idx="5873" formatCode="General">
                  <c:v>4.4822186480775003E-2</c:v>
                </c:pt>
                <c:pt idx="5874" formatCode="General">
                  <c:v>4.4823156856530301E-2</c:v>
                </c:pt>
                <c:pt idx="5875" formatCode="General">
                  <c:v>4.2168967323125597E-2</c:v>
                </c:pt>
                <c:pt idx="5876" formatCode="General">
                  <c:v>3.7948844590318803E-2</c:v>
                </c:pt>
                <c:pt idx="5877" formatCode="General">
                  <c:v>3.3778395336618201E-2</c:v>
                </c:pt>
                <c:pt idx="5878" formatCode="General">
                  <c:v>3.0544564953817899E-2</c:v>
                </c:pt>
                <c:pt idx="5879" formatCode="General">
                  <c:v>2.8491328343188699E-2</c:v>
                </c:pt>
                <c:pt idx="5880" formatCode="General">
                  <c:v>2.7516656231188898E-2</c:v>
                </c:pt>
                <c:pt idx="5881" formatCode="General">
                  <c:v>2.7212178946095199E-2</c:v>
                </c:pt>
                <c:pt idx="5882" formatCode="General">
                  <c:v>2.7287013291086199E-2</c:v>
                </c:pt>
                <c:pt idx="5883" formatCode="General">
                  <c:v>2.7793688652568999E-2</c:v>
                </c:pt>
                <c:pt idx="5884" formatCode="General">
                  <c:v>2.8914874731588401E-2</c:v>
                </c:pt>
                <c:pt idx="5885" formatCode="General">
                  <c:v>3.1174847937878801E-2</c:v>
                </c:pt>
                <c:pt idx="5886" formatCode="General">
                  <c:v>3.4630211611414899E-2</c:v>
                </c:pt>
                <c:pt idx="5887" formatCode="General">
                  <c:v>3.8213474190198098E-2</c:v>
                </c:pt>
                <c:pt idx="5888" formatCode="General">
                  <c:v>4.1805076141002498E-2</c:v>
                </c:pt>
                <c:pt idx="5889" formatCode="General">
                  <c:v>4.4959365440302601E-2</c:v>
                </c:pt>
                <c:pt idx="5890" formatCode="General">
                  <c:v>4.6174904942509497E-2</c:v>
                </c:pt>
                <c:pt idx="5891" formatCode="General">
                  <c:v>4.5724218502024801E-2</c:v>
                </c:pt>
                <c:pt idx="5892" formatCode="General">
                  <c:v>4.5460586748413197E-2</c:v>
                </c:pt>
                <c:pt idx="5893" formatCode="General">
                  <c:v>4.6463985481085997E-2</c:v>
                </c:pt>
                <c:pt idx="5894" formatCode="General">
                  <c:v>4.8915767368870197E-2</c:v>
                </c:pt>
                <c:pt idx="5895" formatCode="General">
                  <c:v>5.28275972065664E-2</c:v>
                </c:pt>
                <c:pt idx="5896" formatCode="General">
                  <c:v>5.7615684026957499E-2</c:v>
                </c:pt>
                <c:pt idx="5897" formatCode="General">
                  <c:v>6.2244786729787803E-2</c:v>
                </c:pt>
                <c:pt idx="5898" formatCode="General">
                  <c:v>6.6214791989392202E-2</c:v>
                </c:pt>
                <c:pt idx="5899" formatCode="General">
                  <c:v>6.9708257030822701E-2</c:v>
                </c:pt>
                <c:pt idx="5900" formatCode="General">
                  <c:v>7.3125346160128696E-2</c:v>
                </c:pt>
                <c:pt idx="5901" formatCode="General">
                  <c:v>7.6442638265694599E-2</c:v>
                </c:pt>
                <c:pt idx="5902" formatCode="General">
                  <c:v>7.9693748153434094E-2</c:v>
                </c:pt>
                <c:pt idx="5903" formatCode="General">
                  <c:v>8.2874136940229201E-2</c:v>
                </c:pt>
                <c:pt idx="5904" formatCode="General">
                  <c:v>8.4727018254193001E-2</c:v>
                </c:pt>
                <c:pt idx="5905" formatCode="General">
                  <c:v>8.4086148663490207E-2</c:v>
                </c:pt>
                <c:pt idx="5906" formatCode="General">
                  <c:v>8.1170650077548007E-2</c:v>
                </c:pt>
                <c:pt idx="5907" formatCode="General">
                  <c:v>7.6348490004207098E-2</c:v>
                </c:pt>
                <c:pt idx="5908" formatCode="General">
                  <c:v>6.9297162230711501E-2</c:v>
                </c:pt>
                <c:pt idx="5909" formatCode="General">
                  <c:v>5.9942747228820897E-2</c:v>
                </c:pt>
                <c:pt idx="5910" formatCode="General">
                  <c:v>4.8333549243001997E-2</c:v>
                </c:pt>
                <c:pt idx="5911" formatCode="General">
                  <c:v>3.5089314815156099E-2</c:v>
                </c:pt>
                <c:pt idx="5912" formatCode="General">
                  <c:v>2.13185353540691E-2</c:v>
                </c:pt>
                <c:pt idx="5913" formatCode="General">
                  <c:v>8.0079310504325707E-3</c:v>
                </c:pt>
                <c:pt idx="5914" formatCode="General">
                  <c:v>-3.6715353654150902E-3</c:v>
                </c:pt>
                <c:pt idx="5915" formatCode="General">
                  <c:v>-1.3091979316202099E-2</c:v>
                </c:pt>
                <c:pt idx="5916" formatCode="General">
                  <c:v>-2.0618919594647699E-2</c:v>
                </c:pt>
                <c:pt idx="5917" formatCode="General">
                  <c:v>-2.5828773809145701E-2</c:v>
                </c:pt>
                <c:pt idx="5918" formatCode="General">
                  <c:v>-2.8178010767166101E-2</c:v>
                </c:pt>
                <c:pt idx="5919" formatCode="General">
                  <c:v>-2.8370987712359901E-2</c:v>
                </c:pt>
                <c:pt idx="5920" formatCode="General">
                  <c:v>-2.6599768204984602E-2</c:v>
                </c:pt>
                <c:pt idx="5921" formatCode="General">
                  <c:v>-2.2900166876564401E-2</c:v>
                </c:pt>
                <c:pt idx="5922" formatCode="General">
                  <c:v>-1.78656637887093E-2</c:v>
                </c:pt>
                <c:pt idx="5923" formatCode="General">
                  <c:v>-1.22433708783856E-2</c:v>
                </c:pt>
                <c:pt idx="5924" formatCode="General">
                  <c:v>-6.1667239718968302E-3</c:v>
                </c:pt>
                <c:pt idx="5925" formatCode="General">
                  <c:v>-6.6174718609640398E-4</c:v>
                </c:pt>
                <c:pt idx="5926" formatCode="General">
                  <c:v>2.7599485762104799E-3</c:v>
                </c:pt>
                <c:pt idx="5927" formatCode="General">
                  <c:v>3.7821869301525898E-3</c:v>
                </c:pt>
                <c:pt idx="5928" formatCode="General">
                  <c:v>2.1320193153956499E-3</c:v>
                </c:pt>
                <c:pt idx="5929" formatCode="General">
                  <c:v>-2.6116006461074301E-3</c:v>
                </c:pt>
                <c:pt idx="5930" formatCode="General">
                  <c:v>-1.04840669508009E-2</c:v>
                </c:pt>
                <c:pt idx="5931" formatCode="General">
                  <c:v>-2.04986894186889E-2</c:v>
                </c:pt>
                <c:pt idx="5932" formatCode="General">
                  <c:v>-3.1290266046686298E-2</c:v>
                </c:pt>
                <c:pt idx="5933" formatCode="General">
                  <c:v>-4.1902438842527798E-2</c:v>
                </c:pt>
                <c:pt idx="5934" formatCode="General">
                  <c:v>-5.1819080621208401E-2</c:v>
                </c:pt>
                <c:pt idx="5935" formatCode="General">
                  <c:v>-6.10651487469107E-2</c:v>
                </c:pt>
                <c:pt idx="5936" formatCode="General">
                  <c:v>-6.9441382448573605E-2</c:v>
                </c:pt>
                <c:pt idx="5937" formatCode="General">
                  <c:v>-7.5701784496845198E-2</c:v>
                </c:pt>
                <c:pt idx="5938" formatCode="General">
                  <c:v>-7.8524641045919705E-2</c:v>
                </c:pt>
                <c:pt idx="5939" formatCode="General">
                  <c:v>-7.8059227315240301E-2</c:v>
                </c:pt>
                <c:pt idx="5940" formatCode="General">
                  <c:v>-7.5608226017418206E-2</c:v>
                </c:pt>
                <c:pt idx="5941" formatCode="General">
                  <c:v>-7.1068245228768201E-2</c:v>
                </c:pt>
                <c:pt idx="5942" formatCode="General">
                  <c:v>-6.3635598458945397E-2</c:v>
                </c:pt>
                <c:pt idx="5943" formatCode="General">
                  <c:v>-5.3817802108122099E-2</c:v>
                </c:pt>
                <c:pt idx="5944" formatCode="General">
                  <c:v>-4.2634814564732698E-2</c:v>
                </c:pt>
                <c:pt idx="5945" formatCode="General">
                  <c:v>-3.0872403108341301E-2</c:v>
                </c:pt>
                <c:pt idx="5946" formatCode="General">
                  <c:v>-1.84789913387121E-2</c:v>
                </c:pt>
                <c:pt idx="5947" formatCode="General">
                  <c:v>-5.4487622957981197E-3</c:v>
                </c:pt>
                <c:pt idx="5948" formatCode="General">
                  <c:v>7.4449968753064503E-3</c:v>
                </c:pt>
                <c:pt idx="5949" formatCode="General">
                  <c:v>1.9447100846301899E-2</c:v>
                </c:pt>
                <c:pt idx="5950" formatCode="General">
                  <c:v>2.99991602481679E-2</c:v>
                </c:pt>
                <c:pt idx="5951" formatCode="General">
                  <c:v>3.8028759883324603E-2</c:v>
                </c:pt>
                <c:pt idx="5952" formatCode="General">
                  <c:v>4.2551084444365998E-2</c:v>
                </c:pt>
                <c:pt idx="5953" formatCode="General">
                  <c:v>4.3648029055738599E-2</c:v>
                </c:pt>
                <c:pt idx="5954" formatCode="General">
                  <c:v>4.2295534502040599E-2</c:v>
                </c:pt>
                <c:pt idx="5955" formatCode="General">
                  <c:v>3.9219916359884199E-2</c:v>
                </c:pt>
                <c:pt idx="5956" formatCode="General">
                  <c:v>3.4061971407336002E-2</c:v>
                </c:pt>
                <c:pt idx="5957" formatCode="General">
                  <c:v>2.7162865604320401E-2</c:v>
                </c:pt>
                <c:pt idx="5958" formatCode="General">
                  <c:v>1.9498419926074099E-2</c:v>
                </c:pt>
                <c:pt idx="5959" formatCode="General">
                  <c:v>1.085510068871E-2</c:v>
                </c:pt>
                <c:pt idx="5960" formatCode="General">
                  <c:v>7.5398394564427497E-4</c:v>
                </c:pt>
                <c:pt idx="5961" formatCode="General">
                  <c:v>-1.03318807225075E-2</c:v>
                </c:pt>
                <c:pt idx="5962" formatCode="General">
                  <c:v>-2.2208468586234899E-2</c:v>
                </c:pt>
                <c:pt idx="5963" formatCode="General">
                  <c:v>-3.4551447379134702E-2</c:v>
                </c:pt>
                <c:pt idx="5964" formatCode="General">
                  <c:v>-4.6990382638457798E-2</c:v>
                </c:pt>
                <c:pt idx="5965" formatCode="General">
                  <c:v>-5.8883729447140799E-2</c:v>
                </c:pt>
                <c:pt idx="5966" formatCode="General">
                  <c:v>-6.9187041373210606E-2</c:v>
                </c:pt>
                <c:pt idx="5967" formatCode="General">
                  <c:v>-7.7399912870837195E-2</c:v>
                </c:pt>
                <c:pt idx="5968" formatCode="General">
                  <c:v>-8.3406544387340603E-2</c:v>
                </c:pt>
                <c:pt idx="5969" formatCode="General">
                  <c:v>-8.7023197488918694E-2</c:v>
                </c:pt>
                <c:pt idx="5970" formatCode="General">
                  <c:v>-8.7465420775831207E-2</c:v>
                </c:pt>
                <c:pt idx="5971" formatCode="General">
                  <c:v>-8.4897943166552303E-2</c:v>
                </c:pt>
                <c:pt idx="5972" formatCode="General">
                  <c:v>-8.0241711263157406E-2</c:v>
                </c:pt>
                <c:pt idx="5973" formatCode="General">
                  <c:v>-7.4001913484641205E-2</c:v>
                </c:pt>
                <c:pt idx="5974" formatCode="General">
                  <c:v>-6.5340566602191494E-2</c:v>
                </c:pt>
                <c:pt idx="5975" formatCode="General">
                  <c:v>-5.4191963670271598E-2</c:v>
                </c:pt>
                <c:pt idx="5976" formatCode="General">
                  <c:v>-4.2824775270749599E-2</c:v>
                </c:pt>
                <c:pt idx="5977" formatCode="General">
                  <c:v>-3.2360196461741E-2</c:v>
                </c:pt>
                <c:pt idx="5978" formatCode="General">
                  <c:v>-2.2442488461107302E-2</c:v>
                </c:pt>
                <c:pt idx="5979" formatCode="General">
                  <c:v>-1.31894178027302E-2</c:v>
                </c:pt>
                <c:pt idx="5980" formatCode="General">
                  <c:v>-4.6403747480776997E-3</c:v>
                </c:pt>
                <c:pt idx="5981" formatCode="General">
                  <c:v>4.1713708706243701E-3</c:v>
                </c:pt>
                <c:pt idx="5982" formatCode="General">
                  <c:v>1.35358321723638E-2</c:v>
                </c:pt>
                <c:pt idx="5983" formatCode="General">
                  <c:v>2.22818989495587E-2</c:v>
                </c:pt>
                <c:pt idx="5984" formatCode="General">
                  <c:v>3.0142688897718501E-2</c:v>
                </c:pt>
                <c:pt idx="5985" formatCode="General">
                  <c:v>3.6677276018129E-2</c:v>
                </c:pt>
                <c:pt idx="5986" formatCode="General">
                  <c:v>4.0705429859339302E-2</c:v>
                </c:pt>
                <c:pt idx="5987" formatCode="General">
                  <c:v>4.2404101513960298E-2</c:v>
                </c:pt>
                <c:pt idx="5988" formatCode="General">
                  <c:v>4.2658257510796098E-2</c:v>
                </c:pt>
                <c:pt idx="5989" formatCode="General">
                  <c:v>4.1562365807840597E-2</c:v>
                </c:pt>
                <c:pt idx="5990" formatCode="General">
                  <c:v>3.94445509589961E-2</c:v>
                </c:pt>
                <c:pt idx="5991" formatCode="General">
                  <c:v>3.6695014524404997E-2</c:v>
                </c:pt>
                <c:pt idx="5992" formatCode="General">
                  <c:v>3.3071135138606697E-2</c:v>
                </c:pt>
                <c:pt idx="5993" formatCode="General">
                  <c:v>2.94217199703539E-2</c:v>
                </c:pt>
                <c:pt idx="5994" formatCode="General">
                  <c:v>2.5475475732026999E-2</c:v>
                </c:pt>
                <c:pt idx="5995" formatCode="General">
                  <c:v>2.1116575175180698E-2</c:v>
                </c:pt>
                <c:pt idx="5996" formatCode="General">
                  <c:v>1.6941058191634099E-2</c:v>
                </c:pt>
                <c:pt idx="5997" formatCode="General">
                  <c:v>1.31465732467648E-2</c:v>
                </c:pt>
                <c:pt idx="5998" formatCode="General">
                  <c:v>1.03492234189702E-2</c:v>
                </c:pt>
                <c:pt idx="5999" formatCode="General">
                  <c:v>8.1992214618533503E-3</c:v>
                </c:pt>
                <c:pt idx="6000" formatCode="General">
                  <c:v>5.9519995174899098E-3</c:v>
                </c:pt>
                <c:pt idx="6001" formatCode="General">
                  <c:v>4.0620527462218699E-3</c:v>
                </c:pt>
                <c:pt idx="6002" formatCode="General">
                  <c:v>3.7405865067929199E-3</c:v>
                </c:pt>
                <c:pt idx="6003" formatCode="General">
                  <c:v>5.0794686363613501E-3</c:v>
                </c:pt>
                <c:pt idx="6004" formatCode="General">
                  <c:v>6.8020892684226997E-3</c:v>
                </c:pt>
                <c:pt idx="6005" formatCode="General">
                  <c:v>8.3765546457157895E-3</c:v>
                </c:pt>
                <c:pt idx="6006" formatCode="General">
                  <c:v>1.0378485986659801E-2</c:v>
                </c:pt>
                <c:pt idx="6007" formatCode="General">
                  <c:v>1.32551217019664E-2</c:v>
                </c:pt>
                <c:pt idx="6008" formatCode="General">
                  <c:v>1.6996901612790299E-2</c:v>
                </c:pt>
                <c:pt idx="6009" formatCode="General">
                  <c:v>2.1231313936448198E-2</c:v>
                </c:pt>
                <c:pt idx="6010" formatCode="General">
                  <c:v>2.60475589102417E-2</c:v>
                </c:pt>
                <c:pt idx="6011" formatCode="General">
                  <c:v>3.1682028323893302E-2</c:v>
                </c:pt>
                <c:pt idx="6012" formatCode="General">
                  <c:v>3.7323658017469702E-2</c:v>
                </c:pt>
                <c:pt idx="6013" formatCode="General">
                  <c:v>4.1364765209913598E-2</c:v>
                </c:pt>
                <c:pt idx="6014" formatCode="General">
                  <c:v>4.2303310622304101E-2</c:v>
                </c:pt>
                <c:pt idx="6015" formatCode="General">
                  <c:v>3.9906878037289199E-2</c:v>
                </c:pt>
                <c:pt idx="6016" formatCode="General">
                  <c:v>3.49181411001519E-2</c:v>
                </c:pt>
                <c:pt idx="6017" formatCode="General">
                  <c:v>2.7502363394834001E-2</c:v>
                </c:pt>
                <c:pt idx="6018" formatCode="General">
                  <c:v>1.84910298695877E-2</c:v>
                </c:pt>
                <c:pt idx="6019" formatCode="General">
                  <c:v>8.8431168212371805E-3</c:v>
                </c:pt>
                <c:pt idx="6020" formatCode="General">
                  <c:v>2.9629446993047198E-4</c:v>
                </c:pt>
                <c:pt idx="6021" formatCode="General">
                  <c:v>-5.5060432546900403E-3</c:v>
                </c:pt>
                <c:pt idx="6022" formatCode="General">
                  <c:v>-8.5284483730570706E-3</c:v>
                </c:pt>
                <c:pt idx="6023" formatCode="General">
                  <c:v>-9.0418876370638498E-3</c:v>
                </c:pt>
                <c:pt idx="6024" formatCode="General">
                  <c:v>-7.02310420898496E-3</c:v>
                </c:pt>
                <c:pt idx="6025" formatCode="General">
                  <c:v>-1.7164808757756101E-3</c:v>
                </c:pt>
                <c:pt idx="6026" formatCode="General">
                  <c:v>6.8140922950083102E-3</c:v>
                </c:pt>
                <c:pt idx="6027" formatCode="General">
                  <c:v>1.70170011165196E-2</c:v>
                </c:pt>
                <c:pt idx="6028" formatCode="General">
                  <c:v>2.68503584677585E-2</c:v>
                </c:pt>
                <c:pt idx="6029" formatCode="General">
                  <c:v>3.3587368290645299E-2</c:v>
                </c:pt>
                <c:pt idx="6030" formatCode="General">
                  <c:v>3.6569413040413501E-2</c:v>
                </c:pt>
                <c:pt idx="6031" formatCode="General">
                  <c:v>3.7064267641232301E-2</c:v>
                </c:pt>
                <c:pt idx="6032" formatCode="General">
                  <c:v>3.5652710038072001E-2</c:v>
                </c:pt>
                <c:pt idx="6033" formatCode="General">
                  <c:v>3.2327733542807602E-2</c:v>
                </c:pt>
                <c:pt idx="6034" formatCode="General">
                  <c:v>2.6884636869815799E-2</c:v>
                </c:pt>
                <c:pt idx="6035" formatCode="General">
                  <c:v>2.0150218515269099E-2</c:v>
                </c:pt>
                <c:pt idx="6036" formatCode="General">
                  <c:v>1.32600391110443E-2</c:v>
                </c:pt>
                <c:pt idx="6037" formatCode="General">
                  <c:v>6.4563060318394896E-3</c:v>
                </c:pt>
                <c:pt idx="6038" formatCode="General">
                  <c:v>-4.2761024554728198E-4</c:v>
                </c:pt>
                <c:pt idx="6039" formatCode="General">
                  <c:v>-7.3272030788185403E-3</c:v>
                </c:pt>
                <c:pt idx="6040" formatCode="General">
                  <c:v>-1.41171708900168E-2</c:v>
                </c:pt>
                <c:pt idx="6041" formatCode="General">
                  <c:v>-2.0238461576260199E-2</c:v>
                </c:pt>
                <c:pt idx="6042" formatCode="General">
                  <c:v>-2.4561135608108599E-2</c:v>
                </c:pt>
                <c:pt idx="6043" formatCode="General">
                  <c:v>-2.6585419906677201E-2</c:v>
                </c:pt>
                <c:pt idx="6044" formatCode="General">
                  <c:v>-2.66465071118164E-2</c:v>
                </c:pt>
                <c:pt idx="6045" formatCode="General">
                  <c:v>-2.5564488254528402E-2</c:v>
                </c:pt>
                <c:pt idx="6046" formatCode="General">
                  <c:v>-2.39829496381904E-2</c:v>
                </c:pt>
                <c:pt idx="6047" formatCode="General">
                  <c:v>-2.1155158283937998E-2</c:v>
                </c:pt>
                <c:pt idx="6048" formatCode="General">
                  <c:v>-1.7096348894936501E-2</c:v>
                </c:pt>
                <c:pt idx="6049" formatCode="General">
                  <c:v>-1.2375969708045701E-2</c:v>
                </c:pt>
                <c:pt idx="6050" formatCode="General">
                  <c:v>-7.2619616328870196E-3</c:v>
                </c:pt>
                <c:pt idx="6051" formatCode="General">
                  <c:v>-2.2068080026788899E-3</c:v>
                </c:pt>
                <c:pt idx="6052" formatCode="General">
                  <c:v>1.7093793691878899E-3</c:v>
                </c:pt>
                <c:pt idx="6053" formatCode="General">
                  <c:v>2.6298775189185402E-3</c:v>
                </c:pt>
                <c:pt idx="6054" formatCode="General">
                  <c:v>-5.6783072986793797E-4</c:v>
                </c:pt>
                <c:pt idx="6055" formatCode="General">
                  <c:v>-7.1386774339121297E-3</c:v>
                </c:pt>
                <c:pt idx="6056" formatCode="General">
                  <c:v>-1.48603664911358E-2</c:v>
                </c:pt>
                <c:pt idx="6057" formatCode="General">
                  <c:v>-2.2343961222484599E-2</c:v>
                </c:pt>
                <c:pt idx="6058" formatCode="General">
                  <c:v>-2.84522977239649E-2</c:v>
                </c:pt>
                <c:pt idx="6059" formatCode="General">
                  <c:v>-3.2427750895268503E-2</c:v>
                </c:pt>
                <c:pt idx="6060" formatCode="General">
                  <c:v>-3.54912708919543E-2</c:v>
                </c:pt>
                <c:pt idx="6061" formatCode="General">
                  <c:v>-3.8673949289711698E-2</c:v>
                </c:pt>
                <c:pt idx="6062" formatCode="General">
                  <c:v>-4.1574246657427198E-2</c:v>
                </c:pt>
                <c:pt idx="6063" formatCode="General">
                  <c:v>-4.3670674334501898E-2</c:v>
                </c:pt>
                <c:pt idx="6064" formatCode="General">
                  <c:v>-4.4162528820812903E-2</c:v>
                </c:pt>
                <c:pt idx="6065" formatCode="General">
                  <c:v>-4.2425394672772898E-2</c:v>
                </c:pt>
                <c:pt idx="6066" formatCode="General">
                  <c:v>-3.9018107492488102E-2</c:v>
                </c:pt>
                <c:pt idx="6067" formatCode="General">
                  <c:v>-3.4919706217953102E-2</c:v>
                </c:pt>
                <c:pt idx="6068" formatCode="General">
                  <c:v>-3.03607307394133E-2</c:v>
                </c:pt>
                <c:pt idx="6069" formatCode="General">
                  <c:v>-2.4922390606802999E-2</c:v>
                </c:pt>
                <c:pt idx="6070" formatCode="General">
                  <c:v>-1.84136511063419E-2</c:v>
                </c:pt>
                <c:pt idx="6071" formatCode="General">
                  <c:v>-1.1989986088959599E-2</c:v>
                </c:pt>
                <c:pt idx="6072" formatCode="General">
                  <c:v>-6.4026633880052801E-3</c:v>
                </c:pt>
                <c:pt idx="6073" formatCode="General">
                  <c:v>-1.0550978727152801E-3</c:v>
                </c:pt>
                <c:pt idx="6074" formatCode="General">
                  <c:v>3.9183841755778001E-3</c:v>
                </c:pt>
                <c:pt idx="6075" formatCode="General">
                  <c:v>7.9390418637036199E-3</c:v>
                </c:pt>
                <c:pt idx="6076" formatCode="General">
                  <c:v>1.03304407561926E-2</c:v>
                </c:pt>
                <c:pt idx="6077" formatCode="General">
                  <c:v>1.20593627641123E-2</c:v>
                </c:pt>
                <c:pt idx="6078" formatCode="General">
                  <c:v>1.4099845573256799E-2</c:v>
                </c:pt>
                <c:pt idx="6079" formatCode="General">
                  <c:v>1.5643577904998599E-2</c:v>
                </c:pt>
                <c:pt idx="6080" formatCode="General">
                  <c:v>1.6844785898449899E-2</c:v>
                </c:pt>
                <c:pt idx="6081" formatCode="General">
                  <c:v>1.77214402076648E-2</c:v>
                </c:pt>
                <c:pt idx="6082" formatCode="General">
                  <c:v>1.7905413607546699E-2</c:v>
                </c:pt>
                <c:pt idx="6083" formatCode="General">
                  <c:v>1.8090192074599401E-2</c:v>
                </c:pt>
                <c:pt idx="6084" formatCode="General">
                  <c:v>1.9517952258686699E-2</c:v>
                </c:pt>
                <c:pt idx="6085" formatCode="General">
                  <c:v>2.3068509636147001E-2</c:v>
                </c:pt>
                <c:pt idx="6086" formatCode="General">
                  <c:v>2.7888551878999499E-2</c:v>
                </c:pt>
                <c:pt idx="6087" formatCode="General">
                  <c:v>3.2704513493575997E-2</c:v>
                </c:pt>
                <c:pt idx="6088" formatCode="General">
                  <c:v>3.7463135364052401E-2</c:v>
                </c:pt>
                <c:pt idx="6089" formatCode="General">
                  <c:v>4.2966651347821197E-2</c:v>
                </c:pt>
                <c:pt idx="6090" formatCode="General">
                  <c:v>4.8555254717709898E-2</c:v>
                </c:pt>
                <c:pt idx="6091" formatCode="General">
                  <c:v>5.2615606211530302E-2</c:v>
                </c:pt>
                <c:pt idx="6092" formatCode="General">
                  <c:v>5.4864064314067797E-2</c:v>
                </c:pt>
                <c:pt idx="6093" formatCode="General">
                  <c:v>5.5830639527792603E-2</c:v>
                </c:pt>
                <c:pt idx="6094" formatCode="General">
                  <c:v>5.6122111435436897E-2</c:v>
                </c:pt>
                <c:pt idx="6095" formatCode="General">
                  <c:v>5.5320832766321597E-2</c:v>
                </c:pt>
                <c:pt idx="6096" formatCode="General">
                  <c:v>5.2305384017960699E-2</c:v>
                </c:pt>
                <c:pt idx="6097" formatCode="General">
                  <c:v>4.71116605706269E-2</c:v>
                </c:pt>
                <c:pt idx="6098" formatCode="General">
                  <c:v>4.0239175628669202E-2</c:v>
                </c:pt>
                <c:pt idx="6099" formatCode="General">
                  <c:v>3.1238912531004501E-2</c:v>
                </c:pt>
                <c:pt idx="6100" formatCode="General">
                  <c:v>2.0317550986964601E-2</c:v>
                </c:pt>
                <c:pt idx="6101" formatCode="General">
                  <c:v>8.0870079194494595E-3</c:v>
                </c:pt>
                <c:pt idx="6102" formatCode="General">
                  <c:v>-4.7114393684895301E-3</c:v>
                </c:pt>
                <c:pt idx="6103" formatCode="General">
                  <c:v>-1.7026773794507101E-2</c:v>
                </c:pt>
                <c:pt idx="6104" formatCode="General">
                  <c:v>-2.8359063115276702E-2</c:v>
                </c:pt>
                <c:pt idx="6105" formatCode="General">
                  <c:v>-3.8317921400636799E-2</c:v>
                </c:pt>
                <c:pt idx="6106" formatCode="General">
                  <c:v>-4.6362411477392403E-2</c:v>
                </c:pt>
                <c:pt idx="6107" formatCode="General">
                  <c:v>-5.20616780807205E-2</c:v>
                </c:pt>
                <c:pt idx="6108" formatCode="General">
                  <c:v>-5.5659727203887802E-2</c:v>
                </c:pt>
                <c:pt idx="6109" formatCode="General">
                  <c:v>-5.7382068081494902E-2</c:v>
                </c:pt>
                <c:pt idx="6110" formatCode="General">
                  <c:v>-5.7142145085921497E-2</c:v>
                </c:pt>
                <c:pt idx="6111" formatCode="General">
                  <c:v>-5.4414612924075199E-2</c:v>
                </c:pt>
                <c:pt idx="6112" formatCode="General">
                  <c:v>-4.8613465142416303E-2</c:v>
                </c:pt>
                <c:pt idx="6113" formatCode="General">
                  <c:v>-4.04411716268646E-2</c:v>
                </c:pt>
                <c:pt idx="6114" formatCode="General">
                  <c:v>-3.1309169758029803E-2</c:v>
                </c:pt>
                <c:pt idx="6115" formatCode="General">
                  <c:v>-2.2024633678475299E-2</c:v>
                </c:pt>
                <c:pt idx="6116" formatCode="General">
                  <c:v>-1.30079194187788E-2</c:v>
                </c:pt>
                <c:pt idx="6117" formatCode="General">
                  <c:v>-4.4827489882586797E-3</c:v>
                </c:pt>
                <c:pt idx="6118" formatCode="General">
                  <c:v>3.7864310224202499E-3</c:v>
                </c:pt>
                <c:pt idx="6119" formatCode="General">
                  <c:v>1.1946979631065001E-2</c:v>
                </c:pt>
                <c:pt idx="6120" formatCode="General">
                  <c:v>1.9455306768148301E-2</c:v>
                </c:pt>
                <c:pt idx="6121" formatCode="General">
                  <c:v>2.6091891421162298E-2</c:v>
                </c:pt>
                <c:pt idx="6122" formatCode="General">
                  <c:v>3.2073377287985899E-2</c:v>
                </c:pt>
                <c:pt idx="6123" formatCode="General">
                  <c:v>3.7641320493669098E-2</c:v>
                </c:pt>
                <c:pt idx="6124" formatCode="General">
                  <c:v>4.2218440382453301E-2</c:v>
                </c:pt>
                <c:pt idx="6125" formatCode="General">
                  <c:v>4.5937711301568401E-2</c:v>
                </c:pt>
                <c:pt idx="6126" formatCode="General">
                  <c:v>4.9695189245925801E-2</c:v>
                </c:pt>
                <c:pt idx="6127" formatCode="General">
                  <c:v>5.2523659086475598E-2</c:v>
                </c:pt>
                <c:pt idx="6128" formatCode="General">
                  <c:v>5.3286669947885897E-2</c:v>
                </c:pt>
                <c:pt idx="6129" formatCode="General">
                  <c:v>5.0966723894239799E-2</c:v>
                </c:pt>
                <c:pt idx="6130" formatCode="General">
                  <c:v>4.5605664429197897E-2</c:v>
                </c:pt>
                <c:pt idx="6131" formatCode="General">
                  <c:v>3.9483122175178298E-2</c:v>
                </c:pt>
                <c:pt idx="6132" formatCode="General">
                  <c:v>3.4124707463105503E-2</c:v>
                </c:pt>
                <c:pt idx="6133" formatCode="General">
                  <c:v>2.9617242070422701E-2</c:v>
                </c:pt>
                <c:pt idx="6134" formatCode="General">
                  <c:v>2.6960572877325999E-2</c:v>
                </c:pt>
                <c:pt idx="6135" formatCode="General">
                  <c:v>2.5658086024415602E-2</c:v>
                </c:pt>
                <c:pt idx="6136" formatCode="General">
                  <c:v>2.3446941413956E-2</c:v>
                </c:pt>
                <c:pt idx="6137" formatCode="General">
                  <c:v>1.98152548321473E-2</c:v>
                </c:pt>
                <c:pt idx="6138" formatCode="General">
                  <c:v>1.5306187888390801E-2</c:v>
                </c:pt>
                <c:pt idx="6139" formatCode="General">
                  <c:v>1.0334988119615101E-2</c:v>
                </c:pt>
                <c:pt idx="6140" formatCode="General">
                  <c:v>5.1240259124860198E-3</c:v>
                </c:pt>
                <c:pt idx="6141" formatCode="General">
                  <c:v>-5.4147055920482096E-4</c:v>
                </c:pt>
                <c:pt idx="6142" formatCode="General">
                  <c:v>-7.1126330558405398E-3</c:v>
                </c:pt>
                <c:pt idx="6143" formatCode="General">
                  <c:v>-1.45764299059964E-2</c:v>
                </c:pt>
                <c:pt idx="6144" formatCode="General">
                  <c:v>-2.2235300873146201E-2</c:v>
                </c:pt>
                <c:pt idx="6145" formatCode="General">
                  <c:v>-2.9845608029039399E-2</c:v>
                </c:pt>
                <c:pt idx="6146" formatCode="General">
                  <c:v>-3.7241457710022602E-2</c:v>
                </c:pt>
                <c:pt idx="6147" formatCode="General">
                  <c:v>-4.3680922279570301E-2</c:v>
                </c:pt>
                <c:pt idx="6148" formatCode="General">
                  <c:v>-4.8294206066145401E-2</c:v>
                </c:pt>
                <c:pt idx="6149" formatCode="General">
                  <c:v>-5.1148539214541898E-2</c:v>
                </c:pt>
                <c:pt idx="6150" formatCode="General">
                  <c:v>-5.3982055021975901E-2</c:v>
                </c:pt>
                <c:pt idx="6151" formatCode="General">
                  <c:v>-5.80098137235949E-2</c:v>
                </c:pt>
                <c:pt idx="6152" formatCode="General">
                  <c:v>-6.20161984669092E-2</c:v>
                </c:pt>
                <c:pt idx="6153" formatCode="General">
                  <c:v>-6.5570168264949005E-2</c:v>
                </c:pt>
                <c:pt idx="6154" formatCode="General">
                  <c:v>-6.9233796750105603E-2</c:v>
                </c:pt>
                <c:pt idx="6155" formatCode="General">
                  <c:v>-7.2846132157114399E-2</c:v>
                </c:pt>
                <c:pt idx="6156" formatCode="General">
                  <c:v>-7.5642811101331794E-2</c:v>
                </c:pt>
                <c:pt idx="6157" formatCode="General">
                  <c:v>-7.6830030425898102E-2</c:v>
                </c:pt>
                <c:pt idx="6158" formatCode="General">
                  <c:v>-7.6797470020907005E-2</c:v>
                </c:pt>
                <c:pt idx="6159" formatCode="General">
                  <c:v>-7.5350558578248794E-2</c:v>
                </c:pt>
                <c:pt idx="6160" formatCode="General">
                  <c:v>-7.3078324659311605E-2</c:v>
                </c:pt>
                <c:pt idx="6161" formatCode="General">
                  <c:v>-7.0803673218135799E-2</c:v>
                </c:pt>
                <c:pt idx="6162" formatCode="General">
                  <c:v>-6.8249689664704696E-2</c:v>
                </c:pt>
                <c:pt idx="6163" formatCode="General">
                  <c:v>-6.57643770708536E-2</c:v>
                </c:pt>
                <c:pt idx="6164" formatCode="General">
                  <c:v>-6.3402205671892101E-2</c:v>
                </c:pt>
                <c:pt idx="6165" formatCode="General">
                  <c:v>-6.1217146868978702E-2</c:v>
                </c:pt>
                <c:pt idx="6166" formatCode="General">
                  <c:v>-5.9390862523174603E-2</c:v>
                </c:pt>
                <c:pt idx="6167" formatCode="General">
                  <c:v>-5.7215784934132999E-2</c:v>
                </c:pt>
                <c:pt idx="6168" formatCode="General">
                  <c:v>-5.3258285155116797E-2</c:v>
                </c:pt>
                <c:pt idx="6169" formatCode="General">
                  <c:v>-4.6441676964324899E-2</c:v>
                </c:pt>
                <c:pt idx="6170" formatCode="General">
                  <c:v>-3.7705470264830801E-2</c:v>
                </c:pt>
                <c:pt idx="6171" formatCode="General">
                  <c:v>-2.8599467697934498E-2</c:v>
                </c:pt>
                <c:pt idx="6172" formatCode="General">
                  <c:v>-1.9437578456501198E-2</c:v>
                </c:pt>
                <c:pt idx="6173" formatCode="General">
                  <c:v>-1.03987811275174E-2</c:v>
                </c:pt>
                <c:pt idx="6174" formatCode="General">
                  <c:v>-2.05146828469077E-3</c:v>
                </c:pt>
                <c:pt idx="6175" formatCode="General">
                  <c:v>5.5719440572180798E-3</c:v>
                </c:pt>
                <c:pt idx="6176" formatCode="General">
                  <c:v>1.2388305058299701E-2</c:v>
                </c:pt>
                <c:pt idx="6177" formatCode="General">
                  <c:v>1.7973487207190698E-2</c:v>
                </c:pt>
                <c:pt idx="6178" formatCode="General">
                  <c:v>2.2645631078072E-2</c:v>
                </c:pt>
                <c:pt idx="6179" formatCode="General">
                  <c:v>2.5997821854371099E-2</c:v>
                </c:pt>
                <c:pt idx="6180" formatCode="General">
                  <c:v>2.7611836623294899E-2</c:v>
                </c:pt>
                <c:pt idx="6181" formatCode="General">
                  <c:v>2.7733846004623301E-2</c:v>
                </c:pt>
                <c:pt idx="6182" formatCode="General">
                  <c:v>2.66940016878944E-2</c:v>
                </c:pt>
                <c:pt idx="6183" formatCode="General">
                  <c:v>2.5626563621746999E-2</c:v>
                </c:pt>
                <c:pt idx="6184" formatCode="General">
                  <c:v>2.4665243733820098E-2</c:v>
                </c:pt>
                <c:pt idx="6185" formatCode="General">
                  <c:v>2.33978856564496E-2</c:v>
                </c:pt>
                <c:pt idx="6186" formatCode="General">
                  <c:v>2.2356465979379E-2</c:v>
                </c:pt>
                <c:pt idx="6187" formatCode="General">
                  <c:v>2.2243047241396599E-2</c:v>
                </c:pt>
                <c:pt idx="6188" formatCode="General">
                  <c:v>2.3382979695319599E-2</c:v>
                </c:pt>
                <c:pt idx="6189" formatCode="General">
                  <c:v>2.5099930046612699E-2</c:v>
                </c:pt>
                <c:pt idx="6190" formatCode="General">
                  <c:v>2.6656062732520101E-2</c:v>
                </c:pt>
                <c:pt idx="6191" formatCode="General">
                  <c:v>2.75989829204039E-2</c:v>
                </c:pt>
                <c:pt idx="6192" formatCode="General">
                  <c:v>2.7062983083939101E-2</c:v>
                </c:pt>
                <c:pt idx="6193" formatCode="General">
                  <c:v>2.5274360138299101E-2</c:v>
                </c:pt>
                <c:pt idx="6194" formatCode="General">
                  <c:v>2.3289897613291099E-2</c:v>
                </c:pt>
                <c:pt idx="6195" formatCode="General">
                  <c:v>2.1415169733339599E-2</c:v>
                </c:pt>
                <c:pt idx="6196" formatCode="General">
                  <c:v>1.99933806974869E-2</c:v>
                </c:pt>
                <c:pt idx="6197" formatCode="General">
                  <c:v>1.9992377697594099E-2</c:v>
                </c:pt>
                <c:pt idx="6198" formatCode="General">
                  <c:v>2.1356417850246699E-2</c:v>
                </c:pt>
                <c:pt idx="6199" formatCode="General">
                  <c:v>2.3533015446182401E-2</c:v>
                </c:pt>
                <c:pt idx="6200" formatCode="General">
                  <c:v>2.6206634818363401E-2</c:v>
                </c:pt>
                <c:pt idx="6201" formatCode="General">
                  <c:v>2.9648523713740899E-2</c:v>
                </c:pt>
                <c:pt idx="6202" formatCode="General">
                  <c:v>3.4815192945042699E-2</c:v>
                </c:pt>
                <c:pt idx="6203" formatCode="General">
                  <c:v>4.1953629828007703E-2</c:v>
                </c:pt>
                <c:pt idx="6204" formatCode="General">
                  <c:v>5.0405863285283403E-2</c:v>
                </c:pt>
                <c:pt idx="6205" formatCode="General">
                  <c:v>5.9524834209284602E-2</c:v>
                </c:pt>
                <c:pt idx="6206" formatCode="General">
                  <c:v>6.8911767942167704E-2</c:v>
                </c:pt>
                <c:pt idx="6207" formatCode="General">
                  <c:v>7.7314908803280499E-2</c:v>
                </c:pt>
                <c:pt idx="6208" formatCode="General">
                  <c:v>8.4163684522267801E-2</c:v>
                </c:pt>
                <c:pt idx="6209" formatCode="General">
                  <c:v>8.9661412275076499E-2</c:v>
                </c:pt>
                <c:pt idx="6210" formatCode="General">
                  <c:v>9.3264348754446502E-2</c:v>
                </c:pt>
                <c:pt idx="6211" formatCode="General">
                  <c:v>9.5029339863079695E-2</c:v>
                </c:pt>
                <c:pt idx="6212" formatCode="General">
                  <c:v>9.6203697915640804E-2</c:v>
                </c:pt>
                <c:pt idx="6213" formatCode="General">
                  <c:v>9.7069785259091101E-2</c:v>
                </c:pt>
                <c:pt idx="6214" formatCode="General">
                  <c:v>9.7573574673271504E-2</c:v>
                </c:pt>
                <c:pt idx="6215" formatCode="General">
                  <c:v>9.80474007228119E-2</c:v>
                </c:pt>
                <c:pt idx="6216" formatCode="General">
                  <c:v>9.7440065058016306E-2</c:v>
                </c:pt>
                <c:pt idx="6217" formatCode="General">
                  <c:v>9.4085517170026597E-2</c:v>
                </c:pt>
                <c:pt idx="6218" formatCode="General">
                  <c:v>8.7876668774965E-2</c:v>
                </c:pt>
                <c:pt idx="6219" formatCode="General">
                  <c:v>8.0211394439723804E-2</c:v>
                </c:pt>
                <c:pt idx="6220" formatCode="General">
                  <c:v>7.1967481568904895E-2</c:v>
                </c:pt>
                <c:pt idx="6221" formatCode="General">
                  <c:v>6.3174863797630695E-2</c:v>
                </c:pt>
                <c:pt idx="6222" formatCode="General">
                  <c:v>5.3648347255943203E-2</c:v>
                </c:pt>
                <c:pt idx="6223" formatCode="General">
                  <c:v>4.2572925077746002E-2</c:v>
                </c:pt>
                <c:pt idx="6224" formatCode="General">
                  <c:v>3.0060482714266701E-2</c:v>
                </c:pt>
                <c:pt idx="6225" formatCode="General">
                  <c:v>1.7910157409907201E-2</c:v>
                </c:pt>
                <c:pt idx="6226" formatCode="General">
                  <c:v>6.5584921241219401E-3</c:v>
                </c:pt>
                <c:pt idx="6227" formatCode="General">
                  <c:v>-4.0472700832255596E-3</c:v>
                </c:pt>
                <c:pt idx="6228" formatCode="General">
                  <c:v>-1.25987011460182E-2</c:v>
                </c:pt>
                <c:pt idx="6229" formatCode="General">
                  <c:v>-1.8884742943966699E-2</c:v>
                </c:pt>
                <c:pt idx="6230" formatCode="General">
                  <c:v>-2.3819310628152401E-2</c:v>
                </c:pt>
                <c:pt idx="6231" formatCode="General">
                  <c:v>-2.74113733037381E-2</c:v>
                </c:pt>
                <c:pt idx="6232" formatCode="General">
                  <c:v>-2.9689011535360701E-2</c:v>
                </c:pt>
                <c:pt idx="6233" formatCode="General">
                  <c:v>-3.0206655688992699E-2</c:v>
                </c:pt>
                <c:pt idx="6234" formatCode="General">
                  <c:v>-2.9082750886216299E-2</c:v>
                </c:pt>
                <c:pt idx="6235" formatCode="General">
                  <c:v>-2.7211564211525201E-2</c:v>
                </c:pt>
                <c:pt idx="6236" formatCode="General">
                  <c:v>-2.4999959608799499E-2</c:v>
                </c:pt>
                <c:pt idx="6237" formatCode="General">
                  <c:v>-2.2769939495113498E-2</c:v>
                </c:pt>
                <c:pt idx="6238" formatCode="General">
                  <c:v>-2.1306025873290401E-2</c:v>
                </c:pt>
                <c:pt idx="6239" formatCode="General">
                  <c:v>-2.1136400055790101E-2</c:v>
                </c:pt>
                <c:pt idx="6240" formatCode="General">
                  <c:v>-2.1173293801795098E-2</c:v>
                </c:pt>
                <c:pt idx="6241" formatCode="General">
                  <c:v>-2.0766389866103602E-2</c:v>
                </c:pt>
                <c:pt idx="6242" formatCode="General">
                  <c:v>-1.9855495041799402E-2</c:v>
                </c:pt>
                <c:pt idx="6243" formatCode="General">
                  <c:v>-1.8719062446385201E-2</c:v>
                </c:pt>
                <c:pt idx="6244" formatCode="General">
                  <c:v>-1.8760031686994201E-2</c:v>
                </c:pt>
                <c:pt idx="6245" formatCode="General">
                  <c:v>-2.0761836257966699E-2</c:v>
                </c:pt>
                <c:pt idx="6246" formatCode="General">
                  <c:v>-2.5075013511156201E-2</c:v>
                </c:pt>
                <c:pt idx="6247" formatCode="General">
                  <c:v>-3.1494565988775203E-2</c:v>
                </c:pt>
                <c:pt idx="6248" formatCode="General">
                  <c:v>-4.0172397166527603E-2</c:v>
                </c:pt>
                <c:pt idx="6249" formatCode="General">
                  <c:v>-5.1688843049334E-2</c:v>
                </c:pt>
                <c:pt idx="6250" formatCode="General">
                  <c:v>-6.5175781295672697E-2</c:v>
                </c:pt>
                <c:pt idx="6251" formatCode="General">
                  <c:v>-7.8682781016180495E-2</c:v>
                </c:pt>
                <c:pt idx="6252" formatCode="General">
                  <c:v>-9.0722112087040896E-2</c:v>
                </c:pt>
                <c:pt idx="6253" formatCode="General">
                  <c:v>-0.100933845906601</c:v>
                </c:pt>
                <c:pt idx="6254" formatCode="General">
                  <c:v>-0.109085197987</c:v>
                </c:pt>
                <c:pt idx="6255" formatCode="General">
                  <c:v>-0.114332656264843</c:v>
                </c:pt>
                <c:pt idx="6256" formatCode="General">
                  <c:v>-0.115634533304784</c:v>
                </c:pt>
                <c:pt idx="6257" formatCode="General">
                  <c:v>-0.112530907191647</c:v>
                </c:pt>
                <c:pt idx="6258" formatCode="General">
                  <c:v>-0.104713034688222</c:v>
                </c:pt>
                <c:pt idx="6259" formatCode="General">
                  <c:v>-9.3399158362141493E-2</c:v>
                </c:pt>
                <c:pt idx="6260" formatCode="General">
                  <c:v>-8.10864604408046E-2</c:v>
                </c:pt>
                <c:pt idx="6261" formatCode="General">
                  <c:v>-6.9232036872120303E-2</c:v>
                </c:pt>
                <c:pt idx="6262" formatCode="General">
                  <c:v>-5.8666948192649802E-2</c:v>
                </c:pt>
                <c:pt idx="6263" formatCode="General">
                  <c:v>-4.98291916937353E-2</c:v>
                </c:pt>
                <c:pt idx="6264" formatCode="General">
                  <c:v>-4.2731644084978697E-2</c:v>
                </c:pt>
                <c:pt idx="6265" formatCode="General">
                  <c:v>-3.6806274136128803E-2</c:v>
                </c:pt>
                <c:pt idx="6266" formatCode="General">
                  <c:v>-3.16282330566355E-2</c:v>
                </c:pt>
                <c:pt idx="6267" formatCode="General">
                  <c:v>-2.75713103560031E-2</c:v>
                </c:pt>
                <c:pt idx="6268" formatCode="General">
                  <c:v>-2.5185033250441899E-2</c:v>
                </c:pt>
                <c:pt idx="6269" formatCode="General">
                  <c:v>-2.51612901357454E-2</c:v>
                </c:pt>
                <c:pt idx="6270" formatCode="General">
                  <c:v>-2.7151983434259699E-2</c:v>
                </c:pt>
                <c:pt idx="6271" formatCode="General">
                  <c:v>-2.9958417661720999E-2</c:v>
                </c:pt>
                <c:pt idx="6272" formatCode="General">
                  <c:v>-3.2849912787507797E-2</c:v>
                </c:pt>
                <c:pt idx="6273" formatCode="General">
                  <c:v>-3.5127688569363699E-2</c:v>
                </c:pt>
                <c:pt idx="6274" formatCode="General">
                  <c:v>-3.6684025384785102E-2</c:v>
                </c:pt>
                <c:pt idx="6275" formatCode="General">
                  <c:v>-3.7111815434198003E-2</c:v>
                </c:pt>
                <c:pt idx="6276" formatCode="General">
                  <c:v>-3.5161303008156397E-2</c:v>
                </c:pt>
                <c:pt idx="6277" formatCode="General">
                  <c:v>-3.0144492162293299E-2</c:v>
                </c:pt>
                <c:pt idx="6278" formatCode="General">
                  <c:v>-2.2871574626772601E-2</c:v>
                </c:pt>
                <c:pt idx="6279" formatCode="General">
                  <c:v>-1.4991731864681401E-2</c:v>
                </c:pt>
                <c:pt idx="6280" formatCode="General">
                  <c:v>-7.2095841798849297E-3</c:v>
                </c:pt>
                <c:pt idx="6281" formatCode="General">
                  <c:v>6.4645385618342002E-4</c:v>
                </c:pt>
                <c:pt idx="6282" formatCode="General">
                  <c:v>9.0711230140882396E-3</c:v>
                </c:pt>
                <c:pt idx="6283" formatCode="General">
                  <c:v>1.7715917353019198E-2</c:v>
                </c:pt>
                <c:pt idx="6284" formatCode="General">
                  <c:v>2.5424741809004801E-2</c:v>
                </c:pt>
                <c:pt idx="6285" formatCode="General">
                  <c:v>3.0847293317706598E-2</c:v>
                </c:pt>
                <c:pt idx="6286" formatCode="General">
                  <c:v>3.3280064928380697E-2</c:v>
                </c:pt>
                <c:pt idx="6287" formatCode="General">
                  <c:v>3.3347570296787199E-2</c:v>
                </c:pt>
                <c:pt idx="6288" formatCode="General">
                  <c:v>3.1712601429482797E-2</c:v>
                </c:pt>
                <c:pt idx="6289" formatCode="General">
                  <c:v>2.8988963564592001E-2</c:v>
                </c:pt>
                <c:pt idx="6290" formatCode="General">
                  <c:v>2.6117413104553601E-2</c:v>
                </c:pt>
                <c:pt idx="6291" formatCode="General">
                  <c:v>2.4016836153388899E-2</c:v>
                </c:pt>
                <c:pt idx="6292" formatCode="General">
                  <c:v>2.3067036383678002E-2</c:v>
                </c:pt>
                <c:pt idx="6293" formatCode="General">
                  <c:v>2.3874221372813399E-2</c:v>
                </c:pt>
                <c:pt idx="6294" formatCode="General">
                  <c:v>2.6070923040156801E-2</c:v>
                </c:pt>
                <c:pt idx="6295" formatCode="General">
                  <c:v>2.7925910750033998E-2</c:v>
                </c:pt>
                <c:pt idx="6296" formatCode="General">
                  <c:v>2.8275842132145099E-2</c:v>
                </c:pt>
                <c:pt idx="6297" formatCode="General">
                  <c:v>2.6574192725206801E-2</c:v>
                </c:pt>
                <c:pt idx="6298" formatCode="General">
                  <c:v>2.3941222085103599E-2</c:v>
                </c:pt>
                <c:pt idx="6299" formatCode="General">
                  <c:v>2.1981186198402902E-2</c:v>
                </c:pt>
                <c:pt idx="6300" formatCode="General">
                  <c:v>2.01705014209674E-2</c:v>
                </c:pt>
                <c:pt idx="6301" formatCode="General">
                  <c:v>1.6687737198481201E-2</c:v>
                </c:pt>
                <c:pt idx="6302" formatCode="General">
                  <c:v>1.14282079930411E-2</c:v>
                </c:pt>
                <c:pt idx="6303" formatCode="General">
                  <c:v>6.5422470613413298E-3</c:v>
                </c:pt>
                <c:pt idx="6304" formatCode="General">
                  <c:v>3.9314750244652599E-3</c:v>
                </c:pt>
                <c:pt idx="6305" formatCode="General">
                  <c:v>4.6783016340886203E-3</c:v>
                </c:pt>
                <c:pt idx="6306" formatCode="General">
                  <c:v>9.2392055275081608E-3</c:v>
                </c:pt>
                <c:pt idx="6307" formatCode="General">
                  <c:v>1.7552402487738199E-2</c:v>
                </c:pt>
                <c:pt idx="6308" formatCode="General">
                  <c:v>2.8418620629083499E-2</c:v>
                </c:pt>
                <c:pt idx="6309" formatCode="General">
                  <c:v>4.0160572005814903E-2</c:v>
                </c:pt>
                <c:pt idx="6310" formatCode="General">
                  <c:v>5.1866599716025599E-2</c:v>
                </c:pt>
                <c:pt idx="6311" formatCode="General">
                  <c:v>6.2701267075352202E-2</c:v>
                </c:pt>
                <c:pt idx="6312" formatCode="General">
                  <c:v>7.1989498352589998E-2</c:v>
                </c:pt>
                <c:pt idx="6313" formatCode="General">
                  <c:v>7.9981137713196496E-2</c:v>
                </c:pt>
                <c:pt idx="6314" formatCode="General">
                  <c:v>8.6308131798020299E-2</c:v>
                </c:pt>
                <c:pt idx="6315" formatCode="General">
                  <c:v>8.9357001646194201E-2</c:v>
                </c:pt>
                <c:pt idx="6316" formatCode="General">
                  <c:v>8.8539597516915994E-2</c:v>
                </c:pt>
                <c:pt idx="6317" formatCode="General">
                  <c:v>8.4174364630105303E-2</c:v>
                </c:pt>
                <c:pt idx="6318" formatCode="General">
                  <c:v>7.7039600586449195E-2</c:v>
                </c:pt>
                <c:pt idx="6319" formatCode="General">
                  <c:v>6.7727302871125897E-2</c:v>
                </c:pt>
                <c:pt idx="6320" formatCode="General">
                  <c:v>5.6953416237165502E-2</c:v>
                </c:pt>
                <c:pt idx="6321" formatCode="General">
                  <c:v>4.6020497916853802E-2</c:v>
                </c:pt>
                <c:pt idx="6322" formatCode="General">
                  <c:v>3.5445609878991598E-2</c:v>
                </c:pt>
                <c:pt idx="6323" formatCode="General">
                  <c:v>2.5121833672565499E-2</c:v>
                </c:pt>
                <c:pt idx="6324" formatCode="General">
                  <c:v>1.5534146033454699E-2</c:v>
                </c:pt>
                <c:pt idx="6325" formatCode="General">
                  <c:v>7.60576855438546E-3</c:v>
                </c:pt>
                <c:pt idx="6326" formatCode="General">
                  <c:v>1.16954298879426E-3</c:v>
                </c:pt>
                <c:pt idx="6327" formatCode="General">
                  <c:v>-3.9235557635729197E-3</c:v>
                </c:pt>
                <c:pt idx="6328" formatCode="General">
                  <c:v>-7.6917413789051904E-3</c:v>
                </c:pt>
                <c:pt idx="6329" formatCode="General">
                  <c:v>-1.0638189760004701E-2</c:v>
                </c:pt>
                <c:pt idx="6330" formatCode="General">
                  <c:v>-1.3123348994193399E-2</c:v>
                </c:pt>
                <c:pt idx="6331" formatCode="General">
                  <c:v>-1.49147126961996E-2</c:v>
                </c:pt>
                <c:pt idx="6332" formatCode="General">
                  <c:v>-1.5600517432196001E-2</c:v>
                </c:pt>
                <c:pt idx="6333" formatCode="General">
                  <c:v>-1.5841983760038699E-2</c:v>
                </c:pt>
                <c:pt idx="6334" formatCode="General">
                  <c:v>-1.6742278599917001E-2</c:v>
                </c:pt>
                <c:pt idx="6335" formatCode="General">
                  <c:v>-1.84830899200095E-2</c:v>
                </c:pt>
                <c:pt idx="6336" formatCode="General">
                  <c:v>-1.9747304837137099E-2</c:v>
                </c:pt>
                <c:pt idx="6337" formatCode="General">
                  <c:v>-1.9385033936071099E-2</c:v>
                </c:pt>
                <c:pt idx="6338" formatCode="General">
                  <c:v>-1.7039811620119E-2</c:v>
                </c:pt>
                <c:pt idx="6339" formatCode="General">
                  <c:v>-1.2690428595273801E-2</c:v>
                </c:pt>
                <c:pt idx="6340" formatCode="General">
                  <c:v>-7.0215478036447102E-3</c:v>
                </c:pt>
                <c:pt idx="6341" formatCode="General">
                  <c:v>-5.0407080337752999E-4</c:v>
                </c:pt>
                <c:pt idx="6342" formatCode="General">
                  <c:v>6.3969174519695601E-3</c:v>
                </c:pt>
                <c:pt idx="6343" formatCode="General">
                  <c:v>1.25412510127477E-2</c:v>
                </c:pt>
                <c:pt idx="6344" formatCode="General">
                  <c:v>1.7723213567290601E-2</c:v>
                </c:pt>
                <c:pt idx="6345" formatCode="General">
                  <c:v>2.11695810734304E-2</c:v>
                </c:pt>
                <c:pt idx="6346" formatCode="General">
                  <c:v>2.1668686952460901E-2</c:v>
                </c:pt>
                <c:pt idx="6347" formatCode="General">
                  <c:v>1.92774930956701E-2</c:v>
                </c:pt>
                <c:pt idx="6348" formatCode="General">
                  <c:v>1.4840335572835799E-2</c:v>
                </c:pt>
                <c:pt idx="6349" formatCode="General">
                  <c:v>9.0046970229830294E-3</c:v>
                </c:pt>
                <c:pt idx="6350" formatCode="General">
                  <c:v>1.92167779034743E-3</c:v>
                </c:pt>
                <c:pt idx="6351" formatCode="General">
                  <c:v>-5.4372294344398704E-3</c:v>
                </c:pt>
                <c:pt idx="6352" formatCode="General">
                  <c:v>-1.18623807035042E-2</c:v>
                </c:pt>
                <c:pt idx="6353" formatCode="General">
                  <c:v>-1.7425470538988901E-2</c:v>
                </c:pt>
                <c:pt idx="6354" formatCode="General">
                  <c:v>-2.1859999139700399E-2</c:v>
                </c:pt>
                <c:pt idx="6355" formatCode="General">
                  <c:v>-2.49654972163516E-2</c:v>
                </c:pt>
                <c:pt idx="6356" formatCode="General">
                  <c:v>-2.78326828376395E-2</c:v>
                </c:pt>
                <c:pt idx="6357" formatCode="General">
                  <c:v>-3.0334518144602599E-2</c:v>
                </c:pt>
                <c:pt idx="6358" formatCode="General">
                  <c:v>-3.1221255436724101E-2</c:v>
                </c:pt>
                <c:pt idx="6359" formatCode="General">
                  <c:v>-3.1134555151246301E-2</c:v>
                </c:pt>
                <c:pt idx="6360" formatCode="General">
                  <c:v>-3.11873688049953E-2</c:v>
                </c:pt>
                <c:pt idx="6361" formatCode="General">
                  <c:v>-3.1865301398783401E-2</c:v>
                </c:pt>
                <c:pt idx="6362" formatCode="General">
                  <c:v>-3.3974236096653898E-2</c:v>
                </c:pt>
                <c:pt idx="6363" formatCode="General">
                  <c:v>-3.7919298377697697E-2</c:v>
                </c:pt>
                <c:pt idx="6364" formatCode="General">
                  <c:v>-4.3799916401021002E-2</c:v>
                </c:pt>
                <c:pt idx="6365" formatCode="General">
                  <c:v>-5.1078716707348697E-2</c:v>
                </c:pt>
                <c:pt idx="6366" formatCode="General">
                  <c:v>-5.8104559077808302E-2</c:v>
                </c:pt>
                <c:pt idx="6367" formatCode="General">
                  <c:v>-6.3682209792496405E-2</c:v>
                </c:pt>
                <c:pt idx="6368" formatCode="General">
                  <c:v>-6.7988557225719698E-2</c:v>
                </c:pt>
                <c:pt idx="6369" formatCode="General">
                  <c:v>-7.1261898750410405E-2</c:v>
                </c:pt>
                <c:pt idx="6370" formatCode="General">
                  <c:v>-7.3188704600603505E-2</c:v>
                </c:pt>
                <c:pt idx="6371" formatCode="General">
                  <c:v>-7.2640110569641203E-2</c:v>
                </c:pt>
                <c:pt idx="6372" formatCode="General">
                  <c:v>-6.9228652501697796E-2</c:v>
                </c:pt>
                <c:pt idx="6373" formatCode="General">
                  <c:v>-6.3750774238159405E-2</c:v>
                </c:pt>
                <c:pt idx="6374" formatCode="General">
                  <c:v>-5.5836304413336903E-2</c:v>
                </c:pt>
                <c:pt idx="6375" formatCode="General">
                  <c:v>-4.4798074424905097E-2</c:v>
                </c:pt>
                <c:pt idx="6376" formatCode="General">
                  <c:v>-3.1673139385059397E-2</c:v>
                </c:pt>
                <c:pt idx="6377" formatCode="General">
                  <c:v>-1.7986968567484999E-2</c:v>
                </c:pt>
                <c:pt idx="6378" formatCode="General">
                  <c:v>-5.0855800780159003E-3</c:v>
                </c:pt>
                <c:pt idx="6379" formatCode="General">
                  <c:v>6.7900782023776404E-3</c:v>
                </c:pt>
                <c:pt idx="6380" formatCode="General">
                  <c:v>1.7384025635874999E-2</c:v>
                </c:pt>
                <c:pt idx="6381" formatCode="General">
                  <c:v>2.6408397259329398E-2</c:v>
                </c:pt>
                <c:pt idx="6382" formatCode="General">
                  <c:v>3.4517714546882898E-2</c:v>
                </c:pt>
                <c:pt idx="6383" formatCode="General">
                  <c:v>4.21196262684174E-2</c:v>
                </c:pt>
                <c:pt idx="6384" formatCode="General">
                  <c:v>4.8924183918616998E-2</c:v>
                </c:pt>
                <c:pt idx="6385" formatCode="General">
                  <c:v>5.3967645030396298E-2</c:v>
                </c:pt>
                <c:pt idx="6386" formatCode="General">
                  <c:v>5.7134445293028899E-2</c:v>
                </c:pt>
                <c:pt idx="6387" formatCode="General">
                  <c:v>5.9344919225516199E-2</c:v>
                </c:pt>
                <c:pt idx="6388" formatCode="General">
                  <c:v>6.1163509798888099E-2</c:v>
                </c:pt>
                <c:pt idx="6389" formatCode="General">
                  <c:v>6.2588693173264598E-2</c:v>
                </c:pt>
                <c:pt idx="6390" formatCode="General">
                  <c:v>6.27654683682458E-2</c:v>
                </c:pt>
                <c:pt idx="6391" formatCode="General">
                  <c:v>6.0866849453485E-2</c:v>
                </c:pt>
                <c:pt idx="6392" formatCode="General">
                  <c:v>5.7387665473989602E-2</c:v>
                </c:pt>
                <c:pt idx="6393" formatCode="General">
                  <c:v>5.3163678750046302E-2</c:v>
                </c:pt>
                <c:pt idx="6394" formatCode="General">
                  <c:v>4.8275543973624498E-2</c:v>
                </c:pt>
                <c:pt idx="6395" formatCode="General">
                  <c:v>4.2932881671729803E-2</c:v>
                </c:pt>
                <c:pt idx="6396" formatCode="General">
                  <c:v>3.7343348411858497E-2</c:v>
                </c:pt>
                <c:pt idx="6397" formatCode="General">
                  <c:v>3.1907347504852697E-2</c:v>
                </c:pt>
                <c:pt idx="6398" formatCode="General">
                  <c:v>2.6520596171864801E-2</c:v>
                </c:pt>
                <c:pt idx="6399" formatCode="General">
                  <c:v>1.9675936935327799E-2</c:v>
                </c:pt>
                <c:pt idx="6400" formatCode="General">
                  <c:v>1.13007968111215E-2</c:v>
                </c:pt>
                <c:pt idx="6401" formatCode="General">
                  <c:v>1.94963492345302E-3</c:v>
                </c:pt>
                <c:pt idx="6402" formatCode="General">
                  <c:v>-7.4291021677540701E-3</c:v>
                </c:pt>
                <c:pt idx="6403" formatCode="General">
                  <c:v>-1.54800506886058E-2</c:v>
                </c:pt>
                <c:pt idx="6404" formatCode="General">
                  <c:v>-2.2301024475668299E-2</c:v>
                </c:pt>
                <c:pt idx="6405" formatCode="General">
                  <c:v>-2.8083025157565999E-2</c:v>
                </c:pt>
                <c:pt idx="6406" formatCode="General">
                  <c:v>-3.2071078644361199E-2</c:v>
                </c:pt>
                <c:pt idx="6407" formatCode="General">
                  <c:v>-3.3780479054198398E-2</c:v>
                </c:pt>
                <c:pt idx="6408" formatCode="General">
                  <c:v>-3.4669239634077101E-2</c:v>
                </c:pt>
                <c:pt idx="6409" formatCode="General">
                  <c:v>-3.6822032990785201E-2</c:v>
                </c:pt>
                <c:pt idx="6410" formatCode="General">
                  <c:v>-3.9707306108834897E-2</c:v>
                </c:pt>
                <c:pt idx="6411" formatCode="General">
                  <c:v>-4.1209027125560599E-2</c:v>
                </c:pt>
                <c:pt idx="6412" formatCode="General">
                  <c:v>-4.0884713717070302E-2</c:v>
                </c:pt>
                <c:pt idx="6413" formatCode="General">
                  <c:v>-3.9013031619933199E-2</c:v>
                </c:pt>
                <c:pt idx="6414" formatCode="General">
                  <c:v>-3.54166402193275E-2</c:v>
                </c:pt>
                <c:pt idx="6415" formatCode="General">
                  <c:v>-3.01458250441516E-2</c:v>
                </c:pt>
                <c:pt idx="6416" formatCode="General">
                  <c:v>-2.36887863512407E-2</c:v>
                </c:pt>
                <c:pt idx="6417" formatCode="General">
                  <c:v>-1.5960321543834401E-2</c:v>
                </c:pt>
                <c:pt idx="6418" formatCode="General">
                  <c:v>-6.6072797245057E-3</c:v>
                </c:pt>
                <c:pt idx="6419" formatCode="General">
                  <c:v>3.5675054650820201E-3</c:v>
                </c:pt>
                <c:pt idx="6420" formatCode="General">
                  <c:v>1.2832368200283001E-2</c:v>
                </c:pt>
                <c:pt idx="6421" formatCode="General">
                  <c:v>2.0394819530770599E-2</c:v>
                </c:pt>
                <c:pt idx="6422" formatCode="General">
                  <c:v>2.66804287061649E-2</c:v>
                </c:pt>
                <c:pt idx="6423" formatCode="General">
                  <c:v>3.1910600335373601E-2</c:v>
                </c:pt>
                <c:pt idx="6424" formatCode="General">
                  <c:v>3.5988795714921702E-2</c:v>
                </c:pt>
                <c:pt idx="6425" formatCode="General">
                  <c:v>3.8290996871495397E-2</c:v>
                </c:pt>
                <c:pt idx="6426" formatCode="General">
                  <c:v>3.8272084462095297E-2</c:v>
                </c:pt>
                <c:pt idx="6427" formatCode="General">
                  <c:v>3.6600283391172599E-2</c:v>
                </c:pt>
                <c:pt idx="6428" formatCode="General">
                  <c:v>3.4091493414434598E-2</c:v>
                </c:pt>
                <c:pt idx="6429" formatCode="General">
                  <c:v>3.1206619495216099E-2</c:v>
                </c:pt>
                <c:pt idx="6430" formatCode="General">
                  <c:v>2.84813397579218E-2</c:v>
                </c:pt>
                <c:pt idx="6431" formatCode="General">
                  <c:v>2.5951932686263599E-2</c:v>
                </c:pt>
                <c:pt idx="6432" formatCode="General">
                  <c:v>2.3045339751453901E-2</c:v>
                </c:pt>
                <c:pt idx="6433" formatCode="General">
                  <c:v>1.9012332091505001E-2</c:v>
                </c:pt>
                <c:pt idx="6434" formatCode="General">
                  <c:v>1.4611338688586901E-2</c:v>
                </c:pt>
                <c:pt idx="6435" formatCode="General">
                  <c:v>1.15180883145907E-2</c:v>
                </c:pt>
                <c:pt idx="6436" formatCode="General">
                  <c:v>9.6371281404830297E-3</c:v>
                </c:pt>
                <c:pt idx="6437" formatCode="General">
                  <c:v>8.1633816093942303E-3</c:v>
                </c:pt>
                <c:pt idx="6438" formatCode="General">
                  <c:v>6.8211189195318701E-3</c:v>
                </c:pt>
                <c:pt idx="6439" formatCode="General">
                  <c:v>5.5483382907969897E-3</c:v>
                </c:pt>
                <c:pt idx="6440" formatCode="General">
                  <c:v>4.2504177550603999E-3</c:v>
                </c:pt>
                <c:pt idx="6441" formatCode="General">
                  <c:v>3.06514013348671E-3</c:v>
                </c:pt>
                <c:pt idx="6442" formatCode="General">
                  <c:v>2.35699133714088E-3</c:v>
                </c:pt>
                <c:pt idx="6443" formatCode="General">
                  <c:v>2.0247337976167E-3</c:v>
                </c:pt>
                <c:pt idx="6444" formatCode="General">
                  <c:v>1.5336206871240201E-3</c:v>
                </c:pt>
                <c:pt idx="6445" formatCode="General">
                  <c:v>8.3760476473256301E-4</c:v>
                </c:pt>
                <c:pt idx="6446">
                  <c:v>4.2774885136552101E-5</c:v>
                </c:pt>
                <c:pt idx="6447" formatCode="General">
                  <c:v>-1.77385986841734E-3</c:v>
                </c:pt>
                <c:pt idx="6448" formatCode="General">
                  <c:v>-5.3908694528623903E-3</c:v>
                </c:pt>
                <c:pt idx="6449" formatCode="General">
                  <c:v>-9.8271088614030108E-3</c:v>
                </c:pt>
                <c:pt idx="6450" formatCode="General">
                  <c:v>-1.40995201353329E-2</c:v>
                </c:pt>
                <c:pt idx="6451" formatCode="General">
                  <c:v>-1.8633433047780999E-2</c:v>
                </c:pt>
                <c:pt idx="6452" formatCode="General">
                  <c:v>-2.34634639807812E-2</c:v>
                </c:pt>
                <c:pt idx="6453" formatCode="General">
                  <c:v>-2.8176655191654899E-2</c:v>
                </c:pt>
                <c:pt idx="6454" formatCode="General">
                  <c:v>-3.3160950237738497E-2</c:v>
                </c:pt>
                <c:pt idx="6455" formatCode="General">
                  <c:v>-3.8164270330829898E-2</c:v>
                </c:pt>
                <c:pt idx="6456" formatCode="General">
                  <c:v>-4.2828772393969698E-2</c:v>
                </c:pt>
                <c:pt idx="6457" formatCode="General">
                  <c:v>-4.7824320638549099E-2</c:v>
                </c:pt>
                <c:pt idx="6458" formatCode="General">
                  <c:v>-5.3494800375032202E-2</c:v>
                </c:pt>
                <c:pt idx="6459" formatCode="General">
                  <c:v>-5.9735982506445899E-2</c:v>
                </c:pt>
                <c:pt idx="6460" formatCode="General">
                  <c:v>-6.5930308737877405E-2</c:v>
                </c:pt>
                <c:pt idx="6461" formatCode="General">
                  <c:v>-7.1679344095009506E-2</c:v>
                </c:pt>
                <c:pt idx="6462" formatCode="General">
                  <c:v>-7.6591774883183902E-2</c:v>
                </c:pt>
                <c:pt idx="6463" formatCode="General">
                  <c:v>-7.9611501541511601E-2</c:v>
                </c:pt>
                <c:pt idx="6464" formatCode="General">
                  <c:v>-8.0206075777305305E-2</c:v>
                </c:pt>
                <c:pt idx="6465" formatCode="General">
                  <c:v>-7.8717352653882605E-2</c:v>
                </c:pt>
                <c:pt idx="6466" formatCode="General">
                  <c:v>-7.5817410507930894E-2</c:v>
                </c:pt>
                <c:pt idx="6467" formatCode="General">
                  <c:v>-7.2094537968612399E-2</c:v>
                </c:pt>
                <c:pt idx="6468" formatCode="General">
                  <c:v>-6.7300516768656796E-2</c:v>
                </c:pt>
                <c:pt idx="6469" formatCode="General">
                  <c:v>-6.0989274604118099E-2</c:v>
                </c:pt>
                <c:pt idx="6470" formatCode="General">
                  <c:v>-5.2660451233147602E-2</c:v>
                </c:pt>
                <c:pt idx="6471" formatCode="General">
                  <c:v>-4.18803442570106E-2</c:v>
                </c:pt>
                <c:pt idx="6472" formatCode="General">
                  <c:v>-2.7881011269085501E-2</c:v>
                </c:pt>
                <c:pt idx="6473" formatCode="General">
                  <c:v>-1.0888277548297E-2</c:v>
                </c:pt>
                <c:pt idx="6474" formatCode="General">
                  <c:v>7.2623602887662902E-3</c:v>
                </c:pt>
                <c:pt idx="6475" formatCode="General">
                  <c:v>2.5194681377196201E-2</c:v>
                </c:pt>
                <c:pt idx="6476" formatCode="General">
                  <c:v>4.2381428784101199E-2</c:v>
                </c:pt>
                <c:pt idx="6477" formatCode="General">
                  <c:v>5.8848220954736997E-2</c:v>
                </c:pt>
                <c:pt idx="6478" formatCode="General">
                  <c:v>7.4334359908527201E-2</c:v>
                </c:pt>
                <c:pt idx="6479" formatCode="General">
                  <c:v>8.7943368355840906E-2</c:v>
                </c:pt>
                <c:pt idx="6480" formatCode="General">
                  <c:v>9.9101993826534798E-2</c:v>
                </c:pt>
                <c:pt idx="6481" formatCode="General">
                  <c:v>0.107157879943005</c:v>
                </c:pt>
                <c:pt idx="6482" formatCode="General">
                  <c:v>0.11218649824763501</c:v>
                </c:pt>
                <c:pt idx="6483" formatCode="General">
                  <c:v>0.115891013634826</c:v>
                </c:pt>
                <c:pt idx="6484" formatCode="General">
                  <c:v>0.118499020224638</c:v>
                </c:pt>
                <c:pt idx="6485" formatCode="General">
                  <c:v>0.118546832627723</c:v>
                </c:pt>
                <c:pt idx="6486" formatCode="General">
                  <c:v>0.115072720268083</c:v>
                </c:pt>
                <c:pt idx="6487" formatCode="General">
                  <c:v>0.107980714049728</c:v>
                </c:pt>
                <c:pt idx="6488" formatCode="General">
                  <c:v>9.6667058576102402E-2</c:v>
                </c:pt>
                <c:pt idx="6489" formatCode="General">
                  <c:v>8.0119172196233004E-2</c:v>
                </c:pt>
                <c:pt idx="6490" formatCode="General">
                  <c:v>5.9040449250629297E-2</c:v>
                </c:pt>
                <c:pt idx="6491" formatCode="General">
                  <c:v>3.5496150678094203E-2</c:v>
                </c:pt>
                <c:pt idx="6492" formatCode="General">
                  <c:v>1.15121596727439E-2</c:v>
                </c:pt>
                <c:pt idx="6493" formatCode="General">
                  <c:v>-1.10265215180069E-2</c:v>
                </c:pt>
                <c:pt idx="6494" formatCode="General">
                  <c:v>-3.0913173827784E-2</c:v>
                </c:pt>
                <c:pt idx="6495" formatCode="General">
                  <c:v>-4.7806997134109103E-2</c:v>
                </c:pt>
                <c:pt idx="6496" formatCode="General">
                  <c:v>-6.1089282315921402E-2</c:v>
                </c:pt>
                <c:pt idx="6497" formatCode="General">
                  <c:v>-7.0056542852834899E-2</c:v>
                </c:pt>
                <c:pt idx="6498" formatCode="General">
                  <c:v>-7.5061547153997404E-2</c:v>
                </c:pt>
                <c:pt idx="6499" formatCode="General">
                  <c:v>-7.6087724382355601E-2</c:v>
                </c:pt>
                <c:pt idx="6500" formatCode="General">
                  <c:v>-7.3293107624936599E-2</c:v>
                </c:pt>
                <c:pt idx="6501" formatCode="General">
                  <c:v>-6.7373189841965997E-2</c:v>
                </c:pt>
                <c:pt idx="6502" formatCode="General">
                  <c:v>-5.8931835715902901E-2</c:v>
                </c:pt>
                <c:pt idx="6503" formatCode="General">
                  <c:v>-4.8351434192616401E-2</c:v>
                </c:pt>
                <c:pt idx="6504" formatCode="General">
                  <c:v>-3.6291160141449598E-2</c:v>
                </c:pt>
                <c:pt idx="6505" formatCode="General">
                  <c:v>-2.42463079547258E-2</c:v>
                </c:pt>
                <c:pt idx="6506" formatCode="General">
                  <c:v>-1.25347962030096E-2</c:v>
                </c:pt>
                <c:pt idx="6507" formatCode="General">
                  <c:v>-6.0760104437251601E-4</c:v>
                </c:pt>
                <c:pt idx="6508" formatCode="General">
                  <c:v>1.2126885876213699E-2</c:v>
                </c:pt>
                <c:pt idx="6509" formatCode="General">
                  <c:v>2.4608764164291402E-2</c:v>
                </c:pt>
                <c:pt idx="6510" formatCode="General">
                  <c:v>3.5193382385756103E-2</c:v>
                </c:pt>
                <c:pt idx="6511" formatCode="General">
                  <c:v>4.4335809674433499E-2</c:v>
                </c:pt>
                <c:pt idx="6512" formatCode="General">
                  <c:v>5.15181720265529E-2</c:v>
                </c:pt>
                <c:pt idx="6513" formatCode="General">
                  <c:v>5.4416883134537797E-2</c:v>
                </c:pt>
                <c:pt idx="6514" formatCode="General">
                  <c:v>5.2281330931015002E-2</c:v>
                </c:pt>
                <c:pt idx="6515" formatCode="General">
                  <c:v>4.7335569618902701E-2</c:v>
                </c:pt>
                <c:pt idx="6516" formatCode="General">
                  <c:v>4.0812489344534901E-2</c:v>
                </c:pt>
                <c:pt idx="6517" formatCode="General">
                  <c:v>3.1776871013734102E-2</c:v>
                </c:pt>
                <c:pt idx="6518" formatCode="General">
                  <c:v>2.0201266305448998E-2</c:v>
                </c:pt>
                <c:pt idx="6519" formatCode="General">
                  <c:v>6.87354720708122E-3</c:v>
                </c:pt>
                <c:pt idx="6520" formatCode="General">
                  <c:v>-7.4552752542186296E-3</c:v>
                </c:pt>
                <c:pt idx="6521" formatCode="General">
                  <c:v>-2.14904621489884E-2</c:v>
                </c:pt>
                <c:pt idx="6522" formatCode="General">
                  <c:v>-3.4046170832535597E-2</c:v>
                </c:pt>
                <c:pt idx="6523" formatCode="General">
                  <c:v>-4.5079397577829E-2</c:v>
                </c:pt>
                <c:pt idx="6524" formatCode="General">
                  <c:v>-5.3707195705824697E-2</c:v>
                </c:pt>
                <c:pt idx="6525" formatCode="General">
                  <c:v>-5.79320047085429E-2</c:v>
                </c:pt>
                <c:pt idx="6526" formatCode="General">
                  <c:v>-5.7502885696597103E-2</c:v>
                </c:pt>
                <c:pt idx="6527" formatCode="General">
                  <c:v>-5.3237308031493999E-2</c:v>
                </c:pt>
                <c:pt idx="6528" formatCode="General">
                  <c:v>-4.5663888013387902E-2</c:v>
                </c:pt>
                <c:pt idx="6529" formatCode="General">
                  <c:v>-3.52162474266349E-2</c:v>
                </c:pt>
                <c:pt idx="6530" formatCode="General">
                  <c:v>-2.2931641609327001E-2</c:v>
                </c:pt>
                <c:pt idx="6531" formatCode="General">
                  <c:v>-9.4937696278631408E-3</c:v>
                </c:pt>
                <c:pt idx="6532" formatCode="General">
                  <c:v>5.5879427807939601E-3</c:v>
                </c:pt>
                <c:pt idx="6533" formatCode="General">
                  <c:v>2.20546120824529E-2</c:v>
                </c:pt>
                <c:pt idx="6534" formatCode="General">
                  <c:v>3.91330823883273E-2</c:v>
                </c:pt>
                <c:pt idx="6535" formatCode="General">
                  <c:v>5.6417011931727101E-2</c:v>
                </c:pt>
                <c:pt idx="6536" formatCode="General">
                  <c:v>7.2852108899329804E-2</c:v>
                </c:pt>
                <c:pt idx="6537" formatCode="General">
                  <c:v>8.6177202538261694E-2</c:v>
                </c:pt>
                <c:pt idx="6538" formatCode="General">
                  <c:v>9.4910226439628195E-2</c:v>
                </c:pt>
                <c:pt idx="6539" formatCode="General">
                  <c:v>9.9439994591829006E-2</c:v>
                </c:pt>
                <c:pt idx="6540" formatCode="General">
                  <c:v>0.100430334047676</c:v>
                </c:pt>
                <c:pt idx="6541" formatCode="General">
                  <c:v>9.9600019825443198E-2</c:v>
                </c:pt>
                <c:pt idx="6542" formatCode="General">
                  <c:v>9.7301315458271004E-2</c:v>
                </c:pt>
                <c:pt idx="6543" formatCode="General">
                  <c:v>9.1933311176750604E-2</c:v>
                </c:pt>
                <c:pt idx="6544" formatCode="General">
                  <c:v>8.28020788880824E-2</c:v>
                </c:pt>
                <c:pt idx="6545" formatCode="General">
                  <c:v>6.9047170456447302E-2</c:v>
                </c:pt>
                <c:pt idx="6546" formatCode="General">
                  <c:v>5.1716273339200002E-2</c:v>
                </c:pt>
                <c:pt idx="6547" formatCode="General">
                  <c:v>3.2424196332108302E-2</c:v>
                </c:pt>
                <c:pt idx="6548" formatCode="General">
                  <c:v>1.11989632547718E-2</c:v>
                </c:pt>
                <c:pt idx="6549" formatCode="General">
                  <c:v>-1.16917974627054E-2</c:v>
                </c:pt>
                <c:pt idx="6550" formatCode="General">
                  <c:v>-3.5104285941697899E-2</c:v>
                </c:pt>
                <c:pt idx="6551" formatCode="General">
                  <c:v>-5.7103699882600299E-2</c:v>
                </c:pt>
                <c:pt idx="6552" formatCode="General">
                  <c:v>-7.5163727900265501E-2</c:v>
                </c:pt>
                <c:pt idx="6553" formatCode="General">
                  <c:v>-8.8381446701667296E-2</c:v>
                </c:pt>
                <c:pt idx="6554" formatCode="General">
                  <c:v>-9.8130074775686901E-2</c:v>
                </c:pt>
                <c:pt idx="6555" formatCode="General">
                  <c:v>-0.10496146425227</c:v>
                </c:pt>
                <c:pt idx="6556" formatCode="General">
                  <c:v>-0.10798123285608401</c:v>
                </c:pt>
                <c:pt idx="6557" formatCode="General">
                  <c:v>-0.106948914986708</c:v>
                </c:pt>
                <c:pt idx="6558" formatCode="General">
                  <c:v>-0.103012601063401</c:v>
                </c:pt>
                <c:pt idx="6559" formatCode="General">
                  <c:v>-9.6680985335746206E-2</c:v>
                </c:pt>
                <c:pt idx="6560" formatCode="General">
                  <c:v>-8.8101584419097004E-2</c:v>
                </c:pt>
                <c:pt idx="6561" formatCode="General">
                  <c:v>-7.8858191955137505E-2</c:v>
                </c:pt>
                <c:pt idx="6562" formatCode="General">
                  <c:v>-7.0214223324631495E-2</c:v>
                </c:pt>
                <c:pt idx="6563" formatCode="General">
                  <c:v>-6.21759833902659E-2</c:v>
                </c:pt>
                <c:pt idx="6564" formatCode="General">
                  <c:v>-5.4872316343272297E-2</c:v>
                </c:pt>
                <c:pt idx="6565" formatCode="General">
                  <c:v>-4.85350480231121E-2</c:v>
                </c:pt>
                <c:pt idx="6566" formatCode="General">
                  <c:v>-4.3766991064055898E-2</c:v>
                </c:pt>
                <c:pt idx="6567" formatCode="General">
                  <c:v>-4.1482247348028703E-2</c:v>
                </c:pt>
                <c:pt idx="6568" formatCode="General">
                  <c:v>-4.1199988172081897E-2</c:v>
                </c:pt>
                <c:pt idx="6569" formatCode="General">
                  <c:v>-4.1350807030594801E-2</c:v>
                </c:pt>
                <c:pt idx="6570" formatCode="General">
                  <c:v>-4.0944885320402503E-2</c:v>
                </c:pt>
                <c:pt idx="6571" formatCode="General">
                  <c:v>-3.9270027113588603E-2</c:v>
                </c:pt>
                <c:pt idx="6572" formatCode="General">
                  <c:v>-3.5653271037163897E-2</c:v>
                </c:pt>
                <c:pt idx="6573" formatCode="General">
                  <c:v>-2.9950813268977999E-2</c:v>
                </c:pt>
                <c:pt idx="6574" formatCode="General">
                  <c:v>-2.2208380227078699E-2</c:v>
                </c:pt>
                <c:pt idx="6575" formatCode="General">
                  <c:v>-1.3142971003554301E-2</c:v>
                </c:pt>
                <c:pt idx="6576" formatCode="General">
                  <c:v>-3.7103616048271798E-3</c:v>
                </c:pt>
                <c:pt idx="6577" formatCode="General">
                  <c:v>5.2984808358323898E-3</c:v>
                </c:pt>
                <c:pt idx="6578" formatCode="General">
                  <c:v>1.26492807091771E-2</c:v>
                </c:pt>
                <c:pt idx="6579" formatCode="General">
                  <c:v>1.8612154453614499E-2</c:v>
                </c:pt>
                <c:pt idx="6580" formatCode="General">
                  <c:v>2.4580218221218E-2</c:v>
                </c:pt>
                <c:pt idx="6581" formatCode="General">
                  <c:v>3.04745702866621E-2</c:v>
                </c:pt>
                <c:pt idx="6582" formatCode="General">
                  <c:v>3.5143168653189102E-2</c:v>
                </c:pt>
                <c:pt idx="6583" formatCode="General">
                  <c:v>3.78302913103052E-2</c:v>
                </c:pt>
                <c:pt idx="6584" formatCode="General">
                  <c:v>3.86858784215275E-2</c:v>
                </c:pt>
                <c:pt idx="6585" formatCode="General">
                  <c:v>3.8070754383390498E-2</c:v>
                </c:pt>
                <c:pt idx="6586" formatCode="General">
                  <c:v>3.6264483302669799E-2</c:v>
                </c:pt>
                <c:pt idx="6587" formatCode="General">
                  <c:v>3.3732527451609901E-2</c:v>
                </c:pt>
                <c:pt idx="6588" formatCode="General">
                  <c:v>3.01033479442392E-2</c:v>
                </c:pt>
                <c:pt idx="6589" formatCode="General">
                  <c:v>2.6021859083311599E-2</c:v>
                </c:pt>
                <c:pt idx="6590" formatCode="General">
                  <c:v>2.29767289140776E-2</c:v>
                </c:pt>
                <c:pt idx="6591" formatCode="General">
                  <c:v>2.1126550181406401E-2</c:v>
                </c:pt>
                <c:pt idx="6592" formatCode="General">
                  <c:v>2.0267364450868599E-2</c:v>
                </c:pt>
                <c:pt idx="6593" formatCode="General">
                  <c:v>2.0300381899771399E-2</c:v>
                </c:pt>
                <c:pt idx="6594" formatCode="General">
                  <c:v>2.2159952997186198E-2</c:v>
                </c:pt>
                <c:pt idx="6595" formatCode="General">
                  <c:v>2.69544370880005E-2</c:v>
                </c:pt>
                <c:pt idx="6596" formatCode="General">
                  <c:v>3.45082246916101E-2</c:v>
                </c:pt>
                <c:pt idx="6597" formatCode="General">
                  <c:v>4.4043862112034503E-2</c:v>
                </c:pt>
                <c:pt idx="6598" formatCode="General">
                  <c:v>5.45117291195759E-2</c:v>
                </c:pt>
                <c:pt idx="6599" formatCode="General">
                  <c:v>6.4189336171737096E-2</c:v>
                </c:pt>
                <c:pt idx="6600" formatCode="General">
                  <c:v>7.2137036954171105E-2</c:v>
                </c:pt>
                <c:pt idx="6601" formatCode="General">
                  <c:v>7.8262544358407501E-2</c:v>
                </c:pt>
                <c:pt idx="6602" formatCode="General">
                  <c:v>8.2233955489077096E-2</c:v>
                </c:pt>
                <c:pt idx="6603" formatCode="General">
                  <c:v>8.3074371723452306E-2</c:v>
                </c:pt>
                <c:pt idx="6604" formatCode="General">
                  <c:v>8.0143707642836598E-2</c:v>
                </c:pt>
                <c:pt idx="6605" formatCode="General">
                  <c:v>7.5310661990705102E-2</c:v>
                </c:pt>
                <c:pt idx="6606" formatCode="General">
                  <c:v>7.01144450600511E-2</c:v>
                </c:pt>
                <c:pt idx="6607" formatCode="General">
                  <c:v>6.4176549591489399E-2</c:v>
                </c:pt>
                <c:pt idx="6608" formatCode="General">
                  <c:v>5.7472399726873E-2</c:v>
                </c:pt>
                <c:pt idx="6609" formatCode="General">
                  <c:v>5.0309961953905698E-2</c:v>
                </c:pt>
                <c:pt idx="6610" formatCode="General">
                  <c:v>4.2769003175120397E-2</c:v>
                </c:pt>
                <c:pt idx="6611" formatCode="General">
                  <c:v>3.5137066985939699E-2</c:v>
                </c:pt>
                <c:pt idx="6612" formatCode="General">
                  <c:v>2.65929486047599E-2</c:v>
                </c:pt>
                <c:pt idx="6613" formatCode="General">
                  <c:v>1.72570605126986E-2</c:v>
                </c:pt>
                <c:pt idx="6614" formatCode="General">
                  <c:v>9.1757078105862092E-3</c:v>
                </c:pt>
                <c:pt idx="6615" formatCode="General">
                  <c:v>2.90021782957034E-3</c:v>
                </c:pt>
                <c:pt idx="6616" formatCode="General">
                  <c:v>-2.8431331290743101E-3</c:v>
                </c:pt>
                <c:pt idx="6617" formatCode="General">
                  <c:v>-8.4665500936937192E-3</c:v>
                </c:pt>
                <c:pt idx="6618" formatCode="General">
                  <c:v>-1.3689515440133001E-2</c:v>
                </c:pt>
                <c:pt idx="6619" formatCode="General">
                  <c:v>-1.8427248164069501E-2</c:v>
                </c:pt>
                <c:pt idx="6620" formatCode="General">
                  <c:v>-2.1957780043256402E-2</c:v>
                </c:pt>
                <c:pt idx="6621" formatCode="General">
                  <c:v>-2.4997288356993101E-2</c:v>
                </c:pt>
                <c:pt idx="6622" formatCode="General">
                  <c:v>-2.8559839710283402E-2</c:v>
                </c:pt>
                <c:pt idx="6623" formatCode="General">
                  <c:v>-3.2332259206300999E-2</c:v>
                </c:pt>
                <c:pt idx="6624" formatCode="General">
                  <c:v>-3.5826252306127099E-2</c:v>
                </c:pt>
                <c:pt idx="6625" formatCode="General">
                  <c:v>-3.9092296198682298E-2</c:v>
                </c:pt>
                <c:pt idx="6626" formatCode="General">
                  <c:v>-4.2603159929533597E-2</c:v>
                </c:pt>
                <c:pt idx="6627" formatCode="General">
                  <c:v>-4.6318889352173702E-2</c:v>
                </c:pt>
                <c:pt idx="6628" formatCode="General">
                  <c:v>-4.9433571947842599E-2</c:v>
                </c:pt>
                <c:pt idx="6629" formatCode="General">
                  <c:v>-5.1673708249260701E-2</c:v>
                </c:pt>
                <c:pt idx="6630" formatCode="General">
                  <c:v>-5.4025467357372903E-2</c:v>
                </c:pt>
                <c:pt idx="6631" formatCode="General">
                  <c:v>-5.6470418451252502E-2</c:v>
                </c:pt>
                <c:pt idx="6632" formatCode="General">
                  <c:v>-5.8121615698090601E-2</c:v>
                </c:pt>
                <c:pt idx="6633" formatCode="General">
                  <c:v>-5.9371895020729898E-2</c:v>
                </c:pt>
                <c:pt idx="6634" formatCode="General">
                  <c:v>-6.0025626211105403E-2</c:v>
                </c:pt>
                <c:pt idx="6635" formatCode="General">
                  <c:v>-5.98822231509843E-2</c:v>
                </c:pt>
                <c:pt idx="6636" formatCode="General">
                  <c:v>-5.9999422936771997E-2</c:v>
                </c:pt>
                <c:pt idx="6637" formatCode="General">
                  <c:v>-6.0780002188794501E-2</c:v>
                </c:pt>
                <c:pt idx="6638" formatCode="General">
                  <c:v>-6.1888144128909799E-2</c:v>
                </c:pt>
                <c:pt idx="6639" formatCode="General">
                  <c:v>-6.3440046563451202E-2</c:v>
                </c:pt>
                <c:pt idx="6640" formatCode="General">
                  <c:v>-6.5496505106569194E-2</c:v>
                </c:pt>
                <c:pt idx="6641" formatCode="General">
                  <c:v>-6.6794263737568194E-2</c:v>
                </c:pt>
                <c:pt idx="6642" formatCode="General">
                  <c:v>-6.7305725698674199E-2</c:v>
                </c:pt>
                <c:pt idx="6643" formatCode="General">
                  <c:v>-6.81903745940836E-2</c:v>
                </c:pt>
                <c:pt idx="6644" formatCode="General">
                  <c:v>-7.0023456580315502E-2</c:v>
                </c:pt>
                <c:pt idx="6645" formatCode="General">
                  <c:v>-7.2062583968732996E-2</c:v>
                </c:pt>
                <c:pt idx="6646" formatCode="General">
                  <c:v>-7.37589780847141E-2</c:v>
                </c:pt>
                <c:pt idx="6647" formatCode="General">
                  <c:v>-7.5405386988053894E-2</c:v>
                </c:pt>
                <c:pt idx="6648" formatCode="General">
                  <c:v>-7.6412162782343293E-2</c:v>
                </c:pt>
                <c:pt idx="6649" formatCode="General">
                  <c:v>-7.6620207077793795E-2</c:v>
                </c:pt>
                <c:pt idx="6650" formatCode="General">
                  <c:v>-7.6209002713629598E-2</c:v>
                </c:pt>
                <c:pt idx="6651" formatCode="General">
                  <c:v>-7.4839150784002897E-2</c:v>
                </c:pt>
                <c:pt idx="6652" formatCode="General">
                  <c:v>-7.1674586804209295E-2</c:v>
                </c:pt>
                <c:pt idx="6653" formatCode="General">
                  <c:v>-6.58811871337497E-2</c:v>
                </c:pt>
                <c:pt idx="6654" formatCode="General">
                  <c:v>-5.7954023645999497E-2</c:v>
                </c:pt>
                <c:pt idx="6655" formatCode="General">
                  <c:v>-4.7769315709963303E-2</c:v>
                </c:pt>
                <c:pt idx="6656" formatCode="General">
                  <c:v>-3.4409628001466699E-2</c:v>
                </c:pt>
                <c:pt idx="6657" formatCode="General">
                  <c:v>-1.8794532676780901E-2</c:v>
                </c:pt>
                <c:pt idx="6658" formatCode="General">
                  <c:v>-1.81739877068089E-3</c:v>
                </c:pt>
                <c:pt idx="6659" formatCode="General">
                  <c:v>1.6771166856631201E-2</c:v>
                </c:pt>
                <c:pt idx="6660" formatCode="General">
                  <c:v>3.7136645693852201E-2</c:v>
                </c:pt>
                <c:pt idx="6661" formatCode="General">
                  <c:v>5.86763901315355E-2</c:v>
                </c:pt>
                <c:pt idx="6662" formatCode="General">
                  <c:v>7.8453896479416294E-2</c:v>
                </c:pt>
                <c:pt idx="6663" formatCode="General">
                  <c:v>9.4145601801952902E-2</c:v>
                </c:pt>
                <c:pt idx="6664" formatCode="General">
                  <c:v>0.10571757870885599</c:v>
                </c:pt>
                <c:pt idx="6665" formatCode="General">
                  <c:v>0.113225983852589</c:v>
                </c:pt>
                <c:pt idx="6666" formatCode="General">
                  <c:v>0.116454347516131</c:v>
                </c:pt>
                <c:pt idx="6667" formatCode="General">
                  <c:v>0.11459819169457</c:v>
                </c:pt>
                <c:pt idx="6668" formatCode="General">
                  <c:v>0.107957419180935</c:v>
                </c:pt>
                <c:pt idx="6669" formatCode="General">
                  <c:v>9.7602039493619203E-2</c:v>
                </c:pt>
                <c:pt idx="6670" formatCode="General">
                  <c:v>8.3540268889857106E-2</c:v>
                </c:pt>
                <c:pt idx="6671" formatCode="General">
                  <c:v>6.5944720051860098E-2</c:v>
                </c:pt>
                <c:pt idx="6672" formatCode="General">
                  <c:v>4.6173200790338403E-2</c:v>
                </c:pt>
                <c:pt idx="6673" formatCode="General">
                  <c:v>2.60699695972972E-2</c:v>
                </c:pt>
                <c:pt idx="6674" formatCode="General">
                  <c:v>7.0361089048375999E-3</c:v>
                </c:pt>
                <c:pt idx="6675" formatCode="General">
                  <c:v>-9.7981789267545701E-3</c:v>
                </c:pt>
                <c:pt idx="6676" formatCode="General">
                  <c:v>-2.3436232215766999E-2</c:v>
                </c:pt>
                <c:pt idx="6677" formatCode="General">
                  <c:v>-3.2605905765749899E-2</c:v>
                </c:pt>
                <c:pt idx="6678" formatCode="General">
                  <c:v>-3.7180670371025501E-2</c:v>
                </c:pt>
                <c:pt idx="6679" formatCode="General">
                  <c:v>-3.7594205410034602E-2</c:v>
                </c:pt>
                <c:pt idx="6680" formatCode="General">
                  <c:v>-3.4374224652089003E-2</c:v>
                </c:pt>
                <c:pt idx="6681" formatCode="General">
                  <c:v>-2.8190280759010099E-2</c:v>
                </c:pt>
                <c:pt idx="6682" formatCode="General">
                  <c:v>-1.9240280673318799E-2</c:v>
                </c:pt>
                <c:pt idx="6683" formatCode="General">
                  <c:v>-7.6976873759458499E-3</c:v>
                </c:pt>
                <c:pt idx="6684" formatCode="General">
                  <c:v>5.77356769151022E-3</c:v>
                </c:pt>
                <c:pt idx="6685" formatCode="General">
                  <c:v>1.9760740475951999E-2</c:v>
                </c:pt>
                <c:pt idx="6686" formatCode="General">
                  <c:v>3.32244319765213E-2</c:v>
                </c:pt>
                <c:pt idx="6687" formatCode="General">
                  <c:v>4.5846724804486698E-2</c:v>
                </c:pt>
                <c:pt idx="6688" formatCode="General">
                  <c:v>5.8316721715123802E-2</c:v>
                </c:pt>
                <c:pt idx="6689" formatCode="General">
                  <c:v>7.0411879274558498E-2</c:v>
                </c:pt>
                <c:pt idx="6690" formatCode="General">
                  <c:v>8.1077232243488603E-2</c:v>
                </c:pt>
                <c:pt idx="6691" formatCode="General">
                  <c:v>8.9712267242600299E-2</c:v>
                </c:pt>
                <c:pt idx="6692" formatCode="General">
                  <c:v>9.7115763245518794E-2</c:v>
                </c:pt>
                <c:pt idx="6693" formatCode="General">
                  <c:v>0.10346338174795899</c:v>
                </c:pt>
                <c:pt idx="6694" formatCode="General">
                  <c:v>0.107354003835643</c:v>
                </c:pt>
                <c:pt idx="6695" formatCode="General">
                  <c:v>0.108622936919504</c:v>
                </c:pt>
                <c:pt idx="6696" formatCode="General">
                  <c:v>0.1077225596813</c:v>
                </c:pt>
                <c:pt idx="6697" formatCode="General">
                  <c:v>0.104513045702662</c:v>
                </c:pt>
                <c:pt idx="6698" formatCode="General">
                  <c:v>9.8817075280902403E-2</c:v>
                </c:pt>
                <c:pt idx="6699" formatCode="General">
                  <c:v>9.0931776690940602E-2</c:v>
                </c:pt>
                <c:pt idx="6700" formatCode="General">
                  <c:v>8.1374204694583896E-2</c:v>
                </c:pt>
                <c:pt idx="6701" formatCode="General">
                  <c:v>7.1033080516277505E-2</c:v>
                </c:pt>
                <c:pt idx="6702" formatCode="General">
                  <c:v>6.0622654545820102E-2</c:v>
                </c:pt>
                <c:pt idx="6703" formatCode="General">
                  <c:v>5.1039286752479998E-2</c:v>
                </c:pt>
                <c:pt idx="6704" formatCode="General">
                  <c:v>4.22066318768195E-2</c:v>
                </c:pt>
                <c:pt idx="6705" formatCode="General">
                  <c:v>3.3380143148216697E-2</c:v>
                </c:pt>
                <c:pt idx="6706" formatCode="General">
                  <c:v>2.43246838536509E-2</c:v>
                </c:pt>
                <c:pt idx="6707" formatCode="General">
                  <c:v>1.4914883361570401E-2</c:v>
                </c:pt>
                <c:pt idx="6708" formatCode="General">
                  <c:v>6.15682588448597E-3</c:v>
                </c:pt>
                <c:pt idx="6709" formatCode="General">
                  <c:v>-1.1107840191762299E-3</c:v>
                </c:pt>
                <c:pt idx="6710" formatCode="General">
                  <c:v>-6.9677378413784503E-3</c:v>
                </c:pt>
                <c:pt idx="6711" formatCode="General">
                  <c:v>-1.16547465565394E-2</c:v>
                </c:pt>
                <c:pt idx="6712" formatCode="General">
                  <c:v>-1.45356222529041E-2</c:v>
                </c:pt>
                <c:pt idx="6713" formatCode="General">
                  <c:v>-1.51805526370295E-2</c:v>
                </c:pt>
                <c:pt idx="6714" formatCode="General">
                  <c:v>-1.3509180557706E-2</c:v>
                </c:pt>
                <c:pt idx="6715" formatCode="General">
                  <c:v>-1.03541488685085E-2</c:v>
                </c:pt>
                <c:pt idx="6716" formatCode="General">
                  <c:v>-7.0216404036467801E-3</c:v>
                </c:pt>
                <c:pt idx="6717" formatCode="General">
                  <c:v>-3.81282401882377E-3</c:v>
                </c:pt>
                <c:pt idx="6718" formatCode="General">
                  <c:v>-9.4171301049538305E-4</c:v>
                </c:pt>
                <c:pt idx="6719" formatCode="General">
                  <c:v>1.16993561996556E-3</c:v>
                </c:pt>
                <c:pt idx="6720" formatCode="General">
                  <c:v>2.0738298190152802E-3</c:v>
                </c:pt>
                <c:pt idx="6721" formatCode="General">
                  <c:v>2.1771840164652302E-3</c:v>
                </c:pt>
                <c:pt idx="6722" formatCode="General">
                  <c:v>2.3761294902422802E-3</c:v>
                </c:pt>
                <c:pt idx="6723" formatCode="General">
                  <c:v>2.55713080812208E-3</c:v>
                </c:pt>
                <c:pt idx="6724" formatCode="General">
                  <c:v>2.3560463106527601E-3</c:v>
                </c:pt>
                <c:pt idx="6725" formatCode="General">
                  <c:v>1.8862154143691301E-3</c:v>
                </c:pt>
                <c:pt idx="6726" formatCode="General">
                  <c:v>1.2515584893797299E-3</c:v>
                </c:pt>
                <c:pt idx="6727">
                  <c:v>5.0384526698296201E-5</c:v>
                </c:pt>
                <c:pt idx="6728" formatCode="General">
                  <c:v>-2.4139275920598701E-3</c:v>
                </c:pt>
                <c:pt idx="6729" formatCode="General">
                  <c:v>-6.9712891447953904E-3</c:v>
                </c:pt>
                <c:pt idx="6730" formatCode="General">
                  <c:v>-1.39210957374175E-2</c:v>
                </c:pt>
                <c:pt idx="6731" formatCode="General">
                  <c:v>-2.23687254886825E-2</c:v>
                </c:pt>
                <c:pt idx="6732" formatCode="General">
                  <c:v>-3.2308150580434299E-2</c:v>
                </c:pt>
                <c:pt idx="6733" formatCode="General">
                  <c:v>-4.3601406063892401E-2</c:v>
                </c:pt>
                <c:pt idx="6734" formatCode="General">
                  <c:v>-5.5902168715156499E-2</c:v>
                </c:pt>
                <c:pt idx="6735" formatCode="General">
                  <c:v>-6.8523982877754006E-2</c:v>
                </c:pt>
                <c:pt idx="6736" formatCode="General">
                  <c:v>-7.9802138098540101E-2</c:v>
                </c:pt>
                <c:pt idx="6737" formatCode="General">
                  <c:v>-8.8933533556849603E-2</c:v>
                </c:pt>
                <c:pt idx="6738" formatCode="General">
                  <c:v>-9.57709386656172E-2</c:v>
                </c:pt>
                <c:pt idx="6739" formatCode="General">
                  <c:v>-0.10064164200893699</c:v>
                </c:pt>
                <c:pt idx="6740" formatCode="General">
                  <c:v>-0.104277844163721</c:v>
                </c:pt>
                <c:pt idx="6741" formatCode="General">
                  <c:v>-0.107148475001131</c:v>
                </c:pt>
                <c:pt idx="6742" formatCode="General">
                  <c:v>-0.10948389317910399</c:v>
                </c:pt>
                <c:pt idx="6743" formatCode="General">
                  <c:v>-0.110892162618486</c:v>
                </c:pt>
                <c:pt idx="6744" formatCode="General">
                  <c:v>-0.11059937818853</c:v>
                </c:pt>
                <c:pt idx="6745" formatCode="General">
                  <c:v>-0.109207848196997</c:v>
                </c:pt>
                <c:pt idx="6746" formatCode="General">
                  <c:v>-0.107691150350823</c:v>
                </c:pt>
                <c:pt idx="6747" formatCode="General">
                  <c:v>-0.10572370361101099</c:v>
                </c:pt>
                <c:pt idx="6748" formatCode="General">
                  <c:v>-0.102059661305299</c:v>
                </c:pt>
                <c:pt idx="6749" formatCode="General">
                  <c:v>-9.5909454678250697E-2</c:v>
                </c:pt>
                <c:pt idx="6750" formatCode="General">
                  <c:v>-8.8384044863950004E-2</c:v>
                </c:pt>
                <c:pt idx="6751" formatCode="General">
                  <c:v>-8.1325993013395798E-2</c:v>
                </c:pt>
                <c:pt idx="6752" formatCode="General">
                  <c:v>-7.4605700667953495E-2</c:v>
                </c:pt>
                <c:pt idx="6753" formatCode="General">
                  <c:v>-6.6904717117066304E-2</c:v>
                </c:pt>
                <c:pt idx="6754" formatCode="General">
                  <c:v>-5.7593105570772803E-2</c:v>
                </c:pt>
                <c:pt idx="6755" formatCode="General">
                  <c:v>-4.80232594802446E-2</c:v>
                </c:pt>
                <c:pt idx="6756" formatCode="General">
                  <c:v>-4.0540150296690003E-2</c:v>
                </c:pt>
                <c:pt idx="6757" formatCode="General">
                  <c:v>-3.5450800696047197E-2</c:v>
                </c:pt>
                <c:pt idx="6758" formatCode="General">
                  <c:v>-3.2538827831493498E-2</c:v>
                </c:pt>
                <c:pt idx="6759" formatCode="General">
                  <c:v>-3.1390937513989997E-2</c:v>
                </c:pt>
                <c:pt idx="6760" formatCode="General">
                  <c:v>-3.0605369577657901E-2</c:v>
                </c:pt>
                <c:pt idx="6761" formatCode="General">
                  <c:v>-2.89623663643232E-2</c:v>
                </c:pt>
                <c:pt idx="6762" formatCode="General">
                  <c:v>-2.54355846759905E-2</c:v>
                </c:pt>
                <c:pt idx="6763" formatCode="General">
                  <c:v>-2.0298496472116598E-2</c:v>
                </c:pt>
                <c:pt idx="6764" formatCode="General">
                  <c:v>-1.44022088498626E-2</c:v>
                </c:pt>
                <c:pt idx="6765" formatCode="General">
                  <c:v>-7.5350508467345997E-3</c:v>
                </c:pt>
                <c:pt idx="6766" formatCode="General">
                  <c:v>-7.4699164749344896E-4</c:v>
                </c:pt>
                <c:pt idx="6767" formatCode="General">
                  <c:v>4.2063731173621203E-3</c:v>
                </c:pt>
                <c:pt idx="6768" formatCode="General">
                  <c:v>7.0634041434953204E-3</c:v>
                </c:pt>
                <c:pt idx="6769" formatCode="General">
                  <c:v>7.9607383720583201E-3</c:v>
                </c:pt>
                <c:pt idx="6770" formatCode="General">
                  <c:v>6.9963356489536402E-3</c:v>
                </c:pt>
                <c:pt idx="6771" formatCode="General">
                  <c:v>4.3567199663266699E-3</c:v>
                </c:pt>
                <c:pt idx="6772" formatCode="General">
                  <c:v>7.44416382704001E-4</c:v>
                </c:pt>
                <c:pt idx="6773" formatCode="General">
                  <c:v>-2.7327922258765899E-3</c:v>
                </c:pt>
                <c:pt idx="6774" formatCode="General">
                  <c:v>-5.2212433270076202E-3</c:v>
                </c:pt>
                <c:pt idx="6775" formatCode="General">
                  <c:v>-6.1278711716170496E-3</c:v>
                </c:pt>
                <c:pt idx="6776" formatCode="General">
                  <c:v>-4.7412368628476798E-3</c:v>
                </c:pt>
                <c:pt idx="6777" formatCode="General">
                  <c:v>-6.3384371342482403E-4</c:v>
                </c:pt>
                <c:pt idx="6778" formatCode="General">
                  <c:v>5.7851100985853703E-3</c:v>
                </c:pt>
                <c:pt idx="6779" formatCode="General">
                  <c:v>1.3776333224505499E-2</c:v>
                </c:pt>
                <c:pt idx="6780" formatCode="General">
                  <c:v>2.2184013896210799E-2</c:v>
                </c:pt>
                <c:pt idx="6781" formatCode="General">
                  <c:v>3.0433967773118201E-2</c:v>
                </c:pt>
                <c:pt idx="6782" formatCode="General">
                  <c:v>3.9011879411432603E-2</c:v>
                </c:pt>
                <c:pt idx="6783" formatCode="General">
                  <c:v>4.7135089480596998E-2</c:v>
                </c:pt>
                <c:pt idx="6784" formatCode="General">
                  <c:v>5.3713325888697899E-2</c:v>
                </c:pt>
                <c:pt idx="6785" formatCode="General">
                  <c:v>5.8610538187342298E-2</c:v>
                </c:pt>
                <c:pt idx="6786" formatCode="General">
                  <c:v>6.1056245668534098E-2</c:v>
                </c:pt>
                <c:pt idx="6787" formatCode="General">
                  <c:v>6.0346447752958103E-2</c:v>
                </c:pt>
                <c:pt idx="6788" formatCode="General">
                  <c:v>5.6566411308164498E-2</c:v>
                </c:pt>
                <c:pt idx="6789" formatCode="General">
                  <c:v>5.0238414205428399E-2</c:v>
                </c:pt>
                <c:pt idx="6790" formatCode="General">
                  <c:v>4.2826375229867299E-2</c:v>
                </c:pt>
                <c:pt idx="6791" formatCode="General">
                  <c:v>3.57949312173486E-2</c:v>
                </c:pt>
                <c:pt idx="6792" formatCode="General">
                  <c:v>2.9740594017972102E-2</c:v>
                </c:pt>
                <c:pt idx="6793" formatCode="General">
                  <c:v>2.4938060499621599E-2</c:v>
                </c:pt>
                <c:pt idx="6794" formatCode="General">
                  <c:v>2.0807397847960499E-2</c:v>
                </c:pt>
                <c:pt idx="6795" formatCode="General">
                  <c:v>1.7105498691384401E-2</c:v>
                </c:pt>
                <c:pt idx="6796" formatCode="General">
                  <c:v>1.44561897807949E-2</c:v>
                </c:pt>
                <c:pt idx="6797" formatCode="General">
                  <c:v>1.2908271159105301E-2</c:v>
                </c:pt>
                <c:pt idx="6798" formatCode="General">
                  <c:v>1.3422469229793401E-2</c:v>
                </c:pt>
                <c:pt idx="6799" formatCode="General">
                  <c:v>1.6714559888284498E-2</c:v>
                </c:pt>
                <c:pt idx="6800" formatCode="General">
                  <c:v>2.2016896609157201E-2</c:v>
                </c:pt>
                <c:pt idx="6801" formatCode="General">
                  <c:v>2.83888049274214E-2</c:v>
                </c:pt>
                <c:pt idx="6802" formatCode="General">
                  <c:v>3.4896474451914801E-2</c:v>
                </c:pt>
                <c:pt idx="6803" formatCode="General">
                  <c:v>4.1473655349800798E-2</c:v>
                </c:pt>
                <c:pt idx="6804" formatCode="General">
                  <c:v>4.8546179705573698E-2</c:v>
                </c:pt>
                <c:pt idx="6805" formatCode="General">
                  <c:v>5.6116262465622499E-2</c:v>
                </c:pt>
                <c:pt idx="6806" formatCode="General">
                  <c:v>6.37383815303455E-2</c:v>
                </c:pt>
                <c:pt idx="6807" formatCode="General">
                  <c:v>7.0406395328977106E-2</c:v>
                </c:pt>
                <c:pt idx="6808" formatCode="General">
                  <c:v>7.5098263188351902E-2</c:v>
                </c:pt>
                <c:pt idx="6809" formatCode="General">
                  <c:v>7.7311442029236302E-2</c:v>
                </c:pt>
                <c:pt idx="6810" formatCode="General">
                  <c:v>7.6809367967088593E-2</c:v>
                </c:pt>
                <c:pt idx="6811" formatCode="General">
                  <c:v>7.4368295259898298E-2</c:v>
                </c:pt>
                <c:pt idx="6812" formatCode="General">
                  <c:v>7.0917649511063802E-2</c:v>
                </c:pt>
                <c:pt idx="6813" formatCode="General">
                  <c:v>6.6799621892425706E-2</c:v>
                </c:pt>
                <c:pt idx="6814" formatCode="General">
                  <c:v>6.2363355674754102E-2</c:v>
                </c:pt>
                <c:pt idx="6815" formatCode="General">
                  <c:v>5.7576085375616197E-2</c:v>
                </c:pt>
                <c:pt idx="6816" formatCode="General">
                  <c:v>5.1350355216007698E-2</c:v>
                </c:pt>
                <c:pt idx="6817" formatCode="General">
                  <c:v>4.3934394558926899E-2</c:v>
                </c:pt>
                <c:pt idx="6818" formatCode="General">
                  <c:v>3.7345179522507502E-2</c:v>
                </c:pt>
                <c:pt idx="6819" formatCode="General">
                  <c:v>3.2054852495327898E-2</c:v>
                </c:pt>
                <c:pt idx="6820" formatCode="General">
                  <c:v>2.7740721604077302E-2</c:v>
                </c:pt>
                <c:pt idx="6821" formatCode="General">
                  <c:v>2.4590951101009499E-2</c:v>
                </c:pt>
                <c:pt idx="6822" formatCode="General">
                  <c:v>2.2240597545178199E-2</c:v>
                </c:pt>
                <c:pt idx="6823" formatCode="General">
                  <c:v>2.0077892837443798E-2</c:v>
                </c:pt>
                <c:pt idx="6824" formatCode="General">
                  <c:v>1.7517436990337601E-2</c:v>
                </c:pt>
                <c:pt idx="6825" formatCode="General">
                  <c:v>1.4144331411802699E-2</c:v>
                </c:pt>
                <c:pt idx="6826" formatCode="General">
                  <c:v>1.1392881220794E-2</c:v>
                </c:pt>
                <c:pt idx="6827" formatCode="General">
                  <c:v>1.0370927290478201E-2</c:v>
                </c:pt>
                <c:pt idx="6828" formatCode="General">
                  <c:v>1.0558631607899801E-2</c:v>
                </c:pt>
                <c:pt idx="6829" formatCode="General">
                  <c:v>1.1200451365235E-2</c:v>
                </c:pt>
                <c:pt idx="6830" formatCode="General">
                  <c:v>1.22689671417944E-2</c:v>
                </c:pt>
                <c:pt idx="6831" formatCode="General">
                  <c:v>1.41001731121226E-2</c:v>
                </c:pt>
                <c:pt idx="6832" formatCode="General">
                  <c:v>1.6141154907340499E-2</c:v>
                </c:pt>
                <c:pt idx="6833" formatCode="General">
                  <c:v>1.7745132186928299E-2</c:v>
                </c:pt>
                <c:pt idx="6834" formatCode="General">
                  <c:v>1.8399098323934299E-2</c:v>
                </c:pt>
                <c:pt idx="6835" formatCode="General">
                  <c:v>1.8068572424509301E-2</c:v>
                </c:pt>
                <c:pt idx="6836" formatCode="General">
                  <c:v>1.6373615578830499E-2</c:v>
                </c:pt>
                <c:pt idx="6837" formatCode="General">
                  <c:v>1.3093831722358E-2</c:v>
                </c:pt>
                <c:pt idx="6838" formatCode="General">
                  <c:v>9.4839144130476807E-3</c:v>
                </c:pt>
                <c:pt idx="6839" formatCode="General">
                  <c:v>7.1260651500558098E-3</c:v>
                </c:pt>
                <c:pt idx="6840" formatCode="General">
                  <c:v>5.3714684205010401E-3</c:v>
                </c:pt>
                <c:pt idx="6841" formatCode="General">
                  <c:v>2.9832194938781598E-3</c:v>
                </c:pt>
                <c:pt idx="6842" formatCode="General">
                  <c:v>-1.7610692716122999E-4</c:v>
                </c:pt>
                <c:pt idx="6843" formatCode="General">
                  <c:v>-4.9255358620213796E-3</c:v>
                </c:pt>
                <c:pt idx="6844" formatCode="General">
                  <c:v>-1.10172332273438E-2</c:v>
                </c:pt>
                <c:pt idx="6845" formatCode="General">
                  <c:v>-1.7439916982257601E-2</c:v>
                </c:pt>
                <c:pt idx="6846" formatCode="General">
                  <c:v>-2.4145978722779699E-2</c:v>
                </c:pt>
                <c:pt idx="6847" formatCode="General">
                  <c:v>-3.0664833440191899E-2</c:v>
                </c:pt>
                <c:pt idx="6848" formatCode="General">
                  <c:v>-3.5966819055471999E-2</c:v>
                </c:pt>
                <c:pt idx="6849" formatCode="General">
                  <c:v>-4.0361247157214501E-2</c:v>
                </c:pt>
                <c:pt idx="6850" formatCode="General">
                  <c:v>-4.3937433004830898E-2</c:v>
                </c:pt>
                <c:pt idx="6851" formatCode="General">
                  <c:v>-4.5962373948634901E-2</c:v>
                </c:pt>
                <c:pt idx="6852" formatCode="General">
                  <c:v>-4.6250664739128103E-2</c:v>
                </c:pt>
                <c:pt idx="6853" formatCode="General">
                  <c:v>-4.5471926899513099E-2</c:v>
                </c:pt>
                <c:pt idx="6854" formatCode="General">
                  <c:v>-4.4195973369812E-2</c:v>
                </c:pt>
                <c:pt idx="6855" formatCode="General">
                  <c:v>-4.1367031359285003E-2</c:v>
                </c:pt>
                <c:pt idx="6856" formatCode="General">
                  <c:v>-3.6161141169174502E-2</c:v>
                </c:pt>
                <c:pt idx="6857" formatCode="General">
                  <c:v>-2.9246532938922199E-2</c:v>
                </c:pt>
                <c:pt idx="6858" formatCode="General">
                  <c:v>-2.10791656682092E-2</c:v>
                </c:pt>
                <c:pt idx="6859" formatCode="General">
                  <c:v>-1.2170737144349899E-2</c:v>
                </c:pt>
                <c:pt idx="6860" formatCode="General">
                  <c:v>-2.8537082998558098E-3</c:v>
                </c:pt>
                <c:pt idx="6861" formatCode="General">
                  <c:v>6.5388571529382301E-3</c:v>
                </c:pt>
                <c:pt idx="6862" formatCode="General">
                  <c:v>1.5409478909168E-2</c:v>
                </c:pt>
                <c:pt idx="6863" formatCode="General">
                  <c:v>2.39253408697244E-2</c:v>
                </c:pt>
                <c:pt idx="6864" formatCode="General">
                  <c:v>3.2077038307369403E-2</c:v>
                </c:pt>
                <c:pt idx="6865" formatCode="General">
                  <c:v>3.9396466239948802E-2</c:v>
                </c:pt>
                <c:pt idx="6866" formatCode="General">
                  <c:v>4.47219583229478E-2</c:v>
                </c:pt>
                <c:pt idx="6867" formatCode="General">
                  <c:v>4.7198146534730999E-2</c:v>
                </c:pt>
                <c:pt idx="6868" formatCode="General">
                  <c:v>4.7027483540487802E-2</c:v>
                </c:pt>
                <c:pt idx="6869" formatCode="General">
                  <c:v>4.3545283726985802E-2</c:v>
                </c:pt>
                <c:pt idx="6870" formatCode="General">
                  <c:v>3.6290043572514599E-2</c:v>
                </c:pt>
                <c:pt idx="6871" formatCode="General">
                  <c:v>2.6767277822454E-2</c:v>
                </c:pt>
                <c:pt idx="6872" formatCode="General">
                  <c:v>1.6564081364592802E-2</c:v>
                </c:pt>
                <c:pt idx="6873" formatCode="General">
                  <c:v>6.6724404098600096E-3</c:v>
                </c:pt>
                <c:pt idx="6874" formatCode="General">
                  <c:v>-2.1891082435417002E-3</c:v>
                </c:pt>
                <c:pt idx="6875" formatCode="General">
                  <c:v>-1.10983889031412E-2</c:v>
                </c:pt>
                <c:pt idx="6876" formatCode="General">
                  <c:v>-2.1040598438347099E-2</c:v>
                </c:pt>
                <c:pt idx="6877" formatCode="General">
                  <c:v>-3.1617691099135502E-2</c:v>
                </c:pt>
                <c:pt idx="6878" formatCode="General">
                  <c:v>-4.16832486550111E-2</c:v>
                </c:pt>
                <c:pt idx="6879" formatCode="General">
                  <c:v>-4.9751837344623802E-2</c:v>
                </c:pt>
                <c:pt idx="6880" formatCode="General">
                  <c:v>-5.53090717970759E-2</c:v>
                </c:pt>
                <c:pt idx="6881" formatCode="General">
                  <c:v>-5.8508383713269801E-2</c:v>
                </c:pt>
                <c:pt idx="6882" formatCode="General">
                  <c:v>-5.95144699753773E-2</c:v>
                </c:pt>
                <c:pt idx="6883" formatCode="General">
                  <c:v>-5.8630700933566197E-2</c:v>
                </c:pt>
                <c:pt idx="6884" formatCode="General">
                  <c:v>-5.6786698299973203E-2</c:v>
                </c:pt>
                <c:pt idx="6885" formatCode="General">
                  <c:v>-5.4668455080137103E-2</c:v>
                </c:pt>
                <c:pt idx="6886" formatCode="General">
                  <c:v>-5.2597030551989297E-2</c:v>
                </c:pt>
                <c:pt idx="6887" formatCode="General">
                  <c:v>-5.0902628384866797E-2</c:v>
                </c:pt>
                <c:pt idx="6888" formatCode="General">
                  <c:v>-5.01292254568141E-2</c:v>
                </c:pt>
                <c:pt idx="6889" formatCode="General">
                  <c:v>-5.0395908369777503E-2</c:v>
                </c:pt>
                <c:pt idx="6890" formatCode="General">
                  <c:v>-5.1395416648188301E-2</c:v>
                </c:pt>
                <c:pt idx="6891" formatCode="General">
                  <c:v>-5.3136534982694703E-2</c:v>
                </c:pt>
                <c:pt idx="6892" formatCode="General">
                  <c:v>-5.5973614469893802E-2</c:v>
                </c:pt>
                <c:pt idx="6893" formatCode="General">
                  <c:v>-6.0863522463351902E-2</c:v>
                </c:pt>
                <c:pt idx="6894" formatCode="General">
                  <c:v>-6.8119253385987399E-2</c:v>
                </c:pt>
                <c:pt idx="6895" formatCode="General">
                  <c:v>-7.6160996450213903E-2</c:v>
                </c:pt>
                <c:pt idx="6896" formatCode="General">
                  <c:v>-8.2496218848215494E-2</c:v>
                </c:pt>
                <c:pt idx="6897" formatCode="General">
                  <c:v>-8.5620150965976902E-2</c:v>
                </c:pt>
                <c:pt idx="6898" formatCode="General">
                  <c:v>-8.5289456765987204E-2</c:v>
                </c:pt>
                <c:pt idx="6899" formatCode="General">
                  <c:v>-8.2260087802211501E-2</c:v>
                </c:pt>
                <c:pt idx="6900" formatCode="General">
                  <c:v>-7.7531161900446996E-2</c:v>
                </c:pt>
                <c:pt idx="6901" formatCode="General">
                  <c:v>-7.1529567006654596E-2</c:v>
                </c:pt>
                <c:pt idx="6902" formatCode="General">
                  <c:v>-6.4592534580806799E-2</c:v>
                </c:pt>
                <c:pt idx="6903" formatCode="General">
                  <c:v>-5.7278862988474497E-2</c:v>
                </c:pt>
                <c:pt idx="6904" formatCode="General">
                  <c:v>-4.9739264733845497E-2</c:v>
                </c:pt>
                <c:pt idx="6905" formatCode="General">
                  <c:v>-4.2020753513191497E-2</c:v>
                </c:pt>
                <c:pt idx="6906" formatCode="General">
                  <c:v>-3.3866095841749502E-2</c:v>
                </c:pt>
                <c:pt idx="6907" formatCode="General">
                  <c:v>-2.4589325699757601E-2</c:v>
                </c:pt>
                <c:pt idx="6908" formatCode="General">
                  <c:v>-1.44714904876005E-2</c:v>
                </c:pt>
                <c:pt idx="6909" formatCode="General">
                  <c:v>-4.6490061340031998E-3</c:v>
                </c:pt>
                <c:pt idx="6910" formatCode="General">
                  <c:v>4.2208430324565099E-3</c:v>
                </c:pt>
                <c:pt idx="6911" formatCode="General">
                  <c:v>1.1888002781508899E-2</c:v>
                </c:pt>
                <c:pt idx="6912" formatCode="General">
                  <c:v>1.7470625766176799E-2</c:v>
                </c:pt>
                <c:pt idx="6913" formatCode="General">
                  <c:v>1.9584062488723099E-2</c:v>
                </c:pt>
                <c:pt idx="6914" formatCode="General">
                  <c:v>1.74405242556827E-2</c:v>
                </c:pt>
                <c:pt idx="6915" formatCode="General">
                  <c:v>1.18972535341785E-2</c:v>
                </c:pt>
                <c:pt idx="6916" formatCode="General">
                  <c:v>4.2764023437745803E-3</c:v>
                </c:pt>
                <c:pt idx="6917" formatCode="General">
                  <c:v>-4.8955338424776802E-3</c:v>
                </c:pt>
                <c:pt idx="6918" formatCode="General">
                  <c:v>-1.5365882977512201E-2</c:v>
                </c:pt>
                <c:pt idx="6919" formatCode="General">
                  <c:v>-2.6295800306168501E-2</c:v>
                </c:pt>
                <c:pt idx="6920" formatCode="General">
                  <c:v>-3.6749255141894199E-2</c:v>
                </c:pt>
                <c:pt idx="6921" formatCode="General">
                  <c:v>-4.65704922205602E-2</c:v>
                </c:pt>
                <c:pt idx="6922" formatCode="General">
                  <c:v>-5.5250191740590399E-2</c:v>
                </c:pt>
                <c:pt idx="6923" formatCode="General">
                  <c:v>-6.2120878994319999E-2</c:v>
                </c:pt>
                <c:pt idx="6924" formatCode="General">
                  <c:v>-6.6712229386001604E-2</c:v>
                </c:pt>
                <c:pt idx="6925" formatCode="General">
                  <c:v>-6.8705661724685896E-2</c:v>
                </c:pt>
                <c:pt idx="6926" formatCode="General">
                  <c:v>-6.8289175978802602E-2</c:v>
                </c:pt>
                <c:pt idx="6927" formatCode="General">
                  <c:v>-6.5694142173786801E-2</c:v>
                </c:pt>
                <c:pt idx="6928" formatCode="General">
                  <c:v>-6.0913335244675897E-2</c:v>
                </c:pt>
                <c:pt idx="6929" formatCode="General">
                  <c:v>-5.4138162303539301E-2</c:v>
                </c:pt>
                <c:pt idx="6930" formatCode="General">
                  <c:v>-4.6110669645747199E-2</c:v>
                </c:pt>
                <c:pt idx="6931" formatCode="General">
                  <c:v>-3.6945885494642998E-2</c:v>
                </c:pt>
                <c:pt idx="6932" formatCode="General">
                  <c:v>-2.6673764679322299E-2</c:v>
                </c:pt>
                <c:pt idx="6933" formatCode="General">
                  <c:v>-1.54889060168541E-2</c:v>
                </c:pt>
                <c:pt idx="6934" formatCode="General">
                  <c:v>-3.0284121722963602E-3</c:v>
                </c:pt>
                <c:pt idx="6935" formatCode="General">
                  <c:v>1.1450854492233899E-2</c:v>
                </c:pt>
                <c:pt idx="6936" formatCode="General">
                  <c:v>2.6909480682314801E-2</c:v>
                </c:pt>
                <c:pt idx="6937" formatCode="General">
                  <c:v>4.0892246429709199E-2</c:v>
                </c:pt>
                <c:pt idx="6938" formatCode="General">
                  <c:v>5.2866049679352503E-2</c:v>
                </c:pt>
                <c:pt idx="6939" formatCode="General">
                  <c:v>6.3302632147278007E-2</c:v>
                </c:pt>
                <c:pt idx="6940" formatCode="General">
                  <c:v>7.1431143510080397E-2</c:v>
                </c:pt>
                <c:pt idx="6941" formatCode="General">
                  <c:v>7.7583412267407906E-2</c:v>
                </c:pt>
                <c:pt idx="6942" formatCode="General">
                  <c:v>8.3045347499810102E-2</c:v>
                </c:pt>
                <c:pt idx="6943" formatCode="General">
                  <c:v>8.7476075910291703E-2</c:v>
                </c:pt>
                <c:pt idx="6944" formatCode="General">
                  <c:v>9.0360712888098799E-2</c:v>
                </c:pt>
                <c:pt idx="6945" formatCode="General">
                  <c:v>9.1857443434873204E-2</c:v>
                </c:pt>
                <c:pt idx="6946" formatCode="General">
                  <c:v>9.2852302859541297E-2</c:v>
                </c:pt>
                <c:pt idx="6947" formatCode="General">
                  <c:v>9.3819191131917903E-2</c:v>
                </c:pt>
                <c:pt idx="6948" formatCode="General">
                  <c:v>9.5212857105770696E-2</c:v>
                </c:pt>
                <c:pt idx="6949" formatCode="General">
                  <c:v>9.7738218746126398E-2</c:v>
                </c:pt>
                <c:pt idx="6950" formatCode="General">
                  <c:v>0.101878550698087</c:v>
                </c:pt>
                <c:pt idx="6951" formatCode="General">
                  <c:v>0.10652394725488</c:v>
                </c:pt>
                <c:pt idx="6952" formatCode="General">
                  <c:v>0.11042947270033</c:v>
                </c:pt>
                <c:pt idx="6953" formatCode="General">
                  <c:v>0.11308685941435399</c:v>
                </c:pt>
                <c:pt idx="6954" formatCode="General">
                  <c:v>0.11395344024331699</c:v>
                </c:pt>
                <c:pt idx="6955" formatCode="General">
                  <c:v>0.11351204116045301</c:v>
                </c:pt>
                <c:pt idx="6956" formatCode="General">
                  <c:v>0.113165418412351</c:v>
                </c:pt>
                <c:pt idx="6957" formatCode="General">
                  <c:v>0.113280430451981</c:v>
                </c:pt>
                <c:pt idx="6958" formatCode="General">
                  <c:v>0.112588641143005</c:v>
                </c:pt>
                <c:pt idx="6959" formatCode="General">
                  <c:v>0.110950241853047</c:v>
                </c:pt>
                <c:pt idx="6960" formatCode="General">
                  <c:v>0.108581526436773</c:v>
                </c:pt>
                <c:pt idx="6961" formatCode="General">
                  <c:v>0.10654346744981</c:v>
                </c:pt>
                <c:pt idx="6962" formatCode="General">
                  <c:v>0.10598226260247</c:v>
                </c:pt>
                <c:pt idx="6963" formatCode="General">
                  <c:v>0.105825145815899</c:v>
                </c:pt>
                <c:pt idx="6964" formatCode="General">
                  <c:v>0.104743077626427</c:v>
                </c:pt>
                <c:pt idx="6965" formatCode="General">
                  <c:v>0.10270250253509</c:v>
                </c:pt>
                <c:pt idx="6966" formatCode="General">
                  <c:v>9.89937853058106E-2</c:v>
                </c:pt>
                <c:pt idx="6967" formatCode="General">
                  <c:v>9.3041085711331795E-2</c:v>
                </c:pt>
                <c:pt idx="6968" formatCode="General">
                  <c:v>8.56096349248886E-2</c:v>
                </c:pt>
                <c:pt idx="6969" formatCode="General">
                  <c:v>7.6356324556390701E-2</c:v>
                </c:pt>
                <c:pt idx="6970" formatCode="General">
                  <c:v>6.5015883418206896E-2</c:v>
                </c:pt>
                <c:pt idx="6971" formatCode="General">
                  <c:v>5.1998264290408901E-2</c:v>
                </c:pt>
                <c:pt idx="6972" formatCode="General">
                  <c:v>3.8312536450161798E-2</c:v>
                </c:pt>
                <c:pt idx="6973" formatCode="General">
                  <c:v>2.51931892485442E-2</c:v>
                </c:pt>
                <c:pt idx="6974" formatCode="General">
                  <c:v>1.30163329957983E-2</c:v>
                </c:pt>
                <c:pt idx="6975" formatCode="General">
                  <c:v>1.3238258911857099E-3</c:v>
                </c:pt>
                <c:pt idx="6976" formatCode="General">
                  <c:v>-1.02615555875845E-2</c:v>
                </c:pt>
                <c:pt idx="6977" formatCode="General">
                  <c:v>-2.0923420132701799E-2</c:v>
                </c:pt>
                <c:pt idx="6978" formatCode="General">
                  <c:v>-2.9357863336164601E-2</c:v>
                </c:pt>
                <c:pt idx="6979" formatCode="General">
                  <c:v>-3.5177493170836301E-2</c:v>
                </c:pt>
                <c:pt idx="6980" formatCode="General">
                  <c:v>-3.8408120502610402E-2</c:v>
                </c:pt>
                <c:pt idx="6981" formatCode="General">
                  <c:v>-3.8938897446201097E-2</c:v>
                </c:pt>
                <c:pt idx="6982" formatCode="General">
                  <c:v>-3.7148985158801801E-2</c:v>
                </c:pt>
                <c:pt idx="6983" formatCode="General">
                  <c:v>-3.3557022604366903E-2</c:v>
                </c:pt>
                <c:pt idx="6984" formatCode="General">
                  <c:v>-2.85314189956563E-2</c:v>
                </c:pt>
                <c:pt idx="6985" formatCode="General">
                  <c:v>-2.2341521011062699E-2</c:v>
                </c:pt>
                <c:pt idx="6986" formatCode="General">
                  <c:v>-1.5188188870801599E-2</c:v>
                </c:pt>
                <c:pt idx="6987" formatCode="General">
                  <c:v>-7.9143963220549302E-3</c:v>
                </c:pt>
                <c:pt idx="6988" formatCode="General">
                  <c:v>-9.7412289318148896E-4</c:v>
                </c:pt>
                <c:pt idx="6989" formatCode="General">
                  <c:v>6.0600988060091404E-3</c:v>
                </c:pt>
                <c:pt idx="6990" formatCode="General">
                  <c:v>1.2824985185437499E-2</c:v>
                </c:pt>
                <c:pt idx="6991" formatCode="General">
                  <c:v>1.8926051462194199E-2</c:v>
                </c:pt>
                <c:pt idx="6992" formatCode="General">
                  <c:v>2.44518217610783E-2</c:v>
                </c:pt>
                <c:pt idx="6993" formatCode="General">
                  <c:v>2.9200625810277499E-2</c:v>
                </c:pt>
                <c:pt idx="6994" formatCode="General">
                  <c:v>3.2319473578316903E-2</c:v>
                </c:pt>
                <c:pt idx="6995" formatCode="General">
                  <c:v>3.2928482781217502E-2</c:v>
                </c:pt>
                <c:pt idx="6996" formatCode="General">
                  <c:v>3.1117237456777899E-2</c:v>
                </c:pt>
                <c:pt idx="6997" formatCode="General">
                  <c:v>2.75595865714287E-2</c:v>
                </c:pt>
                <c:pt idx="6998" formatCode="General">
                  <c:v>2.1854608386524501E-2</c:v>
                </c:pt>
                <c:pt idx="6999" formatCode="General">
                  <c:v>1.3754767699543501E-2</c:v>
                </c:pt>
                <c:pt idx="7000" formatCode="General">
                  <c:v>3.8060463090755E-3</c:v>
                </c:pt>
                <c:pt idx="7001" formatCode="General">
                  <c:v>-6.5846003469533501E-3</c:v>
                </c:pt>
                <c:pt idx="7002" formatCode="General">
                  <c:v>-1.6801497845185601E-2</c:v>
                </c:pt>
                <c:pt idx="7003" formatCode="General">
                  <c:v>-2.7620506274281101E-2</c:v>
                </c:pt>
                <c:pt idx="7004" formatCode="General">
                  <c:v>-3.8624029640097701E-2</c:v>
                </c:pt>
                <c:pt idx="7005" formatCode="General">
                  <c:v>-4.9617542050281502E-2</c:v>
                </c:pt>
                <c:pt idx="7006" formatCode="General">
                  <c:v>-6.1496777964139798E-2</c:v>
                </c:pt>
                <c:pt idx="7007" formatCode="General">
                  <c:v>-7.4439787361354606E-2</c:v>
                </c:pt>
                <c:pt idx="7008" formatCode="General">
                  <c:v>-8.7223601256498001E-2</c:v>
                </c:pt>
                <c:pt idx="7009" formatCode="General">
                  <c:v>-9.7913277316483999E-2</c:v>
                </c:pt>
                <c:pt idx="7010" formatCode="General">
                  <c:v>-0.104821080745565</c:v>
                </c:pt>
                <c:pt idx="7011" formatCode="General">
                  <c:v>-0.108228892010388</c:v>
                </c:pt>
                <c:pt idx="7012" formatCode="General">
                  <c:v>-0.10894094437504299</c:v>
                </c:pt>
                <c:pt idx="7013" formatCode="General">
                  <c:v>-0.106968229370005</c:v>
                </c:pt>
                <c:pt idx="7014" formatCode="General">
                  <c:v>-0.10232008964092699</c:v>
                </c:pt>
                <c:pt idx="7015" formatCode="General">
                  <c:v>-9.4907255928772402E-2</c:v>
                </c:pt>
                <c:pt idx="7016" formatCode="General">
                  <c:v>-8.5612577559267294E-2</c:v>
                </c:pt>
                <c:pt idx="7017" formatCode="General">
                  <c:v>-7.5153251937220403E-2</c:v>
                </c:pt>
                <c:pt idx="7018" formatCode="General">
                  <c:v>-6.3716167966063803E-2</c:v>
                </c:pt>
                <c:pt idx="7019" formatCode="General">
                  <c:v>-5.2649400327806198E-2</c:v>
                </c:pt>
                <c:pt idx="7020" formatCode="General">
                  <c:v>-4.2430490405353398E-2</c:v>
                </c:pt>
                <c:pt idx="7021" formatCode="General">
                  <c:v>-3.3329710084411199E-2</c:v>
                </c:pt>
                <c:pt idx="7022" formatCode="General">
                  <c:v>-2.7099338250585699E-2</c:v>
                </c:pt>
                <c:pt idx="7023" formatCode="General">
                  <c:v>-2.5048964242781101E-2</c:v>
                </c:pt>
                <c:pt idx="7024" formatCode="General">
                  <c:v>-2.7040004729287401E-2</c:v>
                </c:pt>
                <c:pt idx="7025" formatCode="General">
                  <c:v>-3.18231686003079E-2</c:v>
                </c:pt>
                <c:pt idx="7026" formatCode="General">
                  <c:v>-3.7494828008175198E-2</c:v>
                </c:pt>
                <c:pt idx="7027" formatCode="General">
                  <c:v>-4.3907883395386198E-2</c:v>
                </c:pt>
                <c:pt idx="7028" formatCode="General">
                  <c:v>-5.24869674332012E-2</c:v>
                </c:pt>
                <c:pt idx="7029" formatCode="General">
                  <c:v>-6.3147168563860601E-2</c:v>
                </c:pt>
                <c:pt idx="7030" formatCode="General">
                  <c:v>-7.4404817717124594E-2</c:v>
                </c:pt>
                <c:pt idx="7031" formatCode="General">
                  <c:v>-8.4106179770571901E-2</c:v>
                </c:pt>
                <c:pt idx="7032" formatCode="General">
                  <c:v>-9.1408573253402195E-2</c:v>
                </c:pt>
                <c:pt idx="7033" formatCode="General">
                  <c:v>-9.6693925336451103E-2</c:v>
                </c:pt>
                <c:pt idx="7034" formatCode="General">
                  <c:v>-0.100121141184216</c:v>
                </c:pt>
                <c:pt idx="7035" formatCode="General">
                  <c:v>-0.102119811863253</c:v>
                </c:pt>
                <c:pt idx="7036" formatCode="General">
                  <c:v>-0.102699656260286</c:v>
                </c:pt>
                <c:pt idx="7037" formatCode="General">
                  <c:v>-0.10172613279312299</c:v>
                </c:pt>
                <c:pt idx="7038" formatCode="General">
                  <c:v>-9.9843788461252997E-2</c:v>
                </c:pt>
                <c:pt idx="7039" formatCode="General">
                  <c:v>-9.7902719289798504E-2</c:v>
                </c:pt>
                <c:pt idx="7040" formatCode="General">
                  <c:v>-9.5786372142064105E-2</c:v>
                </c:pt>
                <c:pt idx="7041" formatCode="General">
                  <c:v>-9.3187492463623595E-2</c:v>
                </c:pt>
                <c:pt idx="7042" formatCode="General">
                  <c:v>-9.0214872021341999E-2</c:v>
                </c:pt>
                <c:pt idx="7043" formatCode="General">
                  <c:v>-8.6369584893165596E-2</c:v>
                </c:pt>
                <c:pt idx="7044" formatCode="General">
                  <c:v>-8.1089837979661794E-2</c:v>
                </c:pt>
                <c:pt idx="7045" formatCode="General">
                  <c:v>-7.46258156394769E-2</c:v>
                </c:pt>
                <c:pt idx="7046" formatCode="General">
                  <c:v>-6.8223144738043001E-2</c:v>
                </c:pt>
                <c:pt idx="7047" formatCode="General">
                  <c:v>-6.2866426586735899E-2</c:v>
                </c:pt>
                <c:pt idx="7048" formatCode="General">
                  <c:v>-5.7935641404954802E-2</c:v>
                </c:pt>
                <c:pt idx="7049" formatCode="General">
                  <c:v>-5.2649061551970598E-2</c:v>
                </c:pt>
                <c:pt idx="7050" formatCode="General">
                  <c:v>-4.6474933901814897E-2</c:v>
                </c:pt>
                <c:pt idx="7051" formatCode="General">
                  <c:v>-3.9477979135853901E-2</c:v>
                </c:pt>
                <c:pt idx="7052" formatCode="General">
                  <c:v>-3.2346029898846898E-2</c:v>
                </c:pt>
                <c:pt idx="7053" formatCode="General">
                  <c:v>-2.5991285183356399E-2</c:v>
                </c:pt>
                <c:pt idx="7054" formatCode="General">
                  <c:v>-2.1181700929419602E-2</c:v>
                </c:pt>
                <c:pt idx="7055" formatCode="General">
                  <c:v>-1.6959089210556499E-2</c:v>
                </c:pt>
                <c:pt idx="7056" formatCode="General">
                  <c:v>-1.32141782461097E-2</c:v>
                </c:pt>
                <c:pt idx="7057" formatCode="General">
                  <c:v>-1.03538563434004E-2</c:v>
                </c:pt>
                <c:pt idx="7058" formatCode="General">
                  <c:v>-7.3982506533732898E-3</c:v>
                </c:pt>
                <c:pt idx="7059" formatCode="General">
                  <c:v>-3.5854507318123E-3</c:v>
                </c:pt>
                <c:pt idx="7060" formatCode="General">
                  <c:v>1.4623271726257601E-3</c:v>
                </c:pt>
                <c:pt idx="7061" formatCode="General">
                  <c:v>8.6223158179190799E-3</c:v>
                </c:pt>
                <c:pt idx="7062" formatCode="General">
                  <c:v>1.8535125385713901E-2</c:v>
                </c:pt>
                <c:pt idx="7063" formatCode="General">
                  <c:v>3.0086440315797498E-2</c:v>
                </c:pt>
                <c:pt idx="7064" formatCode="General">
                  <c:v>4.2543785152189401E-2</c:v>
                </c:pt>
                <c:pt idx="7065" formatCode="General">
                  <c:v>5.5447483926594897E-2</c:v>
                </c:pt>
                <c:pt idx="7066" formatCode="General">
                  <c:v>6.6260325364649403E-2</c:v>
                </c:pt>
                <c:pt idx="7067" formatCode="General">
                  <c:v>7.33007377784098E-2</c:v>
                </c:pt>
                <c:pt idx="7068" formatCode="General">
                  <c:v>7.7421824714953694E-2</c:v>
                </c:pt>
                <c:pt idx="7069" formatCode="General">
                  <c:v>8.0153314268711903E-2</c:v>
                </c:pt>
                <c:pt idx="7070" formatCode="General">
                  <c:v>8.2725415313323503E-2</c:v>
                </c:pt>
                <c:pt idx="7071" formatCode="General">
                  <c:v>8.53682691619011E-2</c:v>
                </c:pt>
                <c:pt idx="7072" formatCode="General">
                  <c:v>8.71861520646173E-2</c:v>
                </c:pt>
                <c:pt idx="7073" formatCode="General">
                  <c:v>8.7068062475960106E-2</c:v>
                </c:pt>
                <c:pt idx="7074" formatCode="General">
                  <c:v>8.5887594833078104E-2</c:v>
                </c:pt>
                <c:pt idx="7075" formatCode="General">
                  <c:v>8.4909695166305699E-2</c:v>
                </c:pt>
                <c:pt idx="7076" formatCode="General">
                  <c:v>8.3903841574288596E-2</c:v>
                </c:pt>
                <c:pt idx="7077" formatCode="General">
                  <c:v>8.2473040962952798E-2</c:v>
                </c:pt>
                <c:pt idx="7078" formatCode="General">
                  <c:v>8.0381016810157802E-2</c:v>
                </c:pt>
                <c:pt idx="7079" formatCode="General">
                  <c:v>7.7599683994303906E-2</c:v>
                </c:pt>
                <c:pt idx="7080" formatCode="General">
                  <c:v>7.4860903367619497E-2</c:v>
                </c:pt>
                <c:pt idx="7081" formatCode="General">
                  <c:v>7.2963634792585899E-2</c:v>
                </c:pt>
                <c:pt idx="7082" formatCode="General">
                  <c:v>7.2233881117562904E-2</c:v>
                </c:pt>
                <c:pt idx="7083" formatCode="General">
                  <c:v>7.1945423541163303E-2</c:v>
                </c:pt>
                <c:pt idx="7084" formatCode="General">
                  <c:v>7.1395380227204999E-2</c:v>
                </c:pt>
                <c:pt idx="7085" formatCode="General">
                  <c:v>7.1624996750489694E-2</c:v>
                </c:pt>
                <c:pt idx="7086" formatCode="General">
                  <c:v>7.3490282181646799E-2</c:v>
                </c:pt>
                <c:pt idx="7087" formatCode="General">
                  <c:v>7.6915131082536795E-2</c:v>
                </c:pt>
                <c:pt idx="7088" formatCode="General">
                  <c:v>8.1273252796223994E-2</c:v>
                </c:pt>
                <c:pt idx="7089" formatCode="General">
                  <c:v>8.5950649733023604E-2</c:v>
                </c:pt>
                <c:pt idx="7090" formatCode="General">
                  <c:v>8.9848998307791195E-2</c:v>
                </c:pt>
                <c:pt idx="7091" formatCode="General">
                  <c:v>9.2249478586252404E-2</c:v>
                </c:pt>
                <c:pt idx="7092" formatCode="General">
                  <c:v>9.3893321098056801E-2</c:v>
                </c:pt>
                <c:pt idx="7093" formatCode="General">
                  <c:v>9.5252863653658607E-2</c:v>
                </c:pt>
                <c:pt idx="7094" formatCode="General">
                  <c:v>9.6269613927260994E-2</c:v>
                </c:pt>
                <c:pt idx="7095" formatCode="General">
                  <c:v>9.6358107813606306E-2</c:v>
                </c:pt>
                <c:pt idx="7096" formatCode="General">
                  <c:v>9.5303657374596201E-2</c:v>
                </c:pt>
                <c:pt idx="7097" formatCode="General">
                  <c:v>9.4181781842432505E-2</c:v>
                </c:pt>
                <c:pt idx="7098" formatCode="General">
                  <c:v>9.3095779274230295E-2</c:v>
                </c:pt>
                <c:pt idx="7099" formatCode="General">
                  <c:v>9.0775520788125605E-2</c:v>
                </c:pt>
                <c:pt idx="7100" formatCode="General">
                  <c:v>8.83133630196241E-2</c:v>
                </c:pt>
                <c:pt idx="7101" formatCode="General">
                  <c:v>8.7392650325916699E-2</c:v>
                </c:pt>
                <c:pt idx="7102" formatCode="General">
                  <c:v>8.7710572944181803E-2</c:v>
                </c:pt>
                <c:pt idx="7103" formatCode="General">
                  <c:v>8.7861237425900601E-2</c:v>
                </c:pt>
                <c:pt idx="7104" formatCode="General">
                  <c:v>8.7459489610061003E-2</c:v>
                </c:pt>
                <c:pt idx="7105" formatCode="General">
                  <c:v>8.6530635660814204E-2</c:v>
                </c:pt>
                <c:pt idx="7106" formatCode="General">
                  <c:v>8.4001569573166193E-2</c:v>
                </c:pt>
                <c:pt idx="7107" formatCode="General">
                  <c:v>8.0214812310935399E-2</c:v>
                </c:pt>
                <c:pt idx="7108" formatCode="General">
                  <c:v>7.5766101212670398E-2</c:v>
                </c:pt>
                <c:pt idx="7109" formatCode="General">
                  <c:v>7.0437238953428002E-2</c:v>
                </c:pt>
                <c:pt idx="7110" formatCode="General">
                  <c:v>6.5060747056486096E-2</c:v>
                </c:pt>
                <c:pt idx="7111" formatCode="General">
                  <c:v>6.0319569376074501E-2</c:v>
                </c:pt>
                <c:pt idx="7112" formatCode="General">
                  <c:v>5.4629147061757401E-2</c:v>
                </c:pt>
                <c:pt idx="7113" formatCode="General">
                  <c:v>4.6659583624112599E-2</c:v>
                </c:pt>
                <c:pt idx="7114" formatCode="General">
                  <c:v>3.7211001698535501E-2</c:v>
                </c:pt>
                <c:pt idx="7115" formatCode="General">
                  <c:v>2.6825954580587199E-2</c:v>
                </c:pt>
                <c:pt idx="7116" formatCode="General">
                  <c:v>1.53669886569116E-2</c:v>
                </c:pt>
                <c:pt idx="7117" formatCode="General">
                  <c:v>3.6993247699399802E-3</c:v>
                </c:pt>
                <c:pt idx="7118" formatCode="General">
                  <c:v>-7.0482545190823503E-3</c:v>
                </c:pt>
                <c:pt idx="7119" formatCode="General">
                  <c:v>-1.54635370851798E-2</c:v>
                </c:pt>
                <c:pt idx="7120" formatCode="General">
                  <c:v>-2.1045656945265601E-2</c:v>
                </c:pt>
                <c:pt idx="7121" formatCode="General">
                  <c:v>-2.5196078129820599E-2</c:v>
                </c:pt>
                <c:pt idx="7122" formatCode="General">
                  <c:v>-2.9222201317862202E-2</c:v>
                </c:pt>
                <c:pt idx="7123" formatCode="General">
                  <c:v>-3.3550827216993102E-2</c:v>
                </c:pt>
                <c:pt idx="7124" formatCode="General">
                  <c:v>-3.8266232099790201E-2</c:v>
                </c:pt>
                <c:pt idx="7125" formatCode="General">
                  <c:v>-4.3357792392528599E-2</c:v>
                </c:pt>
                <c:pt idx="7126" formatCode="General">
                  <c:v>-4.7815977057967599E-2</c:v>
                </c:pt>
                <c:pt idx="7127" formatCode="General">
                  <c:v>-5.09047637455819E-2</c:v>
                </c:pt>
                <c:pt idx="7128" formatCode="General">
                  <c:v>-5.3368494477804E-2</c:v>
                </c:pt>
                <c:pt idx="7129" formatCode="General">
                  <c:v>-5.6311687766800199E-2</c:v>
                </c:pt>
                <c:pt idx="7130" formatCode="General">
                  <c:v>-6.0044143081901903E-2</c:v>
                </c:pt>
                <c:pt idx="7131" formatCode="General">
                  <c:v>-6.4067191782284996E-2</c:v>
                </c:pt>
                <c:pt idx="7132" formatCode="General">
                  <c:v>-6.8074920200633895E-2</c:v>
                </c:pt>
                <c:pt idx="7133" formatCode="General">
                  <c:v>-7.1477890552281806E-2</c:v>
                </c:pt>
                <c:pt idx="7134" formatCode="General">
                  <c:v>-7.4207699077803904E-2</c:v>
                </c:pt>
                <c:pt idx="7135" formatCode="General">
                  <c:v>-7.6486860572312604E-2</c:v>
                </c:pt>
                <c:pt idx="7136" formatCode="General">
                  <c:v>-7.7227595722447306E-2</c:v>
                </c:pt>
                <c:pt idx="7137" formatCode="General">
                  <c:v>-7.6060208805085794E-2</c:v>
                </c:pt>
                <c:pt idx="7138" formatCode="General">
                  <c:v>-7.3156288237089098E-2</c:v>
                </c:pt>
                <c:pt idx="7139" formatCode="General">
                  <c:v>-6.8676191099523304E-2</c:v>
                </c:pt>
                <c:pt idx="7140" formatCode="General">
                  <c:v>-6.4077369582076396E-2</c:v>
                </c:pt>
                <c:pt idx="7141" formatCode="General">
                  <c:v>-6.1432976086087603E-2</c:v>
                </c:pt>
                <c:pt idx="7142" formatCode="General">
                  <c:v>-6.0379497159773102E-2</c:v>
                </c:pt>
                <c:pt idx="7143" formatCode="General">
                  <c:v>-5.84551604026224E-2</c:v>
                </c:pt>
                <c:pt idx="7144" formatCode="General">
                  <c:v>-5.55451154874829E-2</c:v>
                </c:pt>
                <c:pt idx="7145" formatCode="General">
                  <c:v>-5.2832904883360197E-2</c:v>
                </c:pt>
                <c:pt idx="7146" formatCode="General">
                  <c:v>-5.0531007221227602E-2</c:v>
                </c:pt>
                <c:pt idx="7147" formatCode="General">
                  <c:v>-4.9103435724239301E-2</c:v>
                </c:pt>
                <c:pt idx="7148" formatCode="General">
                  <c:v>-4.8111562008069403E-2</c:v>
                </c:pt>
                <c:pt idx="7149" formatCode="General">
                  <c:v>-4.6278112518206002E-2</c:v>
                </c:pt>
                <c:pt idx="7150" formatCode="General">
                  <c:v>-4.3631957166638501E-2</c:v>
                </c:pt>
                <c:pt idx="7151" formatCode="General">
                  <c:v>-4.0644022679349898E-2</c:v>
                </c:pt>
                <c:pt idx="7152" formatCode="General">
                  <c:v>-3.7588072309292501E-2</c:v>
                </c:pt>
                <c:pt idx="7153" formatCode="General">
                  <c:v>-3.51095660503008E-2</c:v>
                </c:pt>
                <c:pt idx="7154" formatCode="General">
                  <c:v>-3.3987708532877699E-2</c:v>
                </c:pt>
                <c:pt idx="7155" formatCode="General">
                  <c:v>-3.4428021893284998E-2</c:v>
                </c:pt>
                <c:pt idx="7156" formatCode="General">
                  <c:v>-3.6294137780216E-2</c:v>
                </c:pt>
                <c:pt idx="7157" formatCode="General">
                  <c:v>-4.0133717867518397E-2</c:v>
                </c:pt>
                <c:pt idx="7158" formatCode="General">
                  <c:v>-4.5540677159229603E-2</c:v>
                </c:pt>
                <c:pt idx="7159" formatCode="General">
                  <c:v>-5.1577898418575997E-2</c:v>
                </c:pt>
                <c:pt idx="7160" formatCode="General">
                  <c:v>-5.7755265917201301E-2</c:v>
                </c:pt>
                <c:pt idx="7161" formatCode="General">
                  <c:v>-6.3573985061383897E-2</c:v>
                </c:pt>
                <c:pt idx="7162" formatCode="General">
                  <c:v>-6.81143066291066E-2</c:v>
                </c:pt>
                <c:pt idx="7163" formatCode="General">
                  <c:v>-7.0999730194185304E-2</c:v>
                </c:pt>
                <c:pt idx="7164" formatCode="General">
                  <c:v>-7.2715916614075601E-2</c:v>
                </c:pt>
                <c:pt idx="7165" formatCode="General">
                  <c:v>-7.3715293544110494E-2</c:v>
                </c:pt>
                <c:pt idx="7166" formatCode="General">
                  <c:v>-7.4034937976199602E-2</c:v>
                </c:pt>
                <c:pt idx="7167" formatCode="General">
                  <c:v>-7.35466051879754E-2</c:v>
                </c:pt>
                <c:pt idx="7168" formatCode="General">
                  <c:v>-7.2278361383717696E-2</c:v>
                </c:pt>
                <c:pt idx="7169" formatCode="General">
                  <c:v>-7.0027306704885106E-2</c:v>
                </c:pt>
                <c:pt idx="7170" formatCode="General">
                  <c:v>-6.7217790964291604E-2</c:v>
                </c:pt>
                <c:pt idx="7171" formatCode="General">
                  <c:v>-6.4936225282318502E-2</c:v>
                </c:pt>
                <c:pt idx="7172" formatCode="General">
                  <c:v>-6.3329452928145194E-2</c:v>
                </c:pt>
                <c:pt idx="7173" formatCode="General">
                  <c:v>-6.2147285523598897E-2</c:v>
                </c:pt>
                <c:pt idx="7174" formatCode="General">
                  <c:v>-6.2522449182167802E-2</c:v>
                </c:pt>
                <c:pt idx="7175" formatCode="General">
                  <c:v>-6.5812198963584603E-2</c:v>
                </c:pt>
                <c:pt idx="7176" formatCode="General">
                  <c:v>-7.2181271177377895E-2</c:v>
                </c:pt>
                <c:pt idx="7177" formatCode="General">
                  <c:v>-8.0581848545021303E-2</c:v>
                </c:pt>
                <c:pt idx="7178" formatCode="General">
                  <c:v>-8.8982730959515394E-2</c:v>
                </c:pt>
                <c:pt idx="7179" formatCode="General">
                  <c:v>-9.5184166849803395E-2</c:v>
                </c:pt>
                <c:pt idx="7180" formatCode="General">
                  <c:v>-9.9252516399675902E-2</c:v>
                </c:pt>
                <c:pt idx="7181" formatCode="General">
                  <c:v>-0.10147411087390899</c:v>
                </c:pt>
                <c:pt idx="7182" formatCode="General">
                  <c:v>-0.10059235905471201</c:v>
                </c:pt>
                <c:pt idx="7183" formatCode="General">
                  <c:v>-9.6236571266374096E-2</c:v>
                </c:pt>
                <c:pt idx="7184" formatCode="General">
                  <c:v>-8.8479628205577907E-2</c:v>
                </c:pt>
                <c:pt idx="7185" formatCode="General">
                  <c:v>-7.7569243835427903E-2</c:v>
                </c:pt>
                <c:pt idx="7186" formatCode="General">
                  <c:v>-6.37893846371759E-2</c:v>
                </c:pt>
                <c:pt idx="7187" formatCode="General">
                  <c:v>-4.7636772648601E-2</c:v>
                </c:pt>
                <c:pt idx="7188" formatCode="General">
                  <c:v>-3.0265936189770901E-2</c:v>
                </c:pt>
                <c:pt idx="7189" formatCode="General">
                  <c:v>-1.10022752700971E-2</c:v>
                </c:pt>
                <c:pt idx="7190" formatCode="General">
                  <c:v>1.0477014685383101E-2</c:v>
                </c:pt>
                <c:pt idx="7191" formatCode="General">
                  <c:v>3.2922807252128497E-2</c:v>
                </c:pt>
                <c:pt idx="7192" formatCode="General">
                  <c:v>5.50196758182794E-2</c:v>
                </c:pt>
                <c:pt idx="7193" formatCode="General">
                  <c:v>7.5225833494975303E-2</c:v>
                </c:pt>
                <c:pt idx="7194" formatCode="General">
                  <c:v>9.26542359859088E-2</c:v>
                </c:pt>
                <c:pt idx="7195" formatCode="General">
                  <c:v>0.10770212943990499</c:v>
                </c:pt>
                <c:pt idx="7196" formatCode="General">
                  <c:v>0.12069709699248</c:v>
                </c:pt>
                <c:pt idx="7197" formatCode="General">
                  <c:v>0.13129369663003099</c:v>
                </c:pt>
                <c:pt idx="7198" formatCode="General">
                  <c:v>0.13998494666271599</c:v>
                </c:pt>
                <c:pt idx="7199" formatCode="General">
                  <c:v>0.14656492172562299</c:v>
                </c:pt>
                <c:pt idx="7200" formatCode="General">
                  <c:v>0.149983813035347</c:v>
                </c:pt>
                <c:pt idx="7201" formatCode="General">
                  <c:v>0.15001894443760899</c:v>
                </c:pt>
                <c:pt idx="7202" formatCode="General">
                  <c:v>0.147317893573402</c:v>
                </c:pt>
                <c:pt idx="7203" formatCode="General">
                  <c:v>0.142655083165728</c:v>
                </c:pt>
                <c:pt idx="7204" formatCode="General">
                  <c:v>0.13688145101354299</c:v>
                </c:pt>
                <c:pt idx="7205" formatCode="General">
                  <c:v>0.13090422401898699</c:v>
                </c:pt>
                <c:pt idx="7206" formatCode="General">
                  <c:v>0.12522609053612099</c:v>
                </c:pt>
                <c:pt idx="7207" formatCode="General">
                  <c:v>0.119877797346084</c:v>
                </c:pt>
                <c:pt idx="7208" formatCode="General">
                  <c:v>0.114773922063286</c:v>
                </c:pt>
                <c:pt idx="7209" formatCode="General">
                  <c:v>0.110041034337994</c:v>
                </c:pt>
                <c:pt idx="7210" formatCode="General">
                  <c:v>0.105613675208691</c:v>
                </c:pt>
                <c:pt idx="7211" formatCode="General">
                  <c:v>0.100743582795692</c:v>
                </c:pt>
                <c:pt idx="7212" formatCode="General">
                  <c:v>9.4359364404520502E-2</c:v>
                </c:pt>
                <c:pt idx="7213" formatCode="General">
                  <c:v>8.6912546050336395E-2</c:v>
                </c:pt>
                <c:pt idx="7214" formatCode="General">
                  <c:v>7.9819051736820398E-2</c:v>
                </c:pt>
                <c:pt idx="7215" formatCode="General">
                  <c:v>7.3337934883479602E-2</c:v>
                </c:pt>
                <c:pt idx="7216" formatCode="General">
                  <c:v>6.67878274642867E-2</c:v>
                </c:pt>
                <c:pt idx="7217" formatCode="General">
                  <c:v>5.8934088488328602E-2</c:v>
                </c:pt>
                <c:pt idx="7218" formatCode="General">
                  <c:v>4.9073858032231701E-2</c:v>
                </c:pt>
                <c:pt idx="7219" formatCode="General">
                  <c:v>3.8233122757582602E-2</c:v>
                </c:pt>
                <c:pt idx="7220" formatCode="General">
                  <c:v>2.72086569453623E-2</c:v>
                </c:pt>
                <c:pt idx="7221" formatCode="General">
                  <c:v>1.67089248425209E-2</c:v>
                </c:pt>
                <c:pt idx="7222" formatCode="General">
                  <c:v>6.8905927870960698E-3</c:v>
                </c:pt>
                <c:pt idx="7223" formatCode="General">
                  <c:v>-2.6368529372869601E-3</c:v>
                </c:pt>
                <c:pt idx="7224" formatCode="General">
                  <c:v>-1.1279365825601699E-2</c:v>
                </c:pt>
                <c:pt idx="7225" formatCode="General">
                  <c:v>-1.8861227277803299E-2</c:v>
                </c:pt>
                <c:pt idx="7226" formatCode="General">
                  <c:v>-2.5593155673789302E-2</c:v>
                </c:pt>
                <c:pt idx="7227" formatCode="General">
                  <c:v>-3.1789488386546098E-2</c:v>
                </c:pt>
                <c:pt idx="7228" formatCode="General">
                  <c:v>-3.7154965043480197E-2</c:v>
                </c:pt>
                <c:pt idx="7229" formatCode="General">
                  <c:v>-4.1521400001297802E-2</c:v>
                </c:pt>
                <c:pt idx="7230" formatCode="General">
                  <c:v>-4.5255770553891503E-2</c:v>
                </c:pt>
                <c:pt idx="7231" formatCode="General">
                  <c:v>-4.8349242251006799E-2</c:v>
                </c:pt>
                <c:pt idx="7232" formatCode="General">
                  <c:v>-5.0935258421147801E-2</c:v>
                </c:pt>
                <c:pt idx="7233" formatCode="General">
                  <c:v>-5.3345397407028101E-2</c:v>
                </c:pt>
                <c:pt idx="7234" formatCode="General">
                  <c:v>-5.4838758991735403E-2</c:v>
                </c:pt>
                <c:pt idx="7235" formatCode="General">
                  <c:v>-5.4572470655594403E-2</c:v>
                </c:pt>
                <c:pt idx="7236" formatCode="General">
                  <c:v>-5.3004974040699399E-2</c:v>
                </c:pt>
                <c:pt idx="7237" formatCode="General">
                  <c:v>-5.02943309476655E-2</c:v>
                </c:pt>
                <c:pt idx="7238" formatCode="General">
                  <c:v>-4.6736873609735302E-2</c:v>
                </c:pt>
                <c:pt idx="7239" formatCode="General">
                  <c:v>-4.3128188810863201E-2</c:v>
                </c:pt>
                <c:pt idx="7240" formatCode="General">
                  <c:v>-3.9321098830396299E-2</c:v>
                </c:pt>
                <c:pt idx="7241" formatCode="General">
                  <c:v>-3.52105898988695E-2</c:v>
                </c:pt>
                <c:pt idx="7242" formatCode="General">
                  <c:v>-3.1017498064360698E-2</c:v>
                </c:pt>
                <c:pt idx="7243" formatCode="General">
                  <c:v>-2.6212364554789799E-2</c:v>
                </c:pt>
                <c:pt idx="7244" formatCode="General">
                  <c:v>-2.0757679721911702E-2</c:v>
                </c:pt>
                <c:pt idx="7245" formatCode="General">
                  <c:v>-1.5586201005691899E-2</c:v>
                </c:pt>
                <c:pt idx="7246" formatCode="General">
                  <c:v>-1.15032331060584E-2</c:v>
                </c:pt>
                <c:pt idx="7247" formatCode="General">
                  <c:v>-8.2338994558332299E-3</c:v>
                </c:pt>
                <c:pt idx="7248" formatCode="General">
                  <c:v>-5.3324399184813904E-3</c:v>
                </c:pt>
                <c:pt idx="7249" formatCode="General">
                  <c:v>-2.4737481938472599E-3</c:v>
                </c:pt>
                <c:pt idx="7250">
                  <c:v>-6.2774403104363195E-5</c:v>
                </c:pt>
                <c:pt idx="7251" formatCode="General">
                  <c:v>1.35831583459038E-3</c:v>
                </c:pt>
                <c:pt idx="7252" formatCode="General">
                  <c:v>2.0691816629789099E-3</c:v>
                </c:pt>
                <c:pt idx="7253" formatCode="General">
                  <c:v>3.1789030427352501E-3</c:v>
                </c:pt>
                <c:pt idx="7254" formatCode="General">
                  <c:v>4.4523949754456497E-3</c:v>
                </c:pt>
                <c:pt idx="7255" formatCode="General">
                  <c:v>4.98592522527758E-3</c:v>
                </c:pt>
                <c:pt idx="7256" formatCode="General">
                  <c:v>5.7463254138679799E-3</c:v>
                </c:pt>
                <c:pt idx="7257" formatCode="General">
                  <c:v>7.5955005328040403E-3</c:v>
                </c:pt>
                <c:pt idx="7258" formatCode="General">
                  <c:v>9.9541777609096598E-3</c:v>
                </c:pt>
                <c:pt idx="7259" formatCode="General">
                  <c:v>1.21822790328001E-2</c:v>
                </c:pt>
                <c:pt idx="7260" formatCode="General">
                  <c:v>1.38243869521711E-2</c:v>
                </c:pt>
                <c:pt idx="7261" formatCode="General">
                  <c:v>1.41179616216287E-2</c:v>
                </c:pt>
                <c:pt idx="7262" formatCode="General">
                  <c:v>1.3356288086125E-2</c:v>
                </c:pt>
                <c:pt idx="7263" formatCode="General">
                  <c:v>1.2012730885731199E-2</c:v>
                </c:pt>
                <c:pt idx="7264" formatCode="General">
                  <c:v>1.0226550839951E-2</c:v>
                </c:pt>
                <c:pt idx="7265" formatCode="General">
                  <c:v>8.3649748725576293E-3</c:v>
                </c:pt>
                <c:pt idx="7266" formatCode="General">
                  <c:v>6.3214492706241297E-3</c:v>
                </c:pt>
                <c:pt idx="7267" formatCode="General">
                  <c:v>3.7108134769322501E-3</c:v>
                </c:pt>
                <c:pt idx="7268" formatCode="General">
                  <c:v>6.7979048633341603E-4</c:v>
                </c:pt>
                <c:pt idx="7269" formatCode="General">
                  <c:v>-1.8725925001790501E-3</c:v>
                </c:pt>
                <c:pt idx="7270" formatCode="General">
                  <c:v>-3.1500861806957499E-3</c:v>
                </c:pt>
                <c:pt idx="7271" formatCode="General">
                  <c:v>-2.9461134970722299E-3</c:v>
                </c:pt>
                <c:pt idx="7272" formatCode="General">
                  <c:v>-1.5629672281527601E-3</c:v>
                </c:pt>
                <c:pt idx="7273" formatCode="General">
                  <c:v>3.7703518941840198E-4</c:v>
                </c:pt>
                <c:pt idx="7274" formatCode="General">
                  <c:v>3.3060737840486E-3</c:v>
                </c:pt>
                <c:pt idx="7275" formatCode="General">
                  <c:v>8.1527607334037199E-3</c:v>
                </c:pt>
                <c:pt idx="7276" formatCode="General">
                  <c:v>1.4791731969860399E-2</c:v>
                </c:pt>
                <c:pt idx="7277" formatCode="General">
                  <c:v>2.1934670728693401E-2</c:v>
                </c:pt>
                <c:pt idx="7278" formatCode="General">
                  <c:v>2.81816985397518E-2</c:v>
                </c:pt>
                <c:pt idx="7279" formatCode="General">
                  <c:v>3.2786245693053301E-2</c:v>
                </c:pt>
                <c:pt idx="7280" formatCode="General">
                  <c:v>3.61638052342187E-2</c:v>
                </c:pt>
                <c:pt idx="7281" formatCode="General">
                  <c:v>3.8693627102300301E-2</c:v>
                </c:pt>
                <c:pt idx="7282" formatCode="General">
                  <c:v>3.9845285167674598E-2</c:v>
                </c:pt>
                <c:pt idx="7283" formatCode="General">
                  <c:v>4.0100835902879599E-2</c:v>
                </c:pt>
                <c:pt idx="7284" formatCode="General">
                  <c:v>4.0224576446600997E-2</c:v>
                </c:pt>
                <c:pt idx="7285" formatCode="General">
                  <c:v>4.06533498862785E-2</c:v>
                </c:pt>
                <c:pt idx="7286" formatCode="General">
                  <c:v>4.0710726092721E-2</c:v>
                </c:pt>
                <c:pt idx="7287" formatCode="General">
                  <c:v>3.9122053814258297E-2</c:v>
                </c:pt>
                <c:pt idx="7288" formatCode="General">
                  <c:v>3.6928268049560897E-2</c:v>
                </c:pt>
                <c:pt idx="7289" formatCode="General">
                  <c:v>3.4797513278926301E-2</c:v>
                </c:pt>
                <c:pt idx="7290" formatCode="General">
                  <c:v>3.2744051688110898E-2</c:v>
                </c:pt>
                <c:pt idx="7291" formatCode="General">
                  <c:v>3.0865268164452401E-2</c:v>
                </c:pt>
                <c:pt idx="7292" formatCode="General">
                  <c:v>2.8712227540165201E-2</c:v>
                </c:pt>
                <c:pt idx="7293" formatCode="General">
                  <c:v>2.60069777165075E-2</c:v>
                </c:pt>
                <c:pt idx="7294" formatCode="General">
                  <c:v>2.2883369558652299E-2</c:v>
                </c:pt>
                <c:pt idx="7295" formatCode="General">
                  <c:v>1.9370167734432502E-2</c:v>
                </c:pt>
                <c:pt idx="7296" formatCode="General">
                  <c:v>1.6193795703027699E-2</c:v>
                </c:pt>
                <c:pt idx="7297" formatCode="General">
                  <c:v>1.38262125982742E-2</c:v>
                </c:pt>
                <c:pt idx="7298" formatCode="General">
                  <c:v>1.1924719361576399E-2</c:v>
                </c:pt>
                <c:pt idx="7299" formatCode="General">
                  <c:v>1.10866031766669E-2</c:v>
                </c:pt>
                <c:pt idx="7300" formatCode="General">
                  <c:v>1.16653314125387E-2</c:v>
                </c:pt>
                <c:pt idx="7301" formatCode="General">
                  <c:v>1.35025188759207E-2</c:v>
                </c:pt>
                <c:pt idx="7302" formatCode="General">
                  <c:v>1.6232696228301601E-2</c:v>
                </c:pt>
                <c:pt idx="7303" formatCode="General">
                  <c:v>1.99891142374495E-2</c:v>
                </c:pt>
                <c:pt idx="7304" formatCode="General">
                  <c:v>2.4796606261937599E-2</c:v>
                </c:pt>
                <c:pt idx="7305" formatCode="General">
                  <c:v>2.9575216139720101E-2</c:v>
                </c:pt>
                <c:pt idx="7306" formatCode="General">
                  <c:v>3.3412416122365798E-2</c:v>
                </c:pt>
                <c:pt idx="7307" formatCode="General">
                  <c:v>3.6066184850686397E-2</c:v>
                </c:pt>
                <c:pt idx="7308" formatCode="General">
                  <c:v>3.7259111489935201E-2</c:v>
                </c:pt>
                <c:pt idx="7309" formatCode="General">
                  <c:v>3.6800081002965702E-2</c:v>
                </c:pt>
                <c:pt idx="7310" formatCode="General">
                  <c:v>3.3921648553051298E-2</c:v>
                </c:pt>
                <c:pt idx="7311" formatCode="General">
                  <c:v>2.7676105580140099E-2</c:v>
                </c:pt>
                <c:pt idx="7312" formatCode="General">
                  <c:v>1.8415120104166099E-2</c:v>
                </c:pt>
                <c:pt idx="7313" formatCode="General">
                  <c:v>6.3127664762954398E-3</c:v>
                </c:pt>
                <c:pt idx="7314" formatCode="General">
                  <c:v>-8.9772090271661997E-3</c:v>
                </c:pt>
                <c:pt idx="7315" formatCode="General">
                  <c:v>-2.65967983641416E-2</c:v>
                </c:pt>
                <c:pt idx="7316" formatCode="General">
                  <c:v>-4.4537060278642897E-2</c:v>
                </c:pt>
                <c:pt idx="7317" formatCode="General">
                  <c:v>-6.1353785297506701E-2</c:v>
                </c:pt>
                <c:pt idx="7318" formatCode="General">
                  <c:v>-7.6860678739424093E-2</c:v>
                </c:pt>
                <c:pt idx="7319" formatCode="General">
                  <c:v>-9.1685265208302696E-2</c:v>
                </c:pt>
                <c:pt idx="7320" formatCode="General">
                  <c:v>-0.105662650332061</c:v>
                </c:pt>
                <c:pt idx="7321" formatCode="General">
                  <c:v>-0.117797592658842</c:v>
                </c:pt>
                <c:pt idx="7322" formatCode="General">
                  <c:v>-0.12765719109964399</c:v>
                </c:pt>
                <c:pt idx="7323" formatCode="General">
                  <c:v>-0.13486631739494101</c:v>
                </c:pt>
                <c:pt idx="7324" formatCode="General">
                  <c:v>-0.13911283031084701</c:v>
                </c:pt>
                <c:pt idx="7325" formatCode="General">
                  <c:v>-0.14000193299486799</c:v>
                </c:pt>
                <c:pt idx="7326" formatCode="General">
                  <c:v>-0.136802878709815</c:v>
                </c:pt>
                <c:pt idx="7327" formatCode="General">
                  <c:v>-0.12982289177978101</c:v>
                </c:pt>
                <c:pt idx="7328" formatCode="General">
                  <c:v>-0.121336813967639</c:v>
                </c:pt>
                <c:pt idx="7329" formatCode="General">
                  <c:v>-0.113408161460555</c:v>
                </c:pt>
                <c:pt idx="7330" formatCode="General">
                  <c:v>-0.10597982449948599</c:v>
                </c:pt>
                <c:pt idx="7331" formatCode="General">
                  <c:v>-9.9141495447200606E-2</c:v>
                </c:pt>
                <c:pt idx="7332" formatCode="General">
                  <c:v>-9.2765436153652001E-2</c:v>
                </c:pt>
                <c:pt idx="7333" formatCode="General">
                  <c:v>-8.6568586720181695E-2</c:v>
                </c:pt>
                <c:pt idx="7334" formatCode="General">
                  <c:v>-8.0792198346531799E-2</c:v>
                </c:pt>
                <c:pt idx="7335" formatCode="General">
                  <c:v>-7.5702458647021395E-2</c:v>
                </c:pt>
                <c:pt idx="7336" formatCode="General">
                  <c:v>-7.1256973699183004E-2</c:v>
                </c:pt>
                <c:pt idx="7337" formatCode="General">
                  <c:v>-6.6675375664887404E-2</c:v>
                </c:pt>
                <c:pt idx="7338" formatCode="General">
                  <c:v>-6.1729018676219702E-2</c:v>
                </c:pt>
                <c:pt idx="7339" formatCode="General">
                  <c:v>-5.6833679147650203E-2</c:v>
                </c:pt>
                <c:pt idx="7340" formatCode="General">
                  <c:v>-5.2739383028929998E-2</c:v>
                </c:pt>
                <c:pt idx="7341" formatCode="General">
                  <c:v>-4.9441947739805703E-2</c:v>
                </c:pt>
                <c:pt idx="7342" formatCode="General">
                  <c:v>-4.6847158197748498E-2</c:v>
                </c:pt>
                <c:pt idx="7343" formatCode="General">
                  <c:v>-4.4635598739411503E-2</c:v>
                </c:pt>
                <c:pt idx="7344" formatCode="General">
                  <c:v>-4.1819840519888601E-2</c:v>
                </c:pt>
                <c:pt idx="7345" formatCode="General">
                  <c:v>-3.8107469087465699E-2</c:v>
                </c:pt>
                <c:pt idx="7346" formatCode="General">
                  <c:v>-3.3210960634913203E-2</c:v>
                </c:pt>
                <c:pt idx="7347" formatCode="General">
                  <c:v>-2.6813274000565299E-2</c:v>
                </c:pt>
                <c:pt idx="7348" formatCode="General">
                  <c:v>-1.9945566501395399E-2</c:v>
                </c:pt>
                <c:pt idx="7349" formatCode="General">
                  <c:v>-1.2972212966989201E-2</c:v>
                </c:pt>
                <c:pt idx="7350" formatCode="General">
                  <c:v>-5.5028340539813999E-3</c:v>
                </c:pt>
                <c:pt idx="7351" formatCode="General">
                  <c:v>2.60101613378065E-3</c:v>
                </c:pt>
                <c:pt idx="7352" formatCode="General">
                  <c:v>1.1332128654679301E-2</c:v>
                </c:pt>
                <c:pt idx="7353" formatCode="General">
                  <c:v>1.9550754560009102E-2</c:v>
                </c:pt>
                <c:pt idx="7354" formatCode="General">
                  <c:v>2.5722791945709599E-2</c:v>
                </c:pt>
                <c:pt idx="7355" formatCode="General">
                  <c:v>3.0041731737092001E-2</c:v>
                </c:pt>
                <c:pt idx="7356" formatCode="General">
                  <c:v>3.3375520083150999E-2</c:v>
                </c:pt>
                <c:pt idx="7357" formatCode="General">
                  <c:v>3.5532598249911097E-2</c:v>
                </c:pt>
                <c:pt idx="7358" formatCode="General">
                  <c:v>3.67841794975029E-2</c:v>
                </c:pt>
                <c:pt idx="7359" formatCode="General">
                  <c:v>3.7513409546285202E-2</c:v>
                </c:pt>
                <c:pt idx="7360" formatCode="General">
                  <c:v>3.8510466468496901E-2</c:v>
                </c:pt>
                <c:pt idx="7361" formatCode="General">
                  <c:v>4.0578005654588203E-2</c:v>
                </c:pt>
                <c:pt idx="7362" formatCode="General">
                  <c:v>4.3451062220964599E-2</c:v>
                </c:pt>
                <c:pt idx="7363" formatCode="General">
                  <c:v>4.70452507082166E-2</c:v>
                </c:pt>
                <c:pt idx="7364" formatCode="General">
                  <c:v>5.10888212050244E-2</c:v>
                </c:pt>
                <c:pt idx="7365" formatCode="General">
                  <c:v>5.5757233455413301E-2</c:v>
                </c:pt>
                <c:pt idx="7366" formatCode="General">
                  <c:v>6.0815304351058301E-2</c:v>
                </c:pt>
                <c:pt idx="7367" formatCode="General">
                  <c:v>6.5191310654654402E-2</c:v>
                </c:pt>
                <c:pt idx="7368" formatCode="General">
                  <c:v>6.8623996888491107E-2</c:v>
                </c:pt>
                <c:pt idx="7369" formatCode="General">
                  <c:v>7.1222813864957005E-2</c:v>
                </c:pt>
                <c:pt idx="7370" formatCode="General">
                  <c:v>7.3542689645507295E-2</c:v>
                </c:pt>
                <c:pt idx="7371" formatCode="General">
                  <c:v>7.5076915766246796E-2</c:v>
                </c:pt>
                <c:pt idx="7372" formatCode="General">
                  <c:v>7.4035198611668906E-2</c:v>
                </c:pt>
                <c:pt idx="7373" formatCode="General">
                  <c:v>6.9677866060930904E-2</c:v>
                </c:pt>
                <c:pt idx="7374" formatCode="General">
                  <c:v>6.24657430152517E-2</c:v>
                </c:pt>
                <c:pt idx="7375" formatCode="General">
                  <c:v>5.2858931704783799E-2</c:v>
                </c:pt>
                <c:pt idx="7376" formatCode="General">
                  <c:v>4.2303012437177601E-2</c:v>
                </c:pt>
                <c:pt idx="7377" formatCode="General">
                  <c:v>3.3134913964256101E-2</c:v>
                </c:pt>
                <c:pt idx="7378" formatCode="General">
                  <c:v>2.62603525229878E-2</c:v>
                </c:pt>
                <c:pt idx="7379" formatCode="General">
                  <c:v>2.09427483025433E-2</c:v>
                </c:pt>
                <c:pt idx="7380" formatCode="General">
                  <c:v>1.6879236386255901E-2</c:v>
                </c:pt>
                <c:pt idx="7381" formatCode="General">
                  <c:v>1.4918153428269101E-2</c:v>
                </c:pt>
                <c:pt idx="7382" formatCode="General">
                  <c:v>1.5637879914685699E-2</c:v>
                </c:pt>
                <c:pt idx="7383" formatCode="General">
                  <c:v>1.7723372191875301E-2</c:v>
                </c:pt>
                <c:pt idx="7384" formatCode="General">
                  <c:v>1.93774396970787E-2</c:v>
                </c:pt>
                <c:pt idx="7385" formatCode="General">
                  <c:v>2.0542657816812599E-2</c:v>
                </c:pt>
                <c:pt idx="7386" formatCode="General">
                  <c:v>2.1611364361820502E-2</c:v>
                </c:pt>
                <c:pt idx="7387" formatCode="General">
                  <c:v>2.2670631375825499E-2</c:v>
                </c:pt>
                <c:pt idx="7388" formatCode="General">
                  <c:v>2.4179774141221098E-2</c:v>
                </c:pt>
                <c:pt idx="7389" formatCode="General">
                  <c:v>2.64241798881098E-2</c:v>
                </c:pt>
                <c:pt idx="7390" formatCode="General">
                  <c:v>2.8814281384825599E-2</c:v>
                </c:pt>
                <c:pt idx="7391" formatCode="General">
                  <c:v>3.1510761170017498E-2</c:v>
                </c:pt>
                <c:pt idx="7392" formatCode="General">
                  <c:v>3.4798243145196001E-2</c:v>
                </c:pt>
                <c:pt idx="7393" formatCode="General">
                  <c:v>3.77249961561512E-2</c:v>
                </c:pt>
                <c:pt idx="7394" formatCode="General">
                  <c:v>3.8883995034297902E-2</c:v>
                </c:pt>
                <c:pt idx="7395" formatCode="General">
                  <c:v>3.9010478343453399E-2</c:v>
                </c:pt>
                <c:pt idx="7396" formatCode="General">
                  <c:v>3.9981323716515103E-2</c:v>
                </c:pt>
                <c:pt idx="7397" formatCode="General">
                  <c:v>4.1371482402029501E-2</c:v>
                </c:pt>
                <c:pt idx="7398" formatCode="General">
                  <c:v>4.21843995503208E-2</c:v>
                </c:pt>
                <c:pt idx="7399" formatCode="General">
                  <c:v>4.3425323008820002E-2</c:v>
                </c:pt>
                <c:pt idx="7400" formatCode="General">
                  <c:v>4.5767339876965997E-2</c:v>
                </c:pt>
                <c:pt idx="7401" formatCode="General">
                  <c:v>4.8132578244160298E-2</c:v>
                </c:pt>
                <c:pt idx="7402" formatCode="General">
                  <c:v>4.9898240039970003E-2</c:v>
                </c:pt>
                <c:pt idx="7403" formatCode="General">
                  <c:v>5.1724222782912402E-2</c:v>
                </c:pt>
                <c:pt idx="7404" formatCode="General">
                  <c:v>5.4195980516451303E-2</c:v>
                </c:pt>
                <c:pt idx="7405" formatCode="General">
                  <c:v>5.77037758536635E-2</c:v>
                </c:pt>
                <c:pt idx="7406" formatCode="General">
                  <c:v>6.3434916771340305E-2</c:v>
                </c:pt>
                <c:pt idx="7407" formatCode="General">
                  <c:v>7.0648504571599394E-2</c:v>
                </c:pt>
                <c:pt idx="7408" formatCode="General">
                  <c:v>7.6676590205358705E-2</c:v>
                </c:pt>
                <c:pt idx="7409" formatCode="General">
                  <c:v>8.0518971305886602E-2</c:v>
                </c:pt>
                <c:pt idx="7410" formatCode="General">
                  <c:v>8.2339005738605697E-2</c:v>
                </c:pt>
                <c:pt idx="7411" formatCode="General">
                  <c:v>8.2674728224992999E-2</c:v>
                </c:pt>
                <c:pt idx="7412" formatCode="General">
                  <c:v>8.2787424693967701E-2</c:v>
                </c:pt>
                <c:pt idx="7413" formatCode="General">
                  <c:v>8.1466046315267396E-2</c:v>
                </c:pt>
                <c:pt idx="7414" formatCode="General">
                  <c:v>7.7374312711777596E-2</c:v>
                </c:pt>
                <c:pt idx="7415" formatCode="General">
                  <c:v>7.1714009175104898E-2</c:v>
                </c:pt>
                <c:pt idx="7416" formatCode="General">
                  <c:v>6.4844735255355307E-2</c:v>
                </c:pt>
                <c:pt idx="7417" formatCode="General">
                  <c:v>5.6661700086166701E-2</c:v>
                </c:pt>
                <c:pt idx="7418" formatCode="General">
                  <c:v>4.7264480910369402E-2</c:v>
                </c:pt>
                <c:pt idx="7419" formatCode="General">
                  <c:v>3.7060781712378303E-2</c:v>
                </c:pt>
                <c:pt idx="7420" formatCode="General">
                  <c:v>2.6379461266532601E-2</c:v>
                </c:pt>
                <c:pt idx="7421" formatCode="General">
                  <c:v>1.4793667784532E-2</c:v>
                </c:pt>
                <c:pt idx="7422" formatCode="General">
                  <c:v>2.6128431339129299E-3</c:v>
                </c:pt>
                <c:pt idx="7423" formatCode="General">
                  <c:v>-9.2215739730379699E-3</c:v>
                </c:pt>
                <c:pt idx="7424" formatCode="General">
                  <c:v>-2.0791008040169E-2</c:v>
                </c:pt>
                <c:pt idx="7425" formatCode="General">
                  <c:v>-3.2224917220358203E-2</c:v>
                </c:pt>
                <c:pt idx="7426" formatCode="General">
                  <c:v>-4.2885289771436401E-2</c:v>
                </c:pt>
                <c:pt idx="7427" formatCode="General">
                  <c:v>-5.1814712589379502E-2</c:v>
                </c:pt>
                <c:pt idx="7428" formatCode="General">
                  <c:v>-5.8942327934259901E-2</c:v>
                </c:pt>
                <c:pt idx="7429" formatCode="General">
                  <c:v>-6.5048589007982105E-2</c:v>
                </c:pt>
                <c:pt idx="7430" formatCode="General">
                  <c:v>-7.0422329227316297E-2</c:v>
                </c:pt>
                <c:pt idx="7431" formatCode="General">
                  <c:v>-7.4319618164762097E-2</c:v>
                </c:pt>
                <c:pt idx="7432" formatCode="General">
                  <c:v>-7.5942737365070997E-2</c:v>
                </c:pt>
                <c:pt idx="7433" formatCode="General">
                  <c:v>-7.5795229135401196E-2</c:v>
                </c:pt>
                <c:pt idx="7434" formatCode="General">
                  <c:v>-7.4320328455581397E-2</c:v>
                </c:pt>
                <c:pt idx="7435" formatCode="General">
                  <c:v>-7.2207159222740194E-2</c:v>
                </c:pt>
                <c:pt idx="7436" formatCode="General">
                  <c:v>-7.05494399817089E-2</c:v>
                </c:pt>
                <c:pt idx="7437" formatCode="General">
                  <c:v>-6.9063851953116803E-2</c:v>
                </c:pt>
                <c:pt idx="7438" formatCode="General">
                  <c:v>-6.7180822202294196E-2</c:v>
                </c:pt>
                <c:pt idx="7439" formatCode="General">
                  <c:v>-6.4565427245242599E-2</c:v>
                </c:pt>
                <c:pt idx="7440" formatCode="General">
                  <c:v>-6.1529594073776797E-2</c:v>
                </c:pt>
                <c:pt idx="7441" formatCode="General">
                  <c:v>-5.93393790687528E-2</c:v>
                </c:pt>
                <c:pt idx="7442" formatCode="General">
                  <c:v>-5.8725272311471503E-2</c:v>
                </c:pt>
                <c:pt idx="7443" formatCode="General">
                  <c:v>-5.9973869176579299E-2</c:v>
                </c:pt>
                <c:pt idx="7444" formatCode="General">
                  <c:v>-6.2588566367025505E-2</c:v>
                </c:pt>
                <c:pt idx="7445" formatCode="General">
                  <c:v>-6.5825514774078303E-2</c:v>
                </c:pt>
                <c:pt idx="7446" formatCode="General">
                  <c:v>-6.8908016017862506E-2</c:v>
                </c:pt>
                <c:pt idx="7447" formatCode="General">
                  <c:v>-7.0980634803240406E-2</c:v>
                </c:pt>
                <c:pt idx="7448" formatCode="General">
                  <c:v>-7.1286531748630005E-2</c:v>
                </c:pt>
                <c:pt idx="7449" formatCode="General">
                  <c:v>-6.9496290204563493E-2</c:v>
                </c:pt>
                <c:pt idx="7450" formatCode="General">
                  <c:v>-6.6236330468953497E-2</c:v>
                </c:pt>
                <c:pt idx="7451" formatCode="General">
                  <c:v>-6.1717350922106097E-2</c:v>
                </c:pt>
                <c:pt idx="7452" formatCode="General">
                  <c:v>-5.62088949818444E-2</c:v>
                </c:pt>
                <c:pt idx="7453" formatCode="General">
                  <c:v>-4.9764900477319997E-2</c:v>
                </c:pt>
                <c:pt idx="7454" formatCode="General">
                  <c:v>-4.1493905135316797E-2</c:v>
                </c:pt>
                <c:pt idx="7455" formatCode="General">
                  <c:v>-3.1047311166577399E-2</c:v>
                </c:pt>
                <c:pt idx="7456" formatCode="General">
                  <c:v>-2.0057771131422202E-2</c:v>
                </c:pt>
                <c:pt idx="7457" formatCode="General">
                  <c:v>-1.00837101972366E-2</c:v>
                </c:pt>
                <c:pt idx="7458" formatCode="General">
                  <c:v>-1.1483499363039199E-3</c:v>
                </c:pt>
                <c:pt idx="7459" formatCode="General">
                  <c:v>6.3040703081663702E-3</c:v>
                </c:pt>
                <c:pt idx="7460" formatCode="General">
                  <c:v>1.15705512741611E-2</c:v>
                </c:pt>
                <c:pt idx="7461" formatCode="General">
                  <c:v>1.44795152428061E-2</c:v>
                </c:pt>
                <c:pt idx="7462" formatCode="General">
                  <c:v>1.4595087184640299E-2</c:v>
                </c:pt>
                <c:pt idx="7463" formatCode="General">
                  <c:v>1.11566127162728E-2</c:v>
                </c:pt>
                <c:pt idx="7464" formatCode="General">
                  <c:v>4.22010724024685E-3</c:v>
                </c:pt>
                <c:pt idx="7465" formatCode="General">
                  <c:v>-4.8889555154322901E-3</c:v>
                </c:pt>
                <c:pt idx="7466" formatCode="General">
                  <c:v>-1.4267453705348401E-2</c:v>
                </c:pt>
                <c:pt idx="7467" formatCode="General">
                  <c:v>-2.2575182501822801E-2</c:v>
                </c:pt>
                <c:pt idx="7468" formatCode="General">
                  <c:v>-2.92692054544932E-2</c:v>
                </c:pt>
                <c:pt idx="7469" formatCode="General">
                  <c:v>-3.3949909467314798E-2</c:v>
                </c:pt>
                <c:pt idx="7470" formatCode="General">
                  <c:v>-3.6153649050890899E-2</c:v>
                </c:pt>
                <c:pt idx="7471" formatCode="General">
                  <c:v>-3.6106239527271301E-2</c:v>
                </c:pt>
                <c:pt idx="7472" formatCode="General">
                  <c:v>-3.4069572121833203E-2</c:v>
                </c:pt>
                <c:pt idx="7473" formatCode="General">
                  <c:v>-2.9546855902208999E-2</c:v>
                </c:pt>
                <c:pt idx="7474" formatCode="General">
                  <c:v>-2.3483900820477299E-2</c:v>
                </c:pt>
                <c:pt idx="7475" formatCode="General">
                  <c:v>-1.69303631695202E-2</c:v>
                </c:pt>
                <c:pt idx="7476" formatCode="General">
                  <c:v>-9.1102292179285806E-3</c:v>
                </c:pt>
                <c:pt idx="7477" formatCode="General">
                  <c:v>6.3868570214148704E-4</c:v>
                </c:pt>
                <c:pt idx="7478" formatCode="General">
                  <c:v>1.08606370132803E-2</c:v>
                </c:pt>
                <c:pt idx="7479" formatCode="General">
                  <c:v>2.00933593092892E-2</c:v>
                </c:pt>
                <c:pt idx="7480" formatCode="General">
                  <c:v>2.8214606242556201E-2</c:v>
                </c:pt>
                <c:pt idx="7481" formatCode="General">
                  <c:v>3.4793559351750498E-2</c:v>
                </c:pt>
                <c:pt idx="7482" formatCode="General">
                  <c:v>4.0298362261806997E-2</c:v>
                </c:pt>
                <c:pt idx="7483" formatCode="General">
                  <c:v>4.4898219249664799E-2</c:v>
                </c:pt>
                <c:pt idx="7484" formatCode="General">
                  <c:v>4.8082546392416103E-2</c:v>
                </c:pt>
                <c:pt idx="7485" formatCode="General">
                  <c:v>4.96740172814088E-2</c:v>
                </c:pt>
                <c:pt idx="7486" formatCode="General">
                  <c:v>4.9677539458803703E-2</c:v>
                </c:pt>
                <c:pt idx="7487" formatCode="General">
                  <c:v>4.7849251869452103E-2</c:v>
                </c:pt>
                <c:pt idx="7488" formatCode="General">
                  <c:v>4.3669461252403903E-2</c:v>
                </c:pt>
                <c:pt idx="7489" formatCode="General">
                  <c:v>3.7822591151988001E-2</c:v>
                </c:pt>
                <c:pt idx="7490" formatCode="General">
                  <c:v>3.0993026973598899E-2</c:v>
                </c:pt>
                <c:pt idx="7491" formatCode="General">
                  <c:v>2.3314644471200598E-2</c:v>
                </c:pt>
                <c:pt idx="7492" formatCode="General">
                  <c:v>1.5195363789435999E-2</c:v>
                </c:pt>
                <c:pt idx="7493" formatCode="General">
                  <c:v>6.4733628486966796E-3</c:v>
                </c:pt>
                <c:pt idx="7494" formatCode="General">
                  <c:v>-3.8970172368193701E-3</c:v>
                </c:pt>
                <c:pt idx="7495" formatCode="General">
                  <c:v>-1.61172362106374E-2</c:v>
                </c:pt>
                <c:pt idx="7496" formatCode="General">
                  <c:v>-2.9334323913102499E-2</c:v>
                </c:pt>
                <c:pt idx="7497" formatCode="General">
                  <c:v>-4.2088178870625999E-2</c:v>
                </c:pt>
                <c:pt idx="7498" formatCode="General">
                  <c:v>-5.2490660630420197E-2</c:v>
                </c:pt>
                <c:pt idx="7499" formatCode="General">
                  <c:v>-6.0374747084858002E-2</c:v>
                </c:pt>
                <c:pt idx="7500" formatCode="General">
                  <c:v>-6.6232724674784096E-2</c:v>
                </c:pt>
                <c:pt idx="7501" formatCode="General">
                  <c:v>-6.9020700499606805E-2</c:v>
                </c:pt>
                <c:pt idx="7502" formatCode="General">
                  <c:v>-6.8018864746703794E-2</c:v>
                </c:pt>
                <c:pt idx="7503" formatCode="General">
                  <c:v>-6.4098370646530706E-2</c:v>
                </c:pt>
                <c:pt idx="7504" formatCode="General">
                  <c:v>-5.8133670434120002E-2</c:v>
                </c:pt>
                <c:pt idx="7505" formatCode="General">
                  <c:v>-5.0880879700731199E-2</c:v>
                </c:pt>
                <c:pt idx="7506" formatCode="General">
                  <c:v>-4.3551538954969597E-2</c:v>
                </c:pt>
                <c:pt idx="7507" formatCode="General">
                  <c:v>-3.7011590711859201E-2</c:v>
                </c:pt>
                <c:pt idx="7508" formatCode="General">
                  <c:v>-3.12666565899445E-2</c:v>
                </c:pt>
                <c:pt idx="7509" formatCode="General">
                  <c:v>-2.5731071884626401E-2</c:v>
                </c:pt>
                <c:pt idx="7510" formatCode="General">
                  <c:v>-2.0951508543744401E-2</c:v>
                </c:pt>
                <c:pt idx="7511" formatCode="General">
                  <c:v>-1.81854359574628E-2</c:v>
                </c:pt>
                <c:pt idx="7512" formatCode="General">
                  <c:v>-1.6982398122664898E-2</c:v>
                </c:pt>
                <c:pt idx="7513" formatCode="General">
                  <c:v>-1.6599294750918401E-2</c:v>
                </c:pt>
                <c:pt idx="7514" formatCode="General">
                  <c:v>-1.6723670041607502E-2</c:v>
                </c:pt>
                <c:pt idx="7515" formatCode="General">
                  <c:v>-1.7090456498586599E-2</c:v>
                </c:pt>
                <c:pt idx="7516" formatCode="General">
                  <c:v>-1.77120340088242E-2</c:v>
                </c:pt>
                <c:pt idx="7517" formatCode="General">
                  <c:v>-1.8540249039458199E-2</c:v>
                </c:pt>
                <c:pt idx="7518" formatCode="General">
                  <c:v>-1.9619318592400299E-2</c:v>
                </c:pt>
                <c:pt idx="7519" formatCode="General">
                  <c:v>-2.0443591513662599E-2</c:v>
                </c:pt>
                <c:pt idx="7520" formatCode="General">
                  <c:v>-1.9830952198800201E-2</c:v>
                </c:pt>
                <c:pt idx="7521" formatCode="General">
                  <c:v>-1.7348618835168899E-2</c:v>
                </c:pt>
                <c:pt idx="7522" formatCode="General">
                  <c:v>-1.37287254997957E-2</c:v>
                </c:pt>
                <c:pt idx="7523" formatCode="General">
                  <c:v>-8.611232967294E-3</c:v>
                </c:pt>
                <c:pt idx="7524" formatCode="General">
                  <c:v>-1.84650242659504E-3</c:v>
                </c:pt>
                <c:pt idx="7525" formatCode="General">
                  <c:v>5.4920741131308497E-3</c:v>
                </c:pt>
                <c:pt idx="7526" formatCode="General">
                  <c:v>1.2562837428354699E-2</c:v>
                </c:pt>
                <c:pt idx="7527" formatCode="General">
                  <c:v>1.9033853047170299E-2</c:v>
                </c:pt>
                <c:pt idx="7528" formatCode="General">
                  <c:v>2.4513509462520899E-2</c:v>
                </c:pt>
                <c:pt idx="7529" formatCode="General">
                  <c:v>2.80641169593202E-2</c:v>
                </c:pt>
                <c:pt idx="7530" formatCode="General">
                  <c:v>2.92663228084812E-2</c:v>
                </c:pt>
                <c:pt idx="7531" formatCode="General">
                  <c:v>2.87992562771342E-2</c:v>
                </c:pt>
                <c:pt idx="7532" formatCode="General">
                  <c:v>2.77166089082433E-2</c:v>
                </c:pt>
                <c:pt idx="7533" formatCode="General">
                  <c:v>2.6945280312531E-2</c:v>
                </c:pt>
                <c:pt idx="7534" formatCode="General">
                  <c:v>2.67514456922767E-2</c:v>
                </c:pt>
                <c:pt idx="7535" formatCode="General">
                  <c:v>2.7097852550310501E-2</c:v>
                </c:pt>
                <c:pt idx="7536" formatCode="General">
                  <c:v>2.7935755781044399E-2</c:v>
                </c:pt>
                <c:pt idx="7537" formatCode="General">
                  <c:v>2.88764801129161E-2</c:v>
                </c:pt>
                <c:pt idx="7538" formatCode="General">
                  <c:v>3.04924442024265E-2</c:v>
                </c:pt>
                <c:pt idx="7539" formatCode="General">
                  <c:v>3.3875372400366602E-2</c:v>
                </c:pt>
                <c:pt idx="7540" formatCode="General">
                  <c:v>3.8935940731723399E-2</c:v>
                </c:pt>
                <c:pt idx="7541" formatCode="General">
                  <c:v>4.4805763500037801E-2</c:v>
                </c:pt>
                <c:pt idx="7542" formatCode="General">
                  <c:v>4.9645200426752002E-2</c:v>
                </c:pt>
                <c:pt idx="7543" formatCode="General">
                  <c:v>5.2522272820201103E-2</c:v>
                </c:pt>
                <c:pt idx="7544" formatCode="General">
                  <c:v>5.4667811983002197E-2</c:v>
                </c:pt>
                <c:pt idx="7545" formatCode="General">
                  <c:v>5.6758419234987902E-2</c:v>
                </c:pt>
                <c:pt idx="7546" formatCode="General">
                  <c:v>5.9356979087310899E-2</c:v>
                </c:pt>
                <c:pt idx="7547" formatCode="General">
                  <c:v>6.2641530369542703E-2</c:v>
                </c:pt>
                <c:pt idx="7548" formatCode="General">
                  <c:v>6.5399639766012096E-2</c:v>
                </c:pt>
                <c:pt idx="7549" formatCode="General">
                  <c:v>6.6895008514492996E-2</c:v>
                </c:pt>
                <c:pt idx="7550" formatCode="General">
                  <c:v>6.8030963836701805E-2</c:v>
                </c:pt>
                <c:pt idx="7551" formatCode="General">
                  <c:v>6.9053508504160005E-2</c:v>
                </c:pt>
                <c:pt idx="7552" formatCode="General">
                  <c:v>6.9133145470421598E-2</c:v>
                </c:pt>
                <c:pt idx="7553" formatCode="General">
                  <c:v>6.93274056661453E-2</c:v>
                </c:pt>
                <c:pt idx="7554" formatCode="General">
                  <c:v>7.0673448168633204E-2</c:v>
                </c:pt>
                <c:pt idx="7555" formatCode="General">
                  <c:v>7.2717007640542494E-2</c:v>
                </c:pt>
                <c:pt idx="7556" formatCode="General">
                  <c:v>7.5227302800166096E-2</c:v>
                </c:pt>
                <c:pt idx="7557" formatCode="General">
                  <c:v>7.7275020398443597E-2</c:v>
                </c:pt>
                <c:pt idx="7558" formatCode="General">
                  <c:v>7.7311893528316494E-2</c:v>
                </c:pt>
                <c:pt idx="7559" formatCode="General">
                  <c:v>7.5020367608471999E-2</c:v>
                </c:pt>
                <c:pt idx="7560" formatCode="General">
                  <c:v>7.1198506037210896E-2</c:v>
                </c:pt>
                <c:pt idx="7561" formatCode="General">
                  <c:v>6.6667883880342796E-2</c:v>
                </c:pt>
                <c:pt idx="7562" formatCode="General">
                  <c:v>6.2078823256332301E-2</c:v>
                </c:pt>
                <c:pt idx="7563" formatCode="General">
                  <c:v>5.8352160899867299E-2</c:v>
                </c:pt>
                <c:pt idx="7564" formatCode="General">
                  <c:v>5.6257937635626101E-2</c:v>
                </c:pt>
                <c:pt idx="7565" formatCode="General">
                  <c:v>5.5729175177619897E-2</c:v>
                </c:pt>
                <c:pt idx="7566" formatCode="General">
                  <c:v>5.6462275256927701E-2</c:v>
                </c:pt>
                <c:pt idx="7567" formatCode="General">
                  <c:v>5.7987991153810502E-2</c:v>
                </c:pt>
                <c:pt idx="7568" formatCode="General">
                  <c:v>6.0504823222983298E-2</c:v>
                </c:pt>
                <c:pt idx="7569" formatCode="General">
                  <c:v>6.4292358747583794E-2</c:v>
                </c:pt>
                <c:pt idx="7570" formatCode="General">
                  <c:v>6.8464043125718299E-2</c:v>
                </c:pt>
                <c:pt idx="7571" formatCode="General">
                  <c:v>7.2649754061403699E-2</c:v>
                </c:pt>
                <c:pt idx="7572" formatCode="General">
                  <c:v>7.6333076230038904E-2</c:v>
                </c:pt>
                <c:pt idx="7573" formatCode="General">
                  <c:v>7.8266248773658495E-2</c:v>
                </c:pt>
                <c:pt idx="7574" formatCode="General">
                  <c:v>7.7780725514252802E-2</c:v>
                </c:pt>
                <c:pt idx="7575" formatCode="General">
                  <c:v>7.5174930558909198E-2</c:v>
                </c:pt>
                <c:pt idx="7576" formatCode="General">
                  <c:v>7.0998561897180706E-2</c:v>
                </c:pt>
                <c:pt idx="7577" formatCode="General">
                  <c:v>6.4767904110249103E-2</c:v>
                </c:pt>
                <c:pt idx="7578" formatCode="General">
                  <c:v>5.5458493670903601E-2</c:v>
                </c:pt>
                <c:pt idx="7579" formatCode="General">
                  <c:v>4.2315979609738298E-2</c:v>
                </c:pt>
                <c:pt idx="7580" formatCode="General">
                  <c:v>2.5549763895105101E-2</c:v>
                </c:pt>
                <c:pt idx="7581" formatCode="General">
                  <c:v>6.1484273593955304E-3</c:v>
                </c:pt>
                <c:pt idx="7582" formatCode="General">
                  <c:v>-1.4466241735019199E-2</c:v>
                </c:pt>
                <c:pt idx="7583" formatCode="General">
                  <c:v>-3.4176911699403401E-2</c:v>
                </c:pt>
                <c:pt idx="7584" formatCode="General">
                  <c:v>-5.1435231102956003E-2</c:v>
                </c:pt>
                <c:pt idx="7585" formatCode="General">
                  <c:v>-6.5741601784608097E-2</c:v>
                </c:pt>
                <c:pt idx="7586" formatCode="General">
                  <c:v>-7.7397237328314897E-2</c:v>
                </c:pt>
                <c:pt idx="7587" formatCode="General">
                  <c:v>-8.7117866188643506E-2</c:v>
                </c:pt>
                <c:pt idx="7588" formatCode="General">
                  <c:v>-9.5242852164458394E-2</c:v>
                </c:pt>
                <c:pt idx="7589" formatCode="General">
                  <c:v>-0.102139115293144</c:v>
                </c:pt>
                <c:pt idx="7590" formatCode="General">
                  <c:v>-0.108099494928108</c:v>
                </c:pt>
                <c:pt idx="7591" formatCode="General">
                  <c:v>-0.11317626022746299</c:v>
                </c:pt>
                <c:pt idx="7592" formatCode="General">
                  <c:v>-0.116411220224633</c:v>
                </c:pt>
                <c:pt idx="7593" formatCode="General">
                  <c:v>-0.116063610606878</c:v>
                </c:pt>
                <c:pt idx="7594" formatCode="General">
                  <c:v>-0.11269973719913599</c:v>
                </c:pt>
                <c:pt idx="7595" formatCode="General">
                  <c:v>-0.108074620044064</c:v>
                </c:pt>
                <c:pt idx="7596" formatCode="General">
                  <c:v>-0.10219734404942001</c:v>
                </c:pt>
                <c:pt idx="7597" formatCode="General">
                  <c:v>-9.4606296827994499E-2</c:v>
                </c:pt>
                <c:pt idx="7598" formatCode="General">
                  <c:v>-8.4999007799863899E-2</c:v>
                </c:pt>
                <c:pt idx="7599" formatCode="General">
                  <c:v>-7.3437462357729799E-2</c:v>
                </c:pt>
                <c:pt idx="7600" formatCode="General">
                  <c:v>-6.1332781050969398E-2</c:v>
                </c:pt>
                <c:pt idx="7601" formatCode="General">
                  <c:v>-4.9612761163424203E-2</c:v>
                </c:pt>
                <c:pt idx="7602" formatCode="General">
                  <c:v>-3.8528552264422797E-2</c:v>
                </c:pt>
                <c:pt idx="7603" formatCode="General">
                  <c:v>-2.9315747461980401E-2</c:v>
                </c:pt>
                <c:pt idx="7604" formatCode="General">
                  <c:v>-2.36596438980104E-2</c:v>
                </c:pt>
                <c:pt idx="7605" formatCode="General">
                  <c:v>-2.25101624942298E-2</c:v>
                </c:pt>
                <c:pt idx="7606" formatCode="General">
                  <c:v>-2.5324835756672399E-2</c:v>
                </c:pt>
                <c:pt idx="7607" formatCode="General">
                  <c:v>-3.0423732538440999E-2</c:v>
                </c:pt>
                <c:pt idx="7608" formatCode="General">
                  <c:v>-3.6710547064151999E-2</c:v>
                </c:pt>
                <c:pt idx="7609" formatCode="General">
                  <c:v>-4.38397643432882E-2</c:v>
                </c:pt>
                <c:pt idx="7610" formatCode="General">
                  <c:v>-5.1492636365198602E-2</c:v>
                </c:pt>
                <c:pt idx="7611" formatCode="General">
                  <c:v>-6.0030420681436603E-2</c:v>
                </c:pt>
                <c:pt idx="7612" formatCode="General">
                  <c:v>-6.9033376362101204E-2</c:v>
                </c:pt>
                <c:pt idx="7613" formatCode="General">
                  <c:v>-7.6490212278709196E-2</c:v>
                </c:pt>
                <c:pt idx="7614" formatCode="General">
                  <c:v>-8.0978718998864399E-2</c:v>
                </c:pt>
                <c:pt idx="7615" formatCode="General">
                  <c:v>-8.2804224085416794E-2</c:v>
                </c:pt>
                <c:pt idx="7616" formatCode="General">
                  <c:v>-8.2407365067921401E-2</c:v>
                </c:pt>
                <c:pt idx="7617" formatCode="General">
                  <c:v>-8.0334860995118607E-2</c:v>
                </c:pt>
                <c:pt idx="7618" formatCode="General">
                  <c:v>-7.6628372588153304E-2</c:v>
                </c:pt>
                <c:pt idx="7619" formatCode="General">
                  <c:v>-7.0550966722772598E-2</c:v>
                </c:pt>
                <c:pt idx="7620" formatCode="General">
                  <c:v>-6.1790130378127903E-2</c:v>
                </c:pt>
                <c:pt idx="7621" formatCode="General">
                  <c:v>-5.05407243501192E-2</c:v>
                </c:pt>
                <c:pt idx="7622" formatCode="General">
                  <c:v>-3.8602711940124899E-2</c:v>
                </c:pt>
                <c:pt idx="7623" formatCode="General">
                  <c:v>-2.8102825440055799E-2</c:v>
                </c:pt>
                <c:pt idx="7624" formatCode="General">
                  <c:v>-1.9137279443418601E-2</c:v>
                </c:pt>
                <c:pt idx="7625" formatCode="General">
                  <c:v>-1.1294684985283399E-2</c:v>
                </c:pt>
                <c:pt idx="7626" formatCode="General">
                  <c:v>-5.6357785870297704E-3</c:v>
                </c:pt>
                <c:pt idx="7627" formatCode="General">
                  <c:v>-2.7033759867019602E-3</c:v>
                </c:pt>
                <c:pt idx="7628" formatCode="General">
                  <c:v>-9.46805156962682E-4</c:v>
                </c:pt>
                <c:pt idx="7629">
                  <c:v>1.15953143261362E-5</c:v>
                </c:pt>
                <c:pt idx="7630" formatCode="General">
                  <c:v>-6.6353310511823704E-4</c:v>
                </c:pt>
                <c:pt idx="7631" formatCode="General">
                  <c:v>-1.95437963731614E-3</c:v>
                </c:pt>
                <c:pt idx="7632" formatCode="General">
                  <c:v>-3.3713699435131399E-3</c:v>
                </c:pt>
                <c:pt idx="7633" formatCode="General">
                  <c:v>-4.1124282965513898E-3</c:v>
                </c:pt>
                <c:pt idx="7634" formatCode="General">
                  <c:v>-2.6417347719377301E-3</c:v>
                </c:pt>
                <c:pt idx="7635" formatCode="General">
                  <c:v>9.6758685737345098E-4</c:v>
                </c:pt>
                <c:pt idx="7636" formatCode="General">
                  <c:v>5.7153073176220296E-3</c:v>
                </c:pt>
                <c:pt idx="7637" formatCode="General">
                  <c:v>1.0812423989896699E-2</c:v>
                </c:pt>
                <c:pt idx="7638" formatCode="General">
                  <c:v>1.6463011335924701E-2</c:v>
                </c:pt>
                <c:pt idx="7639" formatCode="General">
                  <c:v>2.2917422811827699E-2</c:v>
                </c:pt>
                <c:pt idx="7640" formatCode="General">
                  <c:v>2.97030331453823E-2</c:v>
                </c:pt>
                <c:pt idx="7641" formatCode="General">
                  <c:v>3.54079252605662E-2</c:v>
                </c:pt>
                <c:pt idx="7642" formatCode="General">
                  <c:v>3.8874282376062698E-2</c:v>
                </c:pt>
                <c:pt idx="7643" formatCode="General">
                  <c:v>3.9975256709424901E-2</c:v>
                </c:pt>
                <c:pt idx="7644" formatCode="General">
                  <c:v>3.8777180106573703E-2</c:v>
                </c:pt>
                <c:pt idx="7645" formatCode="General">
                  <c:v>3.4622177279642799E-2</c:v>
                </c:pt>
                <c:pt idx="7646" formatCode="General">
                  <c:v>2.76121171868156E-2</c:v>
                </c:pt>
                <c:pt idx="7647" formatCode="General">
                  <c:v>1.9996583438158199E-2</c:v>
                </c:pt>
                <c:pt idx="7648" formatCode="General">
                  <c:v>1.28950919886057E-2</c:v>
                </c:pt>
                <c:pt idx="7649" formatCode="General">
                  <c:v>4.2084380888762797E-3</c:v>
                </c:pt>
                <c:pt idx="7650" formatCode="General">
                  <c:v>-6.2053566003559303E-3</c:v>
                </c:pt>
                <c:pt idx="7651" formatCode="General">
                  <c:v>-1.6558479482439201E-2</c:v>
                </c:pt>
                <c:pt idx="7652" formatCode="General">
                  <c:v>-2.6667146720463102E-2</c:v>
                </c:pt>
                <c:pt idx="7653" formatCode="General">
                  <c:v>-3.6849156575257502E-2</c:v>
                </c:pt>
                <c:pt idx="7654" formatCode="General">
                  <c:v>-4.7017014621078199E-2</c:v>
                </c:pt>
                <c:pt idx="7655" formatCode="General">
                  <c:v>-5.6784847109263202E-2</c:v>
                </c:pt>
                <c:pt idx="7656" formatCode="General">
                  <c:v>-6.5445174465997194E-2</c:v>
                </c:pt>
                <c:pt idx="7657" formatCode="General">
                  <c:v>-7.1867113232378502E-2</c:v>
                </c:pt>
                <c:pt idx="7658" formatCode="General">
                  <c:v>-7.4867926529004994E-2</c:v>
                </c:pt>
                <c:pt idx="7659" formatCode="General">
                  <c:v>-7.4603110729316593E-2</c:v>
                </c:pt>
                <c:pt idx="7660" formatCode="General">
                  <c:v>-7.1477091357102604E-2</c:v>
                </c:pt>
                <c:pt idx="7661" formatCode="General">
                  <c:v>-6.4855285823129494E-2</c:v>
                </c:pt>
                <c:pt idx="7662" formatCode="General">
                  <c:v>-5.4924266979270699E-2</c:v>
                </c:pt>
                <c:pt idx="7663" formatCode="General">
                  <c:v>-4.2836052808345598E-2</c:v>
                </c:pt>
                <c:pt idx="7664" formatCode="General">
                  <c:v>-2.9499360829890998E-2</c:v>
                </c:pt>
                <c:pt idx="7665" formatCode="General">
                  <c:v>-1.50649872615412E-2</c:v>
                </c:pt>
                <c:pt idx="7666" formatCode="General">
                  <c:v>4.7905799422073701E-4</c:v>
                </c:pt>
                <c:pt idx="7667" formatCode="General">
                  <c:v>1.57870000654592E-2</c:v>
                </c:pt>
                <c:pt idx="7668" formatCode="General">
                  <c:v>2.97524227477656E-2</c:v>
                </c:pt>
                <c:pt idx="7669" formatCode="General">
                  <c:v>4.2254907532902501E-2</c:v>
                </c:pt>
                <c:pt idx="7670" formatCode="General">
                  <c:v>5.2434205463942202E-2</c:v>
                </c:pt>
                <c:pt idx="7671" formatCode="General">
                  <c:v>6.0560479061431999E-2</c:v>
                </c:pt>
                <c:pt idx="7672" formatCode="General">
                  <c:v>6.7402736502902294E-2</c:v>
                </c:pt>
                <c:pt idx="7673" formatCode="General">
                  <c:v>7.2896128945243902E-2</c:v>
                </c:pt>
                <c:pt idx="7674" formatCode="General">
                  <c:v>7.7097443213877306E-2</c:v>
                </c:pt>
                <c:pt idx="7675" formatCode="General">
                  <c:v>7.9739819513910598E-2</c:v>
                </c:pt>
                <c:pt idx="7676" formatCode="General">
                  <c:v>8.0851168318480202E-2</c:v>
                </c:pt>
                <c:pt idx="7677" formatCode="General">
                  <c:v>8.0384370172471201E-2</c:v>
                </c:pt>
                <c:pt idx="7678" formatCode="General">
                  <c:v>7.7977176310328494E-2</c:v>
                </c:pt>
                <c:pt idx="7679" formatCode="General">
                  <c:v>7.4704790233906804E-2</c:v>
                </c:pt>
                <c:pt idx="7680" formatCode="General">
                  <c:v>7.1326040683935998E-2</c:v>
                </c:pt>
                <c:pt idx="7681" formatCode="General">
                  <c:v>6.7614872422852607E-2</c:v>
                </c:pt>
                <c:pt idx="7682" formatCode="General">
                  <c:v>6.4192780324216298E-2</c:v>
                </c:pt>
                <c:pt idx="7683" formatCode="General">
                  <c:v>6.1299469208167999E-2</c:v>
                </c:pt>
                <c:pt idx="7684" formatCode="General">
                  <c:v>5.7244616719537199E-2</c:v>
                </c:pt>
                <c:pt idx="7685" formatCode="General">
                  <c:v>5.1578741790395101E-2</c:v>
                </c:pt>
                <c:pt idx="7686" formatCode="General">
                  <c:v>4.6002745582852E-2</c:v>
                </c:pt>
                <c:pt idx="7687" formatCode="General">
                  <c:v>4.2327600932999601E-2</c:v>
                </c:pt>
                <c:pt idx="7688" formatCode="General">
                  <c:v>4.0915922640146103E-2</c:v>
                </c:pt>
                <c:pt idx="7689" formatCode="General">
                  <c:v>4.1016204423904599E-2</c:v>
                </c:pt>
                <c:pt idx="7690" formatCode="General">
                  <c:v>4.27613810547759E-2</c:v>
                </c:pt>
                <c:pt idx="7691" formatCode="General">
                  <c:v>4.68475156009849E-2</c:v>
                </c:pt>
                <c:pt idx="7692" formatCode="General">
                  <c:v>5.2918550173476298E-2</c:v>
                </c:pt>
                <c:pt idx="7693" formatCode="General">
                  <c:v>5.9641415943671602E-2</c:v>
                </c:pt>
                <c:pt idx="7694" formatCode="General">
                  <c:v>6.6406479136277702E-2</c:v>
                </c:pt>
                <c:pt idx="7695" formatCode="General">
                  <c:v>7.2869839947478698E-2</c:v>
                </c:pt>
                <c:pt idx="7696" formatCode="General">
                  <c:v>7.9280108037687896E-2</c:v>
                </c:pt>
                <c:pt idx="7697" formatCode="General">
                  <c:v>8.5023202736533202E-2</c:v>
                </c:pt>
                <c:pt idx="7698" formatCode="General">
                  <c:v>8.9055991378067495E-2</c:v>
                </c:pt>
                <c:pt idx="7699" formatCode="General">
                  <c:v>9.1643771496742299E-2</c:v>
                </c:pt>
                <c:pt idx="7700" formatCode="General">
                  <c:v>9.3312009532191306E-2</c:v>
                </c:pt>
                <c:pt idx="7701" formatCode="General">
                  <c:v>9.3704430821904605E-2</c:v>
                </c:pt>
                <c:pt idx="7702" formatCode="General">
                  <c:v>9.1643474527088903E-2</c:v>
                </c:pt>
                <c:pt idx="7703" formatCode="General">
                  <c:v>8.7182387788976703E-2</c:v>
                </c:pt>
                <c:pt idx="7704" formatCode="General">
                  <c:v>8.1129691099811094E-2</c:v>
                </c:pt>
                <c:pt idx="7705" formatCode="General">
                  <c:v>7.3675983801694697E-2</c:v>
                </c:pt>
                <c:pt idx="7706" formatCode="General">
                  <c:v>6.4520176311197205E-2</c:v>
                </c:pt>
                <c:pt idx="7707" formatCode="General">
                  <c:v>5.4284957157972998E-2</c:v>
                </c:pt>
                <c:pt idx="7708" formatCode="General">
                  <c:v>4.4493647783622699E-2</c:v>
                </c:pt>
                <c:pt idx="7709" formatCode="General">
                  <c:v>3.5691358031844797E-2</c:v>
                </c:pt>
                <c:pt idx="7710" formatCode="General">
                  <c:v>2.8261001034490599E-2</c:v>
                </c:pt>
                <c:pt idx="7711" formatCode="General">
                  <c:v>2.33750223038179E-2</c:v>
                </c:pt>
                <c:pt idx="7712" formatCode="General">
                  <c:v>2.0577661204479299E-2</c:v>
                </c:pt>
                <c:pt idx="7713" formatCode="General">
                  <c:v>1.82250738428609E-2</c:v>
                </c:pt>
                <c:pt idx="7714" formatCode="General">
                  <c:v>1.5515963158320401E-2</c:v>
                </c:pt>
                <c:pt idx="7715" formatCode="General">
                  <c:v>1.25813039970048E-2</c:v>
                </c:pt>
                <c:pt idx="7716" formatCode="General">
                  <c:v>9.3105620164549204E-3</c:v>
                </c:pt>
                <c:pt idx="7717" formatCode="General">
                  <c:v>4.7559564242132197E-3</c:v>
                </c:pt>
                <c:pt idx="7718" formatCode="General">
                  <c:v>-1.1248025019209901E-3</c:v>
                </c:pt>
                <c:pt idx="7719" formatCode="General">
                  <c:v>-7.5162451803524001E-3</c:v>
                </c:pt>
                <c:pt idx="7720" formatCode="General">
                  <c:v>-1.3737081949457001E-2</c:v>
                </c:pt>
                <c:pt idx="7721" formatCode="General">
                  <c:v>-1.9933251558715299E-2</c:v>
                </c:pt>
                <c:pt idx="7722" formatCode="General">
                  <c:v>-2.6668060604575099E-2</c:v>
                </c:pt>
                <c:pt idx="7723" formatCode="General">
                  <c:v>-3.4262183621892602E-2</c:v>
                </c:pt>
                <c:pt idx="7724" formatCode="General">
                  <c:v>-4.2139860561357302E-2</c:v>
                </c:pt>
                <c:pt idx="7725" formatCode="General">
                  <c:v>-4.9110677417318803E-2</c:v>
                </c:pt>
                <c:pt idx="7726" formatCode="General">
                  <c:v>-5.5231602628283798E-2</c:v>
                </c:pt>
                <c:pt idx="7727" formatCode="General">
                  <c:v>-6.0856435702582201E-2</c:v>
                </c:pt>
                <c:pt idx="7728" formatCode="General">
                  <c:v>-6.6365277945524603E-2</c:v>
                </c:pt>
                <c:pt idx="7729" formatCode="General">
                  <c:v>-7.1489583319024705E-2</c:v>
                </c:pt>
                <c:pt idx="7730" formatCode="General">
                  <c:v>-7.5662803026160602E-2</c:v>
                </c:pt>
                <c:pt idx="7731" formatCode="General">
                  <c:v>-7.8965045391683003E-2</c:v>
                </c:pt>
                <c:pt idx="7732" formatCode="General">
                  <c:v>-8.1548670417600402E-2</c:v>
                </c:pt>
                <c:pt idx="7733" formatCode="General">
                  <c:v>-8.3364874888918403E-2</c:v>
                </c:pt>
                <c:pt idx="7734" formatCode="General">
                  <c:v>-8.4791321481761703E-2</c:v>
                </c:pt>
                <c:pt idx="7735" formatCode="General">
                  <c:v>-8.6738311368412702E-2</c:v>
                </c:pt>
                <c:pt idx="7736" formatCode="General">
                  <c:v>-8.8597896112308006E-2</c:v>
                </c:pt>
                <c:pt idx="7737" formatCode="General">
                  <c:v>-8.8902520862764498E-2</c:v>
                </c:pt>
                <c:pt idx="7738" formatCode="General">
                  <c:v>-8.7045515209056207E-2</c:v>
                </c:pt>
                <c:pt idx="7739" formatCode="General">
                  <c:v>-8.3967385124825406E-2</c:v>
                </c:pt>
                <c:pt idx="7740" formatCode="General">
                  <c:v>-8.0799703220949204E-2</c:v>
                </c:pt>
                <c:pt idx="7741" formatCode="General">
                  <c:v>-7.7755333470043902E-2</c:v>
                </c:pt>
                <c:pt idx="7742" formatCode="General">
                  <c:v>-7.5121855886701297E-2</c:v>
                </c:pt>
                <c:pt idx="7743" formatCode="General">
                  <c:v>-7.2683292611363401E-2</c:v>
                </c:pt>
                <c:pt idx="7744" formatCode="General">
                  <c:v>-6.8941820271516893E-2</c:v>
                </c:pt>
                <c:pt idx="7745" formatCode="General">
                  <c:v>-6.3290512966250198E-2</c:v>
                </c:pt>
                <c:pt idx="7746" formatCode="General">
                  <c:v>-5.6258507885038202E-2</c:v>
                </c:pt>
                <c:pt idx="7747" formatCode="General">
                  <c:v>-4.8603211551547301E-2</c:v>
                </c:pt>
                <c:pt idx="7748" formatCode="General">
                  <c:v>-4.0000109154589E-2</c:v>
                </c:pt>
                <c:pt idx="7749" formatCode="General">
                  <c:v>-2.99225917536355E-2</c:v>
                </c:pt>
                <c:pt idx="7750" formatCode="General">
                  <c:v>-1.9118785624110401E-2</c:v>
                </c:pt>
                <c:pt idx="7751" formatCode="General">
                  <c:v>-8.1670181859427298E-3</c:v>
                </c:pt>
                <c:pt idx="7752" formatCode="General">
                  <c:v>2.70605119099787E-3</c:v>
                </c:pt>
                <c:pt idx="7753" formatCode="General">
                  <c:v>1.3677065631690299E-2</c:v>
                </c:pt>
                <c:pt idx="7754" formatCode="General">
                  <c:v>2.4545116169628799E-2</c:v>
                </c:pt>
                <c:pt idx="7755" formatCode="General">
                  <c:v>3.4177717512369199E-2</c:v>
                </c:pt>
                <c:pt idx="7756" formatCode="General">
                  <c:v>4.2174643093607897E-2</c:v>
                </c:pt>
                <c:pt idx="7757" formatCode="General">
                  <c:v>4.8330730895660597E-2</c:v>
                </c:pt>
                <c:pt idx="7758" formatCode="General">
                  <c:v>5.21291311864878E-2</c:v>
                </c:pt>
                <c:pt idx="7759" formatCode="General">
                  <c:v>5.2841677830420902E-2</c:v>
                </c:pt>
                <c:pt idx="7760" formatCode="General">
                  <c:v>5.0517014322975402E-2</c:v>
                </c:pt>
                <c:pt idx="7761" formatCode="General">
                  <c:v>4.54047495167135E-2</c:v>
                </c:pt>
                <c:pt idx="7762" formatCode="General">
                  <c:v>3.7009047981910001E-2</c:v>
                </c:pt>
                <c:pt idx="7763" formatCode="General">
                  <c:v>2.62726165341522E-2</c:v>
                </c:pt>
                <c:pt idx="7764" formatCode="General">
                  <c:v>1.38467716682365E-2</c:v>
                </c:pt>
                <c:pt idx="7765" formatCode="General">
                  <c:v>-4.7672404429594802E-4</c:v>
                </c:pt>
                <c:pt idx="7766" formatCode="General">
                  <c:v>-1.5387876128831199E-2</c:v>
                </c:pt>
                <c:pt idx="7767" formatCode="General">
                  <c:v>-2.9170341155232898E-2</c:v>
                </c:pt>
                <c:pt idx="7768" formatCode="General">
                  <c:v>-4.1047548435978201E-2</c:v>
                </c:pt>
                <c:pt idx="7769" formatCode="General">
                  <c:v>-5.0049284877770203E-2</c:v>
                </c:pt>
                <c:pt idx="7770" formatCode="General">
                  <c:v>-5.5935810339328797E-2</c:v>
                </c:pt>
                <c:pt idx="7771" formatCode="General">
                  <c:v>-6.0046271788649699E-2</c:v>
                </c:pt>
                <c:pt idx="7772" formatCode="General">
                  <c:v>-6.3832842091808506E-2</c:v>
                </c:pt>
                <c:pt idx="7773" formatCode="General">
                  <c:v>-6.8045714514023095E-2</c:v>
                </c:pt>
                <c:pt idx="7774" formatCode="General">
                  <c:v>-7.2499616427012303E-2</c:v>
                </c:pt>
                <c:pt idx="7775" formatCode="General">
                  <c:v>-7.62521765292343E-2</c:v>
                </c:pt>
                <c:pt idx="7776" formatCode="General">
                  <c:v>-7.9093011916037098E-2</c:v>
                </c:pt>
                <c:pt idx="7777" formatCode="General">
                  <c:v>-8.1420635779169498E-2</c:v>
                </c:pt>
                <c:pt idx="7778" formatCode="General">
                  <c:v>-8.3225807357169598E-2</c:v>
                </c:pt>
                <c:pt idx="7779" formatCode="General">
                  <c:v>-8.3563525406803604E-2</c:v>
                </c:pt>
                <c:pt idx="7780" formatCode="General">
                  <c:v>-8.1457195600342397E-2</c:v>
                </c:pt>
                <c:pt idx="7781" formatCode="General">
                  <c:v>-7.7333209836063996E-2</c:v>
                </c:pt>
                <c:pt idx="7782" formatCode="General">
                  <c:v>-7.1408046790594107E-2</c:v>
                </c:pt>
                <c:pt idx="7783" formatCode="General">
                  <c:v>-6.3367683884240494E-2</c:v>
                </c:pt>
                <c:pt idx="7784" formatCode="General">
                  <c:v>-5.39249037735672E-2</c:v>
                </c:pt>
                <c:pt idx="7785" formatCode="General">
                  <c:v>-4.3650336396912098E-2</c:v>
                </c:pt>
                <c:pt idx="7786" formatCode="General">
                  <c:v>-3.2845166807052101E-2</c:v>
                </c:pt>
                <c:pt idx="7787" formatCode="General">
                  <c:v>-2.2364182858142598E-2</c:v>
                </c:pt>
                <c:pt idx="7788" formatCode="General">
                  <c:v>-1.2652360695369701E-2</c:v>
                </c:pt>
                <c:pt idx="7789" formatCode="General">
                  <c:v>-3.3509242053289599E-3</c:v>
                </c:pt>
                <c:pt idx="7790" formatCode="General">
                  <c:v>5.9064155120988502E-3</c:v>
                </c:pt>
                <c:pt idx="7791" formatCode="General">
                  <c:v>1.36012959443952E-2</c:v>
                </c:pt>
                <c:pt idx="7792" formatCode="General">
                  <c:v>1.8435391525895899E-2</c:v>
                </c:pt>
                <c:pt idx="7793" formatCode="General">
                  <c:v>2.1062046783590901E-2</c:v>
                </c:pt>
                <c:pt idx="7794" formatCode="General">
                  <c:v>2.2245654778667499E-2</c:v>
                </c:pt>
                <c:pt idx="7795" formatCode="General">
                  <c:v>2.20783458588934E-2</c:v>
                </c:pt>
                <c:pt idx="7796" formatCode="General">
                  <c:v>2.1293189875234798E-2</c:v>
                </c:pt>
                <c:pt idx="7797" formatCode="General">
                  <c:v>2.1924240965640902E-2</c:v>
                </c:pt>
                <c:pt idx="7798" formatCode="General">
                  <c:v>2.50053100014309E-2</c:v>
                </c:pt>
                <c:pt idx="7799" formatCode="General">
                  <c:v>2.93522232753381E-2</c:v>
                </c:pt>
                <c:pt idx="7800" formatCode="General">
                  <c:v>3.3148479670309101E-2</c:v>
                </c:pt>
                <c:pt idx="7801" formatCode="General">
                  <c:v>3.6212764402407602E-2</c:v>
                </c:pt>
                <c:pt idx="7802" formatCode="General">
                  <c:v>3.9335140032912497E-2</c:v>
                </c:pt>
                <c:pt idx="7803" formatCode="General">
                  <c:v>4.3068219803188201E-2</c:v>
                </c:pt>
                <c:pt idx="7804" formatCode="General">
                  <c:v>4.7852326562497702E-2</c:v>
                </c:pt>
                <c:pt idx="7805" formatCode="General">
                  <c:v>5.2780237345290297E-2</c:v>
                </c:pt>
                <c:pt idx="7806" formatCode="General">
                  <c:v>5.7209201249615198E-2</c:v>
                </c:pt>
                <c:pt idx="7807" formatCode="General">
                  <c:v>6.1698034431431702E-2</c:v>
                </c:pt>
                <c:pt idx="7808" formatCode="General">
                  <c:v>6.6196518247942399E-2</c:v>
                </c:pt>
                <c:pt idx="7809" formatCode="General">
                  <c:v>6.9974860786293905E-2</c:v>
                </c:pt>
                <c:pt idx="7810" formatCode="General">
                  <c:v>7.2816097886471004E-2</c:v>
                </c:pt>
                <c:pt idx="7811" formatCode="General">
                  <c:v>7.4949242290513904E-2</c:v>
                </c:pt>
                <c:pt idx="7812" formatCode="General">
                  <c:v>7.5825176822731502E-2</c:v>
                </c:pt>
                <c:pt idx="7813" formatCode="General">
                  <c:v>7.4960981998671503E-2</c:v>
                </c:pt>
                <c:pt idx="7814" formatCode="General">
                  <c:v>7.2353751981529504E-2</c:v>
                </c:pt>
                <c:pt idx="7815" formatCode="General">
                  <c:v>6.8653399477263705E-2</c:v>
                </c:pt>
                <c:pt idx="7816" formatCode="General">
                  <c:v>6.49981605095723E-2</c:v>
                </c:pt>
                <c:pt idx="7817" formatCode="General">
                  <c:v>6.1905892806690697E-2</c:v>
                </c:pt>
                <c:pt idx="7818" formatCode="General">
                  <c:v>5.86696377518615E-2</c:v>
                </c:pt>
                <c:pt idx="7819" formatCode="General">
                  <c:v>5.5089553525625098E-2</c:v>
                </c:pt>
                <c:pt idx="7820" formatCode="General">
                  <c:v>5.2611487139190297E-2</c:v>
                </c:pt>
                <c:pt idx="7821" formatCode="General">
                  <c:v>5.1408435960445302E-2</c:v>
                </c:pt>
                <c:pt idx="7822" formatCode="General">
                  <c:v>5.0475449153365597E-2</c:v>
                </c:pt>
                <c:pt idx="7823" formatCode="General">
                  <c:v>4.9465599378057099E-2</c:v>
                </c:pt>
                <c:pt idx="7824" formatCode="General">
                  <c:v>4.80865984748685E-2</c:v>
                </c:pt>
                <c:pt idx="7825" formatCode="General">
                  <c:v>4.6641391498900599E-2</c:v>
                </c:pt>
                <c:pt idx="7826" formatCode="General">
                  <c:v>4.5299196972408397E-2</c:v>
                </c:pt>
                <c:pt idx="7827" formatCode="General">
                  <c:v>4.3586032025344799E-2</c:v>
                </c:pt>
                <c:pt idx="7828" formatCode="General">
                  <c:v>4.11584880236825E-2</c:v>
                </c:pt>
                <c:pt idx="7829" formatCode="General">
                  <c:v>3.7346079129310601E-2</c:v>
                </c:pt>
                <c:pt idx="7830" formatCode="General">
                  <c:v>3.2316986589629497E-2</c:v>
                </c:pt>
                <c:pt idx="7831" formatCode="General">
                  <c:v>2.7127235435903899E-2</c:v>
                </c:pt>
                <c:pt idx="7832" formatCode="General">
                  <c:v>2.1245752909577E-2</c:v>
                </c:pt>
                <c:pt idx="7833" formatCode="General">
                  <c:v>1.36268958455229E-2</c:v>
                </c:pt>
                <c:pt idx="7834" formatCode="General">
                  <c:v>5.4375931621987702E-3</c:v>
                </c:pt>
                <c:pt idx="7835" formatCode="General">
                  <c:v>-1.48131298367447E-3</c:v>
                </c:pt>
                <c:pt idx="7836" formatCode="General">
                  <c:v>-7.9715747506701896E-3</c:v>
                </c:pt>
                <c:pt idx="7837" formatCode="General">
                  <c:v>-1.5140556897253601E-2</c:v>
                </c:pt>
                <c:pt idx="7838" formatCode="General">
                  <c:v>-2.2769004100736699E-2</c:v>
                </c:pt>
                <c:pt idx="7839" formatCode="General">
                  <c:v>-3.1479310082298102E-2</c:v>
                </c:pt>
                <c:pt idx="7840" formatCode="General">
                  <c:v>-4.0558484685922901E-2</c:v>
                </c:pt>
                <c:pt idx="7841" formatCode="General">
                  <c:v>-4.8169120711426601E-2</c:v>
                </c:pt>
                <c:pt idx="7842" formatCode="General">
                  <c:v>-5.3458789432141898E-2</c:v>
                </c:pt>
                <c:pt idx="7843" formatCode="General">
                  <c:v>-5.6116677326962502E-2</c:v>
                </c:pt>
                <c:pt idx="7844" formatCode="General">
                  <c:v>-5.6072316703089403E-2</c:v>
                </c:pt>
                <c:pt idx="7845" formatCode="General">
                  <c:v>-5.3207950970862498E-2</c:v>
                </c:pt>
                <c:pt idx="7846" formatCode="General">
                  <c:v>-4.8584072003985998E-2</c:v>
                </c:pt>
                <c:pt idx="7847" formatCode="General">
                  <c:v>-4.3412839210457702E-2</c:v>
                </c:pt>
                <c:pt idx="7848" formatCode="General">
                  <c:v>-3.8020072537450003E-2</c:v>
                </c:pt>
                <c:pt idx="7849" formatCode="General">
                  <c:v>-3.3161377331921801E-2</c:v>
                </c:pt>
                <c:pt idx="7850" formatCode="General">
                  <c:v>-2.8816033315697501E-2</c:v>
                </c:pt>
                <c:pt idx="7851" formatCode="General">
                  <c:v>-2.4720755050018198E-2</c:v>
                </c:pt>
                <c:pt idx="7852" formatCode="General">
                  <c:v>-1.9604522628769099E-2</c:v>
                </c:pt>
                <c:pt idx="7853" formatCode="General">
                  <c:v>-1.31761387295823E-2</c:v>
                </c:pt>
                <c:pt idx="7854" formatCode="General">
                  <c:v>-7.1235642046053801E-3</c:v>
                </c:pt>
                <c:pt idx="7855" formatCode="General">
                  <c:v>-2.0932802727469699E-3</c:v>
                </c:pt>
                <c:pt idx="7856" formatCode="General">
                  <c:v>2.0045094635190298E-3</c:v>
                </c:pt>
                <c:pt idx="7857" formatCode="General">
                  <c:v>5.0447303827100901E-3</c:v>
                </c:pt>
                <c:pt idx="7858" formatCode="General">
                  <c:v>7.41990648842127E-3</c:v>
                </c:pt>
                <c:pt idx="7859" formatCode="General">
                  <c:v>9.9526187640220191E-3</c:v>
                </c:pt>
                <c:pt idx="7860" formatCode="General">
                  <c:v>1.22875353121004E-2</c:v>
                </c:pt>
                <c:pt idx="7861" formatCode="General">
                  <c:v>1.42795765812505E-2</c:v>
                </c:pt>
                <c:pt idx="7862" formatCode="General">
                  <c:v>1.58078894452643E-2</c:v>
                </c:pt>
                <c:pt idx="7863" formatCode="General">
                  <c:v>1.72091769542904E-2</c:v>
                </c:pt>
                <c:pt idx="7864" formatCode="General">
                  <c:v>1.8302592306906298E-2</c:v>
                </c:pt>
                <c:pt idx="7865" formatCode="General">
                  <c:v>1.8359958380829398E-2</c:v>
                </c:pt>
                <c:pt idx="7866" formatCode="General">
                  <c:v>1.8296361790692401E-2</c:v>
                </c:pt>
                <c:pt idx="7867" formatCode="General">
                  <c:v>1.88040826058321E-2</c:v>
                </c:pt>
                <c:pt idx="7868" formatCode="General">
                  <c:v>1.9045500468029799E-2</c:v>
                </c:pt>
                <c:pt idx="7869" formatCode="General">
                  <c:v>1.7895684631099001E-2</c:v>
                </c:pt>
                <c:pt idx="7870" formatCode="General">
                  <c:v>1.50474602395684E-2</c:v>
                </c:pt>
                <c:pt idx="7871" formatCode="General">
                  <c:v>1.13673371116782E-2</c:v>
                </c:pt>
                <c:pt idx="7872" formatCode="General">
                  <c:v>8.2976730697514392E-3</c:v>
                </c:pt>
                <c:pt idx="7873" formatCode="General">
                  <c:v>6.0840605591268903E-3</c:v>
                </c:pt>
                <c:pt idx="7874" formatCode="General">
                  <c:v>4.6190887060806101E-3</c:v>
                </c:pt>
                <c:pt idx="7875" formatCode="General">
                  <c:v>3.0996894662944602E-3</c:v>
                </c:pt>
                <c:pt idx="7876" formatCode="General">
                  <c:v>1.5134720959445101E-4</c:v>
                </c:pt>
                <c:pt idx="7877" formatCode="General">
                  <c:v>-3.3437626110025599E-3</c:v>
                </c:pt>
                <c:pt idx="7878" formatCode="General">
                  <c:v>-6.0488298963989398E-3</c:v>
                </c:pt>
                <c:pt idx="7879" formatCode="General">
                  <c:v>-8.3153366738098807E-3</c:v>
                </c:pt>
                <c:pt idx="7880" formatCode="General">
                  <c:v>-1.10181946387168E-2</c:v>
                </c:pt>
                <c:pt idx="7881" formatCode="General">
                  <c:v>-1.4672262139674701E-2</c:v>
                </c:pt>
                <c:pt idx="7882" formatCode="General">
                  <c:v>-1.8474539602605099E-2</c:v>
                </c:pt>
                <c:pt idx="7883" formatCode="General">
                  <c:v>-2.1232626818015299E-2</c:v>
                </c:pt>
                <c:pt idx="7884" formatCode="General">
                  <c:v>-2.2113461059799201E-2</c:v>
                </c:pt>
                <c:pt idx="7885" formatCode="General">
                  <c:v>-2.0395897643244201E-2</c:v>
                </c:pt>
                <c:pt idx="7886" formatCode="General">
                  <c:v>-1.6003341443817602E-2</c:v>
                </c:pt>
                <c:pt idx="7887" formatCode="General">
                  <c:v>-1.00937714901325E-2</c:v>
                </c:pt>
                <c:pt idx="7888" formatCode="General">
                  <c:v>-4.3289382528745399E-3</c:v>
                </c:pt>
                <c:pt idx="7889" formatCode="General">
                  <c:v>5.0563582068521699E-4</c:v>
                </c:pt>
                <c:pt idx="7890" formatCode="General">
                  <c:v>4.1435316163828499E-3</c:v>
                </c:pt>
                <c:pt idx="7891" formatCode="General">
                  <c:v>6.6566585267485399E-3</c:v>
                </c:pt>
                <c:pt idx="7892" formatCode="General">
                  <c:v>8.6990842684083296E-3</c:v>
                </c:pt>
                <c:pt idx="7893" formatCode="General">
                  <c:v>9.9582704857980996E-3</c:v>
                </c:pt>
                <c:pt idx="7894" formatCode="General">
                  <c:v>9.8411854484454307E-3</c:v>
                </c:pt>
                <c:pt idx="7895" formatCode="General">
                  <c:v>8.3663400881745804E-3</c:v>
                </c:pt>
                <c:pt idx="7896" formatCode="General">
                  <c:v>5.6698749643387496E-3</c:v>
                </c:pt>
                <c:pt idx="7897" formatCode="General">
                  <c:v>2.2543190674184301E-3</c:v>
                </c:pt>
                <c:pt idx="7898" formatCode="General">
                  <c:v>-1.1709692965286001E-3</c:v>
                </c:pt>
                <c:pt idx="7899" formatCode="General">
                  <c:v>-4.6901393638345296E-3</c:v>
                </c:pt>
                <c:pt idx="7900" formatCode="General">
                  <c:v>-8.4563919633121494E-3</c:v>
                </c:pt>
                <c:pt idx="7901" formatCode="General">
                  <c:v>-1.1687948995774701E-2</c:v>
                </c:pt>
                <c:pt idx="7902" formatCode="General">
                  <c:v>-1.3876756908832E-2</c:v>
                </c:pt>
                <c:pt idx="7903" formatCode="General">
                  <c:v>-1.5285333314876E-2</c:v>
                </c:pt>
                <c:pt idx="7904" formatCode="General">
                  <c:v>-1.74912395300745E-2</c:v>
                </c:pt>
                <c:pt idx="7905" formatCode="General">
                  <c:v>-2.1202388418467701E-2</c:v>
                </c:pt>
                <c:pt idx="7906" formatCode="General">
                  <c:v>-2.53022874142582E-2</c:v>
                </c:pt>
                <c:pt idx="7907" formatCode="General">
                  <c:v>-2.9130896994986898E-2</c:v>
                </c:pt>
                <c:pt idx="7908" formatCode="General">
                  <c:v>-3.2004394626066197E-2</c:v>
                </c:pt>
                <c:pt idx="7909" formatCode="General">
                  <c:v>-3.2986369069867197E-2</c:v>
                </c:pt>
                <c:pt idx="7910" formatCode="General">
                  <c:v>-3.1996353694929897E-2</c:v>
                </c:pt>
                <c:pt idx="7911" formatCode="General">
                  <c:v>-2.9734014957585101E-2</c:v>
                </c:pt>
                <c:pt idx="7912" formatCode="General">
                  <c:v>-2.7415733753139E-2</c:v>
                </c:pt>
                <c:pt idx="7913" formatCode="General">
                  <c:v>-2.5383495198455602E-2</c:v>
                </c:pt>
                <c:pt idx="7914" formatCode="General">
                  <c:v>-2.30168874564626E-2</c:v>
                </c:pt>
                <c:pt idx="7915" formatCode="General">
                  <c:v>-1.98638466603028E-2</c:v>
                </c:pt>
                <c:pt idx="7916" formatCode="General">
                  <c:v>-1.59183725444474E-2</c:v>
                </c:pt>
                <c:pt idx="7917" formatCode="General">
                  <c:v>-1.18786160577484E-2</c:v>
                </c:pt>
                <c:pt idx="7918" formatCode="General">
                  <c:v>-8.8075785998542201E-3</c:v>
                </c:pt>
                <c:pt idx="7919" formatCode="General">
                  <c:v>-6.1876899751093402E-3</c:v>
                </c:pt>
                <c:pt idx="7920" formatCode="General">
                  <c:v>-2.9324536179131601E-3</c:v>
                </c:pt>
                <c:pt idx="7921" formatCode="General">
                  <c:v>5.4954988409202895E-4</c:v>
                </c:pt>
                <c:pt idx="7922" formatCode="General">
                  <c:v>3.8119465368294898E-3</c:v>
                </c:pt>
                <c:pt idx="7923" formatCode="General">
                  <c:v>6.2611381002936296E-3</c:v>
                </c:pt>
                <c:pt idx="7924" formatCode="General">
                  <c:v>7.6523920690507799E-3</c:v>
                </c:pt>
                <c:pt idx="7925" formatCode="General">
                  <c:v>8.2354349048915001E-3</c:v>
                </c:pt>
                <c:pt idx="7926" formatCode="General">
                  <c:v>8.6299207760666703E-3</c:v>
                </c:pt>
                <c:pt idx="7927" formatCode="General">
                  <c:v>9.6710371974983791E-3</c:v>
                </c:pt>
                <c:pt idx="7928" formatCode="General">
                  <c:v>1.1173519023107601E-2</c:v>
                </c:pt>
                <c:pt idx="7929" formatCode="General">
                  <c:v>1.3101248549594401E-2</c:v>
                </c:pt>
                <c:pt idx="7930" formatCode="General">
                  <c:v>1.5844823852116299E-2</c:v>
                </c:pt>
                <c:pt idx="7931" formatCode="General">
                  <c:v>1.9578934128547099E-2</c:v>
                </c:pt>
                <c:pt idx="7932" formatCode="General">
                  <c:v>2.3488287930825101E-2</c:v>
                </c:pt>
                <c:pt idx="7933" formatCode="General">
                  <c:v>2.6465276617200901E-2</c:v>
                </c:pt>
                <c:pt idx="7934" formatCode="General">
                  <c:v>2.83984789073243E-2</c:v>
                </c:pt>
                <c:pt idx="7935" formatCode="General">
                  <c:v>2.8969340269179002E-2</c:v>
                </c:pt>
                <c:pt idx="7936" formatCode="General">
                  <c:v>2.8248406799511998E-2</c:v>
                </c:pt>
                <c:pt idx="7937" formatCode="General">
                  <c:v>2.6950219859471301E-2</c:v>
                </c:pt>
                <c:pt idx="7938" formatCode="General">
                  <c:v>2.6068033097463E-2</c:v>
                </c:pt>
                <c:pt idx="7939" formatCode="General">
                  <c:v>2.4696101100001099E-2</c:v>
                </c:pt>
                <c:pt idx="7940" formatCode="General">
                  <c:v>2.1471265082109999E-2</c:v>
                </c:pt>
                <c:pt idx="7941" formatCode="General">
                  <c:v>1.75206349129171E-2</c:v>
                </c:pt>
                <c:pt idx="7942" formatCode="General">
                  <c:v>1.3346195803201099E-2</c:v>
                </c:pt>
                <c:pt idx="7943" formatCode="General">
                  <c:v>8.4659938680050895E-3</c:v>
                </c:pt>
                <c:pt idx="7944" formatCode="General">
                  <c:v>2.90104001736113E-3</c:v>
                </c:pt>
                <c:pt idx="7945" formatCode="General">
                  <c:v>-3.7591869427860401E-3</c:v>
                </c:pt>
                <c:pt idx="7946" formatCode="General">
                  <c:v>-1.0622424550214201E-2</c:v>
                </c:pt>
                <c:pt idx="7947" formatCode="General">
                  <c:v>-1.6049089457984E-2</c:v>
                </c:pt>
                <c:pt idx="7948" formatCode="General">
                  <c:v>-2.03965277401486E-2</c:v>
                </c:pt>
                <c:pt idx="7949" formatCode="General">
                  <c:v>-2.4019373802966901E-2</c:v>
                </c:pt>
                <c:pt idx="7950" formatCode="General">
                  <c:v>-2.6362870306663299E-2</c:v>
                </c:pt>
                <c:pt idx="7951" formatCode="General">
                  <c:v>-2.7791569014985602E-2</c:v>
                </c:pt>
                <c:pt idx="7952" formatCode="General">
                  <c:v>-2.9773786656791E-2</c:v>
                </c:pt>
                <c:pt idx="7953" formatCode="General">
                  <c:v>-3.3210514857339002E-2</c:v>
                </c:pt>
                <c:pt idx="7954" formatCode="General">
                  <c:v>-3.75956930219285E-2</c:v>
                </c:pt>
                <c:pt idx="7955" formatCode="General">
                  <c:v>-4.1918470891420097E-2</c:v>
                </c:pt>
                <c:pt idx="7956" formatCode="General">
                  <c:v>-4.5417425506029403E-2</c:v>
                </c:pt>
                <c:pt idx="7957" formatCode="General">
                  <c:v>-4.79188120079364E-2</c:v>
                </c:pt>
                <c:pt idx="7958" formatCode="General">
                  <c:v>-4.8955895939196997E-2</c:v>
                </c:pt>
                <c:pt idx="7959" formatCode="General">
                  <c:v>-4.7734875915883199E-2</c:v>
                </c:pt>
                <c:pt idx="7960" formatCode="General">
                  <c:v>-4.41461387728573E-2</c:v>
                </c:pt>
                <c:pt idx="7961" formatCode="General">
                  <c:v>-3.8082246638863601E-2</c:v>
                </c:pt>
                <c:pt idx="7962" formatCode="General">
                  <c:v>-2.9517014682453501E-2</c:v>
                </c:pt>
                <c:pt idx="7963" formatCode="General">
                  <c:v>-1.9158275766563201E-2</c:v>
                </c:pt>
                <c:pt idx="7964" formatCode="General">
                  <c:v>-8.4764014624275699E-3</c:v>
                </c:pt>
                <c:pt idx="7965" formatCode="General">
                  <c:v>1.4199731370869301E-3</c:v>
                </c:pt>
                <c:pt idx="7966" formatCode="General">
                  <c:v>1.03443504137794E-2</c:v>
                </c:pt>
                <c:pt idx="7967" formatCode="General">
                  <c:v>1.90179303352048E-2</c:v>
                </c:pt>
                <c:pt idx="7968" formatCode="General">
                  <c:v>2.82123410263579E-2</c:v>
                </c:pt>
                <c:pt idx="7969" formatCode="General">
                  <c:v>3.6125283924125999E-2</c:v>
                </c:pt>
                <c:pt idx="7970" formatCode="General">
                  <c:v>4.1035019280488999E-2</c:v>
                </c:pt>
                <c:pt idx="7971" formatCode="General">
                  <c:v>4.27794610159292E-2</c:v>
                </c:pt>
                <c:pt idx="7972" formatCode="General">
                  <c:v>4.0053855240682001E-2</c:v>
                </c:pt>
                <c:pt idx="7973" formatCode="General">
                  <c:v>3.3247432895322199E-2</c:v>
                </c:pt>
                <c:pt idx="7974" formatCode="General">
                  <c:v>2.4348195381544899E-2</c:v>
                </c:pt>
                <c:pt idx="7975" formatCode="General">
                  <c:v>1.42876033321791E-2</c:v>
                </c:pt>
                <c:pt idx="7976" formatCode="General">
                  <c:v>3.6666209149938899E-3</c:v>
                </c:pt>
                <c:pt idx="7977" formatCode="General">
                  <c:v>-7.1064245374326896E-3</c:v>
                </c:pt>
                <c:pt idx="7978" formatCode="General">
                  <c:v>-1.73976343790413E-2</c:v>
                </c:pt>
                <c:pt idx="7979" formatCode="General">
                  <c:v>-2.7085974430555299E-2</c:v>
                </c:pt>
                <c:pt idx="7980" formatCode="General">
                  <c:v>-3.6624949353459398E-2</c:v>
                </c:pt>
                <c:pt idx="7981" formatCode="General">
                  <c:v>-4.5024722850604701E-2</c:v>
                </c:pt>
                <c:pt idx="7982" formatCode="General">
                  <c:v>-5.0967374683913602E-2</c:v>
                </c:pt>
                <c:pt idx="7983" formatCode="General">
                  <c:v>-5.3390115781409501E-2</c:v>
                </c:pt>
                <c:pt idx="7984" formatCode="General">
                  <c:v>-5.1878414474334902E-2</c:v>
                </c:pt>
                <c:pt idx="7985" formatCode="General">
                  <c:v>-4.7701468592372599E-2</c:v>
                </c:pt>
                <c:pt idx="7986" formatCode="General">
                  <c:v>-4.17799590802529E-2</c:v>
                </c:pt>
                <c:pt idx="7987" formatCode="General">
                  <c:v>-3.42355382772754E-2</c:v>
                </c:pt>
                <c:pt idx="7988" formatCode="General">
                  <c:v>-2.5562664599253201E-2</c:v>
                </c:pt>
                <c:pt idx="7989" formatCode="General">
                  <c:v>-1.53346974463825E-2</c:v>
                </c:pt>
                <c:pt idx="7990" formatCode="General">
                  <c:v>-3.0847535813164702E-3</c:v>
                </c:pt>
                <c:pt idx="7991" formatCode="General">
                  <c:v>1.00052051827928E-2</c:v>
                </c:pt>
                <c:pt idx="7992" formatCode="General">
                  <c:v>2.3284525308279101E-2</c:v>
                </c:pt>
                <c:pt idx="7993" formatCode="General">
                  <c:v>3.6490215317006802E-2</c:v>
                </c:pt>
                <c:pt idx="7994" formatCode="General">
                  <c:v>4.8851898461738402E-2</c:v>
                </c:pt>
                <c:pt idx="7995" formatCode="General">
                  <c:v>5.9156069132665301E-2</c:v>
                </c:pt>
                <c:pt idx="7996" formatCode="General">
                  <c:v>6.6096230235513698E-2</c:v>
                </c:pt>
                <c:pt idx="7997" formatCode="General">
                  <c:v>7.0397332216993694E-2</c:v>
                </c:pt>
                <c:pt idx="7998" formatCode="General">
                  <c:v>7.3443312842495195E-2</c:v>
                </c:pt>
                <c:pt idx="7999" formatCode="General">
                  <c:v>7.5215994893654894E-2</c:v>
                </c:pt>
                <c:pt idx="8000" formatCode="General">
                  <c:v>7.4885541433407796E-2</c:v>
                </c:pt>
                <c:pt idx="8001" formatCode="General">
                  <c:v>7.1855163024441504E-2</c:v>
                </c:pt>
                <c:pt idx="8002" formatCode="General">
                  <c:v>6.5999198958401797E-2</c:v>
                </c:pt>
                <c:pt idx="8003" formatCode="General">
                  <c:v>5.76028236327919E-2</c:v>
                </c:pt>
                <c:pt idx="8004" formatCode="General">
                  <c:v>4.7467549839758198E-2</c:v>
                </c:pt>
                <c:pt idx="8005" formatCode="General">
                  <c:v>3.66354928215126E-2</c:v>
                </c:pt>
                <c:pt idx="8006" formatCode="General">
                  <c:v>2.5538989946727601E-2</c:v>
                </c:pt>
                <c:pt idx="8007" formatCode="General">
                  <c:v>1.35277289401213E-2</c:v>
                </c:pt>
                <c:pt idx="8008" formatCode="General">
                  <c:v>1.1745281743858701E-3</c:v>
                </c:pt>
                <c:pt idx="8009" formatCode="General">
                  <c:v>-9.5732724022617108E-3</c:v>
                </c:pt>
                <c:pt idx="8010" formatCode="General">
                  <c:v>-1.8186914692492701E-2</c:v>
                </c:pt>
                <c:pt idx="8011" formatCode="General">
                  <c:v>-2.5244718474885498E-2</c:v>
                </c:pt>
                <c:pt idx="8012" formatCode="General">
                  <c:v>-3.1606683023497999E-2</c:v>
                </c:pt>
                <c:pt idx="8013" formatCode="General">
                  <c:v>-3.7303194295002097E-2</c:v>
                </c:pt>
                <c:pt idx="8014" formatCode="General">
                  <c:v>-4.0358634827969302E-2</c:v>
                </c:pt>
                <c:pt idx="8015" formatCode="General">
                  <c:v>-4.0058994032545897E-2</c:v>
                </c:pt>
                <c:pt idx="8016" formatCode="General">
                  <c:v>-3.7641147124057403E-2</c:v>
                </c:pt>
                <c:pt idx="8017" formatCode="General">
                  <c:v>-3.4286638554009999E-2</c:v>
                </c:pt>
                <c:pt idx="8018" formatCode="General">
                  <c:v>-3.0408921766306302E-2</c:v>
                </c:pt>
                <c:pt idx="8019" formatCode="General">
                  <c:v>-2.5712857571506102E-2</c:v>
                </c:pt>
                <c:pt idx="8020" formatCode="General">
                  <c:v>-2.0972780888604201E-2</c:v>
                </c:pt>
                <c:pt idx="8021" formatCode="General">
                  <c:v>-1.7327767681270201E-2</c:v>
                </c:pt>
                <c:pt idx="8022" formatCode="General">
                  <c:v>-1.41590424039914E-2</c:v>
                </c:pt>
                <c:pt idx="8023" formatCode="General">
                  <c:v>-1.07577365404934E-2</c:v>
                </c:pt>
                <c:pt idx="8024" formatCode="General">
                  <c:v>-7.4515364514078598E-3</c:v>
                </c:pt>
                <c:pt idx="8025" formatCode="General">
                  <c:v>-4.2445144433043104E-3</c:v>
                </c:pt>
                <c:pt idx="8026" formatCode="General">
                  <c:v>-6.3023250633976503E-4</c:v>
                </c:pt>
                <c:pt idx="8027" formatCode="General">
                  <c:v>3.16706680960493E-3</c:v>
                </c:pt>
                <c:pt idx="8028" formatCode="General">
                  <c:v>7.0350041988879999E-3</c:v>
                </c:pt>
                <c:pt idx="8029" formatCode="General">
                  <c:v>1.05468850166093E-2</c:v>
                </c:pt>
                <c:pt idx="8030" formatCode="General">
                  <c:v>1.16838878171973E-2</c:v>
                </c:pt>
                <c:pt idx="8031" formatCode="General">
                  <c:v>1.03789640209571E-2</c:v>
                </c:pt>
                <c:pt idx="8032" formatCode="General">
                  <c:v>7.8775216212858597E-3</c:v>
                </c:pt>
                <c:pt idx="8033" formatCode="General">
                  <c:v>5.1099169467812202E-3</c:v>
                </c:pt>
                <c:pt idx="8034" formatCode="General">
                  <c:v>3.0307114604037101E-3</c:v>
                </c:pt>
                <c:pt idx="8035" formatCode="General">
                  <c:v>1.6675826588872899E-3</c:v>
                </c:pt>
                <c:pt idx="8036" formatCode="General">
                  <c:v>1.7842091066327801E-4</c:v>
                </c:pt>
                <c:pt idx="8037" formatCode="General">
                  <c:v>-1.38053900996503E-3</c:v>
                </c:pt>
                <c:pt idx="8038" formatCode="General">
                  <c:v>-2.48761661924657E-3</c:v>
                </c:pt>
                <c:pt idx="8039" formatCode="General">
                  <c:v>-3.0667968880097301E-3</c:v>
                </c:pt>
                <c:pt idx="8040" formatCode="General">
                  <c:v>-2.47005291109129E-3</c:v>
                </c:pt>
                <c:pt idx="8041" formatCode="General">
                  <c:v>-5.9410363561708296E-4</c:v>
                </c:pt>
                <c:pt idx="8042" formatCode="General">
                  <c:v>2.13443453542707E-3</c:v>
                </c:pt>
                <c:pt idx="8043" formatCode="General">
                  <c:v>5.9789285027975298E-3</c:v>
                </c:pt>
                <c:pt idx="8044" formatCode="General">
                  <c:v>1.0723678149783301E-2</c:v>
                </c:pt>
                <c:pt idx="8045" formatCode="General">
                  <c:v>1.60271270047233E-2</c:v>
                </c:pt>
                <c:pt idx="8046" formatCode="General">
                  <c:v>2.2049154014489099E-2</c:v>
                </c:pt>
                <c:pt idx="8047" formatCode="General">
                  <c:v>2.8576024529066501E-2</c:v>
                </c:pt>
                <c:pt idx="8048" formatCode="General">
                  <c:v>3.4955022875406597E-2</c:v>
                </c:pt>
                <c:pt idx="8049" formatCode="General">
                  <c:v>4.0991692530312103E-2</c:v>
                </c:pt>
                <c:pt idx="8050" formatCode="General">
                  <c:v>4.7223527519950702E-2</c:v>
                </c:pt>
                <c:pt idx="8051" formatCode="General">
                  <c:v>5.3345140999584699E-2</c:v>
                </c:pt>
                <c:pt idx="8052" formatCode="General">
                  <c:v>5.8269942840262198E-2</c:v>
                </c:pt>
                <c:pt idx="8053" formatCode="General">
                  <c:v>6.2090341586361897E-2</c:v>
                </c:pt>
                <c:pt idx="8054" formatCode="General">
                  <c:v>6.5551115133322499E-2</c:v>
                </c:pt>
                <c:pt idx="8055" formatCode="General">
                  <c:v>6.8843329528113797E-2</c:v>
                </c:pt>
                <c:pt idx="8056" formatCode="General">
                  <c:v>7.1659351376661101E-2</c:v>
                </c:pt>
                <c:pt idx="8057" formatCode="General">
                  <c:v>7.3609425602747997E-2</c:v>
                </c:pt>
                <c:pt idx="8058" formatCode="General">
                  <c:v>7.4131047069527403E-2</c:v>
                </c:pt>
                <c:pt idx="8059" formatCode="General">
                  <c:v>7.2798415112426906E-2</c:v>
                </c:pt>
                <c:pt idx="8060" formatCode="General">
                  <c:v>6.9613994124685899E-2</c:v>
                </c:pt>
                <c:pt idx="8061" formatCode="General">
                  <c:v>6.3996765460952204E-2</c:v>
                </c:pt>
                <c:pt idx="8062" formatCode="General">
                  <c:v>5.6682851194003799E-2</c:v>
                </c:pt>
                <c:pt idx="8063" formatCode="General">
                  <c:v>4.8750233387677901E-2</c:v>
                </c:pt>
                <c:pt idx="8064" formatCode="General">
                  <c:v>4.0654676828210098E-2</c:v>
                </c:pt>
                <c:pt idx="8065" formatCode="General">
                  <c:v>3.2128458143787599E-2</c:v>
                </c:pt>
                <c:pt idx="8066" formatCode="General">
                  <c:v>2.3165197973304401E-2</c:v>
                </c:pt>
                <c:pt idx="8067" formatCode="General">
                  <c:v>1.4747735229875301E-2</c:v>
                </c:pt>
                <c:pt idx="8068" formatCode="General">
                  <c:v>6.6851703978432903E-3</c:v>
                </c:pt>
                <c:pt idx="8069" formatCode="General">
                  <c:v>-1.3259182754154599E-3</c:v>
                </c:pt>
                <c:pt idx="8070" formatCode="General">
                  <c:v>-9.3720198998607507E-3</c:v>
                </c:pt>
                <c:pt idx="8071" formatCode="General">
                  <c:v>-1.7521223921743899E-2</c:v>
                </c:pt>
                <c:pt idx="8072" formatCode="General">
                  <c:v>-2.5970758027033101E-2</c:v>
                </c:pt>
                <c:pt idx="8073" formatCode="General">
                  <c:v>-3.4176466161595302E-2</c:v>
                </c:pt>
                <c:pt idx="8074" formatCode="General">
                  <c:v>-4.1455033294428602E-2</c:v>
                </c:pt>
                <c:pt idx="8075" formatCode="General">
                  <c:v>-4.8533802672456397E-2</c:v>
                </c:pt>
                <c:pt idx="8076" formatCode="General">
                  <c:v>-5.6048321394164498E-2</c:v>
                </c:pt>
                <c:pt idx="8077" formatCode="General">
                  <c:v>-6.2386491755312003E-2</c:v>
                </c:pt>
                <c:pt idx="8078" formatCode="General">
                  <c:v>-6.5955173048445004E-2</c:v>
                </c:pt>
                <c:pt idx="8079" formatCode="General">
                  <c:v>-6.7438363048236499E-2</c:v>
                </c:pt>
                <c:pt idx="8080" formatCode="General">
                  <c:v>-6.7771673243917793E-2</c:v>
                </c:pt>
                <c:pt idx="8081" formatCode="General">
                  <c:v>-6.7481832676990497E-2</c:v>
                </c:pt>
                <c:pt idx="8082" formatCode="General">
                  <c:v>-6.75885184048544E-2</c:v>
                </c:pt>
                <c:pt idx="8083" formatCode="General">
                  <c:v>-6.8544138292448306E-2</c:v>
                </c:pt>
                <c:pt idx="8084" formatCode="General">
                  <c:v>-6.9033386009209802E-2</c:v>
                </c:pt>
                <c:pt idx="8085" formatCode="General">
                  <c:v>-6.8096215065083301E-2</c:v>
                </c:pt>
                <c:pt idx="8086" formatCode="General">
                  <c:v>-6.54579612240693E-2</c:v>
                </c:pt>
                <c:pt idx="8087" formatCode="General">
                  <c:v>-6.1225085340742502E-2</c:v>
                </c:pt>
                <c:pt idx="8088" formatCode="General">
                  <c:v>-5.5891514944104999E-2</c:v>
                </c:pt>
                <c:pt idx="8089" formatCode="General">
                  <c:v>-4.9463109162687001E-2</c:v>
                </c:pt>
                <c:pt idx="8090" formatCode="General">
                  <c:v>-4.14849274678794E-2</c:v>
                </c:pt>
                <c:pt idx="8091" formatCode="General">
                  <c:v>-3.2049249575123097E-2</c:v>
                </c:pt>
                <c:pt idx="8092" formatCode="General">
                  <c:v>-2.15154463318478E-2</c:v>
                </c:pt>
                <c:pt idx="8093" formatCode="General">
                  <c:v>-1.0398484995925E-2</c:v>
                </c:pt>
                <c:pt idx="8094" formatCode="General">
                  <c:v>-1.6943262733727199E-4</c:v>
                </c:pt>
                <c:pt idx="8095" formatCode="General">
                  <c:v>7.2013718594898897E-3</c:v>
                </c:pt>
                <c:pt idx="8096" formatCode="General">
                  <c:v>1.1267848655532301E-2</c:v>
                </c:pt>
                <c:pt idx="8097" formatCode="General">
                  <c:v>1.2808157508952299E-2</c:v>
                </c:pt>
                <c:pt idx="8098" formatCode="General">
                  <c:v>1.26914207488382E-2</c:v>
                </c:pt>
                <c:pt idx="8099" formatCode="General">
                  <c:v>1.13722865744561E-2</c:v>
                </c:pt>
                <c:pt idx="8100" formatCode="General">
                  <c:v>9.1310868822324295E-3</c:v>
                </c:pt>
                <c:pt idx="8101" formatCode="General">
                  <c:v>7.04612912255927E-3</c:v>
                </c:pt>
                <c:pt idx="8102" formatCode="General">
                  <c:v>5.3058856183846696E-3</c:v>
                </c:pt>
                <c:pt idx="8103" formatCode="General">
                  <c:v>3.1816932750722499E-3</c:v>
                </c:pt>
                <c:pt idx="8104" formatCode="General">
                  <c:v>-2.8381948503404498E-4</c:v>
                </c:pt>
                <c:pt idx="8105" formatCode="General">
                  <c:v>-5.3192964389948702E-3</c:v>
                </c:pt>
                <c:pt idx="8106" formatCode="General">
                  <c:v>-1.1073993924175501E-2</c:v>
                </c:pt>
                <c:pt idx="8107" formatCode="General">
                  <c:v>-1.6663203445568701E-2</c:v>
                </c:pt>
                <c:pt idx="8108" formatCode="General">
                  <c:v>-2.1091732396310001E-2</c:v>
                </c:pt>
                <c:pt idx="8109" formatCode="General">
                  <c:v>-2.45388321085818E-2</c:v>
                </c:pt>
                <c:pt idx="8110" formatCode="General">
                  <c:v>-2.77357413526674E-2</c:v>
                </c:pt>
                <c:pt idx="8111" formatCode="General">
                  <c:v>-3.0244831160724801E-2</c:v>
                </c:pt>
                <c:pt idx="8112" formatCode="General">
                  <c:v>-3.1331008614736498E-2</c:v>
                </c:pt>
                <c:pt idx="8113" formatCode="General">
                  <c:v>-3.07312052666729E-2</c:v>
                </c:pt>
                <c:pt idx="8114" formatCode="General">
                  <c:v>-2.9157246615840401E-2</c:v>
                </c:pt>
                <c:pt idx="8115" formatCode="General">
                  <c:v>-2.69083891957228E-2</c:v>
                </c:pt>
                <c:pt idx="8116" formatCode="General">
                  <c:v>-2.34419195888288E-2</c:v>
                </c:pt>
                <c:pt idx="8117" formatCode="General">
                  <c:v>-1.8836142047096101E-2</c:v>
                </c:pt>
                <c:pt idx="8118" formatCode="General">
                  <c:v>-1.3072235416996701E-2</c:v>
                </c:pt>
                <c:pt idx="8119" formatCode="General">
                  <c:v>-6.4496647003351197E-3</c:v>
                </c:pt>
                <c:pt idx="8120" formatCode="General">
                  <c:v>3.8508495664647401E-4</c:v>
                </c:pt>
                <c:pt idx="8121" formatCode="General">
                  <c:v>7.0014127894856603E-3</c:v>
                </c:pt>
                <c:pt idx="8122" formatCode="General">
                  <c:v>1.17365428649727E-2</c:v>
                </c:pt>
                <c:pt idx="8123" formatCode="General">
                  <c:v>1.3450776898951401E-2</c:v>
                </c:pt>
                <c:pt idx="8124" formatCode="General">
                  <c:v>1.2708964376485001E-2</c:v>
                </c:pt>
                <c:pt idx="8125" formatCode="General">
                  <c:v>9.7504514504093993E-3</c:v>
                </c:pt>
                <c:pt idx="8126" formatCode="General">
                  <c:v>4.7302647966855297E-3</c:v>
                </c:pt>
                <c:pt idx="8127" formatCode="General">
                  <c:v>-1.4209481128776599E-3</c:v>
                </c:pt>
                <c:pt idx="8128" formatCode="General">
                  <c:v>-8.4014429659359201E-3</c:v>
                </c:pt>
                <c:pt idx="8129" formatCode="General">
                  <c:v>-1.6229458975917599E-2</c:v>
                </c:pt>
                <c:pt idx="8130" formatCode="General">
                  <c:v>-2.4610655084546101E-2</c:v>
                </c:pt>
                <c:pt idx="8131" formatCode="General">
                  <c:v>-3.2935413067850597E-2</c:v>
                </c:pt>
                <c:pt idx="8132" formatCode="General">
                  <c:v>-4.0878000681153603E-2</c:v>
                </c:pt>
                <c:pt idx="8133" formatCode="General">
                  <c:v>-4.8152155246946202E-2</c:v>
                </c:pt>
                <c:pt idx="8134" formatCode="General">
                  <c:v>-5.4446267620501303E-2</c:v>
                </c:pt>
                <c:pt idx="8135" formatCode="General">
                  <c:v>-5.9713547566198802E-2</c:v>
                </c:pt>
                <c:pt idx="8136" formatCode="General">
                  <c:v>-6.3235559693508206E-2</c:v>
                </c:pt>
                <c:pt idx="8137" formatCode="General">
                  <c:v>-6.5519023464038803E-2</c:v>
                </c:pt>
                <c:pt idx="8138" formatCode="General">
                  <c:v>-6.78130969557212E-2</c:v>
                </c:pt>
                <c:pt idx="8139" formatCode="General">
                  <c:v>-6.9977546668595805E-2</c:v>
                </c:pt>
                <c:pt idx="8140" formatCode="General">
                  <c:v>-7.1564403424448197E-2</c:v>
                </c:pt>
                <c:pt idx="8141" formatCode="General">
                  <c:v>-7.1944879666746495E-2</c:v>
                </c:pt>
                <c:pt idx="8142" formatCode="General">
                  <c:v>-7.0981523020243298E-2</c:v>
                </c:pt>
                <c:pt idx="8143" formatCode="General">
                  <c:v>-6.9224703448898597E-2</c:v>
                </c:pt>
                <c:pt idx="8144" formatCode="General">
                  <c:v>-6.6825243466093795E-2</c:v>
                </c:pt>
                <c:pt idx="8145" formatCode="General">
                  <c:v>-6.2929537314674794E-2</c:v>
                </c:pt>
                <c:pt idx="8146" formatCode="General">
                  <c:v>-5.68037678901697E-2</c:v>
                </c:pt>
                <c:pt idx="8147" formatCode="General">
                  <c:v>-4.9080300873219698E-2</c:v>
                </c:pt>
                <c:pt idx="8148" formatCode="General">
                  <c:v>-3.99345564814979E-2</c:v>
                </c:pt>
                <c:pt idx="8149" formatCode="General">
                  <c:v>-2.9239959400493402E-2</c:v>
                </c:pt>
                <c:pt idx="8150" formatCode="General">
                  <c:v>-1.7705412899686801E-2</c:v>
                </c:pt>
                <c:pt idx="8151" formatCode="General">
                  <c:v>-6.1211219724548304E-3</c:v>
                </c:pt>
                <c:pt idx="8152" formatCode="General">
                  <c:v>5.3251044857187402E-3</c:v>
                </c:pt>
                <c:pt idx="8153" formatCode="General">
                  <c:v>1.60946730062289E-2</c:v>
                </c:pt>
                <c:pt idx="8154" formatCode="General">
                  <c:v>2.5477934369379601E-2</c:v>
                </c:pt>
                <c:pt idx="8155" formatCode="General">
                  <c:v>3.3752095874702001E-2</c:v>
                </c:pt>
                <c:pt idx="8156" formatCode="General">
                  <c:v>4.1824985212660801E-2</c:v>
                </c:pt>
                <c:pt idx="8157" formatCode="General">
                  <c:v>4.95649504101374E-2</c:v>
                </c:pt>
                <c:pt idx="8158" formatCode="General">
                  <c:v>5.6586903482622103E-2</c:v>
                </c:pt>
                <c:pt idx="8159" formatCode="General">
                  <c:v>6.3129155988783603E-2</c:v>
                </c:pt>
                <c:pt idx="8160" formatCode="General">
                  <c:v>6.8427104853742704E-2</c:v>
                </c:pt>
                <c:pt idx="8161" formatCode="General">
                  <c:v>7.17088677902602E-2</c:v>
                </c:pt>
                <c:pt idx="8162" formatCode="General">
                  <c:v>7.2738545489852299E-2</c:v>
                </c:pt>
                <c:pt idx="8163" formatCode="General">
                  <c:v>7.0961690474611094E-2</c:v>
                </c:pt>
                <c:pt idx="8164" formatCode="General">
                  <c:v>6.6448543403313201E-2</c:v>
                </c:pt>
                <c:pt idx="8165" formatCode="General">
                  <c:v>5.9628355185565203E-2</c:v>
                </c:pt>
                <c:pt idx="8166" formatCode="General">
                  <c:v>5.1393420134935398E-2</c:v>
                </c:pt>
                <c:pt idx="8167" formatCode="General">
                  <c:v>4.2970444817372902E-2</c:v>
                </c:pt>
                <c:pt idx="8168" formatCode="General">
                  <c:v>3.5301535749467303E-2</c:v>
                </c:pt>
                <c:pt idx="8169" formatCode="General">
                  <c:v>2.97261701162123E-2</c:v>
                </c:pt>
                <c:pt idx="8170" formatCode="General">
                  <c:v>2.6531973489561201E-2</c:v>
                </c:pt>
                <c:pt idx="8171" formatCode="General">
                  <c:v>2.5072134058835901E-2</c:v>
                </c:pt>
                <c:pt idx="8172" formatCode="General">
                  <c:v>2.47187885414809E-2</c:v>
                </c:pt>
                <c:pt idx="8173" formatCode="General">
                  <c:v>2.5085975479264999E-2</c:v>
                </c:pt>
                <c:pt idx="8174" formatCode="General">
                  <c:v>2.6299550133988402E-2</c:v>
                </c:pt>
                <c:pt idx="8175" formatCode="General">
                  <c:v>2.7823828806208501E-2</c:v>
                </c:pt>
                <c:pt idx="8176" formatCode="General">
                  <c:v>2.8880256905305299E-2</c:v>
                </c:pt>
                <c:pt idx="8177" formatCode="General">
                  <c:v>2.98188356165075E-2</c:v>
                </c:pt>
                <c:pt idx="8178" formatCode="General">
                  <c:v>3.21432180947974E-2</c:v>
                </c:pt>
                <c:pt idx="8179" formatCode="General">
                  <c:v>3.7121009959457198E-2</c:v>
                </c:pt>
                <c:pt idx="8180" formatCode="General">
                  <c:v>4.3700064057387203E-2</c:v>
                </c:pt>
                <c:pt idx="8181" formatCode="General">
                  <c:v>5.0357371017361097E-2</c:v>
                </c:pt>
                <c:pt idx="8182" formatCode="General">
                  <c:v>5.6898705372694397E-2</c:v>
                </c:pt>
                <c:pt idx="8183" formatCode="General">
                  <c:v>6.2899202053322903E-2</c:v>
                </c:pt>
                <c:pt idx="8184" formatCode="General">
                  <c:v>6.8127016926779305E-2</c:v>
                </c:pt>
                <c:pt idx="8185" formatCode="General">
                  <c:v>7.2677993229799898E-2</c:v>
                </c:pt>
                <c:pt idx="8186" formatCode="General">
                  <c:v>7.7298860926410196E-2</c:v>
                </c:pt>
                <c:pt idx="8187" formatCode="General">
                  <c:v>8.2071921497162303E-2</c:v>
                </c:pt>
                <c:pt idx="8188" formatCode="General">
                  <c:v>8.5728062350283796E-2</c:v>
                </c:pt>
                <c:pt idx="8189" formatCode="General">
                  <c:v>8.86547706563455E-2</c:v>
                </c:pt>
                <c:pt idx="8190" formatCode="General">
                  <c:v>9.2057522398935401E-2</c:v>
                </c:pt>
                <c:pt idx="8191" formatCode="General">
                  <c:v>9.5367056846096698E-2</c:v>
                </c:pt>
                <c:pt idx="8192" formatCode="General">
                  <c:v>9.7292416775751997E-2</c:v>
                </c:pt>
                <c:pt idx="8193" formatCode="General">
                  <c:v>9.7288929872055604E-2</c:v>
                </c:pt>
                <c:pt idx="8194" formatCode="General">
                  <c:v>9.66777939722889E-2</c:v>
                </c:pt>
                <c:pt idx="8195" formatCode="General">
                  <c:v>9.7185119850554502E-2</c:v>
                </c:pt>
                <c:pt idx="8196" formatCode="General">
                  <c:v>9.8925189395938196E-2</c:v>
                </c:pt>
                <c:pt idx="8197" formatCode="General">
                  <c:v>0.10136319160568499</c:v>
                </c:pt>
                <c:pt idx="8198" formatCode="General">
                  <c:v>0.103571925159785</c:v>
                </c:pt>
                <c:pt idx="8199" formatCode="General">
                  <c:v>0.104913881165812</c:v>
                </c:pt>
                <c:pt idx="8200" formatCode="General">
                  <c:v>0.105363384940567</c:v>
                </c:pt>
                <c:pt idx="8201" formatCode="General">
                  <c:v>0.105461769545718</c:v>
                </c:pt>
                <c:pt idx="8202" formatCode="General">
                  <c:v>0.104570405892757</c:v>
                </c:pt>
                <c:pt idx="8203" formatCode="General">
                  <c:v>0.10103450439212799</c:v>
                </c:pt>
                <c:pt idx="8204" formatCode="General">
                  <c:v>9.4477805960018105E-2</c:v>
                </c:pt>
                <c:pt idx="8205" formatCode="General">
                  <c:v>8.5349685503717104E-2</c:v>
                </c:pt>
                <c:pt idx="8206" formatCode="General">
                  <c:v>7.3842413898168299E-2</c:v>
                </c:pt>
                <c:pt idx="8207" formatCode="General">
                  <c:v>6.0208513479758301E-2</c:v>
                </c:pt>
                <c:pt idx="8208" formatCode="General">
                  <c:v>4.5721101455847402E-2</c:v>
                </c:pt>
                <c:pt idx="8209" formatCode="General">
                  <c:v>3.1098532397306901E-2</c:v>
                </c:pt>
                <c:pt idx="8210" formatCode="General">
                  <c:v>1.6462693639722598E-2</c:v>
                </c:pt>
                <c:pt idx="8211" formatCode="General">
                  <c:v>2.4289108546111E-3</c:v>
                </c:pt>
                <c:pt idx="8212" formatCode="General">
                  <c:v>-1.02581399667833E-2</c:v>
                </c:pt>
                <c:pt idx="8213" formatCode="General">
                  <c:v>-2.1467847171946601E-2</c:v>
                </c:pt>
                <c:pt idx="8214" formatCode="General">
                  <c:v>-3.1279738815587502E-2</c:v>
                </c:pt>
                <c:pt idx="8215" formatCode="General">
                  <c:v>-3.88500808328133E-2</c:v>
                </c:pt>
                <c:pt idx="8216" formatCode="General">
                  <c:v>-4.37175087308036E-2</c:v>
                </c:pt>
                <c:pt idx="8217" formatCode="General">
                  <c:v>-4.6406913630859699E-2</c:v>
                </c:pt>
                <c:pt idx="8218" formatCode="General">
                  <c:v>-4.7484747514385403E-2</c:v>
                </c:pt>
                <c:pt idx="8219" formatCode="General">
                  <c:v>-4.6728863082137799E-2</c:v>
                </c:pt>
                <c:pt idx="8220" formatCode="General">
                  <c:v>-4.4014333300792297E-2</c:v>
                </c:pt>
                <c:pt idx="8221" formatCode="General">
                  <c:v>-4.02434035690633E-2</c:v>
                </c:pt>
                <c:pt idx="8222" formatCode="General">
                  <c:v>-3.58285990510223E-2</c:v>
                </c:pt>
                <c:pt idx="8223" formatCode="General">
                  <c:v>-3.1075185972536602E-2</c:v>
                </c:pt>
                <c:pt idx="8224" formatCode="General">
                  <c:v>-2.6343683873367701E-2</c:v>
                </c:pt>
                <c:pt idx="8225" formatCode="General">
                  <c:v>-2.2329353282741601E-2</c:v>
                </c:pt>
                <c:pt idx="8226" formatCode="General">
                  <c:v>-2.0218948107094799E-2</c:v>
                </c:pt>
                <c:pt idx="8227" formatCode="General">
                  <c:v>-1.9978084949220199E-2</c:v>
                </c:pt>
                <c:pt idx="8228" formatCode="General">
                  <c:v>-2.1123049605581201E-2</c:v>
                </c:pt>
                <c:pt idx="8229" formatCode="General">
                  <c:v>-2.3272143077720301E-2</c:v>
                </c:pt>
                <c:pt idx="8230" formatCode="General">
                  <c:v>-2.6741119611579201E-2</c:v>
                </c:pt>
                <c:pt idx="8231" formatCode="General">
                  <c:v>-3.1434336325789201E-2</c:v>
                </c:pt>
                <c:pt idx="8232" formatCode="General">
                  <c:v>-3.7123698905150902E-2</c:v>
                </c:pt>
                <c:pt idx="8233" formatCode="General">
                  <c:v>-4.4380489683180702E-2</c:v>
                </c:pt>
                <c:pt idx="8234" formatCode="General">
                  <c:v>-5.3650709472552197E-2</c:v>
                </c:pt>
                <c:pt idx="8235" formatCode="General">
                  <c:v>-6.4909888656369902E-2</c:v>
                </c:pt>
                <c:pt idx="8236" formatCode="General">
                  <c:v>-7.7974315474869799E-2</c:v>
                </c:pt>
                <c:pt idx="8237" formatCode="General">
                  <c:v>-9.2197141371482993E-2</c:v>
                </c:pt>
                <c:pt idx="8238" formatCode="General">
                  <c:v>-0.105723235357277</c:v>
                </c:pt>
                <c:pt idx="8239" formatCode="General">
                  <c:v>-0.117674172829956</c:v>
                </c:pt>
                <c:pt idx="8240" formatCode="General">
                  <c:v>-0.12822095045541601</c:v>
                </c:pt>
                <c:pt idx="8241" formatCode="General">
                  <c:v>-0.137730368917763</c:v>
                </c:pt>
                <c:pt idx="8242" formatCode="General">
                  <c:v>-0.145658641459949</c:v>
                </c:pt>
                <c:pt idx="8243" formatCode="General">
                  <c:v>-0.150990815525371</c:v>
                </c:pt>
                <c:pt idx="8244" formatCode="General">
                  <c:v>-0.15426094170813801</c:v>
                </c:pt>
                <c:pt idx="8245" formatCode="General">
                  <c:v>-0.15616800482344101</c:v>
                </c:pt>
                <c:pt idx="8246" formatCode="General">
                  <c:v>-0.15622637131029199</c:v>
                </c:pt>
                <c:pt idx="8247" formatCode="General">
                  <c:v>-0.15404818156373601</c:v>
                </c:pt>
                <c:pt idx="8248" formatCode="General">
                  <c:v>-0.15021727499651999</c:v>
                </c:pt>
                <c:pt idx="8249" formatCode="General">
                  <c:v>-0.144821382336843</c:v>
                </c:pt>
                <c:pt idx="8250" formatCode="General">
                  <c:v>-0.13797170487195201</c:v>
                </c:pt>
                <c:pt idx="8251" formatCode="General">
                  <c:v>-0.13023519604551001</c:v>
                </c:pt>
                <c:pt idx="8252" formatCode="General">
                  <c:v>-0.12226119494222</c:v>
                </c:pt>
                <c:pt idx="8253" formatCode="General">
                  <c:v>-0.115560525214226</c:v>
                </c:pt>
                <c:pt idx="8254" formatCode="General">
                  <c:v>-0.11117796718473499</c:v>
                </c:pt>
                <c:pt idx="8255" formatCode="General">
                  <c:v>-0.10811265668669701</c:v>
                </c:pt>
                <c:pt idx="8256" formatCode="General">
                  <c:v>-0.104244575002399</c:v>
                </c:pt>
                <c:pt idx="8257" formatCode="General">
                  <c:v>-9.96230071883345E-2</c:v>
                </c:pt>
                <c:pt idx="8258" formatCode="General">
                  <c:v>-9.54456625596736E-2</c:v>
                </c:pt>
                <c:pt idx="8259" formatCode="General">
                  <c:v>-9.0937036244778002E-2</c:v>
                </c:pt>
                <c:pt idx="8260" formatCode="General">
                  <c:v>-8.5953182186854202E-2</c:v>
                </c:pt>
                <c:pt idx="8261" formatCode="General">
                  <c:v>-8.0833641156969394E-2</c:v>
                </c:pt>
                <c:pt idx="8262" formatCode="General">
                  <c:v>-7.4032665245481605E-2</c:v>
                </c:pt>
                <c:pt idx="8263" formatCode="General">
                  <c:v>-6.5032809759039703E-2</c:v>
                </c:pt>
                <c:pt idx="8264" formatCode="General">
                  <c:v>-5.5249424145045703E-2</c:v>
                </c:pt>
                <c:pt idx="8265" formatCode="General">
                  <c:v>-4.6272421760817098E-2</c:v>
                </c:pt>
                <c:pt idx="8266" formatCode="General">
                  <c:v>-3.9081133645119497E-2</c:v>
                </c:pt>
                <c:pt idx="8267" formatCode="General">
                  <c:v>-3.4364323774783802E-2</c:v>
                </c:pt>
                <c:pt idx="8268" formatCode="General">
                  <c:v>-3.24353814152325E-2</c:v>
                </c:pt>
                <c:pt idx="8269" formatCode="General">
                  <c:v>-3.2438151733699003E-2</c:v>
                </c:pt>
                <c:pt idx="8270" formatCode="General">
                  <c:v>-3.32310664155544E-2</c:v>
                </c:pt>
                <c:pt idx="8271" formatCode="General">
                  <c:v>-3.40018546904177E-2</c:v>
                </c:pt>
                <c:pt idx="8272" formatCode="General">
                  <c:v>-3.4601468821540603E-2</c:v>
                </c:pt>
                <c:pt idx="8273" formatCode="General">
                  <c:v>-3.4805709110375997E-2</c:v>
                </c:pt>
                <c:pt idx="8274" formatCode="General">
                  <c:v>-3.5111263675845897E-2</c:v>
                </c:pt>
                <c:pt idx="8275" formatCode="General">
                  <c:v>-3.6115440736584001E-2</c:v>
                </c:pt>
                <c:pt idx="8276" formatCode="General">
                  <c:v>-3.6786864555366401E-2</c:v>
                </c:pt>
                <c:pt idx="8277" formatCode="General">
                  <c:v>-3.6505897579175703E-2</c:v>
                </c:pt>
                <c:pt idx="8278" formatCode="General">
                  <c:v>-3.4850904550412003E-2</c:v>
                </c:pt>
                <c:pt idx="8279" formatCode="General">
                  <c:v>-3.1550327873760803E-2</c:v>
                </c:pt>
                <c:pt idx="8280" formatCode="General">
                  <c:v>-2.6518245390998799E-2</c:v>
                </c:pt>
                <c:pt idx="8281" formatCode="General">
                  <c:v>-1.8918058375442699E-2</c:v>
                </c:pt>
                <c:pt idx="8282" formatCode="General">
                  <c:v>-8.8870623286891499E-3</c:v>
                </c:pt>
                <c:pt idx="8283" formatCode="General">
                  <c:v>2.5091282304886601E-3</c:v>
                </c:pt>
                <c:pt idx="8284" formatCode="General">
                  <c:v>1.31642973575715E-2</c:v>
                </c:pt>
                <c:pt idx="8285" formatCode="General">
                  <c:v>2.2151593780101099E-2</c:v>
                </c:pt>
                <c:pt idx="8286" formatCode="General">
                  <c:v>3.11599896490443E-2</c:v>
                </c:pt>
                <c:pt idx="8287" formatCode="General">
                  <c:v>4.0769845086337998E-2</c:v>
                </c:pt>
                <c:pt idx="8288" formatCode="General">
                  <c:v>4.9992415100681697E-2</c:v>
                </c:pt>
                <c:pt idx="8289" formatCode="General">
                  <c:v>5.8517767146651301E-2</c:v>
                </c:pt>
                <c:pt idx="8290" formatCode="General">
                  <c:v>6.5928846121729598E-2</c:v>
                </c:pt>
                <c:pt idx="8291" formatCode="General">
                  <c:v>7.1714734506881705E-2</c:v>
                </c:pt>
                <c:pt idx="8292" formatCode="General">
                  <c:v>7.6586051690906903E-2</c:v>
                </c:pt>
                <c:pt idx="8293" formatCode="General">
                  <c:v>8.1292501898648797E-2</c:v>
                </c:pt>
                <c:pt idx="8294" formatCode="General">
                  <c:v>8.5641264080336801E-2</c:v>
                </c:pt>
                <c:pt idx="8295" formatCode="General">
                  <c:v>8.9380781625246403E-2</c:v>
                </c:pt>
                <c:pt idx="8296" formatCode="General">
                  <c:v>9.2867506957756293E-2</c:v>
                </c:pt>
                <c:pt idx="8297" formatCode="General">
                  <c:v>9.7118147116001502E-2</c:v>
                </c:pt>
                <c:pt idx="8298" formatCode="General">
                  <c:v>0.103344913270843</c:v>
                </c:pt>
                <c:pt idx="8299" formatCode="General">
                  <c:v>0.110668224535277</c:v>
                </c:pt>
                <c:pt idx="8300" formatCode="General">
                  <c:v>0.11785912740119001</c:v>
                </c:pt>
                <c:pt idx="8301" formatCode="General">
                  <c:v>0.12473707713302</c:v>
                </c:pt>
                <c:pt idx="8302" formatCode="General">
                  <c:v>0.130541433629561</c:v>
                </c:pt>
                <c:pt idx="8303" formatCode="General">
                  <c:v>0.135659465143499</c:v>
                </c:pt>
                <c:pt idx="8304" formatCode="General">
                  <c:v>0.14077054803298999</c:v>
                </c:pt>
                <c:pt idx="8305" formatCode="General">
                  <c:v>0.14480205945061</c:v>
                </c:pt>
                <c:pt idx="8306" formatCode="General">
                  <c:v>0.14805235578413201</c:v>
                </c:pt>
                <c:pt idx="8307" formatCode="General">
                  <c:v>0.151625345128238</c:v>
                </c:pt>
                <c:pt idx="8308" formatCode="General">
                  <c:v>0.15541090896971299</c:v>
                </c:pt>
                <c:pt idx="8309" formatCode="General">
                  <c:v>0.159133989972992</c:v>
                </c:pt>
                <c:pt idx="8310" formatCode="General">
                  <c:v>0.16203214467677399</c:v>
                </c:pt>
                <c:pt idx="8311" formatCode="General">
                  <c:v>0.16303163782232699</c:v>
                </c:pt>
                <c:pt idx="8312" formatCode="General">
                  <c:v>0.16214899179814901</c:v>
                </c:pt>
                <c:pt idx="8313" formatCode="General">
                  <c:v>0.15949219182513599</c:v>
                </c:pt>
                <c:pt idx="8314" formatCode="General">
                  <c:v>0.15490704093954599</c:v>
                </c:pt>
                <c:pt idx="8315" formatCode="General">
                  <c:v>0.14878282088633099</c:v>
                </c:pt>
                <c:pt idx="8316" formatCode="General">
                  <c:v>0.141142797023251</c:v>
                </c:pt>
                <c:pt idx="8317" formatCode="General">
                  <c:v>0.13229733838273899</c:v>
                </c:pt>
                <c:pt idx="8318" formatCode="General">
                  <c:v>0.12343293895506099</c:v>
                </c:pt>
                <c:pt idx="8319" formatCode="General">
                  <c:v>0.114889368683841</c:v>
                </c:pt>
                <c:pt idx="8320" formatCode="General">
                  <c:v>0.106786749996504</c:v>
                </c:pt>
                <c:pt idx="8321" formatCode="General">
                  <c:v>9.9668370076116897E-2</c:v>
                </c:pt>
                <c:pt idx="8322" formatCode="General">
                  <c:v>9.3866218885991601E-2</c:v>
                </c:pt>
                <c:pt idx="8323" formatCode="General">
                  <c:v>8.8915158305222203E-2</c:v>
                </c:pt>
                <c:pt idx="8324" formatCode="General">
                  <c:v>8.3561993741063101E-2</c:v>
                </c:pt>
                <c:pt idx="8325" formatCode="General">
                  <c:v>7.7411385306541902E-2</c:v>
                </c:pt>
                <c:pt idx="8326" formatCode="General">
                  <c:v>7.1658648986492796E-2</c:v>
                </c:pt>
                <c:pt idx="8327" formatCode="General">
                  <c:v>6.7510705666732104E-2</c:v>
                </c:pt>
                <c:pt idx="8328" formatCode="General">
                  <c:v>6.4370694883977606E-2</c:v>
                </c:pt>
                <c:pt idx="8329" formatCode="General">
                  <c:v>6.1842450363380701E-2</c:v>
                </c:pt>
                <c:pt idx="8330" formatCode="General">
                  <c:v>5.9727110575356498E-2</c:v>
                </c:pt>
                <c:pt idx="8331" formatCode="General">
                  <c:v>5.6709319907265597E-2</c:v>
                </c:pt>
                <c:pt idx="8332" formatCode="General">
                  <c:v>5.1710775732036397E-2</c:v>
                </c:pt>
                <c:pt idx="8333" formatCode="General">
                  <c:v>4.4746501692061097E-2</c:v>
                </c:pt>
                <c:pt idx="8334" formatCode="General">
                  <c:v>3.6460038220195903E-2</c:v>
                </c:pt>
                <c:pt idx="8335" formatCode="General">
                  <c:v>2.7312891619698E-2</c:v>
                </c:pt>
                <c:pt idx="8336" formatCode="General">
                  <c:v>1.8134346086231101E-2</c:v>
                </c:pt>
                <c:pt idx="8337" formatCode="General">
                  <c:v>1.01632166712035E-2</c:v>
                </c:pt>
                <c:pt idx="8338" formatCode="General">
                  <c:v>3.5986838658201999E-3</c:v>
                </c:pt>
                <c:pt idx="8339" formatCode="General">
                  <c:v>-1.8368833425557801E-3</c:v>
                </c:pt>
                <c:pt idx="8340" formatCode="General">
                  <c:v>-6.9658221064744204E-3</c:v>
                </c:pt>
                <c:pt idx="8341" formatCode="General">
                  <c:v>-1.3049759825111701E-2</c:v>
                </c:pt>
                <c:pt idx="8342" formatCode="General">
                  <c:v>-2.0824820892137899E-2</c:v>
                </c:pt>
                <c:pt idx="8343" formatCode="General">
                  <c:v>-2.9878672643736701E-2</c:v>
                </c:pt>
                <c:pt idx="8344" formatCode="General">
                  <c:v>-3.8929242348305602E-2</c:v>
                </c:pt>
                <c:pt idx="8345" formatCode="General">
                  <c:v>-4.6793203010378003E-2</c:v>
                </c:pt>
                <c:pt idx="8346" formatCode="General">
                  <c:v>-5.2933924460682E-2</c:v>
                </c:pt>
                <c:pt idx="8347" formatCode="General">
                  <c:v>-5.7742604191864201E-2</c:v>
                </c:pt>
                <c:pt idx="8348" formatCode="General">
                  <c:v>-6.0888528441728797E-2</c:v>
                </c:pt>
                <c:pt idx="8349" formatCode="General">
                  <c:v>-6.1805098876956101E-2</c:v>
                </c:pt>
                <c:pt idx="8350" formatCode="General">
                  <c:v>-6.1377994111444498E-2</c:v>
                </c:pt>
                <c:pt idx="8351" formatCode="General">
                  <c:v>-6.0739231442276401E-2</c:v>
                </c:pt>
                <c:pt idx="8352" formatCode="General">
                  <c:v>-6.0290401294304401E-2</c:v>
                </c:pt>
                <c:pt idx="8353" formatCode="General">
                  <c:v>-6.0324466749289797E-2</c:v>
                </c:pt>
                <c:pt idx="8354" formatCode="General">
                  <c:v>-6.10837601627763E-2</c:v>
                </c:pt>
                <c:pt idx="8355" formatCode="General">
                  <c:v>-6.2777715454343602E-2</c:v>
                </c:pt>
                <c:pt idx="8356" formatCode="General">
                  <c:v>-6.5734225832140905E-2</c:v>
                </c:pt>
                <c:pt idx="8357" formatCode="General">
                  <c:v>-6.9864862641459705E-2</c:v>
                </c:pt>
                <c:pt idx="8358" formatCode="General">
                  <c:v>-7.4417356906607904E-2</c:v>
                </c:pt>
                <c:pt idx="8359" formatCode="General">
                  <c:v>-7.9535368204249404E-2</c:v>
                </c:pt>
                <c:pt idx="8360" formatCode="General">
                  <c:v>-8.6275467675585402E-2</c:v>
                </c:pt>
                <c:pt idx="8361" formatCode="General">
                  <c:v>-9.4579555231933607E-2</c:v>
                </c:pt>
                <c:pt idx="8362" formatCode="General">
                  <c:v>-0.103913481001606</c:v>
                </c:pt>
                <c:pt idx="8363" formatCode="General">
                  <c:v>-0.11383927968374</c:v>
                </c:pt>
                <c:pt idx="8364" formatCode="General">
                  <c:v>-0.12343216916212001</c:v>
                </c:pt>
                <c:pt idx="8365" formatCode="General">
                  <c:v>-0.132226729612901</c:v>
                </c:pt>
                <c:pt idx="8366" formatCode="General">
                  <c:v>-0.14010332013539201</c:v>
                </c:pt>
                <c:pt idx="8367" formatCode="General">
                  <c:v>-0.14673902324958199</c:v>
                </c:pt>
                <c:pt idx="8368" formatCode="General">
                  <c:v>-0.15183217092264301</c:v>
                </c:pt>
                <c:pt idx="8369" formatCode="General">
                  <c:v>-0.15559855766087599</c:v>
                </c:pt>
                <c:pt idx="8370" formatCode="General">
                  <c:v>-0.158618019278394</c:v>
                </c:pt>
                <c:pt idx="8371" formatCode="General">
                  <c:v>-0.160337904242385</c:v>
                </c:pt>
                <c:pt idx="8372" formatCode="General">
                  <c:v>-0.159649220290908</c:v>
                </c:pt>
                <c:pt idx="8373" formatCode="General">
                  <c:v>-0.15696666893439201</c:v>
                </c:pt>
                <c:pt idx="8374" formatCode="General">
                  <c:v>-0.15301843106513499</c:v>
                </c:pt>
                <c:pt idx="8375" formatCode="General">
                  <c:v>-0.147573872935294</c:v>
                </c:pt>
                <c:pt idx="8376" formatCode="General">
                  <c:v>-0.13997164579444599</c:v>
                </c:pt>
                <c:pt idx="8377" formatCode="General">
                  <c:v>-0.13026223405871901</c:v>
                </c:pt>
                <c:pt idx="8378" formatCode="General">
                  <c:v>-0.118612137576611</c:v>
                </c:pt>
                <c:pt idx="8379" formatCode="General">
                  <c:v>-0.104450305969967</c:v>
                </c:pt>
                <c:pt idx="8380" formatCode="General">
                  <c:v>-8.8524343137327904E-2</c:v>
                </c:pt>
                <c:pt idx="8381" formatCode="General">
                  <c:v>-7.2445122001018797E-2</c:v>
                </c:pt>
                <c:pt idx="8382" formatCode="General">
                  <c:v>-5.7004500434074797E-2</c:v>
                </c:pt>
                <c:pt idx="8383" formatCode="General">
                  <c:v>-4.2310033812584899E-2</c:v>
                </c:pt>
                <c:pt idx="8384" formatCode="General">
                  <c:v>-2.78138645683456E-2</c:v>
                </c:pt>
                <c:pt idx="8385" formatCode="General">
                  <c:v>-1.31206634628628E-2</c:v>
                </c:pt>
                <c:pt idx="8386" formatCode="General">
                  <c:v>1.1203382191746899E-3</c:v>
                </c:pt>
                <c:pt idx="8387" formatCode="General">
                  <c:v>1.41784340293322E-2</c:v>
                </c:pt>
                <c:pt idx="8388" formatCode="General">
                  <c:v>2.60812004489363E-2</c:v>
                </c:pt>
                <c:pt idx="8389" formatCode="General">
                  <c:v>3.61585566590613E-2</c:v>
                </c:pt>
                <c:pt idx="8390" formatCode="General">
                  <c:v>4.3773581938213998E-2</c:v>
                </c:pt>
                <c:pt idx="8391" formatCode="General">
                  <c:v>4.8932318055854802E-2</c:v>
                </c:pt>
                <c:pt idx="8392" formatCode="General">
                  <c:v>5.16672102555489E-2</c:v>
                </c:pt>
                <c:pt idx="8393" formatCode="General">
                  <c:v>5.2295258735075602E-2</c:v>
                </c:pt>
                <c:pt idx="8394" formatCode="General">
                  <c:v>5.1094639772036897E-2</c:v>
                </c:pt>
                <c:pt idx="8395" formatCode="General">
                  <c:v>4.8793278991380903E-2</c:v>
                </c:pt>
                <c:pt idx="8396" formatCode="General">
                  <c:v>4.5324535616427103E-2</c:v>
                </c:pt>
                <c:pt idx="8397" formatCode="General">
                  <c:v>4.0629259596540603E-2</c:v>
                </c:pt>
                <c:pt idx="8398" formatCode="General">
                  <c:v>3.5993386267558401E-2</c:v>
                </c:pt>
                <c:pt idx="8399" formatCode="General">
                  <c:v>3.2134111946223301E-2</c:v>
                </c:pt>
                <c:pt idx="8400" formatCode="General">
                  <c:v>2.86203351747631E-2</c:v>
                </c:pt>
                <c:pt idx="8401" formatCode="General">
                  <c:v>2.5688560078515998E-2</c:v>
                </c:pt>
                <c:pt idx="8402" formatCode="General">
                  <c:v>2.25919845221298E-2</c:v>
                </c:pt>
                <c:pt idx="8403" formatCode="General">
                  <c:v>1.8222599294941501E-2</c:v>
                </c:pt>
                <c:pt idx="8404" formatCode="General">
                  <c:v>1.3299090283507099E-2</c:v>
                </c:pt>
                <c:pt idx="8405" formatCode="General">
                  <c:v>8.6302122140232505E-3</c:v>
                </c:pt>
                <c:pt idx="8406" formatCode="General">
                  <c:v>4.6444790969363201E-3</c:v>
                </c:pt>
                <c:pt idx="8407" formatCode="General">
                  <c:v>1.4628899687467499E-3</c:v>
                </c:pt>
                <c:pt idx="8408">
                  <c:v>-9.5957654692851299E-5</c:v>
                </c:pt>
                <c:pt idx="8409">
                  <c:v>-4.8971630408208004E-6</c:v>
                </c:pt>
                <c:pt idx="8410" formatCode="General">
                  <c:v>2.60521178917836E-4</c:v>
                </c:pt>
                <c:pt idx="8411" formatCode="General">
                  <c:v>2.2999776228411399E-4</c:v>
                </c:pt>
                <c:pt idx="8412" formatCode="General">
                  <c:v>3.0406305723012399E-4</c:v>
                </c:pt>
                <c:pt idx="8413" formatCode="General">
                  <c:v>7.9755519440322803E-4</c:v>
                </c:pt>
                <c:pt idx="8414" formatCode="General">
                  <c:v>1.3583881529032999E-3</c:v>
                </c:pt>
                <c:pt idx="8415" formatCode="General">
                  <c:v>2.2992171896452402E-3</c:v>
                </c:pt>
                <c:pt idx="8416" formatCode="General">
                  <c:v>3.98167467360795E-3</c:v>
                </c:pt>
                <c:pt idx="8417" formatCode="General">
                  <c:v>5.9053593820927496E-3</c:v>
                </c:pt>
                <c:pt idx="8418" formatCode="General">
                  <c:v>8.4956511740428599E-3</c:v>
                </c:pt>
                <c:pt idx="8419" formatCode="General">
                  <c:v>1.1846804973667999E-2</c:v>
                </c:pt>
                <c:pt idx="8420" formatCode="General">
                  <c:v>1.5280495633614199E-2</c:v>
                </c:pt>
                <c:pt idx="8421" formatCode="General">
                  <c:v>1.8091840945779099E-2</c:v>
                </c:pt>
                <c:pt idx="8422" formatCode="General">
                  <c:v>1.9939180880502099E-2</c:v>
                </c:pt>
                <c:pt idx="8423" formatCode="General">
                  <c:v>2.05863355165102E-2</c:v>
                </c:pt>
                <c:pt idx="8424" formatCode="General">
                  <c:v>1.9866877026278599E-2</c:v>
                </c:pt>
                <c:pt idx="8425" formatCode="General">
                  <c:v>1.78894562851694E-2</c:v>
                </c:pt>
                <c:pt idx="8426" formatCode="General">
                  <c:v>1.4295551770089799E-2</c:v>
                </c:pt>
                <c:pt idx="8427" formatCode="General">
                  <c:v>8.9473867252528906E-3</c:v>
                </c:pt>
                <c:pt idx="8428" formatCode="General">
                  <c:v>2.98535917080032E-3</c:v>
                </c:pt>
                <c:pt idx="8429" formatCode="General">
                  <c:v>-2.6147751197847101E-3</c:v>
                </c:pt>
                <c:pt idx="8430" formatCode="General">
                  <c:v>-7.9779314551878307E-3</c:v>
                </c:pt>
                <c:pt idx="8431" formatCode="General">
                  <c:v>-1.37415705430425E-2</c:v>
                </c:pt>
                <c:pt idx="8432" formatCode="General">
                  <c:v>-1.97874947333328E-2</c:v>
                </c:pt>
                <c:pt idx="8433" formatCode="General">
                  <c:v>-2.5231460626474599E-2</c:v>
                </c:pt>
                <c:pt idx="8434" formatCode="General">
                  <c:v>-2.92853296384574E-2</c:v>
                </c:pt>
                <c:pt idx="8435" formatCode="General">
                  <c:v>-3.1594290832518898E-2</c:v>
                </c:pt>
                <c:pt idx="8436" formatCode="General">
                  <c:v>-3.2601526564015097E-2</c:v>
                </c:pt>
                <c:pt idx="8437" formatCode="General">
                  <c:v>-3.1965735575173203E-2</c:v>
                </c:pt>
                <c:pt idx="8438" formatCode="General">
                  <c:v>-2.95037010999036E-2</c:v>
                </c:pt>
                <c:pt idx="8439" formatCode="General">
                  <c:v>-2.5057885266933599E-2</c:v>
                </c:pt>
                <c:pt idx="8440" formatCode="General">
                  <c:v>-1.865029256497E-2</c:v>
                </c:pt>
                <c:pt idx="8441" formatCode="General">
                  <c:v>-1.11855072401521E-2</c:v>
                </c:pt>
                <c:pt idx="8442" formatCode="General">
                  <c:v>-3.23061944987115E-3</c:v>
                </c:pt>
                <c:pt idx="8443" formatCode="General">
                  <c:v>4.5671779555103301E-3</c:v>
                </c:pt>
                <c:pt idx="8444" formatCode="General">
                  <c:v>1.12671979152482E-2</c:v>
                </c:pt>
                <c:pt idx="8445" formatCode="General">
                  <c:v>1.6984965547924301E-2</c:v>
                </c:pt>
                <c:pt idx="8446" formatCode="General">
                  <c:v>2.26416903273188E-2</c:v>
                </c:pt>
                <c:pt idx="8447" formatCode="General">
                  <c:v>2.7620762440510101E-2</c:v>
                </c:pt>
                <c:pt idx="8448" formatCode="General">
                  <c:v>3.1437716656142201E-2</c:v>
                </c:pt>
                <c:pt idx="8449" formatCode="General">
                  <c:v>3.4674602168795698E-2</c:v>
                </c:pt>
                <c:pt idx="8450" formatCode="General">
                  <c:v>3.6959398334709799E-2</c:v>
                </c:pt>
                <c:pt idx="8451" formatCode="General">
                  <c:v>3.8572933005960701E-2</c:v>
                </c:pt>
                <c:pt idx="8452" formatCode="General">
                  <c:v>4.0891510662941298E-2</c:v>
                </c:pt>
                <c:pt idx="8453" formatCode="General">
                  <c:v>4.4697940294751402E-2</c:v>
                </c:pt>
                <c:pt idx="8454" formatCode="General">
                  <c:v>4.9709240642290799E-2</c:v>
                </c:pt>
                <c:pt idx="8455" formatCode="General">
                  <c:v>5.5318488462921901E-2</c:v>
                </c:pt>
                <c:pt idx="8456" formatCode="General">
                  <c:v>6.1268037114248497E-2</c:v>
                </c:pt>
                <c:pt idx="8457" formatCode="General">
                  <c:v>6.7416286625606503E-2</c:v>
                </c:pt>
                <c:pt idx="8458" formatCode="General">
                  <c:v>7.3668787434223504E-2</c:v>
                </c:pt>
                <c:pt idx="8459" formatCode="General">
                  <c:v>7.9298229463776904E-2</c:v>
                </c:pt>
                <c:pt idx="8460" formatCode="General">
                  <c:v>8.3281229255088199E-2</c:v>
                </c:pt>
                <c:pt idx="8461" formatCode="General">
                  <c:v>8.4668212624972997E-2</c:v>
                </c:pt>
                <c:pt idx="8462" formatCode="General">
                  <c:v>8.3122689820068402E-2</c:v>
                </c:pt>
                <c:pt idx="8463" formatCode="General">
                  <c:v>7.9049977303593102E-2</c:v>
                </c:pt>
                <c:pt idx="8464" formatCode="General">
                  <c:v>7.24518253742375E-2</c:v>
                </c:pt>
                <c:pt idx="8465" formatCode="General">
                  <c:v>6.4162211884951997E-2</c:v>
                </c:pt>
                <c:pt idx="8466" formatCode="General">
                  <c:v>5.5809932423251302E-2</c:v>
                </c:pt>
                <c:pt idx="8467" formatCode="General">
                  <c:v>4.8372838515315E-2</c:v>
                </c:pt>
                <c:pt idx="8468" formatCode="General">
                  <c:v>4.27335058695371E-2</c:v>
                </c:pt>
                <c:pt idx="8469" formatCode="General">
                  <c:v>3.9108708558447801E-2</c:v>
                </c:pt>
                <c:pt idx="8470" formatCode="General">
                  <c:v>3.7813651797761701E-2</c:v>
                </c:pt>
                <c:pt idx="8471" formatCode="General">
                  <c:v>3.8666810246692003E-2</c:v>
                </c:pt>
                <c:pt idx="8472" formatCode="General">
                  <c:v>4.1342610403934499E-2</c:v>
                </c:pt>
                <c:pt idx="8473" formatCode="General">
                  <c:v>4.64006800162899E-2</c:v>
                </c:pt>
                <c:pt idx="8474" formatCode="General">
                  <c:v>5.3635259807992101E-2</c:v>
                </c:pt>
                <c:pt idx="8475" formatCode="General">
                  <c:v>6.2806608235406597E-2</c:v>
                </c:pt>
                <c:pt idx="8476" formatCode="General">
                  <c:v>7.3782988805884506E-2</c:v>
                </c:pt>
                <c:pt idx="8477" formatCode="General">
                  <c:v>8.5515202523856304E-2</c:v>
                </c:pt>
                <c:pt idx="8478" formatCode="General">
                  <c:v>9.6618559209541696E-2</c:v>
                </c:pt>
                <c:pt idx="8479" formatCode="General">
                  <c:v>0.10664978667102699</c:v>
                </c:pt>
                <c:pt idx="8480" formatCode="General">
                  <c:v>0.115413990045587</c:v>
                </c:pt>
                <c:pt idx="8481" formatCode="General">
                  <c:v>0.121579568205145</c:v>
                </c:pt>
                <c:pt idx="8482" formatCode="General">
                  <c:v>0.123768034222734</c:v>
                </c:pt>
                <c:pt idx="8483" formatCode="General">
                  <c:v>0.12198724101605</c:v>
                </c:pt>
                <c:pt idx="8484" formatCode="General">
                  <c:v>0.11680468368958399</c:v>
                </c:pt>
                <c:pt idx="8485" formatCode="General">
                  <c:v>0.108604860327403</c:v>
                </c:pt>
                <c:pt idx="8486" formatCode="General">
                  <c:v>9.8048136644211095E-2</c:v>
                </c:pt>
                <c:pt idx="8487" formatCode="General">
                  <c:v>8.5092906385434694E-2</c:v>
                </c:pt>
                <c:pt idx="8488" formatCode="General">
                  <c:v>6.9765768528994104E-2</c:v>
                </c:pt>
                <c:pt idx="8489" formatCode="General">
                  <c:v>5.3160716096466998E-2</c:v>
                </c:pt>
                <c:pt idx="8490" formatCode="General">
                  <c:v>3.5266480752183298E-2</c:v>
                </c:pt>
                <c:pt idx="8491" formatCode="General">
                  <c:v>1.6156925460923201E-2</c:v>
                </c:pt>
                <c:pt idx="8492" formatCode="General">
                  <c:v>-2.6373808358563602E-3</c:v>
                </c:pt>
                <c:pt idx="8493" formatCode="General">
                  <c:v>-1.9993032674110098E-2</c:v>
                </c:pt>
                <c:pt idx="8494" formatCode="General">
                  <c:v>-3.59460137807667E-2</c:v>
                </c:pt>
                <c:pt idx="8495" formatCode="General">
                  <c:v>-5.0982171530055201E-2</c:v>
                </c:pt>
                <c:pt idx="8496" formatCode="General">
                  <c:v>-6.4664030035544495E-2</c:v>
                </c:pt>
                <c:pt idx="8497" formatCode="General">
                  <c:v>-7.5963691887714305E-2</c:v>
                </c:pt>
                <c:pt idx="8498" formatCode="General">
                  <c:v>-8.5011348140079407E-2</c:v>
                </c:pt>
                <c:pt idx="8499" formatCode="General">
                  <c:v>-9.2386641635494995E-2</c:v>
                </c:pt>
                <c:pt idx="8500" formatCode="General">
                  <c:v>-9.7377032758248702E-2</c:v>
                </c:pt>
                <c:pt idx="8501" formatCode="General">
                  <c:v>-9.8593161121550199E-2</c:v>
                </c:pt>
                <c:pt idx="8502" formatCode="General">
                  <c:v>-9.5523596040309605E-2</c:v>
                </c:pt>
                <c:pt idx="8503" formatCode="General">
                  <c:v>-8.8354435357467995E-2</c:v>
                </c:pt>
                <c:pt idx="8504" formatCode="General">
                  <c:v>-7.7509574639249207E-2</c:v>
                </c:pt>
                <c:pt idx="8505" formatCode="General">
                  <c:v>-6.3496061935176096E-2</c:v>
                </c:pt>
                <c:pt idx="8506" formatCode="General">
                  <c:v>-4.7620080088243602E-2</c:v>
                </c:pt>
                <c:pt idx="8507" formatCode="General">
                  <c:v>-3.1368489152835202E-2</c:v>
                </c:pt>
                <c:pt idx="8508" formatCode="General">
                  <c:v>-1.5537802409197299E-2</c:v>
                </c:pt>
                <c:pt idx="8509" formatCode="General">
                  <c:v>-1.45412874892603E-3</c:v>
                </c:pt>
                <c:pt idx="8510" formatCode="General">
                  <c:v>9.3550131308453004E-3</c:v>
                </c:pt>
                <c:pt idx="8511" formatCode="General">
                  <c:v>1.54293200246299E-2</c:v>
                </c:pt>
                <c:pt idx="8512" formatCode="General">
                  <c:v>1.6628744380159599E-2</c:v>
                </c:pt>
                <c:pt idx="8513" formatCode="General">
                  <c:v>1.34040762176953E-2</c:v>
                </c:pt>
                <c:pt idx="8514" formatCode="General">
                  <c:v>6.5978674565156398E-3</c:v>
                </c:pt>
                <c:pt idx="8515" formatCode="General">
                  <c:v>-2.4096836051650901E-3</c:v>
                </c:pt>
                <c:pt idx="8516" formatCode="General">
                  <c:v>-1.32371298800344E-2</c:v>
                </c:pt>
                <c:pt idx="8517" formatCode="General">
                  <c:v>-2.5821626645366899E-2</c:v>
                </c:pt>
                <c:pt idx="8518" formatCode="General">
                  <c:v>-3.9864275513977802E-2</c:v>
                </c:pt>
                <c:pt idx="8519" formatCode="General">
                  <c:v>-5.4706130447246197E-2</c:v>
                </c:pt>
                <c:pt idx="8520" formatCode="General">
                  <c:v>-6.8666347506612199E-2</c:v>
                </c:pt>
                <c:pt idx="8521" formatCode="General">
                  <c:v>-7.9466004009245902E-2</c:v>
                </c:pt>
                <c:pt idx="8522" formatCode="General">
                  <c:v>-8.6053727081131001E-2</c:v>
                </c:pt>
                <c:pt idx="8523" formatCode="General">
                  <c:v>-8.90728585979772E-2</c:v>
                </c:pt>
                <c:pt idx="8524" formatCode="General">
                  <c:v>-9.0117270984819101E-2</c:v>
                </c:pt>
                <c:pt idx="8525" formatCode="General">
                  <c:v>-9.06552986701821E-2</c:v>
                </c:pt>
                <c:pt idx="8526" formatCode="General">
                  <c:v>-9.0760870500126198E-2</c:v>
                </c:pt>
                <c:pt idx="8527" formatCode="General">
                  <c:v>-8.9977459208368804E-2</c:v>
                </c:pt>
                <c:pt idx="8528" formatCode="General">
                  <c:v>-8.8649131055905106E-2</c:v>
                </c:pt>
                <c:pt idx="8529" formatCode="General">
                  <c:v>-8.7313492643553994E-2</c:v>
                </c:pt>
                <c:pt idx="8530" formatCode="General">
                  <c:v>-8.5730095990582997E-2</c:v>
                </c:pt>
                <c:pt idx="8531" formatCode="General">
                  <c:v>-8.3843997090552694E-2</c:v>
                </c:pt>
                <c:pt idx="8532" formatCode="General">
                  <c:v>-8.2648360859416806E-2</c:v>
                </c:pt>
                <c:pt idx="8533" formatCode="General">
                  <c:v>-8.2030668503463702E-2</c:v>
                </c:pt>
                <c:pt idx="8534" formatCode="General">
                  <c:v>-8.1228481475577097E-2</c:v>
                </c:pt>
                <c:pt idx="8535" formatCode="General">
                  <c:v>-8.0448678284965797E-2</c:v>
                </c:pt>
                <c:pt idx="8536" formatCode="General">
                  <c:v>-7.9967134883967603E-2</c:v>
                </c:pt>
                <c:pt idx="8537" formatCode="General">
                  <c:v>-7.9752588676323205E-2</c:v>
                </c:pt>
                <c:pt idx="8538" formatCode="General">
                  <c:v>-7.9732359089684804E-2</c:v>
                </c:pt>
                <c:pt idx="8539" formatCode="General">
                  <c:v>-8.0013958658781595E-2</c:v>
                </c:pt>
                <c:pt idx="8540" formatCode="General">
                  <c:v>-8.0662678193978807E-2</c:v>
                </c:pt>
                <c:pt idx="8541" formatCode="General">
                  <c:v>-8.1839485365189604E-2</c:v>
                </c:pt>
                <c:pt idx="8542" formatCode="General">
                  <c:v>-8.3710238395632505E-2</c:v>
                </c:pt>
                <c:pt idx="8543" formatCode="General">
                  <c:v>-8.61912739786721E-2</c:v>
                </c:pt>
                <c:pt idx="8544" formatCode="General">
                  <c:v>-8.89898425701489E-2</c:v>
                </c:pt>
                <c:pt idx="8545" formatCode="General">
                  <c:v>-9.1668636962821903E-2</c:v>
                </c:pt>
                <c:pt idx="8546" formatCode="General">
                  <c:v>-9.39594315269415E-2</c:v>
                </c:pt>
                <c:pt idx="8547" formatCode="General">
                  <c:v>-9.6230953454327806E-2</c:v>
                </c:pt>
                <c:pt idx="8548" formatCode="General">
                  <c:v>-9.9473775490552294E-2</c:v>
                </c:pt>
                <c:pt idx="8549" formatCode="General">
                  <c:v>-0.102356013288346</c:v>
                </c:pt>
                <c:pt idx="8550" formatCode="General">
                  <c:v>-0.102726354687076</c:v>
                </c:pt>
                <c:pt idx="8551" formatCode="General">
                  <c:v>-0.10007276099289</c:v>
                </c:pt>
                <c:pt idx="8552" formatCode="General">
                  <c:v>-9.4150483966177007E-2</c:v>
                </c:pt>
                <c:pt idx="8553" formatCode="General">
                  <c:v>-8.4541659143030398E-2</c:v>
                </c:pt>
                <c:pt idx="8554" formatCode="General">
                  <c:v>-7.1438318980738005E-2</c:v>
                </c:pt>
                <c:pt idx="8555" formatCode="General">
                  <c:v>-5.6081020522643001E-2</c:v>
                </c:pt>
                <c:pt idx="8556" formatCode="General">
                  <c:v>-3.9391067171724997E-2</c:v>
                </c:pt>
                <c:pt idx="8557" formatCode="General">
                  <c:v>-2.2620177691073901E-2</c:v>
                </c:pt>
                <c:pt idx="8558" formatCode="General">
                  <c:v>-6.56188237114874E-3</c:v>
                </c:pt>
                <c:pt idx="8559" formatCode="General">
                  <c:v>8.9591900903511108E-3</c:v>
                </c:pt>
                <c:pt idx="8560" formatCode="General">
                  <c:v>2.3578864508923499E-2</c:v>
                </c:pt>
                <c:pt idx="8561" formatCode="General">
                  <c:v>3.6886161828913903E-2</c:v>
                </c:pt>
                <c:pt idx="8562" formatCode="General">
                  <c:v>4.8164389137854202E-2</c:v>
                </c:pt>
                <c:pt idx="8563" formatCode="General">
                  <c:v>5.7205744844273397E-2</c:v>
                </c:pt>
                <c:pt idx="8564" formatCode="General">
                  <c:v>6.3856164883979702E-2</c:v>
                </c:pt>
                <c:pt idx="8565" formatCode="General">
                  <c:v>6.7602337738702598E-2</c:v>
                </c:pt>
                <c:pt idx="8566" formatCode="General">
                  <c:v>6.9208971439797207E-2</c:v>
                </c:pt>
                <c:pt idx="8567" formatCode="General">
                  <c:v>6.9719066836451196E-2</c:v>
                </c:pt>
                <c:pt idx="8568" formatCode="General">
                  <c:v>6.9350722734212097E-2</c:v>
                </c:pt>
                <c:pt idx="8569" formatCode="General">
                  <c:v>6.7019046466338605E-2</c:v>
                </c:pt>
                <c:pt idx="8570" formatCode="General">
                  <c:v>6.2026791991174099E-2</c:v>
                </c:pt>
                <c:pt idx="8571" formatCode="General">
                  <c:v>5.5436230247252201E-2</c:v>
                </c:pt>
                <c:pt idx="8572" formatCode="General">
                  <c:v>4.8648257391261197E-2</c:v>
                </c:pt>
                <c:pt idx="8573" formatCode="General">
                  <c:v>4.2097442291883003E-2</c:v>
                </c:pt>
                <c:pt idx="8574" formatCode="General">
                  <c:v>3.6214117079583497E-2</c:v>
                </c:pt>
                <c:pt idx="8575" formatCode="General">
                  <c:v>3.2207926984342203E-2</c:v>
                </c:pt>
                <c:pt idx="8576" formatCode="General">
                  <c:v>3.10280008888668E-2</c:v>
                </c:pt>
                <c:pt idx="8577" formatCode="General">
                  <c:v>3.2880866900554501E-2</c:v>
                </c:pt>
                <c:pt idx="8578" formatCode="General">
                  <c:v>3.82914407947351E-2</c:v>
                </c:pt>
                <c:pt idx="8579" formatCode="General">
                  <c:v>4.6868331292914199E-2</c:v>
                </c:pt>
                <c:pt idx="8580" formatCode="General">
                  <c:v>5.69821748983E-2</c:v>
                </c:pt>
                <c:pt idx="8581" formatCode="General">
                  <c:v>6.8192465712748701E-2</c:v>
                </c:pt>
                <c:pt idx="8582" formatCode="General">
                  <c:v>8.0635632535411297E-2</c:v>
                </c:pt>
                <c:pt idx="8583" formatCode="General">
                  <c:v>9.3854622907657101E-2</c:v>
                </c:pt>
                <c:pt idx="8584" formatCode="General">
                  <c:v>0.106487056626417</c:v>
                </c:pt>
                <c:pt idx="8585" formatCode="General">
                  <c:v>0.117029457950467</c:v>
                </c:pt>
                <c:pt idx="8586" formatCode="General">
                  <c:v>0.124727872654341</c:v>
                </c:pt>
                <c:pt idx="8587" formatCode="General">
                  <c:v>0.12921989538846401</c:v>
                </c:pt>
                <c:pt idx="8588" formatCode="General">
                  <c:v>0.130870994867896</c:v>
                </c:pt>
                <c:pt idx="8589" formatCode="General">
                  <c:v>0.12983725483039901</c:v>
                </c:pt>
                <c:pt idx="8590" formatCode="General">
                  <c:v>0.126124000894826</c:v>
                </c:pt>
                <c:pt idx="8591" formatCode="General">
                  <c:v>0.120428494998699</c:v>
                </c:pt>
                <c:pt idx="8592" formatCode="General">
                  <c:v>0.1140499184625</c:v>
                </c:pt>
                <c:pt idx="8593" formatCode="General">
                  <c:v>0.10804260057443101</c:v>
                </c:pt>
                <c:pt idx="8594" formatCode="General">
                  <c:v>0.102405482809763</c:v>
                </c:pt>
                <c:pt idx="8595" formatCode="General">
                  <c:v>9.6165499653010994E-2</c:v>
                </c:pt>
                <c:pt idx="8596" formatCode="General">
                  <c:v>8.8908887926806998E-2</c:v>
                </c:pt>
                <c:pt idx="8597" formatCode="General">
                  <c:v>8.1441358482537696E-2</c:v>
                </c:pt>
                <c:pt idx="8598" formatCode="General">
                  <c:v>7.4447705127163602E-2</c:v>
                </c:pt>
                <c:pt idx="8599" formatCode="General">
                  <c:v>6.7861531986992907E-2</c:v>
                </c:pt>
                <c:pt idx="8600" formatCode="General">
                  <c:v>6.1565255631532798E-2</c:v>
                </c:pt>
                <c:pt idx="8601" formatCode="General">
                  <c:v>5.5577834806019598E-2</c:v>
                </c:pt>
                <c:pt idx="8602" formatCode="General">
                  <c:v>4.9335282797092102E-2</c:v>
                </c:pt>
                <c:pt idx="8603" formatCode="General">
                  <c:v>4.2339925361270001E-2</c:v>
                </c:pt>
                <c:pt idx="8604" formatCode="General">
                  <c:v>3.44546592400947E-2</c:v>
                </c:pt>
                <c:pt idx="8605" formatCode="General">
                  <c:v>2.6194714836596501E-2</c:v>
                </c:pt>
                <c:pt idx="8606" formatCode="General">
                  <c:v>1.8232834972039001E-2</c:v>
                </c:pt>
                <c:pt idx="8607" formatCode="General">
                  <c:v>1.0757526166470299E-2</c:v>
                </c:pt>
                <c:pt idx="8608" formatCode="General">
                  <c:v>3.7829311965271199E-3</c:v>
                </c:pt>
                <c:pt idx="8609" formatCode="General">
                  <c:v>-2.2976979851048601E-3</c:v>
                </c:pt>
                <c:pt idx="8610" formatCode="General">
                  <c:v>-7.6614412351544902E-3</c:v>
                </c:pt>
                <c:pt idx="8611" formatCode="General">
                  <c:v>-1.28309722699561E-2</c:v>
                </c:pt>
                <c:pt idx="8612" formatCode="General">
                  <c:v>-1.6920534776816799E-2</c:v>
                </c:pt>
                <c:pt idx="8613" formatCode="General">
                  <c:v>-2.03637494684904E-2</c:v>
                </c:pt>
                <c:pt idx="8614" formatCode="General">
                  <c:v>-2.4893668080511099E-2</c:v>
                </c:pt>
                <c:pt idx="8615" formatCode="General">
                  <c:v>-3.07379056005254E-2</c:v>
                </c:pt>
                <c:pt idx="8616" formatCode="General">
                  <c:v>-3.6250172625371099E-2</c:v>
                </c:pt>
                <c:pt idx="8617" formatCode="General">
                  <c:v>-3.9750432856199697E-2</c:v>
                </c:pt>
                <c:pt idx="8618" formatCode="General">
                  <c:v>-4.11875700159599E-2</c:v>
                </c:pt>
                <c:pt idx="8619" formatCode="General">
                  <c:v>-4.0854140353395497E-2</c:v>
                </c:pt>
                <c:pt idx="8620" formatCode="General">
                  <c:v>-3.80760588960605E-2</c:v>
                </c:pt>
                <c:pt idx="8621" formatCode="General">
                  <c:v>-3.26907268513651E-2</c:v>
                </c:pt>
                <c:pt idx="8622" formatCode="General">
                  <c:v>-2.5153745302491402E-2</c:v>
                </c:pt>
                <c:pt idx="8623" formatCode="General">
                  <c:v>-1.6200344507892199E-2</c:v>
                </c:pt>
                <c:pt idx="8624" formatCode="General">
                  <c:v>-7.2693786557126699E-3</c:v>
                </c:pt>
                <c:pt idx="8625" formatCode="General">
                  <c:v>7.1015820601926503E-4</c:v>
                </c:pt>
                <c:pt idx="8626" formatCode="General">
                  <c:v>7.2248735093541697E-3</c:v>
                </c:pt>
                <c:pt idx="8627" formatCode="General">
                  <c:v>1.2119890586977501E-2</c:v>
                </c:pt>
                <c:pt idx="8628" formatCode="General">
                  <c:v>1.54553639264727E-2</c:v>
                </c:pt>
                <c:pt idx="8629" formatCode="General">
                  <c:v>1.7457530398132502E-2</c:v>
                </c:pt>
                <c:pt idx="8630" formatCode="General">
                  <c:v>1.81347380248961E-2</c:v>
                </c:pt>
                <c:pt idx="8631" formatCode="General">
                  <c:v>1.7035527431125699E-2</c:v>
                </c:pt>
                <c:pt idx="8632" formatCode="General">
                  <c:v>1.44193916081063E-2</c:v>
                </c:pt>
                <c:pt idx="8633" formatCode="General">
                  <c:v>1.0767138247240999E-2</c:v>
                </c:pt>
                <c:pt idx="8634" formatCode="General">
                  <c:v>5.8537322063065096E-3</c:v>
                </c:pt>
                <c:pt idx="8635">
                  <c:v>6.4273176652713697E-5</c:v>
                </c:pt>
                <c:pt idx="8636" formatCode="General">
                  <c:v>-5.5966151428497998E-3</c:v>
                </c:pt>
                <c:pt idx="8637" formatCode="General">
                  <c:v>-1.15629370135003E-2</c:v>
                </c:pt>
                <c:pt idx="8638" formatCode="General">
                  <c:v>-1.8703372738451102E-2</c:v>
                </c:pt>
                <c:pt idx="8639" formatCode="General">
                  <c:v>-2.6266552704093501E-2</c:v>
                </c:pt>
                <c:pt idx="8640" formatCode="General">
                  <c:v>-3.4084726790175303E-2</c:v>
                </c:pt>
                <c:pt idx="8641" formatCode="General">
                  <c:v>-4.1747341515160699E-2</c:v>
                </c:pt>
                <c:pt idx="8642" formatCode="General">
                  <c:v>-4.80220616062823E-2</c:v>
                </c:pt>
                <c:pt idx="8643" formatCode="General">
                  <c:v>-5.3119875754703699E-2</c:v>
                </c:pt>
                <c:pt idx="8644" formatCode="General">
                  <c:v>-5.7549322703683597E-2</c:v>
                </c:pt>
                <c:pt idx="8645" formatCode="General">
                  <c:v>-6.1618354323891997E-2</c:v>
                </c:pt>
                <c:pt idx="8646" formatCode="General">
                  <c:v>-6.5198304625317602E-2</c:v>
                </c:pt>
                <c:pt idx="8647" formatCode="General">
                  <c:v>-6.7355096295142095E-2</c:v>
                </c:pt>
                <c:pt idx="8648" formatCode="General">
                  <c:v>-6.7555392820366406E-2</c:v>
                </c:pt>
                <c:pt idx="8649" formatCode="General">
                  <c:v>-6.5722838097225497E-2</c:v>
                </c:pt>
                <c:pt idx="8650" formatCode="General">
                  <c:v>-6.1919603584762298E-2</c:v>
                </c:pt>
                <c:pt idx="8651" formatCode="General">
                  <c:v>-5.5920811619871703E-2</c:v>
                </c:pt>
                <c:pt idx="8652" formatCode="General">
                  <c:v>-4.7698196865649203E-2</c:v>
                </c:pt>
                <c:pt idx="8653" formatCode="General">
                  <c:v>-3.8971985061232499E-2</c:v>
                </c:pt>
                <c:pt idx="8654" formatCode="General">
                  <c:v>-3.0812085594994199E-2</c:v>
                </c:pt>
                <c:pt idx="8655" formatCode="General">
                  <c:v>-2.29328149636851E-2</c:v>
                </c:pt>
                <c:pt idx="8656" formatCode="General">
                  <c:v>-1.5556798572633999E-2</c:v>
                </c:pt>
                <c:pt idx="8657" formatCode="General">
                  <c:v>-9.1614583119493907E-3</c:v>
                </c:pt>
                <c:pt idx="8658" formatCode="General">
                  <c:v>-3.7017705231115298E-3</c:v>
                </c:pt>
                <c:pt idx="8659" formatCode="General">
                  <c:v>1.1791694626196701E-3</c:v>
                </c:pt>
                <c:pt idx="8660" formatCode="General">
                  <c:v>5.5611191793721298E-3</c:v>
                </c:pt>
                <c:pt idx="8661" formatCode="General">
                  <c:v>9.4235669436006399E-3</c:v>
                </c:pt>
                <c:pt idx="8662" formatCode="General">
                  <c:v>1.3117316340785799E-2</c:v>
                </c:pt>
                <c:pt idx="8663" formatCode="General">
                  <c:v>1.6824761035667098E-2</c:v>
                </c:pt>
                <c:pt idx="8664" formatCode="General">
                  <c:v>2.0700680661424602E-2</c:v>
                </c:pt>
                <c:pt idx="8665" formatCode="General">
                  <c:v>2.4768034570083201E-2</c:v>
                </c:pt>
                <c:pt idx="8666" formatCode="General">
                  <c:v>2.8171421529880902E-2</c:v>
                </c:pt>
                <c:pt idx="8667" formatCode="General">
                  <c:v>3.0283757363451201E-2</c:v>
                </c:pt>
                <c:pt idx="8668" formatCode="General">
                  <c:v>3.1009124782617699E-2</c:v>
                </c:pt>
                <c:pt idx="8669" formatCode="General">
                  <c:v>2.9940471922581102E-2</c:v>
                </c:pt>
                <c:pt idx="8670" formatCode="General">
                  <c:v>2.6613915200278698E-2</c:v>
                </c:pt>
                <c:pt idx="8671" formatCode="General">
                  <c:v>2.1193216476196899E-2</c:v>
                </c:pt>
                <c:pt idx="8672" formatCode="General">
                  <c:v>1.35401826295859E-2</c:v>
                </c:pt>
                <c:pt idx="8673" formatCode="General">
                  <c:v>3.2669845703875901E-3</c:v>
                </c:pt>
                <c:pt idx="8674" formatCode="General">
                  <c:v>-9.0079313659744906E-3</c:v>
                </c:pt>
                <c:pt idx="8675" formatCode="General">
                  <c:v>-2.1715163981086E-2</c:v>
                </c:pt>
                <c:pt idx="8676" formatCode="General">
                  <c:v>-3.4505249786012597E-2</c:v>
                </c:pt>
                <c:pt idx="8677" formatCode="General">
                  <c:v>-4.7824164914433899E-2</c:v>
                </c:pt>
                <c:pt idx="8678" formatCode="General">
                  <c:v>-6.10091570683476E-2</c:v>
                </c:pt>
                <c:pt idx="8679" formatCode="General">
                  <c:v>-7.2295488157761698E-2</c:v>
                </c:pt>
                <c:pt idx="8680" formatCode="General">
                  <c:v>-8.0647220145413395E-2</c:v>
                </c:pt>
                <c:pt idx="8681" formatCode="General">
                  <c:v>-8.6307694950948602E-2</c:v>
                </c:pt>
                <c:pt idx="8682" formatCode="General">
                  <c:v>-8.7946112865852202E-2</c:v>
                </c:pt>
                <c:pt idx="8683" formatCode="General">
                  <c:v>-8.4564544619967305E-2</c:v>
                </c:pt>
                <c:pt idx="8684" formatCode="General">
                  <c:v>-7.7303097436875301E-2</c:v>
                </c:pt>
                <c:pt idx="8685" formatCode="General">
                  <c:v>-6.6560915239547894E-2</c:v>
                </c:pt>
                <c:pt idx="8686" formatCode="General">
                  <c:v>-5.3308754415803697E-2</c:v>
                </c:pt>
                <c:pt idx="8687" formatCode="General">
                  <c:v>-3.9127144546239299E-2</c:v>
                </c:pt>
                <c:pt idx="8688" formatCode="General">
                  <c:v>-2.3850079691654001E-2</c:v>
                </c:pt>
                <c:pt idx="8689" formatCode="General">
                  <c:v>-7.5806555264959904E-3</c:v>
                </c:pt>
                <c:pt idx="8690" formatCode="General">
                  <c:v>8.20766232494596E-3</c:v>
                </c:pt>
                <c:pt idx="8691" formatCode="General">
                  <c:v>2.3246049158814602E-2</c:v>
                </c:pt>
                <c:pt idx="8692" formatCode="General">
                  <c:v>3.75520322297467E-2</c:v>
                </c:pt>
                <c:pt idx="8693" formatCode="General">
                  <c:v>5.0240562096054403E-2</c:v>
                </c:pt>
                <c:pt idx="8694" formatCode="General">
                  <c:v>6.0355955892767897E-2</c:v>
                </c:pt>
                <c:pt idx="8695" formatCode="General">
                  <c:v>6.6859184992473203E-2</c:v>
                </c:pt>
                <c:pt idx="8696" formatCode="General">
                  <c:v>6.9325305526168002E-2</c:v>
                </c:pt>
                <c:pt idx="8697" formatCode="General">
                  <c:v>6.8202012993495501E-2</c:v>
                </c:pt>
                <c:pt idx="8698" formatCode="General">
                  <c:v>6.3881234509890694E-2</c:v>
                </c:pt>
                <c:pt idx="8699" formatCode="General">
                  <c:v>5.5721130540425802E-2</c:v>
                </c:pt>
                <c:pt idx="8700" formatCode="General">
                  <c:v>4.3925307077304902E-2</c:v>
                </c:pt>
                <c:pt idx="8701" formatCode="General">
                  <c:v>3.0390375352278402E-2</c:v>
                </c:pt>
                <c:pt idx="8702" formatCode="General">
                  <c:v>1.6704049095783199E-2</c:v>
                </c:pt>
                <c:pt idx="8703" formatCode="General">
                  <c:v>4.4193889646766803E-3</c:v>
                </c:pt>
                <c:pt idx="8704" formatCode="General">
                  <c:v>-5.6192527615651399E-3</c:v>
                </c:pt>
                <c:pt idx="8705" formatCode="General">
                  <c:v>-1.35535661101938E-2</c:v>
                </c:pt>
                <c:pt idx="8706" formatCode="General">
                  <c:v>-1.8977476114307799E-2</c:v>
                </c:pt>
                <c:pt idx="8707" formatCode="General">
                  <c:v>-2.1643950541352899E-2</c:v>
                </c:pt>
                <c:pt idx="8708" formatCode="General">
                  <c:v>-2.1600313707355202E-2</c:v>
                </c:pt>
                <c:pt idx="8709" formatCode="General">
                  <c:v>-1.9383715582253401E-2</c:v>
                </c:pt>
                <c:pt idx="8710" formatCode="General">
                  <c:v>-1.5948651635479701E-2</c:v>
                </c:pt>
                <c:pt idx="8711" formatCode="General">
                  <c:v>-1.19784754925085E-2</c:v>
                </c:pt>
                <c:pt idx="8712" formatCode="General">
                  <c:v>-8.1960551281450907E-3</c:v>
                </c:pt>
                <c:pt idx="8713" formatCode="General">
                  <c:v>-4.8972501080174298E-3</c:v>
                </c:pt>
                <c:pt idx="8714" formatCode="General">
                  <c:v>-3.1350340545853298E-3</c:v>
                </c:pt>
                <c:pt idx="8715" formatCode="General">
                  <c:v>-3.9034677664322899E-3</c:v>
                </c:pt>
                <c:pt idx="8716" formatCode="General">
                  <c:v>-6.0718712816715103E-3</c:v>
                </c:pt>
                <c:pt idx="8717" formatCode="General">
                  <c:v>-8.3364783255985495E-3</c:v>
                </c:pt>
                <c:pt idx="8718" formatCode="General">
                  <c:v>-1.0224446499015201E-2</c:v>
                </c:pt>
                <c:pt idx="8719" formatCode="General">
                  <c:v>-1.1839561846077901E-2</c:v>
                </c:pt>
                <c:pt idx="8720" formatCode="General">
                  <c:v>-1.4450783841712601E-2</c:v>
                </c:pt>
                <c:pt idx="8721" formatCode="General">
                  <c:v>-1.83140738147562E-2</c:v>
                </c:pt>
                <c:pt idx="8722" formatCode="General">
                  <c:v>-2.1954462712213602E-2</c:v>
                </c:pt>
                <c:pt idx="8723" formatCode="General">
                  <c:v>-2.5230683576412598E-2</c:v>
                </c:pt>
                <c:pt idx="8724" formatCode="General">
                  <c:v>-2.9166498055987301E-2</c:v>
                </c:pt>
                <c:pt idx="8725" formatCode="General">
                  <c:v>-3.3745098775331099E-2</c:v>
                </c:pt>
                <c:pt idx="8726" formatCode="General">
                  <c:v>-3.8574820229674199E-2</c:v>
                </c:pt>
                <c:pt idx="8727" formatCode="General">
                  <c:v>-4.3516886517108597E-2</c:v>
                </c:pt>
                <c:pt idx="8728" formatCode="General">
                  <c:v>-4.8532193428497898E-2</c:v>
                </c:pt>
                <c:pt idx="8729" formatCode="General">
                  <c:v>-5.2725391807379299E-2</c:v>
                </c:pt>
                <c:pt idx="8730" formatCode="General">
                  <c:v>-5.5163062321859697E-2</c:v>
                </c:pt>
                <c:pt idx="8731" formatCode="General">
                  <c:v>-5.5764635768598497E-2</c:v>
                </c:pt>
                <c:pt idx="8732" formatCode="General">
                  <c:v>-5.4031655256815199E-2</c:v>
                </c:pt>
                <c:pt idx="8733" formatCode="General">
                  <c:v>-4.9934326976693498E-2</c:v>
                </c:pt>
                <c:pt idx="8734" formatCode="General">
                  <c:v>-4.4108466276263997E-2</c:v>
                </c:pt>
                <c:pt idx="8735" formatCode="General">
                  <c:v>-3.77321622198648E-2</c:v>
                </c:pt>
                <c:pt idx="8736" formatCode="General">
                  <c:v>-3.1380641241838099E-2</c:v>
                </c:pt>
                <c:pt idx="8737" formatCode="General">
                  <c:v>-2.5016772285736E-2</c:v>
                </c:pt>
                <c:pt idx="8738" formatCode="General">
                  <c:v>-1.8623039579815402E-2</c:v>
                </c:pt>
                <c:pt idx="8739" formatCode="General">
                  <c:v>-1.16393075368454E-2</c:v>
                </c:pt>
                <c:pt idx="8740" formatCode="General">
                  <c:v>-4.36570147542765E-3</c:v>
                </c:pt>
                <c:pt idx="8741" formatCode="General">
                  <c:v>1.9490622104807399E-3</c:v>
                </c:pt>
                <c:pt idx="8742" formatCode="General">
                  <c:v>7.48173847042315E-3</c:v>
                </c:pt>
                <c:pt idx="8743" formatCode="General">
                  <c:v>1.24678257025832E-2</c:v>
                </c:pt>
                <c:pt idx="8744" formatCode="General">
                  <c:v>1.70965608016624E-2</c:v>
                </c:pt>
                <c:pt idx="8745" formatCode="General">
                  <c:v>2.1307245331503799E-2</c:v>
                </c:pt>
                <c:pt idx="8746" formatCode="General">
                  <c:v>2.4186490169946898E-2</c:v>
                </c:pt>
                <c:pt idx="8747" formatCode="General">
                  <c:v>2.5563606506247401E-2</c:v>
                </c:pt>
                <c:pt idx="8748" formatCode="General">
                  <c:v>2.6098323059849E-2</c:v>
                </c:pt>
                <c:pt idx="8749" formatCode="General">
                  <c:v>2.7272854517437502E-2</c:v>
                </c:pt>
                <c:pt idx="8750" formatCode="General">
                  <c:v>2.9265880761481101E-2</c:v>
                </c:pt>
                <c:pt idx="8751" formatCode="General">
                  <c:v>3.0745202046483702E-2</c:v>
                </c:pt>
                <c:pt idx="8752" formatCode="General">
                  <c:v>3.08971174777826E-2</c:v>
                </c:pt>
                <c:pt idx="8753" formatCode="General">
                  <c:v>2.9301722340650899E-2</c:v>
                </c:pt>
                <c:pt idx="8754" formatCode="General">
                  <c:v>2.55889335992876E-2</c:v>
                </c:pt>
                <c:pt idx="8755" formatCode="General">
                  <c:v>2.1097016238277401E-2</c:v>
                </c:pt>
                <c:pt idx="8756" formatCode="General">
                  <c:v>1.7850313080750801E-2</c:v>
                </c:pt>
                <c:pt idx="8757" formatCode="General">
                  <c:v>1.6297678466346499E-2</c:v>
                </c:pt>
                <c:pt idx="8758" formatCode="General">
                  <c:v>1.5874867148198E-2</c:v>
                </c:pt>
                <c:pt idx="8759" formatCode="General">
                  <c:v>1.5396173138697599E-2</c:v>
                </c:pt>
                <c:pt idx="8760" formatCode="General">
                  <c:v>1.3893681903726401E-2</c:v>
                </c:pt>
                <c:pt idx="8761" formatCode="General">
                  <c:v>1.1923204462159101E-2</c:v>
                </c:pt>
                <c:pt idx="8762" formatCode="General">
                  <c:v>1.12680071027422E-2</c:v>
                </c:pt>
                <c:pt idx="8763" formatCode="General">
                  <c:v>1.3272258351050999E-2</c:v>
                </c:pt>
                <c:pt idx="8764" formatCode="General">
                  <c:v>1.7313251807382399E-2</c:v>
                </c:pt>
                <c:pt idx="8765" formatCode="General">
                  <c:v>2.18532903643993E-2</c:v>
                </c:pt>
                <c:pt idx="8766" formatCode="General">
                  <c:v>2.65321385447219E-2</c:v>
                </c:pt>
                <c:pt idx="8767" formatCode="General">
                  <c:v>3.1725730516415897E-2</c:v>
                </c:pt>
                <c:pt idx="8768" formatCode="General">
                  <c:v>3.7389594814316897E-2</c:v>
                </c:pt>
                <c:pt idx="8769" formatCode="General">
                  <c:v>4.38266461898194E-2</c:v>
                </c:pt>
                <c:pt idx="8770" formatCode="General">
                  <c:v>5.0334596817148303E-2</c:v>
                </c:pt>
                <c:pt idx="8771" formatCode="General">
                  <c:v>5.5968180691067897E-2</c:v>
                </c:pt>
                <c:pt idx="8772" formatCode="General">
                  <c:v>6.1443109591306999E-2</c:v>
                </c:pt>
                <c:pt idx="8773" formatCode="General">
                  <c:v>6.7244442418608094E-2</c:v>
                </c:pt>
                <c:pt idx="8774" formatCode="General">
                  <c:v>7.3941816850245395E-2</c:v>
                </c:pt>
                <c:pt idx="8775" formatCode="General">
                  <c:v>8.1687908807465501E-2</c:v>
                </c:pt>
                <c:pt idx="8776" formatCode="General">
                  <c:v>8.9299339713884901E-2</c:v>
                </c:pt>
                <c:pt idx="8777" formatCode="General">
                  <c:v>9.5659548648185197E-2</c:v>
                </c:pt>
                <c:pt idx="8778" formatCode="General">
                  <c:v>0.100246648664954</c:v>
                </c:pt>
                <c:pt idx="8779" formatCode="General">
                  <c:v>0.103621888597296</c:v>
                </c:pt>
                <c:pt idx="8780" formatCode="General">
                  <c:v>0.10677328000356399</c:v>
                </c:pt>
                <c:pt idx="8781" formatCode="General">
                  <c:v>0.108922819024035</c:v>
                </c:pt>
                <c:pt idx="8782" formatCode="General">
                  <c:v>0.108687661679659</c:v>
                </c:pt>
                <c:pt idx="8783" formatCode="General">
                  <c:v>0.105516629692366</c:v>
                </c:pt>
                <c:pt idx="8784" formatCode="General">
                  <c:v>9.9718094103820903E-2</c:v>
                </c:pt>
                <c:pt idx="8785" formatCode="General">
                  <c:v>9.1901333725629294E-2</c:v>
                </c:pt>
                <c:pt idx="8786" formatCode="General">
                  <c:v>8.2384850819682401E-2</c:v>
                </c:pt>
                <c:pt idx="8787" formatCode="General">
                  <c:v>7.2077623851274406E-2</c:v>
                </c:pt>
                <c:pt idx="8788" formatCode="General">
                  <c:v>6.2029413424775803E-2</c:v>
                </c:pt>
                <c:pt idx="8789" formatCode="General">
                  <c:v>5.1749696439516601E-2</c:v>
                </c:pt>
                <c:pt idx="8790" formatCode="General">
                  <c:v>4.0603370312675698E-2</c:v>
                </c:pt>
                <c:pt idx="8791" formatCode="General">
                  <c:v>2.8993043861484401E-2</c:v>
                </c:pt>
                <c:pt idx="8792" formatCode="General">
                  <c:v>1.7698085613216102E-2</c:v>
                </c:pt>
                <c:pt idx="8793" formatCode="General">
                  <c:v>7.4667878832558399E-3</c:v>
                </c:pt>
                <c:pt idx="8794" formatCode="General">
                  <c:v>-1.7869411874838299E-3</c:v>
                </c:pt>
                <c:pt idx="8795" formatCode="General">
                  <c:v>-1.0008721445416299E-2</c:v>
                </c:pt>
                <c:pt idx="8796" formatCode="General">
                  <c:v>-1.72413016761222E-2</c:v>
                </c:pt>
                <c:pt idx="8797" formatCode="General">
                  <c:v>-2.3298929117191901E-2</c:v>
                </c:pt>
                <c:pt idx="8798" formatCode="General">
                  <c:v>-2.77815461013101E-2</c:v>
                </c:pt>
                <c:pt idx="8799" formatCode="General">
                  <c:v>-3.0621691147536299E-2</c:v>
                </c:pt>
                <c:pt idx="8800" formatCode="General">
                  <c:v>-3.1908102894253797E-2</c:v>
                </c:pt>
                <c:pt idx="8801" formatCode="General">
                  <c:v>-3.1689416803335299E-2</c:v>
                </c:pt>
                <c:pt idx="8802" formatCode="General">
                  <c:v>-2.99401312116701E-2</c:v>
                </c:pt>
                <c:pt idx="8803" formatCode="General">
                  <c:v>-2.6649041197716598E-2</c:v>
                </c:pt>
                <c:pt idx="8804" formatCode="General">
                  <c:v>-2.19758656043227E-2</c:v>
                </c:pt>
                <c:pt idx="8805" formatCode="General">
                  <c:v>-1.6943008333717001E-2</c:v>
                </c:pt>
                <c:pt idx="8806" formatCode="General">
                  <c:v>-1.2331215463987801E-2</c:v>
                </c:pt>
                <c:pt idx="8807" formatCode="General">
                  <c:v>-8.3698053946065602E-3</c:v>
                </c:pt>
                <c:pt idx="8808" formatCode="General">
                  <c:v>-5.9705682280820002E-3</c:v>
                </c:pt>
                <c:pt idx="8809" formatCode="General">
                  <c:v>-5.9280169656762598E-3</c:v>
                </c:pt>
                <c:pt idx="8810" formatCode="General">
                  <c:v>-8.2615714634612092E-3</c:v>
                </c:pt>
                <c:pt idx="8811" formatCode="General">
                  <c:v>-1.25696074211824E-2</c:v>
                </c:pt>
                <c:pt idx="8812" formatCode="General">
                  <c:v>-1.7888459698596301E-2</c:v>
                </c:pt>
                <c:pt idx="8813" formatCode="General">
                  <c:v>-2.4134467337715699E-2</c:v>
                </c:pt>
                <c:pt idx="8814" formatCode="General">
                  <c:v>-3.2194106594248699E-2</c:v>
                </c:pt>
                <c:pt idx="8815" formatCode="General">
                  <c:v>-4.2824273691350397E-2</c:v>
                </c:pt>
                <c:pt idx="8816" formatCode="General">
                  <c:v>-5.5837065161524403E-2</c:v>
                </c:pt>
                <c:pt idx="8817" formatCode="General">
                  <c:v>-6.9979514919937605E-2</c:v>
                </c:pt>
                <c:pt idx="8818" formatCode="General">
                  <c:v>-8.3761750119267994E-2</c:v>
                </c:pt>
                <c:pt idx="8819" formatCode="General">
                  <c:v>-9.6626823139178405E-2</c:v>
                </c:pt>
                <c:pt idx="8820" formatCode="General">
                  <c:v>-0.107980011074992</c:v>
                </c:pt>
                <c:pt idx="8821" formatCode="General">
                  <c:v>-0.116453147915551</c:v>
                </c:pt>
                <c:pt idx="8822" formatCode="General">
                  <c:v>-0.121222455932618</c:v>
                </c:pt>
                <c:pt idx="8823" formatCode="General">
                  <c:v>-0.122017842109388</c:v>
                </c:pt>
                <c:pt idx="8824" formatCode="General">
                  <c:v>-0.119419012595499</c:v>
                </c:pt>
                <c:pt idx="8825" formatCode="General">
                  <c:v>-0.114865607552052</c:v>
                </c:pt>
                <c:pt idx="8826" formatCode="General">
                  <c:v>-0.10867682600924</c:v>
                </c:pt>
                <c:pt idx="8827" formatCode="General">
                  <c:v>-0.100056896558952</c:v>
                </c:pt>
                <c:pt idx="8828" formatCode="General">
                  <c:v>-8.8855254911279602E-2</c:v>
                </c:pt>
                <c:pt idx="8829" formatCode="General">
                  <c:v>-7.5480085747509099E-2</c:v>
                </c:pt>
                <c:pt idx="8830" formatCode="General">
                  <c:v>-6.0921785517383101E-2</c:v>
                </c:pt>
                <c:pt idx="8831" formatCode="General">
                  <c:v>-4.5380752041556803E-2</c:v>
                </c:pt>
                <c:pt idx="8832" formatCode="General">
                  <c:v>-2.8500846562506201E-2</c:v>
                </c:pt>
                <c:pt idx="8833" formatCode="General">
                  <c:v>-1.08960571614591E-2</c:v>
                </c:pt>
                <c:pt idx="8834" formatCode="General">
                  <c:v>5.9675803183757902E-3</c:v>
                </c:pt>
                <c:pt idx="8835" formatCode="General">
                  <c:v>2.0091151093639199E-2</c:v>
                </c:pt>
                <c:pt idx="8836" formatCode="General">
                  <c:v>3.04236690779249E-2</c:v>
                </c:pt>
                <c:pt idx="8837" formatCode="General">
                  <c:v>3.6931466550705797E-2</c:v>
                </c:pt>
                <c:pt idx="8838" formatCode="General">
                  <c:v>4.0438860023514801E-2</c:v>
                </c:pt>
                <c:pt idx="8839" formatCode="General">
                  <c:v>4.1500246617361299E-2</c:v>
                </c:pt>
                <c:pt idx="8840" formatCode="General">
                  <c:v>4.0232696112148997E-2</c:v>
                </c:pt>
                <c:pt idx="8841" formatCode="General">
                  <c:v>3.7098154510212797E-2</c:v>
                </c:pt>
                <c:pt idx="8842" formatCode="General">
                  <c:v>3.2090271600074799E-2</c:v>
                </c:pt>
                <c:pt idx="8843" formatCode="General">
                  <c:v>2.5059443003751201E-2</c:v>
                </c:pt>
                <c:pt idx="8844" formatCode="General">
                  <c:v>1.55681388189937E-2</c:v>
                </c:pt>
                <c:pt idx="8845" formatCode="General">
                  <c:v>3.08264680331489E-3</c:v>
                </c:pt>
                <c:pt idx="8846" formatCode="General">
                  <c:v>-1.1381483977432501E-2</c:v>
                </c:pt>
                <c:pt idx="8847" formatCode="General">
                  <c:v>-2.66759681178734E-2</c:v>
                </c:pt>
                <c:pt idx="8848" formatCode="General">
                  <c:v>-4.3034634067561202E-2</c:v>
                </c:pt>
                <c:pt idx="8849" formatCode="General">
                  <c:v>-5.9567428763627202E-2</c:v>
                </c:pt>
                <c:pt idx="8850" formatCode="General">
                  <c:v>-7.4464647481698995E-2</c:v>
                </c:pt>
                <c:pt idx="8851" formatCode="General">
                  <c:v>-8.6765994744643096E-2</c:v>
                </c:pt>
                <c:pt idx="8852" formatCode="General">
                  <c:v>-9.5199482315052805E-2</c:v>
                </c:pt>
                <c:pt idx="8853" formatCode="General">
                  <c:v>-9.9645992926976498E-2</c:v>
                </c:pt>
                <c:pt idx="8854" formatCode="General">
                  <c:v>-0.10029694502083999</c:v>
                </c:pt>
                <c:pt idx="8855" formatCode="General">
                  <c:v>-9.6773508716228293E-2</c:v>
                </c:pt>
                <c:pt idx="8856" formatCode="General">
                  <c:v>-9.0517379803659398E-2</c:v>
                </c:pt>
                <c:pt idx="8857" formatCode="General">
                  <c:v>-8.2626869501746802E-2</c:v>
                </c:pt>
                <c:pt idx="8858" formatCode="General">
                  <c:v>-7.3371201608122397E-2</c:v>
                </c:pt>
                <c:pt idx="8859" formatCode="General">
                  <c:v>-6.3276321586338904E-2</c:v>
                </c:pt>
                <c:pt idx="8860" formatCode="General">
                  <c:v>-5.2330097951030698E-2</c:v>
                </c:pt>
                <c:pt idx="8861" formatCode="General">
                  <c:v>-4.0546295099603898E-2</c:v>
                </c:pt>
                <c:pt idx="8862" formatCode="General">
                  <c:v>-2.8524330151057299E-2</c:v>
                </c:pt>
                <c:pt idx="8863" formatCode="General">
                  <c:v>-1.6411194208791401E-2</c:v>
                </c:pt>
                <c:pt idx="8864" formatCode="General">
                  <c:v>-4.0022230674495798E-3</c:v>
                </c:pt>
                <c:pt idx="8865" formatCode="General">
                  <c:v>8.3283711745558101E-3</c:v>
                </c:pt>
                <c:pt idx="8866" formatCode="General">
                  <c:v>2.0084583745984E-2</c:v>
                </c:pt>
                <c:pt idx="8867" formatCode="General">
                  <c:v>3.06742782764125E-2</c:v>
                </c:pt>
                <c:pt idx="8868" formatCode="General">
                  <c:v>3.9716436837694803E-2</c:v>
                </c:pt>
                <c:pt idx="8869" formatCode="General">
                  <c:v>4.7826362105226401E-2</c:v>
                </c:pt>
                <c:pt idx="8870" formatCode="General">
                  <c:v>5.5583441480524402E-2</c:v>
                </c:pt>
                <c:pt idx="8871" formatCode="General">
                  <c:v>6.2427484392847198E-2</c:v>
                </c:pt>
                <c:pt idx="8872" formatCode="General">
                  <c:v>6.7580913928861605E-2</c:v>
                </c:pt>
                <c:pt idx="8873" formatCode="General">
                  <c:v>7.1277110512217801E-2</c:v>
                </c:pt>
                <c:pt idx="8874" formatCode="General">
                  <c:v>7.3053767705347494E-2</c:v>
                </c:pt>
                <c:pt idx="8875" formatCode="General">
                  <c:v>7.1819692482960495E-2</c:v>
                </c:pt>
                <c:pt idx="8876" formatCode="General">
                  <c:v>6.7925361602770296E-2</c:v>
                </c:pt>
                <c:pt idx="8877" formatCode="General">
                  <c:v>6.1632149549208697E-2</c:v>
                </c:pt>
                <c:pt idx="8878" formatCode="General">
                  <c:v>5.39143486161303E-2</c:v>
                </c:pt>
                <c:pt idx="8879" formatCode="General">
                  <c:v>4.5996492745483397E-2</c:v>
                </c:pt>
                <c:pt idx="8880" formatCode="General">
                  <c:v>3.8118979876827601E-2</c:v>
                </c:pt>
                <c:pt idx="8881" formatCode="General">
                  <c:v>3.08591258027195E-2</c:v>
                </c:pt>
                <c:pt idx="8882" formatCode="General">
                  <c:v>2.47229462056591E-2</c:v>
                </c:pt>
                <c:pt idx="8883" formatCode="General">
                  <c:v>1.93646130933713E-2</c:v>
                </c:pt>
                <c:pt idx="8884" formatCode="General">
                  <c:v>1.4557163383731499E-2</c:v>
                </c:pt>
                <c:pt idx="8885" formatCode="General">
                  <c:v>1.0449688672262199E-2</c:v>
                </c:pt>
                <c:pt idx="8886" formatCode="General">
                  <c:v>7.1466640665961596E-3</c:v>
                </c:pt>
                <c:pt idx="8887" formatCode="General">
                  <c:v>4.9757620292142897E-3</c:v>
                </c:pt>
                <c:pt idx="8888" formatCode="General">
                  <c:v>3.16665159080529E-3</c:v>
                </c:pt>
                <c:pt idx="8889" formatCode="General">
                  <c:v>1.42944753973342E-3</c:v>
                </c:pt>
                <c:pt idx="8890" formatCode="General">
                  <c:v>-1.9602431247155299E-4</c:v>
                </c:pt>
                <c:pt idx="8891" formatCode="General">
                  <c:v>-2.0159850735733198E-3</c:v>
                </c:pt>
                <c:pt idx="8892" formatCode="General">
                  <c:v>-3.8485880372106799E-3</c:v>
                </c:pt>
                <c:pt idx="8893" formatCode="General">
                  <c:v>-5.5030453479891703E-3</c:v>
                </c:pt>
                <c:pt idx="8894" formatCode="General">
                  <c:v>-6.5967681845629797E-3</c:v>
                </c:pt>
                <c:pt idx="8895" formatCode="General">
                  <c:v>-6.3962194888991302E-3</c:v>
                </c:pt>
                <c:pt idx="8896" formatCode="General">
                  <c:v>-4.8680994031877296E-3</c:v>
                </c:pt>
                <c:pt idx="8897" formatCode="General">
                  <c:v>-2.8189005691125102E-3</c:v>
                </c:pt>
                <c:pt idx="8898" formatCode="General">
                  <c:v>-4.5532620668976902E-4</c:v>
                </c:pt>
                <c:pt idx="8899" formatCode="General">
                  <c:v>1.9743628129482E-3</c:v>
                </c:pt>
                <c:pt idx="8900" formatCode="General">
                  <c:v>4.0218275397050198E-3</c:v>
                </c:pt>
                <c:pt idx="8901" formatCode="General">
                  <c:v>5.4483137990448197E-3</c:v>
                </c:pt>
                <c:pt idx="8902" formatCode="General">
                  <c:v>7.0162963798996803E-3</c:v>
                </c:pt>
                <c:pt idx="8903" formatCode="General">
                  <c:v>9.7877607281435502E-3</c:v>
                </c:pt>
                <c:pt idx="8904" formatCode="General">
                  <c:v>1.3649054615829499E-2</c:v>
                </c:pt>
                <c:pt idx="8905" formatCode="General">
                  <c:v>1.8308709297008001E-2</c:v>
                </c:pt>
                <c:pt idx="8906" formatCode="General">
                  <c:v>2.3471046555069101E-2</c:v>
                </c:pt>
                <c:pt idx="8907" formatCode="General">
                  <c:v>2.8843223079890901E-2</c:v>
                </c:pt>
                <c:pt idx="8908" formatCode="General">
                  <c:v>3.4829628373389897E-2</c:v>
                </c:pt>
                <c:pt idx="8909" formatCode="General">
                  <c:v>4.1718068451268402E-2</c:v>
                </c:pt>
                <c:pt idx="8910" formatCode="General">
                  <c:v>4.9077333467943497E-2</c:v>
                </c:pt>
                <c:pt idx="8911" formatCode="General">
                  <c:v>5.6351916064818597E-2</c:v>
                </c:pt>
                <c:pt idx="8912" formatCode="General">
                  <c:v>6.2775755261772301E-2</c:v>
                </c:pt>
                <c:pt idx="8913" formatCode="General">
                  <c:v>6.7987717380404003E-2</c:v>
                </c:pt>
                <c:pt idx="8914" formatCode="General">
                  <c:v>7.1752583954524399E-2</c:v>
                </c:pt>
                <c:pt idx="8915" formatCode="General">
                  <c:v>7.3378635977707496E-2</c:v>
                </c:pt>
                <c:pt idx="8916" formatCode="General">
                  <c:v>7.3010369892094196E-2</c:v>
                </c:pt>
                <c:pt idx="8917" formatCode="General">
                  <c:v>7.2202125712396301E-2</c:v>
                </c:pt>
                <c:pt idx="8918" formatCode="General">
                  <c:v>7.2421612315166597E-2</c:v>
                </c:pt>
                <c:pt idx="8919" formatCode="General">
                  <c:v>7.3004980827841695E-2</c:v>
                </c:pt>
                <c:pt idx="8920" formatCode="General">
                  <c:v>7.2588050625892103E-2</c:v>
                </c:pt>
                <c:pt idx="8921" formatCode="General">
                  <c:v>7.0943624643318007E-2</c:v>
                </c:pt>
                <c:pt idx="8922" formatCode="General">
                  <c:v>6.82676352334292E-2</c:v>
                </c:pt>
                <c:pt idx="8923" formatCode="General">
                  <c:v>6.3615746740441403E-2</c:v>
                </c:pt>
                <c:pt idx="8924" formatCode="General">
                  <c:v>5.6791802877965203E-2</c:v>
                </c:pt>
                <c:pt idx="8925" formatCode="General">
                  <c:v>4.9392809387991898E-2</c:v>
                </c:pt>
                <c:pt idx="8926" formatCode="General">
                  <c:v>4.2505759511123897E-2</c:v>
                </c:pt>
                <c:pt idx="8927" formatCode="General">
                  <c:v>3.6476319284883402E-2</c:v>
                </c:pt>
                <c:pt idx="8928" formatCode="General">
                  <c:v>3.0874935225790701E-2</c:v>
                </c:pt>
                <c:pt idx="8929" formatCode="General">
                  <c:v>2.54020879780095E-2</c:v>
                </c:pt>
                <c:pt idx="8930" formatCode="General">
                  <c:v>2.0433876228127701E-2</c:v>
                </c:pt>
                <c:pt idx="8931" formatCode="General">
                  <c:v>1.6340673292372401E-2</c:v>
                </c:pt>
                <c:pt idx="8932" formatCode="General">
                  <c:v>1.26832818732137E-2</c:v>
                </c:pt>
                <c:pt idx="8933" formatCode="General">
                  <c:v>8.8331489247064892E-3</c:v>
                </c:pt>
                <c:pt idx="8934" formatCode="General">
                  <c:v>6.1641074855264301E-3</c:v>
                </c:pt>
                <c:pt idx="8935" formatCode="General">
                  <c:v>5.0333868429501298E-3</c:v>
                </c:pt>
                <c:pt idx="8936" formatCode="General">
                  <c:v>4.0379834990664004E-3</c:v>
                </c:pt>
                <c:pt idx="8937" formatCode="General">
                  <c:v>2.8730201186995701E-3</c:v>
                </c:pt>
                <c:pt idx="8938" formatCode="General">
                  <c:v>1.0228928796511001E-3</c:v>
                </c:pt>
                <c:pt idx="8939" formatCode="General">
                  <c:v>-1.41431264151798E-3</c:v>
                </c:pt>
                <c:pt idx="8940" formatCode="General">
                  <c:v>-3.6888013559225798E-3</c:v>
                </c:pt>
                <c:pt idx="8941" formatCode="General">
                  <c:v>-5.1889229913721496E-3</c:v>
                </c:pt>
                <c:pt idx="8942" formatCode="General">
                  <c:v>-5.8974831344032501E-3</c:v>
                </c:pt>
                <c:pt idx="8943" formatCode="General">
                  <c:v>-6.4385955791240899E-3</c:v>
                </c:pt>
                <c:pt idx="8944" formatCode="General">
                  <c:v>-6.6994852923584897E-3</c:v>
                </c:pt>
                <c:pt idx="8945" formatCode="General">
                  <c:v>-6.3065204498325197E-3</c:v>
                </c:pt>
                <c:pt idx="8946" formatCode="General">
                  <c:v>-5.00863665116065E-3</c:v>
                </c:pt>
                <c:pt idx="8947" formatCode="General">
                  <c:v>-2.85634534259425E-3</c:v>
                </c:pt>
                <c:pt idx="8948">
                  <c:v>6.8209717795857105E-5</c:v>
                </c:pt>
                <c:pt idx="8949" formatCode="General">
                  <c:v>3.41664277896289E-3</c:v>
                </c:pt>
                <c:pt idx="8950" formatCode="General">
                  <c:v>6.7482656246028701E-3</c:v>
                </c:pt>
                <c:pt idx="8951" formatCode="General">
                  <c:v>9.2135536434644807E-3</c:v>
                </c:pt>
                <c:pt idx="8952" formatCode="General">
                  <c:v>1.0309022333839599E-2</c:v>
                </c:pt>
                <c:pt idx="8953" formatCode="General">
                  <c:v>1.0438707150141601E-2</c:v>
                </c:pt>
                <c:pt idx="8954" formatCode="General">
                  <c:v>8.9810882437585896E-3</c:v>
                </c:pt>
                <c:pt idx="8955" formatCode="General">
                  <c:v>5.5399304651217902E-3</c:v>
                </c:pt>
                <c:pt idx="8956" formatCode="General">
                  <c:v>6.9084223786574999E-4</c:v>
                </c:pt>
                <c:pt idx="8957" formatCode="General">
                  <c:v>-5.7921929839424204E-3</c:v>
                </c:pt>
                <c:pt idx="8958" formatCode="General">
                  <c:v>-1.43422695419186E-2</c:v>
                </c:pt>
                <c:pt idx="8959" formatCode="General">
                  <c:v>-2.4963159931112502E-2</c:v>
                </c:pt>
                <c:pt idx="8960" formatCode="General">
                  <c:v>-3.7115940811148301E-2</c:v>
                </c:pt>
                <c:pt idx="8961" formatCode="General">
                  <c:v>-5.00355533545256E-2</c:v>
                </c:pt>
                <c:pt idx="8962" formatCode="General">
                  <c:v>-6.3552290218098301E-2</c:v>
                </c:pt>
                <c:pt idx="8963" formatCode="General">
                  <c:v>-7.7899382855967703E-2</c:v>
                </c:pt>
                <c:pt idx="8964" formatCode="General">
                  <c:v>-9.3008481424699405E-2</c:v>
                </c:pt>
                <c:pt idx="8965" formatCode="General">
                  <c:v>-0.108051791520834</c:v>
                </c:pt>
                <c:pt idx="8966" formatCode="General">
                  <c:v>-0.121619723211057</c:v>
                </c:pt>
                <c:pt idx="8967" formatCode="General">
                  <c:v>-0.132248322047816</c:v>
                </c:pt>
                <c:pt idx="8968" formatCode="General">
                  <c:v>-0.139878735198605</c:v>
                </c:pt>
                <c:pt idx="8969" formatCode="General">
                  <c:v>-0.14554018970840901</c:v>
                </c:pt>
                <c:pt idx="8970" formatCode="General">
                  <c:v>-0.14828497389011899</c:v>
                </c:pt>
                <c:pt idx="8971" formatCode="General">
                  <c:v>-0.146694972477353</c:v>
                </c:pt>
                <c:pt idx="8972" formatCode="General">
                  <c:v>-0.141748499875824</c:v>
                </c:pt>
                <c:pt idx="8973" formatCode="General">
                  <c:v>-0.13492597521611399</c:v>
                </c:pt>
                <c:pt idx="8974" formatCode="General">
                  <c:v>-0.12664582093226601</c:v>
                </c:pt>
                <c:pt idx="8975" formatCode="General">
                  <c:v>-0.11676747667272699</c:v>
                </c:pt>
                <c:pt idx="8976" formatCode="General">
                  <c:v>-0.104324570650684</c:v>
                </c:pt>
                <c:pt idx="8977" formatCode="General">
                  <c:v>-8.9375331965619406E-2</c:v>
                </c:pt>
                <c:pt idx="8978" formatCode="General">
                  <c:v>-7.3028808336407E-2</c:v>
                </c:pt>
                <c:pt idx="8979" formatCode="General">
                  <c:v>-5.5957501736664098E-2</c:v>
                </c:pt>
                <c:pt idx="8980" formatCode="General">
                  <c:v>-3.8769494138579802E-2</c:v>
                </c:pt>
                <c:pt idx="8981" formatCode="General">
                  <c:v>-2.0612002762085701E-2</c:v>
                </c:pt>
                <c:pt idx="8982" formatCode="General">
                  <c:v>-1.2162045448368801E-3</c:v>
                </c:pt>
                <c:pt idx="8983" formatCode="General">
                  <c:v>1.8436289261253101E-2</c:v>
                </c:pt>
                <c:pt idx="8984" formatCode="General">
                  <c:v>3.75866536130176E-2</c:v>
                </c:pt>
                <c:pt idx="8985" formatCode="General">
                  <c:v>5.5186794765906003E-2</c:v>
                </c:pt>
                <c:pt idx="8986" formatCode="General">
                  <c:v>7.0891441121433502E-2</c:v>
                </c:pt>
                <c:pt idx="8987" formatCode="General">
                  <c:v>8.5047905727005393E-2</c:v>
                </c:pt>
                <c:pt idx="8988" formatCode="General">
                  <c:v>9.7038310268040107E-2</c:v>
                </c:pt>
                <c:pt idx="8989" formatCode="General">
                  <c:v>0.10540535093817301</c:v>
                </c:pt>
                <c:pt idx="8990" formatCode="General">
                  <c:v>0.10954745287675199</c:v>
                </c:pt>
                <c:pt idx="8991" formatCode="General">
                  <c:v>0.10911993269673299</c:v>
                </c:pt>
                <c:pt idx="8992" formatCode="General">
                  <c:v>0.104183883739662</c:v>
                </c:pt>
                <c:pt idx="8993" formatCode="General">
                  <c:v>9.5136217329273298E-2</c:v>
                </c:pt>
                <c:pt idx="8994" formatCode="General">
                  <c:v>8.2281894056551605E-2</c:v>
                </c:pt>
                <c:pt idx="8995" formatCode="General">
                  <c:v>6.6217398099349095E-2</c:v>
                </c:pt>
                <c:pt idx="8996" formatCode="General">
                  <c:v>4.7889689055480703E-2</c:v>
                </c:pt>
                <c:pt idx="8997" formatCode="General">
                  <c:v>2.86698092947377E-2</c:v>
                </c:pt>
                <c:pt idx="8998" formatCode="General">
                  <c:v>9.01669594166442E-3</c:v>
                </c:pt>
                <c:pt idx="8999" formatCode="General">
                  <c:v>-1.0737454081571901E-2</c:v>
                </c:pt>
                <c:pt idx="9000" formatCode="General">
                  <c:v>-3.0023976939529799E-2</c:v>
                </c:pt>
                <c:pt idx="9001" formatCode="General">
                  <c:v>-4.7877287680717397E-2</c:v>
                </c:pt>
                <c:pt idx="9002" formatCode="General">
                  <c:v>-6.3010561608332405E-2</c:v>
                </c:pt>
                <c:pt idx="9003" formatCode="General">
                  <c:v>-7.5157754248751193E-2</c:v>
                </c:pt>
                <c:pt idx="9004" formatCode="General">
                  <c:v>-8.4891663322938196E-2</c:v>
                </c:pt>
                <c:pt idx="9005" formatCode="General">
                  <c:v>-9.1992069486163605E-2</c:v>
                </c:pt>
                <c:pt idx="9006" formatCode="General">
                  <c:v>-9.5529789287241498E-2</c:v>
                </c:pt>
                <c:pt idx="9007" formatCode="General">
                  <c:v>-9.5517674979131398E-2</c:v>
                </c:pt>
                <c:pt idx="9008" formatCode="General">
                  <c:v>-9.1604684282206902E-2</c:v>
                </c:pt>
                <c:pt idx="9009" formatCode="General">
                  <c:v>-8.3182334029313201E-2</c:v>
                </c:pt>
                <c:pt idx="9010" formatCode="General">
                  <c:v>-7.1320185789770701E-2</c:v>
                </c:pt>
                <c:pt idx="9011" formatCode="General">
                  <c:v>-5.74681686197554E-2</c:v>
                </c:pt>
                <c:pt idx="9012" formatCode="General">
                  <c:v>-4.2467286393323901E-2</c:v>
                </c:pt>
                <c:pt idx="9013" formatCode="General">
                  <c:v>-2.7254169455553701E-2</c:v>
                </c:pt>
                <c:pt idx="9014" formatCode="General">
                  <c:v>-1.25808555886508E-2</c:v>
                </c:pt>
                <c:pt idx="9015" formatCode="General">
                  <c:v>1.08005681837018E-3</c:v>
                </c:pt>
                <c:pt idx="9016" formatCode="General">
                  <c:v>1.2906031359853199E-2</c:v>
                </c:pt>
                <c:pt idx="9017" formatCode="General">
                  <c:v>2.2622028223573201E-2</c:v>
                </c:pt>
                <c:pt idx="9018" formatCode="General">
                  <c:v>3.0862704488025899E-2</c:v>
                </c:pt>
                <c:pt idx="9019" formatCode="General">
                  <c:v>3.7401832675872798E-2</c:v>
                </c:pt>
                <c:pt idx="9020" formatCode="General">
                  <c:v>4.2144254845186503E-2</c:v>
                </c:pt>
                <c:pt idx="9021" formatCode="General">
                  <c:v>4.5065012470411003E-2</c:v>
                </c:pt>
                <c:pt idx="9022" formatCode="General">
                  <c:v>4.6213842824398298E-2</c:v>
                </c:pt>
                <c:pt idx="9023" formatCode="General">
                  <c:v>4.64999706136945E-2</c:v>
                </c:pt>
                <c:pt idx="9024" formatCode="General">
                  <c:v>4.6572772750721497E-2</c:v>
                </c:pt>
                <c:pt idx="9025" formatCode="General">
                  <c:v>4.6936385184068903E-2</c:v>
                </c:pt>
                <c:pt idx="9026" formatCode="General">
                  <c:v>4.7622598334121601E-2</c:v>
                </c:pt>
                <c:pt idx="9027" formatCode="General">
                  <c:v>4.7767573013174497E-2</c:v>
                </c:pt>
                <c:pt idx="9028" formatCode="General">
                  <c:v>4.6538635839671903E-2</c:v>
                </c:pt>
                <c:pt idx="9029" formatCode="General">
                  <c:v>4.4177536974032303E-2</c:v>
                </c:pt>
                <c:pt idx="9030" formatCode="General">
                  <c:v>4.17983464707989E-2</c:v>
                </c:pt>
                <c:pt idx="9031" formatCode="General">
                  <c:v>4.0593328412005698E-2</c:v>
                </c:pt>
                <c:pt idx="9032" formatCode="General">
                  <c:v>4.0964185596666501E-2</c:v>
                </c:pt>
                <c:pt idx="9033" formatCode="General">
                  <c:v>4.1849301027645003E-2</c:v>
                </c:pt>
                <c:pt idx="9034" formatCode="General">
                  <c:v>4.1920659997210098E-2</c:v>
                </c:pt>
                <c:pt idx="9035" formatCode="General">
                  <c:v>4.1482692915922402E-2</c:v>
                </c:pt>
                <c:pt idx="9036" formatCode="General">
                  <c:v>4.1229798924322603E-2</c:v>
                </c:pt>
                <c:pt idx="9037" formatCode="General">
                  <c:v>4.0355364557947603E-2</c:v>
                </c:pt>
                <c:pt idx="9038" formatCode="General">
                  <c:v>3.80698882170439E-2</c:v>
                </c:pt>
                <c:pt idx="9039" formatCode="General">
                  <c:v>3.5280702378866803E-2</c:v>
                </c:pt>
                <c:pt idx="9040" formatCode="General">
                  <c:v>3.3215775196483999E-2</c:v>
                </c:pt>
                <c:pt idx="9041" formatCode="General">
                  <c:v>3.28244258185134E-2</c:v>
                </c:pt>
                <c:pt idx="9042" formatCode="General">
                  <c:v>3.5293648556491801E-2</c:v>
                </c:pt>
                <c:pt idx="9043" formatCode="General">
                  <c:v>4.0234747376859899E-2</c:v>
                </c:pt>
                <c:pt idx="9044" formatCode="General">
                  <c:v>4.6496533196049801E-2</c:v>
                </c:pt>
                <c:pt idx="9045" formatCode="General">
                  <c:v>5.3141204059734999E-2</c:v>
                </c:pt>
                <c:pt idx="9046" formatCode="General">
                  <c:v>5.9806494073630201E-2</c:v>
                </c:pt>
                <c:pt idx="9047" formatCode="General">
                  <c:v>6.6645829719969699E-2</c:v>
                </c:pt>
                <c:pt idx="9048" formatCode="General">
                  <c:v>7.2398859505021201E-2</c:v>
                </c:pt>
                <c:pt idx="9049" formatCode="General">
                  <c:v>7.7159898234435295E-2</c:v>
                </c:pt>
                <c:pt idx="9050" formatCode="General">
                  <c:v>8.18665324459769E-2</c:v>
                </c:pt>
                <c:pt idx="9051" formatCode="General">
                  <c:v>8.5840750637082297E-2</c:v>
                </c:pt>
                <c:pt idx="9052" formatCode="General">
                  <c:v>8.8928006564555503E-2</c:v>
                </c:pt>
                <c:pt idx="9053" formatCode="General">
                  <c:v>9.1512914194652697E-2</c:v>
                </c:pt>
                <c:pt idx="9054" formatCode="General">
                  <c:v>9.2630803972889003E-2</c:v>
                </c:pt>
                <c:pt idx="9055" formatCode="General">
                  <c:v>9.1113481488856604E-2</c:v>
                </c:pt>
                <c:pt idx="9056" formatCode="General">
                  <c:v>8.6043643900376901E-2</c:v>
                </c:pt>
                <c:pt idx="9057" formatCode="General">
                  <c:v>7.6870608865057102E-2</c:v>
                </c:pt>
                <c:pt idx="9058" formatCode="General">
                  <c:v>6.4495685422921806E-2</c:v>
                </c:pt>
                <c:pt idx="9059" formatCode="General">
                  <c:v>5.0046551783872198E-2</c:v>
                </c:pt>
                <c:pt idx="9060" formatCode="General">
                  <c:v>3.38640059728018E-2</c:v>
                </c:pt>
                <c:pt idx="9061" formatCode="General">
                  <c:v>1.68898102557614E-2</c:v>
                </c:pt>
                <c:pt idx="9062" formatCode="General">
                  <c:v>5.9610354554145495E-4</c:v>
                </c:pt>
                <c:pt idx="9063" formatCode="General">
                  <c:v>-1.37244268946046E-2</c:v>
                </c:pt>
                <c:pt idx="9064" formatCode="General">
                  <c:v>-2.53306090097138E-2</c:v>
                </c:pt>
                <c:pt idx="9065" formatCode="General">
                  <c:v>-3.4532675472964097E-2</c:v>
                </c:pt>
                <c:pt idx="9066" formatCode="General">
                  <c:v>-4.20164541417231E-2</c:v>
                </c:pt>
                <c:pt idx="9067" formatCode="General">
                  <c:v>-4.8496677434458103E-2</c:v>
                </c:pt>
                <c:pt idx="9068" formatCode="General">
                  <c:v>-5.4190602086119401E-2</c:v>
                </c:pt>
                <c:pt idx="9069" formatCode="General">
                  <c:v>-5.8337164273763897E-2</c:v>
                </c:pt>
                <c:pt idx="9070" formatCode="General">
                  <c:v>-6.0497301718607101E-2</c:v>
                </c:pt>
                <c:pt idx="9071" formatCode="General">
                  <c:v>-6.2216144069650099E-2</c:v>
                </c:pt>
                <c:pt idx="9072" formatCode="General">
                  <c:v>-6.4717071302572607E-2</c:v>
                </c:pt>
                <c:pt idx="9073" formatCode="General">
                  <c:v>-6.7506686494192295E-2</c:v>
                </c:pt>
                <c:pt idx="9074" formatCode="General">
                  <c:v>-7.0268450409547795E-2</c:v>
                </c:pt>
                <c:pt idx="9075" formatCode="General">
                  <c:v>-7.2806644919480898E-2</c:v>
                </c:pt>
                <c:pt idx="9076" formatCode="General">
                  <c:v>-7.4609543301965495E-2</c:v>
                </c:pt>
                <c:pt idx="9077" formatCode="General">
                  <c:v>-7.48885804250949E-2</c:v>
                </c:pt>
                <c:pt idx="9078" formatCode="General">
                  <c:v>-7.3129217430721802E-2</c:v>
                </c:pt>
                <c:pt idx="9079" formatCode="General">
                  <c:v>-7.0055368007614305E-2</c:v>
                </c:pt>
                <c:pt idx="9080" formatCode="General">
                  <c:v>-6.7083030012885597E-2</c:v>
                </c:pt>
                <c:pt idx="9081" formatCode="General">
                  <c:v>-6.4498475211632794E-2</c:v>
                </c:pt>
                <c:pt idx="9082" formatCode="General">
                  <c:v>-6.26546857151037E-2</c:v>
                </c:pt>
                <c:pt idx="9083" formatCode="General">
                  <c:v>-6.1738485985376103E-2</c:v>
                </c:pt>
                <c:pt idx="9084" formatCode="General">
                  <c:v>-6.1290878317964703E-2</c:v>
                </c:pt>
                <c:pt idx="9085" formatCode="General">
                  <c:v>-6.0572146419683302E-2</c:v>
                </c:pt>
                <c:pt idx="9086" formatCode="General">
                  <c:v>-5.9344457859093799E-2</c:v>
                </c:pt>
                <c:pt idx="9087" formatCode="General">
                  <c:v>-5.7202751613601499E-2</c:v>
                </c:pt>
                <c:pt idx="9088" formatCode="General">
                  <c:v>-5.3401205974288497E-2</c:v>
                </c:pt>
                <c:pt idx="9089" formatCode="General">
                  <c:v>-4.8822046929325402E-2</c:v>
                </c:pt>
                <c:pt idx="9090" formatCode="General">
                  <c:v>-4.41539385186124E-2</c:v>
                </c:pt>
                <c:pt idx="9091" formatCode="General">
                  <c:v>-4.0318499494349798E-2</c:v>
                </c:pt>
                <c:pt idx="9092" formatCode="General">
                  <c:v>-3.7844732397768602E-2</c:v>
                </c:pt>
                <c:pt idx="9093" formatCode="General">
                  <c:v>-3.6341879802815301E-2</c:v>
                </c:pt>
                <c:pt idx="9094" formatCode="General">
                  <c:v>-3.57681902684793E-2</c:v>
                </c:pt>
                <c:pt idx="9095" formatCode="General">
                  <c:v>-3.6007619811443597E-2</c:v>
                </c:pt>
                <c:pt idx="9096" formatCode="General">
                  <c:v>-3.6677413988257003E-2</c:v>
                </c:pt>
                <c:pt idx="9097" formatCode="General">
                  <c:v>-3.7582293263774699E-2</c:v>
                </c:pt>
                <c:pt idx="9098" formatCode="General">
                  <c:v>-3.8480697647473201E-2</c:v>
                </c:pt>
                <c:pt idx="9099" formatCode="General">
                  <c:v>-3.9140273112957598E-2</c:v>
                </c:pt>
                <c:pt idx="9100" formatCode="General">
                  <c:v>-4.0044883289073401E-2</c:v>
                </c:pt>
                <c:pt idx="9101" formatCode="General">
                  <c:v>-4.10722508897527E-2</c:v>
                </c:pt>
                <c:pt idx="9102" formatCode="General">
                  <c:v>-4.0827546721270903E-2</c:v>
                </c:pt>
                <c:pt idx="9103" formatCode="General">
                  <c:v>-3.81915029350808E-2</c:v>
                </c:pt>
                <c:pt idx="9104" formatCode="General">
                  <c:v>-3.3237607760941097E-2</c:v>
                </c:pt>
                <c:pt idx="9105" formatCode="General">
                  <c:v>-2.72252346247298E-2</c:v>
                </c:pt>
                <c:pt idx="9106" formatCode="General">
                  <c:v>-2.1350757970975302E-2</c:v>
                </c:pt>
                <c:pt idx="9107" formatCode="General">
                  <c:v>-1.55636008868534E-2</c:v>
                </c:pt>
                <c:pt idx="9108" formatCode="General">
                  <c:v>-9.9778656700429801E-3</c:v>
                </c:pt>
                <c:pt idx="9109" formatCode="General">
                  <c:v>-5.5832835609228599E-3</c:v>
                </c:pt>
                <c:pt idx="9110" formatCode="General">
                  <c:v>-3.3395915198162602E-3</c:v>
                </c:pt>
                <c:pt idx="9111" formatCode="General">
                  <c:v>-3.7437512433721198E-3</c:v>
                </c:pt>
                <c:pt idx="9112" formatCode="General">
                  <c:v>-6.0773805512678797E-3</c:v>
                </c:pt>
                <c:pt idx="9113" formatCode="General">
                  <c:v>-8.4209478573829596E-3</c:v>
                </c:pt>
                <c:pt idx="9114" formatCode="General">
                  <c:v>-1.04240727752519E-2</c:v>
                </c:pt>
                <c:pt idx="9115" formatCode="General">
                  <c:v>-1.21667413305844E-2</c:v>
                </c:pt>
                <c:pt idx="9116" formatCode="General">
                  <c:v>-1.24062201049637E-2</c:v>
                </c:pt>
                <c:pt idx="9117" formatCode="General">
                  <c:v>-1.09550928303379E-2</c:v>
                </c:pt>
                <c:pt idx="9118" formatCode="General">
                  <c:v>-8.7054683732865103E-3</c:v>
                </c:pt>
                <c:pt idx="9119" formatCode="General">
                  <c:v>-6.2701941575297104E-3</c:v>
                </c:pt>
                <c:pt idx="9120" formatCode="General">
                  <c:v>-2.3319235078383699E-3</c:v>
                </c:pt>
                <c:pt idx="9121" formatCode="General">
                  <c:v>3.9122228930157698E-3</c:v>
                </c:pt>
                <c:pt idx="9122" formatCode="General">
                  <c:v>1.15026010847867E-2</c:v>
                </c:pt>
                <c:pt idx="9123" formatCode="General">
                  <c:v>2.0371134105444499E-2</c:v>
                </c:pt>
                <c:pt idx="9124" formatCode="General">
                  <c:v>3.0127879043748699E-2</c:v>
                </c:pt>
                <c:pt idx="9125" formatCode="General">
                  <c:v>4.0400134818174803E-2</c:v>
                </c:pt>
                <c:pt idx="9126" formatCode="General">
                  <c:v>5.0978893756242302E-2</c:v>
                </c:pt>
                <c:pt idx="9127" formatCode="General">
                  <c:v>6.2138449580309597E-2</c:v>
                </c:pt>
                <c:pt idx="9128" formatCode="General">
                  <c:v>7.3763609050586695E-2</c:v>
                </c:pt>
                <c:pt idx="9129" formatCode="General">
                  <c:v>8.4369143711288994E-2</c:v>
                </c:pt>
                <c:pt idx="9130" formatCode="General">
                  <c:v>9.2923484354667504E-2</c:v>
                </c:pt>
                <c:pt idx="9131" formatCode="General">
                  <c:v>9.8344539076218498E-2</c:v>
                </c:pt>
                <c:pt idx="9132" formatCode="General">
                  <c:v>0.100345181004573</c:v>
                </c:pt>
                <c:pt idx="9133" formatCode="General">
                  <c:v>0.100525415624797</c:v>
                </c:pt>
                <c:pt idx="9134" formatCode="General">
                  <c:v>9.8980445916490994E-2</c:v>
                </c:pt>
                <c:pt idx="9135" formatCode="General">
                  <c:v>9.4907069955848397E-2</c:v>
                </c:pt>
                <c:pt idx="9136" formatCode="General">
                  <c:v>8.9785061925695006E-2</c:v>
                </c:pt>
                <c:pt idx="9137" formatCode="General">
                  <c:v>8.5120989646952805E-2</c:v>
                </c:pt>
                <c:pt idx="9138" formatCode="General">
                  <c:v>8.01808613261277E-2</c:v>
                </c:pt>
                <c:pt idx="9139" formatCode="General">
                  <c:v>7.43265228280581E-2</c:v>
                </c:pt>
                <c:pt idx="9140" formatCode="General">
                  <c:v>6.8470984633596299E-2</c:v>
                </c:pt>
                <c:pt idx="9141" formatCode="General">
                  <c:v>6.2575311919831095E-2</c:v>
                </c:pt>
                <c:pt idx="9142" formatCode="General">
                  <c:v>5.6179352490745897E-2</c:v>
                </c:pt>
                <c:pt idx="9143" formatCode="General">
                  <c:v>4.9525436353910698E-2</c:v>
                </c:pt>
                <c:pt idx="9144" formatCode="General">
                  <c:v>4.2315124006177603E-2</c:v>
                </c:pt>
                <c:pt idx="9145" formatCode="General">
                  <c:v>3.4885175760186501E-2</c:v>
                </c:pt>
                <c:pt idx="9146" formatCode="General">
                  <c:v>2.8354429314200801E-2</c:v>
                </c:pt>
                <c:pt idx="9147" formatCode="General">
                  <c:v>2.33480789145924E-2</c:v>
                </c:pt>
                <c:pt idx="9148" formatCode="General">
                  <c:v>2.04708844018405E-2</c:v>
                </c:pt>
                <c:pt idx="9149" formatCode="General">
                  <c:v>1.9825288296799502E-2</c:v>
                </c:pt>
                <c:pt idx="9150" formatCode="General">
                  <c:v>2.0281378468320899E-2</c:v>
                </c:pt>
                <c:pt idx="9151" formatCode="General">
                  <c:v>2.0650289153324199E-2</c:v>
                </c:pt>
                <c:pt idx="9152" formatCode="General">
                  <c:v>2.1013478028276699E-2</c:v>
                </c:pt>
                <c:pt idx="9153" formatCode="General">
                  <c:v>2.2080410570339101E-2</c:v>
                </c:pt>
                <c:pt idx="9154" formatCode="General">
                  <c:v>2.3536881880387099E-2</c:v>
                </c:pt>
                <c:pt idx="9155" formatCode="General">
                  <c:v>2.5420248792415501E-2</c:v>
                </c:pt>
                <c:pt idx="9156" formatCode="General">
                  <c:v>2.8554420028513501E-2</c:v>
                </c:pt>
                <c:pt idx="9157" formatCode="General">
                  <c:v>3.2443743948792798E-2</c:v>
                </c:pt>
                <c:pt idx="9158" formatCode="General">
                  <c:v>3.5981341747105197E-2</c:v>
                </c:pt>
                <c:pt idx="9159" formatCode="General">
                  <c:v>3.8666522450123801E-2</c:v>
                </c:pt>
                <c:pt idx="9160" formatCode="General">
                  <c:v>4.1353074158448397E-2</c:v>
                </c:pt>
                <c:pt idx="9161" formatCode="General">
                  <c:v>4.34534957492081E-2</c:v>
                </c:pt>
                <c:pt idx="9162" formatCode="General">
                  <c:v>4.3553891696054899E-2</c:v>
                </c:pt>
                <c:pt idx="9163" formatCode="General">
                  <c:v>4.2141391793559198E-2</c:v>
                </c:pt>
                <c:pt idx="9164" formatCode="General">
                  <c:v>3.9432790330497701E-2</c:v>
                </c:pt>
                <c:pt idx="9165" formatCode="General">
                  <c:v>3.5672877941093202E-2</c:v>
                </c:pt>
                <c:pt idx="9166" formatCode="General">
                  <c:v>3.1001488818677599E-2</c:v>
                </c:pt>
                <c:pt idx="9167" formatCode="General">
                  <c:v>2.4481589629247399E-2</c:v>
                </c:pt>
                <c:pt idx="9168" formatCode="General">
                  <c:v>1.52910919178078E-2</c:v>
                </c:pt>
                <c:pt idx="9169" formatCode="General">
                  <c:v>3.7888334805712201E-3</c:v>
                </c:pt>
                <c:pt idx="9170" formatCode="General">
                  <c:v>-9.1682505462596705E-3</c:v>
                </c:pt>
                <c:pt idx="9171" formatCode="General">
                  <c:v>-2.3987056097155901E-2</c:v>
                </c:pt>
                <c:pt idx="9172" formatCode="General">
                  <c:v>-4.0439282074722999E-2</c:v>
                </c:pt>
                <c:pt idx="9173" formatCode="General">
                  <c:v>-5.7029099512219197E-2</c:v>
                </c:pt>
                <c:pt idx="9174" formatCode="General">
                  <c:v>-7.2909555242505503E-2</c:v>
                </c:pt>
                <c:pt idx="9175" formatCode="General">
                  <c:v>-8.7345588790849402E-2</c:v>
                </c:pt>
                <c:pt idx="9176" formatCode="General">
                  <c:v>-9.9556696387116603E-2</c:v>
                </c:pt>
                <c:pt idx="9177" formatCode="General">
                  <c:v>-0.10853139974474101</c:v>
                </c:pt>
                <c:pt idx="9178" formatCode="General">
                  <c:v>-0.113724317571595</c:v>
                </c:pt>
                <c:pt idx="9179" formatCode="General">
                  <c:v>-0.11533175075967</c:v>
                </c:pt>
                <c:pt idx="9180" formatCode="General">
                  <c:v>-0.113748417568655</c:v>
                </c:pt>
                <c:pt idx="9181" formatCode="General">
                  <c:v>-0.109311930169502</c:v>
                </c:pt>
                <c:pt idx="9182" formatCode="General">
                  <c:v>-0.102686512514005</c:v>
                </c:pt>
                <c:pt idx="9183" formatCode="General">
                  <c:v>-9.4979974898613206E-2</c:v>
                </c:pt>
                <c:pt idx="9184" formatCode="General">
                  <c:v>-8.7026383203132496E-2</c:v>
                </c:pt>
                <c:pt idx="9185" formatCode="General">
                  <c:v>-7.9527958949113201E-2</c:v>
                </c:pt>
                <c:pt idx="9186" formatCode="General">
                  <c:v>-7.2751311626839205E-2</c:v>
                </c:pt>
                <c:pt idx="9187" formatCode="General">
                  <c:v>-6.6530184310026594E-2</c:v>
                </c:pt>
                <c:pt idx="9188" formatCode="General">
                  <c:v>-6.0763207288299398E-2</c:v>
                </c:pt>
                <c:pt idx="9189" formatCode="General">
                  <c:v>-5.6067587114400998E-2</c:v>
                </c:pt>
                <c:pt idx="9190" formatCode="General">
                  <c:v>-5.2945578018171201E-2</c:v>
                </c:pt>
                <c:pt idx="9191" formatCode="General">
                  <c:v>-5.0224700769287603E-2</c:v>
                </c:pt>
                <c:pt idx="9192" formatCode="General">
                  <c:v>-4.7688034855442901E-2</c:v>
                </c:pt>
                <c:pt idx="9193" formatCode="General">
                  <c:v>-4.5989560879944498E-2</c:v>
                </c:pt>
                <c:pt idx="9194" formatCode="General">
                  <c:v>-4.4528213101887801E-2</c:v>
                </c:pt>
                <c:pt idx="9195" formatCode="General">
                  <c:v>-4.31715577386481E-2</c:v>
                </c:pt>
                <c:pt idx="9196" formatCode="General">
                  <c:v>-4.1876318547287197E-2</c:v>
                </c:pt>
                <c:pt idx="9197" formatCode="General">
                  <c:v>-4.0149323548839197E-2</c:v>
                </c:pt>
                <c:pt idx="9198" formatCode="General">
                  <c:v>-3.7626739653348402E-2</c:v>
                </c:pt>
                <c:pt idx="9199" formatCode="General">
                  <c:v>-3.4774514052528301E-2</c:v>
                </c:pt>
                <c:pt idx="9200" formatCode="General">
                  <c:v>-3.3080423870545703E-2</c:v>
                </c:pt>
                <c:pt idx="9201" formatCode="General">
                  <c:v>-3.2724459989522198E-2</c:v>
                </c:pt>
                <c:pt idx="9202" formatCode="General">
                  <c:v>-3.2178590273736402E-2</c:v>
                </c:pt>
                <c:pt idx="9203" formatCode="General">
                  <c:v>-3.10157230548096E-2</c:v>
                </c:pt>
                <c:pt idx="9204" formatCode="General">
                  <c:v>-2.9495994285121702E-2</c:v>
                </c:pt>
                <c:pt idx="9205" formatCode="General">
                  <c:v>-2.6963475826453101E-2</c:v>
                </c:pt>
                <c:pt idx="9206" formatCode="General">
                  <c:v>-2.3500669730411001E-2</c:v>
                </c:pt>
                <c:pt idx="9207" formatCode="General">
                  <c:v>-1.9165379609971601E-2</c:v>
                </c:pt>
                <c:pt idx="9208" formatCode="General">
                  <c:v>-1.34052505996746E-2</c:v>
                </c:pt>
                <c:pt idx="9209" formatCode="General">
                  <c:v>-6.5401912972985103E-3</c:v>
                </c:pt>
                <c:pt idx="9210" formatCode="General">
                  <c:v>4.39692172156242E-4</c:v>
                </c:pt>
                <c:pt idx="9211" formatCode="General">
                  <c:v>7.53655072881296E-3</c:v>
                </c:pt>
                <c:pt idx="9212" formatCode="General">
                  <c:v>1.49263040180881E-2</c:v>
                </c:pt>
                <c:pt idx="9213" formatCode="General">
                  <c:v>2.1352117800236801E-2</c:v>
                </c:pt>
                <c:pt idx="9214" formatCode="General">
                  <c:v>2.6810172683944301E-2</c:v>
                </c:pt>
                <c:pt idx="9215" formatCode="General">
                  <c:v>3.1808714660847698E-2</c:v>
                </c:pt>
                <c:pt idx="9216" formatCode="General">
                  <c:v>3.6165741664955897E-2</c:v>
                </c:pt>
                <c:pt idx="9217" formatCode="General">
                  <c:v>3.9090487483105903E-2</c:v>
                </c:pt>
                <c:pt idx="9218" formatCode="General">
                  <c:v>3.9872519545105997E-2</c:v>
                </c:pt>
                <c:pt idx="9219" formatCode="General">
                  <c:v>3.84540456381351E-2</c:v>
                </c:pt>
                <c:pt idx="9220" formatCode="General">
                  <c:v>3.4585180313967602E-2</c:v>
                </c:pt>
                <c:pt idx="9221" formatCode="General">
                  <c:v>2.8566756806484499E-2</c:v>
                </c:pt>
                <c:pt idx="9222" formatCode="General">
                  <c:v>2.13550894888749E-2</c:v>
                </c:pt>
                <c:pt idx="9223" formatCode="General">
                  <c:v>1.4081013057464399E-2</c:v>
                </c:pt>
                <c:pt idx="9224" formatCode="General">
                  <c:v>7.0713200156076999E-3</c:v>
                </c:pt>
                <c:pt idx="9225">
                  <c:v>3.85004685038524E-5</c:v>
                </c:pt>
                <c:pt idx="9226" formatCode="General">
                  <c:v>-6.9291972352741402E-3</c:v>
                </c:pt>
                <c:pt idx="9227" formatCode="General">
                  <c:v>-1.3677915285871801E-2</c:v>
                </c:pt>
                <c:pt idx="9228" formatCode="General">
                  <c:v>-1.9711603044168802E-2</c:v>
                </c:pt>
                <c:pt idx="9229" formatCode="General">
                  <c:v>-2.3965368462602301E-2</c:v>
                </c:pt>
                <c:pt idx="9230" formatCode="General">
                  <c:v>-2.5883551510261098E-2</c:v>
                </c:pt>
                <c:pt idx="9231" formatCode="General">
                  <c:v>-2.5967307565677399E-2</c:v>
                </c:pt>
                <c:pt idx="9232" formatCode="General">
                  <c:v>-2.4864584692977001E-2</c:v>
                </c:pt>
                <c:pt idx="9233" formatCode="General">
                  <c:v>-2.2329455243035999E-2</c:v>
                </c:pt>
                <c:pt idx="9234" formatCode="General">
                  <c:v>-1.8791508321218099E-2</c:v>
                </c:pt>
                <c:pt idx="9235" formatCode="General">
                  <c:v>-1.4770117391732699E-2</c:v>
                </c:pt>
                <c:pt idx="9236" formatCode="General">
                  <c:v>-1.03834509613836E-2</c:v>
                </c:pt>
                <c:pt idx="9237" formatCode="General">
                  <c:v>-5.53081475598775E-3</c:v>
                </c:pt>
                <c:pt idx="9238" formatCode="General">
                  <c:v>4.2428427743419598E-4</c:v>
                </c:pt>
                <c:pt idx="9239" formatCode="General">
                  <c:v>6.8553053690351799E-3</c:v>
                </c:pt>
                <c:pt idx="9240" formatCode="General">
                  <c:v>1.3003429698951199E-2</c:v>
                </c:pt>
                <c:pt idx="9241" formatCode="General">
                  <c:v>1.9214441618488499E-2</c:v>
                </c:pt>
                <c:pt idx="9242" formatCode="General">
                  <c:v>2.5404868440960501E-2</c:v>
                </c:pt>
                <c:pt idx="9243" formatCode="General">
                  <c:v>3.11587222391627E-2</c:v>
                </c:pt>
                <c:pt idx="9244" formatCode="General">
                  <c:v>3.5846064910220701E-2</c:v>
                </c:pt>
                <c:pt idx="9245" formatCode="General">
                  <c:v>3.9103106214314301E-2</c:v>
                </c:pt>
                <c:pt idx="9246" formatCode="General">
                  <c:v>4.1294604134932203E-2</c:v>
                </c:pt>
                <c:pt idx="9247" formatCode="General">
                  <c:v>4.3286107283375098E-2</c:v>
                </c:pt>
                <c:pt idx="9248" formatCode="General">
                  <c:v>4.6386577662088799E-2</c:v>
                </c:pt>
                <c:pt idx="9249" formatCode="General">
                  <c:v>5.0645683088594698E-2</c:v>
                </c:pt>
                <c:pt idx="9250" formatCode="General">
                  <c:v>5.5325893931117399E-2</c:v>
                </c:pt>
                <c:pt idx="9251" formatCode="General">
                  <c:v>6.0460891337041897E-2</c:v>
                </c:pt>
                <c:pt idx="9252" formatCode="General">
                  <c:v>6.5781762193248799E-2</c:v>
                </c:pt>
                <c:pt idx="9253" formatCode="General">
                  <c:v>7.0216028323395394E-2</c:v>
                </c:pt>
                <c:pt idx="9254" formatCode="General">
                  <c:v>7.3061314716839298E-2</c:v>
                </c:pt>
                <c:pt idx="9255" formatCode="General">
                  <c:v>7.43089870250975E-2</c:v>
                </c:pt>
                <c:pt idx="9256" formatCode="General">
                  <c:v>7.4078288694377298E-2</c:v>
                </c:pt>
                <c:pt idx="9257" formatCode="General">
                  <c:v>7.2393050508585896E-2</c:v>
                </c:pt>
                <c:pt idx="9258" formatCode="General">
                  <c:v>6.9618532286107898E-2</c:v>
                </c:pt>
                <c:pt idx="9259" formatCode="General">
                  <c:v>6.6241380789971896E-2</c:v>
                </c:pt>
                <c:pt idx="9260" formatCode="General">
                  <c:v>6.2854728692568099E-2</c:v>
                </c:pt>
                <c:pt idx="9261" formatCode="General">
                  <c:v>5.9664722552280301E-2</c:v>
                </c:pt>
                <c:pt idx="9262" formatCode="General">
                  <c:v>5.6819376254032598E-2</c:v>
                </c:pt>
                <c:pt idx="9263" formatCode="General">
                  <c:v>5.5000825669835503E-2</c:v>
                </c:pt>
                <c:pt idx="9264" formatCode="General">
                  <c:v>5.33742286676894E-2</c:v>
                </c:pt>
                <c:pt idx="9265" formatCode="General">
                  <c:v>5.0322109926240602E-2</c:v>
                </c:pt>
                <c:pt idx="9266" formatCode="General">
                  <c:v>4.5650796225658499E-2</c:v>
                </c:pt>
                <c:pt idx="9267" formatCode="General">
                  <c:v>4.0701175826858497E-2</c:v>
                </c:pt>
                <c:pt idx="9268" formatCode="General">
                  <c:v>3.61522855414637E-2</c:v>
                </c:pt>
                <c:pt idx="9269" formatCode="General">
                  <c:v>3.1374918769105697E-2</c:v>
                </c:pt>
                <c:pt idx="9270" formatCode="General">
                  <c:v>2.65646111577931E-2</c:v>
                </c:pt>
                <c:pt idx="9271" formatCode="General">
                  <c:v>2.24415684212072E-2</c:v>
                </c:pt>
                <c:pt idx="9272" formatCode="General">
                  <c:v>1.8783631443980601E-2</c:v>
                </c:pt>
                <c:pt idx="9273" formatCode="General">
                  <c:v>1.4897057701035801E-2</c:v>
                </c:pt>
                <c:pt idx="9274" formatCode="General">
                  <c:v>1.1184760876686401E-2</c:v>
                </c:pt>
                <c:pt idx="9275" formatCode="General">
                  <c:v>8.8103000015305605E-3</c:v>
                </c:pt>
                <c:pt idx="9276" formatCode="General">
                  <c:v>7.9248766294411806E-3</c:v>
                </c:pt>
                <c:pt idx="9277" formatCode="General">
                  <c:v>7.8010476132629398E-3</c:v>
                </c:pt>
                <c:pt idx="9278" formatCode="General">
                  <c:v>8.2787955497142691E-3</c:v>
                </c:pt>
                <c:pt idx="9279" formatCode="General">
                  <c:v>9.2583966622097093E-3</c:v>
                </c:pt>
                <c:pt idx="9280" formatCode="General">
                  <c:v>9.7745431069597901E-3</c:v>
                </c:pt>
                <c:pt idx="9281" formatCode="General">
                  <c:v>9.7673308485514698E-3</c:v>
                </c:pt>
                <c:pt idx="9282" formatCode="General">
                  <c:v>9.09099408617179E-3</c:v>
                </c:pt>
                <c:pt idx="9283" formatCode="General">
                  <c:v>7.1920955577260103E-3</c:v>
                </c:pt>
                <c:pt idx="9284" formatCode="General">
                  <c:v>5.3251542978614702E-3</c:v>
                </c:pt>
                <c:pt idx="9285" formatCode="General">
                  <c:v>4.5632372362298598E-3</c:v>
                </c:pt>
                <c:pt idx="9286" formatCode="General">
                  <c:v>4.5570007066029301E-3</c:v>
                </c:pt>
                <c:pt idx="9287" formatCode="General">
                  <c:v>5.29922173742952E-3</c:v>
                </c:pt>
                <c:pt idx="9288" formatCode="General">
                  <c:v>6.8210205247028598E-3</c:v>
                </c:pt>
                <c:pt idx="9289" formatCode="General">
                  <c:v>7.6945923152798596E-3</c:v>
                </c:pt>
                <c:pt idx="9290" formatCode="General">
                  <c:v>7.6915211847694304E-3</c:v>
                </c:pt>
                <c:pt idx="9291" formatCode="General">
                  <c:v>7.6992833694546703E-3</c:v>
                </c:pt>
                <c:pt idx="9292" formatCode="General">
                  <c:v>7.8798960266015204E-3</c:v>
                </c:pt>
                <c:pt idx="9293" formatCode="General">
                  <c:v>7.62228571623484E-3</c:v>
                </c:pt>
                <c:pt idx="9294" formatCode="General">
                  <c:v>5.9736254010032798E-3</c:v>
                </c:pt>
                <c:pt idx="9295" formatCode="General">
                  <c:v>2.9378112075005799E-3</c:v>
                </c:pt>
                <c:pt idx="9296" formatCode="General">
                  <c:v>-5.9647833806861098E-4</c:v>
                </c:pt>
                <c:pt idx="9297" formatCode="General">
                  <c:v>-4.8427776390682397E-3</c:v>
                </c:pt>
                <c:pt idx="9298" formatCode="General">
                  <c:v>-1.06700902034608E-2</c:v>
                </c:pt>
                <c:pt idx="9299" formatCode="General">
                  <c:v>-1.7271410939350799E-2</c:v>
                </c:pt>
                <c:pt idx="9300" formatCode="General">
                  <c:v>-2.3786839209878102E-2</c:v>
                </c:pt>
                <c:pt idx="9301" formatCode="General">
                  <c:v>-3.0255966375607301E-2</c:v>
                </c:pt>
                <c:pt idx="9302" formatCode="General">
                  <c:v>-3.5512129482462802E-2</c:v>
                </c:pt>
                <c:pt idx="9303" formatCode="General">
                  <c:v>-3.8327075897945699E-2</c:v>
                </c:pt>
                <c:pt idx="9304" formatCode="General">
                  <c:v>-3.8844864522791997E-2</c:v>
                </c:pt>
                <c:pt idx="9305" formatCode="General">
                  <c:v>-3.7486422699508297E-2</c:v>
                </c:pt>
                <c:pt idx="9306" formatCode="General">
                  <c:v>-3.3876375851548797E-2</c:v>
                </c:pt>
                <c:pt idx="9307" formatCode="General">
                  <c:v>-2.8057809824645102E-2</c:v>
                </c:pt>
                <c:pt idx="9308" formatCode="General">
                  <c:v>-2.11611153801976E-2</c:v>
                </c:pt>
                <c:pt idx="9309" formatCode="General">
                  <c:v>-1.3720645640165299E-2</c:v>
                </c:pt>
                <c:pt idx="9310" formatCode="General">
                  <c:v>-6.9448416309146098E-3</c:v>
                </c:pt>
                <c:pt idx="9311" formatCode="General">
                  <c:v>-2.4295438559900902E-3</c:v>
                </c:pt>
                <c:pt idx="9312" formatCode="General">
                  <c:v>-1.2700915688663801E-3</c:v>
                </c:pt>
                <c:pt idx="9313" formatCode="General">
                  <c:v>-4.2619312244931099E-3</c:v>
                </c:pt>
                <c:pt idx="9314" formatCode="General">
                  <c:v>-1.1122979675886199E-2</c:v>
                </c:pt>
                <c:pt idx="9315" formatCode="General">
                  <c:v>-2.0798709440640498E-2</c:v>
                </c:pt>
                <c:pt idx="9316" formatCode="General">
                  <c:v>-3.2809261152111698E-2</c:v>
                </c:pt>
                <c:pt idx="9317" formatCode="General">
                  <c:v>-4.6986848520693097E-2</c:v>
                </c:pt>
                <c:pt idx="9318" formatCode="General">
                  <c:v>-6.2013558973655403E-2</c:v>
                </c:pt>
                <c:pt idx="9319" formatCode="General">
                  <c:v>-7.6310160991944806E-2</c:v>
                </c:pt>
                <c:pt idx="9320" formatCode="General">
                  <c:v>-8.9815125063443094E-2</c:v>
                </c:pt>
                <c:pt idx="9321" formatCode="General">
                  <c:v>-0.10214936865809</c:v>
                </c:pt>
                <c:pt idx="9322" formatCode="General">
                  <c:v>-0.11195432151416999</c:v>
                </c:pt>
                <c:pt idx="9323" formatCode="General">
                  <c:v>-0.118703326672998</c:v>
                </c:pt>
                <c:pt idx="9324" formatCode="General">
                  <c:v>-0.12234124200723</c:v>
                </c:pt>
                <c:pt idx="9325" formatCode="General">
                  <c:v>-0.12217819021708801</c:v>
                </c:pt>
                <c:pt idx="9326" formatCode="General">
                  <c:v>-0.117432675698231</c:v>
                </c:pt>
                <c:pt idx="9327" formatCode="General">
                  <c:v>-0.108263341425968</c:v>
                </c:pt>
                <c:pt idx="9328" formatCode="General">
                  <c:v>-9.6126226754408406E-2</c:v>
                </c:pt>
                <c:pt idx="9329" formatCode="General">
                  <c:v>-8.2997964501413196E-2</c:v>
                </c:pt>
                <c:pt idx="9330" formatCode="General">
                  <c:v>-7.0041920372542907E-2</c:v>
                </c:pt>
                <c:pt idx="9331" formatCode="General">
                  <c:v>-5.7936924331567899E-2</c:v>
                </c:pt>
                <c:pt idx="9332" formatCode="General">
                  <c:v>-4.67877114380362E-2</c:v>
                </c:pt>
                <c:pt idx="9333" formatCode="General">
                  <c:v>-3.6173956379095401E-2</c:v>
                </c:pt>
                <c:pt idx="9334" formatCode="General">
                  <c:v>-2.5607439441163799E-2</c:v>
                </c:pt>
                <c:pt idx="9335" formatCode="General">
                  <c:v>-1.47252082553864E-2</c:v>
                </c:pt>
                <c:pt idx="9336" formatCode="General">
                  <c:v>-4.0149189236115502E-3</c:v>
                </c:pt>
                <c:pt idx="9337" formatCode="General">
                  <c:v>5.1650179739842804E-3</c:v>
                </c:pt>
                <c:pt idx="9338" formatCode="General">
                  <c:v>1.23796806184912E-2</c:v>
                </c:pt>
                <c:pt idx="9339" formatCode="General">
                  <c:v>1.810412940068E-2</c:v>
                </c:pt>
                <c:pt idx="9340" formatCode="General">
                  <c:v>2.2188110574865801E-2</c:v>
                </c:pt>
                <c:pt idx="9341" formatCode="General">
                  <c:v>2.42881633707289E-2</c:v>
                </c:pt>
                <c:pt idx="9342" formatCode="General">
                  <c:v>2.4532882660607699E-2</c:v>
                </c:pt>
                <c:pt idx="9343" formatCode="General">
                  <c:v>2.3574377365777999E-2</c:v>
                </c:pt>
                <c:pt idx="9344" formatCode="General">
                  <c:v>2.1507343025222701E-2</c:v>
                </c:pt>
                <c:pt idx="9345" formatCode="General">
                  <c:v>1.7734906026402399E-2</c:v>
                </c:pt>
                <c:pt idx="9346" formatCode="General">
                  <c:v>1.17531292758599E-2</c:v>
                </c:pt>
                <c:pt idx="9347" formatCode="General">
                  <c:v>4.3835217353929302E-3</c:v>
                </c:pt>
                <c:pt idx="9348" formatCode="General">
                  <c:v>-3.14486890533738E-3</c:v>
                </c:pt>
                <c:pt idx="9349" formatCode="General">
                  <c:v>-9.9443859341638505E-3</c:v>
                </c:pt>
                <c:pt idx="9350" formatCode="General">
                  <c:v>-1.51898326650458E-2</c:v>
                </c:pt>
                <c:pt idx="9351" formatCode="General">
                  <c:v>-1.8848632528413199E-2</c:v>
                </c:pt>
                <c:pt idx="9352" formatCode="General">
                  <c:v>-2.09478212153878E-2</c:v>
                </c:pt>
                <c:pt idx="9353" formatCode="General">
                  <c:v>-2.1740487159412299E-2</c:v>
                </c:pt>
                <c:pt idx="9354" formatCode="General">
                  <c:v>-2.1288663012581199E-2</c:v>
                </c:pt>
                <c:pt idx="9355" formatCode="General">
                  <c:v>-1.8811575976625999E-2</c:v>
                </c:pt>
                <c:pt idx="9356" formatCode="General">
                  <c:v>-1.4403477925391799E-2</c:v>
                </c:pt>
                <c:pt idx="9357" formatCode="General">
                  <c:v>-9.6692638349609901E-3</c:v>
                </c:pt>
                <c:pt idx="9358" formatCode="General">
                  <c:v>-6.50239478689603E-3</c:v>
                </c:pt>
                <c:pt idx="9359" formatCode="General">
                  <c:v>-4.4119111769234699E-3</c:v>
                </c:pt>
                <c:pt idx="9360" formatCode="General">
                  <c:v>-9.4546941868854E-4</c:v>
                </c:pt>
                <c:pt idx="9361" formatCode="General">
                  <c:v>4.1003613937566899E-3</c:v>
                </c:pt>
                <c:pt idx="9362" formatCode="General">
                  <c:v>9.8849957958915494E-3</c:v>
                </c:pt>
                <c:pt idx="9363" formatCode="General">
                  <c:v>1.63424254040508E-2</c:v>
                </c:pt>
                <c:pt idx="9364" formatCode="General">
                  <c:v>2.3387818809860999E-2</c:v>
                </c:pt>
                <c:pt idx="9365" formatCode="General">
                  <c:v>3.0143063566561101E-2</c:v>
                </c:pt>
                <c:pt idx="9366" formatCode="General">
                  <c:v>3.6009928201471697E-2</c:v>
                </c:pt>
                <c:pt idx="9367" formatCode="General">
                  <c:v>4.1937476655062103E-2</c:v>
                </c:pt>
                <c:pt idx="9368" formatCode="General">
                  <c:v>4.83623149761239E-2</c:v>
                </c:pt>
                <c:pt idx="9369" formatCode="General">
                  <c:v>5.4257431955795903E-2</c:v>
                </c:pt>
                <c:pt idx="9370" formatCode="General">
                  <c:v>5.8521145813850303E-2</c:v>
                </c:pt>
                <c:pt idx="9371" formatCode="General">
                  <c:v>5.99688463821028E-2</c:v>
                </c:pt>
                <c:pt idx="9372" formatCode="General">
                  <c:v>5.87305183867231E-2</c:v>
                </c:pt>
                <c:pt idx="9373" formatCode="General">
                  <c:v>5.5712729487327702E-2</c:v>
                </c:pt>
                <c:pt idx="9374" formatCode="General">
                  <c:v>5.0943794925204899E-2</c:v>
                </c:pt>
                <c:pt idx="9375" formatCode="General">
                  <c:v>4.5047517831419699E-2</c:v>
                </c:pt>
                <c:pt idx="9376" formatCode="General">
                  <c:v>3.8363509628248901E-2</c:v>
                </c:pt>
                <c:pt idx="9377" formatCode="General">
                  <c:v>3.0875237907596199E-2</c:v>
                </c:pt>
                <c:pt idx="9378" formatCode="General">
                  <c:v>2.32115665230564E-2</c:v>
                </c:pt>
                <c:pt idx="9379" formatCode="General">
                  <c:v>1.6128521765234501E-2</c:v>
                </c:pt>
                <c:pt idx="9380" formatCode="General">
                  <c:v>9.5970916943388593E-3</c:v>
                </c:pt>
                <c:pt idx="9381" formatCode="General">
                  <c:v>4.1388347341602301E-3</c:v>
                </c:pt>
                <c:pt idx="9382" formatCode="General">
                  <c:v>7.7036437782377004E-4</c:v>
                </c:pt>
                <c:pt idx="9383" formatCode="General">
                  <c:v>-2.5416518124316998E-4</c:v>
                </c:pt>
                <c:pt idx="9384" formatCode="General">
                  <c:v>7.0182012028136996E-4</c:v>
                </c:pt>
                <c:pt idx="9385" formatCode="General">
                  <c:v>2.6194758411198301E-3</c:v>
                </c:pt>
                <c:pt idx="9386" formatCode="General">
                  <c:v>5.2729239381446701E-3</c:v>
                </c:pt>
                <c:pt idx="9387" formatCode="General">
                  <c:v>9.0389331130316993E-3</c:v>
                </c:pt>
                <c:pt idx="9388" formatCode="General">
                  <c:v>1.4108914166957601E-2</c:v>
                </c:pt>
                <c:pt idx="9389" formatCode="General">
                  <c:v>1.9907116789442601E-2</c:v>
                </c:pt>
                <c:pt idx="9390" formatCode="General">
                  <c:v>2.6208885235055199E-2</c:v>
                </c:pt>
                <c:pt idx="9391" formatCode="General">
                  <c:v>3.2999202036450202E-2</c:v>
                </c:pt>
                <c:pt idx="9392" formatCode="General">
                  <c:v>3.9081052451835498E-2</c:v>
                </c:pt>
                <c:pt idx="9393" formatCode="General">
                  <c:v>4.3924093909095199E-2</c:v>
                </c:pt>
                <c:pt idx="9394" formatCode="General">
                  <c:v>4.69879464104586E-2</c:v>
                </c:pt>
                <c:pt idx="9395" formatCode="General">
                  <c:v>4.8100284886947599E-2</c:v>
                </c:pt>
                <c:pt idx="9396" formatCode="General">
                  <c:v>4.8059920564416297E-2</c:v>
                </c:pt>
                <c:pt idx="9397" formatCode="General">
                  <c:v>4.68744967350085E-2</c:v>
                </c:pt>
                <c:pt idx="9398" formatCode="General">
                  <c:v>4.4748778222847001E-2</c:v>
                </c:pt>
                <c:pt idx="9399" formatCode="General">
                  <c:v>4.2385608845133899E-2</c:v>
                </c:pt>
                <c:pt idx="9400" formatCode="General">
                  <c:v>3.9670439080273602E-2</c:v>
                </c:pt>
                <c:pt idx="9401" formatCode="General">
                  <c:v>3.6626056283710698E-2</c:v>
                </c:pt>
                <c:pt idx="9402" formatCode="General">
                  <c:v>3.3736959224931397E-2</c:v>
                </c:pt>
                <c:pt idx="9403" formatCode="General">
                  <c:v>3.0588345165811999E-2</c:v>
                </c:pt>
                <c:pt idx="9404" formatCode="General">
                  <c:v>2.6580250906540401E-2</c:v>
                </c:pt>
                <c:pt idx="9405" formatCode="General">
                  <c:v>2.1490120669089299E-2</c:v>
                </c:pt>
                <c:pt idx="9406" formatCode="General">
                  <c:v>1.56912671878209E-2</c:v>
                </c:pt>
                <c:pt idx="9407" formatCode="General">
                  <c:v>1.0149693157885E-2</c:v>
                </c:pt>
                <c:pt idx="9408" formatCode="General">
                  <c:v>5.1018990223956999E-3</c:v>
                </c:pt>
                <c:pt idx="9409" formatCode="General">
                  <c:v>1.66711799616221E-4</c:v>
                </c:pt>
                <c:pt idx="9410" formatCode="General">
                  <c:v>-4.33733872709812E-3</c:v>
                </c:pt>
                <c:pt idx="9411" formatCode="General">
                  <c:v>-7.2489859156236597E-3</c:v>
                </c:pt>
                <c:pt idx="9412" formatCode="General">
                  <c:v>-8.4442124739804499E-3</c:v>
                </c:pt>
                <c:pt idx="9413" formatCode="General">
                  <c:v>-8.5282686370325295E-3</c:v>
                </c:pt>
                <c:pt idx="9414" formatCode="General">
                  <c:v>-7.9527484803220295E-3</c:v>
                </c:pt>
                <c:pt idx="9415" formatCode="General">
                  <c:v>-6.6744023276337399E-3</c:v>
                </c:pt>
                <c:pt idx="9416" formatCode="General">
                  <c:v>-4.0433888450061503E-3</c:v>
                </c:pt>
                <c:pt idx="9417" formatCode="General">
                  <c:v>-8.80352897651811E-4</c:v>
                </c:pt>
                <c:pt idx="9418" formatCode="General">
                  <c:v>2.9693410254656698E-3</c:v>
                </c:pt>
                <c:pt idx="9419" formatCode="General">
                  <c:v>8.7705413297346699E-3</c:v>
                </c:pt>
                <c:pt idx="9420" formatCode="General">
                  <c:v>1.54910734216318E-2</c:v>
                </c:pt>
                <c:pt idx="9421" formatCode="General">
                  <c:v>2.1917247590011599E-2</c:v>
                </c:pt>
                <c:pt idx="9422" formatCode="General">
                  <c:v>2.8123350009341401E-2</c:v>
                </c:pt>
                <c:pt idx="9423" formatCode="General">
                  <c:v>3.4028748557067799E-2</c:v>
                </c:pt>
                <c:pt idx="9424" formatCode="General">
                  <c:v>3.8923749857185899E-2</c:v>
                </c:pt>
                <c:pt idx="9425" formatCode="General">
                  <c:v>4.2502335751226403E-2</c:v>
                </c:pt>
                <c:pt idx="9426" formatCode="General">
                  <c:v>4.4262811131666503E-2</c:v>
                </c:pt>
                <c:pt idx="9427" formatCode="General">
                  <c:v>4.3911935555401703E-2</c:v>
                </c:pt>
                <c:pt idx="9428" formatCode="General">
                  <c:v>4.1484489469071698E-2</c:v>
                </c:pt>
                <c:pt idx="9429" formatCode="General">
                  <c:v>3.6348252683762697E-2</c:v>
                </c:pt>
                <c:pt idx="9430" formatCode="General">
                  <c:v>2.8485286279918299E-2</c:v>
                </c:pt>
                <c:pt idx="9431" formatCode="General">
                  <c:v>1.9158595860987299E-2</c:v>
                </c:pt>
                <c:pt idx="9432" formatCode="General">
                  <c:v>1.06366225659804E-2</c:v>
                </c:pt>
                <c:pt idx="9433" formatCode="General">
                  <c:v>4.8140776042859103E-3</c:v>
                </c:pt>
                <c:pt idx="9434" formatCode="General">
                  <c:v>1.5726872903460199E-3</c:v>
                </c:pt>
                <c:pt idx="9435" formatCode="General">
                  <c:v>-1.2304367696794999E-4</c:v>
                </c:pt>
                <c:pt idx="9436" formatCode="General">
                  <c:v>-1.05802566515083E-3</c:v>
                </c:pt>
                <c:pt idx="9437" formatCode="General">
                  <c:v>-1.8816008203881201E-3</c:v>
                </c:pt>
                <c:pt idx="9438" formatCode="General">
                  <c:v>-3.0303409625839898E-3</c:v>
                </c:pt>
                <c:pt idx="9439" formatCode="General">
                  <c:v>-4.5849743381920702E-3</c:v>
                </c:pt>
                <c:pt idx="9440" formatCode="General">
                  <c:v>-6.4768416007961096E-3</c:v>
                </c:pt>
                <c:pt idx="9441" formatCode="General">
                  <c:v>-8.8659688991475499E-3</c:v>
                </c:pt>
                <c:pt idx="9442" formatCode="General">
                  <c:v>-1.15229544547449E-2</c:v>
                </c:pt>
                <c:pt idx="9443" formatCode="General">
                  <c:v>-1.4243091539682E-2</c:v>
                </c:pt>
                <c:pt idx="9444" formatCode="General">
                  <c:v>-1.75580833050159E-2</c:v>
                </c:pt>
                <c:pt idx="9445" formatCode="General">
                  <c:v>-2.1832809310772801E-2</c:v>
                </c:pt>
                <c:pt idx="9446" formatCode="General">
                  <c:v>-2.6927456206195001E-2</c:v>
                </c:pt>
                <c:pt idx="9447" formatCode="General">
                  <c:v>-3.2650534253274098E-2</c:v>
                </c:pt>
                <c:pt idx="9448" formatCode="General">
                  <c:v>-3.8832297286570401E-2</c:v>
                </c:pt>
                <c:pt idx="9449" formatCode="General">
                  <c:v>-4.5724602312796098E-2</c:v>
                </c:pt>
                <c:pt idx="9450" formatCode="General">
                  <c:v>-5.3476938881360701E-2</c:v>
                </c:pt>
                <c:pt idx="9451" formatCode="General">
                  <c:v>-6.1314356896680099E-2</c:v>
                </c:pt>
                <c:pt idx="9452" formatCode="General">
                  <c:v>-6.8051938339601895E-2</c:v>
                </c:pt>
                <c:pt idx="9453" formatCode="General">
                  <c:v>-7.2016955877397204E-2</c:v>
                </c:pt>
                <c:pt idx="9454" formatCode="General">
                  <c:v>-7.2866085381039197E-2</c:v>
                </c:pt>
                <c:pt idx="9455" formatCode="General">
                  <c:v>-7.1471056290043106E-2</c:v>
                </c:pt>
                <c:pt idx="9456" formatCode="General">
                  <c:v>-6.7581933305478903E-2</c:v>
                </c:pt>
                <c:pt idx="9457" formatCode="General">
                  <c:v>-6.1621717950089E-2</c:v>
                </c:pt>
                <c:pt idx="9458" formatCode="General">
                  <c:v>-5.5279390303731302E-2</c:v>
                </c:pt>
                <c:pt idx="9459" formatCode="General">
                  <c:v>-4.8928913313375302E-2</c:v>
                </c:pt>
                <c:pt idx="9460" formatCode="General">
                  <c:v>-4.18871030467328E-2</c:v>
                </c:pt>
                <c:pt idx="9461" formatCode="General">
                  <c:v>-3.4968248481071301E-2</c:v>
                </c:pt>
                <c:pt idx="9462" formatCode="General">
                  <c:v>-2.9382269444298701E-2</c:v>
                </c:pt>
                <c:pt idx="9463" formatCode="General">
                  <c:v>-2.5158770236899001E-2</c:v>
                </c:pt>
                <c:pt idx="9464" formatCode="General">
                  <c:v>-2.1667245020178302E-2</c:v>
                </c:pt>
                <c:pt idx="9465" formatCode="General">
                  <c:v>-1.86183807127819E-2</c:v>
                </c:pt>
                <c:pt idx="9466" formatCode="General">
                  <c:v>-1.6068918373078899E-2</c:v>
                </c:pt>
                <c:pt idx="9467" formatCode="General">
                  <c:v>-1.36895690008177E-2</c:v>
                </c:pt>
                <c:pt idx="9468" formatCode="General">
                  <c:v>-1.05962778251633E-2</c:v>
                </c:pt>
                <c:pt idx="9469" formatCode="General">
                  <c:v>-6.8421440148772102E-3</c:v>
                </c:pt>
                <c:pt idx="9470" formatCode="General">
                  <c:v>-3.77535257313209E-3</c:v>
                </c:pt>
                <c:pt idx="9471" formatCode="General">
                  <c:v>-2.5616813014246501E-3</c:v>
                </c:pt>
                <c:pt idx="9472" formatCode="General">
                  <c:v>-3.23475280993574E-3</c:v>
                </c:pt>
                <c:pt idx="9473" formatCode="General">
                  <c:v>-5.3212219974199696E-3</c:v>
                </c:pt>
                <c:pt idx="9474" formatCode="General">
                  <c:v>-8.4520089832145293E-3</c:v>
                </c:pt>
                <c:pt idx="9475" formatCode="General">
                  <c:v>-1.22228590677679E-2</c:v>
                </c:pt>
                <c:pt idx="9476" formatCode="General">
                  <c:v>-1.6681067539991299E-2</c:v>
                </c:pt>
                <c:pt idx="9477" formatCode="General">
                  <c:v>-2.0888372092000701E-2</c:v>
                </c:pt>
                <c:pt idx="9478" formatCode="General">
                  <c:v>-2.3842630554507301E-2</c:v>
                </c:pt>
                <c:pt idx="9479" formatCode="General">
                  <c:v>-2.5971707082317299E-2</c:v>
                </c:pt>
                <c:pt idx="9480" formatCode="General">
                  <c:v>-2.7631660284345001E-2</c:v>
                </c:pt>
                <c:pt idx="9481" formatCode="General">
                  <c:v>-2.8897041607355199E-2</c:v>
                </c:pt>
                <c:pt idx="9482" formatCode="General">
                  <c:v>-2.9672398887972601E-2</c:v>
                </c:pt>
                <c:pt idx="9483" formatCode="General">
                  <c:v>-3.00429576439902E-2</c:v>
                </c:pt>
                <c:pt idx="9484" formatCode="General">
                  <c:v>-2.9827223646789601E-2</c:v>
                </c:pt>
                <c:pt idx="9485" formatCode="General">
                  <c:v>-2.7740489823930899E-2</c:v>
                </c:pt>
                <c:pt idx="9486" formatCode="General">
                  <c:v>-2.3078714089806902E-2</c:v>
                </c:pt>
                <c:pt idx="9487" formatCode="General">
                  <c:v>-1.6422012485528301E-2</c:v>
                </c:pt>
                <c:pt idx="9488" formatCode="General">
                  <c:v>-9.5955085845577798E-3</c:v>
                </c:pt>
                <c:pt idx="9489" formatCode="General">
                  <c:v>-3.1747489044263002E-3</c:v>
                </c:pt>
                <c:pt idx="9490" formatCode="General">
                  <c:v>3.2861075700955501E-3</c:v>
                </c:pt>
                <c:pt idx="9491" formatCode="General">
                  <c:v>9.0023853957808299E-3</c:v>
                </c:pt>
                <c:pt idx="9492" formatCode="General">
                  <c:v>1.42994866299966E-2</c:v>
                </c:pt>
                <c:pt idx="9493" formatCode="General">
                  <c:v>1.9652206637540401E-2</c:v>
                </c:pt>
                <c:pt idx="9494" formatCode="General">
                  <c:v>2.4200580803142802E-2</c:v>
                </c:pt>
                <c:pt idx="9495" formatCode="General">
                  <c:v>2.6195855333101099E-2</c:v>
                </c:pt>
                <c:pt idx="9496" formatCode="General">
                  <c:v>2.4947510714857301E-2</c:v>
                </c:pt>
                <c:pt idx="9497" formatCode="General">
                  <c:v>2.2770526314580201E-2</c:v>
                </c:pt>
                <c:pt idx="9498" formatCode="General">
                  <c:v>2.1159354553706902E-2</c:v>
                </c:pt>
                <c:pt idx="9499" formatCode="General">
                  <c:v>2.0704078075716201E-2</c:v>
                </c:pt>
                <c:pt idx="9500" formatCode="General">
                  <c:v>2.1264137342115699E-2</c:v>
                </c:pt>
                <c:pt idx="9501" formatCode="General">
                  <c:v>2.1975851688170501E-2</c:v>
                </c:pt>
                <c:pt idx="9502" formatCode="General">
                  <c:v>2.2596329617354E-2</c:v>
                </c:pt>
                <c:pt idx="9503" formatCode="General">
                  <c:v>2.2368011174245299E-2</c:v>
                </c:pt>
                <c:pt idx="9504" formatCode="General">
                  <c:v>2.0934985028258201E-2</c:v>
                </c:pt>
                <c:pt idx="9505" formatCode="General">
                  <c:v>1.88333957474268E-2</c:v>
                </c:pt>
                <c:pt idx="9506" formatCode="General">
                  <c:v>1.62647041566166E-2</c:v>
                </c:pt>
                <c:pt idx="9507" formatCode="General">
                  <c:v>1.2902428165253801E-2</c:v>
                </c:pt>
                <c:pt idx="9508" formatCode="General">
                  <c:v>8.5208472132026099E-3</c:v>
                </c:pt>
                <c:pt idx="9509" formatCode="General">
                  <c:v>3.5915885219378199E-3</c:v>
                </c:pt>
                <c:pt idx="9510" formatCode="General">
                  <c:v>-1.4016932212997199E-3</c:v>
                </c:pt>
                <c:pt idx="9511" formatCode="General">
                  <c:v>-6.8996204313329602E-3</c:v>
                </c:pt>
                <c:pt idx="9512" formatCode="General">
                  <c:v>-1.3188987011194E-2</c:v>
                </c:pt>
                <c:pt idx="9513" formatCode="General">
                  <c:v>-2.0701806676220399E-2</c:v>
                </c:pt>
                <c:pt idx="9514" formatCode="General">
                  <c:v>-2.8872902079342899E-2</c:v>
                </c:pt>
                <c:pt idx="9515" formatCode="General">
                  <c:v>-3.5885991140955503E-2</c:v>
                </c:pt>
                <c:pt idx="9516" formatCode="General">
                  <c:v>-4.0845166931742498E-2</c:v>
                </c:pt>
                <c:pt idx="9517" formatCode="General">
                  <c:v>-4.3389246817414302E-2</c:v>
                </c:pt>
                <c:pt idx="9518" formatCode="General">
                  <c:v>-4.2304033575141897E-2</c:v>
                </c:pt>
                <c:pt idx="9519" formatCode="General">
                  <c:v>-3.76297749193076E-2</c:v>
                </c:pt>
                <c:pt idx="9520" formatCode="General">
                  <c:v>-3.0889763592371201E-2</c:v>
                </c:pt>
                <c:pt idx="9521" formatCode="General">
                  <c:v>-2.3984568300364901E-2</c:v>
                </c:pt>
                <c:pt idx="9522" formatCode="General">
                  <c:v>-1.8680142177931802E-2</c:v>
                </c:pt>
                <c:pt idx="9523" formatCode="General">
                  <c:v>-1.50168119870748E-2</c:v>
                </c:pt>
                <c:pt idx="9524" formatCode="General">
                  <c:v>-1.28638167087498E-2</c:v>
                </c:pt>
                <c:pt idx="9525" formatCode="General">
                  <c:v>-1.1571237869235701E-2</c:v>
                </c:pt>
                <c:pt idx="9526" formatCode="General">
                  <c:v>-9.6487691400335297E-3</c:v>
                </c:pt>
                <c:pt idx="9527" formatCode="General">
                  <c:v>-6.1299707201246502E-3</c:v>
                </c:pt>
                <c:pt idx="9528" formatCode="General">
                  <c:v>-5.8516524941028996E-4</c:v>
                </c:pt>
                <c:pt idx="9529" formatCode="General">
                  <c:v>7.2537292805507098E-3</c:v>
                </c:pt>
                <c:pt idx="9530" formatCode="General">
                  <c:v>1.7357613678233099E-2</c:v>
                </c:pt>
                <c:pt idx="9531" formatCode="General">
                  <c:v>2.8099644986942601E-2</c:v>
                </c:pt>
                <c:pt idx="9532" formatCode="General">
                  <c:v>3.7323889923799002E-2</c:v>
                </c:pt>
                <c:pt idx="9533" formatCode="General">
                  <c:v>4.4809783992856803E-2</c:v>
                </c:pt>
                <c:pt idx="9534" formatCode="General">
                  <c:v>5.1011249229264199E-2</c:v>
                </c:pt>
                <c:pt idx="9535" formatCode="General">
                  <c:v>5.5571333789420398E-2</c:v>
                </c:pt>
                <c:pt idx="9536" formatCode="General">
                  <c:v>5.8529408077559103E-2</c:v>
                </c:pt>
                <c:pt idx="9537" formatCode="General">
                  <c:v>5.9724337123125498E-2</c:v>
                </c:pt>
                <c:pt idx="9538" formatCode="General">
                  <c:v>5.8902363651505599E-2</c:v>
                </c:pt>
                <c:pt idx="9539" formatCode="General">
                  <c:v>5.6515598615823101E-2</c:v>
                </c:pt>
                <c:pt idx="9540" formatCode="General">
                  <c:v>5.2678705340119703E-2</c:v>
                </c:pt>
                <c:pt idx="9541" formatCode="General">
                  <c:v>4.7205198638393002E-2</c:v>
                </c:pt>
                <c:pt idx="9542" formatCode="General">
                  <c:v>4.0253591873631298E-2</c:v>
                </c:pt>
                <c:pt idx="9543" formatCode="General">
                  <c:v>3.2633030057464797E-2</c:v>
                </c:pt>
                <c:pt idx="9544" formatCode="General">
                  <c:v>2.4642704791325101E-2</c:v>
                </c:pt>
                <c:pt idx="9545" formatCode="General">
                  <c:v>1.6098096996898102E-2</c:v>
                </c:pt>
                <c:pt idx="9546" formatCode="General">
                  <c:v>8.1903064194991902E-3</c:v>
                </c:pt>
                <c:pt idx="9547" formatCode="General">
                  <c:v>2.2827241183043098E-3</c:v>
                </c:pt>
                <c:pt idx="9548" formatCode="General">
                  <c:v>-1.72538797219274E-3</c:v>
                </c:pt>
                <c:pt idx="9549" formatCode="General">
                  <c:v>-4.7147451601615301E-3</c:v>
                </c:pt>
                <c:pt idx="9550" formatCode="General">
                  <c:v>-7.5266487845325903E-3</c:v>
                </c:pt>
                <c:pt idx="9551" formatCode="General">
                  <c:v>-9.7664478592995995E-3</c:v>
                </c:pt>
                <c:pt idx="9552" formatCode="General">
                  <c:v>-1.1195666062200399E-2</c:v>
                </c:pt>
                <c:pt idx="9553" formatCode="General">
                  <c:v>-1.13130947811594E-2</c:v>
                </c:pt>
                <c:pt idx="9554" formatCode="General">
                  <c:v>-8.9828672821312492E-3</c:v>
                </c:pt>
                <c:pt idx="9555" formatCode="General">
                  <c:v>-4.5709988038501901E-3</c:v>
                </c:pt>
                <c:pt idx="9556" formatCode="General">
                  <c:v>1.1031909128706499E-3</c:v>
                </c:pt>
                <c:pt idx="9557" formatCode="General">
                  <c:v>7.9965167042901492E-3</c:v>
                </c:pt>
                <c:pt idx="9558" formatCode="General">
                  <c:v>1.7010981923233401E-2</c:v>
                </c:pt>
                <c:pt idx="9559" formatCode="General">
                  <c:v>2.84595172112889E-2</c:v>
                </c:pt>
                <c:pt idx="9560" formatCode="General">
                  <c:v>4.14022960750988E-2</c:v>
                </c:pt>
                <c:pt idx="9561" formatCode="General">
                  <c:v>5.4391720970458503E-2</c:v>
                </c:pt>
                <c:pt idx="9562" formatCode="General">
                  <c:v>6.6127203987106295E-2</c:v>
                </c:pt>
                <c:pt idx="9563" formatCode="General">
                  <c:v>7.5845831927399701E-2</c:v>
                </c:pt>
                <c:pt idx="9564" formatCode="General">
                  <c:v>8.2564434786501995E-2</c:v>
                </c:pt>
                <c:pt idx="9565" formatCode="General">
                  <c:v>8.6215151922063499E-2</c:v>
                </c:pt>
                <c:pt idx="9566" formatCode="General">
                  <c:v>8.7100363540906403E-2</c:v>
                </c:pt>
                <c:pt idx="9567" formatCode="General">
                  <c:v>8.4496011334687496E-2</c:v>
                </c:pt>
                <c:pt idx="9568" formatCode="General">
                  <c:v>7.7752336810061703E-2</c:v>
                </c:pt>
                <c:pt idx="9569" formatCode="General">
                  <c:v>6.7096724676633898E-2</c:v>
                </c:pt>
                <c:pt idx="9570" formatCode="General">
                  <c:v>5.3592409962206898E-2</c:v>
                </c:pt>
                <c:pt idx="9571" formatCode="General">
                  <c:v>3.8765779070666098E-2</c:v>
                </c:pt>
                <c:pt idx="9572" formatCode="General">
                  <c:v>2.3285505830713801E-2</c:v>
                </c:pt>
                <c:pt idx="9573" formatCode="General">
                  <c:v>8.2281655262403993E-3</c:v>
                </c:pt>
                <c:pt idx="9574" formatCode="General">
                  <c:v>-5.0394733299113301E-3</c:v>
                </c:pt>
                <c:pt idx="9575" formatCode="General">
                  <c:v>-1.6849385505875999E-2</c:v>
                </c:pt>
                <c:pt idx="9576" formatCode="General">
                  <c:v>-2.6367179764964999E-2</c:v>
                </c:pt>
                <c:pt idx="9577" formatCode="General">
                  <c:v>-3.2967589781732198E-2</c:v>
                </c:pt>
                <c:pt idx="9578" formatCode="General">
                  <c:v>-3.7607415781997798E-2</c:v>
                </c:pt>
                <c:pt idx="9579" formatCode="General">
                  <c:v>-3.9972022206327E-2</c:v>
                </c:pt>
                <c:pt idx="9580" formatCode="General">
                  <c:v>-4.0205313290700803E-2</c:v>
                </c:pt>
                <c:pt idx="9581" formatCode="General">
                  <c:v>-3.9093000636845503E-2</c:v>
                </c:pt>
                <c:pt idx="9582" formatCode="General">
                  <c:v>-3.7310508772832499E-2</c:v>
                </c:pt>
                <c:pt idx="9583" formatCode="General">
                  <c:v>-3.49842152564298E-2</c:v>
                </c:pt>
                <c:pt idx="9584" formatCode="General">
                  <c:v>-3.1723024250328601E-2</c:v>
                </c:pt>
                <c:pt idx="9585" formatCode="General">
                  <c:v>-2.8470584565168398E-2</c:v>
                </c:pt>
                <c:pt idx="9586" formatCode="General">
                  <c:v>-2.5777992889608602E-2</c:v>
                </c:pt>
                <c:pt idx="9587" formatCode="General">
                  <c:v>-2.34164801751666E-2</c:v>
                </c:pt>
                <c:pt idx="9588" formatCode="General">
                  <c:v>-2.1207024164620801E-2</c:v>
                </c:pt>
                <c:pt idx="9589" formatCode="General">
                  <c:v>-1.8896358939893901E-2</c:v>
                </c:pt>
                <c:pt idx="9590" formatCode="General">
                  <c:v>-1.6598830759486798E-2</c:v>
                </c:pt>
                <c:pt idx="9591" formatCode="General">
                  <c:v>-1.4488007650105101E-2</c:v>
                </c:pt>
                <c:pt idx="9592" formatCode="General">
                  <c:v>-1.3159409518424901E-2</c:v>
                </c:pt>
                <c:pt idx="9593" formatCode="General">
                  <c:v>-1.28947829545364E-2</c:v>
                </c:pt>
                <c:pt idx="9594" formatCode="General">
                  <c:v>-1.29031583726484E-2</c:v>
                </c:pt>
                <c:pt idx="9595" formatCode="General">
                  <c:v>-1.22081916951042E-2</c:v>
                </c:pt>
                <c:pt idx="9596" formatCode="General">
                  <c:v>-1.17536831713492E-2</c:v>
                </c:pt>
                <c:pt idx="9597" formatCode="General">
                  <c:v>-1.3181158768895199E-2</c:v>
                </c:pt>
                <c:pt idx="9598" formatCode="General">
                  <c:v>-1.6573868782247501E-2</c:v>
                </c:pt>
                <c:pt idx="9599" formatCode="General">
                  <c:v>-2.1807200242124899E-2</c:v>
                </c:pt>
                <c:pt idx="9600" formatCode="General">
                  <c:v>-2.8532787157745501E-2</c:v>
                </c:pt>
                <c:pt idx="9601" formatCode="General">
                  <c:v>-3.5963799643158503E-2</c:v>
                </c:pt>
                <c:pt idx="9602" formatCode="General">
                  <c:v>-4.3741126674715497E-2</c:v>
                </c:pt>
                <c:pt idx="9603" formatCode="General">
                  <c:v>-5.1998877574423299E-2</c:v>
                </c:pt>
                <c:pt idx="9604" formatCode="General">
                  <c:v>-6.0067926518268998E-2</c:v>
                </c:pt>
                <c:pt idx="9605" formatCode="General">
                  <c:v>-6.6073319204944997E-2</c:v>
                </c:pt>
                <c:pt idx="9606" formatCode="General">
                  <c:v>-6.9757342726396707E-2</c:v>
                </c:pt>
                <c:pt idx="9607" formatCode="General">
                  <c:v>-7.1618859674565605E-2</c:v>
                </c:pt>
                <c:pt idx="9608" formatCode="General">
                  <c:v>-7.0646398347799996E-2</c:v>
                </c:pt>
                <c:pt idx="9609" formatCode="General">
                  <c:v>-6.6263883815126101E-2</c:v>
                </c:pt>
                <c:pt idx="9610" formatCode="General">
                  <c:v>-5.8938872012342297E-2</c:v>
                </c:pt>
                <c:pt idx="9611" formatCode="General">
                  <c:v>-5.0348606641197703E-2</c:v>
                </c:pt>
                <c:pt idx="9612" formatCode="General">
                  <c:v>-4.1780798553900399E-2</c:v>
                </c:pt>
                <c:pt idx="9613" formatCode="General">
                  <c:v>-3.2304280597063299E-2</c:v>
                </c:pt>
                <c:pt idx="9614" formatCode="General">
                  <c:v>-2.1520099036811399E-2</c:v>
                </c:pt>
                <c:pt idx="9615" formatCode="General">
                  <c:v>-1.04467792871147E-2</c:v>
                </c:pt>
                <c:pt idx="9616" formatCode="General">
                  <c:v>9.5735588056906603E-4</c:v>
                </c:pt>
                <c:pt idx="9617" formatCode="General">
                  <c:v>1.2246277911558801E-2</c:v>
                </c:pt>
                <c:pt idx="9618" formatCode="General">
                  <c:v>2.16352522926587E-2</c:v>
                </c:pt>
                <c:pt idx="9619" formatCode="General">
                  <c:v>2.82860855432681E-2</c:v>
                </c:pt>
                <c:pt idx="9620" formatCode="General">
                  <c:v>3.2307581391735E-2</c:v>
                </c:pt>
                <c:pt idx="9621" formatCode="General">
                  <c:v>3.4135743955091898E-2</c:v>
                </c:pt>
                <c:pt idx="9622" formatCode="General">
                  <c:v>3.41095646173286E-2</c:v>
                </c:pt>
                <c:pt idx="9623" formatCode="General">
                  <c:v>3.3554087633464298E-2</c:v>
                </c:pt>
                <c:pt idx="9624" formatCode="General">
                  <c:v>3.3899239048308299E-2</c:v>
                </c:pt>
                <c:pt idx="9625" formatCode="General">
                  <c:v>3.3942166193851701E-2</c:v>
                </c:pt>
                <c:pt idx="9626" formatCode="General">
                  <c:v>3.2384644067728903E-2</c:v>
                </c:pt>
                <c:pt idx="9627" formatCode="General">
                  <c:v>3.0635351172588501E-2</c:v>
                </c:pt>
                <c:pt idx="9628" formatCode="General">
                  <c:v>3.04648881058475E-2</c:v>
                </c:pt>
                <c:pt idx="9629" formatCode="General">
                  <c:v>3.1699065834424597E-2</c:v>
                </c:pt>
                <c:pt idx="9630" formatCode="General">
                  <c:v>3.3235093691156098E-2</c:v>
                </c:pt>
                <c:pt idx="9631" formatCode="General">
                  <c:v>3.4581301139099997E-2</c:v>
                </c:pt>
                <c:pt idx="9632" formatCode="General">
                  <c:v>3.5634630323919898E-2</c:v>
                </c:pt>
                <c:pt idx="9633" formatCode="General">
                  <c:v>3.6332787014696798E-2</c:v>
                </c:pt>
                <c:pt idx="9634" formatCode="General">
                  <c:v>3.6375046954631098E-2</c:v>
                </c:pt>
                <c:pt idx="9635" formatCode="General">
                  <c:v>3.4744000987212503E-2</c:v>
                </c:pt>
                <c:pt idx="9636" formatCode="General">
                  <c:v>3.0815090550429001E-2</c:v>
                </c:pt>
                <c:pt idx="9637" formatCode="General">
                  <c:v>2.50173742927913E-2</c:v>
                </c:pt>
                <c:pt idx="9638" formatCode="General">
                  <c:v>1.7929395587288802E-2</c:v>
                </c:pt>
                <c:pt idx="9639" formatCode="General">
                  <c:v>1.04013005920882E-2</c:v>
                </c:pt>
                <c:pt idx="9640" formatCode="General">
                  <c:v>3.0302448901300002E-3</c:v>
                </c:pt>
                <c:pt idx="9641" formatCode="General">
                  <c:v>-3.3740841091628401E-3</c:v>
                </c:pt>
                <c:pt idx="9642" formatCode="General">
                  <c:v>-8.1182677211429303E-3</c:v>
                </c:pt>
                <c:pt idx="9643" formatCode="General">
                  <c:v>-1.09501370476033E-2</c:v>
                </c:pt>
                <c:pt idx="9644" formatCode="General">
                  <c:v>-1.1965211172786599E-2</c:v>
                </c:pt>
                <c:pt idx="9645" formatCode="General">
                  <c:v>-1.1907482106377499E-2</c:v>
                </c:pt>
                <c:pt idx="9646" formatCode="General">
                  <c:v>-1.19014688951643E-2</c:v>
                </c:pt>
                <c:pt idx="9647" formatCode="General">
                  <c:v>-1.19659231919724E-2</c:v>
                </c:pt>
                <c:pt idx="9648" formatCode="General">
                  <c:v>-1.0459236256618199E-2</c:v>
                </c:pt>
                <c:pt idx="9649" formatCode="General">
                  <c:v>-7.8193589091578204E-3</c:v>
                </c:pt>
                <c:pt idx="9650" formatCode="General">
                  <c:v>-5.8246968448346804E-3</c:v>
                </c:pt>
                <c:pt idx="9651" formatCode="General">
                  <c:v>-4.3649131055102904E-3</c:v>
                </c:pt>
                <c:pt idx="9652" formatCode="General">
                  <c:v>-3.2109505151030398E-3</c:v>
                </c:pt>
                <c:pt idx="9653" formatCode="General">
                  <c:v>-3.0985579673775202E-3</c:v>
                </c:pt>
                <c:pt idx="9654" formatCode="General">
                  <c:v>-4.0042764941562604E-3</c:v>
                </c:pt>
                <c:pt idx="9655" formatCode="General">
                  <c:v>-5.6346123128076502E-3</c:v>
                </c:pt>
                <c:pt idx="9656" formatCode="General">
                  <c:v>-8.7949211067096904E-3</c:v>
                </c:pt>
                <c:pt idx="9657" formatCode="General">
                  <c:v>-1.4150339055704401E-2</c:v>
                </c:pt>
                <c:pt idx="9658" formatCode="General">
                  <c:v>-2.08223128120688E-2</c:v>
                </c:pt>
                <c:pt idx="9659" formatCode="General">
                  <c:v>-2.8157241898486202E-2</c:v>
                </c:pt>
                <c:pt idx="9660" formatCode="General">
                  <c:v>-3.6085128206316701E-2</c:v>
                </c:pt>
                <c:pt idx="9661" formatCode="General">
                  <c:v>-4.4286589689518902E-2</c:v>
                </c:pt>
                <c:pt idx="9662" formatCode="General">
                  <c:v>-5.1965270455210703E-2</c:v>
                </c:pt>
                <c:pt idx="9663" formatCode="General">
                  <c:v>-5.7786927411688102E-2</c:v>
                </c:pt>
                <c:pt idx="9664" formatCode="General">
                  <c:v>-6.0584935519874199E-2</c:v>
                </c:pt>
                <c:pt idx="9665" formatCode="General">
                  <c:v>-6.0053801937865102E-2</c:v>
                </c:pt>
                <c:pt idx="9666" formatCode="General">
                  <c:v>-5.6921708736912102E-2</c:v>
                </c:pt>
                <c:pt idx="9667" formatCode="General">
                  <c:v>-5.1744478485427597E-2</c:v>
                </c:pt>
                <c:pt idx="9668" formatCode="General">
                  <c:v>-4.4315862265961903E-2</c:v>
                </c:pt>
                <c:pt idx="9669" formatCode="General">
                  <c:v>-3.5227726924642801E-2</c:v>
                </c:pt>
                <c:pt idx="9670" formatCode="General">
                  <c:v>-2.5581284803949101E-2</c:v>
                </c:pt>
                <c:pt idx="9671" formatCode="General">
                  <c:v>-1.51701321568376E-2</c:v>
                </c:pt>
                <c:pt idx="9672" formatCode="General">
                  <c:v>-3.7209420607055002E-3</c:v>
                </c:pt>
                <c:pt idx="9673" formatCode="General">
                  <c:v>8.4632697791658593E-3</c:v>
                </c:pt>
                <c:pt idx="9674" formatCode="General">
                  <c:v>2.0591756461835E-2</c:v>
                </c:pt>
                <c:pt idx="9675" formatCode="General">
                  <c:v>3.08776948497013E-2</c:v>
                </c:pt>
                <c:pt idx="9676" formatCode="General">
                  <c:v>3.8039487557837599E-2</c:v>
                </c:pt>
                <c:pt idx="9677" formatCode="General">
                  <c:v>4.2385024486622902E-2</c:v>
                </c:pt>
                <c:pt idx="9678" formatCode="General">
                  <c:v>4.4298891147773897E-2</c:v>
                </c:pt>
                <c:pt idx="9679" formatCode="General">
                  <c:v>4.3964556323297203E-2</c:v>
                </c:pt>
                <c:pt idx="9680" formatCode="General">
                  <c:v>4.1972476541410703E-2</c:v>
                </c:pt>
                <c:pt idx="9681" formatCode="General">
                  <c:v>3.8546539642203601E-2</c:v>
                </c:pt>
                <c:pt idx="9682" formatCode="General">
                  <c:v>3.3771307914065997E-2</c:v>
                </c:pt>
                <c:pt idx="9683" formatCode="General">
                  <c:v>2.81371631240348E-2</c:v>
                </c:pt>
                <c:pt idx="9684" formatCode="General">
                  <c:v>2.1373998173479101E-2</c:v>
                </c:pt>
                <c:pt idx="9685" formatCode="General">
                  <c:v>1.31744607618903E-2</c:v>
                </c:pt>
                <c:pt idx="9686" formatCode="General">
                  <c:v>3.7456559570329599E-3</c:v>
                </c:pt>
                <c:pt idx="9687" formatCode="General">
                  <c:v>-6.5534995804757403E-3</c:v>
                </c:pt>
                <c:pt idx="9688" formatCode="General">
                  <c:v>-1.7096120950051301E-2</c:v>
                </c:pt>
                <c:pt idx="9689" formatCode="General">
                  <c:v>-2.6847197726230398E-2</c:v>
                </c:pt>
                <c:pt idx="9690" formatCode="General">
                  <c:v>-3.4826677501190798E-2</c:v>
                </c:pt>
                <c:pt idx="9691" formatCode="General">
                  <c:v>-4.1556487746093398E-2</c:v>
                </c:pt>
                <c:pt idx="9692" formatCode="General">
                  <c:v>-4.7904168147446802E-2</c:v>
                </c:pt>
                <c:pt idx="9693" formatCode="General">
                  <c:v>-5.3812287103780401E-2</c:v>
                </c:pt>
                <c:pt idx="9694" formatCode="General">
                  <c:v>-5.8697395532163597E-2</c:v>
                </c:pt>
                <c:pt idx="9695" formatCode="General">
                  <c:v>-6.2583540901150203E-2</c:v>
                </c:pt>
                <c:pt idx="9696" formatCode="General">
                  <c:v>-6.5131249109544695E-2</c:v>
                </c:pt>
                <c:pt idx="9697" formatCode="General">
                  <c:v>-6.4956846621330402E-2</c:v>
                </c:pt>
                <c:pt idx="9698" formatCode="General">
                  <c:v>-6.2560596686173198E-2</c:v>
                </c:pt>
                <c:pt idx="9699" formatCode="General">
                  <c:v>-5.9541285928606302E-2</c:v>
                </c:pt>
                <c:pt idx="9700" formatCode="General">
                  <c:v>-5.5503068651177198E-2</c:v>
                </c:pt>
                <c:pt idx="9701" formatCode="General">
                  <c:v>-4.9441871838898997E-2</c:v>
                </c:pt>
                <c:pt idx="9702" formatCode="General">
                  <c:v>-4.1027157803654297E-2</c:v>
                </c:pt>
                <c:pt idx="9703" formatCode="General">
                  <c:v>-2.9700078774448298E-2</c:v>
                </c:pt>
                <c:pt idx="9704" formatCode="General">
                  <c:v>-1.6383355999409599E-2</c:v>
                </c:pt>
                <c:pt idx="9705" formatCode="General">
                  <c:v>-2.9270573203202298E-3</c:v>
                </c:pt>
                <c:pt idx="9706" formatCode="General">
                  <c:v>9.8771788440004706E-3</c:v>
                </c:pt>
                <c:pt idx="9707" formatCode="General">
                  <c:v>2.1396778175471001E-2</c:v>
                </c:pt>
                <c:pt idx="9708" formatCode="General">
                  <c:v>3.21913238990588E-2</c:v>
                </c:pt>
                <c:pt idx="9709" formatCode="General">
                  <c:v>4.2763568714056399E-2</c:v>
                </c:pt>
                <c:pt idx="9710" formatCode="General">
                  <c:v>5.2307126590625301E-2</c:v>
                </c:pt>
                <c:pt idx="9711" formatCode="General">
                  <c:v>6.0511924832641201E-2</c:v>
                </c:pt>
                <c:pt idx="9712" formatCode="General">
                  <c:v>6.7614565428102305E-2</c:v>
                </c:pt>
                <c:pt idx="9713" formatCode="General">
                  <c:v>7.3749243123391095E-2</c:v>
                </c:pt>
                <c:pt idx="9714" formatCode="General">
                  <c:v>7.8521048567764803E-2</c:v>
                </c:pt>
                <c:pt idx="9715" formatCode="General">
                  <c:v>8.11952898605144E-2</c:v>
                </c:pt>
                <c:pt idx="9716" formatCode="General">
                  <c:v>8.1598385966916598E-2</c:v>
                </c:pt>
                <c:pt idx="9717" formatCode="General">
                  <c:v>7.9725437368532395E-2</c:v>
                </c:pt>
                <c:pt idx="9718" formatCode="General">
                  <c:v>7.5429427093906001E-2</c:v>
                </c:pt>
                <c:pt idx="9719" formatCode="General">
                  <c:v>6.9797001041421294E-2</c:v>
                </c:pt>
                <c:pt idx="9720" formatCode="General">
                  <c:v>6.4065589144926605E-2</c:v>
                </c:pt>
                <c:pt idx="9721" formatCode="General">
                  <c:v>5.8525792422906703E-2</c:v>
                </c:pt>
                <c:pt idx="9722" formatCode="General">
                  <c:v>5.2735152748185403E-2</c:v>
                </c:pt>
                <c:pt idx="9723" formatCode="General">
                  <c:v>4.6557239321121199E-2</c:v>
                </c:pt>
                <c:pt idx="9724" formatCode="General">
                  <c:v>4.0420726302671003E-2</c:v>
                </c:pt>
                <c:pt idx="9725" formatCode="General">
                  <c:v>3.5443876335086999E-2</c:v>
                </c:pt>
                <c:pt idx="9726" formatCode="General">
                  <c:v>3.1664166809284099E-2</c:v>
                </c:pt>
                <c:pt idx="9727" formatCode="General">
                  <c:v>2.84154375186371E-2</c:v>
                </c:pt>
                <c:pt idx="9728" formatCode="General">
                  <c:v>2.60871355361387E-2</c:v>
                </c:pt>
                <c:pt idx="9729" formatCode="General">
                  <c:v>2.39001197029718E-2</c:v>
                </c:pt>
                <c:pt idx="9730" formatCode="General">
                  <c:v>2.0599155820614602E-2</c:v>
                </c:pt>
                <c:pt idx="9731" formatCode="General">
                  <c:v>1.63766680793631E-2</c:v>
                </c:pt>
                <c:pt idx="9732" formatCode="General">
                  <c:v>1.2104302379816001E-2</c:v>
                </c:pt>
                <c:pt idx="9733" formatCode="General">
                  <c:v>8.3637224802063197E-3</c:v>
                </c:pt>
                <c:pt idx="9734" formatCode="General">
                  <c:v>6.0561916711343198E-3</c:v>
                </c:pt>
                <c:pt idx="9735" formatCode="General">
                  <c:v>5.7934686065454002E-3</c:v>
                </c:pt>
                <c:pt idx="9736" formatCode="General">
                  <c:v>7.2872656663772904E-3</c:v>
                </c:pt>
                <c:pt idx="9737" formatCode="General">
                  <c:v>9.8236132538400498E-3</c:v>
                </c:pt>
                <c:pt idx="9738" formatCode="General">
                  <c:v>1.27005148291997E-2</c:v>
                </c:pt>
                <c:pt idx="9739" formatCode="General">
                  <c:v>1.5315864773961499E-2</c:v>
                </c:pt>
                <c:pt idx="9740" formatCode="General">
                  <c:v>1.8069362375674601E-2</c:v>
                </c:pt>
                <c:pt idx="9741" formatCode="General">
                  <c:v>2.2041146199773601E-2</c:v>
                </c:pt>
                <c:pt idx="9742" formatCode="General">
                  <c:v>2.8185571765686299E-2</c:v>
                </c:pt>
                <c:pt idx="9743" formatCode="General">
                  <c:v>3.6732068734588001E-2</c:v>
                </c:pt>
                <c:pt idx="9744" formatCode="General">
                  <c:v>4.6765301614768898E-2</c:v>
                </c:pt>
                <c:pt idx="9745" formatCode="General">
                  <c:v>5.7060058058374698E-2</c:v>
                </c:pt>
                <c:pt idx="9746" formatCode="General">
                  <c:v>6.66008066726297E-2</c:v>
                </c:pt>
                <c:pt idx="9747" formatCode="General">
                  <c:v>7.4915492851776094E-2</c:v>
                </c:pt>
                <c:pt idx="9748" formatCode="General">
                  <c:v>8.1791852493638004E-2</c:v>
                </c:pt>
                <c:pt idx="9749" formatCode="General">
                  <c:v>8.7187580313030699E-2</c:v>
                </c:pt>
                <c:pt idx="9750" formatCode="General">
                  <c:v>9.0780931204408194E-2</c:v>
                </c:pt>
                <c:pt idx="9751" formatCode="General">
                  <c:v>9.0671422664273804E-2</c:v>
                </c:pt>
                <c:pt idx="9752" formatCode="General">
                  <c:v>8.4668618441100393E-2</c:v>
                </c:pt>
                <c:pt idx="9753" formatCode="General">
                  <c:v>7.2358068501571199E-2</c:v>
                </c:pt>
                <c:pt idx="9754" formatCode="General">
                  <c:v>5.54188017236679E-2</c:v>
                </c:pt>
                <c:pt idx="9755" formatCode="General">
                  <c:v>3.5870538811971497E-2</c:v>
                </c:pt>
                <c:pt idx="9756" formatCode="General">
                  <c:v>1.47693662991906E-2</c:v>
                </c:pt>
                <c:pt idx="9757" formatCode="General">
                  <c:v>-7.1578034617964196E-3</c:v>
                </c:pt>
                <c:pt idx="9758" formatCode="General">
                  <c:v>-2.8556703789645099E-2</c:v>
                </c:pt>
                <c:pt idx="9759" formatCode="General">
                  <c:v>-4.83503056390122E-2</c:v>
                </c:pt>
                <c:pt idx="9760" formatCode="General">
                  <c:v>-6.7037546356043295E-2</c:v>
                </c:pt>
                <c:pt idx="9761" formatCode="General">
                  <c:v>-8.3926506503799805E-2</c:v>
                </c:pt>
                <c:pt idx="9762" formatCode="General">
                  <c:v>-9.7728014128922597E-2</c:v>
                </c:pt>
                <c:pt idx="9763" formatCode="General">
                  <c:v>-0.10808911895241199</c:v>
                </c:pt>
                <c:pt idx="9764" formatCode="General">
                  <c:v>-0.114754636087592</c:v>
                </c:pt>
                <c:pt idx="9765" formatCode="General">
                  <c:v>-0.11917119804342199</c:v>
                </c:pt>
                <c:pt idx="9766" formatCode="General">
                  <c:v>-0.121812713988439</c:v>
                </c:pt>
                <c:pt idx="9767" formatCode="General">
                  <c:v>-0.12150129888085</c:v>
                </c:pt>
                <c:pt idx="9768" formatCode="General">
                  <c:v>-0.117567440030279</c:v>
                </c:pt>
                <c:pt idx="9769" formatCode="General">
                  <c:v>-0.110717541169383</c:v>
                </c:pt>
                <c:pt idx="9770" formatCode="General">
                  <c:v>-0.101479192740699</c:v>
                </c:pt>
                <c:pt idx="9771" formatCode="General">
                  <c:v>-9.0147307311155098E-2</c:v>
                </c:pt>
                <c:pt idx="9772" formatCode="General">
                  <c:v>-7.7787851986266698E-2</c:v>
                </c:pt>
                <c:pt idx="9773" formatCode="General">
                  <c:v>-6.4292791826262893E-2</c:v>
                </c:pt>
                <c:pt idx="9774" formatCode="General">
                  <c:v>-4.9177694229478403E-2</c:v>
                </c:pt>
                <c:pt idx="9775" formatCode="General">
                  <c:v>-3.2725424632114801E-2</c:v>
                </c:pt>
                <c:pt idx="9776" formatCode="General">
                  <c:v>-1.5857505610477999E-2</c:v>
                </c:pt>
                <c:pt idx="9777">
                  <c:v>6.9710123298298797E-6</c:v>
                </c:pt>
                <c:pt idx="9778" formatCode="General">
                  <c:v>1.4443510389682199E-2</c:v>
                </c:pt>
                <c:pt idx="9779" formatCode="General">
                  <c:v>2.71614795840922E-2</c:v>
                </c:pt>
                <c:pt idx="9780" formatCode="General">
                  <c:v>3.6664194977992302E-2</c:v>
                </c:pt>
                <c:pt idx="9781" formatCode="General">
                  <c:v>4.2683550593391698E-2</c:v>
                </c:pt>
                <c:pt idx="9782" formatCode="General">
                  <c:v>4.5341100749373697E-2</c:v>
                </c:pt>
                <c:pt idx="9783" formatCode="General">
                  <c:v>4.48219753404034E-2</c:v>
                </c:pt>
                <c:pt idx="9784" formatCode="General">
                  <c:v>4.1550469252597297E-2</c:v>
                </c:pt>
                <c:pt idx="9785" formatCode="General">
                  <c:v>3.6346553872456402E-2</c:v>
                </c:pt>
                <c:pt idx="9786" formatCode="General">
                  <c:v>3.0218036134093899E-2</c:v>
                </c:pt>
                <c:pt idx="9787" formatCode="General">
                  <c:v>2.3225025256120701E-2</c:v>
                </c:pt>
                <c:pt idx="9788" formatCode="General">
                  <c:v>1.55363598834965E-2</c:v>
                </c:pt>
                <c:pt idx="9789" formatCode="General">
                  <c:v>7.4239070757438699E-3</c:v>
                </c:pt>
                <c:pt idx="9790" formatCode="General">
                  <c:v>-1.4300356468432999E-3</c:v>
                </c:pt>
                <c:pt idx="9791" formatCode="General">
                  <c:v>-1.1438323971127699E-2</c:v>
                </c:pt>
                <c:pt idx="9792" formatCode="General">
                  <c:v>-2.1692989497346001E-2</c:v>
                </c:pt>
                <c:pt idx="9793" formatCode="General">
                  <c:v>-3.0827908120950698E-2</c:v>
                </c:pt>
                <c:pt idx="9794" formatCode="General">
                  <c:v>-3.85918221788627E-2</c:v>
                </c:pt>
                <c:pt idx="9795" formatCode="General">
                  <c:v>-4.5337913605563898E-2</c:v>
                </c:pt>
                <c:pt idx="9796" formatCode="General">
                  <c:v>-5.1197038087109299E-2</c:v>
                </c:pt>
                <c:pt idx="9797" formatCode="General">
                  <c:v>-5.6188244352060199E-2</c:v>
                </c:pt>
                <c:pt idx="9798" formatCode="General">
                  <c:v>-5.9701755391545902E-2</c:v>
                </c:pt>
                <c:pt idx="9799" formatCode="General">
                  <c:v>-6.1082784403398198E-2</c:v>
                </c:pt>
                <c:pt idx="9800" formatCode="General">
                  <c:v>-6.0035474862739802E-2</c:v>
                </c:pt>
                <c:pt idx="9801" formatCode="General">
                  <c:v>-5.6988968982584702E-2</c:v>
                </c:pt>
                <c:pt idx="9802" formatCode="General">
                  <c:v>-5.2665246283282702E-2</c:v>
                </c:pt>
                <c:pt idx="9803" formatCode="General">
                  <c:v>-4.7222757274283801E-2</c:v>
                </c:pt>
                <c:pt idx="9804" formatCode="General">
                  <c:v>-4.0658226197540899E-2</c:v>
                </c:pt>
                <c:pt idx="9805" formatCode="General">
                  <c:v>-3.2507337580123197E-2</c:v>
                </c:pt>
                <c:pt idx="9806" formatCode="General">
                  <c:v>-2.3464008626936799E-2</c:v>
                </c:pt>
                <c:pt idx="9807" formatCode="General">
                  <c:v>-1.56108356821781E-2</c:v>
                </c:pt>
                <c:pt idx="9808" formatCode="General">
                  <c:v>-9.5304384793472603E-3</c:v>
                </c:pt>
                <c:pt idx="9809" formatCode="General">
                  <c:v>-5.1040100349405903E-3</c:v>
                </c:pt>
                <c:pt idx="9810" formatCode="General">
                  <c:v>-2.3580678845840299E-3</c:v>
                </c:pt>
                <c:pt idx="9811" formatCode="General">
                  <c:v>-1.17280303295273E-3</c:v>
                </c:pt>
                <c:pt idx="9812" formatCode="General">
                  <c:v>-1.58337281686369E-3</c:v>
                </c:pt>
                <c:pt idx="9813" formatCode="General">
                  <c:v>-3.00230891550806E-3</c:v>
                </c:pt>
                <c:pt idx="9814" formatCode="General">
                  <c:v>-4.2325149195807698E-3</c:v>
                </c:pt>
                <c:pt idx="9815" formatCode="General">
                  <c:v>-4.4518241619336601E-3</c:v>
                </c:pt>
                <c:pt idx="9816" formatCode="General">
                  <c:v>-4.4774383750913697E-3</c:v>
                </c:pt>
                <c:pt idx="9817" formatCode="General">
                  <c:v>-4.5110051620665904E-3</c:v>
                </c:pt>
                <c:pt idx="9818" formatCode="General">
                  <c:v>-4.4928212064264004E-3</c:v>
                </c:pt>
                <c:pt idx="9819" formatCode="General">
                  <c:v>-5.1658320384029201E-3</c:v>
                </c:pt>
                <c:pt idx="9820" formatCode="General">
                  <c:v>-6.1557001068781297E-3</c:v>
                </c:pt>
                <c:pt idx="9821" formatCode="General">
                  <c:v>-7.5342076897040103E-3</c:v>
                </c:pt>
                <c:pt idx="9822" formatCode="General">
                  <c:v>-9.8371304155671496E-3</c:v>
                </c:pt>
                <c:pt idx="9823" formatCode="General">
                  <c:v>-1.24090894046665E-2</c:v>
                </c:pt>
                <c:pt idx="9824" formatCode="General">
                  <c:v>-1.3989416414614099E-2</c:v>
                </c:pt>
                <c:pt idx="9825" formatCode="General">
                  <c:v>-1.4254046293782499E-2</c:v>
                </c:pt>
                <c:pt idx="9826" formatCode="General">
                  <c:v>-1.3719738616475999E-2</c:v>
                </c:pt>
                <c:pt idx="9827" formatCode="General">
                  <c:v>-1.25639462654147E-2</c:v>
                </c:pt>
                <c:pt idx="9828" formatCode="General">
                  <c:v>-1.10184770970965E-2</c:v>
                </c:pt>
                <c:pt idx="9829" formatCode="General">
                  <c:v>-1.05312894010353E-2</c:v>
                </c:pt>
                <c:pt idx="9830" formatCode="General">
                  <c:v>-1.2512354955173201E-2</c:v>
                </c:pt>
                <c:pt idx="9831" formatCode="General">
                  <c:v>-1.69521199764287E-2</c:v>
                </c:pt>
                <c:pt idx="9832" formatCode="General">
                  <c:v>-2.3104277979416901E-2</c:v>
                </c:pt>
                <c:pt idx="9833" formatCode="General">
                  <c:v>-2.9405668596589999E-2</c:v>
                </c:pt>
                <c:pt idx="9834" formatCode="General">
                  <c:v>-3.3797094185164599E-2</c:v>
                </c:pt>
                <c:pt idx="9835" formatCode="General">
                  <c:v>-3.5510599180368002E-2</c:v>
                </c:pt>
                <c:pt idx="9836" formatCode="General">
                  <c:v>-3.5741521825881903E-2</c:v>
                </c:pt>
                <c:pt idx="9837" formatCode="General">
                  <c:v>-3.4899906526144497E-2</c:v>
                </c:pt>
                <c:pt idx="9838" formatCode="General">
                  <c:v>-3.3544873375751197E-2</c:v>
                </c:pt>
                <c:pt idx="9839" formatCode="General">
                  <c:v>-3.2807596727456298E-2</c:v>
                </c:pt>
                <c:pt idx="9840" formatCode="General">
                  <c:v>-3.26908428769467E-2</c:v>
                </c:pt>
                <c:pt idx="9841" formatCode="General">
                  <c:v>-3.2437155493494803E-2</c:v>
                </c:pt>
                <c:pt idx="9842" formatCode="General">
                  <c:v>-3.0759098595814299E-2</c:v>
                </c:pt>
                <c:pt idx="9843" formatCode="General">
                  <c:v>-2.66272160853557E-2</c:v>
                </c:pt>
                <c:pt idx="9844" formatCode="General">
                  <c:v>-1.9811480412321801E-2</c:v>
                </c:pt>
                <c:pt idx="9845" formatCode="General">
                  <c:v>-1.13641494046721E-2</c:v>
                </c:pt>
                <c:pt idx="9846" formatCode="General">
                  <c:v>-1.8881117969506899E-3</c:v>
                </c:pt>
                <c:pt idx="9847" formatCode="General">
                  <c:v>8.4377448498478003E-3</c:v>
                </c:pt>
                <c:pt idx="9848" formatCode="General">
                  <c:v>1.9161889503977899E-2</c:v>
                </c:pt>
                <c:pt idx="9849" formatCode="General">
                  <c:v>2.9560847194902502E-2</c:v>
                </c:pt>
                <c:pt idx="9850" formatCode="General">
                  <c:v>3.8879764532981503E-2</c:v>
                </c:pt>
                <c:pt idx="9851" formatCode="General">
                  <c:v>4.8236589860244899E-2</c:v>
                </c:pt>
                <c:pt idx="9852" formatCode="General">
                  <c:v>5.8952624005397802E-2</c:v>
                </c:pt>
                <c:pt idx="9853" formatCode="General">
                  <c:v>7.00050132139165E-2</c:v>
                </c:pt>
                <c:pt idx="9854" formatCode="General">
                  <c:v>7.9771956373569694E-2</c:v>
                </c:pt>
                <c:pt idx="9855" formatCode="General">
                  <c:v>8.7798493784228299E-2</c:v>
                </c:pt>
                <c:pt idx="9856" formatCode="General">
                  <c:v>9.3830748046891302E-2</c:v>
                </c:pt>
                <c:pt idx="9857" formatCode="General">
                  <c:v>9.7353042462712605E-2</c:v>
                </c:pt>
                <c:pt idx="9858" formatCode="General">
                  <c:v>9.8578005860952306E-2</c:v>
                </c:pt>
                <c:pt idx="9859" formatCode="General">
                  <c:v>9.8398784207829895E-2</c:v>
                </c:pt>
                <c:pt idx="9860" formatCode="General">
                  <c:v>9.8320035403599598E-2</c:v>
                </c:pt>
                <c:pt idx="9861" formatCode="General">
                  <c:v>9.8241832662466694E-2</c:v>
                </c:pt>
                <c:pt idx="9862" formatCode="General">
                  <c:v>9.6882298821657706E-2</c:v>
                </c:pt>
                <c:pt idx="9863" formatCode="General">
                  <c:v>9.3433243116348805E-2</c:v>
                </c:pt>
                <c:pt idx="9864" formatCode="General">
                  <c:v>8.7057464612174604E-2</c:v>
                </c:pt>
                <c:pt idx="9865" formatCode="General">
                  <c:v>7.8450855946594206E-2</c:v>
                </c:pt>
                <c:pt idx="9866" formatCode="General">
                  <c:v>6.87307129171075E-2</c:v>
                </c:pt>
                <c:pt idx="9867" formatCode="General">
                  <c:v>5.8281980492893799E-2</c:v>
                </c:pt>
                <c:pt idx="9868" formatCode="General">
                  <c:v>4.7362132893235501E-2</c:v>
                </c:pt>
                <c:pt idx="9869" formatCode="General">
                  <c:v>3.6692538890919502E-2</c:v>
                </c:pt>
                <c:pt idx="9870" formatCode="General">
                  <c:v>2.6723477026875501E-2</c:v>
                </c:pt>
                <c:pt idx="9871" formatCode="General">
                  <c:v>1.7918043923050801E-2</c:v>
                </c:pt>
                <c:pt idx="9872" formatCode="General">
                  <c:v>1.07377589524587E-2</c:v>
                </c:pt>
                <c:pt idx="9873" formatCode="General">
                  <c:v>5.5189906734065697E-3</c:v>
                </c:pt>
                <c:pt idx="9874" formatCode="General">
                  <c:v>3.0597433840317198E-3</c:v>
                </c:pt>
                <c:pt idx="9875" formatCode="General">
                  <c:v>3.3100379627587001E-3</c:v>
                </c:pt>
                <c:pt idx="9876" formatCode="General">
                  <c:v>5.2954834598053198E-3</c:v>
                </c:pt>
                <c:pt idx="9877" formatCode="General">
                  <c:v>9.2158385496429393E-3</c:v>
                </c:pt>
                <c:pt idx="9878" formatCode="General">
                  <c:v>1.5017591541008299E-2</c:v>
                </c:pt>
                <c:pt idx="9879" formatCode="General">
                  <c:v>2.1183491385772201E-2</c:v>
                </c:pt>
                <c:pt idx="9880" formatCode="General">
                  <c:v>2.7379627834658801E-2</c:v>
                </c:pt>
                <c:pt idx="9881" formatCode="General">
                  <c:v>3.4352864384919503E-2</c:v>
                </c:pt>
                <c:pt idx="9882" formatCode="General">
                  <c:v>4.2349503268276301E-2</c:v>
                </c:pt>
                <c:pt idx="9883" formatCode="General">
                  <c:v>5.1147578158210402E-2</c:v>
                </c:pt>
                <c:pt idx="9884" formatCode="General">
                  <c:v>6.0790558834606101E-2</c:v>
                </c:pt>
                <c:pt idx="9885" formatCode="General">
                  <c:v>7.0017446382971402E-2</c:v>
                </c:pt>
                <c:pt idx="9886" formatCode="General">
                  <c:v>7.6990140137678395E-2</c:v>
                </c:pt>
                <c:pt idx="9887" formatCode="General">
                  <c:v>8.11154373121966E-2</c:v>
                </c:pt>
                <c:pt idx="9888" formatCode="General">
                  <c:v>8.2594673162802903E-2</c:v>
                </c:pt>
                <c:pt idx="9889" formatCode="General">
                  <c:v>8.06202935661961E-2</c:v>
                </c:pt>
                <c:pt idx="9890" formatCode="General">
                  <c:v>7.4788124768858294E-2</c:v>
                </c:pt>
                <c:pt idx="9891" formatCode="General">
                  <c:v>6.5813023748524505E-2</c:v>
                </c:pt>
                <c:pt idx="9892" formatCode="General">
                  <c:v>5.43910480897861E-2</c:v>
                </c:pt>
                <c:pt idx="9893" formatCode="General">
                  <c:v>4.13975526431608E-2</c:v>
                </c:pt>
                <c:pt idx="9894" formatCode="General">
                  <c:v>2.7511637904824901E-2</c:v>
                </c:pt>
                <c:pt idx="9895" formatCode="General">
                  <c:v>1.33541684207084E-2</c:v>
                </c:pt>
                <c:pt idx="9896" formatCode="General">
                  <c:v>-6.8074062250608302E-4</c:v>
                </c:pt>
                <c:pt idx="9897" formatCode="General">
                  <c:v>-1.4136489833162499E-2</c:v>
                </c:pt>
                <c:pt idx="9898" formatCode="General">
                  <c:v>-2.6413883410846301E-2</c:v>
                </c:pt>
                <c:pt idx="9899" formatCode="General">
                  <c:v>-3.6827761572805102E-2</c:v>
                </c:pt>
                <c:pt idx="9900" formatCode="General">
                  <c:v>-4.52302939555582E-2</c:v>
                </c:pt>
                <c:pt idx="9901" formatCode="General">
                  <c:v>-5.2610448545278403E-2</c:v>
                </c:pt>
                <c:pt idx="9902" formatCode="General">
                  <c:v>-5.9466723784594798E-2</c:v>
                </c:pt>
                <c:pt idx="9903" formatCode="General">
                  <c:v>-6.4644401092617904E-2</c:v>
                </c:pt>
                <c:pt idx="9904" formatCode="General">
                  <c:v>-6.6519127769037401E-2</c:v>
                </c:pt>
                <c:pt idx="9905" formatCode="General">
                  <c:v>-6.4142717733259705E-2</c:v>
                </c:pt>
                <c:pt idx="9906" formatCode="General">
                  <c:v>-5.9040707955720598E-2</c:v>
                </c:pt>
                <c:pt idx="9907" formatCode="General">
                  <c:v>-5.3006538356992802E-2</c:v>
                </c:pt>
                <c:pt idx="9908" formatCode="General">
                  <c:v>-4.6457467116042997E-2</c:v>
                </c:pt>
                <c:pt idx="9909" formatCode="General">
                  <c:v>-4.0172631493213901E-2</c:v>
                </c:pt>
                <c:pt idx="9910" formatCode="General">
                  <c:v>-3.5033030544474202E-2</c:v>
                </c:pt>
                <c:pt idx="9911" formatCode="General">
                  <c:v>-3.2111598758139598E-2</c:v>
                </c:pt>
                <c:pt idx="9912" formatCode="General">
                  <c:v>-3.2171763030255401E-2</c:v>
                </c:pt>
                <c:pt idx="9913" formatCode="General">
                  <c:v>-3.4633415420426701E-2</c:v>
                </c:pt>
                <c:pt idx="9914" formatCode="General">
                  <c:v>-3.8425890002090297E-2</c:v>
                </c:pt>
                <c:pt idx="9915" formatCode="General">
                  <c:v>-4.17534177731749E-2</c:v>
                </c:pt>
                <c:pt idx="9916" formatCode="General">
                  <c:v>-4.3851437420331402E-2</c:v>
                </c:pt>
                <c:pt idx="9917" formatCode="General">
                  <c:v>-4.5678283633538298E-2</c:v>
                </c:pt>
                <c:pt idx="9918" formatCode="General">
                  <c:v>-4.7443535209927799E-2</c:v>
                </c:pt>
                <c:pt idx="9919" formatCode="General">
                  <c:v>-4.9584180158327801E-2</c:v>
                </c:pt>
                <c:pt idx="9920" formatCode="General">
                  <c:v>-5.26707004935777E-2</c:v>
                </c:pt>
                <c:pt idx="9921" formatCode="General">
                  <c:v>-5.75015181764717E-2</c:v>
                </c:pt>
                <c:pt idx="9922" formatCode="General">
                  <c:v>-6.4125459254857006E-2</c:v>
                </c:pt>
                <c:pt idx="9923" formatCode="General">
                  <c:v>-7.1295824416545903E-2</c:v>
                </c:pt>
                <c:pt idx="9924" formatCode="General">
                  <c:v>-7.8710764335477107E-2</c:v>
                </c:pt>
                <c:pt idx="9925" formatCode="General">
                  <c:v>-8.6414473263707103E-2</c:v>
                </c:pt>
                <c:pt idx="9926" formatCode="General">
                  <c:v>-9.4075080014186394E-2</c:v>
                </c:pt>
                <c:pt idx="9927" formatCode="General">
                  <c:v>-0.100974515852809</c:v>
                </c:pt>
                <c:pt idx="9928" formatCode="General">
                  <c:v>-0.10662836886502</c:v>
                </c:pt>
                <c:pt idx="9929" formatCode="General">
                  <c:v>-0.110649428364913</c:v>
                </c:pt>
                <c:pt idx="9930" formatCode="General">
                  <c:v>-0.113158314183641</c:v>
                </c:pt>
                <c:pt idx="9931" formatCode="General">
                  <c:v>-0.114855961094441</c:v>
                </c:pt>
                <c:pt idx="9932" formatCode="General">
                  <c:v>-0.11503531128385</c:v>
                </c:pt>
                <c:pt idx="9933" formatCode="General">
                  <c:v>-0.11214018918885001</c:v>
                </c:pt>
                <c:pt idx="9934" formatCode="General">
                  <c:v>-0.105576875016804</c:v>
                </c:pt>
                <c:pt idx="9935" formatCode="General">
                  <c:v>-9.56411623422109E-2</c:v>
                </c:pt>
                <c:pt idx="9936" formatCode="General">
                  <c:v>-8.1843108377421897E-2</c:v>
                </c:pt>
                <c:pt idx="9937" formatCode="General">
                  <c:v>-6.4438303300818497E-2</c:v>
                </c:pt>
                <c:pt idx="9938" formatCode="General">
                  <c:v>-4.4286531772989197E-2</c:v>
                </c:pt>
                <c:pt idx="9939" formatCode="General">
                  <c:v>-2.2496696460332598E-2</c:v>
                </c:pt>
                <c:pt idx="9940" formatCode="General">
                  <c:v>-1.01586378587959E-3</c:v>
                </c:pt>
                <c:pt idx="9941" formatCode="General">
                  <c:v>1.8926433073023299E-2</c:v>
                </c:pt>
                <c:pt idx="9942" formatCode="General">
                  <c:v>3.6812919966100102E-2</c:v>
                </c:pt>
                <c:pt idx="9943" formatCode="General">
                  <c:v>5.20946394749153E-2</c:v>
                </c:pt>
                <c:pt idx="9944" formatCode="General">
                  <c:v>6.3847771379564502E-2</c:v>
                </c:pt>
                <c:pt idx="9945" formatCode="General">
                  <c:v>7.1988886597793303E-2</c:v>
                </c:pt>
                <c:pt idx="9946" formatCode="General">
                  <c:v>7.6513782774192601E-2</c:v>
                </c:pt>
                <c:pt idx="9947" formatCode="General">
                  <c:v>7.6870932644004603E-2</c:v>
                </c:pt>
                <c:pt idx="9948" formatCode="General">
                  <c:v>7.3172342211841601E-2</c:v>
                </c:pt>
                <c:pt idx="9949" formatCode="General">
                  <c:v>6.6048782654081595E-2</c:v>
                </c:pt>
                <c:pt idx="9950" formatCode="General">
                  <c:v>5.7049005070433E-2</c:v>
                </c:pt>
                <c:pt idx="9951" formatCode="General">
                  <c:v>4.7931097053683702E-2</c:v>
                </c:pt>
                <c:pt idx="9952" formatCode="General">
                  <c:v>4.0027597594562203E-2</c:v>
                </c:pt>
                <c:pt idx="9953" formatCode="General">
                  <c:v>3.3281810832387897E-2</c:v>
                </c:pt>
                <c:pt idx="9954" formatCode="General">
                  <c:v>2.7590556468014699E-2</c:v>
                </c:pt>
                <c:pt idx="9955" formatCode="General">
                  <c:v>2.3591100729707399E-2</c:v>
                </c:pt>
                <c:pt idx="9956" formatCode="General">
                  <c:v>2.12461987792435E-2</c:v>
                </c:pt>
                <c:pt idx="9957" formatCode="General">
                  <c:v>1.98732661733108E-2</c:v>
                </c:pt>
                <c:pt idx="9958" formatCode="General">
                  <c:v>1.8471350891958501E-2</c:v>
                </c:pt>
                <c:pt idx="9959" formatCode="General">
                  <c:v>1.68482686895257E-2</c:v>
                </c:pt>
                <c:pt idx="9960" formatCode="General">
                  <c:v>1.4877477302379601E-2</c:v>
                </c:pt>
                <c:pt idx="9961" formatCode="General">
                  <c:v>1.2471058603142401E-2</c:v>
                </c:pt>
                <c:pt idx="9962" formatCode="General">
                  <c:v>9.9347731902519193E-3</c:v>
                </c:pt>
                <c:pt idx="9963" formatCode="General">
                  <c:v>7.8973708047360199E-3</c:v>
                </c:pt>
                <c:pt idx="9964" formatCode="General">
                  <c:v>5.8624197339713496E-3</c:v>
                </c:pt>
                <c:pt idx="9965" formatCode="General">
                  <c:v>2.44258267992138E-3</c:v>
                </c:pt>
                <c:pt idx="9966" formatCode="General">
                  <c:v>-1.8398511332508899E-3</c:v>
                </c:pt>
                <c:pt idx="9967" formatCode="General">
                  <c:v>-4.6293317273271798E-3</c:v>
                </c:pt>
                <c:pt idx="9968" formatCode="General">
                  <c:v>-4.7569415946023402E-3</c:v>
                </c:pt>
                <c:pt idx="9969" formatCode="General">
                  <c:v>-2.6112184118565599E-3</c:v>
                </c:pt>
                <c:pt idx="9970" formatCode="General">
                  <c:v>1.10748820651732E-3</c:v>
                </c:pt>
                <c:pt idx="9971" formatCode="General">
                  <c:v>5.0617600893516704E-3</c:v>
                </c:pt>
                <c:pt idx="9972" formatCode="General">
                  <c:v>8.6743293349087099E-3</c:v>
                </c:pt>
                <c:pt idx="9973" formatCode="General">
                  <c:v>1.21259778270561E-2</c:v>
                </c:pt>
                <c:pt idx="9974" formatCode="General">
                  <c:v>1.5760952956299201E-2</c:v>
                </c:pt>
                <c:pt idx="9975" formatCode="General">
                  <c:v>1.9019027771930399E-2</c:v>
                </c:pt>
                <c:pt idx="9976" formatCode="General">
                  <c:v>2.1019559950072601E-2</c:v>
                </c:pt>
                <c:pt idx="9977" formatCode="General">
                  <c:v>2.1291687131915302E-2</c:v>
                </c:pt>
                <c:pt idx="9978" formatCode="General">
                  <c:v>1.95299941731591E-2</c:v>
                </c:pt>
                <c:pt idx="9979" formatCode="General">
                  <c:v>1.6936503801027E-2</c:v>
                </c:pt>
                <c:pt idx="9980" formatCode="General">
                  <c:v>1.4607437029733401E-2</c:v>
                </c:pt>
                <c:pt idx="9981" formatCode="General">
                  <c:v>1.3016012405074599E-2</c:v>
                </c:pt>
                <c:pt idx="9982" formatCode="General">
                  <c:v>1.2135740826642099E-2</c:v>
                </c:pt>
                <c:pt idx="9983" formatCode="General">
                  <c:v>1.2127282660448799E-2</c:v>
                </c:pt>
                <c:pt idx="9984" formatCode="General">
                  <c:v>1.29496578981582E-2</c:v>
                </c:pt>
                <c:pt idx="9985" formatCode="General">
                  <c:v>1.36094993569238E-2</c:v>
                </c:pt>
                <c:pt idx="9986" formatCode="General">
                  <c:v>1.4312053416053599E-2</c:v>
                </c:pt>
                <c:pt idx="9987" formatCode="General">
                  <c:v>1.5281365605523701E-2</c:v>
                </c:pt>
                <c:pt idx="9988" formatCode="General">
                  <c:v>1.6193130454369299E-2</c:v>
                </c:pt>
                <c:pt idx="9989" formatCode="General">
                  <c:v>1.68450005990783E-2</c:v>
                </c:pt>
                <c:pt idx="9990" formatCode="General">
                  <c:v>1.7521671175129899E-2</c:v>
                </c:pt>
                <c:pt idx="9991" formatCode="General">
                  <c:v>1.8165508006979299E-2</c:v>
                </c:pt>
                <c:pt idx="9992" formatCode="General">
                  <c:v>1.85578936644742E-2</c:v>
                </c:pt>
                <c:pt idx="9993" formatCode="General">
                  <c:v>1.86947170899039E-2</c:v>
                </c:pt>
                <c:pt idx="9994" formatCode="General">
                  <c:v>1.7757282497875899E-2</c:v>
                </c:pt>
                <c:pt idx="9995" formatCode="General">
                  <c:v>1.55971589517591E-2</c:v>
                </c:pt>
                <c:pt idx="9996" formatCode="General">
                  <c:v>1.3005220853642301E-2</c:v>
                </c:pt>
                <c:pt idx="9997" formatCode="General">
                  <c:v>1.04659657380319E-2</c:v>
                </c:pt>
                <c:pt idx="9998" formatCode="General">
                  <c:v>8.2017026845695295E-3</c:v>
                </c:pt>
                <c:pt idx="9999" formatCode="General">
                  <c:v>6.3858673489594602E-3</c:v>
                </c:pt>
                <c:pt idx="10000" formatCode="General">
                  <c:v>5.2527619531403599E-3</c:v>
                </c:pt>
                <c:pt idx="10001" formatCode="General">
                  <c:v>3.8503259051090501E-3</c:v>
                </c:pt>
                <c:pt idx="10002" formatCode="General">
                  <c:v>1.8199561865527101E-3</c:v>
                </c:pt>
                <c:pt idx="10003" formatCode="General">
                  <c:v>5.2653502906072601E-4</c:v>
                </c:pt>
                <c:pt idx="10004">
                  <c:v>-5.6564844783728E-5</c:v>
                </c:pt>
                <c:pt idx="10005" formatCode="General">
                  <c:v>-4.3164334728195401E-4</c:v>
                </c:pt>
                <c:pt idx="10006" formatCode="General">
                  <c:v>-5.9330620541349702E-4</c:v>
                </c:pt>
                <c:pt idx="10007" formatCode="General">
                  <c:v>-4.5731277271262802E-4</c:v>
                </c:pt>
                <c:pt idx="10008" formatCode="General">
                  <c:v>-5.6734693513974302E-4</c:v>
                </c:pt>
                <c:pt idx="10009" formatCode="General">
                  <c:v>-1.10401505560442E-3</c:v>
                </c:pt>
                <c:pt idx="10010" formatCode="General">
                  <c:v>-1.9450300029315399E-3</c:v>
                </c:pt>
                <c:pt idx="10011" formatCode="General">
                  <c:v>-2.74020020803335E-3</c:v>
                </c:pt>
                <c:pt idx="10012" formatCode="General">
                  <c:v>-2.3173602378323299E-3</c:v>
                </c:pt>
                <c:pt idx="10013" formatCode="General">
                  <c:v>-9.2744490558276105E-4</c:v>
                </c:pt>
                <c:pt idx="10014" formatCode="General">
                  <c:v>4.0545710419137901E-4</c:v>
                </c:pt>
                <c:pt idx="10015" formatCode="General">
                  <c:v>1.75117821713459E-3</c:v>
                </c:pt>
                <c:pt idx="10016" formatCode="General">
                  <c:v>2.8162658742527501E-3</c:v>
                </c:pt>
                <c:pt idx="10017" formatCode="General">
                  <c:v>3.0068908972141401E-3</c:v>
                </c:pt>
                <c:pt idx="10018" formatCode="General">
                  <c:v>2.9297317044412801E-3</c:v>
                </c:pt>
                <c:pt idx="10019" formatCode="General">
                  <c:v>3.3580757920939099E-3</c:v>
                </c:pt>
                <c:pt idx="10020" formatCode="General">
                  <c:v>3.8543482939700198E-3</c:v>
                </c:pt>
                <c:pt idx="10021" formatCode="General">
                  <c:v>3.58689066916297E-3</c:v>
                </c:pt>
                <c:pt idx="10022" formatCode="General">
                  <c:v>2.5178289070436101E-3</c:v>
                </c:pt>
                <c:pt idx="10023" formatCode="General">
                  <c:v>6.5261394176570895E-4</c:v>
                </c:pt>
                <c:pt idx="10024" formatCode="General">
                  <c:v>-2.4240419626343299E-3</c:v>
                </c:pt>
                <c:pt idx="10025" formatCode="General">
                  <c:v>-7.3786840663513297E-3</c:v>
                </c:pt>
                <c:pt idx="10026" formatCode="General">
                  <c:v>-1.35493305517997E-2</c:v>
                </c:pt>
                <c:pt idx="10027" formatCode="General">
                  <c:v>-1.9391333336150101E-2</c:v>
                </c:pt>
                <c:pt idx="10028" formatCode="General">
                  <c:v>-2.4129870025779199E-2</c:v>
                </c:pt>
                <c:pt idx="10029" formatCode="General">
                  <c:v>-2.6419887581074799E-2</c:v>
                </c:pt>
                <c:pt idx="10030" formatCode="General">
                  <c:v>-2.5592508677609298E-2</c:v>
                </c:pt>
                <c:pt idx="10031" formatCode="General">
                  <c:v>-2.2204141679174699E-2</c:v>
                </c:pt>
                <c:pt idx="10032" formatCode="General">
                  <c:v>-1.5792892584458301E-2</c:v>
                </c:pt>
                <c:pt idx="10033" formatCode="General">
                  <c:v>-6.6326510968422797E-3</c:v>
                </c:pt>
                <c:pt idx="10034" formatCode="General">
                  <c:v>3.76288024062606E-3</c:v>
                </c:pt>
                <c:pt idx="10035" formatCode="General">
                  <c:v>1.4251554026532399E-2</c:v>
                </c:pt>
                <c:pt idx="10036" formatCode="General">
                  <c:v>2.4619023786680499E-2</c:v>
                </c:pt>
                <c:pt idx="10037" formatCode="General">
                  <c:v>3.46492101819331E-2</c:v>
                </c:pt>
                <c:pt idx="10038" formatCode="General">
                  <c:v>4.2908516493749702E-2</c:v>
                </c:pt>
                <c:pt idx="10039" formatCode="General">
                  <c:v>4.9039008753221203E-2</c:v>
                </c:pt>
                <c:pt idx="10040" formatCode="General">
                  <c:v>5.3809263833072898E-2</c:v>
                </c:pt>
                <c:pt idx="10041" formatCode="General">
                  <c:v>5.7208478310937998E-2</c:v>
                </c:pt>
                <c:pt idx="10042" formatCode="General">
                  <c:v>5.9063592705293398E-2</c:v>
                </c:pt>
                <c:pt idx="10043" formatCode="General">
                  <c:v>5.88771279519191E-2</c:v>
                </c:pt>
                <c:pt idx="10044" formatCode="General">
                  <c:v>5.7013503225456397E-2</c:v>
                </c:pt>
                <c:pt idx="10045" formatCode="General">
                  <c:v>5.4722280447704302E-2</c:v>
                </c:pt>
                <c:pt idx="10046" formatCode="General">
                  <c:v>5.2053484077994698E-2</c:v>
                </c:pt>
                <c:pt idx="10047" formatCode="General">
                  <c:v>4.8527687600776498E-2</c:v>
                </c:pt>
                <c:pt idx="10048" formatCode="General">
                  <c:v>4.3095908731879802E-2</c:v>
                </c:pt>
                <c:pt idx="10049" formatCode="General">
                  <c:v>3.5075505690107298E-2</c:v>
                </c:pt>
                <c:pt idx="10050" formatCode="General">
                  <c:v>2.48417583902204E-2</c:v>
                </c:pt>
                <c:pt idx="10051" formatCode="General">
                  <c:v>1.27096070427289E-2</c:v>
                </c:pt>
                <c:pt idx="10052" formatCode="General">
                  <c:v>-7.8712957843595399E-4</c:v>
                </c:pt>
                <c:pt idx="10053" formatCode="General">
                  <c:v>-1.4944474970887E-2</c:v>
                </c:pt>
                <c:pt idx="10054" formatCode="General">
                  <c:v>-2.8095698432429501E-2</c:v>
                </c:pt>
                <c:pt idx="10055" formatCode="General">
                  <c:v>-3.8456764450779501E-2</c:v>
                </c:pt>
                <c:pt idx="10056" formatCode="General">
                  <c:v>-4.5095181847581399E-2</c:v>
                </c:pt>
                <c:pt idx="10057" formatCode="General">
                  <c:v>-4.8153874595306803E-2</c:v>
                </c:pt>
                <c:pt idx="10058" formatCode="General">
                  <c:v>-4.8589060188897901E-2</c:v>
                </c:pt>
                <c:pt idx="10059" formatCode="General">
                  <c:v>-4.7030211320703903E-2</c:v>
                </c:pt>
                <c:pt idx="10060" formatCode="General">
                  <c:v>-4.4078739338326997E-2</c:v>
                </c:pt>
                <c:pt idx="10061" formatCode="General">
                  <c:v>-3.9802085951709698E-2</c:v>
                </c:pt>
                <c:pt idx="10062" formatCode="General">
                  <c:v>-3.3882523118580803E-2</c:v>
                </c:pt>
                <c:pt idx="10063" formatCode="General">
                  <c:v>-2.5863720073907599E-2</c:v>
                </c:pt>
                <c:pt idx="10064" formatCode="General">
                  <c:v>-1.65091294441954E-2</c:v>
                </c:pt>
                <c:pt idx="10065" formatCode="General">
                  <c:v>-7.0397064806621296E-3</c:v>
                </c:pt>
                <c:pt idx="10066" formatCode="General">
                  <c:v>3.0786401357934499E-3</c:v>
                </c:pt>
                <c:pt idx="10067" formatCode="General">
                  <c:v>1.33668131642363E-2</c:v>
                </c:pt>
                <c:pt idx="10068" formatCode="General">
                  <c:v>2.2179839092215398E-2</c:v>
                </c:pt>
                <c:pt idx="10069" formatCode="General">
                  <c:v>2.8888254668933099E-2</c:v>
                </c:pt>
                <c:pt idx="10070" formatCode="General">
                  <c:v>3.3965477215359398E-2</c:v>
                </c:pt>
                <c:pt idx="10071" formatCode="General">
                  <c:v>3.72900781712154E-2</c:v>
                </c:pt>
                <c:pt idx="10072" formatCode="General">
                  <c:v>3.7454768834568698E-2</c:v>
                </c:pt>
                <c:pt idx="10073" formatCode="General">
                  <c:v>3.3992045940497699E-2</c:v>
                </c:pt>
                <c:pt idx="10074" formatCode="General">
                  <c:v>2.7330275335817399E-2</c:v>
                </c:pt>
                <c:pt idx="10075" formatCode="General">
                  <c:v>1.8201550402279498E-2</c:v>
                </c:pt>
                <c:pt idx="10076" formatCode="General">
                  <c:v>7.7051085920114603E-3</c:v>
                </c:pt>
                <c:pt idx="10077" formatCode="General">
                  <c:v>-3.0233884798258801E-3</c:v>
                </c:pt>
                <c:pt idx="10078" formatCode="General">
                  <c:v>-1.33651657047142E-2</c:v>
                </c:pt>
                <c:pt idx="10079" formatCode="General">
                  <c:v>-2.26127501070305E-2</c:v>
                </c:pt>
                <c:pt idx="10080" formatCode="General">
                  <c:v>-3.0292328875956901E-2</c:v>
                </c:pt>
                <c:pt idx="10081" formatCode="General">
                  <c:v>-3.7623484219545103E-2</c:v>
                </c:pt>
                <c:pt idx="10082" formatCode="General">
                  <c:v>-4.4941994097917402E-2</c:v>
                </c:pt>
                <c:pt idx="10083" formatCode="General">
                  <c:v>-5.1423139871210402E-2</c:v>
                </c:pt>
                <c:pt idx="10084" formatCode="General">
                  <c:v>-5.7136759342994198E-2</c:v>
                </c:pt>
                <c:pt idx="10085" formatCode="General">
                  <c:v>-6.2006240551370703E-2</c:v>
                </c:pt>
                <c:pt idx="10086" formatCode="General">
                  <c:v>-6.52962035007537E-2</c:v>
                </c:pt>
                <c:pt idx="10087" formatCode="General">
                  <c:v>-6.64114185428792E-2</c:v>
                </c:pt>
                <c:pt idx="10088" formatCode="General">
                  <c:v>-6.5341822581014494E-2</c:v>
                </c:pt>
                <c:pt idx="10089" formatCode="General">
                  <c:v>-6.2816939314927198E-2</c:v>
                </c:pt>
                <c:pt idx="10090" formatCode="General">
                  <c:v>-5.9664499651928098E-2</c:v>
                </c:pt>
                <c:pt idx="10091" formatCode="General">
                  <c:v>-5.6090897541290499E-2</c:v>
                </c:pt>
                <c:pt idx="10092" formatCode="General">
                  <c:v>-5.1610700554567998E-2</c:v>
                </c:pt>
                <c:pt idx="10093" formatCode="General">
                  <c:v>-4.6675847001910797E-2</c:v>
                </c:pt>
                <c:pt idx="10094" formatCode="General">
                  <c:v>-4.1649854542682101E-2</c:v>
                </c:pt>
                <c:pt idx="10095" formatCode="General">
                  <c:v>-3.5530757453357299E-2</c:v>
                </c:pt>
                <c:pt idx="10096" formatCode="General">
                  <c:v>-2.7850372969352701E-2</c:v>
                </c:pt>
                <c:pt idx="10097" formatCode="General">
                  <c:v>-1.84391944806107E-2</c:v>
                </c:pt>
                <c:pt idx="10098" formatCode="General">
                  <c:v>-7.9845349183089998E-3</c:v>
                </c:pt>
                <c:pt idx="10099" formatCode="General">
                  <c:v>2.51237296379076E-3</c:v>
                </c:pt>
                <c:pt idx="10100" formatCode="General">
                  <c:v>1.2373510613402699E-2</c:v>
                </c:pt>
                <c:pt idx="10101" formatCode="General">
                  <c:v>2.0844851183168499E-2</c:v>
                </c:pt>
                <c:pt idx="10102" formatCode="General">
                  <c:v>2.74381232552489E-2</c:v>
                </c:pt>
                <c:pt idx="10103" formatCode="General">
                  <c:v>3.1982360404476003E-2</c:v>
                </c:pt>
                <c:pt idx="10104" formatCode="General">
                  <c:v>3.4667974058120103E-2</c:v>
                </c:pt>
                <c:pt idx="10105" formatCode="General">
                  <c:v>3.5890586781696099E-2</c:v>
                </c:pt>
                <c:pt idx="10106" formatCode="General">
                  <c:v>3.6331734440876499E-2</c:v>
                </c:pt>
                <c:pt idx="10107" formatCode="General">
                  <c:v>3.5767395426755201E-2</c:v>
                </c:pt>
                <c:pt idx="10108" formatCode="General">
                  <c:v>3.3301015162742503E-2</c:v>
                </c:pt>
                <c:pt idx="10109" formatCode="General">
                  <c:v>2.8656427954260599E-2</c:v>
                </c:pt>
                <c:pt idx="10110" formatCode="General">
                  <c:v>2.2138060299010699E-2</c:v>
                </c:pt>
                <c:pt idx="10111" formatCode="General">
                  <c:v>1.5215909850912699E-2</c:v>
                </c:pt>
                <c:pt idx="10112" formatCode="General">
                  <c:v>9.0399868558425599E-3</c:v>
                </c:pt>
                <c:pt idx="10113" formatCode="General">
                  <c:v>2.9271782039095402E-3</c:v>
                </c:pt>
                <c:pt idx="10114" formatCode="General">
                  <c:v>-3.8897136077308599E-3</c:v>
                </c:pt>
                <c:pt idx="10115" formatCode="General">
                  <c:v>-1.02414164826416E-2</c:v>
                </c:pt>
                <c:pt idx="10116" formatCode="General">
                  <c:v>-1.4772191597505299E-2</c:v>
                </c:pt>
                <c:pt idx="10117" formatCode="General">
                  <c:v>-1.74560260694465E-2</c:v>
                </c:pt>
                <c:pt idx="10118" formatCode="General">
                  <c:v>-1.8584100739561901E-2</c:v>
                </c:pt>
                <c:pt idx="10119" formatCode="General">
                  <c:v>-1.8053973304692199E-2</c:v>
                </c:pt>
                <c:pt idx="10120" formatCode="General">
                  <c:v>-1.5643028971324999E-2</c:v>
                </c:pt>
                <c:pt idx="10121" formatCode="General">
                  <c:v>-1.20624501743692E-2</c:v>
                </c:pt>
                <c:pt idx="10122" formatCode="General">
                  <c:v>-8.0595822499649299E-3</c:v>
                </c:pt>
                <c:pt idx="10123" formatCode="General">
                  <c:v>-3.7848838633764599E-3</c:v>
                </c:pt>
                <c:pt idx="10124" formatCode="General">
                  <c:v>6.2709323244748802E-4</c:v>
                </c:pt>
                <c:pt idx="10125" formatCode="General">
                  <c:v>4.1865376683218603E-3</c:v>
                </c:pt>
                <c:pt idx="10126" formatCode="General">
                  <c:v>6.2670918829217303E-3</c:v>
                </c:pt>
                <c:pt idx="10127" formatCode="General">
                  <c:v>7.7395501376139198E-3</c:v>
                </c:pt>
                <c:pt idx="10128" formatCode="General">
                  <c:v>9.7730566934221396E-3</c:v>
                </c:pt>
                <c:pt idx="10129" formatCode="General">
                  <c:v>1.23732377227402E-2</c:v>
                </c:pt>
                <c:pt idx="10130" formatCode="General">
                  <c:v>1.4319755998975E-2</c:v>
                </c:pt>
                <c:pt idx="10131" formatCode="General">
                  <c:v>1.5045460355167E-2</c:v>
                </c:pt>
                <c:pt idx="10132" formatCode="General">
                  <c:v>1.49660346851849E-2</c:v>
                </c:pt>
                <c:pt idx="10133" formatCode="General">
                  <c:v>1.3949800717674E-2</c:v>
                </c:pt>
                <c:pt idx="10134" formatCode="General">
                  <c:v>1.15677599541046E-2</c:v>
                </c:pt>
                <c:pt idx="10135" formatCode="General">
                  <c:v>6.9451911286697301E-3</c:v>
                </c:pt>
                <c:pt idx="10136" formatCode="General">
                  <c:v>1.3154849769326799E-4</c:v>
                </c:pt>
                <c:pt idx="10137" formatCode="General">
                  <c:v>-8.2395492378139895E-3</c:v>
                </c:pt>
                <c:pt idx="10138" formatCode="General">
                  <c:v>-1.7847232032583999E-2</c:v>
                </c:pt>
                <c:pt idx="10139" formatCode="General">
                  <c:v>-2.6920369752293598E-2</c:v>
                </c:pt>
                <c:pt idx="10140" formatCode="General">
                  <c:v>-3.4655247000290601E-2</c:v>
                </c:pt>
                <c:pt idx="10141" formatCode="General">
                  <c:v>-4.1151927310573003E-2</c:v>
                </c:pt>
                <c:pt idx="10142" formatCode="General">
                  <c:v>-4.5879952864659998E-2</c:v>
                </c:pt>
                <c:pt idx="10143" formatCode="General">
                  <c:v>-4.8862430182905099E-2</c:v>
                </c:pt>
                <c:pt idx="10144" formatCode="General">
                  <c:v>-5.0469837530204398E-2</c:v>
                </c:pt>
                <c:pt idx="10145" formatCode="General">
                  <c:v>-5.0333605423619199E-2</c:v>
                </c:pt>
                <c:pt idx="10146" formatCode="General">
                  <c:v>-4.8430141865967197E-2</c:v>
                </c:pt>
                <c:pt idx="10147" formatCode="General">
                  <c:v>-4.5351739943539103E-2</c:v>
                </c:pt>
                <c:pt idx="10148" formatCode="General">
                  <c:v>-4.1382608689367197E-2</c:v>
                </c:pt>
                <c:pt idx="10149" formatCode="General">
                  <c:v>-3.6644122852052499E-2</c:v>
                </c:pt>
                <c:pt idx="10150" formatCode="General">
                  <c:v>-3.1358318676309699E-2</c:v>
                </c:pt>
                <c:pt idx="10151" formatCode="General">
                  <c:v>-2.6106658341977701E-2</c:v>
                </c:pt>
                <c:pt idx="10152" formatCode="General">
                  <c:v>-2.13422185311225E-2</c:v>
                </c:pt>
                <c:pt idx="10153" formatCode="General">
                  <c:v>-1.7300050258077598E-2</c:v>
                </c:pt>
                <c:pt idx="10154" formatCode="General">
                  <c:v>-1.3060805486916099E-2</c:v>
                </c:pt>
                <c:pt idx="10155" formatCode="General">
                  <c:v>-7.3412070493519901E-3</c:v>
                </c:pt>
                <c:pt idx="10156" formatCode="General">
                  <c:v>-2.7756725796932699E-4</c:v>
                </c:pt>
                <c:pt idx="10157" formatCode="General">
                  <c:v>8.2136383807661102E-3</c:v>
                </c:pt>
                <c:pt idx="10158" formatCode="General">
                  <c:v>1.7821509215758698E-2</c:v>
                </c:pt>
                <c:pt idx="10159" formatCode="General">
                  <c:v>2.72762124635023E-2</c:v>
                </c:pt>
                <c:pt idx="10160" formatCode="General">
                  <c:v>3.5567596472659897E-2</c:v>
                </c:pt>
                <c:pt idx="10161" formatCode="General">
                  <c:v>4.2412381482679999E-2</c:v>
                </c:pt>
                <c:pt idx="10162" formatCode="General">
                  <c:v>4.8438823744394503E-2</c:v>
                </c:pt>
                <c:pt idx="10163" formatCode="General">
                  <c:v>5.4145737172886399E-2</c:v>
                </c:pt>
                <c:pt idx="10164" formatCode="General">
                  <c:v>5.9150532879358501E-2</c:v>
                </c:pt>
                <c:pt idx="10165" formatCode="General">
                  <c:v>6.2206921245101701E-2</c:v>
                </c:pt>
                <c:pt idx="10166" formatCode="General">
                  <c:v>6.3308935307274702E-2</c:v>
                </c:pt>
                <c:pt idx="10167" formatCode="General">
                  <c:v>6.2620780923319505E-2</c:v>
                </c:pt>
                <c:pt idx="10168" formatCode="General">
                  <c:v>6.0643740001635901E-2</c:v>
                </c:pt>
                <c:pt idx="10169" formatCode="General">
                  <c:v>5.7676914018537799E-2</c:v>
                </c:pt>
                <c:pt idx="10170" formatCode="General">
                  <c:v>5.3151521616039303E-2</c:v>
                </c:pt>
                <c:pt idx="10171" formatCode="General">
                  <c:v>4.84877274278624E-2</c:v>
                </c:pt>
                <c:pt idx="10172" formatCode="General">
                  <c:v>4.4544731121764401E-2</c:v>
                </c:pt>
                <c:pt idx="10173" formatCode="General">
                  <c:v>4.0783280463775898E-2</c:v>
                </c:pt>
                <c:pt idx="10174" formatCode="General">
                  <c:v>3.6588837151492103E-2</c:v>
                </c:pt>
                <c:pt idx="10175" formatCode="General">
                  <c:v>3.11479550970277E-2</c:v>
                </c:pt>
                <c:pt idx="10176" formatCode="General">
                  <c:v>2.39173074972681E-2</c:v>
                </c:pt>
                <c:pt idx="10177" formatCode="General">
                  <c:v>1.6265393381601601E-2</c:v>
                </c:pt>
                <c:pt idx="10178" formatCode="General">
                  <c:v>9.9661692266787005E-3</c:v>
                </c:pt>
                <c:pt idx="10179" formatCode="General">
                  <c:v>5.1823235027834398E-3</c:v>
                </c:pt>
                <c:pt idx="10180" formatCode="General">
                  <c:v>2.3058321600451302E-3</c:v>
                </c:pt>
                <c:pt idx="10181" formatCode="General">
                  <c:v>1.1337241430953999E-3</c:v>
                </c:pt>
                <c:pt idx="10182" formatCode="General">
                  <c:v>9.5134743129160503E-4</c:v>
                </c:pt>
                <c:pt idx="10183" formatCode="General">
                  <c:v>1.07973678353822E-3</c:v>
                </c:pt>
                <c:pt idx="10184" formatCode="General">
                  <c:v>1.0919561238231399E-3</c:v>
                </c:pt>
                <c:pt idx="10185" formatCode="General">
                  <c:v>1.7201715423056201E-3</c:v>
                </c:pt>
                <c:pt idx="10186" formatCode="General">
                  <c:v>3.4405432064701499E-3</c:v>
                </c:pt>
                <c:pt idx="10187" formatCode="General">
                  <c:v>6.3851657430173897E-3</c:v>
                </c:pt>
                <c:pt idx="10188" formatCode="General">
                  <c:v>1.06573477783198E-2</c:v>
                </c:pt>
                <c:pt idx="10189" formatCode="General">
                  <c:v>1.5776216098878901E-2</c:v>
                </c:pt>
                <c:pt idx="10190" formatCode="General">
                  <c:v>2.0508013161098401E-2</c:v>
                </c:pt>
                <c:pt idx="10191" formatCode="General">
                  <c:v>2.3789631058769099E-2</c:v>
                </c:pt>
                <c:pt idx="10192" formatCode="General">
                  <c:v>2.5487761497356501E-2</c:v>
                </c:pt>
                <c:pt idx="10193" formatCode="General">
                  <c:v>2.5973183683545599E-2</c:v>
                </c:pt>
                <c:pt idx="10194" formatCode="General">
                  <c:v>2.5789341315534699E-2</c:v>
                </c:pt>
                <c:pt idx="10195" formatCode="General">
                  <c:v>2.58737890121758E-2</c:v>
                </c:pt>
                <c:pt idx="10196" formatCode="General">
                  <c:v>2.7297006278338198E-2</c:v>
                </c:pt>
                <c:pt idx="10197" formatCode="General">
                  <c:v>3.03141884283817E-2</c:v>
                </c:pt>
                <c:pt idx="10198" formatCode="General">
                  <c:v>3.5178147796000397E-2</c:v>
                </c:pt>
                <c:pt idx="10199" formatCode="General">
                  <c:v>4.0957615281372997E-2</c:v>
                </c:pt>
                <c:pt idx="10200" formatCode="General">
                  <c:v>4.5316218761733598E-2</c:v>
                </c:pt>
                <c:pt idx="10201" formatCode="General">
                  <c:v>4.7210937460971797E-2</c:v>
                </c:pt>
                <c:pt idx="10202" formatCode="General">
                  <c:v>4.6131052812831599E-2</c:v>
                </c:pt>
                <c:pt idx="10203" formatCode="General">
                  <c:v>4.2150205042112997E-2</c:v>
                </c:pt>
                <c:pt idx="10204" formatCode="General">
                  <c:v>3.6582799142802297E-2</c:v>
                </c:pt>
                <c:pt idx="10205" formatCode="General">
                  <c:v>3.0089186557385302E-2</c:v>
                </c:pt>
                <c:pt idx="10206" formatCode="General">
                  <c:v>2.2595971177175701E-2</c:v>
                </c:pt>
                <c:pt idx="10207" formatCode="General">
                  <c:v>1.45847628019411E-2</c:v>
                </c:pt>
                <c:pt idx="10208" formatCode="General">
                  <c:v>6.8275427839656301E-3</c:v>
                </c:pt>
                <c:pt idx="10209" formatCode="General">
                  <c:v>2.1733905721302499E-4</c:v>
                </c:pt>
                <c:pt idx="10210" formatCode="General">
                  <c:v>-5.3803001533547301E-3</c:v>
                </c:pt>
                <c:pt idx="10211" formatCode="General">
                  <c:v>-1.10325194793902E-2</c:v>
                </c:pt>
                <c:pt idx="10212" formatCode="General">
                  <c:v>-1.6582319010893701E-2</c:v>
                </c:pt>
                <c:pt idx="10213" formatCode="General">
                  <c:v>-2.1929864259690301E-2</c:v>
                </c:pt>
                <c:pt idx="10214" formatCode="General">
                  <c:v>-2.70668893112435E-2</c:v>
                </c:pt>
                <c:pt idx="10215" formatCode="General">
                  <c:v>-3.1602154268332003E-2</c:v>
                </c:pt>
                <c:pt idx="10216" formatCode="General">
                  <c:v>-3.55489318634052E-2</c:v>
                </c:pt>
                <c:pt idx="10217" formatCode="General">
                  <c:v>-3.92960568234208E-2</c:v>
                </c:pt>
                <c:pt idx="10218" formatCode="General">
                  <c:v>-4.2183750572234197E-2</c:v>
                </c:pt>
                <c:pt idx="10219" formatCode="General">
                  <c:v>-4.3175678130093501E-2</c:v>
                </c:pt>
                <c:pt idx="10220" formatCode="General">
                  <c:v>-4.36176677180833E-2</c:v>
                </c:pt>
                <c:pt idx="10221" formatCode="General">
                  <c:v>-4.4020418419544897E-2</c:v>
                </c:pt>
                <c:pt idx="10222" formatCode="General">
                  <c:v>-4.4461327106308901E-2</c:v>
                </c:pt>
                <c:pt idx="10223" formatCode="General">
                  <c:v>-4.5536257530113602E-2</c:v>
                </c:pt>
                <c:pt idx="10224" formatCode="General">
                  <c:v>-4.6196288328329102E-2</c:v>
                </c:pt>
                <c:pt idx="10225" formatCode="General">
                  <c:v>-4.6021406884148797E-2</c:v>
                </c:pt>
                <c:pt idx="10226" formatCode="General">
                  <c:v>-4.5469314702717797E-2</c:v>
                </c:pt>
                <c:pt idx="10227" formatCode="General">
                  <c:v>-4.46552274209766E-2</c:v>
                </c:pt>
                <c:pt idx="10228" formatCode="General">
                  <c:v>-4.3831764192359297E-2</c:v>
                </c:pt>
                <c:pt idx="10229" formatCode="General">
                  <c:v>-4.2488226730407697E-2</c:v>
                </c:pt>
                <c:pt idx="10230" formatCode="General">
                  <c:v>-3.9435037985386098E-2</c:v>
                </c:pt>
                <c:pt idx="10231" formatCode="General">
                  <c:v>-3.4947290533673403E-2</c:v>
                </c:pt>
                <c:pt idx="10232" formatCode="General">
                  <c:v>-3.0389890769348001E-2</c:v>
                </c:pt>
                <c:pt idx="10233" formatCode="General">
                  <c:v>-2.6034827456432499E-2</c:v>
                </c:pt>
                <c:pt idx="10234" formatCode="General">
                  <c:v>-2.0967002233464298E-2</c:v>
                </c:pt>
                <c:pt idx="10235" formatCode="General">
                  <c:v>-1.54695221258692E-2</c:v>
                </c:pt>
                <c:pt idx="10236" formatCode="General">
                  <c:v>-1.05640136804217E-2</c:v>
                </c:pt>
                <c:pt idx="10237" formatCode="General">
                  <c:v>-6.7711004722699397E-3</c:v>
                </c:pt>
                <c:pt idx="10238" formatCode="General">
                  <c:v>-3.6448415876407601E-3</c:v>
                </c:pt>
                <c:pt idx="10239">
                  <c:v>3.7188068284916001E-5</c:v>
                </c:pt>
                <c:pt idx="10240" formatCode="General">
                  <c:v>4.3059198974099797E-3</c:v>
                </c:pt>
                <c:pt idx="10241" formatCode="General">
                  <c:v>7.9275404502710204E-3</c:v>
                </c:pt>
                <c:pt idx="10242" formatCode="General">
                  <c:v>1.1011302036427599E-2</c:v>
                </c:pt>
                <c:pt idx="10243" formatCode="General">
                  <c:v>1.4734117259947201E-2</c:v>
                </c:pt>
                <c:pt idx="10244" formatCode="General">
                  <c:v>1.94614111434789E-2</c:v>
                </c:pt>
                <c:pt idx="10245" formatCode="General">
                  <c:v>2.50323020315853E-2</c:v>
                </c:pt>
                <c:pt idx="10246" formatCode="General">
                  <c:v>3.11287982789459E-2</c:v>
                </c:pt>
                <c:pt idx="10247" formatCode="General">
                  <c:v>3.7096210682741201E-2</c:v>
                </c:pt>
                <c:pt idx="10248" formatCode="General">
                  <c:v>4.1349819238435802E-2</c:v>
                </c:pt>
                <c:pt idx="10249" formatCode="General">
                  <c:v>4.2504182063715201E-2</c:v>
                </c:pt>
                <c:pt idx="10250" formatCode="General">
                  <c:v>4.07407096376661E-2</c:v>
                </c:pt>
                <c:pt idx="10251" formatCode="General">
                  <c:v>3.7523462373746402E-2</c:v>
                </c:pt>
                <c:pt idx="10252" formatCode="General">
                  <c:v>3.3693984290274703E-2</c:v>
                </c:pt>
                <c:pt idx="10253" formatCode="General">
                  <c:v>2.9755637486922899E-2</c:v>
                </c:pt>
                <c:pt idx="10254" formatCode="General">
                  <c:v>2.62477381351492E-2</c:v>
                </c:pt>
                <c:pt idx="10255" formatCode="General">
                  <c:v>2.2818715673322301E-2</c:v>
                </c:pt>
                <c:pt idx="10256" formatCode="General">
                  <c:v>1.8040293650855799E-2</c:v>
                </c:pt>
                <c:pt idx="10257" formatCode="General">
                  <c:v>1.13710225533495E-2</c:v>
                </c:pt>
                <c:pt idx="10258" formatCode="General">
                  <c:v>3.9610037305559303E-3</c:v>
                </c:pt>
                <c:pt idx="10259" formatCode="General">
                  <c:v>-4.35779912999016E-3</c:v>
                </c:pt>
                <c:pt idx="10260" formatCode="General">
                  <c:v>-1.4996130243913899E-2</c:v>
                </c:pt>
                <c:pt idx="10261" formatCode="General">
                  <c:v>-2.7794473317592699E-2</c:v>
                </c:pt>
                <c:pt idx="10262" formatCode="General">
                  <c:v>-4.1168709792633401E-2</c:v>
                </c:pt>
                <c:pt idx="10263" formatCode="General">
                  <c:v>-5.3880892906801502E-2</c:v>
                </c:pt>
                <c:pt idx="10264" formatCode="General">
                  <c:v>-6.5075557230412001E-2</c:v>
                </c:pt>
                <c:pt idx="10265" formatCode="General">
                  <c:v>-7.4354116668932796E-2</c:v>
                </c:pt>
                <c:pt idx="10266" formatCode="General">
                  <c:v>-8.2249561283798803E-2</c:v>
                </c:pt>
                <c:pt idx="10267" formatCode="General">
                  <c:v>-8.9043318269325406E-2</c:v>
                </c:pt>
                <c:pt idx="10268" formatCode="General">
                  <c:v>-9.4398519494409597E-2</c:v>
                </c:pt>
                <c:pt idx="10269" formatCode="General">
                  <c:v>-9.8527045348531406E-2</c:v>
                </c:pt>
                <c:pt idx="10270" formatCode="General">
                  <c:v>-0.101111051429711</c:v>
                </c:pt>
                <c:pt idx="10271" formatCode="General">
                  <c:v>-0.101300296800968</c:v>
                </c:pt>
                <c:pt idx="10272" formatCode="General">
                  <c:v>-9.9824660910143401E-2</c:v>
                </c:pt>
                <c:pt idx="10273" formatCode="General">
                  <c:v>-9.8063560582928297E-2</c:v>
                </c:pt>
                <c:pt idx="10274" formatCode="General">
                  <c:v>-9.57515987372618E-2</c:v>
                </c:pt>
                <c:pt idx="10275" formatCode="General">
                  <c:v>-9.1132753044319101E-2</c:v>
                </c:pt>
                <c:pt idx="10276" formatCode="General">
                  <c:v>-8.3402710894550494E-2</c:v>
                </c:pt>
                <c:pt idx="10277" formatCode="General">
                  <c:v>-7.3194514318461495E-2</c:v>
                </c:pt>
                <c:pt idx="10278" formatCode="General">
                  <c:v>-6.1604888355831902E-2</c:v>
                </c:pt>
                <c:pt idx="10279" formatCode="General">
                  <c:v>-4.9913304539458803E-2</c:v>
                </c:pt>
                <c:pt idx="10280" formatCode="General">
                  <c:v>-3.7580662806588998E-2</c:v>
                </c:pt>
                <c:pt idx="10281" formatCode="General">
                  <c:v>-2.3961048389162899E-2</c:v>
                </c:pt>
                <c:pt idx="10282" formatCode="General">
                  <c:v>-9.67943159236123E-3</c:v>
                </c:pt>
                <c:pt idx="10283" formatCode="General">
                  <c:v>4.7842490646163704E-3</c:v>
                </c:pt>
                <c:pt idx="10284" formatCode="General">
                  <c:v>1.9375847510906801E-2</c:v>
                </c:pt>
                <c:pt idx="10285" formatCode="General">
                  <c:v>3.38796565368931E-2</c:v>
                </c:pt>
                <c:pt idx="10286" formatCode="General">
                  <c:v>4.6777410488296901E-2</c:v>
                </c:pt>
                <c:pt idx="10287" formatCode="General">
                  <c:v>5.76507820702271E-2</c:v>
                </c:pt>
                <c:pt idx="10288" formatCode="General">
                  <c:v>6.6260098388023894E-2</c:v>
                </c:pt>
                <c:pt idx="10289" formatCode="General">
                  <c:v>7.1653129120724399E-2</c:v>
                </c:pt>
                <c:pt idx="10290" formatCode="General">
                  <c:v>7.3822340763886607E-2</c:v>
                </c:pt>
                <c:pt idx="10291" formatCode="General">
                  <c:v>7.34649186061824E-2</c:v>
                </c:pt>
                <c:pt idx="10292" formatCode="General">
                  <c:v>7.1184974393476E-2</c:v>
                </c:pt>
                <c:pt idx="10293" formatCode="General">
                  <c:v>6.7517639436461802E-2</c:v>
                </c:pt>
                <c:pt idx="10294" formatCode="General">
                  <c:v>6.3086392195190993E-2</c:v>
                </c:pt>
                <c:pt idx="10295" formatCode="General">
                  <c:v>5.7660988954413801E-2</c:v>
                </c:pt>
                <c:pt idx="10296" formatCode="General">
                  <c:v>5.09314337409899E-2</c:v>
                </c:pt>
                <c:pt idx="10297" formatCode="General">
                  <c:v>4.2943702746121998E-2</c:v>
                </c:pt>
                <c:pt idx="10298" formatCode="General">
                  <c:v>3.4464848652063201E-2</c:v>
                </c:pt>
                <c:pt idx="10299" formatCode="General">
                  <c:v>2.60266290117722E-2</c:v>
                </c:pt>
                <c:pt idx="10300" formatCode="General">
                  <c:v>1.8086562814647499E-2</c:v>
                </c:pt>
                <c:pt idx="10301" formatCode="General">
                  <c:v>1.13827316245912E-2</c:v>
                </c:pt>
                <c:pt idx="10302" formatCode="General">
                  <c:v>5.6304642789273204E-3</c:v>
                </c:pt>
                <c:pt idx="10303">
                  <c:v>-7.63853013408389E-5</c:v>
                </c:pt>
                <c:pt idx="10304" formatCode="General">
                  <c:v>-5.24105549943774E-3</c:v>
                </c:pt>
                <c:pt idx="10305" formatCode="General">
                  <c:v>-8.3627879239063698E-3</c:v>
                </c:pt>
                <c:pt idx="10306" formatCode="General">
                  <c:v>-8.1612838008011494E-3</c:v>
                </c:pt>
                <c:pt idx="10307" formatCode="General">
                  <c:v>-4.4929965700809598E-3</c:v>
                </c:pt>
                <c:pt idx="10308" formatCode="General">
                  <c:v>1.4575763806309E-3</c:v>
                </c:pt>
                <c:pt idx="10309" formatCode="General">
                  <c:v>8.8433427164951502E-3</c:v>
                </c:pt>
                <c:pt idx="10310" formatCode="General">
                  <c:v>1.7041914588987701E-2</c:v>
                </c:pt>
                <c:pt idx="10311" formatCode="General">
                  <c:v>2.6513859865226301E-2</c:v>
                </c:pt>
                <c:pt idx="10312" formatCode="General">
                  <c:v>3.7602344624285203E-2</c:v>
                </c:pt>
                <c:pt idx="10313" formatCode="General">
                  <c:v>4.9469426959403998E-2</c:v>
                </c:pt>
                <c:pt idx="10314" formatCode="General">
                  <c:v>6.0318008342931197E-2</c:v>
                </c:pt>
                <c:pt idx="10315" formatCode="General">
                  <c:v>6.9609873233811806E-2</c:v>
                </c:pt>
                <c:pt idx="10316" formatCode="General">
                  <c:v>7.72897887452004E-2</c:v>
                </c:pt>
                <c:pt idx="10317" formatCode="General">
                  <c:v>8.2216307723474005E-2</c:v>
                </c:pt>
                <c:pt idx="10318" formatCode="General">
                  <c:v>8.4773176362534799E-2</c:v>
                </c:pt>
                <c:pt idx="10319" formatCode="General">
                  <c:v>8.5336144840092706E-2</c:v>
                </c:pt>
                <c:pt idx="10320" formatCode="General">
                  <c:v>8.3474605601566998E-2</c:v>
                </c:pt>
                <c:pt idx="10321" formatCode="General">
                  <c:v>7.80253503000857E-2</c:v>
                </c:pt>
                <c:pt idx="10322" formatCode="General">
                  <c:v>6.8752148541482899E-2</c:v>
                </c:pt>
                <c:pt idx="10323" formatCode="General">
                  <c:v>5.7491628319062897E-2</c:v>
                </c:pt>
                <c:pt idx="10324" formatCode="General">
                  <c:v>4.4638916351596003E-2</c:v>
                </c:pt>
                <c:pt idx="10325" formatCode="General">
                  <c:v>2.8739096879625101E-2</c:v>
                </c:pt>
                <c:pt idx="10326" formatCode="General">
                  <c:v>1.0451867950368499E-2</c:v>
                </c:pt>
                <c:pt idx="10327" formatCode="General">
                  <c:v>-9.1779536352856392E-3</c:v>
                </c:pt>
                <c:pt idx="10328" formatCode="General">
                  <c:v>-2.88200511825609E-2</c:v>
                </c:pt>
                <c:pt idx="10329" formatCode="General">
                  <c:v>-4.5849214734535799E-2</c:v>
                </c:pt>
                <c:pt idx="10330" formatCode="General">
                  <c:v>-5.8855978843279998E-2</c:v>
                </c:pt>
                <c:pt idx="10331" formatCode="General">
                  <c:v>-6.7779003354872996E-2</c:v>
                </c:pt>
                <c:pt idx="10332" formatCode="General">
                  <c:v>-7.2193286503578993E-2</c:v>
                </c:pt>
                <c:pt idx="10333" formatCode="General">
                  <c:v>-7.1099273155814505E-2</c:v>
                </c:pt>
                <c:pt idx="10334" formatCode="General">
                  <c:v>-6.5874900715767307E-2</c:v>
                </c:pt>
                <c:pt idx="10335" formatCode="General">
                  <c:v>-5.9278465075730598E-2</c:v>
                </c:pt>
                <c:pt idx="10336" formatCode="General">
                  <c:v>-5.2382167060630903E-2</c:v>
                </c:pt>
                <c:pt idx="10337" formatCode="General">
                  <c:v>-4.4101337427213103E-2</c:v>
                </c:pt>
                <c:pt idx="10338" formatCode="General">
                  <c:v>-3.3062014790767501E-2</c:v>
                </c:pt>
                <c:pt idx="10339" formatCode="General">
                  <c:v>-1.92159875227799E-2</c:v>
                </c:pt>
                <c:pt idx="10340" formatCode="General">
                  <c:v>-4.6398988716903804E-3</c:v>
                </c:pt>
                <c:pt idx="10341" formatCode="General">
                  <c:v>8.9274283923811305E-3</c:v>
                </c:pt>
                <c:pt idx="10342" formatCode="General">
                  <c:v>2.15351288069878E-2</c:v>
                </c:pt>
                <c:pt idx="10343" formatCode="General">
                  <c:v>3.2790359152054797E-2</c:v>
                </c:pt>
                <c:pt idx="10344" formatCode="General">
                  <c:v>4.2125570124125697E-2</c:v>
                </c:pt>
                <c:pt idx="10345" formatCode="General">
                  <c:v>4.8708894295536598E-2</c:v>
                </c:pt>
                <c:pt idx="10346" formatCode="General">
                  <c:v>5.2542446465142299E-2</c:v>
                </c:pt>
                <c:pt idx="10347" formatCode="General">
                  <c:v>5.4423111294191397E-2</c:v>
                </c:pt>
                <c:pt idx="10348" formatCode="General">
                  <c:v>5.4464346121794197E-2</c:v>
                </c:pt>
                <c:pt idx="10349" formatCode="General">
                  <c:v>5.2726310513974799E-2</c:v>
                </c:pt>
                <c:pt idx="10350" formatCode="General">
                  <c:v>4.9213885557785303E-2</c:v>
                </c:pt>
                <c:pt idx="10351" formatCode="General">
                  <c:v>4.46587795955075E-2</c:v>
                </c:pt>
                <c:pt idx="10352" formatCode="General">
                  <c:v>3.9790501291387802E-2</c:v>
                </c:pt>
                <c:pt idx="10353" formatCode="General">
                  <c:v>3.4826905039688001E-2</c:v>
                </c:pt>
                <c:pt idx="10354" formatCode="General">
                  <c:v>3.0555209059308999E-2</c:v>
                </c:pt>
                <c:pt idx="10355" formatCode="General">
                  <c:v>2.7178625986620901E-2</c:v>
                </c:pt>
                <c:pt idx="10356" formatCode="General">
                  <c:v>2.4602328935629199E-2</c:v>
                </c:pt>
                <c:pt idx="10357" formatCode="General">
                  <c:v>2.2962174401061099E-2</c:v>
                </c:pt>
                <c:pt idx="10358" formatCode="General">
                  <c:v>2.2437151988199601E-2</c:v>
                </c:pt>
                <c:pt idx="10359" formatCode="General">
                  <c:v>2.2775770803974998E-2</c:v>
                </c:pt>
                <c:pt idx="10360" formatCode="General">
                  <c:v>2.3388673435194299E-2</c:v>
                </c:pt>
                <c:pt idx="10361" formatCode="General">
                  <c:v>2.36461548430239E-2</c:v>
                </c:pt>
                <c:pt idx="10362" formatCode="General">
                  <c:v>2.2191288721399801E-2</c:v>
                </c:pt>
                <c:pt idx="10363" formatCode="General">
                  <c:v>1.8932310721252999E-2</c:v>
                </c:pt>
                <c:pt idx="10364" formatCode="General">
                  <c:v>1.5474205909956001E-2</c:v>
                </c:pt>
                <c:pt idx="10365" formatCode="General">
                  <c:v>1.25252523350312E-2</c:v>
                </c:pt>
                <c:pt idx="10366" formatCode="General">
                  <c:v>1.01774529261951E-2</c:v>
                </c:pt>
                <c:pt idx="10367" formatCode="General">
                  <c:v>7.6911455189748301E-3</c:v>
                </c:pt>
                <c:pt idx="10368" formatCode="General">
                  <c:v>4.41689324174643E-3</c:v>
                </c:pt>
                <c:pt idx="10369" formatCode="General">
                  <c:v>1.7312000338954099E-3</c:v>
                </c:pt>
                <c:pt idx="10370" formatCode="General">
                  <c:v>6.1313776934678499E-4</c:v>
                </c:pt>
                <c:pt idx="10371" formatCode="General">
                  <c:v>2.6685749784283701E-4</c:v>
                </c:pt>
                <c:pt idx="10372" formatCode="General">
                  <c:v>-4.1118033661486199E-4</c:v>
                </c:pt>
                <c:pt idx="10373" formatCode="General">
                  <c:v>-1.1813840750619601E-3</c:v>
                </c:pt>
                <c:pt idx="10374" formatCode="General">
                  <c:v>-2.27832325299724E-3</c:v>
                </c:pt>
                <c:pt idx="10375" formatCode="General">
                  <c:v>-3.9944129625310697E-3</c:v>
                </c:pt>
                <c:pt idx="10376" formatCode="General">
                  <c:v>-6.1162838371619198E-3</c:v>
                </c:pt>
                <c:pt idx="10377" formatCode="General">
                  <c:v>-9.6348554038640302E-3</c:v>
                </c:pt>
                <c:pt idx="10378" formatCode="General">
                  <c:v>-1.5421803607370801E-2</c:v>
                </c:pt>
                <c:pt idx="10379" formatCode="General">
                  <c:v>-2.47104234032667E-2</c:v>
                </c:pt>
                <c:pt idx="10380" formatCode="General">
                  <c:v>-3.6874384422769302E-2</c:v>
                </c:pt>
                <c:pt idx="10381" formatCode="General">
                  <c:v>-4.9345077381623602E-2</c:v>
                </c:pt>
                <c:pt idx="10382" formatCode="General">
                  <c:v>-6.0054661175033899E-2</c:v>
                </c:pt>
                <c:pt idx="10383" formatCode="General">
                  <c:v>-6.8050174031092703E-2</c:v>
                </c:pt>
                <c:pt idx="10384" formatCode="General">
                  <c:v>-7.3816029328632293E-2</c:v>
                </c:pt>
                <c:pt idx="10385" formatCode="General">
                  <c:v>-7.7264767164843304E-2</c:v>
                </c:pt>
                <c:pt idx="10386" formatCode="General">
                  <c:v>-7.8956532158363499E-2</c:v>
                </c:pt>
                <c:pt idx="10387" formatCode="General">
                  <c:v>-8.0291376345235504E-2</c:v>
                </c:pt>
                <c:pt idx="10388" formatCode="General">
                  <c:v>-8.0923969004633403E-2</c:v>
                </c:pt>
                <c:pt idx="10389" formatCode="General">
                  <c:v>-7.9767994574254097E-2</c:v>
                </c:pt>
                <c:pt idx="10390" formatCode="General">
                  <c:v>-7.6744729744212495E-2</c:v>
                </c:pt>
                <c:pt idx="10391" formatCode="General">
                  <c:v>-7.3177330362217102E-2</c:v>
                </c:pt>
                <c:pt idx="10392" formatCode="General">
                  <c:v>-7.0321064233049402E-2</c:v>
                </c:pt>
                <c:pt idx="10393" formatCode="General">
                  <c:v>-6.9109616187572803E-2</c:v>
                </c:pt>
                <c:pt idx="10394" formatCode="General">
                  <c:v>-7.0261291307206306E-2</c:v>
                </c:pt>
                <c:pt idx="10395" formatCode="General">
                  <c:v>-7.2753748188331094E-2</c:v>
                </c:pt>
                <c:pt idx="10396" formatCode="General">
                  <c:v>-7.4329142316575406E-2</c:v>
                </c:pt>
                <c:pt idx="10397" formatCode="General">
                  <c:v>-7.4176386078687498E-2</c:v>
                </c:pt>
                <c:pt idx="10398" formatCode="General">
                  <c:v>-7.2183127185445603E-2</c:v>
                </c:pt>
                <c:pt idx="10399" formatCode="General">
                  <c:v>-6.8387112255961502E-2</c:v>
                </c:pt>
                <c:pt idx="10400" formatCode="General">
                  <c:v>-6.4276957875044505E-2</c:v>
                </c:pt>
                <c:pt idx="10401" formatCode="General">
                  <c:v>-6.0532762189672698E-2</c:v>
                </c:pt>
                <c:pt idx="10402" formatCode="General">
                  <c:v>-5.6268756342779801E-2</c:v>
                </c:pt>
                <c:pt idx="10403" formatCode="General">
                  <c:v>-5.10021530973815E-2</c:v>
                </c:pt>
                <c:pt idx="10404" formatCode="General">
                  <c:v>-4.55754464935881E-2</c:v>
                </c:pt>
                <c:pt idx="10405" formatCode="General">
                  <c:v>-4.0248965925189797E-2</c:v>
                </c:pt>
                <c:pt idx="10406" formatCode="General">
                  <c:v>-3.53283713930551E-2</c:v>
                </c:pt>
                <c:pt idx="10407" formatCode="General">
                  <c:v>-3.1094415448476E-2</c:v>
                </c:pt>
                <c:pt idx="10408" formatCode="General">
                  <c:v>-2.6856610075818101E-2</c:v>
                </c:pt>
                <c:pt idx="10409" formatCode="General">
                  <c:v>-2.1882305566475201E-2</c:v>
                </c:pt>
                <c:pt idx="10410" formatCode="General">
                  <c:v>-1.5443043810771001E-2</c:v>
                </c:pt>
                <c:pt idx="10411" formatCode="General">
                  <c:v>-7.76953026351428E-3</c:v>
                </c:pt>
                <c:pt idx="10412">
                  <c:v>-1.62740178850769E-6</c:v>
                </c:pt>
                <c:pt idx="10413" formatCode="General">
                  <c:v>7.0671486149839202E-3</c:v>
                </c:pt>
                <c:pt idx="10414" formatCode="General">
                  <c:v>1.38609765014285E-2</c:v>
                </c:pt>
                <c:pt idx="10415" formatCode="General">
                  <c:v>2.0297330133290398E-2</c:v>
                </c:pt>
                <c:pt idx="10416" formatCode="General">
                  <c:v>2.5909251563582598E-2</c:v>
                </c:pt>
                <c:pt idx="10417" formatCode="General">
                  <c:v>3.1058870527557E-2</c:v>
                </c:pt>
                <c:pt idx="10418" formatCode="General">
                  <c:v>3.5982926272868102E-2</c:v>
                </c:pt>
                <c:pt idx="10419" formatCode="General">
                  <c:v>4.1132234771584397E-2</c:v>
                </c:pt>
                <c:pt idx="10420" formatCode="General">
                  <c:v>4.6537927858786098E-2</c:v>
                </c:pt>
                <c:pt idx="10421" formatCode="General">
                  <c:v>5.1538161843469703E-2</c:v>
                </c:pt>
                <c:pt idx="10422" formatCode="General">
                  <c:v>5.55041278061391E-2</c:v>
                </c:pt>
                <c:pt idx="10423" formatCode="General">
                  <c:v>5.8204063241647203E-2</c:v>
                </c:pt>
                <c:pt idx="10424" formatCode="General">
                  <c:v>5.9639028820052502E-2</c:v>
                </c:pt>
                <c:pt idx="10425" formatCode="General">
                  <c:v>5.9704401777067498E-2</c:v>
                </c:pt>
                <c:pt idx="10426" formatCode="General">
                  <c:v>5.8755799153812703E-2</c:v>
                </c:pt>
                <c:pt idx="10427" formatCode="General">
                  <c:v>5.68733717326435E-2</c:v>
                </c:pt>
                <c:pt idx="10428" formatCode="General">
                  <c:v>5.4011651490459903E-2</c:v>
                </c:pt>
                <c:pt idx="10429" formatCode="General">
                  <c:v>5.0394129895444499E-2</c:v>
                </c:pt>
                <c:pt idx="10430" formatCode="General">
                  <c:v>4.54168372255618E-2</c:v>
                </c:pt>
                <c:pt idx="10431" formatCode="General">
                  <c:v>3.9428204121819903E-2</c:v>
                </c:pt>
                <c:pt idx="10432" formatCode="General">
                  <c:v>3.3170637911040801E-2</c:v>
                </c:pt>
                <c:pt idx="10433" formatCode="General">
                  <c:v>2.67087444000812E-2</c:v>
                </c:pt>
                <c:pt idx="10434" formatCode="General">
                  <c:v>2.0617859665403401E-2</c:v>
                </c:pt>
                <c:pt idx="10435" formatCode="General">
                  <c:v>1.5232858014067799E-2</c:v>
                </c:pt>
                <c:pt idx="10436" formatCode="General">
                  <c:v>1.0003573514536601E-2</c:v>
                </c:pt>
                <c:pt idx="10437" formatCode="General">
                  <c:v>4.7524249342906898E-3</c:v>
                </c:pt>
                <c:pt idx="10438" formatCode="General">
                  <c:v>2.3641220576775101E-4</c:v>
                </c:pt>
                <c:pt idx="10439" formatCode="General">
                  <c:v>-4.2665838782562603E-3</c:v>
                </c:pt>
                <c:pt idx="10440" formatCode="General">
                  <c:v>-8.5179278541096005E-3</c:v>
                </c:pt>
                <c:pt idx="10441" formatCode="General">
                  <c:v>-1.11610088740871E-2</c:v>
                </c:pt>
                <c:pt idx="10442" formatCode="General">
                  <c:v>-1.2597071274479101E-2</c:v>
                </c:pt>
                <c:pt idx="10443" formatCode="General">
                  <c:v>-1.29092937434731E-2</c:v>
                </c:pt>
                <c:pt idx="10444" formatCode="General">
                  <c:v>-1.1752671206819099E-2</c:v>
                </c:pt>
                <c:pt idx="10445" formatCode="General">
                  <c:v>-8.9400459023929405E-3</c:v>
                </c:pt>
                <c:pt idx="10446" formatCode="General">
                  <c:v>-4.08232407736904E-3</c:v>
                </c:pt>
                <c:pt idx="10447" formatCode="General">
                  <c:v>2.8866228940972599E-3</c:v>
                </c:pt>
                <c:pt idx="10448" formatCode="General">
                  <c:v>1.2174469378991901E-2</c:v>
                </c:pt>
                <c:pt idx="10449" formatCode="General">
                  <c:v>2.28705180146931E-2</c:v>
                </c:pt>
                <c:pt idx="10450" formatCode="General">
                  <c:v>3.3296649392262997E-2</c:v>
                </c:pt>
                <c:pt idx="10451" formatCode="General">
                  <c:v>4.3514998874936803E-2</c:v>
                </c:pt>
                <c:pt idx="10452" formatCode="General">
                  <c:v>5.3038357001558699E-2</c:v>
                </c:pt>
                <c:pt idx="10453" formatCode="General">
                  <c:v>6.05397944615505E-2</c:v>
                </c:pt>
                <c:pt idx="10454" formatCode="General">
                  <c:v>6.5690646130357397E-2</c:v>
                </c:pt>
                <c:pt idx="10455" formatCode="General">
                  <c:v>6.9420226628820705E-2</c:v>
                </c:pt>
                <c:pt idx="10456" formatCode="General">
                  <c:v>7.1850768422254102E-2</c:v>
                </c:pt>
                <c:pt idx="10457" formatCode="General">
                  <c:v>7.31675202337317E-2</c:v>
                </c:pt>
                <c:pt idx="10458" formatCode="General">
                  <c:v>7.4062716978609694E-2</c:v>
                </c:pt>
                <c:pt idx="10459" formatCode="General">
                  <c:v>7.4014118347625807E-2</c:v>
                </c:pt>
                <c:pt idx="10460" formatCode="General">
                  <c:v>7.2636198252773301E-2</c:v>
                </c:pt>
                <c:pt idx="10461" formatCode="General">
                  <c:v>6.9603898764173E-2</c:v>
                </c:pt>
                <c:pt idx="10462" formatCode="General">
                  <c:v>6.4843259427422806E-2</c:v>
                </c:pt>
                <c:pt idx="10463" formatCode="General">
                  <c:v>5.8811308889601802E-2</c:v>
                </c:pt>
                <c:pt idx="10464" formatCode="General">
                  <c:v>5.0652663287047497E-2</c:v>
                </c:pt>
                <c:pt idx="10465" formatCode="General">
                  <c:v>3.97268976696546E-2</c:v>
                </c:pt>
                <c:pt idx="10466" formatCode="General">
                  <c:v>2.6766770442848201E-2</c:v>
                </c:pt>
                <c:pt idx="10467" formatCode="General">
                  <c:v>1.3353509851319801E-2</c:v>
                </c:pt>
                <c:pt idx="10468" formatCode="General">
                  <c:v>7.4612331363725301E-4</c:v>
                </c:pt>
                <c:pt idx="10469" formatCode="General">
                  <c:v>-1.13723455028564E-2</c:v>
                </c:pt>
                <c:pt idx="10470" formatCode="General">
                  <c:v>-2.2049060562742799E-2</c:v>
                </c:pt>
                <c:pt idx="10471" formatCode="General">
                  <c:v>-3.08307391551511E-2</c:v>
                </c:pt>
                <c:pt idx="10472" formatCode="General">
                  <c:v>-3.8913097194624102E-2</c:v>
                </c:pt>
                <c:pt idx="10473" formatCode="General">
                  <c:v>-4.6336264895484702E-2</c:v>
                </c:pt>
                <c:pt idx="10474" formatCode="General">
                  <c:v>-5.1829357498934303E-2</c:v>
                </c:pt>
                <c:pt idx="10475" formatCode="General">
                  <c:v>-5.3677976605604499E-2</c:v>
                </c:pt>
                <c:pt idx="10476" formatCode="General">
                  <c:v>-5.1455161987014497E-2</c:v>
                </c:pt>
                <c:pt idx="10477" formatCode="General">
                  <c:v>-4.6838432604691699E-2</c:v>
                </c:pt>
                <c:pt idx="10478" formatCode="General">
                  <c:v>-4.1813821605672603E-2</c:v>
                </c:pt>
                <c:pt idx="10479" formatCode="General">
                  <c:v>-3.7914795636147101E-2</c:v>
                </c:pt>
                <c:pt idx="10480" formatCode="General">
                  <c:v>-3.4118899971221799E-2</c:v>
                </c:pt>
                <c:pt idx="10481" formatCode="General">
                  <c:v>-2.8580276952541499E-2</c:v>
                </c:pt>
                <c:pt idx="10482" formatCode="General">
                  <c:v>-2.1760144953079801E-2</c:v>
                </c:pt>
                <c:pt idx="10483" formatCode="General">
                  <c:v>-1.5188262355013299E-2</c:v>
                </c:pt>
                <c:pt idx="10484" formatCode="General">
                  <c:v>-1.0434807806494801E-2</c:v>
                </c:pt>
                <c:pt idx="10485" formatCode="General">
                  <c:v>-7.2682078484887702E-3</c:v>
                </c:pt>
                <c:pt idx="10486" formatCode="General">
                  <c:v>-5.0817473201409001E-3</c:v>
                </c:pt>
                <c:pt idx="10487" formatCode="General">
                  <c:v>-4.1719959106117704E-3</c:v>
                </c:pt>
                <c:pt idx="10488" formatCode="General">
                  <c:v>-4.3203842378084396E-3</c:v>
                </c:pt>
                <c:pt idx="10489" formatCode="General">
                  <c:v>-4.8506936938055899E-3</c:v>
                </c:pt>
                <c:pt idx="10490" formatCode="General">
                  <c:v>-5.1960625896631399E-3</c:v>
                </c:pt>
                <c:pt idx="10491" formatCode="General">
                  <c:v>-4.91389106584932E-3</c:v>
                </c:pt>
                <c:pt idx="10492" formatCode="General">
                  <c:v>-4.6642157495881001E-3</c:v>
                </c:pt>
                <c:pt idx="10493" formatCode="General">
                  <c:v>-4.0308104222628602E-3</c:v>
                </c:pt>
                <c:pt idx="10494" formatCode="General">
                  <c:v>-2.34204885282761E-3</c:v>
                </c:pt>
                <c:pt idx="10495" formatCode="General">
                  <c:v>-4.9601112427218497E-4</c:v>
                </c:pt>
                <c:pt idx="10496" formatCode="General">
                  <c:v>1.5183361490378501E-3</c:v>
                </c:pt>
                <c:pt idx="10497" formatCode="General">
                  <c:v>3.2346308104820001E-3</c:v>
                </c:pt>
                <c:pt idx="10498" formatCode="General">
                  <c:v>3.86200714327165E-3</c:v>
                </c:pt>
                <c:pt idx="10499" formatCode="General">
                  <c:v>3.6644343123048801E-3</c:v>
                </c:pt>
                <c:pt idx="10500" formatCode="General">
                  <c:v>3.5847717660523102E-3</c:v>
                </c:pt>
                <c:pt idx="10501" formatCode="General">
                  <c:v>4.5970914577593801E-3</c:v>
                </c:pt>
                <c:pt idx="10502" formatCode="General">
                  <c:v>6.6533569004258103E-3</c:v>
                </c:pt>
                <c:pt idx="10503" formatCode="General">
                  <c:v>9.1920354543968304E-3</c:v>
                </c:pt>
                <c:pt idx="10504" formatCode="General">
                  <c:v>1.17912132452202E-2</c:v>
                </c:pt>
                <c:pt idx="10505" formatCode="General">
                  <c:v>1.3412152030716201E-2</c:v>
                </c:pt>
                <c:pt idx="10506" formatCode="General">
                  <c:v>1.35291056771665E-2</c:v>
                </c:pt>
                <c:pt idx="10507" formatCode="General">
                  <c:v>1.2790619447411101E-2</c:v>
                </c:pt>
                <c:pt idx="10508" formatCode="General">
                  <c:v>1.16838015546019E-2</c:v>
                </c:pt>
                <c:pt idx="10509" formatCode="General">
                  <c:v>1.06410780422225E-2</c:v>
                </c:pt>
                <c:pt idx="10510" formatCode="General">
                  <c:v>9.9343296892466307E-3</c:v>
                </c:pt>
                <c:pt idx="10511" formatCode="General">
                  <c:v>9.2338670020025698E-3</c:v>
                </c:pt>
                <c:pt idx="10512" formatCode="General">
                  <c:v>8.0660993632720706E-3</c:v>
                </c:pt>
                <c:pt idx="10513" formatCode="General">
                  <c:v>5.5778933690161601E-3</c:v>
                </c:pt>
                <c:pt idx="10514" formatCode="General">
                  <c:v>1.26072582565935E-3</c:v>
                </c:pt>
                <c:pt idx="10515" formatCode="General">
                  <c:v>-4.1294648371748496E-3</c:v>
                </c:pt>
                <c:pt idx="10516" formatCode="General">
                  <c:v>-1.02185855488744E-2</c:v>
                </c:pt>
                <c:pt idx="10517" formatCode="General">
                  <c:v>-1.68349165958952E-2</c:v>
                </c:pt>
                <c:pt idx="10518" formatCode="General">
                  <c:v>-2.3505136102659401E-2</c:v>
                </c:pt>
                <c:pt idx="10519" formatCode="General">
                  <c:v>-2.9852003756810099E-2</c:v>
                </c:pt>
                <c:pt idx="10520" formatCode="General">
                  <c:v>-3.6010833837502199E-2</c:v>
                </c:pt>
                <c:pt idx="10521" formatCode="General">
                  <c:v>-4.2915787811754598E-2</c:v>
                </c:pt>
                <c:pt idx="10522" formatCode="General">
                  <c:v>-4.9715972586333701E-2</c:v>
                </c:pt>
                <c:pt idx="10523" formatCode="General">
                  <c:v>-5.5223372872839002E-2</c:v>
                </c:pt>
                <c:pt idx="10524" formatCode="General">
                  <c:v>-5.9611413044468903E-2</c:v>
                </c:pt>
                <c:pt idx="10525" formatCode="General">
                  <c:v>-6.3475296971368597E-2</c:v>
                </c:pt>
                <c:pt idx="10526" formatCode="General">
                  <c:v>-6.6572083836394902E-2</c:v>
                </c:pt>
                <c:pt idx="10527" formatCode="General">
                  <c:v>-6.7972546914168805E-2</c:v>
                </c:pt>
                <c:pt idx="10528" formatCode="General">
                  <c:v>-6.7633218466041506E-2</c:v>
                </c:pt>
                <c:pt idx="10529" formatCode="General">
                  <c:v>-6.5887725045502901E-2</c:v>
                </c:pt>
                <c:pt idx="10530" formatCode="General">
                  <c:v>-6.2702175183250303E-2</c:v>
                </c:pt>
                <c:pt idx="10531" formatCode="General">
                  <c:v>-5.7949622335927702E-2</c:v>
                </c:pt>
                <c:pt idx="10532" formatCode="General">
                  <c:v>-5.2716167134152399E-2</c:v>
                </c:pt>
                <c:pt idx="10533" formatCode="General">
                  <c:v>-4.7785619796152097E-2</c:v>
                </c:pt>
                <c:pt idx="10534" formatCode="General">
                  <c:v>-4.2243118509339199E-2</c:v>
                </c:pt>
                <c:pt idx="10535" formatCode="General">
                  <c:v>-3.5867374621394499E-2</c:v>
                </c:pt>
                <c:pt idx="10536" formatCode="General">
                  <c:v>-2.9922870259794499E-2</c:v>
                </c:pt>
                <c:pt idx="10537" formatCode="General">
                  <c:v>-2.42788901669331E-2</c:v>
                </c:pt>
                <c:pt idx="10538" formatCode="General">
                  <c:v>-1.7705522361770101E-2</c:v>
                </c:pt>
                <c:pt idx="10539" formatCode="General">
                  <c:v>-1.0936349252445901E-2</c:v>
                </c:pt>
                <c:pt idx="10540" formatCode="General">
                  <c:v>-5.2316472670562901E-3</c:v>
                </c:pt>
                <c:pt idx="10541" formatCode="General">
                  <c:v>-3.5819825156121701E-4</c:v>
                </c:pt>
                <c:pt idx="10542" formatCode="General">
                  <c:v>3.9097408903481399E-3</c:v>
                </c:pt>
                <c:pt idx="10543" formatCode="General">
                  <c:v>7.7562324422868097E-3</c:v>
                </c:pt>
                <c:pt idx="10544" formatCode="General">
                  <c:v>1.04014561719111E-2</c:v>
                </c:pt>
                <c:pt idx="10545" formatCode="General">
                  <c:v>1.16195487043081E-2</c:v>
                </c:pt>
                <c:pt idx="10546" formatCode="General">
                  <c:v>1.24977022229624E-2</c:v>
                </c:pt>
                <c:pt idx="10547" formatCode="General">
                  <c:v>1.3576533424422599E-2</c:v>
                </c:pt>
                <c:pt idx="10548" formatCode="General">
                  <c:v>1.55750584298302E-2</c:v>
                </c:pt>
                <c:pt idx="10549" formatCode="General">
                  <c:v>1.9083715596548E-2</c:v>
                </c:pt>
                <c:pt idx="10550" formatCode="General">
                  <c:v>2.3324827961457399E-2</c:v>
                </c:pt>
                <c:pt idx="10551" formatCode="General">
                  <c:v>2.7068899848130601E-2</c:v>
                </c:pt>
                <c:pt idx="10552" formatCode="General">
                  <c:v>2.9455016561358498E-2</c:v>
                </c:pt>
                <c:pt idx="10553" formatCode="General">
                  <c:v>3.00885557628028E-2</c:v>
                </c:pt>
                <c:pt idx="10554" formatCode="General">
                  <c:v>2.9520553502454999E-2</c:v>
                </c:pt>
                <c:pt idx="10555" formatCode="General">
                  <c:v>2.8279734490235998E-2</c:v>
                </c:pt>
                <c:pt idx="10556" formatCode="General">
                  <c:v>2.69629543870573E-2</c:v>
                </c:pt>
                <c:pt idx="10557" formatCode="General">
                  <c:v>2.53350590060957E-2</c:v>
                </c:pt>
                <c:pt idx="10558" formatCode="General">
                  <c:v>2.2355560389596602E-2</c:v>
                </c:pt>
                <c:pt idx="10559" formatCode="General">
                  <c:v>1.8989069192184901E-2</c:v>
                </c:pt>
                <c:pt idx="10560" formatCode="General">
                  <c:v>1.69729864174691E-2</c:v>
                </c:pt>
                <c:pt idx="10561" formatCode="General">
                  <c:v>1.5564645356368E-2</c:v>
                </c:pt>
                <c:pt idx="10562" formatCode="General">
                  <c:v>1.2870651295165399E-2</c:v>
                </c:pt>
                <c:pt idx="10563" formatCode="General">
                  <c:v>7.98514605232159E-3</c:v>
                </c:pt>
                <c:pt idx="10564" formatCode="General">
                  <c:v>1.4871296752696E-3</c:v>
                </c:pt>
                <c:pt idx="10565" formatCode="General">
                  <c:v>-4.7865572113842698E-3</c:v>
                </c:pt>
                <c:pt idx="10566" formatCode="General">
                  <c:v>-1.01664970342522E-2</c:v>
                </c:pt>
                <c:pt idx="10567" formatCode="General">
                  <c:v>-1.50797647684319E-2</c:v>
                </c:pt>
                <c:pt idx="10568" formatCode="General">
                  <c:v>-1.9697861363433499E-2</c:v>
                </c:pt>
                <c:pt idx="10569" formatCode="General">
                  <c:v>-2.3430737796772998E-2</c:v>
                </c:pt>
                <c:pt idx="10570" formatCode="General">
                  <c:v>-2.6094128309825999E-2</c:v>
                </c:pt>
                <c:pt idx="10571" formatCode="General">
                  <c:v>-2.7440866454713001E-2</c:v>
                </c:pt>
                <c:pt idx="10572" formatCode="General">
                  <c:v>-2.65050114115301E-2</c:v>
                </c:pt>
                <c:pt idx="10573" formatCode="General">
                  <c:v>-2.2581924546125901E-2</c:v>
                </c:pt>
                <c:pt idx="10574" formatCode="General">
                  <c:v>-1.4761539009610599E-2</c:v>
                </c:pt>
                <c:pt idx="10575" formatCode="General">
                  <c:v>-4.1954052226638398E-3</c:v>
                </c:pt>
                <c:pt idx="10576" formatCode="General">
                  <c:v>6.9184829845190098E-3</c:v>
                </c:pt>
                <c:pt idx="10577" formatCode="General">
                  <c:v>1.8046145774147E-2</c:v>
                </c:pt>
                <c:pt idx="10578" formatCode="General">
                  <c:v>2.8298935887619E-2</c:v>
                </c:pt>
                <c:pt idx="10579" formatCode="General">
                  <c:v>3.7060783574522103E-2</c:v>
                </c:pt>
                <c:pt idx="10580" formatCode="General">
                  <c:v>4.5085270540443999E-2</c:v>
                </c:pt>
                <c:pt idx="10581" formatCode="General">
                  <c:v>5.3090664660110302E-2</c:v>
                </c:pt>
                <c:pt idx="10582" formatCode="General">
                  <c:v>6.0755449413662697E-2</c:v>
                </c:pt>
                <c:pt idx="10583" formatCode="General">
                  <c:v>6.70081070684522E-2</c:v>
                </c:pt>
                <c:pt idx="10584" formatCode="General">
                  <c:v>7.1636024206737606E-2</c:v>
                </c:pt>
                <c:pt idx="10585" formatCode="General">
                  <c:v>7.5495124510236294E-2</c:v>
                </c:pt>
                <c:pt idx="10586" formatCode="General">
                  <c:v>7.9498929412295097E-2</c:v>
                </c:pt>
                <c:pt idx="10587" formatCode="General">
                  <c:v>8.3734258916535798E-2</c:v>
                </c:pt>
                <c:pt idx="10588" formatCode="General">
                  <c:v>8.7731325759247497E-2</c:v>
                </c:pt>
                <c:pt idx="10589" formatCode="General">
                  <c:v>9.0691813909940605E-2</c:v>
                </c:pt>
                <c:pt idx="10590" formatCode="General">
                  <c:v>9.1521308176278807E-2</c:v>
                </c:pt>
                <c:pt idx="10591" formatCode="General">
                  <c:v>8.9363072745658495E-2</c:v>
                </c:pt>
                <c:pt idx="10592" formatCode="General">
                  <c:v>8.3942176496240306E-2</c:v>
                </c:pt>
                <c:pt idx="10593" formatCode="General">
                  <c:v>7.5684772031046094E-2</c:v>
                </c:pt>
                <c:pt idx="10594" formatCode="General">
                  <c:v>6.6281941348249898E-2</c:v>
                </c:pt>
                <c:pt idx="10595" formatCode="General">
                  <c:v>5.7825326694349102E-2</c:v>
                </c:pt>
                <c:pt idx="10596" formatCode="General">
                  <c:v>5.1192678559107203E-2</c:v>
                </c:pt>
                <c:pt idx="10597" formatCode="General">
                  <c:v>4.6069854954244399E-2</c:v>
                </c:pt>
                <c:pt idx="10598" formatCode="General">
                  <c:v>4.2195559524367002E-2</c:v>
                </c:pt>
                <c:pt idx="10599" formatCode="General">
                  <c:v>3.9486959250731299E-2</c:v>
                </c:pt>
                <c:pt idx="10600" formatCode="General">
                  <c:v>3.7318285644202698E-2</c:v>
                </c:pt>
                <c:pt idx="10601" formatCode="General">
                  <c:v>3.4836395388889697E-2</c:v>
                </c:pt>
                <c:pt idx="10602" formatCode="General">
                  <c:v>3.0895397349054499E-2</c:v>
                </c:pt>
                <c:pt idx="10603" formatCode="General">
                  <c:v>2.4306488609719502E-2</c:v>
                </c:pt>
                <c:pt idx="10604" formatCode="General">
                  <c:v>1.5308525348986799E-2</c:v>
                </c:pt>
                <c:pt idx="10605" formatCode="General">
                  <c:v>4.0469259807934298E-3</c:v>
                </c:pt>
                <c:pt idx="10606" formatCode="General">
                  <c:v>-8.7804747261360002E-3</c:v>
                </c:pt>
                <c:pt idx="10607" formatCode="General">
                  <c:v>-2.1306909636291799E-2</c:v>
                </c:pt>
                <c:pt idx="10608" formatCode="General">
                  <c:v>-3.3117172286560199E-2</c:v>
                </c:pt>
                <c:pt idx="10609" formatCode="General">
                  <c:v>-4.4496538260108999E-2</c:v>
                </c:pt>
                <c:pt idx="10610" formatCode="General">
                  <c:v>-5.4804986157005901E-2</c:v>
                </c:pt>
                <c:pt idx="10611" formatCode="General">
                  <c:v>-6.2875762415726705E-2</c:v>
                </c:pt>
                <c:pt idx="10612" formatCode="General">
                  <c:v>-6.8072192729722397E-2</c:v>
                </c:pt>
                <c:pt idx="10613" formatCode="General">
                  <c:v>-6.9683759744342294E-2</c:v>
                </c:pt>
                <c:pt idx="10614" formatCode="General">
                  <c:v>-6.7911580187574497E-2</c:v>
                </c:pt>
                <c:pt idx="10615" formatCode="General">
                  <c:v>-6.3817773462698901E-2</c:v>
                </c:pt>
                <c:pt idx="10616" formatCode="General">
                  <c:v>-5.8275452350649903E-2</c:v>
                </c:pt>
                <c:pt idx="10617" formatCode="General">
                  <c:v>-5.2192680113583897E-2</c:v>
                </c:pt>
                <c:pt idx="10618" formatCode="General">
                  <c:v>-4.5616849984226097E-2</c:v>
                </c:pt>
                <c:pt idx="10619" formatCode="General">
                  <c:v>-3.8475606450153597E-2</c:v>
                </c:pt>
                <c:pt idx="10620" formatCode="General">
                  <c:v>-3.0352804450508801E-2</c:v>
                </c:pt>
                <c:pt idx="10621" formatCode="General">
                  <c:v>-2.1362483705879402E-2</c:v>
                </c:pt>
                <c:pt idx="10622" formatCode="General">
                  <c:v>-1.2865355742515201E-2</c:v>
                </c:pt>
                <c:pt idx="10623" formatCode="General">
                  <c:v>-5.8656985044889497E-3</c:v>
                </c:pt>
                <c:pt idx="10624" formatCode="General">
                  <c:v>-1.7113583810561799E-3</c:v>
                </c:pt>
                <c:pt idx="10625" formatCode="General">
                  <c:v>-6.0421205686839901E-4</c:v>
                </c:pt>
                <c:pt idx="10626" formatCode="General">
                  <c:v>-1.6473425137969401E-3</c:v>
                </c:pt>
                <c:pt idx="10627" formatCode="General">
                  <c:v>-5.0823269676029603E-3</c:v>
                </c:pt>
                <c:pt idx="10628" formatCode="General">
                  <c:v>-1.11796443631055E-2</c:v>
                </c:pt>
                <c:pt idx="10629" formatCode="General">
                  <c:v>-2.00287832500715E-2</c:v>
                </c:pt>
                <c:pt idx="10630" formatCode="General">
                  <c:v>-3.2112718359511697E-2</c:v>
                </c:pt>
                <c:pt idx="10631" formatCode="General">
                  <c:v>-4.6496045366457801E-2</c:v>
                </c:pt>
                <c:pt idx="10632" formatCode="General">
                  <c:v>-6.1220347825942503E-2</c:v>
                </c:pt>
                <c:pt idx="10633" formatCode="General">
                  <c:v>-7.5428816590022901E-2</c:v>
                </c:pt>
                <c:pt idx="10634" formatCode="General">
                  <c:v>-8.8249310398219399E-2</c:v>
                </c:pt>
                <c:pt idx="10635" formatCode="General">
                  <c:v>-9.8074345109718797E-2</c:v>
                </c:pt>
                <c:pt idx="10636" formatCode="General">
                  <c:v>-0.10335502217762201</c:v>
                </c:pt>
                <c:pt idx="10637" formatCode="General">
                  <c:v>-0.10428886739457301</c:v>
                </c:pt>
                <c:pt idx="10638" formatCode="General">
                  <c:v>-0.102081129816444</c:v>
                </c:pt>
                <c:pt idx="10639" formatCode="General">
                  <c:v>-9.8040954977630601E-2</c:v>
                </c:pt>
                <c:pt idx="10640" formatCode="General">
                  <c:v>-9.3253432203027703E-2</c:v>
                </c:pt>
                <c:pt idx="10641" formatCode="General">
                  <c:v>-8.7179470882898194E-2</c:v>
                </c:pt>
                <c:pt idx="10642" formatCode="General">
                  <c:v>-7.8654227751424499E-2</c:v>
                </c:pt>
                <c:pt idx="10643" formatCode="General">
                  <c:v>-6.7605136927423898E-2</c:v>
                </c:pt>
                <c:pt idx="10644" formatCode="General">
                  <c:v>-5.3988000553851702E-2</c:v>
                </c:pt>
                <c:pt idx="10645" formatCode="General">
                  <c:v>-3.8313711584505299E-2</c:v>
                </c:pt>
                <c:pt idx="10646" formatCode="General">
                  <c:v>-2.2486783067102702E-2</c:v>
                </c:pt>
                <c:pt idx="10647" formatCode="General">
                  <c:v>-6.6337016283154297E-3</c:v>
                </c:pt>
                <c:pt idx="10648" formatCode="General">
                  <c:v>9.4021672372287899E-3</c:v>
                </c:pt>
                <c:pt idx="10649" formatCode="General">
                  <c:v>2.37768708039976E-2</c:v>
                </c:pt>
                <c:pt idx="10650" formatCode="General">
                  <c:v>3.5833107915696397E-2</c:v>
                </c:pt>
                <c:pt idx="10651" formatCode="General">
                  <c:v>4.6294296204671903E-2</c:v>
                </c:pt>
                <c:pt idx="10652" formatCode="General">
                  <c:v>5.60343364667958E-2</c:v>
                </c:pt>
                <c:pt idx="10653" formatCode="General">
                  <c:v>6.5062518720311699E-2</c:v>
                </c:pt>
                <c:pt idx="10654" formatCode="General">
                  <c:v>7.2743447358926197E-2</c:v>
                </c:pt>
                <c:pt idx="10655" formatCode="General">
                  <c:v>7.8851688655809798E-2</c:v>
                </c:pt>
                <c:pt idx="10656" formatCode="General">
                  <c:v>8.2760252484677596E-2</c:v>
                </c:pt>
                <c:pt idx="10657" formatCode="General">
                  <c:v>8.3403641228987496E-2</c:v>
                </c:pt>
                <c:pt idx="10658" formatCode="General">
                  <c:v>7.9109674330861898E-2</c:v>
                </c:pt>
                <c:pt idx="10659" formatCode="General">
                  <c:v>6.9359414550323004E-2</c:v>
                </c:pt>
                <c:pt idx="10660" formatCode="General">
                  <c:v>5.5141806502391699E-2</c:v>
                </c:pt>
                <c:pt idx="10661" formatCode="General">
                  <c:v>3.9596370645773302E-2</c:v>
                </c:pt>
                <c:pt idx="10662" formatCode="General">
                  <c:v>2.54343628219873E-2</c:v>
                </c:pt>
                <c:pt idx="10663" formatCode="General">
                  <c:v>1.21131824081763E-2</c:v>
                </c:pt>
                <c:pt idx="10664" formatCode="General">
                  <c:v>-1.3781171127775201E-3</c:v>
                </c:pt>
                <c:pt idx="10665" formatCode="General">
                  <c:v>-1.5080143009022299E-2</c:v>
                </c:pt>
                <c:pt idx="10666" formatCode="General">
                  <c:v>-2.7839118837837899E-2</c:v>
                </c:pt>
                <c:pt idx="10667" formatCode="General">
                  <c:v>-3.9106604610128499E-2</c:v>
                </c:pt>
                <c:pt idx="10668" formatCode="General">
                  <c:v>-4.8924003228939202E-2</c:v>
                </c:pt>
                <c:pt idx="10669" formatCode="General">
                  <c:v>-5.61178690471048E-2</c:v>
                </c:pt>
                <c:pt idx="10670" formatCode="General">
                  <c:v>-6.0138233520821302E-2</c:v>
                </c:pt>
                <c:pt idx="10671" formatCode="General">
                  <c:v>-6.1850676903575402E-2</c:v>
                </c:pt>
                <c:pt idx="10672" formatCode="General">
                  <c:v>-6.1646859549506799E-2</c:v>
                </c:pt>
                <c:pt idx="10673" formatCode="General">
                  <c:v>-5.8280375330765702E-2</c:v>
                </c:pt>
                <c:pt idx="10674" formatCode="General">
                  <c:v>-5.1208244645165601E-2</c:v>
                </c:pt>
                <c:pt idx="10675" formatCode="General">
                  <c:v>-4.1524679609962097E-2</c:v>
                </c:pt>
                <c:pt idx="10676" formatCode="General">
                  <c:v>-3.0300771160709401E-2</c:v>
                </c:pt>
                <c:pt idx="10677" formatCode="General">
                  <c:v>-1.853493087955E-2</c:v>
                </c:pt>
                <c:pt idx="10678" formatCode="General">
                  <c:v>-6.4819549424533097E-3</c:v>
                </c:pt>
                <c:pt idx="10679" formatCode="General">
                  <c:v>5.56495404548426E-3</c:v>
                </c:pt>
                <c:pt idx="10680" formatCode="General">
                  <c:v>1.71018301257683E-2</c:v>
                </c:pt>
                <c:pt idx="10681" formatCode="General">
                  <c:v>2.8181833474700602E-2</c:v>
                </c:pt>
                <c:pt idx="10682" formatCode="General">
                  <c:v>3.9120534004134601E-2</c:v>
                </c:pt>
                <c:pt idx="10683" formatCode="General">
                  <c:v>4.92170708374709E-2</c:v>
                </c:pt>
                <c:pt idx="10684" formatCode="General">
                  <c:v>5.6945068603563603E-2</c:v>
                </c:pt>
                <c:pt idx="10685" formatCode="General">
                  <c:v>6.2168355576491197E-2</c:v>
                </c:pt>
                <c:pt idx="10686" formatCode="General">
                  <c:v>6.5755230200393602E-2</c:v>
                </c:pt>
                <c:pt idx="10687" formatCode="General">
                  <c:v>6.8297588368011294E-2</c:v>
                </c:pt>
                <c:pt idx="10688" formatCode="General">
                  <c:v>6.9656615962527701E-2</c:v>
                </c:pt>
                <c:pt idx="10689" formatCode="General">
                  <c:v>6.9266667420569805E-2</c:v>
                </c:pt>
                <c:pt idx="10690" formatCode="General">
                  <c:v>6.6566409615361102E-2</c:v>
                </c:pt>
                <c:pt idx="10691" formatCode="General">
                  <c:v>6.1442748007893698E-2</c:v>
                </c:pt>
                <c:pt idx="10692" formatCode="General">
                  <c:v>5.4813548334583802E-2</c:v>
                </c:pt>
                <c:pt idx="10693" formatCode="General">
                  <c:v>4.6992779717618997E-2</c:v>
                </c:pt>
                <c:pt idx="10694" formatCode="General">
                  <c:v>3.8146777704165503E-2</c:v>
                </c:pt>
                <c:pt idx="10695" formatCode="General">
                  <c:v>2.90398849086532E-2</c:v>
                </c:pt>
                <c:pt idx="10696" formatCode="General">
                  <c:v>1.9998372449300299E-2</c:v>
                </c:pt>
                <c:pt idx="10697" formatCode="General">
                  <c:v>1.1427467701171199E-2</c:v>
                </c:pt>
                <c:pt idx="10698" formatCode="General">
                  <c:v>3.32424926574853E-3</c:v>
                </c:pt>
                <c:pt idx="10699" formatCode="General">
                  <c:v>-4.5597010948150501E-3</c:v>
                </c:pt>
                <c:pt idx="10700" formatCode="General">
                  <c:v>-1.324073086452E-2</c:v>
                </c:pt>
                <c:pt idx="10701" formatCode="General">
                  <c:v>-2.25834467924752E-2</c:v>
                </c:pt>
                <c:pt idx="10702" formatCode="General">
                  <c:v>-3.0869507032196802E-2</c:v>
                </c:pt>
                <c:pt idx="10703" formatCode="General">
                  <c:v>-3.7863119138497499E-2</c:v>
                </c:pt>
                <c:pt idx="10704" formatCode="General">
                  <c:v>-4.4134376155018598E-2</c:v>
                </c:pt>
                <c:pt idx="10705" formatCode="General">
                  <c:v>-4.9164732338814403E-2</c:v>
                </c:pt>
                <c:pt idx="10706" formatCode="General">
                  <c:v>-5.1147068507931701E-2</c:v>
                </c:pt>
                <c:pt idx="10707" formatCode="General">
                  <c:v>-4.9041305664102003E-2</c:v>
                </c:pt>
                <c:pt idx="10708" formatCode="General">
                  <c:v>-4.3168323624416603E-2</c:v>
                </c:pt>
                <c:pt idx="10709" formatCode="General">
                  <c:v>-3.5393226955583501E-2</c:v>
                </c:pt>
                <c:pt idx="10710" formatCode="General">
                  <c:v>-2.7801887606655199E-2</c:v>
                </c:pt>
                <c:pt idx="10711" formatCode="General">
                  <c:v>-2.03862979950237E-2</c:v>
                </c:pt>
                <c:pt idx="10712" formatCode="General">
                  <c:v>-1.20009303128521E-2</c:v>
                </c:pt>
                <c:pt idx="10713" formatCode="General">
                  <c:v>-2.2102158599925799E-3</c:v>
                </c:pt>
                <c:pt idx="10714" formatCode="General">
                  <c:v>8.6682520860445703E-3</c:v>
                </c:pt>
                <c:pt idx="10715" formatCode="General">
                  <c:v>1.9840314987799999E-2</c:v>
                </c:pt>
                <c:pt idx="10716" formatCode="General">
                  <c:v>3.0775913023392099E-2</c:v>
                </c:pt>
                <c:pt idx="10717" formatCode="General">
                  <c:v>4.1232857385521203E-2</c:v>
                </c:pt>
                <c:pt idx="10718" formatCode="General">
                  <c:v>5.0933647277118202E-2</c:v>
                </c:pt>
                <c:pt idx="10719" formatCode="General">
                  <c:v>5.9189762390437002E-2</c:v>
                </c:pt>
                <c:pt idx="10720" formatCode="General">
                  <c:v>6.5175254780707903E-2</c:v>
                </c:pt>
                <c:pt idx="10721" formatCode="General">
                  <c:v>6.9720215867324895E-2</c:v>
                </c:pt>
                <c:pt idx="10722" formatCode="General">
                  <c:v>7.4503265123032E-2</c:v>
                </c:pt>
                <c:pt idx="10723" formatCode="General">
                  <c:v>7.9964009530573699E-2</c:v>
                </c:pt>
                <c:pt idx="10724" formatCode="General">
                  <c:v>8.5068144277906502E-2</c:v>
                </c:pt>
                <c:pt idx="10725" formatCode="General">
                  <c:v>8.9132180757672805E-2</c:v>
                </c:pt>
                <c:pt idx="10726" formatCode="General">
                  <c:v>9.2628965413330794E-2</c:v>
                </c:pt>
                <c:pt idx="10727" formatCode="General">
                  <c:v>9.5829813079415099E-2</c:v>
                </c:pt>
                <c:pt idx="10728" formatCode="General">
                  <c:v>9.7824137649895199E-2</c:v>
                </c:pt>
                <c:pt idx="10729" formatCode="General">
                  <c:v>9.7586852798779197E-2</c:v>
                </c:pt>
                <c:pt idx="10730" formatCode="General">
                  <c:v>9.4847948768745804E-2</c:v>
                </c:pt>
                <c:pt idx="10731" formatCode="General">
                  <c:v>8.9305728163964704E-2</c:v>
                </c:pt>
                <c:pt idx="10732" formatCode="General">
                  <c:v>8.0768466067413794E-2</c:v>
                </c:pt>
                <c:pt idx="10733" formatCode="General">
                  <c:v>6.9760300333871303E-2</c:v>
                </c:pt>
                <c:pt idx="10734" formatCode="General">
                  <c:v>5.6545967120362903E-2</c:v>
                </c:pt>
                <c:pt idx="10735" formatCode="General">
                  <c:v>4.1132644152581201E-2</c:v>
                </c:pt>
                <c:pt idx="10736" formatCode="General">
                  <c:v>2.4627530985903E-2</c:v>
                </c:pt>
                <c:pt idx="10737" formatCode="General">
                  <c:v>8.1094824737930893E-3</c:v>
                </c:pt>
                <c:pt idx="10738" formatCode="General">
                  <c:v>-8.2368610662809805E-3</c:v>
                </c:pt>
                <c:pt idx="10739" formatCode="General">
                  <c:v>-2.2888448118536901E-2</c:v>
                </c:pt>
                <c:pt idx="10740" formatCode="General">
                  <c:v>-3.3896850686346798E-2</c:v>
                </c:pt>
                <c:pt idx="10741" formatCode="General">
                  <c:v>-4.14587517578466E-2</c:v>
                </c:pt>
                <c:pt idx="10742" formatCode="General">
                  <c:v>-4.6407239245846402E-2</c:v>
                </c:pt>
                <c:pt idx="10743" formatCode="General">
                  <c:v>-4.9521493362484001E-2</c:v>
                </c:pt>
                <c:pt idx="10744" formatCode="General">
                  <c:v>-5.22966619636469E-2</c:v>
                </c:pt>
                <c:pt idx="10745" formatCode="General">
                  <c:v>-5.5303470889789097E-2</c:v>
                </c:pt>
                <c:pt idx="10746" formatCode="General">
                  <c:v>-5.7698443397530497E-2</c:v>
                </c:pt>
                <c:pt idx="10747" formatCode="General">
                  <c:v>-5.9141040193561902E-2</c:v>
                </c:pt>
                <c:pt idx="10748" formatCode="General">
                  <c:v>-5.9598169443408802E-2</c:v>
                </c:pt>
                <c:pt idx="10749" formatCode="General">
                  <c:v>-5.9003108856753597E-2</c:v>
                </c:pt>
                <c:pt idx="10750" formatCode="General">
                  <c:v>-5.7224340097986499E-2</c:v>
                </c:pt>
                <c:pt idx="10751" formatCode="General">
                  <c:v>-5.4021671334209702E-2</c:v>
                </c:pt>
                <c:pt idx="10752" formatCode="General">
                  <c:v>-4.9533539507617901E-2</c:v>
                </c:pt>
                <c:pt idx="10753" formatCode="General">
                  <c:v>-4.4565824252584103E-2</c:v>
                </c:pt>
                <c:pt idx="10754" formatCode="General">
                  <c:v>-3.9509657214382397E-2</c:v>
                </c:pt>
                <c:pt idx="10755" formatCode="General">
                  <c:v>-3.45708394109117E-2</c:v>
                </c:pt>
                <c:pt idx="10756" formatCode="General">
                  <c:v>-3.0126273523336401E-2</c:v>
                </c:pt>
                <c:pt idx="10757" formatCode="General">
                  <c:v>-2.6446544309388899E-2</c:v>
                </c:pt>
                <c:pt idx="10758" formatCode="General">
                  <c:v>-2.3434311942447099E-2</c:v>
                </c:pt>
                <c:pt idx="10759" formatCode="General">
                  <c:v>-2.1603938845562699E-2</c:v>
                </c:pt>
                <c:pt idx="10760" formatCode="General">
                  <c:v>-2.1659947030104199E-2</c:v>
                </c:pt>
                <c:pt idx="10761" formatCode="General">
                  <c:v>-2.2719578799356599E-2</c:v>
                </c:pt>
                <c:pt idx="10762" formatCode="General">
                  <c:v>-2.4928347654130701E-2</c:v>
                </c:pt>
                <c:pt idx="10763" formatCode="General">
                  <c:v>-2.81557622369322E-2</c:v>
                </c:pt>
                <c:pt idx="10764" formatCode="General">
                  <c:v>-3.1469699405813803E-2</c:v>
                </c:pt>
                <c:pt idx="10765" formatCode="General">
                  <c:v>-3.4367159919424899E-2</c:v>
                </c:pt>
                <c:pt idx="10766" formatCode="General">
                  <c:v>-3.6852957845713498E-2</c:v>
                </c:pt>
                <c:pt idx="10767" formatCode="General">
                  <c:v>-3.9520015477809999E-2</c:v>
                </c:pt>
                <c:pt idx="10768" formatCode="General">
                  <c:v>-4.32971230921117E-2</c:v>
                </c:pt>
                <c:pt idx="10769" formatCode="General">
                  <c:v>-4.8692545773258301E-2</c:v>
                </c:pt>
                <c:pt idx="10770" formatCode="General">
                  <c:v>-5.5126673798523901E-2</c:v>
                </c:pt>
                <c:pt idx="10771" formatCode="General">
                  <c:v>-6.2457581901272402E-2</c:v>
                </c:pt>
                <c:pt idx="10772" formatCode="General">
                  <c:v>-7.0230841868012706E-2</c:v>
                </c:pt>
                <c:pt idx="10773" formatCode="General">
                  <c:v>-7.6910572648981407E-2</c:v>
                </c:pt>
                <c:pt idx="10774" formatCode="General">
                  <c:v>-8.1997962624602697E-2</c:v>
                </c:pt>
                <c:pt idx="10775" formatCode="General">
                  <c:v>-8.5571906546784093E-2</c:v>
                </c:pt>
                <c:pt idx="10776" formatCode="General">
                  <c:v>-8.6887729346145595E-2</c:v>
                </c:pt>
                <c:pt idx="10777" formatCode="General">
                  <c:v>-8.5063159048855502E-2</c:v>
                </c:pt>
                <c:pt idx="10778" formatCode="General">
                  <c:v>-8.0539464264681601E-2</c:v>
                </c:pt>
                <c:pt idx="10779" formatCode="General">
                  <c:v>-7.3933321117103004E-2</c:v>
                </c:pt>
                <c:pt idx="10780" formatCode="General">
                  <c:v>-6.5048661670972605E-2</c:v>
                </c:pt>
                <c:pt idx="10781" formatCode="General">
                  <c:v>-5.5008964766398598E-2</c:v>
                </c:pt>
                <c:pt idx="10782" formatCode="General">
                  <c:v>-4.41308008676808E-2</c:v>
                </c:pt>
                <c:pt idx="10783" formatCode="General">
                  <c:v>-3.2685359614346599E-2</c:v>
                </c:pt>
                <c:pt idx="10784" formatCode="General">
                  <c:v>-2.1831378265380699E-2</c:v>
                </c:pt>
                <c:pt idx="10785" formatCode="General">
                  <c:v>-1.0900383256231201E-2</c:v>
                </c:pt>
                <c:pt idx="10786" formatCode="General">
                  <c:v>3.4053246879104998E-4</c:v>
                </c:pt>
                <c:pt idx="10787" formatCode="General">
                  <c:v>1.1241746247244199E-2</c:v>
                </c:pt>
                <c:pt idx="10788" formatCode="General">
                  <c:v>2.09000027817044E-2</c:v>
                </c:pt>
                <c:pt idx="10789" formatCode="General">
                  <c:v>2.8118169331675099E-2</c:v>
                </c:pt>
                <c:pt idx="10790" formatCode="General">
                  <c:v>3.29260979045694E-2</c:v>
                </c:pt>
                <c:pt idx="10791" formatCode="General">
                  <c:v>3.5371617018755498E-2</c:v>
                </c:pt>
                <c:pt idx="10792" formatCode="General">
                  <c:v>3.5768836076228598E-2</c:v>
                </c:pt>
                <c:pt idx="10793" formatCode="General">
                  <c:v>3.4844521319827501E-2</c:v>
                </c:pt>
                <c:pt idx="10794" formatCode="General">
                  <c:v>3.2666362972419302E-2</c:v>
                </c:pt>
                <c:pt idx="10795" formatCode="General">
                  <c:v>2.8848564415256801E-2</c:v>
                </c:pt>
                <c:pt idx="10796" formatCode="General">
                  <c:v>2.32329096706759E-2</c:v>
                </c:pt>
                <c:pt idx="10797" formatCode="General">
                  <c:v>1.6107643698840199E-2</c:v>
                </c:pt>
                <c:pt idx="10798" formatCode="General">
                  <c:v>7.9601080581246705E-3</c:v>
                </c:pt>
                <c:pt idx="10799" formatCode="General">
                  <c:v>-5.9458558847424504E-4</c:v>
                </c:pt>
                <c:pt idx="10800" formatCode="General">
                  <c:v>-8.4546056713669208E-3</c:v>
                </c:pt>
                <c:pt idx="10801" formatCode="General">
                  <c:v>-1.44131536487461E-2</c:v>
                </c:pt>
                <c:pt idx="10802" formatCode="General">
                  <c:v>-1.87550946667107E-2</c:v>
                </c:pt>
                <c:pt idx="10803" formatCode="General">
                  <c:v>-2.2405764504321898E-2</c:v>
                </c:pt>
                <c:pt idx="10804" formatCode="General">
                  <c:v>-2.5163296237906699E-2</c:v>
                </c:pt>
                <c:pt idx="10805" formatCode="General">
                  <c:v>-2.5696926973163E-2</c:v>
                </c:pt>
                <c:pt idx="10806" formatCode="General">
                  <c:v>-2.3233515735371399E-2</c:v>
                </c:pt>
                <c:pt idx="10807" formatCode="General">
                  <c:v>-1.8128790174913499E-2</c:v>
                </c:pt>
                <c:pt idx="10808" formatCode="General">
                  <c:v>-9.7394898726995693E-3</c:v>
                </c:pt>
                <c:pt idx="10809" formatCode="General">
                  <c:v>2.6987629814587402E-3</c:v>
                </c:pt>
                <c:pt idx="10810" formatCode="General">
                  <c:v>1.7659849215932499E-2</c:v>
                </c:pt>
                <c:pt idx="10811" formatCode="General">
                  <c:v>3.2918662564621101E-2</c:v>
                </c:pt>
                <c:pt idx="10812" formatCode="General">
                  <c:v>4.7624003706257301E-2</c:v>
                </c:pt>
                <c:pt idx="10813" formatCode="General">
                  <c:v>6.2079965616831198E-2</c:v>
                </c:pt>
                <c:pt idx="10814" formatCode="General">
                  <c:v>7.6429715105012896E-2</c:v>
                </c:pt>
                <c:pt idx="10815" formatCode="General">
                  <c:v>8.9714713595002202E-2</c:v>
                </c:pt>
                <c:pt idx="10816" formatCode="General">
                  <c:v>0.10076306761751901</c:v>
                </c:pt>
                <c:pt idx="10817" formatCode="General">
                  <c:v>0.108183934027347</c:v>
                </c:pt>
                <c:pt idx="10818" formatCode="General">
                  <c:v>0.11115711269232</c:v>
                </c:pt>
                <c:pt idx="10819" formatCode="General">
                  <c:v>0.11041221923717599</c:v>
                </c:pt>
                <c:pt idx="10820" formatCode="General">
                  <c:v>0.106202987324725</c:v>
                </c:pt>
                <c:pt idx="10821" formatCode="General">
                  <c:v>9.8526496841136596E-2</c:v>
                </c:pt>
                <c:pt idx="10822" formatCode="General">
                  <c:v>8.7552544977753499E-2</c:v>
                </c:pt>
                <c:pt idx="10823" formatCode="General">
                  <c:v>7.4447825129361198E-2</c:v>
                </c:pt>
                <c:pt idx="10824" formatCode="General">
                  <c:v>6.0475647515152699E-2</c:v>
                </c:pt>
                <c:pt idx="10825" formatCode="General">
                  <c:v>4.5247470422877099E-2</c:v>
                </c:pt>
                <c:pt idx="10826" formatCode="General">
                  <c:v>2.84925073991785E-2</c:v>
                </c:pt>
                <c:pt idx="10827" formatCode="General">
                  <c:v>1.05531392844153E-2</c:v>
                </c:pt>
                <c:pt idx="10828" formatCode="General">
                  <c:v>-7.2237542023327302E-3</c:v>
                </c:pt>
                <c:pt idx="10829" formatCode="General">
                  <c:v>-2.4570797680460801E-2</c:v>
                </c:pt>
                <c:pt idx="10830" formatCode="General">
                  <c:v>-4.1583896262707497E-2</c:v>
                </c:pt>
                <c:pt idx="10831" formatCode="General">
                  <c:v>-5.6211201481755402E-2</c:v>
                </c:pt>
                <c:pt idx="10832" formatCode="General">
                  <c:v>-6.6846016165733504E-2</c:v>
                </c:pt>
                <c:pt idx="10833" formatCode="General">
                  <c:v>-7.3912823328114496E-2</c:v>
                </c:pt>
                <c:pt idx="10834" formatCode="General">
                  <c:v>-7.7513095625879297E-2</c:v>
                </c:pt>
                <c:pt idx="10835" formatCode="General">
                  <c:v>-7.6999347092019693E-2</c:v>
                </c:pt>
                <c:pt idx="10836" formatCode="General">
                  <c:v>-7.2159177072366104E-2</c:v>
                </c:pt>
                <c:pt idx="10837" formatCode="General">
                  <c:v>-6.3808168573524102E-2</c:v>
                </c:pt>
                <c:pt idx="10838" formatCode="General">
                  <c:v>-5.32922433870235E-2</c:v>
                </c:pt>
                <c:pt idx="10839" formatCode="General">
                  <c:v>-4.1442012120977798E-2</c:v>
                </c:pt>
                <c:pt idx="10840" formatCode="General">
                  <c:v>-2.9768613480212001E-2</c:v>
                </c:pt>
                <c:pt idx="10841" formatCode="General">
                  <c:v>-1.8511802998325801E-2</c:v>
                </c:pt>
                <c:pt idx="10842" formatCode="General">
                  <c:v>-6.4718078761419997E-3</c:v>
                </c:pt>
                <c:pt idx="10843" formatCode="General">
                  <c:v>6.4006905913384397E-3</c:v>
                </c:pt>
                <c:pt idx="10844" formatCode="General">
                  <c:v>1.8743642093839202E-2</c:v>
                </c:pt>
                <c:pt idx="10845" formatCode="General">
                  <c:v>2.9790395340896E-2</c:v>
                </c:pt>
                <c:pt idx="10846" formatCode="General">
                  <c:v>3.9792640616956101E-2</c:v>
                </c:pt>
                <c:pt idx="10847" formatCode="General">
                  <c:v>4.8564651498546503E-2</c:v>
                </c:pt>
                <c:pt idx="10848" formatCode="General">
                  <c:v>5.5609537474528702E-2</c:v>
                </c:pt>
                <c:pt idx="10849" formatCode="General">
                  <c:v>6.0432147836551903E-2</c:v>
                </c:pt>
                <c:pt idx="10850" formatCode="General">
                  <c:v>6.3146708866375897E-2</c:v>
                </c:pt>
                <c:pt idx="10851" formatCode="General">
                  <c:v>6.3814088597970303E-2</c:v>
                </c:pt>
                <c:pt idx="10852" formatCode="General">
                  <c:v>6.1202001699818702E-2</c:v>
                </c:pt>
                <c:pt idx="10853" formatCode="General">
                  <c:v>5.42264383415677E-2</c:v>
                </c:pt>
                <c:pt idx="10854" formatCode="General">
                  <c:v>4.4060816805178003E-2</c:v>
                </c:pt>
                <c:pt idx="10855" formatCode="General">
                  <c:v>3.2278613612738503E-2</c:v>
                </c:pt>
                <c:pt idx="10856" formatCode="General">
                  <c:v>2.0286637995913501E-2</c:v>
                </c:pt>
                <c:pt idx="10857" formatCode="General">
                  <c:v>9.4162102278819108E-3</c:v>
                </c:pt>
                <c:pt idx="10858" formatCode="General">
                  <c:v>8.3420931196062696E-4</c:v>
                </c:pt>
                <c:pt idx="10859" formatCode="General">
                  <c:v>-5.15182181044472E-3</c:v>
                </c:pt>
                <c:pt idx="10860" formatCode="General">
                  <c:v>-8.9126642050832497E-3</c:v>
                </c:pt>
                <c:pt idx="10861" formatCode="General">
                  <c:v>-1.0332920291937E-2</c:v>
                </c:pt>
                <c:pt idx="10862" formatCode="General">
                  <c:v>-9.4356790565645297E-3</c:v>
                </c:pt>
                <c:pt idx="10863" formatCode="General">
                  <c:v>-5.7469638882576201E-3</c:v>
                </c:pt>
                <c:pt idx="10864" formatCode="General">
                  <c:v>2.6633710603242102E-4</c:v>
                </c:pt>
                <c:pt idx="10865" formatCode="General">
                  <c:v>7.3076262876566201E-3</c:v>
                </c:pt>
                <c:pt idx="10866" formatCode="General">
                  <c:v>1.4753964321119001E-2</c:v>
                </c:pt>
                <c:pt idx="10867" formatCode="General">
                  <c:v>2.2148747907050299E-2</c:v>
                </c:pt>
                <c:pt idx="10868" formatCode="General">
                  <c:v>2.8641569366530999E-2</c:v>
                </c:pt>
                <c:pt idx="10869" formatCode="General">
                  <c:v>3.3561408461482797E-2</c:v>
                </c:pt>
                <c:pt idx="10870" formatCode="General">
                  <c:v>3.7270992087651597E-2</c:v>
                </c:pt>
                <c:pt idx="10871" formatCode="General">
                  <c:v>4.00342249210398E-2</c:v>
                </c:pt>
                <c:pt idx="10872" formatCode="General">
                  <c:v>4.14494104586106E-2</c:v>
                </c:pt>
                <c:pt idx="10873" formatCode="General">
                  <c:v>4.2105097311527E-2</c:v>
                </c:pt>
                <c:pt idx="10874" formatCode="General">
                  <c:v>4.3083753281760999E-2</c:v>
                </c:pt>
                <c:pt idx="10875" formatCode="General">
                  <c:v>4.4580925583872798E-2</c:v>
                </c:pt>
                <c:pt idx="10876" formatCode="General">
                  <c:v>4.6863301145208001E-2</c:v>
                </c:pt>
                <c:pt idx="10877" formatCode="General">
                  <c:v>4.9751854928182501E-2</c:v>
                </c:pt>
                <c:pt idx="10878" formatCode="General">
                  <c:v>5.28841133248205E-2</c:v>
                </c:pt>
                <c:pt idx="10879" formatCode="General">
                  <c:v>5.5878934922540299E-2</c:v>
                </c:pt>
                <c:pt idx="10880" formatCode="General">
                  <c:v>5.7507466141699298E-2</c:v>
                </c:pt>
                <c:pt idx="10881" formatCode="General">
                  <c:v>5.7472808484382402E-2</c:v>
                </c:pt>
                <c:pt idx="10882" formatCode="General">
                  <c:v>5.5792341497330901E-2</c:v>
                </c:pt>
                <c:pt idx="10883" formatCode="General">
                  <c:v>5.1989384881435299E-2</c:v>
                </c:pt>
                <c:pt idx="10884" formatCode="General">
                  <c:v>4.5631195782868103E-2</c:v>
                </c:pt>
                <c:pt idx="10885" formatCode="General">
                  <c:v>3.7311633198432601E-2</c:v>
                </c:pt>
                <c:pt idx="10886" formatCode="General">
                  <c:v>2.79426957072876E-2</c:v>
                </c:pt>
                <c:pt idx="10887" formatCode="General">
                  <c:v>1.8605568943227301E-2</c:v>
                </c:pt>
                <c:pt idx="10888" formatCode="General">
                  <c:v>9.6887607421065405E-3</c:v>
                </c:pt>
                <c:pt idx="10889" formatCode="General">
                  <c:v>5.5060337075341298E-4</c:v>
                </c:pt>
                <c:pt idx="10890" formatCode="General">
                  <c:v>-9.0119225519571192E-3</c:v>
                </c:pt>
                <c:pt idx="10891" formatCode="General">
                  <c:v>-1.8789516735836599E-2</c:v>
                </c:pt>
                <c:pt idx="10892" formatCode="General">
                  <c:v>-2.8262125979615499E-2</c:v>
                </c:pt>
                <c:pt idx="10893" formatCode="General">
                  <c:v>-3.7633989172551598E-2</c:v>
                </c:pt>
                <c:pt idx="10894" formatCode="General">
                  <c:v>-4.6937951591214201E-2</c:v>
                </c:pt>
                <c:pt idx="10895" formatCode="General">
                  <c:v>-5.5826596520928098E-2</c:v>
                </c:pt>
                <c:pt idx="10896" formatCode="General">
                  <c:v>-6.4869749502134602E-2</c:v>
                </c:pt>
                <c:pt idx="10897" formatCode="General">
                  <c:v>-7.4028632569299896E-2</c:v>
                </c:pt>
                <c:pt idx="10898" formatCode="General">
                  <c:v>-8.2708234762877197E-2</c:v>
                </c:pt>
                <c:pt idx="10899" formatCode="General">
                  <c:v>-9.0590530340297196E-2</c:v>
                </c:pt>
                <c:pt idx="10900" formatCode="General">
                  <c:v>-9.7203736883530401E-2</c:v>
                </c:pt>
                <c:pt idx="10901" formatCode="General">
                  <c:v>-0.101871637531728</c:v>
                </c:pt>
                <c:pt idx="10902" formatCode="General">
                  <c:v>-0.10468100989139301</c:v>
                </c:pt>
                <c:pt idx="10903" formatCode="General">
                  <c:v>-0.105988466572267</c:v>
                </c:pt>
                <c:pt idx="10904" formatCode="General">
                  <c:v>-0.104762204357846</c:v>
                </c:pt>
                <c:pt idx="10905" formatCode="General">
                  <c:v>-0.100623195448937</c:v>
                </c:pt>
                <c:pt idx="10906" formatCode="General">
                  <c:v>-9.3854987356054007E-2</c:v>
                </c:pt>
                <c:pt idx="10907" formatCode="General">
                  <c:v>-8.5680309222327597E-2</c:v>
                </c:pt>
                <c:pt idx="10908" formatCode="General">
                  <c:v>-7.7705376325233902E-2</c:v>
                </c:pt>
                <c:pt idx="10909" formatCode="General">
                  <c:v>-7.0153209965005903E-2</c:v>
                </c:pt>
                <c:pt idx="10910" formatCode="General">
                  <c:v>-6.3044676942253006E-2</c:v>
                </c:pt>
                <c:pt idx="10911" formatCode="General">
                  <c:v>-5.6335184451058E-2</c:v>
                </c:pt>
                <c:pt idx="10912" formatCode="General">
                  <c:v>-4.9978330160181203E-2</c:v>
                </c:pt>
                <c:pt idx="10913" formatCode="General">
                  <c:v>-4.33109872468865E-2</c:v>
                </c:pt>
                <c:pt idx="10914" formatCode="General">
                  <c:v>-3.5730771286213998E-2</c:v>
                </c:pt>
                <c:pt idx="10915" formatCode="General">
                  <c:v>-2.8685281945079098E-2</c:v>
                </c:pt>
                <c:pt idx="10916" formatCode="General">
                  <c:v>-2.45485997902289E-2</c:v>
                </c:pt>
                <c:pt idx="10917" formatCode="General">
                  <c:v>-2.3753633578352099E-2</c:v>
                </c:pt>
                <c:pt idx="10918" formatCode="General">
                  <c:v>-2.5573865657584401E-2</c:v>
                </c:pt>
                <c:pt idx="10919" formatCode="General">
                  <c:v>-2.8904580071718599E-2</c:v>
                </c:pt>
                <c:pt idx="10920" formatCode="General">
                  <c:v>-3.3152002330145203E-2</c:v>
                </c:pt>
                <c:pt idx="10921" formatCode="General">
                  <c:v>-3.7474987077216297E-2</c:v>
                </c:pt>
                <c:pt idx="10922" formatCode="General">
                  <c:v>-3.9786834430650703E-2</c:v>
                </c:pt>
                <c:pt idx="10923" formatCode="General">
                  <c:v>-3.9688182346159999E-2</c:v>
                </c:pt>
                <c:pt idx="10924" formatCode="General">
                  <c:v>-3.7803848118136599E-2</c:v>
                </c:pt>
                <c:pt idx="10925" formatCode="General">
                  <c:v>-3.4710252415236099E-2</c:v>
                </c:pt>
                <c:pt idx="10926" formatCode="General">
                  <c:v>-3.0521687650029002E-2</c:v>
                </c:pt>
                <c:pt idx="10927" formatCode="General">
                  <c:v>-2.4963209435011399E-2</c:v>
                </c:pt>
                <c:pt idx="10928" formatCode="General">
                  <c:v>-1.7828118410807101E-2</c:v>
                </c:pt>
                <c:pt idx="10929" formatCode="General">
                  <c:v>-8.8291659503714204E-3</c:v>
                </c:pt>
                <c:pt idx="10930" formatCode="General">
                  <c:v>2.3171470946875602E-3</c:v>
                </c:pt>
                <c:pt idx="10931" formatCode="General">
                  <c:v>1.43269584897054E-2</c:v>
                </c:pt>
                <c:pt idx="10932" formatCode="General">
                  <c:v>2.64104662971038E-2</c:v>
                </c:pt>
                <c:pt idx="10933" formatCode="General">
                  <c:v>3.9168413830497302E-2</c:v>
                </c:pt>
                <c:pt idx="10934" formatCode="General">
                  <c:v>5.2286671528345499E-2</c:v>
                </c:pt>
                <c:pt idx="10935" formatCode="General">
                  <c:v>6.5107032691758895E-2</c:v>
                </c:pt>
                <c:pt idx="10936" formatCode="General">
                  <c:v>7.6331801977878394E-2</c:v>
                </c:pt>
                <c:pt idx="10937" formatCode="General">
                  <c:v>8.4396925423883995E-2</c:v>
                </c:pt>
                <c:pt idx="10938" formatCode="General">
                  <c:v>8.8927942697408904E-2</c:v>
                </c:pt>
                <c:pt idx="10939" formatCode="General">
                  <c:v>8.9676418777925093E-2</c:v>
                </c:pt>
                <c:pt idx="10940" formatCode="General">
                  <c:v>8.5698230987867302E-2</c:v>
                </c:pt>
                <c:pt idx="10941" formatCode="General">
                  <c:v>7.7599625675133399E-2</c:v>
                </c:pt>
                <c:pt idx="10942" formatCode="General">
                  <c:v>6.59811935699854E-2</c:v>
                </c:pt>
                <c:pt idx="10943" formatCode="General">
                  <c:v>5.1165640215099402E-2</c:v>
                </c:pt>
                <c:pt idx="10944" formatCode="General">
                  <c:v>3.4534840951289399E-2</c:v>
                </c:pt>
                <c:pt idx="10945" formatCode="General">
                  <c:v>1.66065384773342E-2</c:v>
                </c:pt>
                <c:pt idx="10946" formatCode="General">
                  <c:v>-1.9823001463059502E-3</c:v>
                </c:pt>
                <c:pt idx="10947" formatCode="General">
                  <c:v>-1.9763147480311799E-2</c:v>
                </c:pt>
                <c:pt idx="10948" formatCode="General">
                  <c:v>-3.5618406340494201E-2</c:v>
                </c:pt>
                <c:pt idx="10949" formatCode="General">
                  <c:v>-4.9268997097360198E-2</c:v>
                </c:pt>
                <c:pt idx="10950" formatCode="General">
                  <c:v>-6.0514235961853499E-2</c:v>
                </c:pt>
                <c:pt idx="10951" formatCode="General">
                  <c:v>-6.876217900145E-2</c:v>
                </c:pt>
                <c:pt idx="10952" formatCode="General">
                  <c:v>-7.3120928070755306E-2</c:v>
                </c:pt>
                <c:pt idx="10953" formatCode="General">
                  <c:v>-7.3690938326773703E-2</c:v>
                </c:pt>
                <c:pt idx="10954" formatCode="General">
                  <c:v>-7.0967187279496496E-2</c:v>
                </c:pt>
                <c:pt idx="10955" formatCode="General">
                  <c:v>-6.4938338174356305E-2</c:v>
                </c:pt>
                <c:pt idx="10956" formatCode="General">
                  <c:v>-5.6241292976843799E-2</c:v>
                </c:pt>
                <c:pt idx="10957" formatCode="General">
                  <c:v>-4.5927703482427001E-2</c:v>
                </c:pt>
                <c:pt idx="10958" formatCode="General">
                  <c:v>-3.4646391093996101E-2</c:v>
                </c:pt>
                <c:pt idx="10959" formatCode="General">
                  <c:v>-2.2675662374067599E-2</c:v>
                </c:pt>
                <c:pt idx="10960" formatCode="General">
                  <c:v>-1.07803886646194E-2</c:v>
                </c:pt>
                <c:pt idx="10961">
                  <c:v>-5.7198975335535199E-5</c:v>
                </c:pt>
                <c:pt idx="10962" formatCode="General">
                  <c:v>7.8991793561013508E-3</c:v>
                </c:pt>
                <c:pt idx="10963" formatCode="General">
                  <c:v>1.29353507610888E-2</c:v>
                </c:pt>
                <c:pt idx="10964" formatCode="General">
                  <c:v>1.6401773819565799E-2</c:v>
                </c:pt>
                <c:pt idx="10965" formatCode="General">
                  <c:v>1.9236054544289401E-2</c:v>
                </c:pt>
                <c:pt idx="10966" formatCode="General">
                  <c:v>2.1254209996182799E-2</c:v>
                </c:pt>
                <c:pt idx="10967" formatCode="General">
                  <c:v>2.20230459267492E-2</c:v>
                </c:pt>
                <c:pt idx="10968" formatCode="General">
                  <c:v>2.1831823373361599E-2</c:v>
                </c:pt>
                <c:pt idx="10969" formatCode="General">
                  <c:v>2.04459185803481E-2</c:v>
                </c:pt>
                <c:pt idx="10970" formatCode="General">
                  <c:v>1.75053998431998E-2</c:v>
                </c:pt>
                <c:pt idx="10971" formatCode="General">
                  <c:v>1.3695275877901199E-2</c:v>
                </c:pt>
                <c:pt idx="10972" formatCode="General">
                  <c:v>9.9334169440884103E-3</c:v>
                </c:pt>
                <c:pt idx="10973" formatCode="General">
                  <c:v>5.97196119269661E-3</c:v>
                </c:pt>
                <c:pt idx="10974" formatCode="General">
                  <c:v>1.2152147323327099E-3</c:v>
                </c:pt>
                <c:pt idx="10975" formatCode="General">
                  <c:v>-3.5689986282680299E-3</c:v>
                </c:pt>
                <c:pt idx="10976" formatCode="General">
                  <c:v>-7.9197847339136096E-3</c:v>
                </c:pt>
                <c:pt idx="10977" formatCode="General">
                  <c:v>-1.16936929143658E-2</c:v>
                </c:pt>
                <c:pt idx="10978" formatCode="General">
                  <c:v>-1.3843050472200301E-2</c:v>
                </c:pt>
                <c:pt idx="10979" formatCode="General">
                  <c:v>-1.3412724822063401E-2</c:v>
                </c:pt>
                <c:pt idx="10980" formatCode="General">
                  <c:v>-9.6659474432105996E-3</c:v>
                </c:pt>
                <c:pt idx="10981" formatCode="General">
                  <c:v>-3.04956358370433E-3</c:v>
                </c:pt>
                <c:pt idx="10982" formatCode="General">
                  <c:v>5.3433338826492796E-3</c:v>
                </c:pt>
                <c:pt idx="10983" formatCode="General">
                  <c:v>1.5385308127439301E-2</c:v>
                </c:pt>
                <c:pt idx="10984" formatCode="General">
                  <c:v>2.7036840231715001E-2</c:v>
                </c:pt>
                <c:pt idx="10985" formatCode="General">
                  <c:v>3.8573235674641597E-2</c:v>
                </c:pt>
                <c:pt idx="10986" formatCode="General">
                  <c:v>4.7798295325491097E-2</c:v>
                </c:pt>
                <c:pt idx="10987" formatCode="General">
                  <c:v>5.5042452953535499E-2</c:v>
                </c:pt>
                <c:pt idx="10988" formatCode="General">
                  <c:v>6.1634813002241703E-2</c:v>
                </c:pt>
                <c:pt idx="10989" formatCode="General">
                  <c:v>6.8379368687027001E-2</c:v>
                </c:pt>
                <c:pt idx="10990" formatCode="General">
                  <c:v>7.4497104479997703E-2</c:v>
                </c:pt>
                <c:pt idx="10991" formatCode="General">
                  <c:v>7.8316119172790397E-2</c:v>
                </c:pt>
                <c:pt idx="10992" formatCode="General">
                  <c:v>7.9699320871017096E-2</c:v>
                </c:pt>
                <c:pt idx="10993" formatCode="General">
                  <c:v>7.9514130878905201E-2</c:v>
                </c:pt>
                <c:pt idx="10994" formatCode="General">
                  <c:v>7.8389777837236302E-2</c:v>
                </c:pt>
                <c:pt idx="10995" formatCode="General">
                  <c:v>7.6068860424683304E-2</c:v>
                </c:pt>
                <c:pt idx="10996" formatCode="General">
                  <c:v>7.2443346734542099E-2</c:v>
                </c:pt>
                <c:pt idx="10997" formatCode="General">
                  <c:v>6.87515187744627E-2</c:v>
                </c:pt>
                <c:pt idx="10998" formatCode="General">
                  <c:v>6.5730596972787894E-2</c:v>
                </c:pt>
                <c:pt idx="10999" formatCode="General">
                  <c:v>6.3199679724135996E-2</c:v>
                </c:pt>
                <c:pt idx="11000" formatCode="General">
                  <c:v>6.1461249619129597E-2</c:v>
                </c:pt>
                <c:pt idx="11001" formatCode="General">
                  <c:v>6.0524627436074702E-2</c:v>
                </c:pt>
                <c:pt idx="11002" formatCode="General">
                  <c:v>6.0341565064822099E-2</c:v>
                </c:pt>
                <c:pt idx="11003" formatCode="General">
                  <c:v>6.0464650868617603E-2</c:v>
                </c:pt>
                <c:pt idx="11004" formatCode="General">
                  <c:v>6.0652254250384001E-2</c:v>
                </c:pt>
                <c:pt idx="11005" formatCode="General">
                  <c:v>6.1709974780507597E-2</c:v>
                </c:pt>
                <c:pt idx="11006" formatCode="General">
                  <c:v>6.3745897437431698E-2</c:v>
                </c:pt>
                <c:pt idx="11007" formatCode="General">
                  <c:v>6.57808836216843E-2</c:v>
                </c:pt>
                <c:pt idx="11008" formatCode="General">
                  <c:v>6.6056035980645203E-2</c:v>
                </c:pt>
                <c:pt idx="11009" formatCode="General">
                  <c:v>6.3900209180834402E-2</c:v>
                </c:pt>
                <c:pt idx="11010" formatCode="General">
                  <c:v>6.0648356677422799E-2</c:v>
                </c:pt>
                <c:pt idx="11011" formatCode="General">
                  <c:v>5.6125083997788303E-2</c:v>
                </c:pt>
                <c:pt idx="11012" formatCode="General">
                  <c:v>5.0189320146136501E-2</c:v>
                </c:pt>
                <c:pt idx="11013" formatCode="General">
                  <c:v>4.3746643855207802E-2</c:v>
                </c:pt>
                <c:pt idx="11014" formatCode="General">
                  <c:v>3.66220843837173E-2</c:v>
                </c:pt>
                <c:pt idx="11015" formatCode="General">
                  <c:v>2.8901629208424599E-2</c:v>
                </c:pt>
                <c:pt idx="11016" formatCode="General">
                  <c:v>2.07829686327312E-2</c:v>
                </c:pt>
                <c:pt idx="11017" formatCode="General">
                  <c:v>1.2915489000479501E-2</c:v>
                </c:pt>
                <c:pt idx="11018" formatCode="General">
                  <c:v>4.58114432628055E-3</c:v>
                </c:pt>
                <c:pt idx="11019" formatCode="General">
                  <c:v>-5.2174075866791301E-3</c:v>
                </c:pt>
                <c:pt idx="11020" formatCode="General">
                  <c:v>-1.5064276104701299E-2</c:v>
                </c:pt>
                <c:pt idx="11021" formatCode="General">
                  <c:v>-2.3579167953759101E-2</c:v>
                </c:pt>
                <c:pt idx="11022" formatCode="General">
                  <c:v>-3.0143768346366201E-2</c:v>
                </c:pt>
                <c:pt idx="11023" formatCode="General">
                  <c:v>-3.45290930716875E-2</c:v>
                </c:pt>
                <c:pt idx="11024" formatCode="General">
                  <c:v>-3.6856491757511503E-2</c:v>
                </c:pt>
                <c:pt idx="11025" formatCode="General">
                  <c:v>-3.76825624900963E-2</c:v>
                </c:pt>
                <c:pt idx="11026" formatCode="General">
                  <c:v>-3.7550141765368097E-2</c:v>
                </c:pt>
                <c:pt idx="11027" formatCode="General">
                  <c:v>-3.6738040953766503E-2</c:v>
                </c:pt>
                <c:pt idx="11028" formatCode="General">
                  <c:v>-3.5089470724463397E-2</c:v>
                </c:pt>
                <c:pt idx="11029" formatCode="General">
                  <c:v>-3.2763959835868897E-2</c:v>
                </c:pt>
                <c:pt idx="11030" formatCode="General">
                  <c:v>-3.0685306766287598E-2</c:v>
                </c:pt>
                <c:pt idx="11031" formatCode="General">
                  <c:v>-2.91853236841004E-2</c:v>
                </c:pt>
                <c:pt idx="11032" formatCode="General">
                  <c:v>-2.8114096505073499E-2</c:v>
                </c:pt>
                <c:pt idx="11033" formatCode="General">
                  <c:v>-2.8078681215075799E-2</c:v>
                </c:pt>
                <c:pt idx="11034" formatCode="General">
                  <c:v>-3.00076572407715E-2</c:v>
                </c:pt>
                <c:pt idx="11035" formatCode="General">
                  <c:v>-3.2964045688242197E-2</c:v>
                </c:pt>
                <c:pt idx="11036" formatCode="General">
                  <c:v>-3.6394536436171597E-2</c:v>
                </c:pt>
                <c:pt idx="11037" formatCode="General">
                  <c:v>-4.0988355729435898E-2</c:v>
                </c:pt>
                <c:pt idx="11038" formatCode="General">
                  <c:v>-4.6533775453315697E-2</c:v>
                </c:pt>
                <c:pt idx="11039" formatCode="General">
                  <c:v>-5.1956074493242799E-2</c:v>
                </c:pt>
                <c:pt idx="11040" formatCode="General">
                  <c:v>-5.6561052105070599E-2</c:v>
                </c:pt>
                <c:pt idx="11041" formatCode="General">
                  <c:v>-6.1343743707433902E-2</c:v>
                </c:pt>
                <c:pt idx="11042" formatCode="General">
                  <c:v>-6.6672650148099505E-2</c:v>
                </c:pt>
                <c:pt idx="11043" formatCode="General">
                  <c:v>-7.22515797187641E-2</c:v>
                </c:pt>
                <c:pt idx="11044" formatCode="General">
                  <c:v>-7.7959463014443897E-2</c:v>
                </c:pt>
                <c:pt idx="11045" formatCode="General">
                  <c:v>-8.3012137484507198E-2</c:v>
                </c:pt>
                <c:pt idx="11046" formatCode="General">
                  <c:v>-8.6465018824209497E-2</c:v>
                </c:pt>
                <c:pt idx="11047" formatCode="General">
                  <c:v>-8.7356201148434301E-2</c:v>
                </c:pt>
                <c:pt idx="11048" formatCode="General">
                  <c:v>-8.5790609575497501E-2</c:v>
                </c:pt>
                <c:pt idx="11049" formatCode="General">
                  <c:v>-8.28043408906491E-2</c:v>
                </c:pt>
                <c:pt idx="11050" formatCode="General">
                  <c:v>-7.8870212006491594E-2</c:v>
                </c:pt>
                <c:pt idx="11051" formatCode="General">
                  <c:v>-7.3934312028824598E-2</c:v>
                </c:pt>
                <c:pt idx="11052" formatCode="General">
                  <c:v>-6.8078244616784106E-2</c:v>
                </c:pt>
                <c:pt idx="11053" formatCode="General">
                  <c:v>-6.18329328039849E-2</c:v>
                </c:pt>
                <c:pt idx="11054" formatCode="General">
                  <c:v>-5.54908450266915E-2</c:v>
                </c:pt>
                <c:pt idx="11055" formatCode="General">
                  <c:v>-4.8951358183751001E-2</c:v>
                </c:pt>
                <c:pt idx="11056" formatCode="General">
                  <c:v>-4.1786564466156501E-2</c:v>
                </c:pt>
                <c:pt idx="11057" formatCode="General">
                  <c:v>-3.4153122953770702E-2</c:v>
                </c:pt>
                <c:pt idx="11058" formatCode="General">
                  <c:v>-2.6731733746008301E-2</c:v>
                </c:pt>
                <c:pt idx="11059" formatCode="General">
                  <c:v>-1.9629407312481501E-2</c:v>
                </c:pt>
                <c:pt idx="11060" formatCode="General">
                  <c:v>-1.2446425552963001E-2</c:v>
                </c:pt>
                <c:pt idx="11061" formatCode="General">
                  <c:v>-5.4860936604505901E-3</c:v>
                </c:pt>
                <c:pt idx="11062" formatCode="General">
                  <c:v>3.2455090863360098E-4</c:v>
                </c:pt>
                <c:pt idx="11063" formatCode="General">
                  <c:v>4.4180181944164197E-3</c:v>
                </c:pt>
                <c:pt idx="11064" formatCode="General">
                  <c:v>7.4824387704260304E-3</c:v>
                </c:pt>
                <c:pt idx="11065" formatCode="General">
                  <c:v>9.7952132866584492E-3</c:v>
                </c:pt>
                <c:pt idx="11066" formatCode="General">
                  <c:v>1.02742474815269E-2</c:v>
                </c:pt>
                <c:pt idx="11067" formatCode="General">
                  <c:v>9.1210941977800594E-3</c:v>
                </c:pt>
                <c:pt idx="11068" formatCode="General">
                  <c:v>7.2158584506646596E-3</c:v>
                </c:pt>
                <c:pt idx="11069" formatCode="General">
                  <c:v>4.9368586167033504E-3</c:v>
                </c:pt>
                <c:pt idx="11070" formatCode="General">
                  <c:v>2.20980942440821E-3</c:v>
                </c:pt>
                <c:pt idx="11071" formatCode="General">
                  <c:v>-4.8754085399106798E-4</c:v>
                </c:pt>
                <c:pt idx="11072" formatCode="General">
                  <c:v>-2.5343507169970402E-3</c:v>
                </c:pt>
                <c:pt idx="11073" formatCode="General">
                  <c:v>-4.2725945017125797E-3</c:v>
                </c:pt>
                <c:pt idx="11074" formatCode="General">
                  <c:v>-6.4548102125967901E-3</c:v>
                </c:pt>
                <c:pt idx="11075" formatCode="General">
                  <c:v>-8.9999784176163604E-3</c:v>
                </c:pt>
                <c:pt idx="11076" formatCode="General">
                  <c:v>-1.17607537675226E-2</c:v>
                </c:pt>
                <c:pt idx="11077" formatCode="General">
                  <c:v>-1.45030346472888E-2</c:v>
                </c:pt>
                <c:pt idx="11078" formatCode="General">
                  <c:v>-1.6944673271582101E-2</c:v>
                </c:pt>
                <c:pt idx="11079" formatCode="General">
                  <c:v>-1.95528248156666E-2</c:v>
                </c:pt>
                <c:pt idx="11080" formatCode="General">
                  <c:v>-2.15632879502323E-2</c:v>
                </c:pt>
                <c:pt idx="11081" formatCode="General">
                  <c:v>-2.1959731675940501E-2</c:v>
                </c:pt>
                <c:pt idx="11082" formatCode="General">
                  <c:v>-2.1407927480114799E-2</c:v>
                </c:pt>
                <c:pt idx="11083" formatCode="General">
                  <c:v>-2.0263937744961599E-2</c:v>
                </c:pt>
                <c:pt idx="11084" formatCode="General">
                  <c:v>-1.7889333838569801E-2</c:v>
                </c:pt>
                <c:pt idx="11085" formatCode="General">
                  <c:v>-1.36625095659887E-2</c:v>
                </c:pt>
                <c:pt idx="11086" formatCode="General">
                  <c:v>-7.6171948698716E-3</c:v>
                </c:pt>
                <c:pt idx="11087" formatCode="General">
                  <c:v>-1.8172858192881799E-4</c:v>
                </c:pt>
                <c:pt idx="11088" formatCode="General">
                  <c:v>7.6156738410837702E-3</c:v>
                </c:pt>
                <c:pt idx="11089" formatCode="General">
                  <c:v>1.41826196350501E-2</c:v>
                </c:pt>
                <c:pt idx="11090" formatCode="General">
                  <c:v>1.8441085238678399E-2</c:v>
                </c:pt>
                <c:pt idx="11091" formatCode="General">
                  <c:v>2.1209964015029701E-2</c:v>
                </c:pt>
                <c:pt idx="11092" formatCode="General">
                  <c:v>2.3612191715821899E-2</c:v>
                </c:pt>
                <c:pt idx="11093" formatCode="General">
                  <c:v>2.55796253618416E-2</c:v>
                </c:pt>
                <c:pt idx="11094" formatCode="General">
                  <c:v>2.6880389494671399E-2</c:v>
                </c:pt>
                <c:pt idx="11095" formatCode="General">
                  <c:v>2.75572840756826E-2</c:v>
                </c:pt>
                <c:pt idx="11096" formatCode="General">
                  <c:v>2.74770942707592E-2</c:v>
                </c:pt>
                <c:pt idx="11097" formatCode="General">
                  <c:v>2.70149723600469E-2</c:v>
                </c:pt>
                <c:pt idx="11098" formatCode="General">
                  <c:v>2.7008817886676199E-2</c:v>
                </c:pt>
                <c:pt idx="11099" formatCode="General">
                  <c:v>2.6839249294102498E-2</c:v>
                </c:pt>
                <c:pt idx="11100" formatCode="General">
                  <c:v>2.5055461801701501E-2</c:v>
                </c:pt>
                <c:pt idx="11101" formatCode="General">
                  <c:v>2.1768610498519799E-2</c:v>
                </c:pt>
                <c:pt idx="11102" formatCode="General">
                  <c:v>1.77099019488926E-2</c:v>
                </c:pt>
                <c:pt idx="11103" formatCode="General">
                  <c:v>1.1998060207292501E-2</c:v>
                </c:pt>
                <c:pt idx="11104" formatCode="General">
                  <c:v>4.51213440208874E-3</c:v>
                </c:pt>
                <c:pt idx="11105" formatCode="General">
                  <c:v>-3.3629978682296301E-3</c:v>
                </c:pt>
                <c:pt idx="11106" formatCode="General">
                  <c:v>-1.12338372134349E-2</c:v>
                </c:pt>
                <c:pt idx="11107" formatCode="General">
                  <c:v>-1.8994968848123801E-2</c:v>
                </c:pt>
                <c:pt idx="11108" formatCode="General">
                  <c:v>-2.5900199129019599E-2</c:v>
                </c:pt>
                <c:pt idx="11109" formatCode="General">
                  <c:v>-3.1571094644600999E-2</c:v>
                </c:pt>
                <c:pt idx="11110" formatCode="General">
                  <c:v>-3.5617451773981103E-2</c:v>
                </c:pt>
                <c:pt idx="11111" formatCode="General">
                  <c:v>-3.7088640894709E-2</c:v>
                </c:pt>
                <c:pt idx="11112" formatCode="General">
                  <c:v>-3.55362085109533E-2</c:v>
                </c:pt>
                <c:pt idx="11113" formatCode="General">
                  <c:v>-3.1821403667372301E-2</c:v>
                </c:pt>
                <c:pt idx="11114" formatCode="General">
                  <c:v>-2.69452013817577E-2</c:v>
                </c:pt>
                <c:pt idx="11115" formatCode="General">
                  <c:v>-2.2142260931257301E-2</c:v>
                </c:pt>
                <c:pt idx="11116" formatCode="General">
                  <c:v>-1.8099519333097398E-2</c:v>
                </c:pt>
                <c:pt idx="11117" formatCode="General">
                  <c:v>-1.4872006363060899E-2</c:v>
                </c:pt>
                <c:pt idx="11118" formatCode="General">
                  <c:v>-1.26035759495367E-2</c:v>
                </c:pt>
                <c:pt idx="11119" formatCode="General">
                  <c:v>-1.1018612813069199E-2</c:v>
                </c:pt>
                <c:pt idx="11120" formatCode="General">
                  <c:v>-9.1640981778565497E-3</c:v>
                </c:pt>
                <c:pt idx="11121" formatCode="General">
                  <c:v>-5.7958344094432802E-3</c:v>
                </c:pt>
                <c:pt idx="11122" formatCode="General">
                  <c:v>-1.26916162429963E-3</c:v>
                </c:pt>
                <c:pt idx="11123" formatCode="General">
                  <c:v>3.2955049348449401E-3</c:v>
                </c:pt>
                <c:pt idx="11124" formatCode="General">
                  <c:v>8.4727368987375599E-3</c:v>
                </c:pt>
                <c:pt idx="11125" formatCode="General">
                  <c:v>1.50263504998437E-2</c:v>
                </c:pt>
                <c:pt idx="11126" formatCode="General">
                  <c:v>2.3214987222848898E-2</c:v>
                </c:pt>
                <c:pt idx="11127" formatCode="General">
                  <c:v>3.33415352145097E-2</c:v>
                </c:pt>
                <c:pt idx="11128" formatCode="General">
                  <c:v>4.4781029975223798E-2</c:v>
                </c:pt>
                <c:pt idx="11129" formatCode="General">
                  <c:v>5.6005957703405003E-2</c:v>
                </c:pt>
                <c:pt idx="11130" formatCode="General">
                  <c:v>6.5258780300422398E-2</c:v>
                </c:pt>
                <c:pt idx="11131" formatCode="General">
                  <c:v>7.1807523605453297E-2</c:v>
                </c:pt>
                <c:pt idx="11132" formatCode="General">
                  <c:v>7.5707370575424496E-2</c:v>
                </c:pt>
                <c:pt idx="11133" formatCode="General">
                  <c:v>7.7146392488799301E-2</c:v>
                </c:pt>
                <c:pt idx="11134" formatCode="General">
                  <c:v>7.7349525087085702E-2</c:v>
                </c:pt>
                <c:pt idx="11135" formatCode="General">
                  <c:v>7.75341248839794E-2</c:v>
                </c:pt>
                <c:pt idx="11136" formatCode="General">
                  <c:v>7.8871758256655905E-2</c:v>
                </c:pt>
                <c:pt idx="11137" formatCode="General">
                  <c:v>8.1782593743224996E-2</c:v>
                </c:pt>
                <c:pt idx="11138" formatCode="General">
                  <c:v>8.5783628481933702E-2</c:v>
                </c:pt>
                <c:pt idx="11139" formatCode="General">
                  <c:v>9.0765520798398405E-2</c:v>
                </c:pt>
                <c:pt idx="11140" formatCode="General">
                  <c:v>9.5462013413189703E-2</c:v>
                </c:pt>
                <c:pt idx="11141" formatCode="General">
                  <c:v>9.8424970494491504E-2</c:v>
                </c:pt>
                <c:pt idx="11142" formatCode="General">
                  <c:v>9.8439293332765104E-2</c:v>
                </c:pt>
                <c:pt idx="11143" formatCode="General">
                  <c:v>9.4543901656771803E-2</c:v>
                </c:pt>
                <c:pt idx="11144" formatCode="General">
                  <c:v>8.7460189801602403E-2</c:v>
                </c:pt>
                <c:pt idx="11145" formatCode="General">
                  <c:v>7.8081741520826295E-2</c:v>
                </c:pt>
                <c:pt idx="11146" formatCode="General">
                  <c:v>6.6951532830968205E-2</c:v>
                </c:pt>
                <c:pt idx="11147" formatCode="General">
                  <c:v>5.5369779556005402E-2</c:v>
                </c:pt>
                <c:pt idx="11148" formatCode="General">
                  <c:v>4.4078771678376198E-2</c:v>
                </c:pt>
                <c:pt idx="11149" formatCode="General">
                  <c:v>3.3488993569790501E-2</c:v>
                </c:pt>
                <c:pt idx="11150" formatCode="General">
                  <c:v>2.5041706583551999E-2</c:v>
                </c:pt>
                <c:pt idx="11151" formatCode="General">
                  <c:v>1.7848834191824599E-2</c:v>
                </c:pt>
                <c:pt idx="11152" formatCode="General">
                  <c:v>1.0480575650395599E-2</c:v>
                </c:pt>
                <c:pt idx="11153" formatCode="General">
                  <c:v>3.0159670477787701E-3</c:v>
                </c:pt>
                <c:pt idx="11154" formatCode="General">
                  <c:v>-4.1675165118675696E-3</c:v>
                </c:pt>
                <c:pt idx="11155" formatCode="General">
                  <c:v>-1.06483357333112E-2</c:v>
                </c:pt>
                <c:pt idx="11156" formatCode="General">
                  <c:v>-1.58187530245632E-2</c:v>
                </c:pt>
                <c:pt idx="11157" formatCode="General">
                  <c:v>-1.89251519744492E-2</c:v>
                </c:pt>
                <c:pt idx="11158" formatCode="General">
                  <c:v>-2.0521142963645E-2</c:v>
                </c:pt>
                <c:pt idx="11159" formatCode="General">
                  <c:v>-2.07133547989275E-2</c:v>
                </c:pt>
                <c:pt idx="11160" formatCode="General">
                  <c:v>-1.9886298413462601E-2</c:v>
                </c:pt>
                <c:pt idx="11161" formatCode="General">
                  <c:v>-1.9273692682531599E-2</c:v>
                </c:pt>
                <c:pt idx="11162" formatCode="General">
                  <c:v>-1.8794080186651099E-2</c:v>
                </c:pt>
                <c:pt idx="11163" formatCode="General">
                  <c:v>-1.7875886073346999E-2</c:v>
                </c:pt>
                <c:pt idx="11164" formatCode="General">
                  <c:v>-1.6053267799846099E-2</c:v>
                </c:pt>
                <c:pt idx="11165" formatCode="General">
                  <c:v>-1.2929045784004001E-2</c:v>
                </c:pt>
                <c:pt idx="11166" formatCode="General">
                  <c:v>-8.8087093847275099E-3</c:v>
                </c:pt>
                <c:pt idx="11167" formatCode="General">
                  <c:v>-4.2636746919541002E-3</c:v>
                </c:pt>
                <c:pt idx="11168" formatCode="General">
                  <c:v>9.4624951608123301E-4</c:v>
                </c:pt>
                <c:pt idx="11169" formatCode="General">
                  <c:v>7.0548531172128304E-3</c:v>
                </c:pt>
                <c:pt idx="11170" formatCode="General">
                  <c:v>1.42715838719572E-2</c:v>
                </c:pt>
                <c:pt idx="11171" formatCode="General">
                  <c:v>2.2164363819104499E-2</c:v>
                </c:pt>
                <c:pt idx="11172" formatCode="General">
                  <c:v>2.9991502771580501E-2</c:v>
                </c:pt>
                <c:pt idx="11173" formatCode="General">
                  <c:v>3.7724054819151601E-2</c:v>
                </c:pt>
                <c:pt idx="11174" formatCode="General">
                  <c:v>4.4300975081354298E-2</c:v>
                </c:pt>
                <c:pt idx="11175" formatCode="General">
                  <c:v>4.7805719035497497E-2</c:v>
                </c:pt>
                <c:pt idx="11176" formatCode="General">
                  <c:v>4.7231648912138401E-2</c:v>
                </c:pt>
                <c:pt idx="11177" formatCode="General">
                  <c:v>4.2728891173443598E-2</c:v>
                </c:pt>
                <c:pt idx="11178" formatCode="General">
                  <c:v>3.4212213514953099E-2</c:v>
                </c:pt>
                <c:pt idx="11179" formatCode="General">
                  <c:v>2.2312878301287999E-2</c:v>
                </c:pt>
                <c:pt idx="11180" formatCode="General">
                  <c:v>7.8106011997369704E-3</c:v>
                </c:pt>
                <c:pt idx="11181" formatCode="General">
                  <c:v>-7.7668679404205099E-3</c:v>
                </c:pt>
                <c:pt idx="11182" formatCode="General">
                  <c:v>-2.2794526913438699E-2</c:v>
                </c:pt>
                <c:pt idx="11183" formatCode="General">
                  <c:v>-3.62584967979575E-2</c:v>
                </c:pt>
                <c:pt idx="11184" formatCode="General">
                  <c:v>-4.7033480175696703E-2</c:v>
                </c:pt>
                <c:pt idx="11185" formatCode="General">
                  <c:v>-5.5087303514451597E-2</c:v>
                </c:pt>
                <c:pt idx="11186" formatCode="General">
                  <c:v>-6.0624700690159003E-2</c:v>
                </c:pt>
                <c:pt idx="11187" formatCode="General">
                  <c:v>-6.4426334255463402E-2</c:v>
                </c:pt>
                <c:pt idx="11188" formatCode="General">
                  <c:v>-6.7129933537066103E-2</c:v>
                </c:pt>
                <c:pt idx="11189" formatCode="General">
                  <c:v>-6.8598487350750401E-2</c:v>
                </c:pt>
                <c:pt idx="11190" formatCode="General">
                  <c:v>-6.9252640445455704E-2</c:v>
                </c:pt>
                <c:pt idx="11191" formatCode="General">
                  <c:v>-6.97084838309453E-2</c:v>
                </c:pt>
                <c:pt idx="11192" formatCode="General">
                  <c:v>-6.9901824669502996E-2</c:v>
                </c:pt>
                <c:pt idx="11193" formatCode="General">
                  <c:v>-6.9467364989191899E-2</c:v>
                </c:pt>
                <c:pt idx="11194" formatCode="General">
                  <c:v>-6.8270193232928003E-2</c:v>
                </c:pt>
                <c:pt idx="11195" formatCode="General">
                  <c:v>-6.7146346515403202E-2</c:v>
                </c:pt>
                <c:pt idx="11196" formatCode="General">
                  <c:v>-6.7276093180735103E-2</c:v>
                </c:pt>
                <c:pt idx="11197" formatCode="General">
                  <c:v>-6.8594981552270701E-2</c:v>
                </c:pt>
                <c:pt idx="11198" formatCode="General">
                  <c:v>-7.0590019273714194E-2</c:v>
                </c:pt>
                <c:pt idx="11199" formatCode="General">
                  <c:v>-7.1772258716605003E-2</c:v>
                </c:pt>
                <c:pt idx="11200" formatCode="General">
                  <c:v>-7.1072968461273395E-2</c:v>
                </c:pt>
                <c:pt idx="11201" formatCode="General">
                  <c:v>-6.9472603348256695E-2</c:v>
                </c:pt>
                <c:pt idx="11202" formatCode="General">
                  <c:v>-6.6900817472740307E-2</c:v>
                </c:pt>
                <c:pt idx="11203" formatCode="General">
                  <c:v>-6.3055846654003406E-2</c:v>
                </c:pt>
                <c:pt idx="11204" formatCode="General">
                  <c:v>-5.7729110578213901E-2</c:v>
                </c:pt>
                <c:pt idx="11205" formatCode="General">
                  <c:v>-5.0812637367325199E-2</c:v>
                </c:pt>
                <c:pt idx="11206" formatCode="General">
                  <c:v>-4.3026323595739997E-2</c:v>
                </c:pt>
                <c:pt idx="11207" formatCode="General">
                  <c:v>-3.5035616084513402E-2</c:v>
                </c:pt>
                <c:pt idx="11208" formatCode="General">
                  <c:v>-2.7636738826982799E-2</c:v>
                </c:pt>
                <c:pt idx="11209" formatCode="General">
                  <c:v>-2.16300046713379E-2</c:v>
                </c:pt>
                <c:pt idx="11210" formatCode="General">
                  <c:v>-1.6857386592811701E-2</c:v>
                </c:pt>
                <c:pt idx="11211" formatCode="General">
                  <c:v>-1.23639916403393E-2</c:v>
                </c:pt>
                <c:pt idx="11212" formatCode="General">
                  <c:v>-7.7644636510286599E-3</c:v>
                </c:pt>
                <c:pt idx="11213" formatCode="General">
                  <c:v>-3.5454506102090299E-3</c:v>
                </c:pt>
                <c:pt idx="11214" formatCode="General">
                  <c:v>-9.2909645029190405E-4</c:v>
                </c:pt>
                <c:pt idx="11215" formatCode="General">
                  <c:v>-5.3871420342834701E-4</c:v>
                </c:pt>
                <c:pt idx="11216" formatCode="General">
                  <c:v>-2.3588041512734299E-3</c:v>
                </c:pt>
                <c:pt idx="11217" formatCode="General">
                  <c:v>-6.1233873203733399E-3</c:v>
                </c:pt>
                <c:pt idx="11218" formatCode="General">
                  <c:v>-1.1098628611745201E-2</c:v>
                </c:pt>
                <c:pt idx="11219" formatCode="General">
                  <c:v>-1.6310374399045501E-2</c:v>
                </c:pt>
                <c:pt idx="11220" formatCode="General">
                  <c:v>-2.1660232776488399E-2</c:v>
                </c:pt>
                <c:pt idx="11221" formatCode="General">
                  <c:v>-2.8068090290693602E-2</c:v>
                </c:pt>
                <c:pt idx="11222" formatCode="General">
                  <c:v>-3.5732455970961301E-2</c:v>
                </c:pt>
                <c:pt idx="11223" formatCode="General">
                  <c:v>-4.3892845772357497E-2</c:v>
                </c:pt>
                <c:pt idx="11224" formatCode="General">
                  <c:v>-5.1894308966128302E-2</c:v>
                </c:pt>
                <c:pt idx="11225" formatCode="General">
                  <c:v>-5.9161256820119502E-2</c:v>
                </c:pt>
                <c:pt idx="11226" formatCode="General">
                  <c:v>-6.5174500842225203E-2</c:v>
                </c:pt>
                <c:pt idx="11227" formatCode="General">
                  <c:v>-6.9548728344747596E-2</c:v>
                </c:pt>
                <c:pt idx="11228" formatCode="General">
                  <c:v>-7.2771020340602899E-2</c:v>
                </c:pt>
                <c:pt idx="11229" formatCode="General">
                  <c:v>-7.4679448758939296E-2</c:v>
                </c:pt>
                <c:pt idx="11230" formatCode="General">
                  <c:v>-7.4460180797067996E-2</c:v>
                </c:pt>
                <c:pt idx="11231" formatCode="General">
                  <c:v>-7.1904415512190997E-2</c:v>
                </c:pt>
                <c:pt idx="11232" formatCode="General">
                  <c:v>-6.7753910513376495E-2</c:v>
                </c:pt>
                <c:pt idx="11233" formatCode="General">
                  <c:v>-6.3159735701435904E-2</c:v>
                </c:pt>
                <c:pt idx="11234" formatCode="General">
                  <c:v>-5.8835003811624098E-2</c:v>
                </c:pt>
                <c:pt idx="11235" formatCode="General">
                  <c:v>-5.4560446442816803E-2</c:v>
                </c:pt>
                <c:pt idx="11236" formatCode="General">
                  <c:v>-4.9645330370714502E-2</c:v>
                </c:pt>
                <c:pt idx="11237" formatCode="General">
                  <c:v>-4.3514430931482301E-2</c:v>
                </c:pt>
                <c:pt idx="11238" formatCode="General">
                  <c:v>-3.63128623468124E-2</c:v>
                </c:pt>
                <c:pt idx="11239" formatCode="General">
                  <c:v>-2.9136613123509601E-2</c:v>
                </c:pt>
                <c:pt idx="11240" formatCode="General">
                  <c:v>-2.1926020302146298E-2</c:v>
                </c:pt>
                <c:pt idx="11241" formatCode="General">
                  <c:v>-1.40591478726889E-2</c:v>
                </c:pt>
                <c:pt idx="11242" formatCode="General">
                  <c:v>-4.8002248090747998E-3</c:v>
                </c:pt>
                <c:pt idx="11243" formatCode="General">
                  <c:v>5.5970857644985997E-3</c:v>
                </c:pt>
                <c:pt idx="11244" formatCode="General">
                  <c:v>1.58568702487728E-2</c:v>
                </c:pt>
                <c:pt idx="11245" formatCode="General">
                  <c:v>2.5054727915247502E-2</c:v>
                </c:pt>
                <c:pt idx="11246" formatCode="General">
                  <c:v>3.3301422254318702E-2</c:v>
                </c:pt>
                <c:pt idx="11247" formatCode="General">
                  <c:v>4.14579027587667E-2</c:v>
                </c:pt>
                <c:pt idx="11248" formatCode="General">
                  <c:v>5.0114896524348702E-2</c:v>
                </c:pt>
                <c:pt idx="11249" formatCode="General">
                  <c:v>5.9501644981866199E-2</c:v>
                </c:pt>
                <c:pt idx="11250" formatCode="General">
                  <c:v>6.9741533844640699E-2</c:v>
                </c:pt>
                <c:pt idx="11251" formatCode="General">
                  <c:v>8.0758394895299498E-2</c:v>
                </c:pt>
                <c:pt idx="11252" formatCode="General">
                  <c:v>9.2552986665292103E-2</c:v>
                </c:pt>
                <c:pt idx="11253" formatCode="General">
                  <c:v>0.10404075393751901</c:v>
                </c:pt>
                <c:pt idx="11254" formatCode="General">
                  <c:v>0.113828345861217</c:v>
                </c:pt>
                <c:pt idx="11255" formatCode="General">
                  <c:v>0.121500267348305</c:v>
                </c:pt>
                <c:pt idx="11256" formatCode="General">
                  <c:v>0.12681009809410601</c:v>
                </c:pt>
                <c:pt idx="11257" formatCode="General">
                  <c:v>0.12957375682804301</c:v>
                </c:pt>
                <c:pt idx="11258" formatCode="General">
                  <c:v>0.12948383854666101</c:v>
                </c:pt>
                <c:pt idx="11259" formatCode="General">
                  <c:v>0.12670144992730401</c:v>
                </c:pt>
                <c:pt idx="11260" formatCode="General">
                  <c:v>0.12188536438054</c:v>
                </c:pt>
                <c:pt idx="11261" formatCode="General">
                  <c:v>0.116554364210757</c:v>
                </c:pt>
                <c:pt idx="11262" formatCode="General">
                  <c:v>0.111463605413822</c:v>
                </c:pt>
                <c:pt idx="11263" formatCode="General">
                  <c:v>0.105971817795856</c:v>
                </c:pt>
                <c:pt idx="11264" formatCode="General">
                  <c:v>9.9509255178164502E-2</c:v>
                </c:pt>
                <c:pt idx="11265" formatCode="General">
                  <c:v>9.1713459578043097E-2</c:v>
                </c:pt>
                <c:pt idx="11266" formatCode="General">
                  <c:v>8.2217421371589702E-2</c:v>
                </c:pt>
                <c:pt idx="11267" formatCode="General">
                  <c:v>7.0708213396604797E-2</c:v>
                </c:pt>
                <c:pt idx="11268" formatCode="General">
                  <c:v>5.7528092378689E-2</c:v>
                </c:pt>
                <c:pt idx="11269" formatCode="General">
                  <c:v>4.4129382918285297E-2</c:v>
                </c:pt>
                <c:pt idx="11270" formatCode="General">
                  <c:v>3.14358557825632E-2</c:v>
                </c:pt>
                <c:pt idx="11271" formatCode="General">
                  <c:v>1.8435382204714499E-2</c:v>
                </c:pt>
                <c:pt idx="11272" formatCode="General">
                  <c:v>4.8709662511077596E-3</c:v>
                </c:pt>
                <c:pt idx="11273" formatCode="General">
                  <c:v>-8.1363129692361407E-3</c:v>
                </c:pt>
                <c:pt idx="11274" formatCode="General">
                  <c:v>-1.9666826118913398E-2</c:v>
                </c:pt>
                <c:pt idx="11275" formatCode="General">
                  <c:v>-2.9145458181250701E-2</c:v>
                </c:pt>
                <c:pt idx="11276" formatCode="General">
                  <c:v>-3.5451767136525099E-2</c:v>
                </c:pt>
                <c:pt idx="11277" formatCode="General">
                  <c:v>-3.8215786238847901E-2</c:v>
                </c:pt>
                <c:pt idx="11278" formatCode="General">
                  <c:v>-3.7363323492953002E-2</c:v>
                </c:pt>
                <c:pt idx="11279" formatCode="General">
                  <c:v>-3.3275541597022E-2</c:v>
                </c:pt>
                <c:pt idx="11280" formatCode="General">
                  <c:v>-2.6529125104182101E-2</c:v>
                </c:pt>
                <c:pt idx="11281" formatCode="General">
                  <c:v>-1.7050570462996201E-2</c:v>
                </c:pt>
                <c:pt idx="11282" formatCode="General">
                  <c:v>-5.4393705075103799E-3</c:v>
                </c:pt>
                <c:pt idx="11283" formatCode="General">
                  <c:v>7.4879407365617502E-3</c:v>
                </c:pt>
                <c:pt idx="11284" formatCode="General">
                  <c:v>2.0755735799031699E-2</c:v>
                </c:pt>
                <c:pt idx="11285" formatCode="General">
                  <c:v>3.2724825978286798E-2</c:v>
                </c:pt>
                <c:pt idx="11286" formatCode="General">
                  <c:v>4.2698798282206303E-2</c:v>
                </c:pt>
                <c:pt idx="11287" formatCode="General">
                  <c:v>5.1252193199133801E-2</c:v>
                </c:pt>
                <c:pt idx="11288" formatCode="General">
                  <c:v>5.9480342438189698E-2</c:v>
                </c:pt>
                <c:pt idx="11289" formatCode="General">
                  <c:v>6.7536327386960193E-2</c:v>
                </c:pt>
                <c:pt idx="11290" formatCode="General">
                  <c:v>7.49640067701796E-2</c:v>
                </c:pt>
                <c:pt idx="11291" formatCode="General">
                  <c:v>8.17729600448069E-2</c:v>
                </c:pt>
                <c:pt idx="11292" formatCode="General">
                  <c:v>8.6822616753769996E-2</c:v>
                </c:pt>
                <c:pt idx="11293" formatCode="General">
                  <c:v>8.8175307967366903E-2</c:v>
                </c:pt>
                <c:pt idx="11294" formatCode="General">
                  <c:v>8.5004300230136207E-2</c:v>
                </c:pt>
                <c:pt idx="11295" formatCode="General">
                  <c:v>7.8642637368814106E-2</c:v>
                </c:pt>
                <c:pt idx="11296" formatCode="General">
                  <c:v>7.0735441053562401E-2</c:v>
                </c:pt>
                <c:pt idx="11297" formatCode="General">
                  <c:v>6.1625017430834997E-2</c:v>
                </c:pt>
                <c:pt idx="11298" formatCode="General">
                  <c:v>5.0570222448997497E-2</c:v>
                </c:pt>
                <c:pt idx="11299" formatCode="General">
                  <c:v>3.6894443274367701E-2</c:v>
                </c:pt>
                <c:pt idx="11300" formatCode="General">
                  <c:v>2.0900536675762402E-2</c:v>
                </c:pt>
                <c:pt idx="11301" formatCode="General">
                  <c:v>3.27829317231251E-3</c:v>
                </c:pt>
                <c:pt idx="11302" formatCode="General">
                  <c:v>-1.49962225222296E-2</c:v>
                </c:pt>
                <c:pt idx="11303" formatCode="General">
                  <c:v>-3.1581311349696099E-2</c:v>
                </c:pt>
                <c:pt idx="11304" formatCode="General">
                  <c:v>-4.5443833770168002E-2</c:v>
                </c:pt>
                <c:pt idx="11305" formatCode="General">
                  <c:v>-5.6828412410196399E-2</c:v>
                </c:pt>
                <c:pt idx="11306" formatCode="General">
                  <c:v>-6.4947786252427503E-2</c:v>
                </c:pt>
                <c:pt idx="11307" formatCode="General">
                  <c:v>-6.9226338184497305E-2</c:v>
                </c:pt>
                <c:pt idx="11308" formatCode="General">
                  <c:v>-6.9942253548773106E-2</c:v>
                </c:pt>
                <c:pt idx="11309" formatCode="General">
                  <c:v>-6.7728892729582602E-2</c:v>
                </c:pt>
                <c:pt idx="11310" formatCode="General">
                  <c:v>-6.3611660040645807E-2</c:v>
                </c:pt>
                <c:pt idx="11311" formatCode="General">
                  <c:v>-5.8415193270889398E-2</c:v>
                </c:pt>
                <c:pt idx="11312" formatCode="General">
                  <c:v>-5.1713688512291099E-2</c:v>
                </c:pt>
                <c:pt idx="11313" formatCode="General">
                  <c:v>-4.3121033412326003E-2</c:v>
                </c:pt>
                <c:pt idx="11314" formatCode="General">
                  <c:v>-3.3632223063279398E-2</c:v>
                </c:pt>
                <c:pt idx="11315" formatCode="General">
                  <c:v>-2.5123718493514701E-2</c:v>
                </c:pt>
                <c:pt idx="11316" formatCode="General">
                  <c:v>-1.83316420467881E-2</c:v>
                </c:pt>
                <c:pt idx="11317" formatCode="General">
                  <c:v>-1.3721695644682799E-2</c:v>
                </c:pt>
                <c:pt idx="11318" formatCode="General">
                  <c:v>-1.20070850891391E-2</c:v>
                </c:pt>
                <c:pt idx="11319" formatCode="General">
                  <c:v>-1.24650980956526E-2</c:v>
                </c:pt>
                <c:pt idx="11320" formatCode="General">
                  <c:v>-1.41228128628341E-2</c:v>
                </c:pt>
                <c:pt idx="11321" formatCode="General">
                  <c:v>-1.6548557629515501E-2</c:v>
                </c:pt>
                <c:pt idx="11322" formatCode="General">
                  <c:v>-1.9541283973473801E-2</c:v>
                </c:pt>
                <c:pt idx="11323" formatCode="General">
                  <c:v>-2.2795990507438701E-2</c:v>
                </c:pt>
                <c:pt idx="11324" formatCode="General">
                  <c:v>-2.6657739141592501E-2</c:v>
                </c:pt>
                <c:pt idx="11325" formatCode="General">
                  <c:v>-3.19952000082823E-2</c:v>
                </c:pt>
                <c:pt idx="11326" formatCode="General">
                  <c:v>-3.8490047375475699E-2</c:v>
                </c:pt>
                <c:pt idx="11327" formatCode="General">
                  <c:v>-4.5365105729110101E-2</c:v>
                </c:pt>
                <c:pt idx="11328" formatCode="General">
                  <c:v>-5.2232716404793898E-2</c:v>
                </c:pt>
                <c:pt idx="11329" formatCode="General">
                  <c:v>-5.84965694074868E-2</c:v>
                </c:pt>
                <c:pt idx="11330" formatCode="General">
                  <c:v>-6.3299272818381006E-2</c:v>
                </c:pt>
                <c:pt idx="11331" formatCode="General">
                  <c:v>-6.6942995907569594E-2</c:v>
                </c:pt>
                <c:pt idx="11332" formatCode="General">
                  <c:v>-7.0046307747419503E-2</c:v>
                </c:pt>
                <c:pt idx="11333" formatCode="General">
                  <c:v>-7.3351912828485702E-2</c:v>
                </c:pt>
                <c:pt idx="11334" formatCode="General">
                  <c:v>-7.6544956256310803E-2</c:v>
                </c:pt>
                <c:pt idx="11335" formatCode="General">
                  <c:v>-7.81403271779052E-2</c:v>
                </c:pt>
                <c:pt idx="11336" formatCode="General">
                  <c:v>-7.7481319249148903E-2</c:v>
                </c:pt>
                <c:pt idx="11337" formatCode="General">
                  <c:v>-7.4710943624507101E-2</c:v>
                </c:pt>
                <c:pt idx="11338" formatCode="General">
                  <c:v>-7.0752909201320602E-2</c:v>
                </c:pt>
                <c:pt idx="11339" formatCode="General">
                  <c:v>-6.6126223015669394E-2</c:v>
                </c:pt>
                <c:pt idx="11340" formatCode="General">
                  <c:v>-6.16010671232433E-2</c:v>
                </c:pt>
                <c:pt idx="11341" formatCode="General">
                  <c:v>-5.7928482265775197E-2</c:v>
                </c:pt>
                <c:pt idx="11342" formatCode="General">
                  <c:v>-5.4815725406923602E-2</c:v>
                </c:pt>
                <c:pt idx="11343" formatCode="General">
                  <c:v>-5.1931498572495002E-2</c:v>
                </c:pt>
                <c:pt idx="11344" formatCode="General">
                  <c:v>-4.9200054437862697E-2</c:v>
                </c:pt>
                <c:pt idx="11345" formatCode="General">
                  <c:v>-4.6407618589995203E-2</c:v>
                </c:pt>
                <c:pt idx="11346" formatCode="General">
                  <c:v>-4.3756527490621602E-2</c:v>
                </c:pt>
                <c:pt idx="11347" formatCode="General">
                  <c:v>-4.0354804472232601E-2</c:v>
                </c:pt>
                <c:pt idx="11348" formatCode="General">
                  <c:v>-3.6407143440529303E-2</c:v>
                </c:pt>
                <c:pt idx="11349" formatCode="General">
                  <c:v>-3.33118983989995E-2</c:v>
                </c:pt>
                <c:pt idx="11350" formatCode="General">
                  <c:v>-3.0696012189480201E-2</c:v>
                </c:pt>
                <c:pt idx="11351" formatCode="General">
                  <c:v>-2.6998316291336699E-2</c:v>
                </c:pt>
                <c:pt idx="11352" formatCode="General">
                  <c:v>-2.15178835975138E-2</c:v>
                </c:pt>
                <c:pt idx="11353" formatCode="General">
                  <c:v>-1.4723972053730701E-2</c:v>
                </c:pt>
                <c:pt idx="11354" formatCode="General">
                  <c:v>-7.39080565619386E-3</c:v>
                </c:pt>
                <c:pt idx="11355" formatCode="General">
                  <c:v>-5.3239512196516796E-4</c:v>
                </c:pt>
                <c:pt idx="11356" formatCode="General">
                  <c:v>5.08263753110684E-3</c:v>
                </c:pt>
                <c:pt idx="11357" formatCode="General">
                  <c:v>8.8561196282637405E-3</c:v>
                </c:pt>
                <c:pt idx="11358" formatCode="General">
                  <c:v>1.0222878888697299E-2</c:v>
                </c:pt>
                <c:pt idx="11359" formatCode="General">
                  <c:v>9.5323788939782692E-3</c:v>
                </c:pt>
                <c:pt idx="11360" formatCode="General">
                  <c:v>8.6213273223486302E-3</c:v>
                </c:pt>
                <c:pt idx="11361" formatCode="General">
                  <c:v>8.5379419431687292E-3</c:v>
                </c:pt>
                <c:pt idx="11362" formatCode="General">
                  <c:v>8.8394843659283899E-3</c:v>
                </c:pt>
                <c:pt idx="11363" formatCode="General">
                  <c:v>8.4512966508264002E-3</c:v>
                </c:pt>
                <c:pt idx="11364" formatCode="General">
                  <c:v>7.0243718726282897E-3</c:v>
                </c:pt>
                <c:pt idx="11365" formatCode="General">
                  <c:v>6.0702929966865897E-3</c:v>
                </c:pt>
                <c:pt idx="11366" formatCode="General">
                  <c:v>6.4516325776759502E-3</c:v>
                </c:pt>
                <c:pt idx="11367" formatCode="General">
                  <c:v>7.3124084647749801E-3</c:v>
                </c:pt>
                <c:pt idx="11368" formatCode="General">
                  <c:v>8.2872657121401006E-3</c:v>
                </c:pt>
                <c:pt idx="11369" formatCode="General">
                  <c:v>8.9909292123677501E-3</c:v>
                </c:pt>
                <c:pt idx="11370" formatCode="General">
                  <c:v>9.5326434307688203E-3</c:v>
                </c:pt>
                <c:pt idx="11371" formatCode="General">
                  <c:v>1.07684730049775E-2</c:v>
                </c:pt>
                <c:pt idx="11372" formatCode="General">
                  <c:v>1.28133324957446E-2</c:v>
                </c:pt>
                <c:pt idx="11373" formatCode="General">
                  <c:v>1.4481097644556301E-2</c:v>
                </c:pt>
                <c:pt idx="11374" formatCode="General">
                  <c:v>1.4319676749382899E-2</c:v>
                </c:pt>
                <c:pt idx="11375" formatCode="General">
                  <c:v>1.22754183082749E-2</c:v>
                </c:pt>
                <c:pt idx="11376" formatCode="General">
                  <c:v>8.4265100062775201E-3</c:v>
                </c:pt>
                <c:pt idx="11377" formatCode="General">
                  <c:v>3.6283326003911601E-3</c:v>
                </c:pt>
                <c:pt idx="11378" formatCode="General">
                  <c:v>-3.7982981311448897E-4</c:v>
                </c:pt>
                <c:pt idx="11379" formatCode="General">
                  <c:v>-2.4704584460396202E-3</c:v>
                </c:pt>
                <c:pt idx="11380" formatCode="General">
                  <c:v>-1.5166742795345699E-3</c:v>
                </c:pt>
                <c:pt idx="11381" formatCode="General">
                  <c:v>2.32904754341174E-3</c:v>
                </c:pt>
                <c:pt idx="11382" formatCode="General">
                  <c:v>7.7566359930592499E-3</c:v>
                </c:pt>
                <c:pt idx="11383" formatCode="General">
                  <c:v>1.45171287070917E-2</c:v>
                </c:pt>
                <c:pt idx="11384" formatCode="General">
                  <c:v>2.2260549523975701E-2</c:v>
                </c:pt>
                <c:pt idx="11385" formatCode="General">
                  <c:v>3.0405143747986901E-2</c:v>
                </c:pt>
                <c:pt idx="11386" formatCode="General">
                  <c:v>3.9288461089056703E-2</c:v>
                </c:pt>
                <c:pt idx="11387" formatCode="General">
                  <c:v>4.8846922941505798E-2</c:v>
                </c:pt>
                <c:pt idx="11388" formatCode="General">
                  <c:v>5.8999078907716801E-2</c:v>
                </c:pt>
                <c:pt idx="11389" formatCode="General">
                  <c:v>6.9580182388982004E-2</c:v>
                </c:pt>
                <c:pt idx="11390" formatCode="General">
                  <c:v>7.9704144815881103E-2</c:v>
                </c:pt>
                <c:pt idx="11391" formatCode="General">
                  <c:v>8.8778132807340496E-2</c:v>
                </c:pt>
                <c:pt idx="11392" formatCode="General">
                  <c:v>9.6706934462791605E-2</c:v>
                </c:pt>
                <c:pt idx="11393" formatCode="General">
                  <c:v>0.103210710907415</c:v>
                </c:pt>
                <c:pt idx="11394" formatCode="General">
                  <c:v>0.108106955260086</c:v>
                </c:pt>
                <c:pt idx="11395" formatCode="General">
                  <c:v>0.111557004638729</c:v>
                </c:pt>
                <c:pt idx="11396" formatCode="General">
                  <c:v>0.112606288568057</c:v>
                </c:pt>
                <c:pt idx="11397" formatCode="General">
                  <c:v>0.11029802062852</c:v>
                </c:pt>
                <c:pt idx="11398" formatCode="General">
                  <c:v>0.104300236746917</c:v>
                </c:pt>
                <c:pt idx="11399" formatCode="General">
                  <c:v>9.4757042320250895E-2</c:v>
                </c:pt>
                <c:pt idx="11400" formatCode="General">
                  <c:v>8.2435937007597396E-2</c:v>
                </c:pt>
                <c:pt idx="11401" formatCode="General">
                  <c:v>6.8521449053603897E-2</c:v>
                </c:pt>
                <c:pt idx="11402" formatCode="General">
                  <c:v>5.3551782729743702E-2</c:v>
                </c:pt>
                <c:pt idx="11403" formatCode="General">
                  <c:v>3.8142602478843803E-2</c:v>
                </c:pt>
                <c:pt idx="11404" formatCode="General">
                  <c:v>2.3871026991304601E-2</c:v>
                </c:pt>
                <c:pt idx="11405" formatCode="General">
                  <c:v>1.1017762064650299E-2</c:v>
                </c:pt>
                <c:pt idx="11406" formatCode="General">
                  <c:v>-9.2956618918766797E-4</c:v>
                </c:pt>
                <c:pt idx="11407" formatCode="General">
                  <c:v>-1.22681203959826E-2</c:v>
                </c:pt>
                <c:pt idx="11408" formatCode="General">
                  <c:v>-2.24817910304809E-2</c:v>
                </c:pt>
                <c:pt idx="11409" formatCode="General">
                  <c:v>-3.05642763543547E-2</c:v>
                </c:pt>
                <c:pt idx="11410" formatCode="General">
                  <c:v>-3.6863779901409099E-2</c:v>
                </c:pt>
                <c:pt idx="11411" formatCode="General">
                  <c:v>-4.1244021176610503E-2</c:v>
                </c:pt>
                <c:pt idx="11412" formatCode="General">
                  <c:v>-4.3357335719049497E-2</c:v>
                </c:pt>
                <c:pt idx="11413" formatCode="General">
                  <c:v>-4.3539783282076902E-2</c:v>
                </c:pt>
                <c:pt idx="11414" formatCode="General">
                  <c:v>-4.1336943111384999E-2</c:v>
                </c:pt>
                <c:pt idx="11415" formatCode="General">
                  <c:v>-3.6907327128681201E-2</c:v>
                </c:pt>
                <c:pt idx="11416" formatCode="General">
                  <c:v>-3.1297531242579203E-2</c:v>
                </c:pt>
                <c:pt idx="11417" formatCode="General">
                  <c:v>-2.5526710111883E-2</c:v>
                </c:pt>
                <c:pt idx="11418" formatCode="General">
                  <c:v>-2.0459449938753399E-2</c:v>
                </c:pt>
                <c:pt idx="11419" formatCode="General">
                  <c:v>-1.5442916296279601E-2</c:v>
                </c:pt>
                <c:pt idx="11420" formatCode="General">
                  <c:v>-8.7082966790572001E-3</c:v>
                </c:pt>
                <c:pt idx="11421" formatCode="General">
                  <c:v>-9.6638732262684102E-4</c:v>
                </c:pt>
                <c:pt idx="11422" formatCode="General">
                  <c:v>6.4167599936349297E-3</c:v>
                </c:pt>
                <c:pt idx="11423" formatCode="General">
                  <c:v>1.34246586606686E-2</c:v>
                </c:pt>
                <c:pt idx="11424" formatCode="General">
                  <c:v>1.9425685491294201E-2</c:v>
                </c:pt>
                <c:pt idx="11425" formatCode="General">
                  <c:v>2.4392503191274801E-2</c:v>
                </c:pt>
                <c:pt idx="11426" formatCode="General">
                  <c:v>2.9243891589322699E-2</c:v>
                </c:pt>
                <c:pt idx="11427" formatCode="General">
                  <c:v>3.3826819928015298E-2</c:v>
                </c:pt>
                <c:pt idx="11428" formatCode="General">
                  <c:v>3.7919114254075299E-2</c:v>
                </c:pt>
                <c:pt idx="11429" formatCode="General">
                  <c:v>4.0335632175169403E-2</c:v>
                </c:pt>
                <c:pt idx="11430" formatCode="General">
                  <c:v>4.0091840163824097E-2</c:v>
                </c:pt>
                <c:pt idx="11431" formatCode="General">
                  <c:v>3.8879464453736703E-2</c:v>
                </c:pt>
                <c:pt idx="11432" formatCode="General">
                  <c:v>3.6965472000087402E-2</c:v>
                </c:pt>
                <c:pt idx="11433" formatCode="General">
                  <c:v>3.3876327844767899E-2</c:v>
                </c:pt>
                <c:pt idx="11434" formatCode="General">
                  <c:v>2.8856626492180799E-2</c:v>
                </c:pt>
                <c:pt idx="11435" formatCode="General">
                  <c:v>2.0646148497628702E-2</c:v>
                </c:pt>
                <c:pt idx="11436" formatCode="General">
                  <c:v>1.0187861727279399E-2</c:v>
                </c:pt>
                <c:pt idx="11437" formatCode="General">
                  <c:v>-1.8719669521034901E-3</c:v>
                </c:pt>
                <c:pt idx="11438" formatCode="General">
                  <c:v>-1.54264304679311E-2</c:v>
                </c:pt>
                <c:pt idx="11439" formatCode="General">
                  <c:v>-2.9866443587978998E-2</c:v>
                </c:pt>
                <c:pt idx="11440" formatCode="General">
                  <c:v>-4.4827518599343197E-2</c:v>
                </c:pt>
                <c:pt idx="11441" formatCode="General">
                  <c:v>-5.9203736801957403E-2</c:v>
                </c:pt>
                <c:pt idx="11442" formatCode="General">
                  <c:v>-7.2196545839313397E-2</c:v>
                </c:pt>
                <c:pt idx="11443" formatCode="General">
                  <c:v>-8.3710569923025696E-2</c:v>
                </c:pt>
                <c:pt idx="11444" formatCode="General">
                  <c:v>-9.4020137626831896E-2</c:v>
                </c:pt>
                <c:pt idx="11445" formatCode="General">
                  <c:v>-0.103159757824606</c:v>
                </c:pt>
                <c:pt idx="11446" formatCode="General">
                  <c:v>-0.110477459411553</c:v>
                </c:pt>
                <c:pt idx="11447" formatCode="General">
                  <c:v>-0.11540696986896</c:v>
                </c:pt>
                <c:pt idx="11448" formatCode="General">
                  <c:v>-0.117232125732776</c:v>
                </c:pt>
                <c:pt idx="11449" formatCode="General">
                  <c:v>-0.115978320514907</c:v>
                </c:pt>
                <c:pt idx="11450" formatCode="General">
                  <c:v>-0.11168293825936899</c:v>
                </c:pt>
                <c:pt idx="11451" formatCode="General">
                  <c:v>-0.103458921975361</c:v>
                </c:pt>
                <c:pt idx="11452" formatCode="General">
                  <c:v>-9.2064516420585399E-2</c:v>
                </c:pt>
                <c:pt idx="11453" formatCode="General">
                  <c:v>-7.9248320471079797E-2</c:v>
                </c:pt>
                <c:pt idx="11454" formatCode="General">
                  <c:v>-6.6345470269813397E-2</c:v>
                </c:pt>
                <c:pt idx="11455" formatCode="General">
                  <c:v>-5.38748461294754E-2</c:v>
                </c:pt>
                <c:pt idx="11456" formatCode="General">
                  <c:v>-4.1844888461736798E-2</c:v>
                </c:pt>
                <c:pt idx="11457" formatCode="General">
                  <c:v>-3.0087450394413399E-2</c:v>
                </c:pt>
                <c:pt idx="11458" formatCode="General">
                  <c:v>-1.82515042154082E-2</c:v>
                </c:pt>
                <c:pt idx="11459" formatCode="General">
                  <c:v>-6.8536998632931397E-3</c:v>
                </c:pt>
                <c:pt idx="11460" formatCode="General">
                  <c:v>3.3963248732053601E-3</c:v>
                </c:pt>
                <c:pt idx="11461" formatCode="General">
                  <c:v>1.18059625365839E-2</c:v>
                </c:pt>
                <c:pt idx="11462" formatCode="General">
                  <c:v>1.80053153305328E-2</c:v>
                </c:pt>
                <c:pt idx="11463" formatCode="General">
                  <c:v>2.2974796359724901E-2</c:v>
                </c:pt>
                <c:pt idx="11464" formatCode="General">
                  <c:v>2.7125990213831101E-2</c:v>
                </c:pt>
                <c:pt idx="11465" formatCode="General">
                  <c:v>2.9291487553801499E-2</c:v>
                </c:pt>
                <c:pt idx="11466" formatCode="General">
                  <c:v>2.89002270669418E-2</c:v>
                </c:pt>
                <c:pt idx="11467" formatCode="General">
                  <c:v>2.6057250000932099E-2</c:v>
                </c:pt>
                <c:pt idx="11468" formatCode="General">
                  <c:v>2.0882814431437299E-2</c:v>
                </c:pt>
                <c:pt idx="11469" formatCode="General">
                  <c:v>1.4196533571527401E-2</c:v>
                </c:pt>
                <c:pt idx="11470" formatCode="General">
                  <c:v>7.5132867261355502E-3</c:v>
                </c:pt>
                <c:pt idx="11471" formatCode="General">
                  <c:v>1.5576261108712201E-3</c:v>
                </c:pt>
                <c:pt idx="11472" formatCode="General">
                  <c:v>-3.22068856237657E-3</c:v>
                </c:pt>
                <c:pt idx="11473" formatCode="General">
                  <c:v>-6.1702687281914798E-3</c:v>
                </c:pt>
                <c:pt idx="11474" formatCode="General">
                  <c:v>-7.2385552132325096E-3</c:v>
                </c:pt>
                <c:pt idx="11475" formatCode="General">
                  <c:v>-7.2284987338729701E-3</c:v>
                </c:pt>
                <c:pt idx="11476" formatCode="General">
                  <c:v>-5.5007323537887001E-3</c:v>
                </c:pt>
                <c:pt idx="11477" formatCode="General">
                  <c:v>-7.132344079599E-4</c:v>
                </c:pt>
                <c:pt idx="11478" formatCode="General">
                  <c:v>6.4926412691054501E-3</c:v>
                </c:pt>
                <c:pt idx="11479" formatCode="General">
                  <c:v>1.5156939164382099E-2</c:v>
                </c:pt>
                <c:pt idx="11480" formatCode="General">
                  <c:v>2.4721744285748502E-2</c:v>
                </c:pt>
                <c:pt idx="11481" formatCode="General">
                  <c:v>3.4584651481502901E-2</c:v>
                </c:pt>
                <c:pt idx="11482" formatCode="General">
                  <c:v>4.4603370922783298E-2</c:v>
                </c:pt>
                <c:pt idx="11483" formatCode="General">
                  <c:v>5.5110192647099203E-2</c:v>
                </c:pt>
                <c:pt idx="11484" formatCode="General">
                  <c:v>6.5783157232011502E-2</c:v>
                </c:pt>
                <c:pt idx="11485" formatCode="General">
                  <c:v>7.6049455297208302E-2</c:v>
                </c:pt>
                <c:pt idx="11486" formatCode="General">
                  <c:v>8.5994654967598894E-2</c:v>
                </c:pt>
                <c:pt idx="11487" formatCode="General">
                  <c:v>9.5018199612872903E-2</c:v>
                </c:pt>
                <c:pt idx="11488" formatCode="General">
                  <c:v>0.10160114829755</c:v>
                </c:pt>
                <c:pt idx="11489" formatCode="General">
                  <c:v>0.10481417655898501</c:v>
                </c:pt>
                <c:pt idx="11490" formatCode="General">
                  <c:v>0.10522499597938</c:v>
                </c:pt>
                <c:pt idx="11491" formatCode="General">
                  <c:v>0.104205460098846</c:v>
                </c:pt>
                <c:pt idx="11492" formatCode="General">
                  <c:v>0.10163775987490101</c:v>
                </c:pt>
                <c:pt idx="11493" formatCode="General">
                  <c:v>9.5892062579058093E-2</c:v>
                </c:pt>
                <c:pt idx="11494" formatCode="General">
                  <c:v>8.6339239504487297E-2</c:v>
                </c:pt>
                <c:pt idx="11495" formatCode="General">
                  <c:v>7.3878688421078198E-2</c:v>
                </c:pt>
                <c:pt idx="11496" formatCode="General">
                  <c:v>6.0089521380259601E-2</c:v>
                </c:pt>
                <c:pt idx="11497" formatCode="General">
                  <c:v>4.5804689727052199E-2</c:v>
                </c:pt>
                <c:pt idx="11498" formatCode="General">
                  <c:v>3.0976565871640799E-2</c:v>
                </c:pt>
                <c:pt idx="11499" formatCode="General">
                  <c:v>1.5841995564221799E-2</c:v>
                </c:pt>
                <c:pt idx="11500" formatCode="General">
                  <c:v>1.5091790712314999E-3</c:v>
                </c:pt>
                <c:pt idx="11501" formatCode="General">
                  <c:v>-1.12267915455738E-2</c:v>
                </c:pt>
                <c:pt idx="11502" formatCode="General">
                  <c:v>-2.2779072527351701E-2</c:v>
                </c:pt>
                <c:pt idx="11503" formatCode="General">
                  <c:v>-3.3568962626832198E-2</c:v>
                </c:pt>
                <c:pt idx="11504" formatCode="General">
                  <c:v>-4.3492303038029E-2</c:v>
                </c:pt>
                <c:pt idx="11505" formatCode="General">
                  <c:v>-5.2223251272996998E-2</c:v>
                </c:pt>
                <c:pt idx="11506" formatCode="General">
                  <c:v>-5.9338100371574297E-2</c:v>
                </c:pt>
                <c:pt idx="11507" formatCode="General">
                  <c:v>-6.4848914041444702E-2</c:v>
                </c:pt>
                <c:pt idx="11508" formatCode="General">
                  <c:v>-6.88550987622258E-2</c:v>
                </c:pt>
                <c:pt idx="11509" formatCode="General">
                  <c:v>-7.0614934370116497E-2</c:v>
                </c:pt>
                <c:pt idx="11510" formatCode="General">
                  <c:v>-6.9207835981370106E-2</c:v>
                </c:pt>
                <c:pt idx="11511" formatCode="General">
                  <c:v>-6.5427550330914894E-2</c:v>
                </c:pt>
                <c:pt idx="11512" formatCode="General">
                  <c:v>-6.0212847219528902E-2</c:v>
                </c:pt>
                <c:pt idx="11513" formatCode="General">
                  <c:v>-5.3314739267337E-2</c:v>
                </c:pt>
                <c:pt idx="11514" formatCode="General">
                  <c:v>-4.4674485105073797E-2</c:v>
                </c:pt>
                <c:pt idx="11515" formatCode="General">
                  <c:v>-3.4906582809991697E-2</c:v>
                </c:pt>
                <c:pt idx="11516" formatCode="General">
                  <c:v>-2.4711045901569001E-2</c:v>
                </c:pt>
                <c:pt idx="11517" formatCode="General">
                  <c:v>-1.52021428340804E-2</c:v>
                </c:pt>
                <c:pt idx="11518" formatCode="General">
                  <c:v>-7.6515386535998204E-3</c:v>
                </c:pt>
                <c:pt idx="11519" formatCode="General">
                  <c:v>-2.28228620395437E-3</c:v>
                </c:pt>
                <c:pt idx="11520" formatCode="General">
                  <c:v>7.8237292215807401E-4</c:v>
                </c:pt>
                <c:pt idx="11521" formatCode="General">
                  <c:v>9.08592721012987E-4</c:v>
                </c:pt>
                <c:pt idx="11522" formatCode="General">
                  <c:v>-2.23347929174199E-3</c:v>
                </c:pt>
                <c:pt idx="11523" formatCode="General">
                  <c:v>-7.0708953332419503E-3</c:v>
                </c:pt>
                <c:pt idx="11524" formatCode="General">
                  <c:v>-1.12034380082029E-2</c:v>
                </c:pt>
                <c:pt idx="11525" formatCode="General">
                  <c:v>-1.35812246359836E-2</c:v>
                </c:pt>
                <c:pt idx="11526" formatCode="General">
                  <c:v>-1.4238797059058599E-2</c:v>
                </c:pt>
                <c:pt idx="11527" formatCode="General">
                  <c:v>-1.4627468014347099E-2</c:v>
                </c:pt>
                <c:pt idx="11528" formatCode="General">
                  <c:v>-1.64078094671272E-2</c:v>
                </c:pt>
                <c:pt idx="11529" formatCode="General">
                  <c:v>-1.9565737815823402E-2</c:v>
                </c:pt>
                <c:pt idx="11530" formatCode="General">
                  <c:v>-2.3466414068529701E-2</c:v>
                </c:pt>
                <c:pt idx="11531" formatCode="General">
                  <c:v>-2.7357168431757999E-2</c:v>
                </c:pt>
                <c:pt idx="11532" formatCode="General">
                  <c:v>-3.0747574278126698E-2</c:v>
                </c:pt>
                <c:pt idx="11533" formatCode="General">
                  <c:v>-3.4405127820095201E-2</c:v>
                </c:pt>
                <c:pt idx="11534" formatCode="General">
                  <c:v>-3.870143861039E-2</c:v>
                </c:pt>
                <c:pt idx="11535" formatCode="General">
                  <c:v>-4.3307525558238101E-2</c:v>
                </c:pt>
                <c:pt idx="11536" formatCode="General">
                  <c:v>-4.8451161687844198E-2</c:v>
                </c:pt>
                <c:pt idx="11537" formatCode="General">
                  <c:v>-5.3053233470026002E-2</c:v>
                </c:pt>
                <c:pt idx="11538" formatCode="General">
                  <c:v>-5.5221368928249998E-2</c:v>
                </c:pt>
                <c:pt idx="11539" formatCode="General">
                  <c:v>-5.5004987350132303E-2</c:v>
                </c:pt>
                <c:pt idx="11540" formatCode="General">
                  <c:v>-5.3012290189541601E-2</c:v>
                </c:pt>
                <c:pt idx="11541" formatCode="General">
                  <c:v>-5.0071029430285401E-2</c:v>
                </c:pt>
                <c:pt idx="11542" formatCode="General">
                  <c:v>-4.6505111246240197E-2</c:v>
                </c:pt>
                <c:pt idx="11543" formatCode="General">
                  <c:v>-4.1282734031736198E-2</c:v>
                </c:pt>
                <c:pt idx="11544" formatCode="General">
                  <c:v>-3.3980248403473599E-2</c:v>
                </c:pt>
                <c:pt idx="11545" formatCode="General">
                  <c:v>-2.4927696688888799E-2</c:v>
                </c:pt>
                <c:pt idx="11546" formatCode="General">
                  <c:v>-1.52366237344322E-2</c:v>
                </c:pt>
                <c:pt idx="11547" formatCode="General">
                  <c:v>-5.9258661170649499E-3</c:v>
                </c:pt>
                <c:pt idx="11548" formatCode="General">
                  <c:v>2.0958821690164999E-3</c:v>
                </c:pt>
                <c:pt idx="11549" formatCode="General">
                  <c:v>7.8340354170972695E-3</c:v>
                </c:pt>
                <c:pt idx="11550" formatCode="General">
                  <c:v>1.06921076621344E-2</c:v>
                </c:pt>
                <c:pt idx="11551" formatCode="General">
                  <c:v>1.1574210177257399E-2</c:v>
                </c:pt>
                <c:pt idx="11552" formatCode="General">
                  <c:v>1.2182968432137399E-2</c:v>
                </c:pt>
                <c:pt idx="11553" formatCode="General">
                  <c:v>1.3147360071726E-2</c:v>
                </c:pt>
                <c:pt idx="11554" formatCode="General">
                  <c:v>1.52006552066108E-2</c:v>
                </c:pt>
                <c:pt idx="11555" formatCode="General">
                  <c:v>1.9193030919681001E-2</c:v>
                </c:pt>
                <c:pt idx="11556" formatCode="General">
                  <c:v>2.5402780733409298E-2</c:v>
                </c:pt>
                <c:pt idx="11557" formatCode="General">
                  <c:v>3.3250940566228897E-2</c:v>
                </c:pt>
                <c:pt idx="11558" formatCode="General">
                  <c:v>4.1271135995181001E-2</c:v>
                </c:pt>
                <c:pt idx="11559" formatCode="General">
                  <c:v>4.8651786433579203E-2</c:v>
                </c:pt>
                <c:pt idx="11560" formatCode="General">
                  <c:v>5.5762373331011299E-2</c:v>
                </c:pt>
                <c:pt idx="11561" formatCode="General">
                  <c:v>6.2357302466067202E-2</c:v>
                </c:pt>
                <c:pt idx="11562" formatCode="General">
                  <c:v>6.7853206287171799E-2</c:v>
                </c:pt>
                <c:pt idx="11563" formatCode="General">
                  <c:v>7.2243131194037094E-2</c:v>
                </c:pt>
                <c:pt idx="11564" formatCode="General">
                  <c:v>7.5736143278123905E-2</c:v>
                </c:pt>
                <c:pt idx="11565" formatCode="General">
                  <c:v>7.8296817265133906E-2</c:v>
                </c:pt>
                <c:pt idx="11566" formatCode="General">
                  <c:v>7.8891100949817702E-2</c:v>
                </c:pt>
                <c:pt idx="11567" formatCode="General">
                  <c:v>7.6735672895500998E-2</c:v>
                </c:pt>
                <c:pt idx="11568" formatCode="General">
                  <c:v>7.2390811151444606E-2</c:v>
                </c:pt>
                <c:pt idx="11569" formatCode="General">
                  <c:v>6.6558176904100902E-2</c:v>
                </c:pt>
                <c:pt idx="11570" formatCode="General">
                  <c:v>5.9336528933704703E-2</c:v>
                </c:pt>
                <c:pt idx="11571" formatCode="General">
                  <c:v>5.0589578816076099E-2</c:v>
                </c:pt>
                <c:pt idx="11572" formatCode="General">
                  <c:v>4.1060846630612997E-2</c:v>
                </c:pt>
                <c:pt idx="11573" formatCode="General">
                  <c:v>3.17321237239169E-2</c:v>
                </c:pt>
                <c:pt idx="11574" formatCode="General">
                  <c:v>2.27817600603352E-2</c:v>
                </c:pt>
                <c:pt idx="11575" formatCode="General">
                  <c:v>1.5002920064603799E-2</c:v>
                </c:pt>
                <c:pt idx="11576" formatCode="General">
                  <c:v>8.4602074603337494E-3</c:v>
                </c:pt>
                <c:pt idx="11577" formatCode="General">
                  <c:v>1.74779905893253E-3</c:v>
                </c:pt>
                <c:pt idx="11578" formatCode="General">
                  <c:v>-5.6059352013707103E-3</c:v>
                </c:pt>
                <c:pt idx="11579" formatCode="General">
                  <c:v>-1.35363298895478E-2</c:v>
                </c:pt>
                <c:pt idx="11580" formatCode="General">
                  <c:v>-2.19437430398025E-2</c:v>
                </c:pt>
                <c:pt idx="11581" formatCode="General">
                  <c:v>-2.9609466791991699E-2</c:v>
                </c:pt>
                <c:pt idx="11582" formatCode="General">
                  <c:v>-3.5528421668669999E-2</c:v>
                </c:pt>
                <c:pt idx="11583" formatCode="General">
                  <c:v>-3.9694137898639299E-2</c:v>
                </c:pt>
                <c:pt idx="11584" formatCode="General">
                  <c:v>-4.2565068011773802E-2</c:v>
                </c:pt>
                <c:pt idx="11585" formatCode="General">
                  <c:v>-4.4920518565189201E-2</c:v>
                </c:pt>
                <c:pt idx="11586" formatCode="General">
                  <c:v>-4.70744524147437E-2</c:v>
                </c:pt>
                <c:pt idx="11587" formatCode="General">
                  <c:v>-4.8039453499523398E-2</c:v>
                </c:pt>
                <c:pt idx="11588" formatCode="General">
                  <c:v>-4.7832294260163201E-2</c:v>
                </c:pt>
                <c:pt idx="11589" formatCode="General">
                  <c:v>-4.7288031699006403E-2</c:v>
                </c:pt>
                <c:pt idx="11590" formatCode="General">
                  <c:v>-4.6571326505240103E-2</c:v>
                </c:pt>
                <c:pt idx="11591" formatCode="General">
                  <c:v>-4.4649689831091501E-2</c:v>
                </c:pt>
                <c:pt idx="11592" formatCode="General">
                  <c:v>-4.0604849775691003E-2</c:v>
                </c:pt>
                <c:pt idx="11593" formatCode="General">
                  <c:v>-3.5384786255071E-2</c:v>
                </c:pt>
                <c:pt idx="11594" formatCode="General">
                  <c:v>-2.89331691301211E-2</c:v>
                </c:pt>
                <c:pt idx="11595" formatCode="General">
                  <c:v>-2.05496578485861E-2</c:v>
                </c:pt>
                <c:pt idx="11596" formatCode="General">
                  <c:v>-1.0628676343911901E-2</c:v>
                </c:pt>
                <c:pt idx="11597">
                  <c:v>-2.49898536270208E-6</c:v>
                </c:pt>
                <c:pt idx="11598" formatCode="General">
                  <c:v>1.07594461925236E-2</c:v>
                </c:pt>
                <c:pt idx="11599" formatCode="General">
                  <c:v>2.1294522971524499E-2</c:v>
                </c:pt>
                <c:pt idx="11600" formatCode="General">
                  <c:v>3.0856696822464301E-2</c:v>
                </c:pt>
                <c:pt idx="11601" formatCode="General">
                  <c:v>3.7924991663765999E-2</c:v>
                </c:pt>
                <c:pt idx="11602" formatCode="General">
                  <c:v>4.1883220791149797E-2</c:v>
                </c:pt>
                <c:pt idx="11603" formatCode="General">
                  <c:v>4.3210858374940903E-2</c:v>
                </c:pt>
                <c:pt idx="11604" formatCode="General">
                  <c:v>4.1941714278208503E-2</c:v>
                </c:pt>
                <c:pt idx="11605" formatCode="General">
                  <c:v>3.9010274772547697E-2</c:v>
                </c:pt>
                <c:pt idx="11606" formatCode="General">
                  <c:v>3.6143518102797097E-2</c:v>
                </c:pt>
                <c:pt idx="11607" formatCode="General">
                  <c:v>3.4803163018026599E-2</c:v>
                </c:pt>
                <c:pt idx="11608" formatCode="General">
                  <c:v>3.5362343110769301E-2</c:v>
                </c:pt>
                <c:pt idx="11609" formatCode="General">
                  <c:v>3.6670442400570401E-2</c:v>
                </c:pt>
                <c:pt idx="11610" formatCode="General">
                  <c:v>3.8207152059101197E-2</c:v>
                </c:pt>
                <c:pt idx="11611" formatCode="General">
                  <c:v>4.0269840428448299E-2</c:v>
                </c:pt>
                <c:pt idx="11612" formatCode="General">
                  <c:v>4.2577395279649898E-2</c:v>
                </c:pt>
                <c:pt idx="11613" formatCode="General">
                  <c:v>4.4517812269544002E-2</c:v>
                </c:pt>
                <c:pt idx="11614" formatCode="General">
                  <c:v>4.5962509362534897E-2</c:v>
                </c:pt>
                <c:pt idx="11615" formatCode="General">
                  <c:v>4.7068401245707901E-2</c:v>
                </c:pt>
                <c:pt idx="11616" formatCode="General">
                  <c:v>4.7977809615062698E-2</c:v>
                </c:pt>
                <c:pt idx="11617" formatCode="General">
                  <c:v>4.90810960753226E-2</c:v>
                </c:pt>
                <c:pt idx="11618" formatCode="General">
                  <c:v>5.0438942310102999E-2</c:v>
                </c:pt>
                <c:pt idx="11619" formatCode="General">
                  <c:v>5.1624651452150901E-2</c:v>
                </c:pt>
                <c:pt idx="11620" formatCode="General">
                  <c:v>5.1496450933098598E-2</c:v>
                </c:pt>
                <c:pt idx="11621" formatCode="General">
                  <c:v>4.9127658887407603E-2</c:v>
                </c:pt>
                <c:pt idx="11622" formatCode="General">
                  <c:v>4.44818993878799E-2</c:v>
                </c:pt>
                <c:pt idx="11623" formatCode="General">
                  <c:v>3.82487689643922E-2</c:v>
                </c:pt>
                <c:pt idx="11624" formatCode="General">
                  <c:v>3.0860559079008601E-2</c:v>
                </c:pt>
                <c:pt idx="11625" formatCode="General">
                  <c:v>2.21172795147976E-2</c:v>
                </c:pt>
                <c:pt idx="11626" formatCode="General">
                  <c:v>1.2394178842833999E-2</c:v>
                </c:pt>
                <c:pt idx="11627" formatCode="General">
                  <c:v>2.4193157176408101E-3</c:v>
                </c:pt>
                <c:pt idx="11628" formatCode="General">
                  <c:v>-7.7793435323558896E-3</c:v>
                </c:pt>
                <c:pt idx="11629" formatCode="General">
                  <c:v>-1.9397580774114801E-2</c:v>
                </c:pt>
                <c:pt idx="11630" formatCode="General">
                  <c:v>-3.2794370895478701E-2</c:v>
                </c:pt>
                <c:pt idx="11631" formatCode="General">
                  <c:v>-4.7540225962135897E-2</c:v>
                </c:pt>
                <c:pt idx="11632" formatCode="General">
                  <c:v>-6.3266711812911797E-2</c:v>
                </c:pt>
                <c:pt idx="11633" formatCode="General">
                  <c:v>-7.8627034104617799E-2</c:v>
                </c:pt>
                <c:pt idx="11634" formatCode="General">
                  <c:v>-9.2186417173642093E-2</c:v>
                </c:pt>
                <c:pt idx="11635" formatCode="General">
                  <c:v>-0.10404958849253999</c:v>
                </c:pt>
                <c:pt idx="11636" formatCode="General">
                  <c:v>-0.114442055556481</c:v>
                </c:pt>
                <c:pt idx="11637" formatCode="General">
                  <c:v>-0.123148305715298</c:v>
                </c:pt>
                <c:pt idx="11638" formatCode="General">
                  <c:v>-0.13137151443766801</c:v>
                </c:pt>
                <c:pt idx="11639" formatCode="General">
                  <c:v>-0.13931920488623301</c:v>
                </c:pt>
                <c:pt idx="11640" formatCode="General">
                  <c:v>-0.14522076729346001</c:v>
                </c:pt>
                <c:pt idx="11641" formatCode="General">
                  <c:v>-0.14760483386839701</c:v>
                </c:pt>
                <c:pt idx="11642" formatCode="General">
                  <c:v>-0.145833827279819</c:v>
                </c:pt>
                <c:pt idx="11643" formatCode="General">
                  <c:v>-0.138896295126967</c:v>
                </c:pt>
                <c:pt idx="11644" formatCode="General">
                  <c:v>-0.12685104066508501</c:v>
                </c:pt>
                <c:pt idx="11645" formatCode="General">
                  <c:v>-0.112264976775348</c:v>
                </c:pt>
                <c:pt idx="11646" formatCode="General">
                  <c:v>-9.6936539309234293E-2</c:v>
                </c:pt>
                <c:pt idx="11647" formatCode="General">
                  <c:v>-8.0926815132672594E-2</c:v>
                </c:pt>
                <c:pt idx="11648" formatCode="General">
                  <c:v>-6.3863624384921602E-2</c:v>
                </c:pt>
                <c:pt idx="11649" formatCode="General">
                  <c:v>-4.5837726460668103E-2</c:v>
                </c:pt>
                <c:pt idx="11650" formatCode="General">
                  <c:v>-2.81152873805606E-2</c:v>
                </c:pt>
                <c:pt idx="11651" formatCode="General">
                  <c:v>-1.12753104220346E-2</c:v>
                </c:pt>
                <c:pt idx="11652" formatCode="General">
                  <c:v>4.5017693091199398E-3</c:v>
                </c:pt>
                <c:pt idx="11653" formatCode="General">
                  <c:v>1.8202584842693E-2</c:v>
                </c:pt>
                <c:pt idx="11654" formatCode="General">
                  <c:v>2.92389881467515E-2</c:v>
                </c:pt>
                <c:pt idx="11655" formatCode="General">
                  <c:v>3.7935861973430102E-2</c:v>
                </c:pt>
                <c:pt idx="11656" formatCode="General">
                  <c:v>4.4081254620467601E-2</c:v>
                </c:pt>
                <c:pt idx="11657" formatCode="General">
                  <c:v>4.74272697780466E-2</c:v>
                </c:pt>
                <c:pt idx="11658" formatCode="General">
                  <c:v>4.8525871638351099E-2</c:v>
                </c:pt>
                <c:pt idx="11659" formatCode="General">
                  <c:v>4.8167493579806202E-2</c:v>
                </c:pt>
                <c:pt idx="11660" formatCode="General">
                  <c:v>4.59351267778201E-2</c:v>
                </c:pt>
                <c:pt idx="11661" formatCode="General">
                  <c:v>4.1157885157776297E-2</c:v>
                </c:pt>
                <c:pt idx="11662" formatCode="General">
                  <c:v>3.4951667998970898E-2</c:v>
                </c:pt>
                <c:pt idx="11663" formatCode="General">
                  <c:v>2.79381161244707E-2</c:v>
                </c:pt>
                <c:pt idx="11664" formatCode="General">
                  <c:v>1.9575107796270301E-2</c:v>
                </c:pt>
                <c:pt idx="11665" formatCode="General">
                  <c:v>1.0641483612437899E-2</c:v>
                </c:pt>
                <c:pt idx="11666" formatCode="General">
                  <c:v>3.0174464624227698E-3</c:v>
                </c:pt>
                <c:pt idx="11667" formatCode="General">
                  <c:v>-2.1182210766704001E-3</c:v>
                </c:pt>
                <c:pt idx="11668" formatCode="General">
                  <c:v>-4.2309826619080096E-3</c:v>
                </c:pt>
                <c:pt idx="11669" formatCode="General">
                  <c:v>-3.50646386879105E-3</c:v>
                </c:pt>
                <c:pt idx="11670" formatCode="General">
                  <c:v>-2.2572821075341699E-4</c:v>
                </c:pt>
                <c:pt idx="11671" formatCode="General">
                  <c:v>6.2396041786984798E-3</c:v>
                </c:pt>
                <c:pt idx="11672" formatCode="General">
                  <c:v>1.5582046301725201E-2</c:v>
                </c:pt>
                <c:pt idx="11673" formatCode="General">
                  <c:v>2.6263744077411898E-2</c:v>
                </c:pt>
                <c:pt idx="11674" formatCode="General">
                  <c:v>3.6754994862514302E-2</c:v>
                </c:pt>
                <c:pt idx="11675" formatCode="General">
                  <c:v>4.6275012881734003E-2</c:v>
                </c:pt>
                <c:pt idx="11676" formatCode="General">
                  <c:v>5.5005462832751102E-2</c:v>
                </c:pt>
                <c:pt idx="11677" formatCode="General">
                  <c:v>6.2648410812478406E-2</c:v>
                </c:pt>
                <c:pt idx="11678" formatCode="General">
                  <c:v>6.9226142380208494E-2</c:v>
                </c:pt>
                <c:pt idx="11679" formatCode="General">
                  <c:v>7.636190404314E-2</c:v>
                </c:pt>
                <c:pt idx="11680" formatCode="General">
                  <c:v>8.4926172015718102E-2</c:v>
                </c:pt>
                <c:pt idx="11681" formatCode="General">
                  <c:v>9.3710406757115505E-2</c:v>
                </c:pt>
                <c:pt idx="11682" formatCode="General">
                  <c:v>0.101273714781031</c:v>
                </c:pt>
                <c:pt idx="11683" formatCode="General">
                  <c:v>0.107832496555434</c:v>
                </c:pt>
                <c:pt idx="11684" formatCode="General">
                  <c:v>0.112675975606593</c:v>
                </c:pt>
                <c:pt idx="11685" formatCode="General">
                  <c:v>0.11398565178902199</c:v>
                </c:pt>
                <c:pt idx="11686" formatCode="General">
                  <c:v>0.111947775472178</c:v>
                </c:pt>
                <c:pt idx="11687" formatCode="General">
                  <c:v>0.10817640610682699</c:v>
                </c:pt>
                <c:pt idx="11688" formatCode="General">
                  <c:v>0.103873828240303</c:v>
                </c:pt>
                <c:pt idx="11689" formatCode="General">
                  <c:v>9.8371826547622804E-2</c:v>
                </c:pt>
                <c:pt idx="11690" formatCode="General">
                  <c:v>9.0497080588567896E-2</c:v>
                </c:pt>
                <c:pt idx="11691" formatCode="General">
                  <c:v>8.0644348366032806E-2</c:v>
                </c:pt>
                <c:pt idx="11692" formatCode="General">
                  <c:v>6.9242974223097206E-2</c:v>
                </c:pt>
                <c:pt idx="11693" formatCode="General">
                  <c:v>5.6541273204477702E-2</c:v>
                </c:pt>
                <c:pt idx="11694" formatCode="General">
                  <c:v>4.31925508135447E-2</c:v>
                </c:pt>
                <c:pt idx="11695" formatCode="General">
                  <c:v>2.98761813220812E-2</c:v>
                </c:pt>
                <c:pt idx="11696" formatCode="General">
                  <c:v>1.73524625685741E-2</c:v>
                </c:pt>
                <c:pt idx="11697" formatCode="General">
                  <c:v>5.6522685942116801E-3</c:v>
                </c:pt>
                <c:pt idx="11698" formatCode="General">
                  <c:v>-5.2720473127732103E-3</c:v>
                </c:pt>
                <c:pt idx="11699" formatCode="General">
                  <c:v>-1.6049107694112101E-2</c:v>
                </c:pt>
                <c:pt idx="11700" formatCode="General">
                  <c:v>-2.7483596402658499E-2</c:v>
                </c:pt>
                <c:pt idx="11701" formatCode="General">
                  <c:v>-3.8624062277067897E-2</c:v>
                </c:pt>
                <c:pt idx="11702" formatCode="General">
                  <c:v>-4.81237743075918E-2</c:v>
                </c:pt>
                <c:pt idx="11703" formatCode="General">
                  <c:v>-5.5684699076484198E-2</c:v>
                </c:pt>
                <c:pt idx="11704" formatCode="General">
                  <c:v>-6.1772074721555499E-2</c:v>
                </c:pt>
                <c:pt idx="11705" formatCode="General">
                  <c:v>-6.6043329956555596E-2</c:v>
                </c:pt>
                <c:pt idx="11706" formatCode="General">
                  <c:v>-6.7420068021970606E-2</c:v>
                </c:pt>
                <c:pt idx="11707" formatCode="General">
                  <c:v>-6.5854791688559094E-2</c:v>
                </c:pt>
                <c:pt idx="11708" formatCode="General">
                  <c:v>-6.2634117553984903E-2</c:v>
                </c:pt>
                <c:pt idx="11709" formatCode="General">
                  <c:v>-5.9188852712526302E-2</c:v>
                </c:pt>
                <c:pt idx="11710" formatCode="General">
                  <c:v>-5.4931334351911401E-2</c:v>
                </c:pt>
                <c:pt idx="11711" formatCode="General">
                  <c:v>-4.9440315268927303E-2</c:v>
                </c:pt>
                <c:pt idx="11712" formatCode="General">
                  <c:v>-4.3146850111362101E-2</c:v>
                </c:pt>
                <c:pt idx="11713" formatCode="General">
                  <c:v>-3.5962646678362298E-2</c:v>
                </c:pt>
                <c:pt idx="11714" formatCode="General">
                  <c:v>-2.8713260856168901E-2</c:v>
                </c:pt>
                <c:pt idx="11715" formatCode="General">
                  <c:v>-2.2053901351774399E-2</c:v>
                </c:pt>
                <c:pt idx="11716" formatCode="General">
                  <c:v>-1.5453689095765E-2</c:v>
                </c:pt>
                <c:pt idx="11717" formatCode="General">
                  <c:v>-8.5004062124318502E-3</c:v>
                </c:pt>
                <c:pt idx="11718" formatCode="General">
                  <c:v>-1.9976145625892898E-3</c:v>
                </c:pt>
                <c:pt idx="11719" formatCode="General">
                  <c:v>2.7548328746854899E-3</c:v>
                </c:pt>
                <c:pt idx="11720" formatCode="General">
                  <c:v>4.3014268472569396E-3</c:v>
                </c:pt>
                <c:pt idx="11721" formatCode="General">
                  <c:v>2.2858611947483599E-3</c:v>
                </c:pt>
                <c:pt idx="11722" formatCode="General">
                  <c:v>-1.9883415662905199E-3</c:v>
                </c:pt>
                <c:pt idx="11723" formatCode="General">
                  <c:v>-7.7612182592525997E-3</c:v>
                </c:pt>
                <c:pt idx="11724" formatCode="General">
                  <c:v>-1.44218738082952E-2</c:v>
                </c:pt>
                <c:pt idx="11725" formatCode="General">
                  <c:v>-2.0434902922341899E-2</c:v>
                </c:pt>
                <c:pt idx="11726" formatCode="General">
                  <c:v>-2.53008503406081E-2</c:v>
                </c:pt>
                <c:pt idx="11727" formatCode="General">
                  <c:v>-2.98583084880913E-2</c:v>
                </c:pt>
                <c:pt idx="11728" formatCode="General">
                  <c:v>-3.4527595877154101E-2</c:v>
                </c:pt>
                <c:pt idx="11729" formatCode="General">
                  <c:v>-3.9049567930382098E-2</c:v>
                </c:pt>
                <c:pt idx="11730" formatCode="General">
                  <c:v>-4.2821428907046002E-2</c:v>
                </c:pt>
                <c:pt idx="11731" formatCode="General">
                  <c:v>-4.5328915194320897E-2</c:v>
                </c:pt>
                <c:pt idx="11732" formatCode="General">
                  <c:v>-4.7254220587454702E-2</c:v>
                </c:pt>
                <c:pt idx="11733" formatCode="General">
                  <c:v>-4.9886392409379803E-2</c:v>
                </c:pt>
                <c:pt idx="11734" formatCode="General">
                  <c:v>-5.3307971831823002E-2</c:v>
                </c:pt>
                <c:pt idx="11735" formatCode="General">
                  <c:v>-5.6551787451703403E-2</c:v>
                </c:pt>
                <c:pt idx="11736" formatCode="General">
                  <c:v>-5.7929078836369698E-2</c:v>
                </c:pt>
                <c:pt idx="11737" formatCode="General">
                  <c:v>-5.6423378218135999E-2</c:v>
                </c:pt>
                <c:pt idx="11738" formatCode="General">
                  <c:v>-5.2631570869083398E-2</c:v>
                </c:pt>
                <c:pt idx="11739" formatCode="General">
                  <c:v>-4.7563722792802E-2</c:v>
                </c:pt>
                <c:pt idx="11740" formatCode="General">
                  <c:v>-4.1536291946191101E-2</c:v>
                </c:pt>
                <c:pt idx="11741" formatCode="General">
                  <c:v>-3.4236078548721703E-2</c:v>
                </c:pt>
                <c:pt idx="11742" formatCode="General">
                  <c:v>-2.6135859369813701E-2</c:v>
                </c:pt>
                <c:pt idx="11743" formatCode="General">
                  <c:v>-1.7117422598306401E-2</c:v>
                </c:pt>
                <c:pt idx="11744" formatCode="General">
                  <c:v>-6.8445417892417301E-3</c:v>
                </c:pt>
                <c:pt idx="11745" formatCode="General">
                  <c:v>3.6161010041115401E-3</c:v>
                </c:pt>
                <c:pt idx="11746" formatCode="General">
                  <c:v>1.36446852581662E-2</c:v>
                </c:pt>
                <c:pt idx="11747" formatCode="General">
                  <c:v>2.3373263761476699E-2</c:v>
                </c:pt>
                <c:pt idx="11748" formatCode="General">
                  <c:v>3.3371264640516103E-2</c:v>
                </c:pt>
                <c:pt idx="11749" formatCode="General">
                  <c:v>4.3843643818532597E-2</c:v>
                </c:pt>
                <c:pt idx="11750" formatCode="General">
                  <c:v>5.3954552472445801E-2</c:v>
                </c:pt>
                <c:pt idx="11751" formatCode="General">
                  <c:v>6.2205894032844898E-2</c:v>
                </c:pt>
                <c:pt idx="11752" formatCode="General">
                  <c:v>6.7099757427727003E-2</c:v>
                </c:pt>
                <c:pt idx="11753" formatCode="General">
                  <c:v>6.8088384388099193E-2</c:v>
                </c:pt>
                <c:pt idx="11754" formatCode="General">
                  <c:v>6.5470394026071799E-2</c:v>
                </c:pt>
                <c:pt idx="11755" formatCode="General">
                  <c:v>5.9779545701546297E-2</c:v>
                </c:pt>
                <c:pt idx="11756" formatCode="General">
                  <c:v>5.15119267335096E-2</c:v>
                </c:pt>
                <c:pt idx="11757" formatCode="General">
                  <c:v>4.1441397165326098E-2</c:v>
                </c:pt>
                <c:pt idx="11758" formatCode="General">
                  <c:v>2.9737398931463301E-2</c:v>
                </c:pt>
                <c:pt idx="11759" formatCode="General">
                  <c:v>1.6169123734457499E-2</c:v>
                </c:pt>
                <c:pt idx="11760" formatCode="General">
                  <c:v>4.96491698541347E-4</c:v>
                </c:pt>
                <c:pt idx="11761" formatCode="General">
                  <c:v>-1.63380521597144E-2</c:v>
                </c:pt>
                <c:pt idx="11762" formatCode="General">
                  <c:v>-3.2897955575986002E-2</c:v>
                </c:pt>
                <c:pt idx="11763" formatCode="General">
                  <c:v>-4.9145614440720201E-2</c:v>
                </c:pt>
                <c:pt idx="11764" formatCode="General">
                  <c:v>-6.4352922764769394E-2</c:v>
                </c:pt>
                <c:pt idx="11765" formatCode="General">
                  <c:v>-7.6984733617471393E-2</c:v>
                </c:pt>
                <c:pt idx="11766" formatCode="General">
                  <c:v>-8.5913773963474202E-2</c:v>
                </c:pt>
                <c:pt idx="11767" formatCode="General">
                  <c:v>-9.0920684060726398E-2</c:v>
                </c:pt>
                <c:pt idx="11768" formatCode="General">
                  <c:v>-9.2589367383523899E-2</c:v>
                </c:pt>
                <c:pt idx="11769" formatCode="General">
                  <c:v>-9.1225359557677702E-2</c:v>
                </c:pt>
                <c:pt idx="11770" formatCode="General">
                  <c:v>-8.7383660687546702E-2</c:v>
                </c:pt>
                <c:pt idx="11771" formatCode="General">
                  <c:v>-8.1015644167090201E-2</c:v>
                </c:pt>
                <c:pt idx="11772" formatCode="General">
                  <c:v>-7.1141536486438298E-2</c:v>
                </c:pt>
                <c:pt idx="11773" formatCode="General">
                  <c:v>-5.8190917079702399E-2</c:v>
                </c:pt>
                <c:pt idx="11774" formatCode="General">
                  <c:v>-4.2970576402640397E-2</c:v>
                </c:pt>
                <c:pt idx="11775" formatCode="General">
                  <c:v>-2.6306121047554601E-2</c:v>
                </c:pt>
                <c:pt idx="11776" formatCode="General">
                  <c:v>-9.3694146666923606E-3</c:v>
                </c:pt>
                <c:pt idx="11777" formatCode="General">
                  <c:v>7.27828735068252E-3</c:v>
                </c:pt>
                <c:pt idx="11778" formatCode="General">
                  <c:v>2.34034926690368E-2</c:v>
                </c:pt>
                <c:pt idx="11779" formatCode="General">
                  <c:v>3.7933753996962499E-2</c:v>
                </c:pt>
                <c:pt idx="11780" formatCode="General">
                  <c:v>4.9700231298656E-2</c:v>
                </c:pt>
                <c:pt idx="11781" formatCode="General">
                  <c:v>5.8082012378563801E-2</c:v>
                </c:pt>
                <c:pt idx="11782" formatCode="General">
                  <c:v>6.2396386894491701E-2</c:v>
                </c:pt>
                <c:pt idx="11783" formatCode="General">
                  <c:v>6.3401869980412501E-2</c:v>
                </c:pt>
                <c:pt idx="11784" formatCode="General">
                  <c:v>6.2655288864434805E-2</c:v>
                </c:pt>
                <c:pt idx="11785" formatCode="General">
                  <c:v>6.0389716419107099E-2</c:v>
                </c:pt>
                <c:pt idx="11786" formatCode="General">
                  <c:v>5.6896980138457801E-2</c:v>
                </c:pt>
                <c:pt idx="11787" formatCode="General">
                  <c:v>5.3358562022217199E-2</c:v>
                </c:pt>
                <c:pt idx="11788" formatCode="General">
                  <c:v>5.0657069442364498E-2</c:v>
                </c:pt>
                <c:pt idx="11789" formatCode="General">
                  <c:v>4.8569542896161402E-2</c:v>
                </c:pt>
                <c:pt idx="11790" formatCode="General">
                  <c:v>4.6018758762642997E-2</c:v>
                </c:pt>
                <c:pt idx="11791" formatCode="General">
                  <c:v>4.1518989100252597E-2</c:v>
                </c:pt>
                <c:pt idx="11792" formatCode="General">
                  <c:v>3.4920250033562798E-2</c:v>
                </c:pt>
                <c:pt idx="11793" formatCode="General">
                  <c:v>2.7430400403658201E-2</c:v>
                </c:pt>
                <c:pt idx="11794" formatCode="General">
                  <c:v>2.0460243311076699E-2</c:v>
                </c:pt>
                <c:pt idx="11795" formatCode="General">
                  <c:v>1.49794545189654E-2</c:v>
                </c:pt>
                <c:pt idx="11796" formatCode="General">
                  <c:v>1.09203155082688E-2</c:v>
                </c:pt>
                <c:pt idx="11797" formatCode="General">
                  <c:v>7.8207245579850395E-3</c:v>
                </c:pt>
                <c:pt idx="11798" formatCode="General">
                  <c:v>4.9594459976955796E-3</c:v>
                </c:pt>
                <c:pt idx="11799" formatCode="General">
                  <c:v>1.8918873489263499E-3</c:v>
                </c:pt>
                <c:pt idx="11800" formatCode="General">
                  <c:v>-9.3432190653114497E-4</c:v>
                </c:pt>
                <c:pt idx="11801" formatCode="General">
                  <c:v>-3.2914025644693E-3</c:v>
                </c:pt>
                <c:pt idx="11802" formatCode="General">
                  <c:v>-5.2940128060763999E-3</c:v>
                </c:pt>
                <c:pt idx="11803" formatCode="General">
                  <c:v>-6.7623949912592896E-3</c:v>
                </c:pt>
                <c:pt idx="11804" formatCode="General">
                  <c:v>-6.9941055141260504E-3</c:v>
                </c:pt>
                <c:pt idx="11805" formatCode="General">
                  <c:v>-5.1545129602055999E-3</c:v>
                </c:pt>
                <c:pt idx="11806" formatCode="General">
                  <c:v>-2.1090345785783702E-3</c:v>
                </c:pt>
                <c:pt idx="11807" formatCode="General">
                  <c:v>5.8543118062755705E-4</c:v>
                </c:pt>
                <c:pt idx="11808" formatCode="General">
                  <c:v>2.2888959636106002E-3</c:v>
                </c:pt>
                <c:pt idx="11809" formatCode="General">
                  <c:v>3.6275958025011202E-3</c:v>
                </c:pt>
                <c:pt idx="11810" formatCode="General">
                  <c:v>5.5737615356722002E-3</c:v>
                </c:pt>
                <c:pt idx="11811" formatCode="General">
                  <c:v>8.5922533392140694E-3</c:v>
                </c:pt>
                <c:pt idx="11812" formatCode="General">
                  <c:v>1.33311993616649E-2</c:v>
                </c:pt>
                <c:pt idx="11813" formatCode="General">
                  <c:v>2.0266044294225599E-2</c:v>
                </c:pt>
                <c:pt idx="11814" formatCode="General">
                  <c:v>2.88040645171799E-2</c:v>
                </c:pt>
                <c:pt idx="11815" formatCode="General">
                  <c:v>3.78814697058645E-2</c:v>
                </c:pt>
                <c:pt idx="11816" formatCode="General">
                  <c:v>4.6783661249007097E-2</c:v>
                </c:pt>
                <c:pt idx="11817" formatCode="General">
                  <c:v>5.4883767456346301E-2</c:v>
                </c:pt>
                <c:pt idx="11818" formatCode="General">
                  <c:v>6.1969956927936803E-2</c:v>
                </c:pt>
                <c:pt idx="11819" formatCode="General">
                  <c:v>6.7582987175927395E-2</c:v>
                </c:pt>
                <c:pt idx="11820" formatCode="General">
                  <c:v>7.0803695332672098E-2</c:v>
                </c:pt>
                <c:pt idx="11821" formatCode="General">
                  <c:v>7.1192255086579406E-2</c:v>
                </c:pt>
                <c:pt idx="11822" formatCode="General">
                  <c:v>6.9253345824854706E-2</c:v>
                </c:pt>
                <c:pt idx="11823" formatCode="General">
                  <c:v>6.6278230959950099E-2</c:v>
                </c:pt>
                <c:pt idx="11824" formatCode="General">
                  <c:v>6.2376434686926802E-2</c:v>
                </c:pt>
                <c:pt idx="11825" formatCode="General">
                  <c:v>5.67776901864687E-2</c:v>
                </c:pt>
                <c:pt idx="11826" formatCode="General">
                  <c:v>5.04756068858545E-2</c:v>
                </c:pt>
                <c:pt idx="11827" formatCode="General">
                  <c:v>4.5219952668816198E-2</c:v>
                </c:pt>
                <c:pt idx="11828" formatCode="General">
                  <c:v>4.1437889991505598E-2</c:v>
                </c:pt>
                <c:pt idx="11829" formatCode="General">
                  <c:v>3.8235201097025197E-2</c:v>
                </c:pt>
                <c:pt idx="11830" formatCode="General">
                  <c:v>3.4338991900170202E-2</c:v>
                </c:pt>
                <c:pt idx="11831" formatCode="General">
                  <c:v>2.9502111255865798E-2</c:v>
                </c:pt>
                <c:pt idx="11832" formatCode="General">
                  <c:v>2.3091289776883302E-2</c:v>
                </c:pt>
                <c:pt idx="11833" formatCode="General">
                  <c:v>1.46024818984097E-2</c:v>
                </c:pt>
                <c:pt idx="11834" formatCode="General">
                  <c:v>4.68247235062601E-3</c:v>
                </c:pt>
                <c:pt idx="11835" formatCode="General">
                  <c:v>-5.90041746066101E-3</c:v>
                </c:pt>
                <c:pt idx="11836" formatCode="General">
                  <c:v>-1.6546034428824099E-2</c:v>
                </c:pt>
                <c:pt idx="11837" formatCode="General">
                  <c:v>-2.7205061509353898E-2</c:v>
                </c:pt>
                <c:pt idx="11838" formatCode="General">
                  <c:v>-3.7035609485260801E-2</c:v>
                </c:pt>
                <c:pt idx="11839" formatCode="General">
                  <c:v>-4.4789889494763299E-2</c:v>
                </c:pt>
                <c:pt idx="11840" formatCode="General">
                  <c:v>-5.0269877462878303E-2</c:v>
                </c:pt>
                <c:pt idx="11841" formatCode="General">
                  <c:v>-5.3988078706377597E-2</c:v>
                </c:pt>
                <c:pt idx="11842" formatCode="General">
                  <c:v>-5.6528293962223801E-2</c:v>
                </c:pt>
                <c:pt idx="11843" formatCode="General">
                  <c:v>-5.7540802469612101E-2</c:v>
                </c:pt>
                <c:pt idx="11844" formatCode="General">
                  <c:v>-5.6346606221792703E-2</c:v>
                </c:pt>
                <c:pt idx="11845" formatCode="General">
                  <c:v>-5.3250036282208701E-2</c:v>
                </c:pt>
                <c:pt idx="11846" formatCode="General">
                  <c:v>-4.84878840002771E-2</c:v>
                </c:pt>
                <c:pt idx="11847" formatCode="General">
                  <c:v>-4.19721586564148E-2</c:v>
                </c:pt>
                <c:pt idx="11848" formatCode="General">
                  <c:v>-3.4184155916438197E-2</c:v>
                </c:pt>
                <c:pt idx="11849" formatCode="General">
                  <c:v>-2.5871216525660001E-2</c:v>
                </c:pt>
                <c:pt idx="11850" formatCode="General">
                  <c:v>-1.75323127126258E-2</c:v>
                </c:pt>
                <c:pt idx="11851" formatCode="General">
                  <c:v>-9.8020776797941803E-3</c:v>
                </c:pt>
                <c:pt idx="11852" formatCode="General">
                  <c:v>-3.9015193869116802E-3</c:v>
                </c:pt>
                <c:pt idx="11853" formatCode="General">
                  <c:v>-1.19259216122711E-4</c:v>
                </c:pt>
                <c:pt idx="11854" formatCode="General">
                  <c:v>2.0918636479545301E-3</c:v>
                </c:pt>
                <c:pt idx="11855" formatCode="General">
                  <c:v>2.8537421004495699E-3</c:v>
                </c:pt>
                <c:pt idx="11856" formatCode="General">
                  <c:v>2.75327005180531E-3</c:v>
                </c:pt>
                <c:pt idx="11857" formatCode="General">
                  <c:v>2.6061539063873601E-3</c:v>
                </c:pt>
                <c:pt idx="11858" formatCode="General">
                  <c:v>2.6253918529318501E-3</c:v>
                </c:pt>
                <c:pt idx="11859" formatCode="General">
                  <c:v>1.3212130878953901E-3</c:v>
                </c:pt>
                <c:pt idx="11860" formatCode="General">
                  <c:v>-2.1175296659467699E-3</c:v>
                </c:pt>
                <c:pt idx="11861" formatCode="General">
                  <c:v>-6.94971594590694E-3</c:v>
                </c:pt>
                <c:pt idx="11862" formatCode="General">
                  <c:v>-1.2620147128263899E-2</c:v>
                </c:pt>
                <c:pt idx="11863" formatCode="General">
                  <c:v>-1.8161270282096499E-2</c:v>
                </c:pt>
                <c:pt idx="11864" formatCode="General">
                  <c:v>-2.34314204199987E-2</c:v>
                </c:pt>
                <c:pt idx="11865" formatCode="General">
                  <c:v>-2.7356870162922198E-2</c:v>
                </c:pt>
                <c:pt idx="11866" formatCode="General">
                  <c:v>-2.9435183898702699E-2</c:v>
                </c:pt>
                <c:pt idx="11867" formatCode="General">
                  <c:v>-3.0325529293013499E-2</c:v>
                </c:pt>
                <c:pt idx="11868" formatCode="General">
                  <c:v>-3.0212989506568099E-2</c:v>
                </c:pt>
                <c:pt idx="11869" formatCode="General">
                  <c:v>-2.9023455895333401E-2</c:v>
                </c:pt>
                <c:pt idx="11870" formatCode="General">
                  <c:v>-2.6721246484006901E-2</c:v>
                </c:pt>
                <c:pt idx="11871" formatCode="General">
                  <c:v>-2.4758853441305601E-2</c:v>
                </c:pt>
                <c:pt idx="11872" formatCode="General">
                  <c:v>-2.421436576743E-2</c:v>
                </c:pt>
                <c:pt idx="11873" formatCode="General">
                  <c:v>-2.49687652070151E-2</c:v>
                </c:pt>
                <c:pt idx="11874" formatCode="General">
                  <c:v>-2.7505372049559398E-2</c:v>
                </c:pt>
                <c:pt idx="11875" formatCode="General">
                  <c:v>-3.2654381551233597E-2</c:v>
                </c:pt>
                <c:pt idx="11876" formatCode="General">
                  <c:v>-4.0186486736470101E-2</c:v>
                </c:pt>
                <c:pt idx="11877" formatCode="General">
                  <c:v>-4.9331996139965299E-2</c:v>
                </c:pt>
                <c:pt idx="11878" formatCode="General">
                  <c:v>-5.9293589046996997E-2</c:v>
                </c:pt>
                <c:pt idx="11879" formatCode="General">
                  <c:v>-6.8964229547692102E-2</c:v>
                </c:pt>
                <c:pt idx="11880" formatCode="General">
                  <c:v>-7.7423702977559503E-2</c:v>
                </c:pt>
                <c:pt idx="11881" formatCode="General">
                  <c:v>-8.4000514161704495E-2</c:v>
                </c:pt>
                <c:pt idx="11882" formatCode="General">
                  <c:v>-8.7801723982997695E-2</c:v>
                </c:pt>
                <c:pt idx="11883" formatCode="General">
                  <c:v>-8.8259646903449507E-2</c:v>
                </c:pt>
                <c:pt idx="11884" formatCode="General">
                  <c:v>-8.5586974280983899E-2</c:v>
                </c:pt>
                <c:pt idx="11885" formatCode="General">
                  <c:v>-8.0585338187943403E-2</c:v>
                </c:pt>
                <c:pt idx="11886" formatCode="General">
                  <c:v>-7.3983000491978201E-2</c:v>
                </c:pt>
                <c:pt idx="11887" formatCode="General">
                  <c:v>-6.6968826143348995E-2</c:v>
                </c:pt>
                <c:pt idx="11888" formatCode="General">
                  <c:v>-5.95628441134839E-2</c:v>
                </c:pt>
                <c:pt idx="11889" formatCode="General">
                  <c:v>-5.09780788669673E-2</c:v>
                </c:pt>
                <c:pt idx="11890" formatCode="General">
                  <c:v>-4.2270975226440403E-2</c:v>
                </c:pt>
                <c:pt idx="11891" formatCode="General">
                  <c:v>-3.4121697098091E-2</c:v>
                </c:pt>
                <c:pt idx="11892" formatCode="General">
                  <c:v>-2.58956717351129E-2</c:v>
                </c:pt>
                <c:pt idx="11893" formatCode="General">
                  <c:v>-1.8068863060004201E-2</c:v>
                </c:pt>
                <c:pt idx="11894" formatCode="General">
                  <c:v>-1.1715768545325999E-2</c:v>
                </c:pt>
                <c:pt idx="11895" formatCode="General">
                  <c:v>-6.5340056069184997E-3</c:v>
                </c:pt>
                <c:pt idx="11896" formatCode="General">
                  <c:v>-1.9704756697764901E-3</c:v>
                </c:pt>
                <c:pt idx="11897" formatCode="General">
                  <c:v>1.6501276558271E-3</c:v>
                </c:pt>
                <c:pt idx="11898" formatCode="General">
                  <c:v>3.60851117248631E-3</c:v>
                </c:pt>
                <c:pt idx="11899" formatCode="General">
                  <c:v>3.9933064915787702E-3</c:v>
                </c:pt>
                <c:pt idx="11900" formatCode="General">
                  <c:v>3.8317176979360602E-3</c:v>
                </c:pt>
                <c:pt idx="11901" formatCode="General">
                  <c:v>3.7554341362389201E-3</c:v>
                </c:pt>
                <c:pt idx="11902" formatCode="General">
                  <c:v>3.3616728598449799E-3</c:v>
                </c:pt>
                <c:pt idx="11903" formatCode="General">
                  <c:v>2.4347498629863399E-3</c:v>
                </c:pt>
                <c:pt idx="11904" formatCode="General">
                  <c:v>1.47231814454204E-3</c:v>
                </c:pt>
                <c:pt idx="11905" formatCode="General">
                  <c:v>8.5795614477386802E-4</c:v>
                </c:pt>
                <c:pt idx="11906" formatCode="General">
                  <c:v>7.6728833348732996E-4</c:v>
                </c:pt>
                <c:pt idx="11907" formatCode="General">
                  <c:v>8.6087652066694901E-4</c:v>
                </c:pt>
                <c:pt idx="11908" formatCode="General">
                  <c:v>1.2719941403705E-3</c:v>
                </c:pt>
                <c:pt idx="11909" formatCode="General">
                  <c:v>2.3932204618387302E-3</c:v>
                </c:pt>
                <c:pt idx="11910" formatCode="General">
                  <c:v>4.64771916301471E-3</c:v>
                </c:pt>
                <c:pt idx="11911" formatCode="General">
                  <c:v>8.0436669859394409E-3</c:v>
                </c:pt>
                <c:pt idx="11912" formatCode="General">
                  <c:v>1.17450516400322E-2</c:v>
                </c:pt>
                <c:pt idx="11913" formatCode="General">
                  <c:v>1.57906336886404E-2</c:v>
                </c:pt>
                <c:pt idx="11914" formatCode="General">
                  <c:v>2.09155948377058E-2</c:v>
                </c:pt>
                <c:pt idx="11915" formatCode="General">
                  <c:v>2.7417081280010899E-2</c:v>
                </c:pt>
                <c:pt idx="11916" formatCode="General">
                  <c:v>3.4366344021372203E-2</c:v>
                </c:pt>
                <c:pt idx="11917" formatCode="General">
                  <c:v>4.1203711695528597E-2</c:v>
                </c:pt>
                <c:pt idx="11918" formatCode="General">
                  <c:v>4.7919929924124097E-2</c:v>
                </c:pt>
                <c:pt idx="11919" formatCode="General">
                  <c:v>5.42421643028283E-2</c:v>
                </c:pt>
                <c:pt idx="11920" formatCode="General">
                  <c:v>6.1321609651920503E-2</c:v>
                </c:pt>
                <c:pt idx="11921" formatCode="General">
                  <c:v>7.0776648449707505E-2</c:v>
                </c:pt>
                <c:pt idx="11922" formatCode="General">
                  <c:v>8.1988451236341894E-2</c:v>
                </c:pt>
                <c:pt idx="11923" formatCode="General">
                  <c:v>9.3618905331860194E-2</c:v>
                </c:pt>
                <c:pt idx="11924" formatCode="General">
                  <c:v>0.105233294450275</c:v>
                </c:pt>
                <c:pt idx="11925" formatCode="General">
                  <c:v>0.116349824853173</c:v>
                </c:pt>
                <c:pt idx="11926" formatCode="General">
                  <c:v>0.125902212665994</c:v>
                </c:pt>
                <c:pt idx="11927" formatCode="General">
                  <c:v>0.13332251044057</c:v>
                </c:pt>
                <c:pt idx="11928" formatCode="General">
                  <c:v>0.13910919620949799</c:v>
                </c:pt>
                <c:pt idx="11929" formatCode="General">
                  <c:v>0.143403557210844</c:v>
                </c:pt>
                <c:pt idx="11930" formatCode="General">
                  <c:v>0.14603439521505299</c:v>
                </c:pt>
                <c:pt idx="11931" formatCode="General">
                  <c:v>0.14715237267821099</c:v>
                </c:pt>
                <c:pt idx="11932" formatCode="General">
                  <c:v>0.145972079087203</c:v>
                </c:pt>
                <c:pt idx="11933" formatCode="General">
                  <c:v>0.141837303509836</c:v>
                </c:pt>
                <c:pt idx="11934" formatCode="General">
                  <c:v>0.13474246099002599</c:v>
                </c:pt>
                <c:pt idx="11935" formatCode="General">
                  <c:v>0.124318025670454</c:v>
                </c:pt>
                <c:pt idx="11936" formatCode="General">
                  <c:v>0.111553272970509</c:v>
                </c:pt>
                <c:pt idx="11937" formatCode="General">
                  <c:v>9.7602378543429E-2</c:v>
                </c:pt>
                <c:pt idx="11938" formatCode="General">
                  <c:v>8.2332637977392195E-2</c:v>
                </c:pt>
                <c:pt idx="11939" formatCode="General">
                  <c:v>6.5086838265957694E-2</c:v>
                </c:pt>
                <c:pt idx="11940" formatCode="General">
                  <c:v>4.5941102659031098E-2</c:v>
                </c:pt>
                <c:pt idx="11941" formatCode="General">
                  <c:v>2.6341915749045399E-2</c:v>
                </c:pt>
                <c:pt idx="11942" formatCode="General">
                  <c:v>7.5403256723064497E-3</c:v>
                </c:pt>
                <c:pt idx="11943" formatCode="General">
                  <c:v>-9.7338713966079807E-3</c:v>
                </c:pt>
                <c:pt idx="11944" formatCode="General">
                  <c:v>-2.43913005382311E-2</c:v>
                </c:pt>
                <c:pt idx="11945" formatCode="General">
                  <c:v>-3.4935910002439299E-2</c:v>
                </c:pt>
                <c:pt idx="11946" formatCode="General">
                  <c:v>-4.1745616392877001E-2</c:v>
                </c:pt>
                <c:pt idx="11947" formatCode="General">
                  <c:v>-4.6661419609413501E-2</c:v>
                </c:pt>
                <c:pt idx="11948" formatCode="General">
                  <c:v>-4.9440234806776097E-2</c:v>
                </c:pt>
                <c:pt idx="11949" formatCode="General">
                  <c:v>-4.9559828815043797E-2</c:v>
                </c:pt>
                <c:pt idx="11950" formatCode="General">
                  <c:v>-4.7626874423989801E-2</c:v>
                </c:pt>
                <c:pt idx="11951" formatCode="General">
                  <c:v>-4.4696317440131299E-2</c:v>
                </c:pt>
                <c:pt idx="11952" formatCode="General">
                  <c:v>-4.1724638364392497E-2</c:v>
                </c:pt>
                <c:pt idx="11953" formatCode="General">
                  <c:v>-3.83517349061522E-2</c:v>
                </c:pt>
                <c:pt idx="11954" formatCode="General">
                  <c:v>-3.4307358637553902E-2</c:v>
                </c:pt>
                <c:pt idx="11955" formatCode="General">
                  <c:v>-3.1011805212078698E-2</c:v>
                </c:pt>
                <c:pt idx="11956" formatCode="General">
                  <c:v>-2.9373701149480302E-2</c:v>
                </c:pt>
                <c:pt idx="11957" formatCode="General">
                  <c:v>-2.94703080254476E-2</c:v>
                </c:pt>
                <c:pt idx="11958" formatCode="General">
                  <c:v>-3.1291669794879601E-2</c:v>
                </c:pt>
                <c:pt idx="11959" formatCode="General">
                  <c:v>-3.3625342911765298E-2</c:v>
                </c:pt>
                <c:pt idx="11960" formatCode="General">
                  <c:v>-3.5959677813286697E-2</c:v>
                </c:pt>
                <c:pt idx="11961" formatCode="General">
                  <c:v>-3.8200846059507201E-2</c:v>
                </c:pt>
                <c:pt idx="11962" formatCode="General">
                  <c:v>-3.9963338147151299E-2</c:v>
                </c:pt>
                <c:pt idx="11963" formatCode="General">
                  <c:v>-4.1899477270892202E-2</c:v>
                </c:pt>
                <c:pt idx="11964" formatCode="General">
                  <c:v>-4.4234191114138302E-2</c:v>
                </c:pt>
                <c:pt idx="11965" formatCode="General">
                  <c:v>-4.69313635479775E-2</c:v>
                </c:pt>
                <c:pt idx="11966" formatCode="General">
                  <c:v>-4.9187658573298099E-2</c:v>
                </c:pt>
                <c:pt idx="11967" formatCode="General">
                  <c:v>-5.02335566250268E-2</c:v>
                </c:pt>
                <c:pt idx="11968" formatCode="General">
                  <c:v>-5.0669425656138301E-2</c:v>
                </c:pt>
                <c:pt idx="11969" formatCode="General">
                  <c:v>-5.0277217730591302E-2</c:v>
                </c:pt>
                <c:pt idx="11970" formatCode="General">
                  <c:v>-4.8776501572145199E-2</c:v>
                </c:pt>
                <c:pt idx="11971" formatCode="General">
                  <c:v>-4.6748392995284598E-2</c:v>
                </c:pt>
                <c:pt idx="11972" formatCode="General">
                  <c:v>-4.4899129036285498E-2</c:v>
                </c:pt>
                <c:pt idx="11973" formatCode="General">
                  <c:v>-4.4143795507604097E-2</c:v>
                </c:pt>
                <c:pt idx="11974" formatCode="General">
                  <c:v>-4.5173939718867601E-2</c:v>
                </c:pt>
                <c:pt idx="11975" formatCode="General">
                  <c:v>-4.7236841627086898E-2</c:v>
                </c:pt>
                <c:pt idx="11976" formatCode="General">
                  <c:v>-4.8986249355821299E-2</c:v>
                </c:pt>
                <c:pt idx="11977" formatCode="General">
                  <c:v>-4.9445424109019503E-2</c:v>
                </c:pt>
                <c:pt idx="11978" formatCode="General">
                  <c:v>-4.8547150254610802E-2</c:v>
                </c:pt>
                <c:pt idx="11979" formatCode="General">
                  <c:v>-4.70929590189018E-2</c:v>
                </c:pt>
                <c:pt idx="11980" formatCode="General">
                  <c:v>-4.5400308279257097E-2</c:v>
                </c:pt>
                <c:pt idx="11981" formatCode="General">
                  <c:v>-4.3536190588693902E-2</c:v>
                </c:pt>
                <c:pt idx="11982" formatCode="General">
                  <c:v>-4.1849286412074402E-2</c:v>
                </c:pt>
                <c:pt idx="11983" formatCode="General">
                  <c:v>-4.00649901399543E-2</c:v>
                </c:pt>
                <c:pt idx="11984" formatCode="General">
                  <c:v>-3.7424167640804001E-2</c:v>
                </c:pt>
                <c:pt idx="11985" formatCode="General">
                  <c:v>-3.4683713014724997E-2</c:v>
                </c:pt>
                <c:pt idx="11986" formatCode="General">
                  <c:v>-3.2668797674854998E-2</c:v>
                </c:pt>
                <c:pt idx="11987" formatCode="General">
                  <c:v>-3.0110076738873798E-2</c:v>
                </c:pt>
                <c:pt idx="11988" formatCode="General">
                  <c:v>-2.5731160731328698E-2</c:v>
                </c:pt>
                <c:pt idx="11989" formatCode="General">
                  <c:v>-2.0826015141931199E-2</c:v>
                </c:pt>
                <c:pt idx="11990" formatCode="General">
                  <c:v>-1.74045967348085E-2</c:v>
                </c:pt>
                <c:pt idx="11991" formatCode="General">
                  <c:v>-1.5550556867271199E-2</c:v>
                </c:pt>
                <c:pt idx="11992" formatCode="General">
                  <c:v>-1.4732214989606E-2</c:v>
                </c:pt>
                <c:pt idx="11993" formatCode="General">
                  <c:v>-1.49402735486727E-2</c:v>
                </c:pt>
                <c:pt idx="11994" formatCode="General">
                  <c:v>-1.6117976364883199E-2</c:v>
                </c:pt>
                <c:pt idx="11995" formatCode="General">
                  <c:v>-1.7265158525785501E-2</c:v>
                </c:pt>
                <c:pt idx="11996" formatCode="General">
                  <c:v>-1.7920561409295401E-2</c:v>
                </c:pt>
                <c:pt idx="11997" formatCode="General">
                  <c:v>-1.90316453588763E-2</c:v>
                </c:pt>
                <c:pt idx="11998" formatCode="General">
                  <c:v>-2.10593332128436E-2</c:v>
                </c:pt>
                <c:pt idx="11999" formatCode="General">
                  <c:v>-2.3675867022315701E-2</c:v>
                </c:pt>
                <c:pt idx="12000" formatCode="General">
                  <c:v>-2.6640656228345501E-2</c:v>
                </c:pt>
                <c:pt idx="12001" formatCode="General">
                  <c:v>-3.0139732412205501E-2</c:v>
                </c:pt>
                <c:pt idx="12002" formatCode="General">
                  <c:v>-3.28551424992354E-2</c:v>
                </c:pt>
                <c:pt idx="12003" formatCode="General">
                  <c:v>-3.3534426433962199E-2</c:v>
                </c:pt>
                <c:pt idx="12004" formatCode="General">
                  <c:v>-3.3023147740900698E-2</c:v>
                </c:pt>
                <c:pt idx="12005" formatCode="General">
                  <c:v>-3.2306558697945097E-2</c:v>
                </c:pt>
                <c:pt idx="12006" formatCode="General">
                  <c:v>-3.1376174103212903E-2</c:v>
                </c:pt>
                <c:pt idx="12007" formatCode="General">
                  <c:v>-2.9050576948326402E-2</c:v>
                </c:pt>
                <c:pt idx="12008" formatCode="General">
                  <c:v>-2.4551689648478599E-2</c:v>
                </c:pt>
                <c:pt idx="12009" formatCode="General">
                  <c:v>-1.74973876583586E-2</c:v>
                </c:pt>
                <c:pt idx="12010" formatCode="General">
                  <c:v>-8.3941647433099197E-3</c:v>
                </c:pt>
                <c:pt idx="12011" formatCode="General">
                  <c:v>1.5759943869631701E-3</c:v>
                </c:pt>
                <c:pt idx="12012" formatCode="General">
                  <c:v>1.12170409301859E-2</c:v>
                </c:pt>
                <c:pt idx="12013" formatCode="General">
                  <c:v>1.8443039964023099E-2</c:v>
                </c:pt>
                <c:pt idx="12014" formatCode="General">
                  <c:v>2.2692228863744598E-2</c:v>
                </c:pt>
                <c:pt idx="12015" formatCode="General">
                  <c:v>2.5040356097228201E-2</c:v>
                </c:pt>
                <c:pt idx="12016" formatCode="General">
                  <c:v>2.6561194897350301E-2</c:v>
                </c:pt>
                <c:pt idx="12017" formatCode="General">
                  <c:v>2.78184772104039E-2</c:v>
                </c:pt>
                <c:pt idx="12018" formatCode="General">
                  <c:v>2.8269699921913301E-2</c:v>
                </c:pt>
                <c:pt idx="12019" formatCode="General">
                  <c:v>2.7557818498106099E-2</c:v>
                </c:pt>
                <c:pt idx="12020" formatCode="General">
                  <c:v>2.6771330267626001E-2</c:v>
                </c:pt>
                <c:pt idx="12021" formatCode="General">
                  <c:v>2.6355508818555501E-2</c:v>
                </c:pt>
                <c:pt idx="12022" formatCode="General">
                  <c:v>2.5480516717675001E-2</c:v>
                </c:pt>
                <c:pt idx="12023" formatCode="General">
                  <c:v>2.4348619180229101E-2</c:v>
                </c:pt>
                <c:pt idx="12024" formatCode="General">
                  <c:v>2.3726640495367698E-2</c:v>
                </c:pt>
                <c:pt idx="12025" formatCode="General">
                  <c:v>2.34226422027565E-2</c:v>
                </c:pt>
                <c:pt idx="12026" formatCode="General">
                  <c:v>2.3819738330445199E-2</c:v>
                </c:pt>
                <c:pt idx="12027" formatCode="General">
                  <c:v>2.42369881654808E-2</c:v>
                </c:pt>
                <c:pt idx="12028" formatCode="General">
                  <c:v>2.3048699948656499E-2</c:v>
                </c:pt>
                <c:pt idx="12029" formatCode="General">
                  <c:v>2.0662896259919801E-2</c:v>
                </c:pt>
                <c:pt idx="12030" formatCode="General">
                  <c:v>1.8326300668725599E-2</c:v>
                </c:pt>
                <c:pt idx="12031" formatCode="General">
                  <c:v>1.60475425859525E-2</c:v>
                </c:pt>
                <c:pt idx="12032" formatCode="General">
                  <c:v>1.32732798907615E-2</c:v>
                </c:pt>
                <c:pt idx="12033" formatCode="General">
                  <c:v>1.11549285602431E-2</c:v>
                </c:pt>
                <c:pt idx="12034" formatCode="General">
                  <c:v>1.0063622210520101E-2</c:v>
                </c:pt>
                <c:pt idx="12035" formatCode="General">
                  <c:v>9.14824181470043E-3</c:v>
                </c:pt>
                <c:pt idx="12036" formatCode="General">
                  <c:v>7.8974225515805793E-3</c:v>
                </c:pt>
                <c:pt idx="12037" formatCode="General">
                  <c:v>7.27411452038371E-3</c:v>
                </c:pt>
                <c:pt idx="12038" formatCode="General">
                  <c:v>8.9074919123596392E-3</c:v>
                </c:pt>
                <c:pt idx="12039" formatCode="General">
                  <c:v>1.28840211287015E-2</c:v>
                </c:pt>
                <c:pt idx="12040" formatCode="General">
                  <c:v>1.8813314095747598E-2</c:v>
                </c:pt>
                <c:pt idx="12041" formatCode="General">
                  <c:v>2.6300577043245E-2</c:v>
                </c:pt>
                <c:pt idx="12042" formatCode="General">
                  <c:v>3.5442105475931698E-2</c:v>
                </c:pt>
                <c:pt idx="12043" formatCode="General">
                  <c:v>4.56356519397619E-2</c:v>
                </c:pt>
                <c:pt idx="12044" formatCode="General">
                  <c:v>5.4741813366499803E-2</c:v>
                </c:pt>
                <c:pt idx="12045" formatCode="General">
                  <c:v>6.2604293539012104E-2</c:v>
                </c:pt>
                <c:pt idx="12046" formatCode="General">
                  <c:v>6.9354596079231404E-2</c:v>
                </c:pt>
                <c:pt idx="12047" formatCode="General">
                  <c:v>7.4167775633641797E-2</c:v>
                </c:pt>
                <c:pt idx="12048" formatCode="General">
                  <c:v>7.7310018303545905E-2</c:v>
                </c:pt>
                <c:pt idx="12049" formatCode="General">
                  <c:v>7.9470725718311694E-2</c:v>
                </c:pt>
                <c:pt idx="12050" formatCode="General">
                  <c:v>8.1065694271750005E-2</c:v>
                </c:pt>
                <c:pt idx="12051" formatCode="General">
                  <c:v>8.0865490803812695E-2</c:v>
                </c:pt>
                <c:pt idx="12052" formatCode="General">
                  <c:v>7.7633610271904005E-2</c:v>
                </c:pt>
                <c:pt idx="12053" formatCode="General">
                  <c:v>7.1814107144599001E-2</c:v>
                </c:pt>
                <c:pt idx="12054" formatCode="General">
                  <c:v>6.4336638836407098E-2</c:v>
                </c:pt>
                <c:pt idx="12055" formatCode="General">
                  <c:v>5.6188166938068003E-2</c:v>
                </c:pt>
                <c:pt idx="12056" formatCode="General">
                  <c:v>4.8914900004522602E-2</c:v>
                </c:pt>
                <c:pt idx="12057" formatCode="General">
                  <c:v>4.3640931027874003E-2</c:v>
                </c:pt>
                <c:pt idx="12058" formatCode="General">
                  <c:v>4.0719725843651598E-2</c:v>
                </c:pt>
                <c:pt idx="12059" formatCode="General">
                  <c:v>4.0050397220706899E-2</c:v>
                </c:pt>
                <c:pt idx="12060" formatCode="General">
                  <c:v>4.0035829104002697E-2</c:v>
                </c:pt>
                <c:pt idx="12061" formatCode="General">
                  <c:v>3.9651776673210501E-2</c:v>
                </c:pt>
                <c:pt idx="12062" formatCode="General">
                  <c:v>3.8840156154030699E-2</c:v>
                </c:pt>
                <c:pt idx="12063" formatCode="General">
                  <c:v>3.7265155967372003E-2</c:v>
                </c:pt>
                <c:pt idx="12064" formatCode="General">
                  <c:v>3.4679515079417599E-2</c:v>
                </c:pt>
                <c:pt idx="12065" formatCode="General">
                  <c:v>3.0043312730349499E-2</c:v>
                </c:pt>
                <c:pt idx="12066" formatCode="General">
                  <c:v>2.3093951740419099E-2</c:v>
                </c:pt>
                <c:pt idx="12067" formatCode="General">
                  <c:v>1.4623010442757101E-2</c:v>
                </c:pt>
                <c:pt idx="12068" formatCode="General">
                  <c:v>4.8634968754435997E-3</c:v>
                </c:pt>
                <c:pt idx="12069" formatCode="General">
                  <c:v>-5.7831175426843401E-3</c:v>
                </c:pt>
                <c:pt idx="12070" formatCode="General">
                  <c:v>-1.6878074910526002E-2</c:v>
                </c:pt>
                <c:pt idx="12071" formatCode="General">
                  <c:v>-2.7721711350995899E-2</c:v>
                </c:pt>
                <c:pt idx="12072" formatCode="General">
                  <c:v>-3.7457918778452899E-2</c:v>
                </c:pt>
                <c:pt idx="12073" formatCode="General">
                  <c:v>-4.66442773815538E-2</c:v>
                </c:pt>
                <c:pt idx="12074" formatCode="General">
                  <c:v>-5.55001856918571E-2</c:v>
                </c:pt>
                <c:pt idx="12075" formatCode="General">
                  <c:v>-6.2926284705107097E-2</c:v>
                </c:pt>
                <c:pt idx="12076" formatCode="General">
                  <c:v>-6.8537346930989798E-2</c:v>
                </c:pt>
                <c:pt idx="12077" formatCode="General">
                  <c:v>-7.27166636613997E-2</c:v>
                </c:pt>
                <c:pt idx="12078" formatCode="General">
                  <c:v>-7.5054418375832196E-2</c:v>
                </c:pt>
                <c:pt idx="12079" formatCode="General">
                  <c:v>-7.4520499062256704E-2</c:v>
                </c:pt>
                <c:pt idx="12080" formatCode="General">
                  <c:v>-7.1231354871461594E-2</c:v>
                </c:pt>
                <c:pt idx="12081" formatCode="General">
                  <c:v>-6.5340584891479203E-2</c:v>
                </c:pt>
                <c:pt idx="12082" formatCode="General">
                  <c:v>-5.75874976791243E-2</c:v>
                </c:pt>
                <c:pt idx="12083" formatCode="General">
                  <c:v>-4.9625502352335801E-2</c:v>
                </c:pt>
                <c:pt idx="12084" formatCode="General">
                  <c:v>-4.1998400389153E-2</c:v>
                </c:pt>
                <c:pt idx="12085" formatCode="General">
                  <c:v>-3.4782451127989299E-2</c:v>
                </c:pt>
                <c:pt idx="12086" formatCode="General">
                  <c:v>-2.8383689013584502E-2</c:v>
                </c:pt>
                <c:pt idx="12087" formatCode="General">
                  <c:v>-2.3125819775925999E-2</c:v>
                </c:pt>
                <c:pt idx="12088" formatCode="General">
                  <c:v>-1.9181507790603E-2</c:v>
                </c:pt>
                <c:pt idx="12089" formatCode="General">
                  <c:v>-1.6855251037854201E-2</c:v>
                </c:pt>
                <c:pt idx="12090" formatCode="General">
                  <c:v>-1.6194690551712999E-2</c:v>
                </c:pt>
                <c:pt idx="12091" formatCode="General">
                  <c:v>-1.6949033942061299E-2</c:v>
                </c:pt>
                <c:pt idx="12092" formatCode="General">
                  <c:v>-1.8271150855283198E-2</c:v>
                </c:pt>
                <c:pt idx="12093" formatCode="General">
                  <c:v>-1.9695453799725999E-2</c:v>
                </c:pt>
                <c:pt idx="12094" formatCode="General">
                  <c:v>-2.1820423471430501E-2</c:v>
                </c:pt>
                <c:pt idx="12095" formatCode="General">
                  <c:v>-2.5049638399164E-2</c:v>
                </c:pt>
                <c:pt idx="12096" formatCode="General">
                  <c:v>-2.9032206134669902E-2</c:v>
                </c:pt>
                <c:pt idx="12097" formatCode="General">
                  <c:v>-3.3677030354832001E-2</c:v>
                </c:pt>
                <c:pt idx="12098" formatCode="General">
                  <c:v>-3.8598207915574799E-2</c:v>
                </c:pt>
                <c:pt idx="12099" formatCode="General">
                  <c:v>-4.22943964039659E-2</c:v>
                </c:pt>
                <c:pt idx="12100" formatCode="General">
                  <c:v>-4.4109606472439097E-2</c:v>
                </c:pt>
                <c:pt idx="12101" formatCode="General">
                  <c:v>-4.4894173750703301E-2</c:v>
                </c:pt>
                <c:pt idx="12102" formatCode="General">
                  <c:v>-4.5506541068944598E-2</c:v>
                </c:pt>
                <c:pt idx="12103" formatCode="General">
                  <c:v>-4.6444014791822301E-2</c:v>
                </c:pt>
                <c:pt idx="12104" formatCode="General">
                  <c:v>-4.7518113664099797E-2</c:v>
                </c:pt>
                <c:pt idx="12105" formatCode="General">
                  <c:v>-4.8021988458477903E-2</c:v>
                </c:pt>
                <c:pt idx="12106" formatCode="General">
                  <c:v>-4.7404927990235698E-2</c:v>
                </c:pt>
                <c:pt idx="12107" formatCode="General">
                  <c:v>-4.6760734892211601E-2</c:v>
                </c:pt>
                <c:pt idx="12108" formatCode="General">
                  <c:v>-4.7043029306845598E-2</c:v>
                </c:pt>
                <c:pt idx="12109" formatCode="General">
                  <c:v>-4.73743835519237E-2</c:v>
                </c:pt>
                <c:pt idx="12110" formatCode="General">
                  <c:v>-4.6249095172658898E-2</c:v>
                </c:pt>
                <c:pt idx="12111" formatCode="General">
                  <c:v>-4.2744673246385798E-2</c:v>
                </c:pt>
                <c:pt idx="12112" formatCode="General">
                  <c:v>-3.7844509446300703E-2</c:v>
                </c:pt>
                <c:pt idx="12113" formatCode="General">
                  <c:v>-3.2085094649727801E-2</c:v>
                </c:pt>
                <c:pt idx="12114" formatCode="General">
                  <c:v>-2.5523659275254899E-2</c:v>
                </c:pt>
                <c:pt idx="12115" formatCode="General">
                  <c:v>-1.80244511645711E-2</c:v>
                </c:pt>
                <c:pt idx="12116" formatCode="General">
                  <c:v>-8.9044003487262404E-3</c:v>
                </c:pt>
                <c:pt idx="12117" formatCode="General">
                  <c:v>1.54655006044524E-3</c:v>
                </c:pt>
                <c:pt idx="12118" formatCode="General">
                  <c:v>1.18095440431809E-2</c:v>
                </c:pt>
                <c:pt idx="12119" formatCode="General">
                  <c:v>2.09813978069322E-2</c:v>
                </c:pt>
                <c:pt idx="12120" formatCode="General">
                  <c:v>2.7583729333074299E-2</c:v>
                </c:pt>
                <c:pt idx="12121" formatCode="General">
                  <c:v>2.9909430128748901E-2</c:v>
                </c:pt>
                <c:pt idx="12122" formatCode="General">
                  <c:v>2.94259754983861E-2</c:v>
                </c:pt>
                <c:pt idx="12123" formatCode="General">
                  <c:v>2.7697190503788601E-2</c:v>
                </c:pt>
                <c:pt idx="12124" formatCode="General">
                  <c:v>2.45884993520495E-2</c:v>
                </c:pt>
                <c:pt idx="12125" formatCode="General">
                  <c:v>2.0613036237935901E-2</c:v>
                </c:pt>
                <c:pt idx="12126" formatCode="General">
                  <c:v>1.62829805998779E-2</c:v>
                </c:pt>
                <c:pt idx="12127" formatCode="General">
                  <c:v>1.1603287419288601E-2</c:v>
                </c:pt>
                <c:pt idx="12128" formatCode="General">
                  <c:v>7.0151335779735499E-3</c:v>
                </c:pt>
                <c:pt idx="12129" formatCode="General">
                  <c:v>1.7186215909562499E-3</c:v>
                </c:pt>
                <c:pt idx="12130" formatCode="General">
                  <c:v>-4.7901572250357597E-3</c:v>
                </c:pt>
                <c:pt idx="12131" formatCode="General">
                  <c:v>-1.1899449100565699E-2</c:v>
                </c:pt>
                <c:pt idx="12132" formatCode="General">
                  <c:v>-1.91282481566768E-2</c:v>
                </c:pt>
                <c:pt idx="12133" formatCode="General">
                  <c:v>-2.5769683005072201E-2</c:v>
                </c:pt>
                <c:pt idx="12134" formatCode="General">
                  <c:v>-3.09605599830425E-2</c:v>
                </c:pt>
                <c:pt idx="12135" formatCode="General">
                  <c:v>-3.3789393275320802E-2</c:v>
                </c:pt>
                <c:pt idx="12136" formatCode="General">
                  <c:v>-3.2994976542797101E-2</c:v>
                </c:pt>
                <c:pt idx="12137" formatCode="General">
                  <c:v>-2.8676455473786201E-2</c:v>
                </c:pt>
                <c:pt idx="12138" formatCode="General">
                  <c:v>-2.2375060403520001E-2</c:v>
                </c:pt>
                <c:pt idx="12139" formatCode="General">
                  <c:v>-1.50084569050783E-2</c:v>
                </c:pt>
                <c:pt idx="12140" formatCode="General">
                  <c:v>-6.5972076442567798E-3</c:v>
                </c:pt>
                <c:pt idx="12141" formatCode="General">
                  <c:v>2.2838761376992099E-3</c:v>
                </c:pt>
                <c:pt idx="12142" formatCode="General">
                  <c:v>1.11574672824577E-2</c:v>
                </c:pt>
                <c:pt idx="12143" formatCode="General">
                  <c:v>2.0780641823303098E-2</c:v>
                </c:pt>
                <c:pt idx="12144" formatCode="General">
                  <c:v>3.1362111203831901E-2</c:v>
                </c:pt>
                <c:pt idx="12145" formatCode="General">
                  <c:v>4.2106373887263598E-2</c:v>
                </c:pt>
                <c:pt idx="12146" formatCode="General">
                  <c:v>5.2581837743837498E-2</c:v>
                </c:pt>
                <c:pt idx="12147" formatCode="General">
                  <c:v>6.2369292932164602E-2</c:v>
                </c:pt>
                <c:pt idx="12148" formatCode="General">
                  <c:v>7.1074518154868094E-2</c:v>
                </c:pt>
                <c:pt idx="12149" formatCode="General">
                  <c:v>7.8354961847477297E-2</c:v>
                </c:pt>
                <c:pt idx="12150" formatCode="General">
                  <c:v>8.3915192121347501E-2</c:v>
                </c:pt>
                <c:pt idx="12151" formatCode="General">
                  <c:v>8.8030125760231198E-2</c:v>
                </c:pt>
                <c:pt idx="12152" formatCode="General">
                  <c:v>9.1038656146933503E-2</c:v>
                </c:pt>
                <c:pt idx="12153" formatCode="General">
                  <c:v>9.3286052807626002E-2</c:v>
                </c:pt>
                <c:pt idx="12154" formatCode="General">
                  <c:v>9.4249742371102202E-2</c:v>
                </c:pt>
                <c:pt idx="12155" formatCode="General">
                  <c:v>9.36587743217763E-2</c:v>
                </c:pt>
                <c:pt idx="12156" formatCode="General">
                  <c:v>9.1702620955617001E-2</c:v>
                </c:pt>
                <c:pt idx="12157" formatCode="General">
                  <c:v>8.8191535613885597E-2</c:v>
                </c:pt>
                <c:pt idx="12158" formatCode="General">
                  <c:v>8.3291329557331803E-2</c:v>
                </c:pt>
                <c:pt idx="12159" formatCode="General">
                  <c:v>7.6947992561130593E-2</c:v>
                </c:pt>
                <c:pt idx="12160" formatCode="General">
                  <c:v>6.9062484426895596E-2</c:v>
                </c:pt>
                <c:pt idx="12161" formatCode="General">
                  <c:v>5.9815472918762602E-2</c:v>
                </c:pt>
                <c:pt idx="12162" formatCode="General">
                  <c:v>4.9667004394358699E-2</c:v>
                </c:pt>
                <c:pt idx="12163" formatCode="General">
                  <c:v>3.8540435840272502E-2</c:v>
                </c:pt>
                <c:pt idx="12164" formatCode="General">
                  <c:v>2.6016057941105501E-2</c:v>
                </c:pt>
                <c:pt idx="12165" formatCode="General">
                  <c:v>1.3497834511161599E-2</c:v>
                </c:pt>
                <c:pt idx="12166" formatCode="General">
                  <c:v>1.7607121712996201E-3</c:v>
                </c:pt>
                <c:pt idx="12167" formatCode="General">
                  <c:v>-9.5571136684485594E-3</c:v>
                </c:pt>
                <c:pt idx="12168" formatCode="General">
                  <c:v>-1.8788384378635298E-2</c:v>
                </c:pt>
                <c:pt idx="12169" formatCode="General">
                  <c:v>-2.51826862765838E-2</c:v>
                </c:pt>
                <c:pt idx="12170" formatCode="General">
                  <c:v>-3.0046823186203501E-2</c:v>
                </c:pt>
                <c:pt idx="12171" formatCode="General">
                  <c:v>-3.3319039611026703E-2</c:v>
                </c:pt>
                <c:pt idx="12172" formatCode="General">
                  <c:v>-3.3773833284340901E-2</c:v>
                </c:pt>
                <c:pt idx="12173" formatCode="General">
                  <c:v>-3.0720182123310302E-2</c:v>
                </c:pt>
                <c:pt idx="12174" formatCode="General">
                  <c:v>-2.42010705576572E-2</c:v>
                </c:pt>
                <c:pt idx="12175" formatCode="General">
                  <c:v>-1.39969780190935E-2</c:v>
                </c:pt>
                <c:pt idx="12176" formatCode="General">
                  <c:v>-7.6745278872879198E-4</c:v>
                </c:pt>
                <c:pt idx="12177" formatCode="General">
                  <c:v>1.3170937021494701E-2</c:v>
                </c:pt>
                <c:pt idx="12178" formatCode="General">
                  <c:v>2.5527969091256399E-2</c:v>
                </c:pt>
                <c:pt idx="12179" formatCode="General">
                  <c:v>3.479803037807E-2</c:v>
                </c:pt>
                <c:pt idx="12180" formatCode="General">
                  <c:v>4.0590988942391298E-2</c:v>
                </c:pt>
                <c:pt idx="12181" formatCode="General">
                  <c:v>4.3210588188381499E-2</c:v>
                </c:pt>
                <c:pt idx="12182" formatCode="General">
                  <c:v>4.2923819819417598E-2</c:v>
                </c:pt>
                <c:pt idx="12183" formatCode="General">
                  <c:v>3.9916604852882703E-2</c:v>
                </c:pt>
                <c:pt idx="12184" formatCode="General">
                  <c:v>3.4571599559624501E-2</c:v>
                </c:pt>
                <c:pt idx="12185" formatCode="General">
                  <c:v>2.8469635594988201E-2</c:v>
                </c:pt>
                <c:pt idx="12186" formatCode="General">
                  <c:v>2.2324314956557199E-2</c:v>
                </c:pt>
                <c:pt idx="12187" formatCode="General">
                  <c:v>1.48038300344265E-2</c:v>
                </c:pt>
                <c:pt idx="12188" formatCode="General">
                  <c:v>6.6580033004824601E-3</c:v>
                </c:pt>
                <c:pt idx="12189" formatCode="General">
                  <c:v>-7.3095511836421398E-4</c:v>
                </c:pt>
                <c:pt idx="12190" formatCode="General">
                  <c:v>-6.9905864615888696E-3</c:v>
                </c:pt>
                <c:pt idx="12191" formatCode="General">
                  <c:v>-1.2059506939146401E-2</c:v>
                </c:pt>
                <c:pt idx="12192" formatCode="General">
                  <c:v>-1.7714032053952201E-2</c:v>
                </c:pt>
                <c:pt idx="12193" formatCode="General">
                  <c:v>-2.4145373925782199E-2</c:v>
                </c:pt>
                <c:pt idx="12194" formatCode="General">
                  <c:v>-2.9550626579480099E-2</c:v>
                </c:pt>
                <c:pt idx="12195" formatCode="General">
                  <c:v>-3.29363962592455E-2</c:v>
                </c:pt>
                <c:pt idx="12196" formatCode="General">
                  <c:v>-3.3243641566243202E-2</c:v>
                </c:pt>
                <c:pt idx="12197" formatCode="General">
                  <c:v>-3.02521313006286E-2</c:v>
                </c:pt>
                <c:pt idx="12198" formatCode="General">
                  <c:v>-2.4580949122584801E-2</c:v>
                </c:pt>
                <c:pt idx="12199" formatCode="General">
                  <c:v>-1.7023805377525299E-2</c:v>
                </c:pt>
                <c:pt idx="12200" formatCode="General">
                  <c:v>-9.0783247224609301E-3</c:v>
                </c:pt>
                <c:pt idx="12201" formatCode="General">
                  <c:v>-1.9575846571014801E-3</c:v>
                </c:pt>
                <c:pt idx="12202" formatCode="General">
                  <c:v>3.9962285844900598E-3</c:v>
                </c:pt>
                <c:pt idx="12203" formatCode="General">
                  <c:v>8.8605847500957194E-3</c:v>
                </c:pt>
                <c:pt idx="12204" formatCode="General">
                  <c:v>1.28448137250857E-2</c:v>
                </c:pt>
                <c:pt idx="12205" formatCode="General">
                  <c:v>1.55892863167446E-2</c:v>
                </c:pt>
                <c:pt idx="12206" formatCode="General">
                  <c:v>1.5966644703006599E-2</c:v>
                </c:pt>
                <c:pt idx="12207" formatCode="General">
                  <c:v>1.3530091051553599E-2</c:v>
                </c:pt>
                <c:pt idx="12208" formatCode="General">
                  <c:v>9.1513698856776696E-3</c:v>
                </c:pt>
                <c:pt idx="12209" formatCode="General">
                  <c:v>3.0713714131902501E-3</c:v>
                </c:pt>
                <c:pt idx="12210" formatCode="General">
                  <c:v>-5.4517381344679101E-3</c:v>
                </c:pt>
                <c:pt idx="12211" formatCode="General">
                  <c:v>-1.59431053044049E-2</c:v>
                </c:pt>
                <c:pt idx="12212" formatCode="General">
                  <c:v>-2.7409461784977499E-2</c:v>
                </c:pt>
                <c:pt idx="12213" formatCode="General">
                  <c:v>-3.9667277697894597E-2</c:v>
                </c:pt>
                <c:pt idx="12214" formatCode="General">
                  <c:v>-5.2350010389012602E-2</c:v>
                </c:pt>
                <c:pt idx="12215" formatCode="General">
                  <c:v>-6.4670253853826104E-2</c:v>
                </c:pt>
                <c:pt idx="12216" formatCode="General">
                  <c:v>-7.5889843757584105E-2</c:v>
                </c:pt>
                <c:pt idx="12217" formatCode="General">
                  <c:v>-8.6134380109245304E-2</c:v>
                </c:pt>
                <c:pt idx="12218" formatCode="General">
                  <c:v>-9.5985808841457396E-2</c:v>
                </c:pt>
                <c:pt idx="12219" formatCode="General">
                  <c:v>-0.105319685451581</c:v>
                </c:pt>
                <c:pt idx="12220" formatCode="General">
                  <c:v>-0.113425743594156</c:v>
                </c:pt>
                <c:pt idx="12221" formatCode="General">
                  <c:v>-0.119266291041706</c:v>
                </c:pt>
                <c:pt idx="12222" formatCode="General">
                  <c:v>-0.121780314447445</c:v>
                </c:pt>
                <c:pt idx="12223" formatCode="General">
                  <c:v>-0.12030095370669899</c:v>
                </c:pt>
                <c:pt idx="12224" formatCode="General">
                  <c:v>-0.11464641638928801</c:v>
                </c:pt>
                <c:pt idx="12225" formatCode="General">
                  <c:v>-0.104952105134897</c:v>
                </c:pt>
                <c:pt idx="12226" formatCode="General">
                  <c:v>-9.2197755397486106E-2</c:v>
                </c:pt>
                <c:pt idx="12227" formatCode="General">
                  <c:v>-7.7003154299114196E-2</c:v>
                </c:pt>
                <c:pt idx="12228" formatCode="General">
                  <c:v>-5.9636156550169302E-2</c:v>
                </c:pt>
                <c:pt idx="12229" formatCode="General">
                  <c:v>-4.1132190216952198E-2</c:v>
                </c:pt>
                <c:pt idx="12230" formatCode="General">
                  <c:v>-2.31868618973123E-2</c:v>
                </c:pt>
                <c:pt idx="12231" formatCode="General">
                  <c:v>-7.8423680263353807E-3</c:v>
                </c:pt>
                <c:pt idx="12232" formatCode="General">
                  <c:v>4.0839101549837798E-3</c:v>
                </c:pt>
                <c:pt idx="12233" formatCode="General">
                  <c:v>1.17526949959672E-2</c:v>
                </c:pt>
                <c:pt idx="12234" formatCode="General">
                  <c:v>1.5100066679026599E-2</c:v>
                </c:pt>
                <c:pt idx="12235" formatCode="General">
                  <c:v>1.6095500389584901E-2</c:v>
                </c:pt>
                <c:pt idx="12236" formatCode="General">
                  <c:v>1.5717493527052599E-2</c:v>
                </c:pt>
                <c:pt idx="12237" formatCode="General">
                  <c:v>1.3302330574441501E-2</c:v>
                </c:pt>
                <c:pt idx="12238" formatCode="General">
                  <c:v>8.81780633646897E-3</c:v>
                </c:pt>
                <c:pt idx="12239" formatCode="General">
                  <c:v>3.8596995713056602E-3</c:v>
                </c:pt>
                <c:pt idx="12240" formatCode="General">
                  <c:v>-5.8208322154641495E-4</c:v>
                </c:pt>
                <c:pt idx="12241" formatCode="General">
                  <c:v>-4.8264911168159697E-3</c:v>
                </c:pt>
                <c:pt idx="12242" formatCode="General">
                  <c:v>-8.7559646420557209E-3</c:v>
                </c:pt>
                <c:pt idx="12243" formatCode="General">
                  <c:v>-1.24978441853093E-2</c:v>
                </c:pt>
                <c:pt idx="12244" formatCode="General">
                  <c:v>-1.6747154860624801E-2</c:v>
                </c:pt>
                <c:pt idx="12245" formatCode="General">
                  <c:v>-2.0740623041780301E-2</c:v>
                </c:pt>
                <c:pt idx="12246" formatCode="General">
                  <c:v>-2.4054068389553599E-2</c:v>
                </c:pt>
                <c:pt idx="12247" formatCode="General">
                  <c:v>-2.68875201687893E-2</c:v>
                </c:pt>
                <c:pt idx="12248" formatCode="General">
                  <c:v>-2.7303647927524599E-2</c:v>
                </c:pt>
                <c:pt idx="12249" formatCode="General">
                  <c:v>-2.47222478240572E-2</c:v>
                </c:pt>
                <c:pt idx="12250" formatCode="General">
                  <c:v>-2.1395105046079499E-2</c:v>
                </c:pt>
                <c:pt idx="12251" formatCode="General">
                  <c:v>-1.8227257203948199E-2</c:v>
                </c:pt>
                <c:pt idx="12252" formatCode="General">
                  <c:v>-1.4637751303616201E-2</c:v>
                </c:pt>
                <c:pt idx="12253" formatCode="General">
                  <c:v>-9.98562953676938E-3</c:v>
                </c:pt>
                <c:pt idx="12254" formatCode="General">
                  <c:v>-3.9855405986020899E-3</c:v>
                </c:pt>
                <c:pt idx="12255" formatCode="General">
                  <c:v>3.6953955952599201E-3</c:v>
                </c:pt>
                <c:pt idx="12256" formatCode="General">
                  <c:v>1.2643594357927E-2</c:v>
                </c:pt>
                <c:pt idx="12257" formatCode="General">
                  <c:v>2.1413873681108399E-2</c:v>
                </c:pt>
                <c:pt idx="12258" formatCode="General">
                  <c:v>2.8781643592943901E-2</c:v>
                </c:pt>
                <c:pt idx="12259" formatCode="General">
                  <c:v>3.3205975991845202E-2</c:v>
                </c:pt>
                <c:pt idx="12260" formatCode="General">
                  <c:v>3.39183499813474E-2</c:v>
                </c:pt>
                <c:pt idx="12261" formatCode="General">
                  <c:v>3.16037059355899E-2</c:v>
                </c:pt>
                <c:pt idx="12262" formatCode="General">
                  <c:v>2.6944095284146E-2</c:v>
                </c:pt>
                <c:pt idx="12263" formatCode="General">
                  <c:v>1.9833911996921801E-2</c:v>
                </c:pt>
                <c:pt idx="12264" formatCode="General">
                  <c:v>1.13661160511201E-2</c:v>
                </c:pt>
                <c:pt idx="12265" formatCode="General">
                  <c:v>3.9098959225392898E-3</c:v>
                </c:pt>
                <c:pt idx="12266" formatCode="General">
                  <c:v>-2.02338599540676E-3</c:v>
                </c:pt>
                <c:pt idx="12267" formatCode="General">
                  <c:v>-6.8826062188520202E-3</c:v>
                </c:pt>
                <c:pt idx="12268" formatCode="General">
                  <c:v>-1.0219233674036999E-2</c:v>
                </c:pt>
                <c:pt idx="12269" formatCode="General">
                  <c:v>-1.1183872413752601E-2</c:v>
                </c:pt>
                <c:pt idx="12270" formatCode="General">
                  <c:v>-8.7909196423811304E-3</c:v>
                </c:pt>
                <c:pt idx="12271" formatCode="General">
                  <c:v>-3.0735086650979398E-3</c:v>
                </c:pt>
                <c:pt idx="12272" formatCode="General">
                  <c:v>5.42795578671669E-3</c:v>
                </c:pt>
                <c:pt idx="12273" formatCode="General">
                  <c:v>1.5744352626910301E-2</c:v>
                </c:pt>
                <c:pt idx="12274" formatCode="General">
                  <c:v>2.6956159149970401E-2</c:v>
                </c:pt>
                <c:pt idx="12275" formatCode="General">
                  <c:v>3.9147771679520403E-2</c:v>
                </c:pt>
                <c:pt idx="12276" formatCode="General">
                  <c:v>5.1778741833475098E-2</c:v>
                </c:pt>
                <c:pt idx="12277" formatCode="General">
                  <c:v>6.42223520606027E-2</c:v>
                </c:pt>
                <c:pt idx="12278" formatCode="General">
                  <c:v>7.5336646008326402E-2</c:v>
                </c:pt>
                <c:pt idx="12279" formatCode="General">
                  <c:v>8.3491868378679293E-2</c:v>
                </c:pt>
                <c:pt idx="12280" formatCode="General">
                  <c:v>8.7886835289908802E-2</c:v>
                </c:pt>
                <c:pt idx="12281" formatCode="General">
                  <c:v>8.9365324790135897E-2</c:v>
                </c:pt>
                <c:pt idx="12282" formatCode="General">
                  <c:v>8.8747462712305894E-2</c:v>
                </c:pt>
                <c:pt idx="12283" formatCode="General">
                  <c:v>8.6067824494762801E-2</c:v>
                </c:pt>
                <c:pt idx="12284" formatCode="General">
                  <c:v>8.14582461064631E-2</c:v>
                </c:pt>
                <c:pt idx="12285" formatCode="General">
                  <c:v>7.3699063349984398E-2</c:v>
                </c:pt>
                <c:pt idx="12286" formatCode="General">
                  <c:v>6.3127261185938699E-2</c:v>
                </c:pt>
                <c:pt idx="12287" formatCode="General">
                  <c:v>5.2331391924095902E-2</c:v>
                </c:pt>
                <c:pt idx="12288" formatCode="General">
                  <c:v>4.2828787615122099E-2</c:v>
                </c:pt>
                <c:pt idx="12289" formatCode="General">
                  <c:v>3.4543259018485199E-2</c:v>
                </c:pt>
                <c:pt idx="12290" formatCode="General">
                  <c:v>2.7056718978841099E-2</c:v>
                </c:pt>
                <c:pt idx="12291" formatCode="General">
                  <c:v>2.0676024072744902E-2</c:v>
                </c:pt>
                <c:pt idx="12292" formatCode="General">
                  <c:v>1.5407449125493701E-2</c:v>
                </c:pt>
                <c:pt idx="12293" formatCode="General">
                  <c:v>1.15807553550642E-2</c:v>
                </c:pt>
                <c:pt idx="12294" formatCode="General">
                  <c:v>8.9520223528274708E-3</c:v>
                </c:pt>
                <c:pt idx="12295" formatCode="General">
                  <c:v>6.9224146126667298E-3</c:v>
                </c:pt>
                <c:pt idx="12296" formatCode="General">
                  <c:v>6.6124808809686197E-3</c:v>
                </c:pt>
                <c:pt idx="12297" formatCode="General">
                  <c:v>8.4077928423583002E-3</c:v>
                </c:pt>
                <c:pt idx="12298" formatCode="General">
                  <c:v>1.07751607925678E-2</c:v>
                </c:pt>
                <c:pt idx="12299" formatCode="General">
                  <c:v>1.2862413005372801E-2</c:v>
                </c:pt>
                <c:pt idx="12300" formatCode="General">
                  <c:v>1.4533556260951999E-2</c:v>
                </c:pt>
                <c:pt idx="12301" formatCode="General">
                  <c:v>1.5824050204239201E-2</c:v>
                </c:pt>
                <c:pt idx="12302" formatCode="General">
                  <c:v>1.7647307601381699E-2</c:v>
                </c:pt>
                <c:pt idx="12303" formatCode="General">
                  <c:v>2.0297066681831701E-2</c:v>
                </c:pt>
                <c:pt idx="12304" formatCode="General">
                  <c:v>2.4745051966249699E-2</c:v>
                </c:pt>
                <c:pt idx="12305" formatCode="General">
                  <c:v>3.1480934187680998E-2</c:v>
                </c:pt>
                <c:pt idx="12306" formatCode="General">
                  <c:v>3.95678287365549E-2</c:v>
                </c:pt>
                <c:pt idx="12307" formatCode="General">
                  <c:v>4.8466407050165299E-2</c:v>
                </c:pt>
                <c:pt idx="12308" formatCode="General">
                  <c:v>5.7881783337291999E-2</c:v>
                </c:pt>
                <c:pt idx="12309" formatCode="General">
                  <c:v>6.7233873662881694E-2</c:v>
                </c:pt>
                <c:pt idx="12310" formatCode="General">
                  <c:v>7.5349545701236295E-2</c:v>
                </c:pt>
                <c:pt idx="12311" formatCode="General">
                  <c:v>8.1709286707786502E-2</c:v>
                </c:pt>
                <c:pt idx="12312" formatCode="General">
                  <c:v>8.7027017929793102E-2</c:v>
                </c:pt>
                <c:pt idx="12313" formatCode="General">
                  <c:v>9.2450060569514297E-2</c:v>
                </c:pt>
                <c:pt idx="12314" formatCode="General">
                  <c:v>9.7369176503268803E-2</c:v>
                </c:pt>
                <c:pt idx="12315" formatCode="General">
                  <c:v>0.100876115728001</c:v>
                </c:pt>
                <c:pt idx="12316" formatCode="General">
                  <c:v>0.103100103398439</c:v>
                </c:pt>
                <c:pt idx="12317" formatCode="General">
                  <c:v>0.10298863353117101</c:v>
                </c:pt>
                <c:pt idx="12318" formatCode="General">
                  <c:v>9.9998165943169098E-2</c:v>
                </c:pt>
                <c:pt idx="12319" formatCode="General">
                  <c:v>9.4769313561928303E-2</c:v>
                </c:pt>
                <c:pt idx="12320" formatCode="General">
                  <c:v>8.7732227174124294E-2</c:v>
                </c:pt>
                <c:pt idx="12321" formatCode="General">
                  <c:v>7.8875528970715994E-2</c:v>
                </c:pt>
                <c:pt idx="12322" formatCode="General">
                  <c:v>6.7788801076655303E-2</c:v>
                </c:pt>
                <c:pt idx="12323" formatCode="General">
                  <c:v>5.49737158679472E-2</c:v>
                </c:pt>
                <c:pt idx="12324" formatCode="General">
                  <c:v>4.0617813241446102E-2</c:v>
                </c:pt>
                <c:pt idx="12325" formatCode="General">
                  <c:v>2.4617506448401001E-2</c:v>
                </c:pt>
                <c:pt idx="12326" formatCode="General">
                  <c:v>7.6034871382810601E-3</c:v>
                </c:pt>
                <c:pt idx="12327" formatCode="General">
                  <c:v>-9.9221381263355293E-3</c:v>
                </c:pt>
                <c:pt idx="12328" formatCode="General">
                  <c:v>-2.6712365222969901E-2</c:v>
                </c:pt>
                <c:pt idx="12329" formatCode="General">
                  <c:v>-4.1473681078136398E-2</c:v>
                </c:pt>
                <c:pt idx="12330" formatCode="General">
                  <c:v>-5.3816430224426198E-2</c:v>
                </c:pt>
                <c:pt idx="12331" formatCode="General">
                  <c:v>-6.3437959673187397E-2</c:v>
                </c:pt>
                <c:pt idx="12332" formatCode="General">
                  <c:v>-7.0767849012322706E-2</c:v>
                </c:pt>
                <c:pt idx="12333" formatCode="General">
                  <c:v>-7.6419530547350706E-2</c:v>
                </c:pt>
                <c:pt idx="12334" formatCode="General">
                  <c:v>-8.0468022401568196E-2</c:v>
                </c:pt>
                <c:pt idx="12335" formatCode="General">
                  <c:v>-8.4395077668848698E-2</c:v>
                </c:pt>
                <c:pt idx="12336" formatCode="General">
                  <c:v>-8.9264396765255494E-2</c:v>
                </c:pt>
                <c:pt idx="12337" formatCode="General">
                  <c:v>-9.3550126277614901E-2</c:v>
                </c:pt>
                <c:pt idx="12338" formatCode="General">
                  <c:v>-9.5792008579908494E-2</c:v>
                </c:pt>
                <c:pt idx="12339" formatCode="General">
                  <c:v>-9.6052641165659494E-2</c:v>
                </c:pt>
                <c:pt idx="12340" formatCode="General">
                  <c:v>-9.5309963861475902E-2</c:v>
                </c:pt>
                <c:pt idx="12341" formatCode="General">
                  <c:v>-9.4020757610316003E-2</c:v>
                </c:pt>
                <c:pt idx="12342" formatCode="General">
                  <c:v>-9.1229331954266094E-2</c:v>
                </c:pt>
                <c:pt idx="12343" formatCode="General">
                  <c:v>-8.6049411261072795E-2</c:v>
                </c:pt>
                <c:pt idx="12344" formatCode="General">
                  <c:v>-7.9116953684994204E-2</c:v>
                </c:pt>
                <c:pt idx="12345" formatCode="General">
                  <c:v>-7.1788149160636694E-2</c:v>
                </c:pt>
                <c:pt idx="12346" formatCode="General">
                  <c:v>-6.5160874418455195E-2</c:v>
                </c:pt>
                <c:pt idx="12347" formatCode="General">
                  <c:v>-5.9764911173550997E-2</c:v>
                </c:pt>
                <c:pt idx="12348" formatCode="General">
                  <c:v>-5.5783389902848299E-2</c:v>
                </c:pt>
                <c:pt idx="12349" formatCode="General">
                  <c:v>-5.3371689076865098E-2</c:v>
                </c:pt>
                <c:pt idx="12350" formatCode="General">
                  <c:v>-5.2092736545438598E-2</c:v>
                </c:pt>
                <c:pt idx="12351" formatCode="General">
                  <c:v>-5.17517485712174E-2</c:v>
                </c:pt>
                <c:pt idx="12352" formatCode="General">
                  <c:v>-5.2931526104555697E-2</c:v>
                </c:pt>
                <c:pt idx="12353" formatCode="General">
                  <c:v>-5.5512023378518099E-2</c:v>
                </c:pt>
                <c:pt idx="12354" formatCode="General">
                  <c:v>-5.9324642990375799E-2</c:v>
                </c:pt>
                <c:pt idx="12355" formatCode="General">
                  <c:v>-6.4929263050907807E-2</c:v>
                </c:pt>
                <c:pt idx="12356" formatCode="General">
                  <c:v>-7.1914291958483798E-2</c:v>
                </c:pt>
                <c:pt idx="12357" formatCode="General">
                  <c:v>-7.8869609789605E-2</c:v>
                </c:pt>
                <c:pt idx="12358" formatCode="General">
                  <c:v>-8.5128299504317398E-2</c:v>
                </c:pt>
                <c:pt idx="12359" formatCode="General">
                  <c:v>-9.0573851054270196E-2</c:v>
                </c:pt>
                <c:pt idx="12360" formatCode="General">
                  <c:v>-9.5316640011903403E-2</c:v>
                </c:pt>
                <c:pt idx="12361" formatCode="General">
                  <c:v>-0.10027818172382801</c:v>
                </c:pt>
                <c:pt idx="12362" formatCode="General">
                  <c:v>-0.105594817949262</c:v>
                </c:pt>
                <c:pt idx="12363" formatCode="General">
                  <c:v>-0.10954509042640501</c:v>
                </c:pt>
                <c:pt idx="12364" formatCode="General">
                  <c:v>-0.111396246073178</c:v>
                </c:pt>
                <c:pt idx="12365" formatCode="General">
                  <c:v>-0.111710758113855</c:v>
                </c:pt>
                <c:pt idx="12366" formatCode="General">
                  <c:v>-0.110704414599297</c:v>
                </c:pt>
                <c:pt idx="12367" formatCode="General">
                  <c:v>-0.10838038832911499</c:v>
                </c:pt>
                <c:pt idx="12368" formatCode="General">
                  <c:v>-0.104799789582083</c:v>
                </c:pt>
                <c:pt idx="12369" formatCode="General">
                  <c:v>-0.100165453649862</c:v>
                </c:pt>
                <c:pt idx="12370" formatCode="General">
                  <c:v>-9.4578883460741503E-2</c:v>
                </c:pt>
                <c:pt idx="12371" formatCode="General">
                  <c:v>-8.7537390909738E-2</c:v>
                </c:pt>
                <c:pt idx="12372" formatCode="General">
                  <c:v>-7.8078789387976702E-2</c:v>
                </c:pt>
                <c:pt idx="12373" formatCode="General">
                  <c:v>-6.6927423255748103E-2</c:v>
                </c:pt>
                <c:pt idx="12374" formatCode="General">
                  <c:v>-5.51384823011557E-2</c:v>
                </c:pt>
                <c:pt idx="12375" formatCode="General">
                  <c:v>-4.2533919920925603E-2</c:v>
                </c:pt>
                <c:pt idx="12376" formatCode="General">
                  <c:v>-2.9332745162398598E-2</c:v>
                </c:pt>
                <c:pt idx="12377" formatCode="General">
                  <c:v>-1.6985982706563301E-2</c:v>
                </c:pt>
                <c:pt idx="12378" formatCode="General">
                  <c:v>-6.7567375189300401E-3</c:v>
                </c:pt>
                <c:pt idx="12379" formatCode="General">
                  <c:v>8.9787672708877399E-4</c:v>
                </c:pt>
                <c:pt idx="12380" formatCode="General">
                  <c:v>5.6012677522421601E-3</c:v>
                </c:pt>
                <c:pt idx="12381" formatCode="General">
                  <c:v>6.8066683846484503E-3</c:v>
                </c:pt>
                <c:pt idx="12382" formatCode="General">
                  <c:v>4.4468674439438602E-3</c:v>
                </c:pt>
                <c:pt idx="12383">
                  <c:v>-1.29040323393331E-6</c:v>
                </c:pt>
                <c:pt idx="12384" formatCode="General">
                  <c:v>-5.1168362998220002E-3</c:v>
                </c:pt>
                <c:pt idx="12385" formatCode="General">
                  <c:v>-1.10987218086526E-2</c:v>
                </c:pt>
                <c:pt idx="12386" formatCode="General">
                  <c:v>-1.8061708077857098E-2</c:v>
                </c:pt>
                <c:pt idx="12387" formatCode="General">
                  <c:v>-2.5259921313769199E-2</c:v>
                </c:pt>
                <c:pt idx="12388" formatCode="General">
                  <c:v>-3.1439821701514298E-2</c:v>
                </c:pt>
                <c:pt idx="12389" formatCode="General">
                  <c:v>-3.5968919726165102E-2</c:v>
                </c:pt>
                <c:pt idx="12390" formatCode="General">
                  <c:v>-3.8453931680876199E-2</c:v>
                </c:pt>
                <c:pt idx="12391" formatCode="General">
                  <c:v>-3.9053917964278102E-2</c:v>
                </c:pt>
                <c:pt idx="12392" formatCode="General">
                  <c:v>-3.79269210119942E-2</c:v>
                </c:pt>
                <c:pt idx="12393" formatCode="General">
                  <c:v>-3.40765238810442E-2</c:v>
                </c:pt>
                <c:pt idx="12394" formatCode="General">
                  <c:v>-2.7062449327321599E-2</c:v>
                </c:pt>
                <c:pt idx="12395" formatCode="General">
                  <c:v>-1.7485520301572102E-2</c:v>
                </c:pt>
                <c:pt idx="12396" formatCode="General">
                  <c:v>-6.1663314109142503E-3</c:v>
                </c:pt>
                <c:pt idx="12397" formatCode="General">
                  <c:v>6.7656511985143596E-3</c:v>
                </c:pt>
                <c:pt idx="12398" formatCode="General">
                  <c:v>2.1216458895841301E-2</c:v>
                </c:pt>
                <c:pt idx="12399" formatCode="General">
                  <c:v>3.7073039842182E-2</c:v>
                </c:pt>
                <c:pt idx="12400" formatCode="General">
                  <c:v>5.3769438120213398E-2</c:v>
                </c:pt>
                <c:pt idx="12401" formatCode="General">
                  <c:v>7.0528829327795597E-2</c:v>
                </c:pt>
                <c:pt idx="12402" formatCode="General">
                  <c:v>8.6233930217061799E-2</c:v>
                </c:pt>
                <c:pt idx="12403" formatCode="General">
                  <c:v>0.10009933965096</c:v>
                </c:pt>
                <c:pt idx="12404" formatCode="General">
                  <c:v>0.11201970057883</c:v>
                </c:pt>
                <c:pt idx="12405" formatCode="General">
                  <c:v>0.12178827220760099</c:v>
                </c:pt>
                <c:pt idx="12406" formatCode="General">
                  <c:v>0.12991964253619501</c:v>
                </c:pt>
                <c:pt idx="12407" formatCode="General">
                  <c:v>0.136977006075376</c:v>
                </c:pt>
                <c:pt idx="12408" formatCode="General">
                  <c:v>0.14309821434189901</c:v>
                </c:pt>
                <c:pt idx="12409" formatCode="General">
                  <c:v>0.148120599023218</c:v>
                </c:pt>
                <c:pt idx="12410" formatCode="General">
                  <c:v>0.152012025313851</c:v>
                </c:pt>
                <c:pt idx="12411" formatCode="General">
                  <c:v>0.15409244693472099</c:v>
                </c:pt>
                <c:pt idx="12412" formatCode="General">
                  <c:v>0.15343616384918801</c:v>
                </c:pt>
                <c:pt idx="12413" formatCode="General">
                  <c:v>0.15086134229106299</c:v>
                </c:pt>
                <c:pt idx="12414" formatCode="General">
                  <c:v>0.147965464248699</c:v>
                </c:pt>
                <c:pt idx="12415" formatCode="General">
                  <c:v>0.14586854654516701</c:v>
                </c:pt>
                <c:pt idx="12416" formatCode="General">
                  <c:v>0.14423604436844201</c:v>
                </c:pt>
                <c:pt idx="12417" formatCode="General">
                  <c:v>0.14234700726732699</c:v>
                </c:pt>
                <c:pt idx="12418" formatCode="General">
                  <c:v>0.14006874711916201</c:v>
                </c:pt>
                <c:pt idx="12419" formatCode="General">
                  <c:v>0.13732019253524599</c:v>
                </c:pt>
                <c:pt idx="12420" formatCode="General">
                  <c:v>0.133761075635591</c:v>
                </c:pt>
                <c:pt idx="12421" formatCode="General">
                  <c:v>0.129468385631132</c:v>
                </c:pt>
                <c:pt idx="12422" formatCode="General">
                  <c:v>0.12588528752567099</c:v>
                </c:pt>
                <c:pt idx="12423" formatCode="General">
                  <c:v>0.123826663349289</c:v>
                </c:pt>
                <c:pt idx="12424" formatCode="General">
                  <c:v>0.121898219498349</c:v>
                </c:pt>
                <c:pt idx="12425" formatCode="General">
                  <c:v>0.118142741357843</c:v>
                </c:pt>
                <c:pt idx="12426" formatCode="General">
                  <c:v>0.112486196855381</c:v>
                </c:pt>
                <c:pt idx="12427" formatCode="General">
                  <c:v>0.10569623680856099</c:v>
                </c:pt>
                <c:pt idx="12428" formatCode="General">
                  <c:v>9.7730454400299593E-2</c:v>
                </c:pt>
                <c:pt idx="12429" formatCode="General">
                  <c:v>8.9502946686078902E-2</c:v>
                </c:pt>
                <c:pt idx="12430" formatCode="General">
                  <c:v>8.2100143730527805E-2</c:v>
                </c:pt>
                <c:pt idx="12431" formatCode="General">
                  <c:v>7.5469976660747007E-2</c:v>
                </c:pt>
                <c:pt idx="12432" formatCode="General">
                  <c:v>6.9105213804857193E-2</c:v>
                </c:pt>
                <c:pt idx="12433" formatCode="General">
                  <c:v>6.2723978478835499E-2</c:v>
                </c:pt>
                <c:pt idx="12434" formatCode="General">
                  <c:v>5.6338157757899798E-2</c:v>
                </c:pt>
                <c:pt idx="12435" formatCode="General">
                  <c:v>4.9612717437976801E-2</c:v>
                </c:pt>
                <c:pt idx="12436" formatCode="General">
                  <c:v>4.2470136302589598E-2</c:v>
                </c:pt>
                <c:pt idx="12437" formatCode="General">
                  <c:v>3.5120068381379897E-2</c:v>
                </c:pt>
                <c:pt idx="12438" formatCode="General">
                  <c:v>2.7737950665819099E-2</c:v>
                </c:pt>
                <c:pt idx="12439" formatCode="General">
                  <c:v>2.11709760481631E-2</c:v>
                </c:pt>
                <c:pt idx="12440" formatCode="General">
                  <c:v>1.5793453198429199E-2</c:v>
                </c:pt>
                <c:pt idx="12441" formatCode="General">
                  <c:v>1.0268088361848299E-2</c:v>
                </c:pt>
                <c:pt idx="12442" formatCode="General">
                  <c:v>2.5767240559490599E-3</c:v>
                </c:pt>
                <c:pt idx="12443" formatCode="General">
                  <c:v>-7.4668931760000197E-3</c:v>
                </c:pt>
                <c:pt idx="12444" formatCode="General">
                  <c:v>-1.8531543828104999E-2</c:v>
                </c:pt>
                <c:pt idx="12445" formatCode="General">
                  <c:v>-2.9498051639150102E-2</c:v>
                </c:pt>
                <c:pt idx="12446" formatCode="General">
                  <c:v>-3.8880219996024298E-2</c:v>
                </c:pt>
                <c:pt idx="12447" formatCode="General">
                  <c:v>-4.5763744970757997E-2</c:v>
                </c:pt>
                <c:pt idx="12448" formatCode="General">
                  <c:v>-5.1456600993832799E-2</c:v>
                </c:pt>
                <c:pt idx="12449" formatCode="General">
                  <c:v>-5.7528797257954699E-2</c:v>
                </c:pt>
                <c:pt idx="12450" formatCode="General">
                  <c:v>-6.3847551844267297E-2</c:v>
                </c:pt>
                <c:pt idx="12451" formatCode="General">
                  <c:v>-6.9557691773275906E-2</c:v>
                </c:pt>
                <c:pt idx="12452" formatCode="General">
                  <c:v>-7.5284125572646202E-2</c:v>
                </c:pt>
                <c:pt idx="12453" formatCode="General">
                  <c:v>-8.1418440497922004E-2</c:v>
                </c:pt>
                <c:pt idx="12454" formatCode="General">
                  <c:v>-8.71283260381958E-2</c:v>
                </c:pt>
                <c:pt idx="12455" formatCode="General">
                  <c:v>-9.21082022962941E-2</c:v>
                </c:pt>
                <c:pt idx="12456" formatCode="General">
                  <c:v>-9.6048002502158406E-2</c:v>
                </c:pt>
                <c:pt idx="12457" formatCode="General">
                  <c:v>-9.8199654463255195E-2</c:v>
                </c:pt>
                <c:pt idx="12458" formatCode="General">
                  <c:v>-9.8888031657481806E-2</c:v>
                </c:pt>
                <c:pt idx="12459" formatCode="General">
                  <c:v>-9.8028523593662306E-2</c:v>
                </c:pt>
                <c:pt idx="12460" formatCode="General">
                  <c:v>-9.4995427229429594E-2</c:v>
                </c:pt>
                <c:pt idx="12461" formatCode="General">
                  <c:v>-8.9762915913487701E-2</c:v>
                </c:pt>
                <c:pt idx="12462" formatCode="General">
                  <c:v>-8.2397815161967397E-2</c:v>
                </c:pt>
                <c:pt idx="12463" formatCode="General">
                  <c:v>-7.3717012660327694E-2</c:v>
                </c:pt>
                <c:pt idx="12464" formatCode="General">
                  <c:v>-6.45801882575847E-2</c:v>
                </c:pt>
                <c:pt idx="12465" formatCode="General">
                  <c:v>-5.5696634488854799E-2</c:v>
                </c:pt>
                <c:pt idx="12466" formatCode="General">
                  <c:v>-4.68136239205467E-2</c:v>
                </c:pt>
                <c:pt idx="12467" formatCode="General">
                  <c:v>-3.8740411136850499E-2</c:v>
                </c:pt>
                <c:pt idx="12468" formatCode="General">
                  <c:v>-3.3294919256120797E-2</c:v>
                </c:pt>
                <c:pt idx="12469" formatCode="General">
                  <c:v>-3.08487701974938E-2</c:v>
                </c:pt>
                <c:pt idx="12470" formatCode="General">
                  <c:v>-2.9985352752685501E-2</c:v>
                </c:pt>
                <c:pt idx="12471" formatCode="General">
                  <c:v>-2.9550483931235098E-2</c:v>
                </c:pt>
                <c:pt idx="12472" formatCode="General">
                  <c:v>-3.00323909352498E-2</c:v>
                </c:pt>
                <c:pt idx="12473" formatCode="General">
                  <c:v>-3.1519923796331499E-2</c:v>
                </c:pt>
                <c:pt idx="12474" formatCode="General">
                  <c:v>-3.4302149764235401E-2</c:v>
                </c:pt>
                <c:pt idx="12475" formatCode="General">
                  <c:v>-3.8790461822888297E-2</c:v>
                </c:pt>
                <c:pt idx="12476" formatCode="General">
                  <c:v>-4.4890065936833902E-2</c:v>
                </c:pt>
                <c:pt idx="12477" formatCode="General">
                  <c:v>-5.1513721893462198E-2</c:v>
                </c:pt>
                <c:pt idx="12478" formatCode="General">
                  <c:v>-5.8118654710032802E-2</c:v>
                </c:pt>
                <c:pt idx="12479" formatCode="General">
                  <c:v>-6.4947494011343795E-2</c:v>
                </c:pt>
                <c:pt idx="12480" formatCode="General">
                  <c:v>-7.1220104140206603E-2</c:v>
                </c:pt>
                <c:pt idx="12481" formatCode="General">
                  <c:v>-7.5823622946456296E-2</c:v>
                </c:pt>
                <c:pt idx="12482" formatCode="General">
                  <c:v>-7.7779365695313005E-2</c:v>
                </c:pt>
                <c:pt idx="12483" formatCode="General">
                  <c:v>-7.7171506379624194E-2</c:v>
                </c:pt>
                <c:pt idx="12484" formatCode="General">
                  <c:v>-7.4941952045985499E-2</c:v>
                </c:pt>
                <c:pt idx="12485" formatCode="General">
                  <c:v>-7.1608713872903101E-2</c:v>
                </c:pt>
                <c:pt idx="12486" formatCode="General">
                  <c:v>-6.79156208103949E-2</c:v>
                </c:pt>
                <c:pt idx="12487" formatCode="General">
                  <c:v>-6.4214466106370799E-2</c:v>
                </c:pt>
                <c:pt idx="12488" formatCode="General">
                  <c:v>-5.98238619757641E-2</c:v>
                </c:pt>
                <c:pt idx="12489" formatCode="General">
                  <c:v>-5.4277959162590601E-2</c:v>
                </c:pt>
                <c:pt idx="12490" formatCode="General">
                  <c:v>-4.7686391608599499E-2</c:v>
                </c:pt>
                <c:pt idx="12491" formatCode="General">
                  <c:v>-4.0738227020139101E-2</c:v>
                </c:pt>
                <c:pt idx="12492" formatCode="General">
                  <c:v>-3.3488418715780899E-2</c:v>
                </c:pt>
                <c:pt idx="12493" formatCode="General">
                  <c:v>-2.6211388030961701E-2</c:v>
                </c:pt>
                <c:pt idx="12494" formatCode="General">
                  <c:v>-1.9712145258339701E-2</c:v>
                </c:pt>
                <c:pt idx="12495" formatCode="General">
                  <c:v>-1.4917488366826499E-2</c:v>
                </c:pt>
                <c:pt idx="12496" formatCode="General">
                  <c:v>-1.24843812076199E-2</c:v>
                </c:pt>
                <c:pt idx="12497" formatCode="General">
                  <c:v>-1.22061661480703E-2</c:v>
                </c:pt>
                <c:pt idx="12498" formatCode="General">
                  <c:v>-1.40387156148685E-2</c:v>
                </c:pt>
                <c:pt idx="12499" formatCode="General">
                  <c:v>-1.7686742354313501E-2</c:v>
                </c:pt>
                <c:pt idx="12500" formatCode="General">
                  <c:v>-2.2776523824766699E-2</c:v>
                </c:pt>
                <c:pt idx="12501" formatCode="General">
                  <c:v>-2.8981601464818901E-2</c:v>
                </c:pt>
                <c:pt idx="12502" formatCode="General">
                  <c:v>-3.41535897635004E-2</c:v>
                </c:pt>
                <c:pt idx="12503" formatCode="General">
                  <c:v>-3.6710681901177003E-2</c:v>
                </c:pt>
                <c:pt idx="12504" formatCode="General">
                  <c:v>-3.7385855363801998E-2</c:v>
                </c:pt>
                <c:pt idx="12505" formatCode="General">
                  <c:v>-3.7346940732578E-2</c:v>
                </c:pt>
                <c:pt idx="12506" formatCode="General">
                  <c:v>-3.7383252680724899E-2</c:v>
                </c:pt>
                <c:pt idx="12507" formatCode="General">
                  <c:v>-3.6921625045899402E-2</c:v>
                </c:pt>
                <c:pt idx="12508" formatCode="General">
                  <c:v>-3.5030698940364001E-2</c:v>
                </c:pt>
                <c:pt idx="12509" formatCode="General">
                  <c:v>-3.15810681900398E-2</c:v>
                </c:pt>
                <c:pt idx="12510" formatCode="General">
                  <c:v>-2.69156938974143E-2</c:v>
                </c:pt>
                <c:pt idx="12511" formatCode="General">
                  <c:v>-2.03264999843496E-2</c:v>
                </c:pt>
                <c:pt idx="12512" formatCode="General">
                  <c:v>-1.26960911031791E-2</c:v>
                </c:pt>
                <c:pt idx="12513" formatCode="General">
                  <c:v>-6.4696746610061898E-3</c:v>
                </c:pt>
                <c:pt idx="12514" formatCode="General">
                  <c:v>-1.00718948577722E-3</c:v>
                </c:pt>
                <c:pt idx="12515" formatCode="General">
                  <c:v>5.2803778547832097E-3</c:v>
                </c:pt>
                <c:pt idx="12516" formatCode="General">
                  <c:v>1.20289678174899E-2</c:v>
                </c:pt>
                <c:pt idx="12517" formatCode="General">
                  <c:v>1.9613523017922099E-2</c:v>
                </c:pt>
                <c:pt idx="12518" formatCode="General">
                  <c:v>2.8110025026331802E-2</c:v>
                </c:pt>
                <c:pt idx="12519" formatCode="General">
                  <c:v>3.60985507068542E-2</c:v>
                </c:pt>
                <c:pt idx="12520" formatCode="General">
                  <c:v>4.3393429172360297E-2</c:v>
                </c:pt>
                <c:pt idx="12521" formatCode="General">
                  <c:v>4.9604727024835399E-2</c:v>
                </c:pt>
                <c:pt idx="12522" formatCode="General">
                  <c:v>5.3765598379317103E-2</c:v>
                </c:pt>
                <c:pt idx="12523" formatCode="General">
                  <c:v>5.5724887305402801E-2</c:v>
                </c:pt>
                <c:pt idx="12524" formatCode="General">
                  <c:v>5.53719586099801E-2</c:v>
                </c:pt>
                <c:pt idx="12525" formatCode="General">
                  <c:v>5.2249889729972E-2</c:v>
                </c:pt>
                <c:pt idx="12526" formatCode="General">
                  <c:v>4.6420238107314202E-2</c:v>
                </c:pt>
                <c:pt idx="12527" formatCode="General">
                  <c:v>3.8791015388125898E-2</c:v>
                </c:pt>
                <c:pt idx="12528" formatCode="General">
                  <c:v>3.0800627569974402E-2</c:v>
                </c:pt>
                <c:pt idx="12529" formatCode="General">
                  <c:v>2.30133356285902E-2</c:v>
                </c:pt>
                <c:pt idx="12530" formatCode="General">
                  <c:v>1.46453369920094E-2</c:v>
                </c:pt>
                <c:pt idx="12531" formatCode="General">
                  <c:v>5.3005758456030798E-3</c:v>
                </c:pt>
                <c:pt idx="12532" formatCode="General">
                  <c:v>-4.3848467233531504E-3</c:v>
                </c:pt>
                <c:pt idx="12533" formatCode="General">
                  <c:v>-1.33403881098165E-2</c:v>
                </c:pt>
                <c:pt idx="12534" formatCode="General">
                  <c:v>-1.9951714194010099E-2</c:v>
                </c:pt>
                <c:pt idx="12535" formatCode="General">
                  <c:v>-2.4232233196260701E-2</c:v>
                </c:pt>
                <c:pt idx="12536" formatCode="General">
                  <c:v>-2.7050070060461999E-2</c:v>
                </c:pt>
                <c:pt idx="12537" formatCode="General">
                  <c:v>-2.9081450995738601E-2</c:v>
                </c:pt>
                <c:pt idx="12538" formatCode="General">
                  <c:v>-3.0782024654534799E-2</c:v>
                </c:pt>
                <c:pt idx="12539" formatCode="General">
                  <c:v>-3.1405914670679297E-2</c:v>
                </c:pt>
                <c:pt idx="12540" formatCode="General">
                  <c:v>-2.9925240939888499E-2</c:v>
                </c:pt>
                <c:pt idx="12541" formatCode="General">
                  <c:v>-2.58784612241648E-2</c:v>
                </c:pt>
                <c:pt idx="12542" formatCode="General">
                  <c:v>-1.95958033674089E-2</c:v>
                </c:pt>
                <c:pt idx="12543" formatCode="General">
                  <c:v>-1.08848072756685E-2</c:v>
                </c:pt>
                <c:pt idx="12544" formatCode="General">
                  <c:v>-1.0119960678589299E-4</c:v>
                </c:pt>
                <c:pt idx="12545" formatCode="General">
                  <c:v>1.2170673199155499E-2</c:v>
                </c:pt>
                <c:pt idx="12546" formatCode="General">
                  <c:v>2.5898063779108998E-2</c:v>
                </c:pt>
                <c:pt idx="12547" formatCode="General">
                  <c:v>4.0432251811014203E-2</c:v>
                </c:pt>
                <c:pt idx="12548" formatCode="General">
                  <c:v>5.52849643026097E-2</c:v>
                </c:pt>
                <c:pt idx="12549" formatCode="General">
                  <c:v>7.0696651159600402E-2</c:v>
                </c:pt>
                <c:pt idx="12550" formatCode="General">
                  <c:v>8.5952264702464198E-2</c:v>
                </c:pt>
                <c:pt idx="12551" formatCode="General">
                  <c:v>9.9916202841957305E-2</c:v>
                </c:pt>
                <c:pt idx="12552" formatCode="General">
                  <c:v>0.112869351327675</c:v>
                </c:pt>
                <c:pt idx="12553" formatCode="General">
                  <c:v>0.12512685744382199</c:v>
                </c:pt>
                <c:pt idx="12554" formatCode="General">
                  <c:v>0.13583440290839199</c:v>
                </c:pt>
                <c:pt idx="12555" formatCode="General">
                  <c:v>0.143658277088728</c:v>
                </c:pt>
                <c:pt idx="12556" formatCode="General">
                  <c:v>0.147253296672263</c:v>
                </c:pt>
                <c:pt idx="12557" formatCode="General">
                  <c:v>0.145918013716407</c:v>
                </c:pt>
                <c:pt idx="12558" formatCode="General">
                  <c:v>0.14012656783442601</c:v>
                </c:pt>
                <c:pt idx="12559" formatCode="General">
                  <c:v>0.131274813208273</c:v>
                </c:pt>
                <c:pt idx="12560" formatCode="General">
                  <c:v>0.120091991691093</c:v>
                </c:pt>
                <c:pt idx="12561" formatCode="General">
                  <c:v>0.105703688757971</c:v>
                </c:pt>
                <c:pt idx="12562" formatCode="General">
                  <c:v>8.8253217453411706E-2</c:v>
                </c:pt>
                <c:pt idx="12563" formatCode="General">
                  <c:v>6.9126019653171E-2</c:v>
                </c:pt>
                <c:pt idx="12564" formatCode="General">
                  <c:v>4.8951326904283901E-2</c:v>
                </c:pt>
                <c:pt idx="12565" formatCode="General">
                  <c:v>2.8355031527982098E-2</c:v>
                </c:pt>
                <c:pt idx="12566" formatCode="General">
                  <c:v>9.1108898291887199E-3</c:v>
                </c:pt>
                <c:pt idx="12567" formatCode="General">
                  <c:v>-7.3578650291527903E-3</c:v>
                </c:pt>
                <c:pt idx="12568" formatCode="General">
                  <c:v>-2.0171931781185402E-2</c:v>
                </c:pt>
                <c:pt idx="12569" formatCode="General">
                  <c:v>-2.9272937411023499E-2</c:v>
                </c:pt>
                <c:pt idx="12570" formatCode="General">
                  <c:v>-3.4706452792796501E-2</c:v>
                </c:pt>
                <c:pt idx="12571" formatCode="General">
                  <c:v>-3.5631976969023003E-2</c:v>
                </c:pt>
                <c:pt idx="12572" formatCode="General">
                  <c:v>-3.2609657471674103E-2</c:v>
                </c:pt>
                <c:pt idx="12573" formatCode="General">
                  <c:v>-2.67572133142705E-2</c:v>
                </c:pt>
                <c:pt idx="12574" formatCode="General">
                  <c:v>-1.9340154287752698E-2</c:v>
                </c:pt>
                <c:pt idx="12575" formatCode="General">
                  <c:v>-1.17734021220338E-2</c:v>
                </c:pt>
                <c:pt idx="12576" formatCode="General">
                  <c:v>-4.0215158431262102E-3</c:v>
                </c:pt>
                <c:pt idx="12577" formatCode="General">
                  <c:v>3.9222284463755804E-3</c:v>
                </c:pt>
                <c:pt idx="12578" formatCode="General">
                  <c:v>1.09395349138791E-2</c:v>
                </c:pt>
                <c:pt idx="12579" formatCode="General">
                  <c:v>1.62953181201747E-2</c:v>
                </c:pt>
                <c:pt idx="12580" formatCode="General">
                  <c:v>1.9981040757922799E-2</c:v>
                </c:pt>
                <c:pt idx="12581" formatCode="General">
                  <c:v>2.21243422238157E-2</c:v>
                </c:pt>
                <c:pt idx="12582" formatCode="General">
                  <c:v>2.3536615776835398E-2</c:v>
                </c:pt>
                <c:pt idx="12583" formatCode="General">
                  <c:v>2.5089926827709899E-2</c:v>
                </c:pt>
                <c:pt idx="12584" formatCode="General">
                  <c:v>2.6612424517330799E-2</c:v>
                </c:pt>
                <c:pt idx="12585" formatCode="General">
                  <c:v>2.8235321151634799E-2</c:v>
                </c:pt>
                <c:pt idx="12586" formatCode="General">
                  <c:v>3.0349351939854E-2</c:v>
                </c:pt>
                <c:pt idx="12587" formatCode="General">
                  <c:v>3.2882392202999898E-2</c:v>
                </c:pt>
                <c:pt idx="12588" formatCode="General">
                  <c:v>3.5516840314157097E-2</c:v>
                </c:pt>
                <c:pt idx="12589" formatCode="General">
                  <c:v>3.7973664240751902E-2</c:v>
                </c:pt>
                <c:pt idx="12590" formatCode="General">
                  <c:v>4.0209783018669697E-2</c:v>
                </c:pt>
                <c:pt idx="12591" formatCode="General">
                  <c:v>4.2287568861277103E-2</c:v>
                </c:pt>
                <c:pt idx="12592" formatCode="General">
                  <c:v>4.2918391372344801E-2</c:v>
                </c:pt>
                <c:pt idx="12593" formatCode="General">
                  <c:v>3.97888868156323E-2</c:v>
                </c:pt>
                <c:pt idx="12594" formatCode="General">
                  <c:v>3.29394105819577E-2</c:v>
                </c:pt>
                <c:pt idx="12595" formatCode="General">
                  <c:v>2.4820956691464301E-2</c:v>
                </c:pt>
                <c:pt idx="12596" formatCode="General">
                  <c:v>1.6810254679046899E-2</c:v>
                </c:pt>
                <c:pt idx="12597" formatCode="General">
                  <c:v>8.7236123908818203E-3</c:v>
                </c:pt>
                <c:pt idx="12598" formatCode="General">
                  <c:v>9.8363025121157095E-4</c:v>
                </c:pt>
                <c:pt idx="12599" formatCode="General">
                  <c:v>-6.35271434304404E-3</c:v>
                </c:pt>
                <c:pt idx="12600" formatCode="General">
                  <c:v>-1.4065147606703099E-2</c:v>
                </c:pt>
                <c:pt idx="12601" formatCode="General">
                  <c:v>-2.2137437889006802E-2</c:v>
                </c:pt>
                <c:pt idx="12602" formatCode="General">
                  <c:v>-3.05138591837836E-2</c:v>
                </c:pt>
                <c:pt idx="12603" formatCode="General">
                  <c:v>-3.91858045797858E-2</c:v>
                </c:pt>
                <c:pt idx="12604" formatCode="General">
                  <c:v>-4.7403558595283203E-2</c:v>
                </c:pt>
                <c:pt idx="12605" formatCode="General">
                  <c:v>-5.4935676289191201E-2</c:v>
                </c:pt>
                <c:pt idx="12606" formatCode="General">
                  <c:v>-6.1148501498237598E-2</c:v>
                </c:pt>
                <c:pt idx="12607" formatCode="General">
                  <c:v>-6.5626348199905593E-2</c:v>
                </c:pt>
                <c:pt idx="12608" formatCode="General">
                  <c:v>-6.9312955360027101E-2</c:v>
                </c:pt>
                <c:pt idx="12609" formatCode="General">
                  <c:v>-7.2174823642242703E-2</c:v>
                </c:pt>
                <c:pt idx="12610" formatCode="General">
                  <c:v>-7.4119234198066306E-2</c:v>
                </c:pt>
                <c:pt idx="12611" formatCode="General">
                  <c:v>-7.56337052115751E-2</c:v>
                </c:pt>
                <c:pt idx="12612" formatCode="General">
                  <c:v>-7.5932832590085902E-2</c:v>
                </c:pt>
                <c:pt idx="12613" formatCode="General">
                  <c:v>-7.4132143307478596E-2</c:v>
                </c:pt>
                <c:pt idx="12614" formatCode="General">
                  <c:v>-7.01753398628851E-2</c:v>
                </c:pt>
                <c:pt idx="12615" formatCode="General">
                  <c:v>-6.4515576362633997E-2</c:v>
                </c:pt>
                <c:pt idx="12616" formatCode="General">
                  <c:v>-5.8178067422124898E-2</c:v>
                </c:pt>
                <c:pt idx="12617" formatCode="General">
                  <c:v>-5.2042493901385899E-2</c:v>
                </c:pt>
                <c:pt idx="12618" formatCode="General">
                  <c:v>-4.6465764969625803E-2</c:v>
                </c:pt>
                <c:pt idx="12619" formatCode="General">
                  <c:v>-4.2175235102561097E-2</c:v>
                </c:pt>
                <c:pt idx="12620" formatCode="General">
                  <c:v>-3.9001832749166597E-2</c:v>
                </c:pt>
                <c:pt idx="12621" formatCode="General">
                  <c:v>-3.5752847815156398E-2</c:v>
                </c:pt>
                <c:pt idx="12622" formatCode="General">
                  <c:v>-3.2103084690817699E-2</c:v>
                </c:pt>
                <c:pt idx="12623" formatCode="General">
                  <c:v>-2.97313702687328E-2</c:v>
                </c:pt>
                <c:pt idx="12624" formatCode="General">
                  <c:v>-2.9724651798674499E-2</c:v>
                </c:pt>
                <c:pt idx="12625" formatCode="General">
                  <c:v>-3.0450403319652802E-2</c:v>
                </c:pt>
                <c:pt idx="12626" formatCode="General">
                  <c:v>-3.0727220121562301E-2</c:v>
                </c:pt>
                <c:pt idx="12627" formatCode="General">
                  <c:v>-3.1267405716250099E-2</c:v>
                </c:pt>
                <c:pt idx="12628" formatCode="General">
                  <c:v>-3.3517466781994E-2</c:v>
                </c:pt>
                <c:pt idx="12629" formatCode="General">
                  <c:v>-3.8323785765868E-2</c:v>
                </c:pt>
                <c:pt idx="12630" formatCode="General">
                  <c:v>-4.4865595072479697E-2</c:v>
                </c:pt>
                <c:pt idx="12631" formatCode="General">
                  <c:v>-5.1489175804997699E-2</c:v>
                </c:pt>
                <c:pt idx="12632" formatCode="General">
                  <c:v>-5.7154416555775397E-2</c:v>
                </c:pt>
                <c:pt idx="12633" formatCode="General">
                  <c:v>-6.1349185842729401E-2</c:v>
                </c:pt>
                <c:pt idx="12634" formatCode="General">
                  <c:v>-6.3761825263074404E-2</c:v>
                </c:pt>
                <c:pt idx="12635" formatCode="General">
                  <c:v>-6.4067968191205998E-2</c:v>
                </c:pt>
                <c:pt idx="12636" formatCode="General">
                  <c:v>-6.2318755225438498E-2</c:v>
                </c:pt>
                <c:pt idx="12637" formatCode="General">
                  <c:v>-5.9277794815110502E-2</c:v>
                </c:pt>
                <c:pt idx="12638" formatCode="General">
                  <c:v>-5.6272294435231601E-2</c:v>
                </c:pt>
                <c:pt idx="12639" formatCode="General">
                  <c:v>-5.3464499285849398E-2</c:v>
                </c:pt>
                <c:pt idx="12640" formatCode="General">
                  <c:v>-5.0471488650990999E-2</c:v>
                </c:pt>
                <c:pt idx="12641" formatCode="General">
                  <c:v>-4.7414472719309E-2</c:v>
                </c:pt>
                <c:pt idx="12642" formatCode="General">
                  <c:v>-4.3915495045603797E-2</c:v>
                </c:pt>
                <c:pt idx="12643" formatCode="General">
                  <c:v>-3.9869971000284499E-2</c:v>
                </c:pt>
                <c:pt idx="12644" formatCode="General">
                  <c:v>-3.5819985369130503E-2</c:v>
                </c:pt>
                <c:pt idx="12645" formatCode="General">
                  <c:v>-3.2082724198184198E-2</c:v>
                </c:pt>
                <c:pt idx="12646" formatCode="General">
                  <c:v>-2.8388832151202199E-2</c:v>
                </c:pt>
                <c:pt idx="12647" formatCode="General">
                  <c:v>-2.5896394087386001E-2</c:v>
                </c:pt>
                <c:pt idx="12648" formatCode="General">
                  <c:v>-2.5485499322045801E-2</c:v>
                </c:pt>
                <c:pt idx="12649" formatCode="General">
                  <c:v>-2.6196564851600001E-2</c:v>
                </c:pt>
                <c:pt idx="12650" formatCode="General">
                  <c:v>-2.7741268954489098E-2</c:v>
                </c:pt>
                <c:pt idx="12651" formatCode="General">
                  <c:v>-2.9586850582824401E-2</c:v>
                </c:pt>
                <c:pt idx="12652" formatCode="General">
                  <c:v>-3.1431362495980497E-2</c:v>
                </c:pt>
                <c:pt idx="12653" formatCode="General">
                  <c:v>-3.3587921361452597E-2</c:v>
                </c:pt>
                <c:pt idx="12654" formatCode="General">
                  <c:v>-3.5739352782788197E-2</c:v>
                </c:pt>
                <c:pt idx="12655" formatCode="General">
                  <c:v>-3.7506741461150801E-2</c:v>
                </c:pt>
                <c:pt idx="12656" formatCode="General">
                  <c:v>-3.8189684327957697E-2</c:v>
                </c:pt>
                <c:pt idx="12657" formatCode="General">
                  <c:v>-3.7200649630206598E-2</c:v>
                </c:pt>
                <c:pt idx="12658" formatCode="General">
                  <c:v>-3.5081131018683397E-2</c:v>
                </c:pt>
                <c:pt idx="12659" formatCode="General">
                  <c:v>-3.1385957417108201E-2</c:v>
                </c:pt>
                <c:pt idx="12660" formatCode="General">
                  <c:v>-2.4680125764181601E-2</c:v>
                </c:pt>
                <c:pt idx="12661" formatCode="General">
                  <c:v>-1.52314650556215E-2</c:v>
                </c:pt>
                <c:pt idx="12662" formatCode="General">
                  <c:v>-4.3453648935903996E-3</c:v>
                </c:pt>
                <c:pt idx="12663" formatCode="General">
                  <c:v>7.2531594159019998E-3</c:v>
                </c:pt>
                <c:pt idx="12664" formatCode="General">
                  <c:v>1.9210026638265001E-2</c:v>
                </c:pt>
                <c:pt idx="12665" formatCode="General">
                  <c:v>3.1755211664167497E-2</c:v>
                </c:pt>
                <c:pt idx="12666" formatCode="General">
                  <c:v>4.5487213726715402E-2</c:v>
                </c:pt>
                <c:pt idx="12667" formatCode="General">
                  <c:v>5.95606282997687E-2</c:v>
                </c:pt>
                <c:pt idx="12668" formatCode="General">
                  <c:v>7.2360206128370505E-2</c:v>
                </c:pt>
                <c:pt idx="12669" formatCode="General">
                  <c:v>8.4244324582658903E-2</c:v>
                </c:pt>
                <c:pt idx="12670" formatCode="General">
                  <c:v>9.6171512263902498E-2</c:v>
                </c:pt>
                <c:pt idx="12671" formatCode="General">
                  <c:v>0.107597435865669</c:v>
                </c:pt>
                <c:pt idx="12672" formatCode="General">
                  <c:v>0.11674645316085799</c:v>
                </c:pt>
                <c:pt idx="12673" formatCode="General">
                  <c:v>0.122302618729575</c:v>
                </c:pt>
                <c:pt idx="12674" formatCode="General">
                  <c:v>0.124799497912881</c:v>
                </c:pt>
                <c:pt idx="12675" formatCode="General">
                  <c:v>0.12509749828104599</c:v>
                </c:pt>
                <c:pt idx="12676" formatCode="General">
                  <c:v>0.123235537632057</c:v>
                </c:pt>
                <c:pt idx="12677" formatCode="General">
                  <c:v>0.118772552889041</c:v>
                </c:pt>
                <c:pt idx="12678" formatCode="General">
                  <c:v>0.11119555279439899</c:v>
                </c:pt>
                <c:pt idx="12679" formatCode="General">
                  <c:v>0.100673030030793</c:v>
                </c:pt>
                <c:pt idx="12680" formatCode="General">
                  <c:v>8.7890120545247793E-2</c:v>
                </c:pt>
                <c:pt idx="12681" formatCode="General">
                  <c:v>7.3092814630510497E-2</c:v>
                </c:pt>
                <c:pt idx="12682" formatCode="General">
                  <c:v>5.7767033192446499E-2</c:v>
                </c:pt>
                <c:pt idx="12683" formatCode="General">
                  <c:v>4.4159043173994203E-2</c:v>
                </c:pt>
                <c:pt idx="12684" formatCode="General">
                  <c:v>3.2402705529395497E-2</c:v>
                </c:pt>
                <c:pt idx="12685" formatCode="General">
                  <c:v>2.1643495910926801E-2</c:v>
                </c:pt>
                <c:pt idx="12686" formatCode="General">
                  <c:v>1.2566483354877299E-2</c:v>
                </c:pt>
                <c:pt idx="12687" formatCode="General">
                  <c:v>6.1649190847434202E-3</c:v>
                </c:pt>
                <c:pt idx="12688" formatCode="General">
                  <c:v>1.84204356377098E-3</c:v>
                </c:pt>
                <c:pt idx="12689" formatCode="General">
                  <c:v>-1.62447687135755E-3</c:v>
                </c:pt>
                <c:pt idx="12690" formatCode="General">
                  <c:v>-4.7000681419582403E-3</c:v>
                </c:pt>
                <c:pt idx="12691" formatCode="General">
                  <c:v>-7.5090507945246299E-3</c:v>
                </c:pt>
                <c:pt idx="12692" formatCode="General">
                  <c:v>-9.8082520742532892E-3</c:v>
                </c:pt>
                <c:pt idx="12693" formatCode="General">
                  <c:v>-1.1209517361173701E-2</c:v>
                </c:pt>
                <c:pt idx="12694" formatCode="General">
                  <c:v>-1.1170681548363899E-2</c:v>
                </c:pt>
                <c:pt idx="12695" formatCode="General">
                  <c:v>-8.8754427463214203E-3</c:v>
                </c:pt>
                <c:pt idx="12696" formatCode="General">
                  <c:v>-4.3856726142307801E-3</c:v>
                </c:pt>
                <c:pt idx="12697" formatCode="General">
                  <c:v>2.8011832785974E-3</c:v>
                </c:pt>
                <c:pt idx="12698" formatCode="General">
                  <c:v>1.35196751458222E-2</c:v>
                </c:pt>
                <c:pt idx="12699" formatCode="General">
                  <c:v>2.6691015086202301E-2</c:v>
                </c:pt>
                <c:pt idx="12700" formatCode="General">
                  <c:v>4.0372448517642899E-2</c:v>
                </c:pt>
                <c:pt idx="12701" formatCode="General">
                  <c:v>5.3422785045887003E-2</c:v>
                </c:pt>
                <c:pt idx="12702" formatCode="General">
                  <c:v>6.5100630321358696E-2</c:v>
                </c:pt>
                <c:pt idx="12703" formatCode="General">
                  <c:v>7.3635528179789494E-2</c:v>
                </c:pt>
                <c:pt idx="12704" formatCode="General">
                  <c:v>7.8469762570307799E-2</c:v>
                </c:pt>
                <c:pt idx="12705" formatCode="General">
                  <c:v>8.0728340677683003E-2</c:v>
                </c:pt>
                <c:pt idx="12706" formatCode="General">
                  <c:v>8.0496859143989102E-2</c:v>
                </c:pt>
                <c:pt idx="12707" formatCode="General">
                  <c:v>7.7269072222894405E-2</c:v>
                </c:pt>
                <c:pt idx="12708" formatCode="General">
                  <c:v>7.0149542408689702E-2</c:v>
                </c:pt>
                <c:pt idx="12709" formatCode="General">
                  <c:v>5.8537193028191603E-2</c:v>
                </c:pt>
                <c:pt idx="12710" formatCode="General">
                  <c:v>4.2262352755056798E-2</c:v>
                </c:pt>
                <c:pt idx="12711" formatCode="General">
                  <c:v>2.2036034990839101E-2</c:v>
                </c:pt>
                <c:pt idx="12712" formatCode="General">
                  <c:v>-2.0351744354072599E-4</c:v>
                </c:pt>
                <c:pt idx="12713" formatCode="General">
                  <c:v>-2.2648286507988599E-2</c:v>
                </c:pt>
                <c:pt idx="12714" formatCode="General">
                  <c:v>-4.3728835490637302E-2</c:v>
                </c:pt>
                <c:pt idx="12715" formatCode="General">
                  <c:v>-6.2936381755149901E-2</c:v>
                </c:pt>
                <c:pt idx="12716" formatCode="General">
                  <c:v>-8.0717295506922096E-2</c:v>
                </c:pt>
                <c:pt idx="12717" formatCode="General">
                  <c:v>-9.7102546109103793E-2</c:v>
                </c:pt>
                <c:pt idx="12718" formatCode="General">
                  <c:v>-0.11112213540218201</c:v>
                </c:pt>
                <c:pt idx="12719" formatCode="General">
                  <c:v>-0.120924074476652</c:v>
                </c:pt>
                <c:pt idx="12720" formatCode="General">
                  <c:v>-0.12562997652605901</c:v>
                </c:pt>
                <c:pt idx="12721" formatCode="General">
                  <c:v>-0.125923446393093</c:v>
                </c:pt>
                <c:pt idx="12722" formatCode="General">
                  <c:v>-0.123138666332644</c:v>
                </c:pt>
                <c:pt idx="12723" formatCode="General">
                  <c:v>-0.11736750453252601</c:v>
                </c:pt>
                <c:pt idx="12724" formatCode="General">
                  <c:v>-0.108003959454076</c:v>
                </c:pt>
                <c:pt idx="12725" formatCode="General">
                  <c:v>-9.5159425987865698E-2</c:v>
                </c:pt>
                <c:pt idx="12726" formatCode="General">
                  <c:v>-7.8870391051656996E-2</c:v>
                </c:pt>
                <c:pt idx="12727" formatCode="General">
                  <c:v>-5.9774353164608801E-2</c:v>
                </c:pt>
                <c:pt idx="12728" formatCode="General">
                  <c:v>-3.9022083442883299E-2</c:v>
                </c:pt>
                <c:pt idx="12729" formatCode="General">
                  <c:v>-1.7915156447949599E-2</c:v>
                </c:pt>
                <c:pt idx="12730" formatCode="General">
                  <c:v>2.2959574894705201E-3</c:v>
                </c:pt>
                <c:pt idx="12731" formatCode="General">
                  <c:v>2.0396200604315899E-2</c:v>
                </c:pt>
                <c:pt idx="12732" formatCode="General">
                  <c:v>3.5277009958225698E-2</c:v>
                </c:pt>
                <c:pt idx="12733" formatCode="General">
                  <c:v>4.6702336595156303E-2</c:v>
                </c:pt>
                <c:pt idx="12734" formatCode="General">
                  <c:v>5.5038440664552699E-2</c:v>
                </c:pt>
                <c:pt idx="12735" formatCode="General">
                  <c:v>5.9853337609987498E-2</c:v>
                </c:pt>
                <c:pt idx="12736" formatCode="General">
                  <c:v>6.0406869657492597E-2</c:v>
                </c:pt>
                <c:pt idx="12737" formatCode="General">
                  <c:v>5.67312779506602E-2</c:v>
                </c:pt>
                <c:pt idx="12738" formatCode="General">
                  <c:v>4.9811563784172799E-2</c:v>
                </c:pt>
                <c:pt idx="12739" formatCode="General">
                  <c:v>4.2353031149059701E-2</c:v>
                </c:pt>
                <c:pt idx="12740" formatCode="General">
                  <c:v>3.6316256989349899E-2</c:v>
                </c:pt>
                <c:pt idx="12741" formatCode="General">
                  <c:v>3.1325641771494502E-2</c:v>
                </c:pt>
                <c:pt idx="12742" formatCode="General">
                  <c:v>2.6194554614193899E-2</c:v>
                </c:pt>
                <c:pt idx="12743" formatCode="General">
                  <c:v>2.0492608778360899E-2</c:v>
                </c:pt>
                <c:pt idx="12744" formatCode="General">
                  <c:v>1.5339373430513699E-2</c:v>
                </c:pt>
                <c:pt idx="12745" formatCode="General">
                  <c:v>1.1392667673011499E-2</c:v>
                </c:pt>
                <c:pt idx="12746" formatCode="General">
                  <c:v>8.1607778978233705E-3</c:v>
                </c:pt>
                <c:pt idx="12747" formatCode="General">
                  <c:v>5.6427002326183201E-3</c:v>
                </c:pt>
                <c:pt idx="12748" formatCode="General">
                  <c:v>3.4773203603109299E-3</c:v>
                </c:pt>
                <c:pt idx="12749" formatCode="General">
                  <c:v>1.33175556580034E-3</c:v>
                </c:pt>
                <c:pt idx="12750" formatCode="General">
                  <c:v>-2.7650355510276301E-4</c:v>
                </c:pt>
                <c:pt idx="12751" formatCode="General">
                  <c:v>-1.2253726414246E-3</c:v>
                </c:pt>
                <c:pt idx="12752" formatCode="General">
                  <c:v>-2.2320184605940699E-3</c:v>
                </c:pt>
                <c:pt idx="12753" formatCode="General">
                  <c:v>-3.61905224531219E-3</c:v>
                </c:pt>
                <c:pt idx="12754" formatCode="General">
                  <c:v>-4.8348154259991198E-3</c:v>
                </c:pt>
                <c:pt idx="12755" formatCode="General">
                  <c:v>-5.88559233279198E-3</c:v>
                </c:pt>
                <c:pt idx="12756" formatCode="General">
                  <c:v>-6.79466422257923E-3</c:v>
                </c:pt>
                <c:pt idx="12757" formatCode="General">
                  <c:v>-8.0174719572043193E-3</c:v>
                </c:pt>
                <c:pt idx="12758" formatCode="General">
                  <c:v>-9.4822738070499991E-3</c:v>
                </c:pt>
                <c:pt idx="12759" formatCode="General">
                  <c:v>-1.0596914700506501E-2</c:v>
                </c:pt>
                <c:pt idx="12760" formatCode="General">
                  <c:v>-1.1876845195944299E-2</c:v>
                </c:pt>
                <c:pt idx="12761" formatCode="General">
                  <c:v>-1.3869369024566701E-2</c:v>
                </c:pt>
                <c:pt idx="12762" formatCode="General">
                  <c:v>-1.61159428924726E-2</c:v>
                </c:pt>
                <c:pt idx="12763" formatCode="General">
                  <c:v>-1.8397364973526498E-2</c:v>
                </c:pt>
                <c:pt idx="12764" formatCode="General">
                  <c:v>-2.0774407544197099E-2</c:v>
                </c:pt>
                <c:pt idx="12765" formatCode="General">
                  <c:v>-2.21108443990456E-2</c:v>
                </c:pt>
                <c:pt idx="12766" formatCode="General">
                  <c:v>-2.2010052730689601E-2</c:v>
                </c:pt>
                <c:pt idx="12767" formatCode="General">
                  <c:v>-2.1637834012230399E-2</c:v>
                </c:pt>
                <c:pt idx="12768" formatCode="General">
                  <c:v>-2.22234524059471E-2</c:v>
                </c:pt>
                <c:pt idx="12769" formatCode="General">
                  <c:v>-2.2985857888030901E-2</c:v>
                </c:pt>
                <c:pt idx="12770" formatCode="General">
                  <c:v>-2.2104385585364799E-2</c:v>
                </c:pt>
                <c:pt idx="12771" formatCode="General">
                  <c:v>-1.9784475139829501E-2</c:v>
                </c:pt>
                <c:pt idx="12772" formatCode="General">
                  <c:v>-1.7557020845427901E-2</c:v>
                </c:pt>
                <c:pt idx="12773" formatCode="General">
                  <c:v>-1.6435446809401101E-2</c:v>
                </c:pt>
                <c:pt idx="12774" formatCode="General">
                  <c:v>-1.6479666528709001E-2</c:v>
                </c:pt>
                <c:pt idx="12775" formatCode="General">
                  <c:v>-1.67147931957644E-2</c:v>
                </c:pt>
                <c:pt idx="12776" formatCode="General">
                  <c:v>-1.6516453408503402E-2</c:v>
                </c:pt>
                <c:pt idx="12777" formatCode="General">
                  <c:v>-1.5805832332189299E-2</c:v>
                </c:pt>
                <c:pt idx="12778" formatCode="General">
                  <c:v>-1.5122002150126599E-2</c:v>
                </c:pt>
                <c:pt idx="12779" formatCode="General">
                  <c:v>-1.5322828488678299E-2</c:v>
                </c:pt>
                <c:pt idx="12780" formatCode="General">
                  <c:v>-1.5781495718295801E-2</c:v>
                </c:pt>
                <c:pt idx="12781" formatCode="General">
                  <c:v>-1.5507518588103199E-2</c:v>
                </c:pt>
                <c:pt idx="12782" formatCode="General">
                  <c:v>-1.5094812885466E-2</c:v>
                </c:pt>
                <c:pt idx="12783" formatCode="General">
                  <c:v>-1.4313671228624701E-2</c:v>
                </c:pt>
                <c:pt idx="12784" formatCode="General">
                  <c:v>-1.19244356349656E-2</c:v>
                </c:pt>
                <c:pt idx="12785" formatCode="General">
                  <c:v>-7.9832608330468093E-3</c:v>
                </c:pt>
                <c:pt idx="12786" formatCode="General">
                  <c:v>-4.31046544506445E-3</c:v>
                </c:pt>
                <c:pt idx="12787" formatCode="General">
                  <c:v>-2.08168193754315E-3</c:v>
                </c:pt>
                <c:pt idx="12788" formatCode="General">
                  <c:v>-6.0511063022419104E-4</c:v>
                </c:pt>
                <c:pt idx="12789" formatCode="General">
                  <c:v>6.0185340034790203E-4</c:v>
                </c:pt>
                <c:pt idx="12790" formatCode="General">
                  <c:v>2.44850509281951E-3</c:v>
                </c:pt>
                <c:pt idx="12791" formatCode="General">
                  <c:v>5.5395903607788396E-3</c:v>
                </c:pt>
                <c:pt idx="12792" formatCode="General">
                  <c:v>9.75225171928348E-3</c:v>
                </c:pt>
                <c:pt idx="12793" formatCode="General">
                  <c:v>1.4600369333595599E-2</c:v>
                </c:pt>
                <c:pt idx="12794" formatCode="General">
                  <c:v>1.8795957627155101E-2</c:v>
                </c:pt>
                <c:pt idx="12795" formatCode="General">
                  <c:v>2.1701710546531101E-2</c:v>
                </c:pt>
                <c:pt idx="12796" formatCode="General">
                  <c:v>2.44668337061224E-2</c:v>
                </c:pt>
                <c:pt idx="12797" formatCode="General">
                  <c:v>2.8318494891342499E-2</c:v>
                </c:pt>
                <c:pt idx="12798" formatCode="General">
                  <c:v>3.2289600978739001E-2</c:v>
                </c:pt>
                <c:pt idx="12799" formatCode="General">
                  <c:v>3.562553741077E-2</c:v>
                </c:pt>
                <c:pt idx="12800" formatCode="General">
                  <c:v>3.8540645428437E-2</c:v>
                </c:pt>
                <c:pt idx="12801" formatCode="General">
                  <c:v>4.1222100288062398E-2</c:v>
                </c:pt>
                <c:pt idx="12802" formatCode="General">
                  <c:v>4.4329047789351601E-2</c:v>
                </c:pt>
                <c:pt idx="12803" formatCode="General">
                  <c:v>4.7476682549219502E-2</c:v>
                </c:pt>
                <c:pt idx="12804" formatCode="General">
                  <c:v>5.0000917378314101E-2</c:v>
                </c:pt>
                <c:pt idx="12805" formatCode="General">
                  <c:v>5.2342937718027602E-2</c:v>
                </c:pt>
                <c:pt idx="12806" formatCode="General">
                  <c:v>5.4824827090038698E-2</c:v>
                </c:pt>
                <c:pt idx="12807" formatCode="General">
                  <c:v>5.6962059396660297E-2</c:v>
                </c:pt>
                <c:pt idx="12808" formatCode="General">
                  <c:v>5.7122116486176003E-2</c:v>
                </c:pt>
                <c:pt idx="12809" formatCode="General">
                  <c:v>5.3959261722541098E-2</c:v>
                </c:pt>
                <c:pt idx="12810" formatCode="General">
                  <c:v>4.8107545894303001E-2</c:v>
                </c:pt>
                <c:pt idx="12811" formatCode="General">
                  <c:v>4.0117721527604899E-2</c:v>
                </c:pt>
                <c:pt idx="12812" formatCode="General">
                  <c:v>2.9724843338987599E-2</c:v>
                </c:pt>
                <c:pt idx="12813" formatCode="General">
                  <c:v>1.7898693657418301E-2</c:v>
                </c:pt>
                <c:pt idx="12814" formatCode="General">
                  <c:v>5.65519722203552E-3</c:v>
                </c:pt>
                <c:pt idx="12815" formatCode="General">
                  <c:v>-7.7082827316224704E-3</c:v>
                </c:pt>
                <c:pt idx="12816" formatCode="General">
                  <c:v>-2.2092380129942499E-2</c:v>
                </c:pt>
                <c:pt idx="12817" formatCode="General">
                  <c:v>-3.6150105466524501E-2</c:v>
                </c:pt>
                <c:pt idx="12818" formatCode="General">
                  <c:v>-4.9914490265598903E-2</c:v>
                </c:pt>
                <c:pt idx="12819" formatCode="General">
                  <c:v>-6.3683661067200706E-2</c:v>
                </c:pt>
                <c:pt idx="12820" formatCode="General">
                  <c:v>-7.7494877071725699E-2</c:v>
                </c:pt>
                <c:pt idx="12821" formatCode="General">
                  <c:v>-9.0936735063291502E-2</c:v>
                </c:pt>
                <c:pt idx="12822" formatCode="General">
                  <c:v>-0.102667675894673</c:v>
                </c:pt>
                <c:pt idx="12823" formatCode="General">
                  <c:v>-0.111612565679263</c:v>
                </c:pt>
                <c:pt idx="12824" formatCode="General">
                  <c:v>-0.116656721849949</c:v>
                </c:pt>
                <c:pt idx="12825" formatCode="General">
                  <c:v>-0.117511861424079</c:v>
                </c:pt>
                <c:pt idx="12826" formatCode="General">
                  <c:v>-0.114432300798143</c:v>
                </c:pt>
                <c:pt idx="12827" formatCode="General">
                  <c:v>-0.10733409410990601</c:v>
                </c:pt>
                <c:pt idx="12828" formatCode="General">
                  <c:v>-9.7091226303449504E-2</c:v>
                </c:pt>
                <c:pt idx="12829" formatCode="General">
                  <c:v>-8.4816292121911802E-2</c:v>
                </c:pt>
                <c:pt idx="12830" formatCode="General">
                  <c:v>-7.1873341575428504E-2</c:v>
                </c:pt>
                <c:pt idx="12831" formatCode="General">
                  <c:v>-5.9287854017994898E-2</c:v>
                </c:pt>
                <c:pt idx="12832" formatCode="General">
                  <c:v>-4.6018351502468101E-2</c:v>
                </c:pt>
                <c:pt idx="12833" formatCode="General">
                  <c:v>-3.1616015997559102E-2</c:v>
                </c:pt>
                <c:pt idx="12834" formatCode="General">
                  <c:v>-1.6497761771438E-2</c:v>
                </c:pt>
                <c:pt idx="12835" formatCode="General">
                  <c:v>-8.5082167842811098E-4</c:v>
                </c:pt>
                <c:pt idx="12836" formatCode="General">
                  <c:v>1.4087984074516301E-2</c:v>
                </c:pt>
                <c:pt idx="12837" formatCode="General">
                  <c:v>2.6423998446350801E-2</c:v>
                </c:pt>
                <c:pt idx="12838" formatCode="General">
                  <c:v>3.5362880987486398E-2</c:v>
                </c:pt>
                <c:pt idx="12839" formatCode="General">
                  <c:v>4.21330044502655E-2</c:v>
                </c:pt>
                <c:pt idx="12840" formatCode="General">
                  <c:v>4.83262686144229E-2</c:v>
                </c:pt>
                <c:pt idx="12841" formatCode="General">
                  <c:v>5.3764354644647697E-2</c:v>
                </c:pt>
                <c:pt idx="12842" formatCode="General">
                  <c:v>5.7128608451773102E-2</c:v>
                </c:pt>
                <c:pt idx="12843" formatCode="General">
                  <c:v>5.8471112620325699E-2</c:v>
                </c:pt>
                <c:pt idx="12844" formatCode="General">
                  <c:v>5.8504357565148997E-2</c:v>
                </c:pt>
                <c:pt idx="12845" formatCode="General">
                  <c:v>5.6794300858338302E-2</c:v>
                </c:pt>
                <c:pt idx="12846" formatCode="General">
                  <c:v>5.2980360205958699E-2</c:v>
                </c:pt>
                <c:pt idx="12847" formatCode="General">
                  <c:v>4.8451944210392298E-2</c:v>
                </c:pt>
                <c:pt idx="12848" formatCode="General">
                  <c:v>4.4361529513704E-2</c:v>
                </c:pt>
                <c:pt idx="12849" formatCode="General">
                  <c:v>4.0441624119977197E-2</c:v>
                </c:pt>
                <c:pt idx="12850" formatCode="General">
                  <c:v>3.6794508827907399E-2</c:v>
                </c:pt>
                <c:pt idx="12851" formatCode="General">
                  <c:v>3.3610461036775098E-2</c:v>
                </c:pt>
                <c:pt idx="12852" formatCode="General">
                  <c:v>3.0193152209951401E-2</c:v>
                </c:pt>
                <c:pt idx="12853" formatCode="General">
                  <c:v>2.6205825625259201E-2</c:v>
                </c:pt>
                <c:pt idx="12854" formatCode="General">
                  <c:v>2.2208218168174601E-2</c:v>
                </c:pt>
                <c:pt idx="12855" formatCode="General">
                  <c:v>1.8241442751525901E-2</c:v>
                </c:pt>
                <c:pt idx="12856" formatCode="General">
                  <c:v>1.45141420641096E-2</c:v>
                </c:pt>
                <c:pt idx="12857" formatCode="General">
                  <c:v>1.14067734803193E-2</c:v>
                </c:pt>
                <c:pt idx="12858" formatCode="General">
                  <c:v>8.8828565435732799E-3</c:v>
                </c:pt>
                <c:pt idx="12859" formatCode="General">
                  <c:v>8.04831540538593E-3</c:v>
                </c:pt>
                <c:pt idx="12860" formatCode="General">
                  <c:v>8.5510681164625794E-3</c:v>
                </c:pt>
                <c:pt idx="12861" formatCode="General">
                  <c:v>8.7987207402580297E-3</c:v>
                </c:pt>
                <c:pt idx="12862" formatCode="General">
                  <c:v>8.9749309612260804E-3</c:v>
                </c:pt>
                <c:pt idx="12863" formatCode="General">
                  <c:v>1.02251476933402E-2</c:v>
                </c:pt>
                <c:pt idx="12864" formatCode="General">
                  <c:v>1.22634352831744E-2</c:v>
                </c:pt>
                <c:pt idx="12865" formatCode="General">
                  <c:v>1.32580924838679E-2</c:v>
                </c:pt>
                <c:pt idx="12866" formatCode="General">
                  <c:v>1.2956026400511E-2</c:v>
                </c:pt>
                <c:pt idx="12867" formatCode="General">
                  <c:v>1.2305826403020199E-2</c:v>
                </c:pt>
                <c:pt idx="12868" formatCode="General">
                  <c:v>1.15770856462044E-2</c:v>
                </c:pt>
                <c:pt idx="12869" formatCode="General">
                  <c:v>1.07161394222853E-2</c:v>
                </c:pt>
                <c:pt idx="12870" formatCode="General">
                  <c:v>1.0381546599238701E-2</c:v>
                </c:pt>
                <c:pt idx="12871" formatCode="General">
                  <c:v>1.00596641123751E-2</c:v>
                </c:pt>
                <c:pt idx="12872" formatCode="General">
                  <c:v>9.6140059398571193E-3</c:v>
                </c:pt>
                <c:pt idx="12873" formatCode="General">
                  <c:v>9.9774760378578808E-3</c:v>
                </c:pt>
                <c:pt idx="12874" formatCode="General">
                  <c:v>1.0897266321503901E-2</c:v>
                </c:pt>
                <c:pt idx="12875" formatCode="General">
                  <c:v>1.2166429552741401E-2</c:v>
                </c:pt>
                <c:pt idx="12876" formatCode="General">
                  <c:v>1.3225820056734E-2</c:v>
                </c:pt>
                <c:pt idx="12877" formatCode="General">
                  <c:v>1.4305125407759601E-2</c:v>
                </c:pt>
                <c:pt idx="12878" formatCode="General">
                  <c:v>1.6266136188633699E-2</c:v>
                </c:pt>
                <c:pt idx="12879" formatCode="General">
                  <c:v>1.88406972760807E-2</c:v>
                </c:pt>
                <c:pt idx="12880" formatCode="General">
                  <c:v>2.0916528480638699E-2</c:v>
                </c:pt>
                <c:pt idx="12881" formatCode="General">
                  <c:v>2.2106803093675E-2</c:v>
                </c:pt>
                <c:pt idx="12882" formatCode="General">
                  <c:v>2.3195563850040801E-2</c:v>
                </c:pt>
                <c:pt idx="12883" formatCode="General">
                  <c:v>2.4774196171200202E-2</c:v>
                </c:pt>
                <c:pt idx="12884" formatCode="General">
                  <c:v>2.6232437377016801E-2</c:v>
                </c:pt>
                <c:pt idx="12885" formatCode="General">
                  <c:v>2.6392294272348401E-2</c:v>
                </c:pt>
                <c:pt idx="12886" formatCode="General">
                  <c:v>2.4738829655384799E-2</c:v>
                </c:pt>
                <c:pt idx="12887" formatCode="General">
                  <c:v>2.0757203043665198E-2</c:v>
                </c:pt>
                <c:pt idx="12888" formatCode="General">
                  <c:v>1.46340021013252E-2</c:v>
                </c:pt>
                <c:pt idx="12889" formatCode="General">
                  <c:v>7.1317711333538803E-3</c:v>
                </c:pt>
                <c:pt idx="12890" formatCode="General">
                  <c:v>-1.6940432083709499E-3</c:v>
                </c:pt>
                <c:pt idx="12891" formatCode="General">
                  <c:v>-1.18149922991418E-2</c:v>
                </c:pt>
                <c:pt idx="12892" formatCode="General">
                  <c:v>-2.22969414893825E-2</c:v>
                </c:pt>
                <c:pt idx="12893" formatCode="General">
                  <c:v>-3.2812014105682602E-2</c:v>
                </c:pt>
                <c:pt idx="12894" formatCode="General">
                  <c:v>-4.2876553639432498E-2</c:v>
                </c:pt>
                <c:pt idx="12895" formatCode="General">
                  <c:v>-5.1480153042421102E-2</c:v>
                </c:pt>
                <c:pt idx="12896" formatCode="General">
                  <c:v>-5.83255499370521E-2</c:v>
                </c:pt>
                <c:pt idx="12897" formatCode="General">
                  <c:v>-6.3001708502099907E-2</c:v>
                </c:pt>
                <c:pt idx="12898" formatCode="General">
                  <c:v>-6.4034304752299404E-2</c:v>
                </c:pt>
                <c:pt idx="12899" formatCode="General">
                  <c:v>-6.1043356986340301E-2</c:v>
                </c:pt>
                <c:pt idx="12900" formatCode="General">
                  <c:v>-5.5418877628495802E-2</c:v>
                </c:pt>
                <c:pt idx="12901" formatCode="General">
                  <c:v>-4.8082107073611997E-2</c:v>
                </c:pt>
                <c:pt idx="12902" formatCode="General">
                  <c:v>-4.0140799373594202E-2</c:v>
                </c:pt>
                <c:pt idx="12903" formatCode="General">
                  <c:v>-3.18462848847035E-2</c:v>
                </c:pt>
                <c:pt idx="12904" formatCode="General">
                  <c:v>-2.3081188577498801E-2</c:v>
                </c:pt>
                <c:pt idx="12905" formatCode="General">
                  <c:v>-1.5599064398398799E-2</c:v>
                </c:pt>
                <c:pt idx="12906" formatCode="General">
                  <c:v>-1.0829876629827E-2</c:v>
                </c:pt>
                <c:pt idx="12907" formatCode="General">
                  <c:v>-8.6361524404476604E-3</c:v>
                </c:pt>
                <c:pt idx="12908" formatCode="General">
                  <c:v>-8.5308600555659697E-3</c:v>
                </c:pt>
                <c:pt idx="12909" formatCode="General">
                  <c:v>-9.78675191566164E-3</c:v>
                </c:pt>
                <c:pt idx="12910" formatCode="General">
                  <c:v>-1.1739455629643099E-2</c:v>
                </c:pt>
                <c:pt idx="12911" formatCode="General">
                  <c:v>-1.3897010511548199E-2</c:v>
                </c:pt>
                <c:pt idx="12912" formatCode="General">
                  <c:v>-1.5657938785700098E-2</c:v>
                </c:pt>
                <c:pt idx="12913" formatCode="General">
                  <c:v>-1.74596457092842E-2</c:v>
                </c:pt>
                <c:pt idx="12914" formatCode="General">
                  <c:v>-1.8885781199445E-2</c:v>
                </c:pt>
                <c:pt idx="12915" formatCode="General">
                  <c:v>-1.9511378897457798E-2</c:v>
                </c:pt>
                <c:pt idx="12916" formatCode="General">
                  <c:v>-1.9263094349311699E-2</c:v>
                </c:pt>
                <c:pt idx="12917" formatCode="General">
                  <c:v>-1.7233530960355001E-2</c:v>
                </c:pt>
                <c:pt idx="12918" formatCode="General">
                  <c:v>-1.40905815833721E-2</c:v>
                </c:pt>
                <c:pt idx="12919" formatCode="General">
                  <c:v>-1.0494294165226599E-2</c:v>
                </c:pt>
                <c:pt idx="12920" formatCode="General">
                  <c:v>-5.7045969931529003E-3</c:v>
                </c:pt>
                <c:pt idx="12921" formatCode="General">
                  <c:v>1.2947198059095001E-3</c:v>
                </c:pt>
                <c:pt idx="12922" formatCode="General">
                  <c:v>1.01115557633453E-2</c:v>
                </c:pt>
                <c:pt idx="12923" formatCode="General">
                  <c:v>1.9471992105312402E-2</c:v>
                </c:pt>
                <c:pt idx="12924" formatCode="General">
                  <c:v>2.83736829340204E-2</c:v>
                </c:pt>
                <c:pt idx="12925" formatCode="General">
                  <c:v>3.6914541394432503E-2</c:v>
                </c:pt>
                <c:pt idx="12926" formatCode="General">
                  <c:v>4.58293292340567E-2</c:v>
                </c:pt>
                <c:pt idx="12927" formatCode="General">
                  <c:v>5.4766024140835E-2</c:v>
                </c:pt>
                <c:pt idx="12928" formatCode="General">
                  <c:v>6.3313392079078601E-2</c:v>
                </c:pt>
                <c:pt idx="12929" formatCode="General">
                  <c:v>7.1166756986625307E-2</c:v>
                </c:pt>
                <c:pt idx="12930" formatCode="General">
                  <c:v>7.6879121222109895E-2</c:v>
                </c:pt>
                <c:pt idx="12931" formatCode="General">
                  <c:v>7.9450054870925907E-2</c:v>
                </c:pt>
                <c:pt idx="12932" formatCode="General">
                  <c:v>7.9234133339680102E-2</c:v>
                </c:pt>
                <c:pt idx="12933" formatCode="General">
                  <c:v>7.6057404911950399E-2</c:v>
                </c:pt>
                <c:pt idx="12934" formatCode="General">
                  <c:v>6.9623728213274103E-2</c:v>
                </c:pt>
                <c:pt idx="12935" formatCode="General">
                  <c:v>6.0806574307362603E-2</c:v>
                </c:pt>
                <c:pt idx="12936" formatCode="General">
                  <c:v>5.06734680238424E-2</c:v>
                </c:pt>
                <c:pt idx="12937" formatCode="General">
                  <c:v>3.97563704214738E-2</c:v>
                </c:pt>
                <c:pt idx="12938" formatCode="General">
                  <c:v>2.78114030738894E-2</c:v>
                </c:pt>
                <c:pt idx="12939" formatCode="General">
                  <c:v>1.49756644772006E-2</c:v>
                </c:pt>
                <c:pt idx="12940" formatCode="General">
                  <c:v>2.48044148668857E-3</c:v>
                </c:pt>
                <c:pt idx="12941" formatCode="General">
                  <c:v>-8.1619000533027508E-3</c:v>
                </c:pt>
                <c:pt idx="12942" formatCode="General">
                  <c:v>-1.6374305144660799E-2</c:v>
                </c:pt>
                <c:pt idx="12943" formatCode="General">
                  <c:v>-2.1890533991032201E-2</c:v>
                </c:pt>
                <c:pt idx="12944" formatCode="General">
                  <c:v>-2.4203615895437999E-2</c:v>
                </c:pt>
                <c:pt idx="12945" formatCode="General">
                  <c:v>-2.4227516624852299E-2</c:v>
                </c:pt>
                <c:pt idx="12946" formatCode="General">
                  <c:v>-2.2612234803593801E-2</c:v>
                </c:pt>
                <c:pt idx="12947" formatCode="General">
                  <c:v>-1.8359699463542999E-2</c:v>
                </c:pt>
                <c:pt idx="12948" formatCode="General">
                  <c:v>-1.21640720617346E-2</c:v>
                </c:pt>
                <c:pt idx="12949" formatCode="General">
                  <c:v>-5.9517061589592002E-3</c:v>
                </c:pt>
                <c:pt idx="12950" formatCode="General">
                  <c:v>-5.2862628381498598E-4</c:v>
                </c:pt>
                <c:pt idx="12951" formatCode="General">
                  <c:v>3.9909786893390399E-3</c:v>
                </c:pt>
                <c:pt idx="12952" formatCode="General">
                  <c:v>7.5021374270582497E-3</c:v>
                </c:pt>
                <c:pt idx="12953" formatCode="General">
                  <c:v>9.5241870081840298E-3</c:v>
                </c:pt>
                <c:pt idx="12954" formatCode="General">
                  <c:v>9.93447390817233E-3</c:v>
                </c:pt>
                <c:pt idx="12955" formatCode="General">
                  <c:v>9.0915234955658702E-3</c:v>
                </c:pt>
                <c:pt idx="12956" formatCode="General">
                  <c:v>7.8775211585653104E-3</c:v>
                </c:pt>
                <c:pt idx="12957" formatCode="General">
                  <c:v>7.0031933341292499E-3</c:v>
                </c:pt>
                <c:pt idx="12958" formatCode="General">
                  <c:v>6.5441432283014703E-3</c:v>
                </c:pt>
                <c:pt idx="12959" formatCode="General">
                  <c:v>6.9277100767236796E-3</c:v>
                </c:pt>
                <c:pt idx="12960" formatCode="General">
                  <c:v>8.3517866430392693E-3</c:v>
                </c:pt>
                <c:pt idx="12961" formatCode="General">
                  <c:v>1.04050272598853E-2</c:v>
                </c:pt>
                <c:pt idx="12962" formatCode="General">
                  <c:v>1.25304416360745E-2</c:v>
                </c:pt>
                <c:pt idx="12963" formatCode="General">
                  <c:v>1.41159599396874E-2</c:v>
                </c:pt>
                <c:pt idx="12964" formatCode="General">
                  <c:v>1.4840489024156901E-2</c:v>
                </c:pt>
                <c:pt idx="12965" formatCode="General">
                  <c:v>1.52940407687E-2</c:v>
                </c:pt>
                <c:pt idx="12966" formatCode="General">
                  <c:v>1.55104502992649E-2</c:v>
                </c:pt>
                <c:pt idx="12967" formatCode="General">
                  <c:v>1.46836395051088E-2</c:v>
                </c:pt>
                <c:pt idx="12968" formatCode="General">
                  <c:v>1.2815041522901799E-2</c:v>
                </c:pt>
                <c:pt idx="12969" formatCode="General">
                  <c:v>1.0118780152098401E-2</c:v>
                </c:pt>
                <c:pt idx="12970" formatCode="General">
                  <c:v>6.0246669330129799E-3</c:v>
                </c:pt>
                <c:pt idx="12971">
                  <c:v>9.9112714458766104E-6</c:v>
                </c:pt>
                <c:pt idx="12972" formatCode="General">
                  <c:v>-7.1243914342565403E-3</c:v>
                </c:pt>
                <c:pt idx="12973" formatCode="General">
                  <c:v>-1.45122236915143E-2</c:v>
                </c:pt>
                <c:pt idx="12974" formatCode="General">
                  <c:v>-2.2105699024877599E-2</c:v>
                </c:pt>
                <c:pt idx="12975" formatCode="General">
                  <c:v>-3.0677509661597099E-2</c:v>
                </c:pt>
                <c:pt idx="12976" formatCode="General">
                  <c:v>-4.0230555458309898E-2</c:v>
                </c:pt>
                <c:pt idx="12977" formatCode="General">
                  <c:v>-4.9757033774369602E-2</c:v>
                </c:pt>
                <c:pt idx="12978" formatCode="General">
                  <c:v>-5.7854368297905898E-2</c:v>
                </c:pt>
                <c:pt idx="12979" formatCode="General">
                  <c:v>-6.4054816981770193E-2</c:v>
                </c:pt>
                <c:pt idx="12980" formatCode="General">
                  <c:v>-6.9079625643901202E-2</c:v>
                </c:pt>
                <c:pt idx="12981" formatCode="General">
                  <c:v>-7.2814413774545894E-2</c:v>
                </c:pt>
                <c:pt idx="12982" formatCode="General">
                  <c:v>-7.5610400290171603E-2</c:v>
                </c:pt>
                <c:pt idx="12983" formatCode="General">
                  <c:v>-7.7554419343963399E-2</c:v>
                </c:pt>
                <c:pt idx="12984" formatCode="General">
                  <c:v>-7.8644703498123206E-2</c:v>
                </c:pt>
                <c:pt idx="12985" formatCode="General">
                  <c:v>-7.8677241194751099E-2</c:v>
                </c:pt>
                <c:pt idx="12986" formatCode="General">
                  <c:v>-7.6805418961446298E-2</c:v>
                </c:pt>
                <c:pt idx="12987" formatCode="General">
                  <c:v>-7.2483354487192606E-2</c:v>
                </c:pt>
                <c:pt idx="12988" formatCode="General">
                  <c:v>-6.5507734719504301E-2</c:v>
                </c:pt>
                <c:pt idx="12989" formatCode="General">
                  <c:v>-5.6341263324842898E-2</c:v>
                </c:pt>
                <c:pt idx="12990" formatCode="General">
                  <c:v>-4.6036045046925197E-2</c:v>
                </c:pt>
                <c:pt idx="12991" formatCode="General">
                  <c:v>-3.56191908288718E-2</c:v>
                </c:pt>
                <c:pt idx="12992" formatCode="General">
                  <c:v>-2.5707754624080099E-2</c:v>
                </c:pt>
                <c:pt idx="12993" formatCode="General">
                  <c:v>-1.76418043116836E-2</c:v>
                </c:pt>
                <c:pt idx="12994" formatCode="General">
                  <c:v>-1.15909593652084E-2</c:v>
                </c:pt>
                <c:pt idx="12995" formatCode="General">
                  <c:v>-6.6651143588934304E-3</c:v>
                </c:pt>
                <c:pt idx="12996" formatCode="General">
                  <c:v>-3.43693927583404E-3</c:v>
                </c:pt>
                <c:pt idx="12997" formatCode="General">
                  <c:v>-2.4292638261832998E-3</c:v>
                </c:pt>
                <c:pt idx="12998" formatCode="General">
                  <c:v>-3.2019020074427499E-3</c:v>
                </c:pt>
                <c:pt idx="12999" formatCode="General">
                  <c:v>-5.2672987084246203E-3</c:v>
                </c:pt>
                <c:pt idx="13000" formatCode="General">
                  <c:v>-8.61355184006923E-3</c:v>
                </c:pt>
                <c:pt idx="13001" formatCode="General">
                  <c:v>-1.25067386173827E-2</c:v>
                </c:pt>
                <c:pt idx="13002" formatCode="General">
                  <c:v>-1.56835486615081E-2</c:v>
                </c:pt>
                <c:pt idx="13003" formatCode="General">
                  <c:v>-1.7885119516081599E-2</c:v>
                </c:pt>
                <c:pt idx="13004" formatCode="General">
                  <c:v>-1.9402480987596001E-2</c:v>
                </c:pt>
                <c:pt idx="13005" formatCode="General">
                  <c:v>-2.0472707735912699E-2</c:v>
                </c:pt>
                <c:pt idx="13006" formatCode="General">
                  <c:v>-2.0804098391147701E-2</c:v>
                </c:pt>
                <c:pt idx="13007" formatCode="General">
                  <c:v>-2.0278944919415599E-2</c:v>
                </c:pt>
                <c:pt idx="13008" formatCode="General">
                  <c:v>-1.91743589686851E-2</c:v>
                </c:pt>
                <c:pt idx="13009" formatCode="General">
                  <c:v>-1.7944984534899001E-2</c:v>
                </c:pt>
                <c:pt idx="13010" formatCode="General">
                  <c:v>-1.6793122299947099E-2</c:v>
                </c:pt>
                <c:pt idx="13011" formatCode="General">
                  <c:v>-1.5761774169066201E-2</c:v>
                </c:pt>
                <c:pt idx="13012" formatCode="General">
                  <c:v>-1.54221603014489E-2</c:v>
                </c:pt>
                <c:pt idx="13013" formatCode="General">
                  <c:v>-1.5222183109854801E-2</c:v>
                </c:pt>
                <c:pt idx="13014" formatCode="General">
                  <c:v>-1.4700936056882601E-2</c:v>
                </c:pt>
                <c:pt idx="13015" formatCode="General">
                  <c:v>-1.41394318167912E-2</c:v>
                </c:pt>
                <c:pt idx="13016" formatCode="General">
                  <c:v>-1.36474681983035E-2</c:v>
                </c:pt>
                <c:pt idx="13017" formatCode="General">
                  <c:v>-1.29939716426134E-2</c:v>
                </c:pt>
                <c:pt idx="13018" formatCode="General">
                  <c:v>-1.1319988250865999E-2</c:v>
                </c:pt>
                <c:pt idx="13019" formatCode="General">
                  <c:v>-9.0445080132618896E-3</c:v>
                </c:pt>
                <c:pt idx="13020" formatCode="General">
                  <c:v>-7.1373074312981698E-3</c:v>
                </c:pt>
                <c:pt idx="13021" formatCode="General">
                  <c:v>-5.5209426817371199E-3</c:v>
                </c:pt>
                <c:pt idx="13022" formatCode="General">
                  <c:v>-3.8379880787456902E-3</c:v>
                </c:pt>
                <c:pt idx="13023" formatCode="General">
                  <c:v>-1.6843428846405801E-3</c:v>
                </c:pt>
                <c:pt idx="13024" formatCode="General">
                  <c:v>1.9054930581173699E-3</c:v>
                </c:pt>
                <c:pt idx="13025" formatCode="General">
                  <c:v>7.08495154035255E-3</c:v>
                </c:pt>
                <c:pt idx="13026" formatCode="General">
                  <c:v>1.2989513468991999E-2</c:v>
                </c:pt>
                <c:pt idx="13027" formatCode="General">
                  <c:v>1.9493551018338599E-2</c:v>
                </c:pt>
                <c:pt idx="13028" formatCode="General">
                  <c:v>2.62138645073756E-2</c:v>
                </c:pt>
                <c:pt idx="13029" formatCode="General">
                  <c:v>3.2591928553978702E-2</c:v>
                </c:pt>
                <c:pt idx="13030" formatCode="General">
                  <c:v>3.87244473727196E-2</c:v>
                </c:pt>
                <c:pt idx="13031" formatCode="General">
                  <c:v>4.4717805779260697E-2</c:v>
                </c:pt>
                <c:pt idx="13032" formatCode="General">
                  <c:v>5.0901554034764901E-2</c:v>
                </c:pt>
                <c:pt idx="13033" formatCode="General">
                  <c:v>5.7439904777042E-2</c:v>
                </c:pt>
                <c:pt idx="13034" formatCode="General">
                  <c:v>6.4385947009646394E-2</c:v>
                </c:pt>
                <c:pt idx="13035" formatCode="General">
                  <c:v>7.0561887933879103E-2</c:v>
                </c:pt>
                <c:pt idx="13036" formatCode="General">
                  <c:v>7.4667398424719297E-2</c:v>
                </c:pt>
                <c:pt idx="13037" formatCode="General">
                  <c:v>7.7048059337553404E-2</c:v>
                </c:pt>
                <c:pt idx="13038" formatCode="General">
                  <c:v>7.85926007108039E-2</c:v>
                </c:pt>
                <c:pt idx="13039" formatCode="General">
                  <c:v>7.9247980441833996E-2</c:v>
                </c:pt>
                <c:pt idx="13040" formatCode="General">
                  <c:v>7.8743607244766797E-2</c:v>
                </c:pt>
                <c:pt idx="13041" formatCode="General">
                  <c:v>7.8027842337047598E-2</c:v>
                </c:pt>
                <c:pt idx="13042" formatCode="General">
                  <c:v>7.7728739444958506E-2</c:v>
                </c:pt>
                <c:pt idx="13043" formatCode="General">
                  <c:v>7.7237472485699593E-2</c:v>
                </c:pt>
                <c:pt idx="13044" formatCode="General">
                  <c:v>7.5878954065871806E-2</c:v>
                </c:pt>
                <c:pt idx="13045" formatCode="General">
                  <c:v>7.3842812937847002E-2</c:v>
                </c:pt>
                <c:pt idx="13046" formatCode="General">
                  <c:v>7.0393884022985201E-2</c:v>
                </c:pt>
                <c:pt idx="13047" formatCode="General">
                  <c:v>6.44786690669302E-2</c:v>
                </c:pt>
                <c:pt idx="13048" formatCode="General">
                  <c:v>5.6185499889020801E-2</c:v>
                </c:pt>
                <c:pt idx="13049" formatCode="General">
                  <c:v>4.6757974634761099E-2</c:v>
                </c:pt>
                <c:pt idx="13050" formatCode="General">
                  <c:v>3.6566866924653399E-2</c:v>
                </c:pt>
                <c:pt idx="13051" formatCode="General">
                  <c:v>2.5703235570204801E-2</c:v>
                </c:pt>
                <c:pt idx="13052" formatCode="General">
                  <c:v>1.4420196633612501E-2</c:v>
                </c:pt>
                <c:pt idx="13053" formatCode="General">
                  <c:v>3.62525044884733E-3</c:v>
                </c:pt>
                <c:pt idx="13054" formatCode="General">
                  <c:v>-5.2802931543487804E-3</c:v>
                </c:pt>
                <c:pt idx="13055" formatCode="General">
                  <c:v>-1.30608522769547E-2</c:v>
                </c:pt>
                <c:pt idx="13056" formatCode="General">
                  <c:v>-1.9325329793135299E-2</c:v>
                </c:pt>
                <c:pt idx="13057" formatCode="General">
                  <c:v>-2.22630603119124E-2</c:v>
                </c:pt>
                <c:pt idx="13058" formatCode="General">
                  <c:v>-2.17721401970918E-2</c:v>
                </c:pt>
                <c:pt idx="13059" formatCode="General">
                  <c:v>-1.8397681420094299E-2</c:v>
                </c:pt>
                <c:pt idx="13060" formatCode="General">
                  <c:v>-1.2513845462843801E-2</c:v>
                </c:pt>
                <c:pt idx="13061" formatCode="General">
                  <c:v>-4.6791225703337403E-3</c:v>
                </c:pt>
                <c:pt idx="13062" formatCode="General">
                  <c:v>5.2240701495404798E-3</c:v>
                </c:pt>
                <c:pt idx="13063" formatCode="General">
                  <c:v>1.6334693441144299E-2</c:v>
                </c:pt>
                <c:pt idx="13064" formatCode="General">
                  <c:v>2.63301659116735E-2</c:v>
                </c:pt>
                <c:pt idx="13065" formatCode="General">
                  <c:v>3.3856872288771198E-2</c:v>
                </c:pt>
                <c:pt idx="13066" formatCode="General">
                  <c:v>3.8902443073105399E-2</c:v>
                </c:pt>
                <c:pt idx="13067" formatCode="General">
                  <c:v>4.1837170113003801E-2</c:v>
                </c:pt>
                <c:pt idx="13068" formatCode="General">
                  <c:v>4.3166010292600497E-2</c:v>
                </c:pt>
                <c:pt idx="13069" formatCode="General">
                  <c:v>4.3552565853574199E-2</c:v>
                </c:pt>
                <c:pt idx="13070" formatCode="General">
                  <c:v>4.2875962937753698E-2</c:v>
                </c:pt>
                <c:pt idx="13071" formatCode="General">
                  <c:v>3.98861226319525E-2</c:v>
                </c:pt>
                <c:pt idx="13072" formatCode="General">
                  <c:v>3.4584123022454401E-2</c:v>
                </c:pt>
                <c:pt idx="13073" formatCode="General">
                  <c:v>2.8694731242609201E-2</c:v>
                </c:pt>
                <c:pt idx="13074" formatCode="General">
                  <c:v>2.30375912961765E-2</c:v>
                </c:pt>
                <c:pt idx="13075" formatCode="General">
                  <c:v>1.7909335100317399E-2</c:v>
                </c:pt>
                <c:pt idx="13076" formatCode="General">
                  <c:v>1.38142867153407E-2</c:v>
                </c:pt>
                <c:pt idx="13077" formatCode="General">
                  <c:v>1.07373946261264E-2</c:v>
                </c:pt>
                <c:pt idx="13078" formatCode="General">
                  <c:v>8.1635986855066595E-3</c:v>
                </c:pt>
                <c:pt idx="13079" formatCode="General">
                  <c:v>5.3879028666616903E-3</c:v>
                </c:pt>
                <c:pt idx="13080" formatCode="General">
                  <c:v>2.6648790044043798E-3</c:v>
                </c:pt>
                <c:pt idx="13081" formatCode="General">
                  <c:v>8.9014567497133898E-4</c:v>
                </c:pt>
                <c:pt idx="13082" formatCode="General">
                  <c:v>8.7792017767597303E-4</c:v>
                </c:pt>
                <c:pt idx="13083" formatCode="General">
                  <c:v>2.2171490767938398E-3</c:v>
                </c:pt>
                <c:pt idx="13084" formatCode="General">
                  <c:v>3.4847995473186299E-3</c:v>
                </c:pt>
                <c:pt idx="13085" formatCode="General">
                  <c:v>3.5829586090174699E-3</c:v>
                </c:pt>
                <c:pt idx="13086" formatCode="General">
                  <c:v>2.3897817476393698E-3</c:v>
                </c:pt>
                <c:pt idx="13087" formatCode="General">
                  <c:v>9.22071335490212E-4</c:v>
                </c:pt>
                <c:pt idx="13088" formatCode="General">
                  <c:v>-3.0445997300013698E-4</c:v>
                </c:pt>
                <c:pt idx="13089" formatCode="General">
                  <c:v>-1.4967405686804199E-3</c:v>
                </c:pt>
                <c:pt idx="13090" formatCode="General">
                  <c:v>-3.61776320303066E-3</c:v>
                </c:pt>
                <c:pt idx="13091" formatCode="General">
                  <c:v>-7.57759821272981E-3</c:v>
                </c:pt>
                <c:pt idx="13092" formatCode="General">
                  <c:v>-1.2858686289453599E-2</c:v>
                </c:pt>
                <c:pt idx="13093" formatCode="General">
                  <c:v>-1.84547507791533E-2</c:v>
                </c:pt>
                <c:pt idx="13094" formatCode="General">
                  <c:v>-2.4324183522183501E-2</c:v>
                </c:pt>
                <c:pt idx="13095" formatCode="General">
                  <c:v>-3.0272078752714999E-2</c:v>
                </c:pt>
                <c:pt idx="13096" formatCode="General">
                  <c:v>-3.4976743653378099E-2</c:v>
                </c:pt>
                <c:pt idx="13097" formatCode="General">
                  <c:v>-3.8808531681597098E-2</c:v>
                </c:pt>
                <c:pt idx="13098" formatCode="General">
                  <c:v>-4.26307737631254E-2</c:v>
                </c:pt>
                <c:pt idx="13099" formatCode="General">
                  <c:v>-4.6956363528851401E-2</c:v>
                </c:pt>
                <c:pt idx="13100" formatCode="General">
                  <c:v>-5.2953463331831499E-2</c:v>
                </c:pt>
                <c:pt idx="13101" formatCode="General">
                  <c:v>-6.08491945632708E-2</c:v>
                </c:pt>
                <c:pt idx="13102" formatCode="General">
                  <c:v>-6.9376846836540301E-2</c:v>
                </c:pt>
                <c:pt idx="13103" formatCode="General">
                  <c:v>-7.7722883217601305E-2</c:v>
                </c:pt>
                <c:pt idx="13104" formatCode="General">
                  <c:v>-8.5569699144149497E-2</c:v>
                </c:pt>
                <c:pt idx="13105" formatCode="General">
                  <c:v>-9.1770940186144304E-2</c:v>
                </c:pt>
                <c:pt idx="13106" formatCode="General">
                  <c:v>-9.5955130658345794E-2</c:v>
                </c:pt>
                <c:pt idx="13107" formatCode="General">
                  <c:v>-9.8880768171704297E-2</c:v>
                </c:pt>
                <c:pt idx="13108" formatCode="General">
                  <c:v>-0.10169640905902699</c:v>
                </c:pt>
                <c:pt idx="13109" formatCode="General">
                  <c:v>-0.104787133184368</c:v>
                </c:pt>
                <c:pt idx="13110" formatCode="General">
                  <c:v>-0.10703190723191899</c:v>
                </c:pt>
                <c:pt idx="13111" formatCode="General">
                  <c:v>-0.106907321450318</c:v>
                </c:pt>
                <c:pt idx="13112" formatCode="General">
                  <c:v>-0.104047580769996</c:v>
                </c:pt>
                <c:pt idx="13113" formatCode="General">
                  <c:v>-9.8579820223666903E-2</c:v>
                </c:pt>
                <c:pt idx="13114" formatCode="General">
                  <c:v>-9.0750347441187804E-2</c:v>
                </c:pt>
                <c:pt idx="13115" formatCode="General">
                  <c:v>-8.06179564157566E-2</c:v>
                </c:pt>
                <c:pt idx="13116" formatCode="General">
                  <c:v>-6.8196246628352303E-2</c:v>
                </c:pt>
                <c:pt idx="13117" formatCode="General">
                  <c:v>-5.4332809342834298E-2</c:v>
                </c:pt>
                <c:pt idx="13118" formatCode="General">
                  <c:v>-4.1129344240606602E-2</c:v>
                </c:pt>
                <c:pt idx="13119" formatCode="General">
                  <c:v>-3.0342534594635401E-2</c:v>
                </c:pt>
                <c:pt idx="13120" formatCode="General">
                  <c:v>-2.18215033793853E-2</c:v>
                </c:pt>
                <c:pt idx="13121" formatCode="General">
                  <c:v>-1.5374007497496499E-2</c:v>
                </c:pt>
                <c:pt idx="13122" formatCode="General">
                  <c:v>-1.1042249626736099E-2</c:v>
                </c:pt>
                <c:pt idx="13123" formatCode="General">
                  <c:v>-8.2482882031866891E-3</c:v>
                </c:pt>
                <c:pt idx="13124" formatCode="General">
                  <c:v>-5.9313398657548904E-3</c:v>
                </c:pt>
                <c:pt idx="13125" formatCode="General">
                  <c:v>-2.8945548294077301E-3</c:v>
                </c:pt>
                <c:pt idx="13126" formatCode="General">
                  <c:v>1.5222858489765199E-3</c:v>
                </c:pt>
                <c:pt idx="13127" formatCode="General">
                  <c:v>6.9499807847462E-3</c:v>
                </c:pt>
                <c:pt idx="13128" formatCode="General">
                  <c:v>1.31035970504588E-2</c:v>
                </c:pt>
                <c:pt idx="13129" formatCode="General">
                  <c:v>1.94599928939653E-2</c:v>
                </c:pt>
                <c:pt idx="13130" formatCode="General">
                  <c:v>2.5541018424374E-2</c:v>
                </c:pt>
                <c:pt idx="13131" formatCode="General">
                  <c:v>3.0880057657336799E-2</c:v>
                </c:pt>
                <c:pt idx="13132" formatCode="General">
                  <c:v>3.5118085584372502E-2</c:v>
                </c:pt>
                <c:pt idx="13133" formatCode="General">
                  <c:v>3.8655937318678897E-2</c:v>
                </c:pt>
                <c:pt idx="13134" formatCode="General">
                  <c:v>4.17914499387953E-2</c:v>
                </c:pt>
                <c:pt idx="13135" formatCode="General">
                  <c:v>4.4237310397121497E-2</c:v>
                </c:pt>
                <c:pt idx="13136" formatCode="General">
                  <c:v>4.5715384190634097E-2</c:v>
                </c:pt>
                <c:pt idx="13137" formatCode="General">
                  <c:v>4.6656430886093898E-2</c:v>
                </c:pt>
                <c:pt idx="13138" formatCode="General">
                  <c:v>4.7713854236126403E-2</c:v>
                </c:pt>
                <c:pt idx="13139" formatCode="General">
                  <c:v>4.93853210045231E-2</c:v>
                </c:pt>
                <c:pt idx="13140" formatCode="General">
                  <c:v>5.11332881476394E-2</c:v>
                </c:pt>
                <c:pt idx="13141" formatCode="General">
                  <c:v>5.1613168525313197E-2</c:v>
                </c:pt>
                <c:pt idx="13142" formatCode="General">
                  <c:v>5.0276194852243002E-2</c:v>
                </c:pt>
                <c:pt idx="13143" formatCode="General">
                  <c:v>4.7592847105890602E-2</c:v>
                </c:pt>
                <c:pt idx="13144" formatCode="General">
                  <c:v>4.3385805725392003E-2</c:v>
                </c:pt>
                <c:pt idx="13145" formatCode="General">
                  <c:v>3.6987996138297903E-2</c:v>
                </c:pt>
                <c:pt idx="13146" formatCode="General">
                  <c:v>2.8401392874064402E-2</c:v>
                </c:pt>
                <c:pt idx="13147" formatCode="General">
                  <c:v>1.9203146790452999E-2</c:v>
                </c:pt>
                <c:pt idx="13148" formatCode="General">
                  <c:v>1.0263740116234699E-2</c:v>
                </c:pt>
                <c:pt idx="13149" formatCode="General">
                  <c:v>8.0994636921276103E-4</c:v>
                </c:pt>
                <c:pt idx="13150" formatCode="General">
                  <c:v>-9.0558860276403405E-3</c:v>
                </c:pt>
                <c:pt idx="13151" formatCode="General">
                  <c:v>-1.8072000903439599E-2</c:v>
                </c:pt>
                <c:pt idx="13152" formatCode="General">
                  <c:v>-2.4382821252121802E-2</c:v>
                </c:pt>
                <c:pt idx="13153" formatCode="General">
                  <c:v>-2.67967562661371E-2</c:v>
                </c:pt>
                <c:pt idx="13154" formatCode="General">
                  <c:v>-2.53032302325806E-2</c:v>
                </c:pt>
                <c:pt idx="13155" formatCode="General">
                  <c:v>-1.97177931511325E-2</c:v>
                </c:pt>
                <c:pt idx="13156" formatCode="General">
                  <c:v>-9.4607908485055004E-3</c:v>
                </c:pt>
                <c:pt idx="13157" formatCode="General">
                  <c:v>4.7517774029306702E-3</c:v>
                </c:pt>
                <c:pt idx="13158" formatCode="General">
                  <c:v>2.0562579928467599E-2</c:v>
                </c:pt>
                <c:pt idx="13159" formatCode="General">
                  <c:v>3.5398580706933101E-2</c:v>
                </c:pt>
                <c:pt idx="13160" formatCode="General">
                  <c:v>4.78126958252372E-2</c:v>
                </c:pt>
                <c:pt idx="13161" formatCode="General">
                  <c:v>5.6783497448484703E-2</c:v>
                </c:pt>
                <c:pt idx="13162" formatCode="General">
                  <c:v>6.2245908604208998E-2</c:v>
                </c:pt>
                <c:pt idx="13163" formatCode="General">
                  <c:v>6.5399570811638302E-2</c:v>
                </c:pt>
                <c:pt idx="13164" formatCode="General">
                  <c:v>6.7085558715382201E-2</c:v>
                </c:pt>
                <c:pt idx="13165" formatCode="General">
                  <c:v>6.6863740393090204E-2</c:v>
                </c:pt>
                <c:pt idx="13166" formatCode="General">
                  <c:v>6.46955693230718E-2</c:v>
                </c:pt>
                <c:pt idx="13167" formatCode="General">
                  <c:v>6.0780108037198702E-2</c:v>
                </c:pt>
                <c:pt idx="13168" formatCode="General">
                  <c:v>5.4079133124353897E-2</c:v>
                </c:pt>
                <c:pt idx="13169" formatCode="General">
                  <c:v>4.43651603462034E-2</c:v>
                </c:pt>
                <c:pt idx="13170" formatCode="General">
                  <c:v>3.2405635442899997E-2</c:v>
                </c:pt>
                <c:pt idx="13171" formatCode="General">
                  <c:v>1.9790814952708201E-2</c:v>
                </c:pt>
                <c:pt idx="13172" formatCode="General">
                  <c:v>7.9253547719188699E-3</c:v>
                </c:pt>
                <c:pt idx="13173" formatCode="General">
                  <c:v>-2.5886911147958401E-3</c:v>
                </c:pt>
                <c:pt idx="13174" formatCode="General">
                  <c:v>-1.21377151984913E-2</c:v>
                </c:pt>
                <c:pt idx="13175" formatCode="General">
                  <c:v>-2.14770333395112E-2</c:v>
                </c:pt>
                <c:pt idx="13176" formatCode="General">
                  <c:v>-3.0468304340908098E-2</c:v>
                </c:pt>
                <c:pt idx="13177" formatCode="General">
                  <c:v>-3.9247093294509199E-2</c:v>
                </c:pt>
                <c:pt idx="13178" formatCode="General">
                  <c:v>-4.82056335026241E-2</c:v>
                </c:pt>
                <c:pt idx="13179" formatCode="General">
                  <c:v>-5.7739615916524101E-2</c:v>
                </c:pt>
                <c:pt idx="13180" formatCode="General">
                  <c:v>-6.7233571046189905E-2</c:v>
                </c:pt>
                <c:pt idx="13181" formatCode="General">
                  <c:v>-7.5368836099745901E-2</c:v>
                </c:pt>
                <c:pt idx="13182" formatCode="General">
                  <c:v>-8.1088544078457003E-2</c:v>
                </c:pt>
                <c:pt idx="13183" formatCode="General">
                  <c:v>-8.3310680588056601E-2</c:v>
                </c:pt>
                <c:pt idx="13184" formatCode="General">
                  <c:v>-8.1339019552563702E-2</c:v>
                </c:pt>
                <c:pt idx="13185" formatCode="General">
                  <c:v>-7.5182027507877905E-2</c:v>
                </c:pt>
                <c:pt idx="13186" formatCode="General">
                  <c:v>-6.5649845347728497E-2</c:v>
                </c:pt>
                <c:pt idx="13187" formatCode="General">
                  <c:v>-5.37633936155546E-2</c:v>
                </c:pt>
                <c:pt idx="13188" formatCode="General">
                  <c:v>-4.0574274999602297E-2</c:v>
                </c:pt>
                <c:pt idx="13189" formatCode="General">
                  <c:v>-2.7207649649672899E-2</c:v>
                </c:pt>
                <c:pt idx="13190" formatCode="General">
                  <c:v>-1.42309676777691E-2</c:v>
                </c:pt>
                <c:pt idx="13191" formatCode="General">
                  <c:v>-2.5535415640692899E-3</c:v>
                </c:pt>
                <c:pt idx="13192" formatCode="General">
                  <c:v>7.0471994752312099E-3</c:v>
                </c:pt>
                <c:pt idx="13193" formatCode="General">
                  <c:v>1.4873826395290999E-2</c:v>
                </c:pt>
                <c:pt idx="13194" formatCode="General">
                  <c:v>2.1219362673410101E-2</c:v>
                </c:pt>
                <c:pt idx="13195" formatCode="General">
                  <c:v>2.5688048620209399E-2</c:v>
                </c:pt>
                <c:pt idx="13196" formatCode="General">
                  <c:v>2.8192029787202599E-2</c:v>
                </c:pt>
                <c:pt idx="13197" formatCode="General">
                  <c:v>2.98397262878096E-2</c:v>
                </c:pt>
                <c:pt idx="13198" formatCode="General">
                  <c:v>3.1279837298540503E-2</c:v>
                </c:pt>
                <c:pt idx="13199" formatCode="General">
                  <c:v>3.17732832966326E-2</c:v>
                </c:pt>
                <c:pt idx="13200" formatCode="General">
                  <c:v>3.1859282861069801E-2</c:v>
                </c:pt>
                <c:pt idx="13201" formatCode="General">
                  <c:v>3.2403118858595703E-2</c:v>
                </c:pt>
                <c:pt idx="13202" formatCode="General">
                  <c:v>3.2926758776887902E-2</c:v>
                </c:pt>
                <c:pt idx="13203" formatCode="General">
                  <c:v>3.2757194125162703E-2</c:v>
                </c:pt>
                <c:pt idx="13204" formatCode="General">
                  <c:v>3.0879455944938201E-2</c:v>
                </c:pt>
                <c:pt idx="13205" formatCode="General">
                  <c:v>2.7323731472152099E-2</c:v>
                </c:pt>
                <c:pt idx="13206" formatCode="General">
                  <c:v>2.3697207761111502E-2</c:v>
                </c:pt>
                <c:pt idx="13207" formatCode="General">
                  <c:v>2.1167686483342999E-2</c:v>
                </c:pt>
                <c:pt idx="13208" formatCode="General">
                  <c:v>1.9290160827673399E-2</c:v>
                </c:pt>
                <c:pt idx="13209" formatCode="General">
                  <c:v>1.6756600646536501E-2</c:v>
                </c:pt>
                <c:pt idx="13210" formatCode="General">
                  <c:v>1.300714036478E-2</c:v>
                </c:pt>
                <c:pt idx="13211" formatCode="General">
                  <c:v>8.3989051497613092E-3</c:v>
                </c:pt>
                <c:pt idx="13212" formatCode="General">
                  <c:v>4.32114197280924E-3</c:v>
                </c:pt>
                <c:pt idx="13213" formatCode="General">
                  <c:v>2.1498472248985098E-3</c:v>
                </c:pt>
                <c:pt idx="13214" formatCode="General">
                  <c:v>1.0243500526344799E-3</c:v>
                </c:pt>
                <c:pt idx="13215" formatCode="General">
                  <c:v>-4.7389608050293599E-4</c:v>
                </c:pt>
                <c:pt idx="13216" formatCode="General">
                  <c:v>-2.3508995876113702E-3</c:v>
                </c:pt>
                <c:pt idx="13217" formatCode="General">
                  <c:v>-3.5111976115310699E-3</c:v>
                </c:pt>
                <c:pt idx="13218" formatCode="General">
                  <c:v>-3.04617263914693E-3</c:v>
                </c:pt>
                <c:pt idx="13219" formatCode="General">
                  <c:v>-4.1496062227314401E-4</c:v>
                </c:pt>
                <c:pt idx="13220" formatCode="General">
                  <c:v>3.8280446829215302E-3</c:v>
                </c:pt>
                <c:pt idx="13221" formatCode="General">
                  <c:v>9.3161309397132505E-3</c:v>
                </c:pt>
                <c:pt idx="13222" formatCode="General">
                  <c:v>1.6611456209816699E-2</c:v>
                </c:pt>
                <c:pt idx="13223" formatCode="General">
                  <c:v>2.52821487559599E-2</c:v>
                </c:pt>
                <c:pt idx="13224" formatCode="General">
                  <c:v>3.4239329761085097E-2</c:v>
                </c:pt>
                <c:pt idx="13225" formatCode="General">
                  <c:v>4.3044423192057299E-2</c:v>
                </c:pt>
                <c:pt idx="13226" formatCode="General">
                  <c:v>5.1853750608453701E-2</c:v>
                </c:pt>
                <c:pt idx="13227" formatCode="General">
                  <c:v>6.0503069173828097E-2</c:v>
                </c:pt>
                <c:pt idx="13228" formatCode="General">
                  <c:v>6.8862621891498305E-2</c:v>
                </c:pt>
                <c:pt idx="13229" formatCode="General">
                  <c:v>7.6857607844369694E-2</c:v>
                </c:pt>
                <c:pt idx="13230" formatCode="General">
                  <c:v>8.2980073661254899E-2</c:v>
                </c:pt>
                <c:pt idx="13231" formatCode="General">
                  <c:v>8.4785617672747199E-2</c:v>
                </c:pt>
                <c:pt idx="13232" formatCode="General">
                  <c:v>8.1681759793100397E-2</c:v>
                </c:pt>
                <c:pt idx="13233" formatCode="General">
                  <c:v>7.4581740914581501E-2</c:v>
                </c:pt>
                <c:pt idx="13234" formatCode="General">
                  <c:v>6.4290221077628606E-2</c:v>
                </c:pt>
                <c:pt idx="13235" formatCode="General">
                  <c:v>5.1570612181970697E-2</c:v>
                </c:pt>
                <c:pt idx="13236" formatCode="General">
                  <c:v>3.7387372506654297E-2</c:v>
                </c:pt>
                <c:pt idx="13237" formatCode="General">
                  <c:v>2.3354101465310698E-2</c:v>
                </c:pt>
                <c:pt idx="13238" formatCode="General">
                  <c:v>1.0683350429624001E-2</c:v>
                </c:pt>
                <c:pt idx="13239" formatCode="General">
                  <c:v>1.2418223310008501E-3</c:v>
                </c:pt>
                <c:pt idx="13240" formatCode="General">
                  <c:v>-5.0226910735234704E-3</c:v>
                </c:pt>
                <c:pt idx="13241" formatCode="General">
                  <c:v>-8.54191741129183E-3</c:v>
                </c:pt>
                <c:pt idx="13242" formatCode="General">
                  <c:v>-8.3774232231738303E-3</c:v>
                </c:pt>
                <c:pt idx="13243" formatCode="General">
                  <c:v>-5.0272339275485196E-3</c:v>
                </c:pt>
                <c:pt idx="13244" formatCode="General">
                  <c:v>1.1129043451762401E-3</c:v>
                </c:pt>
                <c:pt idx="13245" formatCode="General">
                  <c:v>8.6762631763036002E-3</c:v>
                </c:pt>
                <c:pt idx="13246" formatCode="General">
                  <c:v>1.5912948548035599E-2</c:v>
                </c:pt>
                <c:pt idx="13247" formatCode="General">
                  <c:v>2.2028198884380699E-2</c:v>
                </c:pt>
                <c:pt idx="13248" formatCode="General">
                  <c:v>2.67174255841627E-2</c:v>
                </c:pt>
                <c:pt idx="13249" formatCode="General">
                  <c:v>2.97652900361964E-2</c:v>
                </c:pt>
                <c:pt idx="13250" formatCode="General">
                  <c:v>3.0407381813124499E-2</c:v>
                </c:pt>
                <c:pt idx="13251" formatCode="General">
                  <c:v>2.8026350747094201E-2</c:v>
                </c:pt>
                <c:pt idx="13252" formatCode="General">
                  <c:v>2.3094853134109201E-2</c:v>
                </c:pt>
                <c:pt idx="13253" formatCode="General">
                  <c:v>1.5878660598997101E-2</c:v>
                </c:pt>
                <c:pt idx="13254" formatCode="General">
                  <c:v>6.1882148879117997E-3</c:v>
                </c:pt>
                <c:pt idx="13255" formatCode="General">
                  <c:v>-4.7341348914346597E-3</c:v>
                </c:pt>
                <c:pt idx="13256" formatCode="General">
                  <c:v>-1.5210173670307201E-2</c:v>
                </c:pt>
                <c:pt idx="13257" formatCode="General">
                  <c:v>-2.3968914304028501E-2</c:v>
                </c:pt>
                <c:pt idx="13258" formatCode="General">
                  <c:v>-3.0862933741435901E-2</c:v>
                </c:pt>
                <c:pt idx="13259" formatCode="General">
                  <c:v>-3.6006333876067498E-2</c:v>
                </c:pt>
                <c:pt idx="13260" formatCode="General">
                  <c:v>-3.9699676193522798E-2</c:v>
                </c:pt>
                <c:pt idx="13261" formatCode="General">
                  <c:v>-4.2212410738601103E-2</c:v>
                </c:pt>
                <c:pt idx="13262" formatCode="General">
                  <c:v>-4.3420548680399303E-2</c:v>
                </c:pt>
                <c:pt idx="13263" formatCode="General">
                  <c:v>-4.4171598643936501E-2</c:v>
                </c:pt>
                <c:pt idx="13264" formatCode="General">
                  <c:v>-4.4885118352070999E-2</c:v>
                </c:pt>
                <c:pt idx="13265" formatCode="General">
                  <c:v>-4.6060135205268297E-2</c:v>
                </c:pt>
                <c:pt idx="13266" formatCode="General">
                  <c:v>-4.7644738578300802E-2</c:v>
                </c:pt>
                <c:pt idx="13267" formatCode="General">
                  <c:v>-4.89641247628472E-2</c:v>
                </c:pt>
                <c:pt idx="13268" formatCode="General">
                  <c:v>-5.0423387909740998E-2</c:v>
                </c:pt>
                <c:pt idx="13269" formatCode="General">
                  <c:v>-5.2528719302855097E-2</c:v>
                </c:pt>
                <c:pt idx="13270" formatCode="General">
                  <c:v>-5.5067296093058098E-2</c:v>
                </c:pt>
                <c:pt idx="13271" formatCode="General">
                  <c:v>-5.8118413154268002E-2</c:v>
                </c:pt>
                <c:pt idx="13272" formatCode="General">
                  <c:v>-6.2071321143063601E-2</c:v>
                </c:pt>
                <c:pt idx="13273" formatCode="General">
                  <c:v>-6.6662260672582602E-2</c:v>
                </c:pt>
                <c:pt idx="13274" formatCode="General">
                  <c:v>-7.1389417121945603E-2</c:v>
                </c:pt>
                <c:pt idx="13275" formatCode="General">
                  <c:v>-7.7039259371998695E-2</c:v>
                </c:pt>
                <c:pt idx="13276" formatCode="General">
                  <c:v>-8.3035220149997604E-2</c:v>
                </c:pt>
                <c:pt idx="13277" formatCode="General">
                  <c:v>-8.8215753863200297E-2</c:v>
                </c:pt>
                <c:pt idx="13278" formatCode="General">
                  <c:v>-9.31177665051722E-2</c:v>
                </c:pt>
                <c:pt idx="13279" formatCode="General">
                  <c:v>-9.71232166093801E-2</c:v>
                </c:pt>
                <c:pt idx="13280" formatCode="General">
                  <c:v>-9.9789523112853606E-2</c:v>
                </c:pt>
                <c:pt idx="13281" formatCode="General">
                  <c:v>-0.101503361258987</c:v>
                </c:pt>
                <c:pt idx="13282" formatCode="General">
                  <c:v>-0.101554393290114</c:v>
                </c:pt>
                <c:pt idx="13283" formatCode="General">
                  <c:v>-9.9620337605050194E-2</c:v>
                </c:pt>
                <c:pt idx="13284" formatCode="General">
                  <c:v>-9.5691977643452594E-2</c:v>
                </c:pt>
                <c:pt idx="13285" formatCode="General">
                  <c:v>-8.9872405877338801E-2</c:v>
                </c:pt>
                <c:pt idx="13286" formatCode="General">
                  <c:v>-8.2883417728792805E-2</c:v>
                </c:pt>
                <c:pt idx="13287" formatCode="General">
                  <c:v>-7.5307743734169694E-2</c:v>
                </c:pt>
                <c:pt idx="13288" formatCode="General">
                  <c:v>-6.7358905266186403E-2</c:v>
                </c:pt>
                <c:pt idx="13289" formatCode="General">
                  <c:v>-5.8997199006230003E-2</c:v>
                </c:pt>
                <c:pt idx="13290" formatCode="General">
                  <c:v>-5.0214943318218498E-2</c:v>
                </c:pt>
                <c:pt idx="13291" formatCode="General">
                  <c:v>-4.0725166552220603E-2</c:v>
                </c:pt>
                <c:pt idx="13292" formatCode="General">
                  <c:v>-3.1234555337980498E-2</c:v>
                </c:pt>
                <c:pt idx="13293" formatCode="General">
                  <c:v>-2.3381355458844601E-2</c:v>
                </c:pt>
                <c:pt idx="13294" formatCode="General">
                  <c:v>-1.8100988371277198E-2</c:v>
                </c:pt>
                <c:pt idx="13295" formatCode="General">
                  <c:v>-1.4476947069461401E-2</c:v>
                </c:pt>
                <c:pt idx="13296" formatCode="General">
                  <c:v>-1.0850087879699301E-2</c:v>
                </c:pt>
                <c:pt idx="13297" formatCode="General">
                  <c:v>-7.2489856762203604E-3</c:v>
                </c:pt>
                <c:pt idx="13298" formatCode="General">
                  <c:v>-3.6750123907105699E-3</c:v>
                </c:pt>
                <c:pt idx="13299" formatCode="General">
                  <c:v>6.7605116623324201E-4</c:v>
                </c:pt>
                <c:pt idx="13300" formatCode="General">
                  <c:v>6.0720798187630896E-3</c:v>
                </c:pt>
                <c:pt idx="13301" formatCode="General">
                  <c:v>1.2367776994665401E-2</c:v>
                </c:pt>
                <c:pt idx="13302" formatCode="General">
                  <c:v>1.9259673230353099E-2</c:v>
                </c:pt>
                <c:pt idx="13303" formatCode="General">
                  <c:v>2.6388288547299601E-2</c:v>
                </c:pt>
                <c:pt idx="13304" formatCode="General">
                  <c:v>3.3777088165175599E-2</c:v>
                </c:pt>
                <c:pt idx="13305" formatCode="General">
                  <c:v>4.1386803267481197E-2</c:v>
                </c:pt>
                <c:pt idx="13306" formatCode="General">
                  <c:v>4.8918531587078297E-2</c:v>
                </c:pt>
                <c:pt idx="13307" formatCode="General">
                  <c:v>5.6432112126186797E-2</c:v>
                </c:pt>
                <c:pt idx="13308" formatCode="General">
                  <c:v>6.3060982377302094E-2</c:v>
                </c:pt>
                <c:pt idx="13309" formatCode="General">
                  <c:v>6.79319923052321E-2</c:v>
                </c:pt>
                <c:pt idx="13310" formatCode="General">
                  <c:v>7.1471067867850901E-2</c:v>
                </c:pt>
                <c:pt idx="13311" formatCode="General">
                  <c:v>7.3770242888391097E-2</c:v>
                </c:pt>
                <c:pt idx="13312" formatCode="General">
                  <c:v>7.41091500854969E-2</c:v>
                </c:pt>
                <c:pt idx="13313" formatCode="General">
                  <c:v>7.2848958171221598E-2</c:v>
                </c:pt>
                <c:pt idx="13314" formatCode="General">
                  <c:v>7.0423299629242694E-2</c:v>
                </c:pt>
                <c:pt idx="13315" formatCode="General">
                  <c:v>6.6331429482609103E-2</c:v>
                </c:pt>
                <c:pt idx="13316" formatCode="General">
                  <c:v>6.08502665845028E-2</c:v>
                </c:pt>
                <c:pt idx="13317" formatCode="General">
                  <c:v>5.4278912541203303E-2</c:v>
                </c:pt>
                <c:pt idx="13318" formatCode="General">
                  <c:v>4.7766210378259101E-2</c:v>
                </c:pt>
                <c:pt idx="13319" formatCode="General">
                  <c:v>4.2636251090387503E-2</c:v>
                </c:pt>
                <c:pt idx="13320" formatCode="General">
                  <c:v>3.8494533867035802E-2</c:v>
                </c:pt>
                <c:pt idx="13321" formatCode="General">
                  <c:v>3.42146671134387E-2</c:v>
                </c:pt>
                <c:pt idx="13322" formatCode="General">
                  <c:v>2.9217893479400701E-2</c:v>
                </c:pt>
                <c:pt idx="13323" formatCode="General">
                  <c:v>2.3261981948704699E-2</c:v>
                </c:pt>
                <c:pt idx="13324" formatCode="General">
                  <c:v>1.6605799171634399E-2</c:v>
                </c:pt>
                <c:pt idx="13325" formatCode="General">
                  <c:v>1.04313128771461E-2</c:v>
                </c:pt>
                <c:pt idx="13326" formatCode="General">
                  <c:v>4.2900348774188397E-3</c:v>
                </c:pt>
                <c:pt idx="13327" formatCode="General">
                  <c:v>-2.4458318657696199E-3</c:v>
                </c:pt>
                <c:pt idx="13328" formatCode="General">
                  <c:v>-8.8032521398305804E-3</c:v>
                </c:pt>
                <c:pt idx="13329" formatCode="General">
                  <c:v>-1.2940119549977201E-2</c:v>
                </c:pt>
                <c:pt idx="13330" formatCode="General">
                  <c:v>-1.36224090279452E-2</c:v>
                </c:pt>
                <c:pt idx="13331" formatCode="General">
                  <c:v>-1.08520786587472E-2</c:v>
                </c:pt>
                <c:pt idx="13332" formatCode="General">
                  <c:v>-5.2647530630084297E-3</c:v>
                </c:pt>
                <c:pt idx="13333" formatCode="General">
                  <c:v>2.1888205588851402E-3</c:v>
                </c:pt>
                <c:pt idx="13334" formatCode="General">
                  <c:v>1.07516624409482E-2</c:v>
                </c:pt>
                <c:pt idx="13335" formatCode="General">
                  <c:v>1.9193998136572799E-2</c:v>
                </c:pt>
                <c:pt idx="13336" formatCode="General">
                  <c:v>2.6781763261347399E-2</c:v>
                </c:pt>
                <c:pt idx="13337" formatCode="General">
                  <c:v>3.3188424956504099E-2</c:v>
                </c:pt>
                <c:pt idx="13338" formatCode="General">
                  <c:v>3.8506871278853001E-2</c:v>
                </c:pt>
                <c:pt idx="13339" formatCode="General">
                  <c:v>4.3256460430803702E-2</c:v>
                </c:pt>
                <c:pt idx="13340" formatCode="General">
                  <c:v>4.74633915415461E-2</c:v>
                </c:pt>
                <c:pt idx="13341" formatCode="General">
                  <c:v>5.0819102280151102E-2</c:v>
                </c:pt>
                <c:pt idx="13342" formatCode="General">
                  <c:v>5.3025384863529298E-2</c:v>
                </c:pt>
                <c:pt idx="13343" formatCode="General">
                  <c:v>5.30359802827233E-2</c:v>
                </c:pt>
                <c:pt idx="13344" formatCode="General">
                  <c:v>5.0349271946604497E-2</c:v>
                </c:pt>
                <c:pt idx="13345" formatCode="General">
                  <c:v>4.5171794739859203E-2</c:v>
                </c:pt>
                <c:pt idx="13346" formatCode="General">
                  <c:v>3.7653940129707998E-2</c:v>
                </c:pt>
                <c:pt idx="13347" formatCode="General">
                  <c:v>2.8872257093510101E-2</c:v>
                </c:pt>
                <c:pt idx="13348" formatCode="General">
                  <c:v>2.06169569888855E-2</c:v>
                </c:pt>
                <c:pt idx="13349" formatCode="General">
                  <c:v>1.4210587400405299E-2</c:v>
                </c:pt>
                <c:pt idx="13350" formatCode="General">
                  <c:v>9.7786417217190398E-3</c:v>
                </c:pt>
                <c:pt idx="13351" formatCode="General">
                  <c:v>6.3119284827937499E-3</c:v>
                </c:pt>
                <c:pt idx="13352" formatCode="General">
                  <c:v>3.2680790712047302E-3</c:v>
                </c:pt>
                <c:pt idx="13353" formatCode="General">
                  <c:v>2.2469254270200802E-3</c:v>
                </c:pt>
                <c:pt idx="13354" formatCode="General">
                  <c:v>3.7624200272236802E-3</c:v>
                </c:pt>
                <c:pt idx="13355" formatCode="General">
                  <c:v>7.0389051502775402E-3</c:v>
                </c:pt>
                <c:pt idx="13356" formatCode="General">
                  <c:v>1.1429211617171999E-2</c:v>
                </c:pt>
                <c:pt idx="13357" formatCode="General">
                  <c:v>1.5894330428479798E-2</c:v>
                </c:pt>
                <c:pt idx="13358" formatCode="General">
                  <c:v>1.93584953212079E-2</c:v>
                </c:pt>
                <c:pt idx="13359" formatCode="General">
                  <c:v>2.09669132666866E-2</c:v>
                </c:pt>
                <c:pt idx="13360" formatCode="General">
                  <c:v>2.0808731451929401E-2</c:v>
                </c:pt>
                <c:pt idx="13361" formatCode="General">
                  <c:v>1.9875930208795901E-2</c:v>
                </c:pt>
                <c:pt idx="13362" formatCode="General">
                  <c:v>1.9449704478503999E-2</c:v>
                </c:pt>
                <c:pt idx="13363" formatCode="General">
                  <c:v>2.0168717866861301E-2</c:v>
                </c:pt>
                <c:pt idx="13364" formatCode="General">
                  <c:v>2.1843389436306E-2</c:v>
                </c:pt>
                <c:pt idx="13365" formatCode="General">
                  <c:v>2.3635764442182801E-2</c:v>
                </c:pt>
                <c:pt idx="13366" formatCode="General">
                  <c:v>2.4977573592718402E-2</c:v>
                </c:pt>
                <c:pt idx="13367" formatCode="General">
                  <c:v>2.55076717243054E-2</c:v>
                </c:pt>
                <c:pt idx="13368" formatCode="General">
                  <c:v>2.5320030058034002E-2</c:v>
                </c:pt>
                <c:pt idx="13369" formatCode="General">
                  <c:v>2.5727742842254701E-2</c:v>
                </c:pt>
                <c:pt idx="13370" formatCode="General">
                  <c:v>2.6806044080986399E-2</c:v>
                </c:pt>
                <c:pt idx="13371" formatCode="General">
                  <c:v>2.8081287313802598E-2</c:v>
                </c:pt>
                <c:pt idx="13372" formatCode="General">
                  <c:v>2.88192802304434E-2</c:v>
                </c:pt>
                <c:pt idx="13373" formatCode="General">
                  <c:v>2.74034089813718E-2</c:v>
                </c:pt>
                <c:pt idx="13374" formatCode="General">
                  <c:v>2.3272588321136999E-2</c:v>
                </c:pt>
                <c:pt idx="13375" formatCode="General">
                  <c:v>1.7385588072782399E-2</c:v>
                </c:pt>
                <c:pt idx="13376" formatCode="General">
                  <c:v>1.03383301710407E-2</c:v>
                </c:pt>
                <c:pt idx="13377" formatCode="General">
                  <c:v>1.7251247930932601E-3</c:v>
                </c:pt>
                <c:pt idx="13378" formatCode="General">
                  <c:v>-8.1398164041364702E-3</c:v>
                </c:pt>
                <c:pt idx="13379" formatCode="General">
                  <c:v>-1.8794584004506301E-2</c:v>
                </c:pt>
                <c:pt idx="13380" formatCode="General">
                  <c:v>-2.8973602954830101E-2</c:v>
                </c:pt>
                <c:pt idx="13381" formatCode="General">
                  <c:v>-3.7772058794074401E-2</c:v>
                </c:pt>
                <c:pt idx="13382" formatCode="General">
                  <c:v>-4.4905058296447101E-2</c:v>
                </c:pt>
                <c:pt idx="13383" formatCode="General">
                  <c:v>-4.9694162991950903E-2</c:v>
                </c:pt>
                <c:pt idx="13384" formatCode="General">
                  <c:v>-5.2603784651864903E-2</c:v>
                </c:pt>
                <c:pt idx="13385" formatCode="General">
                  <c:v>-5.3929585199330297E-2</c:v>
                </c:pt>
                <c:pt idx="13386" formatCode="General">
                  <c:v>-5.3339025707528603E-2</c:v>
                </c:pt>
                <c:pt idx="13387" formatCode="General">
                  <c:v>-5.0866337834064503E-2</c:v>
                </c:pt>
                <c:pt idx="13388" formatCode="General">
                  <c:v>-4.7178989600378397E-2</c:v>
                </c:pt>
                <c:pt idx="13389" formatCode="General">
                  <c:v>-4.3097471201831203E-2</c:v>
                </c:pt>
                <c:pt idx="13390" formatCode="General">
                  <c:v>-3.8429904796412499E-2</c:v>
                </c:pt>
                <c:pt idx="13391" formatCode="General">
                  <c:v>-3.3237819015121198E-2</c:v>
                </c:pt>
                <c:pt idx="13392" formatCode="General">
                  <c:v>-2.7747565363803999E-2</c:v>
                </c:pt>
                <c:pt idx="13393" formatCode="General">
                  <c:v>-2.2131862658254502E-2</c:v>
                </c:pt>
                <c:pt idx="13394" formatCode="General">
                  <c:v>-1.7188771675180001E-2</c:v>
                </c:pt>
                <c:pt idx="13395" formatCode="General">
                  <c:v>-1.2356499756096E-2</c:v>
                </c:pt>
                <c:pt idx="13396" formatCode="General">
                  <c:v>-7.44448767684286E-3</c:v>
                </c:pt>
                <c:pt idx="13397" formatCode="General">
                  <c:v>-3.3189948995862402E-3</c:v>
                </c:pt>
                <c:pt idx="13398" formatCode="General">
                  <c:v>-4.9832128519701198E-4</c:v>
                </c:pt>
                <c:pt idx="13399" formatCode="General">
                  <c:v>9.4092929958611597E-4</c:v>
                </c:pt>
                <c:pt idx="13400" formatCode="General">
                  <c:v>1.02475290369466E-3</c:v>
                </c:pt>
                <c:pt idx="13401" formatCode="General">
                  <c:v>-1.7819496601191199E-4</c:v>
                </c:pt>
                <c:pt idx="13402" formatCode="General">
                  <c:v>-2.6151924344329602E-3</c:v>
                </c:pt>
                <c:pt idx="13403" formatCode="General">
                  <c:v>-6.6816102329244204E-3</c:v>
                </c:pt>
                <c:pt idx="13404" formatCode="General">
                  <c:v>-1.2616131970971899E-2</c:v>
                </c:pt>
                <c:pt idx="13405" formatCode="General">
                  <c:v>-2.0011948470198E-2</c:v>
                </c:pt>
                <c:pt idx="13406" formatCode="General">
                  <c:v>-2.7057514263241399E-2</c:v>
                </c:pt>
                <c:pt idx="13407" formatCode="General">
                  <c:v>-3.2354200051969498E-2</c:v>
                </c:pt>
                <c:pt idx="13408" formatCode="General">
                  <c:v>-3.4613091244302799E-2</c:v>
                </c:pt>
                <c:pt idx="13409" formatCode="General">
                  <c:v>-3.2628442318237298E-2</c:v>
                </c:pt>
                <c:pt idx="13410" formatCode="General">
                  <c:v>-2.67077579225743E-2</c:v>
                </c:pt>
                <c:pt idx="13411" formatCode="General">
                  <c:v>-1.7949458535315901E-2</c:v>
                </c:pt>
                <c:pt idx="13412" formatCode="General">
                  <c:v>-7.4579158904738204E-3</c:v>
                </c:pt>
                <c:pt idx="13413" formatCode="General">
                  <c:v>4.4147862073197503E-3</c:v>
                </c:pt>
                <c:pt idx="13414" formatCode="General">
                  <c:v>1.65554400881604E-2</c:v>
                </c:pt>
                <c:pt idx="13415" formatCode="General">
                  <c:v>2.7299108891744299E-2</c:v>
                </c:pt>
                <c:pt idx="13416" formatCode="General">
                  <c:v>3.6456030643812698E-2</c:v>
                </c:pt>
                <c:pt idx="13417" formatCode="General">
                  <c:v>4.3382710798061101E-2</c:v>
                </c:pt>
                <c:pt idx="13418" formatCode="General">
                  <c:v>4.6389047022259898E-2</c:v>
                </c:pt>
                <c:pt idx="13419" formatCode="General">
                  <c:v>4.50820202678743E-2</c:v>
                </c:pt>
                <c:pt idx="13420" formatCode="General">
                  <c:v>3.97187292336302E-2</c:v>
                </c:pt>
                <c:pt idx="13421" formatCode="General">
                  <c:v>3.0239672458209001E-2</c:v>
                </c:pt>
                <c:pt idx="13422" formatCode="General">
                  <c:v>1.82429775856702E-2</c:v>
                </c:pt>
                <c:pt idx="13423" formatCode="General">
                  <c:v>6.0422574268947501E-3</c:v>
                </c:pt>
                <c:pt idx="13424" formatCode="General">
                  <c:v>-6.0757568278650004E-3</c:v>
                </c:pt>
                <c:pt idx="13425" formatCode="General">
                  <c:v>-1.80011255624156E-2</c:v>
                </c:pt>
                <c:pt idx="13426" formatCode="General">
                  <c:v>-2.9101333132339299E-2</c:v>
                </c:pt>
                <c:pt idx="13427" formatCode="General">
                  <c:v>-3.9302449842736002E-2</c:v>
                </c:pt>
                <c:pt idx="13428" formatCode="General">
                  <c:v>-4.8192062092417901E-2</c:v>
                </c:pt>
                <c:pt idx="13429" formatCode="General">
                  <c:v>-5.5607512785067398E-2</c:v>
                </c:pt>
                <c:pt idx="13430" formatCode="General">
                  <c:v>-6.2266379976936202E-2</c:v>
                </c:pt>
                <c:pt idx="13431" formatCode="General">
                  <c:v>-6.8445761397852106E-2</c:v>
                </c:pt>
                <c:pt idx="13432" formatCode="General">
                  <c:v>-7.3907366467895197E-2</c:v>
                </c:pt>
                <c:pt idx="13433" formatCode="General">
                  <c:v>-7.7880077090166103E-2</c:v>
                </c:pt>
                <c:pt idx="13434" formatCode="General">
                  <c:v>-7.9706852301808795E-2</c:v>
                </c:pt>
                <c:pt idx="13435" formatCode="General">
                  <c:v>-7.9295065891688596E-2</c:v>
                </c:pt>
                <c:pt idx="13436" formatCode="General">
                  <c:v>-7.7220648648331405E-2</c:v>
                </c:pt>
                <c:pt idx="13437" formatCode="General">
                  <c:v>-7.4262662039050006E-2</c:v>
                </c:pt>
                <c:pt idx="13438" formatCode="General">
                  <c:v>-7.0373467090009106E-2</c:v>
                </c:pt>
                <c:pt idx="13439" formatCode="General">
                  <c:v>-6.5624569845963501E-2</c:v>
                </c:pt>
                <c:pt idx="13440" formatCode="General">
                  <c:v>-6.0340055911174903E-2</c:v>
                </c:pt>
                <c:pt idx="13441" formatCode="General">
                  <c:v>-5.4298536097419997E-2</c:v>
                </c:pt>
                <c:pt idx="13442" formatCode="General">
                  <c:v>-4.7238422301218497E-2</c:v>
                </c:pt>
                <c:pt idx="13443" formatCode="General">
                  <c:v>-3.9564786803365101E-2</c:v>
                </c:pt>
                <c:pt idx="13444" formatCode="General">
                  <c:v>-3.2215148070582802E-2</c:v>
                </c:pt>
                <c:pt idx="13445" formatCode="General">
                  <c:v>-2.5831449375667E-2</c:v>
                </c:pt>
                <c:pt idx="13446" formatCode="General">
                  <c:v>-2.0632331079109299E-2</c:v>
                </c:pt>
                <c:pt idx="13447" formatCode="General">
                  <c:v>-1.54611268921192E-2</c:v>
                </c:pt>
                <c:pt idx="13448" formatCode="General">
                  <c:v>-8.8924540607686203E-3</c:v>
                </c:pt>
                <c:pt idx="13449" formatCode="General">
                  <c:v>-2.1802426211887499E-3</c:v>
                </c:pt>
                <c:pt idx="13450" formatCode="General">
                  <c:v>4.2644410209087599E-3</c:v>
                </c:pt>
                <c:pt idx="13451" formatCode="General">
                  <c:v>1.12346148190576E-2</c:v>
                </c:pt>
                <c:pt idx="13452" formatCode="General">
                  <c:v>1.8750576373916E-2</c:v>
                </c:pt>
                <c:pt idx="13453" formatCode="General">
                  <c:v>2.6353888674192898E-2</c:v>
                </c:pt>
                <c:pt idx="13454" formatCode="General">
                  <c:v>3.2877030664712502E-2</c:v>
                </c:pt>
                <c:pt idx="13455" formatCode="General">
                  <c:v>3.7196517537359503E-2</c:v>
                </c:pt>
                <c:pt idx="13456" formatCode="General">
                  <c:v>3.9689436426140201E-2</c:v>
                </c:pt>
                <c:pt idx="13457" formatCode="General">
                  <c:v>4.1605690849496897E-2</c:v>
                </c:pt>
                <c:pt idx="13458" formatCode="General">
                  <c:v>4.29342299196116E-2</c:v>
                </c:pt>
                <c:pt idx="13459" formatCode="General">
                  <c:v>4.2764063684447198E-2</c:v>
                </c:pt>
                <c:pt idx="13460" formatCode="General">
                  <c:v>4.0724913183572901E-2</c:v>
                </c:pt>
                <c:pt idx="13461" formatCode="General">
                  <c:v>3.7264948225554602E-2</c:v>
                </c:pt>
                <c:pt idx="13462" formatCode="General">
                  <c:v>3.2895576044331E-2</c:v>
                </c:pt>
                <c:pt idx="13463" formatCode="General">
                  <c:v>2.82496216666283E-2</c:v>
                </c:pt>
                <c:pt idx="13464" formatCode="General">
                  <c:v>2.40301744921405E-2</c:v>
                </c:pt>
                <c:pt idx="13465" formatCode="General">
                  <c:v>2.0751236032032799E-2</c:v>
                </c:pt>
                <c:pt idx="13466" formatCode="General">
                  <c:v>1.79594350201315E-2</c:v>
                </c:pt>
                <c:pt idx="13467" formatCode="General">
                  <c:v>1.55364950122073E-2</c:v>
                </c:pt>
                <c:pt idx="13468" formatCode="General">
                  <c:v>1.40751958313586E-2</c:v>
                </c:pt>
                <c:pt idx="13469" formatCode="General">
                  <c:v>1.3612573127499099E-2</c:v>
                </c:pt>
                <c:pt idx="13470" formatCode="General">
                  <c:v>1.45620024704891E-2</c:v>
                </c:pt>
                <c:pt idx="13471" formatCode="General">
                  <c:v>1.7852902575225701E-2</c:v>
                </c:pt>
                <c:pt idx="13472" formatCode="General">
                  <c:v>2.39678246430352E-2</c:v>
                </c:pt>
                <c:pt idx="13473" formatCode="General">
                  <c:v>3.20255569379084E-2</c:v>
                </c:pt>
                <c:pt idx="13474" formatCode="General">
                  <c:v>4.0852594090660999E-2</c:v>
                </c:pt>
                <c:pt idx="13475" formatCode="General">
                  <c:v>4.9367783899219898E-2</c:v>
                </c:pt>
                <c:pt idx="13476" formatCode="General">
                  <c:v>5.5982624871868399E-2</c:v>
                </c:pt>
                <c:pt idx="13477" formatCode="General">
                  <c:v>5.9763973267160903E-2</c:v>
                </c:pt>
                <c:pt idx="13478" formatCode="General">
                  <c:v>6.0872380581435299E-2</c:v>
                </c:pt>
                <c:pt idx="13479" formatCode="General">
                  <c:v>5.9886334900188201E-2</c:v>
                </c:pt>
                <c:pt idx="13480" formatCode="General">
                  <c:v>5.6988079814060698E-2</c:v>
                </c:pt>
                <c:pt idx="13481" formatCode="General">
                  <c:v>5.2496742102426698E-2</c:v>
                </c:pt>
                <c:pt idx="13482" formatCode="General">
                  <c:v>4.7261565079689698E-2</c:v>
                </c:pt>
                <c:pt idx="13483" formatCode="General">
                  <c:v>4.14154477691158E-2</c:v>
                </c:pt>
                <c:pt idx="13484" formatCode="General">
                  <c:v>3.4223104990835501E-2</c:v>
                </c:pt>
                <c:pt idx="13485" formatCode="General">
                  <c:v>2.5475549946525601E-2</c:v>
                </c:pt>
                <c:pt idx="13486" formatCode="General">
                  <c:v>1.5863388851302899E-2</c:v>
                </c:pt>
                <c:pt idx="13487" formatCode="General">
                  <c:v>6.7982228100894396E-3</c:v>
                </c:pt>
                <c:pt idx="13488" formatCode="General">
                  <c:v>-6.23727350752025E-4</c:v>
                </c:pt>
                <c:pt idx="13489" formatCode="General">
                  <c:v>-6.1442250693465898E-3</c:v>
                </c:pt>
                <c:pt idx="13490" formatCode="General">
                  <c:v>-1.00248317988797E-2</c:v>
                </c:pt>
                <c:pt idx="13491" formatCode="General">
                  <c:v>-1.2492638688255699E-2</c:v>
                </c:pt>
                <c:pt idx="13492" formatCode="General">
                  <c:v>-1.24488510332324E-2</c:v>
                </c:pt>
                <c:pt idx="13493" formatCode="General">
                  <c:v>-9.4218208533480598E-3</c:v>
                </c:pt>
                <c:pt idx="13494" formatCode="General">
                  <c:v>-4.5677531707091403E-3</c:v>
                </c:pt>
                <c:pt idx="13495" formatCode="General">
                  <c:v>8.0156550695204205E-4</c:v>
                </c:pt>
                <c:pt idx="13496" formatCode="General">
                  <c:v>5.6623404691994702E-3</c:v>
                </c:pt>
                <c:pt idx="13497" formatCode="General">
                  <c:v>1.0092277959824701E-2</c:v>
                </c:pt>
                <c:pt idx="13498" formatCode="General">
                  <c:v>1.4104661388516499E-2</c:v>
                </c:pt>
                <c:pt idx="13499" formatCode="General">
                  <c:v>1.67911311277044E-2</c:v>
                </c:pt>
                <c:pt idx="13500" formatCode="General">
                  <c:v>1.7869847671384598E-2</c:v>
                </c:pt>
                <c:pt idx="13501" formatCode="General">
                  <c:v>1.76957199246933E-2</c:v>
                </c:pt>
                <c:pt idx="13502" formatCode="General">
                  <c:v>1.6807649014181001E-2</c:v>
                </c:pt>
                <c:pt idx="13503" formatCode="General">
                  <c:v>1.61217788200636E-2</c:v>
                </c:pt>
                <c:pt idx="13504" formatCode="General">
                  <c:v>1.66667616684874E-2</c:v>
                </c:pt>
                <c:pt idx="13505" formatCode="General">
                  <c:v>1.75892476266667E-2</c:v>
                </c:pt>
                <c:pt idx="13506" formatCode="General">
                  <c:v>1.7051797802270001E-2</c:v>
                </c:pt>
                <c:pt idx="13507" formatCode="General">
                  <c:v>1.4286136648764601E-2</c:v>
                </c:pt>
                <c:pt idx="13508" formatCode="General">
                  <c:v>8.7999766573415503E-3</c:v>
                </c:pt>
                <c:pt idx="13509" formatCode="General">
                  <c:v>7.3382973674206403E-4</c:v>
                </c:pt>
                <c:pt idx="13510" formatCode="General">
                  <c:v>-9.5906728977641405E-3</c:v>
                </c:pt>
                <c:pt idx="13511" formatCode="General">
                  <c:v>-2.0943539556832199E-2</c:v>
                </c:pt>
                <c:pt idx="13512" formatCode="General">
                  <c:v>-3.1986728052936897E-2</c:v>
                </c:pt>
                <c:pt idx="13513" formatCode="General">
                  <c:v>-4.25075707201613E-2</c:v>
                </c:pt>
                <c:pt idx="13514" formatCode="General">
                  <c:v>-5.1953725233918301E-2</c:v>
                </c:pt>
                <c:pt idx="13515" formatCode="General">
                  <c:v>-6.0335850284486098E-2</c:v>
                </c:pt>
                <c:pt idx="13516" formatCode="General">
                  <c:v>-6.6716735237543304E-2</c:v>
                </c:pt>
                <c:pt idx="13517" formatCode="General">
                  <c:v>-6.9031982220676996E-2</c:v>
                </c:pt>
                <c:pt idx="13518" formatCode="General">
                  <c:v>-6.8078656911029004E-2</c:v>
                </c:pt>
                <c:pt idx="13519" formatCode="General">
                  <c:v>-6.5812756975805006E-2</c:v>
                </c:pt>
                <c:pt idx="13520" formatCode="General">
                  <c:v>-6.2736544437813804E-2</c:v>
                </c:pt>
                <c:pt idx="13521" formatCode="General">
                  <c:v>-5.88894353878874E-2</c:v>
                </c:pt>
                <c:pt idx="13522" formatCode="General">
                  <c:v>-5.3710014436984102E-2</c:v>
                </c:pt>
                <c:pt idx="13523" formatCode="General">
                  <c:v>-4.72877680692953E-2</c:v>
                </c:pt>
                <c:pt idx="13524" formatCode="General">
                  <c:v>-3.9525648549848802E-2</c:v>
                </c:pt>
                <c:pt idx="13525" formatCode="General">
                  <c:v>-3.0398663422695898E-2</c:v>
                </c:pt>
                <c:pt idx="13526" formatCode="General">
                  <c:v>-2.1250964641225799E-2</c:v>
                </c:pt>
                <c:pt idx="13527" formatCode="General">
                  <c:v>-1.2376873713383901E-2</c:v>
                </c:pt>
                <c:pt idx="13528" formatCode="General">
                  <c:v>-4.27749350788944E-3</c:v>
                </c:pt>
                <c:pt idx="13529" formatCode="General">
                  <c:v>2.49269136062497E-3</c:v>
                </c:pt>
                <c:pt idx="13530" formatCode="General">
                  <c:v>8.2655982948605603E-3</c:v>
                </c:pt>
                <c:pt idx="13531" formatCode="General">
                  <c:v>1.3334743448911401E-2</c:v>
                </c:pt>
                <c:pt idx="13532" formatCode="General">
                  <c:v>1.8158876547692399E-2</c:v>
                </c:pt>
                <c:pt idx="13533" formatCode="General">
                  <c:v>2.2841943785659999E-2</c:v>
                </c:pt>
                <c:pt idx="13534" formatCode="General">
                  <c:v>2.7230100619804E-2</c:v>
                </c:pt>
                <c:pt idx="13535" formatCode="General">
                  <c:v>3.1494411318372897E-2</c:v>
                </c:pt>
                <c:pt idx="13536" formatCode="General">
                  <c:v>3.5759430343737797E-2</c:v>
                </c:pt>
                <c:pt idx="13537" formatCode="General">
                  <c:v>3.9786626892610297E-2</c:v>
                </c:pt>
                <c:pt idx="13538" formatCode="General">
                  <c:v>4.3217963527877198E-2</c:v>
                </c:pt>
                <c:pt idx="13539" formatCode="General">
                  <c:v>4.5749525366492003E-2</c:v>
                </c:pt>
                <c:pt idx="13540" formatCode="General">
                  <c:v>4.7988249140775201E-2</c:v>
                </c:pt>
                <c:pt idx="13541" formatCode="General">
                  <c:v>5.0265456443336999E-2</c:v>
                </c:pt>
                <c:pt idx="13542" formatCode="General">
                  <c:v>5.2407559651398303E-2</c:v>
                </c:pt>
                <c:pt idx="13543" formatCode="General">
                  <c:v>5.45173676562992E-2</c:v>
                </c:pt>
                <c:pt idx="13544" formatCode="General">
                  <c:v>5.6254387011716603E-2</c:v>
                </c:pt>
                <c:pt idx="13545" formatCode="General">
                  <c:v>5.75924523290176E-2</c:v>
                </c:pt>
                <c:pt idx="13546" formatCode="General">
                  <c:v>5.8934572502027598E-2</c:v>
                </c:pt>
                <c:pt idx="13547" formatCode="General">
                  <c:v>6.0689036901871003E-2</c:v>
                </c:pt>
                <c:pt idx="13548" formatCode="General">
                  <c:v>6.2810410317586093E-2</c:v>
                </c:pt>
                <c:pt idx="13549" formatCode="General">
                  <c:v>6.4495591012197095E-2</c:v>
                </c:pt>
                <c:pt idx="13550" formatCode="General">
                  <c:v>6.5163408777874104E-2</c:v>
                </c:pt>
                <c:pt idx="13551" formatCode="General">
                  <c:v>6.4472863345687303E-2</c:v>
                </c:pt>
                <c:pt idx="13552" formatCode="General">
                  <c:v>6.18211106943004E-2</c:v>
                </c:pt>
                <c:pt idx="13553" formatCode="General">
                  <c:v>5.7008603004911798E-2</c:v>
                </c:pt>
                <c:pt idx="13554" formatCode="General">
                  <c:v>5.0991760591923799E-2</c:v>
                </c:pt>
                <c:pt idx="13555" formatCode="General">
                  <c:v>4.5046499755078899E-2</c:v>
                </c:pt>
                <c:pt idx="13556" formatCode="General">
                  <c:v>3.8904548974874102E-2</c:v>
                </c:pt>
                <c:pt idx="13557" formatCode="General">
                  <c:v>3.2335590157948201E-2</c:v>
                </c:pt>
                <c:pt idx="13558" formatCode="General">
                  <c:v>2.6279501146440801E-2</c:v>
                </c:pt>
                <c:pt idx="13559" formatCode="General">
                  <c:v>2.0578941500619501E-2</c:v>
                </c:pt>
                <c:pt idx="13560" formatCode="General">
                  <c:v>1.4751401820524999E-2</c:v>
                </c:pt>
                <c:pt idx="13561" formatCode="General">
                  <c:v>8.2978331681508796E-3</c:v>
                </c:pt>
                <c:pt idx="13562" formatCode="General">
                  <c:v>1.59033296871852E-3</c:v>
                </c:pt>
                <c:pt idx="13563" formatCode="General">
                  <c:v>-3.6539490990449698E-3</c:v>
                </c:pt>
                <c:pt idx="13564" formatCode="General">
                  <c:v>-7.24280531403398E-3</c:v>
                </c:pt>
                <c:pt idx="13565" formatCode="General">
                  <c:v>-1.0573505598076601E-2</c:v>
                </c:pt>
                <c:pt idx="13566" formatCode="General">
                  <c:v>-1.48660152506709E-2</c:v>
                </c:pt>
                <c:pt idx="13567" formatCode="General">
                  <c:v>-2.07602549227212E-2</c:v>
                </c:pt>
                <c:pt idx="13568" formatCode="General">
                  <c:v>-2.7904716849678601E-2</c:v>
                </c:pt>
                <c:pt idx="13569" formatCode="General">
                  <c:v>-3.4698133401846E-2</c:v>
                </c:pt>
                <c:pt idx="13570" formatCode="General">
                  <c:v>-3.9879642673634898E-2</c:v>
                </c:pt>
                <c:pt idx="13571" formatCode="General">
                  <c:v>-4.3298405260358698E-2</c:v>
                </c:pt>
                <c:pt idx="13572" formatCode="General">
                  <c:v>-4.59237459284439E-2</c:v>
                </c:pt>
                <c:pt idx="13573" formatCode="General">
                  <c:v>-4.8311134110314798E-2</c:v>
                </c:pt>
                <c:pt idx="13574" formatCode="General">
                  <c:v>-5.0022933625973397E-2</c:v>
                </c:pt>
                <c:pt idx="13575" formatCode="General">
                  <c:v>-5.1457246119327699E-2</c:v>
                </c:pt>
                <c:pt idx="13576" formatCode="General">
                  <c:v>-5.3660972702514902E-2</c:v>
                </c:pt>
                <c:pt idx="13577" formatCode="General">
                  <c:v>-5.6927731363937202E-2</c:v>
                </c:pt>
                <c:pt idx="13578" formatCode="General">
                  <c:v>-6.03921650889961E-2</c:v>
                </c:pt>
                <c:pt idx="13579" formatCode="General">
                  <c:v>-6.2867818351312305E-2</c:v>
                </c:pt>
                <c:pt idx="13580" formatCode="General">
                  <c:v>-6.3136433416768903E-2</c:v>
                </c:pt>
                <c:pt idx="13581" formatCode="General">
                  <c:v>-6.1112750887981099E-2</c:v>
                </c:pt>
                <c:pt idx="13582" formatCode="General">
                  <c:v>-5.8317296829256599E-2</c:v>
                </c:pt>
                <c:pt idx="13583" formatCode="General">
                  <c:v>-5.5850125147750597E-2</c:v>
                </c:pt>
                <c:pt idx="13584" formatCode="General">
                  <c:v>-5.3251949929831802E-2</c:v>
                </c:pt>
                <c:pt idx="13585" formatCode="General">
                  <c:v>-4.9900724263135202E-2</c:v>
                </c:pt>
                <c:pt idx="13586" formatCode="General">
                  <c:v>-4.5998627369408802E-2</c:v>
                </c:pt>
                <c:pt idx="13587" formatCode="General">
                  <c:v>-4.1658286493477699E-2</c:v>
                </c:pt>
                <c:pt idx="13588" formatCode="General">
                  <c:v>-3.6777838803599402E-2</c:v>
                </c:pt>
                <c:pt idx="13589" formatCode="General">
                  <c:v>-3.1854896965507702E-2</c:v>
                </c:pt>
                <c:pt idx="13590" formatCode="General">
                  <c:v>-2.7267400313217099E-2</c:v>
                </c:pt>
                <c:pt idx="13591" formatCode="General">
                  <c:v>-2.28089950759955E-2</c:v>
                </c:pt>
                <c:pt idx="13592" formatCode="General">
                  <c:v>-1.82450782156953E-2</c:v>
                </c:pt>
                <c:pt idx="13593" formatCode="General">
                  <c:v>-1.4145371225369499E-2</c:v>
                </c:pt>
                <c:pt idx="13594" formatCode="General">
                  <c:v>-1.13046510323461E-2</c:v>
                </c:pt>
                <c:pt idx="13595" formatCode="General">
                  <c:v>-9.40920273056557E-3</c:v>
                </c:pt>
                <c:pt idx="13596" formatCode="General">
                  <c:v>-7.9736218119630803E-3</c:v>
                </c:pt>
                <c:pt idx="13597" formatCode="General">
                  <c:v>-7.2449900358600898E-3</c:v>
                </c:pt>
                <c:pt idx="13598" formatCode="General">
                  <c:v>-7.4954663297682198E-3</c:v>
                </c:pt>
                <c:pt idx="13599" formatCode="General">
                  <c:v>-8.7395061325614993E-3</c:v>
                </c:pt>
                <c:pt idx="13600" formatCode="General">
                  <c:v>-1.0973711854905199E-2</c:v>
                </c:pt>
                <c:pt idx="13601" formatCode="General">
                  <c:v>-1.51444718511135E-2</c:v>
                </c:pt>
                <c:pt idx="13602" formatCode="General">
                  <c:v>-2.1351799116521498E-2</c:v>
                </c:pt>
                <c:pt idx="13603" formatCode="General">
                  <c:v>-2.7748756503376801E-2</c:v>
                </c:pt>
                <c:pt idx="13604" formatCode="General">
                  <c:v>-3.3339553780347801E-2</c:v>
                </c:pt>
                <c:pt idx="13605" formatCode="General">
                  <c:v>-3.8604748997789998E-2</c:v>
                </c:pt>
                <c:pt idx="13606" formatCode="General">
                  <c:v>-4.3927471699245997E-2</c:v>
                </c:pt>
                <c:pt idx="13607" formatCode="General">
                  <c:v>-4.8866225436323199E-2</c:v>
                </c:pt>
                <c:pt idx="13608" formatCode="General">
                  <c:v>-5.3020848430870703E-2</c:v>
                </c:pt>
                <c:pt idx="13609" formatCode="General">
                  <c:v>-5.6552731473447401E-2</c:v>
                </c:pt>
                <c:pt idx="13610" formatCode="General">
                  <c:v>-5.9907936579035197E-2</c:v>
                </c:pt>
                <c:pt idx="13611" formatCode="General">
                  <c:v>-6.22347031781069E-2</c:v>
                </c:pt>
                <c:pt idx="13612" formatCode="General">
                  <c:v>-6.2980470347504994E-2</c:v>
                </c:pt>
                <c:pt idx="13613" formatCode="General">
                  <c:v>-6.2762779848178504E-2</c:v>
                </c:pt>
                <c:pt idx="13614" formatCode="General">
                  <c:v>-6.2638426400762601E-2</c:v>
                </c:pt>
                <c:pt idx="13615" formatCode="General">
                  <c:v>-6.40993602248357E-2</c:v>
                </c:pt>
                <c:pt idx="13616" formatCode="General">
                  <c:v>-6.6902701734927406E-2</c:v>
                </c:pt>
                <c:pt idx="13617" formatCode="General">
                  <c:v>-6.9383496890333393E-2</c:v>
                </c:pt>
                <c:pt idx="13618" formatCode="General">
                  <c:v>-7.0116741020935403E-2</c:v>
                </c:pt>
                <c:pt idx="13619" formatCode="General">
                  <c:v>-6.9099100676596401E-2</c:v>
                </c:pt>
                <c:pt idx="13620" formatCode="General">
                  <c:v>-6.7295108672096302E-2</c:v>
                </c:pt>
                <c:pt idx="13621" formatCode="General">
                  <c:v>-6.5031376452397802E-2</c:v>
                </c:pt>
                <c:pt idx="13622" formatCode="General">
                  <c:v>-6.1666051709676102E-2</c:v>
                </c:pt>
                <c:pt idx="13623" formatCode="General">
                  <c:v>-5.57650169716166E-2</c:v>
                </c:pt>
                <c:pt idx="13624" formatCode="General">
                  <c:v>-4.62552638653837E-2</c:v>
                </c:pt>
                <c:pt idx="13625" formatCode="General">
                  <c:v>-3.2727370264759997E-2</c:v>
                </c:pt>
                <c:pt idx="13626" formatCode="General">
                  <c:v>-1.5682874696142001E-2</c:v>
                </c:pt>
                <c:pt idx="13627" formatCode="General">
                  <c:v>3.8355976305525698E-3</c:v>
                </c:pt>
                <c:pt idx="13628" formatCode="General">
                  <c:v>2.4862222683724899E-2</c:v>
                </c:pt>
                <c:pt idx="13629" formatCode="General">
                  <c:v>4.6011323493185402E-2</c:v>
                </c:pt>
                <c:pt idx="13630" formatCode="General">
                  <c:v>6.5663842086625707E-2</c:v>
                </c:pt>
                <c:pt idx="13631" formatCode="General">
                  <c:v>8.3088871390952501E-2</c:v>
                </c:pt>
                <c:pt idx="13632" formatCode="General">
                  <c:v>9.8114536391492299E-2</c:v>
                </c:pt>
                <c:pt idx="13633" formatCode="General">
                  <c:v>0.11035407311433899</c:v>
                </c:pt>
                <c:pt idx="13634" formatCode="General">
                  <c:v>0.11910359810366999</c:v>
                </c:pt>
                <c:pt idx="13635" formatCode="General">
                  <c:v>0.124206144183396</c:v>
                </c:pt>
                <c:pt idx="13636" formatCode="General">
                  <c:v>0.12680243529615101</c:v>
                </c:pt>
                <c:pt idx="13637" formatCode="General">
                  <c:v>0.12750511081461399</c:v>
                </c:pt>
                <c:pt idx="13638" formatCode="General">
                  <c:v>0.1263972909577</c:v>
                </c:pt>
                <c:pt idx="13639" formatCode="General">
                  <c:v>0.12399965706417999</c:v>
                </c:pt>
                <c:pt idx="13640" formatCode="General">
                  <c:v>0.120602615709667</c:v>
                </c:pt>
                <c:pt idx="13641" formatCode="General">
                  <c:v>0.11732866761276101</c:v>
                </c:pt>
                <c:pt idx="13642" formatCode="General">
                  <c:v>0.114451644409715</c:v>
                </c:pt>
                <c:pt idx="13643" formatCode="General">
                  <c:v>0.11158409784421899</c:v>
                </c:pt>
                <c:pt idx="13644" formatCode="General">
                  <c:v>0.109068147322267</c:v>
                </c:pt>
                <c:pt idx="13645" formatCode="General">
                  <c:v>0.10671209378923199</c:v>
                </c:pt>
                <c:pt idx="13646" formatCode="General">
                  <c:v>0.10485403475416499</c:v>
                </c:pt>
                <c:pt idx="13647" formatCode="General">
                  <c:v>0.103292135267188</c:v>
                </c:pt>
                <c:pt idx="13648" formatCode="General">
                  <c:v>0.100704766130935</c:v>
                </c:pt>
                <c:pt idx="13649" formatCode="General">
                  <c:v>9.72792655599167E-2</c:v>
                </c:pt>
                <c:pt idx="13650" formatCode="General">
                  <c:v>9.36399860694756E-2</c:v>
                </c:pt>
                <c:pt idx="13651" formatCode="General">
                  <c:v>8.90814739151473E-2</c:v>
                </c:pt>
                <c:pt idx="13652" formatCode="General">
                  <c:v>8.2968419398216198E-2</c:v>
                </c:pt>
                <c:pt idx="13653" formatCode="General">
                  <c:v>7.5296432834016699E-2</c:v>
                </c:pt>
                <c:pt idx="13654" formatCode="General">
                  <c:v>6.6562585579413205E-2</c:v>
                </c:pt>
                <c:pt idx="13655" formatCode="General">
                  <c:v>5.7186160431313797E-2</c:v>
                </c:pt>
                <c:pt idx="13656" formatCode="General">
                  <c:v>4.6690052570096202E-2</c:v>
                </c:pt>
                <c:pt idx="13657" formatCode="General">
                  <c:v>3.4565121661835597E-2</c:v>
                </c:pt>
                <c:pt idx="13658" formatCode="General">
                  <c:v>2.1834451126421899E-2</c:v>
                </c:pt>
                <c:pt idx="13659" formatCode="General">
                  <c:v>9.5860457302112193E-3</c:v>
                </c:pt>
                <c:pt idx="13660" formatCode="General">
                  <c:v>-1.11659999070358E-3</c:v>
                </c:pt>
                <c:pt idx="13661" formatCode="General">
                  <c:v>-9.3442038370502804E-3</c:v>
                </c:pt>
                <c:pt idx="13662" formatCode="General">
                  <c:v>-1.53829162199493E-2</c:v>
                </c:pt>
                <c:pt idx="13663" formatCode="General">
                  <c:v>-2.0167171023339599E-2</c:v>
                </c:pt>
                <c:pt idx="13664" formatCode="General">
                  <c:v>-2.48567473763384E-2</c:v>
                </c:pt>
                <c:pt idx="13665" formatCode="General">
                  <c:v>-2.99583016328052E-2</c:v>
                </c:pt>
                <c:pt idx="13666" formatCode="General">
                  <c:v>-3.5531743550395803E-2</c:v>
                </c:pt>
                <c:pt idx="13667" formatCode="General">
                  <c:v>-4.1449609315311303E-2</c:v>
                </c:pt>
                <c:pt idx="13668" formatCode="General">
                  <c:v>-4.7729012677655898E-2</c:v>
                </c:pt>
                <c:pt idx="13669" formatCode="General">
                  <c:v>-5.4249789415539498E-2</c:v>
                </c:pt>
                <c:pt idx="13670" formatCode="General">
                  <c:v>-5.97505140079349E-2</c:v>
                </c:pt>
                <c:pt idx="13671" formatCode="General">
                  <c:v>-6.3391952064129897E-2</c:v>
                </c:pt>
                <c:pt idx="13672" formatCode="General">
                  <c:v>-6.5790914549564206E-2</c:v>
                </c:pt>
                <c:pt idx="13673" formatCode="General">
                  <c:v>-6.6225980971412995E-2</c:v>
                </c:pt>
                <c:pt idx="13674" formatCode="General">
                  <c:v>-6.4354442169119105E-2</c:v>
                </c:pt>
                <c:pt idx="13675" formatCode="General">
                  <c:v>-6.1210586094154501E-2</c:v>
                </c:pt>
                <c:pt idx="13676" formatCode="General">
                  <c:v>-5.7544694000005198E-2</c:v>
                </c:pt>
                <c:pt idx="13677" formatCode="General">
                  <c:v>-5.3504978509603202E-2</c:v>
                </c:pt>
                <c:pt idx="13678" formatCode="General">
                  <c:v>-4.8438210725816097E-2</c:v>
                </c:pt>
                <c:pt idx="13679" formatCode="General">
                  <c:v>-4.2248420965804001E-2</c:v>
                </c:pt>
                <c:pt idx="13680" formatCode="General">
                  <c:v>-3.6138034621414697E-2</c:v>
                </c:pt>
                <c:pt idx="13681" formatCode="General">
                  <c:v>-3.0379491672798999E-2</c:v>
                </c:pt>
                <c:pt idx="13682" formatCode="General">
                  <c:v>-2.4760669308008701E-2</c:v>
                </c:pt>
                <c:pt idx="13683" formatCode="General">
                  <c:v>-1.9828432690840801E-2</c:v>
                </c:pt>
                <c:pt idx="13684" formatCode="General">
                  <c:v>-1.5051623358080701E-2</c:v>
                </c:pt>
                <c:pt idx="13685" formatCode="General">
                  <c:v>-9.1831606986623304E-3</c:v>
                </c:pt>
                <c:pt idx="13686" formatCode="General">
                  <c:v>-2.5005759336577098E-3</c:v>
                </c:pt>
                <c:pt idx="13687" formatCode="General">
                  <c:v>3.6029556423960202E-3</c:v>
                </c:pt>
                <c:pt idx="13688" formatCode="General">
                  <c:v>8.2475893697957093E-3</c:v>
                </c:pt>
                <c:pt idx="13689" formatCode="General">
                  <c:v>1.1851831076837399E-2</c:v>
                </c:pt>
                <c:pt idx="13690" formatCode="General">
                  <c:v>1.48129386701143E-2</c:v>
                </c:pt>
                <c:pt idx="13691" formatCode="General">
                  <c:v>1.5976144401015399E-2</c:v>
                </c:pt>
                <c:pt idx="13692" formatCode="General">
                  <c:v>1.49327220228418E-2</c:v>
                </c:pt>
                <c:pt idx="13693" formatCode="General">
                  <c:v>1.1744204293799101E-2</c:v>
                </c:pt>
                <c:pt idx="13694" formatCode="General">
                  <c:v>6.4557448601229202E-3</c:v>
                </c:pt>
                <c:pt idx="13695" formatCode="General">
                  <c:v>-6.4087610064729504E-4</c:v>
                </c:pt>
                <c:pt idx="13696" formatCode="General">
                  <c:v>-9.0919066111165604E-3</c:v>
                </c:pt>
                <c:pt idx="13697" formatCode="General">
                  <c:v>-1.6695369648486801E-2</c:v>
                </c:pt>
                <c:pt idx="13698" formatCode="General">
                  <c:v>-2.1541090523672E-2</c:v>
                </c:pt>
                <c:pt idx="13699" formatCode="General">
                  <c:v>-2.34293726481185E-2</c:v>
                </c:pt>
                <c:pt idx="13700" formatCode="General">
                  <c:v>-2.2893100021057398E-2</c:v>
                </c:pt>
                <c:pt idx="13701" formatCode="General">
                  <c:v>-2.0821644865697202E-2</c:v>
                </c:pt>
                <c:pt idx="13702" formatCode="General">
                  <c:v>-1.7818751403015198E-2</c:v>
                </c:pt>
                <c:pt idx="13703" formatCode="General">
                  <c:v>-1.3840907627577099E-2</c:v>
                </c:pt>
                <c:pt idx="13704" formatCode="General">
                  <c:v>-7.8560217065470894E-3</c:v>
                </c:pt>
                <c:pt idx="13705">
                  <c:v>9.8835311932693202E-5</c:v>
                </c:pt>
                <c:pt idx="13706" formatCode="General">
                  <c:v>8.6995360943397295E-3</c:v>
                </c:pt>
                <c:pt idx="13707" formatCode="General">
                  <c:v>1.7739728365675399E-2</c:v>
                </c:pt>
                <c:pt idx="13708" formatCode="General">
                  <c:v>2.6800981040411401E-2</c:v>
                </c:pt>
                <c:pt idx="13709" formatCode="General">
                  <c:v>3.39455707730539E-2</c:v>
                </c:pt>
                <c:pt idx="13710" formatCode="General">
                  <c:v>3.7550206206443802E-2</c:v>
                </c:pt>
                <c:pt idx="13711" formatCode="General">
                  <c:v>3.7214322286065797E-2</c:v>
                </c:pt>
                <c:pt idx="13712" formatCode="General">
                  <c:v>3.3091648577440902E-2</c:v>
                </c:pt>
                <c:pt idx="13713" formatCode="General">
                  <c:v>2.5202846671315698E-2</c:v>
                </c:pt>
                <c:pt idx="13714" formatCode="General">
                  <c:v>1.3813316033747899E-2</c:v>
                </c:pt>
                <c:pt idx="13715" formatCode="General">
                  <c:v>1.3876871008112299E-4</c:v>
                </c:pt>
                <c:pt idx="13716" formatCode="General">
                  <c:v>-1.3786212495436601E-2</c:v>
                </c:pt>
                <c:pt idx="13717" formatCode="General">
                  <c:v>-2.6414929187740601E-2</c:v>
                </c:pt>
                <c:pt idx="13718" formatCode="General">
                  <c:v>-3.73483577273208E-2</c:v>
                </c:pt>
                <c:pt idx="13719" formatCode="General">
                  <c:v>-4.6458111338173201E-2</c:v>
                </c:pt>
                <c:pt idx="13720" formatCode="General">
                  <c:v>-5.3072272196290501E-2</c:v>
                </c:pt>
                <c:pt idx="13721" formatCode="General">
                  <c:v>-5.7284814822336397E-2</c:v>
                </c:pt>
                <c:pt idx="13722" formatCode="General">
                  <c:v>-5.9895948694395802E-2</c:v>
                </c:pt>
                <c:pt idx="13723" formatCode="General">
                  <c:v>-6.1618768817391499E-2</c:v>
                </c:pt>
                <c:pt idx="13724" formatCode="General">
                  <c:v>-6.2852552723575802E-2</c:v>
                </c:pt>
                <c:pt idx="13725" formatCode="General">
                  <c:v>-6.33634551121256E-2</c:v>
                </c:pt>
                <c:pt idx="13726" formatCode="General">
                  <c:v>-6.3213938973804701E-2</c:v>
                </c:pt>
                <c:pt idx="13727" formatCode="General">
                  <c:v>-6.2435514479100597E-2</c:v>
                </c:pt>
                <c:pt idx="13728" formatCode="General">
                  <c:v>-6.0682167724226001E-2</c:v>
                </c:pt>
                <c:pt idx="13729" formatCode="General">
                  <c:v>-5.7376647844581102E-2</c:v>
                </c:pt>
                <c:pt idx="13730" formatCode="General">
                  <c:v>-5.1758898795579503E-2</c:v>
                </c:pt>
                <c:pt idx="13731" formatCode="General">
                  <c:v>-4.2511960546265902E-2</c:v>
                </c:pt>
                <c:pt idx="13732" formatCode="General">
                  <c:v>-2.9358996460516401E-2</c:v>
                </c:pt>
                <c:pt idx="13733" formatCode="General">
                  <c:v>-1.4823781918693499E-2</c:v>
                </c:pt>
                <c:pt idx="13734" formatCode="General">
                  <c:v>-2.18917211020334E-3</c:v>
                </c:pt>
                <c:pt idx="13735" formatCode="General">
                  <c:v>7.6711791726930996E-3</c:v>
                </c:pt>
                <c:pt idx="13736" formatCode="General">
                  <c:v>1.50741848144246E-2</c:v>
                </c:pt>
                <c:pt idx="13737" formatCode="General">
                  <c:v>1.96705585268502E-2</c:v>
                </c:pt>
                <c:pt idx="13738" formatCode="General">
                  <c:v>2.2308194321105999E-2</c:v>
                </c:pt>
                <c:pt idx="13739" formatCode="General">
                  <c:v>2.3553327238436301E-2</c:v>
                </c:pt>
                <c:pt idx="13740" formatCode="General">
                  <c:v>2.31296745895972E-2</c:v>
                </c:pt>
                <c:pt idx="13741" formatCode="General">
                  <c:v>2.13998806637676E-2</c:v>
                </c:pt>
                <c:pt idx="13742" formatCode="General">
                  <c:v>1.89157509183853E-2</c:v>
                </c:pt>
                <c:pt idx="13743" formatCode="General">
                  <c:v>1.6241921483320799E-2</c:v>
                </c:pt>
                <c:pt idx="13744" formatCode="General">
                  <c:v>1.39572274499116E-2</c:v>
                </c:pt>
                <c:pt idx="13745" formatCode="General">
                  <c:v>1.2455001700028501E-2</c:v>
                </c:pt>
                <c:pt idx="13746" formatCode="General">
                  <c:v>1.2094047595976499E-2</c:v>
                </c:pt>
                <c:pt idx="13747" formatCode="General">
                  <c:v>1.25071879580356E-2</c:v>
                </c:pt>
                <c:pt idx="13748" formatCode="General">
                  <c:v>1.2513990231253699E-2</c:v>
                </c:pt>
                <c:pt idx="13749" formatCode="General">
                  <c:v>1.27314721540778E-2</c:v>
                </c:pt>
                <c:pt idx="13750" formatCode="General">
                  <c:v>1.31827251081048E-2</c:v>
                </c:pt>
                <c:pt idx="13751" formatCode="General">
                  <c:v>1.19843647534919E-2</c:v>
                </c:pt>
                <c:pt idx="13752" formatCode="General">
                  <c:v>9.71220545678202E-3</c:v>
                </c:pt>
                <c:pt idx="13753" formatCode="General">
                  <c:v>7.7077999536812897E-3</c:v>
                </c:pt>
                <c:pt idx="13754" formatCode="General">
                  <c:v>5.3955754391965399E-3</c:v>
                </c:pt>
                <c:pt idx="13755" formatCode="General">
                  <c:v>3.73913930843279E-3</c:v>
                </c:pt>
                <c:pt idx="13756" formatCode="General">
                  <c:v>3.4290901613605899E-3</c:v>
                </c:pt>
                <c:pt idx="13757" formatCode="General">
                  <c:v>3.1470204273338601E-3</c:v>
                </c:pt>
                <c:pt idx="13758" formatCode="General">
                  <c:v>2.0515625164785499E-3</c:v>
                </c:pt>
                <c:pt idx="13759" formatCode="General">
                  <c:v>-3.7779584788867002E-4</c:v>
                </c:pt>
                <c:pt idx="13760" formatCode="General">
                  <c:v>-4.1053004223115903E-3</c:v>
                </c:pt>
                <c:pt idx="13761" formatCode="General">
                  <c:v>-8.9066177237116292E-3</c:v>
                </c:pt>
                <c:pt idx="13762" formatCode="General">
                  <c:v>-1.4475362482811199E-2</c:v>
                </c:pt>
                <c:pt idx="13763" formatCode="General">
                  <c:v>-2.0039307858140398E-2</c:v>
                </c:pt>
                <c:pt idx="13764" formatCode="General">
                  <c:v>-2.44330914314204E-2</c:v>
                </c:pt>
                <c:pt idx="13765" formatCode="General">
                  <c:v>-2.72901599313005E-2</c:v>
                </c:pt>
                <c:pt idx="13766" formatCode="General">
                  <c:v>-2.8753996823275299E-2</c:v>
                </c:pt>
                <c:pt idx="13767" formatCode="General">
                  <c:v>-2.9482350256605502E-2</c:v>
                </c:pt>
                <c:pt idx="13768" formatCode="General">
                  <c:v>-3.0582419540447599E-2</c:v>
                </c:pt>
                <c:pt idx="13769" formatCode="General">
                  <c:v>-3.1597930585285199E-2</c:v>
                </c:pt>
                <c:pt idx="13770" formatCode="General">
                  <c:v>-3.1869150848049498E-2</c:v>
                </c:pt>
                <c:pt idx="13771" formatCode="General">
                  <c:v>-3.0863812448389299E-2</c:v>
                </c:pt>
                <c:pt idx="13772" formatCode="General">
                  <c:v>-2.8468063002316399E-2</c:v>
                </c:pt>
                <c:pt idx="13773" formatCode="General">
                  <c:v>-2.5502582558264701E-2</c:v>
                </c:pt>
                <c:pt idx="13774" formatCode="General">
                  <c:v>-2.2272528958089299E-2</c:v>
                </c:pt>
                <c:pt idx="13775" formatCode="General">
                  <c:v>-1.85147821843951E-2</c:v>
                </c:pt>
                <c:pt idx="13776" formatCode="General">
                  <c:v>-1.2935166059426399E-2</c:v>
                </c:pt>
                <c:pt idx="13777" formatCode="General">
                  <c:v>-4.7325770074941702E-3</c:v>
                </c:pt>
                <c:pt idx="13778" formatCode="General">
                  <c:v>6.2464364927909003E-3</c:v>
                </c:pt>
                <c:pt idx="13779" formatCode="General">
                  <c:v>1.9892401980774101E-2</c:v>
                </c:pt>
                <c:pt idx="13780" formatCode="General">
                  <c:v>3.4255233454247302E-2</c:v>
                </c:pt>
                <c:pt idx="13781" formatCode="General">
                  <c:v>4.80022407296039E-2</c:v>
                </c:pt>
                <c:pt idx="13782" formatCode="General">
                  <c:v>6.0344813283761699E-2</c:v>
                </c:pt>
                <c:pt idx="13783" formatCode="General">
                  <c:v>6.98229903443255E-2</c:v>
                </c:pt>
                <c:pt idx="13784" formatCode="General">
                  <c:v>7.5709632994926196E-2</c:v>
                </c:pt>
                <c:pt idx="13785" formatCode="General">
                  <c:v>7.7603045513971194E-2</c:v>
                </c:pt>
                <c:pt idx="13786" formatCode="General">
                  <c:v>7.5471861868712006E-2</c:v>
                </c:pt>
                <c:pt idx="13787" formatCode="General">
                  <c:v>7.0356164974422097E-2</c:v>
                </c:pt>
                <c:pt idx="13788" formatCode="General">
                  <c:v>6.3786486217122296E-2</c:v>
                </c:pt>
                <c:pt idx="13789" formatCode="General">
                  <c:v>5.6055470653257201E-2</c:v>
                </c:pt>
                <c:pt idx="13790" formatCode="General">
                  <c:v>4.6210565892794597E-2</c:v>
                </c:pt>
                <c:pt idx="13791" formatCode="General">
                  <c:v>3.4603046218277499E-2</c:v>
                </c:pt>
                <c:pt idx="13792" formatCode="General">
                  <c:v>2.1911917784767799E-2</c:v>
                </c:pt>
                <c:pt idx="13793" formatCode="General">
                  <c:v>9.2297815546748194E-3</c:v>
                </c:pt>
                <c:pt idx="13794" formatCode="General">
                  <c:v>-1.9827228760890001E-3</c:v>
                </c:pt>
                <c:pt idx="13795" formatCode="General">
                  <c:v>-1.13336879207244E-2</c:v>
                </c:pt>
                <c:pt idx="13796" formatCode="General">
                  <c:v>-1.96963234758195E-2</c:v>
                </c:pt>
                <c:pt idx="13797" formatCode="General">
                  <c:v>-2.7684820282289101E-2</c:v>
                </c:pt>
                <c:pt idx="13798" formatCode="General">
                  <c:v>-3.4795777597903199E-2</c:v>
                </c:pt>
                <c:pt idx="13799" formatCode="General">
                  <c:v>-3.9708293981271403E-2</c:v>
                </c:pt>
                <c:pt idx="13800" formatCode="General">
                  <c:v>-4.2019138152066302E-2</c:v>
                </c:pt>
                <c:pt idx="13801" formatCode="General">
                  <c:v>-4.3171188793969299E-2</c:v>
                </c:pt>
                <c:pt idx="13802" formatCode="General">
                  <c:v>-4.3088615345834497E-2</c:v>
                </c:pt>
                <c:pt idx="13803" formatCode="General">
                  <c:v>-4.1186934908232303E-2</c:v>
                </c:pt>
                <c:pt idx="13804" formatCode="General">
                  <c:v>-3.67286838221915E-2</c:v>
                </c:pt>
                <c:pt idx="13805" formatCode="General">
                  <c:v>-2.8982988537101601E-2</c:v>
                </c:pt>
                <c:pt idx="13806" formatCode="General">
                  <c:v>-1.9091166578315201E-2</c:v>
                </c:pt>
                <c:pt idx="13807" formatCode="General">
                  <c:v>-8.7284647561636994E-3</c:v>
                </c:pt>
                <c:pt idx="13808" formatCode="General">
                  <c:v>2.1788993649075601E-3</c:v>
                </c:pt>
                <c:pt idx="13809" formatCode="General">
                  <c:v>1.4255229350318799E-2</c:v>
                </c:pt>
                <c:pt idx="13810" formatCode="General">
                  <c:v>2.7462680623201102E-2</c:v>
                </c:pt>
                <c:pt idx="13811" formatCode="General">
                  <c:v>4.1575257252770302E-2</c:v>
                </c:pt>
                <c:pt idx="13812" formatCode="General">
                  <c:v>5.55530499458156E-2</c:v>
                </c:pt>
                <c:pt idx="13813" formatCode="General">
                  <c:v>6.8702624787911601E-2</c:v>
                </c:pt>
                <c:pt idx="13814" formatCode="General">
                  <c:v>8.0231072166110098E-2</c:v>
                </c:pt>
                <c:pt idx="13815" formatCode="General">
                  <c:v>8.8759036671064703E-2</c:v>
                </c:pt>
                <c:pt idx="13816" formatCode="General">
                  <c:v>9.3887469630192094E-2</c:v>
                </c:pt>
                <c:pt idx="13817" formatCode="General">
                  <c:v>9.5710212294824099E-2</c:v>
                </c:pt>
                <c:pt idx="13818" formatCode="General">
                  <c:v>9.3684672640959601E-2</c:v>
                </c:pt>
                <c:pt idx="13819" formatCode="General">
                  <c:v>8.8151027745502694E-2</c:v>
                </c:pt>
                <c:pt idx="13820" formatCode="General">
                  <c:v>7.9544191336929901E-2</c:v>
                </c:pt>
                <c:pt idx="13821" formatCode="General">
                  <c:v>6.79479974977618E-2</c:v>
                </c:pt>
                <c:pt idx="13822" formatCode="General">
                  <c:v>5.4414822332182401E-2</c:v>
                </c:pt>
                <c:pt idx="13823" formatCode="General">
                  <c:v>3.9842535603321301E-2</c:v>
                </c:pt>
                <c:pt idx="13824" formatCode="General">
                  <c:v>2.5639091339504899E-2</c:v>
                </c:pt>
                <c:pt idx="13825" formatCode="General">
                  <c:v>1.30203346081101E-2</c:v>
                </c:pt>
                <c:pt idx="13826" formatCode="General">
                  <c:v>2.13705307812834E-3</c:v>
                </c:pt>
                <c:pt idx="13827" formatCode="General">
                  <c:v>-7.0091750226681498E-3</c:v>
                </c:pt>
                <c:pt idx="13828" formatCode="General">
                  <c:v>-1.49380706807804E-2</c:v>
                </c:pt>
                <c:pt idx="13829" formatCode="General">
                  <c:v>-2.2825909733760301E-2</c:v>
                </c:pt>
                <c:pt idx="13830" formatCode="General">
                  <c:v>-2.98512030908464E-2</c:v>
                </c:pt>
                <c:pt idx="13831" formatCode="General">
                  <c:v>-3.46551522393269E-2</c:v>
                </c:pt>
                <c:pt idx="13832" formatCode="General">
                  <c:v>-3.7304683417251697E-2</c:v>
                </c:pt>
                <c:pt idx="13833" formatCode="General">
                  <c:v>-3.8071423499814301E-2</c:v>
                </c:pt>
                <c:pt idx="13834" formatCode="General">
                  <c:v>-3.7128030155364797E-2</c:v>
                </c:pt>
                <c:pt idx="13835" formatCode="General">
                  <c:v>-3.4380771901342602E-2</c:v>
                </c:pt>
                <c:pt idx="13836" formatCode="General">
                  <c:v>-3.0838279750945E-2</c:v>
                </c:pt>
                <c:pt idx="13837" formatCode="General">
                  <c:v>-2.65610640228593E-2</c:v>
                </c:pt>
                <c:pt idx="13838" formatCode="General">
                  <c:v>-2.06538588747931E-2</c:v>
                </c:pt>
                <c:pt idx="13839" formatCode="General">
                  <c:v>-1.4308095093830899E-2</c:v>
                </c:pt>
                <c:pt idx="13840" formatCode="General">
                  <c:v>-8.7046250500702506E-3</c:v>
                </c:pt>
                <c:pt idx="13841" formatCode="General">
                  <c:v>-4.0810570582850104E-3</c:v>
                </c:pt>
                <c:pt idx="13842" formatCode="General">
                  <c:v>-5.1137958795407102E-4</c:v>
                </c:pt>
                <c:pt idx="13843" formatCode="General">
                  <c:v>2.1864636761688701E-3</c:v>
                </c:pt>
                <c:pt idx="13844" formatCode="General">
                  <c:v>4.9181873817098097E-3</c:v>
                </c:pt>
                <c:pt idx="13845" formatCode="General">
                  <c:v>7.0088092313996099E-3</c:v>
                </c:pt>
                <c:pt idx="13846" formatCode="General">
                  <c:v>5.9199628836046304E-3</c:v>
                </c:pt>
                <c:pt idx="13847" formatCode="General">
                  <c:v>1.7094458959985999E-3</c:v>
                </c:pt>
                <c:pt idx="13848" formatCode="General">
                  <c:v>-3.9863604705804596E-3</c:v>
                </c:pt>
                <c:pt idx="13849" formatCode="General">
                  <c:v>-1.05488358290989E-2</c:v>
                </c:pt>
                <c:pt idx="13850" formatCode="General">
                  <c:v>-1.7964013698725901E-2</c:v>
                </c:pt>
                <c:pt idx="13851" formatCode="General">
                  <c:v>-2.5783356167335202E-2</c:v>
                </c:pt>
                <c:pt idx="13852" formatCode="General">
                  <c:v>-3.3927873257214601E-2</c:v>
                </c:pt>
                <c:pt idx="13853" formatCode="General">
                  <c:v>-4.2833283245743897E-2</c:v>
                </c:pt>
                <c:pt idx="13854" formatCode="General">
                  <c:v>-5.2477517530688501E-2</c:v>
                </c:pt>
                <c:pt idx="13855" formatCode="General">
                  <c:v>-6.2478005169718097E-2</c:v>
                </c:pt>
                <c:pt idx="13856" formatCode="General">
                  <c:v>-7.2286345317802994E-2</c:v>
                </c:pt>
                <c:pt idx="13857" formatCode="General">
                  <c:v>-8.2274800976765705E-2</c:v>
                </c:pt>
                <c:pt idx="13858" formatCode="General">
                  <c:v>-9.1724007570779406E-2</c:v>
                </c:pt>
                <c:pt idx="13859" formatCode="General">
                  <c:v>-9.8328171749164903E-2</c:v>
                </c:pt>
                <c:pt idx="13860" formatCode="General">
                  <c:v>-0.100781387118815</c:v>
                </c:pt>
                <c:pt idx="13861" formatCode="General">
                  <c:v>-9.8727397449955803E-2</c:v>
                </c:pt>
                <c:pt idx="13862" formatCode="General">
                  <c:v>-9.2798612099493805E-2</c:v>
                </c:pt>
                <c:pt idx="13863" formatCode="General">
                  <c:v>-8.3411450258074393E-2</c:v>
                </c:pt>
                <c:pt idx="13864" formatCode="General">
                  <c:v>-7.1316834182306402E-2</c:v>
                </c:pt>
                <c:pt idx="13865" formatCode="General">
                  <c:v>-5.8255658673031202E-2</c:v>
                </c:pt>
                <c:pt idx="13866" formatCode="General">
                  <c:v>-4.5123738688784498E-2</c:v>
                </c:pt>
                <c:pt idx="13867" formatCode="General">
                  <c:v>-3.2127163006841403E-2</c:v>
                </c:pt>
                <c:pt idx="13868" formatCode="General">
                  <c:v>-1.9047855748893502E-2</c:v>
                </c:pt>
                <c:pt idx="13869" formatCode="General">
                  <c:v>-5.4076337883870399E-3</c:v>
                </c:pt>
                <c:pt idx="13870" formatCode="General">
                  <c:v>8.5881378558814708E-3</c:v>
                </c:pt>
                <c:pt idx="13871" formatCode="General">
                  <c:v>2.1795645262155501E-2</c:v>
                </c:pt>
                <c:pt idx="13872" formatCode="General">
                  <c:v>3.3518108407816202E-2</c:v>
                </c:pt>
                <c:pt idx="13873" formatCode="General">
                  <c:v>4.3771708136492303E-2</c:v>
                </c:pt>
                <c:pt idx="13874" formatCode="General">
                  <c:v>5.1505179678241302E-2</c:v>
                </c:pt>
                <c:pt idx="13875" formatCode="General">
                  <c:v>5.5333418441720301E-2</c:v>
                </c:pt>
                <c:pt idx="13876" formatCode="General">
                  <c:v>5.55812089807141E-2</c:v>
                </c:pt>
                <c:pt idx="13877" formatCode="General">
                  <c:v>5.43874025332097E-2</c:v>
                </c:pt>
                <c:pt idx="13878" formatCode="General">
                  <c:v>5.34374674698554E-2</c:v>
                </c:pt>
                <c:pt idx="13879" formatCode="General">
                  <c:v>5.2089854058509001E-2</c:v>
                </c:pt>
                <c:pt idx="13880" formatCode="General">
                  <c:v>4.9739933149702799E-2</c:v>
                </c:pt>
                <c:pt idx="13881" formatCode="General">
                  <c:v>4.5927560804132302E-2</c:v>
                </c:pt>
                <c:pt idx="13882" formatCode="General">
                  <c:v>4.0234410659975198E-2</c:v>
                </c:pt>
                <c:pt idx="13883" formatCode="General">
                  <c:v>3.3717872989493601E-2</c:v>
                </c:pt>
                <c:pt idx="13884" formatCode="General">
                  <c:v>2.72314134729616E-2</c:v>
                </c:pt>
                <c:pt idx="13885" formatCode="General">
                  <c:v>2.07308473705279E-2</c:v>
                </c:pt>
                <c:pt idx="13886" formatCode="General">
                  <c:v>1.5197941834725E-2</c:v>
                </c:pt>
                <c:pt idx="13887" formatCode="General">
                  <c:v>1.13350609364201E-2</c:v>
                </c:pt>
                <c:pt idx="13888" formatCode="General">
                  <c:v>8.2796992505946992E-3</c:v>
                </c:pt>
                <c:pt idx="13889" formatCode="General">
                  <c:v>5.9677118378510504E-3</c:v>
                </c:pt>
                <c:pt idx="13890" formatCode="General">
                  <c:v>4.3310834859614199E-3</c:v>
                </c:pt>
                <c:pt idx="13891" formatCode="General">
                  <c:v>3.1519492565709201E-3</c:v>
                </c:pt>
                <c:pt idx="13892" formatCode="General">
                  <c:v>2.6478832982678598E-3</c:v>
                </c:pt>
                <c:pt idx="13893" formatCode="General">
                  <c:v>3.1406320228617901E-3</c:v>
                </c:pt>
                <c:pt idx="13894" formatCode="General">
                  <c:v>5.7081689205268999E-3</c:v>
                </c:pt>
                <c:pt idx="13895" formatCode="General">
                  <c:v>1.0677898557785099E-2</c:v>
                </c:pt>
                <c:pt idx="13896" formatCode="General">
                  <c:v>1.6987973493479799E-2</c:v>
                </c:pt>
                <c:pt idx="13897" formatCode="General">
                  <c:v>2.43152254763087E-2</c:v>
                </c:pt>
                <c:pt idx="13898" formatCode="General">
                  <c:v>3.18172696905447E-2</c:v>
                </c:pt>
                <c:pt idx="13899" formatCode="General">
                  <c:v>3.7562361279764901E-2</c:v>
                </c:pt>
                <c:pt idx="13900" formatCode="General">
                  <c:v>4.0861245265406902E-2</c:v>
                </c:pt>
                <c:pt idx="13901" formatCode="General">
                  <c:v>4.2174879889974599E-2</c:v>
                </c:pt>
                <c:pt idx="13902" formatCode="General">
                  <c:v>4.2049086968623001E-2</c:v>
                </c:pt>
                <c:pt idx="13903" formatCode="General">
                  <c:v>4.1005264507129303E-2</c:v>
                </c:pt>
                <c:pt idx="13904" formatCode="General">
                  <c:v>3.8944340345549798E-2</c:v>
                </c:pt>
                <c:pt idx="13905" formatCode="General">
                  <c:v>3.5238661418515498E-2</c:v>
                </c:pt>
                <c:pt idx="13906" formatCode="General">
                  <c:v>3.04515022119069E-2</c:v>
                </c:pt>
                <c:pt idx="13907" formatCode="General">
                  <c:v>2.4864246901014998E-2</c:v>
                </c:pt>
                <c:pt idx="13908" formatCode="General">
                  <c:v>1.7981482188015499E-2</c:v>
                </c:pt>
                <c:pt idx="13909" formatCode="General">
                  <c:v>8.9970660411446204E-3</c:v>
                </c:pt>
                <c:pt idx="13910" formatCode="General">
                  <c:v>-2.8754699407356802E-3</c:v>
                </c:pt>
                <c:pt idx="13911" formatCode="General">
                  <c:v>-1.7145595960277399E-2</c:v>
                </c:pt>
                <c:pt idx="13912" formatCode="General">
                  <c:v>-3.1355821857498301E-2</c:v>
                </c:pt>
                <c:pt idx="13913" formatCode="General">
                  <c:v>-4.4104577136271597E-2</c:v>
                </c:pt>
                <c:pt idx="13914" formatCode="General">
                  <c:v>-5.4518174015908603E-2</c:v>
                </c:pt>
                <c:pt idx="13915" formatCode="General">
                  <c:v>-6.09493595723858E-2</c:v>
                </c:pt>
                <c:pt idx="13916" formatCode="General">
                  <c:v>-6.3238907327923699E-2</c:v>
                </c:pt>
                <c:pt idx="13917" formatCode="General">
                  <c:v>-6.2445828939461802E-2</c:v>
                </c:pt>
                <c:pt idx="13918" formatCode="General">
                  <c:v>-6.0032684328904198E-2</c:v>
                </c:pt>
                <c:pt idx="13919" formatCode="General">
                  <c:v>-5.6808057270655299E-2</c:v>
                </c:pt>
                <c:pt idx="13920" formatCode="General">
                  <c:v>-5.2653539004150297E-2</c:v>
                </c:pt>
                <c:pt idx="13921" formatCode="General">
                  <c:v>-4.6792717578956998E-2</c:v>
                </c:pt>
                <c:pt idx="13922" formatCode="General">
                  <c:v>-3.8770543767959798E-2</c:v>
                </c:pt>
                <c:pt idx="13923" formatCode="General">
                  <c:v>-2.9165889004999401E-2</c:v>
                </c:pt>
                <c:pt idx="13924" formatCode="General">
                  <c:v>-1.9086691728804801E-2</c:v>
                </c:pt>
                <c:pt idx="13925" formatCode="General">
                  <c:v>-9.2523189655403099E-3</c:v>
                </c:pt>
                <c:pt idx="13926" formatCode="General">
                  <c:v>-1.0320609078244001E-3</c:v>
                </c:pt>
                <c:pt idx="13927" formatCode="General">
                  <c:v>4.5741212839799103E-3</c:v>
                </c:pt>
                <c:pt idx="13928" formatCode="General">
                  <c:v>7.93263167781472E-3</c:v>
                </c:pt>
                <c:pt idx="13929" formatCode="General">
                  <c:v>9.2307532506204302E-3</c:v>
                </c:pt>
                <c:pt idx="13930" formatCode="General">
                  <c:v>8.5458956154148905E-3</c:v>
                </c:pt>
                <c:pt idx="13931" formatCode="General">
                  <c:v>6.4495678685464498E-3</c:v>
                </c:pt>
                <c:pt idx="13932" formatCode="General">
                  <c:v>3.4487116391375698E-3</c:v>
                </c:pt>
                <c:pt idx="13933" formatCode="General">
                  <c:v>2.3699925082208001E-4</c:v>
                </c:pt>
                <c:pt idx="13934" formatCode="General">
                  <c:v>-1.8529142196389899E-3</c:v>
                </c:pt>
                <c:pt idx="13935" formatCode="General">
                  <c:v>-1.9630130489144098E-3</c:v>
                </c:pt>
                <c:pt idx="13936" formatCode="General">
                  <c:v>-4.2647301047496499E-4</c:v>
                </c:pt>
                <c:pt idx="13937" formatCode="General">
                  <c:v>1.7818588034697401E-3</c:v>
                </c:pt>
                <c:pt idx="13938" formatCode="General">
                  <c:v>4.25596267517397E-3</c:v>
                </c:pt>
                <c:pt idx="13939" formatCode="General">
                  <c:v>6.9066102298212103E-3</c:v>
                </c:pt>
                <c:pt idx="13940" formatCode="General">
                  <c:v>9.73832545599633E-3</c:v>
                </c:pt>
                <c:pt idx="13941" formatCode="General">
                  <c:v>1.3007738225668501E-2</c:v>
                </c:pt>
                <c:pt idx="13942" formatCode="General">
                  <c:v>1.6064182790989898E-2</c:v>
                </c:pt>
                <c:pt idx="13943" formatCode="General">
                  <c:v>1.8102932326986301E-2</c:v>
                </c:pt>
                <c:pt idx="13944" formatCode="General">
                  <c:v>1.9585342407545499E-2</c:v>
                </c:pt>
                <c:pt idx="13945" formatCode="General">
                  <c:v>2.1386761053362801E-2</c:v>
                </c:pt>
                <c:pt idx="13946" formatCode="General">
                  <c:v>2.2874982068220001E-2</c:v>
                </c:pt>
                <c:pt idx="13947" formatCode="General">
                  <c:v>2.21712974763877E-2</c:v>
                </c:pt>
                <c:pt idx="13948" formatCode="General">
                  <c:v>1.8348578563784902E-2</c:v>
                </c:pt>
                <c:pt idx="13949" formatCode="General">
                  <c:v>1.2401706798136E-2</c:v>
                </c:pt>
                <c:pt idx="13950" formatCode="General">
                  <c:v>5.3295521975836799E-3</c:v>
                </c:pt>
                <c:pt idx="13951" formatCode="General">
                  <c:v>-3.2577945574951001E-3</c:v>
                </c:pt>
                <c:pt idx="13952" formatCode="General">
                  <c:v>-1.38769494114488E-2</c:v>
                </c:pt>
                <c:pt idx="13953" formatCode="General">
                  <c:v>-2.6112982267400001E-2</c:v>
                </c:pt>
                <c:pt idx="13954" formatCode="General">
                  <c:v>-3.7642920605733703E-2</c:v>
                </c:pt>
                <c:pt idx="13955" formatCode="General">
                  <c:v>-4.6806735910598002E-2</c:v>
                </c:pt>
                <c:pt idx="13956" formatCode="General">
                  <c:v>-5.3856523587261403E-2</c:v>
                </c:pt>
                <c:pt idx="13957" formatCode="General">
                  <c:v>-5.9216333967231402E-2</c:v>
                </c:pt>
                <c:pt idx="13958" formatCode="General">
                  <c:v>-6.2699789063574901E-2</c:v>
                </c:pt>
                <c:pt idx="13959" formatCode="General">
                  <c:v>-6.3537647439662406E-2</c:v>
                </c:pt>
                <c:pt idx="13960" formatCode="General">
                  <c:v>-6.0921945344461999E-2</c:v>
                </c:pt>
                <c:pt idx="13961" formatCode="General">
                  <c:v>-5.4070161162116E-2</c:v>
                </c:pt>
                <c:pt idx="13962" formatCode="General">
                  <c:v>-4.3439823597891301E-2</c:v>
                </c:pt>
                <c:pt idx="13963" formatCode="General">
                  <c:v>-3.0330690515532801E-2</c:v>
                </c:pt>
                <c:pt idx="13964" formatCode="General">
                  <c:v>-1.6009044922165299E-2</c:v>
                </c:pt>
                <c:pt idx="13965" formatCode="General">
                  <c:v>-2.1697102395090398E-3</c:v>
                </c:pt>
                <c:pt idx="13966" formatCode="General">
                  <c:v>1.0316637003666199E-2</c:v>
                </c:pt>
                <c:pt idx="13967" formatCode="General">
                  <c:v>2.1014592929582899E-2</c:v>
                </c:pt>
                <c:pt idx="13968" formatCode="General">
                  <c:v>3.00963737456902E-2</c:v>
                </c:pt>
                <c:pt idx="13969" formatCode="General">
                  <c:v>3.8369004374003597E-2</c:v>
                </c:pt>
                <c:pt idx="13970" formatCode="General">
                  <c:v>4.5967688567592799E-2</c:v>
                </c:pt>
                <c:pt idx="13971" formatCode="General">
                  <c:v>5.2730338294436803E-2</c:v>
                </c:pt>
                <c:pt idx="13972" formatCode="General">
                  <c:v>5.8380752131960797E-2</c:v>
                </c:pt>
                <c:pt idx="13973" formatCode="General">
                  <c:v>6.2521955684375602E-2</c:v>
                </c:pt>
                <c:pt idx="13974" formatCode="General">
                  <c:v>6.4410073026500606E-2</c:v>
                </c:pt>
                <c:pt idx="13975" formatCode="General">
                  <c:v>6.4363576960495897E-2</c:v>
                </c:pt>
                <c:pt idx="13976" formatCode="General">
                  <c:v>6.3742366547167501E-2</c:v>
                </c:pt>
                <c:pt idx="13977" formatCode="General">
                  <c:v>6.2833712497437702E-2</c:v>
                </c:pt>
                <c:pt idx="13978" formatCode="General">
                  <c:v>5.9460169440724402E-2</c:v>
                </c:pt>
                <c:pt idx="13979" formatCode="General">
                  <c:v>5.1548321421755E-2</c:v>
                </c:pt>
                <c:pt idx="13980" formatCode="General">
                  <c:v>4.0562630616043503E-2</c:v>
                </c:pt>
                <c:pt idx="13981" formatCode="General">
                  <c:v>2.8922859587020899E-2</c:v>
                </c:pt>
                <c:pt idx="13982" formatCode="General">
                  <c:v>1.7772992880063301E-2</c:v>
                </c:pt>
                <c:pt idx="13983" formatCode="General">
                  <c:v>7.2939063719081503E-3</c:v>
                </c:pt>
                <c:pt idx="13984" formatCode="General">
                  <c:v>-3.2693258155086801E-3</c:v>
                </c:pt>
                <c:pt idx="13985" formatCode="General">
                  <c:v>-1.33493707877706E-2</c:v>
                </c:pt>
                <c:pt idx="13986" formatCode="General">
                  <c:v>-2.1578472750969201E-2</c:v>
                </c:pt>
                <c:pt idx="13987" formatCode="General">
                  <c:v>-2.6891421550949E-2</c:v>
                </c:pt>
                <c:pt idx="13988" formatCode="General">
                  <c:v>-2.8456789479116899E-2</c:v>
                </c:pt>
                <c:pt idx="13989" formatCode="General">
                  <c:v>-2.66065039832292E-2</c:v>
                </c:pt>
                <c:pt idx="13990" formatCode="General">
                  <c:v>-2.1352552267571701E-2</c:v>
                </c:pt>
                <c:pt idx="13991" formatCode="General">
                  <c:v>-1.2838826019226699E-2</c:v>
                </c:pt>
                <c:pt idx="13992" formatCode="General">
                  <c:v>-2.0043757066611498E-3</c:v>
                </c:pt>
                <c:pt idx="13993" formatCode="General">
                  <c:v>1.07421250009185E-2</c:v>
                </c:pt>
                <c:pt idx="13994" formatCode="General">
                  <c:v>2.52094972046937E-2</c:v>
                </c:pt>
                <c:pt idx="13995" formatCode="General">
                  <c:v>4.0535536248671102E-2</c:v>
                </c:pt>
                <c:pt idx="13996" formatCode="General">
                  <c:v>5.4775720008360201E-2</c:v>
                </c:pt>
                <c:pt idx="13997" formatCode="General">
                  <c:v>6.5743238001413101E-2</c:v>
                </c:pt>
                <c:pt idx="13998" formatCode="General">
                  <c:v>7.2758762931613097E-2</c:v>
                </c:pt>
                <c:pt idx="13999" formatCode="General">
                  <c:v>7.6891563363213206E-2</c:v>
                </c:pt>
                <c:pt idx="14000" formatCode="General">
                  <c:v>7.9389044263846104E-2</c:v>
                </c:pt>
                <c:pt idx="14001" formatCode="General">
                  <c:v>8.1178850731468993E-2</c:v>
                </c:pt>
                <c:pt idx="14002" formatCode="General">
                  <c:v>8.1670622882977398E-2</c:v>
                </c:pt>
                <c:pt idx="14003" formatCode="General">
                  <c:v>7.92366388692545E-2</c:v>
                </c:pt>
                <c:pt idx="14004" formatCode="General">
                  <c:v>7.45898303997444E-2</c:v>
                </c:pt>
                <c:pt idx="14005" formatCode="General">
                  <c:v>6.8722040842948501E-2</c:v>
                </c:pt>
                <c:pt idx="14006" formatCode="General">
                  <c:v>6.1473848874231102E-2</c:v>
                </c:pt>
                <c:pt idx="14007" formatCode="General">
                  <c:v>5.2992176483968298E-2</c:v>
                </c:pt>
                <c:pt idx="14008" formatCode="General">
                  <c:v>4.3086056771561E-2</c:v>
                </c:pt>
                <c:pt idx="14009" formatCode="General">
                  <c:v>3.1914669634444601E-2</c:v>
                </c:pt>
                <c:pt idx="14010" formatCode="General">
                  <c:v>2.0032593141286401E-2</c:v>
                </c:pt>
                <c:pt idx="14011" formatCode="General">
                  <c:v>7.6433541690467104E-3</c:v>
                </c:pt>
                <c:pt idx="14012" formatCode="General">
                  <c:v>-4.7296567183812499E-3</c:v>
                </c:pt>
                <c:pt idx="14013" formatCode="General">
                  <c:v>-1.6814244464902098E-2</c:v>
                </c:pt>
                <c:pt idx="14014" formatCode="General">
                  <c:v>-2.907598626661E-2</c:v>
                </c:pt>
                <c:pt idx="14015" formatCode="General">
                  <c:v>-4.14180310426231E-2</c:v>
                </c:pt>
                <c:pt idx="14016" formatCode="General">
                  <c:v>-5.3307030209415199E-2</c:v>
                </c:pt>
                <c:pt idx="14017" formatCode="General">
                  <c:v>-6.4834129041590596E-2</c:v>
                </c:pt>
                <c:pt idx="14018" formatCode="General">
                  <c:v>-7.5929540572028095E-2</c:v>
                </c:pt>
                <c:pt idx="14019" formatCode="General">
                  <c:v>-8.6413068511522195E-2</c:v>
                </c:pt>
                <c:pt idx="14020" formatCode="General">
                  <c:v>-9.6152573287639001E-2</c:v>
                </c:pt>
                <c:pt idx="14021" formatCode="General">
                  <c:v>-0.10414846646362701</c:v>
                </c:pt>
                <c:pt idx="14022" formatCode="General">
                  <c:v>-0.108868498876555</c:v>
                </c:pt>
                <c:pt idx="14023" formatCode="General">
                  <c:v>-0.110291044095102</c:v>
                </c:pt>
                <c:pt idx="14024" formatCode="General">
                  <c:v>-0.108297628489526</c:v>
                </c:pt>
                <c:pt idx="14025" formatCode="General">
                  <c:v>-0.10249144814630499</c:v>
                </c:pt>
                <c:pt idx="14026" formatCode="General">
                  <c:v>-9.4017061299277296E-2</c:v>
                </c:pt>
                <c:pt idx="14027" formatCode="General">
                  <c:v>-8.3867712547252393E-2</c:v>
                </c:pt>
                <c:pt idx="14028" formatCode="General">
                  <c:v>-7.1739150974583193E-2</c:v>
                </c:pt>
                <c:pt idx="14029" formatCode="General">
                  <c:v>-5.7684196278932003E-2</c:v>
                </c:pt>
                <c:pt idx="14030" formatCode="General">
                  <c:v>-4.2481057587842999E-2</c:v>
                </c:pt>
                <c:pt idx="14031" formatCode="General">
                  <c:v>-2.6933325117696E-2</c:v>
                </c:pt>
                <c:pt idx="14032" formatCode="General">
                  <c:v>-1.21097126970061E-2</c:v>
                </c:pt>
                <c:pt idx="14033" formatCode="General">
                  <c:v>3.3898088260667097E-4</c:v>
                </c:pt>
                <c:pt idx="14034" formatCode="General">
                  <c:v>9.7716170863991793E-3</c:v>
                </c:pt>
                <c:pt idx="14035" formatCode="General">
                  <c:v>1.7819423042110299E-2</c:v>
                </c:pt>
                <c:pt idx="14036" formatCode="General">
                  <c:v>2.5365472444926401E-2</c:v>
                </c:pt>
                <c:pt idx="14037" formatCode="General">
                  <c:v>3.1756377628192299E-2</c:v>
                </c:pt>
                <c:pt idx="14038" formatCode="General">
                  <c:v>3.5970189503261703E-2</c:v>
                </c:pt>
                <c:pt idx="14039" formatCode="General">
                  <c:v>3.7199963693390799E-2</c:v>
                </c:pt>
                <c:pt idx="14040" formatCode="General">
                  <c:v>3.5175004092058502E-2</c:v>
                </c:pt>
                <c:pt idx="14041" formatCode="General">
                  <c:v>3.0103903918612802E-2</c:v>
                </c:pt>
                <c:pt idx="14042" formatCode="General">
                  <c:v>2.3257599380036902E-2</c:v>
                </c:pt>
                <c:pt idx="14043" formatCode="General">
                  <c:v>1.5138244969206601E-2</c:v>
                </c:pt>
                <c:pt idx="14044" formatCode="General">
                  <c:v>5.3592356613845404E-3</c:v>
                </c:pt>
                <c:pt idx="14045" formatCode="General">
                  <c:v>-5.1852548897475597E-3</c:v>
                </c:pt>
                <c:pt idx="14046" formatCode="General">
                  <c:v>-1.6314882261901E-2</c:v>
                </c:pt>
                <c:pt idx="14047" formatCode="General">
                  <c:v>-2.84085009046476E-2</c:v>
                </c:pt>
                <c:pt idx="14048" formatCode="General">
                  <c:v>-4.0853841367895799E-2</c:v>
                </c:pt>
                <c:pt idx="14049" formatCode="General">
                  <c:v>-5.2794629165948299E-2</c:v>
                </c:pt>
                <c:pt idx="14050" formatCode="General">
                  <c:v>-6.3838637154483596E-2</c:v>
                </c:pt>
                <c:pt idx="14051" formatCode="General">
                  <c:v>-7.3290594676040294E-2</c:v>
                </c:pt>
                <c:pt idx="14052" formatCode="General">
                  <c:v>-8.0208610187344195E-2</c:v>
                </c:pt>
                <c:pt idx="14053" formatCode="General">
                  <c:v>-8.4273673282543704E-2</c:v>
                </c:pt>
                <c:pt idx="14054" formatCode="General">
                  <c:v>-8.5419265620908E-2</c:v>
                </c:pt>
                <c:pt idx="14055" formatCode="General">
                  <c:v>-8.4041268790943396E-2</c:v>
                </c:pt>
                <c:pt idx="14056" formatCode="General">
                  <c:v>-7.9922595863063495E-2</c:v>
                </c:pt>
                <c:pt idx="14057" formatCode="General">
                  <c:v>-7.3005594722544601E-2</c:v>
                </c:pt>
                <c:pt idx="14058" formatCode="General">
                  <c:v>-6.4492821741453807E-2</c:v>
                </c:pt>
                <c:pt idx="14059" formatCode="General">
                  <c:v>-5.5691760686601498E-2</c:v>
                </c:pt>
                <c:pt idx="14060" formatCode="General">
                  <c:v>-4.6084069226612699E-2</c:v>
                </c:pt>
                <c:pt idx="14061" formatCode="General">
                  <c:v>-3.4818850816476898E-2</c:v>
                </c:pt>
                <c:pt idx="14062" formatCode="General">
                  <c:v>-2.1874969539636999E-2</c:v>
                </c:pt>
                <c:pt idx="14063" formatCode="General">
                  <c:v>-6.9008886862908297E-3</c:v>
                </c:pt>
                <c:pt idx="14064" formatCode="General">
                  <c:v>9.3583838686532791E-3</c:v>
                </c:pt>
                <c:pt idx="14065" formatCode="General">
                  <c:v>2.52803514568073E-2</c:v>
                </c:pt>
                <c:pt idx="14066" formatCode="General">
                  <c:v>3.95067926597297E-2</c:v>
                </c:pt>
                <c:pt idx="14067" formatCode="General">
                  <c:v>5.1343211368874403E-2</c:v>
                </c:pt>
                <c:pt idx="14068" formatCode="General">
                  <c:v>6.0647065763784799E-2</c:v>
                </c:pt>
                <c:pt idx="14069" formatCode="General">
                  <c:v>6.7740715542092295E-2</c:v>
                </c:pt>
                <c:pt idx="14070" formatCode="General">
                  <c:v>7.3344322290442701E-2</c:v>
                </c:pt>
                <c:pt idx="14071" formatCode="General">
                  <c:v>7.6801843394443903E-2</c:v>
                </c:pt>
                <c:pt idx="14072" formatCode="General">
                  <c:v>7.7229060231844698E-2</c:v>
                </c:pt>
                <c:pt idx="14073" formatCode="General">
                  <c:v>7.5394397752452103E-2</c:v>
                </c:pt>
                <c:pt idx="14074" formatCode="General">
                  <c:v>7.1139403737804793E-2</c:v>
                </c:pt>
                <c:pt idx="14075" formatCode="General">
                  <c:v>6.4394950640465298E-2</c:v>
                </c:pt>
                <c:pt idx="14076" formatCode="General">
                  <c:v>5.6477206990038498E-2</c:v>
                </c:pt>
                <c:pt idx="14077" formatCode="General">
                  <c:v>4.8284377689794503E-2</c:v>
                </c:pt>
                <c:pt idx="14078" formatCode="General">
                  <c:v>3.9934642828977102E-2</c:v>
                </c:pt>
                <c:pt idx="14079" formatCode="General">
                  <c:v>3.1626437506400103E-2</c:v>
                </c:pt>
                <c:pt idx="14080" formatCode="General">
                  <c:v>2.40964555769509E-2</c:v>
                </c:pt>
                <c:pt idx="14081" formatCode="General">
                  <c:v>1.7786360660880102E-2</c:v>
                </c:pt>
                <c:pt idx="14082" formatCode="General">
                  <c:v>1.30115718222862E-2</c:v>
                </c:pt>
                <c:pt idx="14083" formatCode="General">
                  <c:v>1.02224726491563E-2</c:v>
                </c:pt>
                <c:pt idx="14084" formatCode="General">
                  <c:v>9.9265146048941599E-3</c:v>
                </c:pt>
                <c:pt idx="14085" formatCode="General">
                  <c:v>1.23411745473133E-2</c:v>
                </c:pt>
                <c:pt idx="14086" formatCode="General">
                  <c:v>1.69688064281719E-2</c:v>
                </c:pt>
                <c:pt idx="14087" formatCode="General">
                  <c:v>2.33354562292622E-2</c:v>
                </c:pt>
                <c:pt idx="14088" formatCode="General">
                  <c:v>3.1623604070806499E-2</c:v>
                </c:pt>
                <c:pt idx="14089" formatCode="General">
                  <c:v>4.1843017808555101E-2</c:v>
                </c:pt>
                <c:pt idx="14090" formatCode="General">
                  <c:v>5.3274283373907903E-2</c:v>
                </c:pt>
                <c:pt idx="14091" formatCode="General">
                  <c:v>6.4872619900946796E-2</c:v>
                </c:pt>
                <c:pt idx="14092" formatCode="General">
                  <c:v>7.6035036838415407E-2</c:v>
                </c:pt>
                <c:pt idx="14093" formatCode="General">
                  <c:v>8.6488764762923595E-2</c:v>
                </c:pt>
                <c:pt idx="14094" formatCode="General">
                  <c:v>9.5834386926045304E-2</c:v>
                </c:pt>
                <c:pt idx="14095" formatCode="General">
                  <c:v>0.102715309050615</c:v>
                </c:pt>
                <c:pt idx="14096" formatCode="General">
                  <c:v>0.106415660415604</c:v>
                </c:pt>
                <c:pt idx="14097" formatCode="General">
                  <c:v>0.107631749945357</c:v>
                </c:pt>
                <c:pt idx="14098" formatCode="General">
                  <c:v>0.105408158000993</c:v>
                </c:pt>
                <c:pt idx="14099" formatCode="General">
                  <c:v>9.9119830754938701E-2</c:v>
                </c:pt>
                <c:pt idx="14100" formatCode="General">
                  <c:v>8.9194630819511803E-2</c:v>
                </c:pt>
                <c:pt idx="14101" formatCode="General">
                  <c:v>7.5843645822586597E-2</c:v>
                </c:pt>
                <c:pt idx="14102" formatCode="General">
                  <c:v>5.9260234516288597E-2</c:v>
                </c:pt>
                <c:pt idx="14103" formatCode="General">
                  <c:v>4.1158871845951302E-2</c:v>
                </c:pt>
                <c:pt idx="14104" formatCode="General">
                  <c:v>2.2900823350619999E-2</c:v>
                </c:pt>
                <c:pt idx="14105" formatCode="General">
                  <c:v>4.8109703163716098E-3</c:v>
                </c:pt>
                <c:pt idx="14106" formatCode="General">
                  <c:v>-1.27503235184402E-2</c:v>
                </c:pt>
                <c:pt idx="14107" formatCode="General">
                  <c:v>-2.9740603800863599E-2</c:v>
                </c:pt>
                <c:pt idx="14108" formatCode="General">
                  <c:v>-4.4809370442799402E-2</c:v>
                </c:pt>
                <c:pt idx="14109" formatCode="General">
                  <c:v>-5.6526162526869303E-2</c:v>
                </c:pt>
                <c:pt idx="14110" formatCode="General">
                  <c:v>-6.4895399904293605E-2</c:v>
                </c:pt>
                <c:pt idx="14111" formatCode="General">
                  <c:v>-7.1160932630674106E-2</c:v>
                </c:pt>
                <c:pt idx="14112" formatCode="General">
                  <c:v>-7.5885262561956005E-2</c:v>
                </c:pt>
                <c:pt idx="14113" formatCode="General">
                  <c:v>-7.8747388295207901E-2</c:v>
                </c:pt>
                <c:pt idx="14114" formatCode="General">
                  <c:v>-8.0082772135584596E-2</c:v>
                </c:pt>
                <c:pt idx="14115" formatCode="General">
                  <c:v>-8.0533393208414294E-2</c:v>
                </c:pt>
                <c:pt idx="14116" formatCode="General">
                  <c:v>-8.0002102400651101E-2</c:v>
                </c:pt>
                <c:pt idx="14117" formatCode="General">
                  <c:v>-7.7984649308749807E-2</c:v>
                </c:pt>
                <c:pt idx="14118" formatCode="General">
                  <c:v>-7.4840346633675003E-2</c:v>
                </c:pt>
                <c:pt idx="14119" formatCode="General">
                  <c:v>-7.1101836905970703E-2</c:v>
                </c:pt>
                <c:pt idx="14120" formatCode="General">
                  <c:v>-6.6875192679815204E-2</c:v>
                </c:pt>
                <c:pt idx="14121" formatCode="General">
                  <c:v>-6.2516660221682799E-2</c:v>
                </c:pt>
                <c:pt idx="14122" formatCode="General">
                  <c:v>-5.8855131313593302E-2</c:v>
                </c:pt>
                <c:pt idx="14123" formatCode="General">
                  <c:v>-5.6178114694246398E-2</c:v>
                </c:pt>
                <c:pt idx="14124" formatCode="General">
                  <c:v>-5.3718285221451299E-2</c:v>
                </c:pt>
                <c:pt idx="14125" formatCode="General">
                  <c:v>-5.19507089035606E-2</c:v>
                </c:pt>
                <c:pt idx="14126" formatCode="General">
                  <c:v>-5.2861540003599002E-2</c:v>
                </c:pt>
                <c:pt idx="14127" formatCode="General">
                  <c:v>-5.6037162361486599E-2</c:v>
                </c:pt>
                <c:pt idx="14128" formatCode="General">
                  <c:v>-5.9184731466747798E-2</c:v>
                </c:pt>
                <c:pt idx="14129" formatCode="General">
                  <c:v>-6.1323767330435902E-2</c:v>
                </c:pt>
                <c:pt idx="14130" formatCode="General">
                  <c:v>-6.23593868825758E-2</c:v>
                </c:pt>
                <c:pt idx="14131" formatCode="General">
                  <c:v>-6.2920559892560304E-2</c:v>
                </c:pt>
                <c:pt idx="14132" formatCode="General">
                  <c:v>-6.3844530934282204E-2</c:v>
                </c:pt>
                <c:pt idx="14133" formatCode="General">
                  <c:v>-6.4645865253938894E-2</c:v>
                </c:pt>
                <c:pt idx="14134" formatCode="General">
                  <c:v>-6.4240763144611093E-2</c:v>
                </c:pt>
                <c:pt idx="14135" formatCode="General">
                  <c:v>-6.2226661425170103E-2</c:v>
                </c:pt>
                <c:pt idx="14136" formatCode="General">
                  <c:v>-5.8862791912813003E-2</c:v>
                </c:pt>
                <c:pt idx="14137" formatCode="General">
                  <c:v>-5.3979863490618202E-2</c:v>
                </c:pt>
                <c:pt idx="14138" formatCode="General">
                  <c:v>-4.7853142366882498E-2</c:v>
                </c:pt>
                <c:pt idx="14139" formatCode="General">
                  <c:v>-4.0446131581826299E-2</c:v>
                </c:pt>
                <c:pt idx="14140" formatCode="General">
                  <c:v>-3.2288505895866099E-2</c:v>
                </c:pt>
                <c:pt idx="14141" formatCode="General">
                  <c:v>-2.3428266285341899E-2</c:v>
                </c:pt>
                <c:pt idx="14142" formatCode="General">
                  <c:v>-1.3169286084545199E-2</c:v>
                </c:pt>
                <c:pt idx="14143" formatCode="General">
                  <c:v>-2.2873405552517301E-3</c:v>
                </c:pt>
                <c:pt idx="14144" formatCode="General">
                  <c:v>9.6745346622438399E-3</c:v>
                </c:pt>
                <c:pt idx="14145" formatCode="General">
                  <c:v>2.30723462740802E-2</c:v>
                </c:pt>
                <c:pt idx="14146" formatCode="General">
                  <c:v>3.69513586638162E-2</c:v>
                </c:pt>
                <c:pt idx="14147" formatCode="General">
                  <c:v>5.0874281220829903E-2</c:v>
                </c:pt>
                <c:pt idx="14148" formatCode="General">
                  <c:v>6.4627745111882504E-2</c:v>
                </c:pt>
                <c:pt idx="14149" formatCode="General">
                  <c:v>7.6323720792437197E-2</c:v>
                </c:pt>
                <c:pt idx="14150" formatCode="General">
                  <c:v>8.4653994925225101E-2</c:v>
                </c:pt>
                <c:pt idx="14151" formatCode="General">
                  <c:v>8.9645283285349001E-2</c:v>
                </c:pt>
                <c:pt idx="14152" formatCode="General">
                  <c:v>9.1440691286466799E-2</c:v>
                </c:pt>
                <c:pt idx="14153" formatCode="General">
                  <c:v>9.0047178370269196E-2</c:v>
                </c:pt>
                <c:pt idx="14154" formatCode="General">
                  <c:v>8.5429089668864103E-2</c:v>
                </c:pt>
                <c:pt idx="14155" formatCode="General">
                  <c:v>7.8012707768621598E-2</c:v>
                </c:pt>
                <c:pt idx="14156" formatCode="General">
                  <c:v>6.8391176598799397E-2</c:v>
                </c:pt>
                <c:pt idx="14157" formatCode="General">
                  <c:v>5.7214249588725501E-2</c:v>
                </c:pt>
                <c:pt idx="14158" formatCode="General">
                  <c:v>4.4585840045872002E-2</c:v>
                </c:pt>
                <c:pt idx="14159" formatCode="General">
                  <c:v>3.1121765462379401E-2</c:v>
                </c:pt>
                <c:pt idx="14160" formatCode="General">
                  <c:v>1.77769882376781E-2</c:v>
                </c:pt>
                <c:pt idx="14161" formatCode="General">
                  <c:v>4.2252368583193499E-3</c:v>
                </c:pt>
                <c:pt idx="14162" formatCode="General">
                  <c:v>-9.3726686397038392E-3</c:v>
                </c:pt>
                <c:pt idx="14163" formatCode="General">
                  <c:v>-2.1010851900006001E-2</c:v>
                </c:pt>
                <c:pt idx="14164" formatCode="General">
                  <c:v>-2.8740455323659601E-2</c:v>
                </c:pt>
                <c:pt idx="14165" formatCode="General">
                  <c:v>-3.1342436626542403E-2</c:v>
                </c:pt>
                <c:pt idx="14166" formatCode="General">
                  <c:v>-2.8533142189140399E-2</c:v>
                </c:pt>
                <c:pt idx="14167" formatCode="General">
                  <c:v>-2.1709989779586901E-2</c:v>
                </c:pt>
                <c:pt idx="14168" formatCode="General">
                  <c:v>-1.26254526654131E-2</c:v>
                </c:pt>
                <c:pt idx="14169" formatCode="General">
                  <c:v>-1.9567443536464601E-3</c:v>
                </c:pt>
                <c:pt idx="14170" formatCode="General">
                  <c:v>9.60025754212121E-3</c:v>
                </c:pt>
                <c:pt idx="14171" formatCode="General">
                  <c:v>2.0436334622639701E-2</c:v>
                </c:pt>
                <c:pt idx="14172" formatCode="General">
                  <c:v>2.8538522234934301E-2</c:v>
                </c:pt>
                <c:pt idx="14173" formatCode="General">
                  <c:v>3.3882788402989597E-2</c:v>
                </c:pt>
                <c:pt idx="14174" formatCode="General">
                  <c:v>3.7746138585195897E-2</c:v>
                </c:pt>
                <c:pt idx="14175" formatCode="General">
                  <c:v>4.0570707791261602E-2</c:v>
                </c:pt>
                <c:pt idx="14176" formatCode="General">
                  <c:v>4.1826857119005099E-2</c:v>
                </c:pt>
                <c:pt idx="14177" formatCode="General">
                  <c:v>4.0959233364850398E-2</c:v>
                </c:pt>
                <c:pt idx="14178" formatCode="General">
                  <c:v>3.8094053096491103E-2</c:v>
                </c:pt>
                <c:pt idx="14179" formatCode="General">
                  <c:v>3.3509386535927999E-2</c:v>
                </c:pt>
                <c:pt idx="14180" formatCode="General">
                  <c:v>2.75234603134994E-2</c:v>
                </c:pt>
                <c:pt idx="14181" formatCode="General">
                  <c:v>2.07328276756941E-2</c:v>
                </c:pt>
                <c:pt idx="14182" formatCode="General">
                  <c:v>1.2959109756955699E-2</c:v>
                </c:pt>
                <c:pt idx="14183" formatCode="General">
                  <c:v>4.4271492803489897E-3</c:v>
                </c:pt>
                <c:pt idx="14184" formatCode="General">
                  <c:v>-2.91434697634465E-3</c:v>
                </c:pt>
                <c:pt idx="14185" formatCode="General">
                  <c:v>-8.5350470835623797E-3</c:v>
                </c:pt>
                <c:pt idx="14186" formatCode="General">
                  <c:v>-1.3149281850498301E-2</c:v>
                </c:pt>
                <c:pt idx="14187" formatCode="General">
                  <c:v>-1.7035619431487199E-2</c:v>
                </c:pt>
                <c:pt idx="14188" formatCode="General">
                  <c:v>-2.03988783141539E-2</c:v>
                </c:pt>
                <c:pt idx="14189" formatCode="General">
                  <c:v>-2.4110332415433401E-2</c:v>
                </c:pt>
                <c:pt idx="14190" formatCode="General">
                  <c:v>-2.8353071419709799E-2</c:v>
                </c:pt>
                <c:pt idx="14191" formatCode="General">
                  <c:v>-3.2678341044738601E-2</c:v>
                </c:pt>
                <c:pt idx="14192" formatCode="General">
                  <c:v>-3.68507313607295E-2</c:v>
                </c:pt>
                <c:pt idx="14193" formatCode="General">
                  <c:v>-4.0072795485546799E-2</c:v>
                </c:pt>
                <c:pt idx="14194" formatCode="General">
                  <c:v>-4.1408793738415398E-2</c:v>
                </c:pt>
                <c:pt idx="14195" formatCode="General">
                  <c:v>-3.9990447943398899E-2</c:v>
                </c:pt>
                <c:pt idx="14196" formatCode="General">
                  <c:v>-3.54591933095601E-2</c:v>
                </c:pt>
                <c:pt idx="14197" formatCode="General">
                  <c:v>-2.8359597559164999E-2</c:v>
                </c:pt>
                <c:pt idx="14198" formatCode="General">
                  <c:v>-1.9275966536434899E-2</c:v>
                </c:pt>
                <c:pt idx="14199" formatCode="General">
                  <c:v>-9.1125913977235292E-3</c:v>
                </c:pt>
                <c:pt idx="14200" formatCode="General">
                  <c:v>8.8344637189008901E-4</c:v>
                </c:pt>
                <c:pt idx="14201" formatCode="General">
                  <c:v>1.0519511197124401E-2</c:v>
                </c:pt>
                <c:pt idx="14202" formatCode="General">
                  <c:v>2.0384529878680498E-2</c:v>
                </c:pt>
                <c:pt idx="14203" formatCode="General">
                  <c:v>2.9849890986123999E-2</c:v>
                </c:pt>
                <c:pt idx="14204" formatCode="General">
                  <c:v>3.8799297285033299E-2</c:v>
                </c:pt>
                <c:pt idx="14205" formatCode="General">
                  <c:v>4.8361156796325397E-2</c:v>
                </c:pt>
                <c:pt idx="14206" formatCode="General">
                  <c:v>5.7369538599816999E-2</c:v>
                </c:pt>
                <c:pt idx="14207" formatCode="General">
                  <c:v>6.4200996348933906E-2</c:v>
                </c:pt>
                <c:pt idx="14208" formatCode="General">
                  <c:v>6.9310635145620095E-2</c:v>
                </c:pt>
                <c:pt idx="14209" formatCode="General">
                  <c:v>7.2298141845629896E-2</c:v>
                </c:pt>
                <c:pt idx="14210" formatCode="General">
                  <c:v>7.2234386617597901E-2</c:v>
                </c:pt>
                <c:pt idx="14211" formatCode="General">
                  <c:v>6.97307341607665E-2</c:v>
                </c:pt>
                <c:pt idx="14212" formatCode="General">
                  <c:v>6.5438387263032999E-2</c:v>
                </c:pt>
                <c:pt idx="14213" formatCode="General">
                  <c:v>5.9773813144624099E-2</c:v>
                </c:pt>
                <c:pt idx="14214" formatCode="General">
                  <c:v>5.3511322854610598E-2</c:v>
                </c:pt>
                <c:pt idx="14215" formatCode="General">
                  <c:v>4.7435178224574402E-2</c:v>
                </c:pt>
                <c:pt idx="14216" formatCode="General">
                  <c:v>4.1323440832415403E-2</c:v>
                </c:pt>
                <c:pt idx="14217" formatCode="General">
                  <c:v>3.4788074264857902E-2</c:v>
                </c:pt>
                <c:pt idx="14218" formatCode="General">
                  <c:v>2.78558248515977E-2</c:v>
                </c:pt>
                <c:pt idx="14219" formatCode="General">
                  <c:v>2.0733582562078499E-2</c:v>
                </c:pt>
                <c:pt idx="14220" formatCode="General">
                  <c:v>1.31834295715718E-2</c:v>
                </c:pt>
                <c:pt idx="14221" formatCode="General">
                  <c:v>4.5607904915835502E-3</c:v>
                </c:pt>
                <c:pt idx="14222" formatCode="General">
                  <c:v>-5.4208608571289698E-3</c:v>
                </c:pt>
                <c:pt idx="14223" formatCode="General">
                  <c:v>-1.6233474279629699E-2</c:v>
                </c:pt>
                <c:pt idx="14224" formatCode="General">
                  <c:v>-2.7574480275853901E-2</c:v>
                </c:pt>
                <c:pt idx="14225" formatCode="General">
                  <c:v>-3.9548199765244797E-2</c:v>
                </c:pt>
                <c:pt idx="14226" formatCode="General">
                  <c:v>-5.12989909270887E-2</c:v>
                </c:pt>
                <c:pt idx="14227" formatCode="General">
                  <c:v>-6.2331172745091597E-2</c:v>
                </c:pt>
                <c:pt idx="14228" formatCode="General">
                  <c:v>-7.2679896043682898E-2</c:v>
                </c:pt>
                <c:pt idx="14229" formatCode="General">
                  <c:v>-8.2198584548132905E-2</c:v>
                </c:pt>
                <c:pt idx="14230" formatCode="General">
                  <c:v>-9.0661454365662697E-2</c:v>
                </c:pt>
                <c:pt idx="14231" formatCode="General">
                  <c:v>-9.8176414762263894E-2</c:v>
                </c:pt>
                <c:pt idx="14232" formatCode="General">
                  <c:v>-0.104723774085401</c:v>
                </c:pt>
                <c:pt idx="14233" formatCode="General">
                  <c:v>-0.10876433945332201</c:v>
                </c:pt>
                <c:pt idx="14234" formatCode="General">
                  <c:v>-0.108764543287305</c:v>
                </c:pt>
                <c:pt idx="14235" formatCode="General">
                  <c:v>-0.104823938585542</c:v>
                </c:pt>
                <c:pt idx="14236" formatCode="General">
                  <c:v>-9.8391541377935807E-2</c:v>
                </c:pt>
                <c:pt idx="14237" formatCode="General">
                  <c:v>-9.0426636252142298E-2</c:v>
                </c:pt>
                <c:pt idx="14238" formatCode="General">
                  <c:v>-8.0014728125239007E-2</c:v>
                </c:pt>
                <c:pt idx="14239" formatCode="General">
                  <c:v>-6.7753117701777693E-2</c:v>
                </c:pt>
                <c:pt idx="14240" formatCode="General">
                  <c:v>-5.5315012756525297E-2</c:v>
                </c:pt>
                <c:pt idx="14241" formatCode="General">
                  <c:v>-4.3000472107737497E-2</c:v>
                </c:pt>
                <c:pt idx="14242" formatCode="General">
                  <c:v>-3.1242751705570102E-2</c:v>
                </c:pt>
                <c:pt idx="14243" formatCode="General">
                  <c:v>-2.0357494916576901E-2</c:v>
                </c:pt>
                <c:pt idx="14244" formatCode="General">
                  <c:v>-1.06245240482756E-2</c:v>
                </c:pt>
                <c:pt idx="14245" formatCode="General">
                  <c:v>-2.7296706436939601E-3</c:v>
                </c:pt>
                <c:pt idx="14246" formatCode="General">
                  <c:v>3.6341761152972399E-3</c:v>
                </c:pt>
                <c:pt idx="14247" formatCode="General">
                  <c:v>8.5510939984226597E-3</c:v>
                </c:pt>
                <c:pt idx="14248" formatCode="General">
                  <c:v>1.17111299892404E-2</c:v>
                </c:pt>
                <c:pt idx="14249" formatCode="General">
                  <c:v>1.3555772546064101E-2</c:v>
                </c:pt>
                <c:pt idx="14250" formatCode="General">
                  <c:v>1.43521415803554E-2</c:v>
                </c:pt>
                <c:pt idx="14251" formatCode="General">
                  <c:v>1.42447117488594E-2</c:v>
                </c:pt>
                <c:pt idx="14252" formatCode="General">
                  <c:v>1.32146525344666E-2</c:v>
                </c:pt>
                <c:pt idx="14253" formatCode="General">
                  <c:v>1.09443058942805E-2</c:v>
                </c:pt>
                <c:pt idx="14254" formatCode="General">
                  <c:v>7.1158129667664802E-3</c:v>
                </c:pt>
                <c:pt idx="14255" formatCode="General">
                  <c:v>1.8693355403242499E-3</c:v>
                </c:pt>
                <c:pt idx="14256" formatCode="General">
                  <c:v>-4.1046172694650298E-3</c:v>
                </c:pt>
                <c:pt idx="14257" formatCode="General">
                  <c:v>-9.1477125685768598E-3</c:v>
                </c:pt>
                <c:pt idx="14258" formatCode="General">
                  <c:v>-1.26471829843363E-2</c:v>
                </c:pt>
                <c:pt idx="14259" formatCode="General">
                  <c:v>-1.51693957574666E-2</c:v>
                </c:pt>
                <c:pt idx="14260" formatCode="General">
                  <c:v>-1.6379828587874099E-2</c:v>
                </c:pt>
                <c:pt idx="14261" formatCode="General">
                  <c:v>-1.5805549942630701E-2</c:v>
                </c:pt>
                <c:pt idx="14262" formatCode="General">
                  <c:v>-1.2875061371542099E-2</c:v>
                </c:pt>
                <c:pt idx="14263" formatCode="General">
                  <c:v>-7.9996491924777501E-3</c:v>
                </c:pt>
                <c:pt idx="14264" formatCode="General">
                  <c:v>-2.3029325086390199E-3</c:v>
                </c:pt>
                <c:pt idx="14265" formatCode="General">
                  <c:v>3.5972866067684002E-3</c:v>
                </c:pt>
                <c:pt idx="14266" formatCode="General">
                  <c:v>9.6973598230616492E-3</c:v>
                </c:pt>
                <c:pt idx="14267" formatCode="General">
                  <c:v>1.5114446916021901E-2</c:v>
                </c:pt>
                <c:pt idx="14268" formatCode="General">
                  <c:v>1.9657346363922901E-2</c:v>
                </c:pt>
                <c:pt idx="14269" formatCode="General">
                  <c:v>2.4216718942363401E-2</c:v>
                </c:pt>
                <c:pt idx="14270" formatCode="General">
                  <c:v>2.8697358491616601E-2</c:v>
                </c:pt>
                <c:pt idx="14271" formatCode="General">
                  <c:v>3.26751378428825E-2</c:v>
                </c:pt>
                <c:pt idx="14272" formatCode="General">
                  <c:v>3.5951714043209501E-2</c:v>
                </c:pt>
                <c:pt idx="14273" formatCode="General">
                  <c:v>3.8821929862785501E-2</c:v>
                </c:pt>
                <c:pt idx="14274" formatCode="General">
                  <c:v>4.0182771651809501E-2</c:v>
                </c:pt>
                <c:pt idx="14275" formatCode="General">
                  <c:v>3.9392232679733998E-2</c:v>
                </c:pt>
                <c:pt idx="14276" formatCode="General">
                  <c:v>3.7929095758275501E-2</c:v>
                </c:pt>
                <c:pt idx="14277" formatCode="General">
                  <c:v>3.63410724782759E-2</c:v>
                </c:pt>
                <c:pt idx="14278" formatCode="General">
                  <c:v>3.3787540576445597E-2</c:v>
                </c:pt>
                <c:pt idx="14279" formatCode="General">
                  <c:v>3.0110303489973001E-2</c:v>
                </c:pt>
                <c:pt idx="14280" formatCode="General">
                  <c:v>2.5870993857711098E-2</c:v>
                </c:pt>
                <c:pt idx="14281" formatCode="General">
                  <c:v>2.1460489236905599E-2</c:v>
                </c:pt>
                <c:pt idx="14282" formatCode="General">
                  <c:v>1.7522316302508702E-2</c:v>
                </c:pt>
                <c:pt idx="14283" formatCode="General">
                  <c:v>1.46089853310744E-2</c:v>
                </c:pt>
                <c:pt idx="14284" formatCode="General">
                  <c:v>1.2454535241627001E-2</c:v>
                </c:pt>
                <c:pt idx="14285" formatCode="General">
                  <c:v>1.08116815704116E-2</c:v>
                </c:pt>
                <c:pt idx="14286" formatCode="General">
                  <c:v>9.48157430305256E-3</c:v>
                </c:pt>
                <c:pt idx="14287" formatCode="General">
                  <c:v>8.8542563477955801E-3</c:v>
                </c:pt>
                <c:pt idx="14288" formatCode="General">
                  <c:v>9.7006463577469001E-3</c:v>
                </c:pt>
                <c:pt idx="14289" formatCode="General">
                  <c:v>1.23208960530419E-2</c:v>
                </c:pt>
                <c:pt idx="14290" formatCode="General">
                  <c:v>1.6672210299218199E-2</c:v>
                </c:pt>
                <c:pt idx="14291" formatCode="General">
                  <c:v>2.2248503968634498E-2</c:v>
                </c:pt>
                <c:pt idx="14292" formatCode="General">
                  <c:v>2.8907563905424101E-2</c:v>
                </c:pt>
                <c:pt idx="14293" formatCode="General">
                  <c:v>3.6374954424024601E-2</c:v>
                </c:pt>
                <c:pt idx="14294" formatCode="General">
                  <c:v>4.3219493258662797E-2</c:v>
                </c:pt>
                <c:pt idx="14295" formatCode="General">
                  <c:v>4.8295638148971698E-2</c:v>
                </c:pt>
                <c:pt idx="14296" formatCode="General">
                  <c:v>5.1210520206752201E-2</c:v>
                </c:pt>
                <c:pt idx="14297" formatCode="General">
                  <c:v>5.2213864250718597E-2</c:v>
                </c:pt>
                <c:pt idx="14298" formatCode="General">
                  <c:v>5.1745568519755702E-2</c:v>
                </c:pt>
                <c:pt idx="14299" formatCode="General">
                  <c:v>4.9426984430717899E-2</c:v>
                </c:pt>
                <c:pt idx="14300" formatCode="General">
                  <c:v>4.51580138243034E-2</c:v>
                </c:pt>
                <c:pt idx="14301" formatCode="General">
                  <c:v>3.9555988133998202E-2</c:v>
                </c:pt>
                <c:pt idx="14302" formatCode="General">
                  <c:v>3.3672011310738902E-2</c:v>
                </c:pt>
                <c:pt idx="14303" formatCode="General">
                  <c:v>2.8572832112657001E-2</c:v>
                </c:pt>
                <c:pt idx="14304" formatCode="General">
                  <c:v>2.51002420701507E-2</c:v>
                </c:pt>
                <c:pt idx="14305" formatCode="General">
                  <c:v>2.35055819107713E-2</c:v>
                </c:pt>
                <c:pt idx="14306" formatCode="General">
                  <c:v>2.29440586509378E-2</c:v>
                </c:pt>
                <c:pt idx="14307" formatCode="General">
                  <c:v>2.2584398766843799E-2</c:v>
                </c:pt>
                <c:pt idx="14308" formatCode="General">
                  <c:v>2.2113668031029401E-2</c:v>
                </c:pt>
                <c:pt idx="14309" formatCode="General">
                  <c:v>2.13269280036016E-2</c:v>
                </c:pt>
                <c:pt idx="14310" formatCode="General">
                  <c:v>2.0300466937149899E-2</c:v>
                </c:pt>
                <c:pt idx="14311" formatCode="General">
                  <c:v>1.9494339602807199E-2</c:v>
                </c:pt>
                <c:pt idx="14312" formatCode="General">
                  <c:v>1.9178619973236801E-2</c:v>
                </c:pt>
                <c:pt idx="14313" formatCode="General">
                  <c:v>1.91215678442999E-2</c:v>
                </c:pt>
                <c:pt idx="14314" formatCode="General">
                  <c:v>1.8512393806050999E-2</c:v>
                </c:pt>
                <c:pt idx="14315" formatCode="General">
                  <c:v>1.6394811219288999E-2</c:v>
                </c:pt>
                <c:pt idx="14316" formatCode="General">
                  <c:v>1.29177623679094E-2</c:v>
                </c:pt>
                <c:pt idx="14317" formatCode="General">
                  <c:v>8.8257182374380898E-3</c:v>
                </c:pt>
                <c:pt idx="14318" formatCode="General">
                  <c:v>4.9215688404174703E-3</c:v>
                </c:pt>
                <c:pt idx="14319" formatCode="General">
                  <c:v>1.18900543389427E-3</c:v>
                </c:pt>
                <c:pt idx="14320" formatCode="General">
                  <c:v>-2.7673684236401699E-3</c:v>
                </c:pt>
                <c:pt idx="14321" formatCode="General">
                  <c:v>-7.4262478714966799E-3</c:v>
                </c:pt>
                <c:pt idx="14322" formatCode="General">
                  <c:v>-1.28457997296681E-2</c:v>
                </c:pt>
                <c:pt idx="14323" formatCode="General">
                  <c:v>-1.8537197430201002E-2</c:v>
                </c:pt>
                <c:pt idx="14324" formatCode="General">
                  <c:v>-2.48847801836951E-2</c:v>
                </c:pt>
                <c:pt idx="14325" formatCode="General">
                  <c:v>-3.2479819996984502E-2</c:v>
                </c:pt>
                <c:pt idx="14326" formatCode="General">
                  <c:v>-4.1536320153122502E-2</c:v>
                </c:pt>
                <c:pt idx="14327" formatCode="General">
                  <c:v>-5.1863215429418998E-2</c:v>
                </c:pt>
                <c:pt idx="14328" formatCode="General">
                  <c:v>-6.3585369236108899E-2</c:v>
                </c:pt>
                <c:pt idx="14329" formatCode="General">
                  <c:v>-7.5728500864772896E-2</c:v>
                </c:pt>
                <c:pt idx="14330" formatCode="General">
                  <c:v>-8.6122192328279196E-2</c:v>
                </c:pt>
                <c:pt idx="14331" formatCode="General">
                  <c:v>-9.3883729362010504E-2</c:v>
                </c:pt>
                <c:pt idx="14332" formatCode="General">
                  <c:v>-9.8997353729107507E-2</c:v>
                </c:pt>
                <c:pt idx="14333" formatCode="General">
                  <c:v>-0.10144322729708</c:v>
                </c:pt>
                <c:pt idx="14334" formatCode="General">
                  <c:v>-0.10127285050321</c:v>
                </c:pt>
                <c:pt idx="14335" formatCode="General">
                  <c:v>-9.8205010167826096E-2</c:v>
                </c:pt>
                <c:pt idx="14336" formatCode="General">
                  <c:v>-9.1880244125799607E-2</c:v>
                </c:pt>
                <c:pt idx="14337" formatCode="General">
                  <c:v>-8.2316221058635494E-2</c:v>
                </c:pt>
                <c:pt idx="14338" formatCode="General">
                  <c:v>-7.0033290604889803E-2</c:v>
                </c:pt>
                <c:pt idx="14339" formatCode="General">
                  <c:v>-5.6286118917290899E-2</c:v>
                </c:pt>
                <c:pt idx="14340" formatCode="General">
                  <c:v>-4.2593340127641099E-2</c:v>
                </c:pt>
                <c:pt idx="14341" formatCode="General">
                  <c:v>-2.9030115885967499E-2</c:v>
                </c:pt>
                <c:pt idx="14342" formatCode="General">
                  <c:v>-1.5349166221224E-2</c:v>
                </c:pt>
                <c:pt idx="14343" formatCode="General">
                  <c:v>-2.7216118293744902E-3</c:v>
                </c:pt>
                <c:pt idx="14344" formatCode="General">
                  <c:v>7.9691528958484598E-3</c:v>
                </c:pt>
                <c:pt idx="14345" formatCode="General">
                  <c:v>1.6419189108546201E-2</c:v>
                </c:pt>
                <c:pt idx="14346" formatCode="General">
                  <c:v>2.2475384262801899E-2</c:v>
                </c:pt>
                <c:pt idx="14347" formatCode="General">
                  <c:v>2.6399362456978999E-2</c:v>
                </c:pt>
                <c:pt idx="14348" formatCode="General">
                  <c:v>2.82550864622402E-2</c:v>
                </c:pt>
                <c:pt idx="14349" formatCode="General">
                  <c:v>2.8452336336980601E-2</c:v>
                </c:pt>
                <c:pt idx="14350" formatCode="General">
                  <c:v>2.6874020272800302E-2</c:v>
                </c:pt>
                <c:pt idx="14351" formatCode="General">
                  <c:v>2.3337318115517602E-2</c:v>
                </c:pt>
                <c:pt idx="14352" formatCode="General">
                  <c:v>1.8841021012053899E-2</c:v>
                </c:pt>
                <c:pt idx="14353" formatCode="General">
                  <c:v>1.4256303859918801E-2</c:v>
                </c:pt>
                <c:pt idx="14354" formatCode="General">
                  <c:v>9.5147028052777697E-3</c:v>
                </c:pt>
                <c:pt idx="14355" formatCode="General">
                  <c:v>4.3391346268842196E-3</c:v>
                </c:pt>
                <c:pt idx="14356" formatCode="General">
                  <c:v>-1.4567329669688E-3</c:v>
                </c:pt>
                <c:pt idx="14357" formatCode="General">
                  <c:v>-7.7400097202593304E-3</c:v>
                </c:pt>
                <c:pt idx="14358" formatCode="General">
                  <c:v>-1.3650334368332901E-2</c:v>
                </c:pt>
                <c:pt idx="14359" formatCode="General">
                  <c:v>-1.8508101192860799E-2</c:v>
                </c:pt>
                <c:pt idx="14360" formatCode="General">
                  <c:v>-2.24719527905065E-2</c:v>
                </c:pt>
                <c:pt idx="14361" formatCode="General">
                  <c:v>-2.5959640280657802E-2</c:v>
                </c:pt>
                <c:pt idx="14362" formatCode="General">
                  <c:v>-2.9038125359808001E-2</c:v>
                </c:pt>
                <c:pt idx="14363" formatCode="General">
                  <c:v>-3.1651354913076003E-2</c:v>
                </c:pt>
                <c:pt idx="14364" formatCode="General">
                  <c:v>-3.3476794200049197E-2</c:v>
                </c:pt>
                <c:pt idx="14365" formatCode="General">
                  <c:v>-3.4324618136221501E-2</c:v>
                </c:pt>
                <c:pt idx="14366" formatCode="General">
                  <c:v>-3.3557749355244297E-2</c:v>
                </c:pt>
                <c:pt idx="14367" formatCode="General">
                  <c:v>-3.0984524079713201E-2</c:v>
                </c:pt>
                <c:pt idx="14368" formatCode="General">
                  <c:v>-2.7464596614791802E-2</c:v>
                </c:pt>
                <c:pt idx="14369" formatCode="General">
                  <c:v>-2.3204257754725201E-2</c:v>
                </c:pt>
                <c:pt idx="14370" formatCode="General">
                  <c:v>-1.71329248175544E-2</c:v>
                </c:pt>
                <c:pt idx="14371" formatCode="General">
                  <c:v>-7.8287922212510706E-3</c:v>
                </c:pt>
                <c:pt idx="14372" formatCode="General">
                  <c:v>4.34172323346378E-3</c:v>
                </c:pt>
                <c:pt idx="14373" formatCode="General">
                  <c:v>1.7884801522175899E-2</c:v>
                </c:pt>
                <c:pt idx="14374" formatCode="General">
                  <c:v>3.2668764150569803E-2</c:v>
                </c:pt>
                <c:pt idx="14375" formatCode="General">
                  <c:v>4.9029902958216402E-2</c:v>
                </c:pt>
                <c:pt idx="14376" formatCode="General">
                  <c:v>6.62716691302139E-2</c:v>
                </c:pt>
                <c:pt idx="14377" formatCode="General">
                  <c:v>8.18631207099971E-2</c:v>
                </c:pt>
                <c:pt idx="14378" formatCode="General">
                  <c:v>9.4143197825683006E-2</c:v>
                </c:pt>
                <c:pt idx="14379" formatCode="General">
                  <c:v>0.103480826787789</c:v>
                </c:pt>
                <c:pt idx="14380" formatCode="General">
                  <c:v>0.10984983649345401</c:v>
                </c:pt>
                <c:pt idx="14381" formatCode="General">
                  <c:v>0.113270358114505</c:v>
                </c:pt>
                <c:pt idx="14382" formatCode="General">
                  <c:v>0.11454395412015</c:v>
                </c:pt>
                <c:pt idx="14383" formatCode="General">
                  <c:v>0.113991990943172</c:v>
                </c:pt>
                <c:pt idx="14384" formatCode="General">
                  <c:v>0.110914040719461</c:v>
                </c:pt>
                <c:pt idx="14385" formatCode="General">
                  <c:v>0.105447202692275</c:v>
                </c:pt>
                <c:pt idx="14386" formatCode="General">
                  <c:v>9.7209711798582399E-2</c:v>
                </c:pt>
                <c:pt idx="14387" formatCode="General">
                  <c:v>8.5684922941003494E-2</c:v>
                </c:pt>
                <c:pt idx="14388" formatCode="General">
                  <c:v>7.1730457720481103E-2</c:v>
                </c:pt>
                <c:pt idx="14389" formatCode="General">
                  <c:v>5.6223468120168402E-2</c:v>
                </c:pt>
                <c:pt idx="14390" formatCode="General">
                  <c:v>3.9384966951567603E-2</c:v>
                </c:pt>
                <c:pt idx="14391" formatCode="General">
                  <c:v>2.15910721106682E-2</c:v>
                </c:pt>
                <c:pt idx="14392" formatCode="General">
                  <c:v>4.5165643410367698E-3</c:v>
                </c:pt>
                <c:pt idx="14393" formatCode="General">
                  <c:v>-1.0675901637517599E-2</c:v>
                </c:pt>
                <c:pt idx="14394" formatCode="General">
                  <c:v>-2.4034407899470901E-2</c:v>
                </c:pt>
                <c:pt idx="14395" formatCode="General">
                  <c:v>-3.5854258941867098E-2</c:v>
                </c:pt>
                <c:pt idx="14396" formatCode="General">
                  <c:v>-4.5959665749467998E-2</c:v>
                </c:pt>
                <c:pt idx="14397" formatCode="General">
                  <c:v>-5.3676325588697803E-2</c:v>
                </c:pt>
                <c:pt idx="14398" formatCode="General">
                  <c:v>-5.8505575857158099E-2</c:v>
                </c:pt>
                <c:pt idx="14399" formatCode="General">
                  <c:v>-5.9718908330301898E-2</c:v>
                </c:pt>
                <c:pt idx="14400" formatCode="General">
                  <c:v>-5.72764937322848E-2</c:v>
                </c:pt>
                <c:pt idx="14401" formatCode="General">
                  <c:v>-5.1839333577129901E-2</c:v>
                </c:pt>
                <c:pt idx="14402" formatCode="General">
                  <c:v>-4.4712376679627103E-2</c:v>
                </c:pt>
                <c:pt idx="14403" formatCode="General">
                  <c:v>-3.7162623716022303E-2</c:v>
                </c:pt>
                <c:pt idx="14404" formatCode="General">
                  <c:v>-2.9450226006531501E-2</c:v>
                </c:pt>
                <c:pt idx="14405" formatCode="General">
                  <c:v>-2.1529759089862099E-2</c:v>
                </c:pt>
                <c:pt idx="14406" formatCode="General">
                  <c:v>-1.40435335778767E-2</c:v>
                </c:pt>
                <c:pt idx="14407" formatCode="General">
                  <c:v>-8.0177728908495394E-3</c:v>
                </c:pt>
                <c:pt idx="14408" formatCode="General">
                  <c:v>-3.7605361018733302E-3</c:v>
                </c:pt>
                <c:pt idx="14409" formatCode="General">
                  <c:v>-1.5925102333964299E-3</c:v>
                </c:pt>
                <c:pt idx="14410" formatCode="General">
                  <c:v>-1.29172268632499E-3</c:v>
                </c:pt>
                <c:pt idx="14411" formatCode="General">
                  <c:v>-1.85782289255595E-3</c:v>
                </c:pt>
                <c:pt idx="14412" formatCode="General">
                  <c:v>-2.5261794086805E-3</c:v>
                </c:pt>
                <c:pt idx="14413" formatCode="General">
                  <c:v>-3.0323641756937899E-3</c:v>
                </c:pt>
                <c:pt idx="14414" formatCode="General">
                  <c:v>-3.6678960972392101E-3</c:v>
                </c:pt>
                <c:pt idx="14415" formatCode="General">
                  <c:v>-5.1348222120480604E-3</c:v>
                </c:pt>
                <c:pt idx="14416" formatCode="General">
                  <c:v>-7.2637774226800098E-3</c:v>
                </c:pt>
                <c:pt idx="14417" formatCode="General">
                  <c:v>-9.4711243065769592E-3</c:v>
                </c:pt>
                <c:pt idx="14418" formatCode="General">
                  <c:v>-1.23384829536942E-2</c:v>
                </c:pt>
                <c:pt idx="14419" formatCode="General">
                  <c:v>-1.6372906479919701E-2</c:v>
                </c:pt>
                <c:pt idx="14420" formatCode="General">
                  <c:v>-2.0523336858804E-2</c:v>
                </c:pt>
                <c:pt idx="14421" formatCode="General">
                  <c:v>-2.3713079873456298E-2</c:v>
                </c:pt>
                <c:pt idx="14422" formatCode="General">
                  <c:v>-2.6467945208922102E-2</c:v>
                </c:pt>
                <c:pt idx="14423" formatCode="General">
                  <c:v>-2.94041008925136E-2</c:v>
                </c:pt>
                <c:pt idx="14424" formatCode="General">
                  <c:v>-3.1593393985921099E-2</c:v>
                </c:pt>
                <c:pt idx="14425" formatCode="General">
                  <c:v>-3.2404136902840698E-2</c:v>
                </c:pt>
                <c:pt idx="14426" formatCode="General">
                  <c:v>-3.22578108208878E-2</c:v>
                </c:pt>
                <c:pt idx="14427" formatCode="General">
                  <c:v>-3.07939606407353E-2</c:v>
                </c:pt>
                <c:pt idx="14428" formatCode="General">
                  <c:v>-2.7968227847083998E-2</c:v>
                </c:pt>
                <c:pt idx="14429" formatCode="General">
                  <c:v>-2.5235633682801899E-2</c:v>
                </c:pt>
                <c:pt idx="14430" formatCode="General">
                  <c:v>-2.38445916238657E-2</c:v>
                </c:pt>
                <c:pt idx="14431" formatCode="General">
                  <c:v>-2.4547401196205298E-2</c:v>
                </c:pt>
                <c:pt idx="14432" formatCode="General">
                  <c:v>-2.7813528402259102E-2</c:v>
                </c:pt>
                <c:pt idx="14433" formatCode="General">
                  <c:v>-3.17207548453124E-2</c:v>
                </c:pt>
                <c:pt idx="14434" formatCode="General">
                  <c:v>-3.50846058796392E-2</c:v>
                </c:pt>
                <c:pt idx="14435" formatCode="General">
                  <c:v>-3.9170517875552299E-2</c:v>
                </c:pt>
                <c:pt idx="14436" formatCode="General">
                  <c:v>-4.4306128383839197E-2</c:v>
                </c:pt>
                <c:pt idx="14437" formatCode="General">
                  <c:v>-4.9862289773637297E-2</c:v>
                </c:pt>
                <c:pt idx="14438" formatCode="General">
                  <c:v>-5.4508499344878801E-2</c:v>
                </c:pt>
                <c:pt idx="14439" formatCode="General">
                  <c:v>-5.7196665178360501E-2</c:v>
                </c:pt>
                <c:pt idx="14440" formatCode="General">
                  <c:v>-5.7748740719313997E-2</c:v>
                </c:pt>
                <c:pt idx="14441" formatCode="General">
                  <c:v>-5.6172734428648202E-2</c:v>
                </c:pt>
                <c:pt idx="14442" formatCode="General">
                  <c:v>-5.3224703881999999E-2</c:v>
                </c:pt>
                <c:pt idx="14443" formatCode="General">
                  <c:v>-4.9233392435794797E-2</c:v>
                </c:pt>
                <c:pt idx="14444" formatCode="General">
                  <c:v>-4.3940376016473097E-2</c:v>
                </c:pt>
                <c:pt idx="14445" formatCode="General">
                  <c:v>-3.7766675898270097E-2</c:v>
                </c:pt>
                <c:pt idx="14446" formatCode="General">
                  <c:v>-3.06000335903873E-2</c:v>
                </c:pt>
                <c:pt idx="14447" formatCode="General">
                  <c:v>-2.2144929970850599E-2</c:v>
                </c:pt>
                <c:pt idx="14448" formatCode="General">
                  <c:v>-1.29234706991837E-2</c:v>
                </c:pt>
                <c:pt idx="14449" formatCode="General">
                  <c:v>-2.72106350571241E-3</c:v>
                </c:pt>
                <c:pt idx="14450" formatCode="General">
                  <c:v>9.6488180085818193E-3</c:v>
                </c:pt>
                <c:pt idx="14451" formatCode="General">
                  <c:v>2.4063217869297601E-2</c:v>
                </c:pt>
                <c:pt idx="14452" formatCode="General">
                  <c:v>3.9151977483903901E-2</c:v>
                </c:pt>
                <c:pt idx="14453" formatCode="General">
                  <c:v>5.3778938636928099E-2</c:v>
                </c:pt>
                <c:pt idx="14454" formatCode="General">
                  <c:v>6.6628550652157198E-2</c:v>
                </c:pt>
                <c:pt idx="14455" formatCode="General">
                  <c:v>7.7144613439560195E-2</c:v>
                </c:pt>
                <c:pt idx="14456" formatCode="General">
                  <c:v>8.5387324160722797E-2</c:v>
                </c:pt>
                <c:pt idx="14457" formatCode="General">
                  <c:v>9.1734914681381299E-2</c:v>
                </c:pt>
                <c:pt idx="14458" formatCode="General">
                  <c:v>9.6042875189563795E-2</c:v>
                </c:pt>
                <c:pt idx="14459" formatCode="General">
                  <c:v>9.7452221184851501E-2</c:v>
                </c:pt>
                <c:pt idx="14460" formatCode="General">
                  <c:v>9.6719378867655401E-2</c:v>
                </c:pt>
                <c:pt idx="14461" formatCode="General">
                  <c:v>9.49212040189268E-2</c:v>
                </c:pt>
                <c:pt idx="14462" formatCode="General">
                  <c:v>9.0688292518335906E-2</c:v>
                </c:pt>
                <c:pt idx="14463" formatCode="General">
                  <c:v>8.2799654251814903E-2</c:v>
                </c:pt>
                <c:pt idx="14464" formatCode="General">
                  <c:v>7.1373247869547907E-2</c:v>
                </c:pt>
                <c:pt idx="14465" formatCode="General">
                  <c:v>5.7322309971976397E-2</c:v>
                </c:pt>
                <c:pt idx="14466" formatCode="General">
                  <c:v>4.2615793062152199E-2</c:v>
                </c:pt>
                <c:pt idx="14467" formatCode="General">
                  <c:v>2.8356795128560999E-2</c:v>
                </c:pt>
                <c:pt idx="14468" formatCode="General">
                  <c:v>1.5027949947516999E-2</c:v>
                </c:pt>
                <c:pt idx="14469" formatCode="General">
                  <c:v>2.7314097789081001E-3</c:v>
                </c:pt>
                <c:pt idx="14470" formatCode="General">
                  <c:v>-9.4020367615823709E-3</c:v>
                </c:pt>
                <c:pt idx="14471" formatCode="General">
                  <c:v>-2.1881425921579201E-2</c:v>
                </c:pt>
                <c:pt idx="14472" formatCode="General">
                  <c:v>-3.4051948281842999E-2</c:v>
                </c:pt>
                <c:pt idx="14473" formatCode="General">
                  <c:v>-4.55795129521765E-2</c:v>
                </c:pt>
                <c:pt idx="14474" formatCode="General">
                  <c:v>-5.5729278836805202E-2</c:v>
                </c:pt>
                <c:pt idx="14475" formatCode="General">
                  <c:v>-6.3152117868620405E-2</c:v>
                </c:pt>
                <c:pt idx="14476" formatCode="General">
                  <c:v>-6.7007375583569201E-2</c:v>
                </c:pt>
                <c:pt idx="14477" formatCode="General">
                  <c:v>-6.6720550462586403E-2</c:v>
                </c:pt>
                <c:pt idx="14478" formatCode="General">
                  <c:v>-6.2152808567369502E-2</c:v>
                </c:pt>
                <c:pt idx="14479" formatCode="General">
                  <c:v>-5.4267183675662099E-2</c:v>
                </c:pt>
                <c:pt idx="14480" formatCode="General">
                  <c:v>-4.48672138314581E-2</c:v>
                </c:pt>
                <c:pt idx="14481" formatCode="General">
                  <c:v>-3.4970309762003798E-2</c:v>
                </c:pt>
                <c:pt idx="14482" formatCode="General">
                  <c:v>-2.53995646261224E-2</c:v>
                </c:pt>
                <c:pt idx="14483" formatCode="General">
                  <c:v>-1.61151651539021E-2</c:v>
                </c:pt>
                <c:pt idx="14484" formatCode="General">
                  <c:v>-6.3908095764813704E-3</c:v>
                </c:pt>
                <c:pt idx="14485" formatCode="General">
                  <c:v>3.64998057543847E-3</c:v>
                </c:pt>
                <c:pt idx="14486" formatCode="General">
                  <c:v>1.38388207485936E-2</c:v>
                </c:pt>
                <c:pt idx="14487" formatCode="General">
                  <c:v>2.4326091561462499E-2</c:v>
                </c:pt>
                <c:pt idx="14488" formatCode="General">
                  <c:v>3.5609885082906197E-2</c:v>
                </c:pt>
                <c:pt idx="14489" formatCode="General">
                  <c:v>4.7055641173727999E-2</c:v>
                </c:pt>
                <c:pt idx="14490" formatCode="General">
                  <c:v>5.7066074699099599E-2</c:v>
                </c:pt>
                <c:pt idx="14491" formatCode="General">
                  <c:v>6.4062797479255404E-2</c:v>
                </c:pt>
                <c:pt idx="14492" formatCode="General">
                  <c:v>6.8157037372090598E-2</c:v>
                </c:pt>
                <c:pt idx="14493" formatCode="General">
                  <c:v>6.9965463646401493E-2</c:v>
                </c:pt>
                <c:pt idx="14494" formatCode="General">
                  <c:v>6.9219506157020202E-2</c:v>
                </c:pt>
                <c:pt idx="14495" formatCode="General">
                  <c:v>6.5197561122047706E-2</c:v>
                </c:pt>
                <c:pt idx="14496" formatCode="General">
                  <c:v>5.8017374255327603E-2</c:v>
                </c:pt>
                <c:pt idx="14497" formatCode="General">
                  <c:v>4.8293874127447997E-2</c:v>
                </c:pt>
                <c:pt idx="14498" formatCode="General">
                  <c:v>3.72868168624527E-2</c:v>
                </c:pt>
                <c:pt idx="14499" formatCode="General">
                  <c:v>2.5940210860296398E-2</c:v>
                </c:pt>
                <c:pt idx="14500" formatCode="General">
                  <c:v>1.3115349853295301E-2</c:v>
                </c:pt>
                <c:pt idx="14501" formatCode="General">
                  <c:v>-1.19738028469723E-3</c:v>
                </c:pt>
                <c:pt idx="14502" formatCode="General">
                  <c:v>-1.5583435844837E-2</c:v>
                </c:pt>
                <c:pt idx="14503" formatCode="General">
                  <c:v>-2.86506211491049E-2</c:v>
                </c:pt>
                <c:pt idx="14504" formatCode="General">
                  <c:v>-3.985088390278E-2</c:v>
                </c:pt>
                <c:pt idx="14505" formatCode="General">
                  <c:v>-4.9243890653659701E-2</c:v>
                </c:pt>
                <c:pt idx="14506" formatCode="General">
                  <c:v>-5.65043630046397E-2</c:v>
                </c:pt>
                <c:pt idx="14507" formatCode="General">
                  <c:v>-6.0647247609152702E-2</c:v>
                </c:pt>
                <c:pt idx="14508" formatCode="General">
                  <c:v>-6.2376767753444202E-2</c:v>
                </c:pt>
                <c:pt idx="14509" formatCode="General">
                  <c:v>-6.3000517263202396E-2</c:v>
                </c:pt>
                <c:pt idx="14510" formatCode="General">
                  <c:v>-6.1740095618228401E-2</c:v>
                </c:pt>
                <c:pt idx="14511" formatCode="General">
                  <c:v>-5.8200601100331303E-2</c:v>
                </c:pt>
                <c:pt idx="14512" formatCode="General">
                  <c:v>-5.2977320905580799E-2</c:v>
                </c:pt>
                <c:pt idx="14513" formatCode="General">
                  <c:v>-4.6154347931865999E-2</c:v>
                </c:pt>
                <c:pt idx="14514" formatCode="General">
                  <c:v>-3.7533495462066697E-2</c:v>
                </c:pt>
                <c:pt idx="14515" formatCode="General">
                  <c:v>-2.7856223627050501E-2</c:v>
                </c:pt>
                <c:pt idx="14516" formatCode="General">
                  <c:v>-1.79686090449989E-2</c:v>
                </c:pt>
                <c:pt idx="14517" formatCode="General">
                  <c:v>-9.1056820067574196E-3</c:v>
                </c:pt>
                <c:pt idx="14518" formatCode="General">
                  <c:v>-1.9544687251245802E-3</c:v>
                </c:pt>
                <c:pt idx="14519" formatCode="General">
                  <c:v>3.9796282259992001E-3</c:v>
                </c:pt>
                <c:pt idx="14520" formatCode="General">
                  <c:v>7.9978155610362991E-3</c:v>
                </c:pt>
                <c:pt idx="14521" formatCode="General">
                  <c:v>9.8044579077522405E-3</c:v>
                </c:pt>
                <c:pt idx="14522" formatCode="General">
                  <c:v>1.04580346861301E-2</c:v>
                </c:pt>
                <c:pt idx="14523" formatCode="General">
                  <c:v>1.00232941732949E-2</c:v>
                </c:pt>
                <c:pt idx="14524" formatCode="General">
                  <c:v>8.4607985387809698E-3</c:v>
                </c:pt>
                <c:pt idx="14525" formatCode="General">
                  <c:v>7.4596652570054897E-3</c:v>
                </c:pt>
                <c:pt idx="14526" formatCode="General">
                  <c:v>8.1253175891373101E-3</c:v>
                </c:pt>
                <c:pt idx="14527" formatCode="General">
                  <c:v>1.0094757747379699E-2</c:v>
                </c:pt>
                <c:pt idx="14528" formatCode="General">
                  <c:v>1.26275328546887E-2</c:v>
                </c:pt>
                <c:pt idx="14529" formatCode="General">
                  <c:v>1.5990624998039701E-2</c:v>
                </c:pt>
                <c:pt idx="14530" formatCode="General">
                  <c:v>2.00781142337257E-2</c:v>
                </c:pt>
                <c:pt idx="14531" formatCode="General">
                  <c:v>2.3624790358438799E-2</c:v>
                </c:pt>
                <c:pt idx="14532" formatCode="General">
                  <c:v>2.69135175890589E-2</c:v>
                </c:pt>
                <c:pt idx="14533" formatCode="General">
                  <c:v>3.0384680437688098E-2</c:v>
                </c:pt>
                <c:pt idx="14534" formatCode="General">
                  <c:v>3.2947419560694198E-2</c:v>
                </c:pt>
                <c:pt idx="14535" formatCode="General">
                  <c:v>3.3500109143270097E-2</c:v>
                </c:pt>
                <c:pt idx="14536" formatCode="General">
                  <c:v>3.2211703678461698E-2</c:v>
                </c:pt>
                <c:pt idx="14537" formatCode="General">
                  <c:v>2.9466807829727399E-2</c:v>
                </c:pt>
                <c:pt idx="14538" formatCode="General">
                  <c:v>2.5144362488589901E-2</c:v>
                </c:pt>
                <c:pt idx="14539" formatCode="General">
                  <c:v>2.0065671478368401E-2</c:v>
                </c:pt>
                <c:pt idx="14540" formatCode="General">
                  <c:v>1.57537280110495E-2</c:v>
                </c:pt>
                <c:pt idx="14541" formatCode="General">
                  <c:v>1.21319545117802E-2</c:v>
                </c:pt>
                <c:pt idx="14542" formatCode="General">
                  <c:v>8.4046341615073607E-3</c:v>
                </c:pt>
                <c:pt idx="14543" formatCode="General">
                  <c:v>4.04992885858652E-3</c:v>
                </c:pt>
                <c:pt idx="14544" formatCode="General">
                  <c:v>-1.4180374483661899E-3</c:v>
                </c:pt>
                <c:pt idx="14545" formatCode="General">
                  <c:v>-7.5508904659181402E-3</c:v>
                </c:pt>
                <c:pt idx="14546" formatCode="General">
                  <c:v>-1.4145813021070101E-2</c:v>
                </c:pt>
                <c:pt idx="14547" formatCode="General">
                  <c:v>-2.0539958451045399E-2</c:v>
                </c:pt>
                <c:pt idx="14548" formatCode="General">
                  <c:v>-2.60552159381254E-2</c:v>
                </c:pt>
                <c:pt idx="14549" formatCode="General">
                  <c:v>-2.90138169417807E-2</c:v>
                </c:pt>
                <c:pt idx="14550" formatCode="General">
                  <c:v>-2.8129667398961802E-2</c:v>
                </c:pt>
                <c:pt idx="14551" formatCode="General">
                  <c:v>-2.50914322755127E-2</c:v>
                </c:pt>
                <c:pt idx="14552" formatCode="General">
                  <c:v>-2.1115797127450198E-2</c:v>
                </c:pt>
                <c:pt idx="14553" formatCode="General">
                  <c:v>-1.5625014478512101E-2</c:v>
                </c:pt>
                <c:pt idx="14554" formatCode="General">
                  <c:v>-8.2490330598870808E-3</c:v>
                </c:pt>
                <c:pt idx="14555" formatCode="General">
                  <c:v>5.3532953971182501E-4</c:v>
                </c:pt>
                <c:pt idx="14556" formatCode="General">
                  <c:v>9.8396458872835896E-3</c:v>
                </c:pt>
                <c:pt idx="14557" formatCode="General">
                  <c:v>1.9258189448883901E-2</c:v>
                </c:pt>
                <c:pt idx="14558" formatCode="General">
                  <c:v>2.8550189976685299E-2</c:v>
                </c:pt>
                <c:pt idx="14559" formatCode="General">
                  <c:v>3.6568589611386003E-2</c:v>
                </c:pt>
                <c:pt idx="14560" formatCode="General">
                  <c:v>4.2545240981820602E-2</c:v>
                </c:pt>
                <c:pt idx="14561" formatCode="General">
                  <c:v>4.56675220349105E-2</c:v>
                </c:pt>
                <c:pt idx="14562" formatCode="General">
                  <c:v>4.5424961083040803E-2</c:v>
                </c:pt>
                <c:pt idx="14563" formatCode="General">
                  <c:v>4.24573931775096E-2</c:v>
                </c:pt>
                <c:pt idx="14564" formatCode="General">
                  <c:v>3.7055843773049803E-2</c:v>
                </c:pt>
                <c:pt idx="14565" formatCode="General">
                  <c:v>2.98318709029219E-2</c:v>
                </c:pt>
                <c:pt idx="14566" formatCode="General">
                  <c:v>2.2218077881822298E-2</c:v>
                </c:pt>
                <c:pt idx="14567" formatCode="General">
                  <c:v>1.4903717005747E-2</c:v>
                </c:pt>
                <c:pt idx="14568" formatCode="General">
                  <c:v>7.3179269507977198E-3</c:v>
                </c:pt>
                <c:pt idx="14569" formatCode="General">
                  <c:v>-1.1688943335346699E-3</c:v>
                </c:pt>
                <c:pt idx="14570" formatCode="General">
                  <c:v>-1.0331118475635E-2</c:v>
                </c:pt>
                <c:pt idx="14571" formatCode="General">
                  <c:v>-1.9928839081647502E-2</c:v>
                </c:pt>
                <c:pt idx="14572" formatCode="General">
                  <c:v>-2.9094147347949899E-2</c:v>
                </c:pt>
                <c:pt idx="14573" formatCode="General">
                  <c:v>-3.5938354848311198E-2</c:v>
                </c:pt>
                <c:pt idx="14574" formatCode="General">
                  <c:v>-3.9825126971041298E-2</c:v>
                </c:pt>
                <c:pt idx="14575" formatCode="General">
                  <c:v>-4.1201952319364299E-2</c:v>
                </c:pt>
                <c:pt idx="14576" formatCode="General">
                  <c:v>-3.99913141540452E-2</c:v>
                </c:pt>
                <c:pt idx="14577" formatCode="General">
                  <c:v>-3.7157088689392902E-2</c:v>
                </c:pt>
                <c:pt idx="14578" formatCode="General">
                  <c:v>-3.3174374480164699E-2</c:v>
                </c:pt>
                <c:pt idx="14579" formatCode="General">
                  <c:v>-2.8254267497317499E-2</c:v>
                </c:pt>
                <c:pt idx="14580" formatCode="General">
                  <c:v>-2.3792828165594901E-2</c:v>
                </c:pt>
                <c:pt idx="14581" formatCode="General">
                  <c:v>-2.0451367855158199E-2</c:v>
                </c:pt>
                <c:pt idx="14582" formatCode="General">
                  <c:v>-1.8059937793652302E-2</c:v>
                </c:pt>
                <c:pt idx="14583" formatCode="General">
                  <c:v>-1.6646957957639302E-2</c:v>
                </c:pt>
                <c:pt idx="14584" formatCode="General">
                  <c:v>-1.64067047552563E-2</c:v>
                </c:pt>
                <c:pt idx="14585" formatCode="General">
                  <c:v>-1.6555598952246502E-2</c:v>
                </c:pt>
                <c:pt idx="14586" formatCode="General">
                  <c:v>-1.70417708775609E-2</c:v>
                </c:pt>
                <c:pt idx="14587" formatCode="General">
                  <c:v>-1.8962038651052799E-2</c:v>
                </c:pt>
                <c:pt idx="14588" formatCode="General">
                  <c:v>-2.2114105359845398E-2</c:v>
                </c:pt>
                <c:pt idx="14589" formatCode="General">
                  <c:v>-2.5001467733196499E-2</c:v>
                </c:pt>
                <c:pt idx="14590" formatCode="General">
                  <c:v>-2.6653667430331499E-2</c:v>
                </c:pt>
                <c:pt idx="14591" formatCode="General">
                  <c:v>-2.59021939591687E-2</c:v>
                </c:pt>
                <c:pt idx="14592" formatCode="General">
                  <c:v>-2.2254236816597599E-2</c:v>
                </c:pt>
                <c:pt idx="14593" formatCode="General">
                  <c:v>-1.6582684433283999E-2</c:v>
                </c:pt>
                <c:pt idx="14594" formatCode="General">
                  <c:v>-9.0709855815427395E-3</c:v>
                </c:pt>
                <c:pt idx="14595" formatCode="General">
                  <c:v>1.2938763682189501E-4</c:v>
                </c:pt>
                <c:pt idx="14596" formatCode="General">
                  <c:v>9.86607782515018E-3</c:v>
                </c:pt>
                <c:pt idx="14597" formatCode="General">
                  <c:v>1.8404928856058701E-2</c:v>
                </c:pt>
                <c:pt idx="14598" formatCode="General">
                  <c:v>2.4701139313923301E-2</c:v>
                </c:pt>
                <c:pt idx="14599" formatCode="General">
                  <c:v>2.7809190795162801E-2</c:v>
                </c:pt>
                <c:pt idx="14600" formatCode="General">
                  <c:v>2.7580781338527399E-2</c:v>
                </c:pt>
                <c:pt idx="14601" formatCode="General">
                  <c:v>2.52033630013145E-2</c:v>
                </c:pt>
                <c:pt idx="14602" formatCode="General">
                  <c:v>2.15333713378132E-2</c:v>
                </c:pt>
                <c:pt idx="14603" formatCode="General">
                  <c:v>1.61399199286156E-2</c:v>
                </c:pt>
                <c:pt idx="14604" formatCode="General">
                  <c:v>8.8241597196342808E-3</c:v>
                </c:pt>
                <c:pt idx="14605" formatCode="General">
                  <c:v>1.09871430845706E-3</c:v>
                </c:pt>
                <c:pt idx="14606" formatCode="General">
                  <c:v>-5.4062348117666099E-3</c:v>
                </c:pt>
                <c:pt idx="14607" formatCode="General">
                  <c:v>-1.05924054001643E-2</c:v>
                </c:pt>
                <c:pt idx="14608" formatCode="General">
                  <c:v>-1.4498853151375999E-2</c:v>
                </c:pt>
                <c:pt idx="14609" formatCode="General">
                  <c:v>-1.6479562218796401E-2</c:v>
                </c:pt>
                <c:pt idx="14610" formatCode="General">
                  <c:v>-1.6531780816009499E-2</c:v>
                </c:pt>
                <c:pt idx="14611" formatCode="General">
                  <c:v>-1.4732119725466E-2</c:v>
                </c:pt>
                <c:pt idx="14612" formatCode="General">
                  <c:v>-1.1651177828838E-2</c:v>
                </c:pt>
                <c:pt idx="14613" formatCode="General">
                  <c:v>-8.4873686143169501E-3</c:v>
                </c:pt>
                <c:pt idx="14614" formatCode="General">
                  <c:v>-6.1993948573056904E-3</c:v>
                </c:pt>
                <c:pt idx="14615" formatCode="General">
                  <c:v>-5.2597645579436402E-3</c:v>
                </c:pt>
                <c:pt idx="14616" formatCode="General">
                  <c:v>-5.9433054225818899E-3</c:v>
                </c:pt>
                <c:pt idx="14617" formatCode="General">
                  <c:v>-7.7042541542395203E-3</c:v>
                </c:pt>
                <c:pt idx="14618" formatCode="General">
                  <c:v>-9.5344759419044006E-3</c:v>
                </c:pt>
                <c:pt idx="14619" formatCode="General">
                  <c:v>-1.15693595872401E-2</c:v>
                </c:pt>
                <c:pt idx="14620" formatCode="General">
                  <c:v>-1.38842010065857E-2</c:v>
                </c:pt>
                <c:pt idx="14621" formatCode="General">
                  <c:v>-1.5972191167893501E-2</c:v>
                </c:pt>
                <c:pt idx="14622" formatCode="General">
                  <c:v>-1.80350142269078E-2</c:v>
                </c:pt>
                <c:pt idx="14623" formatCode="General">
                  <c:v>-2.0703122897180799E-2</c:v>
                </c:pt>
                <c:pt idx="14624" formatCode="General">
                  <c:v>-2.3972513848947798E-2</c:v>
                </c:pt>
                <c:pt idx="14625" formatCode="General">
                  <c:v>-2.7193039518955599E-2</c:v>
                </c:pt>
                <c:pt idx="14626" formatCode="General">
                  <c:v>-2.9745937643088201E-2</c:v>
                </c:pt>
                <c:pt idx="14627" formatCode="General">
                  <c:v>-3.1239495485608601E-2</c:v>
                </c:pt>
                <c:pt idx="14628" formatCode="General">
                  <c:v>-3.12012561723157E-2</c:v>
                </c:pt>
                <c:pt idx="14629" formatCode="General">
                  <c:v>-2.93901382257921E-2</c:v>
                </c:pt>
                <c:pt idx="14630" formatCode="General">
                  <c:v>-2.6321182700703698E-2</c:v>
                </c:pt>
                <c:pt idx="14631" formatCode="General">
                  <c:v>-2.2551750314236299E-2</c:v>
                </c:pt>
                <c:pt idx="14632" formatCode="General">
                  <c:v>-1.8046112881019202E-2</c:v>
                </c:pt>
                <c:pt idx="14633" formatCode="General">
                  <c:v>-1.3536752630891401E-2</c:v>
                </c:pt>
                <c:pt idx="14634" formatCode="General">
                  <c:v>-1.0572683386854499E-2</c:v>
                </c:pt>
                <c:pt idx="14635" formatCode="General">
                  <c:v>-9.9791873559816197E-3</c:v>
                </c:pt>
                <c:pt idx="14636" formatCode="General">
                  <c:v>-1.0723911407786099E-2</c:v>
                </c:pt>
                <c:pt idx="14637" formatCode="General">
                  <c:v>-1.1429572430410701E-2</c:v>
                </c:pt>
                <c:pt idx="14638" formatCode="General">
                  <c:v>-1.2182153445935101E-2</c:v>
                </c:pt>
                <c:pt idx="14639" formatCode="General">
                  <c:v>-1.3084514877666899E-2</c:v>
                </c:pt>
                <c:pt idx="14640" formatCode="General">
                  <c:v>-1.3984842935359501E-2</c:v>
                </c:pt>
                <c:pt idx="14641" formatCode="General">
                  <c:v>-1.54122650265735E-2</c:v>
                </c:pt>
                <c:pt idx="14642" formatCode="General">
                  <c:v>-1.7670461362096799E-2</c:v>
                </c:pt>
                <c:pt idx="14643" formatCode="General">
                  <c:v>-1.9997352267416099E-2</c:v>
                </c:pt>
                <c:pt idx="14644" formatCode="General">
                  <c:v>-2.0884704986113702E-2</c:v>
                </c:pt>
                <c:pt idx="14645" formatCode="General">
                  <c:v>-1.9402343696833298E-2</c:v>
                </c:pt>
                <c:pt idx="14646" formatCode="General">
                  <c:v>-1.58764617560745E-2</c:v>
                </c:pt>
                <c:pt idx="14647" formatCode="General">
                  <c:v>-1.0513676779569801E-2</c:v>
                </c:pt>
                <c:pt idx="14648" formatCode="General">
                  <c:v>-3.4980696026613699E-3</c:v>
                </c:pt>
                <c:pt idx="14649" formatCode="General">
                  <c:v>4.0779408959913501E-3</c:v>
                </c:pt>
                <c:pt idx="14650" formatCode="General">
                  <c:v>1.0844449229819E-2</c:v>
                </c:pt>
                <c:pt idx="14651" formatCode="General">
                  <c:v>1.61892694419274E-2</c:v>
                </c:pt>
                <c:pt idx="14652" formatCode="General">
                  <c:v>2.00761597482206E-2</c:v>
                </c:pt>
                <c:pt idx="14653" formatCode="General">
                  <c:v>2.2388114119982799E-2</c:v>
                </c:pt>
                <c:pt idx="14654" formatCode="General">
                  <c:v>2.36667354319876E-2</c:v>
                </c:pt>
                <c:pt idx="14655" formatCode="General">
                  <c:v>2.4592415692896899E-2</c:v>
                </c:pt>
                <c:pt idx="14656" formatCode="General">
                  <c:v>2.4426876837777101E-2</c:v>
                </c:pt>
                <c:pt idx="14657" formatCode="General">
                  <c:v>2.2692271948569001E-2</c:v>
                </c:pt>
                <c:pt idx="14658" formatCode="General">
                  <c:v>2.0077378668322599E-2</c:v>
                </c:pt>
                <c:pt idx="14659" formatCode="General">
                  <c:v>1.7213742912709901E-2</c:v>
                </c:pt>
                <c:pt idx="14660" formatCode="General">
                  <c:v>1.4975033348035301E-2</c:v>
                </c:pt>
                <c:pt idx="14661" formatCode="General">
                  <c:v>1.35827847906954E-2</c:v>
                </c:pt>
                <c:pt idx="14662" formatCode="General">
                  <c:v>1.32331960620653E-2</c:v>
                </c:pt>
                <c:pt idx="14663" formatCode="General">
                  <c:v>1.49762068206327E-2</c:v>
                </c:pt>
                <c:pt idx="14664" formatCode="General">
                  <c:v>1.9415032399944399E-2</c:v>
                </c:pt>
                <c:pt idx="14665" formatCode="General">
                  <c:v>2.62886927935705E-2</c:v>
                </c:pt>
                <c:pt idx="14666" formatCode="General">
                  <c:v>3.5070117644397797E-2</c:v>
                </c:pt>
                <c:pt idx="14667" formatCode="General">
                  <c:v>4.4974180891373602E-2</c:v>
                </c:pt>
                <c:pt idx="14668" formatCode="General">
                  <c:v>5.48068374942145E-2</c:v>
                </c:pt>
                <c:pt idx="14669" formatCode="General">
                  <c:v>6.39394741581404E-2</c:v>
                </c:pt>
                <c:pt idx="14670" formatCode="General">
                  <c:v>7.1957188506549793E-2</c:v>
                </c:pt>
                <c:pt idx="14671" formatCode="General">
                  <c:v>7.8612408443676396E-2</c:v>
                </c:pt>
                <c:pt idx="14672" formatCode="General">
                  <c:v>8.3277036979902103E-2</c:v>
                </c:pt>
                <c:pt idx="14673" formatCode="General">
                  <c:v>8.4888309306046406E-2</c:v>
                </c:pt>
                <c:pt idx="14674" formatCode="General">
                  <c:v>8.4043716953265804E-2</c:v>
                </c:pt>
                <c:pt idx="14675" formatCode="General">
                  <c:v>8.2795302924637798E-2</c:v>
                </c:pt>
                <c:pt idx="14676" formatCode="General">
                  <c:v>8.2221624802063895E-2</c:v>
                </c:pt>
                <c:pt idx="14677" formatCode="General">
                  <c:v>8.1986957972493002E-2</c:v>
                </c:pt>
                <c:pt idx="14678" formatCode="General">
                  <c:v>8.1234275305392803E-2</c:v>
                </c:pt>
                <c:pt idx="14679" formatCode="General">
                  <c:v>7.9631706425633997E-2</c:v>
                </c:pt>
                <c:pt idx="14680" formatCode="General">
                  <c:v>7.7434958333928994E-2</c:v>
                </c:pt>
                <c:pt idx="14681" formatCode="General">
                  <c:v>7.4368770148653396E-2</c:v>
                </c:pt>
                <c:pt idx="14682" formatCode="General">
                  <c:v>7.0271621704484505E-2</c:v>
                </c:pt>
                <c:pt idx="14683" formatCode="General">
                  <c:v>6.5768565245482094E-2</c:v>
                </c:pt>
                <c:pt idx="14684" formatCode="General">
                  <c:v>6.1334049620474999E-2</c:v>
                </c:pt>
                <c:pt idx="14685" formatCode="General">
                  <c:v>5.7585580879511503E-2</c:v>
                </c:pt>
                <c:pt idx="14686" formatCode="General">
                  <c:v>5.5263123843416702E-2</c:v>
                </c:pt>
                <c:pt idx="14687" formatCode="General">
                  <c:v>5.4015763650357797E-2</c:v>
                </c:pt>
                <c:pt idx="14688" formatCode="General">
                  <c:v>5.2598548475047503E-2</c:v>
                </c:pt>
                <c:pt idx="14689" formatCode="General">
                  <c:v>5.12278909402561E-2</c:v>
                </c:pt>
                <c:pt idx="14690" formatCode="General">
                  <c:v>5.0218265352357502E-2</c:v>
                </c:pt>
                <c:pt idx="14691" formatCode="General">
                  <c:v>4.9141995768216901E-2</c:v>
                </c:pt>
                <c:pt idx="14692" formatCode="General">
                  <c:v>4.8430357756505997E-2</c:v>
                </c:pt>
                <c:pt idx="14693" formatCode="General">
                  <c:v>4.8515323736975299E-2</c:v>
                </c:pt>
                <c:pt idx="14694" formatCode="General">
                  <c:v>4.8809834190639702E-2</c:v>
                </c:pt>
                <c:pt idx="14695" formatCode="General">
                  <c:v>4.7929939897165402E-2</c:v>
                </c:pt>
                <c:pt idx="14696" formatCode="General">
                  <c:v>4.5011994851944098E-2</c:v>
                </c:pt>
                <c:pt idx="14697" formatCode="General">
                  <c:v>4.0545725231516803E-2</c:v>
                </c:pt>
                <c:pt idx="14698" formatCode="General">
                  <c:v>3.5181055647382303E-2</c:v>
                </c:pt>
                <c:pt idx="14699" formatCode="General">
                  <c:v>2.8632197296644599E-2</c:v>
                </c:pt>
                <c:pt idx="14700" formatCode="General">
                  <c:v>2.0797911305382898E-2</c:v>
                </c:pt>
                <c:pt idx="14701" formatCode="General">
                  <c:v>1.1670696309998899E-2</c:v>
                </c:pt>
                <c:pt idx="14702" formatCode="General">
                  <c:v>2.40771641512851E-3</c:v>
                </c:pt>
                <c:pt idx="14703" formatCode="General">
                  <c:v>-6.6379991038837899E-3</c:v>
                </c:pt>
                <c:pt idx="14704" formatCode="General">
                  <c:v>-1.6095787683667099E-2</c:v>
                </c:pt>
                <c:pt idx="14705" formatCode="General">
                  <c:v>-2.5547771110867399E-2</c:v>
                </c:pt>
                <c:pt idx="14706" formatCode="General">
                  <c:v>-3.5080825470192999E-2</c:v>
                </c:pt>
                <c:pt idx="14707" formatCode="General">
                  <c:v>-4.4790827396672499E-2</c:v>
                </c:pt>
                <c:pt idx="14708" formatCode="General">
                  <c:v>-5.4604959751034098E-2</c:v>
                </c:pt>
                <c:pt idx="14709" formatCode="General">
                  <c:v>-6.38295003875336E-2</c:v>
                </c:pt>
                <c:pt idx="14710" formatCode="General">
                  <c:v>-7.1557763500501997E-2</c:v>
                </c:pt>
                <c:pt idx="14711" formatCode="General">
                  <c:v>-7.7722664455271401E-2</c:v>
                </c:pt>
                <c:pt idx="14712" formatCode="General">
                  <c:v>-8.2934779809301001E-2</c:v>
                </c:pt>
                <c:pt idx="14713" formatCode="General">
                  <c:v>-8.7973008612277803E-2</c:v>
                </c:pt>
                <c:pt idx="14714" formatCode="General">
                  <c:v>-9.2466658477163996E-2</c:v>
                </c:pt>
                <c:pt idx="14715" formatCode="General">
                  <c:v>-9.5917458309298403E-2</c:v>
                </c:pt>
                <c:pt idx="14716" formatCode="General">
                  <c:v>-9.8456463484347695E-2</c:v>
                </c:pt>
                <c:pt idx="14717" formatCode="General">
                  <c:v>-9.9959758156938097E-2</c:v>
                </c:pt>
                <c:pt idx="14718" formatCode="General">
                  <c:v>-0.10063755271542001</c:v>
                </c:pt>
                <c:pt idx="14719" formatCode="General">
                  <c:v>-0.101192705366215</c:v>
                </c:pt>
                <c:pt idx="14720" formatCode="General">
                  <c:v>-0.10175280362955599</c:v>
                </c:pt>
                <c:pt idx="14721" formatCode="General">
                  <c:v>-0.102431857616365</c:v>
                </c:pt>
                <c:pt idx="14722" formatCode="General">
                  <c:v>-0.10294727404811101</c:v>
                </c:pt>
                <c:pt idx="14723" formatCode="General">
                  <c:v>-0.102993039413666</c:v>
                </c:pt>
                <c:pt idx="14724" formatCode="General">
                  <c:v>-0.102132849938374</c:v>
                </c:pt>
                <c:pt idx="14725" formatCode="General">
                  <c:v>-0.100117802346679</c:v>
                </c:pt>
                <c:pt idx="14726" formatCode="General">
                  <c:v>-9.7550173038974203E-2</c:v>
                </c:pt>
                <c:pt idx="14727" formatCode="General">
                  <c:v>-9.4582195125100396E-2</c:v>
                </c:pt>
                <c:pt idx="14728" formatCode="General">
                  <c:v>-9.2231209932377906E-2</c:v>
                </c:pt>
                <c:pt idx="14729" formatCode="General">
                  <c:v>-9.1104576284973302E-2</c:v>
                </c:pt>
                <c:pt idx="14730" formatCode="General">
                  <c:v>-9.0664724382680598E-2</c:v>
                </c:pt>
                <c:pt idx="14731" formatCode="General">
                  <c:v>-9.0100653845367598E-2</c:v>
                </c:pt>
                <c:pt idx="14732" formatCode="General">
                  <c:v>-8.9180412768888301E-2</c:v>
                </c:pt>
                <c:pt idx="14733" formatCode="General">
                  <c:v>-8.7760575967788496E-2</c:v>
                </c:pt>
                <c:pt idx="14734" formatCode="General">
                  <c:v>-8.5624486709328596E-2</c:v>
                </c:pt>
                <c:pt idx="14735" formatCode="General">
                  <c:v>-8.3546448672645296E-2</c:v>
                </c:pt>
                <c:pt idx="14736" formatCode="General">
                  <c:v>-8.1665823917247499E-2</c:v>
                </c:pt>
                <c:pt idx="14737" formatCode="General">
                  <c:v>-7.9619679496650594E-2</c:v>
                </c:pt>
                <c:pt idx="14738" formatCode="General">
                  <c:v>-7.6517184828474805E-2</c:v>
                </c:pt>
                <c:pt idx="14739" formatCode="General">
                  <c:v>-7.1456525634792697E-2</c:v>
                </c:pt>
                <c:pt idx="14740" formatCode="General">
                  <c:v>-6.4914080370091304E-2</c:v>
                </c:pt>
                <c:pt idx="14741" formatCode="General">
                  <c:v>-5.8279431087499702E-2</c:v>
                </c:pt>
                <c:pt idx="14742" formatCode="General">
                  <c:v>-5.2303569374676603E-2</c:v>
                </c:pt>
                <c:pt idx="14743" formatCode="General">
                  <c:v>-4.6892953449151599E-2</c:v>
                </c:pt>
                <c:pt idx="14744" formatCode="General">
                  <c:v>-4.19244981788622E-2</c:v>
                </c:pt>
                <c:pt idx="14745" formatCode="General">
                  <c:v>-3.7668496399063098E-2</c:v>
                </c:pt>
                <c:pt idx="14746" formatCode="General">
                  <c:v>-3.3812401973322297E-2</c:v>
                </c:pt>
                <c:pt idx="14747" formatCode="General">
                  <c:v>-2.93725700059655E-2</c:v>
                </c:pt>
                <c:pt idx="14748" formatCode="General">
                  <c:v>-2.4615512929987302E-2</c:v>
                </c:pt>
                <c:pt idx="14749" formatCode="General">
                  <c:v>-2.0294675339596301E-2</c:v>
                </c:pt>
                <c:pt idx="14750" formatCode="General">
                  <c:v>-1.5371622239109499E-2</c:v>
                </c:pt>
                <c:pt idx="14751" formatCode="General">
                  <c:v>-8.5278180345100991E-3</c:v>
                </c:pt>
                <c:pt idx="14752" formatCode="General">
                  <c:v>-5.0976752401069698E-4</c:v>
                </c:pt>
                <c:pt idx="14753" formatCode="General">
                  <c:v>6.5908224840919797E-3</c:v>
                </c:pt>
                <c:pt idx="14754" formatCode="General">
                  <c:v>1.2385501177105501E-2</c:v>
                </c:pt>
                <c:pt idx="14755" formatCode="General">
                  <c:v>1.8565827589457101E-2</c:v>
                </c:pt>
                <c:pt idx="14756" formatCode="General">
                  <c:v>2.5720646925594299E-2</c:v>
                </c:pt>
                <c:pt idx="14757" formatCode="General">
                  <c:v>3.3083117678746297E-2</c:v>
                </c:pt>
                <c:pt idx="14758" formatCode="General">
                  <c:v>4.0319322857967299E-2</c:v>
                </c:pt>
                <c:pt idx="14759" formatCode="General">
                  <c:v>4.7450031952198699E-2</c:v>
                </c:pt>
                <c:pt idx="14760" formatCode="General">
                  <c:v>5.3931312821215001E-2</c:v>
                </c:pt>
                <c:pt idx="14761" formatCode="General">
                  <c:v>5.8955042654164597E-2</c:v>
                </c:pt>
                <c:pt idx="14762" formatCode="General">
                  <c:v>6.2057768441624903E-2</c:v>
                </c:pt>
                <c:pt idx="14763" formatCode="General">
                  <c:v>6.3329580026846896E-2</c:v>
                </c:pt>
                <c:pt idx="14764" formatCode="General">
                  <c:v>6.3034991849391403E-2</c:v>
                </c:pt>
                <c:pt idx="14765" formatCode="General">
                  <c:v>6.1369548240414601E-2</c:v>
                </c:pt>
                <c:pt idx="14766" formatCode="General">
                  <c:v>5.8248630966126098E-2</c:v>
                </c:pt>
                <c:pt idx="14767" formatCode="General">
                  <c:v>5.3251968720041398E-2</c:v>
                </c:pt>
                <c:pt idx="14768" formatCode="General">
                  <c:v>4.5940426043840799E-2</c:v>
                </c:pt>
                <c:pt idx="14769" formatCode="General">
                  <c:v>3.79924981203969E-2</c:v>
                </c:pt>
                <c:pt idx="14770" formatCode="General">
                  <c:v>3.1438293749438899E-2</c:v>
                </c:pt>
                <c:pt idx="14771" formatCode="General">
                  <c:v>2.5685820338995299E-2</c:v>
                </c:pt>
                <c:pt idx="14772" formatCode="General">
                  <c:v>2.0909511880310299E-2</c:v>
                </c:pt>
                <c:pt idx="14773" formatCode="General">
                  <c:v>1.74463648644195E-2</c:v>
                </c:pt>
                <c:pt idx="14774" formatCode="General">
                  <c:v>1.41218355669107E-2</c:v>
                </c:pt>
                <c:pt idx="14775" formatCode="General">
                  <c:v>1.03023365377885E-2</c:v>
                </c:pt>
                <c:pt idx="14776" formatCode="General">
                  <c:v>6.0494658986678601E-3</c:v>
                </c:pt>
                <c:pt idx="14777" formatCode="General">
                  <c:v>2.9036997207189802E-3</c:v>
                </c:pt>
                <c:pt idx="14778" formatCode="General">
                  <c:v>2.3428558538460798E-3</c:v>
                </c:pt>
                <c:pt idx="14779" formatCode="General">
                  <c:v>3.6313654270348199E-3</c:v>
                </c:pt>
                <c:pt idx="14780" formatCode="General">
                  <c:v>5.7605976865684801E-3</c:v>
                </c:pt>
                <c:pt idx="14781" formatCode="General">
                  <c:v>9.0903614286392907E-3</c:v>
                </c:pt>
                <c:pt idx="14782" formatCode="General">
                  <c:v>1.4370525846933701E-2</c:v>
                </c:pt>
                <c:pt idx="14783" formatCode="General">
                  <c:v>2.1543861722361401E-2</c:v>
                </c:pt>
                <c:pt idx="14784" formatCode="General">
                  <c:v>3.0351916719637301E-2</c:v>
                </c:pt>
                <c:pt idx="14785" formatCode="General">
                  <c:v>4.0082959231495803E-2</c:v>
                </c:pt>
                <c:pt idx="14786" formatCode="General">
                  <c:v>4.9549474646599999E-2</c:v>
                </c:pt>
                <c:pt idx="14787" formatCode="General">
                  <c:v>5.9109250190910297E-2</c:v>
                </c:pt>
                <c:pt idx="14788" formatCode="General">
                  <c:v>6.9472380508287801E-2</c:v>
                </c:pt>
                <c:pt idx="14789" formatCode="General">
                  <c:v>7.9614889741033604E-2</c:v>
                </c:pt>
                <c:pt idx="14790" formatCode="General">
                  <c:v>8.8647759697176698E-2</c:v>
                </c:pt>
                <c:pt idx="14791" formatCode="General">
                  <c:v>9.6353383193447203E-2</c:v>
                </c:pt>
                <c:pt idx="14792" formatCode="General">
                  <c:v>0.10293785928136399</c:v>
                </c:pt>
                <c:pt idx="14793" formatCode="General">
                  <c:v>0.108622817329473</c:v>
                </c:pt>
                <c:pt idx="14794" formatCode="General">
                  <c:v>0.11351684813775099</c:v>
                </c:pt>
                <c:pt idx="14795" formatCode="General">
                  <c:v>0.11805295237430399</c:v>
                </c:pt>
                <c:pt idx="14796" formatCode="General">
                  <c:v>0.12205591006419</c:v>
                </c:pt>
                <c:pt idx="14797" formatCode="General">
                  <c:v>0.124360779745582</c:v>
                </c:pt>
                <c:pt idx="14798" formatCode="General">
                  <c:v>0.124638739726831</c:v>
                </c:pt>
                <c:pt idx="14799" formatCode="General">
                  <c:v>0.12349769652487499</c:v>
                </c:pt>
                <c:pt idx="14800" formatCode="General">
                  <c:v>0.120609087287615</c:v>
                </c:pt>
                <c:pt idx="14801" formatCode="General">
                  <c:v>0.11604699916627501</c:v>
                </c:pt>
                <c:pt idx="14802" formatCode="General">
                  <c:v>0.110784319900953</c:v>
                </c:pt>
                <c:pt idx="14803" formatCode="General">
                  <c:v>0.105155662619941</c:v>
                </c:pt>
                <c:pt idx="14804" formatCode="General">
                  <c:v>9.8541741325734497E-2</c:v>
                </c:pt>
                <c:pt idx="14805" formatCode="General">
                  <c:v>9.0970289322862899E-2</c:v>
                </c:pt>
                <c:pt idx="14806" formatCode="General">
                  <c:v>8.3704591779276902E-2</c:v>
                </c:pt>
                <c:pt idx="14807" formatCode="General">
                  <c:v>7.6477899048588496E-2</c:v>
                </c:pt>
                <c:pt idx="14808" formatCode="General">
                  <c:v>6.8873912402050805E-2</c:v>
                </c:pt>
                <c:pt idx="14809" formatCode="General">
                  <c:v>6.11311883498259E-2</c:v>
                </c:pt>
                <c:pt idx="14810" formatCode="General">
                  <c:v>5.2995627080353699E-2</c:v>
                </c:pt>
                <c:pt idx="14811" formatCode="General">
                  <c:v>4.46600262808746E-2</c:v>
                </c:pt>
                <c:pt idx="14812" formatCode="General">
                  <c:v>3.6861205961315098E-2</c:v>
                </c:pt>
                <c:pt idx="14813" formatCode="General">
                  <c:v>3.03377187935421E-2</c:v>
                </c:pt>
                <c:pt idx="14814" formatCode="General">
                  <c:v>2.50186988859258E-2</c:v>
                </c:pt>
                <c:pt idx="14815" formatCode="General">
                  <c:v>2.0377477103074498E-2</c:v>
                </c:pt>
                <c:pt idx="14816" formatCode="General">
                  <c:v>1.5187867673954299E-2</c:v>
                </c:pt>
                <c:pt idx="14817" formatCode="General">
                  <c:v>8.4714023357559294E-3</c:v>
                </c:pt>
                <c:pt idx="14818" formatCode="General">
                  <c:v>1.13252650382714E-3</c:v>
                </c:pt>
                <c:pt idx="14819" formatCode="General">
                  <c:v>-5.7283987243441203E-3</c:v>
                </c:pt>
                <c:pt idx="14820" formatCode="General">
                  <c:v>-1.14684963560434E-2</c:v>
                </c:pt>
                <c:pt idx="14821" formatCode="General">
                  <c:v>-1.61151506876815E-2</c:v>
                </c:pt>
                <c:pt idx="14822" formatCode="General">
                  <c:v>-2.0230591375007798E-2</c:v>
                </c:pt>
                <c:pt idx="14823" formatCode="General">
                  <c:v>-2.4055316981650799E-2</c:v>
                </c:pt>
                <c:pt idx="14824" formatCode="General">
                  <c:v>-2.7905802814875199E-2</c:v>
                </c:pt>
                <c:pt idx="14825" formatCode="General">
                  <c:v>-3.2231482189297701E-2</c:v>
                </c:pt>
                <c:pt idx="14826" formatCode="General">
                  <c:v>-3.7524505846134697E-2</c:v>
                </c:pt>
                <c:pt idx="14827" formatCode="General">
                  <c:v>-4.34107187123201E-2</c:v>
                </c:pt>
                <c:pt idx="14828" formatCode="General">
                  <c:v>-4.8904764920820402E-2</c:v>
                </c:pt>
                <c:pt idx="14829" formatCode="General">
                  <c:v>-5.3692977783463103E-2</c:v>
                </c:pt>
                <c:pt idx="14830" formatCode="General">
                  <c:v>-5.7400563891662502E-2</c:v>
                </c:pt>
                <c:pt idx="14831" formatCode="General">
                  <c:v>-5.9051892099786597E-2</c:v>
                </c:pt>
                <c:pt idx="14832" formatCode="General">
                  <c:v>-5.8314620342350902E-2</c:v>
                </c:pt>
                <c:pt idx="14833" formatCode="General">
                  <c:v>-5.5144189424450298E-2</c:v>
                </c:pt>
                <c:pt idx="14834" formatCode="General">
                  <c:v>-4.9239416396340101E-2</c:v>
                </c:pt>
                <c:pt idx="14835" formatCode="General">
                  <c:v>-4.08937022145636E-2</c:v>
                </c:pt>
                <c:pt idx="14836" formatCode="General">
                  <c:v>-3.1869704713444802E-2</c:v>
                </c:pt>
                <c:pt idx="14837" formatCode="General">
                  <c:v>-2.4355239730501601E-2</c:v>
                </c:pt>
                <c:pt idx="14838" formatCode="General">
                  <c:v>-1.9258331457429001E-2</c:v>
                </c:pt>
                <c:pt idx="14839" formatCode="General">
                  <c:v>-1.5788414063834199E-2</c:v>
                </c:pt>
                <c:pt idx="14840" formatCode="General">
                  <c:v>-1.34232420275015E-2</c:v>
                </c:pt>
                <c:pt idx="14841" formatCode="General">
                  <c:v>-1.31467200455706E-2</c:v>
                </c:pt>
                <c:pt idx="14842" formatCode="General">
                  <c:v>-1.55837990222258E-2</c:v>
                </c:pt>
                <c:pt idx="14843" formatCode="General">
                  <c:v>-2.0275431314657599E-2</c:v>
                </c:pt>
                <c:pt idx="14844" formatCode="General">
                  <c:v>-2.6957769071167498E-2</c:v>
                </c:pt>
                <c:pt idx="14845" formatCode="General">
                  <c:v>-3.6312261663023003E-2</c:v>
                </c:pt>
                <c:pt idx="14846" formatCode="General">
                  <c:v>-4.7587647127668803E-2</c:v>
                </c:pt>
                <c:pt idx="14847" formatCode="General">
                  <c:v>-6.0317687090882303E-2</c:v>
                </c:pt>
                <c:pt idx="14848" formatCode="General">
                  <c:v>-7.4804715419116097E-2</c:v>
                </c:pt>
                <c:pt idx="14849" formatCode="General">
                  <c:v>-8.9374665519011395E-2</c:v>
                </c:pt>
                <c:pt idx="14850" formatCode="General">
                  <c:v>-0.102745207802417</c:v>
                </c:pt>
                <c:pt idx="14851" formatCode="General">
                  <c:v>-0.1142463683877</c:v>
                </c:pt>
                <c:pt idx="14852" formatCode="General">
                  <c:v>-0.123609652857664</c:v>
                </c:pt>
                <c:pt idx="14853" formatCode="General">
                  <c:v>-0.132087191885505</c:v>
                </c:pt>
                <c:pt idx="14854" formatCode="General">
                  <c:v>-0.140251641873957</c:v>
                </c:pt>
                <c:pt idx="14855" formatCode="General">
                  <c:v>-0.14698504184339101</c:v>
                </c:pt>
                <c:pt idx="14856" formatCode="General">
                  <c:v>-0.151207665565745</c:v>
                </c:pt>
                <c:pt idx="14857" formatCode="General">
                  <c:v>-0.15274155781437601</c:v>
                </c:pt>
                <c:pt idx="14858" formatCode="General">
                  <c:v>-0.15223427157776301</c:v>
                </c:pt>
                <c:pt idx="14859" formatCode="General">
                  <c:v>-0.14977433425443801</c:v>
                </c:pt>
                <c:pt idx="14860" formatCode="General">
                  <c:v>-0.14483629350348401</c:v>
                </c:pt>
                <c:pt idx="14861" formatCode="General">
                  <c:v>-0.13783211864940201</c:v>
                </c:pt>
                <c:pt idx="14862" formatCode="General">
                  <c:v>-0.130232800728557</c:v>
                </c:pt>
                <c:pt idx="14863" formatCode="General">
                  <c:v>-0.122872856943728</c:v>
                </c:pt>
                <c:pt idx="14864" formatCode="General">
                  <c:v>-0.115436745627048</c:v>
                </c:pt>
                <c:pt idx="14865" formatCode="General">
                  <c:v>-0.106851713113033</c:v>
                </c:pt>
                <c:pt idx="14866" formatCode="General">
                  <c:v>-9.6882023109114604E-2</c:v>
                </c:pt>
                <c:pt idx="14867" formatCode="General">
                  <c:v>-8.6280408282102997E-2</c:v>
                </c:pt>
                <c:pt idx="14868" formatCode="General">
                  <c:v>-7.4718286746598001E-2</c:v>
                </c:pt>
                <c:pt idx="14869" formatCode="General">
                  <c:v>-6.23153835679272E-2</c:v>
                </c:pt>
                <c:pt idx="14870" formatCode="General">
                  <c:v>-4.9151080521763701E-2</c:v>
                </c:pt>
                <c:pt idx="14871" formatCode="General">
                  <c:v>-3.5193093508068901E-2</c:v>
                </c:pt>
                <c:pt idx="14872" formatCode="General">
                  <c:v>-2.1223987448021401E-2</c:v>
                </c:pt>
                <c:pt idx="14873" formatCode="General">
                  <c:v>-8.1573786010775695E-3</c:v>
                </c:pt>
                <c:pt idx="14874" formatCode="General">
                  <c:v>3.3096872973778801E-3</c:v>
                </c:pt>
                <c:pt idx="14875" formatCode="General">
                  <c:v>1.3758178986375E-2</c:v>
                </c:pt>
                <c:pt idx="14876" formatCode="General">
                  <c:v>2.4785605401643498E-2</c:v>
                </c:pt>
                <c:pt idx="14877" formatCode="General">
                  <c:v>3.6324577422727003E-2</c:v>
                </c:pt>
                <c:pt idx="14878" formatCode="General">
                  <c:v>4.6715520998545201E-2</c:v>
                </c:pt>
                <c:pt idx="14879" formatCode="General">
                  <c:v>5.4456255911421197E-2</c:v>
                </c:pt>
                <c:pt idx="14880" formatCode="General">
                  <c:v>5.9242712381547699E-2</c:v>
                </c:pt>
                <c:pt idx="14881" formatCode="General">
                  <c:v>6.2178670702083501E-2</c:v>
                </c:pt>
                <c:pt idx="14882" formatCode="General">
                  <c:v>6.4090577032225399E-2</c:v>
                </c:pt>
                <c:pt idx="14883" formatCode="General">
                  <c:v>6.5791343311613099E-2</c:v>
                </c:pt>
                <c:pt idx="14884" formatCode="General">
                  <c:v>6.6991616094307704E-2</c:v>
                </c:pt>
                <c:pt idx="14885" formatCode="General">
                  <c:v>6.6780381511928999E-2</c:v>
                </c:pt>
                <c:pt idx="14886" formatCode="General">
                  <c:v>6.5672868468436493E-2</c:v>
                </c:pt>
                <c:pt idx="14887" formatCode="General">
                  <c:v>6.3892688956351598E-2</c:v>
                </c:pt>
                <c:pt idx="14888" formatCode="General">
                  <c:v>6.1551521462012697E-2</c:v>
                </c:pt>
                <c:pt idx="14889" formatCode="General">
                  <c:v>5.8533485159036301E-2</c:v>
                </c:pt>
                <c:pt idx="14890" formatCode="General">
                  <c:v>5.4397113423267703E-2</c:v>
                </c:pt>
                <c:pt idx="14891" formatCode="General">
                  <c:v>4.9279973501773398E-2</c:v>
                </c:pt>
                <c:pt idx="14892" formatCode="General">
                  <c:v>4.2680346220501902E-2</c:v>
                </c:pt>
                <c:pt idx="14893" formatCode="General">
                  <c:v>3.4267003619908101E-2</c:v>
                </c:pt>
                <c:pt idx="14894" formatCode="General">
                  <c:v>2.47247029739972E-2</c:v>
                </c:pt>
                <c:pt idx="14895" formatCode="General">
                  <c:v>1.4905196003697999E-2</c:v>
                </c:pt>
                <c:pt idx="14896" formatCode="General">
                  <c:v>5.5762940116808402E-3</c:v>
                </c:pt>
                <c:pt idx="14897" formatCode="General">
                  <c:v>-2.4575468107807998E-3</c:v>
                </c:pt>
                <c:pt idx="14898" formatCode="General">
                  <c:v>-8.41292561443404E-3</c:v>
                </c:pt>
                <c:pt idx="14899" formatCode="General">
                  <c:v>-1.15111952963794E-2</c:v>
                </c:pt>
                <c:pt idx="14900" formatCode="General">
                  <c:v>-1.1244701912763701E-2</c:v>
                </c:pt>
                <c:pt idx="14901" formatCode="General">
                  <c:v>-7.7337456570987402E-3</c:v>
                </c:pt>
                <c:pt idx="14902" formatCode="General">
                  <c:v>-1.15529645724364E-3</c:v>
                </c:pt>
                <c:pt idx="14903" formatCode="General">
                  <c:v>8.0008039825970705E-3</c:v>
                </c:pt>
                <c:pt idx="14904" formatCode="General">
                  <c:v>1.9082142587139E-2</c:v>
                </c:pt>
                <c:pt idx="14905" formatCode="General">
                  <c:v>3.1430351538658002E-2</c:v>
                </c:pt>
                <c:pt idx="14906" formatCode="General">
                  <c:v>4.4220184572103201E-2</c:v>
                </c:pt>
                <c:pt idx="14907" formatCode="General">
                  <c:v>5.6652762627710698E-2</c:v>
                </c:pt>
                <c:pt idx="14908" formatCode="General">
                  <c:v>6.8419034496139799E-2</c:v>
                </c:pt>
                <c:pt idx="14909" formatCode="General">
                  <c:v>7.9647623559152295E-2</c:v>
                </c:pt>
                <c:pt idx="14910" formatCode="General">
                  <c:v>8.9648321033827E-2</c:v>
                </c:pt>
                <c:pt idx="14911" formatCode="General">
                  <c:v>9.74817541273518E-2</c:v>
                </c:pt>
                <c:pt idx="14912" formatCode="General">
                  <c:v>0.10342187887085599</c:v>
                </c:pt>
                <c:pt idx="14913" formatCode="General">
                  <c:v>0.107614502739082</c:v>
                </c:pt>
                <c:pt idx="14914" formatCode="General">
                  <c:v>0.10870409672684</c:v>
                </c:pt>
                <c:pt idx="14915" formatCode="General">
                  <c:v>0.105830455688016</c:v>
                </c:pt>
                <c:pt idx="14916" formatCode="General">
                  <c:v>0.100051398543839</c:v>
                </c:pt>
                <c:pt idx="14917" formatCode="General">
                  <c:v>9.3355168926381196E-2</c:v>
                </c:pt>
                <c:pt idx="14918" formatCode="General">
                  <c:v>8.6585681525853997E-2</c:v>
                </c:pt>
                <c:pt idx="14919" formatCode="General">
                  <c:v>7.9205851040908798E-2</c:v>
                </c:pt>
                <c:pt idx="14920" formatCode="General">
                  <c:v>7.0375768442137096E-2</c:v>
                </c:pt>
                <c:pt idx="14921" formatCode="General">
                  <c:v>6.0173560841213197E-2</c:v>
                </c:pt>
                <c:pt idx="14922" formatCode="General">
                  <c:v>4.9917236211549899E-2</c:v>
                </c:pt>
                <c:pt idx="14923" formatCode="General">
                  <c:v>4.0623914063319999E-2</c:v>
                </c:pt>
                <c:pt idx="14924" formatCode="General">
                  <c:v>3.2030989389844403E-2</c:v>
                </c:pt>
                <c:pt idx="14925" formatCode="General">
                  <c:v>2.4112090127900901E-2</c:v>
                </c:pt>
                <c:pt idx="14926" formatCode="General">
                  <c:v>1.5908491542440201E-2</c:v>
                </c:pt>
                <c:pt idx="14927" formatCode="General">
                  <c:v>6.64036410869387E-3</c:v>
                </c:pt>
                <c:pt idx="14928" formatCode="General">
                  <c:v>-3.0423599945968599E-3</c:v>
                </c:pt>
                <c:pt idx="14929" formatCode="General">
                  <c:v>-1.2935861186781699E-2</c:v>
                </c:pt>
                <c:pt idx="14930" formatCode="General">
                  <c:v>-2.2203215740121698E-2</c:v>
                </c:pt>
                <c:pt idx="14931" formatCode="General">
                  <c:v>-2.9830344368414599E-2</c:v>
                </c:pt>
                <c:pt idx="14932" formatCode="General">
                  <c:v>-3.5540397470807297E-2</c:v>
                </c:pt>
                <c:pt idx="14933" formatCode="General">
                  <c:v>-4.01553985652938E-2</c:v>
                </c:pt>
                <c:pt idx="14934" formatCode="General">
                  <c:v>-4.3952499171237301E-2</c:v>
                </c:pt>
                <c:pt idx="14935" formatCode="General">
                  <c:v>-4.60275652517418E-2</c:v>
                </c:pt>
                <c:pt idx="14936" formatCode="General">
                  <c:v>-4.55736066977541E-2</c:v>
                </c:pt>
                <c:pt idx="14937" formatCode="General">
                  <c:v>-4.23312665808682E-2</c:v>
                </c:pt>
                <c:pt idx="14938" formatCode="General">
                  <c:v>-3.6865197564569498E-2</c:v>
                </c:pt>
                <c:pt idx="14939" formatCode="General">
                  <c:v>-3.0029326004631901E-2</c:v>
                </c:pt>
                <c:pt idx="14940" formatCode="General">
                  <c:v>-2.2035375546019899E-2</c:v>
                </c:pt>
                <c:pt idx="14941" formatCode="General">
                  <c:v>-1.2656480138683699E-2</c:v>
                </c:pt>
                <c:pt idx="14942" formatCode="General">
                  <c:v>-2.5838106438896401E-3</c:v>
                </c:pt>
                <c:pt idx="14943" formatCode="General">
                  <c:v>7.4612205058866097E-3</c:v>
                </c:pt>
                <c:pt idx="14944" formatCode="General">
                  <c:v>1.7465272741979999E-2</c:v>
                </c:pt>
                <c:pt idx="14945" formatCode="General">
                  <c:v>2.7120009424021301E-2</c:v>
                </c:pt>
                <c:pt idx="14946" formatCode="General">
                  <c:v>3.5581645785916799E-2</c:v>
                </c:pt>
                <c:pt idx="14947" formatCode="General">
                  <c:v>4.1904749138917702E-2</c:v>
                </c:pt>
                <c:pt idx="14948" formatCode="General">
                  <c:v>4.6257690479780601E-2</c:v>
                </c:pt>
                <c:pt idx="14949" formatCode="General">
                  <c:v>4.8498388644511697E-2</c:v>
                </c:pt>
                <c:pt idx="14950" formatCode="General">
                  <c:v>4.7419497980219397E-2</c:v>
                </c:pt>
                <c:pt idx="14951" formatCode="General">
                  <c:v>4.2430091774020302E-2</c:v>
                </c:pt>
                <c:pt idx="14952" formatCode="General">
                  <c:v>3.4730203753709901E-2</c:v>
                </c:pt>
                <c:pt idx="14953" formatCode="General">
                  <c:v>2.7214792851830899E-2</c:v>
                </c:pt>
                <c:pt idx="14954" formatCode="General">
                  <c:v>2.0690763678392999E-2</c:v>
                </c:pt>
                <c:pt idx="14955" formatCode="General">
                  <c:v>1.4410856028387899E-2</c:v>
                </c:pt>
                <c:pt idx="14956" formatCode="General">
                  <c:v>8.8486721220564103E-3</c:v>
                </c:pt>
                <c:pt idx="14957" formatCode="General">
                  <c:v>4.2824172462893502E-3</c:v>
                </c:pt>
                <c:pt idx="14958" formatCode="General">
                  <c:v>6.5093631020320803E-4</c:v>
                </c:pt>
                <c:pt idx="14959" formatCode="General">
                  <c:v>-2.6230342096182301E-3</c:v>
                </c:pt>
                <c:pt idx="14960" formatCode="General">
                  <c:v>-5.8606580469238402E-3</c:v>
                </c:pt>
                <c:pt idx="14961" formatCode="General">
                  <c:v>-8.3382624456120602E-3</c:v>
                </c:pt>
                <c:pt idx="14962" formatCode="General">
                  <c:v>-9.9509773654987092E-3</c:v>
                </c:pt>
                <c:pt idx="14963" formatCode="General">
                  <c:v>-1.02176847353038E-2</c:v>
                </c:pt>
                <c:pt idx="14964" formatCode="General">
                  <c:v>-8.8718047052995502E-3</c:v>
                </c:pt>
                <c:pt idx="14965" formatCode="General">
                  <c:v>-7.3447406329962498E-3</c:v>
                </c:pt>
                <c:pt idx="14966" formatCode="General">
                  <c:v>-7.09197254375327E-3</c:v>
                </c:pt>
                <c:pt idx="14967" formatCode="General">
                  <c:v>-8.6431053689442709E-3</c:v>
                </c:pt>
                <c:pt idx="14968" formatCode="General">
                  <c:v>-1.11190304471899E-2</c:v>
                </c:pt>
                <c:pt idx="14969" formatCode="General">
                  <c:v>-1.3713658757427799E-2</c:v>
                </c:pt>
                <c:pt idx="14970" formatCode="General">
                  <c:v>-1.6513405153857401E-2</c:v>
                </c:pt>
                <c:pt idx="14971" formatCode="General">
                  <c:v>-1.9686033934447698E-2</c:v>
                </c:pt>
                <c:pt idx="14972" formatCode="General">
                  <c:v>-2.2426261647919499E-2</c:v>
                </c:pt>
                <c:pt idx="14973" formatCode="General">
                  <c:v>-2.3937374334821002E-2</c:v>
                </c:pt>
                <c:pt idx="14974" formatCode="General">
                  <c:v>-2.3600109749174699E-2</c:v>
                </c:pt>
                <c:pt idx="14975" formatCode="General">
                  <c:v>-2.16249940057417E-2</c:v>
                </c:pt>
                <c:pt idx="14976" formatCode="General">
                  <c:v>-1.9197949663703501E-2</c:v>
                </c:pt>
                <c:pt idx="14977" formatCode="General">
                  <c:v>-1.6815725520870101E-2</c:v>
                </c:pt>
                <c:pt idx="14978" formatCode="General">
                  <c:v>-1.54933603126652E-2</c:v>
                </c:pt>
                <c:pt idx="14979" formatCode="General">
                  <c:v>-1.5626291789567599E-2</c:v>
                </c:pt>
                <c:pt idx="14980" formatCode="General">
                  <c:v>-1.5761926215411299E-2</c:v>
                </c:pt>
                <c:pt idx="14981" formatCode="General">
                  <c:v>-1.4493620103627701E-2</c:v>
                </c:pt>
                <c:pt idx="14982" formatCode="General">
                  <c:v>-1.2011514745569499E-2</c:v>
                </c:pt>
                <c:pt idx="14983" formatCode="General">
                  <c:v>-8.9815974430644992E-3</c:v>
                </c:pt>
                <c:pt idx="14984" formatCode="General">
                  <c:v>-5.7969788914445097E-3</c:v>
                </c:pt>
                <c:pt idx="14985" formatCode="General">
                  <c:v>-3.0285368813145102E-3</c:v>
                </c:pt>
                <c:pt idx="14986">
                  <c:v>-4.4889753035078999E-5</c:v>
                </c:pt>
                <c:pt idx="14987" formatCode="General">
                  <c:v>3.1398770549498599E-3</c:v>
                </c:pt>
                <c:pt idx="14988" formatCode="General">
                  <c:v>5.3674778452777201E-3</c:v>
                </c:pt>
                <c:pt idx="14989" formatCode="General">
                  <c:v>5.3932001579970598E-3</c:v>
                </c:pt>
                <c:pt idx="14990" formatCode="General">
                  <c:v>2.6825777182994301E-3</c:v>
                </c:pt>
                <c:pt idx="14991" formatCode="General">
                  <c:v>-2.2063546689965702E-3</c:v>
                </c:pt>
                <c:pt idx="14992" formatCode="General">
                  <c:v>-8.6830254462366904E-3</c:v>
                </c:pt>
                <c:pt idx="14993" formatCode="General">
                  <c:v>-1.6036799036640501E-2</c:v>
                </c:pt>
                <c:pt idx="14994" formatCode="General">
                  <c:v>-2.35680083749806E-2</c:v>
                </c:pt>
                <c:pt idx="14995" formatCode="General">
                  <c:v>-3.03861881143489E-2</c:v>
                </c:pt>
                <c:pt idx="14996" formatCode="General">
                  <c:v>-3.6141354450818702E-2</c:v>
                </c:pt>
                <c:pt idx="14997" formatCode="General">
                  <c:v>-4.09862176769668E-2</c:v>
                </c:pt>
                <c:pt idx="14998" formatCode="General">
                  <c:v>-4.4891512404690401E-2</c:v>
                </c:pt>
                <c:pt idx="14999" formatCode="General">
                  <c:v>-4.7668451132392202E-2</c:v>
                </c:pt>
                <c:pt idx="15000" formatCode="General">
                  <c:v>-4.9612201541994597E-2</c:v>
                </c:pt>
                <c:pt idx="15001" formatCode="General">
                  <c:v>-5.13523806648244E-2</c:v>
                </c:pt>
                <c:pt idx="15002" formatCode="General">
                  <c:v>-5.2866968702453297E-2</c:v>
                </c:pt>
                <c:pt idx="15003" formatCode="General">
                  <c:v>-5.3593453746131003E-2</c:v>
                </c:pt>
                <c:pt idx="15004" formatCode="General">
                  <c:v>-5.3973500246979202E-2</c:v>
                </c:pt>
                <c:pt idx="15005" formatCode="General">
                  <c:v>-5.4428271951778198E-2</c:v>
                </c:pt>
                <c:pt idx="15006" formatCode="General">
                  <c:v>-5.5347005291653401E-2</c:v>
                </c:pt>
                <c:pt idx="15007" formatCode="General">
                  <c:v>-5.6729387174773202E-2</c:v>
                </c:pt>
                <c:pt idx="15008" formatCode="General">
                  <c:v>-5.77085424825921E-2</c:v>
                </c:pt>
                <c:pt idx="15009" formatCode="General">
                  <c:v>-5.82867997453115E-2</c:v>
                </c:pt>
                <c:pt idx="15010" formatCode="General">
                  <c:v>-5.9003085800840502E-2</c:v>
                </c:pt>
                <c:pt idx="15011" formatCode="General">
                  <c:v>-5.96461339880014E-2</c:v>
                </c:pt>
                <c:pt idx="15012" formatCode="General">
                  <c:v>-6.0118260512359599E-2</c:v>
                </c:pt>
                <c:pt idx="15013" formatCode="General">
                  <c:v>-6.0029833130220901E-2</c:v>
                </c:pt>
                <c:pt idx="15014" formatCode="General">
                  <c:v>-5.8504108627046199E-2</c:v>
                </c:pt>
                <c:pt idx="15015" formatCode="General">
                  <c:v>-5.55059201634771E-2</c:v>
                </c:pt>
                <c:pt idx="15016" formatCode="General">
                  <c:v>-5.0367372111998203E-2</c:v>
                </c:pt>
                <c:pt idx="15017" formatCode="General">
                  <c:v>-4.3740058247100998E-2</c:v>
                </c:pt>
                <c:pt idx="15018" formatCode="General">
                  <c:v>-3.7021649074790199E-2</c:v>
                </c:pt>
                <c:pt idx="15019" formatCode="General">
                  <c:v>-2.9939764564770401E-2</c:v>
                </c:pt>
                <c:pt idx="15020" formatCode="General">
                  <c:v>-2.2304382643780998E-2</c:v>
                </c:pt>
                <c:pt idx="15021" formatCode="General">
                  <c:v>-1.4052134365770999E-2</c:v>
                </c:pt>
                <c:pt idx="15022" formatCode="General">
                  <c:v>-5.4092634619238803E-3</c:v>
                </c:pt>
                <c:pt idx="15023" formatCode="General">
                  <c:v>2.8375526170115401E-3</c:v>
                </c:pt>
                <c:pt idx="15024" formatCode="General">
                  <c:v>9.4733887657816908E-3</c:v>
                </c:pt>
                <c:pt idx="15025" formatCode="General">
                  <c:v>1.43179251520509E-2</c:v>
                </c:pt>
                <c:pt idx="15026" formatCode="General">
                  <c:v>1.81135419607928E-2</c:v>
                </c:pt>
                <c:pt idx="15027" formatCode="General">
                  <c:v>2.0843475851433101E-2</c:v>
                </c:pt>
                <c:pt idx="15028" formatCode="General">
                  <c:v>2.29325949841396E-2</c:v>
                </c:pt>
                <c:pt idx="15029" formatCode="General">
                  <c:v>2.4548073772457501E-2</c:v>
                </c:pt>
                <c:pt idx="15030" formatCode="General">
                  <c:v>2.5979335094479701E-2</c:v>
                </c:pt>
                <c:pt idx="15031" formatCode="General">
                  <c:v>2.75705058828229E-2</c:v>
                </c:pt>
                <c:pt idx="15032" formatCode="General">
                  <c:v>2.9770225678999899E-2</c:v>
                </c:pt>
                <c:pt idx="15033" formatCode="General">
                  <c:v>3.3570271044259803E-2</c:v>
                </c:pt>
                <c:pt idx="15034" formatCode="General">
                  <c:v>3.9147620744175098E-2</c:v>
                </c:pt>
                <c:pt idx="15035" formatCode="General">
                  <c:v>4.5689052874753902E-2</c:v>
                </c:pt>
                <c:pt idx="15036" formatCode="General">
                  <c:v>5.1842406097564298E-2</c:v>
                </c:pt>
                <c:pt idx="15037" formatCode="General">
                  <c:v>5.6415641676796302E-2</c:v>
                </c:pt>
                <c:pt idx="15038" formatCode="General">
                  <c:v>5.9075316918846897E-2</c:v>
                </c:pt>
                <c:pt idx="15039" formatCode="General">
                  <c:v>5.9885692570868898E-2</c:v>
                </c:pt>
                <c:pt idx="15040" formatCode="General">
                  <c:v>5.9177032521114399E-2</c:v>
                </c:pt>
                <c:pt idx="15041" formatCode="General">
                  <c:v>5.6615020273080699E-2</c:v>
                </c:pt>
                <c:pt idx="15042" formatCode="General">
                  <c:v>5.1688336892314002E-2</c:v>
                </c:pt>
                <c:pt idx="15043" formatCode="General">
                  <c:v>4.3562770096141797E-2</c:v>
                </c:pt>
                <c:pt idx="15044" formatCode="General">
                  <c:v>3.2156147174837398E-2</c:v>
                </c:pt>
                <c:pt idx="15045" formatCode="General">
                  <c:v>1.85314385726114E-2</c:v>
                </c:pt>
                <c:pt idx="15046" formatCode="General">
                  <c:v>4.3324144747223202E-3</c:v>
                </c:pt>
                <c:pt idx="15047" formatCode="General">
                  <c:v>-9.2604502591379003E-3</c:v>
                </c:pt>
                <c:pt idx="15048" formatCode="General">
                  <c:v>-2.2928180683313201E-2</c:v>
                </c:pt>
                <c:pt idx="15049" formatCode="General">
                  <c:v>-3.5864903090264202E-2</c:v>
                </c:pt>
                <c:pt idx="15050" formatCode="General">
                  <c:v>-4.7255820573187599E-2</c:v>
                </c:pt>
                <c:pt idx="15051" formatCode="General">
                  <c:v>-5.7291853468002002E-2</c:v>
                </c:pt>
                <c:pt idx="15052" formatCode="General">
                  <c:v>-6.5034005778856901E-2</c:v>
                </c:pt>
                <c:pt idx="15053" formatCode="General">
                  <c:v>-6.9584312332449202E-2</c:v>
                </c:pt>
                <c:pt idx="15054" formatCode="General">
                  <c:v>-7.0614782695525402E-2</c:v>
                </c:pt>
                <c:pt idx="15055" formatCode="General">
                  <c:v>-6.8020232053045401E-2</c:v>
                </c:pt>
                <c:pt idx="15056" formatCode="General">
                  <c:v>-6.1991279172641203E-2</c:v>
                </c:pt>
                <c:pt idx="15057" formatCode="General">
                  <c:v>-5.2502552414475899E-2</c:v>
                </c:pt>
                <c:pt idx="15058" formatCode="General">
                  <c:v>-3.93309034638945E-2</c:v>
                </c:pt>
                <c:pt idx="15059" formatCode="General">
                  <c:v>-2.3341955371057301E-2</c:v>
                </c:pt>
                <c:pt idx="15060" formatCode="General">
                  <c:v>-6.021579068922E-3</c:v>
                </c:pt>
                <c:pt idx="15061" formatCode="General">
                  <c:v>1.1871579508223699E-2</c:v>
                </c:pt>
                <c:pt idx="15062" formatCode="General">
                  <c:v>3.0059500345821499E-2</c:v>
                </c:pt>
                <c:pt idx="15063" formatCode="General">
                  <c:v>4.7359001847966098E-2</c:v>
                </c:pt>
                <c:pt idx="15064" formatCode="General">
                  <c:v>6.1854336438692599E-2</c:v>
                </c:pt>
                <c:pt idx="15065" formatCode="General">
                  <c:v>7.3145924629437906E-2</c:v>
                </c:pt>
                <c:pt idx="15066" formatCode="General">
                  <c:v>8.2084147687394804E-2</c:v>
                </c:pt>
                <c:pt idx="15067" formatCode="General">
                  <c:v>8.9495477314021105E-2</c:v>
                </c:pt>
                <c:pt idx="15068" formatCode="General">
                  <c:v>9.5732623008774095E-2</c:v>
                </c:pt>
                <c:pt idx="15069" formatCode="General">
                  <c:v>0.100524011067393</c:v>
                </c:pt>
                <c:pt idx="15070" formatCode="General">
                  <c:v>0.10342546427773899</c:v>
                </c:pt>
                <c:pt idx="15071" formatCode="General">
                  <c:v>0.10473177009843999</c:v>
                </c:pt>
                <c:pt idx="15072" formatCode="General">
                  <c:v>0.10428907527772401</c:v>
                </c:pt>
                <c:pt idx="15073" formatCode="General">
                  <c:v>0.101577703229965</c:v>
                </c:pt>
                <c:pt idx="15074" formatCode="General">
                  <c:v>9.7432420218412294E-2</c:v>
                </c:pt>
                <c:pt idx="15075" formatCode="General">
                  <c:v>9.3043896482753796E-2</c:v>
                </c:pt>
                <c:pt idx="15076" formatCode="General">
                  <c:v>8.8220558605292501E-2</c:v>
                </c:pt>
                <c:pt idx="15077" formatCode="General">
                  <c:v>8.2179939362101703E-2</c:v>
                </c:pt>
                <c:pt idx="15078" formatCode="General">
                  <c:v>7.5040735569690001E-2</c:v>
                </c:pt>
                <c:pt idx="15079" formatCode="General">
                  <c:v>6.6700852929446594E-2</c:v>
                </c:pt>
                <c:pt idx="15080" formatCode="General">
                  <c:v>5.7093213225665303E-2</c:v>
                </c:pt>
                <c:pt idx="15081" formatCode="General">
                  <c:v>4.6849813741299297E-2</c:v>
                </c:pt>
                <c:pt idx="15082" formatCode="General">
                  <c:v>3.6776923666386803E-2</c:v>
                </c:pt>
                <c:pt idx="15083" formatCode="General">
                  <c:v>2.7867550969654601E-2</c:v>
                </c:pt>
                <c:pt idx="15084" formatCode="General">
                  <c:v>2.0722574591612499E-2</c:v>
                </c:pt>
                <c:pt idx="15085" formatCode="General">
                  <c:v>1.52762231524143E-2</c:v>
                </c:pt>
                <c:pt idx="15086" formatCode="General">
                  <c:v>1.14607104393667E-2</c:v>
                </c:pt>
                <c:pt idx="15087" formatCode="General">
                  <c:v>8.4239471946460105E-3</c:v>
                </c:pt>
                <c:pt idx="15088" formatCode="General">
                  <c:v>5.2997147950465404E-3</c:v>
                </c:pt>
                <c:pt idx="15089" formatCode="General">
                  <c:v>2.0576295542848498E-3</c:v>
                </c:pt>
                <c:pt idx="15090" formatCode="General">
                  <c:v>-9.9503880009433492E-4</c:v>
                </c:pt>
                <c:pt idx="15091" formatCode="General">
                  <c:v>-2.9485649444302101E-3</c:v>
                </c:pt>
                <c:pt idx="15092" formatCode="General">
                  <c:v>-3.8146835855830401E-3</c:v>
                </c:pt>
                <c:pt idx="15093" formatCode="General">
                  <c:v>-4.0435903311859898E-3</c:v>
                </c:pt>
                <c:pt idx="15094" formatCode="General">
                  <c:v>-3.5385695165454302E-3</c:v>
                </c:pt>
                <c:pt idx="15095" formatCode="General">
                  <c:v>-2.4653400597051301E-3</c:v>
                </c:pt>
                <c:pt idx="15096" formatCode="General">
                  <c:v>-1.4356749661754301E-3</c:v>
                </c:pt>
                <c:pt idx="15097" formatCode="General">
                  <c:v>-1.06770833510931E-3</c:v>
                </c:pt>
                <c:pt idx="15098" formatCode="General">
                  <c:v>-2.08382050546972E-3</c:v>
                </c:pt>
                <c:pt idx="15099" formatCode="General">
                  <c:v>-5.0938636322097001E-3</c:v>
                </c:pt>
                <c:pt idx="15100" formatCode="General">
                  <c:v>-9.7433036184702698E-3</c:v>
                </c:pt>
                <c:pt idx="15101" formatCode="General">
                  <c:v>-1.5929033033335899E-2</c:v>
                </c:pt>
                <c:pt idx="15102" formatCode="General">
                  <c:v>-2.35473312533474E-2</c:v>
                </c:pt>
                <c:pt idx="15103" formatCode="General">
                  <c:v>-3.16256585411804E-2</c:v>
                </c:pt>
                <c:pt idx="15104" formatCode="General">
                  <c:v>-3.9787905879619397E-2</c:v>
                </c:pt>
                <c:pt idx="15105" formatCode="General">
                  <c:v>-4.9004369581008303E-2</c:v>
                </c:pt>
                <c:pt idx="15106" formatCode="General">
                  <c:v>-5.9630293507117099E-2</c:v>
                </c:pt>
                <c:pt idx="15107" formatCode="General">
                  <c:v>-7.0599105216266403E-2</c:v>
                </c:pt>
                <c:pt idx="15108" formatCode="General">
                  <c:v>-8.1082051012126399E-2</c:v>
                </c:pt>
                <c:pt idx="15109" formatCode="General">
                  <c:v>-9.10858745826683E-2</c:v>
                </c:pt>
                <c:pt idx="15110" formatCode="General">
                  <c:v>-0.100511678887484</c:v>
                </c:pt>
                <c:pt idx="15111" formatCode="General">
                  <c:v>-0.109420610888952</c:v>
                </c:pt>
                <c:pt idx="15112" formatCode="General">
                  <c:v>-0.117551753834714</c:v>
                </c:pt>
                <c:pt idx="15113" formatCode="General">
                  <c:v>-0.12404021256151</c:v>
                </c:pt>
                <c:pt idx="15114" formatCode="General">
                  <c:v>-0.12870195841654</c:v>
                </c:pt>
                <c:pt idx="15115" formatCode="General">
                  <c:v>-0.13042511184577299</c:v>
                </c:pt>
                <c:pt idx="15116" formatCode="General">
                  <c:v>-0.12758271507805499</c:v>
                </c:pt>
                <c:pt idx="15117" formatCode="General">
                  <c:v>-0.12001519137130801</c:v>
                </c:pt>
                <c:pt idx="15118" formatCode="General">
                  <c:v>-0.108734359308328</c:v>
                </c:pt>
                <c:pt idx="15119" formatCode="General">
                  <c:v>-9.5349935104299399E-2</c:v>
                </c:pt>
                <c:pt idx="15120" formatCode="General">
                  <c:v>-8.0938010281794898E-2</c:v>
                </c:pt>
                <c:pt idx="15121" formatCode="General">
                  <c:v>-6.6235833075658695E-2</c:v>
                </c:pt>
                <c:pt idx="15122" formatCode="General">
                  <c:v>-5.2410404304333802E-2</c:v>
                </c:pt>
                <c:pt idx="15123" formatCode="General">
                  <c:v>-3.94033833743603E-2</c:v>
                </c:pt>
                <c:pt idx="15124" formatCode="General">
                  <c:v>-2.6000459247732598E-2</c:v>
                </c:pt>
                <c:pt idx="15125" formatCode="General">
                  <c:v>-1.2353431783202799E-2</c:v>
                </c:pt>
                <c:pt idx="15126" formatCode="General">
                  <c:v>7.2141973400282797E-4</c:v>
                </c:pt>
                <c:pt idx="15127" formatCode="General">
                  <c:v>1.2933428671695E-2</c:v>
                </c:pt>
                <c:pt idx="15128" formatCode="General">
                  <c:v>2.34697448230415E-2</c:v>
                </c:pt>
                <c:pt idx="15129" formatCode="General">
                  <c:v>3.1861695717835301E-2</c:v>
                </c:pt>
                <c:pt idx="15130" formatCode="General">
                  <c:v>3.8321377549694502E-2</c:v>
                </c:pt>
                <c:pt idx="15131" formatCode="General">
                  <c:v>4.2460963239632298E-2</c:v>
                </c:pt>
                <c:pt idx="15132" formatCode="General">
                  <c:v>4.3810804011543601E-2</c:v>
                </c:pt>
                <c:pt idx="15133" formatCode="General">
                  <c:v>4.2510947847528201E-2</c:v>
                </c:pt>
                <c:pt idx="15134" formatCode="General">
                  <c:v>3.86015488390603E-2</c:v>
                </c:pt>
                <c:pt idx="15135" formatCode="General">
                  <c:v>3.2788943475013703E-2</c:v>
                </c:pt>
                <c:pt idx="15136" formatCode="General">
                  <c:v>2.6796239086014299E-2</c:v>
                </c:pt>
                <c:pt idx="15137" formatCode="General">
                  <c:v>2.2032513769614601E-2</c:v>
                </c:pt>
                <c:pt idx="15138" formatCode="General">
                  <c:v>1.9345120507084E-2</c:v>
                </c:pt>
                <c:pt idx="15139" formatCode="General">
                  <c:v>1.83226228539233E-2</c:v>
                </c:pt>
                <c:pt idx="15140" formatCode="General">
                  <c:v>1.8089417204321501E-2</c:v>
                </c:pt>
                <c:pt idx="15141" formatCode="General">
                  <c:v>1.8102784385472501E-2</c:v>
                </c:pt>
                <c:pt idx="15142" formatCode="General">
                  <c:v>1.8470106261929398E-2</c:v>
                </c:pt>
                <c:pt idx="15143" formatCode="General">
                  <c:v>2.0230182649606899E-2</c:v>
                </c:pt>
                <c:pt idx="15144" formatCode="General">
                  <c:v>2.4269666275043698E-2</c:v>
                </c:pt>
                <c:pt idx="15145" formatCode="General">
                  <c:v>3.0319298494860699E-2</c:v>
                </c:pt>
                <c:pt idx="15146" formatCode="General">
                  <c:v>3.7691976981729401E-2</c:v>
                </c:pt>
                <c:pt idx="15147" formatCode="General">
                  <c:v>4.6246529193483397E-2</c:v>
                </c:pt>
                <c:pt idx="15148" formatCode="General">
                  <c:v>5.5927507061425498E-2</c:v>
                </c:pt>
                <c:pt idx="15149" formatCode="General">
                  <c:v>6.6361498342015005E-2</c:v>
                </c:pt>
                <c:pt idx="15150" formatCode="General">
                  <c:v>7.6480693515094803E-2</c:v>
                </c:pt>
                <c:pt idx="15151" formatCode="General">
                  <c:v>8.5234766491984207E-2</c:v>
                </c:pt>
                <c:pt idx="15152" formatCode="General">
                  <c:v>9.1344607506859701E-2</c:v>
                </c:pt>
                <c:pt idx="15153" formatCode="General">
                  <c:v>9.4279082222275698E-2</c:v>
                </c:pt>
                <c:pt idx="15154" formatCode="General">
                  <c:v>9.3969288629877398E-2</c:v>
                </c:pt>
                <c:pt idx="15155" formatCode="General">
                  <c:v>8.9984002262392504E-2</c:v>
                </c:pt>
                <c:pt idx="15156" formatCode="General">
                  <c:v>8.3142887527033998E-2</c:v>
                </c:pt>
                <c:pt idx="15157" formatCode="General">
                  <c:v>7.4918815469753902E-2</c:v>
                </c:pt>
                <c:pt idx="15158" formatCode="General">
                  <c:v>6.6022294164346601E-2</c:v>
                </c:pt>
                <c:pt idx="15159" formatCode="General">
                  <c:v>5.7106566653495998E-2</c:v>
                </c:pt>
                <c:pt idx="15160" formatCode="General">
                  <c:v>4.8570957738139103E-2</c:v>
                </c:pt>
                <c:pt idx="15161" formatCode="General">
                  <c:v>4.1295281693174098E-2</c:v>
                </c:pt>
                <c:pt idx="15162" formatCode="General">
                  <c:v>3.5591322061007701E-2</c:v>
                </c:pt>
                <c:pt idx="15163" formatCode="General">
                  <c:v>3.0792481956757101E-2</c:v>
                </c:pt>
                <c:pt idx="15164" formatCode="General">
                  <c:v>2.6245832744788901E-2</c:v>
                </c:pt>
                <c:pt idx="15165" formatCode="General">
                  <c:v>2.1223824952607401E-2</c:v>
                </c:pt>
                <c:pt idx="15166" formatCode="General">
                  <c:v>1.6177443229889898E-2</c:v>
                </c:pt>
                <c:pt idx="15167" formatCode="General">
                  <c:v>1.2157210160477E-2</c:v>
                </c:pt>
                <c:pt idx="15168" formatCode="General">
                  <c:v>9.8378506329701697E-3</c:v>
                </c:pt>
                <c:pt idx="15169" formatCode="General">
                  <c:v>9.2248933584278704E-3</c:v>
                </c:pt>
                <c:pt idx="15170" formatCode="General">
                  <c:v>1.02670422549857E-2</c:v>
                </c:pt>
                <c:pt idx="15171" formatCode="General">
                  <c:v>1.2558328206047799E-2</c:v>
                </c:pt>
                <c:pt idx="15172" formatCode="General">
                  <c:v>1.6538512294628601E-2</c:v>
                </c:pt>
                <c:pt idx="15173" formatCode="General">
                  <c:v>2.2336300830050799E-2</c:v>
                </c:pt>
                <c:pt idx="15174" formatCode="General">
                  <c:v>2.7844798801726099E-2</c:v>
                </c:pt>
                <c:pt idx="15175" formatCode="General">
                  <c:v>3.1765894853953397E-2</c:v>
                </c:pt>
                <c:pt idx="15176" formatCode="General">
                  <c:v>3.4352530483546702E-2</c:v>
                </c:pt>
                <c:pt idx="15177" formatCode="General">
                  <c:v>3.5386390940041E-2</c:v>
                </c:pt>
                <c:pt idx="15178" formatCode="General">
                  <c:v>3.4847082523451797E-2</c:v>
                </c:pt>
                <c:pt idx="15179" formatCode="General">
                  <c:v>3.2712050732122099E-2</c:v>
                </c:pt>
                <c:pt idx="15180" formatCode="General">
                  <c:v>2.9051191907603299E-2</c:v>
                </c:pt>
                <c:pt idx="15181" formatCode="General">
                  <c:v>2.4127823328231299E-2</c:v>
                </c:pt>
                <c:pt idx="15182" formatCode="General">
                  <c:v>1.76578507994175E-2</c:v>
                </c:pt>
                <c:pt idx="15183" formatCode="General">
                  <c:v>9.6467095985858699E-3</c:v>
                </c:pt>
                <c:pt idx="15184" formatCode="General">
                  <c:v>-2.9025550980724802E-4</c:v>
                </c:pt>
                <c:pt idx="15185" formatCode="General">
                  <c:v>-1.1900850548803099E-2</c:v>
                </c:pt>
                <c:pt idx="15186" formatCode="General">
                  <c:v>-2.4271468034969799E-2</c:v>
                </c:pt>
                <c:pt idx="15187" formatCode="General">
                  <c:v>-3.7057627595101401E-2</c:v>
                </c:pt>
                <c:pt idx="15188" formatCode="General">
                  <c:v>-5.0149124474324402E-2</c:v>
                </c:pt>
                <c:pt idx="15189" formatCode="General">
                  <c:v>-6.3658925272696495E-2</c:v>
                </c:pt>
                <c:pt idx="15190" formatCode="General">
                  <c:v>-7.7187124129791507E-2</c:v>
                </c:pt>
                <c:pt idx="15191" formatCode="General">
                  <c:v>-9.0029627605940798E-2</c:v>
                </c:pt>
                <c:pt idx="15192" formatCode="General">
                  <c:v>-0.10160584479163901</c:v>
                </c:pt>
                <c:pt idx="15193" formatCode="General">
                  <c:v>-0.111257772896528</c:v>
                </c:pt>
                <c:pt idx="15194" formatCode="General">
                  <c:v>-0.118808753969492</c:v>
                </c:pt>
                <c:pt idx="15195" formatCode="General">
                  <c:v>-0.12407266129488</c:v>
                </c:pt>
                <c:pt idx="15196" formatCode="General">
                  <c:v>-0.126894931326898</c:v>
                </c:pt>
                <c:pt idx="15197" formatCode="General">
                  <c:v>-0.12764345098881699</c:v>
                </c:pt>
                <c:pt idx="15198" formatCode="General">
                  <c:v>-0.12651730663637001</c:v>
                </c:pt>
                <c:pt idx="15199" formatCode="General">
                  <c:v>-0.12356435695976099</c:v>
                </c:pt>
                <c:pt idx="15200" formatCode="General">
                  <c:v>-0.118897045186367</c:v>
                </c:pt>
                <c:pt idx="15201" formatCode="General">
                  <c:v>-0.11328593215020399</c:v>
                </c:pt>
                <c:pt idx="15202" formatCode="General">
                  <c:v>-0.10791566856082099</c:v>
                </c:pt>
                <c:pt idx="15203" formatCode="General">
                  <c:v>-0.102211857106346</c:v>
                </c:pt>
                <c:pt idx="15204" formatCode="General">
                  <c:v>-9.4823208990489294E-2</c:v>
                </c:pt>
                <c:pt idx="15205" formatCode="General">
                  <c:v>-8.6332860437053793E-2</c:v>
                </c:pt>
                <c:pt idx="15206" formatCode="General">
                  <c:v>-7.8602066557381306E-2</c:v>
                </c:pt>
                <c:pt idx="15207" formatCode="General">
                  <c:v>-7.1861365192682297E-2</c:v>
                </c:pt>
                <c:pt idx="15208" formatCode="General">
                  <c:v>-6.6609181460043299E-2</c:v>
                </c:pt>
                <c:pt idx="15209" formatCode="General">
                  <c:v>-6.4026794288889993E-2</c:v>
                </c:pt>
                <c:pt idx="15210" formatCode="General">
                  <c:v>-6.3434116841633803E-2</c:v>
                </c:pt>
                <c:pt idx="15211" formatCode="General">
                  <c:v>-6.3652058281060395E-2</c:v>
                </c:pt>
                <c:pt idx="15212" formatCode="General">
                  <c:v>-6.4067095965136503E-2</c:v>
                </c:pt>
                <c:pt idx="15213" formatCode="General">
                  <c:v>-6.3829559936355904E-2</c:v>
                </c:pt>
                <c:pt idx="15214" formatCode="General">
                  <c:v>-6.2509482486864804E-2</c:v>
                </c:pt>
                <c:pt idx="15215" formatCode="General">
                  <c:v>-6.0777770069682498E-2</c:v>
                </c:pt>
                <c:pt idx="15216" formatCode="General">
                  <c:v>-5.8528787653754598E-2</c:v>
                </c:pt>
                <c:pt idx="15217" formatCode="General">
                  <c:v>-5.5765866070898798E-2</c:v>
                </c:pt>
                <c:pt idx="15218" formatCode="General">
                  <c:v>-5.3435072474493001E-2</c:v>
                </c:pt>
                <c:pt idx="15219" formatCode="General">
                  <c:v>-5.19122391506502E-2</c:v>
                </c:pt>
                <c:pt idx="15220" formatCode="General">
                  <c:v>-5.0260693612895702E-2</c:v>
                </c:pt>
                <c:pt idx="15221" formatCode="General">
                  <c:v>-4.79534942600328E-2</c:v>
                </c:pt>
                <c:pt idx="15222" formatCode="General">
                  <c:v>-4.4952425785109003E-2</c:v>
                </c:pt>
                <c:pt idx="15223" formatCode="General">
                  <c:v>-4.1434871480729003E-2</c:v>
                </c:pt>
                <c:pt idx="15224" formatCode="General">
                  <c:v>-3.7190383319068002E-2</c:v>
                </c:pt>
                <c:pt idx="15225" formatCode="General">
                  <c:v>-3.0828215391472499E-2</c:v>
                </c:pt>
                <c:pt idx="15226" formatCode="General">
                  <c:v>-2.18203184541132E-2</c:v>
                </c:pt>
                <c:pt idx="15227" formatCode="General">
                  <c:v>-1.02692961316104E-2</c:v>
                </c:pt>
                <c:pt idx="15228" formatCode="General">
                  <c:v>3.9560692635096798E-3</c:v>
                </c:pt>
                <c:pt idx="15229" formatCode="General">
                  <c:v>2.0577079858884899E-2</c:v>
                </c:pt>
                <c:pt idx="15230" formatCode="General">
                  <c:v>3.79442164024354E-2</c:v>
                </c:pt>
                <c:pt idx="15231" formatCode="General">
                  <c:v>5.53843241664317E-2</c:v>
                </c:pt>
                <c:pt idx="15232" formatCode="General">
                  <c:v>7.2926583612485996E-2</c:v>
                </c:pt>
                <c:pt idx="15233" formatCode="General">
                  <c:v>9.0068422022700406E-2</c:v>
                </c:pt>
                <c:pt idx="15234" formatCode="General">
                  <c:v>0.1063829934432</c:v>
                </c:pt>
                <c:pt idx="15235" formatCode="General">
                  <c:v>0.12142548474389001</c:v>
                </c:pt>
                <c:pt idx="15236" formatCode="General">
                  <c:v>0.13565691174501099</c:v>
                </c:pt>
                <c:pt idx="15237" formatCode="General">
                  <c:v>0.14859299722949099</c:v>
                </c:pt>
                <c:pt idx="15238" formatCode="General">
                  <c:v>0.15919688520892</c:v>
                </c:pt>
                <c:pt idx="15239" formatCode="General">
                  <c:v>0.167129087299143</c:v>
                </c:pt>
                <c:pt idx="15240" formatCode="General">
                  <c:v>0.172417735152986</c:v>
                </c:pt>
                <c:pt idx="15241" formatCode="General">
                  <c:v>0.176390152016351</c:v>
                </c:pt>
                <c:pt idx="15242" formatCode="General">
                  <c:v>0.17909233939021199</c:v>
                </c:pt>
                <c:pt idx="15243" formatCode="General">
                  <c:v>0.17900436910273601</c:v>
                </c:pt>
                <c:pt idx="15244" formatCode="General">
                  <c:v>0.17524640409629599</c:v>
                </c:pt>
                <c:pt idx="15245" formatCode="General">
                  <c:v>0.16693771647422201</c:v>
                </c:pt>
                <c:pt idx="15246" formatCode="General">
                  <c:v>0.15415355244499299</c:v>
                </c:pt>
                <c:pt idx="15247" formatCode="General">
                  <c:v>0.137933156495151</c:v>
                </c:pt>
                <c:pt idx="15248" formatCode="General">
                  <c:v>0.118815165790267</c:v>
                </c:pt>
                <c:pt idx="15249" formatCode="General">
                  <c:v>9.6649561932675196E-2</c:v>
                </c:pt>
                <c:pt idx="15250" formatCode="General">
                  <c:v>7.2824441369888096E-2</c:v>
                </c:pt>
                <c:pt idx="15251" formatCode="General">
                  <c:v>4.9268587068085699E-2</c:v>
                </c:pt>
                <c:pt idx="15252" formatCode="General">
                  <c:v>2.6574122874440699E-2</c:v>
                </c:pt>
                <c:pt idx="15253" formatCode="General">
                  <c:v>5.7424567311891899E-3</c:v>
                </c:pt>
                <c:pt idx="15254" formatCode="General">
                  <c:v>-1.20709563285723E-2</c:v>
                </c:pt>
                <c:pt idx="15255" formatCode="General">
                  <c:v>-2.6267053494991598E-2</c:v>
                </c:pt>
                <c:pt idx="15256" formatCode="General">
                  <c:v>-3.6310513950649201E-2</c:v>
                </c:pt>
                <c:pt idx="15257" formatCode="General">
                  <c:v>-4.16970270818878E-2</c:v>
                </c:pt>
                <c:pt idx="15258" formatCode="General">
                  <c:v>-4.3372986231322998E-2</c:v>
                </c:pt>
                <c:pt idx="15259" formatCode="General">
                  <c:v>-4.2701627023113801E-2</c:v>
                </c:pt>
                <c:pt idx="15260" formatCode="General">
                  <c:v>-3.9990588376892899E-2</c:v>
                </c:pt>
                <c:pt idx="15261" formatCode="General">
                  <c:v>-3.5286159170354499E-2</c:v>
                </c:pt>
                <c:pt idx="15262" formatCode="General">
                  <c:v>-2.9336042862270099E-2</c:v>
                </c:pt>
                <c:pt idx="15263" formatCode="General">
                  <c:v>-2.19926653295251E-2</c:v>
                </c:pt>
                <c:pt idx="15264" formatCode="General">
                  <c:v>-1.19506290391718E-2</c:v>
                </c:pt>
                <c:pt idx="15265" formatCode="General">
                  <c:v>3.2758105070745703E-4</c:v>
                </c:pt>
                <c:pt idx="15266" formatCode="General">
                  <c:v>1.3504945664571E-2</c:v>
                </c:pt>
                <c:pt idx="15267" formatCode="General">
                  <c:v>2.62972153114822E-2</c:v>
                </c:pt>
                <c:pt idx="15268" formatCode="General">
                  <c:v>3.7730306618735103E-2</c:v>
                </c:pt>
                <c:pt idx="15269" formatCode="General">
                  <c:v>4.6697081653649497E-2</c:v>
                </c:pt>
                <c:pt idx="15270" formatCode="General">
                  <c:v>5.2286532139879702E-2</c:v>
                </c:pt>
                <c:pt idx="15271" formatCode="General">
                  <c:v>5.4741460274372801E-2</c:v>
                </c:pt>
                <c:pt idx="15272" formatCode="General">
                  <c:v>5.4261039901802199E-2</c:v>
                </c:pt>
                <c:pt idx="15273" formatCode="General">
                  <c:v>5.1140044169900201E-2</c:v>
                </c:pt>
                <c:pt idx="15274" formatCode="General">
                  <c:v>4.61376511547874E-2</c:v>
                </c:pt>
                <c:pt idx="15275" formatCode="General">
                  <c:v>3.9854573971727897E-2</c:v>
                </c:pt>
                <c:pt idx="15276" formatCode="General">
                  <c:v>3.3141016203318503E-2</c:v>
                </c:pt>
                <c:pt idx="15277" formatCode="General">
                  <c:v>2.6049216463065999E-2</c:v>
                </c:pt>
                <c:pt idx="15278" formatCode="General">
                  <c:v>1.8469401890883998E-2</c:v>
                </c:pt>
                <c:pt idx="15279" formatCode="General">
                  <c:v>1.06489274875027E-2</c:v>
                </c:pt>
                <c:pt idx="15280" formatCode="General">
                  <c:v>2.70471125637999E-3</c:v>
                </c:pt>
                <c:pt idx="15281" formatCode="General">
                  <c:v>-4.3709895137604001E-3</c:v>
                </c:pt>
                <c:pt idx="15282" formatCode="General">
                  <c:v>-9.9141256502231004E-3</c:v>
                </c:pt>
                <c:pt idx="15283" formatCode="General">
                  <c:v>-1.33326155690007E-2</c:v>
                </c:pt>
                <c:pt idx="15284" formatCode="General">
                  <c:v>-1.4350633686336999E-2</c:v>
                </c:pt>
                <c:pt idx="15285" formatCode="General">
                  <c:v>-1.3031198794603301E-2</c:v>
                </c:pt>
                <c:pt idx="15286" formatCode="General">
                  <c:v>-9.0745798134255293E-3</c:v>
                </c:pt>
                <c:pt idx="15287" formatCode="General">
                  <c:v>-3.35108382458483E-3</c:v>
                </c:pt>
                <c:pt idx="15288" formatCode="General">
                  <c:v>2.8468903358495898E-3</c:v>
                </c:pt>
                <c:pt idx="15289" formatCode="General">
                  <c:v>9.1520820318427391E-3</c:v>
                </c:pt>
                <c:pt idx="15290" formatCode="General">
                  <c:v>1.4198282581431999E-2</c:v>
                </c:pt>
                <c:pt idx="15291" formatCode="General">
                  <c:v>1.73078280696187E-2</c:v>
                </c:pt>
                <c:pt idx="15292" formatCode="General">
                  <c:v>1.9818418181500898E-2</c:v>
                </c:pt>
                <c:pt idx="15293" formatCode="General">
                  <c:v>2.1350455906469699E-2</c:v>
                </c:pt>
                <c:pt idx="15294" formatCode="General">
                  <c:v>2.06941741220391E-2</c:v>
                </c:pt>
                <c:pt idx="15295" formatCode="General">
                  <c:v>1.7817332519712799E-2</c:v>
                </c:pt>
                <c:pt idx="15296" formatCode="General">
                  <c:v>1.30275462842043E-2</c:v>
                </c:pt>
                <c:pt idx="15297" formatCode="General">
                  <c:v>6.6097756855894203E-3</c:v>
                </c:pt>
                <c:pt idx="15298" formatCode="General">
                  <c:v>-1.4952822449757601E-3</c:v>
                </c:pt>
                <c:pt idx="15299" formatCode="General">
                  <c:v>-1.11488919354114E-2</c:v>
                </c:pt>
                <c:pt idx="15300" formatCode="General">
                  <c:v>-2.2160638732868301E-2</c:v>
                </c:pt>
                <c:pt idx="15301" formatCode="General">
                  <c:v>-3.4698221559114999E-2</c:v>
                </c:pt>
                <c:pt idx="15302" formatCode="General">
                  <c:v>-4.81287536905892E-2</c:v>
                </c:pt>
                <c:pt idx="15303" formatCode="General">
                  <c:v>-6.1178141399702901E-2</c:v>
                </c:pt>
                <c:pt idx="15304" formatCode="General">
                  <c:v>-7.2380322376077999E-2</c:v>
                </c:pt>
                <c:pt idx="15305" formatCode="General">
                  <c:v>-8.0164547307157899E-2</c:v>
                </c:pt>
                <c:pt idx="15306" formatCode="General">
                  <c:v>-8.4254666234834796E-2</c:v>
                </c:pt>
                <c:pt idx="15307" formatCode="General">
                  <c:v>-8.5319732748106503E-2</c:v>
                </c:pt>
                <c:pt idx="15308" formatCode="General">
                  <c:v>-8.4172246403971002E-2</c:v>
                </c:pt>
                <c:pt idx="15309" formatCode="General">
                  <c:v>-8.1312254069973305E-2</c:v>
                </c:pt>
                <c:pt idx="15310" formatCode="General">
                  <c:v>-7.6533204858416304E-2</c:v>
                </c:pt>
                <c:pt idx="15311" formatCode="General">
                  <c:v>-6.98505074576104E-2</c:v>
                </c:pt>
                <c:pt idx="15312" formatCode="General">
                  <c:v>-6.2046341612674298E-2</c:v>
                </c:pt>
                <c:pt idx="15313" formatCode="General">
                  <c:v>-5.4285157995122402E-2</c:v>
                </c:pt>
                <c:pt idx="15314" formatCode="General">
                  <c:v>-4.7660596715925201E-2</c:v>
                </c:pt>
                <c:pt idx="15315" formatCode="General">
                  <c:v>-4.2682357974497098E-2</c:v>
                </c:pt>
                <c:pt idx="15316" formatCode="General">
                  <c:v>-3.9526829223365603E-2</c:v>
                </c:pt>
                <c:pt idx="15317" formatCode="General">
                  <c:v>-3.84952578751298E-2</c:v>
                </c:pt>
                <c:pt idx="15318" formatCode="General">
                  <c:v>-3.9099149583322897E-2</c:v>
                </c:pt>
                <c:pt idx="15319" formatCode="General">
                  <c:v>-4.0524538089756E-2</c:v>
                </c:pt>
                <c:pt idx="15320" formatCode="General">
                  <c:v>-4.2759888073372998E-2</c:v>
                </c:pt>
                <c:pt idx="15321" formatCode="General">
                  <c:v>-4.5610764632373603E-2</c:v>
                </c:pt>
                <c:pt idx="15322" formatCode="General">
                  <c:v>-4.7476713389776902E-2</c:v>
                </c:pt>
                <c:pt idx="15323" formatCode="General">
                  <c:v>-4.7776855276602199E-2</c:v>
                </c:pt>
                <c:pt idx="15324" formatCode="General">
                  <c:v>-4.6993484339646001E-2</c:v>
                </c:pt>
                <c:pt idx="15325" formatCode="General">
                  <c:v>-4.5610736654653802E-2</c:v>
                </c:pt>
                <c:pt idx="15326" formatCode="General">
                  <c:v>-4.5398795867366198E-2</c:v>
                </c:pt>
                <c:pt idx="15327" formatCode="General">
                  <c:v>-4.7729662017613202E-2</c:v>
                </c:pt>
                <c:pt idx="15328" formatCode="General">
                  <c:v>-5.1904567312195699E-2</c:v>
                </c:pt>
                <c:pt idx="15329" formatCode="General">
                  <c:v>-5.6949659988296097E-2</c:v>
                </c:pt>
                <c:pt idx="15330" formatCode="General">
                  <c:v>-6.2671070769429002E-2</c:v>
                </c:pt>
                <c:pt idx="15331" formatCode="General">
                  <c:v>-6.8958336224229103E-2</c:v>
                </c:pt>
                <c:pt idx="15332" formatCode="General">
                  <c:v>-7.4145961140523201E-2</c:v>
                </c:pt>
                <c:pt idx="15333" formatCode="General">
                  <c:v>-7.6527528694009694E-2</c:v>
                </c:pt>
                <c:pt idx="15334" formatCode="General">
                  <c:v>-7.6094173508323995E-2</c:v>
                </c:pt>
                <c:pt idx="15335" formatCode="General">
                  <c:v>-7.2532825308524701E-2</c:v>
                </c:pt>
                <c:pt idx="15336" formatCode="General">
                  <c:v>-6.6117808910874099E-2</c:v>
                </c:pt>
                <c:pt idx="15337" formatCode="General">
                  <c:v>-5.8984801868825203E-2</c:v>
                </c:pt>
                <c:pt idx="15338" formatCode="General">
                  <c:v>-5.3002808190180002E-2</c:v>
                </c:pt>
                <c:pt idx="15339" formatCode="General">
                  <c:v>-4.7836611092547103E-2</c:v>
                </c:pt>
                <c:pt idx="15340" formatCode="General">
                  <c:v>-4.3132142637718897E-2</c:v>
                </c:pt>
                <c:pt idx="15341" formatCode="General">
                  <c:v>-3.8474395625692902E-2</c:v>
                </c:pt>
                <c:pt idx="15342" formatCode="General">
                  <c:v>-3.29210702132147E-2</c:v>
                </c:pt>
                <c:pt idx="15343" formatCode="General">
                  <c:v>-2.6601206599826299E-2</c:v>
                </c:pt>
                <c:pt idx="15344" formatCode="General">
                  <c:v>-2.0209296773145001E-2</c:v>
                </c:pt>
                <c:pt idx="15345" formatCode="General">
                  <c:v>-1.3993151136210099E-2</c:v>
                </c:pt>
                <c:pt idx="15346" formatCode="General">
                  <c:v>-8.6244832914376904E-3</c:v>
                </c:pt>
                <c:pt idx="15347" formatCode="General">
                  <c:v>-4.6188186324314399E-3</c:v>
                </c:pt>
                <c:pt idx="15348" formatCode="General">
                  <c:v>-1.2853025118876901E-3</c:v>
                </c:pt>
                <c:pt idx="15349" formatCode="General">
                  <c:v>1.6744113427422699E-3</c:v>
                </c:pt>
                <c:pt idx="15350" formatCode="General">
                  <c:v>4.1261485752556899E-3</c:v>
                </c:pt>
                <c:pt idx="15351" formatCode="General">
                  <c:v>6.54986990230384E-3</c:v>
                </c:pt>
                <c:pt idx="15352" formatCode="General">
                  <c:v>9.6001983682173393E-3</c:v>
                </c:pt>
                <c:pt idx="15353" formatCode="General">
                  <c:v>1.2692683688929699E-2</c:v>
                </c:pt>
                <c:pt idx="15354" formatCode="General">
                  <c:v>1.4402649909172701E-2</c:v>
                </c:pt>
                <c:pt idx="15355" formatCode="General">
                  <c:v>1.47260903417734E-2</c:v>
                </c:pt>
                <c:pt idx="15356" formatCode="General">
                  <c:v>1.4389061883624699E-2</c:v>
                </c:pt>
                <c:pt idx="15357" formatCode="General">
                  <c:v>1.3331043730717701E-2</c:v>
                </c:pt>
                <c:pt idx="15358" formatCode="General">
                  <c:v>1.2017844772540601E-2</c:v>
                </c:pt>
                <c:pt idx="15359" formatCode="General">
                  <c:v>1.12437095171971E-2</c:v>
                </c:pt>
                <c:pt idx="15360" formatCode="General">
                  <c:v>1.19392046994288E-2</c:v>
                </c:pt>
                <c:pt idx="15361" formatCode="General">
                  <c:v>1.54661177616082E-2</c:v>
                </c:pt>
                <c:pt idx="15362" formatCode="General">
                  <c:v>2.09767179992667E-2</c:v>
                </c:pt>
                <c:pt idx="15363" formatCode="General">
                  <c:v>2.6259922624156301E-2</c:v>
                </c:pt>
                <c:pt idx="15364" formatCode="General">
                  <c:v>3.0006218965461798E-2</c:v>
                </c:pt>
                <c:pt idx="15365" formatCode="General">
                  <c:v>3.1726094666041101E-2</c:v>
                </c:pt>
                <c:pt idx="15366" formatCode="General">
                  <c:v>3.2279933779927703E-2</c:v>
                </c:pt>
                <c:pt idx="15367" formatCode="General">
                  <c:v>3.3094563386306203E-2</c:v>
                </c:pt>
                <c:pt idx="15368" formatCode="General">
                  <c:v>3.4629145760373597E-2</c:v>
                </c:pt>
                <c:pt idx="15369" formatCode="General">
                  <c:v>3.6975918799800001E-2</c:v>
                </c:pt>
                <c:pt idx="15370" formatCode="General">
                  <c:v>4.0667008807805501E-2</c:v>
                </c:pt>
                <c:pt idx="15371" formatCode="General">
                  <c:v>4.5437765454107597E-2</c:v>
                </c:pt>
                <c:pt idx="15372" formatCode="General">
                  <c:v>4.9871633102567398E-2</c:v>
                </c:pt>
                <c:pt idx="15373" formatCode="General">
                  <c:v>5.3454093165075101E-2</c:v>
                </c:pt>
                <c:pt idx="15374" formatCode="General">
                  <c:v>5.6949607002983599E-2</c:v>
                </c:pt>
                <c:pt idx="15375" formatCode="General">
                  <c:v>6.1441736217373498E-2</c:v>
                </c:pt>
                <c:pt idx="15376" formatCode="General">
                  <c:v>6.7361513169923101E-2</c:v>
                </c:pt>
                <c:pt idx="15377" formatCode="General">
                  <c:v>7.4301292604614794E-2</c:v>
                </c:pt>
                <c:pt idx="15378" formatCode="General">
                  <c:v>8.1842357887740302E-2</c:v>
                </c:pt>
                <c:pt idx="15379" formatCode="General">
                  <c:v>8.9112135511613497E-2</c:v>
                </c:pt>
                <c:pt idx="15380" formatCode="General">
                  <c:v>9.5408529183261204E-2</c:v>
                </c:pt>
                <c:pt idx="15381" formatCode="General">
                  <c:v>0.101096210257726</c:v>
                </c:pt>
                <c:pt idx="15382" formatCode="General">
                  <c:v>0.106113735171128</c:v>
                </c:pt>
                <c:pt idx="15383" formatCode="General">
                  <c:v>0.10897129839469399</c:v>
                </c:pt>
                <c:pt idx="15384" formatCode="General">
                  <c:v>0.109611405417064</c:v>
                </c:pt>
                <c:pt idx="15385" formatCode="General">
                  <c:v>0.108926064580464</c:v>
                </c:pt>
                <c:pt idx="15386" formatCode="General">
                  <c:v>0.106706817590625</c:v>
                </c:pt>
                <c:pt idx="15387" formatCode="General">
                  <c:v>0.102499943221213</c:v>
                </c:pt>
                <c:pt idx="15388" formatCode="General">
                  <c:v>9.6838595151115703E-2</c:v>
                </c:pt>
                <c:pt idx="15389" formatCode="General">
                  <c:v>9.0499828479379693E-2</c:v>
                </c:pt>
                <c:pt idx="15390" formatCode="General">
                  <c:v>8.3938439814655597E-2</c:v>
                </c:pt>
                <c:pt idx="15391" formatCode="General">
                  <c:v>7.7988232845411704E-2</c:v>
                </c:pt>
                <c:pt idx="15392" formatCode="General">
                  <c:v>7.31660389716004E-2</c:v>
                </c:pt>
                <c:pt idx="15393" formatCode="General">
                  <c:v>6.8892171667313998E-2</c:v>
                </c:pt>
                <c:pt idx="15394" formatCode="General">
                  <c:v>6.4948208257023798E-2</c:v>
                </c:pt>
                <c:pt idx="15395" formatCode="General">
                  <c:v>6.1213521027564402E-2</c:v>
                </c:pt>
                <c:pt idx="15396" formatCode="General">
                  <c:v>5.7308522537617299E-2</c:v>
                </c:pt>
                <c:pt idx="15397" formatCode="General">
                  <c:v>5.2994065386430401E-2</c:v>
                </c:pt>
                <c:pt idx="15398" formatCode="General">
                  <c:v>4.7297825727992099E-2</c:v>
                </c:pt>
                <c:pt idx="15399" formatCode="General">
                  <c:v>3.98473685038832E-2</c:v>
                </c:pt>
                <c:pt idx="15400" formatCode="General">
                  <c:v>3.1298119180108601E-2</c:v>
                </c:pt>
                <c:pt idx="15401" formatCode="General">
                  <c:v>2.27086405255673E-2</c:v>
                </c:pt>
                <c:pt idx="15402" formatCode="General">
                  <c:v>1.4679679326184299E-2</c:v>
                </c:pt>
                <c:pt idx="15403" formatCode="General">
                  <c:v>6.3729607888925602E-3</c:v>
                </c:pt>
                <c:pt idx="15404" formatCode="General">
                  <c:v>-2.25744051739515E-3</c:v>
                </c:pt>
                <c:pt idx="15405" formatCode="General">
                  <c:v>-1.03595077543145E-2</c:v>
                </c:pt>
                <c:pt idx="15406" formatCode="General">
                  <c:v>-1.7951694670104101E-2</c:v>
                </c:pt>
                <c:pt idx="15407" formatCode="General">
                  <c:v>-2.5761633141670699E-2</c:v>
                </c:pt>
                <c:pt idx="15408" formatCode="General">
                  <c:v>-3.3930791785505801E-2</c:v>
                </c:pt>
                <c:pt idx="15409" formatCode="General">
                  <c:v>-4.1506823096845398E-2</c:v>
                </c:pt>
                <c:pt idx="15410" formatCode="General">
                  <c:v>-4.74218496460155E-2</c:v>
                </c:pt>
                <c:pt idx="15411" formatCode="General">
                  <c:v>-5.1221771483385803E-2</c:v>
                </c:pt>
                <c:pt idx="15412" formatCode="General">
                  <c:v>-5.3243063168308097E-2</c:v>
                </c:pt>
                <c:pt idx="15413" formatCode="General">
                  <c:v>-5.3150845397982698E-2</c:v>
                </c:pt>
                <c:pt idx="15414" formatCode="General">
                  <c:v>-5.1425060550997298E-2</c:v>
                </c:pt>
                <c:pt idx="15415" formatCode="General">
                  <c:v>-4.97499519968648E-2</c:v>
                </c:pt>
                <c:pt idx="15416" formatCode="General">
                  <c:v>-4.7655301588791603E-2</c:v>
                </c:pt>
                <c:pt idx="15417" formatCode="General">
                  <c:v>-4.3935187962311703E-2</c:v>
                </c:pt>
                <c:pt idx="15418" formatCode="General">
                  <c:v>-3.8478483816525598E-2</c:v>
                </c:pt>
                <c:pt idx="15419" formatCode="General">
                  <c:v>-3.1771524240177103E-2</c:v>
                </c:pt>
                <c:pt idx="15420" formatCode="General">
                  <c:v>-2.4134673413620699E-2</c:v>
                </c:pt>
                <c:pt idx="15421" formatCode="General">
                  <c:v>-1.51984241850565E-2</c:v>
                </c:pt>
                <c:pt idx="15422" formatCode="General">
                  <c:v>-5.7845161130098697E-3</c:v>
                </c:pt>
                <c:pt idx="15423" formatCode="General">
                  <c:v>2.0491516424148699E-3</c:v>
                </c:pt>
                <c:pt idx="15424" formatCode="General">
                  <c:v>8.0097263290520807E-3</c:v>
                </c:pt>
                <c:pt idx="15425" formatCode="General">
                  <c:v>1.1153026402262E-2</c:v>
                </c:pt>
                <c:pt idx="15426" formatCode="General">
                  <c:v>9.5972410914778195E-3</c:v>
                </c:pt>
                <c:pt idx="15427" formatCode="General">
                  <c:v>3.4624887547926001E-3</c:v>
                </c:pt>
                <c:pt idx="15428" formatCode="General">
                  <c:v>-6.6869285286908801E-3</c:v>
                </c:pt>
                <c:pt idx="15429" formatCode="General">
                  <c:v>-1.9958784489592499E-2</c:v>
                </c:pt>
                <c:pt idx="15430" formatCode="General">
                  <c:v>-3.5758600224288603E-2</c:v>
                </c:pt>
                <c:pt idx="15431" formatCode="General">
                  <c:v>-5.3231492125326803E-2</c:v>
                </c:pt>
                <c:pt idx="15432" formatCode="General">
                  <c:v>-7.04277194711561E-2</c:v>
                </c:pt>
                <c:pt idx="15433" formatCode="General">
                  <c:v>-8.5644537471506896E-2</c:v>
                </c:pt>
                <c:pt idx="15434" formatCode="General">
                  <c:v>-9.8364886781140401E-2</c:v>
                </c:pt>
                <c:pt idx="15435" formatCode="General">
                  <c:v>-0.10802206280122501</c:v>
                </c:pt>
                <c:pt idx="15436" formatCode="General">
                  <c:v>-0.11290811104955301</c:v>
                </c:pt>
                <c:pt idx="15437" formatCode="General">
                  <c:v>-0.11265268052710101</c:v>
                </c:pt>
                <c:pt idx="15438" formatCode="General">
                  <c:v>-0.10827831252185501</c:v>
                </c:pt>
                <c:pt idx="15439" formatCode="General">
                  <c:v>-0.10025240982688199</c:v>
                </c:pt>
                <c:pt idx="15440" formatCode="General">
                  <c:v>-8.8823508674331503E-2</c:v>
                </c:pt>
                <c:pt idx="15441" formatCode="General">
                  <c:v>-7.4938411194699406E-2</c:v>
                </c:pt>
                <c:pt idx="15442" formatCode="General">
                  <c:v>-5.9677299948199397E-2</c:v>
                </c:pt>
                <c:pt idx="15443" formatCode="General">
                  <c:v>-4.3400580695610001E-2</c:v>
                </c:pt>
                <c:pt idx="15444" formatCode="General">
                  <c:v>-2.6332884871175199E-2</c:v>
                </c:pt>
                <c:pt idx="15445" formatCode="General">
                  <c:v>-8.9060118545410596E-3</c:v>
                </c:pt>
                <c:pt idx="15446" formatCode="General">
                  <c:v>7.80659969509955E-3</c:v>
                </c:pt>
                <c:pt idx="15447" formatCode="General">
                  <c:v>2.27830103737648E-2</c:v>
                </c:pt>
                <c:pt idx="15448" formatCode="General">
                  <c:v>3.5182994049712799E-2</c:v>
                </c:pt>
                <c:pt idx="15449" formatCode="General">
                  <c:v>4.4712731835044199E-2</c:v>
                </c:pt>
                <c:pt idx="15450" formatCode="General">
                  <c:v>5.1891828887319802E-2</c:v>
                </c:pt>
                <c:pt idx="15451" formatCode="General">
                  <c:v>5.6803039518646903E-2</c:v>
                </c:pt>
                <c:pt idx="15452" formatCode="General">
                  <c:v>5.9921060232608798E-2</c:v>
                </c:pt>
                <c:pt idx="15453" formatCode="General">
                  <c:v>6.2443819254444997E-2</c:v>
                </c:pt>
                <c:pt idx="15454" formatCode="General">
                  <c:v>6.4305383332727506E-2</c:v>
                </c:pt>
                <c:pt idx="15455" formatCode="General">
                  <c:v>6.4048548919831902E-2</c:v>
                </c:pt>
                <c:pt idx="15456" formatCode="General">
                  <c:v>6.0373967693885401E-2</c:v>
                </c:pt>
                <c:pt idx="15457" formatCode="General">
                  <c:v>5.3805026551661597E-2</c:v>
                </c:pt>
                <c:pt idx="15458" formatCode="General">
                  <c:v>4.5305608376407798E-2</c:v>
                </c:pt>
                <c:pt idx="15459" formatCode="General">
                  <c:v>3.5335122829592301E-2</c:v>
                </c:pt>
                <c:pt idx="15460" formatCode="General">
                  <c:v>2.4395238579395601E-2</c:v>
                </c:pt>
                <c:pt idx="15461" formatCode="General">
                  <c:v>1.25493049030797E-2</c:v>
                </c:pt>
                <c:pt idx="15462">
                  <c:v>-1.3460193387082599E-5</c:v>
                </c:pt>
                <c:pt idx="15463" formatCode="General">
                  <c:v>-1.31007776610898E-2</c:v>
                </c:pt>
                <c:pt idx="15464" formatCode="General">
                  <c:v>-2.5940412178029799E-2</c:v>
                </c:pt>
                <c:pt idx="15465" formatCode="General">
                  <c:v>-3.7918128060675203E-2</c:v>
                </c:pt>
                <c:pt idx="15466" formatCode="General">
                  <c:v>-4.8840958153748497E-2</c:v>
                </c:pt>
                <c:pt idx="15467" formatCode="General">
                  <c:v>-5.9098136605629702E-2</c:v>
                </c:pt>
                <c:pt idx="15468" formatCode="General">
                  <c:v>-6.8100586466037796E-2</c:v>
                </c:pt>
                <c:pt idx="15469" formatCode="General">
                  <c:v>-7.4481156627372105E-2</c:v>
                </c:pt>
                <c:pt idx="15470" formatCode="General">
                  <c:v>-7.8467840563595098E-2</c:v>
                </c:pt>
                <c:pt idx="15471" formatCode="General">
                  <c:v>-8.1037287117838003E-2</c:v>
                </c:pt>
                <c:pt idx="15472" formatCode="General">
                  <c:v>-8.2871540377341693E-2</c:v>
                </c:pt>
                <c:pt idx="15473" formatCode="General">
                  <c:v>-8.3524872716996296E-2</c:v>
                </c:pt>
                <c:pt idx="15474" formatCode="General">
                  <c:v>-8.2662966926585896E-2</c:v>
                </c:pt>
                <c:pt idx="15475" formatCode="General">
                  <c:v>-8.0897969639304207E-2</c:v>
                </c:pt>
                <c:pt idx="15476" formatCode="General">
                  <c:v>-7.8974010098419298E-2</c:v>
                </c:pt>
                <c:pt idx="15477" formatCode="General">
                  <c:v>-7.7238553322395306E-2</c:v>
                </c:pt>
                <c:pt idx="15478" formatCode="General">
                  <c:v>-7.48507259193643E-2</c:v>
                </c:pt>
                <c:pt idx="15479" formatCode="General">
                  <c:v>-7.0433270183002605E-2</c:v>
                </c:pt>
                <c:pt idx="15480" formatCode="General">
                  <c:v>-6.4010705963206294E-2</c:v>
                </c:pt>
                <c:pt idx="15481" formatCode="General">
                  <c:v>-5.7129749597188403E-2</c:v>
                </c:pt>
                <c:pt idx="15482" formatCode="General">
                  <c:v>-5.0598984885471598E-2</c:v>
                </c:pt>
                <c:pt idx="15483" formatCode="General">
                  <c:v>-4.35836006000411E-2</c:v>
                </c:pt>
                <c:pt idx="15484" formatCode="General">
                  <c:v>-3.5585784924131003E-2</c:v>
                </c:pt>
                <c:pt idx="15485" formatCode="General">
                  <c:v>-2.7208649665110499E-2</c:v>
                </c:pt>
                <c:pt idx="15486" formatCode="General">
                  <c:v>-1.9277623975749E-2</c:v>
                </c:pt>
                <c:pt idx="15487" formatCode="General">
                  <c:v>-1.21000783893079E-2</c:v>
                </c:pt>
                <c:pt idx="15488" formatCode="General">
                  <c:v>-5.1349683471059596E-3</c:v>
                </c:pt>
                <c:pt idx="15489" formatCode="General">
                  <c:v>2.6302031588204202E-3</c:v>
                </c:pt>
                <c:pt idx="15490" formatCode="General">
                  <c:v>1.23240104500946E-2</c:v>
                </c:pt>
                <c:pt idx="15491" formatCode="General">
                  <c:v>2.4043570427301101E-2</c:v>
                </c:pt>
                <c:pt idx="15492" formatCode="General">
                  <c:v>3.6776640435891801E-2</c:v>
                </c:pt>
                <c:pt idx="15493" formatCode="General">
                  <c:v>4.92158781878217E-2</c:v>
                </c:pt>
                <c:pt idx="15494" formatCode="General">
                  <c:v>5.9727759632236303E-2</c:v>
                </c:pt>
                <c:pt idx="15495" formatCode="General">
                  <c:v>6.7405821303356303E-2</c:v>
                </c:pt>
                <c:pt idx="15496" formatCode="General">
                  <c:v>7.2450241110385297E-2</c:v>
                </c:pt>
                <c:pt idx="15497" formatCode="General">
                  <c:v>7.5127178068553402E-2</c:v>
                </c:pt>
                <c:pt idx="15498" formatCode="General">
                  <c:v>7.51996583495637E-2</c:v>
                </c:pt>
                <c:pt idx="15499" formatCode="General">
                  <c:v>7.2168719228261E-2</c:v>
                </c:pt>
                <c:pt idx="15500" formatCode="General">
                  <c:v>6.6780696409599105E-2</c:v>
                </c:pt>
                <c:pt idx="15501" formatCode="General">
                  <c:v>5.98615581227573E-2</c:v>
                </c:pt>
                <c:pt idx="15502" formatCode="General">
                  <c:v>5.1102318792091997E-2</c:v>
                </c:pt>
                <c:pt idx="15503" formatCode="General">
                  <c:v>4.0400254680129997E-2</c:v>
                </c:pt>
                <c:pt idx="15504" formatCode="General">
                  <c:v>2.8051298911736001E-2</c:v>
                </c:pt>
                <c:pt idx="15505" formatCode="General">
                  <c:v>1.5111105493690101E-2</c:v>
                </c:pt>
                <c:pt idx="15506" formatCode="General">
                  <c:v>2.92298031618294E-3</c:v>
                </c:pt>
                <c:pt idx="15507" formatCode="General">
                  <c:v>-8.2232056173130903E-3</c:v>
                </c:pt>
                <c:pt idx="15508" formatCode="General">
                  <c:v>-1.79283361938566E-2</c:v>
                </c:pt>
                <c:pt idx="15509" formatCode="General">
                  <c:v>-2.4865334069023502E-2</c:v>
                </c:pt>
                <c:pt idx="15510" formatCode="General">
                  <c:v>-2.82661936008968E-2</c:v>
                </c:pt>
                <c:pt idx="15511" formatCode="General">
                  <c:v>-2.8823073473234699E-2</c:v>
                </c:pt>
                <c:pt idx="15512" formatCode="General">
                  <c:v>-2.7403132526127499E-2</c:v>
                </c:pt>
                <c:pt idx="15513" formatCode="General">
                  <c:v>-2.3929043144216199E-2</c:v>
                </c:pt>
                <c:pt idx="15514" formatCode="General">
                  <c:v>-1.9124658936332299E-2</c:v>
                </c:pt>
                <c:pt idx="15515" formatCode="General">
                  <c:v>-1.32569686687668E-2</c:v>
                </c:pt>
                <c:pt idx="15516" formatCode="General">
                  <c:v>-6.1324622065299103E-3</c:v>
                </c:pt>
                <c:pt idx="15517" formatCode="General">
                  <c:v>1.36105443753739E-3</c:v>
                </c:pt>
                <c:pt idx="15518" formatCode="General">
                  <c:v>9.3177832516542301E-3</c:v>
                </c:pt>
                <c:pt idx="15519" formatCode="General">
                  <c:v>1.8258110519394698E-2</c:v>
                </c:pt>
                <c:pt idx="15520" formatCode="General">
                  <c:v>2.7584008385446002E-2</c:v>
                </c:pt>
                <c:pt idx="15521" formatCode="General">
                  <c:v>3.6723893435987302E-2</c:v>
                </c:pt>
                <c:pt idx="15522" formatCode="General">
                  <c:v>4.6134277882604997E-2</c:v>
                </c:pt>
                <c:pt idx="15523" formatCode="General">
                  <c:v>5.5809556986921603E-2</c:v>
                </c:pt>
                <c:pt idx="15524" formatCode="General">
                  <c:v>6.5058395194003096E-2</c:v>
                </c:pt>
                <c:pt idx="15525" formatCode="General">
                  <c:v>7.4422683580331897E-2</c:v>
                </c:pt>
                <c:pt idx="15526" formatCode="General">
                  <c:v>8.4764759110273105E-2</c:v>
                </c:pt>
                <c:pt idx="15527" formatCode="General">
                  <c:v>9.6646024995525701E-2</c:v>
                </c:pt>
                <c:pt idx="15528" formatCode="General">
                  <c:v>0.10925978124725801</c:v>
                </c:pt>
                <c:pt idx="15529" formatCode="General">
                  <c:v>0.121038445707066</c:v>
                </c:pt>
                <c:pt idx="15530" formatCode="General">
                  <c:v>0.13111183904474599</c:v>
                </c:pt>
                <c:pt idx="15531" formatCode="General">
                  <c:v>0.138220334616559</c:v>
                </c:pt>
                <c:pt idx="15532" formatCode="General">
                  <c:v>0.14212086411575001</c:v>
                </c:pt>
                <c:pt idx="15533" formatCode="General">
                  <c:v>0.14242008100270101</c:v>
                </c:pt>
                <c:pt idx="15534" formatCode="General">
                  <c:v>0.137891690036647</c:v>
                </c:pt>
                <c:pt idx="15535" formatCode="General">
                  <c:v>0.12882897395617601</c:v>
                </c:pt>
                <c:pt idx="15536" formatCode="General">
                  <c:v>0.116501789359164</c:v>
                </c:pt>
                <c:pt idx="15537" formatCode="General">
                  <c:v>0.102236022652671</c:v>
                </c:pt>
                <c:pt idx="15538" formatCode="General">
                  <c:v>8.6844869193111796E-2</c:v>
                </c:pt>
                <c:pt idx="15539" formatCode="General">
                  <c:v>7.0664239083323296E-2</c:v>
                </c:pt>
                <c:pt idx="15540" formatCode="General">
                  <c:v>5.4682232364267003E-2</c:v>
                </c:pt>
                <c:pt idx="15541" formatCode="General">
                  <c:v>4.0155915621755703E-2</c:v>
                </c:pt>
                <c:pt idx="15542" formatCode="General">
                  <c:v>2.6994235264379898E-2</c:v>
                </c:pt>
                <c:pt idx="15543" formatCode="General">
                  <c:v>1.38370530002769E-2</c:v>
                </c:pt>
                <c:pt idx="15544" formatCode="General">
                  <c:v>4.40264604031115E-4</c:v>
                </c:pt>
                <c:pt idx="15545" formatCode="General">
                  <c:v>-1.28494867455493E-2</c:v>
                </c:pt>
                <c:pt idx="15546" formatCode="General">
                  <c:v>-2.5670719177533399E-2</c:v>
                </c:pt>
                <c:pt idx="15547" formatCode="General">
                  <c:v>-3.67589101488714E-2</c:v>
                </c:pt>
                <c:pt idx="15548" formatCode="General">
                  <c:v>-4.5390862488165797E-2</c:v>
                </c:pt>
                <c:pt idx="15549" formatCode="General">
                  <c:v>-5.1835012851322797E-2</c:v>
                </c:pt>
                <c:pt idx="15550" formatCode="General">
                  <c:v>-5.5980873352977599E-2</c:v>
                </c:pt>
                <c:pt idx="15551" formatCode="General">
                  <c:v>-5.7926203042724798E-2</c:v>
                </c:pt>
                <c:pt idx="15552" formatCode="General">
                  <c:v>-5.7026862105136397E-2</c:v>
                </c:pt>
                <c:pt idx="15553" formatCode="General">
                  <c:v>-5.2263926110078102E-2</c:v>
                </c:pt>
                <c:pt idx="15554" formatCode="General">
                  <c:v>-4.4356323282380303E-2</c:v>
                </c:pt>
                <c:pt idx="15555" formatCode="General">
                  <c:v>-3.5182788886858198E-2</c:v>
                </c:pt>
                <c:pt idx="15556" formatCode="General">
                  <c:v>-2.5852650544903402E-2</c:v>
                </c:pt>
                <c:pt idx="15557" formatCode="General">
                  <c:v>-1.6474112929362999E-2</c:v>
                </c:pt>
                <c:pt idx="15558" formatCode="General">
                  <c:v>-8.15512995554964E-3</c:v>
                </c:pt>
                <c:pt idx="15559" formatCode="General">
                  <c:v>-1.8170503596436299E-3</c:v>
                </c:pt>
                <c:pt idx="15560" formatCode="General">
                  <c:v>1.1797610145184701E-3</c:v>
                </c:pt>
                <c:pt idx="15561" formatCode="General">
                  <c:v>-7.7759559538358603E-4</c:v>
                </c:pt>
                <c:pt idx="15562" formatCode="General">
                  <c:v>-7.1698213858042096E-3</c:v>
                </c:pt>
                <c:pt idx="15563" formatCode="General">
                  <c:v>-1.6724199184319301E-2</c:v>
                </c:pt>
                <c:pt idx="15564" formatCode="General">
                  <c:v>-2.9100170122252599E-2</c:v>
                </c:pt>
                <c:pt idx="15565" formatCode="General">
                  <c:v>-4.4795802619108399E-2</c:v>
                </c:pt>
                <c:pt idx="15566" formatCode="General">
                  <c:v>-6.3459585691198306E-2</c:v>
                </c:pt>
                <c:pt idx="15567" formatCode="General">
                  <c:v>-8.3840178534119902E-2</c:v>
                </c:pt>
                <c:pt idx="15568" formatCode="General">
                  <c:v>-0.105162203220311</c:v>
                </c:pt>
                <c:pt idx="15569" formatCode="General">
                  <c:v>-0.12548892199894199</c:v>
                </c:pt>
                <c:pt idx="15570" formatCode="General">
                  <c:v>-0.14230052813843</c:v>
                </c:pt>
                <c:pt idx="15571" formatCode="General">
                  <c:v>-0.15502595184460299</c:v>
                </c:pt>
                <c:pt idx="15572" formatCode="General">
                  <c:v>-0.163872219133672</c:v>
                </c:pt>
                <c:pt idx="15573" formatCode="General">
                  <c:v>-0.16874208883038799</c:v>
                </c:pt>
                <c:pt idx="15574" formatCode="General">
                  <c:v>-0.16944501898956199</c:v>
                </c:pt>
                <c:pt idx="15575" formatCode="General">
                  <c:v>-0.16574047708069201</c:v>
                </c:pt>
                <c:pt idx="15576" formatCode="General">
                  <c:v>-0.15748945489459801</c:v>
                </c:pt>
                <c:pt idx="15577" formatCode="General">
                  <c:v>-0.14508653995555501</c:v>
                </c:pt>
                <c:pt idx="15578" formatCode="General">
                  <c:v>-0.12954236354372001</c:v>
                </c:pt>
                <c:pt idx="15579" formatCode="General">
                  <c:v>-0.110916710931056</c:v>
                </c:pt>
                <c:pt idx="15580" formatCode="General">
                  <c:v>-8.9184742193458594E-2</c:v>
                </c:pt>
                <c:pt idx="15581" formatCode="General">
                  <c:v>-6.65944218413283E-2</c:v>
                </c:pt>
                <c:pt idx="15582" formatCode="General">
                  <c:v>-4.4798178710935103E-2</c:v>
                </c:pt>
                <c:pt idx="15583" formatCode="General">
                  <c:v>-2.41476027660774E-2</c:v>
                </c:pt>
                <c:pt idx="15584" formatCode="General">
                  <c:v>-4.5166365222266596E-3</c:v>
                </c:pt>
                <c:pt idx="15585" formatCode="General">
                  <c:v>1.4024195065440601E-2</c:v>
                </c:pt>
                <c:pt idx="15586" formatCode="General">
                  <c:v>3.02164538129574E-2</c:v>
                </c:pt>
                <c:pt idx="15587" formatCode="General">
                  <c:v>4.3179902338346197E-2</c:v>
                </c:pt>
                <c:pt idx="15588" formatCode="General">
                  <c:v>5.2565121683272598E-2</c:v>
                </c:pt>
                <c:pt idx="15589" formatCode="General">
                  <c:v>5.82658782569151E-2</c:v>
                </c:pt>
                <c:pt idx="15590" formatCode="General">
                  <c:v>6.15373542480716E-2</c:v>
                </c:pt>
                <c:pt idx="15591" formatCode="General">
                  <c:v>6.4326293852495303E-2</c:v>
                </c:pt>
                <c:pt idx="15592" formatCode="General">
                  <c:v>6.6814093810607905E-2</c:v>
                </c:pt>
                <c:pt idx="15593" formatCode="General">
                  <c:v>6.79291773389918E-2</c:v>
                </c:pt>
                <c:pt idx="15594" formatCode="General">
                  <c:v>6.7408394111995701E-2</c:v>
                </c:pt>
                <c:pt idx="15595" formatCode="General">
                  <c:v>6.5488152927075702E-2</c:v>
                </c:pt>
                <c:pt idx="15596" formatCode="General">
                  <c:v>6.2311728328331102E-2</c:v>
                </c:pt>
                <c:pt idx="15597" formatCode="General">
                  <c:v>5.8027178193443898E-2</c:v>
                </c:pt>
                <c:pt idx="15598" formatCode="General">
                  <c:v>5.1584923382260998E-2</c:v>
                </c:pt>
                <c:pt idx="15599" formatCode="General">
                  <c:v>4.2764659913226803E-2</c:v>
                </c:pt>
                <c:pt idx="15600" formatCode="General">
                  <c:v>3.3167624585914997E-2</c:v>
                </c:pt>
                <c:pt idx="15601" formatCode="General">
                  <c:v>2.4199879199838299E-2</c:v>
                </c:pt>
                <c:pt idx="15602" formatCode="General">
                  <c:v>1.5770440782678901E-2</c:v>
                </c:pt>
                <c:pt idx="15603" formatCode="General">
                  <c:v>6.8517218947604496E-3</c:v>
                </c:pt>
                <c:pt idx="15604" formatCode="General">
                  <c:v>-1.70005211216354E-3</c:v>
                </c:pt>
                <c:pt idx="15605" formatCode="General">
                  <c:v>-7.5135997046804201E-3</c:v>
                </c:pt>
                <c:pt idx="15606" formatCode="General">
                  <c:v>-9.4229138517526699E-3</c:v>
                </c:pt>
                <c:pt idx="15607" formatCode="General">
                  <c:v>-8.4212452101662897E-3</c:v>
                </c:pt>
                <c:pt idx="15608" formatCode="General">
                  <c:v>-5.3578130225950598E-3</c:v>
                </c:pt>
                <c:pt idx="15609" formatCode="General">
                  <c:v>-1.4264083743153601E-3</c:v>
                </c:pt>
                <c:pt idx="15610" formatCode="General">
                  <c:v>1.7226748969106499E-3</c:v>
                </c:pt>
                <c:pt idx="15611" formatCode="General">
                  <c:v>3.81702944286923E-3</c:v>
                </c:pt>
                <c:pt idx="15612" formatCode="General">
                  <c:v>5.2715618083090804E-3</c:v>
                </c:pt>
                <c:pt idx="15613" formatCode="General">
                  <c:v>6.92763118722992E-3</c:v>
                </c:pt>
                <c:pt idx="15614" formatCode="General">
                  <c:v>9.3234473743946406E-3</c:v>
                </c:pt>
                <c:pt idx="15615" formatCode="General">
                  <c:v>1.2423526574142901E-2</c:v>
                </c:pt>
                <c:pt idx="15616" formatCode="General">
                  <c:v>1.6136883328003102E-2</c:v>
                </c:pt>
                <c:pt idx="15617" formatCode="General">
                  <c:v>2.1086940717659899E-2</c:v>
                </c:pt>
                <c:pt idx="15618" formatCode="General">
                  <c:v>2.8084339844082502E-2</c:v>
                </c:pt>
                <c:pt idx="15619" formatCode="General">
                  <c:v>3.636658174705E-2</c:v>
                </c:pt>
                <c:pt idx="15620" formatCode="General">
                  <c:v>4.4136498592060099E-2</c:v>
                </c:pt>
                <c:pt idx="15621" formatCode="General">
                  <c:v>5.0561167750726298E-2</c:v>
                </c:pt>
                <c:pt idx="15622" formatCode="General">
                  <c:v>5.6024566709020701E-2</c:v>
                </c:pt>
                <c:pt idx="15623" formatCode="General">
                  <c:v>6.0198216922677399E-2</c:v>
                </c:pt>
                <c:pt idx="15624" formatCode="General">
                  <c:v>6.2121853073318703E-2</c:v>
                </c:pt>
                <c:pt idx="15625" formatCode="General">
                  <c:v>6.1645262369542597E-2</c:v>
                </c:pt>
                <c:pt idx="15626" formatCode="General">
                  <c:v>5.8592207744640301E-2</c:v>
                </c:pt>
                <c:pt idx="15627" formatCode="General">
                  <c:v>5.4283557925593202E-2</c:v>
                </c:pt>
                <c:pt idx="15628" formatCode="General">
                  <c:v>5.1216232896285199E-2</c:v>
                </c:pt>
                <c:pt idx="15629" formatCode="General">
                  <c:v>4.9559028581908499E-2</c:v>
                </c:pt>
                <c:pt idx="15630" formatCode="General">
                  <c:v>4.8085756658535199E-2</c:v>
                </c:pt>
                <c:pt idx="15631" formatCode="General">
                  <c:v>4.5591936651201197E-2</c:v>
                </c:pt>
                <c:pt idx="15632" formatCode="General">
                  <c:v>4.1865478593850203E-2</c:v>
                </c:pt>
                <c:pt idx="15633" formatCode="General">
                  <c:v>3.7185595001950497E-2</c:v>
                </c:pt>
                <c:pt idx="15634" formatCode="General">
                  <c:v>3.0415918722177301E-2</c:v>
                </c:pt>
                <c:pt idx="15635" formatCode="General">
                  <c:v>2.16694987352072E-2</c:v>
                </c:pt>
                <c:pt idx="15636" formatCode="General">
                  <c:v>1.2502818820665699E-2</c:v>
                </c:pt>
                <c:pt idx="15637" formatCode="General">
                  <c:v>2.7628629007821499E-3</c:v>
                </c:pt>
                <c:pt idx="15638" formatCode="General">
                  <c:v>-7.4201382649305399E-3</c:v>
                </c:pt>
                <c:pt idx="15639" formatCode="General">
                  <c:v>-1.5910152348906598E-2</c:v>
                </c:pt>
                <c:pt idx="15640" formatCode="General">
                  <c:v>-2.25316223850399E-2</c:v>
                </c:pt>
                <c:pt idx="15641" formatCode="General">
                  <c:v>-2.93442708081144E-2</c:v>
                </c:pt>
                <c:pt idx="15642" formatCode="General">
                  <c:v>-3.6238053193990503E-2</c:v>
                </c:pt>
                <c:pt idx="15643" formatCode="General">
                  <c:v>-4.2233674085112603E-2</c:v>
                </c:pt>
                <c:pt idx="15644" formatCode="General">
                  <c:v>-4.7442200462080801E-2</c:v>
                </c:pt>
                <c:pt idx="15645" formatCode="General">
                  <c:v>-5.1462084916955801E-2</c:v>
                </c:pt>
                <c:pt idx="15646" formatCode="General">
                  <c:v>-5.3567754649602103E-2</c:v>
                </c:pt>
                <c:pt idx="15647" formatCode="General">
                  <c:v>-5.38493528081148E-2</c:v>
                </c:pt>
                <c:pt idx="15648" formatCode="General">
                  <c:v>-5.3052426577331599E-2</c:v>
                </c:pt>
                <c:pt idx="15649" formatCode="General">
                  <c:v>-5.1935541207500498E-2</c:v>
                </c:pt>
                <c:pt idx="15650" formatCode="General">
                  <c:v>-5.0590063176999503E-2</c:v>
                </c:pt>
                <c:pt idx="15651" formatCode="General">
                  <c:v>-4.7560977575512003E-2</c:v>
                </c:pt>
                <c:pt idx="15652" formatCode="General">
                  <c:v>-4.1780054839577502E-2</c:v>
                </c:pt>
                <c:pt idx="15653" formatCode="General">
                  <c:v>-3.4064062909516801E-2</c:v>
                </c:pt>
                <c:pt idx="15654" formatCode="General">
                  <c:v>-2.5634653199748499E-2</c:v>
                </c:pt>
                <c:pt idx="15655" formatCode="General">
                  <c:v>-1.69164575995157E-2</c:v>
                </c:pt>
                <c:pt idx="15656" formatCode="General">
                  <c:v>-8.2931177575745994E-3</c:v>
                </c:pt>
                <c:pt idx="15657" formatCode="General">
                  <c:v>-1.28496316410955E-3</c:v>
                </c:pt>
                <c:pt idx="15658" formatCode="General">
                  <c:v>3.5516777785265302E-3</c:v>
                </c:pt>
                <c:pt idx="15659" formatCode="General">
                  <c:v>7.8474397284476003E-3</c:v>
                </c:pt>
                <c:pt idx="15660" formatCode="General">
                  <c:v>1.25359719858725E-2</c:v>
                </c:pt>
                <c:pt idx="15661" formatCode="General">
                  <c:v>1.7250526194887199E-2</c:v>
                </c:pt>
                <c:pt idx="15662" formatCode="General">
                  <c:v>2.10874169264736E-2</c:v>
                </c:pt>
                <c:pt idx="15663" formatCode="General">
                  <c:v>2.3207845944081502E-2</c:v>
                </c:pt>
                <c:pt idx="15664" formatCode="General">
                  <c:v>2.4162372579124899E-2</c:v>
                </c:pt>
                <c:pt idx="15665" formatCode="General">
                  <c:v>2.4490384078594701E-2</c:v>
                </c:pt>
                <c:pt idx="15666" formatCode="General">
                  <c:v>2.41581017168974E-2</c:v>
                </c:pt>
                <c:pt idx="15667" formatCode="General">
                  <c:v>2.26667320451635E-2</c:v>
                </c:pt>
                <c:pt idx="15668" formatCode="General">
                  <c:v>1.92853176000813E-2</c:v>
                </c:pt>
                <c:pt idx="15669" formatCode="General">
                  <c:v>1.43818396642555E-2</c:v>
                </c:pt>
                <c:pt idx="15670" formatCode="General">
                  <c:v>8.4574956551172597E-3</c:v>
                </c:pt>
                <c:pt idx="15671" formatCode="General">
                  <c:v>1.87521476809191E-3</c:v>
                </c:pt>
                <c:pt idx="15672" formatCode="General">
                  <c:v>-4.5435767380191802E-3</c:v>
                </c:pt>
                <c:pt idx="15673" formatCode="General">
                  <c:v>-1.06845253715105E-2</c:v>
                </c:pt>
                <c:pt idx="15674" formatCode="General">
                  <c:v>-1.6398430458617799E-2</c:v>
                </c:pt>
                <c:pt idx="15675" formatCode="General">
                  <c:v>-2.1517630033424301E-2</c:v>
                </c:pt>
                <c:pt idx="15676" formatCode="General">
                  <c:v>-2.66966232718166E-2</c:v>
                </c:pt>
                <c:pt idx="15677" formatCode="General">
                  <c:v>-3.1091458232714898E-2</c:v>
                </c:pt>
                <c:pt idx="15678" formatCode="General">
                  <c:v>-3.3580906456192501E-2</c:v>
                </c:pt>
                <c:pt idx="15679" formatCode="General">
                  <c:v>-3.4216872781302303E-2</c:v>
                </c:pt>
                <c:pt idx="15680" formatCode="General">
                  <c:v>-3.3468597871419002E-2</c:v>
                </c:pt>
                <c:pt idx="15681" formatCode="General">
                  <c:v>-3.1779768328660002E-2</c:v>
                </c:pt>
                <c:pt idx="15682" formatCode="General">
                  <c:v>-2.9718269035702599E-2</c:v>
                </c:pt>
                <c:pt idx="15683" formatCode="General">
                  <c:v>-2.76759698665743E-2</c:v>
                </c:pt>
                <c:pt idx="15684" formatCode="General">
                  <c:v>-2.5476769913380101E-2</c:v>
                </c:pt>
                <c:pt idx="15685" formatCode="General">
                  <c:v>-2.3726389328885801E-2</c:v>
                </c:pt>
                <c:pt idx="15686" formatCode="General">
                  <c:v>-2.2214549679046802E-2</c:v>
                </c:pt>
                <c:pt idx="15687" formatCode="General">
                  <c:v>-1.9746376080737899E-2</c:v>
                </c:pt>
                <c:pt idx="15688" formatCode="General">
                  <c:v>-1.6213846766165399E-2</c:v>
                </c:pt>
                <c:pt idx="15689" formatCode="General">
                  <c:v>-1.20964883765697E-2</c:v>
                </c:pt>
                <c:pt idx="15690" formatCode="General">
                  <c:v>-7.1243416460407697E-3</c:v>
                </c:pt>
                <c:pt idx="15691" formatCode="General">
                  <c:v>-5.6701096904787196E-4</c:v>
                </c:pt>
                <c:pt idx="15692" formatCode="General">
                  <c:v>7.1689248819426501E-3</c:v>
                </c:pt>
                <c:pt idx="15693" formatCode="General">
                  <c:v>1.55556606929616E-2</c:v>
                </c:pt>
                <c:pt idx="15694" formatCode="General">
                  <c:v>2.4227459988918499E-2</c:v>
                </c:pt>
                <c:pt idx="15695" formatCode="General">
                  <c:v>3.3332624984907702E-2</c:v>
                </c:pt>
                <c:pt idx="15696" formatCode="General">
                  <c:v>4.2418462794433801E-2</c:v>
                </c:pt>
                <c:pt idx="15697" formatCode="General">
                  <c:v>5.0097224660302399E-2</c:v>
                </c:pt>
                <c:pt idx="15698" formatCode="General">
                  <c:v>5.6733418952374E-2</c:v>
                </c:pt>
                <c:pt idx="15699" formatCode="General">
                  <c:v>6.25333591629786E-2</c:v>
                </c:pt>
                <c:pt idx="15700" formatCode="General">
                  <c:v>6.7043405788067403E-2</c:v>
                </c:pt>
                <c:pt idx="15701" formatCode="General">
                  <c:v>6.9319655581532399E-2</c:v>
                </c:pt>
                <c:pt idx="15702" formatCode="General">
                  <c:v>6.9125551454826004E-2</c:v>
                </c:pt>
                <c:pt idx="15703" formatCode="General">
                  <c:v>6.6907568288271504E-2</c:v>
                </c:pt>
                <c:pt idx="15704" formatCode="General">
                  <c:v>6.2485962875711197E-2</c:v>
                </c:pt>
                <c:pt idx="15705" formatCode="General">
                  <c:v>5.61769939131E-2</c:v>
                </c:pt>
                <c:pt idx="15706" formatCode="General">
                  <c:v>4.8213948182040701E-2</c:v>
                </c:pt>
                <c:pt idx="15707" formatCode="General">
                  <c:v>3.7644367456246199E-2</c:v>
                </c:pt>
                <c:pt idx="15708" formatCode="General">
                  <c:v>2.44911967548169E-2</c:v>
                </c:pt>
                <c:pt idx="15709" formatCode="General">
                  <c:v>1.0611809177430201E-2</c:v>
                </c:pt>
                <c:pt idx="15710" formatCode="General">
                  <c:v>-3.3583391221510602E-3</c:v>
                </c:pt>
                <c:pt idx="15711" formatCode="General">
                  <c:v>-1.6538121191651999E-2</c:v>
                </c:pt>
                <c:pt idx="15712" formatCode="General">
                  <c:v>-2.7650110950495001E-2</c:v>
                </c:pt>
                <c:pt idx="15713" formatCode="General">
                  <c:v>-3.6261158241542503E-2</c:v>
                </c:pt>
                <c:pt idx="15714" formatCode="General">
                  <c:v>-4.1899547630774699E-2</c:v>
                </c:pt>
                <c:pt idx="15715" formatCode="General">
                  <c:v>-4.44175974678419E-2</c:v>
                </c:pt>
                <c:pt idx="15716" formatCode="General">
                  <c:v>-4.5078103079517498E-2</c:v>
                </c:pt>
                <c:pt idx="15717" formatCode="General">
                  <c:v>-4.4534703353638697E-2</c:v>
                </c:pt>
                <c:pt idx="15718" formatCode="General">
                  <c:v>-4.1051678655761301E-2</c:v>
                </c:pt>
                <c:pt idx="15719" formatCode="General">
                  <c:v>-3.48113403868529E-2</c:v>
                </c:pt>
                <c:pt idx="15720" formatCode="General">
                  <c:v>-2.7837236770581201E-2</c:v>
                </c:pt>
                <c:pt idx="15721" formatCode="General">
                  <c:v>-2.1275715935066799E-2</c:v>
                </c:pt>
                <c:pt idx="15722" formatCode="General">
                  <c:v>-1.4873036189246101E-2</c:v>
                </c:pt>
                <c:pt idx="15723" formatCode="General">
                  <c:v>-7.4029545977603497E-3</c:v>
                </c:pt>
                <c:pt idx="15724" formatCode="General">
                  <c:v>1.15929850932898E-3</c:v>
                </c:pt>
                <c:pt idx="15725" formatCode="General">
                  <c:v>9.7706298428179104E-3</c:v>
                </c:pt>
                <c:pt idx="15726" formatCode="General">
                  <c:v>1.7508592602318001E-2</c:v>
                </c:pt>
                <c:pt idx="15727" formatCode="General">
                  <c:v>2.36550573436318E-2</c:v>
                </c:pt>
                <c:pt idx="15728" formatCode="General">
                  <c:v>2.7467671371329699E-2</c:v>
                </c:pt>
                <c:pt idx="15729" formatCode="General">
                  <c:v>2.81192365470588E-2</c:v>
                </c:pt>
                <c:pt idx="15730" formatCode="General">
                  <c:v>2.4793470566054899E-2</c:v>
                </c:pt>
                <c:pt idx="15731" formatCode="General">
                  <c:v>1.7844522301558099E-2</c:v>
                </c:pt>
                <c:pt idx="15732" formatCode="General">
                  <c:v>8.8405543748672107E-3</c:v>
                </c:pt>
                <c:pt idx="15733" formatCode="General">
                  <c:v>-1.5976636122695901E-3</c:v>
                </c:pt>
                <c:pt idx="15734" formatCode="General">
                  <c:v>-1.26272824288445E-2</c:v>
                </c:pt>
                <c:pt idx="15735" formatCode="General">
                  <c:v>-2.26326357958768E-2</c:v>
                </c:pt>
                <c:pt idx="15736" formatCode="General">
                  <c:v>-3.09782421778621E-2</c:v>
                </c:pt>
                <c:pt idx="15737" formatCode="General">
                  <c:v>-3.7507131785818201E-2</c:v>
                </c:pt>
                <c:pt idx="15738" formatCode="General">
                  <c:v>-4.1589166960258703E-2</c:v>
                </c:pt>
                <c:pt idx="15739" formatCode="General">
                  <c:v>-4.2595876402080998E-2</c:v>
                </c:pt>
                <c:pt idx="15740" formatCode="General">
                  <c:v>-4.2052189631433298E-2</c:v>
                </c:pt>
                <c:pt idx="15741" formatCode="General">
                  <c:v>-4.1646658458026002E-2</c:v>
                </c:pt>
                <c:pt idx="15742" formatCode="General">
                  <c:v>-4.1431945744136701E-2</c:v>
                </c:pt>
                <c:pt idx="15743" formatCode="General">
                  <c:v>-4.0248602332311298E-2</c:v>
                </c:pt>
                <c:pt idx="15744" formatCode="General">
                  <c:v>-3.6775387393326503E-2</c:v>
                </c:pt>
                <c:pt idx="15745" formatCode="General">
                  <c:v>-3.1950257682744003E-2</c:v>
                </c:pt>
                <c:pt idx="15746" formatCode="General">
                  <c:v>-2.72254773350631E-2</c:v>
                </c:pt>
                <c:pt idx="15747" formatCode="General">
                  <c:v>-2.2462628409800098E-2</c:v>
                </c:pt>
                <c:pt idx="15748" formatCode="General">
                  <c:v>-1.6611965243314E-2</c:v>
                </c:pt>
                <c:pt idx="15749" formatCode="General">
                  <c:v>-9.4816415453162599E-3</c:v>
                </c:pt>
                <c:pt idx="15750" formatCode="General">
                  <c:v>-1.9608789665787499E-3</c:v>
                </c:pt>
                <c:pt idx="15751" formatCode="General">
                  <c:v>5.7977049411628402E-3</c:v>
                </c:pt>
                <c:pt idx="15752" formatCode="General">
                  <c:v>1.42820219685413E-2</c:v>
                </c:pt>
                <c:pt idx="15753" formatCode="General">
                  <c:v>2.2125458953487099E-2</c:v>
                </c:pt>
                <c:pt idx="15754" formatCode="General">
                  <c:v>2.7466287590895502E-2</c:v>
                </c:pt>
                <c:pt idx="15755" formatCode="General">
                  <c:v>3.1112294580628301E-2</c:v>
                </c:pt>
                <c:pt idx="15756" formatCode="General">
                  <c:v>3.4399148278475698E-2</c:v>
                </c:pt>
                <c:pt idx="15757" formatCode="General">
                  <c:v>3.7225504839193999E-2</c:v>
                </c:pt>
                <c:pt idx="15758" formatCode="General">
                  <c:v>3.8943266428925802E-2</c:v>
                </c:pt>
                <c:pt idx="15759" formatCode="General">
                  <c:v>4.0337828395704399E-2</c:v>
                </c:pt>
                <c:pt idx="15760" formatCode="General">
                  <c:v>4.29323021510827E-2</c:v>
                </c:pt>
                <c:pt idx="15761" formatCode="General">
                  <c:v>4.6561580029228299E-2</c:v>
                </c:pt>
                <c:pt idx="15762" formatCode="General">
                  <c:v>5.0514118031858499E-2</c:v>
                </c:pt>
                <c:pt idx="15763" formatCode="General">
                  <c:v>5.36620094243591E-2</c:v>
                </c:pt>
                <c:pt idx="15764" formatCode="General">
                  <c:v>5.5338810154569998E-2</c:v>
                </c:pt>
                <c:pt idx="15765" formatCode="General">
                  <c:v>5.5585102743418401E-2</c:v>
                </c:pt>
                <c:pt idx="15766" formatCode="General">
                  <c:v>5.3005993691859501E-2</c:v>
                </c:pt>
                <c:pt idx="15767" formatCode="General">
                  <c:v>4.6080888891415303E-2</c:v>
                </c:pt>
                <c:pt idx="15768" formatCode="General">
                  <c:v>3.4693597051310997E-2</c:v>
                </c:pt>
                <c:pt idx="15769" formatCode="General">
                  <c:v>1.9419485735460301E-2</c:v>
                </c:pt>
                <c:pt idx="15770" formatCode="General">
                  <c:v>1.5959991911691201E-3</c:v>
                </c:pt>
                <c:pt idx="15771" formatCode="General">
                  <c:v>-1.6635837190920901E-2</c:v>
                </c:pt>
                <c:pt idx="15772" formatCode="General">
                  <c:v>-3.3408250345022497E-2</c:v>
                </c:pt>
                <c:pt idx="15773" formatCode="General">
                  <c:v>-4.8819161082490098E-2</c:v>
                </c:pt>
                <c:pt idx="15774" formatCode="General">
                  <c:v>-6.3250039350489007E-2</c:v>
                </c:pt>
                <c:pt idx="15775" formatCode="General">
                  <c:v>-7.6827989452122394E-2</c:v>
                </c:pt>
                <c:pt idx="15776" formatCode="General">
                  <c:v>-8.9176679701827896E-2</c:v>
                </c:pt>
                <c:pt idx="15777" formatCode="General">
                  <c:v>-9.7950734118021396E-2</c:v>
                </c:pt>
                <c:pt idx="15778" formatCode="General">
                  <c:v>-0.102990351563768</c:v>
                </c:pt>
                <c:pt idx="15779" formatCode="General">
                  <c:v>-0.105479661294892</c:v>
                </c:pt>
                <c:pt idx="15780" formatCode="General">
                  <c:v>-0.105301844015964</c:v>
                </c:pt>
                <c:pt idx="15781" formatCode="General">
                  <c:v>-0.102481634681093</c:v>
                </c:pt>
                <c:pt idx="15782" formatCode="General">
                  <c:v>-9.7453328997779295E-2</c:v>
                </c:pt>
                <c:pt idx="15783" formatCode="General">
                  <c:v>-9.0512343456726194E-2</c:v>
                </c:pt>
                <c:pt idx="15784" formatCode="General">
                  <c:v>-8.1893556752761498E-2</c:v>
                </c:pt>
                <c:pt idx="15785" formatCode="General">
                  <c:v>-7.2180775948345002E-2</c:v>
                </c:pt>
                <c:pt idx="15786" formatCode="General">
                  <c:v>-6.1766378603962897E-2</c:v>
                </c:pt>
                <c:pt idx="15787" formatCode="General">
                  <c:v>-5.0994938269428698E-2</c:v>
                </c:pt>
                <c:pt idx="15788" formatCode="General">
                  <c:v>-3.9546128034481001E-2</c:v>
                </c:pt>
                <c:pt idx="15789" formatCode="General">
                  <c:v>-2.6864164421212401E-2</c:v>
                </c:pt>
                <c:pt idx="15790" formatCode="General">
                  <c:v>-1.3117872746419399E-2</c:v>
                </c:pt>
                <c:pt idx="15791" formatCode="General">
                  <c:v>1.40119804516653E-3</c:v>
                </c:pt>
                <c:pt idx="15792" formatCode="General">
                  <c:v>1.5944112823857E-2</c:v>
                </c:pt>
                <c:pt idx="15793" formatCode="General">
                  <c:v>2.9844215964547199E-2</c:v>
                </c:pt>
                <c:pt idx="15794" formatCode="General">
                  <c:v>4.2979031013601503E-2</c:v>
                </c:pt>
                <c:pt idx="15795" formatCode="General">
                  <c:v>5.46685708351837E-2</c:v>
                </c:pt>
                <c:pt idx="15796" formatCode="General">
                  <c:v>6.4383960844860796E-2</c:v>
                </c:pt>
                <c:pt idx="15797" formatCode="General">
                  <c:v>7.2516182507740196E-2</c:v>
                </c:pt>
                <c:pt idx="15798" formatCode="General">
                  <c:v>7.92980866588711E-2</c:v>
                </c:pt>
                <c:pt idx="15799" formatCode="General">
                  <c:v>8.4039845686530903E-2</c:v>
                </c:pt>
                <c:pt idx="15800" formatCode="General">
                  <c:v>8.6638176969262903E-2</c:v>
                </c:pt>
                <c:pt idx="15801" formatCode="General">
                  <c:v>8.7548536403201593E-2</c:v>
                </c:pt>
                <c:pt idx="15802" formatCode="General">
                  <c:v>8.6323611300982206E-2</c:v>
                </c:pt>
                <c:pt idx="15803" formatCode="General">
                  <c:v>8.2507070951519296E-2</c:v>
                </c:pt>
                <c:pt idx="15804" formatCode="General">
                  <c:v>7.6189419628171301E-2</c:v>
                </c:pt>
                <c:pt idx="15805" formatCode="General">
                  <c:v>6.7555636729308796E-2</c:v>
                </c:pt>
                <c:pt idx="15806" formatCode="General">
                  <c:v>5.7300938518397897E-2</c:v>
                </c:pt>
                <c:pt idx="15807" formatCode="General">
                  <c:v>4.6611751781636297E-2</c:v>
                </c:pt>
                <c:pt idx="15808" formatCode="General">
                  <c:v>3.6321611836035599E-2</c:v>
                </c:pt>
                <c:pt idx="15809" formatCode="General">
                  <c:v>2.73038047639357E-2</c:v>
                </c:pt>
                <c:pt idx="15810" formatCode="General">
                  <c:v>2.0935353657336501E-2</c:v>
                </c:pt>
                <c:pt idx="15811" formatCode="General">
                  <c:v>1.7367314415181401E-2</c:v>
                </c:pt>
                <c:pt idx="15812" formatCode="General">
                  <c:v>1.4445553650785E-2</c:v>
                </c:pt>
                <c:pt idx="15813" formatCode="General">
                  <c:v>1.13789479265356E-2</c:v>
                </c:pt>
                <c:pt idx="15814" formatCode="General">
                  <c:v>8.8804674205539297E-3</c:v>
                </c:pt>
                <c:pt idx="15815" formatCode="General">
                  <c:v>6.9396574818266802E-3</c:v>
                </c:pt>
                <c:pt idx="15816" formatCode="General">
                  <c:v>5.0911262289267799E-3</c:v>
                </c:pt>
                <c:pt idx="15817" formatCode="General">
                  <c:v>3.2397253298381001E-3</c:v>
                </c:pt>
                <c:pt idx="15818" formatCode="General">
                  <c:v>2.01923808855128E-3</c:v>
                </c:pt>
                <c:pt idx="15819" formatCode="General">
                  <c:v>2.0864357597654001E-3</c:v>
                </c:pt>
                <c:pt idx="15820" formatCode="General">
                  <c:v>2.7884108572916698E-3</c:v>
                </c:pt>
                <c:pt idx="15821" formatCode="General">
                  <c:v>4.0893306498714296E-3</c:v>
                </c:pt>
                <c:pt idx="15822" formatCode="General">
                  <c:v>7.08223658796672E-3</c:v>
                </c:pt>
                <c:pt idx="15823" formatCode="General">
                  <c:v>1.21794577873637E-2</c:v>
                </c:pt>
                <c:pt idx="15824" formatCode="General">
                  <c:v>1.8256229826965498E-2</c:v>
                </c:pt>
                <c:pt idx="15825" formatCode="General">
                  <c:v>2.4080081099014002E-2</c:v>
                </c:pt>
                <c:pt idx="15826" formatCode="General">
                  <c:v>3.06515092965127E-2</c:v>
                </c:pt>
                <c:pt idx="15827" formatCode="General">
                  <c:v>3.7986130149145002E-2</c:v>
                </c:pt>
                <c:pt idx="15828" formatCode="General">
                  <c:v>4.4413387136807002E-2</c:v>
                </c:pt>
                <c:pt idx="15829" formatCode="General">
                  <c:v>4.9536839721995699E-2</c:v>
                </c:pt>
                <c:pt idx="15830" formatCode="General">
                  <c:v>5.2775482975596998E-2</c:v>
                </c:pt>
                <c:pt idx="15831" formatCode="General">
                  <c:v>5.3242434390859801E-2</c:v>
                </c:pt>
                <c:pt idx="15832" formatCode="General">
                  <c:v>5.1380950480582097E-2</c:v>
                </c:pt>
                <c:pt idx="15833" formatCode="General">
                  <c:v>4.74742417205265E-2</c:v>
                </c:pt>
                <c:pt idx="15834" formatCode="General">
                  <c:v>4.1862726887944401E-2</c:v>
                </c:pt>
                <c:pt idx="15835" formatCode="General">
                  <c:v>3.5638705366503799E-2</c:v>
                </c:pt>
                <c:pt idx="15836" formatCode="General">
                  <c:v>2.8940834317014101E-2</c:v>
                </c:pt>
                <c:pt idx="15837" formatCode="General">
                  <c:v>2.1065355186422299E-2</c:v>
                </c:pt>
                <c:pt idx="15838" formatCode="General">
                  <c:v>1.19991029307888E-2</c:v>
                </c:pt>
                <c:pt idx="15839" formatCode="General">
                  <c:v>2.1810782889575301E-3</c:v>
                </c:pt>
                <c:pt idx="15840" formatCode="General">
                  <c:v>-6.9019575830475896E-3</c:v>
                </c:pt>
                <c:pt idx="15841" formatCode="General">
                  <c:v>-1.4484787953685499E-2</c:v>
                </c:pt>
                <c:pt idx="15842" formatCode="General">
                  <c:v>-2.1355771037926501E-2</c:v>
                </c:pt>
                <c:pt idx="15843" formatCode="General">
                  <c:v>-2.7754327247347499E-2</c:v>
                </c:pt>
                <c:pt idx="15844" formatCode="General">
                  <c:v>-3.31555820324154E-2</c:v>
                </c:pt>
                <c:pt idx="15845" formatCode="General">
                  <c:v>-3.8582266345023902E-2</c:v>
                </c:pt>
                <c:pt idx="15846" formatCode="General">
                  <c:v>-4.48662949851747E-2</c:v>
                </c:pt>
                <c:pt idx="15847" formatCode="General">
                  <c:v>-5.1292072564517802E-2</c:v>
                </c:pt>
                <c:pt idx="15848" formatCode="General">
                  <c:v>-5.7424318199849597E-2</c:v>
                </c:pt>
                <c:pt idx="15849" formatCode="General">
                  <c:v>-6.2984952588650805E-2</c:v>
                </c:pt>
                <c:pt idx="15850" formatCode="General">
                  <c:v>-6.8107190761138206E-2</c:v>
                </c:pt>
                <c:pt idx="15851" formatCode="General">
                  <c:v>-7.1939158019091204E-2</c:v>
                </c:pt>
                <c:pt idx="15852" formatCode="General">
                  <c:v>-7.3649972569979405E-2</c:v>
                </c:pt>
                <c:pt idx="15853" formatCode="General">
                  <c:v>-7.3414172000476202E-2</c:v>
                </c:pt>
                <c:pt idx="15854" formatCode="General">
                  <c:v>-7.1454139222817903E-2</c:v>
                </c:pt>
                <c:pt idx="15855" formatCode="General">
                  <c:v>-6.7673885105185294E-2</c:v>
                </c:pt>
                <c:pt idx="15856" formatCode="General">
                  <c:v>-6.2334191898131303E-2</c:v>
                </c:pt>
                <c:pt idx="15857" formatCode="General">
                  <c:v>-5.5466013774678698E-2</c:v>
                </c:pt>
                <c:pt idx="15858" formatCode="General">
                  <c:v>-4.6225596347213897E-2</c:v>
                </c:pt>
                <c:pt idx="15859" formatCode="General">
                  <c:v>-3.5706189352548802E-2</c:v>
                </c:pt>
                <c:pt idx="15860" formatCode="General">
                  <c:v>-2.5609534116149999E-2</c:v>
                </c:pt>
                <c:pt idx="15861" formatCode="General">
                  <c:v>-1.6336972098295401E-2</c:v>
                </c:pt>
                <c:pt idx="15862" formatCode="General">
                  <c:v>-8.4264034383322601E-3</c:v>
                </c:pt>
                <c:pt idx="15863" formatCode="General">
                  <c:v>-2.16092830190431E-3</c:v>
                </c:pt>
                <c:pt idx="15864" formatCode="General">
                  <c:v>2.7590971254213901E-3</c:v>
                </c:pt>
                <c:pt idx="15865" formatCode="General">
                  <c:v>6.6902320856838801E-3</c:v>
                </c:pt>
                <c:pt idx="15866" formatCode="General">
                  <c:v>9.4028558242530806E-3</c:v>
                </c:pt>
                <c:pt idx="15867" formatCode="General">
                  <c:v>1.13839068410345E-2</c:v>
                </c:pt>
                <c:pt idx="15868" formatCode="General">
                  <c:v>1.40070121866794E-2</c:v>
                </c:pt>
                <c:pt idx="15869" formatCode="General">
                  <c:v>1.7317056937203999E-2</c:v>
                </c:pt>
                <c:pt idx="15870" formatCode="General">
                  <c:v>2.06723322861424E-2</c:v>
                </c:pt>
                <c:pt idx="15871" formatCode="General">
                  <c:v>2.3430742049311198E-2</c:v>
                </c:pt>
                <c:pt idx="15872" formatCode="General">
                  <c:v>2.5562896548647698E-2</c:v>
                </c:pt>
                <c:pt idx="15873" formatCode="General">
                  <c:v>2.72807948513051E-2</c:v>
                </c:pt>
                <c:pt idx="15874" formatCode="General">
                  <c:v>2.8159473248655101E-2</c:v>
                </c:pt>
                <c:pt idx="15875" formatCode="General">
                  <c:v>2.78236966165465E-2</c:v>
                </c:pt>
                <c:pt idx="15876" formatCode="General">
                  <c:v>2.6117069042095101E-2</c:v>
                </c:pt>
                <c:pt idx="15877" formatCode="General">
                  <c:v>2.3075592132035298E-2</c:v>
                </c:pt>
                <c:pt idx="15878" formatCode="General">
                  <c:v>1.8911378543376101E-2</c:v>
                </c:pt>
                <c:pt idx="15879" formatCode="General">
                  <c:v>1.3937914488741199E-2</c:v>
                </c:pt>
                <c:pt idx="15880" formatCode="General">
                  <c:v>9.0901690743320808E-3</c:v>
                </c:pt>
                <c:pt idx="15881" formatCode="General">
                  <c:v>5.0139220559543597E-3</c:v>
                </c:pt>
                <c:pt idx="15882" formatCode="General">
                  <c:v>1.0332243354955199E-3</c:v>
                </c:pt>
                <c:pt idx="15883" formatCode="General">
                  <c:v>-3.84821931315678E-3</c:v>
                </c:pt>
                <c:pt idx="15884" formatCode="General">
                  <c:v>-9.2419908587532597E-3</c:v>
                </c:pt>
                <c:pt idx="15885" formatCode="General">
                  <c:v>-1.4588827551473499E-2</c:v>
                </c:pt>
                <c:pt idx="15886" formatCode="General">
                  <c:v>-1.9582421547289099E-2</c:v>
                </c:pt>
                <c:pt idx="15887" formatCode="General">
                  <c:v>-2.42816349376207E-2</c:v>
                </c:pt>
                <c:pt idx="15888" formatCode="General">
                  <c:v>-2.91557606015918E-2</c:v>
                </c:pt>
                <c:pt idx="15889" formatCode="General">
                  <c:v>-3.3205296681913798E-2</c:v>
                </c:pt>
                <c:pt idx="15890" formatCode="General">
                  <c:v>-3.58467410165196E-2</c:v>
                </c:pt>
                <c:pt idx="15891" formatCode="General">
                  <c:v>-3.7289604565438797E-2</c:v>
                </c:pt>
                <c:pt idx="15892" formatCode="General">
                  <c:v>-3.6812754798441698E-2</c:v>
                </c:pt>
                <c:pt idx="15893" formatCode="General">
                  <c:v>-3.4070885992386897E-2</c:v>
                </c:pt>
                <c:pt idx="15894" formatCode="General">
                  <c:v>-2.9654215978437801E-2</c:v>
                </c:pt>
                <c:pt idx="15895" formatCode="General">
                  <c:v>-2.4845074246137799E-2</c:v>
                </c:pt>
                <c:pt idx="15896" formatCode="General">
                  <c:v>-2.08007490437437E-2</c:v>
                </c:pt>
                <c:pt idx="15897" formatCode="General">
                  <c:v>-1.79773812754567E-2</c:v>
                </c:pt>
                <c:pt idx="15898" formatCode="General">
                  <c:v>-1.6639450770309601E-2</c:v>
                </c:pt>
                <c:pt idx="15899" formatCode="General">
                  <c:v>-1.7065119908145202E-2</c:v>
                </c:pt>
                <c:pt idx="15900" formatCode="General">
                  <c:v>-2.04201086058814E-2</c:v>
                </c:pt>
                <c:pt idx="15901" formatCode="General">
                  <c:v>-2.6815583100313099E-2</c:v>
                </c:pt>
                <c:pt idx="15902" formatCode="General">
                  <c:v>-3.4445871925695003E-2</c:v>
                </c:pt>
                <c:pt idx="15903" formatCode="General">
                  <c:v>-4.1594126526202903E-2</c:v>
                </c:pt>
                <c:pt idx="15904" formatCode="General">
                  <c:v>-4.7076733730486299E-2</c:v>
                </c:pt>
                <c:pt idx="15905" formatCode="General">
                  <c:v>-5.1914967312770899E-2</c:v>
                </c:pt>
                <c:pt idx="15906" formatCode="General">
                  <c:v>-5.7515561116743802E-2</c:v>
                </c:pt>
                <c:pt idx="15907" formatCode="General">
                  <c:v>-6.2773700300017998E-2</c:v>
                </c:pt>
                <c:pt idx="15908" formatCode="General">
                  <c:v>-6.6305236081815697E-2</c:v>
                </c:pt>
                <c:pt idx="15909" formatCode="General">
                  <c:v>-6.7681449479529102E-2</c:v>
                </c:pt>
                <c:pt idx="15910" formatCode="General">
                  <c:v>-6.7234920012065796E-2</c:v>
                </c:pt>
                <c:pt idx="15911" formatCode="General">
                  <c:v>-6.5147458398226804E-2</c:v>
                </c:pt>
                <c:pt idx="15912" formatCode="General">
                  <c:v>-6.1011803273784498E-2</c:v>
                </c:pt>
                <c:pt idx="15913" formatCode="General">
                  <c:v>-5.4875599172071299E-2</c:v>
                </c:pt>
                <c:pt idx="15914" formatCode="General">
                  <c:v>-4.7292814818913301E-2</c:v>
                </c:pt>
                <c:pt idx="15915" formatCode="General">
                  <c:v>-3.8515835560239201E-2</c:v>
                </c:pt>
                <c:pt idx="15916" formatCode="General">
                  <c:v>-2.7962083582984201E-2</c:v>
                </c:pt>
                <c:pt idx="15917" formatCode="General">
                  <c:v>-1.5780391867443101E-2</c:v>
                </c:pt>
                <c:pt idx="15918" formatCode="General">
                  <c:v>-3.0370082353576799E-3</c:v>
                </c:pt>
                <c:pt idx="15919" formatCode="General">
                  <c:v>9.4907342487047103E-3</c:v>
                </c:pt>
                <c:pt idx="15920" formatCode="General">
                  <c:v>2.1224608890139399E-2</c:v>
                </c:pt>
                <c:pt idx="15921" formatCode="General">
                  <c:v>3.1799701454330101E-2</c:v>
                </c:pt>
                <c:pt idx="15922" formatCode="General">
                  <c:v>4.10304653358173E-2</c:v>
                </c:pt>
                <c:pt idx="15923" formatCode="General">
                  <c:v>4.9572724494882398E-2</c:v>
                </c:pt>
                <c:pt idx="15924" formatCode="General">
                  <c:v>5.7834310334380599E-2</c:v>
                </c:pt>
                <c:pt idx="15925" formatCode="General">
                  <c:v>6.5577829452258596E-2</c:v>
                </c:pt>
                <c:pt idx="15926" formatCode="General">
                  <c:v>7.26892236469346E-2</c:v>
                </c:pt>
                <c:pt idx="15927" formatCode="General">
                  <c:v>7.7301110562516498E-2</c:v>
                </c:pt>
                <c:pt idx="15928" formatCode="General">
                  <c:v>7.8060665917971395E-2</c:v>
                </c:pt>
                <c:pt idx="15929" formatCode="General">
                  <c:v>7.6545701718293002E-2</c:v>
                </c:pt>
                <c:pt idx="15930" formatCode="General">
                  <c:v>7.4925312173095004E-2</c:v>
                </c:pt>
                <c:pt idx="15931" formatCode="General">
                  <c:v>7.4513528595084005E-2</c:v>
                </c:pt>
                <c:pt idx="15932" formatCode="General">
                  <c:v>7.5429119051239002E-2</c:v>
                </c:pt>
                <c:pt idx="15933" formatCode="General">
                  <c:v>7.6755250115341095E-2</c:v>
                </c:pt>
                <c:pt idx="15934" formatCode="General">
                  <c:v>7.7172611715383199E-2</c:v>
                </c:pt>
                <c:pt idx="15935" formatCode="General">
                  <c:v>7.5732377535189202E-2</c:v>
                </c:pt>
                <c:pt idx="15936" formatCode="General">
                  <c:v>7.3390446507447499E-2</c:v>
                </c:pt>
                <c:pt idx="15937" formatCode="General">
                  <c:v>7.1623702386139299E-2</c:v>
                </c:pt>
                <c:pt idx="15938" formatCode="General">
                  <c:v>6.9602000153872107E-2</c:v>
                </c:pt>
                <c:pt idx="15939" formatCode="General">
                  <c:v>6.6406513738895501E-2</c:v>
                </c:pt>
                <c:pt idx="15940" formatCode="General">
                  <c:v>6.2941519624498204E-2</c:v>
                </c:pt>
                <c:pt idx="15941" formatCode="General">
                  <c:v>5.9754484146376803E-2</c:v>
                </c:pt>
                <c:pt idx="15942" formatCode="General">
                  <c:v>5.6864869570832997E-2</c:v>
                </c:pt>
                <c:pt idx="15943" formatCode="General">
                  <c:v>5.4041557820505702E-2</c:v>
                </c:pt>
                <c:pt idx="15944" formatCode="General">
                  <c:v>5.0601864255476997E-2</c:v>
                </c:pt>
                <c:pt idx="15945" formatCode="General">
                  <c:v>4.6662769644825998E-2</c:v>
                </c:pt>
                <c:pt idx="15946" formatCode="General">
                  <c:v>4.2464359988980703E-2</c:v>
                </c:pt>
                <c:pt idx="15947" formatCode="General">
                  <c:v>3.73627925607612E-2</c:v>
                </c:pt>
                <c:pt idx="15948" formatCode="General">
                  <c:v>3.1912101272296198E-2</c:v>
                </c:pt>
                <c:pt idx="15949" formatCode="General">
                  <c:v>2.7338682931980801E-2</c:v>
                </c:pt>
                <c:pt idx="15950" formatCode="General">
                  <c:v>2.42499069310835E-2</c:v>
                </c:pt>
                <c:pt idx="15951" formatCode="General">
                  <c:v>2.4232691597046701E-2</c:v>
                </c:pt>
                <c:pt idx="15952" formatCode="General">
                  <c:v>2.7227612503456601E-2</c:v>
                </c:pt>
                <c:pt idx="15953" formatCode="General">
                  <c:v>3.1930188334641403E-2</c:v>
                </c:pt>
                <c:pt idx="15954" formatCode="General">
                  <c:v>3.7458293501361803E-2</c:v>
                </c:pt>
                <c:pt idx="15955" formatCode="General">
                  <c:v>4.2640774631010701E-2</c:v>
                </c:pt>
                <c:pt idx="15956" formatCode="General">
                  <c:v>4.6879324411162902E-2</c:v>
                </c:pt>
                <c:pt idx="15957" formatCode="General">
                  <c:v>5.0466898658687101E-2</c:v>
                </c:pt>
                <c:pt idx="15958" formatCode="General">
                  <c:v>5.33819740496096E-2</c:v>
                </c:pt>
                <c:pt idx="15959" formatCode="General">
                  <c:v>5.4346564230820398E-2</c:v>
                </c:pt>
                <c:pt idx="15960" formatCode="General">
                  <c:v>5.2224246921684501E-2</c:v>
                </c:pt>
                <c:pt idx="15961" formatCode="General">
                  <c:v>4.7056777014035503E-2</c:v>
                </c:pt>
                <c:pt idx="15962" formatCode="General">
                  <c:v>3.9839060932761801E-2</c:v>
                </c:pt>
                <c:pt idx="15963" formatCode="General">
                  <c:v>3.1485940462835003E-2</c:v>
                </c:pt>
                <c:pt idx="15964" formatCode="General">
                  <c:v>2.2797706149340201E-2</c:v>
                </c:pt>
                <c:pt idx="15965" formatCode="General">
                  <c:v>1.33142648918554E-2</c:v>
                </c:pt>
                <c:pt idx="15966" formatCode="General">
                  <c:v>2.3027676761303599E-3</c:v>
                </c:pt>
                <c:pt idx="15967" formatCode="General">
                  <c:v>-1.00276900155103E-2</c:v>
                </c:pt>
                <c:pt idx="15968" formatCode="General">
                  <c:v>-2.2922673385989099E-2</c:v>
                </c:pt>
                <c:pt idx="15969" formatCode="General">
                  <c:v>-3.5214046529795102E-2</c:v>
                </c:pt>
                <c:pt idx="15970" formatCode="General">
                  <c:v>-4.5794448481494603E-2</c:v>
                </c:pt>
                <c:pt idx="15971" formatCode="General">
                  <c:v>-5.46573442090596E-2</c:v>
                </c:pt>
                <c:pt idx="15972" formatCode="General">
                  <c:v>-6.2139495729758999E-2</c:v>
                </c:pt>
                <c:pt idx="15973" formatCode="General">
                  <c:v>-6.7748217325794002E-2</c:v>
                </c:pt>
                <c:pt idx="15974" formatCode="General">
                  <c:v>-7.1404039854226803E-2</c:v>
                </c:pt>
                <c:pt idx="15975" formatCode="General">
                  <c:v>-7.29603259240173E-2</c:v>
                </c:pt>
                <c:pt idx="15976" formatCode="General">
                  <c:v>-7.2657059223737205E-2</c:v>
                </c:pt>
                <c:pt idx="15977" formatCode="General">
                  <c:v>-7.1282266658385093E-2</c:v>
                </c:pt>
                <c:pt idx="15978" formatCode="General">
                  <c:v>-6.9157212394597101E-2</c:v>
                </c:pt>
                <c:pt idx="15979" formatCode="General">
                  <c:v>-6.58814325901457E-2</c:v>
                </c:pt>
                <c:pt idx="15980" formatCode="General">
                  <c:v>-6.1895156780339203E-2</c:v>
                </c:pt>
                <c:pt idx="15981" formatCode="General">
                  <c:v>-5.79293092855796E-2</c:v>
                </c:pt>
                <c:pt idx="15982" formatCode="General">
                  <c:v>-5.3497794304515699E-2</c:v>
                </c:pt>
                <c:pt idx="15983" formatCode="General">
                  <c:v>-4.8809230014148601E-2</c:v>
                </c:pt>
                <c:pt idx="15984" formatCode="General">
                  <c:v>-4.39237669742054E-2</c:v>
                </c:pt>
                <c:pt idx="15985" formatCode="General">
                  <c:v>-3.75113772879654E-2</c:v>
                </c:pt>
                <c:pt idx="15986" formatCode="General">
                  <c:v>-2.9095984196052999E-2</c:v>
                </c:pt>
                <c:pt idx="15987" formatCode="General">
                  <c:v>-1.9388184836703799E-2</c:v>
                </c:pt>
                <c:pt idx="15988" formatCode="General">
                  <c:v>-8.4014383227020897E-3</c:v>
                </c:pt>
                <c:pt idx="15989" formatCode="General">
                  <c:v>3.28397916573954E-3</c:v>
                </c:pt>
                <c:pt idx="15990" formatCode="General">
                  <c:v>1.45443954830759E-2</c:v>
                </c:pt>
                <c:pt idx="15991" formatCode="General">
                  <c:v>2.4597656519715402E-2</c:v>
                </c:pt>
                <c:pt idx="15992" formatCode="General">
                  <c:v>3.1984038454159598E-2</c:v>
                </c:pt>
                <c:pt idx="15993" formatCode="General">
                  <c:v>3.70287586336863E-2</c:v>
                </c:pt>
                <c:pt idx="15994" formatCode="General">
                  <c:v>4.0575591743485899E-2</c:v>
                </c:pt>
                <c:pt idx="15995" formatCode="General">
                  <c:v>4.1905679284996201E-2</c:v>
                </c:pt>
                <c:pt idx="15996" formatCode="General">
                  <c:v>4.1096925077967701E-2</c:v>
                </c:pt>
                <c:pt idx="15997" formatCode="General">
                  <c:v>3.87950015094327E-2</c:v>
                </c:pt>
                <c:pt idx="15998" formatCode="General">
                  <c:v>3.4793484685172599E-2</c:v>
                </c:pt>
                <c:pt idx="15999" formatCode="General">
                  <c:v>2.8581837566245299E-2</c:v>
                </c:pt>
                <c:pt idx="16000" formatCode="General">
                  <c:v>1.9928945117889601E-2</c:v>
                </c:pt>
                <c:pt idx="16001" formatCode="General">
                  <c:v>8.7928012355984707E-3</c:v>
                </c:pt>
                <c:pt idx="16002" formatCode="General">
                  <c:v>-4.5715108423617099E-3</c:v>
                </c:pt>
                <c:pt idx="16003" formatCode="General">
                  <c:v>-1.90684109951063E-2</c:v>
                </c:pt>
                <c:pt idx="16004" formatCode="General">
                  <c:v>-3.37514838104679E-2</c:v>
                </c:pt>
                <c:pt idx="16005" formatCode="General">
                  <c:v>-4.78642199732651E-2</c:v>
                </c:pt>
                <c:pt idx="16006" formatCode="General">
                  <c:v>-6.0865672340082E-2</c:v>
                </c:pt>
                <c:pt idx="16007" formatCode="General">
                  <c:v>-7.2786902768324696E-2</c:v>
                </c:pt>
                <c:pt idx="16008" formatCode="General">
                  <c:v>-8.3137238079872597E-2</c:v>
                </c:pt>
                <c:pt idx="16009" formatCode="General">
                  <c:v>-9.0961780441256995E-2</c:v>
                </c:pt>
                <c:pt idx="16010" formatCode="General">
                  <c:v>-9.5666026617231795E-2</c:v>
                </c:pt>
                <c:pt idx="16011" formatCode="General">
                  <c:v>-9.7416908318609399E-2</c:v>
                </c:pt>
                <c:pt idx="16012" formatCode="General">
                  <c:v>-9.6056464797331195E-2</c:v>
                </c:pt>
                <c:pt idx="16013" formatCode="General">
                  <c:v>-9.1296369504416205E-2</c:v>
                </c:pt>
                <c:pt idx="16014" formatCode="General">
                  <c:v>-8.4605415726453498E-2</c:v>
                </c:pt>
                <c:pt idx="16015" formatCode="General">
                  <c:v>-7.7945644113373E-2</c:v>
                </c:pt>
                <c:pt idx="16016" formatCode="General">
                  <c:v>-7.1289365784100001E-2</c:v>
                </c:pt>
                <c:pt idx="16017" formatCode="General">
                  <c:v>-6.4018208050095296E-2</c:v>
                </c:pt>
                <c:pt idx="16018" formatCode="General">
                  <c:v>-5.6352023945141799E-2</c:v>
                </c:pt>
                <c:pt idx="16019" formatCode="General">
                  <c:v>-4.8439574140622797E-2</c:v>
                </c:pt>
                <c:pt idx="16020" formatCode="General">
                  <c:v>-4.0573404819303702E-2</c:v>
                </c:pt>
                <c:pt idx="16021" formatCode="General">
                  <c:v>-3.3317083455058502E-2</c:v>
                </c:pt>
                <c:pt idx="16022" formatCode="General">
                  <c:v>-2.6980107103088E-2</c:v>
                </c:pt>
                <c:pt idx="16023" formatCode="General">
                  <c:v>-2.1363183309367699E-2</c:v>
                </c:pt>
                <c:pt idx="16024" formatCode="General">
                  <c:v>-1.60010121909481E-2</c:v>
                </c:pt>
                <c:pt idx="16025" formatCode="General">
                  <c:v>-1.1042283822432801E-2</c:v>
                </c:pt>
                <c:pt idx="16026" formatCode="General">
                  <c:v>-6.7615868257629701E-3</c:v>
                </c:pt>
                <c:pt idx="16027" formatCode="General">
                  <c:v>-3.4649384962353999E-3</c:v>
                </c:pt>
                <c:pt idx="16028" formatCode="General">
                  <c:v>-1.85173027880001E-3</c:v>
                </c:pt>
                <c:pt idx="16029" formatCode="General">
                  <c:v>-1.85263639742285E-3</c:v>
                </c:pt>
                <c:pt idx="16030" formatCode="General">
                  <c:v>-2.5022767661887499E-3</c:v>
                </c:pt>
                <c:pt idx="16031" formatCode="General">
                  <c:v>-3.2676755950734899E-3</c:v>
                </c:pt>
                <c:pt idx="16032" formatCode="General">
                  <c:v>-4.4243715644145401E-3</c:v>
                </c:pt>
                <c:pt idx="16033" formatCode="General">
                  <c:v>-6.3364241161507203E-3</c:v>
                </c:pt>
                <c:pt idx="16034" formatCode="General">
                  <c:v>-9.6895158513997E-3</c:v>
                </c:pt>
                <c:pt idx="16035" formatCode="General">
                  <c:v>-1.5228256743585701E-2</c:v>
                </c:pt>
                <c:pt idx="16036" formatCode="General">
                  <c:v>-2.1492069240592999E-2</c:v>
                </c:pt>
                <c:pt idx="16037" formatCode="General">
                  <c:v>-2.6788082563009599E-2</c:v>
                </c:pt>
                <c:pt idx="16038" formatCode="General">
                  <c:v>-3.1294578205445699E-2</c:v>
                </c:pt>
                <c:pt idx="16039" formatCode="General">
                  <c:v>-3.5422497955647399E-2</c:v>
                </c:pt>
                <c:pt idx="16040" formatCode="General">
                  <c:v>-3.9124782986027E-2</c:v>
                </c:pt>
                <c:pt idx="16041" formatCode="General">
                  <c:v>-4.1870191306281598E-2</c:v>
                </c:pt>
                <c:pt idx="16042" formatCode="General">
                  <c:v>-4.2174827239956497E-2</c:v>
                </c:pt>
                <c:pt idx="16043" formatCode="General">
                  <c:v>-3.9228065030949603E-2</c:v>
                </c:pt>
                <c:pt idx="16044" formatCode="General">
                  <c:v>-3.3195447158562597E-2</c:v>
                </c:pt>
                <c:pt idx="16045" formatCode="General">
                  <c:v>-2.3947028901269901E-2</c:v>
                </c:pt>
                <c:pt idx="16046" formatCode="General">
                  <c:v>-1.25287611861009E-2</c:v>
                </c:pt>
                <c:pt idx="16047">
                  <c:v>4.7912617186846997E-5</c:v>
                </c:pt>
                <c:pt idx="16048" formatCode="General">
                  <c:v>1.32592030058546E-2</c:v>
                </c:pt>
                <c:pt idx="16049" formatCode="General">
                  <c:v>2.6132981797262402E-2</c:v>
                </c:pt>
                <c:pt idx="16050" formatCode="General">
                  <c:v>3.8274069950068997E-2</c:v>
                </c:pt>
                <c:pt idx="16051" formatCode="General">
                  <c:v>4.9587524256902299E-2</c:v>
                </c:pt>
                <c:pt idx="16052" formatCode="General">
                  <c:v>5.9133465250911101E-2</c:v>
                </c:pt>
                <c:pt idx="16053" formatCode="General">
                  <c:v>6.5203262334772596E-2</c:v>
                </c:pt>
                <c:pt idx="16054" formatCode="General">
                  <c:v>6.7173216049163001E-2</c:v>
                </c:pt>
                <c:pt idx="16055" formatCode="General">
                  <c:v>6.5702936107522494E-2</c:v>
                </c:pt>
                <c:pt idx="16056" formatCode="General">
                  <c:v>6.1733513441933001E-2</c:v>
                </c:pt>
                <c:pt idx="16057" formatCode="General">
                  <c:v>5.6629842834361302E-2</c:v>
                </c:pt>
                <c:pt idx="16058" formatCode="General">
                  <c:v>5.0135054147249003E-2</c:v>
                </c:pt>
                <c:pt idx="16059" formatCode="General">
                  <c:v>4.2052934415730298E-2</c:v>
                </c:pt>
                <c:pt idx="16060" formatCode="General">
                  <c:v>3.4334280387562199E-2</c:v>
                </c:pt>
                <c:pt idx="16061" formatCode="General">
                  <c:v>2.88601204227346E-2</c:v>
                </c:pt>
                <c:pt idx="16062" formatCode="General">
                  <c:v>2.51822028397992E-2</c:v>
                </c:pt>
                <c:pt idx="16063" formatCode="General">
                  <c:v>2.20589117725799E-2</c:v>
                </c:pt>
                <c:pt idx="16064" formatCode="General">
                  <c:v>1.9570262402160001E-2</c:v>
                </c:pt>
                <c:pt idx="16065" formatCode="General">
                  <c:v>1.8275284361322901E-2</c:v>
                </c:pt>
                <c:pt idx="16066" formatCode="General">
                  <c:v>1.8022450829624101E-2</c:v>
                </c:pt>
                <c:pt idx="16067" formatCode="General">
                  <c:v>1.8052413245404301E-2</c:v>
                </c:pt>
                <c:pt idx="16068" formatCode="General">
                  <c:v>1.8125712966289301E-2</c:v>
                </c:pt>
                <c:pt idx="16069" formatCode="General">
                  <c:v>1.86847402979772E-2</c:v>
                </c:pt>
                <c:pt idx="16070" formatCode="General">
                  <c:v>2.0416255522433001E-2</c:v>
                </c:pt>
                <c:pt idx="16071" formatCode="General">
                  <c:v>2.2946092101064901E-2</c:v>
                </c:pt>
                <c:pt idx="16072" formatCode="General">
                  <c:v>2.57680253532897E-2</c:v>
                </c:pt>
                <c:pt idx="16073" formatCode="General">
                  <c:v>2.9174947894371101E-2</c:v>
                </c:pt>
                <c:pt idx="16074" formatCode="General">
                  <c:v>3.3844983042028202E-2</c:v>
                </c:pt>
                <c:pt idx="16075" formatCode="General">
                  <c:v>3.9664993206742098E-2</c:v>
                </c:pt>
                <c:pt idx="16076" formatCode="General">
                  <c:v>4.5746026011191002E-2</c:v>
                </c:pt>
                <c:pt idx="16077" formatCode="General">
                  <c:v>5.1813596748561203E-2</c:v>
                </c:pt>
                <c:pt idx="16078" formatCode="General">
                  <c:v>5.8024877536129997E-2</c:v>
                </c:pt>
                <c:pt idx="16079" formatCode="General">
                  <c:v>6.4285473549492697E-2</c:v>
                </c:pt>
                <c:pt idx="16080" formatCode="General">
                  <c:v>7.0076511177997999E-2</c:v>
                </c:pt>
                <c:pt idx="16081" formatCode="General">
                  <c:v>7.50373023133976E-2</c:v>
                </c:pt>
                <c:pt idx="16082" formatCode="General">
                  <c:v>7.9974047786981403E-2</c:v>
                </c:pt>
                <c:pt idx="16083" formatCode="General">
                  <c:v>8.5413097186120196E-2</c:v>
                </c:pt>
                <c:pt idx="16084" formatCode="General">
                  <c:v>9.1001982875845905E-2</c:v>
                </c:pt>
                <c:pt idx="16085" formatCode="General">
                  <c:v>9.7353130866747004E-2</c:v>
                </c:pt>
                <c:pt idx="16086" formatCode="General">
                  <c:v>0.104871771370792</c:v>
                </c:pt>
                <c:pt idx="16087" formatCode="General">
                  <c:v>0.112136723160878</c:v>
                </c:pt>
                <c:pt idx="16088" formatCode="General">
                  <c:v>0.11704654161771599</c:v>
                </c:pt>
                <c:pt idx="16089" formatCode="General">
                  <c:v>0.118511131281724</c:v>
                </c:pt>
                <c:pt idx="16090" formatCode="General">
                  <c:v>0.117092026224905</c:v>
                </c:pt>
                <c:pt idx="16091" formatCode="General">
                  <c:v>0.113468780518914</c:v>
                </c:pt>
                <c:pt idx="16092" formatCode="General">
                  <c:v>0.107068492448463</c:v>
                </c:pt>
                <c:pt idx="16093" formatCode="General">
                  <c:v>9.6594523716058797E-2</c:v>
                </c:pt>
                <c:pt idx="16094" formatCode="General">
                  <c:v>8.2698116402350599E-2</c:v>
                </c:pt>
                <c:pt idx="16095" formatCode="General">
                  <c:v>6.7930305227518306E-2</c:v>
                </c:pt>
                <c:pt idx="16096" formatCode="General">
                  <c:v>5.3087753176502502E-2</c:v>
                </c:pt>
                <c:pt idx="16097" formatCode="General">
                  <c:v>3.87414858773176E-2</c:v>
                </c:pt>
                <c:pt idx="16098" formatCode="General">
                  <c:v>2.5633640272129599E-2</c:v>
                </c:pt>
                <c:pt idx="16099" formatCode="General">
                  <c:v>1.3202055495070799E-2</c:v>
                </c:pt>
                <c:pt idx="16100" formatCode="General">
                  <c:v>2.1700073916954398E-3</c:v>
                </c:pt>
                <c:pt idx="16101" formatCode="General">
                  <c:v>-6.09039488524994E-3</c:v>
                </c:pt>
                <c:pt idx="16102" formatCode="General">
                  <c:v>-1.1255545138192999E-2</c:v>
                </c:pt>
                <c:pt idx="16103" formatCode="General">
                  <c:v>-1.35614264276613E-2</c:v>
                </c:pt>
                <c:pt idx="16104" formatCode="General">
                  <c:v>-1.39328651960687E-2</c:v>
                </c:pt>
                <c:pt idx="16105" formatCode="General">
                  <c:v>-1.28713677527021E-2</c:v>
                </c:pt>
                <c:pt idx="16106" formatCode="General">
                  <c:v>-1.01529981280088E-2</c:v>
                </c:pt>
                <c:pt idx="16107" formatCode="General">
                  <c:v>-6.5704992325510804E-3</c:v>
                </c:pt>
                <c:pt idx="16108" formatCode="General">
                  <c:v>-3.4599382960902301E-3</c:v>
                </c:pt>
                <c:pt idx="16109" formatCode="General">
                  <c:v>-1.88086629253692E-3</c:v>
                </c:pt>
                <c:pt idx="16110" formatCode="General">
                  <c:v>-1.7579956651538201E-3</c:v>
                </c:pt>
                <c:pt idx="16111" formatCode="General">
                  <c:v>-2.3503646513956598E-3</c:v>
                </c:pt>
                <c:pt idx="16112" formatCode="General">
                  <c:v>-4.3317342361051496E-3</c:v>
                </c:pt>
                <c:pt idx="16113" formatCode="General">
                  <c:v>-8.4700730384082695E-3</c:v>
                </c:pt>
                <c:pt idx="16114" formatCode="General">
                  <c:v>-1.45816710158103E-2</c:v>
                </c:pt>
                <c:pt idx="16115" formatCode="General">
                  <c:v>-2.2092849768504799E-2</c:v>
                </c:pt>
                <c:pt idx="16116" formatCode="General">
                  <c:v>-3.0697263549010801E-2</c:v>
                </c:pt>
                <c:pt idx="16117" formatCode="General">
                  <c:v>-3.9588579857384502E-2</c:v>
                </c:pt>
                <c:pt idx="16118" formatCode="General">
                  <c:v>-4.7674429958623803E-2</c:v>
                </c:pt>
                <c:pt idx="16119" formatCode="General">
                  <c:v>-5.4992937059746803E-2</c:v>
                </c:pt>
                <c:pt idx="16120" formatCode="General">
                  <c:v>-6.2228727106351203E-2</c:v>
                </c:pt>
                <c:pt idx="16121" formatCode="General">
                  <c:v>-6.94755994236603E-2</c:v>
                </c:pt>
                <c:pt idx="16122" formatCode="General">
                  <c:v>-7.5505546434368395E-2</c:v>
                </c:pt>
                <c:pt idx="16123" formatCode="General">
                  <c:v>-8.0012725009392702E-2</c:v>
                </c:pt>
                <c:pt idx="16124" formatCode="General">
                  <c:v>-8.2701882219354705E-2</c:v>
                </c:pt>
                <c:pt idx="16125" formatCode="General">
                  <c:v>-8.3375765174786801E-2</c:v>
                </c:pt>
                <c:pt idx="16126" formatCode="General">
                  <c:v>-8.2576792101224705E-2</c:v>
                </c:pt>
                <c:pt idx="16127" formatCode="General">
                  <c:v>-8.0837253737063297E-2</c:v>
                </c:pt>
                <c:pt idx="16128" formatCode="General">
                  <c:v>-7.9453255834505396E-2</c:v>
                </c:pt>
                <c:pt idx="16129" formatCode="General">
                  <c:v>-7.9119206288750396E-2</c:v>
                </c:pt>
                <c:pt idx="16130" formatCode="General">
                  <c:v>-7.9154099818457793E-2</c:v>
                </c:pt>
                <c:pt idx="16131" formatCode="General">
                  <c:v>-7.8972476505506997E-2</c:v>
                </c:pt>
                <c:pt idx="16132" formatCode="General">
                  <c:v>-7.81670969933555E-2</c:v>
                </c:pt>
                <c:pt idx="16133" formatCode="General">
                  <c:v>-7.6555466974133804E-2</c:v>
                </c:pt>
                <c:pt idx="16134" formatCode="General">
                  <c:v>-7.4832511014756894E-2</c:v>
                </c:pt>
                <c:pt idx="16135" formatCode="General">
                  <c:v>-7.2955816606213794E-2</c:v>
                </c:pt>
                <c:pt idx="16136" formatCode="General">
                  <c:v>-7.0755502385256297E-2</c:v>
                </c:pt>
                <c:pt idx="16137" formatCode="General">
                  <c:v>-6.8649507664009804E-2</c:v>
                </c:pt>
                <c:pt idx="16138" formatCode="General">
                  <c:v>-6.7141884417017503E-2</c:v>
                </c:pt>
                <c:pt idx="16139" formatCode="General">
                  <c:v>-6.6618994995745001E-2</c:v>
                </c:pt>
                <c:pt idx="16140" formatCode="General">
                  <c:v>-6.6190630976776299E-2</c:v>
                </c:pt>
                <c:pt idx="16141" formatCode="General">
                  <c:v>-6.5102162318819601E-2</c:v>
                </c:pt>
                <c:pt idx="16142" formatCode="General">
                  <c:v>-6.3833812004266799E-2</c:v>
                </c:pt>
                <c:pt idx="16143" formatCode="General">
                  <c:v>-6.2770460370480105E-2</c:v>
                </c:pt>
                <c:pt idx="16144" formatCode="General">
                  <c:v>-6.13418619583814E-2</c:v>
                </c:pt>
                <c:pt idx="16145" formatCode="General">
                  <c:v>-5.8756396621631901E-2</c:v>
                </c:pt>
                <c:pt idx="16146" formatCode="General">
                  <c:v>-5.49611681637103E-2</c:v>
                </c:pt>
                <c:pt idx="16147" formatCode="General">
                  <c:v>-5.0614665738346103E-2</c:v>
                </c:pt>
                <c:pt idx="16148" formatCode="General">
                  <c:v>-4.6845547507546298E-2</c:v>
                </c:pt>
                <c:pt idx="16149" formatCode="General">
                  <c:v>-4.32616019237494E-2</c:v>
                </c:pt>
                <c:pt idx="16150" formatCode="General">
                  <c:v>-3.8982836143477598E-2</c:v>
                </c:pt>
                <c:pt idx="16151" formatCode="General">
                  <c:v>-3.5017480479748203E-2</c:v>
                </c:pt>
                <c:pt idx="16152" formatCode="General">
                  <c:v>-3.2257805221850101E-2</c:v>
                </c:pt>
                <c:pt idx="16153" formatCode="General">
                  <c:v>-3.0650190007572499E-2</c:v>
                </c:pt>
                <c:pt idx="16154" formatCode="General">
                  <c:v>-2.9815055988452702E-2</c:v>
                </c:pt>
                <c:pt idx="16155" formatCode="General">
                  <c:v>-2.9430350877821001E-2</c:v>
                </c:pt>
                <c:pt idx="16156" formatCode="General">
                  <c:v>-2.9147954693275701E-2</c:v>
                </c:pt>
                <c:pt idx="16157" formatCode="General">
                  <c:v>-2.8924034756408201E-2</c:v>
                </c:pt>
                <c:pt idx="16158" formatCode="General">
                  <c:v>-2.95773708061647E-2</c:v>
                </c:pt>
                <c:pt idx="16159" formatCode="General">
                  <c:v>-3.1427056778852699E-2</c:v>
                </c:pt>
                <c:pt idx="16160" formatCode="General">
                  <c:v>-3.40381431667683E-2</c:v>
                </c:pt>
                <c:pt idx="16161" formatCode="General">
                  <c:v>-3.6617268062728803E-2</c:v>
                </c:pt>
                <c:pt idx="16162" formatCode="General">
                  <c:v>-3.8067776932308103E-2</c:v>
                </c:pt>
                <c:pt idx="16163" formatCode="General">
                  <c:v>-3.87609048076323E-2</c:v>
                </c:pt>
                <c:pt idx="16164" formatCode="General">
                  <c:v>-3.98566569743544E-2</c:v>
                </c:pt>
                <c:pt idx="16165" formatCode="General">
                  <c:v>-4.1251449048626702E-2</c:v>
                </c:pt>
                <c:pt idx="16166" formatCode="General">
                  <c:v>-4.1173539972006103E-2</c:v>
                </c:pt>
                <c:pt idx="16167" formatCode="General">
                  <c:v>-3.8081939682656302E-2</c:v>
                </c:pt>
                <c:pt idx="16168" formatCode="General">
                  <c:v>-3.2509093022321002E-2</c:v>
                </c:pt>
                <c:pt idx="16169" formatCode="General">
                  <c:v>-2.4271370992553699E-2</c:v>
                </c:pt>
                <c:pt idx="16170" formatCode="General">
                  <c:v>-1.3749916533376301E-2</c:v>
                </c:pt>
                <c:pt idx="16171" formatCode="General">
                  <c:v>-3.2814592228092398E-3</c:v>
                </c:pt>
                <c:pt idx="16172" formatCode="General">
                  <c:v>5.9016983175250604E-3</c:v>
                </c:pt>
                <c:pt idx="16173" formatCode="General">
                  <c:v>1.39232907766177E-2</c:v>
                </c:pt>
                <c:pt idx="16174" formatCode="General">
                  <c:v>2.1416785066109799E-2</c:v>
                </c:pt>
                <c:pt idx="16175" formatCode="General">
                  <c:v>2.92759880813434E-2</c:v>
                </c:pt>
                <c:pt idx="16176" formatCode="General">
                  <c:v>3.7254922900332603E-2</c:v>
                </c:pt>
                <c:pt idx="16177" formatCode="General">
                  <c:v>4.39724822151479E-2</c:v>
                </c:pt>
                <c:pt idx="16178" formatCode="General">
                  <c:v>4.8794531484784097E-2</c:v>
                </c:pt>
                <c:pt idx="16179" formatCode="General">
                  <c:v>5.2137819352101503E-2</c:v>
                </c:pt>
                <c:pt idx="16180" formatCode="General">
                  <c:v>5.4351009300183897E-2</c:v>
                </c:pt>
                <c:pt idx="16181" formatCode="General">
                  <c:v>5.5345944831164701E-2</c:v>
                </c:pt>
                <c:pt idx="16182" formatCode="General">
                  <c:v>5.5315447826908101E-2</c:v>
                </c:pt>
                <c:pt idx="16183" formatCode="General">
                  <c:v>5.4828950935366501E-2</c:v>
                </c:pt>
                <c:pt idx="16184" formatCode="General">
                  <c:v>5.3583517334559398E-2</c:v>
                </c:pt>
                <c:pt idx="16185" formatCode="General">
                  <c:v>5.1086447958215098E-2</c:v>
                </c:pt>
                <c:pt idx="16186" formatCode="General">
                  <c:v>4.7446417171934797E-2</c:v>
                </c:pt>
                <c:pt idx="16187" formatCode="General">
                  <c:v>4.2744447813441999E-2</c:v>
                </c:pt>
                <c:pt idx="16188" formatCode="General">
                  <c:v>3.6973479497627998E-2</c:v>
                </c:pt>
                <c:pt idx="16189" formatCode="General">
                  <c:v>3.0301194747566599E-2</c:v>
                </c:pt>
                <c:pt idx="16190" formatCode="General">
                  <c:v>2.4009455053138E-2</c:v>
                </c:pt>
                <c:pt idx="16191" formatCode="General">
                  <c:v>1.95587951588885E-2</c:v>
                </c:pt>
                <c:pt idx="16192" formatCode="General">
                  <c:v>1.7293756698881401E-2</c:v>
                </c:pt>
                <c:pt idx="16193" formatCode="General">
                  <c:v>1.7686646670730399E-2</c:v>
                </c:pt>
                <c:pt idx="16194" formatCode="General">
                  <c:v>2.0965453814192399E-2</c:v>
                </c:pt>
                <c:pt idx="16195" formatCode="General">
                  <c:v>2.5688097653073502E-2</c:v>
                </c:pt>
                <c:pt idx="16196" formatCode="General">
                  <c:v>3.0092533709531501E-2</c:v>
                </c:pt>
                <c:pt idx="16197" formatCode="General">
                  <c:v>3.4118736867350299E-2</c:v>
                </c:pt>
                <c:pt idx="16198" formatCode="General">
                  <c:v>3.8823326418484898E-2</c:v>
                </c:pt>
                <c:pt idx="16199" formatCode="General">
                  <c:v>4.4470443074351801E-2</c:v>
                </c:pt>
                <c:pt idx="16200" formatCode="General">
                  <c:v>5.0461425770048203E-2</c:v>
                </c:pt>
                <c:pt idx="16201" formatCode="General">
                  <c:v>5.5558313796473302E-2</c:v>
                </c:pt>
                <c:pt idx="16202" formatCode="General">
                  <c:v>5.84986310174253E-2</c:v>
                </c:pt>
                <c:pt idx="16203" formatCode="General">
                  <c:v>5.9441418519338603E-2</c:v>
                </c:pt>
                <c:pt idx="16204" formatCode="General">
                  <c:v>5.8121680794266502E-2</c:v>
                </c:pt>
                <c:pt idx="16205" formatCode="General">
                  <c:v>5.3957362188751301E-2</c:v>
                </c:pt>
                <c:pt idx="16206" formatCode="General">
                  <c:v>4.8315602064896997E-2</c:v>
                </c:pt>
                <c:pt idx="16207" formatCode="General">
                  <c:v>4.2034431403304998E-2</c:v>
                </c:pt>
                <c:pt idx="16208" formatCode="General">
                  <c:v>3.5244793733980199E-2</c:v>
                </c:pt>
                <c:pt idx="16209" formatCode="General">
                  <c:v>2.8732224924879798E-2</c:v>
                </c:pt>
                <c:pt idx="16210" formatCode="General">
                  <c:v>2.2519891212691798E-2</c:v>
                </c:pt>
                <c:pt idx="16211" formatCode="General">
                  <c:v>1.6619349811102999E-2</c:v>
                </c:pt>
                <c:pt idx="16212" formatCode="General">
                  <c:v>1.1633259638555099E-2</c:v>
                </c:pt>
                <c:pt idx="16213" formatCode="General">
                  <c:v>8.1955079932180697E-3</c:v>
                </c:pt>
                <c:pt idx="16214" formatCode="General">
                  <c:v>6.5228609706551796E-3</c:v>
                </c:pt>
                <c:pt idx="16215" formatCode="General">
                  <c:v>6.98882592446362E-3</c:v>
                </c:pt>
                <c:pt idx="16216" formatCode="General">
                  <c:v>9.6378805995056601E-3</c:v>
                </c:pt>
                <c:pt idx="16217" formatCode="General">
                  <c:v>1.3671389721145301E-2</c:v>
                </c:pt>
                <c:pt idx="16218" formatCode="General">
                  <c:v>1.7747099996265701E-2</c:v>
                </c:pt>
                <c:pt idx="16219" formatCode="General">
                  <c:v>2.0903022763570801E-2</c:v>
                </c:pt>
                <c:pt idx="16220" formatCode="General">
                  <c:v>2.24870306780326E-2</c:v>
                </c:pt>
                <c:pt idx="16221" formatCode="General">
                  <c:v>2.3263782345203401E-2</c:v>
                </c:pt>
                <c:pt idx="16222" formatCode="General">
                  <c:v>2.5070643095620401E-2</c:v>
                </c:pt>
                <c:pt idx="16223" formatCode="General">
                  <c:v>2.7772213303954699E-2</c:v>
                </c:pt>
                <c:pt idx="16224" formatCode="General">
                  <c:v>3.0284016520920699E-2</c:v>
                </c:pt>
                <c:pt idx="16225" formatCode="General">
                  <c:v>3.2351076707546597E-2</c:v>
                </c:pt>
                <c:pt idx="16226" formatCode="General">
                  <c:v>3.4710644085987799E-2</c:v>
                </c:pt>
                <c:pt idx="16227" formatCode="General">
                  <c:v>3.7782373521609201E-2</c:v>
                </c:pt>
                <c:pt idx="16228" formatCode="General">
                  <c:v>4.1381899507513503E-2</c:v>
                </c:pt>
                <c:pt idx="16229" formatCode="General">
                  <c:v>4.4974902287723398E-2</c:v>
                </c:pt>
                <c:pt idx="16230" formatCode="General">
                  <c:v>4.8411920354177101E-2</c:v>
                </c:pt>
                <c:pt idx="16231" formatCode="General">
                  <c:v>5.2331779408193398E-2</c:v>
                </c:pt>
                <c:pt idx="16232" formatCode="General">
                  <c:v>5.6351718915219597E-2</c:v>
                </c:pt>
                <c:pt idx="16233" formatCode="General">
                  <c:v>5.9103197843761099E-2</c:v>
                </c:pt>
                <c:pt idx="16234" formatCode="General">
                  <c:v>5.9997333857344397E-2</c:v>
                </c:pt>
                <c:pt idx="16235" formatCode="General">
                  <c:v>5.95899590499014E-2</c:v>
                </c:pt>
                <c:pt idx="16236" formatCode="General">
                  <c:v>5.7824939135866303E-2</c:v>
                </c:pt>
                <c:pt idx="16237" formatCode="General">
                  <c:v>5.3837408386353501E-2</c:v>
                </c:pt>
                <c:pt idx="16238" formatCode="General">
                  <c:v>4.8514613915764303E-2</c:v>
                </c:pt>
                <c:pt idx="16239" formatCode="General">
                  <c:v>4.4090819181441497E-2</c:v>
                </c:pt>
                <c:pt idx="16240" formatCode="General">
                  <c:v>4.0856466215526202E-2</c:v>
                </c:pt>
                <c:pt idx="16241" formatCode="General">
                  <c:v>3.7611404505842501E-2</c:v>
                </c:pt>
                <c:pt idx="16242" formatCode="General">
                  <c:v>3.42069216709565E-2</c:v>
                </c:pt>
                <c:pt idx="16243" formatCode="General">
                  <c:v>3.1949763974188597E-2</c:v>
                </c:pt>
                <c:pt idx="16244" formatCode="General">
                  <c:v>3.1515545995690099E-2</c:v>
                </c:pt>
                <c:pt idx="16245" formatCode="General">
                  <c:v>3.2391143071997697E-2</c:v>
                </c:pt>
                <c:pt idx="16246" formatCode="General">
                  <c:v>3.3726168767442902E-2</c:v>
                </c:pt>
                <c:pt idx="16247" formatCode="General">
                  <c:v>3.5114480503086298E-2</c:v>
                </c:pt>
                <c:pt idx="16248" formatCode="General">
                  <c:v>3.5989398321625302E-2</c:v>
                </c:pt>
                <c:pt idx="16249" formatCode="General">
                  <c:v>3.5970443512239103E-2</c:v>
                </c:pt>
                <c:pt idx="16250" formatCode="General">
                  <c:v>3.5327215398434697E-2</c:v>
                </c:pt>
                <c:pt idx="16251" formatCode="General">
                  <c:v>3.35066048443265E-2</c:v>
                </c:pt>
                <c:pt idx="16252" formatCode="General">
                  <c:v>2.9900321591386499E-2</c:v>
                </c:pt>
                <c:pt idx="16253" formatCode="General">
                  <c:v>2.4472765914943202E-2</c:v>
                </c:pt>
                <c:pt idx="16254" formatCode="General">
                  <c:v>1.7680446935505599E-2</c:v>
                </c:pt>
                <c:pt idx="16255" formatCode="General">
                  <c:v>1.04158434012086E-2</c:v>
                </c:pt>
                <c:pt idx="16256" formatCode="General">
                  <c:v>2.9330245446731701E-3</c:v>
                </c:pt>
                <c:pt idx="16257" formatCode="General">
                  <c:v>-4.8529869670534999E-3</c:v>
                </c:pt>
                <c:pt idx="16258" formatCode="General">
                  <c:v>-1.2473070519938199E-2</c:v>
                </c:pt>
                <c:pt idx="16259" formatCode="General">
                  <c:v>-1.9749938567375801E-2</c:v>
                </c:pt>
                <c:pt idx="16260" formatCode="General">
                  <c:v>-2.5469819601215801E-2</c:v>
                </c:pt>
                <c:pt idx="16261" formatCode="General">
                  <c:v>-2.8866273537554599E-2</c:v>
                </c:pt>
                <c:pt idx="16262" formatCode="General">
                  <c:v>-3.1273280719716599E-2</c:v>
                </c:pt>
                <c:pt idx="16263" formatCode="General">
                  <c:v>-3.3310260193000103E-2</c:v>
                </c:pt>
                <c:pt idx="16264" formatCode="General">
                  <c:v>-3.5071745522021497E-2</c:v>
                </c:pt>
                <c:pt idx="16265" formatCode="General">
                  <c:v>-3.6832380472896602E-2</c:v>
                </c:pt>
                <c:pt idx="16266" formatCode="General">
                  <c:v>-3.8203877288550001E-2</c:v>
                </c:pt>
                <c:pt idx="16267" formatCode="General">
                  <c:v>-3.8331075915724003E-2</c:v>
                </c:pt>
                <c:pt idx="16268" formatCode="General">
                  <c:v>-3.7794033441511402E-2</c:v>
                </c:pt>
                <c:pt idx="16269" formatCode="General">
                  <c:v>-3.7321098522978803E-2</c:v>
                </c:pt>
                <c:pt idx="16270" formatCode="General">
                  <c:v>-3.6811223023062598E-2</c:v>
                </c:pt>
                <c:pt idx="16271" formatCode="General">
                  <c:v>-3.7061213377628903E-2</c:v>
                </c:pt>
                <c:pt idx="16272" formatCode="General">
                  <c:v>-3.8039323033644303E-2</c:v>
                </c:pt>
                <c:pt idx="16273" formatCode="General">
                  <c:v>-3.7967205105929297E-2</c:v>
                </c:pt>
                <c:pt idx="16274" formatCode="General">
                  <c:v>-3.7112707531924999E-2</c:v>
                </c:pt>
                <c:pt idx="16275" formatCode="General">
                  <c:v>-3.79062409704655E-2</c:v>
                </c:pt>
                <c:pt idx="16276" formatCode="General">
                  <c:v>-4.0931187888910502E-2</c:v>
                </c:pt>
                <c:pt idx="16277" formatCode="General">
                  <c:v>-4.5258523146832402E-2</c:v>
                </c:pt>
                <c:pt idx="16278" formatCode="General">
                  <c:v>-5.0833667297767997E-2</c:v>
                </c:pt>
                <c:pt idx="16279" formatCode="General">
                  <c:v>-5.8182283498319103E-2</c:v>
                </c:pt>
                <c:pt idx="16280" formatCode="General">
                  <c:v>-6.7741205664533802E-2</c:v>
                </c:pt>
                <c:pt idx="16281" formatCode="General">
                  <c:v>-7.9032651146924704E-2</c:v>
                </c:pt>
                <c:pt idx="16282" formatCode="General">
                  <c:v>-9.1731400646854797E-2</c:v>
                </c:pt>
                <c:pt idx="16283" formatCode="General">
                  <c:v>-0.105003395243323</c:v>
                </c:pt>
                <c:pt idx="16284" formatCode="General">
                  <c:v>-0.116435240119035</c:v>
                </c:pt>
                <c:pt idx="16285" formatCode="General">
                  <c:v>-0.12504842999176499</c:v>
                </c:pt>
                <c:pt idx="16286" formatCode="General">
                  <c:v>-0.13101358887265999</c:v>
                </c:pt>
                <c:pt idx="16287" formatCode="General">
                  <c:v>-0.13508283205240901</c:v>
                </c:pt>
                <c:pt idx="16288" formatCode="General">
                  <c:v>-0.13757715708906801</c:v>
                </c:pt>
                <c:pt idx="16289" formatCode="General">
                  <c:v>-0.13787194041987899</c:v>
                </c:pt>
                <c:pt idx="16290" formatCode="General">
                  <c:v>-0.13571541165046</c:v>
                </c:pt>
                <c:pt idx="16291" formatCode="General">
                  <c:v>-0.13114564165106199</c:v>
                </c:pt>
                <c:pt idx="16292" formatCode="General">
                  <c:v>-0.124243162690428</c:v>
                </c:pt>
                <c:pt idx="16293" formatCode="General">
                  <c:v>-0.115967179245256</c:v>
                </c:pt>
                <c:pt idx="16294" formatCode="General">
                  <c:v>-0.10657374462279701</c:v>
                </c:pt>
                <c:pt idx="16295" formatCode="General">
                  <c:v>-9.5852345266565303E-2</c:v>
                </c:pt>
                <c:pt idx="16296" formatCode="General">
                  <c:v>-8.4618359444777302E-2</c:v>
                </c:pt>
                <c:pt idx="16297" formatCode="General">
                  <c:v>-7.3473882382784697E-2</c:v>
                </c:pt>
                <c:pt idx="16298" formatCode="General">
                  <c:v>-6.3385969611597301E-2</c:v>
                </c:pt>
                <c:pt idx="16299" formatCode="General">
                  <c:v>-5.4795911409605401E-2</c:v>
                </c:pt>
                <c:pt idx="16300" formatCode="General">
                  <c:v>-4.7586374447825298E-2</c:v>
                </c:pt>
                <c:pt idx="16301" formatCode="General">
                  <c:v>-4.16215190033912E-2</c:v>
                </c:pt>
                <c:pt idx="16302" formatCode="General">
                  <c:v>-3.7508123619408099E-2</c:v>
                </c:pt>
                <c:pt idx="16303" formatCode="General">
                  <c:v>-3.6063186115121201E-2</c:v>
                </c:pt>
                <c:pt idx="16304" formatCode="General">
                  <c:v>-3.5610825323912798E-2</c:v>
                </c:pt>
                <c:pt idx="16305" formatCode="General">
                  <c:v>-3.5139002655529702E-2</c:v>
                </c:pt>
                <c:pt idx="16306" formatCode="General">
                  <c:v>-3.5355199415963399E-2</c:v>
                </c:pt>
                <c:pt idx="16307" formatCode="General">
                  <c:v>-3.6238885848099298E-2</c:v>
                </c:pt>
                <c:pt idx="16308" formatCode="General">
                  <c:v>-3.6986489769579502E-2</c:v>
                </c:pt>
                <c:pt idx="16309" formatCode="General">
                  <c:v>-3.7195211449808002E-2</c:v>
                </c:pt>
                <c:pt idx="16310" formatCode="General">
                  <c:v>-3.7629613894650103E-2</c:v>
                </c:pt>
                <c:pt idx="16311" formatCode="General">
                  <c:v>-3.9265303891144597E-2</c:v>
                </c:pt>
                <c:pt idx="16312" formatCode="General">
                  <c:v>-4.2374607974522902E-2</c:v>
                </c:pt>
                <c:pt idx="16313" formatCode="General">
                  <c:v>-4.6573133213298798E-2</c:v>
                </c:pt>
                <c:pt idx="16314" formatCode="General">
                  <c:v>-5.09443940456508E-2</c:v>
                </c:pt>
                <c:pt idx="16315" formatCode="General">
                  <c:v>-5.4182452751186903E-2</c:v>
                </c:pt>
                <c:pt idx="16316" formatCode="General">
                  <c:v>-5.51090286814706E-2</c:v>
                </c:pt>
                <c:pt idx="16317" formatCode="General">
                  <c:v>-5.2423644103570297E-2</c:v>
                </c:pt>
                <c:pt idx="16318" formatCode="General">
                  <c:v>-4.6537389271535598E-2</c:v>
                </c:pt>
                <c:pt idx="16319" formatCode="General">
                  <c:v>-3.89811298331861E-2</c:v>
                </c:pt>
                <c:pt idx="16320" formatCode="General">
                  <c:v>-2.9833206930092001E-2</c:v>
                </c:pt>
                <c:pt idx="16321" formatCode="General">
                  <c:v>-1.82338773042208E-2</c:v>
                </c:pt>
                <c:pt idx="16322" formatCode="General">
                  <c:v>-3.0946254520288199E-3</c:v>
                </c:pt>
                <c:pt idx="16323" formatCode="General">
                  <c:v>1.52495387970056E-2</c:v>
                </c:pt>
                <c:pt idx="16324" formatCode="General">
                  <c:v>3.5612360897122899E-2</c:v>
                </c:pt>
                <c:pt idx="16325" formatCode="General">
                  <c:v>5.6986833939964503E-2</c:v>
                </c:pt>
                <c:pt idx="16326" formatCode="General">
                  <c:v>7.8737351226701405E-2</c:v>
                </c:pt>
                <c:pt idx="16327" formatCode="General">
                  <c:v>0.10030205581623799</c:v>
                </c:pt>
                <c:pt idx="16328" formatCode="General">
                  <c:v>0.12149644395169</c:v>
                </c:pt>
                <c:pt idx="16329" formatCode="General">
                  <c:v>0.14151259887585599</c:v>
                </c:pt>
                <c:pt idx="16330" formatCode="General">
                  <c:v>0.15792446665458501</c:v>
                </c:pt>
                <c:pt idx="16331" formatCode="General">
                  <c:v>0.16939643857360001</c:v>
                </c:pt>
                <c:pt idx="16332" formatCode="General">
                  <c:v>0.17518470654773999</c:v>
                </c:pt>
                <c:pt idx="16333" formatCode="General">
                  <c:v>0.17453870012346001</c:v>
                </c:pt>
                <c:pt idx="16334" formatCode="General">
                  <c:v>0.16829546913011101</c:v>
                </c:pt>
                <c:pt idx="16335" formatCode="General">
                  <c:v>0.15802008871826401</c:v>
                </c:pt>
                <c:pt idx="16336" formatCode="General">
                  <c:v>0.14469458550596101</c:v>
                </c:pt>
                <c:pt idx="16337" formatCode="General">
                  <c:v>0.129315641963791</c:v>
                </c:pt>
                <c:pt idx="16338" formatCode="General">
                  <c:v>0.112743404165547</c:v>
                </c:pt>
                <c:pt idx="16339" formatCode="General">
                  <c:v>9.5619735736255804E-2</c:v>
                </c:pt>
                <c:pt idx="16340" formatCode="General">
                  <c:v>7.9087490096139301E-2</c:v>
                </c:pt>
                <c:pt idx="16341" formatCode="General">
                  <c:v>6.4215593435923202E-2</c:v>
                </c:pt>
                <c:pt idx="16342" formatCode="General">
                  <c:v>5.15781734106582E-2</c:v>
                </c:pt>
                <c:pt idx="16343" formatCode="General">
                  <c:v>4.1317472878999603E-2</c:v>
                </c:pt>
                <c:pt idx="16344" formatCode="General">
                  <c:v>3.2794792625818497E-2</c:v>
                </c:pt>
                <c:pt idx="16345" formatCode="General">
                  <c:v>2.58315757197464E-2</c:v>
                </c:pt>
                <c:pt idx="16346" formatCode="General">
                  <c:v>2.07604321995736E-2</c:v>
                </c:pt>
                <c:pt idx="16347" formatCode="General">
                  <c:v>1.69646814555139E-2</c:v>
                </c:pt>
                <c:pt idx="16348" formatCode="General">
                  <c:v>1.3917986000292501E-2</c:v>
                </c:pt>
                <c:pt idx="16349" formatCode="General">
                  <c:v>1.19823723008402E-2</c:v>
                </c:pt>
                <c:pt idx="16350" formatCode="General">
                  <c:v>1.14808886851668E-2</c:v>
                </c:pt>
                <c:pt idx="16351" formatCode="General">
                  <c:v>1.2791816915758701E-2</c:v>
                </c:pt>
                <c:pt idx="16352" formatCode="General">
                  <c:v>1.6292143849013702E-2</c:v>
                </c:pt>
                <c:pt idx="16353" formatCode="General">
                  <c:v>2.19539720089309E-2</c:v>
                </c:pt>
                <c:pt idx="16354" formatCode="General">
                  <c:v>2.9899964703591301E-2</c:v>
                </c:pt>
                <c:pt idx="16355" formatCode="General">
                  <c:v>3.9732948245490098E-2</c:v>
                </c:pt>
                <c:pt idx="16356" formatCode="General">
                  <c:v>5.0839141600432701E-2</c:v>
                </c:pt>
                <c:pt idx="16357" formatCode="General">
                  <c:v>6.2343245080679302E-2</c:v>
                </c:pt>
                <c:pt idx="16358" formatCode="General">
                  <c:v>7.3754767039981101E-2</c:v>
                </c:pt>
                <c:pt idx="16359" formatCode="General">
                  <c:v>8.5212227913742403E-2</c:v>
                </c:pt>
                <c:pt idx="16360" formatCode="General">
                  <c:v>9.5709638554311804E-2</c:v>
                </c:pt>
                <c:pt idx="16361" formatCode="General">
                  <c:v>0.103304302403914</c:v>
                </c:pt>
                <c:pt idx="16362" formatCode="General">
                  <c:v>0.107186669590966</c:v>
                </c:pt>
                <c:pt idx="16363" formatCode="General">
                  <c:v>0.107845601215079</c:v>
                </c:pt>
                <c:pt idx="16364" formatCode="General">
                  <c:v>0.105691876148825</c:v>
                </c:pt>
                <c:pt idx="16365" formatCode="General">
                  <c:v>0.100583610138752</c:v>
                </c:pt>
                <c:pt idx="16366" formatCode="General">
                  <c:v>9.2911807809563707E-2</c:v>
                </c:pt>
                <c:pt idx="16367" formatCode="General">
                  <c:v>8.3692121986476506E-2</c:v>
                </c:pt>
                <c:pt idx="16368" formatCode="General">
                  <c:v>7.38765496905541E-2</c:v>
                </c:pt>
                <c:pt idx="16369" formatCode="General">
                  <c:v>6.4230246135866906E-2</c:v>
                </c:pt>
                <c:pt idx="16370" formatCode="General">
                  <c:v>5.5705929646370902E-2</c:v>
                </c:pt>
                <c:pt idx="16371" formatCode="General">
                  <c:v>4.9194438947106199E-2</c:v>
                </c:pt>
                <c:pt idx="16372" formatCode="General">
                  <c:v>4.3947289830204198E-2</c:v>
                </c:pt>
                <c:pt idx="16373" formatCode="General">
                  <c:v>3.8732451184583301E-2</c:v>
                </c:pt>
                <c:pt idx="16374" formatCode="General">
                  <c:v>3.3788727025658702E-2</c:v>
                </c:pt>
                <c:pt idx="16375" formatCode="General">
                  <c:v>2.9750424748117801E-2</c:v>
                </c:pt>
                <c:pt idx="16376" formatCode="General">
                  <c:v>2.64560431787964E-2</c:v>
                </c:pt>
                <c:pt idx="16377" formatCode="General">
                  <c:v>2.3299259379301801E-2</c:v>
                </c:pt>
                <c:pt idx="16378" formatCode="General">
                  <c:v>1.9889044481635101E-2</c:v>
                </c:pt>
                <c:pt idx="16379" formatCode="General">
                  <c:v>1.6122889698860499E-2</c:v>
                </c:pt>
                <c:pt idx="16380" formatCode="General">
                  <c:v>1.19028040659913E-2</c:v>
                </c:pt>
                <c:pt idx="16381" formatCode="General">
                  <c:v>7.3815829410012598E-3</c:v>
                </c:pt>
                <c:pt idx="16382" formatCode="General">
                  <c:v>2.6016990082520699E-3</c:v>
                </c:pt>
                <c:pt idx="16383" formatCode="General">
                  <c:v>-2.6800262227336001E-3</c:v>
                </c:pt>
                <c:pt idx="16384" formatCode="General">
                  <c:v>-8.5932241867638197E-3</c:v>
                </c:pt>
                <c:pt idx="16385" formatCode="General">
                  <c:v>-1.51932120937581E-2</c:v>
                </c:pt>
                <c:pt idx="16386" formatCode="General">
                  <c:v>-2.1871059575156698E-2</c:v>
                </c:pt>
                <c:pt idx="16387" formatCode="General">
                  <c:v>-2.7974152595011501E-2</c:v>
                </c:pt>
                <c:pt idx="16388" formatCode="General">
                  <c:v>-3.3383090154500097E-2</c:v>
                </c:pt>
                <c:pt idx="16389" formatCode="General">
                  <c:v>-3.7821842670048698E-2</c:v>
                </c:pt>
                <c:pt idx="16390" formatCode="General">
                  <c:v>-4.1755582859582897E-2</c:v>
                </c:pt>
                <c:pt idx="16391" formatCode="General">
                  <c:v>-4.5893471492856899E-2</c:v>
                </c:pt>
                <c:pt idx="16392" formatCode="General">
                  <c:v>-5.03451972894303E-2</c:v>
                </c:pt>
                <c:pt idx="16393" formatCode="General">
                  <c:v>-5.5727491618219799E-2</c:v>
                </c:pt>
                <c:pt idx="16394" formatCode="General">
                  <c:v>-6.2437782416156003E-2</c:v>
                </c:pt>
                <c:pt idx="16395" formatCode="General">
                  <c:v>-6.8879555283316699E-2</c:v>
                </c:pt>
                <c:pt idx="16396" formatCode="General">
                  <c:v>-7.3794344408510903E-2</c:v>
                </c:pt>
                <c:pt idx="16397" formatCode="General">
                  <c:v>-7.77921195680185E-2</c:v>
                </c:pt>
                <c:pt idx="16398" formatCode="General">
                  <c:v>-8.1597148540149406E-2</c:v>
                </c:pt>
                <c:pt idx="16399" formatCode="General">
                  <c:v>-8.4780193498676798E-2</c:v>
                </c:pt>
                <c:pt idx="16400" formatCode="General">
                  <c:v>-8.6951109724094297E-2</c:v>
                </c:pt>
                <c:pt idx="16401" formatCode="General">
                  <c:v>-8.8105024496241705E-2</c:v>
                </c:pt>
                <c:pt idx="16402" formatCode="General">
                  <c:v>-8.7754057965800103E-2</c:v>
                </c:pt>
                <c:pt idx="16403" formatCode="General">
                  <c:v>-8.6198836773637696E-2</c:v>
                </c:pt>
                <c:pt idx="16404" formatCode="General">
                  <c:v>-8.3929810567894794E-2</c:v>
                </c:pt>
                <c:pt idx="16405" formatCode="General">
                  <c:v>-8.0980723586939099E-2</c:v>
                </c:pt>
                <c:pt idx="16406" formatCode="General">
                  <c:v>-7.8011161631557802E-2</c:v>
                </c:pt>
                <c:pt idx="16407" formatCode="General">
                  <c:v>-7.4989634835037497E-2</c:v>
                </c:pt>
                <c:pt idx="16408" formatCode="General">
                  <c:v>-7.2256793262447105E-2</c:v>
                </c:pt>
                <c:pt idx="16409" formatCode="General">
                  <c:v>-7.0900758669145206E-2</c:v>
                </c:pt>
                <c:pt idx="16410" formatCode="General">
                  <c:v>-7.0452144322179194E-2</c:v>
                </c:pt>
                <c:pt idx="16411" formatCode="General">
                  <c:v>-6.9911694578239703E-2</c:v>
                </c:pt>
                <c:pt idx="16412" formatCode="General">
                  <c:v>-6.8701993274534204E-2</c:v>
                </c:pt>
                <c:pt idx="16413" formatCode="General">
                  <c:v>-6.6131583460918394E-2</c:v>
                </c:pt>
                <c:pt idx="16414" formatCode="General">
                  <c:v>-6.1864099052591798E-2</c:v>
                </c:pt>
                <c:pt idx="16415" formatCode="General">
                  <c:v>-5.6382877134787998E-2</c:v>
                </c:pt>
                <c:pt idx="16416" formatCode="General">
                  <c:v>-5.09919519083884E-2</c:v>
                </c:pt>
                <c:pt idx="16417" formatCode="General">
                  <c:v>-4.6838278906682997E-2</c:v>
                </c:pt>
                <c:pt idx="16418" formatCode="General">
                  <c:v>-4.3751114732225399E-2</c:v>
                </c:pt>
                <c:pt idx="16419" formatCode="General">
                  <c:v>-4.0744252172244901E-2</c:v>
                </c:pt>
                <c:pt idx="16420" formatCode="General">
                  <c:v>-3.8233825591984398E-2</c:v>
                </c:pt>
                <c:pt idx="16421" formatCode="General">
                  <c:v>-3.71803833712811E-2</c:v>
                </c:pt>
                <c:pt idx="16422" formatCode="General">
                  <c:v>-3.7888145552455399E-2</c:v>
                </c:pt>
                <c:pt idx="16423" formatCode="General">
                  <c:v>-4.0574550709151898E-2</c:v>
                </c:pt>
                <c:pt idx="16424" formatCode="General">
                  <c:v>-4.4476412082035503E-2</c:v>
                </c:pt>
                <c:pt idx="16425" formatCode="General">
                  <c:v>-4.8275908361078201E-2</c:v>
                </c:pt>
                <c:pt idx="16426" formatCode="General">
                  <c:v>-5.1030600695821299E-2</c:v>
                </c:pt>
                <c:pt idx="16427" formatCode="General">
                  <c:v>-5.2791092348106701E-2</c:v>
                </c:pt>
                <c:pt idx="16428" formatCode="General">
                  <c:v>-5.2744405018396903E-2</c:v>
                </c:pt>
                <c:pt idx="16429" formatCode="General">
                  <c:v>-5.1253788015405297E-2</c:v>
                </c:pt>
                <c:pt idx="16430" formatCode="General">
                  <c:v>-4.90943647228715E-2</c:v>
                </c:pt>
                <c:pt idx="16431" formatCode="General">
                  <c:v>-4.6006277546410998E-2</c:v>
                </c:pt>
                <c:pt idx="16432" formatCode="General">
                  <c:v>-4.26526040364252E-2</c:v>
                </c:pt>
                <c:pt idx="16433" formatCode="General">
                  <c:v>-3.9245297058937999E-2</c:v>
                </c:pt>
                <c:pt idx="16434" formatCode="General">
                  <c:v>-3.7077606310043101E-2</c:v>
                </c:pt>
                <c:pt idx="16435" formatCode="General">
                  <c:v>-3.6378041701962197E-2</c:v>
                </c:pt>
                <c:pt idx="16436" formatCode="General">
                  <c:v>-3.6982282055921502E-2</c:v>
                </c:pt>
                <c:pt idx="16437" formatCode="General">
                  <c:v>-3.8946888851880898E-2</c:v>
                </c:pt>
                <c:pt idx="16438" formatCode="General">
                  <c:v>-4.1194061327352198E-2</c:v>
                </c:pt>
                <c:pt idx="16439" formatCode="General">
                  <c:v>-4.29540174104538E-2</c:v>
                </c:pt>
                <c:pt idx="16440" formatCode="General">
                  <c:v>-4.3308874662351601E-2</c:v>
                </c:pt>
                <c:pt idx="16441" formatCode="General">
                  <c:v>-4.2754763908471001E-2</c:v>
                </c:pt>
                <c:pt idx="16442" formatCode="General">
                  <c:v>-4.1484588942505701E-2</c:v>
                </c:pt>
                <c:pt idx="16443" formatCode="General">
                  <c:v>-3.8628116191947399E-2</c:v>
                </c:pt>
                <c:pt idx="16444" formatCode="General">
                  <c:v>-3.4385256619852297E-2</c:v>
                </c:pt>
                <c:pt idx="16445" formatCode="General">
                  <c:v>-2.9018921148271901E-2</c:v>
                </c:pt>
                <c:pt idx="16446" formatCode="General">
                  <c:v>-2.1719494111251E-2</c:v>
                </c:pt>
                <c:pt idx="16447" formatCode="General">
                  <c:v>-1.2068642728002E-2</c:v>
                </c:pt>
                <c:pt idx="16448" formatCode="General">
                  <c:v>-2.4675815030806702E-4</c:v>
                </c:pt>
                <c:pt idx="16449" formatCode="General">
                  <c:v>1.43305513332281E-2</c:v>
                </c:pt>
                <c:pt idx="16450" formatCode="General">
                  <c:v>3.05634439136349E-2</c:v>
                </c:pt>
                <c:pt idx="16451" formatCode="General">
                  <c:v>4.6319010993581197E-2</c:v>
                </c:pt>
                <c:pt idx="16452" formatCode="General">
                  <c:v>6.1332891463607299E-2</c:v>
                </c:pt>
                <c:pt idx="16453" formatCode="General">
                  <c:v>7.5548799277582096E-2</c:v>
                </c:pt>
                <c:pt idx="16454" formatCode="General">
                  <c:v>8.8418780965310598E-2</c:v>
                </c:pt>
                <c:pt idx="16455" formatCode="General">
                  <c:v>9.8604530370920193E-2</c:v>
                </c:pt>
                <c:pt idx="16456" formatCode="General">
                  <c:v>0.10500630519090599</c:v>
                </c:pt>
                <c:pt idx="16457" formatCode="General">
                  <c:v>0.108132703187546</c:v>
                </c:pt>
                <c:pt idx="16458" formatCode="General">
                  <c:v>0.108112896924798</c:v>
                </c:pt>
                <c:pt idx="16459" formatCode="General">
                  <c:v>0.104352920307589</c:v>
                </c:pt>
                <c:pt idx="16460" formatCode="General">
                  <c:v>9.6224395032344506E-2</c:v>
                </c:pt>
                <c:pt idx="16461" formatCode="General">
                  <c:v>8.3847925994408698E-2</c:v>
                </c:pt>
                <c:pt idx="16462" formatCode="General">
                  <c:v>6.8830001993070794E-2</c:v>
                </c:pt>
                <c:pt idx="16463" formatCode="General">
                  <c:v>5.2210841317137102E-2</c:v>
                </c:pt>
                <c:pt idx="16464" formatCode="General">
                  <c:v>3.4661528490986998E-2</c:v>
                </c:pt>
                <c:pt idx="16465" formatCode="General">
                  <c:v>1.7411097825952699E-2</c:v>
                </c:pt>
                <c:pt idx="16466" formatCode="General">
                  <c:v>1.7010635764933299E-3</c:v>
                </c:pt>
                <c:pt idx="16467" formatCode="General">
                  <c:v>-1.17775018321722E-2</c:v>
                </c:pt>
                <c:pt idx="16468" formatCode="General">
                  <c:v>-2.27406963446227E-2</c:v>
                </c:pt>
                <c:pt idx="16469" formatCode="General">
                  <c:v>-3.0755182685532598E-2</c:v>
                </c:pt>
                <c:pt idx="16470" formatCode="General">
                  <c:v>-3.6570064596149997E-2</c:v>
                </c:pt>
                <c:pt idx="16471" formatCode="General">
                  <c:v>-4.1153550623661703E-2</c:v>
                </c:pt>
                <c:pt idx="16472" formatCode="General">
                  <c:v>-4.4148496892345401E-2</c:v>
                </c:pt>
                <c:pt idx="16473" formatCode="General">
                  <c:v>-4.60126607478831E-2</c:v>
                </c:pt>
                <c:pt idx="16474" formatCode="General">
                  <c:v>-4.6429649519091003E-2</c:v>
                </c:pt>
                <c:pt idx="16475" formatCode="General">
                  <c:v>-4.3954884494823099E-2</c:v>
                </c:pt>
                <c:pt idx="16476" formatCode="General">
                  <c:v>-3.9013950188274103E-2</c:v>
                </c:pt>
                <c:pt idx="16477" formatCode="General">
                  <c:v>-3.1814951063908803E-2</c:v>
                </c:pt>
                <c:pt idx="16478" formatCode="General">
                  <c:v>-2.2840316051630401E-2</c:v>
                </c:pt>
                <c:pt idx="16479" formatCode="General">
                  <c:v>-1.3238856540444001E-2</c:v>
                </c:pt>
                <c:pt idx="16480" formatCode="General">
                  <c:v>-3.3385006702271701E-3</c:v>
                </c:pt>
                <c:pt idx="16481" formatCode="General">
                  <c:v>7.1197981799831396E-3</c:v>
                </c:pt>
                <c:pt idx="16482" formatCode="General">
                  <c:v>1.77538881298012E-2</c:v>
                </c:pt>
                <c:pt idx="16483" formatCode="General">
                  <c:v>2.7613980953980599E-2</c:v>
                </c:pt>
                <c:pt idx="16484" formatCode="General">
                  <c:v>3.6631005963864698E-2</c:v>
                </c:pt>
                <c:pt idx="16485" formatCode="General">
                  <c:v>4.4434867678679497E-2</c:v>
                </c:pt>
                <c:pt idx="16486" formatCode="General">
                  <c:v>5.0050810049951301E-2</c:v>
                </c:pt>
                <c:pt idx="16487" formatCode="General">
                  <c:v>5.3749646039459802E-2</c:v>
                </c:pt>
                <c:pt idx="16488" formatCode="General">
                  <c:v>5.6284714639930102E-2</c:v>
                </c:pt>
                <c:pt idx="16489" formatCode="General">
                  <c:v>5.8290487600475498E-2</c:v>
                </c:pt>
                <c:pt idx="16490" formatCode="General">
                  <c:v>5.9490342550752001E-2</c:v>
                </c:pt>
                <c:pt idx="16491" formatCode="General">
                  <c:v>5.8920553620898597E-2</c:v>
                </c:pt>
                <c:pt idx="16492" formatCode="General">
                  <c:v>5.6432330000263403E-2</c:v>
                </c:pt>
                <c:pt idx="16493" formatCode="General">
                  <c:v>5.2822412802561503E-2</c:v>
                </c:pt>
                <c:pt idx="16494" formatCode="General">
                  <c:v>4.8536713796502803E-2</c:v>
                </c:pt>
                <c:pt idx="16495" formatCode="General">
                  <c:v>4.3072469560234902E-2</c:v>
                </c:pt>
                <c:pt idx="16496" formatCode="General">
                  <c:v>3.6966204804976803E-2</c:v>
                </c:pt>
                <c:pt idx="16497" formatCode="General">
                  <c:v>3.0912410187899801E-2</c:v>
                </c:pt>
                <c:pt idx="16498" formatCode="General">
                  <c:v>2.52168287223218E-2</c:v>
                </c:pt>
                <c:pt idx="16499" formatCode="General">
                  <c:v>2.0697780336601801E-2</c:v>
                </c:pt>
                <c:pt idx="16500" formatCode="General">
                  <c:v>1.8415756996757002E-2</c:v>
                </c:pt>
                <c:pt idx="16501" formatCode="General">
                  <c:v>1.8996888656973802E-2</c:v>
                </c:pt>
                <c:pt idx="16502" formatCode="General">
                  <c:v>2.1974921018847599E-2</c:v>
                </c:pt>
                <c:pt idx="16503" formatCode="General">
                  <c:v>2.7779651119786201E-2</c:v>
                </c:pt>
                <c:pt idx="16504" formatCode="General">
                  <c:v>3.6912924440979399E-2</c:v>
                </c:pt>
                <c:pt idx="16505" formatCode="General">
                  <c:v>4.8139009338342399E-2</c:v>
                </c:pt>
                <c:pt idx="16506" formatCode="General">
                  <c:v>5.9815603863684098E-2</c:v>
                </c:pt>
                <c:pt idx="16507" formatCode="General">
                  <c:v>7.0320563461907806E-2</c:v>
                </c:pt>
                <c:pt idx="16508" formatCode="General">
                  <c:v>7.9312120033871905E-2</c:v>
                </c:pt>
                <c:pt idx="16509" formatCode="General">
                  <c:v>8.7818348209069197E-2</c:v>
                </c:pt>
                <c:pt idx="16510" formatCode="General">
                  <c:v>9.5654815780860797E-2</c:v>
                </c:pt>
                <c:pt idx="16511" formatCode="General">
                  <c:v>0.101502487566987</c:v>
                </c:pt>
                <c:pt idx="16512" formatCode="General">
                  <c:v>0.104727557235161</c:v>
                </c:pt>
                <c:pt idx="16513" formatCode="General">
                  <c:v>0.105793901760575</c:v>
                </c:pt>
                <c:pt idx="16514" formatCode="General">
                  <c:v>0.10649465006753001</c:v>
                </c:pt>
                <c:pt idx="16515" formatCode="General">
                  <c:v>0.10696812476409</c:v>
                </c:pt>
                <c:pt idx="16516" formatCode="General">
                  <c:v>0.106019824208888</c:v>
                </c:pt>
                <c:pt idx="16517" formatCode="General">
                  <c:v>0.10385100360557201</c:v>
                </c:pt>
                <c:pt idx="16518" formatCode="General">
                  <c:v>0.10043857034201401</c:v>
                </c:pt>
                <c:pt idx="16519" formatCode="General">
                  <c:v>9.5337728329015603E-2</c:v>
                </c:pt>
                <c:pt idx="16520" formatCode="General">
                  <c:v>8.7981897443574805E-2</c:v>
                </c:pt>
                <c:pt idx="16521" formatCode="General">
                  <c:v>7.7901071624636706E-2</c:v>
                </c:pt>
                <c:pt idx="16522" formatCode="General">
                  <c:v>6.5849464790801296E-2</c:v>
                </c:pt>
                <c:pt idx="16523" formatCode="General">
                  <c:v>5.2422694920066501E-2</c:v>
                </c:pt>
                <c:pt idx="16524" formatCode="General">
                  <c:v>3.7724997114675397E-2</c:v>
                </c:pt>
                <c:pt idx="16525" formatCode="General">
                  <c:v>2.27380357014231E-2</c:v>
                </c:pt>
                <c:pt idx="16526" formatCode="General">
                  <c:v>8.7535107756741403E-3</c:v>
                </c:pt>
                <c:pt idx="16527" formatCode="General">
                  <c:v>-3.8267804135265998E-3</c:v>
                </c:pt>
                <c:pt idx="16528" formatCode="General">
                  <c:v>-1.52597231000894E-2</c:v>
                </c:pt>
                <c:pt idx="16529" formatCode="General">
                  <c:v>-2.59964310361641E-2</c:v>
                </c:pt>
                <c:pt idx="16530" formatCode="General">
                  <c:v>-3.6460682541479397E-2</c:v>
                </c:pt>
                <c:pt idx="16531" formatCode="General">
                  <c:v>-4.6162698973819298E-2</c:v>
                </c:pt>
                <c:pt idx="16532" formatCode="General">
                  <c:v>-5.4660140417594698E-2</c:v>
                </c:pt>
                <c:pt idx="16533" formatCode="General">
                  <c:v>-6.1714864741179397E-2</c:v>
                </c:pt>
                <c:pt idx="16534" formatCode="General">
                  <c:v>-6.6335050560892297E-2</c:v>
                </c:pt>
                <c:pt idx="16535" formatCode="General">
                  <c:v>-6.8448076523889095E-2</c:v>
                </c:pt>
                <c:pt idx="16536" formatCode="General">
                  <c:v>-6.8992247066707493E-2</c:v>
                </c:pt>
                <c:pt idx="16537" formatCode="General">
                  <c:v>-6.9166059306828703E-2</c:v>
                </c:pt>
                <c:pt idx="16538" formatCode="General">
                  <c:v>-6.9256220754544698E-2</c:v>
                </c:pt>
                <c:pt idx="16539" formatCode="General">
                  <c:v>-6.9803159643181206E-2</c:v>
                </c:pt>
                <c:pt idx="16540" formatCode="General">
                  <c:v>-7.2437167848616105E-2</c:v>
                </c:pt>
                <c:pt idx="16541" formatCode="General">
                  <c:v>-7.7294514466885803E-2</c:v>
                </c:pt>
                <c:pt idx="16542" formatCode="General">
                  <c:v>-8.3927083869106703E-2</c:v>
                </c:pt>
                <c:pt idx="16543" formatCode="General">
                  <c:v>-9.1464427660240405E-2</c:v>
                </c:pt>
                <c:pt idx="16544" formatCode="General">
                  <c:v>-9.9083857032692804E-2</c:v>
                </c:pt>
                <c:pt idx="16545" formatCode="General">
                  <c:v>-0.10643510214254399</c:v>
                </c:pt>
                <c:pt idx="16546" formatCode="General">
                  <c:v>-0.112694867955906</c:v>
                </c:pt>
                <c:pt idx="16547" formatCode="General">
                  <c:v>-0.11817154124979</c:v>
                </c:pt>
                <c:pt idx="16548" formatCode="General">
                  <c:v>-0.123405763916783</c:v>
                </c:pt>
                <c:pt idx="16549" formatCode="General">
                  <c:v>-0.127742002127464</c:v>
                </c:pt>
                <c:pt idx="16550" formatCode="General">
                  <c:v>-0.13121248935568799</c:v>
                </c:pt>
                <c:pt idx="16551" formatCode="General">
                  <c:v>-0.13376721423636101</c:v>
                </c:pt>
                <c:pt idx="16552" formatCode="General">
                  <c:v>-0.13450679243579899</c:v>
                </c:pt>
                <c:pt idx="16553" formatCode="General">
                  <c:v>-0.13307056192962399</c:v>
                </c:pt>
                <c:pt idx="16554" formatCode="General">
                  <c:v>-0.12905855527052201</c:v>
                </c:pt>
                <c:pt idx="16555" formatCode="General">
                  <c:v>-0.12175388237153199</c:v>
                </c:pt>
                <c:pt idx="16556" formatCode="General">
                  <c:v>-0.111410618856163</c:v>
                </c:pt>
                <c:pt idx="16557" formatCode="General">
                  <c:v>-9.9360654918946606E-2</c:v>
                </c:pt>
                <c:pt idx="16558" formatCode="General">
                  <c:v>-8.5828675265701398E-2</c:v>
                </c:pt>
                <c:pt idx="16559" formatCode="General">
                  <c:v>-7.03610327301529E-2</c:v>
                </c:pt>
                <c:pt idx="16560" formatCode="General">
                  <c:v>-5.3721157059436003E-2</c:v>
                </c:pt>
                <c:pt idx="16561" formatCode="General">
                  <c:v>-3.6698942017342299E-2</c:v>
                </c:pt>
                <c:pt idx="16562" formatCode="General">
                  <c:v>-2.04145450014676E-2</c:v>
                </c:pt>
                <c:pt idx="16563" formatCode="General">
                  <c:v>-6.6201143706287099E-3</c:v>
                </c:pt>
                <c:pt idx="16564" formatCode="General">
                  <c:v>4.4378439301446101E-3</c:v>
                </c:pt>
                <c:pt idx="16565" formatCode="General">
                  <c:v>1.3887307525691299E-2</c:v>
                </c:pt>
                <c:pt idx="16566" formatCode="General">
                  <c:v>2.2272656828237501E-2</c:v>
                </c:pt>
                <c:pt idx="16567" formatCode="General">
                  <c:v>2.93201140633946E-2</c:v>
                </c:pt>
                <c:pt idx="16568" formatCode="General">
                  <c:v>3.4774626376299397E-2</c:v>
                </c:pt>
                <c:pt idx="16569" formatCode="General">
                  <c:v>3.8618422926823201E-2</c:v>
                </c:pt>
                <c:pt idx="16570" formatCode="General">
                  <c:v>4.0929381933455598E-2</c:v>
                </c:pt>
                <c:pt idx="16571" formatCode="General">
                  <c:v>4.1305823075164297E-2</c:v>
                </c:pt>
                <c:pt idx="16572" formatCode="General">
                  <c:v>3.9913491566520097E-2</c:v>
                </c:pt>
                <c:pt idx="16573" formatCode="General">
                  <c:v>3.7585789794315497E-2</c:v>
                </c:pt>
                <c:pt idx="16574" formatCode="General">
                  <c:v>3.4710204032428901E-2</c:v>
                </c:pt>
                <c:pt idx="16575" formatCode="General">
                  <c:v>3.1652978096423402E-2</c:v>
                </c:pt>
                <c:pt idx="16576" formatCode="General">
                  <c:v>2.90504051062048E-2</c:v>
                </c:pt>
                <c:pt idx="16577" formatCode="General">
                  <c:v>2.6724639356044098E-2</c:v>
                </c:pt>
                <c:pt idx="16578" formatCode="General">
                  <c:v>2.3717204048920301E-2</c:v>
                </c:pt>
                <c:pt idx="16579" formatCode="General">
                  <c:v>1.9283812976393901E-2</c:v>
                </c:pt>
                <c:pt idx="16580" formatCode="General">
                  <c:v>1.3720057269868901E-2</c:v>
                </c:pt>
                <c:pt idx="16581" formatCode="General">
                  <c:v>7.6900133128215498E-3</c:v>
                </c:pt>
                <c:pt idx="16582" formatCode="General">
                  <c:v>1.7607277440740499E-3</c:v>
                </c:pt>
                <c:pt idx="16583" formatCode="General">
                  <c:v>-3.8421404819405599E-3</c:v>
                </c:pt>
                <c:pt idx="16584" formatCode="General">
                  <c:v>-9.5263021890360008E-3</c:v>
                </c:pt>
                <c:pt idx="16585" formatCode="General">
                  <c:v>-1.4692847453880701E-2</c:v>
                </c:pt>
                <c:pt idx="16586" formatCode="General">
                  <c:v>-1.8166928054267801E-2</c:v>
                </c:pt>
                <c:pt idx="16587" formatCode="General">
                  <c:v>-1.9998288415810202E-2</c:v>
                </c:pt>
                <c:pt idx="16588" formatCode="General">
                  <c:v>-2.0763463719248299E-2</c:v>
                </c:pt>
                <c:pt idx="16589" formatCode="General">
                  <c:v>-2.0333782978243502E-2</c:v>
                </c:pt>
                <c:pt idx="16590" formatCode="General">
                  <c:v>-1.8867180151987899E-2</c:v>
                </c:pt>
                <c:pt idx="16591" formatCode="General">
                  <c:v>-1.6492759526533798E-2</c:v>
                </c:pt>
                <c:pt idx="16592" formatCode="General">
                  <c:v>-1.43111777494763E-2</c:v>
                </c:pt>
                <c:pt idx="16593" formatCode="General">
                  <c:v>-1.37717292980616E-2</c:v>
                </c:pt>
                <c:pt idx="16594" formatCode="General">
                  <c:v>-1.51885273770651E-2</c:v>
                </c:pt>
                <c:pt idx="16595" formatCode="General">
                  <c:v>-1.76196517384789E-2</c:v>
                </c:pt>
                <c:pt idx="16596" formatCode="General">
                  <c:v>-1.9752663393019999E-2</c:v>
                </c:pt>
                <c:pt idx="16597" formatCode="General">
                  <c:v>-2.1381594687229399E-2</c:v>
                </c:pt>
                <c:pt idx="16598" formatCode="General">
                  <c:v>-2.24242031252537E-2</c:v>
                </c:pt>
                <c:pt idx="16599" formatCode="General">
                  <c:v>-2.3638700600758501E-2</c:v>
                </c:pt>
                <c:pt idx="16600" formatCode="General">
                  <c:v>-2.5499919788941099E-2</c:v>
                </c:pt>
                <c:pt idx="16601" formatCode="General">
                  <c:v>-2.7268348972044901E-2</c:v>
                </c:pt>
                <c:pt idx="16602" formatCode="General">
                  <c:v>-2.84528532567805E-2</c:v>
                </c:pt>
                <c:pt idx="16603" formatCode="General">
                  <c:v>-2.75197079973903E-2</c:v>
                </c:pt>
                <c:pt idx="16604" formatCode="General">
                  <c:v>-2.2830990281842899E-2</c:v>
                </c:pt>
                <c:pt idx="16605" formatCode="General">
                  <c:v>-1.54661481412389E-2</c:v>
                </c:pt>
                <c:pt idx="16606" formatCode="General">
                  <c:v>-6.58760061951876E-3</c:v>
                </c:pt>
                <c:pt idx="16607" formatCode="General">
                  <c:v>3.7584864313447699E-3</c:v>
                </c:pt>
                <c:pt idx="16608" formatCode="General">
                  <c:v>1.4942816832002701E-2</c:v>
                </c:pt>
                <c:pt idx="16609" formatCode="General">
                  <c:v>2.6454450847142E-2</c:v>
                </c:pt>
                <c:pt idx="16610" formatCode="General">
                  <c:v>3.7733661368206502E-2</c:v>
                </c:pt>
                <c:pt idx="16611" formatCode="General">
                  <c:v>4.8736688575971097E-2</c:v>
                </c:pt>
                <c:pt idx="16612" formatCode="General">
                  <c:v>5.8904495255956597E-2</c:v>
                </c:pt>
                <c:pt idx="16613" formatCode="General">
                  <c:v>6.6462499623335197E-2</c:v>
                </c:pt>
                <c:pt idx="16614" formatCode="General">
                  <c:v>7.1187001539817801E-2</c:v>
                </c:pt>
                <c:pt idx="16615" formatCode="General">
                  <c:v>7.4294860229498105E-2</c:v>
                </c:pt>
                <c:pt idx="16616" formatCode="General">
                  <c:v>7.5671434014192698E-2</c:v>
                </c:pt>
                <c:pt idx="16617" formatCode="General">
                  <c:v>7.4605349723388101E-2</c:v>
                </c:pt>
                <c:pt idx="16618" formatCode="General">
                  <c:v>7.1482377933668503E-2</c:v>
                </c:pt>
                <c:pt idx="16619" formatCode="General">
                  <c:v>6.6700544879017207E-2</c:v>
                </c:pt>
                <c:pt idx="16620" formatCode="General">
                  <c:v>6.0585330084179503E-2</c:v>
                </c:pt>
                <c:pt idx="16621" formatCode="General">
                  <c:v>5.4034797680709602E-2</c:v>
                </c:pt>
                <c:pt idx="16622" formatCode="General">
                  <c:v>4.7911319761726898E-2</c:v>
                </c:pt>
                <c:pt idx="16623" formatCode="General">
                  <c:v>4.3032053507980998E-2</c:v>
                </c:pt>
                <c:pt idx="16624" formatCode="General">
                  <c:v>4.0509167321835203E-2</c:v>
                </c:pt>
                <c:pt idx="16625" formatCode="General">
                  <c:v>4.02782419850942E-2</c:v>
                </c:pt>
                <c:pt idx="16626" formatCode="General">
                  <c:v>4.0711962028725297E-2</c:v>
                </c:pt>
                <c:pt idx="16627" formatCode="General">
                  <c:v>4.1386110952936497E-2</c:v>
                </c:pt>
                <c:pt idx="16628" formatCode="General">
                  <c:v>4.22854712433696E-2</c:v>
                </c:pt>
                <c:pt idx="16629" formatCode="General">
                  <c:v>4.2216921486496597E-2</c:v>
                </c:pt>
                <c:pt idx="16630" formatCode="General">
                  <c:v>4.1365747417251499E-2</c:v>
                </c:pt>
                <c:pt idx="16631" formatCode="General">
                  <c:v>4.1411566423014599E-2</c:v>
                </c:pt>
                <c:pt idx="16632" formatCode="General">
                  <c:v>4.2305077441377202E-2</c:v>
                </c:pt>
                <c:pt idx="16633" formatCode="General">
                  <c:v>4.3024017240058797E-2</c:v>
                </c:pt>
                <c:pt idx="16634" formatCode="General">
                  <c:v>4.2965617594551198E-2</c:v>
                </c:pt>
                <c:pt idx="16635" formatCode="General">
                  <c:v>4.15408148409422E-2</c:v>
                </c:pt>
                <c:pt idx="16636" formatCode="General">
                  <c:v>3.8810962646293599E-2</c:v>
                </c:pt>
                <c:pt idx="16637" formatCode="General">
                  <c:v>3.5465484270854102E-2</c:v>
                </c:pt>
                <c:pt idx="16638" formatCode="General">
                  <c:v>3.2268662721510799E-2</c:v>
                </c:pt>
                <c:pt idx="16639" formatCode="General">
                  <c:v>2.9625599644972599E-2</c:v>
                </c:pt>
                <c:pt idx="16640" formatCode="General">
                  <c:v>2.6901046005752601E-2</c:v>
                </c:pt>
                <c:pt idx="16641" formatCode="General">
                  <c:v>2.32624832770944E-2</c:v>
                </c:pt>
                <c:pt idx="16642" formatCode="General">
                  <c:v>1.9250553376120399E-2</c:v>
                </c:pt>
                <c:pt idx="16643" formatCode="General">
                  <c:v>1.55107801905481E-2</c:v>
                </c:pt>
                <c:pt idx="16644" formatCode="General">
                  <c:v>1.20004510082598E-2</c:v>
                </c:pt>
                <c:pt idx="16645" formatCode="General">
                  <c:v>8.9972838653228498E-3</c:v>
                </c:pt>
                <c:pt idx="16646" formatCode="General">
                  <c:v>6.2731608880440496E-3</c:v>
                </c:pt>
                <c:pt idx="16647" formatCode="General">
                  <c:v>3.4889463147813201E-3</c:v>
                </c:pt>
                <c:pt idx="16648" formatCode="General">
                  <c:v>1.1497244694935399E-3</c:v>
                </c:pt>
                <c:pt idx="16649" formatCode="General">
                  <c:v>2.5341806585184399E-4</c:v>
                </c:pt>
                <c:pt idx="16650" formatCode="General">
                  <c:v>1.38340385491637E-3</c:v>
                </c:pt>
                <c:pt idx="16651" formatCode="General">
                  <c:v>3.3834070722150202E-3</c:v>
                </c:pt>
                <c:pt idx="16652" formatCode="General">
                  <c:v>5.9626789802377303E-3</c:v>
                </c:pt>
                <c:pt idx="16653" formatCode="General">
                  <c:v>9.4531115049962897E-3</c:v>
                </c:pt>
                <c:pt idx="16654" formatCode="General">
                  <c:v>1.3109319976939499E-2</c:v>
                </c:pt>
                <c:pt idx="16655" formatCode="General">
                  <c:v>1.6126293158454999E-2</c:v>
                </c:pt>
                <c:pt idx="16656" formatCode="General">
                  <c:v>1.88177184279558E-2</c:v>
                </c:pt>
                <c:pt idx="16657" formatCode="General">
                  <c:v>2.1540470256569501E-2</c:v>
                </c:pt>
                <c:pt idx="16658" formatCode="General">
                  <c:v>2.25496241355993E-2</c:v>
                </c:pt>
                <c:pt idx="16659" formatCode="General">
                  <c:v>2.0593386540112401E-2</c:v>
                </c:pt>
                <c:pt idx="16660" formatCode="General">
                  <c:v>1.56342655494375E-2</c:v>
                </c:pt>
                <c:pt idx="16661" formatCode="General">
                  <c:v>7.7476220532331896E-3</c:v>
                </c:pt>
                <c:pt idx="16662" formatCode="General">
                  <c:v>-1.94609044276677E-3</c:v>
                </c:pt>
                <c:pt idx="16663" formatCode="General">
                  <c:v>-1.15424294517769E-2</c:v>
                </c:pt>
                <c:pt idx="16664" formatCode="General">
                  <c:v>-2.0399212784031499E-2</c:v>
                </c:pt>
                <c:pt idx="16665" formatCode="General">
                  <c:v>-2.8446037715480699E-2</c:v>
                </c:pt>
                <c:pt idx="16666" formatCode="General">
                  <c:v>-3.4644903912771197E-2</c:v>
                </c:pt>
                <c:pt idx="16667" formatCode="General">
                  <c:v>-3.8512747133058502E-2</c:v>
                </c:pt>
                <c:pt idx="16668" formatCode="General">
                  <c:v>-4.0568380782235097E-2</c:v>
                </c:pt>
                <c:pt idx="16669" formatCode="General">
                  <c:v>-4.1548405177074997E-2</c:v>
                </c:pt>
                <c:pt idx="16670" formatCode="General">
                  <c:v>-4.2425297977634301E-2</c:v>
                </c:pt>
                <c:pt idx="16671" formatCode="General">
                  <c:v>-4.3984883061774803E-2</c:v>
                </c:pt>
                <c:pt idx="16672" formatCode="General">
                  <c:v>-4.5835612672554697E-2</c:v>
                </c:pt>
                <c:pt idx="16673" formatCode="General">
                  <c:v>-4.6894301143583797E-2</c:v>
                </c:pt>
                <c:pt idx="16674" formatCode="General">
                  <c:v>-4.7193161589776801E-2</c:v>
                </c:pt>
                <c:pt idx="16675" formatCode="General">
                  <c:v>-4.7624659981753602E-2</c:v>
                </c:pt>
                <c:pt idx="16676" formatCode="General">
                  <c:v>-4.7476553867458998E-2</c:v>
                </c:pt>
                <c:pt idx="16677" formatCode="General">
                  <c:v>-4.4890289722876897E-2</c:v>
                </c:pt>
                <c:pt idx="16678" formatCode="General">
                  <c:v>-4.0179559610827101E-2</c:v>
                </c:pt>
                <c:pt idx="16679" formatCode="General">
                  <c:v>-3.5576309069876799E-2</c:v>
                </c:pt>
                <c:pt idx="16680" formatCode="General">
                  <c:v>-3.1534847258374001E-2</c:v>
                </c:pt>
                <c:pt idx="16681" formatCode="General">
                  <c:v>-2.8098147121088501E-2</c:v>
                </c:pt>
                <c:pt idx="16682" formatCode="General">
                  <c:v>-2.58085222277518E-2</c:v>
                </c:pt>
                <c:pt idx="16683" formatCode="General">
                  <c:v>-2.4074490195632198E-2</c:v>
                </c:pt>
                <c:pt idx="16684" formatCode="General">
                  <c:v>-2.2060156910977499E-2</c:v>
                </c:pt>
                <c:pt idx="16685" formatCode="General">
                  <c:v>-1.9485103670181799E-2</c:v>
                </c:pt>
                <c:pt idx="16686" formatCode="General">
                  <c:v>-1.652641050851E-2</c:v>
                </c:pt>
                <c:pt idx="16687" formatCode="General">
                  <c:v>-1.4087904715293E-2</c:v>
                </c:pt>
                <c:pt idx="16688" formatCode="General">
                  <c:v>-1.24402973394443E-2</c:v>
                </c:pt>
                <c:pt idx="16689" formatCode="General">
                  <c:v>-1.05777967480077E-2</c:v>
                </c:pt>
                <c:pt idx="16690" formatCode="General">
                  <c:v>-8.4581921950170006E-3</c:v>
                </c:pt>
                <c:pt idx="16691" formatCode="General">
                  <c:v>-6.9697626096640103E-3</c:v>
                </c:pt>
                <c:pt idx="16692" formatCode="General">
                  <c:v>-6.0164285668116999E-3</c:v>
                </c:pt>
                <c:pt idx="16693" formatCode="General">
                  <c:v>-4.99958212547757E-3</c:v>
                </c:pt>
                <c:pt idx="16694" formatCode="General">
                  <c:v>-4.1664232005469704E-3</c:v>
                </c:pt>
                <c:pt idx="16695" formatCode="General">
                  <c:v>-3.3079899092055701E-3</c:v>
                </c:pt>
                <c:pt idx="16696" formatCode="General">
                  <c:v>-2.70838980528467E-3</c:v>
                </c:pt>
                <c:pt idx="16697" formatCode="General">
                  <c:v>-3.1151674456394501E-3</c:v>
                </c:pt>
                <c:pt idx="16698" formatCode="General">
                  <c:v>-4.4557985631406604E-3</c:v>
                </c:pt>
                <c:pt idx="16699" formatCode="General">
                  <c:v>-7.6315260218328303E-3</c:v>
                </c:pt>
                <c:pt idx="16700" formatCode="General">
                  <c:v>-1.310212889678E-2</c:v>
                </c:pt>
                <c:pt idx="16701" formatCode="General">
                  <c:v>-2.01537576222948E-2</c:v>
                </c:pt>
                <c:pt idx="16702" formatCode="General">
                  <c:v>-2.78555794659858E-2</c:v>
                </c:pt>
                <c:pt idx="16703" formatCode="General">
                  <c:v>-3.5508800315647099E-2</c:v>
                </c:pt>
                <c:pt idx="16704" formatCode="General">
                  <c:v>-4.3006525492238101E-2</c:v>
                </c:pt>
                <c:pt idx="16705" formatCode="General">
                  <c:v>-4.9703981418569701E-2</c:v>
                </c:pt>
                <c:pt idx="16706" formatCode="General">
                  <c:v>-5.4174257949265898E-2</c:v>
                </c:pt>
                <c:pt idx="16707" formatCode="General">
                  <c:v>-5.5611442323147901E-2</c:v>
                </c:pt>
                <c:pt idx="16708" formatCode="General">
                  <c:v>-5.35034275995495E-2</c:v>
                </c:pt>
                <c:pt idx="16709" formatCode="General">
                  <c:v>-4.7723364504772603E-2</c:v>
                </c:pt>
                <c:pt idx="16710" formatCode="General">
                  <c:v>-3.9255873329749801E-2</c:v>
                </c:pt>
                <c:pt idx="16711" formatCode="General">
                  <c:v>-2.9076895949880999E-2</c:v>
                </c:pt>
                <c:pt idx="16712" formatCode="General">
                  <c:v>-1.7423906205962E-2</c:v>
                </c:pt>
                <c:pt idx="16713" formatCode="General">
                  <c:v>-4.0632186170051999E-3</c:v>
                </c:pt>
                <c:pt idx="16714" formatCode="General">
                  <c:v>1.10710769261487E-2</c:v>
                </c:pt>
                <c:pt idx="16715" formatCode="General">
                  <c:v>2.65822562601674E-2</c:v>
                </c:pt>
                <c:pt idx="16716" formatCode="General">
                  <c:v>4.0121673186847902E-2</c:v>
                </c:pt>
                <c:pt idx="16717" formatCode="General">
                  <c:v>5.1204318755431098E-2</c:v>
                </c:pt>
                <c:pt idx="16718" formatCode="General">
                  <c:v>6.0623919792441902E-2</c:v>
                </c:pt>
                <c:pt idx="16719" formatCode="General">
                  <c:v>6.9030587563353493E-2</c:v>
                </c:pt>
                <c:pt idx="16720" formatCode="General">
                  <c:v>7.5887606918358802E-2</c:v>
                </c:pt>
                <c:pt idx="16721" formatCode="General">
                  <c:v>7.9963774325277695E-2</c:v>
                </c:pt>
                <c:pt idx="16722" formatCode="General">
                  <c:v>8.0665463439306806E-2</c:v>
                </c:pt>
                <c:pt idx="16723" formatCode="General">
                  <c:v>7.8777382965748793E-2</c:v>
                </c:pt>
                <c:pt idx="16724" formatCode="General">
                  <c:v>7.5329529583503696E-2</c:v>
                </c:pt>
                <c:pt idx="16725" formatCode="General">
                  <c:v>7.0424306781568899E-2</c:v>
                </c:pt>
                <c:pt idx="16726" formatCode="General">
                  <c:v>6.4093155666535395E-2</c:v>
                </c:pt>
                <c:pt idx="16727" formatCode="General">
                  <c:v>5.5731301834718298E-2</c:v>
                </c:pt>
                <c:pt idx="16728" formatCode="General">
                  <c:v>4.4541373560326301E-2</c:v>
                </c:pt>
                <c:pt idx="16729" formatCode="General">
                  <c:v>3.07966312814143E-2</c:v>
                </c:pt>
                <c:pt idx="16730" formatCode="General">
                  <c:v>1.5009671832522499E-2</c:v>
                </c:pt>
                <c:pt idx="16731" formatCode="General">
                  <c:v>-2.7811934757586399E-3</c:v>
                </c:pt>
                <c:pt idx="16732" formatCode="General">
                  <c:v>-2.2438300486342901E-2</c:v>
                </c:pt>
                <c:pt idx="16733" formatCode="General">
                  <c:v>-4.2749636822360597E-2</c:v>
                </c:pt>
                <c:pt idx="16734" formatCode="General">
                  <c:v>-6.1757549273047198E-2</c:v>
                </c:pt>
                <c:pt idx="16735" formatCode="General">
                  <c:v>-7.7807371232769901E-2</c:v>
                </c:pt>
                <c:pt idx="16736" formatCode="General">
                  <c:v>-8.9462736236779097E-2</c:v>
                </c:pt>
                <c:pt idx="16737" formatCode="General">
                  <c:v>-9.6455652359707197E-2</c:v>
                </c:pt>
                <c:pt idx="16738" formatCode="General">
                  <c:v>-9.9115030651062003E-2</c:v>
                </c:pt>
                <c:pt idx="16739" formatCode="General">
                  <c:v>-9.7983098069476998E-2</c:v>
                </c:pt>
                <c:pt idx="16740" formatCode="General">
                  <c:v>-9.4144013472011304E-2</c:v>
                </c:pt>
                <c:pt idx="16741" formatCode="General">
                  <c:v>-8.8172158207072596E-2</c:v>
                </c:pt>
                <c:pt idx="16742" formatCode="General">
                  <c:v>-7.9529667987523506E-2</c:v>
                </c:pt>
                <c:pt idx="16743" formatCode="General">
                  <c:v>-6.7928291581292793E-2</c:v>
                </c:pt>
                <c:pt idx="16744" formatCode="General">
                  <c:v>-5.3698560608465701E-2</c:v>
                </c:pt>
                <c:pt idx="16745" formatCode="General">
                  <c:v>-3.7100021387606E-2</c:v>
                </c:pt>
                <c:pt idx="16746" formatCode="General">
                  <c:v>-1.8645285109760198E-2</c:v>
                </c:pt>
                <c:pt idx="16747" formatCode="General">
                  <c:v>4.5703271022009602E-4</c:v>
                </c:pt>
                <c:pt idx="16748" formatCode="General">
                  <c:v>1.80729954931792E-2</c:v>
                </c:pt>
                <c:pt idx="16749" formatCode="General">
                  <c:v>3.2929696525905897E-2</c:v>
                </c:pt>
                <c:pt idx="16750" formatCode="General">
                  <c:v>4.4648988538484702E-2</c:v>
                </c:pt>
                <c:pt idx="16751" formatCode="General">
                  <c:v>5.2597635814019002E-2</c:v>
                </c:pt>
                <c:pt idx="16752" formatCode="General">
                  <c:v>5.6712728936111297E-2</c:v>
                </c:pt>
                <c:pt idx="16753" formatCode="General">
                  <c:v>5.6963818815701298E-2</c:v>
                </c:pt>
                <c:pt idx="16754" formatCode="General">
                  <c:v>5.3121128710981298E-2</c:v>
                </c:pt>
                <c:pt idx="16755" formatCode="General">
                  <c:v>4.5633147276596203E-2</c:v>
                </c:pt>
                <c:pt idx="16756" formatCode="General">
                  <c:v>3.58837772188179E-2</c:v>
                </c:pt>
                <c:pt idx="16757" formatCode="General">
                  <c:v>2.52942217534768E-2</c:v>
                </c:pt>
                <c:pt idx="16758" formatCode="General">
                  <c:v>1.43633336772215E-2</c:v>
                </c:pt>
                <c:pt idx="16759" formatCode="General">
                  <c:v>3.9676524494203199E-3</c:v>
                </c:pt>
                <c:pt idx="16760" formatCode="General">
                  <c:v>-5.76826847600217E-3</c:v>
                </c:pt>
                <c:pt idx="16761" formatCode="General">
                  <c:v>-1.46677405117093E-2</c:v>
                </c:pt>
                <c:pt idx="16762" formatCode="General">
                  <c:v>-2.16879543569529E-2</c:v>
                </c:pt>
                <c:pt idx="16763" formatCode="General">
                  <c:v>-2.59010737330089E-2</c:v>
                </c:pt>
                <c:pt idx="16764" formatCode="General">
                  <c:v>-2.74605628469719E-2</c:v>
                </c:pt>
                <c:pt idx="16765" formatCode="General">
                  <c:v>-2.7544686650992901E-2</c:v>
                </c:pt>
                <c:pt idx="16766" formatCode="General">
                  <c:v>-2.6528720797001502E-2</c:v>
                </c:pt>
                <c:pt idx="16767" formatCode="General">
                  <c:v>-2.4246377683820101E-2</c:v>
                </c:pt>
                <c:pt idx="16768" formatCode="General">
                  <c:v>-2.0046221137135001E-2</c:v>
                </c:pt>
                <c:pt idx="16769" formatCode="General">
                  <c:v>-1.3158598616409001E-2</c:v>
                </c:pt>
                <c:pt idx="16770" formatCode="General">
                  <c:v>-3.9177123051096002E-3</c:v>
                </c:pt>
                <c:pt idx="16771" formatCode="General">
                  <c:v>6.1190871794434198E-3</c:v>
                </c:pt>
                <c:pt idx="16772" formatCode="General">
                  <c:v>1.49597668842186E-2</c:v>
                </c:pt>
                <c:pt idx="16773" formatCode="General">
                  <c:v>2.2113518439660002E-2</c:v>
                </c:pt>
                <c:pt idx="16774" formatCode="General">
                  <c:v>2.73963275259432E-2</c:v>
                </c:pt>
                <c:pt idx="16775" formatCode="General">
                  <c:v>3.0374396960854901E-2</c:v>
                </c:pt>
                <c:pt idx="16776" formatCode="General">
                  <c:v>3.1754916543210901E-2</c:v>
                </c:pt>
                <c:pt idx="16777" formatCode="General">
                  <c:v>3.2585142551659903E-2</c:v>
                </c:pt>
                <c:pt idx="16778" formatCode="General">
                  <c:v>3.42089726438847E-2</c:v>
                </c:pt>
                <c:pt idx="16779" formatCode="General">
                  <c:v>3.6898656672921901E-2</c:v>
                </c:pt>
                <c:pt idx="16780" formatCode="General">
                  <c:v>4.0192776909427998E-2</c:v>
                </c:pt>
                <c:pt idx="16781" formatCode="General">
                  <c:v>4.4053007891065303E-2</c:v>
                </c:pt>
                <c:pt idx="16782" formatCode="General">
                  <c:v>4.8187558777500097E-2</c:v>
                </c:pt>
                <c:pt idx="16783" formatCode="General">
                  <c:v>5.2709354222028902E-2</c:v>
                </c:pt>
                <c:pt idx="16784" formatCode="General">
                  <c:v>5.7616827820090998E-2</c:v>
                </c:pt>
                <c:pt idx="16785" formatCode="General">
                  <c:v>6.1788037912174902E-2</c:v>
                </c:pt>
                <c:pt idx="16786" formatCode="General">
                  <c:v>6.3638071276384697E-2</c:v>
                </c:pt>
                <c:pt idx="16787" formatCode="General">
                  <c:v>6.2431665040063797E-2</c:v>
                </c:pt>
                <c:pt idx="16788" formatCode="General">
                  <c:v>5.7977147322045099E-2</c:v>
                </c:pt>
                <c:pt idx="16789" formatCode="General">
                  <c:v>5.1540486116269102E-2</c:v>
                </c:pt>
                <c:pt idx="16790" formatCode="General">
                  <c:v>4.4263094163585301E-2</c:v>
                </c:pt>
                <c:pt idx="16791" formatCode="General">
                  <c:v>3.59637685086329E-2</c:v>
                </c:pt>
                <c:pt idx="16792" formatCode="General">
                  <c:v>2.6561383857772802E-2</c:v>
                </c:pt>
                <c:pt idx="16793" formatCode="General">
                  <c:v>1.66003196725634E-2</c:v>
                </c:pt>
                <c:pt idx="16794" formatCode="General">
                  <c:v>7.1390882605548E-3</c:v>
                </c:pt>
                <c:pt idx="16795" formatCode="General">
                  <c:v>-1.4014791135454E-3</c:v>
                </c:pt>
                <c:pt idx="16796" formatCode="General">
                  <c:v>-9.0102521773582703E-3</c:v>
                </c:pt>
                <c:pt idx="16797" formatCode="General">
                  <c:v>-1.55597407547038E-2</c:v>
                </c:pt>
                <c:pt idx="16798" formatCode="General">
                  <c:v>-2.0285617512696301E-2</c:v>
                </c:pt>
                <c:pt idx="16799" formatCode="General">
                  <c:v>-2.2769044017840901E-2</c:v>
                </c:pt>
                <c:pt idx="16800" formatCode="General">
                  <c:v>-2.3537352425011801E-2</c:v>
                </c:pt>
                <c:pt idx="16801" formatCode="General">
                  <c:v>-2.2606751172783299E-2</c:v>
                </c:pt>
                <c:pt idx="16802" formatCode="General">
                  <c:v>-2.0197511090381402E-2</c:v>
                </c:pt>
                <c:pt idx="16803" formatCode="General">
                  <c:v>-1.68804473610247E-2</c:v>
                </c:pt>
                <c:pt idx="16804" formatCode="General">
                  <c:v>-1.2852832026252399E-2</c:v>
                </c:pt>
                <c:pt idx="16805" formatCode="General">
                  <c:v>-7.9912125140390901E-3</c:v>
                </c:pt>
                <c:pt idx="16806" formatCode="General">
                  <c:v>-2.5842665075265598E-3</c:v>
                </c:pt>
                <c:pt idx="16807" formatCode="General">
                  <c:v>2.5349487411322701E-3</c:v>
                </c:pt>
                <c:pt idx="16808" formatCode="General">
                  <c:v>7.4544432113586197E-3</c:v>
                </c:pt>
                <c:pt idx="16809" formatCode="General">
                  <c:v>1.22137160710333E-2</c:v>
                </c:pt>
                <c:pt idx="16810" formatCode="General">
                  <c:v>1.5948056165469598E-2</c:v>
                </c:pt>
                <c:pt idx="16811" formatCode="General">
                  <c:v>1.7996473163800299E-2</c:v>
                </c:pt>
                <c:pt idx="16812" formatCode="General">
                  <c:v>1.8420754938974999E-2</c:v>
                </c:pt>
                <c:pt idx="16813" formatCode="General">
                  <c:v>1.7730038773657999E-2</c:v>
                </c:pt>
                <c:pt idx="16814" formatCode="General">
                  <c:v>1.6731665334784498E-2</c:v>
                </c:pt>
                <c:pt idx="16815" formatCode="General">
                  <c:v>1.51077246216005E-2</c:v>
                </c:pt>
                <c:pt idx="16816" formatCode="General">
                  <c:v>1.22836501540075E-2</c:v>
                </c:pt>
                <c:pt idx="16817" formatCode="General">
                  <c:v>8.7179015229447692E-3</c:v>
                </c:pt>
                <c:pt idx="16818" formatCode="General">
                  <c:v>5.1520985769273799E-3</c:v>
                </c:pt>
                <c:pt idx="16819" formatCode="General">
                  <c:v>2.0103242090340799E-3</c:v>
                </c:pt>
                <c:pt idx="16820" formatCode="General">
                  <c:v>-1.3755301910436399E-3</c:v>
                </c:pt>
                <c:pt idx="16821" formatCode="General">
                  <c:v>-5.4812232543167598E-3</c:v>
                </c:pt>
                <c:pt idx="16822" formatCode="General">
                  <c:v>-1.0016866045277699E-2</c:v>
                </c:pt>
                <c:pt idx="16823" formatCode="General">
                  <c:v>-1.40383939400422E-2</c:v>
                </c:pt>
                <c:pt idx="16824" formatCode="General">
                  <c:v>-1.7079366012125799E-2</c:v>
                </c:pt>
                <c:pt idx="16825" formatCode="General">
                  <c:v>-1.94321296425451E-2</c:v>
                </c:pt>
                <c:pt idx="16826" formatCode="General">
                  <c:v>-2.1054511627341201E-2</c:v>
                </c:pt>
                <c:pt idx="16827" formatCode="General">
                  <c:v>-2.1488948771160601E-2</c:v>
                </c:pt>
                <c:pt idx="16828" formatCode="General">
                  <c:v>-2.05087882854782E-2</c:v>
                </c:pt>
                <c:pt idx="16829" formatCode="General">
                  <c:v>-1.83427161303398E-2</c:v>
                </c:pt>
                <c:pt idx="16830" formatCode="General">
                  <c:v>-1.5172833591101499E-2</c:v>
                </c:pt>
                <c:pt idx="16831" formatCode="General">
                  <c:v>-1.21056328191117E-2</c:v>
                </c:pt>
                <c:pt idx="16832" formatCode="General">
                  <c:v>-1.00110188683959E-2</c:v>
                </c:pt>
                <c:pt idx="16833" formatCode="General">
                  <c:v>-8.9598601619232596E-3</c:v>
                </c:pt>
                <c:pt idx="16834" formatCode="General">
                  <c:v>-8.6990045860564098E-3</c:v>
                </c:pt>
                <c:pt idx="16835" formatCode="General">
                  <c:v>-9.0819326618913204E-3</c:v>
                </c:pt>
                <c:pt idx="16836" formatCode="General">
                  <c:v>-9.3886247735752108E-3</c:v>
                </c:pt>
                <c:pt idx="16837" formatCode="General">
                  <c:v>-1.0160377343798399E-2</c:v>
                </c:pt>
                <c:pt idx="16838" formatCode="General">
                  <c:v>-1.2547635872617801E-2</c:v>
                </c:pt>
                <c:pt idx="16839" formatCode="General">
                  <c:v>-1.6609952422569199E-2</c:v>
                </c:pt>
                <c:pt idx="16840" formatCode="General">
                  <c:v>-2.21133975731789E-2</c:v>
                </c:pt>
                <c:pt idx="16841" formatCode="General">
                  <c:v>-2.84323895055765E-2</c:v>
                </c:pt>
                <c:pt idx="16842" formatCode="General">
                  <c:v>-3.5309955881822203E-2</c:v>
                </c:pt>
                <c:pt idx="16843" formatCode="General">
                  <c:v>-4.1297477086326001E-2</c:v>
                </c:pt>
                <c:pt idx="16844" formatCode="General">
                  <c:v>-4.4612676412387198E-2</c:v>
                </c:pt>
                <c:pt idx="16845" formatCode="General">
                  <c:v>-4.5559878291915497E-2</c:v>
                </c:pt>
                <c:pt idx="16846" formatCode="General">
                  <c:v>-4.5047957932773101E-2</c:v>
                </c:pt>
                <c:pt idx="16847" formatCode="General">
                  <c:v>-4.3004062684425998E-2</c:v>
                </c:pt>
                <c:pt idx="16848" formatCode="General">
                  <c:v>-3.8753032427255397E-2</c:v>
                </c:pt>
                <c:pt idx="16849" formatCode="General">
                  <c:v>-3.2468795101497298E-2</c:v>
                </c:pt>
                <c:pt idx="16850" formatCode="General">
                  <c:v>-2.5391067883544099E-2</c:v>
                </c:pt>
                <c:pt idx="16851" formatCode="General">
                  <c:v>-1.7296681438098298E-2</c:v>
                </c:pt>
                <c:pt idx="16852" formatCode="General">
                  <c:v>-7.5769597765249497E-3</c:v>
                </c:pt>
                <c:pt idx="16853" formatCode="General">
                  <c:v>2.4735069524698E-3</c:v>
                </c:pt>
                <c:pt idx="16854" formatCode="General">
                  <c:v>1.15174292254681E-2</c:v>
                </c:pt>
                <c:pt idx="16855" formatCode="General">
                  <c:v>1.9243372105141598E-2</c:v>
                </c:pt>
                <c:pt idx="16856" formatCode="General">
                  <c:v>2.5534351336718102E-2</c:v>
                </c:pt>
                <c:pt idx="16857" formatCode="General">
                  <c:v>2.9352165978339801E-2</c:v>
                </c:pt>
                <c:pt idx="16858" formatCode="General">
                  <c:v>3.01141101729041E-2</c:v>
                </c:pt>
                <c:pt idx="16859" formatCode="General">
                  <c:v>2.98310949444568E-2</c:v>
                </c:pt>
                <c:pt idx="16860" formatCode="General">
                  <c:v>2.9457250503136301E-2</c:v>
                </c:pt>
                <c:pt idx="16861" formatCode="General">
                  <c:v>2.8129166000695399E-2</c:v>
                </c:pt>
                <c:pt idx="16862" formatCode="General">
                  <c:v>2.5857238674072702E-2</c:v>
                </c:pt>
                <c:pt idx="16863" formatCode="General">
                  <c:v>2.2747007399705199E-2</c:v>
                </c:pt>
                <c:pt idx="16864" formatCode="General">
                  <c:v>1.8994438641868599E-2</c:v>
                </c:pt>
                <c:pt idx="16865" formatCode="General">
                  <c:v>1.4124025401195501E-2</c:v>
                </c:pt>
                <c:pt idx="16866" formatCode="General">
                  <c:v>7.4073333049791803E-3</c:v>
                </c:pt>
                <c:pt idx="16867" formatCode="General">
                  <c:v>-7.1320021110242101E-4</c:v>
                </c:pt>
                <c:pt idx="16868" formatCode="General">
                  <c:v>-9.1389341204443503E-3</c:v>
                </c:pt>
                <c:pt idx="16869" formatCode="General">
                  <c:v>-1.7055370568572099E-2</c:v>
                </c:pt>
                <c:pt idx="16870" formatCode="General">
                  <c:v>-2.4118781256399699E-2</c:v>
                </c:pt>
                <c:pt idx="16871" formatCode="General">
                  <c:v>-2.96426598566303E-2</c:v>
                </c:pt>
                <c:pt idx="16872" formatCode="General">
                  <c:v>-3.3211139779248097E-2</c:v>
                </c:pt>
                <c:pt idx="16873" formatCode="General">
                  <c:v>-3.5078455717828597E-2</c:v>
                </c:pt>
                <c:pt idx="16874" formatCode="General">
                  <c:v>-3.5216946206122299E-2</c:v>
                </c:pt>
                <c:pt idx="16875" formatCode="General">
                  <c:v>-3.4137362366570702E-2</c:v>
                </c:pt>
                <c:pt idx="16876" formatCode="General">
                  <c:v>-3.2233234013379602E-2</c:v>
                </c:pt>
                <c:pt idx="16877" formatCode="General">
                  <c:v>-2.9996628303019399E-2</c:v>
                </c:pt>
                <c:pt idx="16878" formatCode="General">
                  <c:v>-2.8347127434731001E-2</c:v>
                </c:pt>
                <c:pt idx="16879" formatCode="General">
                  <c:v>-2.7622406983176698E-2</c:v>
                </c:pt>
                <c:pt idx="16880" formatCode="General">
                  <c:v>-2.67570777772278E-2</c:v>
                </c:pt>
                <c:pt idx="16881" formatCode="General">
                  <c:v>-2.4519230283651602E-2</c:v>
                </c:pt>
                <c:pt idx="16882" formatCode="General">
                  <c:v>-2.1188419032106699E-2</c:v>
                </c:pt>
                <c:pt idx="16883" formatCode="General">
                  <c:v>-1.6695012365224901E-2</c:v>
                </c:pt>
                <c:pt idx="16884" formatCode="General">
                  <c:v>-1.15916180096817E-2</c:v>
                </c:pt>
                <c:pt idx="16885" formatCode="General">
                  <c:v>-7.3294528411443696E-3</c:v>
                </c:pt>
                <c:pt idx="16886" formatCode="General">
                  <c:v>-3.4202433154779202E-3</c:v>
                </c:pt>
                <c:pt idx="16887" formatCode="General">
                  <c:v>1.3312080645836201E-3</c:v>
                </c:pt>
                <c:pt idx="16888" formatCode="General">
                  <c:v>6.1022876143537203E-3</c:v>
                </c:pt>
                <c:pt idx="16889" formatCode="General">
                  <c:v>1.01417715029376E-2</c:v>
                </c:pt>
                <c:pt idx="16890" formatCode="General">
                  <c:v>1.34743783707011E-2</c:v>
                </c:pt>
                <c:pt idx="16891" formatCode="General">
                  <c:v>1.53759055096792E-2</c:v>
                </c:pt>
                <c:pt idx="16892" formatCode="General">
                  <c:v>1.5676388699300901E-2</c:v>
                </c:pt>
                <c:pt idx="16893" formatCode="General">
                  <c:v>1.45451889987675E-2</c:v>
                </c:pt>
                <c:pt idx="16894" formatCode="General">
                  <c:v>1.2089834498882301E-2</c:v>
                </c:pt>
                <c:pt idx="16895" formatCode="General">
                  <c:v>8.9447526122514495E-3</c:v>
                </c:pt>
                <c:pt idx="16896" formatCode="General">
                  <c:v>5.58927258919306E-3</c:v>
                </c:pt>
                <c:pt idx="16897" formatCode="General">
                  <c:v>2.6333256398545601E-3</c:v>
                </c:pt>
                <c:pt idx="16898">
                  <c:v>-5.4213553444317497E-6</c:v>
                </c:pt>
                <c:pt idx="16899" formatCode="General">
                  <c:v>-2.3798382087132901E-3</c:v>
                </c:pt>
                <c:pt idx="16900" formatCode="General">
                  <c:v>-3.5151840000948202E-3</c:v>
                </c:pt>
                <c:pt idx="16901" formatCode="General">
                  <c:v>-2.9116160436554401E-3</c:v>
                </c:pt>
                <c:pt idx="16902" formatCode="General">
                  <c:v>-1.21834187752445E-3</c:v>
                </c:pt>
                <c:pt idx="16903" formatCode="General">
                  <c:v>8.0904022653800105E-4</c:v>
                </c:pt>
                <c:pt idx="16904" formatCode="General">
                  <c:v>3.5628521770333902E-3</c:v>
                </c:pt>
                <c:pt idx="16905" formatCode="General">
                  <c:v>7.9073454863601601E-3</c:v>
                </c:pt>
                <c:pt idx="16906" formatCode="General">
                  <c:v>1.29798687330413E-2</c:v>
                </c:pt>
                <c:pt idx="16907" formatCode="General">
                  <c:v>1.7142386585739501E-2</c:v>
                </c:pt>
                <c:pt idx="16908" formatCode="General">
                  <c:v>2.12289078068299E-2</c:v>
                </c:pt>
                <c:pt idx="16909" formatCode="General">
                  <c:v>2.6469668601151498E-2</c:v>
                </c:pt>
                <c:pt idx="16910" formatCode="General">
                  <c:v>3.12723312363355E-2</c:v>
                </c:pt>
                <c:pt idx="16911" formatCode="General">
                  <c:v>3.4312633184270802E-2</c:v>
                </c:pt>
                <c:pt idx="16912" formatCode="General">
                  <c:v>3.6056091670924301E-2</c:v>
                </c:pt>
                <c:pt idx="16913" formatCode="General">
                  <c:v>3.7494739513965702E-2</c:v>
                </c:pt>
                <c:pt idx="16914" formatCode="General">
                  <c:v>3.89830531001953E-2</c:v>
                </c:pt>
                <c:pt idx="16915" formatCode="General">
                  <c:v>3.86163372252845E-2</c:v>
                </c:pt>
                <c:pt idx="16916" formatCode="General">
                  <c:v>3.4299943741608697E-2</c:v>
                </c:pt>
                <c:pt idx="16917" formatCode="General">
                  <c:v>2.6287187789765899E-2</c:v>
                </c:pt>
                <c:pt idx="16918" formatCode="General">
                  <c:v>1.6357392237207301E-2</c:v>
                </c:pt>
                <c:pt idx="16919" formatCode="General">
                  <c:v>5.8533666602234901E-3</c:v>
                </c:pt>
                <c:pt idx="16920" formatCode="General">
                  <c:v>-4.3861631826935801E-3</c:v>
                </c:pt>
                <c:pt idx="16921" formatCode="General">
                  <c:v>-1.4598644448124301E-2</c:v>
                </c:pt>
                <c:pt idx="16922" formatCode="General">
                  <c:v>-2.4386902700127298E-2</c:v>
                </c:pt>
                <c:pt idx="16923" formatCode="General">
                  <c:v>-3.1824774111900503E-2</c:v>
                </c:pt>
                <c:pt idx="16924" formatCode="General">
                  <c:v>-3.6059181124858501E-2</c:v>
                </c:pt>
                <c:pt idx="16925" formatCode="General">
                  <c:v>-3.7037040302579802E-2</c:v>
                </c:pt>
                <c:pt idx="16926" formatCode="General">
                  <c:v>-3.4249180092177402E-2</c:v>
                </c:pt>
                <c:pt idx="16927" formatCode="General">
                  <c:v>-2.7827760949841601E-2</c:v>
                </c:pt>
                <c:pt idx="16928" formatCode="General">
                  <c:v>-1.9294447243779801E-2</c:v>
                </c:pt>
                <c:pt idx="16929" formatCode="General">
                  <c:v>-9.5744342900636603E-3</c:v>
                </c:pt>
                <c:pt idx="16930" formatCode="General">
                  <c:v>1.7983127232368799E-3</c:v>
                </c:pt>
                <c:pt idx="16931" formatCode="General">
                  <c:v>1.5304243257288E-2</c:v>
                </c:pt>
                <c:pt idx="16932" formatCode="General">
                  <c:v>3.0154391702296099E-2</c:v>
                </c:pt>
                <c:pt idx="16933" formatCode="General">
                  <c:v>4.4725011151615701E-2</c:v>
                </c:pt>
                <c:pt idx="16934" formatCode="General">
                  <c:v>5.8148529770189701E-2</c:v>
                </c:pt>
                <c:pt idx="16935" formatCode="General">
                  <c:v>6.9991698065286698E-2</c:v>
                </c:pt>
                <c:pt idx="16936" formatCode="General">
                  <c:v>7.8702828631630598E-2</c:v>
                </c:pt>
                <c:pt idx="16937" formatCode="General">
                  <c:v>8.3084827639859096E-2</c:v>
                </c:pt>
                <c:pt idx="16938" formatCode="General">
                  <c:v>8.2567337354405301E-2</c:v>
                </c:pt>
                <c:pt idx="16939" formatCode="General">
                  <c:v>7.8233103195245804E-2</c:v>
                </c:pt>
                <c:pt idx="16940" formatCode="General">
                  <c:v>7.2526583234581304E-2</c:v>
                </c:pt>
                <c:pt idx="16941" formatCode="General">
                  <c:v>6.5705276936719403E-2</c:v>
                </c:pt>
                <c:pt idx="16942" formatCode="General">
                  <c:v>5.6464932065328703E-2</c:v>
                </c:pt>
                <c:pt idx="16943" formatCode="General">
                  <c:v>4.4187182339773798E-2</c:v>
                </c:pt>
                <c:pt idx="16944" formatCode="General">
                  <c:v>2.9211756016515801E-2</c:v>
                </c:pt>
                <c:pt idx="16945" formatCode="General">
                  <c:v>1.1777982812755499E-2</c:v>
                </c:pt>
                <c:pt idx="16946" formatCode="General">
                  <c:v>-7.2744330433198298E-3</c:v>
                </c:pt>
                <c:pt idx="16947" formatCode="General">
                  <c:v>-2.6004282077377702E-2</c:v>
                </c:pt>
                <c:pt idx="16948" formatCode="General">
                  <c:v>-4.3033868104295901E-2</c:v>
                </c:pt>
                <c:pt idx="16949" formatCode="General">
                  <c:v>-5.8506958517056402E-2</c:v>
                </c:pt>
                <c:pt idx="16950" formatCode="General">
                  <c:v>-7.2383638994259702E-2</c:v>
                </c:pt>
                <c:pt idx="16951" formatCode="General">
                  <c:v>-8.3529551697313603E-2</c:v>
                </c:pt>
                <c:pt idx="16952" formatCode="General">
                  <c:v>-9.1831109429462904E-2</c:v>
                </c:pt>
                <c:pt idx="16953" formatCode="General">
                  <c:v>-9.7628998102135406E-2</c:v>
                </c:pt>
                <c:pt idx="16954" formatCode="General">
                  <c:v>-0.10047984232601299</c:v>
                </c:pt>
                <c:pt idx="16955" formatCode="General">
                  <c:v>-0.10021000074307999</c:v>
                </c:pt>
                <c:pt idx="16956" formatCode="General">
                  <c:v>-9.7406678384717005E-2</c:v>
                </c:pt>
                <c:pt idx="16957" formatCode="General">
                  <c:v>-9.2720981509816905E-2</c:v>
                </c:pt>
                <c:pt idx="16958" formatCode="General">
                  <c:v>-8.6329200035421105E-2</c:v>
                </c:pt>
                <c:pt idx="16959" formatCode="General">
                  <c:v>-7.8452966540828201E-2</c:v>
                </c:pt>
                <c:pt idx="16960" formatCode="General">
                  <c:v>-6.9379755460184198E-2</c:v>
                </c:pt>
                <c:pt idx="16961" formatCode="General">
                  <c:v>-5.8247636473398499E-2</c:v>
                </c:pt>
                <c:pt idx="16962" formatCode="General">
                  <c:v>-4.4094352166297403E-2</c:v>
                </c:pt>
                <c:pt idx="16963" formatCode="General">
                  <c:v>-2.7760306726288299E-2</c:v>
                </c:pt>
                <c:pt idx="16964" formatCode="General">
                  <c:v>-1.0957472872949601E-2</c:v>
                </c:pt>
                <c:pt idx="16965" formatCode="General">
                  <c:v>5.1336148936842003E-3</c:v>
                </c:pt>
                <c:pt idx="16966" formatCode="General">
                  <c:v>2.0294774851476599E-2</c:v>
                </c:pt>
                <c:pt idx="16967" formatCode="General">
                  <c:v>3.38000606917222E-2</c:v>
                </c:pt>
                <c:pt idx="16968" formatCode="General">
                  <c:v>4.4400529666094798E-2</c:v>
                </c:pt>
                <c:pt idx="16969" formatCode="General">
                  <c:v>5.2607358519722702E-2</c:v>
                </c:pt>
                <c:pt idx="16970" formatCode="General">
                  <c:v>5.96724549461011E-2</c:v>
                </c:pt>
                <c:pt idx="16971" formatCode="General">
                  <c:v>6.5116348072894806E-2</c:v>
                </c:pt>
                <c:pt idx="16972" formatCode="General">
                  <c:v>6.9095235118871806E-2</c:v>
                </c:pt>
                <c:pt idx="16973" formatCode="General">
                  <c:v>7.2104077150134005E-2</c:v>
                </c:pt>
                <c:pt idx="16974" formatCode="General">
                  <c:v>7.3584885739727393E-2</c:v>
                </c:pt>
                <c:pt idx="16975" formatCode="General">
                  <c:v>7.36790820405573E-2</c:v>
                </c:pt>
                <c:pt idx="16976" formatCode="General">
                  <c:v>7.3005779469069595E-2</c:v>
                </c:pt>
                <c:pt idx="16977" formatCode="General">
                  <c:v>7.2581463054546699E-2</c:v>
                </c:pt>
                <c:pt idx="16978" formatCode="General">
                  <c:v>7.2462464324755504E-2</c:v>
                </c:pt>
                <c:pt idx="16979" formatCode="General">
                  <c:v>7.1605772640125007E-2</c:v>
                </c:pt>
                <c:pt idx="16980" formatCode="General">
                  <c:v>6.9383489954547004E-2</c:v>
                </c:pt>
                <c:pt idx="16981" formatCode="General">
                  <c:v>6.5160000881379299E-2</c:v>
                </c:pt>
                <c:pt idx="16982" formatCode="General">
                  <c:v>5.87046840815953E-2</c:v>
                </c:pt>
                <c:pt idx="16983" formatCode="General">
                  <c:v>5.0295864472232901E-2</c:v>
                </c:pt>
                <c:pt idx="16984" formatCode="General">
                  <c:v>4.04810168611906E-2</c:v>
                </c:pt>
                <c:pt idx="16985" formatCode="General">
                  <c:v>3.0562023553427801E-2</c:v>
                </c:pt>
                <c:pt idx="16986" formatCode="General">
                  <c:v>2.1504611816368299E-2</c:v>
                </c:pt>
                <c:pt idx="16987" formatCode="General">
                  <c:v>1.3103313897608901E-2</c:v>
                </c:pt>
                <c:pt idx="16988" formatCode="General">
                  <c:v>5.6103189394655804E-3</c:v>
                </c:pt>
                <c:pt idx="16989">
                  <c:v>9.7818832929780003E-5</c:v>
                </c:pt>
                <c:pt idx="16990" formatCode="General">
                  <c:v>-3.7184808701544699E-3</c:v>
                </c:pt>
                <c:pt idx="16991" formatCode="General">
                  <c:v>-7.7386438977509802E-3</c:v>
                </c:pt>
                <c:pt idx="16992" formatCode="General">
                  <c:v>-1.27970334192271E-2</c:v>
                </c:pt>
                <c:pt idx="16993" formatCode="General">
                  <c:v>-1.8376176152292999E-2</c:v>
                </c:pt>
                <c:pt idx="16994" formatCode="General">
                  <c:v>-2.43348531565496E-2</c:v>
                </c:pt>
                <c:pt idx="16995" formatCode="General">
                  <c:v>-3.1076055550160402E-2</c:v>
                </c:pt>
                <c:pt idx="16996" formatCode="General">
                  <c:v>-3.8829723764424201E-2</c:v>
                </c:pt>
                <c:pt idx="16997" formatCode="General">
                  <c:v>-4.6521144073556099E-2</c:v>
                </c:pt>
                <c:pt idx="16998" formatCode="General">
                  <c:v>-5.2340164702799202E-2</c:v>
                </c:pt>
                <c:pt idx="16999" formatCode="General">
                  <c:v>-5.5302612817178999E-2</c:v>
                </c:pt>
                <c:pt idx="17000" formatCode="General">
                  <c:v>-5.54886970260626E-2</c:v>
                </c:pt>
                <c:pt idx="17001" formatCode="General">
                  <c:v>-5.3265983203739403E-2</c:v>
                </c:pt>
                <c:pt idx="17002" formatCode="General">
                  <c:v>-4.8620726942321897E-2</c:v>
                </c:pt>
                <c:pt idx="17003" formatCode="General">
                  <c:v>-4.0946267476716799E-2</c:v>
                </c:pt>
                <c:pt idx="17004" formatCode="General">
                  <c:v>-3.12330883810009E-2</c:v>
                </c:pt>
                <c:pt idx="17005" formatCode="General">
                  <c:v>-2.1332000055656102E-2</c:v>
                </c:pt>
                <c:pt idx="17006" formatCode="General">
                  <c:v>-1.16958890479406E-2</c:v>
                </c:pt>
                <c:pt idx="17007" formatCode="General">
                  <c:v>-2.2673061610495701E-3</c:v>
                </c:pt>
                <c:pt idx="17008" formatCode="General">
                  <c:v>6.3301907124212299E-3</c:v>
                </c:pt>
                <c:pt idx="17009" formatCode="General">
                  <c:v>1.31188290866229E-2</c:v>
                </c:pt>
                <c:pt idx="17010" formatCode="General">
                  <c:v>1.8015436834750601E-2</c:v>
                </c:pt>
                <c:pt idx="17011" formatCode="General">
                  <c:v>2.10981877207497E-2</c:v>
                </c:pt>
                <c:pt idx="17012" formatCode="General">
                  <c:v>2.2241549524048301E-2</c:v>
                </c:pt>
                <c:pt idx="17013" formatCode="General">
                  <c:v>2.2130252568877899E-2</c:v>
                </c:pt>
                <c:pt idx="17014" formatCode="General">
                  <c:v>2.0899035219850301E-2</c:v>
                </c:pt>
                <c:pt idx="17015" formatCode="General">
                  <c:v>1.6940939035253101E-2</c:v>
                </c:pt>
                <c:pt idx="17016" formatCode="General">
                  <c:v>9.7631490662750606E-3</c:v>
                </c:pt>
                <c:pt idx="17017" formatCode="General">
                  <c:v>7.71612622492075E-4</c:v>
                </c:pt>
                <c:pt idx="17018" formatCode="General">
                  <c:v>-9.1230200029216897E-3</c:v>
                </c:pt>
                <c:pt idx="17019" formatCode="General">
                  <c:v>-1.9935485196333699E-2</c:v>
                </c:pt>
                <c:pt idx="17020" formatCode="General">
                  <c:v>-3.0977260376438401E-2</c:v>
                </c:pt>
                <c:pt idx="17021" formatCode="General">
                  <c:v>-4.1131984477457202E-2</c:v>
                </c:pt>
                <c:pt idx="17022" formatCode="General">
                  <c:v>-4.9961074576527903E-2</c:v>
                </c:pt>
                <c:pt idx="17023" formatCode="General">
                  <c:v>-5.7693784996667302E-2</c:v>
                </c:pt>
                <c:pt idx="17024" formatCode="General">
                  <c:v>-6.3826508139810306E-2</c:v>
                </c:pt>
                <c:pt idx="17025" formatCode="General">
                  <c:v>-6.6544452640196594E-2</c:v>
                </c:pt>
                <c:pt idx="17026" formatCode="General">
                  <c:v>-6.5650673403264498E-2</c:v>
                </c:pt>
                <c:pt idx="17027" formatCode="General">
                  <c:v>-6.2307371870912703E-2</c:v>
                </c:pt>
                <c:pt idx="17028" formatCode="General">
                  <c:v>-5.72751782716516E-2</c:v>
                </c:pt>
                <c:pt idx="17029" formatCode="General">
                  <c:v>-5.15823577799727E-2</c:v>
                </c:pt>
                <c:pt idx="17030" formatCode="General">
                  <c:v>-4.6003995494824902E-2</c:v>
                </c:pt>
                <c:pt idx="17031" formatCode="General">
                  <c:v>-4.0636621682360999E-2</c:v>
                </c:pt>
                <c:pt idx="17032" formatCode="General">
                  <c:v>-3.5769852481211499E-2</c:v>
                </c:pt>
                <c:pt idx="17033" formatCode="General">
                  <c:v>-3.1956489213961797E-2</c:v>
                </c:pt>
                <c:pt idx="17034" formatCode="General">
                  <c:v>-2.9154357682870901E-2</c:v>
                </c:pt>
                <c:pt idx="17035" formatCode="General">
                  <c:v>-2.5995316996718001E-2</c:v>
                </c:pt>
                <c:pt idx="17036" formatCode="General">
                  <c:v>-2.1592763702151799E-2</c:v>
                </c:pt>
                <c:pt idx="17037" formatCode="General">
                  <c:v>-1.72885555597143E-2</c:v>
                </c:pt>
                <c:pt idx="17038" formatCode="General">
                  <c:v>-1.39492512376851E-2</c:v>
                </c:pt>
                <c:pt idx="17039" formatCode="General">
                  <c:v>-1.14779162199907E-2</c:v>
                </c:pt>
                <c:pt idx="17040" formatCode="General">
                  <c:v>-9.9323547928253896E-3</c:v>
                </c:pt>
                <c:pt idx="17041" formatCode="General">
                  <c:v>-8.5137069912354993E-3</c:v>
                </c:pt>
                <c:pt idx="17042" formatCode="General">
                  <c:v>-5.7232877323561797E-3</c:v>
                </c:pt>
                <c:pt idx="17043" formatCode="General">
                  <c:v>-9.8825478055099693E-4</c:v>
                </c:pt>
                <c:pt idx="17044" formatCode="General">
                  <c:v>5.13743786639668E-3</c:v>
                </c:pt>
                <c:pt idx="17045" formatCode="General">
                  <c:v>1.20132926354935E-2</c:v>
                </c:pt>
                <c:pt idx="17046" formatCode="General">
                  <c:v>1.8880550505012701E-2</c:v>
                </c:pt>
                <c:pt idx="17047" formatCode="General">
                  <c:v>2.5368271821457501E-2</c:v>
                </c:pt>
                <c:pt idx="17048" formatCode="General">
                  <c:v>3.0677363380966698E-2</c:v>
                </c:pt>
                <c:pt idx="17049" formatCode="General">
                  <c:v>3.4043377164822003E-2</c:v>
                </c:pt>
                <c:pt idx="17050" formatCode="General">
                  <c:v>3.580691471137E-2</c:v>
                </c:pt>
                <c:pt idx="17051" formatCode="General">
                  <c:v>3.60407262125415E-2</c:v>
                </c:pt>
                <c:pt idx="17052" formatCode="General">
                  <c:v>3.5060778720736603E-2</c:v>
                </c:pt>
                <c:pt idx="17053" formatCode="General">
                  <c:v>3.24313065558672E-2</c:v>
                </c:pt>
                <c:pt idx="17054" formatCode="General">
                  <c:v>2.8080619665231898E-2</c:v>
                </c:pt>
                <c:pt idx="17055" formatCode="General">
                  <c:v>2.31332136476564E-2</c:v>
                </c:pt>
                <c:pt idx="17056" formatCode="General">
                  <c:v>1.7702122191801999E-2</c:v>
                </c:pt>
                <c:pt idx="17057" formatCode="General">
                  <c:v>1.1604433381648399E-2</c:v>
                </c:pt>
                <c:pt idx="17058" formatCode="General">
                  <c:v>5.4367662513332598E-3</c:v>
                </c:pt>
                <c:pt idx="17059" formatCode="General">
                  <c:v>-3.3768911945316103E-4</c:v>
                </c:pt>
                <c:pt idx="17060" formatCode="General">
                  <c:v>-6.0233978754962603E-3</c:v>
                </c:pt>
                <c:pt idx="17061" formatCode="General">
                  <c:v>-1.1715710482344601E-2</c:v>
                </c:pt>
                <c:pt idx="17062" formatCode="General">
                  <c:v>-1.6671024573878201E-2</c:v>
                </c:pt>
                <c:pt idx="17063" formatCode="General">
                  <c:v>-1.96576518890044E-2</c:v>
                </c:pt>
                <c:pt idx="17064" formatCode="General">
                  <c:v>-1.9985243943826302E-2</c:v>
                </c:pt>
                <c:pt idx="17065" formatCode="General">
                  <c:v>-1.7734475801175702E-2</c:v>
                </c:pt>
                <c:pt idx="17066" formatCode="General">
                  <c:v>-1.43164789533304E-2</c:v>
                </c:pt>
                <c:pt idx="17067" formatCode="General">
                  <c:v>-1.02714057086528E-2</c:v>
                </c:pt>
                <c:pt idx="17068" formatCode="General">
                  <c:v>-5.39763811891672E-3</c:v>
                </c:pt>
                <c:pt idx="17069" formatCode="General">
                  <c:v>8.83615273290852E-4</c:v>
                </c:pt>
                <c:pt idx="17070" formatCode="General">
                  <c:v>9.1996655494153892E-3</c:v>
                </c:pt>
                <c:pt idx="17071" formatCode="General">
                  <c:v>1.86787489032572E-2</c:v>
                </c:pt>
                <c:pt idx="17072" formatCode="General">
                  <c:v>2.8349658605735399E-2</c:v>
                </c:pt>
                <c:pt idx="17073" formatCode="General">
                  <c:v>3.7400677986241901E-2</c:v>
                </c:pt>
                <c:pt idx="17074" formatCode="General">
                  <c:v>4.5325891107042202E-2</c:v>
                </c:pt>
                <c:pt idx="17075" formatCode="General">
                  <c:v>5.24621063872696E-2</c:v>
                </c:pt>
                <c:pt idx="17076" formatCode="General">
                  <c:v>5.7965525364956798E-2</c:v>
                </c:pt>
                <c:pt idx="17077" formatCode="General">
                  <c:v>6.0986068085105601E-2</c:v>
                </c:pt>
                <c:pt idx="17078" formatCode="General">
                  <c:v>6.1892852936049E-2</c:v>
                </c:pt>
                <c:pt idx="17079" formatCode="General">
                  <c:v>6.0583830129994798E-2</c:v>
                </c:pt>
                <c:pt idx="17080" formatCode="General">
                  <c:v>5.67279251923168E-2</c:v>
                </c:pt>
                <c:pt idx="17081" formatCode="General">
                  <c:v>5.0574449260558797E-2</c:v>
                </c:pt>
                <c:pt idx="17082" formatCode="General">
                  <c:v>4.3106314826168897E-2</c:v>
                </c:pt>
                <c:pt idx="17083" formatCode="General">
                  <c:v>3.4118649011112397E-2</c:v>
                </c:pt>
                <c:pt idx="17084" formatCode="General">
                  <c:v>2.3368081820926902E-2</c:v>
                </c:pt>
                <c:pt idx="17085" formatCode="General">
                  <c:v>1.2746097811354801E-2</c:v>
                </c:pt>
                <c:pt idx="17086" formatCode="General">
                  <c:v>3.9832839416495498E-3</c:v>
                </c:pt>
                <c:pt idx="17087" formatCode="General">
                  <c:v>-2.7006821945960999E-3</c:v>
                </c:pt>
                <c:pt idx="17088" formatCode="General">
                  <c:v>-6.9915507266397501E-3</c:v>
                </c:pt>
                <c:pt idx="17089" formatCode="General">
                  <c:v>-9.2040060253177798E-3</c:v>
                </c:pt>
                <c:pt idx="17090" formatCode="General">
                  <c:v>-1.0375579743461901E-2</c:v>
                </c:pt>
                <c:pt idx="17091" formatCode="General">
                  <c:v>-1.03562420721834E-2</c:v>
                </c:pt>
                <c:pt idx="17092" formatCode="General">
                  <c:v>-8.55440713296283E-3</c:v>
                </c:pt>
                <c:pt idx="17093" formatCode="General">
                  <c:v>-4.9741431330156101E-3</c:v>
                </c:pt>
                <c:pt idx="17094" formatCode="General">
                  <c:v>-2.4411793867502399E-4</c:v>
                </c:pt>
                <c:pt idx="17095" formatCode="General">
                  <c:v>4.7122502091008801E-3</c:v>
                </c:pt>
                <c:pt idx="17096" formatCode="General">
                  <c:v>8.99488516873642E-3</c:v>
                </c:pt>
                <c:pt idx="17097" formatCode="General">
                  <c:v>1.26215904144058E-2</c:v>
                </c:pt>
                <c:pt idx="17098" formatCode="General">
                  <c:v>1.6129418437303499E-2</c:v>
                </c:pt>
                <c:pt idx="17099" formatCode="General">
                  <c:v>1.9852113873215199E-2</c:v>
                </c:pt>
                <c:pt idx="17100" formatCode="General">
                  <c:v>2.3798807811371201E-2</c:v>
                </c:pt>
                <c:pt idx="17101" formatCode="General">
                  <c:v>2.7589369202766698E-2</c:v>
                </c:pt>
                <c:pt idx="17102" formatCode="General">
                  <c:v>3.10326713509603E-2</c:v>
                </c:pt>
                <c:pt idx="17103" formatCode="General">
                  <c:v>3.3377187358168699E-2</c:v>
                </c:pt>
                <c:pt idx="17104" formatCode="General">
                  <c:v>3.3820548035518198E-2</c:v>
                </c:pt>
                <c:pt idx="17105" formatCode="General">
                  <c:v>3.1990576319278298E-2</c:v>
                </c:pt>
                <c:pt idx="17106" formatCode="General">
                  <c:v>2.7880680338187601E-2</c:v>
                </c:pt>
                <c:pt idx="17107" formatCode="General">
                  <c:v>2.2310937411563501E-2</c:v>
                </c:pt>
                <c:pt idx="17108" formatCode="General">
                  <c:v>1.7440808887758098E-2</c:v>
                </c:pt>
                <c:pt idx="17109" formatCode="General">
                  <c:v>1.45110457101306E-2</c:v>
                </c:pt>
                <c:pt idx="17110" formatCode="General">
                  <c:v>1.35604494218997E-2</c:v>
                </c:pt>
                <c:pt idx="17111" formatCode="General">
                  <c:v>1.37173144921392E-2</c:v>
                </c:pt>
                <c:pt idx="17112" formatCode="General">
                  <c:v>1.33171882410311E-2</c:v>
                </c:pt>
                <c:pt idx="17113" formatCode="General">
                  <c:v>1.20684651614045E-2</c:v>
                </c:pt>
                <c:pt idx="17114" formatCode="General">
                  <c:v>1.03137662785927E-2</c:v>
                </c:pt>
                <c:pt idx="17115" formatCode="General">
                  <c:v>8.8578619693560606E-3</c:v>
                </c:pt>
                <c:pt idx="17116" formatCode="General">
                  <c:v>8.2389471123032205E-3</c:v>
                </c:pt>
                <c:pt idx="17117" formatCode="General">
                  <c:v>7.8070305211215196E-3</c:v>
                </c:pt>
                <c:pt idx="17118" formatCode="General">
                  <c:v>6.6496984208783798E-3</c:v>
                </c:pt>
                <c:pt idx="17119" formatCode="General">
                  <c:v>4.9630052129064697E-3</c:v>
                </c:pt>
                <c:pt idx="17120" formatCode="General">
                  <c:v>2.9056692447684898E-3</c:v>
                </c:pt>
                <c:pt idx="17121" formatCode="General">
                  <c:v>-6.07893785395501E-4</c:v>
                </c:pt>
                <c:pt idx="17122" formatCode="General">
                  <c:v>-5.9076791802461798E-3</c:v>
                </c:pt>
                <c:pt idx="17123" formatCode="General">
                  <c:v>-1.21091425252755E-2</c:v>
                </c:pt>
                <c:pt idx="17124" formatCode="General">
                  <c:v>-1.8398210143664401E-2</c:v>
                </c:pt>
                <c:pt idx="17125" formatCode="General">
                  <c:v>-2.4640307807546599E-2</c:v>
                </c:pt>
                <c:pt idx="17126" formatCode="General">
                  <c:v>-2.9963933365168099E-2</c:v>
                </c:pt>
                <c:pt idx="17127" formatCode="General">
                  <c:v>-3.3526487011665503E-2</c:v>
                </c:pt>
                <c:pt idx="17128" formatCode="General">
                  <c:v>-3.5812902759625002E-2</c:v>
                </c:pt>
                <c:pt idx="17129" formatCode="General">
                  <c:v>-3.7307664097071001E-2</c:v>
                </c:pt>
                <c:pt idx="17130" formatCode="General">
                  <c:v>-3.8854940605131401E-2</c:v>
                </c:pt>
                <c:pt idx="17131" formatCode="General">
                  <c:v>-4.0690707045294497E-2</c:v>
                </c:pt>
                <c:pt idx="17132" formatCode="General">
                  <c:v>-4.2812326228256203E-2</c:v>
                </c:pt>
                <c:pt idx="17133" formatCode="General">
                  <c:v>-4.4886685369136002E-2</c:v>
                </c:pt>
                <c:pt idx="17134" formatCode="General">
                  <c:v>-4.6067789686895899E-2</c:v>
                </c:pt>
                <c:pt idx="17135" formatCode="General">
                  <c:v>-4.6545935901065101E-2</c:v>
                </c:pt>
                <c:pt idx="17136" formatCode="General">
                  <c:v>-4.7483375385737901E-2</c:v>
                </c:pt>
                <c:pt idx="17137" formatCode="General">
                  <c:v>-4.8809664467757002E-2</c:v>
                </c:pt>
                <c:pt idx="17138" formatCode="General">
                  <c:v>-5.0398794409431902E-2</c:v>
                </c:pt>
                <c:pt idx="17139" formatCode="General">
                  <c:v>-5.3091296430351001E-2</c:v>
                </c:pt>
                <c:pt idx="17140" formatCode="General">
                  <c:v>-5.5892257893131403E-2</c:v>
                </c:pt>
                <c:pt idx="17141" formatCode="General">
                  <c:v>-5.6490613872708997E-2</c:v>
                </c:pt>
                <c:pt idx="17142" formatCode="General">
                  <c:v>-5.3950000713696801E-2</c:v>
                </c:pt>
                <c:pt idx="17143" formatCode="General">
                  <c:v>-4.8538717235076703E-2</c:v>
                </c:pt>
                <c:pt idx="17144" formatCode="General">
                  <c:v>-4.0643893459484597E-2</c:v>
                </c:pt>
                <c:pt idx="17145" formatCode="General">
                  <c:v>-3.1345558782638297E-2</c:v>
                </c:pt>
                <c:pt idx="17146" formatCode="General">
                  <c:v>-2.12983269309053E-2</c:v>
                </c:pt>
                <c:pt idx="17147" formatCode="General">
                  <c:v>-9.6842894097568903E-3</c:v>
                </c:pt>
                <c:pt idx="17148" formatCode="General">
                  <c:v>4.1592161911982901E-3</c:v>
                </c:pt>
                <c:pt idx="17149" formatCode="General">
                  <c:v>1.9359716381818801E-2</c:v>
                </c:pt>
                <c:pt idx="17150" formatCode="General">
                  <c:v>3.5104965502500002E-2</c:v>
                </c:pt>
                <c:pt idx="17151" formatCode="General">
                  <c:v>5.0922827512805899E-2</c:v>
                </c:pt>
                <c:pt idx="17152" formatCode="General">
                  <c:v>6.60587413097347E-2</c:v>
                </c:pt>
                <c:pt idx="17153" formatCode="General">
                  <c:v>7.9551184317867493E-2</c:v>
                </c:pt>
                <c:pt idx="17154" formatCode="General">
                  <c:v>9.0345727508909901E-2</c:v>
                </c:pt>
                <c:pt idx="17155" formatCode="General">
                  <c:v>9.7661095167787204E-2</c:v>
                </c:pt>
                <c:pt idx="17156" formatCode="General">
                  <c:v>0.100220368362803</c:v>
                </c:pt>
                <c:pt idx="17157" formatCode="General">
                  <c:v>9.7441994992235201E-2</c:v>
                </c:pt>
                <c:pt idx="17158" formatCode="General">
                  <c:v>8.9914247223211202E-2</c:v>
                </c:pt>
                <c:pt idx="17159" formatCode="General">
                  <c:v>7.8285059140756605E-2</c:v>
                </c:pt>
                <c:pt idx="17160" formatCode="General">
                  <c:v>6.2793010572631106E-2</c:v>
                </c:pt>
                <c:pt idx="17161" formatCode="General">
                  <c:v>4.33939484789366E-2</c:v>
                </c:pt>
                <c:pt idx="17162" formatCode="General">
                  <c:v>2.1798595121307399E-2</c:v>
                </c:pt>
                <c:pt idx="17163" formatCode="General">
                  <c:v>2.90124930429681E-4</c:v>
                </c:pt>
                <c:pt idx="17164" formatCode="General">
                  <c:v>-2.0833617516383102E-2</c:v>
                </c:pt>
                <c:pt idx="17165" formatCode="General">
                  <c:v>-4.1369148759552901E-2</c:v>
                </c:pt>
                <c:pt idx="17166" formatCode="General">
                  <c:v>-6.0016440278647797E-2</c:v>
                </c:pt>
                <c:pt idx="17167" formatCode="General">
                  <c:v>-7.5277273337719497E-2</c:v>
                </c:pt>
                <c:pt idx="17168" formatCode="General">
                  <c:v>-8.6307601459467101E-2</c:v>
                </c:pt>
                <c:pt idx="17169" formatCode="General">
                  <c:v>-9.3394794879225904E-2</c:v>
                </c:pt>
                <c:pt idx="17170" formatCode="General">
                  <c:v>-9.7050997473827297E-2</c:v>
                </c:pt>
                <c:pt idx="17171" formatCode="General">
                  <c:v>-9.7335413409323293E-2</c:v>
                </c:pt>
                <c:pt idx="17172" formatCode="General">
                  <c:v>-9.4740847885543406E-2</c:v>
                </c:pt>
                <c:pt idx="17173" formatCode="General">
                  <c:v>-9.0144729888501807E-2</c:v>
                </c:pt>
                <c:pt idx="17174" formatCode="General">
                  <c:v>-8.4424192559842695E-2</c:v>
                </c:pt>
                <c:pt idx="17175" formatCode="General">
                  <c:v>-7.7647842379876097E-2</c:v>
                </c:pt>
                <c:pt idx="17176" formatCode="General">
                  <c:v>-6.8816259283939904E-2</c:v>
                </c:pt>
                <c:pt idx="17177" formatCode="General">
                  <c:v>-5.8414422861823398E-2</c:v>
                </c:pt>
                <c:pt idx="17178" formatCode="General">
                  <c:v>-4.80587598394729E-2</c:v>
                </c:pt>
                <c:pt idx="17179" formatCode="General">
                  <c:v>-3.8328959410896098E-2</c:v>
                </c:pt>
                <c:pt idx="17180" formatCode="General">
                  <c:v>-3.0344847971204701E-2</c:v>
                </c:pt>
                <c:pt idx="17181" formatCode="General">
                  <c:v>-2.56342590659531E-2</c:v>
                </c:pt>
                <c:pt idx="17182" formatCode="General">
                  <c:v>-2.5092349195723E-2</c:v>
                </c:pt>
                <c:pt idx="17183" formatCode="General">
                  <c:v>-2.9269280046072699E-2</c:v>
                </c:pt>
                <c:pt idx="17184" formatCode="General">
                  <c:v>-3.5930755453235402E-2</c:v>
                </c:pt>
                <c:pt idx="17185" formatCode="General">
                  <c:v>-4.2180809220764601E-2</c:v>
                </c:pt>
                <c:pt idx="17186" formatCode="General">
                  <c:v>-4.8052671823820399E-2</c:v>
                </c:pt>
                <c:pt idx="17187" formatCode="General">
                  <c:v>-5.35691870789127E-2</c:v>
                </c:pt>
                <c:pt idx="17188" formatCode="General">
                  <c:v>-5.7537492154085802E-2</c:v>
                </c:pt>
                <c:pt idx="17189" formatCode="General">
                  <c:v>-5.9291392653055698E-2</c:v>
                </c:pt>
                <c:pt idx="17190" formatCode="General">
                  <c:v>-5.8467021299682898E-2</c:v>
                </c:pt>
                <c:pt idx="17191" formatCode="General">
                  <c:v>-5.3607993143183499E-2</c:v>
                </c:pt>
                <c:pt idx="17192" formatCode="General">
                  <c:v>-4.4642625749383297E-2</c:v>
                </c:pt>
                <c:pt idx="17193" formatCode="General">
                  <c:v>-3.3659357553413302E-2</c:v>
                </c:pt>
                <c:pt idx="17194" formatCode="General">
                  <c:v>-2.21928938104894E-2</c:v>
                </c:pt>
                <c:pt idx="17195" formatCode="General">
                  <c:v>-1.1251030932074401E-2</c:v>
                </c:pt>
                <c:pt idx="17196" formatCode="General">
                  <c:v>-8.1140593177623903E-4</c:v>
                </c:pt>
                <c:pt idx="17197" formatCode="General">
                  <c:v>9.3490211915565995E-3</c:v>
                </c:pt>
                <c:pt idx="17198" formatCode="General">
                  <c:v>1.87444441636559E-2</c:v>
                </c:pt>
                <c:pt idx="17199" formatCode="General">
                  <c:v>2.6967727320594E-2</c:v>
                </c:pt>
                <c:pt idx="17200" formatCode="General">
                  <c:v>3.3279144068493298E-2</c:v>
                </c:pt>
                <c:pt idx="17201" formatCode="General">
                  <c:v>3.7162771524171898E-2</c:v>
                </c:pt>
                <c:pt idx="17202" formatCode="General">
                  <c:v>3.8527949280543601E-2</c:v>
                </c:pt>
                <c:pt idx="17203" formatCode="General">
                  <c:v>3.73601594477872E-2</c:v>
                </c:pt>
                <c:pt idx="17204" formatCode="General">
                  <c:v>3.42386132137769E-2</c:v>
                </c:pt>
                <c:pt idx="17205" formatCode="General">
                  <c:v>3.0124533996709099E-2</c:v>
                </c:pt>
                <c:pt idx="17206" formatCode="General">
                  <c:v>2.63879037089308E-2</c:v>
                </c:pt>
                <c:pt idx="17207" formatCode="General">
                  <c:v>2.36229233514645E-2</c:v>
                </c:pt>
                <c:pt idx="17208" formatCode="General">
                  <c:v>2.2119618023352699E-2</c:v>
                </c:pt>
                <c:pt idx="17209" formatCode="General">
                  <c:v>2.1569933234290701E-2</c:v>
                </c:pt>
                <c:pt idx="17210" formatCode="General">
                  <c:v>2.2187585719111901E-2</c:v>
                </c:pt>
                <c:pt idx="17211" formatCode="General">
                  <c:v>2.5514932249344001E-2</c:v>
                </c:pt>
                <c:pt idx="17212" formatCode="General">
                  <c:v>3.1596362687839399E-2</c:v>
                </c:pt>
                <c:pt idx="17213" formatCode="General">
                  <c:v>3.8907813610734199E-2</c:v>
                </c:pt>
                <c:pt idx="17214" formatCode="General">
                  <c:v>4.62985466505514E-2</c:v>
                </c:pt>
                <c:pt idx="17215" formatCode="General">
                  <c:v>5.3990456572007697E-2</c:v>
                </c:pt>
                <c:pt idx="17216" formatCode="General">
                  <c:v>6.16407143767886E-2</c:v>
                </c:pt>
                <c:pt idx="17217" formatCode="General">
                  <c:v>6.9317997872756498E-2</c:v>
                </c:pt>
                <c:pt idx="17218" formatCode="General">
                  <c:v>7.7235063817986394E-2</c:v>
                </c:pt>
                <c:pt idx="17219" formatCode="General">
                  <c:v>8.45578227183377E-2</c:v>
                </c:pt>
                <c:pt idx="17220" formatCode="General">
                  <c:v>9.1074862854483102E-2</c:v>
                </c:pt>
                <c:pt idx="17221" formatCode="General">
                  <c:v>9.6832683714073595E-2</c:v>
                </c:pt>
                <c:pt idx="17222" formatCode="General">
                  <c:v>0.101844292458537</c:v>
                </c:pt>
                <c:pt idx="17223" formatCode="General">
                  <c:v>0.105097117786233</c:v>
                </c:pt>
                <c:pt idx="17224" formatCode="General">
                  <c:v>0.106192294644524</c:v>
                </c:pt>
                <c:pt idx="17225" formatCode="General">
                  <c:v>0.105716183652628</c:v>
                </c:pt>
                <c:pt idx="17226" formatCode="General">
                  <c:v>0.104028210652522</c:v>
                </c:pt>
                <c:pt idx="17227" formatCode="General">
                  <c:v>0.10151429059869101</c:v>
                </c:pt>
                <c:pt idx="17228" formatCode="General">
                  <c:v>9.7859921017714305E-2</c:v>
                </c:pt>
                <c:pt idx="17229" formatCode="General">
                  <c:v>9.2942899263296297E-2</c:v>
                </c:pt>
                <c:pt idx="17230" formatCode="General">
                  <c:v>8.7940032946832794E-2</c:v>
                </c:pt>
                <c:pt idx="17231" formatCode="General">
                  <c:v>8.4312954231693299E-2</c:v>
                </c:pt>
                <c:pt idx="17232" formatCode="General">
                  <c:v>8.1996841071097004E-2</c:v>
                </c:pt>
                <c:pt idx="17233" formatCode="General">
                  <c:v>8.0266711742538896E-2</c:v>
                </c:pt>
                <c:pt idx="17234" formatCode="General">
                  <c:v>7.7966441699197697E-2</c:v>
                </c:pt>
                <c:pt idx="17235" formatCode="General">
                  <c:v>7.3737589475336596E-2</c:v>
                </c:pt>
                <c:pt idx="17236" formatCode="General">
                  <c:v>6.7537590675401105E-2</c:v>
                </c:pt>
                <c:pt idx="17237" formatCode="General">
                  <c:v>6.0299980851118297E-2</c:v>
                </c:pt>
                <c:pt idx="17238" formatCode="General">
                  <c:v>5.1772044283440899E-2</c:v>
                </c:pt>
                <c:pt idx="17239" formatCode="General">
                  <c:v>4.1512228862211599E-2</c:v>
                </c:pt>
                <c:pt idx="17240" formatCode="General">
                  <c:v>2.98198391678734E-2</c:v>
                </c:pt>
                <c:pt idx="17241" formatCode="General">
                  <c:v>1.7130800520717301E-2</c:v>
                </c:pt>
                <c:pt idx="17242" formatCode="General">
                  <c:v>3.8636795695975198E-3</c:v>
                </c:pt>
                <c:pt idx="17243" formatCode="General">
                  <c:v>-8.9714171326276196E-3</c:v>
                </c:pt>
                <c:pt idx="17244" formatCode="General">
                  <c:v>-2.06404666084553E-2</c:v>
                </c:pt>
                <c:pt idx="17245" formatCode="General">
                  <c:v>-3.1306258075488501E-2</c:v>
                </c:pt>
                <c:pt idx="17246" formatCode="General">
                  <c:v>-4.1010022172680197E-2</c:v>
                </c:pt>
                <c:pt idx="17247" formatCode="General">
                  <c:v>-4.9418540104973097E-2</c:v>
                </c:pt>
                <c:pt idx="17248" formatCode="General">
                  <c:v>-5.60102592545993E-2</c:v>
                </c:pt>
                <c:pt idx="17249" formatCode="General">
                  <c:v>-6.0311892881088097E-2</c:v>
                </c:pt>
                <c:pt idx="17250" formatCode="General">
                  <c:v>-6.2005605681804001E-2</c:v>
                </c:pt>
                <c:pt idx="17251" formatCode="General">
                  <c:v>-6.2054099106422698E-2</c:v>
                </c:pt>
                <c:pt idx="17252" formatCode="General">
                  <c:v>-6.0406612607279503E-2</c:v>
                </c:pt>
                <c:pt idx="17253" formatCode="General">
                  <c:v>-5.63069476762732E-2</c:v>
                </c:pt>
                <c:pt idx="17254" formatCode="General">
                  <c:v>-5.1163958087026E-2</c:v>
                </c:pt>
                <c:pt idx="17255" formatCode="General">
                  <c:v>-4.6972642218197802E-2</c:v>
                </c:pt>
                <c:pt idx="17256" formatCode="General">
                  <c:v>-4.4253010852487201E-2</c:v>
                </c:pt>
                <c:pt idx="17257" formatCode="General">
                  <c:v>-4.2719496722754699E-2</c:v>
                </c:pt>
                <c:pt idx="17258" formatCode="General">
                  <c:v>-4.1990513065256703E-2</c:v>
                </c:pt>
                <c:pt idx="17259" formatCode="General">
                  <c:v>-4.1230935899626397E-2</c:v>
                </c:pt>
                <c:pt idx="17260" formatCode="General">
                  <c:v>-3.9936336686067303E-2</c:v>
                </c:pt>
                <c:pt idx="17261" formatCode="General">
                  <c:v>-3.8730988107520903E-2</c:v>
                </c:pt>
                <c:pt idx="17262" formatCode="General">
                  <c:v>-3.7724034296649597E-2</c:v>
                </c:pt>
                <c:pt idx="17263" formatCode="General">
                  <c:v>-3.5922598157337199E-2</c:v>
                </c:pt>
                <c:pt idx="17264" formatCode="General">
                  <c:v>-3.30356010893866E-2</c:v>
                </c:pt>
                <c:pt idx="17265" formatCode="General">
                  <c:v>-3.00293467934141E-2</c:v>
                </c:pt>
                <c:pt idx="17266" formatCode="General">
                  <c:v>-2.8003342652128001E-2</c:v>
                </c:pt>
                <c:pt idx="17267" formatCode="General">
                  <c:v>-2.7612900030508401E-2</c:v>
                </c:pt>
                <c:pt idx="17268" formatCode="General">
                  <c:v>-2.8918045851738999E-2</c:v>
                </c:pt>
                <c:pt idx="17269" formatCode="General">
                  <c:v>-3.1309766196744498E-2</c:v>
                </c:pt>
                <c:pt idx="17270" formatCode="General">
                  <c:v>-3.32334847754314E-2</c:v>
                </c:pt>
                <c:pt idx="17271" formatCode="General">
                  <c:v>-3.37853506309366E-2</c:v>
                </c:pt>
                <c:pt idx="17272" formatCode="General">
                  <c:v>-3.4005500980295401E-2</c:v>
                </c:pt>
                <c:pt idx="17273" formatCode="General">
                  <c:v>-3.3915008092354502E-2</c:v>
                </c:pt>
                <c:pt idx="17274" formatCode="General">
                  <c:v>-3.4457938408163503E-2</c:v>
                </c:pt>
                <c:pt idx="17275" formatCode="General">
                  <c:v>-3.7235445544011897E-2</c:v>
                </c:pt>
                <c:pt idx="17276" formatCode="General">
                  <c:v>-4.1260705723714597E-2</c:v>
                </c:pt>
                <c:pt idx="17277" formatCode="General">
                  <c:v>-4.50497937653715E-2</c:v>
                </c:pt>
                <c:pt idx="17278" formatCode="General">
                  <c:v>-4.7090986335956701E-2</c:v>
                </c:pt>
                <c:pt idx="17279" formatCode="General">
                  <c:v>-4.6793095598909797E-2</c:v>
                </c:pt>
                <c:pt idx="17280" formatCode="General">
                  <c:v>-4.50663706258152E-2</c:v>
                </c:pt>
                <c:pt idx="17281" formatCode="General">
                  <c:v>-4.2265835939625802E-2</c:v>
                </c:pt>
                <c:pt idx="17282" formatCode="General">
                  <c:v>-3.7833387006946502E-2</c:v>
                </c:pt>
                <c:pt idx="17283" formatCode="General">
                  <c:v>-3.2245493524577597E-2</c:v>
                </c:pt>
                <c:pt idx="17284" formatCode="General">
                  <c:v>-2.71170799598041E-2</c:v>
                </c:pt>
                <c:pt idx="17285" formatCode="General">
                  <c:v>-2.27304083347264E-2</c:v>
                </c:pt>
                <c:pt idx="17286" formatCode="General">
                  <c:v>-1.8815118097191101E-2</c:v>
                </c:pt>
                <c:pt idx="17287" formatCode="General">
                  <c:v>-1.58090928289694E-2</c:v>
                </c:pt>
                <c:pt idx="17288" formatCode="General">
                  <c:v>-1.38361740676763E-2</c:v>
                </c:pt>
                <c:pt idx="17289" formatCode="General">
                  <c:v>-1.3350602185968501E-2</c:v>
                </c:pt>
                <c:pt idx="17290" formatCode="General">
                  <c:v>-1.4861350996330701E-2</c:v>
                </c:pt>
                <c:pt idx="17291" formatCode="General">
                  <c:v>-1.7162782775395902E-2</c:v>
                </c:pt>
                <c:pt idx="17292" formatCode="General">
                  <c:v>-1.9479755896019101E-2</c:v>
                </c:pt>
                <c:pt idx="17293" formatCode="General">
                  <c:v>-2.2306122535908201E-2</c:v>
                </c:pt>
                <c:pt idx="17294" formatCode="General">
                  <c:v>-2.5827865742935899E-2</c:v>
                </c:pt>
                <c:pt idx="17295" formatCode="General">
                  <c:v>-2.9935985502089601E-2</c:v>
                </c:pt>
                <c:pt idx="17296" formatCode="General">
                  <c:v>-3.36949078758952E-2</c:v>
                </c:pt>
                <c:pt idx="17297" formatCode="General">
                  <c:v>-3.5950351191916398E-2</c:v>
                </c:pt>
                <c:pt idx="17298" formatCode="General">
                  <c:v>-3.6378321452770299E-2</c:v>
                </c:pt>
                <c:pt idx="17299" formatCode="General">
                  <c:v>-3.5783541936982098E-2</c:v>
                </c:pt>
                <c:pt idx="17300" formatCode="General">
                  <c:v>-3.4561981815571401E-2</c:v>
                </c:pt>
                <c:pt idx="17301" formatCode="General">
                  <c:v>-3.3027251605596802E-2</c:v>
                </c:pt>
                <c:pt idx="17302" formatCode="General">
                  <c:v>-3.1778803878089401E-2</c:v>
                </c:pt>
                <c:pt idx="17303" formatCode="General">
                  <c:v>-3.0885094043127399E-2</c:v>
                </c:pt>
                <c:pt idx="17304" formatCode="General">
                  <c:v>-3.0619500717247099E-2</c:v>
                </c:pt>
                <c:pt idx="17305" formatCode="General">
                  <c:v>-3.08415341032123E-2</c:v>
                </c:pt>
                <c:pt idx="17306" formatCode="General">
                  <c:v>-3.11805152653125E-2</c:v>
                </c:pt>
                <c:pt idx="17307" formatCode="General">
                  <c:v>-3.10234953560726E-2</c:v>
                </c:pt>
                <c:pt idx="17308" formatCode="General">
                  <c:v>-2.9657783126742901E-2</c:v>
                </c:pt>
                <c:pt idx="17309" formatCode="General">
                  <c:v>-2.6980815521824599E-2</c:v>
                </c:pt>
                <c:pt idx="17310" formatCode="General">
                  <c:v>-2.33861514145501E-2</c:v>
                </c:pt>
                <c:pt idx="17311" formatCode="General">
                  <c:v>-1.9809000778122001E-2</c:v>
                </c:pt>
                <c:pt idx="17312" formatCode="General">
                  <c:v>-1.6690277935931301E-2</c:v>
                </c:pt>
                <c:pt idx="17313" formatCode="General">
                  <c:v>-1.30990236459442E-2</c:v>
                </c:pt>
                <c:pt idx="17314" formatCode="General">
                  <c:v>-8.4894161418293396E-3</c:v>
                </c:pt>
                <c:pt idx="17315" formatCode="General">
                  <c:v>-3.0217400501685201E-3</c:v>
                </c:pt>
                <c:pt idx="17316" formatCode="General">
                  <c:v>3.76799969751054E-3</c:v>
                </c:pt>
                <c:pt idx="17317" formatCode="General">
                  <c:v>1.1968390030236101E-2</c:v>
                </c:pt>
                <c:pt idx="17318" formatCode="General">
                  <c:v>2.0684014322705599E-2</c:v>
                </c:pt>
                <c:pt idx="17319" formatCode="General">
                  <c:v>2.9945465294401601E-2</c:v>
                </c:pt>
                <c:pt idx="17320" formatCode="General">
                  <c:v>4.0479883712046798E-2</c:v>
                </c:pt>
                <c:pt idx="17321" formatCode="General">
                  <c:v>5.1305658711861102E-2</c:v>
                </c:pt>
                <c:pt idx="17322" formatCode="General">
                  <c:v>6.1510795980140601E-2</c:v>
                </c:pt>
                <c:pt idx="17323" formatCode="General">
                  <c:v>7.0832940711966594E-2</c:v>
                </c:pt>
                <c:pt idx="17324" formatCode="General">
                  <c:v>7.8031814277519596E-2</c:v>
                </c:pt>
                <c:pt idx="17325" formatCode="General">
                  <c:v>8.2301979210239698E-2</c:v>
                </c:pt>
                <c:pt idx="17326" formatCode="General">
                  <c:v>8.3521887035703096E-2</c:v>
                </c:pt>
                <c:pt idx="17327" formatCode="General">
                  <c:v>8.2080487829224794E-2</c:v>
                </c:pt>
                <c:pt idx="17328" formatCode="General">
                  <c:v>7.8131659283255106E-2</c:v>
                </c:pt>
                <c:pt idx="17329" formatCode="General">
                  <c:v>7.1186684107375803E-2</c:v>
                </c:pt>
                <c:pt idx="17330" formatCode="General">
                  <c:v>6.1644382370847003E-2</c:v>
                </c:pt>
                <c:pt idx="17331" formatCode="General">
                  <c:v>5.0252565997838797E-2</c:v>
                </c:pt>
                <c:pt idx="17332" formatCode="General">
                  <c:v>3.7469952923636703E-2</c:v>
                </c:pt>
                <c:pt idx="17333" formatCode="General">
                  <c:v>2.3294618734676E-2</c:v>
                </c:pt>
                <c:pt idx="17334" formatCode="General">
                  <c:v>8.1528314095197195E-3</c:v>
                </c:pt>
                <c:pt idx="17335" formatCode="General">
                  <c:v>-6.3472176839964303E-3</c:v>
                </c:pt>
                <c:pt idx="17336" formatCode="General">
                  <c:v>-1.90608465439134E-2</c:v>
                </c:pt>
                <c:pt idx="17337" formatCode="General">
                  <c:v>-2.9589159716680299E-2</c:v>
                </c:pt>
                <c:pt idx="17338" formatCode="General">
                  <c:v>-3.7705469891125103E-2</c:v>
                </c:pt>
                <c:pt idx="17339" formatCode="General">
                  <c:v>-4.3832696717707398E-2</c:v>
                </c:pt>
                <c:pt idx="17340" formatCode="General">
                  <c:v>-4.7501362778093997E-2</c:v>
                </c:pt>
                <c:pt idx="17341" formatCode="General">
                  <c:v>-4.7476402777474801E-2</c:v>
                </c:pt>
                <c:pt idx="17342" formatCode="General">
                  <c:v>-4.35875169466476E-2</c:v>
                </c:pt>
                <c:pt idx="17343" formatCode="General">
                  <c:v>-3.6497646409186402E-2</c:v>
                </c:pt>
                <c:pt idx="17344" formatCode="General">
                  <c:v>-2.7183959339271101E-2</c:v>
                </c:pt>
                <c:pt idx="17345" formatCode="General">
                  <c:v>-1.66900490097475E-2</c:v>
                </c:pt>
                <c:pt idx="17346" formatCode="General">
                  <c:v>-5.8201154789979202E-3</c:v>
                </c:pt>
                <c:pt idx="17347" formatCode="General">
                  <c:v>6.0075439647406699E-3</c:v>
                </c:pt>
                <c:pt idx="17348" formatCode="General">
                  <c:v>1.9467979936490201E-2</c:v>
                </c:pt>
                <c:pt idx="17349" formatCode="General">
                  <c:v>3.27125718073056E-2</c:v>
                </c:pt>
                <c:pt idx="17350" formatCode="General">
                  <c:v>4.4047907774027902E-2</c:v>
                </c:pt>
                <c:pt idx="17351" formatCode="General">
                  <c:v>5.2920471746548001E-2</c:v>
                </c:pt>
                <c:pt idx="17352" formatCode="General">
                  <c:v>5.8751436361859803E-2</c:v>
                </c:pt>
                <c:pt idx="17353" formatCode="General">
                  <c:v>6.19995276212792E-2</c:v>
                </c:pt>
                <c:pt idx="17354" formatCode="General">
                  <c:v>6.2952207148234199E-2</c:v>
                </c:pt>
                <c:pt idx="17355" formatCode="General">
                  <c:v>6.0591589078473201E-2</c:v>
                </c:pt>
                <c:pt idx="17356" formatCode="General">
                  <c:v>5.4427627323896798E-2</c:v>
                </c:pt>
                <c:pt idx="17357" formatCode="General">
                  <c:v>4.5932333439831698E-2</c:v>
                </c:pt>
                <c:pt idx="17358" formatCode="General">
                  <c:v>3.5805447595064703E-2</c:v>
                </c:pt>
                <c:pt idx="17359" formatCode="General">
                  <c:v>2.4586129492068901E-2</c:v>
                </c:pt>
                <c:pt idx="17360" formatCode="General">
                  <c:v>1.3687982730967401E-2</c:v>
                </c:pt>
                <c:pt idx="17361" formatCode="General">
                  <c:v>3.6641534253870301E-3</c:v>
                </c:pt>
                <c:pt idx="17362" formatCode="General">
                  <c:v>-5.4827348315683701E-3</c:v>
                </c:pt>
                <c:pt idx="17363" formatCode="General">
                  <c:v>-1.32694100506932E-2</c:v>
                </c:pt>
                <c:pt idx="17364" formatCode="General">
                  <c:v>-1.8517356444023501E-2</c:v>
                </c:pt>
                <c:pt idx="17365" formatCode="General">
                  <c:v>-2.00746405810222E-2</c:v>
                </c:pt>
                <c:pt idx="17366" formatCode="General">
                  <c:v>-1.7595374329828498E-2</c:v>
                </c:pt>
                <c:pt idx="17367" formatCode="General">
                  <c:v>-1.10528906440458E-2</c:v>
                </c:pt>
                <c:pt idx="17368" formatCode="General">
                  <c:v>-7.7173198120214102E-4</c:v>
                </c:pt>
                <c:pt idx="17369" formatCode="General">
                  <c:v>1.21501405809451E-2</c:v>
                </c:pt>
                <c:pt idx="17370" formatCode="General">
                  <c:v>2.68070046630202E-2</c:v>
                </c:pt>
                <c:pt idx="17371" formatCode="General">
                  <c:v>4.2514920242381203E-2</c:v>
                </c:pt>
                <c:pt idx="17372" formatCode="General">
                  <c:v>5.8004106642062798E-2</c:v>
                </c:pt>
                <c:pt idx="17373" formatCode="General">
                  <c:v>7.2306837406947197E-2</c:v>
                </c:pt>
                <c:pt idx="17374" formatCode="General">
                  <c:v>8.4595426047887806E-2</c:v>
                </c:pt>
                <c:pt idx="17375" formatCode="General">
                  <c:v>9.38494361593145E-2</c:v>
                </c:pt>
                <c:pt idx="17376" formatCode="General">
                  <c:v>9.9789232866372202E-2</c:v>
                </c:pt>
                <c:pt idx="17377" formatCode="General">
                  <c:v>0.102114703196814</c:v>
                </c:pt>
                <c:pt idx="17378" formatCode="General">
                  <c:v>0.100665198206203</c:v>
                </c:pt>
                <c:pt idx="17379" formatCode="General">
                  <c:v>9.6165052080961405E-2</c:v>
                </c:pt>
                <c:pt idx="17380" formatCode="General">
                  <c:v>8.9387043043958003E-2</c:v>
                </c:pt>
                <c:pt idx="17381" formatCode="General">
                  <c:v>8.0190793252497894E-2</c:v>
                </c:pt>
                <c:pt idx="17382" formatCode="General">
                  <c:v>6.8103759799830493E-2</c:v>
                </c:pt>
                <c:pt idx="17383" formatCode="General">
                  <c:v>5.3759407797556502E-2</c:v>
                </c:pt>
                <c:pt idx="17384" formatCode="General">
                  <c:v>3.8477113400973498E-2</c:v>
                </c:pt>
                <c:pt idx="17385" formatCode="General">
                  <c:v>2.27900616918865E-2</c:v>
                </c:pt>
                <c:pt idx="17386" formatCode="General">
                  <c:v>6.9781246564728202E-3</c:v>
                </c:pt>
                <c:pt idx="17387" formatCode="General">
                  <c:v>-7.6641803844984197E-3</c:v>
                </c:pt>
                <c:pt idx="17388" formatCode="General">
                  <c:v>-1.9807793421361599E-2</c:v>
                </c:pt>
                <c:pt idx="17389" formatCode="General">
                  <c:v>-3.0293189490961599E-2</c:v>
                </c:pt>
                <c:pt idx="17390" formatCode="General">
                  <c:v>-3.99617557757833E-2</c:v>
                </c:pt>
                <c:pt idx="17391" formatCode="General">
                  <c:v>-4.86019676928326E-2</c:v>
                </c:pt>
                <c:pt idx="17392" formatCode="General">
                  <c:v>-5.6401884125600203E-2</c:v>
                </c:pt>
                <c:pt idx="17393" formatCode="General">
                  <c:v>-6.3213446576391594E-2</c:v>
                </c:pt>
                <c:pt idx="17394" formatCode="General">
                  <c:v>-6.74150875031157E-2</c:v>
                </c:pt>
                <c:pt idx="17395" formatCode="General">
                  <c:v>-6.7740493733860999E-2</c:v>
                </c:pt>
                <c:pt idx="17396" formatCode="General">
                  <c:v>-6.4499145493872603E-2</c:v>
                </c:pt>
                <c:pt idx="17397" formatCode="General">
                  <c:v>-5.9228702221130802E-2</c:v>
                </c:pt>
                <c:pt idx="17398" formatCode="General">
                  <c:v>-5.3058427104818298E-2</c:v>
                </c:pt>
                <c:pt idx="17399" formatCode="General">
                  <c:v>-4.62300187470948E-2</c:v>
                </c:pt>
                <c:pt idx="17400" formatCode="General">
                  <c:v>-3.9409579534187701E-2</c:v>
                </c:pt>
                <c:pt idx="17401" formatCode="General">
                  <c:v>-3.3820007962751697E-2</c:v>
                </c:pt>
                <c:pt idx="17402" formatCode="General">
                  <c:v>-3.0194228157740199E-2</c:v>
                </c:pt>
                <c:pt idx="17403" formatCode="General">
                  <c:v>-2.8388427214613401E-2</c:v>
                </c:pt>
                <c:pt idx="17404" formatCode="General">
                  <c:v>-2.8459207675521101E-2</c:v>
                </c:pt>
                <c:pt idx="17405" formatCode="General">
                  <c:v>-3.0210194042811798E-2</c:v>
                </c:pt>
                <c:pt idx="17406" formatCode="General">
                  <c:v>-3.2473954818846899E-2</c:v>
                </c:pt>
                <c:pt idx="17407" formatCode="General">
                  <c:v>-3.39065125263186E-2</c:v>
                </c:pt>
                <c:pt idx="17408" formatCode="General">
                  <c:v>-3.4514041878959498E-2</c:v>
                </c:pt>
                <c:pt idx="17409" formatCode="General">
                  <c:v>-3.5453157895336401E-2</c:v>
                </c:pt>
                <c:pt idx="17410" formatCode="General">
                  <c:v>-3.7685657242152303E-2</c:v>
                </c:pt>
                <c:pt idx="17411" formatCode="General">
                  <c:v>-4.1362263257303501E-2</c:v>
                </c:pt>
                <c:pt idx="17412" formatCode="General">
                  <c:v>-4.5380881947772303E-2</c:v>
                </c:pt>
                <c:pt idx="17413" formatCode="General">
                  <c:v>-4.8245086540006303E-2</c:v>
                </c:pt>
                <c:pt idx="17414" formatCode="General">
                  <c:v>-4.9613518210796799E-2</c:v>
                </c:pt>
                <c:pt idx="17415" formatCode="General">
                  <c:v>-4.97871346677854E-2</c:v>
                </c:pt>
                <c:pt idx="17416" formatCode="General">
                  <c:v>-4.9196495931060499E-2</c:v>
                </c:pt>
                <c:pt idx="17417" formatCode="General">
                  <c:v>-4.7471160230928601E-2</c:v>
                </c:pt>
                <c:pt idx="17418" formatCode="General">
                  <c:v>-4.3681899594393503E-2</c:v>
                </c:pt>
                <c:pt idx="17419" formatCode="General">
                  <c:v>-3.8067312454163497E-2</c:v>
                </c:pt>
                <c:pt idx="17420" formatCode="General">
                  <c:v>-3.1876130461420397E-2</c:v>
                </c:pt>
                <c:pt idx="17421" formatCode="General">
                  <c:v>-2.5513184406425402E-2</c:v>
                </c:pt>
                <c:pt idx="17422" formatCode="General">
                  <c:v>-1.8942092534841099E-2</c:v>
                </c:pt>
                <c:pt idx="17423" formatCode="General">
                  <c:v>-1.21309393662899E-2</c:v>
                </c:pt>
                <c:pt idx="17424" formatCode="General">
                  <c:v>-4.9271689441426096E-3</c:v>
                </c:pt>
                <c:pt idx="17425" formatCode="General">
                  <c:v>2.4648721528657798E-3</c:v>
                </c:pt>
                <c:pt idx="17426" formatCode="General">
                  <c:v>9.1630814419146906E-3</c:v>
                </c:pt>
                <c:pt idx="17427" formatCode="General">
                  <c:v>1.44009920092658E-2</c:v>
                </c:pt>
                <c:pt idx="17428" formatCode="General">
                  <c:v>1.82569818753636E-2</c:v>
                </c:pt>
                <c:pt idx="17429" formatCode="General">
                  <c:v>2.0589367025617599E-2</c:v>
                </c:pt>
                <c:pt idx="17430" formatCode="General">
                  <c:v>2.1457340123871099E-2</c:v>
                </c:pt>
                <c:pt idx="17431" formatCode="General">
                  <c:v>2.02839828534148E-2</c:v>
                </c:pt>
                <c:pt idx="17432" formatCode="General">
                  <c:v>1.6229598101894002E-2</c:v>
                </c:pt>
                <c:pt idx="17433" formatCode="General">
                  <c:v>9.4422727737898202E-3</c:v>
                </c:pt>
                <c:pt idx="17434" formatCode="General">
                  <c:v>2.6136948543569399E-4</c:v>
                </c:pt>
                <c:pt idx="17435" formatCode="General">
                  <c:v>-1.07215302122844E-2</c:v>
                </c:pt>
                <c:pt idx="17436" formatCode="General">
                  <c:v>-2.3042023192371398E-2</c:v>
                </c:pt>
                <c:pt idx="17437" formatCode="General">
                  <c:v>-3.6358314742810101E-2</c:v>
                </c:pt>
                <c:pt idx="17438" formatCode="General">
                  <c:v>-5.0328320144771503E-2</c:v>
                </c:pt>
                <c:pt idx="17439" formatCode="General">
                  <c:v>-6.39901400882706E-2</c:v>
                </c:pt>
                <c:pt idx="17440" formatCode="General">
                  <c:v>-7.5740216595835894E-2</c:v>
                </c:pt>
                <c:pt idx="17441" formatCode="General">
                  <c:v>-8.4817689172892105E-2</c:v>
                </c:pt>
                <c:pt idx="17442" formatCode="General">
                  <c:v>-9.0953971269541703E-2</c:v>
                </c:pt>
                <c:pt idx="17443" formatCode="General">
                  <c:v>-9.2980030131496694E-2</c:v>
                </c:pt>
                <c:pt idx="17444" formatCode="General">
                  <c:v>-9.0829924365471798E-2</c:v>
                </c:pt>
                <c:pt idx="17445" formatCode="General">
                  <c:v>-8.5447249603286202E-2</c:v>
                </c:pt>
                <c:pt idx="17446" formatCode="General">
                  <c:v>-7.6692246176151793E-2</c:v>
                </c:pt>
                <c:pt idx="17447" formatCode="General">
                  <c:v>-6.4902932062966795E-2</c:v>
                </c:pt>
                <c:pt idx="17448" formatCode="General">
                  <c:v>-5.0551940432397101E-2</c:v>
                </c:pt>
                <c:pt idx="17449" formatCode="General">
                  <c:v>-3.4358352801267797E-2</c:v>
                </c:pt>
                <c:pt idx="17450" formatCode="General">
                  <c:v>-1.6961656160293999E-2</c:v>
                </c:pt>
                <c:pt idx="17451" formatCode="General">
                  <c:v>1.0594854870723E-3</c:v>
                </c:pt>
                <c:pt idx="17452" formatCode="General">
                  <c:v>1.8739573642572699E-2</c:v>
                </c:pt>
                <c:pt idx="17453" formatCode="General">
                  <c:v>3.46830411560708E-2</c:v>
                </c:pt>
                <c:pt idx="17454" formatCode="General">
                  <c:v>4.7554702399874603E-2</c:v>
                </c:pt>
                <c:pt idx="17455" formatCode="General">
                  <c:v>5.7304866788583701E-2</c:v>
                </c:pt>
                <c:pt idx="17456" formatCode="General">
                  <c:v>6.44768587345282E-2</c:v>
                </c:pt>
                <c:pt idx="17457" formatCode="General">
                  <c:v>6.8710554586116301E-2</c:v>
                </c:pt>
                <c:pt idx="17458" formatCode="General">
                  <c:v>6.8818561071170306E-2</c:v>
                </c:pt>
                <c:pt idx="17459" formatCode="General">
                  <c:v>6.3981176797988606E-2</c:v>
                </c:pt>
                <c:pt idx="17460" formatCode="General">
                  <c:v>5.4827088410139599E-2</c:v>
                </c:pt>
                <c:pt idx="17461" formatCode="General">
                  <c:v>4.3223656622531401E-2</c:v>
                </c:pt>
                <c:pt idx="17462" formatCode="General">
                  <c:v>2.98918857264431E-2</c:v>
                </c:pt>
                <c:pt idx="17463" formatCode="General">
                  <c:v>1.5091196612086201E-2</c:v>
                </c:pt>
                <c:pt idx="17464" formatCode="General">
                  <c:v>4.2205155302739298E-4</c:v>
                </c:pt>
                <c:pt idx="17465" formatCode="General">
                  <c:v>-1.2841194015598901E-2</c:v>
                </c:pt>
                <c:pt idx="17466" formatCode="General">
                  <c:v>-2.39961308884401E-2</c:v>
                </c:pt>
                <c:pt idx="17467" formatCode="General">
                  <c:v>-3.23339611630288E-2</c:v>
                </c:pt>
                <c:pt idx="17468" formatCode="General">
                  <c:v>-3.90015269764366E-2</c:v>
                </c:pt>
                <c:pt idx="17469" formatCode="General">
                  <c:v>-4.3711758614121098E-2</c:v>
                </c:pt>
                <c:pt idx="17470" formatCode="General">
                  <c:v>-4.4405877016874602E-2</c:v>
                </c:pt>
                <c:pt idx="17471" formatCode="General">
                  <c:v>-4.1389176609983799E-2</c:v>
                </c:pt>
                <c:pt idx="17472" formatCode="General">
                  <c:v>-3.3985194889432198E-2</c:v>
                </c:pt>
                <c:pt idx="17473" formatCode="General">
                  <c:v>-2.0464513799128899E-2</c:v>
                </c:pt>
                <c:pt idx="17474" formatCode="General">
                  <c:v>-2.15375937123385E-3</c:v>
                </c:pt>
                <c:pt idx="17475" formatCode="General">
                  <c:v>1.8065028304484702E-2</c:v>
                </c:pt>
                <c:pt idx="17476" formatCode="General">
                  <c:v>3.8681650009719702E-2</c:v>
                </c:pt>
                <c:pt idx="17477" formatCode="General">
                  <c:v>5.8094541162756502E-2</c:v>
                </c:pt>
                <c:pt idx="17478" formatCode="General">
                  <c:v>7.4367257960583494E-2</c:v>
                </c:pt>
                <c:pt idx="17479" formatCode="General">
                  <c:v>8.6353326785183898E-2</c:v>
                </c:pt>
                <c:pt idx="17480" formatCode="General">
                  <c:v>9.34968158098613E-2</c:v>
                </c:pt>
                <c:pt idx="17481" formatCode="General">
                  <c:v>9.7043772556900401E-2</c:v>
                </c:pt>
                <c:pt idx="17482" formatCode="General">
                  <c:v>9.8601159665790805E-2</c:v>
                </c:pt>
                <c:pt idx="17483" formatCode="General">
                  <c:v>9.8274269795251695E-2</c:v>
                </c:pt>
                <c:pt idx="17484" formatCode="General">
                  <c:v>9.5720219320394304E-2</c:v>
                </c:pt>
                <c:pt idx="17485" formatCode="General">
                  <c:v>9.0574352509989298E-2</c:v>
                </c:pt>
                <c:pt idx="17486" formatCode="General">
                  <c:v>8.3291388707046096E-2</c:v>
                </c:pt>
                <c:pt idx="17487" formatCode="General">
                  <c:v>7.5342664365748893E-2</c:v>
                </c:pt>
                <c:pt idx="17488" formatCode="General">
                  <c:v>6.8052535732532504E-2</c:v>
                </c:pt>
                <c:pt idx="17489" formatCode="General">
                  <c:v>6.1727070443276799E-2</c:v>
                </c:pt>
                <c:pt idx="17490" formatCode="General">
                  <c:v>5.4780500868101802E-2</c:v>
                </c:pt>
                <c:pt idx="17491" formatCode="General">
                  <c:v>4.6699863001133303E-2</c:v>
                </c:pt>
                <c:pt idx="17492" formatCode="General">
                  <c:v>3.8440026435797699E-2</c:v>
                </c:pt>
                <c:pt idx="17493" formatCode="General">
                  <c:v>3.0457919340447798E-2</c:v>
                </c:pt>
                <c:pt idx="17494" formatCode="General">
                  <c:v>2.2705164181343999E-2</c:v>
                </c:pt>
                <c:pt idx="17495" formatCode="General">
                  <c:v>1.52548691892339E-2</c:v>
                </c:pt>
                <c:pt idx="17496" formatCode="General">
                  <c:v>8.5733127592473105E-3</c:v>
                </c:pt>
                <c:pt idx="17497" formatCode="General">
                  <c:v>2.7424714745423301E-3</c:v>
                </c:pt>
                <c:pt idx="17498" formatCode="General">
                  <c:v>-2.23360836875269E-3</c:v>
                </c:pt>
                <c:pt idx="17499" formatCode="General">
                  <c:v>-6.6405193376554896E-3</c:v>
                </c:pt>
                <c:pt idx="17500" formatCode="General">
                  <c:v>-1.06445582450753E-2</c:v>
                </c:pt>
                <c:pt idx="17501" formatCode="General">
                  <c:v>-1.3783610267964401E-2</c:v>
                </c:pt>
                <c:pt idx="17502" formatCode="General">
                  <c:v>-1.6213811752518702E-2</c:v>
                </c:pt>
                <c:pt idx="17503" formatCode="General">
                  <c:v>-1.8886555721986002E-2</c:v>
                </c:pt>
                <c:pt idx="17504" formatCode="General">
                  <c:v>-2.2125152972981201E-2</c:v>
                </c:pt>
                <c:pt idx="17505" formatCode="General">
                  <c:v>-2.4805178158466001E-2</c:v>
                </c:pt>
                <c:pt idx="17506" formatCode="General">
                  <c:v>-2.5791957902267699E-2</c:v>
                </c:pt>
                <c:pt idx="17507" formatCode="General">
                  <c:v>-2.4908290042893199E-2</c:v>
                </c:pt>
                <c:pt idx="17508" formatCode="General">
                  <c:v>-2.2164449119218901E-2</c:v>
                </c:pt>
                <c:pt idx="17509" formatCode="General">
                  <c:v>-1.7262694810255101E-2</c:v>
                </c:pt>
                <c:pt idx="17510" formatCode="General">
                  <c:v>-1.08848981675271E-2</c:v>
                </c:pt>
                <c:pt idx="17511" formatCode="General">
                  <c:v>-4.4481572605685697E-3</c:v>
                </c:pt>
                <c:pt idx="17512" formatCode="General">
                  <c:v>1.06141540287461E-3</c:v>
                </c:pt>
                <c:pt idx="17513" formatCode="General">
                  <c:v>5.5631276401680602E-3</c:v>
                </c:pt>
                <c:pt idx="17514" formatCode="General">
                  <c:v>9.4857050781254199E-3</c:v>
                </c:pt>
                <c:pt idx="17515" formatCode="General">
                  <c:v>1.30152375243881E-2</c:v>
                </c:pt>
                <c:pt idx="17516" formatCode="General">
                  <c:v>1.6309871596984701E-2</c:v>
                </c:pt>
                <c:pt idx="17517" formatCode="General">
                  <c:v>1.9018338256833099E-2</c:v>
                </c:pt>
                <c:pt idx="17518" formatCode="General">
                  <c:v>2.0341185464459299E-2</c:v>
                </c:pt>
                <c:pt idx="17519" formatCode="General">
                  <c:v>1.9530729480300001E-2</c:v>
                </c:pt>
                <c:pt idx="17520" formatCode="General">
                  <c:v>1.7050476160657899E-2</c:v>
                </c:pt>
                <c:pt idx="17521" formatCode="General">
                  <c:v>1.4275521003702E-2</c:v>
                </c:pt>
                <c:pt idx="17522" formatCode="General">
                  <c:v>1.17827187552894E-2</c:v>
                </c:pt>
                <c:pt idx="17523" formatCode="General">
                  <c:v>9.7149197937279504E-3</c:v>
                </c:pt>
                <c:pt idx="17524" formatCode="General">
                  <c:v>7.5875583866166401E-3</c:v>
                </c:pt>
                <c:pt idx="17525" formatCode="General">
                  <c:v>5.4692051689027099E-3</c:v>
                </c:pt>
                <c:pt idx="17526" formatCode="General">
                  <c:v>3.5953643528184999E-3</c:v>
                </c:pt>
                <c:pt idx="17527" formatCode="General">
                  <c:v>1.5225276875192499E-3</c:v>
                </c:pt>
                <c:pt idx="17528" formatCode="General">
                  <c:v>-1.0209797861030301E-3</c:v>
                </c:pt>
                <c:pt idx="17529" formatCode="General">
                  <c:v>-4.4601649814101502E-3</c:v>
                </c:pt>
                <c:pt idx="17530" formatCode="General">
                  <c:v>-8.3307355213691099E-3</c:v>
                </c:pt>
                <c:pt idx="17531" formatCode="General">
                  <c:v>-1.14933680943663E-2</c:v>
                </c:pt>
                <c:pt idx="17532" formatCode="General">
                  <c:v>-1.33371874757643E-2</c:v>
                </c:pt>
                <c:pt idx="17533" formatCode="General">
                  <c:v>-1.47726610767071E-2</c:v>
                </c:pt>
                <c:pt idx="17534" formatCode="General">
                  <c:v>-1.7167114439099899E-2</c:v>
                </c:pt>
                <c:pt idx="17535" formatCode="General">
                  <c:v>-2.00787020710986E-2</c:v>
                </c:pt>
                <c:pt idx="17536" formatCode="General">
                  <c:v>-2.2393127268477801E-2</c:v>
                </c:pt>
                <c:pt idx="17537" formatCode="General">
                  <c:v>-2.3513021537299401E-2</c:v>
                </c:pt>
                <c:pt idx="17538" formatCode="General">
                  <c:v>-2.3464664092481002E-2</c:v>
                </c:pt>
                <c:pt idx="17539" formatCode="General">
                  <c:v>-2.3366861034901001E-2</c:v>
                </c:pt>
                <c:pt idx="17540" formatCode="General">
                  <c:v>-2.40905692787141E-2</c:v>
                </c:pt>
                <c:pt idx="17541" formatCode="General">
                  <c:v>-2.5572998793628701E-2</c:v>
                </c:pt>
                <c:pt idx="17542" formatCode="General">
                  <c:v>-2.7839388640248101E-2</c:v>
                </c:pt>
                <c:pt idx="17543" formatCode="General">
                  <c:v>-3.1162734365997601E-2</c:v>
                </c:pt>
                <c:pt idx="17544" formatCode="General">
                  <c:v>-3.5069912252846697E-2</c:v>
                </c:pt>
                <c:pt idx="17545" formatCode="General">
                  <c:v>-3.8304865110340897E-2</c:v>
                </c:pt>
                <c:pt idx="17546" formatCode="General">
                  <c:v>-3.9756855547774798E-2</c:v>
                </c:pt>
                <c:pt idx="17547" formatCode="General">
                  <c:v>-3.8885719686461102E-2</c:v>
                </c:pt>
                <c:pt idx="17548" formatCode="General">
                  <c:v>-3.5853868427659197E-2</c:v>
                </c:pt>
                <c:pt idx="17549" formatCode="General">
                  <c:v>-3.12365970447759E-2</c:v>
                </c:pt>
                <c:pt idx="17550" formatCode="General">
                  <c:v>-2.4753359331484901E-2</c:v>
                </c:pt>
                <c:pt idx="17551" formatCode="General">
                  <c:v>-1.65088689805848E-2</c:v>
                </c:pt>
                <c:pt idx="17552" formatCode="General">
                  <c:v>-6.8871874629796203E-3</c:v>
                </c:pt>
                <c:pt idx="17553" formatCode="General">
                  <c:v>3.6576683804354902E-3</c:v>
                </c:pt>
                <c:pt idx="17554" formatCode="General">
                  <c:v>1.37604444704932E-2</c:v>
                </c:pt>
                <c:pt idx="17555" formatCode="General">
                  <c:v>2.2783663769423E-2</c:v>
                </c:pt>
                <c:pt idx="17556" formatCode="General">
                  <c:v>3.0656436633833401E-2</c:v>
                </c:pt>
                <c:pt idx="17557" formatCode="General">
                  <c:v>3.6566051332797403E-2</c:v>
                </c:pt>
                <c:pt idx="17558" formatCode="General">
                  <c:v>3.9385425912852802E-2</c:v>
                </c:pt>
                <c:pt idx="17559" formatCode="General">
                  <c:v>3.8854933114431299E-2</c:v>
                </c:pt>
                <c:pt idx="17560" formatCode="General">
                  <c:v>3.5545949054213197E-2</c:v>
                </c:pt>
                <c:pt idx="17561" formatCode="General">
                  <c:v>3.0195200257584799E-2</c:v>
                </c:pt>
                <c:pt idx="17562" formatCode="General">
                  <c:v>2.36913457768466E-2</c:v>
                </c:pt>
                <c:pt idx="17563" formatCode="General">
                  <c:v>1.63472991996573E-2</c:v>
                </c:pt>
                <c:pt idx="17564" formatCode="General">
                  <c:v>8.6867947330003595E-3</c:v>
                </c:pt>
                <c:pt idx="17565" formatCode="General">
                  <c:v>1.56154927594383E-3</c:v>
                </c:pt>
                <c:pt idx="17566" formatCode="General">
                  <c:v>-4.8246202781892997E-3</c:v>
                </c:pt>
                <c:pt idx="17567" formatCode="General">
                  <c:v>-1.0250289749448201E-2</c:v>
                </c:pt>
                <c:pt idx="17568" formatCode="General">
                  <c:v>-1.4700928747603899E-2</c:v>
                </c:pt>
                <c:pt idx="17569" formatCode="General">
                  <c:v>-1.8383086723253901E-2</c:v>
                </c:pt>
                <c:pt idx="17570" formatCode="General">
                  <c:v>-2.1264937468716501E-2</c:v>
                </c:pt>
                <c:pt idx="17571" formatCode="General">
                  <c:v>-2.33178731501173E-2</c:v>
                </c:pt>
                <c:pt idx="17572" formatCode="General">
                  <c:v>-2.44775896234317E-2</c:v>
                </c:pt>
                <c:pt idx="17573" formatCode="General">
                  <c:v>-2.5219877332444001E-2</c:v>
                </c:pt>
                <c:pt idx="17574" formatCode="General">
                  <c:v>-2.7190457975639199E-2</c:v>
                </c:pt>
                <c:pt idx="17575" formatCode="General">
                  <c:v>-3.1208281180319201E-2</c:v>
                </c:pt>
                <c:pt idx="17576" formatCode="General">
                  <c:v>-3.6559507082922903E-2</c:v>
                </c:pt>
                <c:pt idx="17577" formatCode="General">
                  <c:v>-4.2802833772434802E-2</c:v>
                </c:pt>
                <c:pt idx="17578" formatCode="General">
                  <c:v>-4.99267177374541E-2</c:v>
                </c:pt>
                <c:pt idx="17579" formatCode="General">
                  <c:v>-5.6433185494072897E-2</c:v>
                </c:pt>
                <c:pt idx="17580" formatCode="General">
                  <c:v>-6.1901207213166401E-2</c:v>
                </c:pt>
                <c:pt idx="17581" formatCode="General">
                  <c:v>-6.7143613589739595E-2</c:v>
                </c:pt>
                <c:pt idx="17582" formatCode="General">
                  <c:v>-7.1359469471037204E-2</c:v>
                </c:pt>
                <c:pt idx="17583" formatCode="General">
                  <c:v>-7.3979627361696804E-2</c:v>
                </c:pt>
                <c:pt idx="17584" formatCode="General">
                  <c:v>-7.5257520029386196E-2</c:v>
                </c:pt>
                <c:pt idx="17585" formatCode="General">
                  <c:v>-7.5358581945684802E-2</c:v>
                </c:pt>
                <c:pt idx="17586" formatCode="General">
                  <c:v>-7.3796297064408503E-2</c:v>
                </c:pt>
                <c:pt idx="17587" formatCode="General">
                  <c:v>-7.1046495023689094E-2</c:v>
                </c:pt>
                <c:pt idx="17588" formatCode="General">
                  <c:v>-6.7646813781338203E-2</c:v>
                </c:pt>
                <c:pt idx="17589" formatCode="General">
                  <c:v>-6.2614121055220295E-2</c:v>
                </c:pt>
                <c:pt idx="17590" formatCode="General">
                  <c:v>-5.5357692438159599E-2</c:v>
                </c:pt>
                <c:pt idx="17591" formatCode="General">
                  <c:v>-4.5740575938147197E-2</c:v>
                </c:pt>
                <c:pt idx="17592" formatCode="General">
                  <c:v>-3.4076963621039201E-2</c:v>
                </c:pt>
                <c:pt idx="17593" formatCode="General">
                  <c:v>-2.1350249518071199E-2</c:v>
                </c:pt>
                <c:pt idx="17594" formatCode="General">
                  <c:v>-8.3587126012235006E-3</c:v>
                </c:pt>
                <c:pt idx="17595" formatCode="General">
                  <c:v>4.1454185202420999E-3</c:v>
                </c:pt>
                <c:pt idx="17596" formatCode="General">
                  <c:v>1.5918725092380299E-2</c:v>
                </c:pt>
                <c:pt idx="17597" formatCode="General">
                  <c:v>2.7280170294249499E-2</c:v>
                </c:pt>
                <c:pt idx="17598" formatCode="General">
                  <c:v>3.7835402020666403E-2</c:v>
                </c:pt>
                <c:pt idx="17599" formatCode="General">
                  <c:v>4.68086389407949E-2</c:v>
                </c:pt>
                <c:pt idx="17600" formatCode="General">
                  <c:v>5.41603630062895E-2</c:v>
                </c:pt>
                <c:pt idx="17601" formatCode="General">
                  <c:v>6.0912884806369999E-2</c:v>
                </c:pt>
                <c:pt idx="17602" formatCode="General">
                  <c:v>6.7630717106152094E-2</c:v>
                </c:pt>
                <c:pt idx="17603" formatCode="General">
                  <c:v>7.4638099656310894E-2</c:v>
                </c:pt>
                <c:pt idx="17604" formatCode="General">
                  <c:v>8.2444294978344906E-2</c:v>
                </c:pt>
                <c:pt idx="17605" formatCode="General">
                  <c:v>8.9758348368306803E-2</c:v>
                </c:pt>
                <c:pt idx="17606" formatCode="General">
                  <c:v>9.5063051978801702E-2</c:v>
                </c:pt>
                <c:pt idx="17607" formatCode="General">
                  <c:v>9.8236295330142595E-2</c:v>
                </c:pt>
                <c:pt idx="17608" formatCode="General">
                  <c:v>9.8401855016223394E-2</c:v>
                </c:pt>
                <c:pt idx="17609" formatCode="General">
                  <c:v>9.4758096649822807E-2</c:v>
                </c:pt>
                <c:pt idx="17610" formatCode="General">
                  <c:v>8.7948441071913505E-2</c:v>
                </c:pt>
                <c:pt idx="17611" formatCode="General">
                  <c:v>7.8702495408199305E-2</c:v>
                </c:pt>
                <c:pt idx="17612" formatCode="General">
                  <c:v>6.71822450144378E-2</c:v>
                </c:pt>
                <c:pt idx="17613" formatCode="General">
                  <c:v>5.3519931774941298E-2</c:v>
                </c:pt>
                <c:pt idx="17614" formatCode="General">
                  <c:v>3.8305713967106102E-2</c:v>
                </c:pt>
                <c:pt idx="17615" formatCode="General">
                  <c:v>2.20299293893116E-2</c:v>
                </c:pt>
                <c:pt idx="17616" formatCode="General">
                  <c:v>5.3335021912467896E-3</c:v>
                </c:pt>
                <c:pt idx="17617" formatCode="General">
                  <c:v>-1.12531032986016E-2</c:v>
                </c:pt>
                <c:pt idx="17618" formatCode="General">
                  <c:v>-2.8475517978270599E-2</c:v>
                </c:pt>
                <c:pt idx="17619" formatCode="General">
                  <c:v>-4.6612237711306001E-2</c:v>
                </c:pt>
                <c:pt idx="17620" formatCode="General">
                  <c:v>-6.3476274430949498E-2</c:v>
                </c:pt>
                <c:pt idx="17621" formatCode="General">
                  <c:v>-7.7063389551972297E-2</c:v>
                </c:pt>
                <c:pt idx="17622" formatCode="General">
                  <c:v>-8.7047014294082806E-2</c:v>
                </c:pt>
                <c:pt idx="17623" formatCode="General">
                  <c:v>-9.2900761573260202E-2</c:v>
                </c:pt>
                <c:pt idx="17624" formatCode="General">
                  <c:v>-9.4417672400789701E-2</c:v>
                </c:pt>
                <c:pt idx="17625" formatCode="General">
                  <c:v>-9.1956666972842105E-2</c:v>
                </c:pt>
                <c:pt idx="17626" formatCode="General">
                  <c:v>-8.6080827137674301E-2</c:v>
                </c:pt>
                <c:pt idx="17627" formatCode="General">
                  <c:v>-7.7630727970604996E-2</c:v>
                </c:pt>
                <c:pt idx="17628" formatCode="General">
                  <c:v>-6.6635303538309099E-2</c:v>
                </c:pt>
                <c:pt idx="17629" formatCode="General">
                  <c:v>-5.2570573807472799E-2</c:v>
                </c:pt>
                <c:pt idx="17630" formatCode="General">
                  <c:v>-3.4893681316406501E-2</c:v>
                </c:pt>
                <c:pt idx="17631" formatCode="General">
                  <c:v>-1.4488914683866601E-2</c:v>
                </c:pt>
                <c:pt idx="17632" formatCode="General">
                  <c:v>6.3533075603125202E-3</c:v>
                </c:pt>
                <c:pt idx="17633" formatCode="General">
                  <c:v>2.7020510716747399E-2</c:v>
                </c:pt>
                <c:pt idx="17634" formatCode="General">
                  <c:v>4.7854049713989502E-2</c:v>
                </c:pt>
                <c:pt idx="17635" formatCode="General">
                  <c:v>6.7639171337911197E-2</c:v>
                </c:pt>
                <c:pt idx="17636" formatCode="General">
                  <c:v>8.4633944335003E-2</c:v>
                </c:pt>
                <c:pt idx="17637" formatCode="General">
                  <c:v>9.7713428517841497E-2</c:v>
                </c:pt>
                <c:pt idx="17638" formatCode="General">
                  <c:v>0.106070957637477</c:v>
                </c:pt>
                <c:pt idx="17639" formatCode="General">
                  <c:v>0.10914788105739499</c:v>
                </c:pt>
                <c:pt idx="17640" formatCode="General">
                  <c:v>0.107101639154621</c:v>
                </c:pt>
                <c:pt idx="17641" formatCode="General">
                  <c:v>0.10134017573432499</c:v>
                </c:pt>
                <c:pt idx="17642" formatCode="General">
                  <c:v>9.3011842967934397E-2</c:v>
                </c:pt>
                <c:pt idx="17643" formatCode="General">
                  <c:v>8.1640192448010698E-2</c:v>
                </c:pt>
                <c:pt idx="17644" formatCode="General">
                  <c:v>6.6946804546765201E-2</c:v>
                </c:pt>
                <c:pt idx="17645" formatCode="General">
                  <c:v>5.00524145178795E-2</c:v>
                </c:pt>
                <c:pt idx="17646" formatCode="General">
                  <c:v>3.3049399205974703E-2</c:v>
                </c:pt>
                <c:pt idx="17647" formatCode="General">
                  <c:v>1.68587074430721E-2</c:v>
                </c:pt>
                <c:pt idx="17648" formatCode="General">
                  <c:v>1.48071305253725E-3</c:v>
                </c:pt>
                <c:pt idx="17649" formatCode="General">
                  <c:v>-1.20503232801827E-2</c:v>
                </c:pt>
                <c:pt idx="17650" formatCode="General">
                  <c:v>-2.2800477775441301E-2</c:v>
                </c:pt>
                <c:pt idx="17651" formatCode="General">
                  <c:v>-3.0424828516432099E-2</c:v>
                </c:pt>
                <c:pt idx="17652" formatCode="General">
                  <c:v>-3.4584547906716903E-2</c:v>
                </c:pt>
                <c:pt idx="17653" formatCode="General">
                  <c:v>-3.5340295127971301E-2</c:v>
                </c:pt>
                <c:pt idx="17654" formatCode="General">
                  <c:v>-3.2969958714799699E-2</c:v>
                </c:pt>
                <c:pt idx="17655" formatCode="General">
                  <c:v>-2.7933713230383302E-2</c:v>
                </c:pt>
                <c:pt idx="17656" formatCode="General">
                  <c:v>-2.04965951570555E-2</c:v>
                </c:pt>
                <c:pt idx="17657" formatCode="General">
                  <c:v>-1.05872789694563E-2</c:v>
                </c:pt>
                <c:pt idx="17658" formatCode="General">
                  <c:v>7.4590696300350795E-4</c:v>
                </c:pt>
                <c:pt idx="17659" formatCode="General">
                  <c:v>1.1740660008215E-2</c:v>
                </c:pt>
                <c:pt idx="17660" formatCode="General">
                  <c:v>2.1471682372304901E-2</c:v>
                </c:pt>
                <c:pt idx="17661" formatCode="General">
                  <c:v>2.9762401271515301E-2</c:v>
                </c:pt>
                <c:pt idx="17662" formatCode="General">
                  <c:v>3.5481701690912998E-2</c:v>
                </c:pt>
                <c:pt idx="17663" formatCode="General">
                  <c:v>3.7649637954836501E-2</c:v>
                </c:pt>
                <c:pt idx="17664" formatCode="General">
                  <c:v>3.6418274706928398E-2</c:v>
                </c:pt>
                <c:pt idx="17665" formatCode="General">
                  <c:v>3.3040667778405697E-2</c:v>
                </c:pt>
                <c:pt idx="17666" formatCode="General">
                  <c:v>2.89118948661896E-2</c:v>
                </c:pt>
                <c:pt idx="17667" formatCode="General">
                  <c:v>2.37052297621827E-2</c:v>
                </c:pt>
                <c:pt idx="17668" formatCode="General">
                  <c:v>1.63335501738711E-2</c:v>
                </c:pt>
                <c:pt idx="17669" formatCode="General">
                  <c:v>7.2734046045026604E-3</c:v>
                </c:pt>
                <c:pt idx="17670" formatCode="General">
                  <c:v>-2.5258400274065901E-3</c:v>
                </c:pt>
                <c:pt idx="17671" formatCode="General">
                  <c:v>-1.3052137503834899E-2</c:v>
                </c:pt>
                <c:pt idx="17672" formatCode="General">
                  <c:v>-2.44579424773829E-2</c:v>
                </c:pt>
                <c:pt idx="17673" formatCode="General">
                  <c:v>-3.6325850551492601E-2</c:v>
                </c:pt>
                <c:pt idx="17674" formatCode="General">
                  <c:v>-4.6638269841552803E-2</c:v>
                </c:pt>
                <c:pt idx="17675" formatCode="General">
                  <c:v>-5.3802745062106701E-2</c:v>
                </c:pt>
                <c:pt idx="17676" formatCode="General">
                  <c:v>-5.8321285892671902E-2</c:v>
                </c:pt>
                <c:pt idx="17677" formatCode="General">
                  <c:v>-6.1539679364677302E-2</c:v>
                </c:pt>
                <c:pt idx="17678" formatCode="General">
                  <c:v>-6.3861632742465299E-2</c:v>
                </c:pt>
                <c:pt idx="17679" formatCode="General">
                  <c:v>-6.4171148997459307E-2</c:v>
                </c:pt>
                <c:pt idx="17680" formatCode="General">
                  <c:v>-6.1490300402623599E-2</c:v>
                </c:pt>
                <c:pt idx="17681" formatCode="General">
                  <c:v>-5.5976794661429699E-2</c:v>
                </c:pt>
                <c:pt idx="17682" formatCode="General">
                  <c:v>-4.8045070966786702E-2</c:v>
                </c:pt>
                <c:pt idx="17683" formatCode="General">
                  <c:v>-3.78921477748628E-2</c:v>
                </c:pt>
                <c:pt idx="17684" formatCode="General">
                  <c:v>-2.5998660017042201E-2</c:v>
                </c:pt>
                <c:pt idx="17685" formatCode="General">
                  <c:v>-1.26204916997157E-2</c:v>
                </c:pt>
                <c:pt idx="17686" formatCode="General">
                  <c:v>1.04388715566313E-3</c:v>
                </c:pt>
                <c:pt idx="17687" formatCode="General">
                  <c:v>1.3893153266090801E-2</c:v>
                </c:pt>
                <c:pt idx="17688" formatCode="General">
                  <c:v>2.6092668354211802E-2</c:v>
                </c:pt>
                <c:pt idx="17689" formatCode="General">
                  <c:v>3.7343560345940198E-2</c:v>
                </c:pt>
                <c:pt idx="17690" formatCode="General">
                  <c:v>4.6677893080854599E-2</c:v>
                </c:pt>
                <c:pt idx="17691" formatCode="General">
                  <c:v>5.2680139360100402E-2</c:v>
                </c:pt>
                <c:pt idx="17692" formatCode="General">
                  <c:v>5.5183787251343402E-2</c:v>
                </c:pt>
                <c:pt idx="17693" formatCode="General">
                  <c:v>5.4515291681306803E-2</c:v>
                </c:pt>
                <c:pt idx="17694" formatCode="General">
                  <c:v>5.0889514527618002E-2</c:v>
                </c:pt>
                <c:pt idx="17695" formatCode="General">
                  <c:v>4.51460458086149E-2</c:v>
                </c:pt>
                <c:pt idx="17696" formatCode="General">
                  <c:v>3.8019323046793098E-2</c:v>
                </c:pt>
                <c:pt idx="17697" formatCode="General">
                  <c:v>3.0812152939688701E-2</c:v>
                </c:pt>
                <c:pt idx="17698" formatCode="General">
                  <c:v>2.39925019618457E-2</c:v>
                </c:pt>
                <c:pt idx="17699" formatCode="General">
                  <c:v>1.6745117659090598E-2</c:v>
                </c:pt>
                <c:pt idx="17700" formatCode="General">
                  <c:v>9.0370946847499398E-3</c:v>
                </c:pt>
                <c:pt idx="17701" formatCode="General">
                  <c:v>9.5251857653276995E-4</c:v>
                </c:pt>
                <c:pt idx="17702" formatCode="General">
                  <c:v>-7.5755698557946399E-3</c:v>
                </c:pt>
                <c:pt idx="17703" formatCode="General">
                  <c:v>-1.6481107785571499E-2</c:v>
                </c:pt>
                <c:pt idx="17704" formatCode="General">
                  <c:v>-2.5910547419463598E-2</c:v>
                </c:pt>
                <c:pt idx="17705" formatCode="General">
                  <c:v>-3.4626082559840503E-2</c:v>
                </c:pt>
                <c:pt idx="17706" formatCode="General">
                  <c:v>-4.140595927909E-2</c:v>
                </c:pt>
                <c:pt idx="17707" formatCode="General">
                  <c:v>-4.61062982286373E-2</c:v>
                </c:pt>
                <c:pt idx="17708" formatCode="General">
                  <c:v>-4.8837603051433101E-2</c:v>
                </c:pt>
                <c:pt idx="17709" formatCode="General">
                  <c:v>-5.0635372556377997E-2</c:v>
                </c:pt>
                <c:pt idx="17710" formatCode="General">
                  <c:v>-5.2020602380874199E-2</c:v>
                </c:pt>
                <c:pt idx="17711" formatCode="General">
                  <c:v>-5.2561652700762601E-2</c:v>
                </c:pt>
                <c:pt idx="17712" formatCode="General">
                  <c:v>-5.2231532721008597E-2</c:v>
                </c:pt>
                <c:pt idx="17713" formatCode="General">
                  <c:v>-5.0891726313628503E-2</c:v>
                </c:pt>
                <c:pt idx="17714" formatCode="General">
                  <c:v>-4.9014477532928903E-2</c:v>
                </c:pt>
                <c:pt idx="17715" formatCode="General">
                  <c:v>-4.6604287085329599E-2</c:v>
                </c:pt>
                <c:pt idx="17716" formatCode="General">
                  <c:v>-4.2457263395876202E-2</c:v>
                </c:pt>
                <c:pt idx="17717" formatCode="General">
                  <c:v>-3.56577861807739E-2</c:v>
                </c:pt>
                <c:pt idx="17718" formatCode="General">
                  <c:v>-2.6540734157552801E-2</c:v>
                </c:pt>
                <c:pt idx="17719" formatCode="General">
                  <c:v>-1.6308447788518102E-2</c:v>
                </c:pt>
                <c:pt idx="17720" formatCode="General">
                  <c:v>-5.7184457982041503E-3</c:v>
                </c:pt>
                <c:pt idx="17721" formatCode="General">
                  <c:v>4.1123711200639103E-3</c:v>
                </c:pt>
                <c:pt idx="17722" formatCode="General">
                  <c:v>1.22312596114213E-2</c:v>
                </c:pt>
                <c:pt idx="17723" formatCode="General">
                  <c:v>1.8334937549722499E-2</c:v>
                </c:pt>
                <c:pt idx="17724" formatCode="General">
                  <c:v>2.2395233430583399E-2</c:v>
                </c:pt>
                <c:pt idx="17725" formatCode="General">
                  <c:v>2.4741863358609801E-2</c:v>
                </c:pt>
                <c:pt idx="17726" formatCode="General">
                  <c:v>2.6228955116174901E-2</c:v>
                </c:pt>
                <c:pt idx="17727" formatCode="General">
                  <c:v>2.6955414442709099E-2</c:v>
                </c:pt>
                <c:pt idx="17728" formatCode="General">
                  <c:v>2.6509596047762402E-2</c:v>
                </c:pt>
                <c:pt idx="17729" formatCode="General">
                  <c:v>2.4592298416055799E-2</c:v>
                </c:pt>
                <c:pt idx="17730" formatCode="General">
                  <c:v>2.0472253799239001E-2</c:v>
                </c:pt>
                <c:pt idx="17731" formatCode="General">
                  <c:v>1.4255274098329501E-2</c:v>
                </c:pt>
                <c:pt idx="17732" formatCode="General">
                  <c:v>7.3291247335771402E-3</c:v>
                </c:pt>
                <c:pt idx="17733" formatCode="General">
                  <c:v>1.0619788523025301E-3</c:v>
                </c:pt>
                <c:pt idx="17734" formatCode="General">
                  <c:v>-4.8479177770517001E-3</c:v>
                </c:pt>
                <c:pt idx="17735" formatCode="General">
                  <c:v>-1.07540555521209E-2</c:v>
                </c:pt>
                <c:pt idx="17736" formatCode="General">
                  <c:v>-1.6118286360352101E-2</c:v>
                </c:pt>
                <c:pt idx="17737" formatCode="General">
                  <c:v>-2.1447107989742101E-2</c:v>
                </c:pt>
                <c:pt idx="17738" formatCode="General">
                  <c:v>-2.7367009493020299E-2</c:v>
                </c:pt>
                <c:pt idx="17739" formatCode="General">
                  <c:v>-3.3031596126148498E-2</c:v>
                </c:pt>
                <c:pt idx="17740" formatCode="General">
                  <c:v>-3.7195915039416903E-2</c:v>
                </c:pt>
                <c:pt idx="17741" formatCode="General">
                  <c:v>-3.95530655065785E-2</c:v>
                </c:pt>
                <c:pt idx="17742" formatCode="General">
                  <c:v>-3.9925562881639898E-2</c:v>
                </c:pt>
                <c:pt idx="17743" formatCode="General">
                  <c:v>-3.8353328803784899E-2</c:v>
                </c:pt>
                <c:pt idx="17744" formatCode="General">
                  <c:v>-3.5924206410781E-2</c:v>
                </c:pt>
                <c:pt idx="17745" formatCode="General">
                  <c:v>-3.3039289364475102E-2</c:v>
                </c:pt>
                <c:pt idx="17746" formatCode="General">
                  <c:v>-2.8349918895146101E-2</c:v>
                </c:pt>
                <c:pt idx="17747" formatCode="General">
                  <c:v>-2.1711053734289099E-2</c:v>
                </c:pt>
                <c:pt idx="17748" formatCode="General">
                  <c:v>-1.43811174348985E-2</c:v>
                </c:pt>
                <c:pt idx="17749" formatCode="General">
                  <c:v>-6.8032965721027197E-3</c:v>
                </c:pt>
                <c:pt idx="17750" formatCode="General">
                  <c:v>1.10416070191359E-3</c:v>
                </c:pt>
                <c:pt idx="17751" formatCode="General">
                  <c:v>9.1261252409188792E-3</c:v>
                </c:pt>
                <c:pt idx="17752" formatCode="General">
                  <c:v>1.7235621247985201E-2</c:v>
                </c:pt>
                <c:pt idx="17753" formatCode="General">
                  <c:v>2.5407131371778999E-2</c:v>
                </c:pt>
                <c:pt idx="17754" formatCode="General">
                  <c:v>3.2953738208704599E-2</c:v>
                </c:pt>
                <c:pt idx="17755" formatCode="General">
                  <c:v>4.0103498006779502E-2</c:v>
                </c:pt>
                <c:pt idx="17756" formatCode="General">
                  <c:v>4.7162977146911797E-2</c:v>
                </c:pt>
                <c:pt idx="17757" formatCode="General">
                  <c:v>5.3401855090648299E-2</c:v>
                </c:pt>
                <c:pt idx="17758" formatCode="General">
                  <c:v>5.7851995902204398E-2</c:v>
                </c:pt>
                <c:pt idx="17759" formatCode="General">
                  <c:v>5.99835387463723E-2</c:v>
                </c:pt>
                <c:pt idx="17760" formatCode="General">
                  <c:v>6.02304004107342E-2</c:v>
                </c:pt>
                <c:pt idx="17761" formatCode="General">
                  <c:v>5.8405209699509797E-2</c:v>
                </c:pt>
                <c:pt idx="17762" formatCode="General">
                  <c:v>5.4661368568469697E-2</c:v>
                </c:pt>
                <c:pt idx="17763" formatCode="General">
                  <c:v>5.0054410654998299E-2</c:v>
                </c:pt>
                <c:pt idx="17764" formatCode="General">
                  <c:v>4.5408814632105499E-2</c:v>
                </c:pt>
                <c:pt idx="17765" formatCode="General">
                  <c:v>4.0307913772890301E-2</c:v>
                </c:pt>
                <c:pt idx="17766" formatCode="General">
                  <c:v>3.5031044486570503E-2</c:v>
                </c:pt>
                <c:pt idx="17767" formatCode="General">
                  <c:v>3.0810848298960799E-2</c:v>
                </c:pt>
                <c:pt idx="17768" formatCode="General">
                  <c:v>2.78458951369914E-2</c:v>
                </c:pt>
                <c:pt idx="17769" formatCode="General">
                  <c:v>2.4816337410074999E-2</c:v>
                </c:pt>
                <c:pt idx="17770" formatCode="General">
                  <c:v>2.0602160679784098E-2</c:v>
                </c:pt>
                <c:pt idx="17771" formatCode="General">
                  <c:v>1.48148867321752E-2</c:v>
                </c:pt>
                <c:pt idx="17772" formatCode="General">
                  <c:v>7.3630066546093104E-3</c:v>
                </c:pt>
                <c:pt idx="17773" formatCode="General">
                  <c:v>-4.3004055641919498E-4</c:v>
                </c:pt>
                <c:pt idx="17774" formatCode="General">
                  <c:v>-7.1800380296553499E-3</c:v>
                </c:pt>
                <c:pt idx="17775" formatCode="General">
                  <c:v>-1.2371769843055099E-2</c:v>
                </c:pt>
                <c:pt idx="17776" formatCode="General">
                  <c:v>-1.6527055362158202E-2</c:v>
                </c:pt>
                <c:pt idx="17777" formatCode="General">
                  <c:v>-2.0082933891777999E-2</c:v>
                </c:pt>
                <c:pt idx="17778" formatCode="General">
                  <c:v>-2.3314928661119401E-2</c:v>
                </c:pt>
                <c:pt idx="17779" formatCode="General">
                  <c:v>-2.6958567635258199E-2</c:v>
                </c:pt>
                <c:pt idx="17780" formatCode="General">
                  <c:v>-3.12290081534226E-2</c:v>
                </c:pt>
                <c:pt idx="17781" formatCode="General">
                  <c:v>-3.6007239401210797E-2</c:v>
                </c:pt>
                <c:pt idx="17782" formatCode="General">
                  <c:v>-3.9854538013276201E-2</c:v>
                </c:pt>
                <c:pt idx="17783" formatCode="General">
                  <c:v>-4.2340886741062601E-2</c:v>
                </c:pt>
                <c:pt idx="17784" formatCode="General">
                  <c:v>-4.3679015445061302E-2</c:v>
                </c:pt>
                <c:pt idx="17785" formatCode="General">
                  <c:v>-4.2414367972190399E-2</c:v>
                </c:pt>
                <c:pt idx="17786" formatCode="General">
                  <c:v>-3.9317836789784497E-2</c:v>
                </c:pt>
                <c:pt idx="17787" formatCode="General">
                  <c:v>-3.6143516476376703E-2</c:v>
                </c:pt>
                <c:pt idx="17788" formatCode="General">
                  <c:v>-3.31824919520338E-2</c:v>
                </c:pt>
                <c:pt idx="17789" formatCode="General">
                  <c:v>-2.98145949731464E-2</c:v>
                </c:pt>
                <c:pt idx="17790" formatCode="General">
                  <c:v>-2.5735092496177E-2</c:v>
                </c:pt>
                <c:pt idx="17791" formatCode="General">
                  <c:v>-2.13374855825284E-2</c:v>
                </c:pt>
                <c:pt idx="17792" formatCode="General">
                  <c:v>-1.6785324394202501E-2</c:v>
                </c:pt>
                <c:pt idx="17793" formatCode="General">
                  <c:v>-1.1550119841521799E-2</c:v>
                </c:pt>
                <c:pt idx="17794" formatCode="General">
                  <c:v>-5.0361647155027604E-3</c:v>
                </c:pt>
                <c:pt idx="17795" formatCode="General">
                  <c:v>3.2058513212551501E-3</c:v>
                </c:pt>
                <c:pt idx="17796" formatCode="General">
                  <c:v>1.36597135914137E-2</c:v>
                </c:pt>
                <c:pt idx="17797" formatCode="General">
                  <c:v>2.6079559673128E-2</c:v>
                </c:pt>
                <c:pt idx="17798" formatCode="General">
                  <c:v>3.86605802932527E-2</c:v>
                </c:pt>
                <c:pt idx="17799" formatCode="General">
                  <c:v>4.994682136979E-2</c:v>
                </c:pt>
                <c:pt idx="17800" formatCode="General">
                  <c:v>5.9990014915086903E-2</c:v>
                </c:pt>
                <c:pt idx="17801" formatCode="General">
                  <c:v>6.8703122550429999E-2</c:v>
                </c:pt>
                <c:pt idx="17802" formatCode="General">
                  <c:v>7.5395821648351194E-2</c:v>
                </c:pt>
                <c:pt idx="17803" formatCode="General">
                  <c:v>7.9153620709512998E-2</c:v>
                </c:pt>
                <c:pt idx="17804" formatCode="General">
                  <c:v>7.91745727653861E-2</c:v>
                </c:pt>
                <c:pt idx="17805" formatCode="General">
                  <c:v>7.5500071127189497E-2</c:v>
                </c:pt>
                <c:pt idx="17806" formatCode="General">
                  <c:v>6.8291910955048399E-2</c:v>
                </c:pt>
                <c:pt idx="17807" formatCode="General">
                  <c:v>5.81787981242671E-2</c:v>
                </c:pt>
                <c:pt idx="17808" formatCode="General">
                  <c:v>4.6324024376338702E-2</c:v>
                </c:pt>
                <c:pt idx="17809" formatCode="General">
                  <c:v>3.2784969571441697E-2</c:v>
                </c:pt>
                <c:pt idx="17810" formatCode="General">
                  <c:v>1.8114348929475999E-2</c:v>
                </c:pt>
                <c:pt idx="17811" formatCode="General">
                  <c:v>2.84769986420844E-3</c:v>
                </c:pt>
                <c:pt idx="17812" formatCode="General">
                  <c:v>-1.23645720946219E-2</c:v>
                </c:pt>
                <c:pt idx="17813" formatCode="General">
                  <c:v>-2.6076416942720299E-2</c:v>
                </c:pt>
                <c:pt idx="17814" formatCode="General">
                  <c:v>-3.8165332100989803E-2</c:v>
                </c:pt>
                <c:pt idx="17815" formatCode="General">
                  <c:v>-4.9324352048438297E-2</c:v>
                </c:pt>
                <c:pt idx="17816" formatCode="General">
                  <c:v>-5.9589352064684402E-2</c:v>
                </c:pt>
                <c:pt idx="17817" formatCode="General">
                  <c:v>-6.8585668027796101E-2</c:v>
                </c:pt>
                <c:pt idx="17818" formatCode="General">
                  <c:v>-7.5536894092564505E-2</c:v>
                </c:pt>
                <c:pt idx="17819" formatCode="General">
                  <c:v>-7.9759091845967606E-2</c:v>
                </c:pt>
                <c:pt idx="17820" formatCode="General">
                  <c:v>-8.1770451546322398E-2</c:v>
                </c:pt>
                <c:pt idx="17821" formatCode="General">
                  <c:v>-8.2578630394451499E-2</c:v>
                </c:pt>
                <c:pt idx="17822" formatCode="General">
                  <c:v>-8.1776874258100499E-2</c:v>
                </c:pt>
                <c:pt idx="17823" formatCode="General">
                  <c:v>-7.8237384035306404E-2</c:v>
                </c:pt>
                <c:pt idx="17824" formatCode="General">
                  <c:v>-7.1636831162635195E-2</c:v>
                </c:pt>
                <c:pt idx="17825" formatCode="General">
                  <c:v>-6.2684723965285599E-2</c:v>
                </c:pt>
                <c:pt idx="17826" formatCode="General">
                  <c:v>-5.2149731594278097E-2</c:v>
                </c:pt>
                <c:pt idx="17827" formatCode="General">
                  <c:v>-4.0888488548727502E-2</c:v>
                </c:pt>
                <c:pt idx="17828" formatCode="General">
                  <c:v>-2.9413445682191199E-2</c:v>
                </c:pt>
                <c:pt idx="17829" formatCode="General">
                  <c:v>-1.8229272455450699E-2</c:v>
                </c:pt>
                <c:pt idx="17830" formatCode="General">
                  <c:v>-8.5806454361607304E-3</c:v>
                </c:pt>
                <c:pt idx="17831" formatCode="General">
                  <c:v>-2.0647640317766501E-3</c:v>
                </c:pt>
                <c:pt idx="17832" formatCode="General">
                  <c:v>2.0186514187559399E-3</c:v>
                </c:pt>
                <c:pt idx="17833" formatCode="General">
                  <c:v>5.7565924813045696E-3</c:v>
                </c:pt>
                <c:pt idx="17834" formatCode="General">
                  <c:v>9.1867872391700901E-3</c:v>
                </c:pt>
                <c:pt idx="17835" formatCode="General">
                  <c:v>1.2447721294244599E-2</c:v>
                </c:pt>
                <c:pt idx="17836" formatCode="General">
                  <c:v>1.5904257081206599E-2</c:v>
                </c:pt>
                <c:pt idx="17837" formatCode="General">
                  <c:v>1.93926202416481E-2</c:v>
                </c:pt>
                <c:pt idx="17838" formatCode="General">
                  <c:v>2.2122949450518199E-2</c:v>
                </c:pt>
                <c:pt idx="17839" formatCode="General">
                  <c:v>2.3159422138225999E-2</c:v>
                </c:pt>
                <c:pt idx="17840" formatCode="General">
                  <c:v>2.2104363418832099E-2</c:v>
                </c:pt>
                <c:pt idx="17841" formatCode="General">
                  <c:v>1.9755518183169798E-2</c:v>
                </c:pt>
                <c:pt idx="17842" formatCode="General">
                  <c:v>1.7105513775538199E-2</c:v>
                </c:pt>
                <c:pt idx="17843" formatCode="General">
                  <c:v>1.5224620168881599E-2</c:v>
                </c:pt>
                <c:pt idx="17844" formatCode="General">
                  <c:v>1.4905625111275401E-2</c:v>
                </c:pt>
                <c:pt idx="17845" formatCode="General">
                  <c:v>1.65037965442533E-2</c:v>
                </c:pt>
                <c:pt idx="17846" formatCode="General">
                  <c:v>2.02338610142625E-2</c:v>
                </c:pt>
                <c:pt idx="17847" formatCode="General">
                  <c:v>2.4713704259130002E-2</c:v>
                </c:pt>
                <c:pt idx="17848" formatCode="General">
                  <c:v>2.9034278280972801E-2</c:v>
                </c:pt>
                <c:pt idx="17849" formatCode="General">
                  <c:v>3.3229759400125E-2</c:v>
                </c:pt>
                <c:pt idx="17850" formatCode="General">
                  <c:v>3.6333222681106302E-2</c:v>
                </c:pt>
                <c:pt idx="17851" formatCode="General">
                  <c:v>3.74048857204465E-2</c:v>
                </c:pt>
                <c:pt idx="17852" formatCode="General">
                  <c:v>3.6333671829495401E-2</c:v>
                </c:pt>
                <c:pt idx="17853" formatCode="General">
                  <c:v>3.2950897361950199E-2</c:v>
                </c:pt>
                <c:pt idx="17854" formatCode="General">
                  <c:v>2.7464885859957398E-2</c:v>
                </c:pt>
                <c:pt idx="17855" formatCode="General">
                  <c:v>2.0795091717128299E-2</c:v>
                </c:pt>
                <c:pt idx="17856" formatCode="General">
                  <c:v>1.3829694522665499E-2</c:v>
                </c:pt>
                <c:pt idx="17857" formatCode="General">
                  <c:v>7.1977785325579302E-3</c:v>
                </c:pt>
                <c:pt idx="17858" formatCode="General">
                  <c:v>2.2463234367974499E-3</c:v>
                </c:pt>
                <c:pt idx="17859" formatCode="General">
                  <c:v>-6.2869339007436305E-4</c:v>
                </c:pt>
                <c:pt idx="17860" formatCode="General">
                  <c:v>-1.98091663688555E-3</c:v>
                </c:pt>
                <c:pt idx="17861" formatCode="General">
                  <c:v>-2.4631008731520799E-3</c:v>
                </c:pt>
                <c:pt idx="17862" formatCode="General">
                  <c:v>-2.2256650611924998E-3</c:v>
                </c:pt>
                <c:pt idx="17863" formatCode="General">
                  <c:v>-1.17843110526039E-3</c:v>
                </c:pt>
                <c:pt idx="17864" formatCode="General">
                  <c:v>6.4631487919054203E-4</c:v>
                </c:pt>
                <c:pt idx="17865" formatCode="General">
                  <c:v>3.0279360391791401E-3</c:v>
                </c:pt>
                <c:pt idx="17866" formatCode="General">
                  <c:v>5.9434209851000298E-3</c:v>
                </c:pt>
                <c:pt idx="17867" formatCode="General">
                  <c:v>1.06595990987819E-2</c:v>
                </c:pt>
                <c:pt idx="17868" formatCode="General">
                  <c:v>1.73672197184025E-2</c:v>
                </c:pt>
                <c:pt idx="17869" formatCode="General">
                  <c:v>2.4532837552143201E-2</c:v>
                </c:pt>
                <c:pt idx="17870" formatCode="General">
                  <c:v>3.0598615480184901E-2</c:v>
                </c:pt>
                <c:pt idx="17871" formatCode="General">
                  <c:v>3.4631008701936097E-2</c:v>
                </c:pt>
                <c:pt idx="17872" formatCode="General">
                  <c:v>3.60911519789823E-2</c:v>
                </c:pt>
                <c:pt idx="17873" formatCode="General">
                  <c:v>3.48624323928085E-2</c:v>
                </c:pt>
                <c:pt idx="17874" formatCode="General">
                  <c:v>3.1613914664043903E-2</c:v>
                </c:pt>
                <c:pt idx="17875" formatCode="General">
                  <c:v>2.8771192991835899E-2</c:v>
                </c:pt>
                <c:pt idx="17876" formatCode="General">
                  <c:v>2.8683081134851601E-2</c:v>
                </c:pt>
                <c:pt idx="17877" formatCode="General">
                  <c:v>3.16024510820462E-2</c:v>
                </c:pt>
                <c:pt idx="17878" formatCode="General">
                  <c:v>3.58018355762343E-2</c:v>
                </c:pt>
                <c:pt idx="17879" formatCode="General">
                  <c:v>3.9341895313863402E-2</c:v>
                </c:pt>
                <c:pt idx="17880" formatCode="General">
                  <c:v>4.19539386555546E-2</c:v>
                </c:pt>
                <c:pt idx="17881" formatCode="General">
                  <c:v>4.4668797573024499E-2</c:v>
                </c:pt>
                <c:pt idx="17882" formatCode="General">
                  <c:v>4.8700906511829602E-2</c:v>
                </c:pt>
                <c:pt idx="17883" formatCode="General">
                  <c:v>5.39923278207316E-2</c:v>
                </c:pt>
                <c:pt idx="17884" formatCode="General">
                  <c:v>5.9194397273637102E-2</c:v>
                </c:pt>
                <c:pt idx="17885" formatCode="General">
                  <c:v>6.3332958147062607E-2</c:v>
                </c:pt>
                <c:pt idx="17886" formatCode="General">
                  <c:v>6.6049557603349296E-2</c:v>
                </c:pt>
                <c:pt idx="17887" formatCode="General">
                  <c:v>6.6971466643483996E-2</c:v>
                </c:pt>
                <c:pt idx="17888" formatCode="General">
                  <c:v>6.5705156771690906E-2</c:v>
                </c:pt>
                <c:pt idx="17889" formatCode="General">
                  <c:v>6.15891827294709E-2</c:v>
                </c:pt>
                <c:pt idx="17890" formatCode="General">
                  <c:v>5.4285047678986301E-2</c:v>
                </c:pt>
                <c:pt idx="17891" formatCode="General">
                  <c:v>4.4731046109524698E-2</c:v>
                </c:pt>
                <c:pt idx="17892" formatCode="General">
                  <c:v>3.2850561933569902E-2</c:v>
                </c:pt>
                <c:pt idx="17893" formatCode="General">
                  <c:v>1.7874572290172301E-2</c:v>
                </c:pt>
                <c:pt idx="17894" formatCode="General">
                  <c:v>6.8573106349950304E-4</c:v>
                </c:pt>
                <c:pt idx="17895" formatCode="General">
                  <c:v>-1.7584294818292899E-2</c:v>
                </c:pt>
                <c:pt idx="17896" formatCode="General">
                  <c:v>-3.5867956837851003E-2</c:v>
                </c:pt>
                <c:pt idx="17897" formatCode="General">
                  <c:v>-5.3299788819693397E-2</c:v>
                </c:pt>
                <c:pt idx="17898" formatCode="General">
                  <c:v>-6.9664713187031102E-2</c:v>
                </c:pt>
                <c:pt idx="17899" formatCode="General">
                  <c:v>-8.5022689938448803E-2</c:v>
                </c:pt>
                <c:pt idx="17900" formatCode="General">
                  <c:v>-9.8484559461607002E-2</c:v>
                </c:pt>
                <c:pt idx="17901" formatCode="General">
                  <c:v>-0.109394645844807</c:v>
                </c:pt>
                <c:pt idx="17902" formatCode="General">
                  <c:v>-0.118430693647116</c:v>
                </c:pt>
                <c:pt idx="17903" formatCode="General">
                  <c:v>-0.12566869840754299</c:v>
                </c:pt>
                <c:pt idx="17904" formatCode="General">
                  <c:v>-0.13057611624113699</c:v>
                </c:pt>
                <c:pt idx="17905" formatCode="General">
                  <c:v>-0.13258792727220001</c:v>
                </c:pt>
                <c:pt idx="17906" formatCode="General">
                  <c:v>-0.13110312899379101</c:v>
                </c:pt>
                <c:pt idx="17907" formatCode="General">
                  <c:v>-0.125808752542973</c:v>
                </c:pt>
                <c:pt idx="17908" formatCode="General">
                  <c:v>-0.11742700381410499</c:v>
                </c:pt>
                <c:pt idx="17909" formatCode="General">
                  <c:v>-0.10710802232449899</c:v>
                </c:pt>
                <c:pt idx="17910" formatCode="General">
                  <c:v>-9.6906221346071797E-2</c:v>
                </c:pt>
                <c:pt idx="17911" formatCode="General">
                  <c:v>-8.7872299027437997E-2</c:v>
                </c:pt>
                <c:pt idx="17912" formatCode="General">
                  <c:v>-7.9771737061312201E-2</c:v>
                </c:pt>
                <c:pt idx="17913" formatCode="General">
                  <c:v>-7.2314861539536299E-2</c:v>
                </c:pt>
                <c:pt idx="17914" formatCode="General">
                  <c:v>-6.5956695723726297E-2</c:v>
                </c:pt>
                <c:pt idx="17915" formatCode="General">
                  <c:v>-6.1654260713623101E-2</c:v>
                </c:pt>
                <c:pt idx="17916" formatCode="General">
                  <c:v>-5.8262360311740501E-2</c:v>
                </c:pt>
                <c:pt idx="17917" formatCode="General">
                  <c:v>-5.4404133780864602E-2</c:v>
                </c:pt>
                <c:pt idx="17918" formatCode="General">
                  <c:v>-5.0116848880726199E-2</c:v>
                </c:pt>
                <c:pt idx="17919" formatCode="General">
                  <c:v>-4.5184435671435999E-2</c:v>
                </c:pt>
                <c:pt idx="17920" formatCode="General">
                  <c:v>-3.8739884596886397E-2</c:v>
                </c:pt>
                <c:pt idx="17921" formatCode="General">
                  <c:v>-3.06373642376696E-2</c:v>
                </c:pt>
                <c:pt idx="17922" formatCode="General">
                  <c:v>-2.1330318302210299E-2</c:v>
                </c:pt>
                <c:pt idx="17923" formatCode="General">
                  <c:v>-1.20803879534574E-2</c:v>
                </c:pt>
                <c:pt idx="17924" formatCode="General">
                  <c:v>-3.6114750984990399E-3</c:v>
                </c:pt>
                <c:pt idx="17925" formatCode="General">
                  <c:v>4.65460503223202E-3</c:v>
                </c:pt>
                <c:pt idx="17926" formatCode="General">
                  <c:v>1.2183387663014101E-2</c:v>
                </c:pt>
                <c:pt idx="17927" formatCode="General">
                  <c:v>1.8021042967992701E-2</c:v>
                </c:pt>
                <c:pt idx="17928" formatCode="General">
                  <c:v>2.22268012877745E-2</c:v>
                </c:pt>
                <c:pt idx="17929" formatCode="General">
                  <c:v>2.4929410688739301E-2</c:v>
                </c:pt>
                <c:pt idx="17930" formatCode="General">
                  <c:v>2.61219270415936E-2</c:v>
                </c:pt>
                <c:pt idx="17931" formatCode="General">
                  <c:v>2.60402915199433E-2</c:v>
                </c:pt>
                <c:pt idx="17932" formatCode="General">
                  <c:v>2.5509759881434699E-2</c:v>
                </c:pt>
                <c:pt idx="17933" formatCode="General">
                  <c:v>2.5656172272519099E-2</c:v>
                </c:pt>
                <c:pt idx="17934" formatCode="General">
                  <c:v>2.7044261435187698E-2</c:v>
                </c:pt>
                <c:pt idx="17935" formatCode="General">
                  <c:v>3.03387485650903E-2</c:v>
                </c:pt>
                <c:pt idx="17936" formatCode="General">
                  <c:v>3.5357584758233897E-2</c:v>
                </c:pt>
                <c:pt idx="17937" formatCode="General">
                  <c:v>4.00050406562069E-2</c:v>
                </c:pt>
                <c:pt idx="17938" formatCode="General">
                  <c:v>4.3587595503482797E-2</c:v>
                </c:pt>
                <c:pt idx="17939" formatCode="General">
                  <c:v>4.6836189318263999E-2</c:v>
                </c:pt>
                <c:pt idx="17940" formatCode="General">
                  <c:v>4.8849459006625899E-2</c:v>
                </c:pt>
                <c:pt idx="17941" formatCode="General">
                  <c:v>4.8905001189541802E-2</c:v>
                </c:pt>
                <c:pt idx="17942" formatCode="General">
                  <c:v>4.7322496239011302E-2</c:v>
                </c:pt>
                <c:pt idx="17943" formatCode="General">
                  <c:v>4.43487280363093E-2</c:v>
                </c:pt>
                <c:pt idx="17944" formatCode="General">
                  <c:v>4.0721622564746603E-2</c:v>
                </c:pt>
                <c:pt idx="17945" formatCode="General">
                  <c:v>3.7409597839945199E-2</c:v>
                </c:pt>
                <c:pt idx="17946" formatCode="General">
                  <c:v>3.4879873493223502E-2</c:v>
                </c:pt>
                <c:pt idx="17947" formatCode="General">
                  <c:v>3.1824263177831699E-2</c:v>
                </c:pt>
                <c:pt idx="17948" formatCode="General">
                  <c:v>2.7696711721377099E-2</c:v>
                </c:pt>
                <c:pt idx="17949" formatCode="General">
                  <c:v>2.3324503688018999E-2</c:v>
                </c:pt>
                <c:pt idx="17950" formatCode="General">
                  <c:v>1.9316467980529099E-2</c:v>
                </c:pt>
                <c:pt idx="17951" formatCode="General">
                  <c:v>1.6041945464431499E-2</c:v>
                </c:pt>
                <c:pt idx="17952" formatCode="General">
                  <c:v>1.33221098122658E-2</c:v>
                </c:pt>
                <c:pt idx="17953" formatCode="General">
                  <c:v>1.0774741196422201E-2</c:v>
                </c:pt>
                <c:pt idx="17954" formatCode="General">
                  <c:v>8.5626637198560392E-3</c:v>
                </c:pt>
                <c:pt idx="17955" formatCode="General">
                  <c:v>6.5339170526753903E-3</c:v>
                </c:pt>
                <c:pt idx="17956" formatCode="General">
                  <c:v>4.0940615883627201E-3</c:v>
                </c:pt>
                <c:pt idx="17957" formatCode="General">
                  <c:v>1.78743761114436E-3</c:v>
                </c:pt>
                <c:pt idx="17958">
                  <c:v>6.1669418129830193E-5</c:v>
                </c:pt>
                <c:pt idx="17959" formatCode="General">
                  <c:v>-1.00236231999503E-3</c:v>
                </c:pt>
                <c:pt idx="17960" formatCode="General">
                  <c:v>-1.1491017120114099E-3</c:v>
                </c:pt>
                <c:pt idx="17961" formatCode="General">
                  <c:v>-6.5230580233412801E-4</c:v>
                </c:pt>
                <c:pt idx="17962" formatCode="General">
                  <c:v>2.6486110047428099E-4</c:v>
                </c:pt>
                <c:pt idx="17963" formatCode="General">
                  <c:v>1.6060352183999301E-3</c:v>
                </c:pt>
                <c:pt idx="17964" formatCode="General">
                  <c:v>3.8890295844680798E-3</c:v>
                </c:pt>
                <c:pt idx="17965" formatCode="General">
                  <c:v>8.66328431870028E-3</c:v>
                </c:pt>
                <c:pt idx="17966" formatCode="General">
                  <c:v>1.5856906868172399E-2</c:v>
                </c:pt>
                <c:pt idx="17967" formatCode="General">
                  <c:v>2.4362559686228601E-2</c:v>
                </c:pt>
                <c:pt idx="17968" formatCode="General">
                  <c:v>3.3912690580364502E-2</c:v>
                </c:pt>
                <c:pt idx="17969" formatCode="General">
                  <c:v>4.3947680180040999E-2</c:v>
                </c:pt>
                <c:pt idx="17970" formatCode="General">
                  <c:v>5.2954558975705897E-2</c:v>
                </c:pt>
                <c:pt idx="17971" formatCode="General">
                  <c:v>5.9654903098399999E-2</c:v>
                </c:pt>
                <c:pt idx="17972" formatCode="General">
                  <c:v>6.3955458990593003E-2</c:v>
                </c:pt>
                <c:pt idx="17973" formatCode="General">
                  <c:v>6.6198979202700306E-2</c:v>
                </c:pt>
                <c:pt idx="17974" formatCode="General">
                  <c:v>6.6955568853532002E-2</c:v>
                </c:pt>
                <c:pt idx="17975" formatCode="General">
                  <c:v>6.5437088729864798E-2</c:v>
                </c:pt>
                <c:pt idx="17976" formatCode="General">
                  <c:v>6.1161369378538E-2</c:v>
                </c:pt>
                <c:pt idx="17977" formatCode="General">
                  <c:v>5.5553863960889002E-2</c:v>
                </c:pt>
                <c:pt idx="17978" formatCode="General">
                  <c:v>4.92373766178884E-2</c:v>
                </c:pt>
                <c:pt idx="17979" formatCode="General">
                  <c:v>4.1285033987125602E-2</c:v>
                </c:pt>
                <c:pt idx="17980" formatCode="General">
                  <c:v>3.1739430581741099E-2</c:v>
                </c:pt>
                <c:pt idx="17981" formatCode="General">
                  <c:v>2.2531573494303202E-2</c:v>
                </c:pt>
                <c:pt idx="17982" formatCode="General">
                  <c:v>1.44214658608633E-2</c:v>
                </c:pt>
                <c:pt idx="17983" formatCode="General">
                  <c:v>6.8372184555958301E-3</c:v>
                </c:pt>
                <c:pt idx="17984" formatCode="General">
                  <c:v>-2.6010118369928798E-4</c:v>
                </c:pt>
                <c:pt idx="17985" formatCode="General">
                  <c:v>-6.2460525506009201E-3</c:v>
                </c:pt>
                <c:pt idx="17986" formatCode="General">
                  <c:v>-1.0634110082354899E-2</c:v>
                </c:pt>
                <c:pt idx="17987" formatCode="General">
                  <c:v>-1.42304232551388E-2</c:v>
                </c:pt>
                <c:pt idx="17988" formatCode="General">
                  <c:v>-1.69738392586915E-2</c:v>
                </c:pt>
                <c:pt idx="17989" formatCode="General">
                  <c:v>-1.8079114538550701E-2</c:v>
                </c:pt>
                <c:pt idx="17990" formatCode="General">
                  <c:v>-1.7946730950361998E-2</c:v>
                </c:pt>
                <c:pt idx="17991" formatCode="General">
                  <c:v>-1.66108410471291E-2</c:v>
                </c:pt>
                <c:pt idx="17992" formatCode="General">
                  <c:v>-1.37473064897016E-2</c:v>
                </c:pt>
                <c:pt idx="17993" formatCode="General">
                  <c:v>-9.4830982492596604E-3</c:v>
                </c:pt>
                <c:pt idx="17994" formatCode="General">
                  <c:v>-4.5480621546662298E-3</c:v>
                </c:pt>
                <c:pt idx="17995" formatCode="General">
                  <c:v>5.2667955039923601E-4</c:v>
                </c:pt>
                <c:pt idx="17996" formatCode="General">
                  <c:v>5.6356163125485196E-3</c:v>
                </c:pt>
                <c:pt idx="17997" formatCode="General">
                  <c:v>1.11719371483234E-2</c:v>
                </c:pt>
                <c:pt idx="17998" formatCode="General">
                  <c:v>1.75020753629417E-2</c:v>
                </c:pt>
                <c:pt idx="17999" formatCode="General">
                  <c:v>2.3126131736660099E-2</c:v>
                </c:pt>
                <c:pt idx="18000" formatCode="General">
                  <c:v>2.6696664510753601E-2</c:v>
                </c:pt>
                <c:pt idx="18001" formatCode="General">
                  <c:v>2.8131518670789401E-2</c:v>
                </c:pt>
                <c:pt idx="18002" formatCode="General">
                  <c:v>2.755109002683E-2</c:v>
                </c:pt>
                <c:pt idx="18003" formatCode="General">
                  <c:v>2.5422905014028399E-2</c:v>
                </c:pt>
                <c:pt idx="18004" formatCode="General">
                  <c:v>2.2452602116273201E-2</c:v>
                </c:pt>
                <c:pt idx="18005" formatCode="General">
                  <c:v>1.83807218381624E-2</c:v>
                </c:pt>
                <c:pt idx="18006" formatCode="General">
                  <c:v>1.21946859889274E-2</c:v>
                </c:pt>
                <c:pt idx="18007" formatCode="General">
                  <c:v>4.8938249003390097E-3</c:v>
                </c:pt>
                <c:pt idx="18008" formatCode="General">
                  <c:v>-1.8430235739737399E-3</c:v>
                </c:pt>
                <c:pt idx="18009" formatCode="General">
                  <c:v>-7.3405775600778097E-3</c:v>
                </c:pt>
                <c:pt idx="18010" formatCode="General">
                  <c:v>-1.21635710581734E-2</c:v>
                </c:pt>
                <c:pt idx="18011" formatCode="General">
                  <c:v>-1.7074332051481199E-2</c:v>
                </c:pt>
                <c:pt idx="18012" formatCode="General">
                  <c:v>-2.1282441186629499E-2</c:v>
                </c:pt>
                <c:pt idx="18013" formatCode="General">
                  <c:v>-2.5061391592918002E-2</c:v>
                </c:pt>
                <c:pt idx="18014" formatCode="General">
                  <c:v>-2.8319315295562902E-2</c:v>
                </c:pt>
                <c:pt idx="18015" formatCode="General">
                  <c:v>-3.05248138024669E-2</c:v>
                </c:pt>
                <c:pt idx="18016" formatCode="General">
                  <c:v>-3.2273972763627E-2</c:v>
                </c:pt>
                <c:pt idx="18017" formatCode="General">
                  <c:v>-3.3048438869818599E-2</c:v>
                </c:pt>
                <c:pt idx="18018" formatCode="General">
                  <c:v>-3.3086704043310898E-2</c:v>
                </c:pt>
                <c:pt idx="18019" formatCode="General">
                  <c:v>-3.352812698734E-2</c:v>
                </c:pt>
                <c:pt idx="18020" formatCode="General">
                  <c:v>-3.4385811441935803E-2</c:v>
                </c:pt>
                <c:pt idx="18021" formatCode="General">
                  <c:v>-3.53781224994347E-2</c:v>
                </c:pt>
                <c:pt idx="18022" formatCode="General">
                  <c:v>-3.5718251879329602E-2</c:v>
                </c:pt>
                <c:pt idx="18023" formatCode="General">
                  <c:v>-3.4637818015977498E-2</c:v>
                </c:pt>
                <c:pt idx="18024" formatCode="General">
                  <c:v>-3.1875495218988803E-2</c:v>
                </c:pt>
                <c:pt idx="18025" formatCode="General">
                  <c:v>-2.8503750923813201E-2</c:v>
                </c:pt>
                <c:pt idx="18026" formatCode="General">
                  <c:v>-2.55734659655634E-2</c:v>
                </c:pt>
                <c:pt idx="18027" formatCode="General">
                  <c:v>-2.3715996671361601E-2</c:v>
                </c:pt>
                <c:pt idx="18028" formatCode="General">
                  <c:v>-2.3076500988245902E-2</c:v>
                </c:pt>
                <c:pt idx="18029" formatCode="General">
                  <c:v>-2.2414542536634701E-2</c:v>
                </c:pt>
                <c:pt idx="18030" formatCode="General">
                  <c:v>-2.1381280921910498E-2</c:v>
                </c:pt>
                <c:pt idx="18031" formatCode="General">
                  <c:v>-2.0310505967812399E-2</c:v>
                </c:pt>
                <c:pt idx="18032" formatCode="General">
                  <c:v>-1.9321710834028501E-2</c:v>
                </c:pt>
                <c:pt idx="18033" formatCode="General">
                  <c:v>-1.8253365195008898E-2</c:v>
                </c:pt>
                <c:pt idx="18034" formatCode="General">
                  <c:v>-1.6637754337015202E-2</c:v>
                </c:pt>
                <c:pt idx="18035" formatCode="General">
                  <c:v>-1.3751222815611501E-2</c:v>
                </c:pt>
                <c:pt idx="18036" formatCode="General">
                  <c:v>-1.03544861420724E-2</c:v>
                </c:pt>
                <c:pt idx="18037" formatCode="General">
                  <c:v>-7.7036084855143499E-3</c:v>
                </c:pt>
                <c:pt idx="18038" formatCode="General">
                  <c:v>-6.0356059373034496E-3</c:v>
                </c:pt>
                <c:pt idx="18039" formatCode="General">
                  <c:v>-5.8293362630134496E-3</c:v>
                </c:pt>
                <c:pt idx="18040" formatCode="General">
                  <c:v>-8.1393880762309599E-3</c:v>
                </c:pt>
                <c:pt idx="18041" formatCode="General">
                  <c:v>-1.3526484544688199E-2</c:v>
                </c:pt>
                <c:pt idx="18042" formatCode="General">
                  <c:v>-2.0788038207846499E-2</c:v>
                </c:pt>
                <c:pt idx="18043" formatCode="General">
                  <c:v>-2.91631763816706E-2</c:v>
                </c:pt>
                <c:pt idx="18044" formatCode="General">
                  <c:v>-3.8289738436856E-2</c:v>
                </c:pt>
                <c:pt idx="18045" formatCode="General">
                  <c:v>-4.7203210009695303E-2</c:v>
                </c:pt>
                <c:pt idx="18046" formatCode="General">
                  <c:v>-5.5540687270738701E-2</c:v>
                </c:pt>
                <c:pt idx="18047" formatCode="General">
                  <c:v>-6.2480703271801101E-2</c:v>
                </c:pt>
                <c:pt idx="18048" formatCode="General">
                  <c:v>-6.7030962284451295E-2</c:v>
                </c:pt>
                <c:pt idx="18049" formatCode="General">
                  <c:v>-6.9260037951067902E-2</c:v>
                </c:pt>
                <c:pt idx="18050" formatCode="General">
                  <c:v>-6.9578380033086001E-2</c:v>
                </c:pt>
                <c:pt idx="18051" formatCode="General">
                  <c:v>-6.7924933729055295E-2</c:v>
                </c:pt>
                <c:pt idx="18052" formatCode="General">
                  <c:v>-6.4111250202654999E-2</c:v>
                </c:pt>
                <c:pt idx="18053" formatCode="General">
                  <c:v>-5.7869917991930898E-2</c:v>
                </c:pt>
                <c:pt idx="18054" formatCode="General">
                  <c:v>-5.0009922279349597E-2</c:v>
                </c:pt>
                <c:pt idx="18055" formatCode="General">
                  <c:v>-4.1767468538962599E-2</c:v>
                </c:pt>
                <c:pt idx="18056" formatCode="General">
                  <c:v>-3.3571076076266901E-2</c:v>
                </c:pt>
                <c:pt idx="18057" formatCode="General">
                  <c:v>-2.5808888561806801E-2</c:v>
                </c:pt>
                <c:pt idx="18058" formatCode="General">
                  <c:v>-1.8181308836399099E-2</c:v>
                </c:pt>
                <c:pt idx="18059" formatCode="General">
                  <c:v>-9.8514850666165995E-3</c:v>
                </c:pt>
                <c:pt idx="18060" formatCode="General">
                  <c:v>-4.2190312952740101E-4</c:v>
                </c:pt>
                <c:pt idx="18061" formatCode="General">
                  <c:v>1.0142758527741699E-2</c:v>
                </c:pt>
                <c:pt idx="18062" formatCode="General">
                  <c:v>2.1383106929841501E-2</c:v>
                </c:pt>
                <c:pt idx="18063" formatCode="General">
                  <c:v>3.2143185385195602E-2</c:v>
                </c:pt>
                <c:pt idx="18064" formatCode="General">
                  <c:v>4.1914367453730901E-2</c:v>
                </c:pt>
                <c:pt idx="18065" formatCode="General">
                  <c:v>5.0195899667979597E-2</c:v>
                </c:pt>
                <c:pt idx="18066" formatCode="General">
                  <c:v>5.61033343083394E-2</c:v>
                </c:pt>
                <c:pt idx="18067" formatCode="General">
                  <c:v>5.9467220099671397E-2</c:v>
                </c:pt>
                <c:pt idx="18068" formatCode="General">
                  <c:v>6.03702397851184E-2</c:v>
                </c:pt>
                <c:pt idx="18069" formatCode="General">
                  <c:v>5.9236795841159103E-2</c:v>
                </c:pt>
                <c:pt idx="18070" formatCode="General">
                  <c:v>5.6164376245213102E-2</c:v>
                </c:pt>
                <c:pt idx="18071" formatCode="General">
                  <c:v>5.1264317995674498E-2</c:v>
                </c:pt>
                <c:pt idx="18072" formatCode="General">
                  <c:v>4.46764812219076E-2</c:v>
                </c:pt>
                <c:pt idx="18073" formatCode="General">
                  <c:v>3.6003338178009402E-2</c:v>
                </c:pt>
                <c:pt idx="18074" formatCode="General">
                  <c:v>2.5706246391409102E-2</c:v>
                </c:pt>
                <c:pt idx="18075" formatCode="General">
                  <c:v>1.5444737218620001E-2</c:v>
                </c:pt>
                <c:pt idx="18076" formatCode="General">
                  <c:v>6.4484528661571897E-3</c:v>
                </c:pt>
                <c:pt idx="18077" formatCode="General">
                  <c:v>-1.3140736278184099E-3</c:v>
                </c:pt>
                <c:pt idx="18078" formatCode="General">
                  <c:v>-8.0933709381402E-3</c:v>
                </c:pt>
                <c:pt idx="18079" formatCode="General">
                  <c:v>-1.3005061674615201E-2</c:v>
                </c:pt>
                <c:pt idx="18080" formatCode="General">
                  <c:v>-1.5426186193022299E-2</c:v>
                </c:pt>
                <c:pt idx="18081" formatCode="General">
                  <c:v>-1.53791752239145E-2</c:v>
                </c:pt>
                <c:pt idx="18082" formatCode="General">
                  <c:v>-1.18948505428685E-2</c:v>
                </c:pt>
                <c:pt idx="18083" formatCode="General">
                  <c:v>-4.5873179740966901E-3</c:v>
                </c:pt>
                <c:pt idx="18084" formatCode="General">
                  <c:v>5.4038204668089701E-3</c:v>
                </c:pt>
                <c:pt idx="18085" formatCode="General">
                  <c:v>1.6460757381360099E-2</c:v>
                </c:pt>
                <c:pt idx="18086" formatCode="General">
                  <c:v>2.6262084823327401E-2</c:v>
                </c:pt>
                <c:pt idx="18087" formatCode="General">
                  <c:v>3.2417091181177901E-2</c:v>
                </c:pt>
                <c:pt idx="18088" formatCode="General">
                  <c:v>3.4034174532828101E-2</c:v>
                </c:pt>
                <c:pt idx="18089" formatCode="General">
                  <c:v>3.2114583079397997E-2</c:v>
                </c:pt>
                <c:pt idx="18090" formatCode="General">
                  <c:v>2.7706301260646101E-2</c:v>
                </c:pt>
                <c:pt idx="18091" formatCode="General">
                  <c:v>2.0545226872368101E-2</c:v>
                </c:pt>
                <c:pt idx="18092" formatCode="General">
                  <c:v>1.0892433182202401E-2</c:v>
                </c:pt>
                <c:pt idx="18093">
                  <c:v>2.27420304218632E-5</c:v>
                </c:pt>
                <c:pt idx="18094" formatCode="General">
                  <c:v>-1.0814407924974999E-2</c:v>
                </c:pt>
                <c:pt idx="18095" formatCode="General">
                  <c:v>-2.05083279369427E-2</c:v>
                </c:pt>
                <c:pt idx="18096" formatCode="General">
                  <c:v>-2.8879328608882999E-2</c:v>
                </c:pt>
                <c:pt idx="18097" formatCode="General">
                  <c:v>-3.6472468182436102E-2</c:v>
                </c:pt>
                <c:pt idx="18098" formatCode="General">
                  <c:v>-4.3587903370714297E-2</c:v>
                </c:pt>
                <c:pt idx="18099" formatCode="General">
                  <c:v>-4.9334667426684797E-2</c:v>
                </c:pt>
                <c:pt idx="18100" formatCode="General">
                  <c:v>-5.2566474130702701E-2</c:v>
                </c:pt>
                <c:pt idx="18101" formatCode="General">
                  <c:v>-5.2522695966587298E-2</c:v>
                </c:pt>
                <c:pt idx="18102" formatCode="General">
                  <c:v>-4.87613822559941E-2</c:v>
                </c:pt>
                <c:pt idx="18103" formatCode="General">
                  <c:v>-4.2010697266299003E-2</c:v>
                </c:pt>
                <c:pt idx="18104" formatCode="General">
                  <c:v>-3.2186026366828498E-2</c:v>
                </c:pt>
                <c:pt idx="18105" formatCode="General">
                  <c:v>-1.8963941952115398E-2</c:v>
                </c:pt>
                <c:pt idx="18106" formatCode="General">
                  <c:v>-2.9491136820735502E-3</c:v>
                </c:pt>
                <c:pt idx="18107" formatCode="General">
                  <c:v>1.4965323610557701E-2</c:v>
                </c:pt>
                <c:pt idx="18108" formatCode="General">
                  <c:v>3.3963034399204201E-2</c:v>
                </c:pt>
                <c:pt idx="18109" formatCode="General">
                  <c:v>5.3541528307759503E-2</c:v>
                </c:pt>
                <c:pt idx="18110" formatCode="General">
                  <c:v>7.2730695904140302E-2</c:v>
                </c:pt>
                <c:pt idx="18111" formatCode="General">
                  <c:v>9.09422681562045E-2</c:v>
                </c:pt>
                <c:pt idx="18112" formatCode="General">
                  <c:v>0.107875849754044</c:v>
                </c:pt>
                <c:pt idx="18113" formatCode="General">
                  <c:v>0.12276614973662101</c:v>
                </c:pt>
                <c:pt idx="18114" formatCode="General">
                  <c:v>0.13513247563898301</c:v>
                </c:pt>
                <c:pt idx="18115" formatCode="General">
                  <c:v>0.14377992450788299</c:v>
                </c:pt>
                <c:pt idx="18116" formatCode="General">
                  <c:v>0.148510808540538</c:v>
                </c:pt>
                <c:pt idx="18117" formatCode="General">
                  <c:v>0.15015207581283899</c:v>
                </c:pt>
                <c:pt idx="18118" formatCode="General">
                  <c:v>0.14814442822754301</c:v>
                </c:pt>
                <c:pt idx="18119" formatCode="General">
                  <c:v>0.14209339371551999</c:v>
                </c:pt>
                <c:pt idx="18120" formatCode="General">
                  <c:v>0.13251169141748001</c:v>
                </c:pt>
                <c:pt idx="18121" formatCode="General">
                  <c:v>0.119477916153772</c:v>
                </c:pt>
                <c:pt idx="18122" formatCode="General">
                  <c:v>0.102985764722951</c:v>
                </c:pt>
                <c:pt idx="18123" formatCode="General">
                  <c:v>8.3710521234144505E-2</c:v>
                </c:pt>
                <c:pt idx="18124" formatCode="General">
                  <c:v>6.2659036245910807E-2</c:v>
                </c:pt>
                <c:pt idx="18125" formatCode="General">
                  <c:v>3.98281087070292E-2</c:v>
                </c:pt>
                <c:pt idx="18126" formatCode="General">
                  <c:v>1.5667292988653801E-2</c:v>
                </c:pt>
                <c:pt idx="18127" formatCode="General">
                  <c:v>-8.47801527193617E-3</c:v>
                </c:pt>
                <c:pt idx="18128" formatCode="General">
                  <c:v>-3.1739578100466001E-2</c:v>
                </c:pt>
                <c:pt idx="18129" formatCode="General">
                  <c:v>-5.3111489887528403E-2</c:v>
                </c:pt>
                <c:pt idx="18130" formatCode="General">
                  <c:v>-7.2176119967219496E-2</c:v>
                </c:pt>
                <c:pt idx="18131" formatCode="General">
                  <c:v>-8.8997300369262497E-2</c:v>
                </c:pt>
                <c:pt idx="18132" formatCode="General">
                  <c:v>-0.103085794109451</c:v>
                </c:pt>
                <c:pt idx="18133" formatCode="General">
                  <c:v>-0.114111795220212</c:v>
                </c:pt>
                <c:pt idx="18134" formatCode="General">
                  <c:v>-0.122134126697686</c:v>
                </c:pt>
                <c:pt idx="18135" formatCode="General">
                  <c:v>-0.12763250660172101</c:v>
                </c:pt>
                <c:pt idx="18136" formatCode="General">
                  <c:v>-0.13135644828878501</c:v>
                </c:pt>
                <c:pt idx="18137" formatCode="General">
                  <c:v>-0.13190070427940601</c:v>
                </c:pt>
                <c:pt idx="18138" formatCode="General">
                  <c:v>-0.12820589066132199</c:v>
                </c:pt>
                <c:pt idx="18139" formatCode="General">
                  <c:v>-0.12173696947878999</c:v>
                </c:pt>
                <c:pt idx="18140" formatCode="General">
                  <c:v>-0.11352544874338399</c:v>
                </c:pt>
                <c:pt idx="18141" formatCode="General">
                  <c:v>-0.103732101428486</c:v>
                </c:pt>
                <c:pt idx="18142" formatCode="General">
                  <c:v>-9.2891989960463495E-2</c:v>
                </c:pt>
                <c:pt idx="18143" formatCode="General">
                  <c:v>-8.1144359527903498E-2</c:v>
                </c:pt>
                <c:pt idx="18144" formatCode="General">
                  <c:v>-6.8737992903864994E-2</c:v>
                </c:pt>
                <c:pt idx="18145" formatCode="General">
                  <c:v>-5.5306857927157699E-2</c:v>
                </c:pt>
                <c:pt idx="18146" formatCode="General">
                  <c:v>-4.0905237596003299E-2</c:v>
                </c:pt>
                <c:pt idx="18147" formatCode="General">
                  <c:v>-2.6502115525664501E-2</c:v>
                </c:pt>
                <c:pt idx="18148" formatCode="General">
                  <c:v>-1.36022432963567E-2</c:v>
                </c:pt>
                <c:pt idx="18149" formatCode="General">
                  <c:v>-2.97775500210573E-3</c:v>
                </c:pt>
                <c:pt idx="18150" formatCode="General">
                  <c:v>6.4589472522068201E-3</c:v>
                </c:pt>
                <c:pt idx="18151" formatCode="General">
                  <c:v>1.52232085195507E-2</c:v>
                </c:pt>
                <c:pt idx="18152" formatCode="General">
                  <c:v>2.3018173547509999E-2</c:v>
                </c:pt>
                <c:pt idx="18153" formatCode="General">
                  <c:v>2.9293117291598801E-2</c:v>
                </c:pt>
                <c:pt idx="18154" formatCode="General">
                  <c:v>3.3617815746068397E-2</c:v>
                </c:pt>
                <c:pt idx="18155" formatCode="General">
                  <c:v>3.6299585548568401E-2</c:v>
                </c:pt>
                <c:pt idx="18156" formatCode="General">
                  <c:v>3.8413415324932698E-2</c:v>
                </c:pt>
                <c:pt idx="18157" formatCode="General">
                  <c:v>4.0978858741658797E-2</c:v>
                </c:pt>
                <c:pt idx="18158" formatCode="General">
                  <c:v>4.4478824669893002E-2</c:v>
                </c:pt>
                <c:pt idx="18159" formatCode="General">
                  <c:v>4.8347025617397697E-2</c:v>
                </c:pt>
                <c:pt idx="18160" formatCode="General">
                  <c:v>5.1922935675616101E-2</c:v>
                </c:pt>
                <c:pt idx="18161" formatCode="General">
                  <c:v>5.4838924013927898E-2</c:v>
                </c:pt>
                <c:pt idx="18162" formatCode="General">
                  <c:v>5.6373008859746103E-2</c:v>
                </c:pt>
                <c:pt idx="18163" formatCode="General">
                  <c:v>5.6555464185581703E-2</c:v>
                </c:pt>
                <c:pt idx="18164" formatCode="General">
                  <c:v>5.6179919270348301E-2</c:v>
                </c:pt>
                <c:pt idx="18165" formatCode="General">
                  <c:v>5.5017671294214698E-2</c:v>
                </c:pt>
                <c:pt idx="18166" formatCode="General">
                  <c:v>5.2384892839323398E-2</c:v>
                </c:pt>
                <c:pt idx="18167" formatCode="General">
                  <c:v>4.9276396264412201E-2</c:v>
                </c:pt>
                <c:pt idx="18168" formatCode="General">
                  <c:v>4.7021404333683799E-2</c:v>
                </c:pt>
                <c:pt idx="18169" formatCode="General">
                  <c:v>4.5425575516580399E-2</c:v>
                </c:pt>
                <c:pt idx="18170" formatCode="General">
                  <c:v>4.286180921471E-2</c:v>
                </c:pt>
                <c:pt idx="18171" formatCode="General">
                  <c:v>3.8247705590602199E-2</c:v>
                </c:pt>
                <c:pt idx="18172" formatCode="General">
                  <c:v>3.2068027906662702E-2</c:v>
                </c:pt>
                <c:pt idx="18173" formatCode="General">
                  <c:v>2.5033648492517001E-2</c:v>
                </c:pt>
                <c:pt idx="18174" formatCode="General">
                  <c:v>1.72362354813069E-2</c:v>
                </c:pt>
                <c:pt idx="18175" formatCode="General">
                  <c:v>8.4826317208966506E-3</c:v>
                </c:pt>
                <c:pt idx="18176" formatCode="General">
                  <c:v>-3.7895939884320201E-4</c:v>
                </c:pt>
                <c:pt idx="18177" formatCode="General">
                  <c:v>-8.7058506088938201E-3</c:v>
                </c:pt>
                <c:pt idx="18178" formatCode="General">
                  <c:v>-1.68239362972867E-2</c:v>
                </c:pt>
                <c:pt idx="18179" formatCode="General">
                  <c:v>-2.4929486415194501E-2</c:v>
                </c:pt>
                <c:pt idx="18180" formatCode="General">
                  <c:v>-3.2402660506785003E-2</c:v>
                </c:pt>
                <c:pt idx="18181" formatCode="General">
                  <c:v>-3.83207915691978E-2</c:v>
                </c:pt>
                <c:pt idx="18182" formatCode="General">
                  <c:v>-4.2544434428156697E-2</c:v>
                </c:pt>
                <c:pt idx="18183" formatCode="General">
                  <c:v>-4.5188538933698202E-2</c:v>
                </c:pt>
                <c:pt idx="18184" formatCode="General">
                  <c:v>-4.6405380392567697E-2</c:v>
                </c:pt>
                <c:pt idx="18185" formatCode="General">
                  <c:v>-4.6130415179421701E-2</c:v>
                </c:pt>
                <c:pt idx="18186" formatCode="General">
                  <c:v>-4.4220206544153401E-2</c:v>
                </c:pt>
                <c:pt idx="18187" formatCode="General">
                  <c:v>-4.1353474755032898E-2</c:v>
                </c:pt>
                <c:pt idx="18188" formatCode="General">
                  <c:v>-3.9314605350214603E-2</c:v>
                </c:pt>
                <c:pt idx="18189" formatCode="General">
                  <c:v>-3.8140146540673603E-2</c:v>
                </c:pt>
                <c:pt idx="18190" formatCode="General">
                  <c:v>-3.7298339436221503E-2</c:v>
                </c:pt>
                <c:pt idx="18191" formatCode="General">
                  <c:v>-3.6347490749648201E-2</c:v>
                </c:pt>
                <c:pt idx="18192" formatCode="General">
                  <c:v>-3.38508811676657E-2</c:v>
                </c:pt>
                <c:pt idx="18193" formatCode="General">
                  <c:v>-2.96768436344419E-2</c:v>
                </c:pt>
                <c:pt idx="18194" formatCode="General">
                  <c:v>-2.4504450938786001E-2</c:v>
                </c:pt>
                <c:pt idx="18195" formatCode="General">
                  <c:v>-1.9759476380032299E-2</c:v>
                </c:pt>
                <c:pt idx="18196" formatCode="General">
                  <c:v>-1.6633189461141E-2</c:v>
                </c:pt>
                <c:pt idx="18197" formatCode="General">
                  <c:v>-1.47171231731286E-2</c:v>
                </c:pt>
                <c:pt idx="18198" formatCode="General">
                  <c:v>-1.39160876799518E-2</c:v>
                </c:pt>
                <c:pt idx="18199" formatCode="General">
                  <c:v>-1.4477964019036499E-2</c:v>
                </c:pt>
                <c:pt idx="18200" formatCode="General">
                  <c:v>-1.62375662571464E-2</c:v>
                </c:pt>
                <c:pt idx="18201" formatCode="General">
                  <c:v>-1.9587119287564202E-2</c:v>
                </c:pt>
                <c:pt idx="18202" formatCode="General">
                  <c:v>-2.50196611131949E-2</c:v>
                </c:pt>
                <c:pt idx="18203" formatCode="General">
                  <c:v>-3.1131574528932102E-2</c:v>
                </c:pt>
                <c:pt idx="18204" formatCode="General">
                  <c:v>-3.6237210792146798E-2</c:v>
                </c:pt>
                <c:pt idx="18205" formatCode="General">
                  <c:v>-4.0441883521123698E-2</c:v>
                </c:pt>
                <c:pt idx="18206" formatCode="General">
                  <c:v>-4.39404448650745E-2</c:v>
                </c:pt>
                <c:pt idx="18207" formatCode="General">
                  <c:v>-4.6523586266589499E-2</c:v>
                </c:pt>
                <c:pt idx="18208" formatCode="General">
                  <c:v>-4.7983848624921201E-2</c:v>
                </c:pt>
                <c:pt idx="18209" formatCode="General">
                  <c:v>-4.8849309677398402E-2</c:v>
                </c:pt>
                <c:pt idx="18210" formatCode="General">
                  <c:v>-4.9097440334422197E-2</c:v>
                </c:pt>
                <c:pt idx="18211" formatCode="General">
                  <c:v>-4.8030752087106297E-2</c:v>
                </c:pt>
                <c:pt idx="18212" formatCode="General">
                  <c:v>-4.5525571216249602E-2</c:v>
                </c:pt>
                <c:pt idx="18213" formatCode="General">
                  <c:v>-4.1693873599518497E-2</c:v>
                </c:pt>
                <c:pt idx="18214" formatCode="General">
                  <c:v>-3.6408972787021501E-2</c:v>
                </c:pt>
                <c:pt idx="18215" formatCode="General">
                  <c:v>-2.9177875978221399E-2</c:v>
                </c:pt>
                <c:pt idx="18216" formatCode="General">
                  <c:v>-2.0107455138902101E-2</c:v>
                </c:pt>
                <c:pt idx="18217" formatCode="General">
                  <c:v>-1.0146619458903E-2</c:v>
                </c:pt>
                <c:pt idx="18218" formatCode="General">
                  <c:v>-1.3845914636350799E-4</c:v>
                </c:pt>
                <c:pt idx="18219" formatCode="General">
                  <c:v>9.144118761361E-3</c:v>
                </c:pt>
                <c:pt idx="18220" formatCode="General">
                  <c:v>1.6953373594265301E-2</c:v>
                </c:pt>
                <c:pt idx="18221" formatCode="General">
                  <c:v>2.2493161667380301E-2</c:v>
                </c:pt>
                <c:pt idx="18222" formatCode="General">
                  <c:v>2.58891345410142E-2</c:v>
                </c:pt>
                <c:pt idx="18223" formatCode="General">
                  <c:v>2.7743798109764801E-2</c:v>
                </c:pt>
                <c:pt idx="18224" formatCode="General">
                  <c:v>2.8413213977012498E-2</c:v>
                </c:pt>
                <c:pt idx="18225" formatCode="General">
                  <c:v>2.73462407886517E-2</c:v>
                </c:pt>
                <c:pt idx="18226" formatCode="General">
                  <c:v>2.4988790523501898E-2</c:v>
                </c:pt>
                <c:pt idx="18227" formatCode="General">
                  <c:v>2.3300983214208901E-2</c:v>
                </c:pt>
                <c:pt idx="18228" formatCode="General">
                  <c:v>2.25381486226446E-2</c:v>
                </c:pt>
                <c:pt idx="18229" formatCode="General">
                  <c:v>2.2399356446856901E-2</c:v>
                </c:pt>
                <c:pt idx="18230" formatCode="General">
                  <c:v>2.3484931146744801E-2</c:v>
                </c:pt>
                <c:pt idx="18231" formatCode="General">
                  <c:v>2.5053745033287101E-2</c:v>
                </c:pt>
                <c:pt idx="18232" formatCode="General">
                  <c:v>2.59151112421518E-2</c:v>
                </c:pt>
                <c:pt idx="18233" formatCode="General">
                  <c:v>2.59202154314708E-2</c:v>
                </c:pt>
                <c:pt idx="18234" formatCode="General">
                  <c:v>2.5045998843803E-2</c:v>
                </c:pt>
                <c:pt idx="18235" formatCode="General">
                  <c:v>2.4347762530118399E-2</c:v>
                </c:pt>
                <c:pt idx="18236" formatCode="General">
                  <c:v>2.4964764434900699E-2</c:v>
                </c:pt>
                <c:pt idx="18237" formatCode="General">
                  <c:v>2.6481479185264799E-2</c:v>
                </c:pt>
                <c:pt idx="18238" formatCode="General">
                  <c:v>2.73708179795654E-2</c:v>
                </c:pt>
                <c:pt idx="18239" formatCode="General">
                  <c:v>2.6938994491368301E-2</c:v>
                </c:pt>
                <c:pt idx="18240" formatCode="General">
                  <c:v>2.5433559263483601E-2</c:v>
                </c:pt>
                <c:pt idx="18241" formatCode="General">
                  <c:v>2.27286437645179E-2</c:v>
                </c:pt>
                <c:pt idx="18242" formatCode="General">
                  <c:v>1.9063745166311898E-2</c:v>
                </c:pt>
                <c:pt idx="18243" formatCode="General">
                  <c:v>1.62746685472685E-2</c:v>
                </c:pt>
                <c:pt idx="18244" formatCode="General">
                  <c:v>1.5487744242924199E-2</c:v>
                </c:pt>
                <c:pt idx="18245" formatCode="General">
                  <c:v>1.7032184323227902E-2</c:v>
                </c:pt>
                <c:pt idx="18246" formatCode="General">
                  <c:v>2.07810476649536E-2</c:v>
                </c:pt>
                <c:pt idx="18247" formatCode="General">
                  <c:v>2.53030304803591E-2</c:v>
                </c:pt>
                <c:pt idx="18248" formatCode="General">
                  <c:v>2.95172040439424E-2</c:v>
                </c:pt>
                <c:pt idx="18249" formatCode="General">
                  <c:v>3.3449134669190903E-2</c:v>
                </c:pt>
                <c:pt idx="18250" formatCode="General">
                  <c:v>3.7412765574128801E-2</c:v>
                </c:pt>
                <c:pt idx="18251" formatCode="General">
                  <c:v>4.1054854313981898E-2</c:v>
                </c:pt>
                <c:pt idx="18252" formatCode="General">
                  <c:v>4.3117638027548297E-2</c:v>
                </c:pt>
                <c:pt idx="18253" formatCode="General">
                  <c:v>4.2987370976504999E-2</c:v>
                </c:pt>
                <c:pt idx="18254" formatCode="General">
                  <c:v>4.1967024248856302E-2</c:v>
                </c:pt>
                <c:pt idx="18255" formatCode="General">
                  <c:v>4.0895769931740697E-2</c:v>
                </c:pt>
                <c:pt idx="18256" formatCode="General">
                  <c:v>3.93109988219413E-2</c:v>
                </c:pt>
                <c:pt idx="18257" formatCode="General">
                  <c:v>3.8158152567837597E-2</c:v>
                </c:pt>
                <c:pt idx="18258" formatCode="General">
                  <c:v>3.8649885086681601E-2</c:v>
                </c:pt>
                <c:pt idx="18259" formatCode="General">
                  <c:v>4.0723862156065403E-2</c:v>
                </c:pt>
                <c:pt idx="18260" formatCode="General">
                  <c:v>4.3220932106007998E-2</c:v>
                </c:pt>
                <c:pt idx="18261" formatCode="General">
                  <c:v>4.4832716180996997E-2</c:v>
                </c:pt>
                <c:pt idx="18262" formatCode="General">
                  <c:v>4.4512239915206302E-2</c:v>
                </c:pt>
                <c:pt idx="18263" formatCode="General">
                  <c:v>4.1820424496188703E-2</c:v>
                </c:pt>
                <c:pt idx="18264" formatCode="General">
                  <c:v>3.7293004893105497E-2</c:v>
                </c:pt>
                <c:pt idx="18265" formatCode="General">
                  <c:v>3.0639330156101499E-2</c:v>
                </c:pt>
                <c:pt idx="18266" formatCode="General">
                  <c:v>2.1335228611918101E-2</c:v>
                </c:pt>
                <c:pt idx="18267" formatCode="General">
                  <c:v>1.05371309371098E-2</c:v>
                </c:pt>
                <c:pt idx="18268" formatCode="General">
                  <c:v>3.3574787028076798E-4</c:v>
                </c:pt>
                <c:pt idx="18269" formatCode="General">
                  <c:v>-8.34294830561573E-3</c:v>
                </c:pt>
                <c:pt idx="18270" formatCode="General">
                  <c:v>-1.4148810755607101E-2</c:v>
                </c:pt>
                <c:pt idx="18271" formatCode="General">
                  <c:v>-1.61415234296222E-2</c:v>
                </c:pt>
                <c:pt idx="18272" formatCode="General">
                  <c:v>-1.48282320988139E-2</c:v>
                </c:pt>
                <c:pt idx="18273" formatCode="General">
                  <c:v>-1.0512505930633201E-2</c:v>
                </c:pt>
                <c:pt idx="18274" formatCode="General">
                  <c:v>-4.4595984916200896E-3</c:v>
                </c:pt>
                <c:pt idx="18275" formatCode="General">
                  <c:v>1.21259740417862E-3</c:v>
                </c:pt>
                <c:pt idx="18276" formatCode="General">
                  <c:v>5.7598396958954802E-3</c:v>
                </c:pt>
                <c:pt idx="18277" formatCode="General">
                  <c:v>9.8273020068506897E-3</c:v>
                </c:pt>
                <c:pt idx="18278" formatCode="General">
                  <c:v>1.3573176384524399E-2</c:v>
                </c:pt>
                <c:pt idx="18279" formatCode="General">
                  <c:v>1.7647149898703401E-2</c:v>
                </c:pt>
                <c:pt idx="18280" formatCode="General">
                  <c:v>2.3113122284220401E-2</c:v>
                </c:pt>
                <c:pt idx="18281" formatCode="General">
                  <c:v>2.8835557163863601E-2</c:v>
                </c:pt>
                <c:pt idx="18282" formatCode="General">
                  <c:v>3.3242623866466398E-2</c:v>
                </c:pt>
                <c:pt idx="18283" formatCode="General">
                  <c:v>3.6967927802582297E-2</c:v>
                </c:pt>
                <c:pt idx="18284" formatCode="General">
                  <c:v>4.0527145110301199E-2</c:v>
                </c:pt>
                <c:pt idx="18285" formatCode="General">
                  <c:v>4.2276350578040703E-2</c:v>
                </c:pt>
                <c:pt idx="18286" formatCode="General">
                  <c:v>4.0606652694911503E-2</c:v>
                </c:pt>
                <c:pt idx="18287" formatCode="General">
                  <c:v>3.52976007027914E-2</c:v>
                </c:pt>
                <c:pt idx="18288" formatCode="General">
                  <c:v>2.6896526049713501E-2</c:v>
                </c:pt>
                <c:pt idx="18289" formatCode="General">
                  <c:v>1.5501747384879101E-2</c:v>
                </c:pt>
                <c:pt idx="18290" formatCode="General">
                  <c:v>9.4376048034310804E-4</c:v>
                </c:pt>
                <c:pt idx="18291" formatCode="General">
                  <c:v>-1.5636130562923001E-2</c:v>
                </c:pt>
                <c:pt idx="18292" formatCode="General">
                  <c:v>-3.2190551291567102E-2</c:v>
                </c:pt>
                <c:pt idx="18293" formatCode="General">
                  <c:v>-4.70031795192015E-2</c:v>
                </c:pt>
                <c:pt idx="18294" formatCode="General">
                  <c:v>-6.0129858871330703E-2</c:v>
                </c:pt>
                <c:pt idx="18295" formatCode="General">
                  <c:v>-7.2010784265627806E-2</c:v>
                </c:pt>
                <c:pt idx="18296" formatCode="General">
                  <c:v>-8.2095503581982199E-2</c:v>
                </c:pt>
                <c:pt idx="18297" formatCode="General">
                  <c:v>-8.9878133180867098E-2</c:v>
                </c:pt>
                <c:pt idx="18298" formatCode="General">
                  <c:v>-9.4889200068774507E-2</c:v>
                </c:pt>
                <c:pt idx="18299" formatCode="General">
                  <c:v>-9.7313991513036005E-2</c:v>
                </c:pt>
                <c:pt idx="18300" formatCode="General">
                  <c:v>-9.7368006013094199E-2</c:v>
                </c:pt>
                <c:pt idx="18301" formatCode="General">
                  <c:v>-9.4257040860203797E-2</c:v>
                </c:pt>
                <c:pt idx="18302" formatCode="General">
                  <c:v>-8.7700944794648794E-2</c:v>
                </c:pt>
                <c:pt idx="18303" formatCode="General">
                  <c:v>-7.8436598028770593E-2</c:v>
                </c:pt>
                <c:pt idx="18304" formatCode="General">
                  <c:v>-6.7664462305846496E-2</c:v>
                </c:pt>
                <c:pt idx="18305" formatCode="General">
                  <c:v>-5.6473869778974201E-2</c:v>
                </c:pt>
                <c:pt idx="18306" formatCode="General">
                  <c:v>-4.5973591517276903E-2</c:v>
                </c:pt>
                <c:pt idx="18307" formatCode="General">
                  <c:v>-3.7512699168951197E-2</c:v>
                </c:pt>
                <c:pt idx="18308" formatCode="General">
                  <c:v>-3.1259143364614897E-2</c:v>
                </c:pt>
                <c:pt idx="18309" formatCode="General">
                  <c:v>-2.5811370552746599E-2</c:v>
                </c:pt>
                <c:pt idx="18310" formatCode="General">
                  <c:v>-2.0335688692808499E-2</c:v>
                </c:pt>
                <c:pt idx="18311" formatCode="General">
                  <c:v>-1.5522452818463E-2</c:v>
                </c:pt>
                <c:pt idx="18312" formatCode="General">
                  <c:v>-1.32812518737729E-2</c:v>
                </c:pt>
                <c:pt idx="18313" formatCode="General">
                  <c:v>-1.4088439974118501E-2</c:v>
                </c:pt>
                <c:pt idx="18314" formatCode="General">
                  <c:v>-1.62697514961322E-2</c:v>
                </c:pt>
                <c:pt idx="18315" formatCode="General">
                  <c:v>-1.9446499718344699E-2</c:v>
                </c:pt>
                <c:pt idx="18316" formatCode="General">
                  <c:v>-2.4302353544091802E-2</c:v>
                </c:pt>
                <c:pt idx="18317" formatCode="General">
                  <c:v>-3.08823648888958E-2</c:v>
                </c:pt>
                <c:pt idx="18318" formatCode="General">
                  <c:v>-3.8060774090508301E-2</c:v>
                </c:pt>
                <c:pt idx="18319" formatCode="General">
                  <c:v>-4.5191968144603099E-2</c:v>
                </c:pt>
                <c:pt idx="18320" formatCode="General">
                  <c:v>-5.2437338118296699E-2</c:v>
                </c:pt>
                <c:pt idx="18321" formatCode="General">
                  <c:v>-5.7922480325829598E-2</c:v>
                </c:pt>
                <c:pt idx="18322" formatCode="General">
                  <c:v>-6.0013840407217203E-2</c:v>
                </c:pt>
                <c:pt idx="18323" formatCode="General">
                  <c:v>-6.0045630015247702E-2</c:v>
                </c:pt>
                <c:pt idx="18324" formatCode="General">
                  <c:v>-5.9017996109179599E-2</c:v>
                </c:pt>
                <c:pt idx="18325" formatCode="General">
                  <c:v>-5.71406820181199E-2</c:v>
                </c:pt>
                <c:pt idx="18326" formatCode="General">
                  <c:v>-5.3424998918717603E-2</c:v>
                </c:pt>
                <c:pt idx="18327" formatCode="General">
                  <c:v>-4.6453956336089001E-2</c:v>
                </c:pt>
                <c:pt idx="18328" formatCode="General">
                  <c:v>-3.6659384071232697E-2</c:v>
                </c:pt>
                <c:pt idx="18329" formatCode="General">
                  <c:v>-2.4202900803064899E-2</c:v>
                </c:pt>
                <c:pt idx="18330" formatCode="General">
                  <c:v>-9.0949995575391098E-3</c:v>
                </c:pt>
                <c:pt idx="18331" formatCode="General">
                  <c:v>7.3777651499527998E-3</c:v>
                </c:pt>
                <c:pt idx="18332" formatCode="General">
                  <c:v>2.41757595810363E-2</c:v>
                </c:pt>
                <c:pt idx="18333" formatCode="General">
                  <c:v>4.1195927756840903E-2</c:v>
                </c:pt>
                <c:pt idx="18334" formatCode="General">
                  <c:v>5.7709473381644803E-2</c:v>
                </c:pt>
                <c:pt idx="18335" formatCode="General">
                  <c:v>7.2742818070503701E-2</c:v>
                </c:pt>
                <c:pt idx="18336" formatCode="General">
                  <c:v>8.6399230485799894E-2</c:v>
                </c:pt>
                <c:pt idx="18337" formatCode="General">
                  <c:v>9.9150678420905095E-2</c:v>
                </c:pt>
                <c:pt idx="18338" formatCode="General">
                  <c:v>0.11070079317058901</c:v>
                </c:pt>
                <c:pt idx="18339" formatCode="General">
                  <c:v>0.119451374911198</c:v>
                </c:pt>
                <c:pt idx="18340" formatCode="General">
                  <c:v>0.12417375203677</c:v>
                </c:pt>
                <c:pt idx="18341" formatCode="General">
                  <c:v>0.124749911446392</c:v>
                </c:pt>
                <c:pt idx="18342" formatCode="General">
                  <c:v>0.12121186689247</c:v>
                </c:pt>
                <c:pt idx="18343" formatCode="General">
                  <c:v>0.11390418018215701</c:v>
                </c:pt>
                <c:pt idx="18344" formatCode="General">
                  <c:v>0.10298794568678001</c:v>
                </c:pt>
                <c:pt idx="18345" formatCode="General">
                  <c:v>8.8207570818848294E-2</c:v>
                </c:pt>
                <c:pt idx="18346" formatCode="General">
                  <c:v>7.1143588078375897E-2</c:v>
                </c:pt>
                <c:pt idx="18347" formatCode="General">
                  <c:v>5.40716758114329E-2</c:v>
                </c:pt>
                <c:pt idx="18348" formatCode="General">
                  <c:v>3.6732679070391197E-2</c:v>
                </c:pt>
                <c:pt idx="18349" formatCode="General">
                  <c:v>1.7899776557514499E-2</c:v>
                </c:pt>
                <c:pt idx="18350" formatCode="General">
                  <c:v>-1.8395570030906899E-3</c:v>
                </c:pt>
                <c:pt idx="18351" formatCode="General">
                  <c:v>-2.0641665272704401E-2</c:v>
                </c:pt>
                <c:pt idx="18352" formatCode="General">
                  <c:v>-3.7279707155482997E-2</c:v>
                </c:pt>
                <c:pt idx="18353" formatCode="General">
                  <c:v>-5.1337735383090097E-2</c:v>
                </c:pt>
                <c:pt idx="18354" formatCode="General">
                  <c:v>-6.23613676502906E-2</c:v>
                </c:pt>
                <c:pt idx="18355" formatCode="General">
                  <c:v>-7.0015530125988504E-2</c:v>
                </c:pt>
                <c:pt idx="18356" formatCode="General">
                  <c:v>-7.4427837413624007E-2</c:v>
                </c:pt>
                <c:pt idx="18357" formatCode="General">
                  <c:v>-7.5934762382975404E-2</c:v>
                </c:pt>
                <c:pt idx="18358" formatCode="General">
                  <c:v>-7.4280301030608703E-2</c:v>
                </c:pt>
                <c:pt idx="18359" formatCode="General">
                  <c:v>-6.9729963200761094E-2</c:v>
                </c:pt>
                <c:pt idx="18360" formatCode="General">
                  <c:v>-6.3706870833594997E-2</c:v>
                </c:pt>
                <c:pt idx="18361" formatCode="General">
                  <c:v>-5.6627305604220898E-2</c:v>
                </c:pt>
                <c:pt idx="18362" formatCode="General">
                  <c:v>-4.8396359414782202E-2</c:v>
                </c:pt>
                <c:pt idx="18363" formatCode="General">
                  <c:v>-3.96202015382617E-2</c:v>
                </c:pt>
                <c:pt idx="18364" formatCode="General">
                  <c:v>-3.0939636133056201E-2</c:v>
                </c:pt>
                <c:pt idx="18365" formatCode="General">
                  <c:v>-2.1963777415659601E-2</c:v>
                </c:pt>
                <c:pt idx="18366" formatCode="General">
                  <c:v>-1.29303599634834E-2</c:v>
                </c:pt>
                <c:pt idx="18367" formatCode="General">
                  <c:v>-4.4497291389867799E-3</c:v>
                </c:pt>
                <c:pt idx="18368" formatCode="General">
                  <c:v>4.4258170878080797E-3</c:v>
                </c:pt>
                <c:pt idx="18369" formatCode="General">
                  <c:v>1.43763381626235E-2</c:v>
                </c:pt>
                <c:pt idx="18370" formatCode="General">
                  <c:v>2.48045192323341E-2</c:v>
                </c:pt>
                <c:pt idx="18371" formatCode="General">
                  <c:v>3.4445797176561599E-2</c:v>
                </c:pt>
                <c:pt idx="18372" formatCode="General">
                  <c:v>4.2696279654870897E-2</c:v>
                </c:pt>
                <c:pt idx="18373" formatCode="General">
                  <c:v>5.0327796172619899E-2</c:v>
                </c:pt>
                <c:pt idx="18374" formatCode="General">
                  <c:v>5.8084700813446001E-2</c:v>
                </c:pt>
                <c:pt idx="18375" formatCode="General">
                  <c:v>6.5504922557388406E-2</c:v>
                </c:pt>
                <c:pt idx="18376" formatCode="General">
                  <c:v>7.0811445552923402E-2</c:v>
                </c:pt>
                <c:pt idx="18377" formatCode="General">
                  <c:v>7.3057098602795606E-2</c:v>
                </c:pt>
                <c:pt idx="18378" formatCode="General">
                  <c:v>7.2267144951357498E-2</c:v>
                </c:pt>
                <c:pt idx="18379" formatCode="General">
                  <c:v>6.8549654687069805E-2</c:v>
                </c:pt>
                <c:pt idx="18380" formatCode="General">
                  <c:v>6.1845277789928703E-2</c:v>
                </c:pt>
                <c:pt idx="18381" formatCode="General">
                  <c:v>5.2830195123351603E-2</c:v>
                </c:pt>
                <c:pt idx="18382" formatCode="General">
                  <c:v>4.3314616520228201E-2</c:v>
                </c:pt>
                <c:pt idx="18383" formatCode="General">
                  <c:v>3.3257274499610801E-2</c:v>
                </c:pt>
                <c:pt idx="18384" formatCode="General">
                  <c:v>2.20983270023524E-2</c:v>
                </c:pt>
                <c:pt idx="18385" formatCode="General">
                  <c:v>1.06146590631673E-2</c:v>
                </c:pt>
                <c:pt idx="18386" formatCode="General">
                  <c:v>-5.1543578856546896E-4</c:v>
                </c:pt>
                <c:pt idx="18387" formatCode="General">
                  <c:v>-9.9783447661495397E-3</c:v>
                </c:pt>
                <c:pt idx="18388" formatCode="General">
                  <c:v>-1.6514023438166801E-2</c:v>
                </c:pt>
                <c:pt idx="18389" formatCode="General">
                  <c:v>-2.0298578815772801E-2</c:v>
                </c:pt>
                <c:pt idx="18390" formatCode="General">
                  <c:v>-2.1652784242835101E-2</c:v>
                </c:pt>
                <c:pt idx="18391" formatCode="General">
                  <c:v>-2.1077844438244502E-2</c:v>
                </c:pt>
                <c:pt idx="18392" formatCode="General">
                  <c:v>-1.92419400604152E-2</c:v>
                </c:pt>
                <c:pt idx="18393" formatCode="General">
                  <c:v>-1.6236966782069401E-2</c:v>
                </c:pt>
                <c:pt idx="18394" formatCode="General">
                  <c:v>-1.24140274388125E-2</c:v>
                </c:pt>
                <c:pt idx="18395" formatCode="General">
                  <c:v>-8.2193751282326304E-3</c:v>
                </c:pt>
                <c:pt idx="18396" formatCode="General">
                  <c:v>-3.9702693578574999E-3</c:v>
                </c:pt>
                <c:pt idx="18397" formatCode="General">
                  <c:v>-9.8559735784123598E-4</c:v>
                </c:pt>
                <c:pt idx="18398" formatCode="General">
                  <c:v>3.52473761248769E-4</c:v>
                </c:pt>
                <c:pt idx="18399" formatCode="General">
                  <c:v>7.5228061353117099E-4</c:v>
                </c:pt>
                <c:pt idx="18400">
                  <c:v>9.8936901258535903E-5</c:v>
                </c:pt>
                <c:pt idx="18401" formatCode="General">
                  <c:v>-1.37825556137806E-3</c:v>
                </c:pt>
                <c:pt idx="18402" formatCode="General">
                  <c:v>-2.8774434528160099E-3</c:v>
                </c:pt>
                <c:pt idx="18403" formatCode="General">
                  <c:v>-3.7713563974785401E-3</c:v>
                </c:pt>
                <c:pt idx="18404" formatCode="General">
                  <c:v>-3.7660136921858398E-3</c:v>
                </c:pt>
                <c:pt idx="18405" formatCode="General">
                  <c:v>-2.66942085978352E-3</c:v>
                </c:pt>
                <c:pt idx="18406" formatCode="General">
                  <c:v>-6.99930632908715E-4</c:v>
                </c:pt>
                <c:pt idx="18407" formatCode="General">
                  <c:v>1.3989640620567E-3</c:v>
                </c:pt>
                <c:pt idx="18408" formatCode="General">
                  <c:v>3.5931809234394201E-3</c:v>
                </c:pt>
                <c:pt idx="18409" formatCode="General">
                  <c:v>6.8655389382075499E-3</c:v>
                </c:pt>
                <c:pt idx="18410" formatCode="General">
                  <c:v>1.10484653187264E-2</c:v>
                </c:pt>
                <c:pt idx="18411" formatCode="General">
                  <c:v>1.55181405105973E-2</c:v>
                </c:pt>
                <c:pt idx="18412" formatCode="General">
                  <c:v>2.00765562036869E-2</c:v>
                </c:pt>
                <c:pt idx="18413" formatCode="General">
                  <c:v>2.3431040908613299E-2</c:v>
                </c:pt>
                <c:pt idx="18414" formatCode="General">
                  <c:v>2.4373867099942902E-2</c:v>
                </c:pt>
                <c:pt idx="18415" formatCode="General">
                  <c:v>2.3110160326051399E-2</c:v>
                </c:pt>
                <c:pt idx="18416" formatCode="General">
                  <c:v>2.0519535001337699E-2</c:v>
                </c:pt>
                <c:pt idx="18417" formatCode="General">
                  <c:v>1.7727485455187701E-2</c:v>
                </c:pt>
                <c:pt idx="18418" formatCode="General">
                  <c:v>1.5084759433829999E-2</c:v>
                </c:pt>
                <c:pt idx="18419" formatCode="General">
                  <c:v>1.2116860252717101E-2</c:v>
                </c:pt>
                <c:pt idx="18420" formatCode="General">
                  <c:v>9.5142872474435099E-3</c:v>
                </c:pt>
                <c:pt idx="18421" formatCode="General">
                  <c:v>9.1517262937205503E-3</c:v>
                </c:pt>
                <c:pt idx="18422" formatCode="General">
                  <c:v>1.05647279754376E-2</c:v>
                </c:pt>
                <c:pt idx="18423" formatCode="General">
                  <c:v>1.2047719850167501E-2</c:v>
                </c:pt>
                <c:pt idx="18424" formatCode="General">
                  <c:v>1.28721520391106E-2</c:v>
                </c:pt>
                <c:pt idx="18425" formatCode="General">
                  <c:v>1.26576437026824E-2</c:v>
                </c:pt>
                <c:pt idx="18426" formatCode="General">
                  <c:v>1.08533554942276E-2</c:v>
                </c:pt>
                <c:pt idx="18427" formatCode="General">
                  <c:v>7.1682171459075197E-3</c:v>
                </c:pt>
                <c:pt idx="18428" formatCode="General">
                  <c:v>1.80606433309824E-3</c:v>
                </c:pt>
                <c:pt idx="18429" formatCode="General">
                  <c:v>-4.9484578238652302E-3</c:v>
                </c:pt>
                <c:pt idx="18430" formatCode="General">
                  <c:v>-1.23834156817431E-2</c:v>
                </c:pt>
                <c:pt idx="18431" formatCode="General">
                  <c:v>-2.04253014215806E-2</c:v>
                </c:pt>
                <c:pt idx="18432" formatCode="General">
                  <c:v>-2.8866382707228501E-2</c:v>
                </c:pt>
                <c:pt idx="18433" formatCode="General">
                  <c:v>-3.7662133137763301E-2</c:v>
                </c:pt>
                <c:pt idx="18434" formatCode="General">
                  <c:v>-4.5559484254446503E-2</c:v>
                </c:pt>
                <c:pt idx="18435" formatCode="General">
                  <c:v>-5.05367424252351E-2</c:v>
                </c:pt>
                <c:pt idx="18436" formatCode="General">
                  <c:v>-5.32265530690018E-2</c:v>
                </c:pt>
                <c:pt idx="18437" formatCode="General">
                  <c:v>-5.56821636429643E-2</c:v>
                </c:pt>
                <c:pt idx="18438" formatCode="General">
                  <c:v>-5.8888580852708601E-2</c:v>
                </c:pt>
                <c:pt idx="18439" formatCode="General">
                  <c:v>-6.2343853860666099E-2</c:v>
                </c:pt>
                <c:pt idx="18440" formatCode="General">
                  <c:v>-6.4987891736428702E-2</c:v>
                </c:pt>
                <c:pt idx="18441" formatCode="General">
                  <c:v>-6.6023354544196902E-2</c:v>
                </c:pt>
                <c:pt idx="18442" formatCode="General">
                  <c:v>-6.5424402704641199E-2</c:v>
                </c:pt>
                <c:pt idx="18443" formatCode="General">
                  <c:v>-6.3744667097380595E-2</c:v>
                </c:pt>
                <c:pt idx="18444" formatCode="General">
                  <c:v>-6.1040782913051997E-2</c:v>
                </c:pt>
                <c:pt idx="18445" formatCode="General">
                  <c:v>-5.7253450359283801E-2</c:v>
                </c:pt>
                <c:pt idx="18446" formatCode="General">
                  <c:v>-5.2587622273742897E-2</c:v>
                </c:pt>
                <c:pt idx="18447" formatCode="General">
                  <c:v>-4.7097854219903201E-2</c:v>
                </c:pt>
                <c:pt idx="18448" formatCode="General">
                  <c:v>-4.1619695592066602E-2</c:v>
                </c:pt>
                <c:pt idx="18449" formatCode="General">
                  <c:v>-3.7269413615689397E-2</c:v>
                </c:pt>
                <c:pt idx="18450" formatCode="General">
                  <c:v>-3.4619370229983702E-2</c:v>
                </c:pt>
                <c:pt idx="18451" formatCode="General">
                  <c:v>-3.3559730804662999E-2</c:v>
                </c:pt>
                <c:pt idx="18452" formatCode="General">
                  <c:v>-3.2386994430461002E-2</c:v>
                </c:pt>
                <c:pt idx="18453" formatCode="General">
                  <c:v>-2.9983962204682701E-2</c:v>
                </c:pt>
                <c:pt idx="18454" formatCode="General">
                  <c:v>-2.7149872688392699E-2</c:v>
                </c:pt>
                <c:pt idx="18455" formatCode="General">
                  <c:v>-2.4618444452855201E-2</c:v>
                </c:pt>
                <c:pt idx="18456" formatCode="General">
                  <c:v>-2.2040461391426298E-2</c:v>
                </c:pt>
                <c:pt idx="18457" formatCode="General">
                  <c:v>-1.8268041109245101E-2</c:v>
                </c:pt>
                <c:pt idx="18458" formatCode="General">
                  <c:v>-1.3171288643145901E-2</c:v>
                </c:pt>
                <c:pt idx="18459" formatCode="General">
                  <c:v>-7.8099558801516698E-3</c:v>
                </c:pt>
                <c:pt idx="18460" formatCode="General">
                  <c:v>-2.8267085336071101E-3</c:v>
                </c:pt>
                <c:pt idx="18461" formatCode="General">
                  <c:v>1.7536140773611499E-3</c:v>
                </c:pt>
                <c:pt idx="18462" formatCode="General">
                  <c:v>4.9976106558414996E-3</c:v>
                </c:pt>
                <c:pt idx="18463" formatCode="General">
                  <c:v>5.2311472266744399E-3</c:v>
                </c:pt>
                <c:pt idx="18464" formatCode="General">
                  <c:v>2.2782392781860701E-3</c:v>
                </c:pt>
                <c:pt idx="18465" formatCode="General">
                  <c:v>-2.5991833964362E-3</c:v>
                </c:pt>
                <c:pt idx="18466" formatCode="General">
                  <c:v>-8.2185567420363995E-3</c:v>
                </c:pt>
                <c:pt idx="18467" formatCode="General">
                  <c:v>-1.42871953559719E-2</c:v>
                </c:pt>
                <c:pt idx="18468" formatCode="General">
                  <c:v>-1.9929882082155001E-2</c:v>
                </c:pt>
                <c:pt idx="18469" formatCode="General">
                  <c:v>-2.3982002229976099E-2</c:v>
                </c:pt>
                <c:pt idx="18470" formatCode="General">
                  <c:v>-2.6273429635690099E-2</c:v>
                </c:pt>
                <c:pt idx="18471" formatCode="General">
                  <c:v>-2.70074654954452E-2</c:v>
                </c:pt>
                <c:pt idx="18472" formatCode="General">
                  <c:v>-2.54276420308861E-2</c:v>
                </c:pt>
                <c:pt idx="18473" formatCode="General">
                  <c:v>-2.03593402028912E-2</c:v>
                </c:pt>
                <c:pt idx="18474" formatCode="General">
                  <c:v>-1.2793113109601901E-2</c:v>
                </c:pt>
                <c:pt idx="18475" formatCode="General">
                  <c:v>-4.1772874646376999E-3</c:v>
                </c:pt>
                <c:pt idx="18476" formatCode="General">
                  <c:v>5.01761756809744E-3</c:v>
                </c:pt>
                <c:pt idx="18477" formatCode="General">
                  <c:v>1.33934134044518E-2</c:v>
                </c:pt>
                <c:pt idx="18478" formatCode="General">
                  <c:v>1.9798134514575402E-2</c:v>
                </c:pt>
                <c:pt idx="18479" formatCode="General">
                  <c:v>2.5213505821230199E-2</c:v>
                </c:pt>
                <c:pt idx="18480" formatCode="General">
                  <c:v>3.10645196016003E-2</c:v>
                </c:pt>
                <c:pt idx="18481" formatCode="General">
                  <c:v>3.6575684389384702E-2</c:v>
                </c:pt>
                <c:pt idx="18482" formatCode="General">
                  <c:v>4.1106006257337298E-2</c:v>
                </c:pt>
                <c:pt idx="18483" formatCode="General">
                  <c:v>4.5052407975105797E-2</c:v>
                </c:pt>
                <c:pt idx="18484" formatCode="General">
                  <c:v>4.7964029651521599E-2</c:v>
                </c:pt>
                <c:pt idx="18485" formatCode="General">
                  <c:v>4.9885519247577503E-2</c:v>
                </c:pt>
                <c:pt idx="18486" formatCode="General">
                  <c:v>5.09886041345479E-2</c:v>
                </c:pt>
                <c:pt idx="18487" formatCode="General">
                  <c:v>5.15992492131589E-2</c:v>
                </c:pt>
                <c:pt idx="18488" formatCode="General">
                  <c:v>5.1873615968074598E-2</c:v>
                </c:pt>
                <c:pt idx="18489" formatCode="General">
                  <c:v>5.1627895415413599E-2</c:v>
                </c:pt>
                <c:pt idx="18490" formatCode="General">
                  <c:v>5.1012238953288699E-2</c:v>
                </c:pt>
                <c:pt idx="18491" formatCode="General">
                  <c:v>5.0088566057338302E-2</c:v>
                </c:pt>
                <c:pt idx="18492" formatCode="General">
                  <c:v>5.0140030357642897E-2</c:v>
                </c:pt>
                <c:pt idx="18493" formatCode="General">
                  <c:v>5.1884001536575297E-2</c:v>
                </c:pt>
                <c:pt idx="18494" formatCode="General">
                  <c:v>5.4105395323416398E-2</c:v>
                </c:pt>
                <c:pt idx="18495" formatCode="General">
                  <c:v>5.6813185429327298E-2</c:v>
                </c:pt>
                <c:pt idx="18496" formatCode="General">
                  <c:v>6.1600496556467099E-2</c:v>
                </c:pt>
                <c:pt idx="18497" formatCode="General">
                  <c:v>6.8540674440729393E-2</c:v>
                </c:pt>
                <c:pt idx="18498" formatCode="General">
                  <c:v>7.6665281710348698E-2</c:v>
                </c:pt>
                <c:pt idx="18499" formatCode="General">
                  <c:v>8.5339666870255904E-2</c:v>
                </c:pt>
                <c:pt idx="18500" formatCode="General">
                  <c:v>9.3265153317523303E-2</c:v>
                </c:pt>
                <c:pt idx="18501" formatCode="General">
                  <c:v>9.9156955480003806E-2</c:v>
                </c:pt>
                <c:pt idx="18502" formatCode="General">
                  <c:v>0.10229608884319</c:v>
                </c:pt>
                <c:pt idx="18503" formatCode="General">
                  <c:v>0.10296115441407699</c:v>
                </c:pt>
                <c:pt idx="18504" formatCode="General">
                  <c:v>0.100600943507616</c:v>
                </c:pt>
                <c:pt idx="18505" formatCode="General">
                  <c:v>9.4378781040624304E-2</c:v>
                </c:pt>
                <c:pt idx="18506" formatCode="General">
                  <c:v>8.4845619589123497E-2</c:v>
                </c:pt>
                <c:pt idx="18507" formatCode="General">
                  <c:v>7.2057381741778101E-2</c:v>
                </c:pt>
                <c:pt idx="18508" formatCode="General">
                  <c:v>5.6276835634369603E-2</c:v>
                </c:pt>
                <c:pt idx="18509" formatCode="General">
                  <c:v>3.9039404396140197E-2</c:v>
                </c:pt>
                <c:pt idx="18510" formatCode="General">
                  <c:v>2.1969799691401899E-2</c:v>
                </c:pt>
                <c:pt idx="18511" formatCode="General">
                  <c:v>6.2080870466574003E-3</c:v>
                </c:pt>
                <c:pt idx="18512" formatCode="General">
                  <c:v>-8.0488333406294795E-3</c:v>
                </c:pt>
                <c:pt idx="18513" formatCode="General">
                  <c:v>-2.1053797914602601E-2</c:v>
                </c:pt>
                <c:pt idx="18514" formatCode="General">
                  <c:v>-3.2521395917902603E-2</c:v>
                </c:pt>
                <c:pt idx="18515" formatCode="General">
                  <c:v>-4.2373851949628803E-2</c:v>
                </c:pt>
                <c:pt idx="18516" formatCode="General">
                  <c:v>-5.02489266556196E-2</c:v>
                </c:pt>
                <c:pt idx="18517" formatCode="General">
                  <c:v>-5.5861355623414502E-2</c:v>
                </c:pt>
                <c:pt idx="18518" formatCode="General">
                  <c:v>-5.9159761531068902E-2</c:v>
                </c:pt>
                <c:pt idx="18519" formatCode="General">
                  <c:v>-6.0516769239587702E-2</c:v>
                </c:pt>
                <c:pt idx="18520" formatCode="General">
                  <c:v>-6.1034927211113199E-2</c:v>
                </c:pt>
                <c:pt idx="18521" formatCode="General">
                  <c:v>-6.0897782285252902E-2</c:v>
                </c:pt>
                <c:pt idx="18522" formatCode="General">
                  <c:v>-5.9960587420503898E-2</c:v>
                </c:pt>
                <c:pt idx="18523" formatCode="General">
                  <c:v>-5.8006417110786301E-2</c:v>
                </c:pt>
                <c:pt idx="18524" formatCode="General">
                  <c:v>-5.4456572259597998E-2</c:v>
                </c:pt>
                <c:pt idx="18525" formatCode="General">
                  <c:v>-4.9340921981547603E-2</c:v>
                </c:pt>
                <c:pt idx="18526" formatCode="General">
                  <c:v>-4.3165325907202803E-2</c:v>
                </c:pt>
                <c:pt idx="18527" formatCode="General">
                  <c:v>-3.5979407247619902E-2</c:v>
                </c:pt>
                <c:pt idx="18528" formatCode="General">
                  <c:v>-2.7804520765741698E-2</c:v>
                </c:pt>
                <c:pt idx="18529" formatCode="General">
                  <c:v>-2.0000757921376001E-2</c:v>
                </c:pt>
                <c:pt idx="18530" formatCode="General">
                  <c:v>-1.3759957214221401E-2</c:v>
                </c:pt>
                <c:pt idx="18531" formatCode="General">
                  <c:v>-9.2177334833837398E-3</c:v>
                </c:pt>
                <c:pt idx="18532" formatCode="General">
                  <c:v>-5.5512923052007598E-3</c:v>
                </c:pt>
                <c:pt idx="18533" formatCode="General">
                  <c:v>-2.2669240829650498E-3</c:v>
                </c:pt>
                <c:pt idx="18534" formatCode="General">
                  <c:v>6.4960469085812605E-4</c:v>
                </c:pt>
                <c:pt idx="18535" formatCode="General">
                  <c:v>3.2796260953794798E-3</c:v>
                </c:pt>
                <c:pt idx="18536" formatCode="General">
                  <c:v>5.1884563545737802E-3</c:v>
                </c:pt>
                <c:pt idx="18537" formatCode="General">
                  <c:v>6.2021008357683299E-3</c:v>
                </c:pt>
                <c:pt idx="18538" formatCode="General">
                  <c:v>5.8363388709191796E-3</c:v>
                </c:pt>
                <c:pt idx="18539" formatCode="General">
                  <c:v>4.1214387736127796E-3</c:v>
                </c:pt>
                <c:pt idx="18540" formatCode="General">
                  <c:v>1.67033449446051E-3</c:v>
                </c:pt>
                <c:pt idx="18541" formatCode="General">
                  <c:v>-1.6632588728642799E-3</c:v>
                </c:pt>
                <c:pt idx="18542" formatCode="General">
                  <c:v>-6.1628050975610403E-3</c:v>
                </c:pt>
                <c:pt idx="18543" formatCode="General">
                  <c:v>-1.2089541196957499E-2</c:v>
                </c:pt>
                <c:pt idx="18544" formatCode="General">
                  <c:v>-1.9203216639197E-2</c:v>
                </c:pt>
                <c:pt idx="18545" formatCode="General">
                  <c:v>-2.6402658692452501E-2</c:v>
                </c:pt>
                <c:pt idx="18546" formatCode="General">
                  <c:v>-3.2572920722216701E-2</c:v>
                </c:pt>
                <c:pt idx="18547" formatCode="General">
                  <c:v>-3.75444446874479E-2</c:v>
                </c:pt>
                <c:pt idx="18548" formatCode="General">
                  <c:v>-4.1087705333577099E-2</c:v>
                </c:pt>
                <c:pt idx="18549" formatCode="General">
                  <c:v>-4.3267231552043303E-2</c:v>
                </c:pt>
                <c:pt idx="18550" formatCode="General">
                  <c:v>-4.5496509040849703E-2</c:v>
                </c:pt>
                <c:pt idx="18551" formatCode="General">
                  <c:v>-4.8079573899255497E-2</c:v>
                </c:pt>
                <c:pt idx="18552" formatCode="General">
                  <c:v>-4.9965399573632399E-2</c:v>
                </c:pt>
                <c:pt idx="18553" formatCode="General">
                  <c:v>-5.1150260426287703E-2</c:v>
                </c:pt>
                <c:pt idx="18554" formatCode="General">
                  <c:v>-5.1835765211396802E-2</c:v>
                </c:pt>
                <c:pt idx="18555" formatCode="General">
                  <c:v>-5.1229704965266201E-2</c:v>
                </c:pt>
                <c:pt idx="18556" formatCode="General">
                  <c:v>-4.8937097217032099E-2</c:v>
                </c:pt>
                <c:pt idx="18557" formatCode="General">
                  <c:v>-4.4654083387793198E-2</c:v>
                </c:pt>
                <c:pt idx="18558" formatCode="General">
                  <c:v>-3.8348973122602201E-2</c:v>
                </c:pt>
                <c:pt idx="18559" formatCode="General">
                  <c:v>-3.0307357039809701E-2</c:v>
                </c:pt>
                <c:pt idx="18560" formatCode="General">
                  <c:v>-2.0257316934068199E-2</c:v>
                </c:pt>
                <c:pt idx="18561" formatCode="General">
                  <c:v>-9.0466019783078094E-3</c:v>
                </c:pt>
                <c:pt idx="18562" formatCode="General">
                  <c:v>2.7907650964174402E-3</c:v>
                </c:pt>
                <c:pt idx="18563" formatCode="General">
                  <c:v>1.45232221319997E-2</c:v>
                </c:pt>
                <c:pt idx="18564" formatCode="General">
                  <c:v>2.45363064027069E-2</c:v>
                </c:pt>
                <c:pt idx="18565" formatCode="General">
                  <c:v>3.2606700355520303E-2</c:v>
                </c:pt>
                <c:pt idx="18566" formatCode="General">
                  <c:v>3.8520876666944398E-2</c:v>
                </c:pt>
                <c:pt idx="18567" formatCode="General">
                  <c:v>4.1582861791809998E-2</c:v>
                </c:pt>
                <c:pt idx="18568" formatCode="General">
                  <c:v>4.2112571037028097E-2</c:v>
                </c:pt>
                <c:pt idx="18569" formatCode="General">
                  <c:v>4.0903614992268703E-2</c:v>
                </c:pt>
                <c:pt idx="18570" formatCode="General">
                  <c:v>3.8602652379989E-2</c:v>
                </c:pt>
                <c:pt idx="18571" formatCode="General">
                  <c:v>3.6075916097084E-2</c:v>
                </c:pt>
                <c:pt idx="18572" formatCode="General">
                  <c:v>3.3684339417600802E-2</c:v>
                </c:pt>
                <c:pt idx="18573" formatCode="General">
                  <c:v>3.0912507066349699E-2</c:v>
                </c:pt>
                <c:pt idx="18574" formatCode="General">
                  <c:v>2.6979614805562002E-2</c:v>
                </c:pt>
                <c:pt idx="18575" formatCode="General">
                  <c:v>2.1476947133204999E-2</c:v>
                </c:pt>
                <c:pt idx="18576" formatCode="General">
                  <c:v>1.5169442407585099E-2</c:v>
                </c:pt>
                <c:pt idx="18577" formatCode="General">
                  <c:v>9.0904167893646401E-3</c:v>
                </c:pt>
                <c:pt idx="18578" formatCode="General">
                  <c:v>3.2939010595689701E-3</c:v>
                </c:pt>
                <c:pt idx="18579" formatCode="General">
                  <c:v>-2.27792374417198E-3</c:v>
                </c:pt>
                <c:pt idx="18580" formatCode="General">
                  <c:v>-7.8069006460675704E-3</c:v>
                </c:pt>
                <c:pt idx="18581" formatCode="General">
                  <c:v>-1.3925400493807E-2</c:v>
                </c:pt>
                <c:pt idx="18582" formatCode="General">
                  <c:v>-2.12761005948678E-2</c:v>
                </c:pt>
                <c:pt idx="18583" formatCode="General">
                  <c:v>-2.9445032855444201E-2</c:v>
                </c:pt>
                <c:pt idx="18584" formatCode="General">
                  <c:v>-3.74948605987203E-2</c:v>
                </c:pt>
                <c:pt idx="18585" formatCode="General">
                  <c:v>-4.5318661141395898E-2</c:v>
                </c:pt>
                <c:pt idx="18586" formatCode="General">
                  <c:v>-5.2013718751371299E-2</c:v>
                </c:pt>
                <c:pt idx="18587" formatCode="General">
                  <c:v>-5.5774858411905701E-2</c:v>
                </c:pt>
                <c:pt idx="18588" formatCode="General">
                  <c:v>-5.5639162740952597E-2</c:v>
                </c:pt>
                <c:pt idx="18589" formatCode="General">
                  <c:v>-5.2213446965930901E-2</c:v>
                </c:pt>
                <c:pt idx="18590" formatCode="General">
                  <c:v>-4.7608751075194397E-2</c:v>
                </c:pt>
                <c:pt idx="18591" formatCode="General">
                  <c:v>-4.33602039614105E-2</c:v>
                </c:pt>
                <c:pt idx="18592" formatCode="General">
                  <c:v>-3.92935015100285E-2</c:v>
                </c:pt>
                <c:pt idx="18593" formatCode="General">
                  <c:v>-3.4419693292111503E-2</c:v>
                </c:pt>
                <c:pt idx="18594" formatCode="General">
                  <c:v>-2.8057228090231999E-2</c:v>
                </c:pt>
                <c:pt idx="18595" formatCode="General">
                  <c:v>-2.0771910316344899E-2</c:v>
                </c:pt>
                <c:pt idx="18596" formatCode="General">
                  <c:v>-1.39302799916181E-2</c:v>
                </c:pt>
                <c:pt idx="18597" formatCode="General">
                  <c:v>-8.1962586064795E-3</c:v>
                </c:pt>
                <c:pt idx="18598" formatCode="General">
                  <c:v>-4.0186133838852299E-3</c:v>
                </c:pt>
                <c:pt idx="18599" formatCode="General">
                  <c:v>-2.1456121755022602E-3</c:v>
                </c:pt>
                <c:pt idx="18600" formatCode="General">
                  <c:v>-1.7402412181903E-3</c:v>
                </c:pt>
                <c:pt idx="18601" formatCode="General">
                  <c:v>-1.3628695658038099E-3</c:v>
                </c:pt>
                <c:pt idx="18602" formatCode="General">
                  <c:v>-4.3238270285571301E-4</c:v>
                </c:pt>
                <c:pt idx="18603" formatCode="General">
                  <c:v>1.34378351844558E-3</c:v>
                </c:pt>
                <c:pt idx="18604" formatCode="General">
                  <c:v>4.52274376467569E-3</c:v>
                </c:pt>
                <c:pt idx="18605" formatCode="General">
                  <c:v>7.7293888683711296E-3</c:v>
                </c:pt>
                <c:pt idx="18606" formatCode="General">
                  <c:v>8.9236851455053706E-3</c:v>
                </c:pt>
                <c:pt idx="18607" formatCode="General">
                  <c:v>8.5366263205678399E-3</c:v>
                </c:pt>
                <c:pt idx="18608" formatCode="General">
                  <c:v>7.9244089123536293E-3</c:v>
                </c:pt>
                <c:pt idx="18609" formatCode="General">
                  <c:v>7.1885684686345498E-3</c:v>
                </c:pt>
                <c:pt idx="18610" formatCode="General">
                  <c:v>6.05620512603121E-3</c:v>
                </c:pt>
                <c:pt idx="18611" formatCode="General">
                  <c:v>5.9012386171756097E-3</c:v>
                </c:pt>
                <c:pt idx="18612" formatCode="General">
                  <c:v>7.3704199487648597E-3</c:v>
                </c:pt>
                <c:pt idx="18613" formatCode="General">
                  <c:v>1.00322717667473E-2</c:v>
                </c:pt>
                <c:pt idx="18614" formatCode="General">
                  <c:v>1.4050141835084899E-2</c:v>
                </c:pt>
                <c:pt idx="18615" formatCode="General">
                  <c:v>1.8935906821076501E-2</c:v>
                </c:pt>
                <c:pt idx="18616" formatCode="General">
                  <c:v>2.3277754537492201E-2</c:v>
                </c:pt>
                <c:pt idx="18617" formatCode="General">
                  <c:v>2.6214114857485999E-2</c:v>
                </c:pt>
                <c:pt idx="18618" formatCode="General">
                  <c:v>2.70851655753441E-2</c:v>
                </c:pt>
                <c:pt idx="18619" formatCode="General">
                  <c:v>2.6508271468567698E-2</c:v>
                </c:pt>
                <c:pt idx="18620" formatCode="General">
                  <c:v>2.5485163444371298E-2</c:v>
                </c:pt>
                <c:pt idx="18621" formatCode="General">
                  <c:v>2.39866256002868E-2</c:v>
                </c:pt>
                <c:pt idx="18622" formatCode="General">
                  <c:v>2.2296317343604401E-2</c:v>
                </c:pt>
                <c:pt idx="18623" formatCode="General">
                  <c:v>2.0311105543710802E-2</c:v>
                </c:pt>
                <c:pt idx="18624" formatCode="General">
                  <c:v>1.7685052077320799E-2</c:v>
                </c:pt>
                <c:pt idx="18625" formatCode="General">
                  <c:v>1.49285189749735E-2</c:v>
                </c:pt>
                <c:pt idx="18626" formatCode="General">
                  <c:v>1.3069142931786499E-2</c:v>
                </c:pt>
                <c:pt idx="18627" formatCode="General">
                  <c:v>1.2190564618516401E-2</c:v>
                </c:pt>
                <c:pt idx="18628" formatCode="General">
                  <c:v>1.21799565324255E-2</c:v>
                </c:pt>
                <c:pt idx="18629" formatCode="General">
                  <c:v>1.3378241045092099E-2</c:v>
                </c:pt>
                <c:pt idx="18630" formatCode="General">
                  <c:v>1.6154504601359702E-2</c:v>
                </c:pt>
                <c:pt idx="18631" formatCode="General">
                  <c:v>2.0567406457182E-2</c:v>
                </c:pt>
                <c:pt idx="18632" formatCode="General">
                  <c:v>2.59065026714561E-2</c:v>
                </c:pt>
                <c:pt idx="18633" formatCode="General">
                  <c:v>3.11742162960898E-2</c:v>
                </c:pt>
                <c:pt idx="18634" formatCode="General">
                  <c:v>3.5117923474207099E-2</c:v>
                </c:pt>
                <c:pt idx="18635" formatCode="General">
                  <c:v>3.6594351988122498E-2</c:v>
                </c:pt>
                <c:pt idx="18636" formatCode="General">
                  <c:v>3.6335265316855499E-2</c:v>
                </c:pt>
                <c:pt idx="18637" formatCode="General">
                  <c:v>3.5218610790740797E-2</c:v>
                </c:pt>
                <c:pt idx="18638" formatCode="General">
                  <c:v>3.2737870987015902E-2</c:v>
                </c:pt>
                <c:pt idx="18639" formatCode="General">
                  <c:v>2.8281920463385402E-2</c:v>
                </c:pt>
                <c:pt idx="18640" formatCode="General">
                  <c:v>2.2259948016010299E-2</c:v>
                </c:pt>
                <c:pt idx="18641" formatCode="General">
                  <c:v>1.6200647480357301E-2</c:v>
                </c:pt>
                <c:pt idx="18642" formatCode="General">
                  <c:v>9.6265826044070208E-3</c:v>
                </c:pt>
                <c:pt idx="18643" formatCode="General">
                  <c:v>2.2368415585784498E-3</c:v>
                </c:pt>
                <c:pt idx="18644" formatCode="General">
                  <c:v>-5.4495499810164301E-3</c:v>
                </c:pt>
                <c:pt idx="18645" formatCode="General">
                  <c:v>-1.37925642511627E-2</c:v>
                </c:pt>
                <c:pt idx="18646" formatCode="General">
                  <c:v>-2.2409689666968002E-2</c:v>
                </c:pt>
                <c:pt idx="18647" formatCode="General">
                  <c:v>-2.9596626032860601E-2</c:v>
                </c:pt>
                <c:pt idx="18648" formatCode="General">
                  <c:v>-3.3948291508092303E-2</c:v>
                </c:pt>
                <c:pt idx="18649" formatCode="General">
                  <c:v>-3.4942252129437898E-2</c:v>
                </c:pt>
                <c:pt idx="18650" formatCode="General">
                  <c:v>-3.2576619982680702E-2</c:v>
                </c:pt>
                <c:pt idx="18651" formatCode="General">
                  <c:v>-2.8044774480441601E-2</c:v>
                </c:pt>
                <c:pt idx="18652" formatCode="General">
                  <c:v>-2.1543017916543099E-2</c:v>
                </c:pt>
                <c:pt idx="18653" formatCode="General">
                  <c:v>-1.2913240717933899E-2</c:v>
                </c:pt>
                <c:pt idx="18654" formatCode="General">
                  <c:v>-3.1637184406514201E-3</c:v>
                </c:pt>
                <c:pt idx="18655" formatCode="General">
                  <c:v>6.6725255903878501E-3</c:v>
                </c:pt>
                <c:pt idx="18656" formatCode="General">
                  <c:v>1.63515812947812E-2</c:v>
                </c:pt>
                <c:pt idx="18657" formatCode="General">
                  <c:v>2.62306317926163E-2</c:v>
                </c:pt>
                <c:pt idx="18658" formatCode="General">
                  <c:v>3.6637154017722898E-2</c:v>
                </c:pt>
                <c:pt idx="18659" formatCode="General">
                  <c:v>4.7483174658177002E-2</c:v>
                </c:pt>
                <c:pt idx="18660" formatCode="General">
                  <c:v>5.8198284270486803E-2</c:v>
                </c:pt>
                <c:pt idx="18661" formatCode="General">
                  <c:v>6.7785678327519694E-2</c:v>
                </c:pt>
                <c:pt idx="18662" formatCode="General">
                  <c:v>7.6084734167876603E-2</c:v>
                </c:pt>
                <c:pt idx="18663" formatCode="General">
                  <c:v>8.3338734195856107E-2</c:v>
                </c:pt>
                <c:pt idx="18664" formatCode="General">
                  <c:v>8.7933565090873703E-2</c:v>
                </c:pt>
                <c:pt idx="18665" formatCode="General">
                  <c:v>8.9468222032988307E-2</c:v>
                </c:pt>
                <c:pt idx="18666" formatCode="General">
                  <c:v>8.8825651356383803E-2</c:v>
                </c:pt>
                <c:pt idx="18667" formatCode="General">
                  <c:v>8.6399270092184094E-2</c:v>
                </c:pt>
                <c:pt idx="18668" formatCode="General">
                  <c:v>8.2587310676400905E-2</c:v>
                </c:pt>
                <c:pt idx="18669" formatCode="General">
                  <c:v>7.7248739537470704E-2</c:v>
                </c:pt>
                <c:pt idx="18670" formatCode="General">
                  <c:v>7.0524807399762995E-2</c:v>
                </c:pt>
                <c:pt idx="18671" formatCode="General">
                  <c:v>6.3015786387769293E-2</c:v>
                </c:pt>
                <c:pt idx="18672" formatCode="General">
                  <c:v>5.4777563300441201E-2</c:v>
                </c:pt>
                <c:pt idx="18673" formatCode="General">
                  <c:v>4.6230443673490301E-2</c:v>
                </c:pt>
                <c:pt idx="18674" formatCode="General">
                  <c:v>3.75561790716692E-2</c:v>
                </c:pt>
                <c:pt idx="18675" formatCode="General">
                  <c:v>2.80104562560516E-2</c:v>
                </c:pt>
                <c:pt idx="18676" formatCode="General">
                  <c:v>1.6660667664013099E-2</c:v>
                </c:pt>
                <c:pt idx="18677" formatCode="General">
                  <c:v>4.0929592457719802E-3</c:v>
                </c:pt>
                <c:pt idx="18678" formatCode="General">
                  <c:v>-8.1677840865548006E-3</c:v>
                </c:pt>
                <c:pt idx="18679" formatCode="General">
                  <c:v>-2.063956554861E-2</c:v>
                </c:pt>
                <c:pt idx="18680" formatCode="General">
                  <c:v>-3.3874628029289103E-2</c:v>
                </c:pt>
                <c:pt idx="18681" formatCode="General">
                  <c:v>-4.7072164023365302E-2</c:v>
                </c:pt>
                <c:pt idx="18682" formatCode="General">
                  <c:v>-5.9180856060827097E-2</c:v>
                </c:pt>
                <c:pt idx="18683" formatCode="General">
                  <c:v>-6.9803266815542997E-2</c:v>
                </c:pt>
                <c:pt idx="18684" formatCode="General">
                  <c:v>-7.8491448984318396E-2</c:v>
                </c:pt>
                <c:pt idx="18685" formatCode="General">
                  <c:v>-8.4934416004391805E-2</c:v>
                </c:pt>
                <c:pt idx="18686" formatCode="General">
                  <c:v>-8.9335310573289403E-2</c:v>
                </c:pt>
                <c:pt idx="18687" formatCode="General">
                  <c:v>-9.2592888126957706E-2</c:v>
                </c:pt>
                <c:pt idx="18688" formatCode="General">
                  <c:v>-9.4814515321084897E-2</c:v>
                </c:pt>
                <c:pt idx="18689" formatCode="General">
                  <c:v>-9.4807034160767398E-2</c:v>
                </c:pt>
                <c:pt idx="18690" formatCode="General">
                  <c:v>-9.2353085259861606E-2</c:v>
                </c:pt>
                <c:pt idx="18691" formatCode="General">
                  <c:v>-8.7858107166254695E-2</c:v>
                </c:pt>
                <c:pt idx="18692" formatCode="General">
                  <c:v>-8.1598571072739004E-2</c:v>
                </c:pt>
                <c:pt idx="18693" formatCode="General">
                  <c:v>-7.3533298565832406E-2</c:v>
                </c:pt>
                <c:pt idx="18694" formatCode="General">
                  <c:v>-6.3759036879388303E-2</c:v>
                </c:pt>
                <c:pt idx="18695" formatCode="General">
                  <c:v>-5.2710848352923598E-2</c:v>
                </c:pt>
                <c:pt idx="18696" formatCode="General">
                  <c:v>-4.0776569394642102E-2</c:v>
                </c:pt>
                <c:pt idx="18697" formatCode="General">
                  <c:v>-2.84535541727878E-2</c:v>
                </c:pt>
                <c:pt idx="18698" formatCode="General">
                  <c:v>-1.6860215997475801E-2</c:v>
                </c:pt>
                <c:pt idx="18699" formatCode="General">
                  <c:v>-6.2242662786668899E-3</c:v>
                </c:pt>
                <c:pt idx="18700" formatCode="General">
                  <c:v>3.8304579536731398E-3</c:v>
                </c:pt>
                <c:pt idx="18701" formatCode="General">
                  <c:v>1.28990511961793E-2</c:v>
                </c:pt>
                <c:pt idx="18702" formatCode="General">
                  <c:v>1.9488769029323099E-2</c:v>
                </c:pt>
                <c:pt idx="18703" formatCode="General">
                  <c:v>2.15000935205421E-2</c:v>
                </c:pt>
                <c:pt idx="18704" formatCode="General">
                  <c:v>1.8588862053386401E-2</c:v>
                </c:pt>
                <c:pt idx="18705" formatCode="General">
                  <c:v>1.16269958315847E-2</c:v>
                </c:pt>
                <c:pt idx="18706" formatCode="General">
                  <c:v>1.5385411317680199E-3</c:v>
                </c:pt>
                <c:pt idx="18707" formatCode="General">
                  <c:v>-9.7827057874712402E-3</c:v>
                </c:pt>
                <c:pt idx="18708" formatCode="General">
                  <c:v>-2.0898521507225699E-2</c:v>
                </c:pt>
                <c:pt idx="18709" formatCode="General">
                  <c:v>-3.1323255561472398E-2</c:v>
                </c:pt>
                <c:pt idx="18710" formatCode="General">
                  <c:v>-4.0903619317377099E-2</c:v>
                </c:pt>
                <c:pt idx="18711" formatCode="General">
                  <c:v>-4.9362726495183702E-2</c:v>
                </c:pt>
                <c:pt idx="18712" formatCode="General">
                  <c:v>-5.5553956350212298E-2</c:v>
                </c:pt>
                <c:pt idx="18713" formatCode="General">
                  <c:v>-5.9280095726102502E-2</c:v>
                </c:pt>
                <c:pt idx="18714" formatCode="General">
                  <c:v>-6.1488868352658099E-2</c:v>
                </c:pt>
                <c:pt idx="18715" formatCode="General">
                  <c:v>-6.1485794296198902E-2</c:v>
                </c:pt>
                <c:pt idx="18716" formatCode="General">
                  <c:v>-5.9182732247207999E-2</c:v>
                </c:pt>
                <c:pt idx="18717" formatCode="General">
                  <c:v>-5.52382383841633E-2</c:v>
                </c:pt>
                <c:pt idx="18718" formatCode="General">
                  <c:v>-4.96971136295115E-2</c:v>
                </c:pt>
                <c:pt idx="18719" formatCode="General">
                  <c:v>-4.3342663897613799E-2</c:v>
                </c:pt>
                <c:pt idx="18720" formatCode="General">
                  <c:v>-3.70260557315771E-2</c:v>
                </c:pt>
                <c:pt idx="18721" formatCode="General">
                  <c:v>-3.0818670031493099E-2</c:v>
                </c:pt>
                <c:pt idx="18722" formatCode="General">
                  <c:v>-2.4260105371086201E-2</c:v>
                </c:pt>
                <c:pt idx="18723" formatCode="General">
                  <c:v>-1.72241108453145E-2</c:v>
                </c:pt>
                <c:pt idx="18724" formatCode="General">
                  <c:v>-1.0008581726414899E-2</c:v>
                </c:pt>
                <c:pt idx="18725" formatCode="General">
                  <c:v>-2.42315823422191E-3</c:v>
                </c:pt>
                <c:pt idx="18726" formatCode="General">
                  <c:v>5.9853107781406602E-3</c:v>
                </c:pt>
                <c:pt idx="18727" formatCode="General">
                  <c:v>1.4954707657340799E-2</c:v>
                </c:pt>
                <c:pt idx="18728" formatCode="General">
                  <c:v>2.37047556964506E-2</c:v>
                </c:pt>
                <c:pt idx="18729" formatCode="General">
                  <c:v>3.2007367699806402E-2</c:v>
                </c:pt>
                <c:pt idx="18730" formatCode="General">
                  <c:v>3.9241639292640101E-2</c:v>
                </c:pt>
                <c:pt idx="18731" formatCode="General">
                  <c:v>4.5174109162080603E-2</c:v>
                </c:pt>
                <c:pt idx="18732" formatCode="General">
                  <c:v>5.0118614462946499E-2</c:v>
                </c:pt>
                <c:pt idx="18733" formatCode="General">
                  <c:v>5.3063637332439503E-2</c:v>
                </c:pt>
                <c:pt idx="18734" formatCode="General">
                  <c:v>5.33633390774719E-2</c:v>
                </c:pt>
                <c:pt idx="18735" formatCode="General">
                  <c:v>5.1469228426397798E-2</c:v>
                </c:pt>
                <c:pt idx="18736" formatCode="General">
                  <c:v>4.8395432247078901E-2</c:v>
                </c:pt>
                <c:pt idx="18737" formatCode="General">
                  <c:v>4.5385093593928401E-2</c:v>
                </c:pt>
                <c:pt idx="18738" formatCode="General">
                  <c:v>4.2765957341929103E-2</c:v>
                </c:pt>
                <c:pt idx="18739" formatCode="General">
                  <c:v>3.9169018867921603E-2</c:v>
                </c:pt>
                <c:pt idx="18740" formatCode="General">
                  <c:v>3.40851827769965E-2</c:v>
                </c:pt>
                <c:pt idx="18741" formatCode="General">
                  <c:v>2.87037309731491E-2</c:v>
                </c:pt>
                <c:pt idx="18742" formatCode="General">
                  <c:v>2.4287051817924E-2</c:v>
                </c:pt>
                <c:pt idx="18743" formatCode="General">
                  <c:v>2.1848788956598E-2</c:v>
                </c:pt>
                <c:pt idx="18744" formatCode="General">
                  <c:v>2.16692792764899E-2</c:v>
                </c:pt>
                <c:pt idx="18745" formatCode="General">
                  <c:v>2.28727251460739E-2</c:v>
                </c:pt>
                <c:pt idx="18746" formatCode="General">
                  <c:v>2.4291697927268499E-2</c:v>
                </c:pt>
                <c:pt idx="18747" formatCode="General">
                  <c:v>2.55982757023911E-2</c:v>
                </c:pt>
                <c:pt idx="18748" formatCode="General">
                  <c:v>2.7236484075698598E-2</c:v>
                </c:pt>
                <c:pt idx="18749" formatCode="General">
                  <c:v>2.9468925998380201E-2</c:v>
                </c:pt>
                <c:pt idx="18750" formatCode="General">
                  <c:v>3.1288791252154398E-2</c:v>
                </c:pt>
                <c:pt idx="18751" formatCode="General">
                  <c:v>3.18132709201056E-2</c:v>
                </c:pt>
                <c:pt idx="18752" formatCode="General">
                  <c:v>3.1020010025017999E-2</c:v>
                </c:pt>
                <c:pt idx="18753" formatCode="General">
                  <c:v>2.8292492687716501E-2</c:v>
                </c:pt>
                <c:pt idx="18754" formatCode="General">
                  <c:v>2.3307465048744799E-2</c:v>
                </c:pt>
                <c:pt idx="18755" formatCode="General">
                  <c:v>1.7018746084955599E-2</c:v>
                </c:pt>
                <c:pt idx="18756" formatCode="General">
                  <c:v>9.7004887230246195E-3</c:v>
                </c:pt>
                <c:pt idx="18757" formatCode="General">
                  <c:v>3.7308460924222197E-4</c:v>
                </c:pt>
                <c:pt idx="18758" formatCode="General">
                  <c:v>-1.0621003842236699E-2</c:v>
                </c:pt>
                <c:pt idx="18759" formatCode="General">
                  <c:v>-2.2720005337866299E-2</c:v>
                </c:pt>
                <c:pt idx="18760" formatCode="General">
                  <c:v>-3.5535341044837999E-2</c:v>
                </c:pt>
                <c:pt idx="18761" formatCode="General">
                  <c:v>-4.8221764900773602E-2</c:v>
                </c:pt>
                <c:pt idx="18762" formatCode="General">
                  <c:v>-5.9090133295579703E-2</c:v>
                </c:pt>
                <c:pt idx="18763" formatCode="General">
                  <c:v>-6.7033601784432406E-2</c:v>
                </c:pt>
                <c:pt idx="18764" formatCode="General">
                  <c:v>-7.2490643541457497E-2</c:v>
                </c:pt>
                <c:pt idx="18765" formatCode="General">
                  <c:v>-7.5652946933216905E-2</c:v>
                </c:pt>
                <c:pt idx="18766" formatCode="General">
                  <c:v>-7.6380403441718897E-2</c:v>
                </c:pt>
                <c:pt idx="18767" formatCode="General">
                  <c:v>-7.5348146436741995E-2</c:v>
                </c:pt>
                <c:pt idx="18768" formatCode="General">
                  <c:v>-7.2507306235935404E-2</c:v>
                </c:pt>
                <c:pt idx="18769" formatCode="General">
                  <c:v>-6.7346948660882394E-2</c:v>
                </c:pt>
                <c:pt idx="18770" formatCode="General">
                  <c:v>-6.0629730291213997E-2</c:v>
                </c:pt>
                <c:pt idx="18771" formatCode="General">
                  <c:v>-5.3017058290073603E-2</c:v>
                </c:pt>
                <c:pt idx="18772" formatCode="General">
                  <c:v>-4.4413043487510899E-2</c:v>
                </c:pt>
                <c:pt idx="18773" formatCode="General">
                  <c:v>-3.4804262942582202E-2</c:v>
                </c:pt>
                <c:pt idx="18774" formatCode="General">
                  <c:v>-2.5015517064847202E-2</c:v>
                </c:pt>
                <c:pt idx="18775" formatCode="General">
                  <c:v>-1.5980569961829599E-2</c:v>
                </c:pt>
                <c:pt idx="18776" formatCode="General">
                  <c:v>-7.3528796021269903E-3</c:v>
                </c:pt>
                <c:pt idx="18777" formatCode="General">
                  <c:v>1.5028120507927199E-3</c:v>
                </c:pt>
                <c:pt idx="18778" formatCode="General">
                  <c:v>9.1346317209933196E-3</c:v>
                </c:pt>
                <c:pt idx="18779" formatCode="General">
                  <c:v>1.42249529724628E-2</c:v>
                </c:pt>
                <c:pt idx="18780" formatCode="General">
                  <c:v>1.7270555800660201E-2</c:v>
                </c:pt>
                <c:pt idx="18781" formatCode="General">
                  <c:v>1.9046665416629999E-2</c:v>
                </c:pt>
                <c:pt idx="18782" formatCode="General">
                  <c:v>2.01199857067994E-2</c:v>
                </c:pt>
                <c:pt idx="18783" formatCode="General">
                  <c:v>2.1431881098690399E-2</c:v>
                </c:pt>
                <c:pt idx="18784" formatCode="General">
                  <c:v>2.3570536086488101E-2</c:v>
                </c:pt>
                <c:pt idx="18785" formatCode="General">
                  <c:v>2.61213190409392E-2</c:v>
                </c:pt>
                <c:pt idx="18786" formatCode="General">
                  <c:v>2.8194245959759601E-2</c:v>
                </c:pt>
                <c:pt idx="18787" formatCode="General">
                  <c:v>2.9731820540671101E-2</c:v>
                </c:pt>
                <c:pt idx="18788" formatCode="General">
                  <c:v>3.1402093186433201E-2</c:v>
                </c:pt>
                <c:pt idx="18789" formatCode="General">
                  <c:v>3.3064748974376397E-2</c:v>
                </c:pt>
                <c:pt idx="18790" formatCode="General">
                  <c:v>3.4621275869147698E-2</c:v>
                </c:pt>
                <c:pt idx="18791" formatCode="General">
                  <c:v>3.6279962553110397E-2</c:v>
                </c:pt>
                <c:pt idx="18792" formatCode="General">
                  <c:v>3.7498065702653502E-2</c:v>
                </c:pt>
                <c:pt idx="18793" formatCode="General">
                  <c:v>3.8347835772702003E-2</c:v>
                </c:pt>
                <c:pt idx="18794" formatCode="General">
                  <c:v>3.89600924758957E-2</c:v>
                </c:pt>
                <c:pt idx="18795" formatCode="General">
                  <c:v>3.83397178085539E-2</c:v>
                </c:pt>
                <c:pt idx="18796" formatCode="General">
                  <c:v>3.6060136686719799E-2</c:v>
                </c:pt>
                <c:pt idx="18797" formatCode="General">
                  <c:v>3.2927942907107197E-2</c:v>
                </c:pt>
                <c:pt idx="18798" formatCode="General">
                  <c:v>2.9201561169939501E-2</c:v>
                </c:pt>
                <c:pt idx="18799" formatCode="General">
                  <c:v>2.4542267296918399E-2</c:v>
                </c:pt>
                <c:pt idx="18800" formatCode="General">
                  <c:v>1.8819525693138401E-2</c:v>
                </c:pt>
                <c:pt idx="18801" formatCode="General">
                  <c:v>1.3112467994089799E-2</c:v>
                </c:pt>
                <c:pt idx="18802" formatCode="General">
                  <c:v>8.9962219277297095E-3</c:v>
                </c:pt>
                <c:pt idx="18803" formatCode="General">
                  <c:v>6.9252401282962001E-3</c:v>
                </c:pt>
                <c:pt idx="18804" formatCode="General">
                  <c:v>6.0737094030006902E-3</c:v>
                </c:pt>
                <c:pt idx="18805" formatCode="General">
                  <c:v>5.9274616031124603E-3</c:v>
                </c:pt>
                <c:pt idx="18806" formatCode="General">
                  <c:v>7.0656359051746399E-3</c:v>
                </c:pt>
                <c:pt idx="18807" formatCode="General">
                  <c:v>9.9774238916611607E-3</c:v>
                </c:pt>
                <c:pt idx="18808" formatCode="General">
                  <c:v>1.41862193535155E-2</c:v>
                </c:pt>
                <c:pt idx="18809" formatCode="General">
                  <c:v>1.8978061780873402E-2</c:v>
                </c:pt>
                <c:pt idx="18810" formatCode="General">
                  <c:v>2.4818326412518799E-2</c:v>
                </c:pt>
                <c:pt idx="18811" formatCode="General">
                  <c:v>3.2147381497413301E-2</c:v>
                </c:pt>
                <c:pt idx="18812" formatCode="General">
                  <c:v>3.9891021773221097E-2</c:v>
                </c:pt>
                <c:pt idx="18813" formatCode="General">
                  <c:v>4.6747472428437901E-2</c:v>
                </c:pt>
                <c:pt idx="18814" formatCode="General">
                  <c:v>5.3005244230857701E-2</c:v>
                </c:pt>
                <c:pt idx="18815" formatCode="General">
                  <c:v>5.89309461565522E-2</c:v>
                </c:pt>
                <c:pt idx="18816" formatCode="General">
                  <c:v>6.4551652951933394E-2</c:v>
                </c:pt>
                <c:pt idx="18817" formatCode="General">
                  <c:v>6.9718922717631193E-2</c:v>
                </c:pt>
                <c:pt idx="18818" formatCode="General">
                  <c:v>7.4521634424247904E-2</c:v>
                </c:pt>
                <c:pt idx="18819" formatCode="General">
                  <c:v>7.9164071694890994E-2</c:v>
                </c:pt>
                <c:pt idx="18820" formatCode="General">
                  <c:v>8.3211035131187494E-2</c:v>
                </c:pt>
                <c:pt idx="18821" formatCode="General">
                  <c:v>8.4965836391407701E-2</c:v>
                </c:pt>
                <c:pt idx="18822" formatCode="General">
                  <c:v>8.3134157964053906E-2</c:v>
                </c:pt>
                <c:pt idx="18823" formatCode="General">
                  <c:v>7.7863729649589403E-2</c:v>
                </c:pt>
                <c:pt idx="18824" formatCode="General">
                  <c:v>6.9506181239867307E-2</c:v>
                </c:pt>
                <c:pt idx="18825" formatCode="General">
                  <c:v>5.8536420811057102E-2</c:v>
                </c:pt>
                <c:pt idx="18826" formatCode="General">
                  <c:v>4.57759489334955E-2</c:v>
                </c:pt>
                <c:pt idx="18827" formatCode="General">
                  <c:v>3.2405517408684498E-2</c:v>
                </c:pt>
                <c:pt idx="18828" formatCode="General">
                  <c:v>1.90119057905507E-2</c:v>
                </c:pt>
                <c:pt idx="18829" formatCode="General">
                  <c:v>6.0796916407529801E-3</c:v>
                </c:pt>
                <c:pt idx="18830" formatCode="General">
                  <c:v>-5.9605277134528803E-3</c:v>
                </c:pt>
                <c:pt idx="18831" formatCode="General">
                  <c:v>-1.6498860495805401E-2</c:v>
                </c:pt>
                <c:pt idx="18832" formatCode="General">
                  <c:v>-2.5201124288264699E-2</c:v>
                </c:pt>
                <c:pt idx="18833" formatCode="General">
                  <c:v>-3.16644406603349E-2</c:v>
                </c:pt>
                <c:pt idx="18834" formatCode="General">
                  <c:v>-3.49763579135009E-2</c:v>
                </c:pt>
                <c:pt idx="18835" formatCode="General">
                  <c:v>-3.5161412058205901E-2</c:v>
                </c:pt>
                <c:pt idx="18836" formatCode="General">
                  <c:v>-3.2435141351353898E-2</c:v>
                </c:pt>
                <c:pt idx="18837" formatCode="General">
                  <c:v>-2.7213262974733501E-2</c:v>
                </c:pt>
                <c:pt idx="18838" formatCode="General">
                  <c:v>-2.11472251731019E-2</c:v>
                </c:pt>
                <c:pt idx="18839" formatCode="General">
                  <c:v>-1.5196240621986899E-2</c:v>
                </c:pt>
                <c:pt idx="18840" formatCode="General">
                  <c:v>-8.9707208824396905E-3</c:v>
                </c:pt>
                <c:pt idx="18841" formatCode="General">
                  <c:v>-2.84416449282352E-3</c:v>
                </c:pt>
                <c:pt idx="18842" formatCode="General">
                  <c:v>2.3418738669510998E-3</c:v>
                </c:pt>
                <c:pt idx="18843" formatCode="General">
                  <c:v>5.9867239141303298E-3</c:v>
                </c:pt>
                <c:pt idx="18844" formatCode="General">
                  <c:v>6.9791741893262503E-3</c:v>
                </c:pt>
                <c:pt idx="18845" formatCode="General">
                  <c:v>5.5197218368221298E-3</c:v>
                </c:pt>
                <c:pt idx="18846" formatCode="General">
                  <c:v>2.9015553135546702E-3</c:v>
                </c:pt>
                <c:pt idx="18847" formatCode="General">
                  <c:v>-7.9565175943454897E-4</c:v>
                </c:pt>
                <c:pt idx="18848" formatCode="General">
                  <c:v>-5.3870946714362003E-3</c:v>
                </c:pt>
                <c:pt idx="18849" formatCode="General">
                  <c:v>-9.5897411610124696E-3</c:v>
                </c:pt>
                <c:pt idx="18850" formatCode="General">
                  <c:v>-1.2736947752838601E-2</c:v>
                </c:pt>
                <c:pt idx="18851" formatCode="General">
                  <c:v>-1.49491200757269E-2</c:v>
                </c:pt>
                <c:pt idx="18852" formatCode="General">
                  <c:v>-1.7210822001787401E-2</c:v>
                </c:pt>
                <c:pt idx="18853" formatCode="General">
                  <c:v>-2.0504700273789801E-2</c:v>
                </c:pt>
                <c:pt idx="18854" formatCode="General">
                  <c:v>-2.4375283390173402E-2</c:v>
                </c:pt>
                <c:pt idx="18855" formatCode="General">
                  <c:v>-2.83669196872176E-2</c:v>
                </c:pt>
                <c:pt idx="18856" formatCode="General">
                  <c:v>-3.2067694643250502E-2</c:v>
                </c:pt>
                <c:pt idx="18857" formatCode="General">
                  <c:v>-3.5506753156762702E-2</c:v>
                </c:pt>
                <c:pt idx="18858" formatCode="General">
                  <c:v>-3.9266304910214503E-2</c:v>
                </c:pt>
                <c:pt idx="18859" formatCode="General">
                  <c:v>-4.3194731969608297E-2</c:v>
                </c:pt>
                <c:pt idx="18860" formatCode="General">
                  <c:v>-4.64035698935404E-2</c:v>
                </c:pt>
                <c:pt idx="18861" formatCode="General">
                  <c:v>-4.8707817198342503E-2</c:v>
                </c:pt>
                <c:pt idx="18862" formatCode="General">
                  <c:v>-4.9914652158712797E-2</c:v>
                </c:pt>
                <c:pt idx="18863" formatCode="General">
                  <c:v>-5.0423551223309999E-2</c:v>
                </c:pt>
                <c:pt idx="18864" formatCode="General">
                  <c:v>-5.0710012328785102E-2</c:v>
                </c:pt>
                <c:pt idx="18865" formatCode="General">
                  <c:v>-5.0298820165478798E-2</c:v>
                </c:pt>
                <c:pt idx="18866" formatCode="General">
                  <c:v>-4.9854150088742298E-2</c:v>
                </c:pt>
                <c:pt idx="18867" formatCode="General">
                  <c:v>-4.9541903827844097E-2</c:v>
                </c:pt>
                <c:pt idx="18868" formatCode="General">
                  <c:v>-4.9262170861360997E-2</c:v>
                </c:pt>
                <c:pt idx="18869" formatCode="General">
                  <c:v>-4.9752310946454201E-2</c:v>
                </c:pt>
                <c:pt idx="18870" formatCode="General">
                  <c:v>-5.10775916634819E-2</c:v>
                </c:pt>
                <c:pt idx="18871" formatCode="General">
                  <c:v>-5.3093571404661602E-2</c:v>
                </c:pt>
                <c:pt idx="18872" formatCode="General">
                  <c:v>-5.5336450768633097E-2</c:v>
                </c:pt>
                <c:pt idx="18873" formatCode="General">
                  <c:v>-5.7383902606053E-2</c:v>
                </c:pt>
                <c:pt idx="18874" formatCode="General">
                  <c:v>-5.8956358832184301E-2</c:v>
                </c:pt>
                <c:pt idx="18875" formatCode="General">
                  <c:v>-5.9946666661494799E-2</c:v>
                </c:pt>
                <c:pt idx="18876" formatCode="General">
                  <c:v>-6.1444397014541199E-2</c:v>
                </c:pt>
                <c:pt idx="18877" formatCode="General">
                  <c:v>-6.3957034677941199E-2</c:v>
                </c:pt>
                <c:pt idx="18878" formatCode="General">
                  <c:v>-6.6205764957732699E-2</c:v>
                </c:pt>
                <c:pt idx="18879" formatCode="General">
                  <c:v>-6.7755331212775702E-2</c:v>
                </c:pt>
                <c:pt idx="18880" formatCode="General">
                  <c:v>-6.9314632046080002E-2</c:v>
                </c:pt>
                <c:pt idx="18881" formatCode="General">
                  <c:v>-7.0836885311991199E-2</c:v>
                </c:pt>
                <c:pt idx="18882" formatCode="General">
                  <c:v>-7.1623932333447604E-2</c:v>
                </c:pt>
                <c:pt idx="18883" formatCode="General">
                  <c:v>-7.1505039876873996E-2</c:v>
                </c:pt>
                <c:pt idx="18884" formatCode="General">
                  <c:v>-7.0877692699590503E-2</c:v>
                </c:pt>
                <c:pt idx="18885" formatCode="General">
                  <c:v>-7.0054288259280603E-2</c:v>
                </c:pt>
                <c:pt idx="18886" formatCode="General">
                  <c:v>-6.9728605270912597E-2</c:v>
                </c:pt>
                <c:pt idx="18887" formatCode="General">
                  <c:v>-6.9747935618775805E-2</c:v>
                </c:pt>
                <c:pt idx="18888" formatCode="General">
                  <c:v>-6.9309119327228302E-2</c:v>
                </c:pt>
                <c:pt idx="18889" formatCode="General">
                  <c:v>-6.7866432987904499E-2</c:v>
                </c:pt>
                <c:pt idx="18890" formatCode="General">
                  <c:v>-6.4638270547919902E-2</c:v>
                </c:pt>
                <c:pt idx="18891" formatCode="General">
                  <c:v>-5.9476027589867198E-2</c:v>
                </c:pt>
                <c:pt idx="18892" formatCode="General">
                  <c:v>-5.2974449278537401E-2</c:v>
                </c:pt>
                <c:pt idx="18893" formatCode="General">
                  <c:v>-4.5650530216539802E-2</c:v>
                </c:pt>
                <c:pt idx="18894" formatCode="General">
                  <c:v>-3.8069754520405397E-2</c:v>
                </c:pt>
                <c:pt idx="18895" formatCode="General">
                  <c:v>-3.1460053668490202E-2</c:v>
                </c:pt>
                <c:pt idx="18896" formatCode="General">
                  <c:v>-2.7125486991165199E-2</c:v>
                </c:pt>
                <c:pt idx="18897" formatCode="General">
                  <c:v>-2.4610497100047E-2</c:v>
                </c:pt>
                <c:pt idx="18898" formatCode="General">
                  <c:v>-2.2246150741023402E-2</c:v>
                </c:pt>
                <c:pt idx="18899" formatCode="General">
                  <c:v>-1.9806362963112601E-2</c:v>
                </c:pt>
                <c:pt idx="18900" formatCode="General">
                  <c:v>-1.8412517562059898E-2</c:v>
                </c:pt>
                <c:pt idx="18901" formatCode="General">
                  <c:v>-1.7878725547762299E-2</c:v>
                </c:pt>
                <c:pt idx="18902" formatCode="General">
                  <c:v>-1.7045626321054799E-2</c:v>
                </c:pt>
                <c:pt idx="18903" formatCode="General">
                  <c:v>-1.53577895091542E-2</c:v>
                </c:pt>
                <c:pt idx="18904" formatCode="General">
                  <c:v>-1.27945996054198E-2</c:v>
                </c:pt>
                <c:pt idx="18905" formatCode="General">
                  <c:v>-9.5500165092629093E-3</c:v>
                </c:pt>
                <c:pt idx="18906" formatCode="General">
                  <c:v>-6.5482015232975E-3</c:v>
                </c:pt>
                <c:pt idx="18907" formatCode="General">
                  <c:v>-3.7626980088336002E-3</c:v>
                </c:pt>
                <c:pt idx="18908" formatCode="General">
                  <c:v>8.8997933038565096E-4</c:v>
                </c:pt>
                <c:pt idx="18909" formatCode="General">
                  <c:v>8.1273742171870007E-3</c:v>
                </c:pt>
                <c:pt idx="18910" formatCode="General">
                  <c:v>1.7462046947873001E-2</c:v>
                </c:pt>
                <c:pt idx="18911" formatCode="General">
                  <c:v>2.8651541657085101E-2</c:v>
                </c:pt>
                <c:pt idx="18912" formatCode="General">
                  <c:v>4.06538634262378E-2</c:v>
                </c:pt>
                <c:pt idx="18913" formatCode="General">
                  <c:v>5.2228745930040801E-2</c:v>
                </c:pt>
                <c:pt idx="18914" formatCode="General">
                  <c:v>6.3429328369845203E-2</c:v>
                </c:pt>
                <c:pt idx="18915" formatCode="General">
                  <c:v>7.4669030909900694E-2</c:v>
                </c:pt>
                <c:pt idx="18916" formatCode="General">
                  <c:v>8.5216789641185106E-2</c:v>
                </c:pt>
                <c:pt idx="18917" formatCode="General">
                  <c:v>9.4772240202739999E-2</c:v>
                </c:pt>
                <c:pt idx="18918" formatCode="General">
                  <c:v>0.103032100548807</c:v>
                </c:pt>
                <c:pt idx="18919" formatCode="General">
                  <c:v>0.10875272442994401</c:v>
                </c:pt>
                <c:pt idx="18920" formatCode="General">
                  <c:v>0.111959815531712</c:v>
                </c:pt>
                <c:pt idx="18921" formatCode="General">
                  <c:v>0.113603293670653</c:v>
                </c:pt>
                <c:pt idx="18922" formatCode="General">
                  <c:v>0.11424059675668601</c:v>
                </c:pt>
                <c:pt idx="18923" formatCode="General">
                  <c:v>0.113586935354425</c:v>
                </c:pt>
                <c:pt idx="18924" formatCode="General">
                  <c:v>0.11103005664157201</c:v>
                </c:pt>
                <c:pt idx="18925" formatCode="General">
                  <c:v>0.10715171214291799</c:v>
                </c:pt>
                <c:pt idx="18926" formatCode="General">
                  <c:v>0.103016423362412</c:v>
                </c:pt>
                <c:pt idx="18927" formatCode="General">
                  <c:v>9.9000453389832502E-2</c:v>
                </c:pt>
                <c:pt idx="18928" formatCode="General">
                  <c:v>9.5064833698105797E-2</c:v>
                </c:pt>
                <c:pt idx="18929" formatCode="General">
                  <c:v>9.0411629651352396E-2</c:v>
                </c:pt>
                <c:pt idx="18930" formatCode="General">
                  <c:v>8.5220055539467696E-2</c:v>
                </c:pt>
                <c:pt idx="18931" formatCode="General">
                  <c:v>8.0654880991089695E-2</c:v>
                </c:pt>
                <c:pt idx="18932" formatCode="General">
                  <c:v>7.6770611408517098E-2</c:v>
                </c:pt>
                <c:pt idx="18933" formatCode="General">
                  <c:v>7.2881286624683003E-2</c:v>
                </c:pt>
                <c:pt idx="18934" formatCode="General">
                  <c:v>6.7735914107940401E-2</c:v>
                </c:pt>
                <c:pt idx="18935" formatCode="General">
                  <c:v>6.2074259035605699E-2</c:v>
                </c:pt>
                <c:pt idx="18936" formatCode="General">
                  <c:v>5.7667209016554297E-2</c:v>
                </c:pt>
                <c:pt idx="18937" formatCode="General">
                  <c:v>5.4466684820152302E-2</c:v>
                </c:pt>
                <c:pt idx="18938" formatCode="General">
                  <c:v>5.1863875197439402E-2</c:v>
                </c:pt>
                <c:pt idx="18939" formatCode="General">
                  <c:v>4.9618163905073301E-2</c:v>
                </c:pt>
                <c:pt idx="18940" formatCode="General">
                  <c:v>4.7529400916082501E-2</c:v>
                </c:pt>
                <c:pt idx="18941" formatCode="General">
                  <c:v>4.5296885687147299E-2</c:v>
                </c:pt>
                <c:pt idx="18942" formatCode="General">
                  <c:v>4.24172266693634E-2</c:v>
                </c:pt>
                <c:pt idx="18943" formatCode="General">
                  <c:v>3.84069657407844E-2</c:v>
                </c:pt>
                <c:pt idx="18944" formatCode="General">
                  <c:v>3.2016279543043397E-2</c:v>
                </c:pt>
                <c:pt idx="18945" formatCode="General">
                  <c:v>2.30059218745353E-2</c:v>
                </c:pt>
                <c:pt idx="18946" formatCode="General">
                  <c:v>1.2905178857377899E-2</c:v>
                </c:pt>
                <c:pt idx="18947" formatCode="General">
                  <c:v>2.69427610757292E-3</c:v>
                </c:pt>
                <c:pt idx="18948" formatCode="General">
                  <c:v>-6.9163947451694602E-3</c:v>
                </c:pt>
                <c:pt idx="18949" formatCode="General">
                  <c:v>-1.5353309479754501E-2</c:v>
                </c:pt>
                <c:pt idx="18950" formatCode="General">
                  <c:v>-2.17183220052861E-2</c:v>
                </c:pt>
                <c:pt idx="18951" formatCode="General">
                  <c:v>-2.5168362658313601E-2</c:v>
                </c:pt>
                <c:pt idx="18952" formatCode="General">
                  <c:v>-2.60189759143039E-2</c:v>
                </c:pt>
                <c:pt idx="18953" formatCode="General">
                  <c:v>-2.5409734414524199E-2</c:v>
                </c:pt>
                <c:pt idx="18954" formatCode="General">
                  <c:v>-2.4107479740409901E-2</c:v>
                </c:pt>
                <c:pt idx="18955" formatCode="General">
                  <c:v>-2.2240143086721301E-2</c:v>
                </c:pt>
                <c:pt idx="18956" formatCode="General">
                  <c:v>-2.0266934274143601E-2</c:v>
                </c:pt>
                <c:pt idx="18957" formatCode="General">
                  <c:v>-1.78326539027053E-2</c:v>
                </c:pt>
                <c:pt idx="18958" formatCode="General">
                  <c:v>-1.39943356474164E-2</c:v>
                </c:pt>
                <c:pt idx="18959" formatCode="General">
                  <c:v>-9.0062745350988401E-3</c:v>
                </c:pt>
                <c:pt idx="18960" formatCode="General">
                  <c:v>-3.2776098772691001E-3</c:v>
                </c:pt>
                <c:pt idx="18961" formatCode="General">
                  <c:v>2.5420348153095099E-3</c:v>
                </c:pt>
                <c:pt idx="18962" formatCode="General">
                  <c:v>7.9825304354597896E-3</c:v>
                </c:pt>
                <c:pt idx="18963" formatCode="General">
                  <c:v>1.34711982075404E-2</c:v>
                </c:pt>
                <c:pt idx="18964" formatCode="General">
                  <c:v>1.9112336082626601E-2</c:v>
                </c:pt>
                <c:pt idx="18965" formatCode="General">
                  <c:v>2.5564070712823399E-2</c:v>
                </c:pt>
                <c:pt idx="18966" formatCode="General">
                  <c:v>3.3562163358030403E-2</c:v>
                </c:pt>
                <c:pt idx="18967" formatCode="General">
                  <c:v>4.24618937158854E-2</c:v>
                </c:pt>
                <c:pt idx="18968" formatCode="General">
                  <c:v>5.1354208173168499E-2</c:v>
                </c:pt>
                <c:pt idx="18969" formatCode="General">
                  <c:v>5.88911410074556E-2</c:v>
                </c:pt>
                <c:pt idx="18970" formatCode="General">
                  <c:v>6.4541447390681003E-2</c:v>
                </c:pt>
                <c:pt idx="18971" formatCode="General">
                  <c:v>6.8415368889708103E-2</c:v>
                </c:pt>
                <c:pt idx="18972" formatCode="General">
                  <c:v>7.0007519365146001E-2</c:v>
                </c:pt>
                <c:pt idx="18973" formatCode="General">
                  <c:v>6.8523556306736899E-2</c:v>
                </c:pt>
                <c:pt idx="18974" formatCode="General">
                  <c:v>6.3676076204682103E-2</c:v>
                </c:pt>
                <c:pt idx="18975" formatCode="General">
                  <c:v>5.6315435778755002E-2</c:v>
                </c:pt>
                <c:pt idx="18976" formatCode="General">
                  <c:v>4.6856821731211099E-2</c:v>
                </c:pt>
                <c:pt idx="18977" formatCode="General">
                  <c:v>3.5606603907011897E-2</c:v>
                </c:pt>
                <c:pt idx="18978" formatCode="General">
                  <c:v>2.24919390904877E-2</c:v>
                </c:pt>
                <c:pt idx="18979" formatCode="General">
                  <c:v>7.3751761895600896E-3</c:v>
                </c:pt>
                <c:pt idx="18980" formatCode="General">
                  <c:v>-8.8299795725655904E-3</c:v>
                </c:pt>
                <c:pt idx="18981" formatCode="General">
                  <c:v>-2.5340179367251699E-2</c:v>
                </c:pt>
                <c:pt idx="18982" formatCode="General">
                  <c:v>-4.2074401566560803E-2</c:v>
                </c:pt>
                <c:pt idx="18983" formatCode="General">
                  <c:v>-5.8343945158952901E-2</c:v>
                </c:pt>
                <c:pt idx="18984" formatCode="General">
                  <c:v>-7.3548997959038395E-2</c:v>
                </c:pt>
                <c:pt idx="18985" formatCode="General">
                  <c:v>-8.8859257650132001E-2</c:v>
                </c:pt>
                <c:pt idx="18986" formatCode="General">
                  <c:v>-0.104980536607942</c:v>
                </c:pt>
                <c:pt idx="18987" formatCode="General">
                  <c:v>-0.12071601906500801</c:v>
                </c:pt>
                <c:pt idx="18988" formatCode="General">
                  <c:v>-0.13421290507581199</c:v>
                </c:pt>
                <c:pt idx="18989" formatCode="General">
                  <c:v>-0.14380128538626599</c:v>
                </c:pt>
                <c:pt idx="18990" formatCode="General">
                  <c:v>-0.148620116371698</c:v>
                </c:pt>
                <c:pt idx="18991" formatCode="General">
                  <c:v>-0.14824953853539999</c:v>
                </c:pt>
                <c:pt idx="18992" formatCode="General">
                  <c:v>-0.142874173445528</c:v>
                </c:pt>
                <c:pt idx="18993" formatCode="General">
                  <c:v>-0.133404707476457</c:v>
                </c:pt>
                <c:pt idx="18994" formatCode="General">
                  <c:v>-0.12060600334747699</c:v>
                </c:pt>
                <c:pt idx="18995" formatCode="General">
                  <c:v>-0.105873698638957</c:v>
                </c:pt>
                <c:pt idx="18996" formatCode="General">
                  <c:v>-8.9977306904990895E-2</c:v>
                </c:pt>
                <c:pt idx="18997" formatCode="General">
                  <c:v>-7.3004600775270906E-2</c:v>
                </c:pt>
                <c:pt idx="18998" formatCode="General">
                  <c:v>-5.5387947152652599E-2</c:v>
                </c:pt>
                <c:pt idx="18999" formatCode="General">
                  <c:v>-3.7484011741764502E-2</c:v>
                </c:pt>
                <c:pt idx="19000" formatCode="General">
                  <c:v>-2.0524372810714401E-2</c:v>
                </c:pt>
                <c:pt idx="19001" formatCode="General">
                  <c:v>-5.7905708153761998E-3</c:v>
                </c:pt>
                <c:pt idx="19002" formatCode="General">
                  <c:v>6.1227318081203703E-3</c:v>
                </c:pt>
                <c:pt idx="19003" formatCode="General">
                  <c:v>1.45285188371538E-2</c:v>
                </c:pt>
                <c:pt idx="19004" formatCode="General">
                  <c:v>1.8898827753307201E-2</c:v>
                </c:pt>
                <c:pt idx="19005" formatCode="General">
                  <c:v>2.0067248242927299E-2</c:v>
                </c:pt>
                <c:pt idx="19006" formatCode="General">
                  <c:v>1.90712720348983E-2</c:v>
                </c:pt>
                <c:pt idx="19007" formatCode="General">
                  <c:v>1.5882187048471701E-2</c:v>
                </c:pt>
                <c:pt idx="19008" formatCode="General">
                  <c:v>1.0816508218342799E-2</c:v>
                </c:pt>
                <c:pt idx="19009" formatCode="General">
                  <c:v>4.8364641729144201E-3</c:v>
                </c:pt>
                <c:pt idx="19010" formatCode="General">
                  <c:v>-1.8680602930112699E-3</c:v>
                </c:pt>
                <c:pt idx="19011" formatCode="General">
                  <c:v>-8.07875272944137E-3</c:v>
                </c:pt>
                <c:pt idx="19012" formatCode="General">
                  <c:v>-1.26852974557526E-2</c:v>
                </c:pt>
                <c:pt idx="19013" formatCode="General">
                  <c:v>-1.65882669934522E-2</c:v>
                </c:pt>
                <c:pt idx="19014" formatCode="General">
                  <c:v>-2.05134998707629E-2</c:v>
                </c:pt>
                <c:pt idx="19015" formatCode="General">
                  <c:v>-2.5248637713181799E-2</c:v>
                </c:pt>
                <c:pt idx="19016" formatCode="General">
                  <c:v>-3.1037060494572499E-2</c:v>
                </c:pt>
                <c:pt idx="19017" formatCode="General">
                  <c:v>-3.6987419419864997E-2</c:v>
                </c:pt>
                <c:pt idx="19018" formatCode="General">
                  <c:v>-4.20620435696719E-2</c:v>
                </c:pt>
                <c:pt idx="19019" formatCode="General">
                  <c:v>-4.6062400874911903E-2</c:v>
                </c:pt>
                <c:pt idx="19020" formatCode="General">
                  <c:v>-4.9467018025510998E-2</c:v>
                </c:pt>
                <c:pt idx="19021" formatCode="General">
                  <c:v>-5.1566495518588003E-2</c:v>
                </c:pt>
                <c:pt idx="19022" formatCode="General">
                  <c:v>-5.2051494705022898E-2</c:v>
                </c:pt>
                <c:pt idx="19023" formatCode="General">
                  <c:v>-5.1106252420828002E-2</c:v>
                </c:pt>
                <c:pt idx="19024" formatCode="General">
                  <c:v>-4.7945461592495603E-2</c:v>
                </c:pt>
                <c:pt idx="19025" formatCode="General">
                  <c:v>-4.3095772375748298E-2</c:v>
                </c:pt>
                <c:pt idx="19026" formatCode="General">
                  <c:v>-3.7846851470333703E-2</c:v>
                </c:pt>
                <c:pt idx="19027" formatCode="General">
                  <c:v>-3.1778565458054298E-2</c:v>
                </c:pt>
                <c:pt idx="19028" formatCode="General">
                  <c:v>-2.37579507629734E-2</c:v>
                </c:pt>
                <c:pt idx="19029" formatCode="General">
                  <c:v>-1.39898788469946E-2</c:v>
                </c:pt>
                <c:pt idx="19030" formatCode="General">
                  <c:v>-2.1249831775685601E-3</c:v>
                </c:pt>
                <c:pt idx="19031" formatCode="General">
                  <c:v>1.2582237949798E-2</c:v>
                </c:pt>
                <c:pt idx="19032" formatCode="General">
                  <c:v>2.8497120492288999E-2</c:v>
                </c:pt>
                <c:pt idx="19033" formatCode="General">
                  <c:v>4.3164709763906003E-2</c:v>
                </c:pt>
                <c:pt idx="19034" formatCode="General">
                  <c:v>5.6137063142221701E-2</c:v>
                </c:pt>
                <c:pt idx="19035" formatCode="General">
                  <c:v>6.7056930487837493E-2</c:v>
                </c:pt>
                <c:pt idx="19036" formatCode="General">
                  <c:v>7.4544413597098805E-2</c:v>
                </c:pt>
                <c:pt idx="19037" formatCode="General">
                  <c:v>7.7994760591138093E-2</c:v>
                </c:pt>
                <c:pt idx="19038" formatCode="General">
                  <c:v>7.7610598861489494E-2</c:v>
                </c:pt>
                <c:pt idx="19039" formatCode="General">
                  <c:v>7.3753202269533802E-2</c:v>
                </c:pt>
                <c:pt idx="19040" formatCode="General">
                  <c:v>6.6999004691207606E-2</c:v>
                </c:pt>
                <c:pt idx="19041" formatCode="General">
                  <c:v>5.8342695383506997E-2</c:v>
                </c:pt>
                <c:pt idx="19042" formatCode="General">
                  <c:v>4.7986818836206098E-2</c:v>
                </c:pt>
                <c:pt idx="19043" formatCode="General">
                  <c:v>3.4625991818489799E-2</c:v>
                </c:pt>
                <c:pt idx="19044" formatCode="General">
                  <c:v>1.7690052088281599E-2</c:v>
                </c:pt>
                <c:pt idx="19045" formatCode="General">
                  <c:v>-1.19890356549862E-3</c:v>
                </c:pt>
                <c:pt idx="19046" formatCode="General">
                  <c:v>-1.9907197324042301E-2</c:v>
                </c:pt>
                <c:pt idx="19047" formatCode="General">
                  <c:v>-3.73968510960851E-2</c:v>
                </c:pt>
                <c:pt idx="19048" formatCode="General">
                  <c:v>-5.2939970410319899E-2</c:v>
                </c:pt>
                <c:pt idx="19049" formatCode="General">
                  <c:v>-6.5891473438382697E-2</c:v>
                </c:pt>
                <c:pt idx="19050" formatCode="General">
                  <c:v>-7.6289490739808896E-2</c:v>
                </c:pt>
                <c:pt idx="19051" formatCode="General">
                  <c:v>-8.3857353271063001E-2</c:v>
                </c:pt>
                <c:pt idx="19052" formatCode="General">
                  <c:v>-8.76470935543638E-2</c:v>
                </c:pt>
                <c:pt idx="19053" formatCode="General">
                  <c:v>-8.7831880195296502E-2</c:v>
                </c:pt>
                <c:pt idx="19054" formatCode="General">
                  <c:v>-8.5961507338459905E-2</c:v>
                </c:pt>
                <c:pt idx="19055" formatCode="General">
                  <c:v>-8.3005138564415507E-2</c:v>
                </c:pt>
                <c:pt idx="19056" formatCode="General">
                  <c:v>-7.8985938192345798E-2</c:v>
                </c:pt>
                <c:pt idx="19057" formatCode="General">
                  <c:v>-7.3398297946018098E-2</c:v>
                </c:pt>
                <c:pt idx="19058" formatCode="General">
                  <c:v>-6.5450591311270803E-2</c:v>
                </c:pt>
                <c:pt idx="19059" formatCode="General">
                  <c:v>-5.5213135542248201E-2</c:v>
                </c:pt>
                <c:pt idx="19060" formatCode="General">
                  <c:v>-4.4706716223387899E-2</c:v>
                </c:pt>
                <c:pt idx="19061" formatCode="General">
                  <c:v>-3.5912322708331799E-2</c:v>
                </c:pt>
                <c:pt idx="19062" formatCode="General">
                  <c:v>-2.87282748325174E-2</c:v>
                </c:pt>
                <c:pt idx="19063" formatCode="General">
                  <c:v>-2.2464928070388E-2</c:v>
                </c:pt>
                <c:pt idx="19064" formatCode="General">
                  <c:v>-1.6257790167887198E-2</c:v>
                </c:pt>
                <c:pt idx="19065" formatCode="General">
                  <c:v>-8.6942105528784903E-3</c:v>
                </c:pt>
                <c:pt idx="19066" formatCode="General">
                  <c:v>5.1960081702528201E-4</c:v>
                </c:pt>
                <c:pt idx="19067" formatCode="General">
                  <c:v>1.06412445458423E-2</c:v>
                </c:pt>
                <c:pt idx="19068" formatCode="General">
                  <c:v>2.0643940106898101E-2</c:v>
                </c:pt>
                <c:pt idx="19069" formatCode="General">
                  <c:v>3.06693520460866E-2</c:v>
                </c:pt>
                <c:pt idx="19070" formatCode="General">
                  <c:v>4.1474071763807401E-2</c:v>
                </c:pt>
                <c:pt idx="19071" formatCode="General">
                  <c:v>5.3405724215482502E-2</c:v>
                </c:pt>
                <c:pt idx="19072" formatCode="General">
                  <c:v>6.6141401731503097E-2</c:v>
                </c:pt>
                <c:pt idx="19073" formatCode="General">
                  <c:v>7.78436513667385E-2</c:v>
                </c:pt>
                <c:pt idx="19074" formatCode="General">
                  <c:v>8.6602693333847694E-2</c:v>
                </c:pt>
                <c:pt idx="19075" formatCode="General">
                  <c:v>9.21910709810288E-2</c:v>
                </c:pt>
                <c:pt idx="19076" formatCode="General">
                  <c:v>9.5870273522164207E-2</c:v>
                </c:pt>
                <c:pt idx="19077" formatCode="General">
                  <c:v>9.7831286150648095E-2</c:v>
                </c:pt>
                <c:pt idx="19078" formatCode="General">
                  <c:v>9.8275221204277105E-2</c:v>
                </c:pt>
                <c:pt idx="19079" formatCode="General">
                  <c:v>9.7970327681824301E-2</c:v>
                </c:pt>
                <c:pt idx="19080" formatCode="General">
                  <c:v>9.6755049600309603E-2</c:v>
                </c:pt>
                <c:pt idx="19081" formatCode="General">
                  <c:v>9.5142877262101799E-2</c:v>
                </c:pt>
                <c:pt idx="19082" formatCode="General">
                  <c:v>9.3065428663017397E-2</c:v>
                </c:pt>
                <c:pt idx="19083" formatCode="General">
                  <c:v>8.9482537837458395E-2</c:v>
                </c:pt>
                <c:pt idx="19084" formatCode="General">
                  <c:v>8.4045511214159804E-2</c:v>
                </c:pt>
                <c:pt idx="19085" formatCode="General">
                  <c:v>7.7119712022728396E-2</c:v>
                </c:pt>
                <c:pt idx="19086" formatCode="General">
                  <c:v>6.9793487309008695E-2</c:v>
                </c:pt>
                <c:pt idx="19087" formatCode="General">
                  <c:v>6.2620603553766405E-2</c:v>
                </c:pt>
                <c:pt idx="19088" formatCode="General">
                  <c:v>5.6121174280995598E-2</c:v>
                </c:pt>
                <c:pt idx="19089" formatCode="General">
                  <c:v>5.0326658852364897E-2</c:v>
                </c:pt>
                <c:pt idx="19090" formatCode="General">
                  <c:v>4.4976578951335798E-2</c:v>
                </c:pt>
                <c:pt idx="19091" formatCode="General">
                  <c:v>4.0408753492906999E-2</c:v>
                </c:pt>
                <c:pt idx="19092" formatCode="General">
                  <c:v>3.6199644085056798E-2</c:v>
                </c:pt>
                <c:pt idx="19093" formatCode="General">
                  <c:v>3.2176220758617299E-2</c:v>
                </c:pt>
                <c:pt idx="19094" formatCode="General">
                  <c:v>2.92703421004042E-2</c:v>
                </c:pt>
                <c:pt idx="19095" formatCode="General">
                  <c:v>2.7337416851667001E-2</c:v>
                </c:pt>
                <c:pt idx="19096" formatCode="General">
                  <c:v>2.5371009010746098E-2</c:v>
                </c:pt>
                <c:pt idx="19097" formatCode="General">
                  <c:v>2.2902846214392501E-2</c:v>
                </c:pt>
                <c:pt idx="19098" formatCode="General">
                  <c:v>1.9984738090424399E-2</c:v>
                </c:pt>
                <c:pt idx="19099" formatCode="General">
                  <c:v>1.7524256555529499E-2</c:v>
                </c:pt>
                <c:pt idx="19100" formatCode="General">
                  <c:v>1.6246455611054599E-2</c:v>
                </c:pt>
                <c:pt idx="19101" formatCode="General">
                  <c:v>1.7141057115043601E-2</c:v>
                </c:pt>
                <c:pt idx="19102" formatCode="General">
                  <c:v>2.0658949642294502E-2</c:v>
                </c:pt>
                <c:pt idx="19103" formatCode="General">
                  <c:v>2.5663417365896401E-2</c:v>
                </c:pt>
                <c:pt idx="19104" formatCode="General">
                  <c:v>3.1905210300535197E-2</c:v>
                </c:pt>
                <c:pt idx="19105" formatCode="General">
                  <c:v>3.9310874394860203E-2</c:v>
                </c:pt>
                <c:pt idx="19106" formatCode="General">
                  <c:v>4.68809428896362E-2</c:v>
                </c:pt>
                <c:pt idx="19107" formatCode="General">
                  <c:v>5.4345656175878103E-2</c:v>
                </c:pt>
                <c:pt idx="19108" formatCode="General">
                  <c:v>6.2094797687016097E-2</c:v>
                </c:pt>
                <c:pt idx="19109" formatCode="General">
                  <c:v>6.9065106886930502E-2</c:v>
                </c:pt>
                <c:pt idx="19110" formatCode="General">
                  <c:v>7.3373072431654099E-2</c:v>
                </c:pt>
                <c:pt idx="19111" formatCode="General">
                  <c:v>7.4381069936425404E-2</c:v>
                </c:pt>
                <c:pt idx="19112" formatCode="General">
                  <c:v>7.1364773558732705E-2</c:v>
                </c:pt>
                <c:pt idx="19113" formatCode="General">
                  <c:v>6.3887089196202104E-2</c:v>
                </c:pt>
                <c:pt idx="19114" formatCode="General">
                  <c:v>5.3177344735172501E-2</c:v>
                </c:pt>
                <c:pt idx="19115" formatCode="General">
                  <c:v>4.0758957854441197E-2</c:v>
                </c:pt>
                <c:pt idx="19116" formatCode="General">
                  <c:v>2.7076958422960599E-2</c:v>
                </c:pt>
                <c:pt idx="19117" formatCode="General">
                  <c:v>1.19438815669875E-2</c:v>
                </c:pt>
                <c:pt idx="19118" formatCode="General">
                  <c:v>-3.7565816731375298E-3</c:v>
                </c:pt>
                <c:pt idx="19119" formatCode="General">
                  <c:v>-1.8674094451714401E-2</c:v>
                </c:pt>
                <c:pt idx="19120" formatCode="General">
                  <c:v>-3.1466143042110803E-2</c:v>
                </c:pt>
                <c:pt idx="19121" formatCode="General">
                  <c:v>-4.1177054617618801E-2</c:v>
                </c:pt>
                <c:pt idx="19122" formatCode="General">
                  <c:v>-4.8042289424703503E-2</c:v>
                </c:pt>
                <c:pt idx="19123" formatCode="General">
                  <c:v>-5.1948954012796499E-2</c:v>
                </c:pt>
                <c:pt idx="19124" formatCode="General">
                  <c:v>-5.2264493072830598E-2</c:v>
                </c:pt>
                <c:pt idx="19125" formatCode="General">
                  <c:v>-4.8495136221879301E-2</c:v>
                </c:pt>
                <c:pt idx="19126" formatCode="General">
                  <c:v>-4.1078396374798098E-2</c:v>
                </c:pt>
                <c:pt idx="19127" formatCode="General">
                  <c:v>-3.1074838944660999E-2</c:v>
                </c:pt>
                <c:pt idx="19128" formatCode="General">
                  <c:v>-1.9357918781965501E-2</c:v>
                </c:pt>
                <c:pt idx="19129" formatCode="General">
                  <c:v>-7.6883995346288198E-3</c:v>
                </c:pt>
                <c:pt idx="19130" formatCode="General">
                  <c:v>2.2900046600724702E-3</c:v>
                </c:pt>
                <c:pt idx="19131" formatCode="General">
                  <c:v>1.0110974932823801E-2</c:v>
                </c:pt>
                <c:pt idx="19132" formatCode="General">
                  <c:v>1.4886683219295999E-2</c:v>
                </c:pt>
                <c:pt idx="19133" formatCode="General">
                  <c:v>1.6352514640699499E-2</c:v>
                </c:pt>
                <c:pt idx="19134" formatCode="General">
                  <c:v>1.4653089187106901E-2</c:v>
                </c:pt>
                <c:pt idx="19135" formatCode="General">
                  <c:v>9.2628212802353498E-3</c:v>
                </c:pt>
                <c:pt idx="19136" formatCode="General">
                  <c:v>9.8816778468597795E-4</c:v>
                </c:pt>
                <c:pt idx="19137" formatCode="General">
                  <c:v>-9.2435535030536004E-3</c:v>
                </c:pt>
                <c:pt idx="19138" formatCode="General">
                  <c:v>-2.1678182772872999E-2</c:v>
                </c:pt>
                <c:pt idx="19139" formatCode="General">
                  <c:v>-3.6470554687252001E-2</c:v>
                </c:pt>
                <c:pt idx="19140" formatCode="General">
                  <c:v>-5.2064203098389703E-2</c:v>
                </c:pt>
                <c:pt idx="19141" formatCode="General">
                  <c:v>-6.6581889771867603E-2</c:v>
                </c:pt>
                <c:pt idx="19142" formatCode="General">
                  <c:v>-7.9093889625337796E-2</c:v>
                </c:pt>
                <c:pt idx="19143" formatCode="General">
                  <c:v>-8.9080248241287796E-2</c:v>
                </c:pt>
                <c:pt idx="19144" formatCode="General">
                  <c:v>-9.6825123780407002E-2</c:v>
                </c:pt>
                <c:pt idx="19145" formatCode="General">
                  <c:v>-0.103853410113006</c:v>
                </c:pt>
                <c:pt idx="19146" formatCode="General">
                  <c:v>-0.11074784751703</c:v>
                </c:pt>
                <c:pt idx="19147" formatCode="General">
                  <c:v>-0.116499945867536</c:v>
                </c:pt>
                <c:pt idx="19148" formatCode="General">
                  <c:v>-0.120652913549333</c:v>
                </c:pt>
                <c:pt idx="19149" formatCode="General">
                  <c:v>-0.12257487121062299</c:v>
                </c:pt>
                <c:pt idx="19150" formatCode="General">
                  <c:v>-0.121382349527167</c:v>
                </c:pt>
                <c:pt idx="19151" formatCode="General">
                  <c:v>-0.117239817516652</c:v>
                </c:pt>
                <c:pt idx="19152" formatCode="General">
                  <c:v>-0.110066319435523</c:v>
                </c:pt>
                <c:pt idx="19153" formatCode="General">
                  <c:v>-9.9961031346474896E-2</c:v>
                </c:pt>
                <c:pt idx="19154" formatCode="General">
                  <c:v>-8.6976151611950797E-2</c:v>
                </c:pt>
                <c:pt idx="19155" formatCode="General">
                  <c:v>-7.1612002079617001E-2</c:v>
                </c:pt>
                <c:pt idx="19156" formatCode="General">
                  <c:v>-5.56140178887038E-2</c:v>
                </c:pt>
                <c:pt idx="19157" formatCode="General">
                  <c:v>-4.0254668634439099E-2</c:v>
                </c:pt>
                <c:pt idx="19158" formatCode="General">
                  <c:v>-2.6228549386072501E-2</c:v>
                </c:pt>
                <c:pt idx="19159" formatCode="General">
                  <c:v>-1.3298108596308599E-2</c:v>
                </c:pt>
                <c:pt idx="19160" formatCode="General">
                  <c:v>-9.8779618597037711E-4</c:v>
                </c:pt>
                <c:pt idx="19161" formatCode="General">
                  <c:v>9.9188875757336408E-3</c:v>
                </c:pt>
                <c:pt idx="19162" formatCode="General">
                  <c:v>1.86160944631533E-2</c:v>
                </c:pt>
                <c:pt idx="19163" formatCode="General">
                  <c:v>2.4867544622065401E-2</c:v>
                </c:pt>
                <c:pt idx="19164" formatCode="General">
                  <c:v>2.7654546194946599E-2</c:v>
                </c:pt>
                <c:pt idx="19165" formatCode="General">
                  <c:v>2.6983703140215198E-2</c:v>
                </c:pt>
                <c:pt idx="19166" formatCode="General">
                  <c:v>2.33043970870816E-2</c:v>
                </c:pt>
                <c:pt idx="19167" formatCode="General">
                  <c:v>1.7426485697952101E-2</c:v>
                </c:pt>
                <c:pt idx="19168" formatCode="General">
                  <c:v>1.10361966463422E-2</c:v>
                </c:pt>
                <c:pt idx="19169" formatCode="General">
                  <c:v>3.9083716454058398E-3</c:v>
                </c:pt>
                <c:pt idx="19170" formatCode="General">
                  <c:v>-4.3425542117972596E-3</c:v>
                </c:pt>
                <c:pt idx="19171" formatCode="General">
                  <c:v>-1.34229593827892E-2</c:v>
                </c:pt>
                <c:pt idx="19172" formatCode="General">
                  <c:v>-2.35325267924975E-2</c:v>
                </c:pt>
                <c:pt idx="19173" formatCode="General">
                  <c:v>-3.4271991325152802E-2</c:v>
                </c:pt>
                <c:pt idx="19174" formatCode="General">
                  <c:v>-4.4455307165096797E-2</c:v>
                </c:pt>
                <c:pt idx="19175" formatCode="General">
                  <c:v>-5.32113384070068E-2</c:v>
                </c:pt>
                <c:pt idx="19176" formatCode="General">
                  <c:v>-5.9537935239713298E-2</c:v>
                </c:pt>
                <c:pt idx="19177" formatCode="General">
                  <c:v>-6.2665486773889001E-2</c:v>
                </c:pt>
                <c:pt idx="19178" formatCode="General">
                  <c:v>-6.3363543450425094E-2</c:v>
                </c:pt>
                <c:pt idx="19179" formatCode="General">
                  <c:v>-6.2868913859872602E-2</c:v>
                </c:pt>
                <c:pt idx="19180" formatCode="General">
                  <c:v>-6.14559805404465E-2</c:v>
                </c:pt>
                <c:pt idx="19181" formatCode="General">
                  <c:v>-5.9034127803265897E-2</c:v>
                </c:pt>
                <c:pt idx="19182" formatCode="General">
                  <c:v>-5.5872865038931102E-2</c:v>
                </c:pt>
                <c:pt idx="19183" formatCode="General">
                  <c:v>-5.1471930146838298E-2</c:v>
                </c:pt>
                <c:pt idx="19184" formatCode="General">
                  <c:v>-4.5367504537502698E-2</c:v>
                </c:pt>
                <c:pt idx="19185" formatCode="General">
                  <c:v>-3.79493806241415E-2</c:v>
                </c:pt>
                <c:pt idx="19186" formatCode="General">
                  <c:v>-2.8845779940053901E-2</c:v>
                </c:pt>
                <c:pt idx="19187" formatCode="General">
                  <c:v>-1.7802744255104998E-2</c:v>
                </c:pt>
                <c:pt idx="19188" formatCode="General">
                  <c:v>-5.3753870580606202E-3</c:v>
                </c:pt>
                <c:pt idx="19189" formatCode="General">
                  <c:v>8.0361966731761804E-3</c:v>
                </c:pt>
                <c:pt idx="19190" formatCode="General">
                  <c:v>2.19450308021686E-2</c:v>
                </c:pt>
                <c:pt idx="19191" formatCode="General">
                  <c:v>3.5497974514364899E-2</c:v>
                </c:pt>
                <c:pt idx="19192" formatCode="General">
                  <c:v>4.7200675201489899E-2</c:v>
                </c:pt>
                <c:pt idx="19193" formatCode="General">
                  <c:v>5.6276269154630999E-2</c:v>
                </c:pt>
                <c:pt idx="19194" formatCode="General">
                  <c:v>6.2625359589607701E-2</c:v>
                </c:pt>
                <c:pt idx="19195" formatCode="General">
                  <c:v>6.5544672072783902E-2</c:v>
                </c:pt>
                <c:pt idx="19196" formatCode="General">
                  <c:v>6.4640639354759999E-2</c:v>
                </c:pt>
                <c:pt idx="19197" formatCode="General">
                  <c:v>6.1022322997905297E-2</c:v>
                </c:pt>
                <c:pt idx="19198" formatCode="General">
                  <c:v>5.6275459727194603E-2</c:v>
                </c:pt>
                <c:pt idx="19199" formatCode="General">
                  <c:v>5.1778673627141003E-2</c:v>
                </c:pt>
                <c:pt idx="19200" formatCode="General">
                  <c:v>4.81765194142314E-2</c:v>
                </c:pt>
                <c:pt idx="19201" formatCode="General">
                  <c:v>4.4991664328769998E-2</c:v>
                </c:pt>
                <c:pt idx="19202" formatCode="General">
                  <c:v>4.2036382066218299E-2</c:v>
                </c:pt>
                <c:pt idx="19203" formatCode="General">
                  <c:v>3.9743687216770497E-2</c:v>
                </c:pt>
                <c:pt idx="19204" formatCode="General">
                  <c:v>3.8329303608516198E-2</c:v>
                </c:pt>
                <c:pt idx="19205" formatCode="General">
                  <c:v>3.7582651725474703E-2</c:v>
                </c:pt>
                <c:pt idx="19206" formatCode="General">
                  <c:v>3.68622738229267E-2</c:v>
                </c:pt>
                <c:pt idx="19207" formatCode="General">
                  <c:v>3.5550405970892401E-2</c:v>
                </c:pt>
                <c:pt idx="19208" formatCode="General">
                  <c:v>3.37946866039339E-2</c:v>
                </c:pt>
                <c:pt idx="19209" formatCode="General">
                  <c:v>3.09285526808818E-2</c:v>
                </c:pt>
                <c:pt idx="19210" formatCode="General">
                  <c:v>2.6458045204487701E-2</c:v>
                </c:pt>
                <c:pt idx="19211" formatCode="General">
                  <c:v>2.1188104953166999E-2</c:v>
                </c:pt>
                <c:pt idx="19212" formatCode="General">
                  <c:v>1.6271127136282398E-2</c:v>
                </c:pt>
                <c:pt idx="19213" formatCode="General">
                  <c:v>1.2662805407033E-2</c:v>
                </c:pt>
                <c:pt idx="19214" formatCode="General">
                  <c:v>9.9237485137684094E-3</c:v>
                </c:pt>
                <c:pt idx="19215" formatCode="General">
                  <c:v>7.2361702430407101E-3</c:v>
                </c:pt>
                <c:pt idx="19216" formatCode="General">
                  <c:v>4.5445046749484101E-3</c:v>
                </c:pt>
                <c:pt idx="19217" formatCode="General">
                  <c:v>1.8281041508663399E-3</c:v>
                </c:pt>
                <c:pt idx="19218" formatCode="General">
                  <c:v>-2.9622745266780697E-4</c:v>
                </c:pt>
                <c:pt idx="19219" formatCode="General">
                  <c:v>-2.0810855478719499E-3</c:v>
                </c:pt>
                <c:pt idx="19220" formatCode="General">
                  <c:v>-4.0711855052042202E-3</c:v>
                </c:pt>
                <c:pt idx="19221" formatCode="General">
                  <c:v>-5.0526830090037401E-3</c:v>
                </c:pt>
                <c:pt idx="19222" formatCode="General">
                  <c:v>-4.0347439551392398E-3</c:v>
                </c:pt>
                <c:pt idx="19223" formatCode="General">
                  <c:v>-1.42422576742514E-3</c:v>
                </c:pt>
                <c:pt idx="19224" formatCode="General">
                  <c:v>1.8724464820646801E-3</c:v>
                </c:pt>
                <c:pt idx="19225" formatCode="General">
                  <c:v>5.2664958588766898E-3</c:v>
                </c:pt>
                <c:pt idx="19226" formatCode="General">
                  <c:v>8.4967667064165496E-3</c:v>
                </c:pt>
                <c:pt idx="19227" formatCode="General">
                  <c:v>1.1071402228198E-2</c:v>
                </c:pt>
                <c:pt idx="19228" formatCode="General">
                  <c:v>1.26613965727595E-2</c:v>
                </c:pt>
                <c:pt idx="19229" formatCode="General">
                  <c:v>1.29572757762298E-2</c:v>
                </c:pt>
                <c:pt idx="19230" formatCode="General">
                  <c:v>1.1647213866511E-2</c:v>
                </c:pt>
                <c:pt idx="19231" formatCode="General">
                  <c:v>9.7290277214762896E-3</c:v>
                </c:pt>
                <c:pt idx="19232" formatCode="General">
                  <c:v>8.2733621268235007E-3</c:v>
                </c:pt>
                <c:pt idx="19233" formatCode="General">
                  <c:v>8.4708239334045001E-3</c:v>
                </c:pt>
                <c:pt idx="19234" formatCode="General">
                  <c:v>1.07464385325417E-2</c:v>
                </c:pt>
                <c:pt idx="19235" formatCode="General">
                  <c:v>1.43557849193937E-2</c:v>
                </c:pt>
                <c:pt idx="19236" formatCode="General">
                  <c:v>1.87300191118198E-2</c:v>
                </c:pt>
                <c:pt idx="19237" formatCode="General">
                  <c:v>2.42212321696543E-2</c:v>
                </c:pt>
                <c:pt idx="19238" formatCode="General">
                  <c:v>3.0799351131098499E-2</c:v>
                </c:pt>
                <c:pt idx="19239" formatCode="General">
                  <c:v>3.6694198498000402E-2</c:v>
                </c:pt>
                <c:pt idx="19240" formatCode="General">
                  <c:v>4.1478464965754303E-2</c:v>
                </c:pt>
                <c:pt idx="19241" formatCode="General">
                  <c:v>4.5814029603085303E-2</c:v>
                </c:pt>
                <c:pt idx="19242" formatCode="General">
                  <c:v>5.01393820142189E-2</c:v>
                </c:pt>
                <c:pt idx="19243" formatCode="General">
                  <c:v>5.4333229663833998E-2</c:v>
                </c:pt>
                <c:pt idx="19244" formatCode="General">
                  <c:v>5.7728372201109802E-2</c:v>
                </c:pt>
                <c:pt idx="19245" formatCode="General">
                  <c:v>5.9603872284892098E-2</c:v>
                </c:pt>
                <c:pt idx="19246" formatCode="General">
                  <c:v>5.9403361470177898E-2</c:v>
                </c:pt>
                <c:pt idx="19247" formatCode="General">
                  <c:v>5.6538931654973298E-2</c:v>
                </c:pt>
                <c:pt idx="19248" formatCode="General">
                  <c:v>5.1082831267150998E-2</c:v>
                </c:pt>
                <c:pt idx="19249" formatCode="General">
                  <c:v>4.4171098849786698E-2</c:v>
                </c:pt>
                <c:pt idx="19250" formatCode="General">
                  <c:v>3.6065067244353197E-2</c:v>
                </c:pt>
                <c:pt idx="19251" formatCode="General">
                  <c:v>2.6237817760096999E-2</c:v>
                </c:pt>
                <c:pt idx="19252" formatCode="General">
                  <c:v>1.5097729365201901E-2</c:v>
                </c:pt>
                <c:pt idx="19253" formatCode="General">
                  <c:v>3.8096953089083699E-3</c:v>
                </c:pt>
                <c:pt idx="19254" formatCode="General">
                  <c:v>-7.0238250258078004E-3</c:v>
                </c:pt>
                <c:pt idx="19255" formatCode="General">
                  <c:v>-1.7057981980940301E-2</c:v>
                </c:pt>
                <c:pt idx="19256" formatCode="General">
                  <c:v>-2.5457084059873299E-2</c:v>
                </c:pt>
                <c:pt idx="19257" formatCode="General">
                  <c:v>-3.1080082761061702E-2</c:v>
                </c:pt>
                <c:pt idx="19258" formatCode="General">
                  <c:v>-3.3228869438297601E-2</c:v>
                </c:pt>
                <c:pt idx="19259" formatCode="General">
                  <c:v>-3.16723423508379E-2</c:v>
                </c:pt>
                <c:pt idx="19260" formatCode="General">
                  <c:v>-2.6906169609104798E-2</c:v>
                </c:pt>
                <c:pt idx="19261" formatCode="General">
                  <c:v>-1.9746377029648599E-2</c:v>
                </c:pt>
                <c:pt idx="19262" formatCode="General">
                  <c:v>-1.0915581020638001E-2</c:v>
                </c:pt>
                <c:pt idx="19263" formatCode="General">
                  <c:v>-1.00704769648463E-3</c:v>
                </c:pt>
                <c:pt idx="19264" formatCode="General">
                  <c:v>8.4778711081725609E-3</c:v>
                </c:pt>
                <c:pt idx="19265" formatCode="General">
                  <c:v>1.6585258351702999E-2</c:v>
                </c:pt>
                <c:pt idx="19266" formatCode="General">
                  <c:v>2.4405447052419801E-2</c:v>
                </c:pt>
                <c:pt idx="19267" formatCode="General">
                  <c:v>3.2881693136946902E-2</c:v>
                </c:pt>
                <c:pt idx="19268" formatCode="General">
                  <c:v>4.1632271970475199E-2</c:v>
                </c:pt>
                <c:pt idx="19269" formatCode="General">
                  <c:v>4.9669907511458597E-2</c:v>
                </c:pt>
                <c:pt idx="19270" formatCode="General">
                  <c:v>5.6631533697361403E-2</c:v>
                </c:pt>
                <c:pt idx="19271" formatCode="General">
                  <c:v>6.2579485597038506E-2</c:v>
                </c:pt>
                <c:pt idx="19272" formatCode="General">
                  <c:v>6.7178153976796398E-2</c:v>
                </c:pt>
                <c:pt idx="19273" formatCode="General">
                  <c:v>7.00794879714427E-2</c:v>
                </c:pt>
                <c:pt idx="19274" formatCode="General">
                  <c:v>7.1150021026836194E-2</c:v>
                </c:pt>
                <c:pt idx="19275" formatCode="General">
                  <c:v>7.0668039246278597E-2</c:v>
                </c:pt>
                <c:pt idx="19276" formatCode="General">
                  <c:v>6.9708227177825099E-2</c:v>
                </c:pt>
                <c:pt idx="19277" formatCode="General">
                  <c:v>6.7984354849791595E-2</c:v>
                </c:pt>
                <c:pt idx="19278" formatCode="General">
                  <c:v>6.5160609357480803E-2</c:v>
                </c:pt>
                <c:pt idx="19279" formatCode="General">
                  <c:v>6.2170056822263002E-2</c:v>
                </c:pt>
                <c:pt idx="19280" formatCode="General">
                  <c:v>5.86539083911456E-2</c:v>
                </c:pt>
                <c:pt idx="19281" formatCode="General">
                  <c:v>5.3583446451960899E-2</c:v>
                </c:pt>
                <c:pt idx="19282" formatCode="General">
                  <c:v>4.7090617628390202E-2</c:v>
                </c:pt>
                <c:pt idx="19283" formatCode="General">
                  <c:v>3.8882351282573703E-2</c:v>
                </c:pt>
                <c:pt idx="19284" formatCode="General">
                  <c:v>2.8431179959575399E-2</c:v>
                </c:pt>
                <c:pt idx="19285" formatCode="General">
                  <c:v>1.6293851052755E-2</c:v>
                </c:pt>
                <c:pt idx="19286" formatCode="General">
                  <c:v>3.33482476948781E-3</c:v>
                </c:pt>
                <c:pt idx="19287" formatCode="General">
                  <c:v>-9.1877812393798292E-3</c:v>
                </c:pt>
                <c:pt idx="19288" formatCode="General">
                  <c:v>-1.97509081609103E-2</c:v>
                </c:pt>
                <c:pt idx="19289" formatCode="General">
                  <c:v>-2.7660153117120698E-2</c:v>
                </c:pt>
                <c:pt idx="19290" formatCode="General">
                  <c:v>-3.4106305194472303E-2</c:v>
                </c:pt>
                <c:pt idx="19291" formatCode="General">
                  <c:v>-3.9439484725612498E-2</c:v>
                </c:pt>
                <c:pt idx="19292" formatCode="General">
                  <c:v>-4.3198625081188199E-2</c:v>
                </c:pt>
                <c:pt idx="19293" formatCode="General">
                  <c:v>-4.6017616538012097E-2</c:v>
                </c:pt>
                <c:pt idx="19294" formatCode="General">
                  <c:v>-4.83590954154604E-2</c:v>
                </c:pt>
                <c:pt idx="19295" formatCode="General">
                  <c:v>-5.0059311682920202E-2</c:v>
                </c:pt>
                <c:pt idx="19296" formatCode="General">
                  <c:v>-5.1341471867309398E-2</c:v>
                </c:pt>
                <c:pt idx="19297" formatCode="General">
                  <c:v>-5.2844649434759999E-2</c:v>
                </c:pt>
                <c:pt idx="19298" formatCode="General">
                  <c:v>-5.4785181537762399E-2</c:v>
                </c:pt>
                <c:pt idx="19299" formatCode="General">
                  <c:v>-5.6082089509780698E-2</c:v>
                </c:pt>
                <c:pt idx="19300" formatCode="General">
                  <c:v>-5.6305149744871198E-2</c:v>
                </c:pt>
                <c:pt idx="19301" formatCode="General">
                  <c:v>-5.6492287990990799E-2</c:v>
                </c:pt>
                <c:pt idx="19302" formatCode="General">
                  <c:v>-5.6750634161146597E-2</c:v>
                </c:pt>
                <c:pt idx="19303" formatCode="General">
                  <c:v>-5.7210293448277598E-2</c:v>
                </c:pt>
                <c:pt idx="19304" formatCode="General">
                  <c:v>-5.8580316632065497E-2</c:v>
                </c:pt>
                <c:pt idx="19305" formatCode="General">
                  <c:v>-6.1234124772350698E-2</c:v>
                </c:pt>
                <c:pt idx="19306" formatCode="General">
                  <c:v>-6.5329050908185901E-2</c:v>
                </c:pt>
                <c:pt idx="19307" formatCode="General">
                  <c:v>-7.1168917279311197E-2</c:v>
                </c:pt>
                <c:pt idx="19308" formatCode="General">
                  <c:v>-7.85600651285875E-2</c:v>
                </c:pt>
                <c:pt idx="19309" formatCode="General">
                  <c:v>-8.6212915304207799E-2</c:v>
                </c:pt>
                <c:pt idx="19310" formatCode="General">
                  <c:v>-9.3352432666766905E-2</c:v>
                </c:pt>
                <c:pt idx="19311" formatCode="General">
                  <c:v>-0.100282083746543</c:v>
                </c:pt>
                <c:pt idx="19312" formatCode="General">
                  <c:v>-0.106734203398302</c:v>
                </c:pt>
                <c:pt idx="19313" formatCode="General">
                  <c:v>-0.11250235105645801</c:v>
                </c:pt>
                <c:pt idx="19314" formatCode="General">
                  <c:v>-0.11687654042743099</c:v>
                </c:pt>
                <c:pt idx="19315" formatCode="General">
                  <c:v>-0.119124723132486</c:v>
                </c:pt>
                <c:pt idx="19316" formatCode="General">
                  <c:v>-0.119658148422915</c:v>
                </c:pt>
                <c:pt idx="19317" formatCode="General">
                  <c:v>-0.11859973250473201</c:v>
                </c:pt>
                <c:pt idx="19318" formatCode="General">
                  <c:v>-0.11582702335653999</c:v>
                </c:pt>
                <c:pt idx="19319" formatCode="General">
                  <c:v>-0.11112633344761499</c:v>
                </c:pt>
                <c:pt idx="19320" formatCode="General">
                  <c:v>-0.104611211034031</c:v>
                </c:pt>
                <c:pt idx="19321" formatCode="General">
                  <c:v>-9.6922374075286796E-2</c:v>
                </c:pt>
                <c:pt idx="19322" formatCode="General">
                  <c:v>-8.8669246093830298E-2</c:v>
                </c:pt>
                <c:pt idx="19323" formatCode="General">
                  <c:v>-7.94888554940852E-2</c:v>
                </c:pt>
                <c:pt idx="19324" formatCode="General">
                  <c:v>-6.8815691007410307E-2</c:v>
                </c:pt>
                <c:pt idx="19325" formatCode="General">
                  <c:v>-5.6760515984691201E-2</c:v>
                </c:pt>
                <c:pt idx="19326" formatCode="General">
                  <c:v>-4.3412344995360702E-2</c:v>
                </c:pt>
                <c:pt idx="19327" formatCode="General">
                  <c:v>-2.9276498249158601E-2</c:v>
                </c:pt>
                <c:pt idx="19328" formatCode="General">
                  <c:v>-1.5955588380720701E-2</c:v>
                </c:pt>
                <c:pt idx="19329" formatCode="General">
                  <c:v>-4.9363359872526703E-3</c:v>
                </c:pt>
                <c:pt idx="19330" formatCode="General">
                  <c:v>3.3899257492940398E-3</c:v>
                </c:pt>
                <c:pt idx="19331" formatCode="General">
                  <c:v>8.8051833414144309E-3</c:v>
                </c:pt>
                <c:pt idx="19332" formatCode="General">
                  <c:v>1.2150660150096301E-2</c:v>
                </c:pt>
                <c:pt idx="19333" formatCode="General">
                  <c:v>1.4842217265759799E-2</c:v>
                </c:pt>
                <c:pt idx="19334" formatCode="General">
                  <c:v>1.7478176435639699E-2</c:v>
                </c:pt>
                <c:pt idx="19335" formatCode="General">
                  <c:v>1.9380252760239101E-2</c:v>
                </c:pt>
                <c:pt idx="19336" formatCode="General">
                  <c:v>1.9993915100188098E-2</c:v>
                </c:pt>
                <c:pt idx="19337" formatCode="General">
                  <c:v>2.0262457444405801E-2</c:v>
                </c:pt>
                <c:pt idx="19338" formatCode="General">
                  <c:v>2.0107644855929401E-2</c:v>
                </c:pt>
                <c:pt idx="19339" formatCode="General">
                  <c:v>1.9094863348153902E-2</c:v>
                </c:pt>
                <c:pt idx="19340" formatCode="General">
                  <c:v>1.7490805553578601E-2</c:v>
                </c:pt>
                <c:pt idx="19341" formatCode="General">
                  <c:v>1.5844735483026399E-2</c:v>
                </c:pt>
                <c:pt idx="19342" formatCode="General">
                  <c:v>1.4488552848704501E-2</c:v>
                </c:pt>
                <c:pt idx="19343" formatCode="General">
                  <c:v>1.3437435874848601E-2</c:v>
                </c:pt>
                <c:pt idx="19344" formatCode="General">
                  <c:v>1.3695263187722699E-2</c:v>
                </c:pt>
                <c:pt idx="19345" formatCode="General">
                  <c:v>1.63096823115511E-2</c:v>
                </c:pt>
                <c:pt idx="19346" formatCode="General">
                  <c:v>2.13691738836988E-2</c:v>
                </c:pt>
                <c:pt idx="19347" formatCode="General">
                  <c:v>2.7555119969833699E-2</c:v>
                </c:pt>
                <c:pt idx="19348" formatCode="General">
                  <c:v>3.3511802949132898E-2</c:v>
                </c:pt>
                <c:pt idx="19349" formatCode="General">
                  <c:v>3.9110619803103902E-2</c:v>
                </c:pt>
                <c:pt idx="19350" formatCode="General">
                  <c:v>4.4205091336707601E-2</c:v>
                </c:pt>
                <c:pt idx="19351" formatCode="General">
                  <c:v>4.8082997067365497E-2</c:v>
                </c:pt>
                <c:pt idx="19352" formatCode="General">
                  <c:v>4.9967335646046301E-2</c:v>
                </c:pt>
                <c:pt idx="19353" formatCode="General">
                  <c:v>4.9694412080675099E-2</c:v>
                </c:pt>
                <c:pt idx="19354" formatCode="General">
                  <c:v>4.8783093049101202E-2</c:v>
                </c:pt>
                <c:pt idx="19355" formatCode="General">
                  <c:v>4.7932196804747897E-2</c:v>
                </c:pt>
                <c:pt idx="19356" formatCode="General">
                  <c:v>4.6929579287613502E-2</c:v>
                </c:pt>
                <c:pt idx="19357" formatCode="General">
                  <c:v>4.5503129906050599E-2</c:v>
                </c:pt>
                <c:pt idx="19358" formatCode="General">
                  <c:v>4.3613286017632598E-2</c:v>
                </c:pt>
                <c:pt idx="19359" formatCode="General">
                  <c:v>4.2994044524863703E-2</c:v>
                </c:pt>
                <c:pt idx="19360" formatCode="General">
                  <c:v>4.3677376295054297E-2</c:v>
                </c:pt>
                <c:pt idx="19361" formatCode="General">
                  <c:v>4.4496929983096803E-2</c:v>
                </c:pt>
                <c:pt idx="19362" formatCode="General">
                  <c:v>4.56030885690498E-2</c:v>
                </c:pt>
                <c:pt idx="19363" formatCode="General">
                  <c:v>4.7409838513952703E-2</c:v>
                </c:pt>
                <c:pt idx="19364" formatCode="General">
                  <c:v>5.03369271855462E-2</c:v>
                </c:pt>
                <c:pt idx="19365" formatCode="General">
                  <c:v>5.4324350881264999E-2</c:v>
                </c:pt>
                <c:pt idx="19366" formatCode="General">
                  <c:v>5.9129812319460302E-2</c:v>
                </c:pt>
                <c:pt idx="19367" formatCode="General">
                  <c:v>6.4188601924998506E-2</c:v>
                </c:pt>
                <c:pt idx="19368" formatCode="General">
                  <c:v>6.8478695848901205E-2</c:v>
                </c:pt>
                <c:pt idx="19369" formatCode="General">
                  <c:v>7.1702473552392496E-2</c:v>
                </c:pt>
                <c:pt idx="19370" formatCode="General">
                  <c:v>7.3619400020970602E-2</c:v>
                </c:pt>
                <c:pt idx="19371" formatCode="General">
                  <c:v>7.3733271041642401E-2</c:v>
                </c:pt>
                <c:pt idx="19372" formatCode="General">
                  <c:v>7.1907235262897204E-2</c:v>
                </c:pt>
                <c:pt idx="19373" formatCode="General">
                  <c:v>6.8099526978575103E-2</c:v>
                </c:pt>
                <c:pt idx="19374" formatCode="General">
                  <c:v>6.20783445091267E-2</c:v>
                </c:pt>
                <c:pt idx="19375" formatCode="General">
                  <c:v>5.4400779491341797E-2</c:v>
                </c:pt>
                <c:pt idx="19376" formatCode="General">
                  <c:v>4.5287552339171297E-2</c:v>
                </c:pt>
                <c:pt idx="19377" formatCode="General">
                  <c:v>3.4653448078979299E-2</c:v>
                </c:pt>
                <c:pt idx="19378" formatCode="General">
                  <c:v>2.2406129155367001E-2</c:v>
                </c:pt>
                <c:pt idx="19379" formatCode="General">
                  <c:v>9.0623593507803499E-3</c:v>
                </c:pt>
                <c:pt idx="19380" formatCode="General">
                  <c:v>-3.9179786779902697E-3</c:v>
                </c:pt>
                <c:pt idx="19381" formatCode="General">
                  <c:v>-1.5411697685916201E-2</c:v>
                </c:pt>
                <c:pt idx="19382" formatCode="General">
                  <c:v>-2.5665981951793902E-2</c:v>
                </c:pt>
                <c:pt idx="19383" formatCode="General">
                  <c:v>-3.4761892491896103E-2</c:v>
                </c:pt>
                <c:pt idx="19384" formatCode="General">
                  <c:v>-4.1592445068573999E-2</c:v>
                </c:pt>
                <c:pt idx="19385" formatCode="General">
                  <c:v>-4.5922117543564303E-2</c:v>
                </c:pt>
                <c:pt idx="19386" formatCode="General">
                  <c:v>-4.88239934145051E-2</c:v>
                </c:pt>
                <c:pt idx="19387" formatCode="General">
                  <c:v>-5.0562248900652397E-2</c:v>
                </c:pt>
                <c:pt idx="19388" formatCode="General">
                  <c:v>-5.0000723102669703E-2</c:v>
                </c:pt>
                <c:pt idx="19389" formatCode="General">
                  <c:v>-4.7157875569835001E-2</c:v>
                </c:pt>
                <c:pt idx="19390" formatCode="General">
                  <c:v>-4.2526472694215799E-2</c:v>
                </c:pt>
                <c:pt idx="19391" formatCode="General">
                  <c:v>-3.7209435713763298E-2</c:v>
                </c:pt>
                <c:pt idx="19392" formatCode="General">
                  <c:v>-3.2412314052103701E-2</c:v>
                </c:pt>
                <c:pt idx="19393" formatCode="General">
                  <c:v>-2.74328498227965E-2</c:v>
                </c:pt>
                <c:pt idx="19394" formatCode="General">
                  <c:v>-2.1227717866961902E-2</c:v>
                </c:pt>
                <c:pt idx="19395" formatCode="General">
                  <c:v>-1.37365985661577E-2</c:v>
                </c:pt>
                <c:pt idx="19396" formatCode="General">
                  <c:v>-5.3405146091173999E-3</c:v>
                </c:pt>
                <c:pt idx="19397" formatCode="General">
                  <c:v>3.9130492189240898E-3</c:v>
                </c:pt>
                <c:pt idx="19398" formatCode="General">
                  <c:v>1.3634176018903399E-2</c:v>
                </c:pt>
                <c:pt idx="19399" formatCode="General">
                  <c:v>2.31947794730979E-2</c:v>
                </c:pt>
                <c:pt idx="19400" formatCode="General">
                  <c:v>3.2457754607444503E-2</c:v>
                </c:pt>
                <c:pt idx="19401" formatCode="General">
                  <c:v>4.0505680312924598E-2</c:v>
                </c:pt>
                <c:pt idx="19402" formatCode="General">
                  <c:v>4.7457918018623098E-2</c:v>
                </c:pt>
                <c:pt idx="19403" formatCode="General">
                  <c:v>5.3363924005710203E-2</c:v>
                </c:pt>
                <c:pt idx="19404" formatCode="General">
                  <c:v>5.6845241438144803E-2</c:v>
                </c:pt>
                <c:pt idx="19405" formatCode="General">
                  <c:v>5.7665559766368897E-2</c:v>
                </c:pt>
                <c:pt idx="19406" formatCode="General">
                  <c:v>5.6287318676315E-2</c:v>
                </c:pt>
                <c:pt idx="19407" formatCode="General">
                  <c:v>5.3523857469167997E-2</c:v>
                </c:pt>
                <c:pt idx="19408" formatCode="General">
                  <c:v>4.97079041116434E-2</c:v>
                </c:pt>
                <c:pt idx="19409" formatCode="General">
                  <c:v>4.5029712682707203E-2</c:v>
                </c:pt>
                <c:pt idx="19410" formatCode="General">
                  <c:v>4.02058538989645E-2</c:v>
                </c:pt>
                <c:pt idx="19411" formatCode="General">
                  <c:v>3.53022777316091E-2</c:v>
                </c:pt>
                <c:pt idx="19412" formatCode="General">
                  <c:v>3.0949738053571201E-2</c:v>
                </c:pt>
                <c:pt idx="19413" formatCode="General">
                  <c:v>2.7992311052750799E-2</c:v>
                </c:pt>
                <c:pt idx="19414" formatCode="General">
                  <c:v>2.5724833701314901E-2</c:v>
                </c:pt>
                <c:pt idx="19415" formatCode="General">
                  <c:v>2.42580596779263E-2</c:v>
                </c:pt>
                <c:pt idx="19416" formatCode="General">
                  <c:v>2.47104633212877E-2</c:v>
                </c:pt>
                <c:pt idx="19417" formatCode="General">
                  <c:v>2.65971089895892E-2</c:v>
                </c:pt>
                <c:pt idx="19418" formatCode="General">
                  <c:v>2.8687094202519799E-2</c:v>
                </c:pt>
                <c:pt idx="19419" formatCode="General">
                  <c:v>2.99669035536595E-2</c:v>
                </c:pt>
                <c:pt idx="19420" formatCode="General">
                  <c:v>2.9425110821631101E-2</c:v>
                </c:pt>
                <c:pt idx="19421" formatCode="General">
                  <c:v>2.6908838884855301E-2</c:v>
                </c:pt>
                <c:pt idx="19422" formatCode="General">
                  <c:v>2.2188240425276499E-2</c:v>
                </c:pt>
                <c:pt idx="19423" formatCode="General">
                  <c:v>1.5657622942962302E-2</c:v>
                </c:pt>
                <c:pt idx="19424" formatCode="General">
                  <c:v>9.1218061339043092E-3</c:v>
                </c:pt>
                <c:pt idx="19425" formatCode="General">
                  <c:v>3.2972839957282601E-3</c:v>
                </c:pt>
                <c:pt idx="19426" formatCode="General">
                  <c:v>-2.1649147748700999E-3</c:v>
                </c:pt>
                <c:pt idx="19427" formatCode="General">
                  <c:v>-7.2581313939067702E-3</c:v>
                </c:pt>
                <c:pt idx="19428" formatCode="General">
                  <c:v>-1.1536734825241399E-2</c:v>
                </c:pt>
                <c:pt idx="19429" formatCode="General">
                  <c:v>-1.48633425305831E-2</c:v>
                </c:pt>
                <c:pt idx="19430" formatCode="General">
                  <c:v>-1.7581183922146901E-2</c:v>
                </c:pt>
                <c:pt idx="19431" formatCode="General">
                  <c:v>-1.95108786053231E-2</c:v>
                </c:pt>
                <c:pt idx="19432" formatCode="General">
                  <c:v>-1.97002961947285E-2</c:v>
                </c:pt>
                <c:pt idx="19433" formatCode="General">
                  <c:v>-1.79398019297193E-2</c:v>
                </c:pt>
                <c:pt idx="19434" formatCode="General">
                  <c:v>-1.4489014850209999E-2</c:v>
                </c:pt>
                <c:pt idx="19435" formatCode="General">
                  <c:v>-9.19449526867527E-3</c:v>
                </c:pt>
                <c:pt idx="19436" formatCode="General">
                  <c:v>-1.8559297845267999E-3</c:v>
                </c:pt>
                <c:pt idx="19437" formatCode="General">
                  <c:v>7.3148871186816001E-3</c:v>
                </c:pt>
                <c:pt idx="19438" formatCode="General">
                  <c:v>1.7202274534743E-2</c:v>
                </c:pt>
                <c:pt idx="19439" formatCode="General">
                  <c:v>2.5791703989668499E-2</c:v>
                </c:pt>
                <c:pt idx="19440" formatCode="General">
                  <c:v>3.1421373056144397E-2</c:v>
                </c:pt>
                <c:pt idx="19441" formatCode="General">
                  <c:v>3.3854849539891103E-2</c:v>
                </c:pt>
                <c:pt idx="19442" formatCode="General">
                  <c:v>3.3598048198293602E-2</c:v>
                </c:pt>
                <c:pt idx="19443" formatCode="General">
                  <c:v>3.04811539724823E-2</c:v>
                </c:pt>
                <c:pt idx="19444" formatCode="General">
                  <c:v>2.4483188047837799E-2</c:v>
                </c:pt>
                <c:pt idx="19445" formatCode="General">
                  <c:v>1.6769898962822001E-2</c:v>
                </c:pt>
                <c:pt idx="19446" formatCode="General">
                  <c:v>8.7793858929458794E-3</c:v>
                </c:pt>
                <c:pt idx="19447" formatCode="General">
                  <c:v>1.1109147488821E-3</c:v>
                </c:pt>
                <c:pt idx="19448" formatCode="General">
                  <c:v>-6.9980856750959499E-3</c:v>
                </c:pt>
                <c:pt idx="19449" formatCode="General">
                  <c:v>-1.6786061998472601E-2</c:v>
                </c:pt>
                <c:pt idx="19450" formatCode="General">
                  <c:v>-2.85878674672486E-2</c:v>
                </c:pt>
                <c:pt idx="19451" formatCode="General">
                  <c:v>-4.1364110815605697E-2</c:v>
                </c:pt>
                <c:pt idx="19452" formatCode="General">
                  <c:v>-5.3853014195513901E-2</c:v>
                </c:pt>
                <c:pt idx="19453" formatCode="General">
                  <c:v>-6.5258300636852798E-2</c:v>
                </c:pt>
                <c:pt idx="19454" formatCode="General">
                  <c:v>-7.4438064956723296E-2</c:v>
                </c:pt>
                <c:pt idx="19455" formatCode="General">
                  <c:v>-8.0658800190398394E-2</c:v>
                </c:pt>
                <c:pt idx="19456" formatCode="General">
                  <c:v>-8.4654684328500499E-2</c:v>
                </c:pt>
                <c:pt idx="19457" formatCode="General">
                  <c:v>-8.6905953278347006E-2</c:v>
                </c:pt>
                <c:pt idx="19458" formatCode="General">
                  <c:v>-8.7405238976736299E-2</c:v>
                </c:pt>
                <c:pt idx="19459" formatCode="General">
                  <c:v>-8.7178370763275503E-2</c:v>
                </c:pt>
                <c:pt idx="19460" formatCode="General">
                  <c:v>-8.5792240127222405E-2</c:v>
                </c:pt>
                <c:pt idx="19461" formatCode="General">
                  <c:v>-8.2210144431662302E-2</c:v>
                </c:pt>
                <c:pt idx="19462" formatCode="General">
                  <c:v>-7.7279145443360203E-2</c:v>
                </c:pt>
                <c:pt idx="19463" formatCode="General">
                  <c:v>-7.2264442363903003E-2</c:v>
                </c:pt>
                <c:pt idx="19464" formatCode="General">
                  <c:v>-6.6941886587903496E-2</c:v>
                </c:pt>
                <c:pt idx="19465" formatCode="General">
                  <c:v>-6.0988888789976797E-2</c:v>
                </c:pt>
                <c:pt idx="19466" formatCode="General">
                  <c:v>-5.4745905515223202E-2</c:v>
                </c:pt>
                <c:pt idx="19467" formatCode="General">
                  <c:v>-4.7845558337363599E-2</c:v>
                </c:pt>
                <c:pt idx="19468" formatCode="General">
                  <c:v>-4.1493608985928201E-2</c:v>
                </c:pt>
                <c:pt idx="19469" formatCode="General">
                  <c:v>-3.72900217450476E-2</c:v>
                </c:pt>
                <c:pt idx="19470" formatCode="General">
                  <c:v>-3.49070485260881E-2</c:v>
                </c:pt>
                <c:pt idx="19471" formatCode="General">
                  <c:v>-3.3529931560516903E-2</c:v>
                </c:pt>
                <c:pt idx="19472" formatCode="General">
                  <c:v>-3.3719972504717803E-2</c:v>
                </c:pt>
                <c:pt idx="19473" formatCode="General">
                  <c:v>-3.5969555900361098E-2</c:v>
                </c:pt>
                <c:pt idx="19474" formatCode="General">
                  <c:v>-3.9094089582011597E-2</c:v>
                </c:pt>
                <c:pt idx="19475" formatCode="General">
                  <c:v>-4.1542808322250498E-2</c:v>
                </c:pt>
                <c:pt idx="19476" formatCode="General">
                  <c:v>-4.3596206024556702E-2</c:v>
                </c:pt>
                <c:pt idx="19477" formatCode="General">
                  <c:v>-4.5643692162412798E-2</c:v>
                </c:pt>
                <c:pt idx="19478" formatCode="General">
                  <c:v>-4.7191666484583603E-2</c:v>
                </c:pt>
                <c:pt idx="19479" formatCode="General">
                  <c:v>-4.8136548680706298E-2</c:v>
                </c:pt>
                <c:pt idx="19480" formatCode="General">
                  <c:v>-4.7884225647151599E-2</c:v>
                </c:pt>
                <c:pt idx="19481" formatCode="General">
                  <c:v>-4.5628103055690497E-2</c:v>
                </c:pt>
                <c:pt idx="19482" formatCode="General">
                  <c:v>-4.05220098283837E-2</c:v>
                </c:pt>
                <c:pt idx="19483" formatCode="General">
                  <c:v>-3.3171116626944601E-2</c:v>
                </c:pt>
                <c:pt idx="19484" formatCode="General">
                  <c:v>-2.4890655350694301E-2</c:v>
                </c:pt>
                <c:pt idx="19485" formatCode="General">
                  <c:v>-1.5699061181793001E-2</c:v>
                </c:pt>
                <c:pt idx="19486" formatCode="General">
                  <c:v>-6.2456180789437097E-3</c:v>
                </c:pt>
                <c:pt idx="19487" formatCode="General">
                  <c:v>2.2837802008479702E-3</c:v>
                </c:pt>
                <c:pt idx="19488" formatCode="General">
                  <c:v>9.3938263757272801E-3</c:v>
                </c:pt>
                <c:pt idx="19489" formatCode="General">
                  <c:v>1.44517101429807E-2</c:v>
                </c:pt>
                <c:pt idx="19490" formatCode="General">
                  <c:v>1.7092678904772798E-2</c:v>
                </c:pt>
                <c:pt idx="19491" formatCode="General">
                  <c:v>1.8421943061546001E-2</c:v>
                </c:pt>
                <c:pt idx="19492" formatCode="General">
                  <c:v>1.9733949881963898E-2</c:v>
                </c:pt>
                <c:pt idx="19493" formatCode="General">
                  <c:v>2.0420605728613601E-2</c:v>
                </c:pt>
                <c:pt idx="19494" formatCode="General">
                  <c:v>2.02866147458034E-2</c:v>
                </c:pt>
                <c:pt idx="19495" formatCode="General">
                  <c:v>2.09256332490712E-2</c:v>
                </c:pt>
                <c:pt idx="19496" formatCode="General">
                  <c:v>2.2550413924766002E-2</c:v>
                </c:pt>
                <c:pt idx="19497" formatCode="General">
                  <c:v>2.4301874139178899E-2</c:v>
                </c:pt>
                <c:pt idx="19498" formatCode="General">
                  <c:v>2.5843157394418802E-2</c:v>
                </c:pt>
                <c:pt idx="19499" formatCode="General">
                  <c:v>2.7403405821737999E-2</c:v>
                </c:pt>
                <c:pt idx="19500" formatCode="General">
                  <c:v>2.9198906047514801E-2</c:v>
                </c:pt>
                <c:pt idx="19501" formatCode="General">
                  <c:v>3.1310697025307699E-2</c:v>
                </c:pt>
                <c:pt idx="19502" formatCode="General">
                  <c:v>3.2826574094263303E-2</c:v>
                </c:pt>
                <c:pt idx="19503" formatCode="General">
                  <c:v>3.3188194966300197E-2</c:v>
                </c:pt>
                <c:pt idx="19504" formatCode="General">
                  <c:v>3.2902652897291502E-2</c:v>
                </c:pt>
                <c:pt idx="19505" formatCode="General">
                  <c:v>3.10179822423934E-2</c:v>
                </c:pt>
                <c:pt idx="19506" formatCode="General">
                  <c:v>2.80443540458436E-2</c:v>
                </c:pt>
                <c:pt idx="19507" formatCode="General">
                  <c:v>2.6557277086994398E-2</c:v>
                </c:pt>
                <c:pt idx="19508" formatCode="General">
                  <c:v>2.7190163409989501E-2</c:v>
                </c:pt>
                <c:pt idx="19509" formatCode="General">
                  <c:v>2.8577696527337802E-2</c:v>
                </c:pt>
                <c:pt idx="19510" formatCode="General">
                  <c:v>2.94758095321116E-2</c:v>
                </c:pt>
                <c:pt idx="19511" formatCode="General">
                  <c:v>2.9256778137945999E-2</c:v>
                </c:pt>
                <c:pt idx="19512" formatCode="General">
                  <c:v>2.7914128847859401E-2</c:v>
                </c:pt>
                <c:pt idx="19513" formatCode="General">
                  <c:v>2.53906215389521E-2</c:v>
                </c:pt>
                <c:pt idx="19514" formatCode="General">
                  <c:v>2.1447208702889499E-2</c:v>
                </c:pt>
                <c:pt idx="19515" formatCode="General">
                  <c:v>1.64704824916455E-2</c:v>
                </c:pt>
                <c:pt idx="19516" formatCode="General">
                  <c:v>1.0828127438962399E-2</c:v>
                </c:pt>
                <c:pt idx="19517" formatCode="General">
                  <c:v>4.4931227218306799E-3</c:v>
                </c:pt>
                <c:pt idx="19518" formatCode="General">
                  <c:v>-1.0773952783144801E-3</c:v>
                </c:pt>
                <c:pt idx="19519" formatCode="General">
                  <c:v>-3.8700496171284499E-3</c:v>
                </c:pt>
                <c:pt idx="19520" formatCode="General">
                  <c:v>-3.7792663978569998E-3</c:v>
                </c:pt>
                <c:pt idx="19521" formatCode="General">
                  <c:v>-1.3853197642967499E-3</c:v>
                </c:pt>
                <c:pt idx="19522" formatCode="General">
                  <c:v>1.88712616792307E-3</c:v>
                </c:pt>
                <c:pt idx="19523" formatCode="General">
                  <c:v>5.0331973305880202E-3</c:v>
                </c:pt>
                <c:pt idx="19524" formatCode="General">
                  <c:v>8.5756850052839707E-3</c:v>
                </c:pt>
                <c:pt idx="19525" formatCode="General">
                  <c:v>1.2496907992444101E-2</c:v>
                </c:pt>
                <c:pt idx="19526" formatCode="General">
                  <c:v>1.55177079430252E-2</c:v>
                </c:pt>
                <c:pt idx="19527" formatCode="General">
                  <c:v>1.7478840256148102E-2</c:v>
                </c:pt>
                <c:pt idx="19528" formatCode="General">
                  <c:v>1.9033721332985001E-2</c:v>
                </c:pt>
                <c:pt idx="19529" formatCode="General">
                  <c:v>1.9439595669450801E-2</c:v>
                </c:pt>
                <c:pt idx="19530" formatCode="General">
                  <c:v>1.8539386158450698E-2</c:v>
                </c:pt>
                <c:pt idx="19531" formatCode="General">
                  <c:v>1.68544977338362E-2</c:v>
                </c:pt>
                <c:pt idx="19532" formatCode="General">
                  <c:v>1.44681322829034E-2</c:v>
                </c:pt>
                <c:pt idx="19533" formatCode="General">
                  <c:v>1.1938619457613899E-2</c:v>
                </c:pt>
                <c:pt idx="19534" formatCode="General">
                  <c:v>9.3909329330024403E-3</c:v>
                </c:pt>
                <c:pt idx="19535" formatCode="General">
                  <c:v>6.4611393733909599E-3</c:v>
                </c:pt>
                <c:pt idx="19536" formatCode="General">
                  <c:v>3.2041778862151702E-3</c:v>
                </c:pt>
                <c:pt idx="19537" formatCode="General">
                  <c:v>-2.41326352294198E-4</c:v>
                </c:pt>
                <c:pt idx="19538" formatCode="General">
                  <c:v>-4.0467745772625498E-3</c:v>
                </c:pt>
                <c:pt idx="19539" formatCode="General">
                  <c:v>-8.2174816292066508E-3</c:v>
                </c:pt>
                <c:pt idx="19540" formatCode="General">
                  <c:v>-1.18876935205875E-2</c:v>
                </c:pt>
                <c:pt idx="19541" formatCode="General">
                  <c:v>-1.51054547702424E-2</c:v>
                </c:pt>
                <c:pt idx="19542" formatCode="General">
                  <c:v>-1.8151794060215401E-2</c:v>
                </c:pt>
                <c:pt idx="19543" formatCode="General">
                  <c:v>-2.0693360894493099E-2</c:v>
                </c:pt>
                <c:pt idx="19544" formatCode="General">
                  <c:v>-2.2817185674555599E-2</c:v>
                </c:pt>
                <c:pt idx="19545" formatCode="General">
                  <c:v>-2.4510334024266601E-2</c:v>
                </c:pt>
                <c:pt idx="19546" formatCode="General">
                  <c:v>-2.49036335110468E-2</c:v>
                </c:pt>
                <c:pt idx="19547" formatCode="General">
                  <c:v>-2.2607952332576099E-2</c:v>
                </c:pt>
                <c:pt idx="19548" formatCode="General">
                  <c:v>-1.7609198183301901E-2</c:v>
                </c:pt>
                <c:pt idx="19549" formatCode="General">
                  <c:v>-1.1459054536932699E-2</c:v>
                </c:pt>
                <c:pt idx="19550" formatCode="General">
                  <c:v>-4.9044225175317799E-3</c:v>
                </c:pt>
                <c:pt idx="19551" formatCode="General">
                  <c:v>1.60957334863097E-3</c:v>
                </c:pt>
                <c:pt idx="19552" formatCode="General">
                  <c:v>7.761025466468E-3</c:v>
                </c:pt>
                <c:pt idx="19553" formatCode="General">
                  <c:v>1.3900871471995899E-2</c:v>
                </c:pt>
                <c:pt idx="19554" formatCode="General">
                  <c:v>2.0133431080082399E-2</c:v>
                </c:pt>
                <c:pt idx="19555" formatCode="General">
                  <c:v>2.5656714899894399E-2</c:v>
                </c:pt>
                <c:pt idx="19556" formatCode="General">
                  <c:v>3.02845664899777E-2</c:v>
                </c:pt>
                <c:pt idx="19557" formatCode="General">
                  <c:v>3.4649971733804498E-2</c:v>
                </c:pt>
                <c:pt idx="19558" formatCode="General">
                  <c:v>3.81107017377098E-2</c:v>
                </c:pt>
                <c:pt idx="19559" formatCode="General">
                  <c:v>3.9829765266416003E-2</c:v>
                </c:pt>
                <c:pt idx="19560" formatCode="General">
                  <c:v>3.9859971261056101E-2</c:v>
                </c:pt>
                <c:pt idx="19561" formatCode="General">
                  <c:v>3.9408294731814598E-2</c:v>
                </c:pt>
                <c:pt idx="19562" formatCode="General">
                  <c:v>3.9665035317387499E-2</c:v>
                </c:pt>
                <c:pt idx="19563" formatCode="General">
                  <c:v>4.0955261904495201E-2</c:v>
                </c:pt>
                <c:pt idx="19564" formatCode="General">
                  <c:v>4.2928229073384602E-2</c:v>
                </c:pt>
                <c:pt idx="19565" formatCode="General">
                  <c:v>4.4837316794316302E-2</c:v>
                </c:pt>
                <c:pt idx="19566" formatCode="General">
                  <c:v>4.5993345762166599E-2</c:v>
                </c:pt>
                <c:pt idx="19567" formatCode="General">
                  <c:v>4.6695525275156802E-2</c:v>
                </c:pt>
                <c:pt idx="19568" formatCode="General">
                  <c:v>4.7996910684850402E-2</c:v>
                </c:pt>
                <c:pt idx="19569" formatCode="General">
                  <c:v>5.0302987779455403E-2</c:v>
                </c:pt>
                <c:pt idx="19570" formatCode="General">
                  <c:v>5.4442927332097497E-2</c:v>
                </c:pt>
                <c:pt idx="19571" formatCode="General">
                  <c:v>6.08010884860982E-2</c:v>
                </c:pt>
                <c:pt idx="19572" formatCode="General">
                  <c:v>6.8139116315941203E-2</c:v>
                </c:pt>
                <c:pt idx="19573" formatCode="General">
                  <c:v>7.5310074363590093E-2</c:v>
                </c:pt>
                <c:pt idx="19574" formatCode="General">
                  <c:v>8.1380602886201997E-2</c:v>
                </c:pt>
                <c:pt idx="19575" formatCode="General">
                  <c:v>8.5222463297004405E-2</c:v>
                </c:pt>
                <c:pt idx="19576" formatCode="General">
                  <c:v>8.6869699929309693E-2</c:v>
                </c:pt>
                <c:pt idx="19577" formatCode="General">
                  <c:v>8.6406746740618198E-2</c:v>
                </c:pt>
                <c:pt idx="19578" formatCode="General">
                  <c:v>8.3678573063655906E-2</c:v>
                </c:pt>
                <c:pt idx="19579" formatCode="General">
                  <c:v>7.9834652309193205E-2</c:v>
                </c:pt>
                <c:pt idx="19580" formatCode="General">
                  <c:v>7.5259212251293894E-2</c:v>
                </c:pt>
                <c:pt idx="19581" formatCode="General">
                  <c:v>6.9541385912626805E-2</c:v>
                </c:pt>
                <c:pt idx="19582" formatCode="General">
                  <c:v>6.2939468218643296E-2</c:v>
                </c:pt>
                <c:pt idx="19583" formatCode="General">
                  <c:v>5.5981930738630302E-2</c:v>
                </c:pt>
                <c:pt idx="19584" formatCode="General">
                  <c:v>4.8867245767340098E-2</c:v>
                </c:pt>
                <c:pt idx="19585" formatCode="General">
                  <c:v>4.2160919502660897E-2</c:v>
                </c:pt>
                <c:pt idx="19586" formatCode="General">
                  <c:v>3.6262267570349498E-2</c:v>
                </c:pt>
                <c:pt idx="19587" formatCode="General">
                  <c:v>3.1211813890524399E-2</c:v>
                </c:pt>
                <c:pt idx="19588" formatCode="General">
                  <c:v>2.7037955874142899E-2</c:v>
                </c:pt>
                <c:pt idx="19589" formatCode="General">
                  <c:v>2.2871435199388699E-2</c:v>
                </c:pt>
                <c:pt idx="19590" formatCode="General">
                  <c:v>1.7416934548979301E-2</c:v>
                </c:pt>
                <c:pt idx="19591" formatCode="General">
                  <c:v>1.0414223274594001E-2</c:v>
                </c:pt>
                <c:pt idx="19592" formatCode="General">
                  <c:v>2.7159765983796099E-3</c:v>
                </c:pt>
                <c:pt idx="19593" formatCode="General">
                  <c:v>-4.7929701185965602E-3</c:v>
                </c:pt>
                <c:pt idx="19594" formatCode="General">
                  <c:v>-1.13479033050972E-2</c:v>
                </c:pt>
                <c:pt idx="19595" formatCode="General">
                  <c:v>-1.6502479341377999E-2</c:v>
                </c:pt>
                <c:pt idx="19596" formatCode="General">
                  <c:v>-2.0495066040388199E-2</c:v>
                </c:pt>
                <c:pt idx="19597" formatCode="General">
                  <c:v>-2.3438488576176201E-2</c:v>
                </c:pt>
                <c:pt idx="19598" formatCode="General">
                  <c:v>-2.6007288233712199E-2</c:v>
                </c:pt>
                <c:pt idx="19599" formatCode="General">
                  <c:v>-2.9577224543020999E-2</c:v>
                </c:pt>
                <c:pt idx="19600" formatCode="General">
                  <c:v>-3.4024226772289397E-2</c:v>
                </c:pt>
                <c:pt idx="19601" formatCode="General">
                  <c:v>-3.8755283129435499E-2</c:v>
                </c:pt>
                <c:pt idx="19602" formatCode="General">
                  <c:v>-4.2935607827621097E-2</c:v>
                </c:pt>
                <c:pt idx="19603" formatCode="General">
                  <c:v>-4.6740170669433097E-2</c:v>
                </c:pt>
                <c:pt idx="19604" formatCode="General">
                  <c:v>-5.1542374631066902E-2</c:v>
                </c:pt>
                <c:pt idx="19605" formatCode="General">
                  <c:v>-5.7956270027875303E-2</c:v>
                </c:pt>
                <c:pt idx="19606" formatCode="General">
                  <c:v>-6.4688065504433304E-2</c:v>
                </c:pt>
                <c:pt idx="19607" formatCode="General">
                  <c:v>-7.0497754755054307E-2</c:v>
                </c:pt>
                <c:pt idx="19608" formatCode="General">
                  <c:v>-7.5656268100344398E-2</c:v>
                </c:pt>
                <c:pt idx="19609" formatCode="General">
                  <c:v>-8.0752162948420497E-2</c:v>
                </c:pt>
                <c:pt idx="19610" formatCode="General">
                  <c:v>-8.6056921463975006E-2</c:v>
                </c:pt>
                <c:pt idx="19611" formatCode="General">
                  <c:v>-9.1918832104117498E-2</c:v>
                </c:pt>
                <c:pt idx="19612" formatCode="General">
                  <c:v>-9.8398085033953198E-2</c:v>
                </c:pt>
                <c:pt idx="19613" formatCode="General">
                  <c:v>-0.105186704593301</c:v>
                </c:pt>
                <c:pt idx="19614" formatCode="General">
                  <c:v>-0.111798486594602</c:v>
                </c:pt>
                <c:pt idx="19615" formatCode="General">
                  <c:v>-0.11701367210640699</c:v>
                </c:pt>
                <c:pt idx="19616" formatCode="General">
                  <c:v>-0.120067753979738</c:v>
                </c:pt>
                <c:pt idx="19617" formatCode="General">
                  <c:v>-0.120697606389185</c:v>
                </c:pt>
                <c:pt idx="19618" formatCode="General">
                  <c:v>-0.11916452064456801</c:v>
                </c:pt>
                <c:pt idx="19619" formatCode="General">
                  <c:v>-0.115823754234558</c:v>
                </c:pt>
                <c:pt idx="19620" formatCode="General">
                  <c:v>-0.110388109520315</c:v>
                </c:pt>
                <c:pt idx="19621" formatCode="General">
                  <c:v>-0.102306014455083</c:v>
                </c:pt>
                <c:pt idx="19622" formatCode="General">
                  <c:v>-9.1739319061012597E-2</c:v>
                </c:pt>
                <c:pt idx="19623" formatCode="General">
                  <c:v>-7.9486102434696504E-2</c:v>
                </c:pt>
                <c:pt idx="19624" formatCode="General">
                  <c:v>-6.6161117884142306E-2</c:v>
                </c:pt>
                <c:pt idx="19625" formatCode="General">
                  <c:v>-5.2228599823730001E-2</c:v>
                </c:pt>
                <c:pt idx="19626" formatCode="General">
                  <c:v>-3.7938740826195402E-2</c:v>
                </c:pt>
                <c:pt idx="19627" formatCode="General">
                  <c:v>-2.3928532375054701E-2</c:v>
                </c:pt>
                <c:pt idx="19628" formatCode="General">
                  <c:v>-1.09735785660178E-2</c:v>
                </c:pt>
                <c:pt idx="19629" formatCode="General">
                  <c:v>1.03875647370816E-3</c:v>
                </c:pt>
                <c:pt idx="19630" formatCode="General">
                  <c:v>1.22337048249694E-2</c:v>
                </c:pt>
                <c:pt idx="19631" formatCode="General">
                  <c:v>2.1964601568390502E-2</c:v>
                </c:pt>
                <c:pt idx="19632" formatCode="General">
                  <c:v>2.9576849709929E-2</c:v>
                </c:pt>
                <c:pt idx="19633" formatCode="General">
                  <c:v>3.5156638255495101E-2</c:v>
                </c:pt>
                <c:pt idx="19634" formatCode="General">
                  <c:v>3.7999806053068998E-2</c:v>
                </c:pt>
                <c:pt idx="19635" formatCode="General">
                  <c:v>3.7345158102111198E-2</c:v>
                </c:pt>
                <c:pt idx="19636" formatCode="General">
                  <c:v>3.3088222623654899E-2</c:v>
                </c:pt>
                <c:pt idx="19637" formatCode="General">
                  <c:v>2.5431815730380999E-2</c:v>
                </c:pt>
                <c:pt idx="19638" formatCode="General">
                  <c:v>1.4969232185950899E-2</c:v>
                </c:pt>
                <c:pt idx="19639" formatCode="General">
                  <c:v>2.9283223367278801E-3</c:v>
                </c:pt>
                <c:pt idx="19640" formatCode="General">
                  <c:v>-8.9904016843064798E-3</c:v>
                </c:pt>
                <c:pt idx="19641" formatCode="General">
                  <c:v>-2.0421982366954201E-2</c:v>
                </c:pt>
                <c:pt idx="19642" formatCode="General">
                  <c:v>-3.1404156586727697E-2</c:v>
                </c:pt>
                <c:pt idx="19643" formatCode="General">
                  <c:v>-4.1935415402599603E-2</c:v>
                </c:pt>
                <c:pt idx="19644" formatCode="General">
                  <c:v>-5.1744312169345399E-2</c:v>
                </c:pt>
                <c:pt idx="19645" formatCode="General">
                  <c:v>-6.0392879785012198E-2</c:v>
                </c:pt>
                <c:pt idx="19646" formatCode="General">
                  <c:v>-6.7919433139398702E-2</c:v>
                </c:pt>
                <c:pt idx="19647" formatCode="General">
                  <c:v>-7.3847377850031495E-2</c:v>
                </c:pt>
                <c:pt idx="19648" formatCode="General">
                  <c:v>-7.73734434401053E-2</c:v>
                </c:pt>
                <c:pt idx="19649" formatCode="General">
                  <c:v>-7.9479081727151402E-2</c:v>
                </c:pt>
                <c:pt idx="19650" formatCode="General">
                  <c:v>-8.1240788865482305E-2</c:v>
                </c:pt>
                <c:pt idx="19651" formatCode="General">
                  <c:v>-8.2239239764296895E-2</c:v>
                </c:pt>
                <c:pt idx="19652" formatCode="General">
                  <c:v>-8.2326059313330202E-2</c:v>
                </c:pt>
                <c:pt idx="19653" formatCode="General">
                  <c:v>-8.1543342209536698E-2</c:v>
                </c:pt>
                <c:pt idx="19654" formatCode="General">
                  <c:v>-8.0181655516847902E-2</c:v>
                </c:pt>
                <c:pt idx="19655" formatCode="General">
                  <c:v>-7.7753695823076494E-2</c:v>
                </c:pt>
                <c:pt idx="19656" formatCode="General">
                  <c:v>-7.2890798673703294E-2</c:v>
                </c:pt>
                <c:pt idx="19657" formatCode="General">
                  <c:v>-6.51959254922998E-2</c:v>
                </c:pt>
                <c:pt idx="19658" formatCode="General">
                  <c:v>-5.5535318121662597E-2</c:v>
                </c:pt>
                <c:pt idx="19659" formatCode="General">
                  <c:v>-4.5153108098391397E-2</c:v>
                </c:pt>
                <c:pt idx="19660" formatCode="General">
                  <c:v>-3.3968930907428203E-2</c:v>
                </c:pt>
                <c:pt idx="19661" formatCode="General">
                  <c:v>-2.14835217785058E-2</c:v>
                </c:pt>
                <c:pt idx="19662" formatCode="General">
                  <c:v>-7.9904773039845695E-3</c:v>
                </c:pt>
                <c:pt idx="19663" formatCode="General">
                  <c:v>6.1800386744931598E-3</c:v>
                </c:pt>
                <c:pt idx="19664" formatCode="General">
                  <c:v>2.0236180104932899E-2</c:v>
                </c:pt>
                <c:pt idx="19665" formatCode="General">
                  <c:v>3.2855004207417E-2</c:v>
                </c:pt>
                <c:pt idx="19666" formatCode="General">
                  <c:v>4.3852708295746098E-2</c:v>
                </c:pt>
                <c:pt idx="19667" formatCode="General">
                  <c:v>5.39736476854197E-2</c:v>
                </c:pt>
                <c:pt idx="19668" formatCode="General">
                  <c:v>6.3056183169934693E-2</c:v>
                </c:pt>
                <c:pt idx="19669" formatCode="General">
                  <c:v>6.9895301827760395E-2</c:v>
                </c:pt>
                <c:pt idx="19670" formatCode="General">
                  <c:v>7.4067865660983501E-2</c:v>
                </c:pt>
                <c:pt idx="19671" formatCode="General">
                  <c:v>7.6837565933156798E-2</c:v>
                </c:pt>
                <c:pt idx="19672" formatCode="General">
                  <c:v>7.8976185043031402E-2</c:v>
                </c:pt>
                <c:pt idx="19673" formatCode="General">
                  <c:v>8.0582893756494106E-2</c:v>
                </c:pt>
                <c:pt idx="19674" formatCode="General">
                  <c:v>8.1853174831563194E-2</c:v>
                </c:pt>
                <c:pt idx="19675" formatCode="General">
                  <c:v>8.2339054989603297E-2</c:v>
                </c:pt>
                <c:pt idx="19676" formatCode="General">
                  <c:v>8.2373937406462594E-2</c:v>
                </c:pt>
                <c:pt idx="19677" formatCode="General">
                  <c:v>8.2863916799213996E-2</c:v>
                </c:pt>
                <c:pt idx="19678" formatCode="General">
                  <c:v>8.3212881225425903E-2</c:v>
                </c:pt>
                <c:pt idx="19679" formatCode="General">
                  <c:v>8.2258764672178394E-2</c:v>
                </c:pt>
                <c:pt idx="19680" formatCode="General">
                  <c:v>7.9771732320193606E-2</c:v>
                </c:pt>
                <c:pt idx="19681" formatCode="General">
                  <c:v>7.6784320640557596E-2</c:v>
                </c:pt>
                <c:pt idx="19682" formatCode="General">
                  <c:v>7.3548248356014895E-2</c:v>
                </c:pt>
                <c:pt idx="19683" formatCode="General">
                  <c:v>7.0089471767716502E-2</c:v>
                </c:pt>
                <c:pt idx="19684" formatCode="General">
                  <c:v>6.62460772421333E-2</c:v>
                </c:pt>
                <c:pt idx="19685" formatCode="General">
                  <c:v>6.1630025629982502E-2</c:v>
                </c:pt>
                <c:pt idx="19686" formatCode="General">
                  <c:v>5.71480363833341E-2</c:v>
                </c:pt>
                <c:pt idx="19687" formatCode="General">
                  <c:v>5.3339390908022997E-2</c:v>
                </c:pt>
                <c:pt idx="19688" formatCode="General">
                  <c:v>5.0422202519860897E-2</c:v>
                </c:pt>
                <c:pt idx="19689" formatCode="General">
                  <c:v>4.8807158828145202E-2</c:v>
                </c:pt>
                <c:pt idx="19690" formatCode="General">
                  <c:v>4.85153651183255E-2</c:v>
                </c:pt>
                <c:pt idx="19691" formatCode="General">
                  <c:v>4.8901394743136602E-2</c:v>
                </c:pt>
                <c:pt idx="19692" formatCode="General">
                  <c:v>4.9497263245909202E-2</c:v>
                </c:pt>
                <c:pt idx="19693" formatCode="General">
                  <c:v>5.0751155823485897E-2</c:v>
                </c:pt>
                <c:pt idx="19694" formatCode="General">
                  <c:v>5.3338681228906899E-2</c:v>
                </c:pt>
                <c:pt idx="19695" formatCode="General">
                  <c:v>5.6974349400303499E-2</c:v>
                </c:pt>
                <c:pt idx="19696" formatCode="General">
                  <c:v>6.0247418453750097E-2</c:v>
                </c:pt>
                <c:pt idx="19697" formatCode="General">
                  <c:v>6.24301129264156E-2</c:v>
                </c:pt>
                <c:pt idx="19698" formatCode="General">
                  <c:v>6.4440336832590706E-2</c:v>
                </c:pt>
                <c:pt idx="19699" formatCode="General">
                  <c:v>6.6598642737554503E-2</c:v>
                </c:pt>
                <c:pt idx="19700" formatCode="General">
                  <c:v>6.8480087244778207E-2</c:v>
                </c:pt>
                <c:pt idx="19701" formatCode="General">
                  <c:v>6.9530155696484006E-2</c:v>
                </c:pt>
                <c:pt idx="19702" formatCode="General">
                  <c:v>6.9074790444366194E-2</c:v>
                </c:pt>
                <c:pt idx="19703" formatCode="General">
                  <c:v>6.7375363695214699E-2</c:v>
                </c:pt>
                <c:pt idx="19704" formatCode="General">
                  <c:v>6.5205233938013002E-2</c:v>
                </c:pt>
                <c:pt idx="19705" formatCode="General">
                  <c:v>6.2856585081463898E-2</c:v>
                </c:pt>
                <c:pt idx="19706" formatCode="General">
                  <c:v>6.0011501191494301E-2</c:v>
                </c:pt>
                <c:pt idx="19707" formatCode="General">
                  <c:v>5.5892618949263201E-2</c:v>
                </c:pt>
                <c:pt idx="19708" formatCode="General">
                  <c:v>5.0364703896903597E-2</c:v>
                </c:pt>
                <c:pt idx="19709" formatCode="General">
                  <c:v>4.4813573895860603E-2</c:v>
                </c:pt>
                <c:pt idx="19710" formatCode="General">
                  <c:v>3.9472317329063603E-2</c:v>
                </c:pt>
                <c:pt idx="19711" formatCode="General">
                  <c:v>3.3708218851984502E-2</c:v>
                </c:pt>
                <c:pt idx="19712" formatCode="General">
                  <c:v>2.7787338928070501E-2</c:v>
                </c:pt>
                <c:pt idx="19713" formatCode="General">
                  <c:v>2.1817655126074802E-2</c:v>
                </c:pt>
                <c:pt idx="19714" formatCode="General">
                  <c:v>1.6762741796704499E-2</c:v>
                </c:pt>
                <c:pt idx="19715" formatCode="General">
                  <c:v>1.37078336550795E-2</c:v>
                </c:pt>
                <c:pt idx="19716" formatCode="General">
                  <c:v>1.3449969365662701E-2</c:v>
                </c:pt>
                <c:pt idx="19717" formatCode="General">
                  <c:v>1.64858177618613E-2</c:v>
                </c:pt>
                <c:pt idx="19718" formatCode="General">
                  <c:v>2.1848615688908599E-2</c:v>
                </c:pt>
                <c:pt idx="19719" formatCode="General">
                  <c:v>2.7794394794936599E-2</c:v>
                </c:pt>
                <c:pt idx="19720" formatCode="General">
                  <c:v>3.2966776784777302E-2</c:v>
                </c:pt>
                <c:pt idx="19721" formatCode="General">
                  <c:v>3.7027943493929703E-2</c:v>
                </c:pt>
                <c:pt idx="19722" formatCode="General">
                  <c:v>4.0112058586442498E-2</c:v>
                </c:pt>
                <c:pt idx="19723" formatCode="General">
                  <c:v>4.2303196872691198E-2</c:v>
                </c:pt>
                <c:pt idx="19724" formatCode="General">
                  <c:v>4.41984351170744E-2</c:v>
                </c:pt>
                <c:pt idx="19725" formatCode="General">
                  <c:v>4.5868821730710399E-2</c:v>
                </c:pt>
                <c:pt idx="19726" formatCode="General">
                  <c:v>4.56540200925174E-2</c:v>
                </c:pt>
                <c:pt idx="19727" formatCode="General">
                  <c:v>4.32598584515353E-2</c:v>
                </c:pt>
                <c:pt idx="19728" formatCode="General">
                  <c:v>3.9516774851492402E-2</c:v>
                </c:pt>
                <c:pt idx="19729" formatCode="General">
                  <c:v>3.3723050281263697E-2</c:v>
                </c:pt>
                <c:pt idx="19730" formatCode="General">
                  <c:v>2.5582809995300399E-2</c:v>
                </c:pt>
                <c:pt idx="19731" formatCode="General">
                  <c:v>1.52971534062277E-2</c:v>
                </c:pt>
                <c:pt idx="19732" formatCode="General">
                  <c:v>2.9446017621471698E-3</c:v>
                </c:pt>
                <c:pt idx="19733" formatCode="General">
                  <c:v>-1.0828577424311399E-2</c:v>
                </c:pt>
                <c:pt idx="19734" formatCode="General">
                  <c:v>-2.5717242200041499E-2</c:v>
                </c:pt>
                <c:pt idx="19735" formatCode="General">
                  <c:v>-4.1823620102955303E-2</c:v>
                </c:pt>
                <c:pt idx="19736" formatCode="General">
                  <c:v>-5.8203523977504598E-2</c:v>
                </c:pt>
                <c:pt idx="19737" formatCode="General">
                  <c:v>-7.33404172817997E-2</c:v>
                </c:pt>
                <c:pt idx="19738" formatCode="General">
                  <c:v>-8.6153702317635097E-2</c:v>
                </c:pt>
                <c:pt idx="19739" formatCode="General">
                  <c:v>-9.5358328805193807E-2</c:v>
                </c:pt>
                <c:pt idx="19740" formatCode="General">
                  <c:v>-0.100466744705942</c:v>
                </c:pt>
                <c:pt idx="19741" formatCode="General">
                  <c:v>-0.102559973615477</c:v>
                </c:pt>
                <c:pt idx="19742" formatCode="General">
                  <c:v>-0.102041200755852</c:v>
                </c:pt>
                <c:pt idx="19743" formatCode="General">
                  <c:v>-9.8016231889482094E-2</c:v>
                </c:pt>
                <c:pt idx="19744" formatCode="General">
                  <c:v>-9.1764726059068394E-2</c:v>
                </c:pt>
                <c:pt idx="19745" formatCode="General">
                  <c:v>-8.5713198105034499E-2</c:v>
                </c:pt>
                <c:pt idx="19746" formatCode="General">
                  <c:v>-7.9819240949746004E-2</c:v>
                </c:pt>
                <c:pt idx="19747" formatCode="General">
                  <c:v>-7.2742304835988703E-2</c:v>
                </c:pt>
                <c:pt idx="19748" formatCode="General">
                  <c:v>-6.4847732470035502E-2</c:v>
                </c:pt>
                <c:pt idx="19749" formatCode="General">
                  <c:v>-5.7509252828935202E-2</c:v>
                </c:pt>
                <c:pt idx="19750" formatCode="General">
                  <c:v>-5.10086720062429E-2</c:v>
                </c:pt>
                <c:pt idx="19751" formatCode="General">
                  <c:v>-4.57514441358126E-2</c:v>
                </c:pt>
                <c:pt idx="19752" formatCode="General">
                  <c:v>-4.1688297522757801E-2</c:v>
                </c:pt>
                <c:pt idx="19753" formatCode="General">
                  <c:v>-3.89708930418168E-2</c:v>
                </c:pt>
                <c:pt idx="19754" formatCode="General">
                  <c:v>-3.8501129949323698E-2</c:v>
                </c:pt>
                <c:pt idx="19755" formatCode="General">
                  <c:v>-4.06363375360035E-2</c:v>
                </c:pt>
                <c:pt idx="19756" formatCode="General">
                  <c:v>-4.4917769747643103E-2</c:v>
                </c:pt>
                <c:pt idx="19757" formatCode="General">
                  <c:v>-4.9250518765460397E-2</c:v>
                </c:pt>
                <c:pt idx="19758" formatCode="General">
                  <c:v>-5.1892419390837899E-2</c:v>
                </c:pt>
                <c:pt idx="19759" formatCode="General">
                  <c:v>-5.2936629860215398E-2</c:v>
                </c:pt>
                <c:pt idx="19760" formatCode="General">
                  <c:v>-5.2974543881921098E-2</c:v>
                </c:pt>
                <c:pt idx="19761" formatCode="General">
                  <c:v>-5.1659886369570501E-2</c:v>
                </c:pt>
                <c:pt idx="19762" formatCode="General">
                  <c:v>-4.8442350390207903E-2</c:v>
                </c:pt>
                <c:pt idx="19763" formatCode="General">
                  <c:v>-4.3495086076054297E-2</c:v>
                </c:pt>
                <c:pt idx="19764" formatCode="General">
                  <c:v>-3.7592558350916502E-2</c:v>
                </c:pt>
                <c:pt idx="19765" formatCode="General">
                  <c:v>-3.2523617373009003E-2</c:v>
                </c:pt>
                <c:pt idx="19766" formatCode="General">
                  <c:v>-2.9385824194410801E-2</c:v>
                </c:pt>
                <c:pt idx="19767" formatCode="General">
                  <c:v>-2.8563458248410199E-2</c:v>
                </c:pt>
                <c:pt idx="19768" formatCode="General">
                  <c:v>-3.0385007116942499E-2</c:v>
                </c:pt>
                <c:pt idx="19769" formatCode="General">
                  <c:v>-3.5316357840177802E-2</c:v>
                </c:pt>
                <c:pt idx="19770" formatCode="General">
                  <c:v>-4.3769309572464499E-2</c:v>
                </c:pt>
                <c:pt idx="19771" formatCode="General">
                  <c:v>-5.4177206126801797E-2</c:v>
                </c:pt>
                <c:pt idx="19772" formatCode="General">
                  <c:v>-6.5469403536670606E-2</c:v>
                </c:pt>
                <c:pt idx="19773" formatCode="General">
                  <c:v>-7.7222964114228104E-2</c:v>
                </c:pt>
                <c:pt idx="19774" formatCode="General">
                  <c:v>-8.8138828217070794E-2</c:v>
                </c:pt>
                <c:pt idx="19775" formatCode="General">
                  <c:v>-9.7612774796199495E-2</c:v>
                </c:pt>
                <c:pt idx="19776" formatCode="General">
                  <c:v>-0.10551817647739101</c:v>
                </c:pt>
                <c:pt idx="19777" formatCode="General">
                  <c:v>-0.11201430449425399</c:v>
                </c:pt>
                <c:pt idx="19778" formatCode="General">
                  <c:v>-0.116207121667161</c:v>
                </c:pt>
                <c:pt idx="19779" formatCode="General">
                  <c:v>-0.11683954745446599</c:v>
                </c:pt>
                <c:pt idx="19780" formatCode="General">
                  <c:v>-0.113374526485613</c:v>
                </c:pt>
                <c:pt idx="19781" formatCode="General">
                  <c:v>-0.106077962019426</c:v>
                </c:pt>
                <c:pt idx="19782" formatCode="General">
                  <c:v>-9.6361659102423294E-2</c:v>
                </c:pt>
                <c:pt idx="19783" formatCode="General">
                  <c:v>-8.48435785503657E-2</c:v>
                </c:pt>
                <c:pt idx="19784" formatCode="General">
                  <c:v>-7.0794528540407506E-2</c:v>
                </c:pt>
                <c:pt idx="19785" formatCode="General">
                  <c:v>-5.3605491363907201E-2</c:v>
                </c:pt>
                <c:pt idx="19786" formatCode="General">
                  <c:v>-3.3804029757466797E-2</c:v>
                </c:pt>
                <c:pt idx="19787" formatCode="General">
                  <c:v>-1.22306556792296E-2</c:v>
                </c:pt>
                <c:pt idx="19788" formatCode="General">
                  <c:v>1.00630492234546E-2</c:v>
                </c:pt>
                <c:pt idx="19789" formatCode="General">
                  <c:v>3.1840255615204198E-2</c:v>
                </c:pt>
                <c:pt idx="19790" formatCode="General">
                  <c:v>5.2166091237603997E-2</c:v>
                </c:pt>
                <c:pt idx="19791" formatCode="General">
                  <c:v>7.0647895128333194E-2</c:v>
                </c:pt>
                <c:pt idx="19792" formatCode="General">
                  <c:v>8.6438836329096005E-2</c:v>
                </c:pt>
                <c:pt idx="19793" formatCode="General">
                  <c:v>9.8712755260375595E-2</c:v>
                </c:pt>
                <c:pt idx="19794" formatCode="General">
                  <c:v>0.107113874260647</c:v>
                </c:pt>
                <c:pt idx="19795" formatCode="General">
                  <c:v>0.111082462530987</c:v>
                </c:pt>
                <c:pt idx="19796" formatCode="General">
                  <c:v>0.109685276765158</c:v>
                </c:pt>
                <c:pt idx="19797" formatCode="General">
                  <c:v>0.102060855748985</c:v>
                </c:pt>
                <c:pt idx="19798" formatCode="General">
                  <c:v>8.9212707690661294E-2</c:v>
                </c:pt>
                <c:pt idx="19799" formatCode="General">
                  <c:v>7.3022899586585505E-2</c:v>
                </c:pt>
                <c:pt idx="19800" formatCode="General">
                  <c:v>5.49056882586028E-2</c:v>
                </c:pt>
                <c:pt idx="19801" formatCode="General">
                  <c:v>3.5784708714082999E-2</c:v>
                </c:pt>
                <c:pt idx="19802" formatCode="General">
                  <c:v>1.67362174226462E-2</c:v>
                </c:pt>
                <c:pt idx="19803" formatCode="General">
                  <c:v>-8.1932314634320996E-4</c:v>
                </c:pt>
                <c:pt idx="19804" formatCode="General">
                  <c:v>-1.57072375889384E-2</c:v>
                </c:pt>
                <c:pt idx="19805" formatCode="General">
                  <c:v>-2.7430373474825898E-2</c:v>
                </c:pt>
                <c:pt idx="19806" formatCode="General">
                  <c:v>-3.5986641759603297E-2</c:v>
                </c:pt>
                <c:pt idx="19807" formatCode="General">
                  <c:v>-4.04179241274382E-2</c:v>
                </c:pt>
                <c:pt idx="19808" formatCode="General">
                  <c:v>-4.0008469824320998E-2</c:v>
                </c:pt>
                <c:pt idx="19809" formatCode="General">
                  <c:v>-3.5357715280146002E-2</c:v>
                </c:pt>
                <c:pt idx="19810" formatCode="General">
                  <c:v>-2.69952440810848E-2</c:v>
                </c:pt>
                <c:pt idx="19811" formatCode="General">
                  <c:v>-1.51143044325859E-2</c:v>
                </c:pt>
                <c:pt idx="19812" formatCode="General">
                  <c:v>-4.2089630680782999E-4</c:v>
                </c:pt>
                <c:pt idx="19813" formatCode="General">
                  <c:v>1.56345717476707E-2</c:v>
                </c:pt>
                <c:pt idx="19814" formatCode="General">
                  <c:v>3.1834247501104501E-2</c:v>
                </c:pt>
                <c:pt idx="19815" formatCode="General">
                  <c:v>4.6882883098894303E-2</c:v>
                </c:pt>
                <c:pt idx="19816" formatCode="General">
                  <c:v>5.9592433661976897E-2</c:v>
                </c:pt>
                <c:pt idx="19817" formatCode="General">
                  <c:v>6.9524695042567197E-2</c:v>
                </c:pt>
                <c:pt idx="19818" formatCode="General">
                  <c:v>7.6474591425792396E-2</c:v>
                </c:pt>
                <c:pt idx="19819" formatCode="General">
                  <c:v>8.0299587404519396E-2</c:v>
                </c:pt>
                <c:pt idx="19820" formatCode="General">
                  <c:v>7.9833437762622403E-2</c:v>
                </c:pt>
                <c:pt idx="19821" formatCode="General">
                  <c:v>7.4086401325427306E-2</c:v>
                </c:pt>
                <c:pt idx="19822" formatCode="General">
                  <c:v>6.4755956384537294E-2</c:v>
                </c:pt>
                <c:pt idx="19823" formatCode="General">
                  <c:v>5.4902826629819497E-2</c:v>
                </c:pt>
                <c:pt idx="19824" formatCode="General">
                  <c:v>4.67077264236027E-2</c:v>
                </c:pt>
                <c:pt idx="19825" formatCode="General">
                  <c:v>3.9628651654141402E-2</c:v>
                </c:pt>
                <c:pt idx="19826" formatCode="General">
                  <c:v>3.2384649075595399E-2</c:v>
                </c:pt>
                <c:pt idx="19827" formatCode="General">
                  <c:v>2.62421131733626E-2</c:v>
                </c:pt>
                <c:pt idx="19828" formatCode="General">
                  <c:v>2.2865176322244999E-2</c:v>
                </c:pt>
                <c:pt idx="19829" formatCode="General">
                  <c:v>2.2456562432282098E-2</c:v>
                </c:pt>
                <c:pt idx="19830" formatCode="General">
                  <c:v>2.4931305926355101E-2</c:v>
                </c:pt>
                <c:pt idx="19831" formatCode="General">
                  <c:v>3.0359200580609601E-2</c:v>
                </c:pt>
                <c:pt idx="19832" formatCode="General">
                  <c:v>3.78781342066195E-2</c:v>
                </c:pt>
                <c:pt idx="19833" formatCode="General">
                  <c:v>4.5123197273914201E-2</c:v>
                </c:pt>
                <c:pt idx="19834" formatCode="General">
                  <c:v>5.0752498765127399E-2</c:v>
                </c:pt>
                <c:pt idx="19835" formatCode="General">
                  <c:v>5.5535817038959497E-2</c:v>
                </c:pt>
                <c:pt idx="19836" formatCode="General">
                  <c:v>6.0581424812588103E-2</c:v>
                </c:pt>
                <c:pt idx="19837" formatCode="General">
                  <c:v>6.5678499299002505E-2</c:v>
                </c:pt>
                <c:pt idx="19838" formatCode="General">
                  <c:v>6.9870133404223198E-2</c:v>
                </c:pt>
                <c:pt idx="19839" formatCode="General">
                  <c:v>7.2503562780141403E-2</c:v>
                </c:pt>
                <c:pt idx="19840" formatCode="General">
                  <c:v>7.3419977900754996E-2</c:v>
                </c:pt>
                <c:pt idx="19841" formatCode="General">
                  <c:v>7.2258834616060905E-2</c:v>
                </c:pt>
                <c:pt idx="19842" formatCode="General">
                  <c:v>6.8837206558314795E-2</c:v>
                </c:pt>
                <c:pt idx="19843" formatCode="General">
                  <c:v>6.3780964320840294E-2</c:v>
                </c:pt>
                <c:pt idx="19844" formatCode="General">
                  <c:v>5.8382385891933501E-2</c:v>
                </c:pt>
                <c:pt idx="19845" formatCode="General">
                  <c:v>5.3291718011304799E-2</c:v>
                </c:pt>
                <c:pt idx="19846" formatCode="General">
                  <c:v>4.7994309950757499E-2</c:v>
                </c:pt>
                <c:pt idx="19847" formatCode="General">
                  <c:v>4.2161984387865198E-2</c:v>
                </c:pt>
                <c:pt idx="19848" formatCode="General">
                  <c:v>3.6286258240910599E-2</c:v>
                </c:pt>
                <c:pt idx="19849" formatCode="General">
                  <c:v>3.01829229728732E-2</c:v>
                </c:pt>
                <c:pt idx="19850" formatCode="General">
                  <c:v>2.31628436909402E-2</c:v>
                </c:pt>
                <c:pt idx="19851" formatCode="General">
                  <c:v>1.63384845753329E-2</c:v>
                </c:pt>
                <c:pt idx="19852" formatCode="General">
                  <c:v>1.15261271484309E-2</c:v>
                </c:pt>
                <c:pt idx="19853" formatCode="General">
                  <c:v>8.8205736993362208E-3</c:v>
                </c:pt>
                <c:pt idx="19854" formatCode="General">
                  <c:v>7.4181126203908898E-3</c:v>
                </c:pt>
                <c:pt idx="19855" formatCode="General">
                  <c:v>7.12673357651837E-3</c:v>
                </c:pt>
                <c:pt idx="19856" formatCode="General">
                  <c:v>7.3100132347863203E-3</c:v>
                </c:pt>
                <c:pt idx="19857" formatCode="General">
                  <c:v>6.3141219803257501E-3</c:v>
                </c:pt>
                <c:pt idx="19858" formatCode="General">
                  <c:v>3.4042130070657301E-3</c:v>
                </c:pt>
                <c:pt idx="19859" formatCode="General">
                  <c:v>-4.48858365122442E-4</c:v>
                </c:pt>
                <c:pt idx="19860" formatCode="General">
                  <c:v>-4.2964075753758003E-3</c:v>
                </c:pt>
                <c:pt idx="19861" formatCode="General">
                  <c:v>-7.8570684192999299E-3</c:v>
                </c:pt>
                <c:pt idx="19862" formatCode="General">
                  <c:v>-1.13330599064789E-2</c:v>
                </c:pt>
                <c:pt idx="19863" formatCode="General">
                  <c:v>-1.41096116092818E-2</c:v>
                </c:pt>
                <c:pt idx="19864" formatCode="General">
                  <c:v>-1.55973732742759E-2</c:v>
                </c:pt>
                <c:pt idx="19865" formatCode="General">
                  <c:v>-1.6552754435225199E-2</c:v>
                </c:pt>
                <c:pt idx="19866" formatCode="General">
                  <c:v>-1.77064521972932E-2</c:v>
                </c:pt>
                <c:pt idx="19867" formatCode="General">
                  <c:v>-1.9010903851779198E-2</c:v>
                </c:pt>
                <c:pt idx="19868" formatCode="General">
                  <c:v>-2.0379778680035699E-2</c:v>
                </c:pt>
                <c:pt idx="19869" formatCode="General">
                  <c:v>-2.1426732183906901E-2</c:v>
                </c:pt>
                <c:pt idx="19870" formatCode="General">
                  <c:v>-2.2582006563224299E-2</c:v>
                </c:pt>
                <c:pt idx="19871" formatCode="General">
                  <c:v>-2.47592723998756E-2</c:v>
                </c:pt>
                <c:pt idx="19872" formatCode="General">
                  <c:v>-2.80118028594116E-2</c:v>
                </c:pt>
                <c:pt idx="19873" formatCode="General">
                  <c:v>-3.2325568081862002E-2</c:v>
                </c:pt>
                <c:pt idx="19874" formatCode="General">
                  <c:v>-3.7128224646860303E-2</c:v>
                </c:pt>
                <c:pt idx="19875" formatCode="General">
                  <c:v>-4.08996836808561E-2</c:v>
                </c:pt>
                <c:pt idx="19876" formatCode="General">
                  <c:v>-4.27304117869323E-2</c:v>
                </c:pt>
                <c:pt idx="19877" formatCode="General">
                  <c:v>-4.2740507129471202E-2</c:v>
                </c:pt>
                <c:pt idx="19878" formatCode="General">
                  <c:v>-4.0918159185304399E-2</c:v>
                </c:pt>
                <c:pt idx="19879" formatCode="General">
                  <c:v>-3.7830344085359201E-2</c:v>
                </c:pt>
                <c:pt idx="19880" formatCode="General">
                  <c:v>-3.4498139233747102E-2</c:v>
                </c:pt>
                <c:pt idx="19881" formatCode="General">
                  <c:v>-3.08422859386712E-2</c:v>
                </c:pt>
                <c:pt idx="19882" formatCode="General">
                  <c:v>-2.64640601841791E-2</c:v>
                </c:pt>
                <c:pt idx="19883" formatCode="General">
                  <c:v>-2.08223122885897E-2</c:v>
                </c:pt>
                <c:pt idx="19884" formatCode="General">
                  <c:v>-1.34971245809741E-2</c:v>
                </c:pt>
                <c:pt idx="19885" formatCode="General">
                  <c:v>-5.7560681354255601E-3</c:v>
                </c:pt>
                <c:pt idx="19886" formatCode="General">
                  <c:v>1.15797318285385E-3</c:v>
                </c:pt>
                <c:pt idx="19887" formatCode="General">
                  <c:v>6.9918815730213102E-3</c:v>
                </c:pt>
                <c:pt idx="19888" formatCode="General">
                  <c:v>1.15322961058868E-2</c:v>
                </c:pt>
                <c:pt idx="19889" formatCode="General">
                  <c:v>1.4606080749972E-2</c:v>
                </c:pt>
                <c:pt idx="19890" formatCode="General">
                  <c:v>1.6063220143397599E-2</c:v>
                </c:pt>
                <c:pt idx="19891" formatCode="General">
                  <c:v>1.58832304257162E-2</c:v>
                </c:pt>
                <c:pt idx="19892" formatCode="General">
                  <c:v>1.42582473263385E-2</c:v>
                </c:pt>
                <c:pt idx="19893" formatCode="General">
                  <c:v>1.0587697318645801E-2</c:v>
                </c:pt>
                <c:pt idx="19894" formatCode="General">
                  <c:v>4.0148090100261798E-3</c:v>
                </c:pt>
                <c:pt idx="19895" formatCode="General">
                  <c:v>-4.4496777140002998E-3</c:v>
                </c:pt>
                <c:pt idx="19896" formatCode="General">
                  <c:v>-1.4285733405550101E-2</c:v>
                </c:pt>
                <c:pt idx="19897" formatCode="General">
                  <c:v>-2.5924939976495399E-2</c:v>
                </c:pt>
                <c:pt idx="19898" formatCode="General">
                  <c:v>-3.8413961965993698E-2</c:v>
                </c:pt>
                <c:pt idx="19899" formatCode="General">
                  <c:v>-5.0969852527819597E-2</c:v>
                </c:pt>
                <c:pt idx="19900" formatCode="General">
                  <c:v>-6.3504225979957502E-2</c:v>
                </c:pt>
                <c:pt idx="19901" formatCode="General">
                  <c:v>-7.5978226809610999E-2</c:v>
                </c:pt>
                <c:pt idx="19902" formatCode="General">
                  <c:v>-8.8536830584560397E-2</c:v>
                </c:pt>
                <c:pt idx="19903" formatCode="General">
                  <c:v>-0.10053906384170699</c:v>
                </c:pt>
                <c:pt idx="19904" formatCode="General">
                  <c:v>-0.110541371853772</c:v>
                </c:pt>
                <c:pt idx="19905" formatCode="General">
                  <c:v>-0.117639520338438</c:v>
                </c:pt>
                <c:pt idx="19906" formatCode="General">
                  <c:v>-0.121187917420915</c:v>
                </c:pt>
                <c:pt idx="19907" formatCode="General">
                  <c:v>-0.12085512235003799</c:v>
                </c:pt>
                <c:pt idx="19908" formatCode="General">
                  <c:v>-0.117265327632738</c:v>
                </c:pt>
                <c:pt idx="19909" formatCode="General">
                  <c:v>-0.110529338613924</c:v>
                </c:pt>
                <c:pt idx="19910" formatCode="General">
                  <c:v>-9.9802651724595001E-2</c:v>
                </c:pt>
                <c:pt idx="19911" formatCode="General">
                  <c:v>-8.4987323514477894E-2</c:v>
                </c:pt>
                <c:pt idx="19912" formatCode="General">
                  <c:v>-6.72779960770509E-2</c:v>
                </c:pt>
                <c:pt idx="19913" formatCode="General">
                  <c:v>-4.8507073892607E-2</c:v>
                </c:pt>
                <c:pt idx="19914" formatCode="General">
                  <c:v>-2.97091216817565E-2</c:v>
                </c:pt>
                <c:pt idx="19915" formatCode="General">
                  <c:v>-1.0682992858267199E-2</c:v>
                </c:pt>
                <c:pt idx="19916" formatCode="General">
                  <c:v>8.6196446840646306E-3</c:v>
                </c:pt>
                <c:pt idx="19917" formatCode="General">
                  <c:v>2.67423602872136E-2</c:v>
                </c:pt>
                <c:pt idx="19918" formatCode="General">
                  <c:v>4.2830687525361302E-2</c:v>
                </c:pt>
                <c:pt idx="19919" formatCode="General">
                  <c:v>5.7562799376696998E-2</c:v>
                </c:pt>
                <c:pt idx="19920" formatCode="General">
                  <c:v>7.0796967830254603E-2</c:v>
                </c:pt>
                <c:pt idx="19921" formatCode="General">
                  <c:v>8.1588807403878E-2</c:v>
                </c:pt>
                <c:pt idx="19922" formatCode="General">
                  <c:v>8.8626476327593504E-2</c:v>
                </c:pt>
                <c:pt idx="19923" formatCode="General">
                  <c:v>9.1609840915117799E-2</c:v>
                </c:pt>
                <c:pt idx="19924" formatCode="General">
                  <c:v>9.0739721863884196E-2</c:v>
                </c:pt>
                <c:pt idx="19925" formatCode="General">
                  <c:v>8.6117799669861994E-2</c:v>
                </c:pt>
                <c:pt idx="19926" formatCode="General">
                  <c:v>7.8802082011975402E-2</c:v>
                </c:pt>
                <c:pt idx="19927" formatCode="General">
                  <c:v>7.0158616414917802E-2</c:v>
                </c:pt>
                <c:pt idx="19928" formatCode="General">
                  <c:v>6.1895912916350201E-2</c:v>
                </c:pt>
                <c:pt idx="19929" formatCode="General">
                  <c:v>5.3660187450566103E-2</c:v>
                </c:pt>
                <c:pt idx="19930" formatCode="General">
                  <c:v>4.4103142176940197E-2</c:v>
                </c:pt>
                <c:pt idx="19931" formatCode="General">
                  <c:v>3.4257883014426102E-2</c:v>
                </c:pt>
                <c:pt idx="19932" formatCode="General">
                  <c:v>2.5134631656238599E-2</c:v>
                </c:pt>
                <c:pt idx="19933" formatCode="General">
                  <c:v>1.5933424433366601E-2</c:v>
                </c:pt>
                <c:pt idx="19934" formatCode="General">
                  <c:v>5.8974243489956502E-3</c:v>
                </c:pt>
                <c:pt idx="19935" formatCode="General">
                  <c:v>-3.6364092602483998E-3</c:v>
                </c:pt>
                <c:pt idx="19936" formatCode="General">
                  <c:v>-1.12477176590264E-2</c:v>
                </c:pt>
                <c:pt idx="19937" formatCode="General">
                  <c:v>-1.7845299658250501E-2</c:v>
                </c:pt>
                <c:pt idx="19938" formatCode="General">
                  <c:v>-2.40418269649431E-2</c:v>
                </c:pt>
                <c:pt idx="19939" formatCode="General">
                  <c:v>-2.8821213736472E-2</c:v>
                </c:pt>
                <c:pt idx="19940" formatCode="General">
                  <c:v>-3.1412776155762399E-2</c:v>
                </c:pt>
                <c:pt idx="19941" formatCode="General">
                  <c:v>-3.2021485322442603E-2</c:v>
                </c:pt>
                <c:pt idx="19942" formatCode="General">
                  <c:v>-3.1248854778050901E-2</c:v>
                </c:pt>
                <c:pt idx="19943" formatCode="General">
                  <c:v>-2.88432813042214E-2</c:v>
                </c:pt>
                <c:pt idx="19944" formatCode="General">
                  <c:v>-2.54324800426616E-2</c:v>
                </c:pt>
                <c:pt idx="19945" formatCode="General">
                  <c:v>-2.2162193195047801E-2</c:v>
                </c:pt>
                <c:pt idx="19946" formatCode="General">
                  <c:v>-1.88552094459347E-2</c:v>
                </c:pt>
                <c:pt idx="19947" formatCode="General">
                  <c:v>-1.5706602100421602E-2</c:v>
                </c:pt>
                <c:pt idx="19948" formatCode="General">
                  <c:v>-1.35483975201509E-2</c:v>
                </c:pt>
                <c:pt idx="19949" formatCode="General">
                  <c:v>-1.2025048652480001E-2</c:v>
                </c:pt>
                <c:pt idx="19950" formatCode="General">
                  <c:v>-1.03395938401626E-2</c:v>
                </c:pt>
                <c:pt idx="19951" formatCode="General">
                  <c:v>-8.6927021415522405E-3</c:v>
                </c:pt>
                <c:pt idx="19952" formatCode="General">
                  <c:v>-7.1259297388522403E-3</c:v>
                </c:pt>
                <c:pt idx="19953" formatCode="General">
                  <c:v>-5.3047634516551097E-3</c:v>
                </c:pt>
                <c:pt idx="19954" formatCode="General">
                  <c:v>-3.2570148665628999E-3</c:v>
                </c:pt>
                <c:pt idx="19955" formatCode="General">
                  <c:v>-1.06207113179773E-3</c:v>
                </c:pt>
                <c:pt idx="19956" formatCode="General">
                  <c:v>1.7858421932751101E-3</c:v>
                </c:pt>
                <c:pt idx="19957" formatCode="General">
                  <c:v>5.4833767872175098E-3</c:v>
                </c:pt>
                <c:pt idx="19958" formatCode="General">
                  <c:v>9.6590369286950993E-3</c:v>
                </c:pt>
                <c:pt idx="19959" formatCode="General">
                  <c:v>1.3699398632638599E-2</c:v>
                </c:pt>
                <c:pt idx="19960" formatCode="General">
                  <c:v>1.61748947987903E-2</c:v>
                </c:pt>
                <c:pt idx="19961" formatCode="General">
                  <c:v>1.5897877923633699E-2</c:v>
                </c:pt>
                <c:pt idx="19962" formatCode="General">
                  <c:v>1.3376628878927399E-2</c:v>
                </c:pt>
                <c:pt idx="19963" formatCode="General">
                  <c:v>1.08758869902967E-2</c:v>
                </c:pt>
                <c:pt idx="19964" formatCode="General">
                  <c:v>9.7816248580574507E-3</c:v>
                </c:pt>
                <c:pt idx="19965" formatCode="General">
                  <c:v>9.0730641130634202E-3</c:v>
                </c:pt>
                <c:pt idx="19966" formatCode="General">
                  <c:v>8.4192213765293695E-3</c:v>
                </c:pt>
                <c:pt idx="19967" formatCode="General">
                  <c:v>8.0923065780055398E-3</c:v>
                </c:pt>
                <c:pt idx="19968" formatCode="General">
                  <c:v>7.8803554541355195E-3</c:v>
                </c:pt>
                <c:pt idx="19969" formatCode="General">
                  <c:v>7.9492646210994698E-3</c:v>
                </c:pt>
                <c:pt idx="19970" formatCode="General">
                  <c:v>8.0377705055414E-3</c:v>
                </c:pt>
                <c:pt idx="19971" formatCode="General">
                  <c:v>7.0243773374374704E-3</c:v>
                </c:pt>
                <c:pt idx="19972" formatCode="General">
                  <c:v>4.5882633716151202E-3</c:v>
                </c:pt>
                <c:pt idx="19973" formatCode="General">
                  <c:v>1.24344196882727E-3</c:v>
                </c:pt>
                <c:pt idx="19974" formatCode="General">
                  <c:v>-2.5958716147522101E-3</c:v>
                </c:pt>
                <c:pt idx="19975" formatCode="General">
                  <c:v>-5.6697112631908598E-3</c:v>
                </c:pt>
                <c:pt idx="19976" formatCode="General">
                  <c:v>-7.7734901236614796E-3</c:v>
                </c:pt>
                <c:pt idx="19977" formatCode="General">
                  <c:v>-1.00237125041262E-2</c:v>
                </c:pt>
                <c:pt idx="19978" formatCode="General">
                  <c:v>-1.2297030870376299E-2</c:v>
                </c:pt>
                <c:pt idx="19979" formatCode="General">
                  <c:v>-1.37872641280333E-2</c:v>
                </c:pt>
                <c:pt idx="19980" formatCode="General">
                  <c:v>-1.38727269289454E-2</c:v>
                </c:pt>
                <c:pt idx="19981" formatCode="General">
                  <c:v>-1.3581340116151201E-2</c:v>
                </c:pt>
                <c:pt idx="19982" formatCode="General">
                  <c:v>-1.4487979231590301E-2</c:v>
                </c:pt>
                <c:pt idx="19983" formatCode="General">
                  <c:v>-1.68723772250268E-2</c:v>
                </c:pt>
                <c:pt idx="19984" formatCode="General">
                  <c:v>-2.0174354862327201E-2</c:v>
                </c:pt>
                <c:pt idx="19985" formatCode="General">
                  <c:v>-2.3771155282865001E-2</c:v>
                </c:pt>
                <c:pt idx="19986" formatCode="General">
                  <c:v>-2.7009793489243799E-2</c:v>
                </c:pt>
                <c:pt idx="19987" formatCode="General">
                  <c:v>-2.87810228678026E-2</c:v>
                </c:pt>
                <c:pt idx="19988" formatCode="General">
                  <c:v>-2.7952539495302998E-2</c:v>
                </c:pt>
                <c:pt idx="19989" formatCode="General">
                  <c:v>-2.4372561913052999E-2</c:v>
                </c:pt>
                <c:pt idx="19990" formatCode="General">
                  <c:v>-1.90144745230529E-2</c:v>
                </c:pt>
                <c:pt idx="19991" formatCode="General">
                  <c:v>-1.2994078388203399E-2</c:v>
                </c:pt>
                <c:pt idx="19992" formatCode="General">
                  <c:v>-6.9643597348972696E-3</c:v>
                </c:pt>
                <c:pt idx="19993">
                  <c:v>-4.10026443346064E-5</c:v>
                </c:pt>
                <c:pt idx="19994" formatCode="General">
                  <c:v>8.6421262272743903E-3</c:v>
                </c:pt>
                <c:pt idx="19995" formatCode="General">
                  <c:v>1.7170710453942101E-2</c:v>
                </c:pt>
                <c:pt idx="19996" formatCode="General">
                  <c:v>2.3152127333007401E-2</c:v>
                </c:pt>
                <c:pt idx="19997" formatCode="General">
                  <c:v>2.6013027384164202E-2</c:v>
                </c:pt>
                <c:pt idx="19998" formatCode="General">
                  <c:v>2.5418051594636198E-2</c:v>
                </c:pt>
                <c:pt idx="19999" formatCode="General">
                  <c:v>2.23624058891694E-2</c:v>
                </c:pt>
                <c:pt idx="20000" formatCode="General">
                  <c:v>1.8907890433228099E-2</c:v>
                </c:pt>
                <c:pt idx="20001" formatCode="General">
                  <c:v>1.64275276552973E-2</c:v>
                </c:pt>
                <c:pt idx="20002" formatCode="General">
                  <c:v>1.48062343037581E-2</c:v>
                </c:pt>
                <c:pt idx="20003" formatCode="General">
                  <c:v>1.2948410519966201E-2</c:v>
                </c:pt>
                <c:pt idx="20004" formatCode="General">
                  <c:v>1.08258635071166E-2</c:v>
                </c:pt>
                <c:pt idx="20005" formatCode="General">
                  <c:v>8.5457695845815498E-3</c:v>
                </c:pt>
                <c:pt idx="20006" formatCode="General">
                  <c:v>6.0904821207195502E-3</c:v>
                </c:pt>
                <c:pt idx="20007" formatCode="General">
                  <c:v>3.8734367238775201E-3</c:v>
                </c:pt>
                <c:pt idx="20008" formatCode="General">
                  <c:v>3.1476172889716501E-3</c:v>
                </c:pt>
                <c:pt idx="20009" formatCode="General">
                  <c:v>4.0353776638168701E-3</c:v>
                </c:pt>
                <c:pt idx="20010" formatCode="General">
                  <c:v>5.7700341367950903E-3</c:v>
                </c:pt>
                <c:pt idx="20011" formatCode="General">
                  <c:v>8.5270589923034899E-3</c:v>
                </c:pt>
                <c:pt idx="20012" formatCode="General">
                  <c:v>1.1865223809679E-2</c:v>
                </c:pt>
                <c:pt idx="20013" formatCode="General">
                  <c:v>1.59686433207906E-2</c:v>
                </c:pt>
                <c:pt idx="20014" formatCode="General">
                  <c:v>2.1243643320306999E-2</c:v>
                </c:pt>
                <c:pt idx="20015" formatCode="General">
                  <c:v>2.7720530477597299E-2</c:v>
                </c:pt>
                <c:pt idx="20016" formatCode="General">
                  <c:v>3.4761055104341597E-2</c:v>
                </c:pt>
                <c:pt idx="20017" formatCode="General">
                  <c:v>4.1382354581644798E-2</c:v>
                </c:pt>
                <c:pt idx="20018" formatCode="General">
                  <c:v>4.7674483966062602E-2</c:v>
                </c:pt>
                <c:pt idx="20019" formatCode="General">
                  <c:v>5.3735775621061403E-2</c:v>
                </c:pt>
                <c:pt idx="20020" formatCode="General">
                  <c:v>5.9762227628019499E-2</c:v>
                </c:pt>
                <c:pt idx="20021" formatCode="General">
                  <c:v>6.56729240405238E-2</c:v>
                </c:pt>
                <c:pt idx="20022" formatCode="General">
                  <c:v>7.1349675731012599E-2</c:v>
                </c:pt>
                <c:pt idx="20023" formatCode="General">
                  <c:v>7.6699215491943001E-2</c:v>
                </c:pt>
                <c:pt idx="20024" formatCode="General">
                  <c:v>8.1263115518695E-2</c:v>
                </c:pt>
                <c:pt idx="20025" formatCode="General">
                  <c:v>8.4948074134537296E-2</c:v>
                </c:pt>
                <c:pt idx="20026" formatCode="General">
                  <c:v>8.7622998768334001E-2</c:v>
                </c:pt>
                <c:pt idx="20027" formatCode="General">
                  <c:v>8.8891463769035201E-2</c:v>
                </c:pt>
                <c:pt idx="20028" formatCode="General">
                  <c:v>8.8683981483779595E-2</c:v>
                </c:pt>
                <c:pt idx="20029" formatCode="General">
                  <c:v>8.8230869579011301E-2</c:v>
                </c:pt>
                <c:pt idx="20030" formatCode="General">
                  <c:v>8.81377030137067E-2</c:v>
                </c:pt>
                <c:pt idx="20031" formatCode="General">
                  <c:v>8.7329549087984307E-2</c:v>
                </c:pt>
                <c:pt idx="20032" formatCode="General">
                  <c:v>8.4927235800603601E-2</c:v>
                </c:pt>
                <c:pt idx="20033" formatCode="General">
                  <c:v>8.0958743668535699E-2</c:v>
                </c:pt>
                <c:pt idx="20034" formatCode="General">
                  <c:v>7.6485636966301604E-2</c:v>
                </c:pt>
                <c:pt idx="20035" formatCode="General">
                  <c:v>7.1732664231559898E-2</c:v>
                </c:pt>
                <c:pt idx="20036" formatCode="General">
                  <c:v>6.6216203005350693E-2</c:v>
                </c:pt>
                <c:pt idx="20037" formatCode="General">
                  <c:v>6.0033181260871898E-2</c:v>
                </c:pt>
                <c:pt idx="20038" formatCode="General">
                  <c:v>5.3807524751102301E-2</c:v>
                </c:pt>
                <c:pt idx="20039" formatCode="General">
                  <c:v>4.8717294499302198E-2</c:v>
                </c:pt>
                <c:pt idx="20040" formatCode="General">
                  <c:v>4.4232543351784302E-2</c:v>
                </c:pt>
                <c:pt idx="20041" formatCode="General">
                  <c:v>3.9014471511910502E-2</c:v>
                </c:pt>
                <c:pt idx="20042" formatCode="General">
                  <c:v>3.3316370837986199E-2</c:v>
                </c:pt>
                <c:pt idx="20043" formatCode="General">
                  <c:v>2.63060246491401E-2</c:v>
                </c:pt>
                <c:pt idx="20044" formatCode="General">
                  <c:v>1.60574917517671E-2</c:v>
                </c:pt>
                <c:pt idx="20045" formatCode="General">
                  <c:v>2.3484878080202599E-3</c:v>
                </c:pt>
                <c:pt idx="20046" formatCode="General">
                  <c:v>-1.42715596447526E-2</c:v>
                </c:pt>
                <c:pt idx="20047" formatCode="General">
                  <c:v>-3.32117444201665E-2</c:v>
                </c:pt>
                <c:pt idx="20048" formatCode="General">
                  <c:v>-5.2961598360609798E-2</c:v>
                </c:pt>
                <c:pt idx="20049" formatCode="General">
                  <c:v>-7.1425431687234003E-2</c:v>
                </c:pt>
                <c:pt idx="20050" formatCode="General">
                  <c:v>-8.6613289217447195E-2</c:v>
                </c:pt>
                <c:pt idx="20051" formatCode="General">
                  <c:v>-9.8311491284645905E-2</c:v>
                </c:pt>
                <c:pt idx="20052" formatCode="General">
                  <c:v>-0.10777650523612101</c:v>
                </c:pt>
                <c:pt idx="20053" formatCode="General">
                  <c:v>-0.11473497485081099</c:v>
                </c:pt>
                <c:pt idx="20054" formatCode="General">
                  <c:v>-0.118803387653758</c:v>
                </c:pt>
                <c:pt idx="20055" formatCode="General">
                  <c:v>-0.120311267289126</c:v>
                </c:pt>
                <c:pt idx="20056" formatCode="General">
                  <c:v>-0.119103738046279</c:v>
                </c:pt>
                <c:pt idx="20057" formatCode="General">
                  <c:v>-0.115739663240949</c:v>
                </c:pt>
                <c:pt idx="20058" formatCode="General">
                  <c:v>-0.110913469283811</c:v>
                </c:pt>
                <c:pt idx="20059" formatCode="General">
                  <c:v>-0.105051951922631</c:v>
                </c:pt>
                <c:pt idx="20060" formatCode="General">
                  <c:v>-9.8993762715791606E-2</c:v>
                </c:pt>
                <c:pt idx="20061" formatCode="General">
                  <c:v>-9.28754784126299E-2</c:v>
                </c:pt>
                <c:pt idx="20062" formatCode="General">
                  <c:v>-8.6428868253430394E-2</c:v>
                </c:pt>
                <c:pt idx="20063" formatCode="General">
                  <c:v>-8.0231865093157495E-2</c:v>
                </c:pt>
                <c:pt idx="20064" formatCode="General">
                  <c:v>-7.3766241692750506E-2</c:v>
                </c:pt>
                <c:pt idx="20065" formatCode="General">
                  <c:v>-6.5609026012186294E-2</c:v>
                </c:pt>
                <c:pt idx="20066" formatCode="General">
                  <c:v>-5.6184395632095603E-2</c:v>
                </c:pt>
                <c:pt idx="20067" formatCode="General">
                  <c:v>-4.6726863331764797E-2</c:v>
                </c:pt>
                <c:pt idx="20068" formatCode="General">
                  <c:v>-3.8065346129358898E-2</c:v>
                </c:pt>
                <c:pt idx="20069" formatCode="General">
                  <c:v>-3.0800628910709799E-2</c:v>
                </c:pt>
                <c:pt idx="20070" formatCode="General">
                  <c:v>-2.5508860212126599E-2</c:v>
                </c:pt>
                <c:pt idx="20071" formatCode="General">
                  <c:v>-2.23179287245323E-2</c:v>
                </c:pt>
                <c:pt idx="20072" formatCode="General">
                  <c:v>-2.0887167959266699E-2</c:v>
                </c:pt>
                <c:pt idx="20073" formatCode="General">
                  <c:v>-2.1446266877928801E-2</c:v>
                </c:pt>
                <c:pt idx="20074" formatCode="General">
                  <c:v>-2.3403669659613199E-2</c:v>
                </c:pt>
                <c:pt idx="20075" formatCode="General">
                  <c:v>-2.5317842593333899E-2</c:v>
                </c:pt>
                <c:pt idx="20076" formatCode="General">
                  <c:v>-2.65819633041075E-2</c:v>
                </c:pt>
                <c:pt idx="20077" formatCode="General">
                  <c:v>-2.77550450741029E-2</c:v>
                </c:pt>
                <c:pt idx="20078" formatCode="General">
                  <c:v>-2.9639090252787201E-2</c:v>
                </c:pt>
                <c:pt idx="20079" formatCode="General">
                  <c:v>-3.17829572254896E-2</c:v>
                </c:pt>
                <c:pt idx="20080" formatCode="General">
                  <c:v>-3.3134295810697101E-2</c:v>
                </c:pt>
                <c:pt idx="20081" formatCode="General">
                  <c:v>-3.3978563982243998E-2</c:v>
                </c:pt>
                <c:pt idx="20082" formatCode="General">
                  <c:v>-3.5401158359241999E-2</c:v>
                </c:pt>
                <c:pt idx="20083" formatCode="General">
                  <c:v>-3.8209960371130502E-2</c:v>
                </c:pt>
                <c:pt idx="20084" formatCode="General">
                  <c:v>-4.1900725581310201E-2</c:v>
                </c:pt>
                <c:pt idx="20085" formatCode="General">
                  <c:v>-4.4999915132856602E-2</c:v>
                </c:pt>
                <c:pt idx="20086" formatCode="General">
                  <c:v>-4.6203727437630397E-2</c:v>
                </c:pt>
                <c:pt idx="20087" formatCode="General">
                  <c:v>-4.4420004333276898E-2</c:v>
                </c:pt>
                <c:pt idx="20088" formatCode="General">
                  <c:v>-4.01669751599475E-2</c:v>
                </c:pt>
                <c:pt idx="20089" formatCode="General">
                  <c:v>-3.4728422702098902E-2</c:v>
                </c:pt>
                <c:pt idx="20090" formatCode="General">
                  <c:v>-2.8889283093641902E-2</c:v>
                </c:pt>
                <c:pt idx="20091" formatCode="General">
                  <c:v>-2.3816607417907198E-2</c:v>
                </c:pt>
                <c:pt idx="20092" formatCode="General">
                  <c:v>-2.00071916997492E-2</c:v>
                </c:pt>
                <c:pt idx="20093" formatCode="General">
                  <c:v>-1.8132137926783701E-2</c:v>
                </c:pt>
                <c:pt idx="20094" formatCode="General">
                  <c:v>-1.8555858721718499E-2</c:v>
                </c:pt>
                <c:pt idx="20095" formatCode="General">
                  <c:v>-2.08618888232565E-2</c:v>
                </c:pt>
                <c:pt idx="20096" formatCode="General">
                  <c:v>-2.4562265195806898E-2</c:v>
                </c:pt>
                <c:pt idx="20097" formatCode="General">
                  <c:v>-2.854952087324E-2</c:v>
                </c:pt>
                <c:pt idx="20098" formatCode="General">
                  <c:v>-3.2300373398305701E-2</c:v>
                </c:pt>
                <c:pt idx="20099" formatCode="General">
                  <c:v>-3.6176623114442599E-2</c:v>
                </c:pt>
                <c:pt idx="20100" formatCode="General">
                  <c:v>-4.0642167305079899E-2</c:v>
                </c:pt>
                <c:pt idx="20101" formatCode="General">
                  <c:v>-4.5390673879133599E-2</c:v>
                </c:pt>
                <c:pt idx="20102" formatCode="General">
                  <c:v>-4.9633708312632897E-2</c:v>
                </c:pt>
                <c:pt idx="20103" formatCode="General">
                  <c:v>-5.2284459852913898E-2</c:v>
                </c:pt>
                <c:pt idx="20104" formatCode="General">
                  <c:v>-5.2314693066522401E-2</c:v>
                </c:pt>
                <c:pt idx="20105" formatCode="General">
                  <c:v>-4.9829365015513098E-2</c:v>
                </c:pt>
                <c:pt idx="20106" formatCode="General">
                  <c:v>-4.5091357385387297E-2</c:v>
                </c:pt>
                <c:pt idx="20107" formatCode="General">
                  <c:v>-3.7027561256958302E-2</c:v>
                </c:pt>
                <c:pt idx="20108" formatCode="General">
                  <c:v>-2.5324040882998E-2</c:v>
                </c:pt>
                <c:pt idx="20109" formatCode="General">
                  <c:v>-1.16941576055673E-2</c:v>
                </c:pt>
                <c:pt idx="20110" formatCode="General">
                  <c:v>1.98601370398571E-3</c:v>
                </c:pt>
                <c:pt idx="20111" formatCode="General">
                  <c:v>1.52871628418072E-2</c:v>
                </c:pt>
                <c:pt idx="20112" formatCode="General">
                  <c:v>2.9019734744097501E-2</c:v>
                </c:pt>
                <c:pt idx="20113" formatCode="General">
                  <c:v>4.49307777433198E-2</c:v>
                </c:pt>
                <c:pt idx="20114" formatCode="General">
                  <c:v>6.3050011107341E-2</c:v>
                </c:pt>
                <c:pt idx="20115" formatCode="General">
                  <c:v>8.1282572863014102E-2</c:v>
                </c:pt>
                <c:pt idx="20116" formatCode="General">
                  <c:v>9.9149282482127496E-2</c:v>
                </c:pt>
                <c:pt idx="20117" formatCode="General">
                  <c:v>0.11624794616598701</c:v>
                </c:pt>
                <c:pt idx="20118" formatCode="General">
                  <c:v>0.13056168359581299</c:v>
                </c:pt>
                <c:pt idx="20119" formatCode="General">
                  <c:v>0.141015431965195</c:v>
                </c:pt>
                <c:pt idx="20120" formatCode="General">
                  <c:v>0.14710004882591601</c:v>
                </c:pt>
                <c:pt idx="20121" formatCode="General">
                  <c:v>0.14884790881565399</c:v>
                </c:pt>
                <c:pt idx="20122" formatCode="General">
                  <c:v>0.14717657320710401</c:v>
                </c:pt>
                <c:pt idx="20123" formatCode="General">
                  <c:v>0.14292578667988201</c:v>
                </c:pt>
                <c:pt idx="20124" formatCode="General">
                  <c:v>0.13577726872570201</c:v>
                </c:pt>
                <c:pt idx="20125" formatCode="General">
                  <c:v>0.12534783788960499</c:v>
                </c:pt>
                <c:pt idx="20126" formatCode="General">
                  <c:v>0.112553825949075</c:v>
                </c:pt>
                <c:pt idx="20127" formatCode="General">
                  <c:v>9.8133311153033004E-2</c:v>
                </c:pt>
                <c:pt idx="20128" formatCode="General">
                  <c:v>8.2940130444974197E-2</c:v>
                </c:pt>
                <c:pt idx="20129" formatCode="General">
                  <c:v>6.6685471751264699E-2</c:v>
                </c:pt>
                <c:pt idx="20130" formatCode="General">
                  <c:v>4.79214726010328E-2</c:v>
                </c:pt>
                <c:pt idx="20131" formatCode="General">
                  <c:v>2.8101554776191098E-2</c:v>
                </c:pt>
                <c:pt idx="20132" formatCode="General">
                  <c:v>9.9466159565488807E-3</c:v>
                </c:pt>
                <c:pt idx="20133" formatCode="General">
                  <c:v>-5.0026516882108003E-3</c:v>
                </c:pt>
                <c:pt idx="20134" formatCode="General">
                  <c:v>-1.6109131447671399E-2</c:v>
                </c:pt>
                <c:pt idx="20135" formatCode="General">
                  <c:v>-2.3443056540604398E-2</c:v>
                </c:pt>
                <c:pt idx="20136" formatCode="General">
                  <c:v>-2.6873825897158199E-2</c:v>
                </c:pt>
                <c:pt idx="20137" formatCode="General">
                  <c:v>-2.6541057385913301E-2</c:v>
                </c:pt>
                <c:pt idx="20138" formatCode="General">
                  <c:v>-2.27706588157006E-2</c:v>
                </c:pt>
                <c:pt idx="20139" formatCode="General">
                  <c:v>-1.54750371198441E-2</c:v>
                </c:pt>
                <c:pt idx="20140" formatCode="General">
                  <c:v>-4.2376121270742704E-3</c:v>
                </c:pt>
                <c:pt idx="20141" formatCode="General">
                  <c:v>9.4817207015765407E-3</c:v>
                </c:pt>
                <c:pt idx="20142" formatCode="General">
                  <c:v>2.28883477855698E-2</c:v>
                </c:pt>
                <c:pt idx="20143" formatCode="General">
                  <c:v>3.4177794872152202E-2</c:v>
                </c:pt>
                <c:pt idx="20144" formatCode="General">
                  <c:v>4.3011462547804503E-2</c:v>
                </c:pt>
                <c:pt idx="20145" formatCode="General">
                  <c:v>4.9746760250433002E-2</c:v>
                </c:pt>
                <c:pt idx="20146" formatCode="General">
                  <c:v>5.46803043236141E-2</c:v>
                </c:pt>
                <c:pt idx="20147" formatCode="General">
                  <c:v>5.7412985729087797E-2</c:v>
                </c:pt>
                <c:pt idx="20148" formatCode="General">
                  <c:v>5.7543934199635403E-2</c:v>
                </c:pt>
                <c:pt idx="20149" formatCode="General">
                  <c:v>5.5577658445347101E-2</c:v>
                </c:pt>
                <c:pt idx="20150" formatCode="General">
                  <c:v>5.1727367980077599E-2</c:v>
                </c:pt>
                <c:pt idx="20151" formatCode="General">
                  <c:v>4.5470395469604699E-2</c:v>
                </c:pt>
                <c:pt idx="20152" formatCode="General">
                  <c:v>3.6979561004786998E-2</c:v>
                </c:pt>
                <c:pt idx="20153" formatCode="General">
                  <c:v>2.8031454965477098E-2</c:v>
                </c:pt>
                <c:pt idx="20154" formatCode="General">
                  <c:v>1.9571588822973E-2</c:v>
                </c:pt>
                <c:pt idx="20155" formatCode="General">
                  <c:v>1.2368484781176499E-2</c:v>
                </c:pt>
                <c:pt idx="20156" formatCode="General">
                  <c:v>6.97255724824362E-3</c:v>
                </c:pt>
                <c:pt idx="20157" formatCode="General">
                  <c:v>2.5837999121445698E-3</c:v>
                </c:pt>
                <c:pt idx="20158" formatCode="General">
                  <c:v>-1.4275226103849701E-3</c:v>
                </c:pt>
                <c:pt idx="20159" formatCode="General">
                  <c:v>-4.9839155815733002E-3</c:v>
                </c:pt>
                <c:pt idx="20160" formatCode="General">
                  <c:v>-7.3178855589094002E-3</c:v>
                </c:pt>
                <c:pt idx="20161" formatCode="General">
                  <c:v>-8.4782178559900598E-3</c:v>
                </c:pt>
                <c:pt idx="20162" formatCode="General">
                  <c:v>-8.9323230911588104E-3</c:v>
                </c:pt>
                <c:pt idx="20163" formatCode="General">
                  <c:v>-9.0244178796902094E-3</c:v>
                </c:pt>
                <c:pt idx="20164" formatCode="General">
                  <c:v>-8.9453504462053898E-3</c:v>
                </c:pt>
                <c:pt idx="20165" formatCode="General">
                  <c:v>-8.2243757204860605E-3</c:v>
                </c:pt>
                <c:pt idx="20166" formatCode="General">
                  <c:v>-7.17709352178212E-3</c:v>
                </c:pt>
                <c:pt idx="20167" formatCode="General">
                  <c:v>-6.4954101462528398E-3</c:v>
                </c:pt>
                <c:pt idx="20168" formatCode="General">
                  <c:v>-6.4234706425924703E-3</c:v>
                </c:pt>
                <c:pt idx="20169" formatCode="General">
                  <c:v>-6.37018267385222E-3</c:v>
                </c:pt>
                <c:pt idx="20170" formatCode="General">
                  <c:v>-5.5952228421886803E-3</c:v>
                </c:pt>
                <c:pt idx="20171" formatCode="General">
                  <c:v>-4.5494598553053401E-3</c:v>
                </c:pt>
                <c:pt idx="20172" formatCode="General">
                  <c:v>-5.1170867890815101E-3</c:v>
                </c:pt>
                <c:pt idx="20173" formatCode="General">
                  <c:v>-7.9182861069044593E-3</c:v>
                </c:pt>
                <c:pt idx="20174" formatCode="General">
                  <c:v>-1.2025826292687799E-2</c:v>
                </c:pt>
                <c:pt idx="20175" formatCode="General">
                  <c:v>-1.6437747372156301E-2</c:v>
                </c:pt>
                <c:pt idx="20176" formatCode="General">
                  <c:v>-2.0303420114796401E-2</c:v>
                </c:pt>
                <c:pt idx="20177" formatCode="General">
                  <c:v>-2.3396885176496199E-2</c:v>
                </c:pt>
                <c:pt idx="20178" formatCode="General">
                  <c:v>-2.5546458763493301E-2</c:v>
                </c:pt>
                <c:pt idx="20179" formatCode="General">
                  <c:v>-2.6709827651103499E-2</c:v>
                </c:pt>
                <c:pt idx="20180" formatCode="General">
                  <c:v>-2.66615209152531E-2</c:v>
                </c:pt>
                <c:pt idx="20181" formatCode="General">
                  <c:v>-2.5785932812332799E-2</c:v>
                </c:pt>
                <c:pt idx="20182" formatCode="General">
                  <c:v>-2.4091768911312601E-2</c:v>
                </c:pt>
                <c:pt idx="20183" formatCode="General">
                  <c:v>-2.1033003511522898E-2</c:v>
                </c:pt>
                <c:pt idx="20184" formatCode="General">
                  <c:v>-1.7622657074702602E-2</c:v>
                </c:pt>
                <c:pt idx="20185" formatCode="General">
                  <c:v>-1.55465082262104E-2</c:v>
                </c:pt>
                <c:pt idx="20186" formatCode="General">
                  <c:v>-1.5668543584484499E-2</c:v>
                </c:pt>
                <c:pt idx="20187" formatCode="General">
                  <c:v>-1.7735303901943399E-2</c:v>
                </c:pt>
                <c:pt idx="20188" formatCode="General">
                  <c:v>-2.1218105860426099E-2</c:v>
                </c:pt>
                <c:pt idx="20189" formatCode="General">
                  <c:v>-2.59170165291857E-2</c:v>
                </c:pt>
                <c:pt idx="20190" formatCode="General">
                  <c:v>-3.07399312487345E-2</c:v>
                </c:pt>
                <c:pt idx="20191" formatCode="General">
                  <c:v>-3.5177604268474702E-2</c:v>
                </c:pt>
                <c:pt idx="20192" formatCode="General">
                  <c:v>-3.9646951834714499E-2</c:v>
                </c:pt>
                <c:pt idx="20193" formatCode="General">
                  <c:v>-4.4445635877876699E-2</c:v>
                </c:pt>
                <c:pt idx="20194" formatCode="General">
                  <c:v>-4.94987667667088E-2</c:v>
                </c:pt>
                <c:pt idx="20195" formatCode="General">
                  <c:v>-5.3821041398561698E-2</c:v>
                </c:pt>
                <c:pt idx="20196" formatCode="General">
                  <c:v>-5.6647376701177199E-2</c:v>
                </c:pt>
                <c:pt idx="20197" formatCode="General">
                  <c:v>-5.7971666005274002E-2</c:v>
                </c:pt>
                <c:pt idx="20198" formatCode="General">
                  <c:v>-5.8224503210275801E-2</c:v>
                </c:pt>
                <c:pt idx="20199" formatCode="General">
                  <c:v>-5.8046941960057399E-2</c:v>
                </c:pt>
                <c:pt idx="20200" formatCode="General">
                  <c:v>-5.7344145075554298E-2</c:v>
                </c:pt>
                <c:pt idx="20201" formatCode="General">
                  <c:v>-5.5397449990463699E-2</c:v>
                </c:pt>
                <c:pt idx="20202" formatCode="General">
                  <c:v>-5.2277613972460002E-2</c:v>
                </c:pt>
                <c:pt idx="20203" formatCode="General">
                  <c:v>-4.9016919061197102E-2</c:v>
                </c:pt>
                <c:pt idx="20204" formatCode="General">
                  <c:v>-4.5630075216198197E-2</c:v>
                </c:pt>
                <c:pt idx="20205" formatCode="General">
                  <c:v>-4.1747962719296899E-2</c:v>
                </c:pt>
                <c:pt idx="20206" formatCode="General">
                  <c:v>-3.7988334730441303E-2</c:v>
                </c:pt>
                <c:pt idx="20207" formatCode="General">
                  <c:v>-3.4149346025122998E-2</c:v>
                </c:pt>
                <c:pt idx="20208" formatCode="General">
                  <c:v>-3.04722323361971E-2</c:v>
                </c:pt>
                <c:pt idx="20209" formatCode="General">
                  <c:v>-2.79603349219214E-2</c:v>
                </c:pt>
                <c:pt idx="20210" formatCode="General">
                  <c:v>-2.6834776842224999E-2</c:v>
                </c:pt>
                <c:pt idx="20211" formatCode="General">
                  <c:v>-2.6971151187728401E-2</c:v>
                </c:pt>
                <c:pt idx="20212" formatCode="General">
                  <c:v>-2.77310021781749E-2</c:v>
                </c:pt>
                <c:pt idx="20213" formatCode="General">
                  <c:v>-2.8881675082268601E-2</c:v>
                </c:pt>
                <c:pt idx="20214" formatCode="General">
                  <c:v>-3.0101051558070299E-2</c:v>
                </c:pt>
                <c:pt idx="20215" formatCode="General">
                  <c:v>-3.1156804008920701E-2</c:v>
                </c:pt>
                <c:pt idx="20216" formatCode="General">
                  <c:v>-3.2220944276926802E-2</c:v>
                </c:pt>
                <c:pt idx="20217" formatCode="General">
                  <c:v>-3.3009089765346701E-2</c:v>
                </c:pt>
                <c:pt idx="20218" formatCode="General">
                  <c:v>-3.3273461531231702E-2</c:v>
                </c:pt>
                <c:pt idx="20219" formatCode="General">
                  <c:v>-3.3198850984974E-2</c:v>
                </c:pt>
                <c:pt idx="20220" formatCode="General">
                  <c:v>-3.19520047878806E-2</c:v>
                </c:pt>
                <c:pt idx="20221" formatCode="General">
                  <c:v>-2.8879277910819599E-2</c:v>
                </c:pt>
                <c:pt idx="20222" formatCode="General">
                  <c:v>-2.5154430460841402E-2</c:v>
                </c:pt>
                <c:pt idx="20223" formatCode="General">
                  <c:v>-2.0920505321854299E-2</c:v>
                </c:pt>
                <c:pt idx="20224" formatCode="General">
                  <c:v>-1.5570534393359601E-2</c:v>
                </c:pt>
                <c:pt idx="20225" formatCode="General">
                  <c:v>-1.01744436721188E-2</c:v>
                </c:pt>
                <c:pt idx="20226" formatCode="General">
                  <c:v>-5.6105335380786702E-3</c:v>
                </c:pt>
                <c:pt idx="20227" formatCode="General">
                  <c:v>-1.4611962409180901E-3</c:v>
                </c:pt>
                <c:pt idx="20228" formatCode="General">
                  <c:v>2.5163085679402002E-3</c:v>
                </c:pt>
                <c:pt idx="20229" formatCode="General">
                  <c:v>5.7047533362153298E-3</c:v>
                </c:pt>
                <c:pt idx="20230" formatCode="General">
                  <c:v>7.6023477389977698E-3</c:v>
                </c:pt>
                <c:pt idx="20231" formatCode="General">
                  <c:v>8.2778648305840904E-3</c:v>
                </c:pt>
                <c:pt idx="20232" formatCode="General">
                  <c:v>7.6035764124632397E-3</c:v>
                </c:pt>
                <c:pt idx="20233" formatCode="General">
                  <c:v>6.4593893791834497E-3</c:v>
                </c:pt>
                <c:pt idx="20234" formatCode="General">
                  <c:v>6.8536870731469501E-3</c:v>
                </c:pt>
                <c:pt idx="20235" formatCode="General">
                  <c:v>9.6620072397716698E-3</c:v>
                </c:pt>
                <c:pt idx="20236" formatCode="General">
                  <c:v>1.51072323672125E-2</c:v>
                </c:pt>
                <c:pt idx="20237" formatCode="General">
                  <c:v>2.3187361877694601E-2</c:v>
                </c:pt>
                <c:pt idx="20238" formatCode="General">
                  <c:v>3.2194192749815602E-2</c:v>
                </c:pt>
                <c:pt idx="20239" formatCode="General">
                  <c:v>3.9931962799027797E-2</c:v>
                </c:pt>
                <c:pt idx="20240" formatCode="General">
                  <c:v>4.5681755936567703E-2</c:v>
                </c:pt>
                <c:pt idx="20241" formatCode="General">
                  <c:v>5.0488444481815997E-2</c:v>
                </c:pt>
                <c:pt idx="20242" formatCode="General">
                  <c:v>5.4498981286162401E-2</c:v>
                </c:pt>
                <c:pt idx="20243" formatCode="General">
                  <c:v>5.7268649581910101E-2</c:v>
                </c:pt>
                <c:pt idx="20244" formatCode="General">
                  <c:v>5.8612259327942701E-2</c:v>
                </c:pt>
                <c:pt idx="20245" formatCode="General">
                  <c:v>5.79801785468032E-2</c:v>
                </c:pt>
                <c:pt idx="20246" formatCode="General">
                  <c:v>5.5258377228409997E-2</c:v>
                </c:pt>
                <c:pt idx="20247" formatCode="General">
                  <c:v>5.0657165884114397E-2</c:v>
                </c:pt>
                <c:pt idx="20248" formatCode="General">
                  <c:v>4.4494398838881503E-2</c:v>
                </c:pt>
                <c:pt idx="20249" formatCode="General">
                  <c:v>3.6378493816239102E-2</c:v>
                </c:pt>
                <c:pt idx="20250" formatCode="General">
                  <c:v>2.66587575560349E-2</c:v>
                </c:pt>
                <c:pt idx="20251" formatCode="General">
                  <c:v>1.7042732606507901E-2</c:v>
                </c:pt>
                <c:pt idx="20252" formatCode="General">
                  <c:v>8.7377007371963796E-3</c:v>
                </c:pt>
                <c:pt idx="20253" formatCode="General">
                  <c:v>2.3653525146019498E-3</c:v>
                </c:pt>
                <c:pt idx="20254" formatCode="General">
                  <c:v>-1.3730343234511001E-3</c:v>
                </c:pt>
                <c:pt idx="20255" formatCode="General">
                  <c:v>-2.5537384388991699E-3</c:v>
                </c:pt>
                <c:pt idx="20256" formatCode="General">
                  <c:v>-1.94501328848356E-3</c:v>
                </c:pt>
                <c:pt idx="20257" formatCode="General">
                  <c:v>1.03855856534319E-3</c:v>
                </c:pt>
                <c:pt idx="20258" formatCode="General">
                  <c:v>7.3175735275664896E-3</c:v>
                </c:pt>
                <c:pt idx="20259" formatCode="General">
                  <c:v>1.68336870308805E-2</c:v>
                </c:pt>
                <c:pt idx="20260" formatCode="General">
                  <c:v>2.8394887472394301E-2</c:v>
                </c:pt>
                <c:pt idx="20261" formatCode="General">
                  <c:v>4.0220006251290998E-2</c:v>
                </c:pt>
                <c:pt idx="20262" formatCode="General">
                  <c:v>5.16673217042182E-2</c:v>
                </c:pt>
                <c:pt idx="20263" formatCode="General">
                  <c:v>6.2634121053215502E-2</c:v>
                </c:pt>
                <c:pt idx="20264" formatCode="General">
                  <c:v>7.1838610614350998E-2</c:v>
                </c:pt>
                <c:pt idx="20265" formatCode="General">
                  <c:v>7.7843770563529896E-2</c:v>
                </c:pt>
                <c:pt idx="20266" formatCode="General">
                  <c:v>8.0327293516466405E-2</c:v>
                </c:pt>
                <c:pt idx="20267" formatCode="General">
                  <c:v>8.0083168712325001E-2</c:v>
                </c:pt>
                <c:pt idx="20268" formatCode="General">
                  <c:v>7.8238987321391798E-2</c:v>
                </c:pt>
                <c:pt idx="20269" formatCode="General">
                  <c:v>7.5643611894190096E-2</c:v>
                </c:pt>
                <c:pt idx="20270" formatCode="General">
                  <c:v>7.2755466327795199E-2</c:v>
                </c:pt>
                <c:pt idx="20271" formatCode="General">
                  <c:v>6.8988710715188598E-2</c:v>
                </c:pt>
                <c:pt idx="20272" formatCode="General">
                  <c:v>6.3381798191202002E-2</c:v>
                </c:pt>
                <c:pt idx="20273" formatCode="General">
                  <c:v>5.5474026166892801E-2</c:v>
                </c:pt>
                <c:pt idx="20274" formatCode="General">
                  <c:v>4.5481898303531998E-2</c:v>
                </c:pt>
                <c:pt idx="20275" formatCode="General">
                  <c:v>3.4363927194294999E-2</c:v>
                </c:pt>
                <c:pt idx="20276" formatCode="General">
                  <c:v>2.2975836103145301E-2</c:v>
                </c:pt>
                <c:pt idx="20277" formatCode="General">
                  <c:v>1.1888515499672301E-2</c:v>
                </c:pt>
                <c:pt idx="20278" formatCode="General">
                  <c:v>1.89421731063725E-3</c:v>
                </c:pt>
                <c:pt idx="20279" formatCode="General">
                  <c:v>-7.1077421017013299E-3</c:v>
                </c:pt>
                <c:pt idx="20280" formatCode="General">
                  <c:v>-1.5795578511044302E-2</c:v>
                </c:pt>
                <c:pt idx="20281" formatCode="General">
                  <c:v>-2.49223384612209E-2</c:v>
                </c:pt>
                <c:pt idx="20282" formatCode="General">
                  <c:v>-3.5158846902169798E-2</c:v>
                </c:pt>
                <c:pt idx="20283" formatCode="General">
                  <c:v>-4.5412557413420901E-2</c:v>
                </c:pt>
                <c:pt idx="20284" formatCode="General">
                  <c:v>-5.4698075911834301E-2</c:v>
                </c:pt>
                <c:pt idx="20285" formatCode="General">
                  <c:v>-6.3368802273705102E-2</c:v>
                </c:pt>
                <c:pt idx="20286" formatCode="General">
                  <c:v>-7.11357703626221E-2</c:v>
                </c:pt>
                <c:pt idx="20287" formatCode="General">
                  <c:v>-7.7580411032958402E-2</c:v>
                </c:pt>
                <c:pt idx="20288" formatCode="General">
                  <c:v>-8.2488387586652195E-2</c:v>
                </c:pt>
                <c:pt idx="20289" formatCode="General">
                  <c:v>-8.4693483809237205E-2</c:v>
                </c:pt>
                <c:pt idx="20290" formatCode="General">
                  <c:v>-8.34421004839907E-2</c:v>
                </c:pt>
                <c:pt idx="20291" formatCode="General">
                  <c:v>-7.8875339858929194E-2</c:v>
                </c:pt>
                <c:pt idx="20292" formatCode="General">
                  <c:v>-7.0747798961642294E-2</c:v>
                </c:pt>
                <c:pt idx="20293" formatCode="General">
                  <c:v>-5.9717656461502303E-2</c:v>
                </c:pt>
                <c:pt idx="20294" formatCode="General">
                  <c:v>-4.7242131197198702E-2</c:v>
                </c:pt>
                <c:pt idx="20295" formatCode="General">
                  <c:v>-3.4789216405805803E-2</c:v>
                </c:pt>
                <c:pt idx="20296" formatCode="General">
                  <c:v>-2.28362922144239E-2</c:v>
                </c:pt>
                <c:pt idx="20297" formatCode="General">
                  <c:v>-1.09777450912563E-2</c:v>
                </c:pt>
                <c:pt idx="20298" formatCode="General">
                  <c:v>1.8105463321776101E-4</c:v>
                </c:pt>
                <c:pt idx="20299" formatCode="General">
                  <c:v>1.02617241059528E-2</c:v>
                </c:pt>
                <c:pt idx="20300" formatCode="General">
                  <c:v>1.9593088212192199E-2</c:v>
                </c:pt>
                <c:pt idx="20301" formatCode="General">
                  <c:v>2.7959012603597701E-2</c:v>
                </c:pt>
                <c:pt idx="20302" formatCode="General">
                  <c:v>3.4328232202024897E-2</c:v>
                </c:pt>
                <c:pt idx="20303" formatCode="General">
                  <c:v>3.84446240823011E-2</c:v>
                </c:pt>
                <c:pt idx="20304" formatCode="General">
                  <c:v>4.0884819158420301E-2</c:v>
                </c:pt>
                <c:pt idx="20305" formatCode="General">
                  <c:v>4.1540251364105898E-2</c:v>
                </c:pt>
                <c:pt idx="20306" formatCode="General">
                  <c:v>3.9919776477902402E-2</c:v>
                </c:pt>
                <c:pt idx="20307" formatCode="General">
                  <c:v>3.6286085063173497E-2</c:v>
                </c:pt>
                <c:pt idx="20308" formatCode="General">
                  <c:v>3.1284830396582398E-2</c:v>
                </c:pt>
                <c:pt idx="20309" formatCode="General">
                  <c:v>2.56106553279506E-2</c:v>
                </c:pt>
                <c:pt idx="20310" formatCode="General">
                  <c:v>2.0083009835159701E-2</c:v>
                </c:pt>
                <c:pt idx="20311" formatCode="General">
                  <c:v>1.50178154134596E-2</c:v>
                </c:pt>
                <c:pt idx="20312" formatCode="General">
                  <c:v>9.9610270476209392E-3</c:v>
                </c:pt>
                <c:pt idx="20313" formatCode="General">
                  <c:v>4.4090618757414001E-3</c:v>
                </c:pt>
                <c:pt idx="20314" formatCode="General">
                  <c:v>-1.8062046521667601E-3</c:v>
                </c:pt>
                <c:pt idx="20315" formatCode="General">
                  <c:v>-8.8863456072081799E-3</c:v>
                </c:pt>
                <c:pt idx="20316" formatCode="General">
                  <c:v>-1.7244534625832399E-2</c:v>
                </c:pt>
                <c:pt idx="20317" formatCode="General">
                  <c:v>-2.6425309433956198E-2</c:v>
                </c:pt>
                <c:pt idx="20318" formatCode="General">
                  <c:v>-3.5079971850447998E-2</c:v>
                </c:pt>
                <c:pt idx="20319" formatCode="General">
                  <c:v>-4.2330733220430697E-2</c:v>
                </c:pt>
                <c:pt idx="20320" formatCode="General">
                  <c:v>-4.7626540009272897E-2</c:v>
                </c:pt>
                <c:pt idx="20321" formatCode="General">
                  <c:v>-5.09741924854041E-2</c:v>
                </c:pt>
                <c:pt idx="20322" formatCode="General">
                  <c:v>-5.2593774703329002E-2</c:v>
                </c:pt>
                <c:pt idx="20323" formatCode="General">
                  <c:v>-5.2498196202495399E-2</c:v>
                </c:pt>
                <c:pt idx="20324" formatCode="General">
                  <c:v>-5.1044654567313198E-2</c:v>
                </c:pt>
                <c:pt idx="20325" formatCode="General">
                  <c:v>-4.8962849969373903E-2</c:v>
                </c:pt>
                <c:pt idx="20326" formatCode="General">
                  <c:v>-4.6609824234961399E-2</c:v>
                </c:pt>
                <c:pt idx="20327" formatCode="General">
                  <c:v>-4.3324036839272703E-2</c:v>
                </c:pt>
                <c:pt idx="20328" formatCode="General">
                  <c:v>-3.89299171042976E-2</c:v>
                </c:pt>
                <c:pt idx="20329" formatCode="General">
                  <c:v>-3.4232984942955201E-2</c:v>
                </c:pt>
                <c:pt idx="20330" formatCode="General">
                  <c:v>-2.90873134831705E-2</c:v>
                </c:pt>
                <c:pt idx="20331" formatCode="General">
                  <c:v>-2.3480992963047901E-2</c:v>
                </c:pt>
                <c:pt idx="20332" formatCode="General">
                  <c:v>-1.84332572423338E-2</c:v>
                </c:pt>
                <c:pt idx="20333" formatCode="General">
                  <c:v>-1.48816398701397E-2</c:v>
                </c:pt>
                <c:pt idx="20334" formatCode="General">
                  <c:v>-1.27052251388076E-2</c:v>
                </c:pt>
                <c:pt idx="20335" formatCode="General">
                  <c:v>-1.1247017496515599E-2</c:v>
                </c:pt>
                <c:pt idx="20336" formatCode="General">
                  <c:v>-9.9037003676009996E-3</c:v>
                </c:pt>
                <c:pt idx="20337" formatCode="General">
                  <c:v>-8.0987069165754499E-3</c:v>
                </c:pt>
                <c:pt idx="20338" formatCode="General">
                  <c:v>-5.6775439928349897E-3</c:v>
                </c:pt>
                <c:pt idx="20339" formatCode="General">
                  <c:v>-2.1632125055772501E-3</c:v>
                </c:pt>
                <c:pt idx="20340" formatCode="General">
                  <c:v>3.4843012740456902E-3</c:v>
                </c:pt>
                <c:pt idx="20341" formatCode="General">
                  <c:v>1.20877039267404E-2</c:v>
                </c:pt>
                <c:pt idx="20342" formatCode="General">
                  <c:v>2.2864255050432099E-2</c:v>
                </c:pt>
                <c:pt idx="20343" formatCode="General">
                  <c:v>3.4013762813804901E-2</c:v>
                </c:pt>
                <c:pt idx="20344" formatCode="General">
                  <c:v>4.3943329505509499E-2</c:v>
                </c:pt>
                <c:pt idx="20345" formatCode="General">
                  <c:v>5.14720873951241E-2</c:v>
                </c:pt>
                <c:pt idx="20346" formatCode="General">
                  <c:v>5.6715078415271597E-2</c:v>
                </c:pt>
                <c:pt idx="20347" formatCode="General">
                  <c:v>5.9381918069954999E-2</c:v>
                </c:pt>
                <c:pt idx="20348" formatCode="General">
                  <c:v>5.84101169160825E-2</c:v>
                </c:pt>
                <c:pt idx="20349" formatCode="General">
                  <c:v>5.42103964984188E-2</c:v>
                </c:pt>
                <c:pt idx="20350" formatCode="General">
                  <c:v>4.8569072438220798E-2</c:v>
                </c:pt>
                <c:pt idx="20351" formatCode="General">
                  <c:v>4.2834660592736197E-2</c:v>
                </c:pt>
                <c:pt idx="20352" formatCode="General">
                  <c:v>3.6621440932967701E-2</c:v>
                </c:pt>
                <c:pt idx="20353" formatCode="General">
                  <c:v>2.9220271884061101E-2</c:v>
                </c:pt>
                <c:pt idx="20354" formatCode="General">
                  <c:v>2.0651632529876601E-2</c:v>
                </c:pt>
                <c:pt idx="20355" formatCode="General">
                  <c:v>1.13230184748161E-2</c:v>
                </c:pt>
                <c:pt idx="20356" formatCode="General">
                  <c:v>2.4991362322405101E-3</c:v>
                </c:pt>
                <c:pt idx="20357" formatCode="General">
                  <c:v>-4.5286888190324403E-3</c:v>
                </c:pt>
                <c:pt idx="20358" formatCode="General">
                  <c:v>-9.47818464469714E-3</c:v>
                </c:pt>
                <c:pt idx="20359" formatCode="General">
                  <c:v>-1.23424591620838E-2</c:v>
                </c:pt>
                <c:pt idx="20360" formatCode="General">
                  <c:v>-1.3106320184351501E-2</c:v>
                </c:pt>
                <c:pt idx="20361" formatCode="General">
                  <c:v>-1.21644721839163E-2</c:v>
                </c:pt>
                <c:pt idx="20362" formatCode="General">
                  <c:v>-1.04086711115303E-2</c:v>
                </c:pt>
                <c:pt idx="20363" formatCode="General">
                  <c:v>-8.4490483364014594E-3</c:v>
                </c:pt>
                <c:pt idx="20364" formatCode="General">
                  <c:v>-6.4078188943551698E-3</c:v>
                </c:pt>
                <c:pt idx="20365" formatCode="General">
                  <c:v>-4.4504908726407198E-3</c:v>
                </c:pt>
                <c:pt idx="20366" formatCode="General">
                  <c:v>-3.89485672731563E-3</c:v>
                </c:pt>
                <c:pt idx="20367" formatCode="General">
                  <c:v>-5.9457296418053097E-3</c:v>
                </c:pt>
                <c:pt idx="20368" formatCode="General">
                  <c:v>-1.00891558011812E-2</c:v>
                </c:pt>
                <c:pt idx="20369" formatCode="General">
                  <c:v>-1.5930268110921401E-2</c:v>
                </c:pt>
                <c:pt idx="20370" formatCode="General">
                  <c:v>-2.3534171296140799E-2</c:v>
                </c:pt>
                <c:pt idx="20371" formatCode="General">
                  <c:v>-3.1943251490068901E-2</c:v>
                </c:pt>
                <c:pt idx="20372" formatCode="General">
                  <c:v>-3.9763055602189401E-2</c:v>
                </c:pt>
                <c:pt idx="20373" formatCode="General">
                  <c:v>-4.6049081569703297E-2</c:v>
                </c:pt>
                <c:pt idx="20374" formatCode="General">
                  <c:v>-5.0180573703991503E-2</c:v>
                </c:pt>
                <c:pt idx="20375" formatCode="General">
                  <c:v>-5.2527644960955203E-2</c:v>
                </c:pt>
                <c:pt idx="20376" formatCode="General">
                  <c:v>-5.3946267557460799E-2</c:v>
                </c:pt>
                <c:pt idx="20377" formatCode="General">
                  <c:v>-5.4104962175259903E-2</c:v>
                </c:pt>
                <c:pt idx="20378" formatCode="General">
                  <c:v>-5.1955763343531303E-2</c:v>
                </c:pt>
                <c:pt idx="20379" formatCode="General">
                  <c:v>-4.7778459461280301E-2</c:v>
                </c:pt>
                <c:pt idx="20380" formatCode="General">
                  <c:v>-4.2831884479571397E-2</c:v>
                </c:pt>
                <c:pt idx="20381" formatCode="General">
                  <c:v>-3.7209240142424098E-2</c:v>
                </c:pt>
                <c:pt idx="20382" formatCode="General">
                  <c:v>-3.0139120120339501E-2</c:v>
                </c:pt>
                <c:pt idx="20383" formatCode="General">
                  <c:v>-2.1392955496753002E-2</c:v>
                </c:pt>
                <c:pt idx="20384" formatCode="General">
                  <c:v>-1.08394375851864E-2</c:v>
                </c:pt>
                <c:pt idx="20385" formatCode="General">
                  <c:v>2.2827651028239498E-3</c:v>
                </c:pt>
                <c:pt idx="20386" formatCode="General">
                  <c:v>1.6923679583254799E-2</c:v>
                </c:pt>
                <c:pt idx="20387" formatCode="General">
                  <c:v>3.1747798113964103E-2</c:v>
                </c:pt>
                <c:pt idx="20388" formatCode="General">
                  <c:v>4.5853564230849901E-2</c:v>
                </c:pt>
                <c:pt idx="20389" formatCode="General">
                  <c:v>5.7131410335310898E-2</c:v>
                </c:pt>
                <c:pt idx="20390" formatCode="General">
                  <c:v>6.3725856711593101E-2</c:v>
                </c:pt>
                <c:pt idx="20391" formatCode="General">
                  <c:v>6.6311121168905807E-2</c:v>
                </c:pt>
                <c:pt idx="20392" formatCode="General">
                  <c:v>6.6839576772411605E-2</c:v>
                </c:pt>
                <c:pt idx="20393" formatCode="General">
                  <c:v>6.6347650693898697E-2</c:v>
                </c:pt>
                <c:pt idx="20394" formatCode="General">
                  <c:v>6.5047087781901006E-2</c:v>
                </c:pt>
                <c:pt idx="20395" formatCode="General">
                  <c:v>6.1962981958753903E-2</c:v>
                </c:pt>
                <c:pt idx="20396" formatCode="General">
                  <c:v>5.7017539702240001E-2</c:v>
                </c:pt>
                <c:pt idx="20397" formatCode="General">
                  <c:v>5.0764086285442898E-2</c:v>
                </c:pt>
                <c:pt idx="20398" formatCode="General">
                  <c:v>4.3375499927336802E-2</c:v>
                </c:pt>
                <c:pt idx="20399" formatCode="General">
                  <c:v>3.5424679120009801E-2</c:v>
                </c:pt>
                <c:pt idx="20400" formatCode="General">
                  <c:v>2.8175200924908401E-2</c:v>
                </c:pt>
                <c:pt idx="20401" formatCode="General">
                  <c:v>2.2335187449325399E-2</c:v>
                </c:pt>
                <c:pt idx="20402" formatCode="General">
                  <c:v>1.8018649033351999E-2</c:v>
                </c:pt>
                <c:pt idx="20403" formatCode="General">
                  <c:v>1.46740574272539E-2</c:v>
                </c:pt>
                <c:pt idx="20404" formatCode="General">
                  <c:v>1.17062555904017E-2</c:v>
                </c:pt>
                <c:pt idx="20405" formatCode="General">
                  <c:v>8.7613700392218698E-3</c:v>
                </c:pt>
                <c:pt idx="20406" formatCode="General">
                  <c:v>5.8598047733388397E-3</c:v>
                </c:pt>
                <c:pt idx="20407" formatCode="General">
                  <c:v>3.79363554484426E-3</c:v>
                </c:pt>
                <c:pt idx="20408" formatCode="General">
                  <c:v>3.3251121850352899E-3</c:v>
                </c:pt>
                <c:pt idx="20409" formatCode="General">
                  <c:v>3.9319561601889198E-3</c:v>
                </c:pt>
                <c:pt idx="20410" formatCode="General">
                  <c:v>4.8959619506460097E-3</c:v>
                </c:pt>
                <c:pt idx="20411" formatCode="General">
                  <c:v>6.0756152907230701E-3</c:v>
                </c:pt>
                <c:pt idx="20412" formatCode="General">
                  <c:v>7.3658945055922499E-3</c:v>
                </c:pt>
                <c:pt idx="20413" formatCode="General">
                  <c:v>8.7311457885062196E-3</c:v>
                </c:pt>
                <c:pt idx="20414" formatCode="General">
                  <c:v>9.4164823849137401E-3</c:v>
                </c:pt>
                <c:pt idx="20415" formatCode="General">
                  <c:v>8.4497880605395193E-3</c:v>
                </c:pt>
                <c:pt idx="20416" formatCode="General">
                  <c:v>5.6728156590275898E-3</c:v>
                </c:pt>
                <c:pt idx="20417" formatCode="General">
                  <c:v>1.5123695301728201E-3</c:v>
                </c:pt>
                <c:pt idx="20418" formatCode="General">
                  <c:v>-3.9233147684051501E-3</c:v>
                </c:pt>
                <c:pt idx="20419" formatCode="General">
                  <c:v>-1.0412986664401399E-2</c:v>
                </c:pt>
                <c:pt idx="20420" formatCode="General">
                  <c:v>-1.6601931223289901E-2</c:v>
                </c:pt>
                <c:pt idx="20421" formatCode="General">
                  <c:v>-2.1391901197403699E-2</c:v>
                </c:pt>
                <c:pt idx="20422" formatCode="General">
                  <c:v>-2.4733158762420101E-2</c:v>
                </c:pt>
                <c:pt idx="20423" formatCode="General">
                  <c:v>-2.6503757996521701E-2</c:v>
                </c:pt>
                <c:pt idx="20424" formatCode="General">
                  <c:v>-2.6516695817449198E-2</c:v>
                </c:pt>
                <c:pt idx="20425" formatCode="General">
                  <c:v>-2.49841080327514E-2</c:v>
                </c:pt>
                <c:pt idx="20426" formatCode="General">
                  <c:v>-2.2393764591143801E-2</c:v>
                </c:pt>
                <c:pt idx="20427" formatCode="General">
                  <c:v>-1.9069465021114201E-2</c:v>
                </c:pt>
                <c:pt idx="20428" formatCode="General">
                  <c:v>-1.5882413615890999E-2</c:v>
                </c:pt>
                <c:pt idx="20429" formatCode="General">
                  <c:v>-1.3549145039754599E-2</c:v>
                </c:pt>
                <c:pt idx="20430" formatCode="General">
                  <c:v>-1.19994425150135E-2</c:v>
                </c:pt>
                <c:pt idx="20431" formatCode="General">
                  <c:v>-1.12360321855494E-2</c:v>
                </c:pt>
                <c:pt idx="20432" formatCode="General">
                  <c:v>-1.14313803788014E-2</c:v>
                </c:pt>
                <c:pt idx="20433" formatCode="General">
                  <c:v>-1.18915117833548E-2</c:v>
                </c:pt>
                <c:pt idx="20434" formatCode="General">
                  <c:v>-1.1797168094463699E-2</c:v>
                </c:pt>
                <c:pt idx="20435" formatCode="General">
                  <c:v>-1.1119747990709E-2</c:v>
                </c:pt>
                <c:pt idx="20436" formatCode="General">
                  <c:v>-1.06359702564204E-2</c:v>
                </c:pt>
                <c:pt idx="20437" formatCode="General">
                  <c:v>-1.10094654564115E-2</c:v>
                </c:pt>
                <c:pt idx="20438" formatCode="General">
                  <c:v>-1.17815782303055E-2</c:v>
                </c:pt>
                <c:pt idx="20439" formatCode="General">
                  <c:v>-1.2200233919493601E-2</c:v>
                </c:pt>
                <c:pt idx="20440" formatCode="General">
                  <c:v>-1.1996538746735799E-2</c:v>
                </c:pt>
                <c:pt idx="20441" formatCode="General">
                  <c:v>-1.1367380582527E-2</c:v>
                </c:pt>
                <c:pt idx="20442" formatCode="General">
                  <c:v>-1.0334890524504099E-2</c:v>
                </c:pt>
                <c:pt idx="20443" formatCode="General">
                  <c:v>-8.3563692001245096E-3</c:v>
                </c:pt>
                <c:pt idx="20444" formatCode="General">
                  <c:v>-5.3569462565855302E-3</c:v>
                </c:pt>
                <c:pt idx="20445" formatCode="General">
                  <c:v>-7.98829743997855E-4</c:v>
                </c:pt>
                <c:pt idx="20446" formatCode="General">
                  <c:v>5.1108087986042102E-3</c:v>
                </c:pt>
                <c:pt idx="20447" formatCode="General">
                  <c:v>1.1214761292717999E-2</c:v>
                </c:pt>
                <c:pt idx="20448" formatCode="General">
                  <c:v>1.6339497229623599E-2</c:v>
                </c:pt>
                <c:pt idx="20449" formatCode="General">
                  <c:v>1.9372936606105701E-2</c:v>
                </c:pt>
                <c:pt idx="20450" formatCode="General">
                  <c:v>2.02829878168732E-2</c:v>
                </c:pt>
                <c:pt idx="20451" formatCode="General">
                  <c:v>1.98466530879923E-2</c:v>
                </c:pt>
                <c:pt idx="20452" formatCode="General">
                  <c:v>1.8614490079667801E-2</c:v>
                </c:pt>
                <c:pt idx="20453" formatCode="General">
                  <c:v>1.6710636263038401E-2</c:v>
                </c:pt>
                <c:pt idx="20454" formatCode="General">
                  <c:v>1.4568074027889601E-2</c:v>
                </c:pt>
                <c:pt idx="20455" formatCode="General">
                  <c:v>1.22557146353979E-2</c:v>
                </c:pt>
                <c:pt idx="20456" formatCode="General">
                  <c:v>9.8856077747328294E-3</c:v>
                </c:pt>
                <c:pt idx="20457" formatCode="General">
                  <c:v>6.7949643972045398E-3</c:v>
                </c:pt>
                <c:pt idx="20458" formatCode="General">
                  <c:v>2.5598427279663102E-3</c:v>
                </c:pt>
                <c:pt idx="20459" formatCode="General">
                  <c:v>-1.75684301057294E-3</c:v>
                </c:pt>
                <c:pt idx="20460" formatCode="General">
                  <c:v>-5.9383748679072597E-3</c:v>
                </c:pt>
                <c:pt idx="20461" formatCode="General">
                  <c:v>-1.00225067424354E-2</c:v>
                </c:pt>
                <c:pt idx="20462" formatCode="General">
                  <c:v>-1.32609006659214E-2</c:v>
                </c:pt>
                <c:pt idx="20463" formatCode="General">
                  <c:v>-1.47476408991301E-2</c:v>
                </c:pt>
                <c:pt idx="20464" formatCode="General">
                  <c:v>-1.47442721153811E-2</c:v>
                </c:pt>
                <c:pt idx="20465" formatCode="General">
                  <c:v>-1.4493058451610599E-2</c:v>
                </c:pt>
                <c:pt idx="20466" formatCode="General">
                  <c:v>-1.43947713506307E-2</c:v>
                </c:pt>
                <c:pt idx="20467" formatCode="General">
                  <c:v>-1.46317080931187E-2</c:v>
                </c:pt>
                <c:pt idx="20468" formatCode="General">
                  <c:v>-1.4503507917304301E-2</c:v>
                </c:pt>
                <c:pt idx="20469" formatCode="General">
                  <c:v>-1.39412519437494E-2</c:v>
                </c:pt>
                <c:pt idx="20470" formatCode="General">
                  <c:v>-1.36588307904742E-2</c:v>
                </c:pt>
                <c:pt idx="20471" formatCode="General">
                  <c:v>-1.42742307488963E-2</c:v>
                </c:pt>
                <c:pt idx="20472" formatCode="General">
                  <c:v>-1.65950798349256E-2</c:v>
                </c:pt>
                <c:pt idx="20473" formatCode="General">
                  <c:v>-2.0171929222659399E-2</c:v>
                </c:pt>
                <c:pt idx="20474" formatCode="General">
                  <c:v>-2.4168105305576101E-2</c:v>
                </c:pt>
                <c:pt idx="20475" formatCode="General">
                  <c:v>-2.8283914446361198E-2</c:v>
                </c:pt>
                <c:pt idx="20476" formatCode="General">
                  <c:v>-3.2193554879125397E-2</c:v>
                </c:pt>
                <c:pt idx="20477" formatCode="General">
                  <c:v>-3.5475768226644999E-2</c:v>
                </c:pt>
                <c:pt idx="20478" formatCode="General">
                  <c:v>-3.8032097675037603E-2</c:v>
                </c:pt>
                <c:pt idx="20479" formatCode="General">
                  <c:v>-3.9671089904997701E-2</c:v>
                </c:pt>
                <c:pt idx="20480" formatCode="General">
                  <c:v>-4.0408631702691003E-2</c:v>
                </c:pt>
                <c:pt idx="20481" formatCode="General">
                  <c:v>-4.00970266676898E-2</c:v>
                </c:pt>
                <c:pt idx="20482" formatCode="General">
                  <c:v>-3.7905034453128802E-2</c:v>
                </c:pt>
                <c:pt idx="20483" formatCode="General">
                  <c:v>-3.3413563477801202E-2</c:v>
                </c:pt>
                <c:pt idx="20484" formatCode="General">
                  <c:v>-2.6736442148196801E-2</c:v>
                </c:pt>
                <c:pt idx="20485" formatCode="General">
                  <c:v>-1.8890560395085101E-2</c:v>
                </c:pt>
                <c:pt idx="20486" formatCode="General">
                  <c:v>-1.11771444314015E-2</c:v>
                </c:pt>
                <c:pt idx="20487" formatCode="General">
                  <c:v>-4.14540577259898E-3</c:v>
                </c:pt>
                <c:pt idx="20488" formatCode="General">
                  <c:v>2.4804857175370299E-3</c:v>
                </c:pt>
                <c:pt idx="20489" formatCode="General">
                  <c:v>8.9384122445117301E-3</c:v>
                </c:pt>
                <c:pt idx="20490" formatCode="General">
                  <c:v>1.4432392343098E-2</c:v>
                </c:pt>
                <c:pt idx="20491" formatCode="General">
                  <c:v>1.9052440315152599E-2</c:v>
                </c:pt>
                <c:pt idx="20492" formatCode="General">
                  <c:v>2.35991805632919E-2</c:v>
                </c:pt>
                <c:pt idx="20493" formatCode="General">
                  <c:v>2.8417493840227102E-2</c:v>
                </c:pt>
                <c:pt idx="20494" formatCode="General">
                  <c:v>3.3171070870284397E-2</c:v>
                </c:pt>
                <c:pt idx="20495" formatCode="General">
                  <c:v>3.7362408947417103E-2</c:v>
                </c:pt>
                <c:pt idx="20496" formatCode="General">
                  <c:v>4.0173432500003499E-2</c:v>
                </c:pt>
                <c:pt idx="20497" formatCode="General">
                  <c:v>4.1273957846320798E-2</c:v>
                </c:pt>
                <c:pt idx="20498" formatCode="General">
                  <c:v>4.1425155235843801E-2</c:v>
                </c:pt>
                <c:pt idx="20499" formatCode="General">
                  <c:v>4.01625650163802E-2</c:v>
                </c:pt>
                <c:pt idx="20500" formatCode="General">
                  <c:v>3.6715913007974103E-2</c:v>
                </c:pt>
                <c:pt idx="20501" formatCode="General">
                  <c:v>3.2733018726415201E-2</c:v>
                </c:pt>
                <c:pt idx="20502" formatCode="General">
                  <c:v>2.9831085822647499E-2</c:v>
                </c:pt>
                <c:pt idx="20503" formatCode="General">
                  <c:v>2.8552213418516399E-2</c:v>
                </c:pt>
                <c:pt idx="20504" formatCode="General">
                  <c:v>2.95579236641203E-2</c:v>
                </c:pt>
                <c:pt idx="20505" formatCode="General">
                  <c:v>3.1767481988295897E-2</c:v>
                </c:pt>
                <c:pt idx="20506" formatCode="General">
                  <c:v>3.3626480812609702E-2</c:v>
                </c:pt>
                <c:pt idx="20507" formatCode="General">
                  <c:v>3.5307334888717901E-2</c:v>
                </c:pt>
                <c:pt idx="20508" formatCode="General">
                  <c:v>3.65609200296853E-2</c:v>
                </c:pt>
                <c:pt idx="20509" formatCode="General">
                  <c:v>3.6523734212551E-2</c:v>
                </c:pt>
                <c:pt idx="20510" formatCode="General">
                  <c:v>3.5586116071962597E-2</c:v>
                </c:pt>
                <c:pt idx="20511" formatCode="General">
                  <c:v>3.38036360697484E-2</c:v>
                </c:pt>
                <c:pt idx="20512" formatCode="General">
                  <c:v>2.98697989512328E-2</c:v>
                </c:pt>
                <c:pt idx="20513" formatCode="General">
                  <c:v>2.2997620141168299E-2</c:v>
                </c:pt>
                <c:pt idx="20514" formatCode="General">
                  <c:v>1.34255616504387E-2</c:v>
                </c:pt>
                <c:pt idx="20515" formatCode="General">
                  <c:v>2.0316042400987302E-3</c:v>
                </c:pt>
                <c:pt idx="20516" formatCode="General">
                  <c:v>-9.5006339783636103E-3</c:v>
                </c:pt>
                <c:pt idx="20517" formatCode="General">
                  <c:v>-2.0769274370260601E-2</c:v>
                </c:pt>
                <c:pt idx="20518" formatCode="General">
                  <c:v>-3.15163686035492E-2</c:v>
                </c:pt>
                <c:pt idx="20519" formatCode="General">
                  <c:v>-4.08296279381598E-2</c:v>
                </c:pt>
                <c:pt idx="20520" formatCode="General">
                  <c:v>-4.8228956541355297E-2</c:v>
                </c:pt>
                <c:pt idx="20521" formatCode="General">
                  <c:v>-5.23157557390867E-2</c:v>
                </c:pt>
                <c:pt idx="20522" formatCode="General">
                  <c:v>-5.2536482429655501E-2</c:v>
                </c:pt>
                <c:pt idx="20523" formatCode="General">
                  <c:v>-5.0511464427924702E-2</c:v>
                </c:pt>
                <c:pt idx="20524" formatCode="General">
                  <c:v>-4.6841655248807297E-2</c:v>
                </c:pt>
                <c:pt idx="20525" formatCode="General">
                  <c:v>-4.1175846568878398E-2</c:v>
                </c:pt>
                <c:pt idx="20526" formatCode="General">
                  <c:v>-3.4521923418517501E-2</c:v>
                </c:pt>
                <c:pt idx="20527" formatCode="General">
                  <c:v>-2.8155143927357601E-2</c:v>
                </c:pt>
                <c:pt idx="20528" formatCode="General">
                  <c:v>-2.2356150782467599E-2</c:v>
                </c:pt>
                <c:pt idx="20529" formatCode="General">
                  <c:v>-1.6849516724797401E-2</c:v>
                </c:pt>
                <c:pt idx="20530" formatCode="General">
                  <c:v>-1.1620728522126301E-2</c:v>
                </c:pt>
                <c:pt idx="20531" formatCode="General">
                  <c:v>-6.3874631037079401E-3</c:v>
                </c:pt>
                <c:pt idx="20532" formatCode="General">
                  <c:v>-5.8979658668163E-4</c:v>
                </c:pt>
                <c:pt idx="20533" formatCode="General">
                  <c:v>4.8304632669151802E-3</c:v>
                </c:pt>
                <c:pt idx="20534" formatCode="General">
                  <c:v>8.44959489964805E-3</c:v>
                </c:pt>
                <c:pt idx="20535" formatCode="General">
                  <c:v>9.8346450423029193E-3</c:v>
                </c:pt>
                <c:pt idx="20536" formatCode="General">
                  <c:v>9.2994559852120698E-3</c:v>
                </c:pt>
                <c:pt idx="20537" formatCode="General">
                  <c:v>6.7685091698987303E-3</c:v>
                </c:pt>
                <c:pt idx="20538" formatCode="General">
                  <c:v>2.10068603434635E-3</c:v>
                </c:pt>
                <c:pt idx="20539" formatCode="General">
                  <c:v>-3.5693491521416698E-3</c:v>
                </c:pt>
                <c:pt idx="20540" formatCode="General">
                  <c:v>-8.2581454844467394E-3</c:v>
                </c:pt>
                <c:pt idx="20541" formatCode="General">
                  <c:v>-1.1856644392402299E-2</c:v>
                </c:pt>
                <c:pt idx="20542" formatCode="General">
                  <c:v>-1.5390343534527199E-2</c:v>
                </c:pt>
                <c:pt idx="20543" formatCode="General">
                  <c:v>-1.8477896260587202E-2</c:v>
                </c:pt>
                <c:pt idx="20544" formatCode="General">
                  <c:v>-2.0947147263924999E-2</c:v>
                </c:pt>
                <c:pt idx="20545" formatCode="General">
                  <c:v>-2.2490371550757299E-2</c:v>
                </c:pt>
                <c:pt idx="20546" formatCode="General">
                  <c:v>-2.26025687588392E-2</c:v>
                </c:pt>
                <c:pt idx="20547" formatCode="General">
                  <c:v>-2.1421336050033501E-2</c:v>
                </c:pt>
                <c:pt idx="20548" formatCode="General">
                  <c:v>-1.9542701512939398E-2</c:v>
                </c:pt>
                <c:pt idx="20549" formatCode="General">
                  <c:v>-1.70228259206456E-2</c:v>
                </c:pt>
                <c:pt idx="20550" formatCode="General">
                  <c:v>-1.42504302454397E-2</c:v>
                </c:pt>
                <c:pt idx="20551" formatCode="General">
                  <c:v>-1.13693078078594E-2</c:v>
                </c:pt>
                <c:pt idx="20552" formatCode="General">
                  <c:v>-7.4165524525037704E-3</c:v>
                </c:pt>
                <c:pt idx="20553" formatCode="General">
                  <c:v>-2.32013123926817E-3</c:v>
                </c:pt>
                <c:pt idx="20554" formatCode="General">
                  <c:v>3.6095386350438502E-3</c:v>
                </c:pt>
                <c:pt idx="20555" formatCode="General">
                  <c:v>1.1338646180544599E-2</c:v>
                </c:pt>
                <c:pt idx="20556" formatCode="General">
                  <c:v>2.0926602577324999E-2</c:v>
                </c:pt>
                <c:pt idx="20557" formatCode="General">
                  <c:v>3.1170099101447201E-2</c:v>
                </c:pt>
                <c:pt idx="20558" formatCode="General">
                  <c:v>4.1216486099289198E-2</c:v>
                </c:pt>
                <c:pt idx="20559" formatCode="General">
                  <c:v>4.9757077157130999E-2</c:v>
                </c:pt>
                <c:pt idx="20560" formatCode="General">
                  <c:v>5.6329566883768799E-2</c:v>
                </c:pt>
                <c:pt idx="20561" formatCode="General">
                  <c:v>6.1051720979719698E-2</c:v>
                </c:pt>
                <c:pt idx="20562" formatCode="General">
                  <c:v>6.4100994823512003E-2</c:v>
                </c:pt>
                <c:pt idx="20563" formatCode="General">
                  <c:v>6.5942734480937501E-2</c:v>
                </c:pt>
                <c:pt idx="20564" formatCode="General">
                  <c:v>6.5960192471046994E-2</c:v>
                </c:pt>
                <c:pt idx="20565" formatCode="General">
                  <c:v>6.3009075673780501E-2</c:v>
                </c:pt>
                <c:pt idx="20566" formatCode="General">
                  <c:v>5.69545501496267E-2</c:v>
                </c:pt>
                <c:pt idx="20567" formatCode="General">
                  <c:v>4.8936437323663699E-2</c:v>
                </c:pt>
                <c:pt idx="20568" formatCode="General">
                  <c:v>3.9672383380315E-2</c:v>
                </c:pt>
                <c:pt idx="20569" formatCode="General">
                  <c:v>2.9326889988910101E-2</c:v>
                </c:pt>
                <c:pt idx="20570" formatCode="General">
                  <c:v>1.9397864421478599E-2</c:v>
                </c:pt>
                <c:pt idx="20571" formatCode="General">
                  <c:v>1.10619275554859E-2</c:v>
                </c:pt>
                <c:pt idx="20572" formatCode="General">
                  <c:v>4.0515395437434104E-3</c:v>
                </c:pt>
                <c:pt idx="20573" formatCode="General">
                  <c:v>-1.18441039779242E-3</c:v>
                </c:pt>
                <c:pt idx="20574" formatCode="General">
                  <c:v>-3.8209771370416E-3</c:v>
                </c:pt>
                <c:pt idx="20575" formatCode="General">
                  <c:v>-4.1123046090021098E-3</c:v>
                </c:pt>
                <c:pt idx="20576" formatCode="General">
                  <c:v>-3.1570335295049699E-3</c:v>
                </c:pt>
                <c:pt idx="20577" formatCode="General">
                  <c:v>-1.25541614762491E-3</c:v>
                </c:pt>
                <c:pt idx="20578" formatCode="General">
                  <c:v>1.5704763054287701E-3</c:v>
                </c:pt>
                <c:pt idx="20579" formatCode="General">
                  <c:v>5.4320030420628102E-3</c:v>
                </c:pt>
                <c:pt idx="20580" formatCode="General">
                  <c:v>1.0703073217503601E-2</c:v>
                </c:pt>
                <c:pt idx="20581" formatCode="General">
                  <c:v>1.65133231627063E-2</c:v>
                </c:pt>
                <c:pt idx="20582" formatCode="General">
                  <c:v>2.14843568892958E-2</c:v>
                </c:pt>
                <c:pt idx="20583" formatCode="General">
                  <c:v>2.50583533346618E-2</c:v>
                </c:pt>
                <c:pt idx="20584" formatCode="General">
                  <c:v>2.79379423556636E-2</c:v>
                </c:pt>
                <c:pt idx="20585" formatCode="General">
                  <c:v>3.09878268122981E-2</c:v>
                </c:pt>
                <c:pt idx="20586" formatCode="General">
                  <c:v>3.4242785472404801E-2</c:v>
                </c:pt>
                <c:pt idx="20587" formatCode="General">
                  <c:v>3.7163756470352499E-2</c:v>
                </c:pt>
                <c:pt idx="20588" formatCode="General">
                  <c:v>3.8863548477990402E-2</c:v>
                </c:pt>
                <c:pt idx="20589" formatCode="General">
                  <c:v>3.87288281733612E-2</c:v>
                </c:pt>
                <c:pt idx="20590" formatCode="General">
                  <c:v>3.7373420195200499E-2</c:v>
                </c:pt>
                <c:pt idx="20591" formatCode="General">
                  <c:v>3.4927890798446902E-2</c:v>
                </c:pt>
                <c:pt idx="20592" formatCode="General">
                  <c:v>3.0879975879094999E-2</c:v>
                </c:pt>
                <c:pt idx="20593" formatCode="General">
                  <c:v>2.46584074171824E-2</c:v>
                </c:pt>
                <c:pt idx="20594" formatCode="General">
                  <c:v>1.54429359929178E-2</c:v>
                </c:pt>
                <c:pt idx="20595" formatCode="General">
                  <c:v>3.3493164586408798E-3</c:v>
                </c:pt>
                <c:pt idx="20596" formatCode="General">
                  <c:v>-9.7448223948767305E-3</c:v>
                </c:pt>
                <c:pt idx="20597" formatCode="General">
                  <c:v>-2.2293484961012001E-2</c:v>
                </c:pt>
                <c:pt idx="20598" formatCode="General">
                  <c:v>-3.38234108419962E-2</c:v>
                </c:pt>
                <c:pt idx="20599" formatCode="General">
                  <c:v>-4.3488768636420101E-2</c:v>
                </c:pt>
                <c:pt idx="20600" formatCode="General">
                  <c:v>-5.0959608086451398E-2</c:v>
                </c:pt>
                <c:pt idx="20601" formatCode="General">
                  <c:v>-5.6771525064721801E-2</c:v>
                </c:pt>
                <c:pt idx="20602" formatCode="General">
                  <c:v>-6.12259840594091E-2</c:v>
                </c:pt>
                <c:pt idx="20603" formatCode="General">
                  <c:v>-6.4040593075602795E-2</c:v>
                </c:pt>
                <c:pt idx="20604" formatCode="General">
                  <c:v>-6.5427398473372395E-2</c:v>
                </c:pt>
                <c:pt idx="20605" formatCode="General">
                  <c:v>-6.6279754607246E-2</c:v>
                </c:pt>
                <c:pt idx="20606" formatCode="General">
                  <c:v>-6.6908014254642295E-2</c:v>
                </c:pt>
                <c:pt idx="20607" formatCode="General">
                  <c:v>-6.5928881514581497E-2</c:v>
                </c:pt>
                <c:pt idx="20608" formatCode="General">
                  <c:v>-6.26734911195201E-2</c:v>
                </c:pt>
                <c:pt idx="20609" formatCode="General">
                  <c:v>-5.7886274142517902E-2</c:v>
                </c:pt>
                <c:pt idx="20610" formatCode="General">
                  <c:v>-5.1675750208496303E-2</c:v>
                </c:pt>
                <c:pt idx="20611" formatCode="General">
                  <c:v>-4.4684862624012001E-2</c:v>
                </c:pt>
                <c:pt idx="20612" formatCode="General">
                  <c:v>-3.8359837029086498E-2</c:v>
                </c:pt>
                <c:pt idx="20613" formatCode="General">
                  <c:v>-3.23173085980102E-2</c:v>
                </c:pt>
                <c:pt idx="20614" formatCode="General">
                  <c:v>-2.48464268136869E-2</c:v>
                </c:pt>
                <c:pt idx="20615" formatCode="General">
                  <c:v>-1.5633297028449299E-2</c:v>
                </c:pt>
                <c:pt idx="20616" formatCode="General">
                  <c:v>-5.77988959570394E-3</c:v>
                </c:pt>
                <c:pt idx="20617" formatCode="General">
                  <c:v>4.3471296247188001E-3</c:v>
                </c:pt>
                <c:pt idx="20618" formatCode="General">
                  <c:v>1.47335629531477E-2</c:v>
                </c:pt>
                <c:pt idx="20619" formatCode="General">
                  <c:v>2.3939255664890802E-2</c:v>
                </c:pt>
                <c:pt idx="20620" formatCode="General">
                  <c:v>3.0844842703977901E-2</c:v>
                </c:pt>
                <c:pt idx="20621" formatCode="General">
                  <c:v>3.5021434769295097E-2</c:v>
                </c:pt>
                <c:pt idx="20622" formatCode="General">
                  <c:v>3.5454117946396801E-2</c:v>
                </c:pt>
                <c:pt idx="20623" formatCode="General">
                  <c:v>3.2211553774800901E-2</c:v>
                </c:pt>
                <c:pt idx="20624" formatCode="General">
                  <c:v>2.6531570102990398E-2</c:v>
                </c:pt>
                <c:pt idx="20625" formatCode="General">
                  <c:v>1.9401508121937298E-2</c:v>
                </c:pt>
                <c:pt idx="20626" formatCode="General">
                  <c:v>1.09650927171059E-2</c:v>
                </c:pt>
                <c:pt idx="20627" formatCode="General">
                  <c:v>7.73238172175145E-4</c:v>
                </c:pt>
                <c:pt idx="20628" formatCode="General">
                  <c:v>-1.09006777748244E-2</c:v>
                </c:pt>
                <c:pt idx="20629" formatCode="General">
                  <c:v>-2.2815325834647002E-2</c:v>
                </c:pt>
                <c:pt idx="20630" formatCode="General">
                  <c:v>-3.5126997176235297E-2</c:v>
                </c:pt>
                <c:pt idx="20631" formatCode="General">
                  <c:v>-4.7619788451167301E-2</c:v>
                </c:pt>
                <c:pt idx="20632" formatCode="General">
                  <c:v>-5.8885091039153403E-2</c:v>
                </c:pt>
                <c:pt idx="20633" formatCode="General">
                  <c:v>-6.9062536431005697E-2</c:v>
                </c:pt>
                <c:pt idx="20634" formatCode="General">
                  <c:v>-7.8920762419319904E-2</c:v>
                </c:pt>
                <c:pt idx="20635" formatCode="General">
                  <c:v>-8.8125980869744103E-2</c:v>
                </c:pt>
                <c:pt idx="20636" formatCode="General">
                  <c:v>-9.5424123995133905E-2</c:v>
                </c:pt>
                <c:pt idx="20637" formatCode="General">
                  <c:v>-0.100088639274188</c:v>
                </c:pt>
                <c:pt idx="20638" formatCode="General">
                  <c:v>-0.102445614881646</c:v>
                </c:pt>
                <c:pt idx="20639" formatCode="General">
                  <c:v>-0.103427740266058</c:v>
                </c:pt>
                <c:pt idx="20640" formatCode="General">
                  <c:v>-0.10249518279806</c:v>
                </c:pt>
                <c:pt idx="20641" formatCode="General">
                  <c:v>-9.7515607113528205E-2</c:v>
                </c:pt>
                <c:pt idx="20642" formatCode="General">
                  <c:v>-8.8250882551921497E-2</c:v>
                </c:pt>
                <c:pt idx="20643" formatCode="General">
                  <c:v>-7.6247556484693696E-2</c:v>
                </c:pt>
                <c:pt idx="20644" formatCode="General">
                  <c:v>-6.2575435289915105E-2</c:v>
                </c:pt>
                <c:pt idx="20645" formatCode="General">
                  <c:v>-4.7686178967169902E-2</c:v>
                </c:pt>
                <c:pt idx="20646" formatCode="General">
                  <c:v>-3.1452427762178797E-2</c:v>
                </c:pt>
                <c:pt idx="20647" formatCode="General">
                  <c:v>-1.50001130922218E-2</c:v>
                </c:pt>
                <c:pt idx="20648" formatCode="General">
                  <c:v>4.0891955819946098E-4</c:v>
                </c:pt>
                <c:pt idx="20649" formatCode="General">
                  <c:v>1.40435657561027E-2</c:v>
                </c:pt>
                <c:pt idx="20650" formatCode="General">
                  <c:v>2.5842628581780401E-2</c:v>
                </c:pt>
                <c:pt idx="20651" formatCode="General">
                  <c:v>3.6010642111176702E-2</c:v>
                </c:pt>
                <c:pt idx="20652" formatCode="General">
                  <c:v>4.4133200888512601E-2</c:v>
                </c:pt>
                <c:pt idx="20653" formatCode="General">
                  <c:v>5.0748191001739301E-2</c:v>
                </c:pt>
                <c:pt idx="20654" formatCode="General">
                  <c:v>5.5515327367018197E-2</c:v>
                </c:pt>
                <c:pt idx="20655" formatCode="General">
                  <c:v>5.6922564952563898E-2</c:v>
                </c:pt>
                <c:pt idx="20656" formatCode="General">
                  <c:v>5.4661042966131702E-2</c:v>
                </c:pt>
                <c:pt idx="20657" formatCode="General">
                  <c:v>4.9708797967293002E-2</c:v>
                </c:pt>
                <c:pt idx="20658" formatCode="General">
                  <c:v>4.3066518188355898E-2</c:v>
                </c:pt>
                <c:pt idx="20659" formatCode="General">
                  <c:v>3.4769432294224599E-2</c:v>
                </c:pt>
                <c:pt idx="20660" formatCode="General">
                  <c:v>2.4866933746109401E-2</c:v>
                </c:pt>
                <c:pt idx="20661" formatCode="General">
                  <c:v>1.48591611173372E-2</c:v>
                </c:pt>
                <c:pt idx="20662" formatCode="General">
                  <c:v>6.7646719380642902E-3</c:v>
                </c:pt>
                <c:pt idx="20663" formatCode="General">
                  <c:v>6.6659235954688405E-4</c:v>
                </c:pt>
                <c:pt idx="20664" formatCode="General">
                  <c:v>-4.3228891780312598E-3</c:v>
                </c:pt>
                <c:pt idx="20665" formatCode="General">
                  <c:v>-7.8607268920430507E-3</c:v>
                </c:pt>
                <c:pt idx="20666" formatCode="General">
                  <c:v>-9.1439116446240393E-3</c:v>
                </c:pt>
                <c:pt idx="20667" formatCode="General">
                  <c:v>-7.1601073127628197E-3</c:v>
                </c:pt>
                <c:pt idx="20668" formatCode="General">
                  <c:v>-1.8125295261626499E-3</c:v>
                </c:pt>
                <c:pt idx="20669" formatCode="General">
                  <c:v>6.17652654955924E-3</c:v>
                </c:pt>
                <c:pt idx="20670" formatCode="General">
                  <c:v>1.6394181296966199E-2</c:v>
                </c:pt>
                <c:pt idx="20671" formatCode="General">
                  <c:v>2.75579189601847E-2</c:v>
                </c:pt>
                <c:pt idx="20672" formatCode="General">
                  <c:v>3.8353453007855101E-2</c:v>
                </c:pt>
                <c:pt idx="20673" formatCode="General">
                  <c:v>4.9043425837077097E-2</c:v>
                </c:pt>
                <c:pt idx="20674" formatCode="General">
                  <c:v>5.9631013386062401E-2</c:v>
                </c:pt>
                <c:pt idx="20675" formatCode="General">
                  <c:v>6.8938256993817199E-2</c:v>
                </c:pt>
                <c:pt idx="20676" formatCode="General">
                  <c:v>7.6011199375596097E-2</c:v>
                </c:pt>
                <c:pt idx="20677" formatCode="General">
                  <c:v>8.0878147800472699E-2</c:v>
                </c:pt>
                <c:pt idx="20678" formatCode="General">
                  <c:v>8.2641249591403898E-2</c:v>
                </c:pt>
                <c:pt idx="20679" formatCode="General">
                  <c:v>8.0731751898928797E-2</c:v>
                </c:pt>
                <c:pt idx="20680" formatCode="General">
                  <c:v>7.6667214007213394E-2</c:v>
                </c:pt>
                <c:pt idx="20681" formatCode="General">
                  <c:v>7.1429985701016899E-2</c:v>
                </c:pt>
                <c:pt idx="20682" formatCode="General">
                  <c:v>6.5491939689336101E-2</c:v>
                </c:pt>
                <c:pt idx="20683" formatCode="General">
                  <c:v>5.9062251790392997E-2</c:v>
                </c:pt>
                <c:pt idx="20684" formatCode="General">
                  <c:v>5.1889487816132299E-2</c:v>
                </c:pt>
                <c:pt idx="20685" formatCode="General">
                  <c:v>4.4533021075896399E-2</c:v>
                </c:pt>
                <c:pt idx="20686" formatCode="General">
                  <c:v>3.8550786797139802E-2</c:v>
                </c:pt>
                <c:pt idx="20687" formatCode="General">
                  <c:v>3.4727088180177397E-2</c:v>
                </c:pt>
                <c:pt idx="20688" formatCode="General">
                  <c:v>3.2771342409859301E-2</c:v>
                </c:pt>
                <c:pt idx="20689" formatCode="General">
                  <c:v>3.1352841746820702E-2</c:v>
                </c:pt>
                <c:pt idx="20690" formatCode="General">
                  <c:v>2.94646335033617E-2</c:v>
                </c:pt>
                <c:pt idx="20691" formatCode="General">
                  <c:v>2.8073944728007599E-2</c:v>
                </c:pt>
                <c:pt idx="20692" formatCode="General">
                  <c:v>2.7837919065907799E-2</c:v>
                </c:pt>
                <c:pt idx="20693" formatCode="General">
                  <c:v>2.8478462773522801E-2</c:v>
                </c:pt>
                <c:pt idx="20694" formatCode="General">
                  <c:v>2.9859990244295101E-2</c:v>
                </c:pt>
                <c:pt idx="20695" formatCode="General">
                  <c:v>3.2495459353044202E-2</c:v>
                </c:pt>
                <c:pt idx="20696" formatCode="General">
                  <c:v>3.6394133893619E-2</c:v>
                </c:pt>
                <c:pt idx="20697" formatCode="General">
                  <c:v>4.0279966741260498E-2</c:v>
                </c:pt>
                <c:pt idx="20698" formatCode="General">
                  <c:v>4.4052999539492599E-2</c:v>
                </c:pt>
                <c:pt idx="20699" formatCode="General">
                  <c:v>4.9043454021817097E-2</c:v>
                </c:pt>
                <c:pt idx="20700" formatCode="General">
                  <c:v>5.5303570209967998E-2</c:v>
                </c:pt>
                <c:pt idx="20701" formatCode="General">
                  <c:v>6.18523476805884E-2</c:v>
                </c:pt>
                <c:pt idx="20702" formatCode="General">
                  <c:v>6.8646336517200299E-2</c:v>
                </c:pt>
                <c:pt idx="20703" formatCode="General">
                  <c:v>7.6278236221756904E-2</c:v>
                </c:pt>
                <c:pt idx="20704" formatCode="General">
                  <c:v>8.34496304176508E-2</c:v>
                </c:pt>
                <c:pt idx="20705" formatCode="General">
                  <c:v>8.8325382711314696E-2</c:v>
                </c:pt>
                <c:pt idx="20706" formatCode="General">
                  <c:v>9.0342181407932404E-2</c:v>
                </c:pt>
                <c:pt idx="20707" formatCode="General">
                  <c:v>8.8997079573430796E-2</c:v>
                </c:pt>
                <c:pt idx="20708" formatCode="General">
                  <c:v>8.4285790236545699E-2</c:v>
                </c:pt>
                <c:pt idx="20709" formatCode="General">
                  <c:v>7.6001606683713793E-2</c:v>
                </c:pt>
                <c:pt idx="20710" formatCode="General">
                  <c:v>6.3923984080639096E-2</c:v>
                </c:pt>
                <c:pt idx="20711" formatCode="General">
                  <c:v>4.8778282036577997E-2</c:v>
                </c:pt>
                <c:pt idx="20712" formatCode="General">
                  <c:v>3.1579439054632702E-2</c:v>
                </c:pt>
                <c:pt idx="20713" formatCode="General">
                  <c:v>1.4621887858582001E-2</c:v>
                </c:pt>
                <c:pt idx="20714" formatCode="General">
                  <c:v>-4.9525994077034298E-4</c:v>
                </c:pt>
                <c:pt idx="20715" formatCode="General">
                  <c:v>-1.47402736449495E-2</c:v>
                </c:pt>
                <c:pt idx="20716" formatCode="General">
                  <c:v>-2.8785839687584899E-2</c:v>
                </c:pt>
                <c:pt idx="20717" formatCode="General">
                  <c:v>-4.2650276836015397E-2</c:v>
                </c:pt>
                <c:pt idx="20718" formatCode="General">
                  <c:v>-5.5736039624818601E-2</c:v>
                </c:pt>
                <c:pt idx="20719" formatCode="General">
                  <c:v>-6.6180392259693702E-2</c:v>
                </c:pt>
                <c:pt idx="20720" formatCode="General">
                  <c:v>-7.3680271020540394E-2</c:v>
                </c:pt>
                <c:pt idx="20721" formatCode="General">
                  <c:v>-7.9704047544661802E-2</c:v>
                </c:pt>
                <c:pt idx="20722" formatCode="General">
                  <c:v>-8.4153129853145797E-2</c:v>
                </c:pt>
                <c:pt idx="20723" formatCode="General">
                  <c:v>-8.6272179099191798E-2</c:v>
                </c:pt>
                <c:pt idx="20724" formatCode="General">
                  <c:v>-8.5680449006936804E-2</c:v>
                </c:pt>
                <c:pt idx="20725" formatCode="General">
                  <c:v>-8.2878854508523794E-2</c:v>
                </c:pt>
                <c:pt idx="20726" formatCode="General">
                  <c:v>-7.8653322435585593E-2</c:v>
                </c:pt>
                <c:pt idx="20727" formatCode="General">
                  <c:v>-7.3592298271457995E-2</c:v>
                </c:pt>
                <c:pt idx="20728" formatCode="General">
                  <c:v>-6.7872367118710406E-2</c:v>
                </c:pt>
                <c:pt idx="20729" formatCode="General">
                  <c:v>-6.19198724164138E-2</c:v>
                </c:pt>
                <c:pt idx="20730" formatCode="General">
                  <c:v>-5.67862289119287E-2</c:v>
                </c:pt>
                <c:pt idx="20731" formatCode="General">
                  <c:v>-5.24910965535949E-2</c:v>
                </c:pt>
                <c:pt idx="20732" formatCode="General">
                  <c:v>-4.9132001875009997E-2</c:v>
                </c:pt>
                <c:pt idx="20733" formatCode="General">
                  <c:v>-4.7254294999681999E-2</c:v>
                </c:pt>
                <c:pt idx="20734" formatCode="General">
                  <c:v>-4.6621826140601799E-2</c:v>
                </c:pt>
                <c:pt idx="20735" formatCode="General">
                  <c:v>-4.5697769216893301E-2</c:v>
                </c:pt>
                <c:pt idx="20736" formatCode="General">
                  <c:v>-4.4005299549989198E-2</c:v>
                </c:pt>
                <c:pt idx="20737" formatCode="General">
                  <c:v>-4.23153395565656E-2</c:v>
                </c:pt>
                <c:pt idx="20738" formatCode="General">
                  <c:v>-4.0138144028895997E-2</c:v>
                </c:pt>
                <c:pt idx="20739" formatCode="General">
                  <c:v>-3.6942815603020297E-2</c:v>
                </c:pt>
                <c:pt idx="20740" formatCode="General">
                  <c:v>-3.2546515925469199E-2</c:v>
                </c:pt>
                <c:pt idx="20741" formatCode="General">
                  <c:v>-2.6739310888348099E-2</c:v>
                </c:pt>
                <c:pt idx="20742" formatCode="General">
                  <c:v>-2.0238852979934999E-2</c:v>
                </c:pt>
                <c:pt idx="20743" formatCode="General">
                  <c:v>-1.46962270053981E-2</c:v>
                </c:pt>
                <c:pt idx="20744" formatCode="General">
                  <c:v>-1.1066936729874801E-2</c:v>
                </c:pt>
                <c:pt idx="20745" formatCode="General">
                  <c:v>-9.4743972356584605E-3</c:v>
                </c:pt>
                <c:pt idx="20746" formatCode="General">
                  <c:v>-1.0588579666786399E-2</c:v>
                </c:pt>
                <c:pt idx="20747" formatCode="General">
                  <c:v>-1.41605393949196E-2</c:v>
                </c:pt>
                <c:pt idx="20748" formatCode="General">
                  <c:v>-1.9408891889234201E-2</c:v>
                </c:pt>
                <c:pt idx="20749" formatCode="General">
                  <c:v>-2.5818221429253399E-2</c:v>
                </c:pt>
                <c:pt idx="20750" formatCode="General">
                  <c:v>-3.2341857923018198E-2</c:v>
                </c:pt>
                <c:pt idx="20751" formatCode="General">
                  <c:v>-3.85307942488336E-2</c:v>
                </c:pt>
                <c:pt idx="20752" formatCode="General">
                  <c:v>-4.4605462755243103E-2</c:v>
                </c:pt>
                <c:pt idx="20753" formatCode="General">
                  <c:v>-5.05682780431791E-2</c:v>
                </c:pt>
                <c:pt idx="20754" formatCode="General">
                  <c:v>-5.5850773388052201E-2</c:v>
                </c:pt>
                <c:pt idx="20755" formatCode="General">
                  <c:v>-6.0334370582029298E-2</c:v>
                </c:pt>
                <c:pt idx="20756" formatCode="General">
                  <c:v>-6.3547305642857002E-2</c:v>
                </c:pt>
                <c:pt idx="20757" formatCode="General">
                  <c:v>-6.46974050426221E-2</c:v>
                </c:pt>
                <c:pt idx="20758" formatCode="General">
                  <c:v>-6.5158216088724505E-2</c:v>
                </c:pt>
                <c:pt idx="20759" formatCode="General">
                  <c:v>-6.5834971643067799E-2</c:v>
                </c:pt>
                <c:pt idx="20760" formatCode="General">
                  <c:v>-6.53347665461982E-2</c:v>
                </c:pt>
                <c:pt idx="20761" formatCode="General">
                  <c:v>-6.2771241473288095E-2</c:v>
                </c:pt>
                <c:pt idx="20762" formatCode="General">
                  <c:v>-5.7843868899979299E-2</c:v>
                </c:pt>
                <c:pt idx="20763" formatCode="General">
                  <c:v>-5.0777651672554998E-2</c:v>
                </c:pt>
                <c:pt idx="20764" formatCode="General">
                  <c:v>-4.2714627652129099E-2</c:v>
                </c:pt>
                <c:pt idx="20765" formatCode="General">
                  <c:v>-3.4103179734508701E-2</c:v>
                </c:pt>
                <c:pt idx="20766" formatCode="General">
                  <c:v>-2.52874367949672E-2</c:v>
                </c:pt>
                <c:pt idx="20767" formatCode="General">
                  <c:v>-1.7380011438816598E-2</c:v>
                </c:pt>
                <c:pt idx="20768" formatCode="General">
                  <c:v>-1.1113288806275301E-2</c:v>
                </c:pt>
                <c:pt idx="20769" formatCode="General">
                  <c:v>-6.7469825978121803E-3</c:v>
                </c:pt>
                <c:pt idx="20770" formatCode="General">
                  <c:v>-4.9809263669972296E-3</c:v>
                </c:pt>
                <c:pt idx="20771" formatCode="General">
                  <c:v>-5.8070473981202703E-3</c:v>
                </c:pt>
                <c:pt idx="20772" formatCode="General">
                  <c:v>-8.1801503671051594E-3</c:v>
                </c:pt>
                <c:pt idx="20773" formatCode="General">
                  <c:v>-1.16889682630894E-2</c:v>
                </c:pt>
                <c:pt idx="20774" formatCode="General">
                  <c:v>-1.63652979224445E-2</c:v>
                </c:pt>
                <c:pt idx="20775" formatCode="General">
                  <c:v>-2.20741635353883E-2</c:v>
                </c:pt>
                <c:pt idx="20776" formatCode="General">
                  <c:v>-2.8799970068625599E-2</c:v>
                </c:pt>
                <c:pt idx="20777" formatCode="General">
                  <c:v>-3.5945236977436103E-2</c:v>
                </c:pt>
                <c:pt idx="20778" formatCode="General">
                  <c:v>-4.2423329568282597E-2</c:v>
                </c:pt>
                <c:pt idx="20779" formatCode="General">
                  <c:v>-4.74945535086361E-2</c:v>
                </c:pt>
                <c:pt idx="20780" formatCode="General">
                  <c:v>-5.0931086440195998E-2</c:v>
                </c:pt>
                <c:pt idx="20781" formatCode="General">
                  <c:v>-5.3204136723716801E-2</c:v>
                </c:pt>
                <c:pt idx="20782" formatCode="General">
                  <c:v>-5.47366461231504E-2</c:v>
                </c:pt>
                <c:pt idx="20783" formatCode="General">
                  <c:v>-5.5399407680487803E-2</c:v>
                </c:pt>
                <c:pt idx="20784" formatCode="General">
                  <c:v>-5.4349387525730299E-2</c:v>
                </c:pt>
                <c:pt idx="20785" formatCode="General">
                  <c:v>-5.06568326810495E-2</c:v>
                </c:pt>
                <c:pt idx="20786" formatCode="General">
                  <c:v>-4.4138106860740198E-2</c:v>
                </c:pt>
                <c:pt idx="20787" formatCode="General">
                  <c:v>-3.5619760933398997E-2</c:v>
                </c:pt>
                <c:pt idx="20788" formatCode="General">
                  <c:v>-2.59075540503944E-2</c:v>
                </c:pt>
                <c:pt idx="20789" formatCode="General">
                  <c:v>-1.5104498546182401E-2</c:v>
                </c:pt>
                <c:pt idx="20790" formatCode="General">
                  <c:v>-3.12652871493484E-3</c:v>
                </c:pt>
                <c:pt idx="20791" formatCode="General">
                  <c:v>1.01009456353118E-2</c:v>
                </c:pt>
                <c:pt idx="20792" formatCode="General">
                  <c:v>2.3971007842221299E-2</c:v>
                </c:pt>
                <c:pt idx="20793" formatCode="General">
                  <c:v>3.8420037853078397E-2</c:v>
                </c:pt>
                <c:pt idx="20794" formatCode="General">
                  <c:v>5.3060229390191102E-2</c:v>
                </c:pt>
                <c:pt idx="20795" formatCode="General">
                  <c:v>6.6196829194734699E-2</c:v>
                </c:pt>
                <c:pt idx="20796" formatCode="General">
                  <c:v>7.7211569139327793E-2</c:v>
                </c:pt>
                <c:pt idx="20797" formatCode="General">
                  <c:v>8.6727316373862204E-2</c:v>
                </c:pt>
                <c:pt idx="20798" formatCode="General">
                  <c:v>9.4656885588335196E-2</c:v>
                </c:pt>
                <c:pt idx="20799" formatCode="General">
                  <c:v>0.101588369359774</c:v>
                </c:pt>
                <c:pt idx="20800" formatCode="General">
                  <c:v>0.107923163679432</c:v>
                </c:pt>
                <c:pt idx="20801" formatCode="General">
                  <c:v>0.111751331760111</c:v>
                </c:pt>
                <c:pt idx="20802" formatCode="General">
                  <c:v>0.11174858392952</c:v>
                </c:pt>
                <c:pt idx="20803" formatCode="General">
                  <c:v>0.10877950999783501</c:v>
                </c:pt>
                <c:pt idx="20804" formatCode="General">
                  <c:v>0.103875472488984</c:v>
                </c:pt>
                <c:pt idx="20805" formatCode="General">
                  <c:v>9.8147006353821106E-2</c:v>
                </c:pt>
                <c:pt idx="20806" formatCode="General">
                  <c:v>9.2485133768497194E-2</c:v>
                </c:pt>
                <c:pt idx="20807" formatCode="General">
                  <c:v>8.7150574701672201E-2</c:v>
                </c:pt>
                <c:pt idx="20808" formatCode="General">
                  <c:v>8.1560272750991397E-2</c:v>
                </c:pt>
                <c:pt idx="20809" formatCode="General">
                  <c:v>7.4498254753178395E-2</c:v>
                </c:pt>
                <c:pt idx="20810" formatCode="General">
                  <c:v>6.60508053000715E-2</c:v>
                </c:pt>
                <c:pt idx="20811" formatCode="General">
                  <c:v>5.6867607464785197E-2</c:v>
                </c:pt>
                <c:pt idx="20812" formatCode="General">
                  <c:v>4.6853916322910798E-2</c:v>
                </c:pt>
                <c:pt idx="20813" formatCode="General">
                  <c:v>3.6623725543012603E-2</c:v>
                </c:pt>
                <c:pt idx="20814" formatCode="General">
                  <c:v>2.79081626510383E-2</c:v>
                </c:pt>
                <c:pt idx="20815" formatCode="General">
                  <c:v>2.14394488722656E-2</c:v>
                </c:pt>
                <c:pt idx="20816" formatCode="General">
                  <c:v>1.72235540769934E-2</c:v>
                </c:pt>
                <c:pt idx="20817" formatCode="General">
                  <c:v>1.53943730343596E-2</c:v>
                </c:pt>
                <c:pt idx="20818" formatCode="General">
                  <c:v>1.62884775695166E-2</c:v>
                </c:pt>
                <c:pt idx="20819" formatCode="General">
                  <c:v>1.9690939749596102E-2</c:v>
                </c:pt>
                <c:pt idx="20820" formatCode="General">
                  <c:v>2.50744622031174E-2</c:v>
                </c:pt>
                <c:pt idx="20821" formatCode="General">
                  <c:v>3.2201733033179997E-2</c:v>
                </c:pt>
                <c:pt idx="20822" formatCode="General">
                  <c:v>3.97971419424097E-2</c:v>
                </c:pt>
                <c:pt idx="20823" formatCode="General">
                  <c:v>4.66901038797446E-2</c:v>
                </c:pt>
                <c:pt idx="20824" formatCode="General">
                  <c:v>5.3208241913747401E-2</c:v>
                </c:pt>
                <c:pt idx="20825" formatCode="General">
                  <c:v>6.0582008537684501E-2</c:v>
                </c:pt>
                <c:pt idx="20826" formatCode="General">
                  <c:v>6.9058319616465802E-2</c:v>
                </c:pt>
                <c:pt idx="20827" formatCode="General">
                  <c:v>7.7277500522174497E-2</c:v>
                </c:pt>
                <c:pt idx="20828" formatCode="General">
                  <c:v>8.4657846269538803E-2</c:v>
                </c:pt>
                <c:pt idx="20829" formatCode="General">
                  <c:v>9.1631047577521899E-2</c:v>
                </c:pt>
                <c:pt idx="20830" formatCode="General">
                  <c:v>9.7747024202780794E-2</c:v>
                </c:pt>
                <c:pt idx="20831" formatCode="General">
                  <c:v>0.101717039633379</c:v>
                </c:pt>
                <c:pt idx="20832" formatCode="General">
                  <c:v>0.102646378976578</c:v>
                </c:pt>
                <c:pt idx="20833" formatCode="General">
                  <c:v>0.100354092789859</c:v>
                </c:pt>
                <c:pt idx="20834" formatCode="General">
                  <c:v>9.5033491062016695E-2</c:v>
                </c:pt>
                <c:pt idx="20835" formatCode="General">
                  <c:v>8.6716274919627204E-2</c:v>
                </c:pt>
                <c:pt idx="20836" formatCode="General">
                  <c:v>7.5416672879211305E-2</c:v>
                </c:pt>
                <c:pt idx="20837" formatCode="General">
                  <c:v>6.1739161044609497E-2</c:v>
                </c:pt>
                <c:pt idx="20838" formatCode="General">
                  <c:v>4.6143286589306998E-2</c:v>
                </c:pt>
                <c:pt idx="20839" formatCode="General">
                  <c:v>2.9382066105299798E-2</c:v>
                </c:pt>
                <c:pt idx="20840" formatCode="General">
                  <c:v>1.2337915160582301E-2</c:v>
                </c:pt>
                <c:pt idx="20841" formatCode="General">
                  <c:v>-3.76494449126062E-3</c:v>
                </c:pt>
                <c:pt idx="20842" formatCode="General">
                  <c:v>-1.7683939035176899E-2</c:v>
                </c:pt>
                <c:pt idx="20843" formatCode="General">
                  <c:v>-2.95144919335921E-2</c:v>
                </c:pt>
                <c:pt idx="20844" formatCode="General">
                  <c:v>-3.9275142851253601E-2</c:v>
                </c:pt>
                <c:pt idx="20845" formatCode="General">
                  <c:v>-4.5791765569986702E-2</c:v>
                </c:pt>
                <c:pt idx="20846" formatCode="General">
                  <c:v>-4.8258238327279997E-2</c:v>
                </c:pt>
                <c:pt idx="20847" formatCode="General">
                  <c:v>-4.6791958935676302E-2</c:v>
                </c:pt>
                <c:pt idx="20848" formatCode="General">
                  <c:v>-4.2825279697442702E-2</c:v>
                </c:pt>
                <c:pt idx="20849" formatCode="General">
                  <c:v>-3.7962422128324402E-2</c:v>
                </c:pt>
                <c:pt idx="20850" formatCode="General">
                  <c:v>-3.2188176087795603E-2</c:v>
                </c:pt>
                <c:pt idx="20851" formatCode="General">
                  <c:v>-2.63090119045024E-2</c:v>
                </c:pt>
                <c:pt idx="20852" formatCode="General">
                  <c:v>-2.1399667268461701E-2</c:v>
                </c:pt>
                <c:pt idx="20853" formatCode="General">
                  <c:v>-1.81866735096687E-2</c:v>
                </c:pt>
                <c:pt idx="20854" formatCode="General">
                  <c:v>-1.7263733528479899E-2</c:v>
                </c:pt>
                <c:pt idx="20855" formatCode="General">
                  <c:v>-1.9772109057389398E-2</c:v>
                </c:pt>
                <c:pt idx="20856" formatCode="General">
                  <c:v>-2.5910606852709701E-2</c:v>
                </c:pt>
                <c:pt idx="20857" formatCode="General">
                  <c:v>-3.3521273246117499E-2</c:v>
                </c:pt>
                <c:pt idx="20858" formatCode="General">
                  <c:v>-4.0888909438296803E-2</c:v>
                </c:pt>
                <c:pt idx="20859" formatCode="General">
                  <c:v>-4.73260167838747E-2</c:v>
                </c:pt>
                <c:pt idx="20860" formatCode="General">
                  <c:v>-5.2754772786177601E-2</c:v>
                </c:pt>
                <c:pt idx="20861" formatCode="General">
                  <c:v>-5.7617629234956301E-2</c:v>
                </c:pt>
                <c:pt idx="20862" formatCode="General">
                  <c:v>-6.1616721370236403E-2</c:v>
                </c:pt>
                <c:pt idx="20863" formatCode="General">
                  <c:v>-6.4884047557582605E-2</c:v>
                </c:pt>
                <c:pt idx="20864" formatCode="General">
                  <c:v>-6.8400143635827498E-2</c:v>
                </c:pt>
                <c:pt idx="20865" formatCode="General">
                  <c:v>-7.2376470830111297E-2</c:v>
                </c:pt>
                <c:pt idx="20866" formatCode="General">
                  <c:v>-7.7028828469010505E-2</c:v>
                </c:pt>
                <c:pt idx="20867" formatCode="General">
                  <c:v>-8.2553470490238506E-2</c:v>
                </c:pt>
                <c:pt idx="20868" formatCode="General">
                  <c:v>-8.8720195036930904E-2</c:v>
                </c:pt>
                <c:pt idx="20869" formatCode="General">
                  <c:v>-9.4860969150237701E-2</c:v>
                </c:pt>
                <c:pt idx="20870" formatCode="General">
                  <c:v>-9.9704150868734701E-2</c:v>
                </c:pt>
                <c:pt idx="20871" formatCode="General">
                  <c:v>-0.101793815597241</c:v>
                </c:pt>
                <c:pt idx="20872" formatCode="General">
                  <c:v>-0.10015936510451499</c:v>
                </c:pt>
                <c:pt idx="20873" formatCode="General">
                  <c:v>-9.4540888043823004E-2</c:v>
                </c:pt>
                <c:pt idx="20874" formatCode="General">
                  <c:v>-8.5217263822793696E-2</c:v>
                </c:pt>
                <c:pt idx="20875" formatCode="General">
                  <c:v>-7.3144524790863599E-2</c:v>
                </c:pt>
                <c:pt idx="20876" formatCode="General">
                  <c:v>-5.93699722344515E-2</c:v>
                </c:pt>
                <c:pt idx="20877" formatCode="General">
                  <c:v>-4.5269314326042198E-2</c:v>
                </c:pt>
                <c:pt idx="20878" formatCode="General">
                  <c:v>-3.1957401132390997E-2</c:v>
                </c:pt>
                <c:pt idx="20879" formatCode="General">
                  <c:v>-2.0051901380813801E-2</c:v>
                </c:pt>
                <c:pt idx="20880" formatCode="General">
                  <c:v>-9.7177812105857398E-3</c:v>
                </c:pt>
                <c:pt idx="20881" formatCode="General">
                  <c:v>-7.5962168952811303E-4</c:v>
                </c:pt>
                <c:pt idx="20882" formatCode="General">
                  <c:v>6.0547327778921103E-3</c:v>
                </c:pt>
                <c:pt idx="20883" formatCode="General">
                  <c:v>1.04321988970333E-2</c:v>
                </c:pt>
                <c:pt idx="20884" formatCode="General">
                  <c:v>1.22967687119302E-2</c:v>
                </c:pt>
                <c:pt idx="20885" formatCode="General">
                  <c:v>1.1497177349524899E-2</c:v>
                </c:pt>
                <c:pt idx="20886" formatCode="General">
                  <c:v>7.80065206029545E-3</c:v>
                </c:pt>
                <c:pt idx="20887" formatCode="General">
                  <c:v>1.56483308982241E-3</c:v>
                </c:pt>
                <c:pt idx="20888" formatCode="General">
                  <c:v>-5.75674153798807E-3</c:v>
                </c:pt>
                <c:pt idx="20889" formatCode="General">
                  <c:v>-1.3369914784824299E-2</c:v>
                </c:pt>
                <c:pt idx="20890" formatCode="General">
                  <c:v>-2.1627583429997099E-2</c:v>
                </c:pt>
                <c:pt idx="20891" formatCode="General">
                  <c:v>-3.0531687419069298E-2</c:v>
                </c:pt>
                <c:pt idx="20892" formatCode="General">
                  <c:v>-3.9352956325040003E-2</c:v>
                </c:pt>
                <c:pt idx="20893" formatCode="General">
                  <c:v>-4.8131395722410902E-2</c:v>
                </c:pt>
                <c:pt idx="20894" formatCode="General">
                  <c:v>-5.6549232643655703E-2</c:v>
                </c:pt>
                <c:pt idx="20895" formatCode="General">
                  <c:v>-6.3399542714256907E-2</c:v>
                </c:pt>
                <c:pt idx="20896" formatCode="General">
                  <c:v>-6.7713702636058595E-2</c:v>
                </c:pt>
                <c:pt idx="20897" formatCode="General">
                  <c:v>-6.9310010653325593E-2</c:v>
                </c:pt>
                <c:pt idx="20898" formatCode="General">
                  <c:v>-6.8167880105520898E-2</c:v>
                </c:pt>
                <c:pt idx="20899" formatCode="General">
                  <c:v>-6.3846763985938595E-2</c:v>
                </c:pt>
                <c:pt idx="20900" formatCode="General">
                  <c:v>-5.7047906077047898E-2</c:v>
                </c:pt>
                <c:pt idx="20901" formatCode="General">
                  <c:v>-4.88532085259284E-2</c:v>
                </c:pt>
                <c:pt idx="20902" formatCode="General">
                  <c:v>-3.9464466150637E-2</c:v>
                </c:pt>
                <c:pt idx="20903" formatCode="General">
                  <c:v>-3.0292220926461999E-2</c:v>
                </c:pt>
                <c:pt idx="20904" formatCode="General">
                  <c:v>-2.16680205656678E-2</c:v>
                </c:pt>
                <c:pt idx="20905" formatCode="General">
                  <c:v>-1.30392065287658E-2</c:v>
                </c:pt>
                <c:pt idx="20906" formatCode="General">
                  <c:v>-5.6487773356201903E-3</c:v>
                </c:pt>
                <c:pt idx="20907" formatCode="General">
                  <c:v>1.3956870262586899E-4</c:v>
                </c:pt>
                <c:pt idx="20908" formatCode="General">
                  <c:v>5.2597694879693603E-3</c:v>
                </c:pt>
                <c:pt idx="20909" formatCode="General">
                  <c:v>9.7983286831905495E-3</c:v>
                </c:pt>
                <c:pt idx="20910" formatCode="General">
                  <c:v>1.33568260909523E-2</c:v>
                </c:pt>
                <c:pt idx="20911" formatCode="General">
                  <c:v>1.6016948613403002E-2</c:v>
                </c:pt>
                <c:pt idx="20912" formatCode="General">
                  <c:v>1.8467444175613499E-2</c:v>
                </c:pt>
                <c:pt idx="20913" formatCode="General">
                  <c:v>2.1149616149121201E-2</c:v>
                </c:pt>
                <c:pt idx="20914" formatCode="General">
                  <c:v>2.38033071097296E-2</c:v>
                </c:pt>
                <c:pt idx="20915" formatCode="General">
                  <c:v>2.58659752520204E-2</c:v>
                </c:pt>
                <c:pt idx="20916" formatCode="General">
                  <c:v>2.73733436151932E-2</c:v>
                </c:pt>
                <c:pt idx="20917" formatCode="General">
                  <c:v>2.90075851751458E-2</c:v>
                </c:pt>
                <c:pt idx="20918" formatCode="General">
                  <c:v>3.0621830356205599E-2</c:v>
                </c:pt>
                <c:pt idx="20919" formatCode="General">
                  <c:v>3.12114839523597E-2</c:v>
                </c:pt>
                <c:pt idx="20920" formatCode="General">
                  <c:v>3.03443242684826E-2</c:v>
                </c:pt>
                <c:pt idx="20921" formatCode="General">
                  <c:v>2.8132244061109798E-2</c:v>
                </c:pt>
                <c:pt idx="20922" formatCode="General">
                  <c:v>2.5436328407918402E-2</c:v>
                </c:pt>
                <c:pt idx="20923" formatCode="General">
                  <c:v>2.2858754370993401E-2</c:v>
                </c:pt>
                <c:pt idx="20924" formatCode="General">
                  <c:v>2.0562594259519E-2</c:v>
                </c:pt>
                <c:pt idx="20925" formatCode="General">
                  <c:v>1.9800043184711701E-2</c:v>
                </c:pt>
                <c:pt idx="20926" formatCode="General">
                  <c:v>2.0953786327493298E-2</c:v>
                </c:pt>
                <c:pt idx="20927" formatCode="General">
                  <c:v>2.3799415986240201E-2</c:v>
                </c:pt>
                <c:pt idx="20928" formatCode="General">
                  <c:v>2.7363680174788001E-2</c:v>
                </c:pt>
                <c:pt idx="20929" formatCode="General">
                  <c:v>3.06464697777535E-2</c:v>
                </c:pt>
                <c:pt idx="20930" formatCode="General">
                  <c:v>3.3829444574155501E-2</c:v>
                </c:pt>
                <c:pt idx="20931" formatCode="General">
                  <c:v>3.7390382617301897E-2</c:v>
                </c:pt>
                <c:pt idx="20932" formatCode="General">
                  <c:v>4.16078159718496E-2</c:v>
                </c:pt>
                <c:pt idx="20933" formatCode="General">
                  <c:v>4.6431005661290603E-2</c:v>
                </c:pt>
                <c:pt idx="20934" formatCode="General">
                  <c:v>5.1624155957999303E-2</c:v>
                </c:pt>
                <c:pt idx="20935" formatCode="General">
                  <c:v>5.6244105379065601E-2</c:v>
                </c:pt>
                <c:pt idx="20936" formatCode="General">
                  <c:v>5.9619789199787901E-2</c:v>
                </c:pt>
                <c:pt idx="20937" formatCode="General">
                  <c:v>6.11285596662315E-2</c:v>
                </c:pt>
                <c:pt idx="20938" formatCode="General">
                  <c:v>5.9822044590647001E-2</c:v>
                </c:pt>
                <c:pt idx="20939" formatCode="General">
                  <c:v>5.6250035068582803E-2</c:v>
                </c:pt>
                <c:pt idx="20940" formatCode="General">
                  <c:v>5.2028269854107502E-2</c:v>
                </c:pt>
                <c:pt idx="20941" formatCode="General">
                  <c:v>4.7396135517240402E-2</c:v>
                </c:pt>
                <c:pt idx="20942" formatCode="General">
                  <c:v>4.1941464732951697E-2</c:v>
                </c:pt>
                <c:pt idx="20943" formatCode="General">
                  <c:v>3.5742473700778397E-2</c:v>
                </c:pt>
                <c:pt idx="20944" formatCode="General">
                  <c:v>2.92638213748719E-2</c:v>
                </c:pt>
                <c:pt idx="20945" formatCode="General">
                  <c:v>2.30206081904165E-2</c:v>
                </c:pt>
                <c:pt idx="20946" formatCode="General">
                  <c:v>1.7392597860879998E-2</c:v>
                </c:pt>
                <c:pt idx="20947" formatCode="General">
                  <c:v>1.2287956787478399E-2</c:v>
                </c:pt>
                <c:pt idx="20948" formatCode="General">
                  <c:v>7.6002889489060798E-3</c:v>
                </c:pt>
                <c:pt idx="20949" formatCode="General">
                  <c:v>3.2591490985783198E-3</c:v>
                </c:pt>
                <c:pt idx="20950" formatCode="General">
                  <c:v>-5.2553036423798999E-4</c:v>
                </c:pt>
                <c:pt idx="20951" formatCode="General">
                  <c:v>-3.5258081789474199E-3</c:v>
                </c:pt>
                <c:pt idx="20952" formatCode="General">
                  <c:v>-6.1640026826670297E-3</c:v>
                </c:pt>
                <c:pt idx="20953" formatCode="General">
                  <c:v>-8.6246965988199305E-3</c:v>
                </c:pt>
                <c:pt idx="20954" formatCode="General">
                  <c:v>-1.15374824823946E-2</c:v>
                </c:pt>
                <c:pt idx="20955" formatCode="General">
                  <c:v>-1.4728669103352901E-2</c:v>
                </c:pt>
                <c:pt idx="20956" formatCode="General">
                  <c:v>-1.6687948955416299E-2</c:v>
                </c:pt>
                <c:pt idx="20957" formatCode="General">
                  <c:v>-1.6747615480525099E-2</c:v>
                </c:pt>
                <c:pt idx="20958" formatCode="General">
                  <c:v>-1.47786760446019E-2</c:v>
                </c:pt>
                <c:pt idx="20959" formatCode="General">
                  <c:v>-9.8669428810663797E-3</c:v>
                </c:pt>
                <c:pt idx="20960" formatCode="General">
                  <c:v>-2.3937282400781201E-3</c:v>
                </c:pt>
                <c:pt idx="20961" formatCode="General">
                  <c:v>6.9701839324063696E-3</c:v>
                </c:pt>
                <c:pt idx="20962" formatCode="General">
                  <c:v>1.7908719064695398E-2</c:v>
                </c:pt>
                <c:pt idx="20963" formatCode="General">
                  <c:v>2.9661212601237899E-2</c:v>
                </c:pt>
                <c:pt idx="20964" formatCode="General">
                  <c:v>4.1951712093729401E-2</c:v>
                </c:pt>
                <c:pt idx="20965" formatCode="General">
                  <c:v>5.3537338284444298E-2</c:v>
                </c:pt>
                <c:pt idx="20966" formatCode="General">
                  <c:v>6.2488224526422699E-2</c:v>
                </c:pt>
                <c:pt idx="20967" formatCode="General">
                  <c:v>6.7733159971254606E-2</c:v>
                </c:pt>
                <c:pt idx="20968" formatCode="General">
                  <c:v>6.8907628845023897E-2</c:v>
                </c:pt>
                <c:pt idx="20969" formatCode="General">
                  <c:v>6.6036920089373993E-2</c:v>
                </c:pt>
                <c:pt idx="20970" formatCode="General">
                  <c:v>5.96021766931795E-2</c:v>
                </c:pt>
                <c:pt idx="20971" formatCode="General">
                  <c:v>5.05901567025729E-2</c:v>
                </c:pt>
                <c:pt idx="20972" formatCode="General">
                  <c:v>4.0295696688594201E-2</c:v>
                </c:pt>
                <c:pt idx="20973" formatCode="General">
                  <c:v>2.9174028517498399E-2</c:v>
                </c:pt>
                <c:pt idx="20974" formatCode="General">
                  <c:v>1.7431860897033701E-2</c:v>
                </c:pt>
                <c:pt idx="20975" formatCode="General">
                  <c:v>5.8850709248475198E-3</c:v>
                </c:pt>
                <c:pt idx="20976" formatCode="General">
                  <c:v>-5.0961386420452504E-3</c:v>
                </c:pt>
                <c:pt idx="20977" formatCode="General">
                  <c:v>-1.4782209917904601E-2</c:v>
                </c:pt>
                <c:pt idx="20978" formatCode="General">
                  <c:v>-2.2104109164973799E-2</c:v>
                </c:pt>
                <c:pt idx="20979" formatCode="General">
                  <c:v>-2.7512902306189801E-2</c:v>
                </c:pt>
                <c:pt idx="20980" formatCode="General">
                  <c:v>-3.1702229158472602E-2</c:v>
                </c:pt>
                <c:pt idx="20981" formatCode="General">
                  <c:v>-3.4049029092731498E-2</c:v>
                </c:pt>
                <c:pt idx="20982" formatCode="General">
                  <c:v>-3.4093190931019098E-2</c:v>
                </c:pt>
                <c:pt idx="20983" formatCode="General">
                  <c:v>-3.1664930262544397E-2</c:v>
                </c:pt>
                <c:pt idx="20984" formatCode="General">
                  <c:v>-2.64051421096832E-2</c:v>
                </c:pt>
                <c:pt idx="20985" formatCode="General">
                  <c:v>-1.87660812897055E-2</c:v>
                </c:pt>
                <c:pt idx="20986" formatCode="General">
                  <c:v>-9.68312669464437E-3</c:v>
                </c:pt>
                <c:pt idx="20987" formatCode="General">
                  <c:v>-3.1665947878943502E-4</c:v>
                </c:pt>
                <c:pt idx="20988" formatCode="General">
                  <c:v>8.1446541603956302E-3</c:v>
                </c:pt>
                <c:pt idx="20989" formatCode="General">
                  <c:v>1.5188085047648601E-2</c:v>
                </c:pt>
                <c:pt idx="20990" formatCode="General">
                  <c:v>2.10765257305334E-2</c:v>
                </c:pt>
                <c:pt idx="20991" formatCode="General">
                  <c:v>2.59225558908662E-2</c:v>
                </c:pt>
                <c:pt idx="20992" formatCode="General">
                  <c:v>2.9442473755990101E-2</c:v>
                </c:pt>
                <c:pt idx="20993" formatCode="General">
                  <c:v>3.1603711570496199E-2</c:v>
                </c:pt>
                <c:pt idx="20994" formatCode="General">
                  <c:v>3.2386066815757598E-2</c:v>
                </c:pt>
                <c:pt idx="20995" formatCode="General">
                  <c:v>3.15110085139583E-2</c:v>
                </c:pt>
                <c:pt idx="20996" formatCode="General">
                  <c:v>2.8140133240615699E-2</c:v>
                </c:pt>
                <c:pt idx="20997" formatCode="General">
                  <c:v>2.2303556376539298E-2</c:v>
                </c:pt>
                <c:pt idx="20998" formatCode="General">
                  <c:v>1.5122246037878701E-2</c:v>
                </c:pt>
                <c:pt idx="20999" formatCode="General">
                  <c:v>7.0164563756354896E-3</c:v>
                </c:pt>
                <c:pt idx="21000" formatCode="General">
                  <c:v>-1.6964065740783399E-3</c:v>
                </c:pt>
                <c:pt idx="21001" formatCode="General">
                  <c:v>-1.06010829429166E-2</c:v>
                </c:pt>
                <c:pt idx="21002" formatCode="General">
                  <c:v>-1.9424619827469701E-2</c:v>
                </c:pt>
                <c:pt idx="21003" formatCode="General">
                  <c:v>-2.74901280146886E-2</c:v>
                </c:pt>
                <c:pt idx="21004" formatCode="General">
                  <c:v>-3.3600718968825501E-2</c:v>
                </c:pt>
                <c:pt idx="21005" formatCode="General">
                  <c:v>-3.6966667646829703E-2</c:v>
                </c:pt>
                <c:pt idx="21006" formatCode="General">
                  <c:v>-3.7572294379148302E-2</c:v>
                </c:pt>
                <c:pt idx="21007" formatCode="General">
                  <c:v>-3.6534499414976197E-2</c:v>
                </c:pt>
                <c:pt idx="21008" formatCode="General">
                  <c:v>-3.47341976138138E-2</c:v>
                </c:pt>
                <c:pt idx="21009" formatCode="General">
                  <c:v>-3.2321145415709997E-2</c:v>
                </c:pt>
                <c:pt idx="21010" formatCode="General">
                  <c:v>-2.94308325944471E-2</c:v>
                </c:pt>
                <c:pt idx="21011" formatCode="General">
                  <c:v>-2.5824403748827E-2</c:v>
                </c:pt>
                <c:pt idx="21012" formatCode="General">
                  <c:v>-2.1347341189431102E-2</c:v>
                </c:pt>
                <c:pt idx="21013" formatCode="General">
                  <c:v>-1.6935715986561701E-2</c:v>
                </c:pt>
                <c:pt idx="21014" formatCode="General">
                  <c:v>-1.3753654137307E-2</c:v>
                </c:pt>
                <c:pt idx="21015" formatCode="General">
                  <c:v>-1.2284357874710499E-2</c:v>
                </c:pt>
                <c:pt idx="21016" formatCode="General">
                  <c:v>-1.3280244203235101E-2</c:v>
                </c:pt>
                <c:pt idx="21017" formatCode="General">
                  <c:v>-1.65106870437031E-2</c:v>
                </c:pt>
                <c:pt idx="21018" formatCode="General">
                  <c:v>-2.08496786737856E-2</c:v>
                </c:pt>
                <c:pt idx="21019" formatCode="General">
                  <c:v>-2.5465489210016502E-2</c:v>
                </c:pt>
                <c:pt idx="21020" formatCode="General">
                  <c:v>-3.0036341633716299E-2</c:v>
                </c:pt>
                <c:pt idx="21021" formatCode="General">
                  <c:v>-3.4126659144016802E-2</c:v>
                </c:pt>
                <c:pt idx="21022" formatCode="General">
                  <c:v>-3.7872568189767898E-2</c:v>
                </c:pt>
                <c:pt idx="21023" formatCode="General">
                  <c:v>-4.1210105951437502E-2</c:v>
                </c:pt>
                <c:pt idx="21024" formatCode="General">
                  <c:v>-4.25883479810545E-2</c:v>
                </c:pt>
                <c:pt idx="21025" formatCode="General">
                  <c:v>-4.1995384905229798E-2</c:v>
                </c:pt>
                <c:pt idx="21026" formatCode="General">
                  <c:v>-4.0065099734083502E-2</c:v>
                </c:pt>
                <c:pt idx="21027" formatCode="General">
                  <c:v>-3.7235676922646399E-2</c:v>
                </c:pt>
                <c:pt idx="21028" formatCode="General">
                  <c:v>-3.4974884765379799E-2</c:v>
                </c:pt>
                <c:pt idx="21029" formatCode="General">
                  <c:v>-3.3848967902262501E-2</c:v>
                </c:pt>
                <c:pt idx="21030" formatCode="General">
                  <c:v>-3.4236459880699302E-2</c:v>
                </c:pt>
                <c:pt idx="21031" formatCode="General">
                  <c:v>-3.6674741295308101E-2</c:v>
                </c:pt>
                <c:pt idx="21032" formatCode="General">
                  <c:v>-4.03024249257233E-2</c:v>
                </c:pt>
                <c:pt idx="21033" formatCode="General">
                  <c:v>-4.3715344462420098E-2</c:v>
                </c:pt>
                <c:pt idx="21034" formatCode="General">
                  <c:v>-4.63408570854432E-2</c:v>
                </c:pt>
                <c:pt idx="21035" formatCode="General">
                  <c:v>-4.6926152104558902E-2</c:v>
                </c:pt>
                <c:pt idx="21036" formatCode="General">
                  <c:v>-4.4865123544358801E-2</c:v>
                </c:pt>
                <c:pt idx="21037" formatCode="General">
                  <c:v>-4.0646391880200701E-2</c:v>
                </c:pt>
                <c:pt idx="21038" formatCode="General">
                  <c:v>-3.4499955217714103E-2</c:v>
                </c:pt>
                <c:pt idx="21039" formatCode="General">
                  <c:v>-2.7385347586670501E-2</c:v>
                </c:pt>
                <c:pt idx="21040" formatCode="General">
                  <c:v>-2.02831594291016E-2</c:v>
                </c:pt>
                <c:pt idx="21041" formatCode="General">
                  <c:v>-1.4122191133640501E-2</c:v>
                </c:pt>
                <c:pt idx="21042" formatCode="General">
                  <c:v>-9.5844656862260798E-3</c:v>
                </c:pt>
                <c:pt idx="21043" formatCode="General">
                  <c:v>-6.6474927622210203E-3</c:v>
                </c:pt>
                <c:pt idx="21044" formatCode="General">
                  <c:v>-4.6728363266591803E-3</c:v>
                </c:pt>
                <c:pt idx="21045" formatCode="General">
                  <c:v>-2.86556354538189E-3</c:v>
                </c:pt>
                <c:pt idx="21046" formatCode="General">
                  <c:v>-3.77299816274743E-4</c:v>
                </c:pt>
                <c:pt idx="21047" formatCode="General">
                  <c:v>3.6789068374070001E-3</c:v>
                </c:pt>
                <c:pt idx="21048" formatCode="General">
                  <c:v>9.0038401695994204E-3</c:v>
                </c:pt>
                <c:pt idx="21049" formatCode="General">
                  <c:v>1.4692407609528699E-2</c:v>
                </c:pt>
                <c:pt idx="21050" formatCode="General">
                  <c:v>1.9981538073999799E-2</c:v>
                </c:pt>
                <c:pt idx="21051" formatCode="General">
                  <c:v>2.4353081145533698E-2</c:v>
                </c:pt>
                <c:pt idx="21052" formatCode="General">
                  <c:v>2.7261361028954802E-2</c:v>
                </c:pt>
                <c:pt idx="21053" formatCode="General">
                  <c:v>2.7842586750412901E-2</c:v>
                </c:pt>
                <c:pt idx="21054" formatCode="General">
                  <c:v>2.60346041994369E-2</c:v>
                </c:pt>
                <c:pt idx="21055" formatCode="General">
                  <c:v>2.2453917322691402E-2</c:v>
                </c:pt>
                <c:pt idx="21056" formatCode="General">
                  <c:v>1.7630812012695E-2</c:v>
                </c:pt>
                <c:pt idx="21057" formatCode="General">
                  <c:v>1.12170131172306E-2</c:v>
                </c:pt>
                <c:pt idx="21058" formatCode="General">
                  <c:v>3.0654802696297198E-3</c:v>
                </c:pt>
                <c:pt idx="21059" formatCode="General">
                  <c:v>-5.1194067585694702E-3</c:v>
                </c:pt>
                <c:pt idx="21060" formatCode="General">
                  <c:v>-1.1745838781425599E-2</c:v>
                </c:pt>
                <c:pt idx="21061" formatCode="General">
                  <c:v>-1.6392145084458899E-2</c:v>
                </c:pt>
                <c:pt idx="21062" formatCode="General">
                  <c:v>-1.83665091722383E-2</c:v>
                </c:pt>
                <c:pt idx="21063" formatCode="General">
                  <c:v>-1.6391952437928101E-2</c:v>
                </c:pt>
                <c:pt idx="21064" formatCode="General">
                  <c:v>-1.1357924272200099E-2</c:v>
                </c:pt>
                <c:pt idx="21065" formatCode="General">
                  <c:v>-5.23472658768993E-3</c:v>
                </c:pt>
                <c:pt idx="21066" formatCode="General">
                  <c:v>1.7610220563494101E-3</c:v>
                </c:pt>
                <c:pt idx="21067" formatCode="General">
                  <c:v>1.00764251797938E-2</c:v>
                </c:pt>
                <c:pt idx="21068" formatCode="General">
                  <c:v>1.9428751274543701E-2</c:v>
                </c:pt>
                <c:pt idx="21069" formatCode="General">
                  <c:v>2.90596647743998E-2</c:v>
                </c:pt>
                <c:pt idx="21070" formatCode="General">
                  <c:v>3.9017970685151199E-2</c:v>
                </c:pt>
                <c:pt idx="21071" formatCode="General">
                  <c:v>4.8551031780213097E-2</c:v>
                </c:pt>
                <c:pt idx="21072" formatCode="General">
                  <c:v>5.5578044751187203E-2</c:v>
                </c:pt>
                <c:pt idx="21073" formatCode="General">
                  <c:v>5.8706722494257603E-2</c:v>
                </c:pt>
                <c:pt idx="21074" formatCode="General">
                  <c:v>5.8278121820292801E-2</c:v>
                </c:pt>
                <c:pt idx="21075" formatCode="General">
                  <c:v>5.5146812843606702E-2</c:v>
                </c:pt>
                <c:pt idx="21076" formatCode="General">
                  <c:v>4.9652268059421599E-2</c:v>
                </c:pt>
                <c:pt idx="21077" formatCode="General">
                  <c:v>4.2604920504191401E-2</c:v>
                </c:pt>
                <c:pt idx="21078" formatCode="General">
                  <c:v>3.5033150748089097E-2</c:v>
                </c:pt>
                <c:pt idx="21079" formatCode="General">
                  <c:v>2.7120654843031299E-2</c:v>
                </c:pt>
                <c:pt idx="21080" formatCode="General">
                  <c:v>1.8558862109736399E-2</c:v>
                </c:pt>
                <c:pt idx="21081" formatCode="General">
                  <c:v>9.5113581692130907E-3</c:v>
                </c:pt>
                <c:pt idx="21082" formatCode="General">
                  <c:v>1.3512243012651201E-3</c:v>
                </c:pt>
                <c:pt idx="21083" formatCode="General">
                  <c:v>-4.7503273925223102E-3</c:v>
                </c:pt>
                <c:pt idx="21084" formatCode="General">
                  <c:v>-9.6264326848780907E-3</c:v>
                </c:pt>
                <c:pt idx="21085" formatCode="General">
                  <c:v>-1.3677555114191799E-2</c:v>
                </c:pt>
                <c:pt idx="21086" formatCode="General">
                  <c:v>-1.6776975228988699E-2</c:v>
                </c:pt>
                <c:pt idx="21087" formatCode="General">
                  <c:v>-2.0080016941928801E-2</c:v>
                </c:pt>
                <c:pt idx="21088" formatCode="General">
                  <c:v>-2.38968055483629E-2</c:v>
                </c:pt>
                <c:pt idx="21089" formatCode="General">
                  <c:v>-2.6754888925677699E-2</c:v>
                </c:pt>
                <c:pt idx="21090" formatCode="General">
                  <c:v>-2.8137033114128601E-2</c:v>
                </c:pt>
                <c:pt idx="21091" formatCode="General">
                  <c:v>-2.8942207318216898E-2</c:v>
                </c:pt>
                <c:pt idx="21092" formatCode="General">
                  <c:v>-2.8872985429166699E-2</c:v>
                </c:pt>
                <c:pt idx="21093" formatCode="General">
                  <c:v>-2.7422883481161401E-2</c:v>
                </c:pt>
                <c:pt idx="21094" formatCode="General">
                  <c:v>-2.5235832671323899E-2</c:v>
                </c:pt>
                <c:pt idx="21095" formatCode="General">
                  <c:v>-2.2654835392495298E-2</c:v>
                </c:pt>
                <c:pt idx="21096" formatCode="General">
                  <c:v>-1.92530299507385E-2</c:v>
                </c:pt>
                <c:pt idx="21097" formatCode="General">
                  <c:v>-1.4850091311387099E-2</c:v>
                </c:pt>
                <c:pt idx="21098" formatCode="General">
                  <c:v>-9.6850763637563297E-3</c:v>
                </c:pt>
                <c:pt idx="21099" formatCode="General">
                  <c:v>-4.43185354213416E-3</c:v>
                </c:pt>
                <c:pt idx="21100">
                  <c:v>6.4189807049320607E-5</c:v>
                </c:pt>
                <c:pt idx="21101" formatCode="General">
                  <c:v>3.6990852250417599E-3</c:v>
                </c:pt>
                <c:pt idx="21102" formatCode="General">
                  <c:v>6.0030750352434601E-3</c:v>
                </c:pt>
                <c:pt idx="21103" formatCode="General">
                  <c:v>6.88840497822177E-3</c:v>
                </c:pt>
                <c:pt idx="21104" formatCode="General">
                  <c:v>6.2411920396153401E-3</c:v>
                </c:pt>
                <c:pt idx="21105" formatCode="General">
                  <c:v>3.8858126305400201E-3</c:v>
                </c:pt>
                <c:pt idx="21106" formatCode="General">
                  <c:v>1.71633036848311E-3</c:v>
                </c:pt>
                <c:pt idx="21107" formatCode="General">
                  <c:v>3.4432972135689001E-4</c:v>
                </c:pt>
                <c:pt idx="21108" formatCode="General">
                  <c:v>-9.1621171248873695E-4</c:v>
                </c:pt>
                <c:pt idx="21109" formatCode="General">
                  <c:v>-1.77238763264603E-3</c:v>
                </c:pt>
                <c:pt idx="21110" formatCode="General">
                  <c:v>-1.86847002487874E-3</c:v>
                </c:pt>
                <c:pt idx="21111" formatCode="General">
                  <c:v>-1.1021181227348501E-3</c:v>
                </c:pt>
                <c:pt idx="21112" formatCode="General">
                  <c:v>1.12077820481254E-3</c:v>
                </c:pt>
                <c:pt idx="21113" formatCode="General">
                  <c:v>5.0682944673205799E-3</c:v>
                </c:pt>
                <c:pt idx="21114" formatCode="General">
                  <c:v>9.8554186781774598E-3</c:v>
                </c:pt>
                <c:pt idx="21115" formatCode="General">
                  <c:v>1.4405174400141199E-2</c:v>
                </c:pt>
                <c:pt idx="21116" formatCode="General">
                  <c:v>1.8091338491352499E-2</c:v>
                </c:pt>
                <c:pt idx="21117" formatCode="General">
                  <c:v>2.0480445875112298E-2</c:v>
                </c:pt>
                <c:pt idx="21118" formatCode="General">
                  <c:v>2.1409542449169001E-2</c:v>
                </c:pt>
                <c:pt idx="21119" formatCode="General">
                  <c:v>2.14008479697162E-2</c:v>
                </c:pt>
                <c:pt idx="21120" formatCode="General">
                  <c:v>2.1459766237496299E-2</c:v>
                </c:pt>
                <c:pt idx="21121" formatCode="General">
                  <c:v>2.11506995469345E-2</c:v>
                </c:pt>
                <c:pt idx="21122" formatCode="General">
                  <c:v>1.85385529820567E-2</c:v>
                </c:pt>
                <c:pt idx="21123" formatCode="General">
                  <c:v>1.39253485871362E-2</c:v>
                </c:pt>
                <c:pt idx="21124" formatCode="General">
                  <c:v>9.5552913729235293E-3</c:v>
                </c:pt>
                <c:pt idx="21125" formatCode="General">
                  <c:v>6.1843199782810098E-3</c:v>
                </c:pt>
                <c:pt idx="21126" formatCode="General">
                  <c:v>3.7292369530817198E-3</c:v>
                </c:pt>
                <c:pt idx="21127" formatCode="General">
                  <c:v>2.1253974953653501E-3</c:v>
                </c:pt>
                <c:pt idx="21128" formatCode="General">
                  <c:v>2.3531642613790998E-3</c:v>
                </c:pt>
                <c:pt idx="21129" formatCode="General">
                  <c:v>5.7370758230223902E-3</c:v>
                </c:pt>
                <c:pt idx="21130" formatCode="General">
                  <c:v>1.26736287865896E-2</c:v>
                </c:pt>
                <c:pt idx="21131" formatCode="General">
                  <c:v>2.3105834545759801E-2</c:v>
                </c:pt>
                <c:pt idx="21132" formatCode="General">
                  <c:v>3.6090785912022E-2</c:v>
                </c:pt>
                <c:pt idx="21133" formatCode="General">
                  <c:v>4.9763873988783701E-2</c:v>
                </c:pt>
                <c:pt idx="21134" formatCode="General">
                  <c:v>6.1911371740412897E-2</c:v>
                </c:pt>
                <c:pt idx="21135" formatCode="General">
                  <c:v>7.1209742413777796E-2</c:v>
                </c:pt>
                <c:pt idx="21136" formatCode="General">
                  <c:v>7.6922642886312398E-2</c:v>
                </c:pt>
                <c:pt idx="21137" formatCode="General">
                  <c:v>7.8978794921361395E-2</c:v>
                </c:pt>
                <c:pt idx="21138" formatCode="General">
                  <c:v>7.8696700736961098E-2</c:v>
                </c:pt>
                <c:pt idx="21139" formatCode="General">
                  <c:v>7.6560943991596797E-2</c:v>
                </c:pt>
                <c:pt idx="21140" formatCode="General">
                  <c:v>7.2343543710900807E-2</c:v>
                </c:pt>
                <c:pt idx="21141" formatCode="General">
                  <c:v>6.6980934659878894E-2</c:v>
                </c:pt>
                <c:pt idx="21142" formatCode="General">
                  <c:v>6.0791106562421503E-2</c:v>
                </c:pt>
                <c:pt idx="21143" formatCode="General">
                  <c:v>5.30241797209055E-2</c:v>
                </c:pt>
                <c:pt idx="21144" formatCode="General">
                  <c:v>4.21440051114619E-2</c:v>
                </c:pt>
                <c:pt idx="21145" formatCode="General">
                  <c:v>2.8306543939334499E-2</c:v>
                </c:pt>
                <c:pt idx="21146" formatCode="General">
                  <c:v>1.32973777415801E-2</c:v>
                </c:pt>
                <c:pt idx="21147" formatCode="General">
                  <c:v>-1.0820209106618399E-3</c:v>
                </c:pt>
                <c:pt idx="21148" formatCode="General">
                  <c:v>-1.28350614584237E-2</c:v>
                </c:pt>
                <c:pt idx="21149" formatCode="General">
                  <c:v>-2.15701926274613E-2</c:v>
                </c:pt>
                <c:pt idx="21150" formatCode="General">
                  <c:v>-2.79180307243409E-2</c:v>
                </c:pt>
                <c:pt idx="21151" formatCode="General">
                  <c:v>-3.3063866933375999E-2</c:v>
                </c:pt>
                <c:pt idx="21152" formatCode="General">
                  <c:v>-3.7226689522563298E-2</c:v>
                </c:pt>
                <c:pt idx="21153" formatCode="General">
                  <c:v>-3.98757794820132E-2</c:v>
                </c:pt>
                <c:pt idx="21154" formatCode="General">
                  <c:v>-4.0830770453692003E-2</c:v>
                </c:pt>
                <c:pt idx="21155" formatCode="General">
                  <c:v>-4.0589392620828703E-2</c:v>
                </c:pt>
                <c:pt idx="21156" formatCode="General">
                  <c:v>-3.9565637365200003E-2</c:v>
                </c:pt>
                <c:pt idx="21157" formatCode="General">
                  <c:v>-3.8045810297280103E-2</c:v>
                </c:pt>
                <c:pt idx="21158" formatCode="General">
                  <c:v>-3.6092639909469398E-2</c:v>
                </c:pt>
                <c:pt idx="21159" formatCode="General">
                  <c:v>-3.3350027979351098E-2</c:v>
                </c:pt>
                <c:pt idx="21160" formatCode="General">
                  <c:v>-3.0388259383938299E-2</c:v>
                </c:pt>
                <c:pt idx="21161" formatCode="General">
                  <c:v>-2.7484164109582002E-2</c:v>
                </c:pt>
                <c:pt idx="21162" formatCode="General">
                  <c:v>-2.4630278166737001E-2</c:v>
                </c:pt>
                <c:pt idx="21163" formatCode="General">
                  <c:v>-2.1935797646703701E-2</c:v>
                </c:pt>
                <c:pt idx="21164" formatCode="General">
                  <c:v>-1.9654517811189799E-2</c:v>
                </c:pt>
                <c:pt idx="21165" formatCode="General">
                  <c:v>-1.75200196610454E-2</c:v>
                </c:pt>
                <c:pt idx="21166" formatCode="General">
                  <c:v>-1.52418076891717E-2</c:v>
                </c:pt>
                <c:pt idx="21167" formatCode="General">
                  <c:v>-1.23486387844031E-2</c:v>
                </c:pt>
                <c:pt idx="21168" formatCode="General">
                  <c:v>-8.26383607493676E-3</c:v>
                </c:pt>
                <c:pt idx="21169" formatCode="General">
                  <c:v>-3.5545298450468501E-3</c:v>
                </c:pt>
                <c:pt idx="21170" formatCode="General">
                  <c:v>3.0646051118069401E-4</c:v>
                </c:pt>
                <c:pt idx="21171" formatCode="General">
                  <c:v>2.6867884118847501E-3</c:v>
                </c:pt>
                <c:pt idx="21172" formatCode="General">
                  <c:v>3.4678239789045101E-3</c:v>
                </c:pt>
                <c:pt idx="21173" formatCode="General">
                  <c:v>2.20334424180465E-3</c:v>
                </c:pt>
                <c:pt idx="21174" formatCode="General">
                  <c:v>-1.00872278339277E-3</c:v>
                </c:pt>
                <c:pt idx="21175" formatCode="General">
                  <c:v>-6.4862936881591501E-3</c:v>
                </c:pt>
                <c:pt idx="21176" formatCode="General">
                  <c:v>-1.3571420256858599E-2</c:v>
                </c:pt>
                <c:pt idx="21177" formatCode="General">
                  <c:v>-2.1458582071524498E-2</c:v>
                </c:pt>
                <c:pt idx="21178" formatCode="General">
                  <c:v>-2.9438924416012101E-2</c:v>
                </c:pt>
                <c:pt idx="21179" formatCode="General">
                  <c:v>-3.6200696462028101E-2</c:v>
                </c:pt>
                <c:pt idx="21180" formatCode="General">
                  <c:v>-4.18376496363696E-2</c:v>
                </c:pt>
                <c:pt idx="21181" formatCode="General">
                  <c:v>-4.6581568321286897E-2</c:v>
                </c:pt>
                <c:pt idx="21182" formatCode="General">
                  <c:v>-5.0530629573261897E-2</c:v>
                </c:pt>
                <c:pt idx="21183" formatCode="General">
                  <c:v>-5.4033017677860097E-2</c:v>
                </c:pt>
                <c:pt idx="21184" formatCode="General">
                  <c:v>-5.7116061703933303E-2</c:v>
                </c:pt>
                <c:pt idx="21185" formatCode="General">
                  <c:v>-5.9109244729423499E-2</c:v>
                </c:pt>
                <c:pt idx="21186" formatCode="General">
                  <c:v>-5.9206173547581398E-2</c:v>
                </c:pt>
                <c:pt idx="21187" formatCode="General">
                  <c:v>-5.68205067909879E-2</c:v>
                </c:pt>
                <c:pt idx="21188" formatCode="General">
                  <c:v>-5.2179433244953298E-2</c:v>
                </c:pt>
                <c:pt idx="21189" formatCode="General">
                  <c:v>-4.5727894914082898E-2</c:v>
                </c:pt>
                <c:pt idx="21190" formatCode="General">
                  <c:v>-3.8160403469099401E-2</c:v>
                </c:pt>
                <c:pt idx="21191" formatCode="General">
                  <c:v>-3.1012755860419901E-2</c:v>
                </c:pt>
                <c:pt idx="21192" formatCode="General">
                  <c:v>-2.51970557430134E-2</c:v>
                </c:pt>
                <c:pt idx="21193" formatCode="General">
                  <c:v>-2.0673640952481399E-2</c:v>
                </c:pt>
                <c:pt idx="21194" formatCode="General">
                  <c:v>-1.7290818643317898E-2</c:v>
                </c:pt>
                <c:pt idx="21195" formatCode="General">
                  <c:v>-1.4401305733003199E-2</c:v>
                </c:pt>
                <c:pt idx="21196" formatCode="General">
                  <c:v>-1.10186673264618E-2</c:v>
                </c:pt>
                <c:pt idx="21197" formatCode="General">
                  <c:v>-6.9399778489419896E-3</c:v>
                </c:pt>
                <c:pt idx="21198" formatCode="General">
                  <c:v>-2.5665007471838601E-3</c:v>
                </c:pt>
                <c:pt idx="21199" formatCode="General">
                  <c:v>1.40131688595131E-3</c:v>
                </c:pt>
                <c:pt idx="21200" formatCode="General">
                  <c:v>4.1560761328795302E-3</c:v>
                </c:pt>
                <c:pt idx="21201" formatCode="General">
                  <c:v>5.1765105617657004E-3</c:v>
                </c:pt>
                <c:pt idx="21202" formatCode="General">
                  <c:v>4.7357825872525799E-3</c:v>
                </c:pt>
                <c:pt idx="21203" formatCode="General">
                  <c:v>3.3185689239231498E-3</c:v>
                </c:pt>
                <c:pt idx="21204" formatCode="General">
                  <c:v>1.2015606122396101E-3</c:v>
                </c:pt>
                <c:pt idx="21205" formatCode="General">
                  <c:v>-1.44867554590301E-3</c:v>
                </c:pt>
                <c:pt idx="21206" formatCode="General">
                  <c:v>-5.0458537187475297E-3</c:v>
                </c:pt>
                <c:pt idx="21207" formatCode="General">
                  <c:v>-1.0768017618723201E-2</c:v>
                </c:pt>
                <c:pt idx="21208" formatCode="General">
                  <c:v>-1.8463972575618399E-2</c:v>
                </c:pt>
                <c:pt idx="21209" formatCode="General">
                  <c:v>-2.7014981158294399E-2</c:v>
                </c:pt>
                <c:pt idx="21210" formatCode="General">
                  <c:v>-3.5349355249198099E-2</c:v>
                </c:pt>
                <c:pt idx="21211" formatCode="General">
                  <c:v>-4.2449736561579098E-2</c:v>
                </c:pt>
                <c:pt idx="21212" formatCode="General">
                  <c:v>-4.80873405878861E-2</c:v>
                </c:pt>
                <c:pt idx="21213" formatCode="General">
                  <c:v>-5.1497408261547403E-2</c:v>
                </c:pt>
                <c:pt idx="21214" formatCode="General">
                  <c:v>-5.1672220239476097E-2</c:v>
                </c:pt>
                <c:pt idx="21215" formatCode="General">
                  <c:v>-4.8700233045518897E-2</c:v>
                </c:pt>
                <c:pt idx="21216" formatCode="General">
                  <c:v>-4.3461815660891502E-2</c:v>
                </c:pt>
                <c:pt idx="21217" formatCode="General">
                  <c:v>-3.7455501040904698E-2</c:v>
                </c:pt>
                <c:pt idx="21218" formatCode="General">
                  <c:v>-3.1114462439179098E-2</c:v>
                </c:pt>
                <c:pt idx="21219" formatCode="General">
                  <c:v>-2.3886960400558301E-2</c:v>
                </c:pt>
                <c:pt idx="21220" formatCode="General">
                  <c:v>-1.66207753107258E-2</c:v>
                </c:pt>
                <c:pt idx="21221" formatCode="General">
                  <c:v>-9.6264159869332896E-3</c:v>
                </c:pt>
                <c:pt idx="21222" formatCode="General">
                  <c:v>-3.2653847865721898E-3</c:v>
                </c:pt>
                <c:pt idx="21223" formatCode="General">
                  <c:v>2.5646969093249899E-3</c:v>
                </c:pt>
                <c:pt idx="21224" formatCode="General">
                  <c:v>9.0304435368948298E-3</c:v>
                </c:pt>
                <c:pt idx="21225" formatCode="General">
                  <c:v>1.5867598420457402E-2</c:v>
                </c:pt>
                <c:pt idx="21226" formatCode="General">
                  <c:v>2.2418015491301499E-2</c:v>
                </c:pt>
                <c:pt idx="21227" formatCode="General">
                  <c:v>2.8589154032828201E-2</c:v>
                </c:pt>
                <c:pt idx="21228" formatCode="General">
                  <c:v>3.4571388279681203E-2</c:v>
                </c:pt>
                <c:pt idx="21229" formatCode="General">
                  <c:v>4.0149435670079697E-2</c:v>
                </c:pt>
                <c:pt idx="21230" formatCode="General">
                  <c:v>4.5080971937811798E-2</c:v>
                </c:pt>
                <c:pt idx="21231" formatCode="General">
                  <c:v>4.9496644764042398E-2</c:v>
                </c:pt>
                <c:pt idx="21232" formatCode="General">
                  <c:v>5.3743841516026701E-2</c:v>
                </c:pt>
                <c:pt idx="21233" formatCode="General">
                  <c:v>5.9000798967786802E-2</c:v>
                </c:pt>
                <c:pt idx="21234" formatCode="General">
                  <c:v>6.51956959584514E-2</c:v>
                </c:pt>
                <c:pt idx="21235" formatCode="General">
                  <c:v>7.0921703020269997E-2</c:v>
                </c:pt>
                <c:pt idx="21236" formatCode="General">
                  <c:v>7.5970666269955398E-2</c:v>
                </c:pt>
                <c:pt idx="21237" formatCode="General">
                  <c:v>8.0556283978891405E-2</c:v>
                </c:pt>
                <c:pt idx="21238" formatCode="General">
                  <c:v>8.5083223831704594E-2</c:v>
                </c:pt>
                <c:pt idx="21239" formatCode="General">
                  <c:v>9.0173448195035297E-2</c:v>
                </c:pt>
                <c:pt idx="21240" formatCode="General">
                  <c:v>9.5230653345396196E-2</c:v>
                </c:pt>
                <c:pt idx="21241" formatCode="General">
                  <c:v>9.9143260327623606E-2</c:v>
                </c:pt>
                <c:pt idx="21242" formatCode="General">
                  <c:v>0.10175750995555601</c:v>
                </c:pt>
                <c:pt idx="21243" formatCode="General">
                  <c:v>0.103102337299899</c:v>
                </c:pt>
                <c:pt idx="21244" formatCode="General">
                  <c:v>0.10266733351462699</c:v>
                </c:pt>
                <c:pt idx="21245" formatCode="General">
                  <c:v>9.9160068557686706E-2</c:v>
                </c:pt>
                <c:pt idx="21246" formatCode="General">
                  <c:v>9.2856829207181205E-2</c:v>
                </c:pt>
                <c:pt idx="21247" formatCode="General">
                  <c:v>8.5359805079327999E-2</c:v>
                </c:pt>
                <c:pt idx="21248" formatCode="General">
                  <c:v>7.6314059929266306E-2</c:v>
                </c:pt>
                <c:pt idx="21249" formatCode="General">
                  <c:v>6.4811006243971694E-2</c:v>
                </c:pt>
                <c:pt idx="21250" formatCode="General">
                  <c:v>5.1809935676232599E-2</c:v>
                </c:pt>
                <c:pt idx="21251" formatCode="General">
                  <c:v>3.8740122391217602E-2</c:v>
                </c:pt>
                <c:pt idx="21252" formatCode="General">
                  <c:v>2.6102208697001798E-2</c:v>
                </c:pt>
                <c:pt idx="21253" formatCode="General">
                  <c:v>1.3951261550584799E-2</c:v>
                </c:pt>
                <c:pt idx="21254" formatCode="General">
                  <c:v>2.4315947104545199E-3</c:v>
                </c:pt>
                <c:pt idx="21255" formatCode="General">
                  <c:v>-7.7749008990878297E-3</c:v>
                </c:pt>
                <c:pt idx="21256" formatCode="General">
                  <c:v>-1.5868185023380599E-2</c:v>
                </c:pt>
                <c:pt idx="21257" formatCode="General">
                  <c:v>-2.1938101656833801E-2</c:v>
                </c:pt>
                <c:pt idx="21258" formatCode="General">
                  <c:v>-2.66389129490762E-2</c:v>
                </c:pt>
                <c:pt idx="21259" formatCode="General">
                  <c:v>-3.0202287221426E-2</c:v>
                </c:pt>
                <c:pt idx="21260" formatCode="General">
                  <c:v>-3.2108806488601198E-2</c:v>
                </c:pt>
                <c:pt idx="21261" formatCode="General">
                  <c:v>-3.2714381601510502E-2</c:v>
                </c:pt>
                <c:pt idx="21262" formatCode="General">
                  <c:v>-3.2754928774122803E-2</c:v>
                </c:pt>
                <c:pt idx="21263" formatCode="General">
                  <c:v>-3.2280327601377598E-2</c:v>
                </c:pt>
                <c:pt idx="21264" formatCode="General">
                  <c:v>-3.2361666891531901E-2</c:v>
                </c:pt>
                <c:pt idx="21265" formatCode="General">
                  <c:v>-3.3968865817295801E-2</c:v>
                </c:pt>
                <c:pt idx="21266" formatCode="General">
                  <c:v>-3.6603294109723801E-2</c:v>
                </c:pt>
                <c:pt idx="21267" formatCode="General">
                  <c:v>-3.8550865650409397E-2</c:v>
                </c:pt>
                <c:pt idx="21268" formatCode="General">
                  <c:v>-3.9039674360908397E-2</c:v>
                </c:pt>
                <c:pt idx="21269" formatCode="General">
                  <c:v>-3.8471669509911703E-2</c:v>
                </c:pt>
                <c:pt idx="21270" formatCode="General">
                  <c:v>-3.7145068146251001E-2</c:v>
                </c:pt>
                <c:pt idx="21271" formatCode="General">
                  <c:v>-3.55161653131216E-2</c:v>
                </c:pt>
                <c:pt idx="21272" formatCode="General">
                  <c:v>-3.39307752271715E-2</c:v>
                </c:pt>
                <c:pt idx="21273" formatCode="General">
                  <c:v>-3.23091938262169E-2</c:v>
                </c:pt>
                <c:pt idx="21274" formatCode="General">
                  <c:v>-3.05924553316896E-2</c:v>
                </c:pt>
                <c:pt idx="21275" formatCode="General">
                  <c:v>-2.8593220475081602E-2</c:v>
                </c:pt>
                <c:pt idx="21276" formatCode="General">
                  <c:v>-2.6327576820312001E-2</c:v>
                </c:pt>
                <c:pt idx="21277" formatCode="General">
                  <c:v>-2.4002719894435198E-2</c:v>
                </c:pt>
                <c:pt idx="21278" formatCode="General">
                  <c:v>-2.17951408021409E-2</c:v>
                </c:pt>
                <c:pt idx="21279" formatCode="General">
                  <c:v>-2.0344143000708401E-2</c:v>
                </c:pt>
                <c:pt idx="21280" formatCode="General">
                  <c:v>-2.0141089221809301E-2</c:v>
                </c:pt>
                <c:pt idx="21281" formatCode="General">
                  <c:v>-2.0836806965527099E-2</c:v>
                </c:pt>
                <c:pt idx="21282" formatCode="General">
                  <c:v>-2.18092812080702E-2</c:v>
                </c:pt>
                <c:pt idx="21283" formatCode="General">
                  <c:v>-2.2746540782855599E-2</c:v>
                </c:pt>
                <c:pt idx="21284" formatCode="General">
                  <c:v>-2.3523814118621499E-2</c:v>
                </c:pt>
                <c:pt idx="21285" formatCode="General">
                  <c:v>-2.4214005411545999E-2</c:v>
                </c:pt>
                <c:pt idx="21286" formatCode="General">
                  <c:v>-2.51122375873916E-2</c:v>
                </c:pt>
                <c:pt idx="21287" formatCode="General">
                  <c:v>-2.62739608637612E-2</c:v>
                </c:pt>
                <c:pt idx="21288" formatCode="General">
                  <c:v>-2.6688112650367E-2</c:v>
                </c:pt>
                <c:pt idx="21289" formatCode="General">
                  <c:v>-2.6445078020300401E-2</c:v>
                </c:pt>
                <c:pt idx="21290" formatCode="General">
                  <c:v>-2.6276726965620899E-2</c:v>
                </c:pt>
                <c:pt idx="21291" formatCode="General">
                  <c:v>-2.54731850202005E-2</c:v>
                </c:pt>
                <c:pt idx="21292" formatCode="General">
                  <c:v>-2.43998693513745E-2</c:v>
                </c:pt>
                <c:pt idx="21293" formatCode="General">
                  <c:v>-2.4044179998734701E-2</c:v>
                </c:pt>
                <c:pt idx="21294" formatCode="General">
                  <c:v>-2.3844458062837099E-2</c:v>
                </c:pt>
                <c:pt idx="21295" formatCode="General">
                  <c:v>-2.3194395409254401E-2</c:v>
                </c:pt>
                <c:pt idx="21296" formatCode="General">
                  <c:v>-2.25563853772664E-2</c:v>
                </c:pt>
                <c:pt idx="21297" formatCode="General">
                  <c:v>-2.1695618638223099E-2</c:v>
                </c:pt>
                <c:pt idx="21298" formatCode="General">
                  <c:v>-1.9297965551938599E-2</c:v>
                </c:pt>
                <c:pt idx="21299" formatCode="General">
                  <c:v>-1.51233827807706E-2</c:v>
                </c:pt>
                <c:pt idx="21300" formatCode="General">
                  <c:v>-9.7480539872131892E-3</c:v>
                </c:pt>
                <c:pt idx="21301" formatCode="General">
                  <c:v>-3.4298391797598598E-3</c:v>
                </c:pt>
                <c:pt idx="21302" formatCode="General">
                  <c:v>3.8354954833510401E-3</c:v>
                </c:pt>
                <c:pt idx="21303" formatCode="General">
                  <c:v>1.1388796175222E-2</c:v>
                </c:pt>
                <c:pt idx="21304" formatCode="General">
                  <c:v>1.9171677328820198E-2</c:v>
                </c:pt>
                <c:pt idx="21305" formatCode="General">
                  <c:v>2.7377471331407902E-2</c:v>
                </c:pt>
                <c:pt idx="21306" formatCode="General">
                  <c:v>3.4553840534774102E-2</c:v>
                </c:pt>
                <c:pt idx="21307" formatCode="General">
                  <c:v>3.9349858794174498E-2</c:v>
                </c:pt>
                <c:pt idx="21308" formatCode="General">
                  <c:v>4.1150618353434899E-2</c:v>
                </c:pt>
                <c:pt idx="21309" formatCode="General">
                  <c:v>4.0231369675701498E-2</c:v>
                </c:pt>
                <c:pt idx="21310" formatCode="General">
                  <c:v>3.7681844329192297E-2</c:v>
                </c:pt>
                <c:pt idx="21311" formatCode="General">
                  <c:v>3.3975385971677402E-2</c:v>
                </c:pt>
                <c:pt idx="21312" formatCode="General">
                  <c:v>2.9156126132942099E-2</c:v>
                </c:pt>
                <c:pt idx="21313" formatCode="General">
                  <c:v>2.3697245668826399E-2</c:v>
                </c:pt>
                <c:pt idx="21314" formatCode="General">
                  <c:v>1.80974126539632E-2</c:v>
                </c:pt>
                <c:pt idx="21315" formatCode="General">
                  <c:v>1.2992426491968001E-2</c:v>
                </c:pt>
                <c:pt idx="21316" formatCode="General">
                  <c:v>9.0375019633320598E-3</c:v>
                </c:pt>
                <c:pt idx="21317" formatCode="General">
                  <c:v>5.8310722375118198E-3</c:v>
                </c:pt>
                <c:pt idx="21318" formatCode="General">
                  <c:v>1.86497023462213E-3</c:v>
                </c:pt>
                <c:pt idx="21319" formatCode="General">
                  <c:v>-3.2131030230259801E-3</c:v>
                </c:pt>
                <c:pt idx="21320" formatCode="General">
                  <c:v>-8.5047001335258506E-3</c:v>
                </c:pt>
                <c:pt idx="21321" formatCode="General">
                  <c:v>-1.38987680910625E-2</c:v>
                </c:pt>
                <c:pt idx="21322" formatCode="General">
                  <c:v>-1.92631854393484E-2</c:v>
                </c:pt>
                <c:pt idx="21323" formatCode="General">
                  <c:v>-2.3663642920056099E-2</c:v>
                </c:pt>
                <c:pt idx="21324" formatCode="General">
                  <c:v>-2.65699749904778E-2</c:v>
                </c:pt>
                <c:pt idx="21325" formatCode="General">
                  <c:v>-2.8516573101071099E-2</c:v>
                </c:pt>
                <c:pt idx="21326" formatCode="General">
                  <c:v>-3.0320955517310601E-2</c:v>
                </c:pt>
                <c:pt idx="21327" formatCode="General">
                  <c:v>-3.1323291675574898E-2</c:v>
                </c:pt>
                <c:pt idx="21328" formatCode="General">
                  <c:v>-3.0919621752889499E-2</c:v>
                </c:pt>
                <c:pt idx="21329" formatCode="General">
                  <c:v>-2.9036603799044401E-2</c:v>
                </c:pt>
                <c:pt idx="21330" formatCode="General">
                  <c:v>-2.5607075562668599E-2</c:v>
                </c:pt>
                <c:pt idx="21331" formatCode="General">
                  <c:v>-2.2211241928292099E-2</c:v>
                </c:pt>
                <c:pt idx="21332" formatCode="General">
                  <c:v>-1.9801028993157398E-2</c:v>
                </c:pt>
                <c:pt idx="21333" formatCode="General">
                  <c:v>-1.8338716878596902E-2</c:v>
                </c:pt>
                <c:pt idx="21334" formatCode="General">
                  <c:v>-1.7479982087569301E-2</c:v>
                </c:pt>
                <c:pt idx="21335" formatCode="General">
                  <c:v>-1.6751450135335001E-2</c:v>
                </c:pt>
                <c:pt idx="21336" formatCode="General">
                  <c:v>-1.52912175220415E-2</c:v>
                </c:pt>
                <c:pt idx="21337" formatCode="General">
                  <c:v>-1.26627340927406E-2</c:v>
                </c:pt>
                <c:pt idx="21338" formatCode="General">
                  <c:v>-9.4385917719335202E-3</c:v>
                </c:pt>
                <c:pt idx="21339" formatCode="General">
                  <c:v>-5.43172220349784E-3</c:v>
                </c:pt>
                <c:pt idx="21340">
                  <c:v>-9.8085999064197101E-5</c:v>
                </c:pt>
                <c:pt idx="21341" formatCode="General">
                  <c:v>6.4081361465953297E-3</c:v>
                </c:pt>
                <c:pt idx="21342" formatCode="General">
                  <c:v>1.2890877772330601E-2</c:v>
                </c:pt>
                <c:pt idx="21343" formatCode="General">
                  <c:v>1.8094263044223902E-2</c:v>
                </c:pt>
                <c:pt idx="21344" formatCode="General">
                  <c:v>2.1061519773732201E-2</c:v>
                </c:pt>
                <c:pt idx="21345" formatCode="General">
                  <c:v>2.1797569532982699E-2</c:v>
                </c:pt>
                <c:pt idx="21346" formatCode="General">
                  <c:v>2.0665152257530999E-2</c:v>
                </c:pt>
                <c:pt idx="21347" formatCode="General">
                  <c:v>1.6692272080432401E-2</c:v>
                </c:pt>
                <c:pt idx="21348" formatCode="General">
                  <c:v>1.00554694606255E-2</c:v>
                </c:pt>
                <c:pt idx="21349" formatCode="General">
                  <c:v>2.8430143123613998E-3</c:v>
                </c:pt>
                <c:pt idx="21350" formatCode="General">
                  <c:v>-3.4469719601701999E-3</c:v>
                </c:pt>
                <c:pt idx="21351" formatCode="General">
                  <c:v>-8.7734630329130703E-3</c:v>
                </c:pt>
                <c:pt idx="21352" formatCode="General">
                  <c:v>-1.37051844732743E-2</c:v>
                </c:pt>
                <c:pt idx="21353" formatCode="General">
                  <c:v>-1.85780554804418E-2</c:v>
                </c:pt>
                <c:pt idx="21354" formatCode="General">
                  <c:v>-2.3279089315135799E-2</c:v>
                </c:pt>
                <c:pt idx="21355" formatCode="General">
                  <c:v>-2.68868152138735E-2</c:v>
                </c:pt>
                <c:pt idx="21356" formatCode="General">
                  <c:v>-2.88502510091053E-2</c:v>
                </c:pt>
                <c:pt idx="21357" formatCode="General">
                  <c:v>-3.0041199390028299E-2</c:v>
                </c:pt>
                <c:pt idx="21358" formatCode="General">
                  <c:v>-3.1390982147616202E-2</c:v>
                </c:pt>
                <c:pt idx="21359" formatCode="General">
                  <c:v>-3.2394320753106103E-2</c:v>
                </c:pt>
                <c:pt idx="21360" formatCode="General">
                  <c:v>-3.13329344055506E-2</c:v>
                </c:pt>
                <c:pt idx="21361" formatCode="General">
                  <c:v>-2.7409560574968801E-2</c:v>
                </c:pt>
                <c:pt idx="21362" formatCode="General">
                  <c:v>-2.1976520471068201E-2</c:v>
                </c:pt>
                <c:pt idx="21363" formatCode="General">
                  <c:v>-1.6044933485818799E-2</c:v>
                </c:pt>
                <c:pt idx="21364" formatCode="General">
                  <c:v>-8.8602616607476401E-3</c:v>
                </c:pt>
                <c:pt idx="21365" formatCode="General">
                  <c:v>2.22642539300383E-4</c:v>
                </c:pt>
                <c:pt idx="21366" formatCode="General">
                  <c:v>1.04539900274522E-2</c:v>
                </c:pt>
                <c:pt idx="21367" formatCode="General">
                  <c:v>2.0848120999557299E-2</c:v>
                </c:pt>
                <c:pt idx="21368" formatCode="General">
                  <c:v>3.0859790205639899E-2</c:v>
                </c:pt>
                <c:pt idx="21369" formatCode="General">
                  <c:v>4.07781598900449E-2</c:v>
                </c:pt>
                <c:pt idx="21370" formatCode="General">
                  <c:v>5.1494839307875198E-2</c:v>
                </c:pt>
                <c:pt idx="21371" formatCode="General">
                  <c:v>6.3079054129767401E-2</c:v>
                </c:pt>
                <c:pt idx="21372" formatCode="General">
                  <c:v>7.4441083448463202E-2</c:v>
                </c:pt>
                <c:pt idx="21373" formatCode="General">
                  <c:v>8.4114537400539396E-2</c:v>
                </c:pt>
                <c:pt idx="21374" formatCode="General">
                  <c:v>9.0671021209982203E-2</c:v>
                </c:pt>
                <c:pt idx="21375" formatCode="General">
                  <c:v>9.3422255417526204E-2</c:v>
                </c:pt>
                <c:pt idx="21376" formatCode="General">
                  <c:v>9.2677616988079595E-2</c:v>
                </c:pt>
                <c:pt idx="21377" formatCode="General">
                  <c:v>8.9230170340521997E-2</c:v>
                </c:pt>
                <c:pt idx="21378" formatCode="General">
                  <c:v>8.3815556635100194E-2</c:v>
                </c:pt>
                <c:pt idx="21379" formatCode="General">
                  <c:v>7.76595182223557E-2</c:v>
                </c:pt>
                <c:pt idx="21380" formatCode="General">
                  <c:v>7.1442316584052104E-2</c:v>
                </c:pt>
                <c:pt idx="21381" formatCode="General">
                  <c:v>6.3775668236036795E-2</c:v>
                </c:pt>
                <c:pt idx="21382" formatCode="General">
                  <c:v>5.45167674651744E-2</c:v>
                </c:pt>
                <c:pt idx="21383" formatCode="General">
                  <c:v>4.48352806521213E-2</c:v>
                </c:pt>
                <c:pt idx="21384" formatCode="General">
                  <c:v>3.5473731772770502E-2</c:v>
                </c:pt>
                <c:pt idx="21385" formatCode="General">
                  <c:v>2.6961183583328399E-2</c:v>
                </c:pt>
                <c:pt idx="21386" formatCode="General">
                  <c:v>1.9792405853746E-2</c:v>
                </c:pt>
                <c:pt idx="21387" formatCode="General">
                  <c:v>1.3688736083291599E-2</c:v>
                </c:pt>
                <c:pt idx="21388" formatCode="General">
                  <c:v>8.1112778291098295E-3</c:v>
                </c:pt>
                <c:pt idx="21389" formatCode="General">
                  <c:v>3.6839133595599899E-3</c:v>
                </c:pt>
                <c:pt idx="21390" formatCode="General">
                  <c:v>8.5827882513533405E-4</c:v>
                </c:pt>
                <c:pt idx="21391" formatCode="General">
                  <c:v>-3.9550575207156202E-4</c:v>
                </c:pt>
                <c:pt idx="21392" formatCode="General">
                  <c:v>-3.7201120754333202E-4</c:v>
                </c:pt>
                <c:pt idx="21393">
                  <c:v>5.0658864439659003E-5</c:v>
                </c:pt>
                <c:pt idx="21394" formatCode="General">
                  <c:v>5.3839285372087801E-4</c:v>
                </c:pt>
                <c:pt idx="21395" formatCode="General">
                  <c:v>1.2813302546058199E-3</c:v>
                </c:pt>
                <c:pt idx="21396" formatCode="General">
                  <c:v>2.1813344050915901E-3</c:v>
                </c:pt>
                <c:pt idx="21397" formatCode="General">
                  <c:v>3.74853733945152E-3</c:v>
                </c:pt>
                <c:pt idx="21398" formatCode="General">
                  <c:v>6.6797394082692601E-3</c:v>
                </c:pt>
                <c:pt idx="21399" formatCode="General">
                  <c:v>1.00482586723899E-2</c:v>
                </c:pt>
                <c:pt idx="21400" formatCode="General">
                  <c:v>1.30167673113692E-2</c:v>
                </c:pt>
                <c:pt idx="21401" formatCode="General">
                  <c:v>1.49830988280203E-2</c:v>
                </c:pt>
                <c:pt idx="21402" formatCode="General">
                  <c:v>1.5051482893113701E-2</c:v>
                </c:pt>
                <c:pt idx="21403" formatCode="General">
                  <c:v>1.37770982209623E-2</c:v>
                </c:pt>
                <c:pt idx="21404" formatCode="General">
                  <c:v>1.1577578128722E-2</c:v>
                </c:pt>
                <c:pt idx="21405" formatCode="General">
                  <c:v>7.4912565320198899E-3</c:v>
                </c:pt>
                <c:pt idx="21406" formatCode="General">
                  <c:v>9.0922962353676899E-4</c:v>
                </c:pt>
                <c:pt idx="21407" formatCode="General">
                  <c:v>-8.3055970154829496E-3</c:v>
                </c:pt>
                <c:pt idx="21408" formatCode="General">
                  <c:v>-1.8815898093731801E-2</c:v>
                </c:pt>
                <c:pt idx="21409" formatCode="General">
                  <c:v>-2.9045301064325499E-2</c:v>
                </c:pt>
                <c:pt idx="21410" formatCode="General">
                  <c:v>-3.8880461905505398E-2</c:v>
                </c:pt>
                <c:pt idx="21411" formatCode="General">
                  <c:v>-4.7795054707677399E-2</c:v>
                </c:pt>
                <c:pt idx="21412" formatCode="General">
                  <c:v>-5.5412370930506001E-2</c:v>
                </c:pt>
                <c:pt idx="21413" formatCode="General">
                  <c:v>-6.12718733649983E-2</c:v>
                </c:pt>
                <c:pt idx="21414" formatCode="General">
                  <c:v>-6.54479078994641E-2</c:v>
                </c:pt>
                <c:pt idx="21415" formatCode="General">
                  <c:v>-6.9358647526032102E-2</c:v>
                </c:pt>
                <c:pt idx="21416" formatCode="General">
                  <c:v>-7.3677754559110201E-2</c:v>
                </c:pt>
                <c:pt idx="21417" formatCode="General">
                  <c:v>-7.7134048051393206E-2</c:v>
                </c:pt>
                <c:pt idx="21418" formatCode="General">
                  <c:v>-7.8748076977652001E-2</c:v>
                </c:pt>
                <c:pt idx="21419" formatCode="General">
                  <c:v>-7.8564407907474904E-2</c:v>
                </c:pt>
                <c:pt idx="21420" formatCode="General">
                  <c:v>-7.6982231367896004E-2</c:v>
                </c:pt>
                <c:pt idx="21421" formatCode="General">
                  <c:v>-7.5005256776514803E-2</c:v>
                </c:pt>
                <c:pt idx="21422" formatCode="General">
                  <c:v>-7.3150843638995294E-2</c:v>
                </c:pt>
                <c:pt idx="21423" formatCode="General">
                  <c:v>-7.1007465078575693E-2</c:v>
                </c:pt>
                <c:pt idx="21424" formatCode="General">
                  <c:v>-6.8449577567646094E-2</c:v>
                </c:pt>
                <c:pt idx="21425" formatCode="General">
                  <c:v>-6.5338297350802099E-2</c:v>
                </c:pt>
                <c:pt idx="21426" formatCode="General">
                  <c:v>-6.1628474814133402E-2</c:v>
                </c:pt>
                <c:pt idx="21427" formatCode="General">
                  <c:v>-5.7591456366141699E-2</c:v>
                </c:pt>
                <c:pt idx="21428" formatCode="General">
                  <c:v>-5.3675187062991202E-2</c:v>
                </c:pt>
                <c:pt idx="21429" formatCode="General">
                  <c:v>-5.0349732243041803E-2</c:v>
                </c:pt>
                <c:pt idx="21430" formatCode="General">
                  <c:v>-4.7506097231271797E-2</c:v>
                </c:pt>
                <c:pt idx="21431" formatCode="General">
                  <c:v>-4.4156939023840699E-2</c:v>
                </c:pt>
                <c:pt idx="21432" formatCode="General">
                  <c:v>-3.9188859969870003E-2</c:v>
                </c:pt>
                <c:pt idx="21433" formatCode="General">
                  <c:v>-3.2438948514106003E-2</c:v>
                </c:pt>
                <c:pt idx="21434" formatCode="General">
                  <c:v>-2.4788476843022201E-2</c:v>
                </c:pt>
                <c:pt idx="21435" formatCode="General">
                  <c:v>-1.7760942377058001E-2</c:v>
                </c:pt>
                <c:pt idx="21436" formatCode="General">
                  <c:v>-1.2587085668137901E-2</c:v>
                </c:pt>
                <c:pt idx="21437" formatCode="General">
                  <c:v>-1.0169564778145899E-2</c:v>
                </c:pt>
                <c:pt idx="21438" formatCode="General">
                  <c:v>-1.07254819982917E-2</c:v>
                </c:pt>
                <c:pt idx="21439" formatCode="General">
                  <c:v>-1.3725552134598199E-2</c:v>
                </c:pt>
                <c:pt idx="21440" formatCode="General">
                  <c:v>-1.82059392681613E-2</c:v>
                </c:pt>
                <c:pt idx="21441" formatCode="General">
                  <c:v>-2.2666399437598801E-2</c:v>
                </c:pt>
                <c:pt idx="21442" formatCode="General">
                  <c:v>-2.5720774895829902E-2</c:v>
                </c:pt>
                <c:pt idx="21443" formatCode="General">
                  <c:v>-2.7520650632487299E-2</c:v>
                </c:pt>
                <c:pt idx="21444" formatCode="General">
                  <c:v>-2.7999086753983601E-2</c:v>
                </c:pt>
                <c:pt idx="21445" formatCode="General">
                  <c:v>-2.64831380298431E-2</c:v>
                </c:pt>
                <c:pt idx="21446" formatCode="General">
                  <c:v>-2.4066540866771801E-2</c:v>
                </c:pt>
                <c:pt idx="21447" formatCode="General">
                  <c:v>-2.23038754977752E-2</c:v>
                </c:pt>
                <c:pt idx="21448" formatCode="General">
                  <c:v>-2.0963184278314499E-2</c:v>
                </c:pt>
                <c:pt idx="21449" formatCode="General">
                  <c:v>-1.85647307342077E-2</c:v>
                </c:pt>
                <c:pt idx="21450" formatCode="General">
                  <c:v>-1.47126916865414E-2</c:v>
                </c:pt>
                <c:pt idx="21451" formatCode="General">
                  <c:v>-1.05207209682016E-2</c:v>
                </c:pt>
                <c:pt idx="21452" formatCode="General">
                  <c:v>-6.9863695681073503E-3</c:v>
                </c:pt>
                <c:pt idx="21453" formatCode="General">
                  <c:v>-4.2708882881556604E-3</c:v>
                </c:pt>
                <c:pt idx="21454" formatCode="General">
                  <c:v>-2.3131028044467801E-3</c:v>
                </c:pt>
                <c:pt idx="21455" formatCode="General">
                  <c:v>-1.17261650330915E-3</c:v>
                </c:pt>
                <c:pt idx="21456" formatCode="General">
                  <c:v>-4.2148094697049899E-4</c:v>
                </c:pt>
                <c:pt idx="21457">
                  <c:v>-3.8748061229970498E-5</c:v>
                </c:pt>
                <c:pt idx="21458" formatCode="General">
                  <c:v>2.03401579692517E-4</c:v>
                </c:pt>
                <c:pt idx="21459" formatCode="General">
                  <c:v>8.7198805974956898E-4</c:v>
                </c:pt>
                <c:pt idx="21460" formatCode="General">
                  <c:v>2.2521975059432799E-3</c:v>
                </c:pt>
                <c:pt idx="21461" formatCode="General">
                  <c:v>4.0576669055378501E-3</c:v>
                </c:pt>
                <c:pt idx="21462" formatCode="General">
                  <c:v>5.6494675746441396E-3</c:v>
                </c:pt>
                <c:pt idx="21463" formatCode="General">
                  <c:v>7.3935706379614002E-3</c:v>
                </c:pt>
                <c:pt idx="21464" formatCode="General">
                  <c:v>9.8223857665614804E-3</c:v>
                </c:pt>
                <c:pt idx="21465" formatCode="General">
                  <c:v>1.24364801830056E-2</c:v>
                </c:pt>
                <c:pt idx="21466" formatCode="General">
                  <c:v>1.5230209871231E-2</c:v>
                </c:pt>
                <c:pt idx="21467" formatCode="General">
                  <c:v>1.90907887826266E-2</c:v>
                </c:pt>
                <c:pt idx="21468" formatCode="General">
                  <c:v>2.4146654812978102E-2</c:v>
                </c:pt>
                <c:pt idx="21469" formatCode="General">
                  <c:v>2.9690852157789702E-2</c:v>
                </c:pt>
                <c:pt idx="21470" formatCode="General">
                  <c:v>3.4985926796622102E-2</c:v>
                </c:pt>
                <c:pt idx="21471" formatCode="General">
                  <c:v>4.0215584373885303E-2</c:v>
                </c:pt>
                <c:pt idx="21472" formatCode="General">
                  <c:v>4.5611351380796597E-2</c:v>
                </c:pt>
                <c:pt idx="21473" formatCode="General">
                  <c:v>5.12893713326402E-2</c:v>
                </c:pt>
                <c:pt idx="21474" formatCode="General">
                  <c:v>5.7331265670423598E-2</c:v>
                </c:pt>
                <c:pt idx="21475" formatCode="General">
                  <c:v>6.3787412094308896E-2</c:v>
                </c:pt>
                <c:pt idx="21476" formatCode="General">
                  <c:v>7.0736560121699404E-2</c:v>
                </c:pt>
                <c:pt idx="21477" formatCode="General">
                  <c:v>7.8167739449369097E-2</c:v>
                </c:pt>
                <c:pt idx="21478" formatCode="General">
                  <c:v>8.6525715244301402E-2</c:v>
                </c:pt>
                <c:pt idx="21479" formatCode="General">
                  <c:v>9.5417615358351499E-2</c:v>
                </c:pt>
                <c:pt idx="21480" formatCode="General">
                  <c:v>0.10388971196380101</c:v>
                </c:pt>
                <c:pt idx="21481" formatCode="General">
                  <c:v>0.111942335345009</c:v>
                </c:pt>
                <c:pt idx="21482" formatCode="General">
                  <c:v>0.119710508419353</c:v>
                </c:pt>
                <c:pt idx="21483" formatCode="General">
                  <c:v>0.126619973609709</c:v>
                </c:pt>
                <c:pt idx="21484" formatCode="General">
                  <c:v>0.13189392648904</c:v>
                </c:pt>
                <c:pt idx="21485" formatCode="General">
                  <c:v>0.134211319548587</c:v>
                </c:pt>
                <c:pt idx="21486" formatCode="General">
                  <c:v>0.133179142958159</c:v>
                </c:pt>
                <c:pt idx="21487" formatCode="General">
                  <c:v>0.12950597730174701</c:v>
                </c:pt>
                <c:pt idx="21488" formatCode="General">
                  <c:v>0.123689693281853</c:v>
                </c:pt>
                <c:pt idx="21489" formatCode="General">
                  <c:v>0.115520951522458</c:v>
                </c:pt>
                <c:pt idx="21490" formatCode="General">
                  <c:v>0.104790640187173</c:v>
                </c:pt>
                <c:pt idx="21491" formatCode="General">
                  <c:v>9.2503929411704003E-2</c:v>
                </c:pt>
                <c:pt idx="21492" formatCode="General">
                  <c:v>7.92318855151809E-2</c:v>
                </c:pt>
                <c:pt idx="21493" formatCode="General">
                  <c:v>6.5576296248380794E-2</c:v>
                </c:pt>
                <c:pt idx="21494" formatCode="General">
                  <c:v>5.3088878431117099E-2</c:v>
                </c:pt>
                <c:pt idx="21495" formatCode="General">
                  <c:v>4.2257730171834297E-2</c:v>
                </c:pt>
                <c:pt idx="21496" formatCode="General">
                  <c:v>3.2746358192470702E-2</c:v>
                </c:pt>
                <c:pt idx="21497" formatCode="General">
                  <c:v>2.47569998401212E-2</c:v>
                </c:pt>
                <c:pt idx="21498" formatCode="General">
                  <c:v>1.8522109648343901E-2</c:v>
                </c:pt>
                <c:pt idx="21499" formatCode="General">
                  <c:v>1.3535996373799101E-2</c:v>
                </c:pt>
                <c:pt idx="21500" formatCode="General">
                  <c:v>8.9445488175117892E-3</c:v>
                </c:pt>
                <c:pt idx="21501" formatCode="General">
                  <c:v>4.8157174706676903E-3</c:v>
                </c:pt>
                <c:pt idx="21502" formatCode="General">
                  <c:v>1.10345439577123E-3</c:v>
                </c:pt>
                <c:pt idx="21503" formatCode="General">
                  <c:v>-2.6910558434808502E-3</c:v>
                </c:pt>
                <c:pt idx="21504" formatCode="General">
                  <c:v>-7.1418337114913001E-3</c:v>
                </c:pt>
                <c:pt idx="21505" formatCode="General">
                  <c:v>-1.15605329550258E-2</c:v>
                </c:pt>
                <c:pt idx="21506" formatCode="General">
                  <c:v>-1.46541665496864E-2</c:v>
                </c:pt>
                <c:pt idx="21507" formatCode="General">
                  <c:v>-1.6345622608116301E-2</c:v>
                </c:pt>
                <c:pt idx="21508" formatCode="General">
                  <c:v>-1.7913758382656301E-2</c:v>
                </c:pt>
                <c:pt idx="21509" formatCode="General">
                  <c:v>-2.0264538362786699E-2</c:v>
                </c:pt>
                <c:pt idx="21510" formatCode="General">
                  <c:v>-2.3078892151608101E-2</c:v>
                </c:pt>
                <c:pt idx="21511" formatCode="General">
                  <c:v>-2.6114724812544499E-2</c:v>
                </c:pt>
                <c:pt idx="21512" formatCode="General">
                  <c:v>-2.91992113331416E-2</c:v>
                </c:pt>
                <c:pt idx="21513" formatCode="General">
                  <c:v>-3.2040135346593501E-2</c:v>
                </c:pt>
                <c:pt idx="21514" formatCode="General">
                  <c:v>-3.4277235358225702E-2</c:v>
                </c:pt>
                <c:pt idx="21515" formatCode="General">
                  <c:v>-3.6201629510980403E-2</c:v>
                </c:pt>
                <c:pt idx="21516" formatCode="General">
                  <c:v>-3.7986585485753503E-2</c:v>
                </c:pt>
                <c:pt idx="21517" formatCode="General">
                  <c:v>-3.9294326646818402E-2</c:v>
                </c:pt>
                <c:pt idx="21518" formatCode="General">
                  <c:v>-4.0205978050120598E-2</c:v>
                </c:pt>
                <c:pt idx="21519" formatCode="General">
                  <c:v>-4.0713694389967303E-2</c:v>
                </c:pt>
                <c:pt idx="21520" formatCode="General">
                  <c:v>-4.1050820125717001E-2</c:v>
                </c:pt>
                <c:pt idx="21521" formatCode="General">
                  <c:v>-4.24124004896516E-2</c:v>
                </c:pt>
                <c:pt idx="21522" formatCode="General">
                  <c:v>-4.6025660040523497E-2</c:v>
                </c:pt>
                <c:pt idx="21523" formatCode="General">
                  <c:v>-5.20148837062245E-2</c:v>
                </c:pt>
                <c:pt idx="21524" formatCode="General">
                  <c:v>-5.9850241793808698E-2</c:v>
                </c:pt>
                <c:pt idx="21525" formatCode="General">
                  <c:v>-6.8659216727933806E-2</c:v>
                </c:pt>
                <c:pt idx="21526" formatCode="General">
                  <c:v>-7.6573425542862297E-2</c:v>
                </c:pt>
                <c:pt idx="21527" formatCode="General">
                  <c:v>-8.2130423783577697E-2</c:v>
                </c:pt>
                <c:pt idx="21528" formatCode="General">
                  <c:v>-8.5505246979053304E-2</c:v>
                </c:pt>
                <c:pt idx="21529" formatCode="General">
                  <c:v>-8.8620599098968897E-2</c:v>
                </c:pt>
                <c:pt idx="21530" formatCode="General">
                  <c:v>-9.2823326006826495E-2</c:v>
                </c:pt>
                <c:pt idx="21531" formatCode="General">
                  <c:v>-9.7323875083247399E-2</c:v>
                </c:pt>
                <c:pt idx="21532" formatCode="General">
                  <c:v>-0.101063279135936</c:v>
                </c:pt>
                <c:pt idx="21533" formatCode="General">
                  <c:v>-0.10329595708638201</c:v>
                </c:pt>
                <c:pt idx="21534" formatCode="General">
                  <c:v>-0.10312306239981101</c:v>
                </c:pt>
                <c:pt idx="21535" formatCode="General">
                  <c:v>-0.10016327079470901</c:v>
                </c:pt>
                <c:pt idx="21536" formatCode="General">
                  <c:v>-9.4454815239959203E-2</c:v>
                </c:pt>
                <c:pt idx="21537" formatCode="General">
                  <c:v>-8.6569899215219404E-2</c:v>
                </c:pt>
                <c:pt idx="21538" formatCode="General">
                  <c:v>-7.7679879125883797E-2</c:v>
                </c:pt>
                <c:pt idx="21539" formatCode="General">
                  <c:v>-6.8598440021190796E-2</c:v>
                </c:pt>
                <c:pt idx="21540" formatCode="General">
                  <c:v>-5.9256928900501098E-2</c:v>
                </c:pt>
                <c:pt idx="21541" formatCode="General">
                  <c:v>-4.9146333273473501E-2</c:v>
                </c:pt>
                <c:pt idx="21542" formatCode="General">
                  <c:v>-3.8179555790687603E-2</c:v>
                </c:pt>
                <c:pt idx="21543" formatCode="General">
                  <c:v>-2.64446421593314E-2</c:v>
                </c:pt>
                <c:pt idx="21544" formatCode="General">
                  <c:v>-1.4257168216565599E-2</c:v>
                </c:pt>
                <c:pt idx="21545" formatCode="General">
                  <c:v>-1.9531785024873801E-3</c:v>
                </c:pt>
                <c:pt idx="21546" formatCode="General">
                  <c:v>9.8094155680047597E-3</c:v>
                </c:pt>
                <c:pt idx="21547" formatCode="General">
                  <c:v>1.9630824620439701E-2</c:v>
                </c:pt>
                <c:pt idx="21548" formatCode="General">
                  <c:v>2.6858592067917499E-2</c:v>
                </c:pt>
                <c:pt idx="21549" formatCode="General">
                  <c:v>3.2114158732550503E-2</c:v>
                </c:pt>
                <c:pt idx="21550" formatCode="General">
                  <c:v>3.5041626192100599E-2</c:v>
                </c:pt>
                <c:pt idx="21551" formatCode="General">
                  <c:v>3.4840511326149702E-2</c:v>
                </c:pt>
                <c:pt idx="21552" formatCode="General">
                  <c:v>3.16104319071134E-2</c:v>
                </c:pt>
                <c:pt idx="21553" formatCode="General">
                  <c:v>2.6260743195353601E-2</c:v>
                </c:pt>
                <c:pt idx="21554" formatCode="General">
                  <c:v>2.0245219710105102E-2</c:v>
                </c:pt>
                <c:pt idx="21555" formatCode="General">
                  <c:v>1.2962180611676701E-2</c:v>
                </c:pt>
                <c:pt idx="21556" formatCode="General">
                  <c:v>4.4587661085511701E-3</c:v>
                </c:pt>
                <c:pt idx="21557" formatCode="General">
                  <c:v>-3.2704199598963899E-3</c:v>
                </c:pt>
                <c:pt idx="21558" formatCode="General">
                  <c:v>-9.6427946103684395E-3</c:v>
                </c:pt>
                <c:pt idx="21559" formatCode="General">
                  <c:v>-1.4885896595981199E-2</c:v>
                </c:pt>
                <c:pt idx="21560" formatCode="General">
                  <c:v>-1.8303770773069099E-2</c:v>
                </c:pt>
                <c:pt idx="21561" formatCode="General">
                  <c:v>-1.9748365919240399E-2</c:v>
                </c:pt>
                <c:pt idx="21562" formatCode="General">
                  <c:v>-2.0259604934389702E-2</c:v>
                </c:pt>
                <c:pt idx="21563" formatCode="General">
                  <c:v>-2.0381602981439401E-2</c:v>
                </c:pt>
                <c:pt idx="21564" formatCode="General">
                  <c:v>-1.9968719304779899E-2</c:v>
                </c:pt>
                <c:pt idx="21565" formatCode="General">
                  <c:v>-1.8686467119520499E-2</c:v>
                </c:pt>
                <c:pt idx="21566" formatCode="General">
                  <c:v>-1.75447555153538E-2</c:v>
                </c:pt>
                <c:pt idx="21567" formatCode="General">
                  <c:v>-1.7345556104656198E-2</c:v>
                </c:pt>
                <c:pt idx="21568" formatCode="General">
                  <c:v>-1.74020016449252E-2</c:v>
                </c:pt>
                <c:pt idx="21569" formatCode="General">
                  <c:v>-1.7138131723267301E-2</c:v>
                </c:pt>
                <c:pt idx="21570" formatCode="General">
                  <c:v>-1.6159874506274902E-2</c:v>
                </c:pt>
                <c:pt idx="21571" formatCode="General">
                  <c:v>-1.3501408079425599E-2</c:v>
                </c:pt>
                <c:pt idx="21572" formatCode="General">
                  <c:v>-8.8680478122396596E-3</c:v>
                </c:pt>
                <c:pt idx="21573" formatCode="General">
                  <c:v>-3.7577327727597899E-3</c:v>
                </c:pt>
                <c:pt idx="21574" formatCode="General">
                  <c:v>1.8169852101223899E-4</c:v>
                </c:pt>
                <c:pt idx="21575" formatCode="General">
                  <c:v>2.2018501222913099E-3</c:v>
                </c:pt>
                <c:pt idx="21576" formatCode="General">
                  <c:v>2.0848346955016101E-3</c:v>
                </c:pt>
                <c:pt idx="21577" formatCode="General">
                  <c:v>7.7983953483371198E-4</c:v>
                </c:pt>
                <c:pt idx="21578" formatCode="General">
                  <c:v>-1.55764827079884E-3</c:v>
                </c:pt>
                <c:pt idx="21579" formatCode="General">
                  <c:v>-5.33086038906622E-3</c:v>
                </c:pt>
                <c:pt idx="21580" formatCode="General">
                  <c:v>-9.6773840140470802E-3</c:v>
                </c:pt>
                <c:pt idx="21581" formatCode="General">
                  <c:v>-1.44493486831843E-2</c:v>
                </c:pt>
                <c:pt idx="21582" formatCode="General">
                  <c:v>-1.89951697081049E-2</c:v>
                </c:pt>
                <c:pt idx="21583" formatCode="General">
                  <c:v>-2.2301185023101799E-2</c:v>
                </c:pt>
                <c:pt idx="21584" formatCode="General">
                  <c:v>-2.4839762950544499E-2</c:v>
                </c:pt>
                <c:pt idx="21585" formatCode="General">
                  <c:v>-2.73071616120108E-2</c:v>
                </c:pt>
                <c:pt idx="21586" formatCode="General">
                  <c:v>-2.9498444270743499E-2</c:v>
                </c:pt>
                <c:pt idx="21587" formatCode="General">
                  <c:v>-3.1120593148608499E-2</c:v>
                </c:pt>
                <c:pt idx="21588" formatCode="General">
                  <c:v>-3.1375319918709399E-2</c:v>
                </c:pt>
                <c:pt idx="21589" formatCode="General">
                  <c:v>-2.9082391761782001E-2</c:v>
                </c:pt>
                <c:pt idx="21590" formatCode="General">
                  <c:v>-2.46732933571421E-2</c:v>
                </c:pt>
                <c:pt idx="21591" formatCode="General">
                  <c:v>-1.9266303634879599E-2</c:v>
                </c:pt>
                <c:pt idx="21592" formatCode="General">
                  <c:v>-1.29643162870799E-2</c:v>
                </c:pt>
                <c:pt idx="21593" formatCode="General">
                  <c:v>-5.6505935974069102E-3</c:v>
                </c:pt>
                <c:pt idx="21594" formatCode="General">
                  <c:v>2.6579020021337799E-3</c:v>
                </c:pt>
                <c:pt idx="21595" formatCode="General">
                  <c:v>1.2535470498508301E-2</c:v>
                </c:pt>
                <c:pt idx="21596" formatCode="General">
                  <c:v>2.3912862959066101E-2</c:v>
                </c:pt>
                <c:pt idx="21597" formatCode="General">
                  <c:v>3.5546116160978997E-2</c:v>
                </c:pt>
                <c:pt idx="21598" formatCode="General">
                  <c:v>4.5727297038465599E-2</c:v>
                </c:pt>
                <c:pt idx="21599" formatCode="General">
                  <c:v>5.3421831069657401E-2</c:v>
                </c:pt>
                <c:pt idx="21600" formatCode="General">
                  <c:v>5.91336762046843E-2</c:v>
                </c:pt>
                <c:pt idx="21601" formatCode="General">
                  <c:v>6.3722544891780794E-2</c:v>
                </c:pt>
                <c:pt idx="21602" formatCode="General">
                  <c:v>6.7405673918598294E-2</c:v>
                </c:pt>
                <c:pt idx="21603" formatCode="General">
                  <c:v>7.0414279465861304E-2</c:v>
                </c:pt>
                <c:pt idx="21604" formatCode="General">
                  <c:v>7.2155965432943905E-2</c:v>
                </c:pt>
                <c:pt idx="21605" formatCode="General">
                  <c:v>7.2207141672089095E-2</c:v>
                </c:pt>
                <c:pt idx="21606" formatCode="General">
                  <c:v>7.0371781599174094E-2</c:v>
                </c:pt>
                <c:pt idx="21607" formatCode="General">
                  <c:v>6.6663574724024996E-2</c:v>
                </c:pt>
                <c:pt idx="21608" formatCode="General">
                  <c:v>6.2047492138321399E-2</c:v>
                </c:pt>
                <c:pt idx="21609" formatCode="General">
                  <c:v>5.6680051388072E-2</c:v>
                </c:pt>
                <c:pt idx="21610" formatCode="General">
                  <c:v>5.0622599724831699E-2</c:v>
                </c:pt>
                <c:pt idx="21611" formatCode="General">
                  <c:v>4.4175693239056402E-2</c:v>
                </c:pt>
                <c:pt idx="21612" formatCode="General">
                  <c:v>3.7051940094703403E-2</c:v>
                </c:pt>
                <c:pt idx="21613" formatCode="General">
                  <c:v>2.9619111189697601E-2</c:v>
                </c:pt>
                <c:pt idx="21614" formatCode="General">
                  <c:v>2.2639815585052101E-2</c:v>
                </c:pt>
                <c:pt idx="21615" formatCode="General">
                  <c:v>1.5813425079084498E-2</c:v>
                </c:pt>
                <c:pt idx="21616" formatCode="General">
                  <c:v>9.1465428963716407E-3</c:v>
                </c:pt>
                <c:pt idx="21617" formatCode="General">
                  <c:v>3.94037999432802E-3</c:v>
                </c:pt>
                <c:pt idx="21618" formatCode="General">
                  <c:v>1.33081036614833E-3</c:v>
                </c:pt>
                <c:pt idx="21619" formatCode="General">
                  <c:v>1.6141742492659899E-3</c:v>
                </c:pt>
                <c:pt idx="21620" formatCode="General">
                  <c:v>4.8262116192553202E-3</c:v>
                </c:pt>
                <c:pt idx="21621" formatCode="General">
                  <c:v>1.0898488135696801E-2</c:v>
                </c:pt>
                <c:pt idx="21622" formatCode="General">
                  <c:v>1.8936134699884598E-2</c:v>
                </c:pt>
                <c:pt idx="21623" formatCode="General">
                  <c:v>2.7487629782949299E-2</c:v>
                </c:pt>
                <c:pt idx="21624" formatCode="General">
                  <c:v>3.50306057566157E-2</c:v>
                </c:pt>
                <c:pt idx="21625" formatCode="General">
                  <c:v>4.03209289737518E-2</c:v>
                </c:pt>
                <c:pt idx="21626" formatCode="General">
                  <c:v>4.3891491429278298E-2</c:v>
                </c:pt>
                <c:pt idx="21627" formatCode="General">
                  <c:v>4.6404771714844202E-2</c:v>
                </c:pt>
                <c:pt idx="21628" formatCode="General">
                  <c:v>4.8137662457550003E-2</c:v>
                </c:pt>
                <c:pt idx="21629" formatCode="General">
                  <c:v>4.9153515494095801E-2</c:v>
                </c:pt>
                <c:pt idx="21630" formatCode="General">
                  <c:v>4.9098417297282801E-2</c:v>
                </c:pt>
                <c:pt idx="21631" formatCode="General">
                  <c:v>4.7941647719985499E-2</c:v>
                </c:pt>
                <c:pt idx="21632" formatCode="General">
                  <c:v>4.5600031535061702E-2</c:v>
                </c:pt>
                <c:pt idx="21633" formatCode="General">
                  <c:v>4.2103733913164298E-2</c:v>
                </c:pt>
                <c:pt idx="21634" formatCode="General">
                  <c:v>3.7980566436473302E-2</c:v>
                </c:pt>
                <c:pt idx="21635" formatCode="General">
                  <c:v>3.4028546936058501E-2</c:v>
                </c:pt>
                <c:pt idx="21636" formatCode="General">
                  <c:v>3.1021901720445399E-2</c:v>
                </c:pt>
                <c:pt idx="21637" formatCode="General">
                  <c:v>2.8685465326119101E-2</c:v>
                </c:pt>
                <c:pt idx="21638" formatCode="General">
                  <c:v>2.6976660863748E-2</c:v>
                </c:pt>
                <c:pt idx="21639" formatCode="General">
                  <c:v>2.6309276864883602E-2</c:v>
                </c:pt>
                <c:pt idx="21640" formatCode="General">
                  <c:v>2.6234593821967502E-2</c:v>
                </c:pt>
                <c:pt idx="21641" formatCode="General">
                  <c:v>2.76990294484795E-2</c:v>
                </c:pt>
                <c:pt idx="21642" formatCode="General">
                  <c:v>3.1776797876350397E-2</c:v>
                </c:pt>
                <c:pt idx="21643" formatCode="General">
                  <c:v>3.7302862527138901E-2</c:v>
                </c:pt>
                <c:pt idx="21644" formatCode="General">
                  <c:v>4.2904764578610297E-2</c:v>
                </c:pt>
                <c:pt idx="21645" formatCode="General">
                  <c:v>4.8111932537975598E-2</c:v>
                </c:pt>
                <c:pt idx="21646" formatCode="General">
                  <c:v>5.2200163746618497E-2</c:v>
                </c:pt>
                <c:pt idx="21647" formatCode="General">
                  <c:v>5.4359333526759299E-2</c:v>
                </c:pt>
                <c:pt idx="21648" formatCode="General">
                  <c:v>5.4815679378531698E-2</c:v>
                </c:pt>
                <c:pt idx="21649" formatCode="General">
                  <c:v>5.4022445724800999E-2</c:v>
                </c:pt>
                <c:pt idx="21650" formatCode="General">
                  <c:v>5.1964243856295902E-2</c:v>
                </c:pt>
                <c:pt idx="21651" formatCode="General">
                  <c:v>4.9128071376777299E-2</c:v>
                </c:pt>
                <c:pt idx="21652" formatCode="General">
                  <c:v>4.5957062025441899E-2</c:v>
                </c:pt>
                <c:pt idx="21653" formatCode="General">
                  <c:v>4.2352240140320803E-2</c:v>
                </c:pt>
                <c:pt idx="21654" formatCode="General">
                  <c:v>3.8284516795739E-2</c:v>
                </c:pt>
                <c:pt idx="21655" formatCode="General">
                  <c:v>3.4269662744466099E-2</c:v>
                </c:pt>
                <c:pt idx="21656" formatCode="General">
                  <c:v>3.13839738513957E-2</c:v>
                </c:pt>
                <c:pt idx="21657" formatCode="General">
                  <c:v>2.9652773137155398E-2</c:v>
                </c:pt>
                <c:pt idx="21658" formatCode="General">
                  <c:v>2.7277998735701501E-2</c:v>
                </c:pt>
                <c:pt idx="21659" formatCode="General">
                  <c:v>2.2591725943160799E-2</c:v>
                </c:pt>
                <c:pt idx="21660" formatCode="General">
                  <c:v>1.49149032635063E-2</c:v>
                </c:pt>
                <c:pt idx="21661" formatCode="General">
                  <c:v>4.6818661141099201E-3</c:v>
                </c:pt>
                <c:pt idx="21662" formatCode="General">
                  <c:v>-6.1073566429771103E-3</c:v>
                </c:pt>
                <c:pt idx="21663" formatCode="General">
                  <c:v>-1.59916978656175E-2</c:v>
                </c:pt>
                <c:pt idx="21664" formatCode="General">
                  <c:v>-2.3965814015428299E-2</c:v>
                </c:pt>
                <c:pt idx="21665" formatCode="General">
                  <c:v>-2.9750847200112101E-2</c:v>
                </c:pt>
                <c:pt idx="21666" formatCode="General">
                  <c:v>-3.4490946859670399E-2</c:v>
                </c:pt>
                <c:pt idx="21667" formatCode="General">
                  <c:v>-3.88526446527429E-2</c:v>
                </c:pt>
                <c:pt idx="21668" formatCode="General">
                  <c:v>-4.3058475532597902E-2</c:v>
                </c:pt>
                <c:pt idx="21669" formatCode="General">
                  <c:v>-4.6667892980734899E-2</c:v>
                </c:pt>
                <c:pt idx="21670" formatCode="General">
                  <c:v>-4.8827511667194103E-2</c:v>
                </c:pt>
                <c:pt idx="21671" formatCode="General">
                  <c:v>-5.0083543094387097E-2</c:v>
                </c:pt>
                <c:pt idx="21672" formatCode="General">
                  <c:v>-5.0733334318601303E-2</c:v>
                </c:pt>
                <c:pt idx="21673" formatCode="General">
                  <c:v>-5.0345350271749002E-2</c:v>
                </c:pt>
                <c:pt idx="21674" formatCode="General">
                  <c:v>-4.8808788722710598E-2</c:v>
                </c:pt>
                <c:pt idx="21675" formatCode="General">
                  <c:v>-4.56852351793667E-2</c:v>
                </c:pt>
                <c:pt idx="21676" formatCode="General">
                  <c:v>-4.1621629262086499E-2</c:v>
                </c:pt>
                <c:pt idx="21677" formatCode="General">
                  <c:v>-3.7820549124523102E-2</c:v>
                </c:pt>
                <c:pt idx="21678" formatCode="General">
                  <c:v>-3.5284197829276998E-2</c:v>
                </c:pt>
                <c:pt idx="21679" formatCode="General">
                  <c:v>-3.4590762073735098E-2</c:v>
                </c:pt>
                <c:pt idx="21680" formatCode="General">
                  <c:v>-3.5658851999346299E-2</c:v>
                </c:pt>
                <c:pt idx="21681" formatCode="General">
                  <c:v>-3.9020150940087997E-2</c:v>
                </c:pt>
                <c:pt idx="21682" formatCode="General">
                  <c:v>-4.5522648131574299E-2</c:v>
                </c:pt>
                <c:pt idx="21683" formatCode="General">
                  <c:v>-5.3717547819462599E-2</c:v>
                </c:pt>
                <c:pt idx="21684" formatCode="General">
                  <c:v>-6.1718167992184797E-2</c:v>
                </c:pt>
                <c:pt idx="21685" formatCode="General">
                  <c:v>-6.98770658163093E-2</c:v>
                </c:pt>
                <c:pt idx="21686" formatCode="General">
                  <c:v>-7.97619362982534E-2</c:v>
                </c:pt>
                <c:pt idx="21687" formatCode="General">
                  <c:v>-9.2104510114169993E-2</c:v>
                </c:pt>
                <c:pt idx="21688" formatCode="General">
                  <c:v>-0.105029030256807</c:v>
                </c:pt>
                <c:pt idx="21689" formatCode="General">
                  <c:v>-0.117140505523175</c:v>
                </c:pt>
                <c:pt idx="21690" formatCode="General">
                  <c:v>-0.129245281598177</c:v>
                </c:pt>
                <c:pt idx="21691" formatCode="General">
                  <c:v>-0.14110300219717201</c:v>
                </c:pt>
                <c:pt idx="21692" formatCode="General">
                  <c:v>-0.15044932337649899</c:v>
                </c:pt>
                <c:pt idx="21693" formatCode="General">
                  <c:v>-0.155541129962257</c:v>
                </c:pt>
                <c:pt idx="21694" formatCode="General">
                  <c:v>-0.15662466589854901</c:v>
                </c:pt>
                <c:pt idx="21695" formatCode="General">
                  <c:v>-0.15504407426792399</c:v>
                </c:pt>
                <c:pt idx="21696" formatCode="General">
                  <c:v>-0.152099577695544</c:v>
                </c:pt>
                <c:pt idx="21697" formatCode="General">
                  <c:v>-0.14874070417954</c:v>
                </c:pt>
                <c:pt idx="21698" formatCode="General">
                  <c:v>-0.144599821786321</c:v>
                </c:pt>
                <c:pt idx="21699" formatCode="General">
                  <c:v>-0.13958574170996699</c:v>
                </c:pt>
                <c:pt idx="21700" formatCode="General">
                  <c:v>-0.13382779003857501</c:v>
                </c:pt>
                <c:pt idx="21701" formatCode="General">
                  <c:v>-0.12617399421650199</c:v>
                </c:pt>
                <c:pt idx="21702" formatCode="General">
                  <c:v>-0.116336056645915</c:v>
                </c:pt>
                <c:pt idx="21703" formatCode="General">
                  <c:v>-0.10454025993538101</c:v>
                </c:pt>
                <c:pt idx="21704" formatCode="General">
                  <c:v>-9.1312064097647805E-2</c:v>
                </c:pt>
                <c:pt idx="21705" formatCode="General">
                  <c:v>-7.71038385052598E-2</c:v>
                </c:pt>
                <c:pt idx="21706" formatCode="General">
                  <c:v>-6.1404590609340302E-2</c:v>
                </c:pt>
                <c:pt idx="21707" formatCode="General">
                  <c:v>-4.49654055282643E-2</c:v>
                </c:pt>
                <c:pt idx="21708" formatCode="General">
                  <c:v>-2.9858535185975098E-2</c:v>
                </c:pt>
                <c:pt idx="21709" formatCode="General">
                  <c:v>-1.642781581217E-2</c:v>
                </c:pt>
                <c:pt idx="21710" formatCode="General">
                  <c:v>-4.6455950826218796E-3</c:v>
                </c:pt>
                <c:pt idx="21711" formatCode="General">
                  <c:v>5.3612451957555703E-3</c:v>
                </c:pt>
                <c:pt idx="21712" formatCode="General">
                  <c:v>1.37142906758806E-2</c:v>
                </c:pt>
                <c:pt idx="21713" formatCode="General">
                  <c:v>1.9763288988658E-2</c:v>
                </c:pt>
                <c:pt idx="21714" formatCode="General">
                  <c:v>2.3486717873296599E-2</c:v>
                </c:pt>
                <c:pt idx="21715" formatCode="General">
                  <c:v>2.56250375248923E-2</c:v>
                </c:pt>
                <c:pt idx="21716" formatCode="General">
                  <c:v>2.6825324351981501E-2</c:v>
                </c:pt>
                <c:pt idx="21717" formatCode="General">
                  <c:v>2.7721950257480199E-2</c:v>
                </c:pt>
                <c:pt idx="21718" formatCode="General">
                  <c:v>2.8619806965103699E-2</c:v>
                </c:pt>
                <c:pt idx="21719" formatCode="General">
                  <c:v>2.8977617932188698E-2</c:v>
                </c:pt>
                <c:pt idx="21720" formatCode="General">
                  <c:v>2.82875232299469E-2</c:v>
                </c:pt>
                <c:pt idx="21721" formatCode="General">
                  <c:v>2.70366029108982E-2</c:v>
                </c:pt>
                <c:pt idx="21722" formatCode="General">
                  <c:v>2.5556324652743202E-2</c:v>
                </c:pt>
                <c:pt idx="21723" formatCode="General">
                  <c:v>2.3511392848843401E-2</c:v>
                </c:pt>
                <c:pt idx="21724" formatCode="General">
                  <c:v>2.15992433780446E-2</c:v>
                </c:pt>
                <c:pt idx="21725" formatCode="General">
                  <c:v>2.0915498974090299E-2</c:v>
                </c:pt>
                <c:pt idx="21726" formatCode="General">
                  <c:v>2.2150538015894301E-2</c:v>
                </c:pt>
                <c:pt idx="21727" formatCode="General">
                  <c:v>2.55090680796667E-2</c:v>
                </c:pt>
                <c:pt idx="21728" formatCode="General">
                  <c:v>3.0061135729008499E-2</c:v>
                </c:pt>
                <c:pt idx="21729" formatCode="General">
                  <c:v>3.5616957597431297E-2</c:v>
                </c:pt>
                <c:pt idx="21730" formatCode="General">
                  <c:v>4.2517441702824003E-2</c:v>
                </c:pt>
                <c:pt idx="21731" formatCode="General">
                  <c:v>5.0590445710383097E-2</c:v>
                </c:pt>
                <c:pt idx="21732" formatCode="General">
                  <c:v>5.9808889034688999E-2</c:v>
                </c:pt>
                <c:pt idx="21733" formatCode="General">
                  <c:v>6.9595441537228603E-2</c:v>
                </c:pt>
                <c:pt idx="21734" formatCode="General">
                  <c:v>7.8872609489878204E-2</c:v>
                </c:pt>
                <c:pt idx="21735" formatCode="General">
                  <c:v>8.7028281041494099E-2</c:v>
                </c:pt>
                <c:pt idx="21736" formatCode="General">
                  <c:v>9.5163720466892504E-2</c:v>
                </c:pt>
                <c:pt idx="21737" formatCode="General">
                  <c:v>0.10443444342102599</c:v>
                </c:pt>
                <c:pt idx="21738" formatCode="General">
                  <c:v>0.11425386244765801</c:v>
                </c:pt>
                <c:pt idx="21739" formatCode="General">
                  <c:v>0.123624632234306</c:v>
                </c:pt>
                <c:pt idx="21740" formatCode="General">
                  <c:v>0.13179014038998599</c:v>
                </c:pt>
                <c:pt idx="21741" formatCode="General">
                  <c:v>0.13770121543945801</c:v>
                </c:pt>
                <c:pt idx="21742" formatCode="General">
                  <c:v>0.140275443554088</c:v>
                </c:pt>
                <c:pt idx="21743" formatCode="General">
                  <c:v>0.139010511670173</c:v>
                </c:pt>
                <c:pt idx="21744" formatCode="General">
                  <c:v>0.13396266025773701</c:v>
                </c:pt>
                <c:pt idx="21745" formatCode="General">
                  <c:v>0.12635232922255801</c:v>
                </c:pt>
                <c:pt idx="21746" formatCode="General">
                  <c:v>0.11721709447529099</c:v>
                </c:pt>
                <c:pt idx="21747" formatCode="General">
                  <c:v>0.10704391692714001</c:v>
                </c:pt>
                <c:pt idx="21748" formatCode="General">
                  <c:v>9.5738153982313001E-2</c:v>
                </c:pt>
                <c:pt idx="21749" formatCode="General">
                  <c:v>8.2587745831017398E-2</c:v>
                </c:pt>
                <c:pt idx="21750" formatCode="General">
                  <c:v>6.8250193776266593E-2</c:v>
                </c:pt>
                <c:pt idx="21751" formatCode="General">
                  <c:v>5.3754906969882499E-2</c:v>
                </c:pt>
                <c:pt idx="21752" formatCode="General">
                  <c:v>3.9703300837746799E-2</c:v>
                </c:pt>
                <c:pt idx="21753" formatCode="General">
                  <c:v>2.6671991290850201E-2</c:v>
                </c:pt>
                <c:pt idx="21754" formatCode="General">
                  <c:v>1.5053706467135299E-2</c:v>
                </c:pt>
                <c:pt idx="21755" formatCode="General">
                  <c:v>4.6736955423045904E-3</c:v>
                </c:pt>
                <c:pt idx="21756" formatCode="General">
                  <c:v>-4.3100553643894502E-3</c:v>
                </c:pt>
                <c:pt idx="21757" formatCode="General">
                  <c:v>-1.10862911151822E-2</c:v>
                </c:pt>
                <c:pt idx="21758" formatCode="General">
                  <c:v>-1.4677563382652799E-2</c:v>
                </c:pt>
                <c:pt idx="21759" formatCode="General">
                  <c:v>-1.4579085276043E-2</c:v>
                </c:pt>
                <c:pt idx="21760" formatCode="General">
                  <c:v>-1.01277692925367E-2</c:v>
                </c:pt>
                <c:pt idx="21761" formatCode="General">
                  <c:v>-1.20052714540087E-3</c:v>
                </c:pt>
                <c:pt idx="21762" formatCode="General">
                  <c:v>1.1859227201996499E-2</c:v>
                </c:pt>
                <c:pt idx="21763" formatCode="General">
                  <c:v>2.9687661526201801E-2</c:v>
                </c:pt>
                <c:pt idx="21764" formatCode="General">
                  <c:v>5.0380118261701003E-2</c:v>
                </c:pt>
                <c:pt idx="21765" formatCode="General">
                  <c:v>7.0160820063742205E-2</c:v>
                </c:pt>
                <c:pt idx="21766" formatCode="General">
                  <c:v>8.7562879172359498E-2</c:v>
                </c:pt>
                <c:pt idx="21767" formatCode="General">
                  <c:v>0.103033980125953</c:v>
                </c:pt>
                <c:pt idx="21768" formatCode="General">
                  <c:v>0.116078915008082</c:v>
                </c:pt>
                <c:pt idx="21769" formatCode="General">
                  <c:v>0.124704933073533</c:v>
                </c:pt>
                <c:pt idx="21770" formatCode="General">
                  <c:v>0.12725479162131401</c:v>
                </c:pt>
                <c:pt idx="21771" formatCode="General">
                  <c:v>0.12364191374858401</c:v>
                </c:pt>
                <c:pt idx="21772" formatCode="General">
                  <c:v>0.114753960897371</c:v>
                </c:pt>
                <c:pt idx="21773" formatCode="General">
                  <c:v>0.101397711082678</c:v>
                </c:pt>
                <c:pt idx="21774" formatCode="General">
                  <c:v>8.5584623079136196E-2</c:v>
                </c:pt>
                <c:pt idx="21775" formatCode="General">
                  <c:v>6.9379967371582099E-2</c:v>
                </c:pt>
                <c:pt idx="21776" formatCode="General">
                  <c:v>5.17997791269608E-2</c:v>
                </c:pt>
                <c:pt idx="21777" formatCode="General">
                  <c:v>3.1822645168418803E-2</c:v>
                </c:pt>
                <c:pt idx="21778" formatCode="General">
                  <c:v>1.1120683637780199E-2</c:v>
                </c:pt>
                <c:pt idx="21779" formatCode="General">
                  <c:v>-8.0433528712885397E-3</c:v>
                </c:pt>
                <c:pt idx="21780" formatCode="General">
                  <c:v>-2.4306219058059499E-2</c:v>
                </c:pt>
                <c:pt idx="21781" formatCode="General">
                  <c:v>-3.7017406676151797E-2</c:v>
                </c:pt>
                <c:pt idx="21782" formatCode="General">
                  <c:v>-4.6640078248373698E-2</c:v>
                </c:pt>
                <c:pt idx="21783" formatCode="General">
                  <c:v>-5.3155314241784102E-2</c:v>
                </c:pt>
                <c:pt idx="21784" formatCode="General">
                  <c:v>-5.6911376235514503E-2</c:v>
                </c:pt>
                <c:pt idx="21785" formatCode="General">
                  <c:v>-5.8380729794322198E-2</c:v>
                </c:pt>
                <c:pt idx="21786" formatCode="General">
                  <c:v>-5.7925816278237403E-2</c:v>
                </c:pt>
                <c:pt idx="21787" formatCode="General">
                  <c:v>-5.6805402783854098E-2</c:v>
                </c:pt>
                <c:pt idx="21788" formatCode="General">
                  <c:v>-5.4816720720445099E-2</c:v>
                </c:pt>
                <c:pt idx="21789" formatCode="General">
                  <c:v>-5.0648908417311497E-2</c:v>
                </c:pt>
                <c:pt idx="21790" formatCode="General">
                  <c:v>-4.3926690500693998E-2</c:v>
                </c:pt>
                <c:pt idx="21791" formatCode="General">
                  <c:v>-3.5288218819608197E-2</c:v>
                </c:pt>
                <c:pt idx="21792" formatCode="General">
                  <c:v>-2.60832790211778E-2</c:v>
                </c:pt>
                <c:pt idx="21793" formatCode="General">
                  <c:v>-1.7252212170931799E-2</c:v>
                </c:pt>
                <c:pt idx="21794" formatCode="General">
                  <c:v>-9.7015210896794993E-3</c:v>
                </c:pt>
                <c:pt idx="21795" formatCode="General">
                  <c:v>-4.6784548856075702E-3</c:v>
                </c:pt>
                <c:pt idx="21796" formatCode="General">
                  <c:v>-2.4155449065715899E-3</c:v>
                </c:pt>
                <c:pt idx="21797" formatCode="General">
                  <c:v>-3.24407996060862E-3</c:v>
                </c:pt>
                <c:pt idx="21798" formatCode="General">
                  <c:v>-7.24135773013178E-3</c:v>
                </c:pt>
                <c:pt idx="21799" formatCode="General">
                  <c:v>-1.38582108145534E-2</c:v>
                </c:pt>
                <c:pt idx="21800" formatCode="General">
                  <c:v>-2.2672932414516699E-2</c:v>
                </c:pt>
                <c:pt idx="21801" formatCode="General">
                  <c:v>-3.3317933333106002E-2</c:v>
                </c:pt>
                <c:pt idx="21802" formatCode="General">
                  <c:v>-4.5611317591728602E-2</c:v>
                </c:pt>
                <c:pt idx="21803" formatCode="General">
                  <c:v>-5.8835735814451499E-2</c:v>
                </c:pt>
                <c:pt idx="21804" formatCode="General">
                  <c:v>-7.1850597526238194E-2</c:v>
                </c:pt>
                <c:pt idx="21805" formatCode="General">
                  <c:v>-8.3999423014633895E-2</c:v>
                </c:pt>
                <c:pt idx="21806" formatCode="General">
                  <c:v>-9.5100011122876901E-2</c:v>
                </c:pt>
                <c:pt idx="21807" formatCode="General">
                  <c:v>-0.105862574303753</c:v>
                </c:pt>
                <c:pt idx="21808" formatCode="General">
                  <c:v>-0.115667578441883</c:v>
                </c:pt>
                <c:pt idx="21809" formatCode="General">
                  <c:v>-0.122951186778798</c:v>
                </c:pt>
                <c:pt idx="21810" formatCode="General">
                  <c:v>-0.12747427393059399</c:v>
                </c:pt>
                <c:pt idx="21811" formatCode="General">
                  <c:v>-0.12914188079906</c:v>
                </c:pt>
                <c:pt idx="21812" formatCode="General">
                  <c:v>-0.127668671435685</c:v>
                </c:pt>
                <c:pt idx="21813" formatCode="General">
                  <c:v>-0.12302341599601201</c:v>
                </c:pt>
                <c:pt idx="21814" formatCode="General">
                  <c:v>-0.114630562080202</c:v>
                </c:pt>
                <c:pt idx="21815" formatCode="General">
                  <c:v>-0.10257209520251701</c:v>
                </c:pt>
                <c:pt idx="21816" formatCode="General">
                  <c:v>-8.9068786236513597E-2</c:v>
                </c:pt>
                <c:pt idx="21817" formatCode="General">
                  <c:v>-7.6308791605117804E-2</c:v>
                </c:pt>
                <c:pt idx="21818" formatCode="General">
                  <c:v>-6.4618050728588394E-2</c:v>
                </c:pt>
                <c:pt idx="21819" formatCode="General">
                  <c:v>-5.3521171850811698E-2</c:v>
                </c:pt>
                <c:pt idx="21820" formatCode="General">
                  <c:v>-4.3518554184962997E-2</c:v>
                </c:pt>
                <c:pt idx="21821" formatCode="General">
                  <c:v>-3.5249973624485197E-2</c:v>
                </c:pt>
                <c:pt idx="21822" formatCode="General">
                  <c:v>-2.8924062485202E-2</c:v>
                </c:pt>
                <c:pt idx="21823" formatCode="General">
                  <c:v>-2.4519768623447898E-2</c:v>
                </c:pt>
                <c:pt idx="21824" formatCode="General">
                  <c:v>-2.1672156597516E-2</c:v>
                </c:pt>
                <c:pt idx="21825" formatCode="General">
                  <c:v>-1.9864211430500801E-2</c:v>
                </c:pt>
                <c:pt idx="21826" formatCode="General">
                  <c:v>-1.80360790023926E-2</c:v>
                </c:pt>
                <c:pt idx="21827" formatCode="General">
                  <c:v>-1.49258496174179E-2</c:v>
                </c:pt>
                <c:pt idx="21828" formatCode="General">
                  <c:v>-1.06199950169843E-2</c:v>
                </c:pt>
                <c:pt idx="21829" formatCode="General">
                  <c:v>-6.1900848861744396E-3</c:v>
                </c:pt>
                <c:pt idx="21830" formatCode="General">
                  <c:v>-1.81331414821981E-3</c:v>
                </c:pt>
                <c:pt idx="21831" formatCode="General">
                  <c:v>2.5078478335686999E-3</c:v>
                </c:pt>
                <c:pt idx="21832" formatCode="General">
                  <c:v>6.9762277046543702E-3</c:v>
                </c:pt>
                <c:pt idx="21833" formatCode="General">
                  <c:v>1.12429613846559E-2</c:v>
                </c:pt>
                <c:pt idx="21834" formatCode="General">
                  <c:v>1.3445149126295E-2</c:v>
                </c:pt>
                <c:pt idx="21835" formatCode="General">
                  <c:v>1.2908751123302401E-2</c:v>
                </c:pt>
                <c:pt idx="21836" formatCode="General">
                  <c:v>1.0447887968026801E-2</c:v>
                </c:pt>
                <c:pt idx="21837" formatCode="General">
                  <c:v>6.5748293054618103E-3</c:v>
                </c:pt>
                <c:pt idx="21838" formatCode="General">
                  <c:v>1.6936782695841401E-3</c:v>
                </c:pt>
                <c:pt idx="21839" formatCode="General">
                  <c:v>-2.7600313094747601E-3</c:v>
                </c:pt>
                <c:pt idx="21840" formatCode="General">
                  <c:v>-5.72015261972263E-3</c:v>
                </c:pt>
                <c:pt idx="21841" formatCode="General">
                  <c:v>-7.7363909533045604E-3</c:v>
                </c:pt>
                <c:pt idx="21842" formatCode="General">
                  <c:v>-9.7342693983897902E-3</c:v>
                </c:pt>
                <c:pt idx="21843" formatCode="General">
                  <c:v>-1.25727432252738E-2</c:v>
                </c:pt>
                <c:pt idx="21844" formatCode="General">
                  <c:v>-1.5671307125620901E-2</c:v>
                </c:pt>
                <c:pt idx="21845" formatCode="General">
                  <c:v>-1.8005638787739E-2</c:v>
                </c:pt>
                <c:pt idx="21846" formatCode="General">
                  <c:v>-1.9938750811921199E-2</c:v>
                </c:pt>
                <c:pt idx="21847" formatCode="General">
                  <c:v>-2.1718753317494701E-2</c:v>
                </c:pt>
                <c:pt idx="21848" formatCode="General">
                  <c:v>-2.3161796571781499E-2</c:v>
                </c:pt>
                <c:pt idx="21849" formatCode="General">
                  <c:v>-2.3469822903152901E-2</c:v>
                </c:pt>
                <c:pt idx="21850" formatCode="General">
                  <c:v>-2.1954218279900899E-2</c:v>
                </c:pt>
                <c:pt idx="21851" formatCode="General">
                  <c:v>-1.8712241969449199E-2</c:v>
                </c:pt>
                <c:pt idx="21852" formatCode="General">
                  <c:v>-1.44939057243529E-2</c:v>
                </c:pt>
                <c:pt idx="21853" formatCode="General">
                  <c:v>-1.0110737436006999E-2</c:v>
                </c:pt>
                <c:pt idx="21854" formatCode="General">
                  <c:v>-5.7994555655202801E-3</c:v>
                </c:pt>
                <c:pt idx="21855" formatCode="General">
                  <c:v>-1.5713522936574599E-3</c:v>
                </c:pt>
                <c:pt idx="21856" formatCode="General">
                  <c:v>2.75598348529466E-3</c:v>
                </c:pt>
                <c:pt idx="21857" formatCode="General">
                  <c:v>7.1799920483598097E-3</c:v>
                </c:pt>
                <c:pt idx="21858" formatCode="General">
                  <c:v>1.2119236641944401E-2</c:v>
                </c:pt>
                <c:pt idx="21859" formatCode="General">
                  <c:v>1.82316215626715E-2</c:v>
                </c:pt>
                <c:pt idx="21860" formatCode="General">
                  <c:v>2.5898882325511002E-2</c:v>
                </c:pt>
                <c:pt idx="21861" formatCode="General">
                  <c:v>3.4864329088605699E-2</c:v>
                </c:pt>
                <c:pt idx="21862" formatCode="General">
                  <c:v>4.45620839971195E-2</c:v>
                </c:pt>
                <c:pt idx="21863" formatCode="General">
                  <c:v>5.4180140275939703E-2</c:v>
                </c:pt>
                <c:pt idx="21864" formatCode="General">
                  <c:v>6.23057665531336E-2</c:v>
                </c:pt>
                <c:pt idx="21865" formatCode="General">
                  <c:v>6.7959550100746405E-2</c:v>
                </c:pt>
                <c:pt idx="21866" formatCode="General">
                  <c:v>7.0417823529300094E-2</c:v>
                </c:pt>
                <c:pt idx="21867" formatCode="General">
                  <c:v>6.9794252450368993E-2</c:v>
                </c:pt>
                <c:pt idx="21868" formatCode="General">
                  <c:v>6.6524433531260294E-2</c:v>
                </c:pt>
                <c:pt idx="21869" formatCode="General">
                  <c:v>6.0759259060442203E-2</c:v>
                </c:pt>
                <c:pt idx="21870" formatCode="General">
                  <c:v>5.2895135121021203E-2</c:v>
                </c:pt>
                <c:pt idx="21871" formatCode="General">
                  <c:v>4.31207300694815E-2</c:v>
                </c:pt>
                <c:pt idx="21872" formatCode="General">
                  <c:v>3.1742983217448097E-2</c:v>
                </c:pt>
                <c:pt idx="21873" formatCode="General">
                  <c:v>1.9775956795859799E-2</c:v>
                </c:pt>
                <c:pt idx="21874" formatCode="General">
                  <c:v>8.3784511452042708E-3</c:v>
                </c:pt>
                <c:pt idx="21875" formatCode="General">
                  <c:v>-2.1757400197628999E-3</c:v>
                </c:pt>
                <c:pt idx="21876" formatCode="General">
                  <c:v>-1.2533823787303999E-2</c:v>
                </c:pt>
                <c:pt idx="21877" formatCode="General">
                  <c:v>-2.2974411488688298E-2</c:v>
                </c:pt>
                <c:pt idx="21878" formatCode="General">
                  <c:v>-3.2478906908012903E-2</c:v>
                </c:pt>
                <c:pt idx="21879" formatCode="General">
                  <c:v>-4.07427639940173E-2</c:v>
                </c:pt>
                <c:pt idx="21880" formatCode="General">
                  <c:v>-4.8010582219275198E-2</c:v>
                </c:pt>
                <c:pt idx="21881" formatCode="General">
                  <c:v>-5.3741036314397299E-2</c:v>
                </c:pt>
                <c:pt idx="21882" formatCode="General">
                  <c:v>-5.71221333861218E-2</c:v>
                </c:pt>
                <c:pt idx="21883" formatCode="General">
                  <c:v>-5.7527530765342297E-2</c:v>
                </c:pt>
                <c:pt idx="21884" formatCode="General">
                  <c:v>-5.5700092779173101E-2</c:v>
                </c:pt>
                <c:pt idx="21885" formatCode="General">
                  <c:v>-5.2046081294212301E-2</c:v>
                </c:pt>
                <c:pt idx="21886" formatCode="General">
                  <c:v>-4.5153459665734398E-2</c:v>
                </c:pt>
                <c:pt idx="21887" formatCode="General">
                  <c:v>-3.4396511537471301E-2</c:v>
                </c:pt>
                <c:pt idx="21888" formatCode="General">
                  <c:v>-2.0916686334175299E-2</c:v>
                </c:pt>
                <c:pt idx="21889" formatCode="General">
                  <c:v>-6.2978643266230301E-3</c:v>
                </c:pt>
                <c:pt idx="21890" formatCode="General">
                  <c:v>8.2971451874063098E-3</c:v>
                </c:pt>
                <c:pt idx="21891" formatCode="General">
                  <c:v>2.2366098393436801E-2</c:v>
                </c:pt>
                <c:pt idx="21892" formatCode="General">
                  <c:v>3.5334673016568299E-2</c:v>
                </c:pt>
                <c:pt idx="21893" formatCode="General">
                  <c:v>4.71157829188764E-2</c:v>
                </c:pt>
                <c:pt idx="21894" formatCode="General">
                  <c:v>5.8465223612867302E-2</c:v>
                </c:pt>
                <c:pt idx="21895" formatCode="General">
                  <c:v>6.8167170103314301E-2</c:v>
                </c:pt>
                <c:pt idx="21896" formatCode="General">
                  <c:v>7.4488429791670696E-2</c:v>
                </c:pt>
                <c:pt idx="21897" formatCode="General">
                  <c:v>7.8047860479356398E-2</c:v>
                </c:pt>
                <c:pt idx="21898" formatCode="General">
                  <c:v>7.9453050326109206E-2</c:v>
                </c:pt>
                <c:pt idx="21899" formatCode="General">
                  <c:v>7.9298707091048706E-2</c:v>
                </c:pt>
                <c:pt idx="21900" formatCode="General">
                  <c:v>7.85544802945254E-2</c:v>
                </c:pt>
                <c:pt idx="21901" formatCode="General">
                  <c:v>7.7041406170716101E-2</c:v>
                </c:pt>
                <c:pt idx="21902" formatCode="General">
                  <c:v>7.4642065084634196E-2</c:v>
                </c:pt>
                <c:pt idx="21903" formatCode="General">
                  <c:v>7.2347897151742793E-2</c:v>
                </c:pt>
                <c:pt idx="21904" formatCode="General">
                  <c:v>7.1729993269225106E-2</c:v>
                </c:pt>
                <c:pt idx="21905" formatCode="General">
                  <c:v>7.3501781796293894E-2</c:v>
                </c:pt>
                <c:pt idx="21906" formatCode="General">
                  <c:v>7.6405044107848402E-2</c:v>
                </c:pt>
                <c:pt idx="21907" formatCode="General">
                  <c:v>7.8527395855835402E-2</c:v>
                </c:pt>
                <c:pt idx="21908" formatCode="General">
                  <c:v>7.9001082639758302E-2</c:v>
                </c:pt>
                <c:pt idx="21909" formatCode="General">
                  <c:v>7.7996484593441703E-2</c:v>
                </c:pt>
                <c:pt idx="21910" formatCode="General">
                  <c:v>7.55306831062416E-2</c:v>
                </c:pt>
                <c:pt idx="21911" formatCode="General">
                  <c:v>7.0787209625253505E-2</c:v>
                </c:pt>
                <c:pt idx="21912" formatCode="General">
                  <c:v>6.3869436044806605E-2</c:v>
                </c:pt>
                <c:pt idx="21913" formatCode="General">
                  <c:v>5.4638773908731897E-2</c:v>
                </c:pt>
                <c:pt idx="21914" formatCode="General">
                  <c:v>4.3315595949848899E-2</c:v>
                </c:pt>
                <c:pt idx="21915" formatCode="General">
                  <c:v>3.1361360258649398E-2</c:v>
                </c:pt>
                <c:pt idx="21916" formatCode="General">
                  <c:v>1.9621482916965902E-2</c:v>
                </c:pt>
                <c:pt idx="21917" formatCode="General">
                  <c:v>8.41833157872123E-3</c:v>
                </c:pt>
                <c:pt idx="21918" formatCode="General">
                  <c:v>-1.94723180033786E-3</c:v>
                </c:pt>
                <c:pt idx="21919" formatCode="General">
                  <c:v>-1.08996312124759E-2</c:v>
                </c:pt>
                <c:pt idx="21920" formatCode="General">
                  <c:v>-1.81205242712901E-2</c:v>
                </c:pt>
                <c:pt idx="21921" formatCode="General">
                  <c:v>-2.3443522248380099E-2</c:v>
                </c:pt>
                <c:pt idx="21922" formatCode="General">
                  <c:v>-2.6892242437434901E-2</c:v>
                </c:pt>
                <c:pt idx="21923" formatCode="General">
                  <c:v>-2.8156400302426301E-2</c:v>
                </c:pt>
                <c:pt idx="21924" formatCode="General">
                  <c:v>-2.6994624966385401E-2</c:v>
                </c:pt>
                <c:pt idx="21925" formatCode="General">
                  <c:v>-2.3616616645641599E-2</c:v>
                </c:pt>
                <c:pt idx="21926" formatCode="General">
                  <c:v>-1.7729996257894499E-2</c:v>
                </c:pt>
                <c:pt idx="21927" formatCode="General">
                  <c:v>-1.0163676548533901E-2</c:v>
                </c:pt>
                <c:pt idx="21928" formatCode="General">
                  <c:v>-1.9095343912771299E-3</c:v>
                </c:pt>
                <c:pt idx="21929" formatCode="General">
                  <c:v>7.0135544494717601E-3</c:v>
                </c:pt>
                <c:pt idx="21930" formatCode="General">
                  <c:v>1.6381932622106601E-2</c:v>
                </c:pt>
                <c:pt idx="21931" formatCode="General">
                  <c:v>2.4701934196057099E-2</c:v>
                </c:pt>
                <c:pt idx="21932" formatCode="General">
                  <c:v>3.1135108190840501E-2</c:v>
                </c:pt>
                <c:pt idx="21933" formatCode="General">
                  <c:v>3.6186843544917101E-2</c:v>
                </c:pt>
                <c:pt idx="21934" formatCode="General">
                  <c:v>4.0110998155380703E-2</c:v>
                </c:pt>
                <c:pt idx="21935" formatCode="General">
                  <c:v>4.3040222467047799E-2</c:v>
                </c:pt>
                <c:pt idx="21936" formatCode="General">
                  <c:v>4.4497986682620803E-2</c:v>
                </c:pt>
                <c:pt idx="21937" formatCode="General">
                  <c:v>4.4274066407730302E-2</c:v>
                </c:pt>
                <c:pt idx="21938" formatCode="General">
                  <c:v>4.2284744878970701E-2</c:v>
                </c:pt>
                <c:pt idx="21939" formatCode="General">
                  <c:v>3.7901652451449802E-2</c:v>
                </c:pt>
                <c:pt idx="21940" formatCode="General">
                  <c:v>3.0037360254257399E-2</c:v>
                </c:pt>
                <c:pt idx="21941" formatCode="General">
                  <c:v>1.8739029250809801E-2</c:v>
                </c:pt>
                <c:pt idx="21942" formatCode="General">
                  <c:v>5.4774993135389798E-3</c:v>
                </c:pt>
                <c:pt idx="21943" formatCode="General">
                  <c:v>-8.0998860472165802E-3</c:v>
                </c:pt>
                <c:pt idx="21944" formatCode="General">
                  <c:v>-2.1403494306576801E-2</c:v>
                </c:pt>
                <c:pt idx="21945" formatCode="General">
                  <c:v>-3.4869956177332302E-2</c:v>
                </c:pt>
                <c:pt idx="21946" formatCode="General">
                  <c:v>-4.8300956000105602E-2</c:v>
                </c:pt>
                <c:pt idx="21947" formatCode="General">
                  <c:v>-6.0512828331525E-2</c:v>
                </c:pt>
                <c:pt idx="21948" formatCode="General">
                  <c:v>-7.03165418885629E-2</c:v>
                </c:pt>
                <c:pt idx="21949" formatCode="General">
                  <c:v>-7.6221498126871401E-2</c:v>
                </c:pt>
                <c:pt idx="21950" formatCode="General">
                  <c:v>-7.7783949431627794E-2</c:v>
                </c:pt>
                <c:pt idx="21951" formatCode="General">
                  <c:v>-7.5752207948294098E-2</c:v>
                </c:pt>
                <c:pt idx="21952" formatCode="General">
                  <c:v>-7.0901408943072897E-2</c:v>
                </c:pt>
                <c:pt idx="21953" formatCode="General">
                  <c:v>-6.4655783675821907E-2</c:v>
                </c:pt>
                <c:pt idx="21954" formatCode="General">
                  <c:v>-5.73366120360587E-2</c:v>
                </c:pt>
                <c:pt idx="21955" formatCode="General">
                  <c:v>-4.9264824559465001E-2</c:v>
                </c:pt>
                <c:pt idx="21956" formatCode="General">
                  <c:v>-4.0799931362464903E-2</c:v>
                </c:pt>
                <c:pt idx="21957" formatCode="General">
                  <c:v>-3.2053441419538302E-2</c:v>
                </c:pt>
                <c:pt idx="21958" formatCode="General">
                  <c:v>-2.44520991657333E-2</c:v>
                </c:pt>
                <c:pt idx="21959" formatCode="General">
                  <c:v>-1.91927642409753E-2</c:v>
                </c:pt>
                <c:pt idx="21960" formatCode="General">
                  <c:v>-1.6074918436388402E-2</c:v>
                </c:pt>
                <c:pt idx="21961" formatCode="General">
                  <c:v>-1.4811913010983601E-2</c:v>
                </c:pt>
                <c:pt idx="21962" formatCode="General">
                  <c:v>-1.57783405263958E-2</c:v>
                </c:pt>
                <c:pt idx="21963" formatCode="General">
                  <c:v>-1.8118002834092501E-2</c:v>
                </c:pt>
                <c:pt idx="21964" formatCode="General">
                  <c:v>-2.08014541114621E-2</c:v>
                </c:pt>
                <c:pt idx="21965" formatCode="General">
                  <c:v>-2.36422583630762E-2</c:v>
                </c:pt>
                <c:pt idx="21966" formatCode="General">
                  <c:v>-2.69954616420119E-2</c:v>
                </c:pt>
                <c:pt idx="21967" formatCode="General">
                  <c:v>-3.1583178943270097E-2</c:v>
                </c:pt>
                <c:pt idx="21968" formatCode="General">
                  <c:v>-3.7405546355263199E-2</c:v>
                </c:pt>
                <c:pt idx="21969" formatCode="General">
                  <c:v>-4.34155841203289E-2</c:v>
                </c:pt>
                <c:pt idx="21970" formatCode="General">
                  <c:v>-4.9030558895529902E-2</c:v>
                </c:pt>
                <c:pt idx="21971" formatCode="General">
                  <c:v>-5.4681013333112302E-2</c:v>
                </c:pt>
                <c:pt idx="21972" formatCode="General">
                  <c:v>-5.9385798043581399E-2</c:v>
                </c:pt>
                <c:pt idx="21973" formatCode="General">
                  <c:v>-6.2377360643290997E-2</c:v>
                </c:pt>
                <c:pt idx="21974" formatCode="General">
                  <c:v>-6.3979129905188795E-2</c:v>
                </c:pt>
                <c:pt idx="21975" formatCode="General">
                  <c:v>-6.4002769715619801E-2</c:v>
                </c:pt>
                <c:pt idx="21976" formatCode="General">
                  <c:v>-6.1459531957280801E-2</c:v>
                </c:pt>
                <c:pt idx="21977" formatCode="General">
                  <c:v>-5.5049659246188903E-2</c:v>
                </c:pt>
                <c:pt idx="21978" formatCode="General">
                  <c:v>-4.5318396690703498E-2</c:v>
                </c:pt>
                <c:pt idx="21979" formatCode="General">
                  <c:v>-3.34803180256548E-2</c:v>
                </c:pt>
                <c:pt idx="21980" formatCode="General">
                  <c:v>-2.00497703613432E-2</c:v>
                </c:pt>
                <c:pt idx="21981" formatCode="General">
                  <c:v>-5.6018387631993002E-3</c:v>
                </c:pt>
                <c:pt idx="21982" formatCode="General">
                  <c:v>9.2346316239764106E-3</c:v>
                </c:pt>
                <c:pt idx="21983" formatCode="General">
                  <c:v>2.3171146242853199E-2</c:v>
                </c:pt>
                <c:pt idx="21984" formatCode="General">
                  <c:v>3.43412797066883E-2</c:v>
                </c:pt>
                <c:pt idx="21985" formatCode="General">
                  <c:v>4.1634652621959603E-2</c:v>
                </c:pt>
                <c:pt idx="21986" formatCode="General">
                  <c:v>4.5071346794932E-2</c:v>
                </c:pt>
                <c:pt idx="21987" formatCode="General">
                  <c:v>4.4189744104211497E-2</c:v>
                </c:pt>
                <c:pt idx="21988" formatCode="General">
                  <c:v>3.9941724872043498E-2</c:v>
                </c:pt>
                <c:pt idx="21989" formatCode="General">
                  <c:v>3.34748703252125E-2</c:v>
                </c:pt>
                <c:pt idx="21990" formatCode="General">
                  <c:v>2.5411125633395901E-2</c:v>
                </c:pt>
                <c:pt idx="21991" formatCode="General">
                  <c:v>1.7365561912987899E-2</c:v>
                </c:pt>
                <c:pt idx="21992" formatCode="General">
                  <c:v>9.0305546422384305E-3</c:v>
                </c:pt>
                <c:pt idx="21993" formatCode="General">
                  <c:v>-8.17626555969757E-4</c:v>
                </c:pt>
                <c:pt idx="21994" formatCode="General">
                  <c:v>-1.2111730349675E-2</c:v>
                </c:pt>
                <c:pt idx="21995" formatCode="General">
                  <c:v>-2.4539429615837799E-2</c:v>
                </c:pt>
                <c:pt idx="21996" formatCode="General">
                  <c:v>-3.77618000406333E-2</c:v>
                </c:pt>
                <c:pt idx="21997" formatCode="General">
                  <c:v>-5.0696094474201897E-2</c:v>
                </c:pt>
                <c:pt idx="21998" formatCode="General">
                  <c:v>-6.2317321006175597E-2</c:v>
                </c:pt>
                <c:pt idx="21999" formatCode="General">
                  <c:v>-7.1753770030718395E-2</c:v>
                </c:pt>
                <c:pt idx="22000" formatCode="General">
                  <c:v>-7.8367799479806197E-2</c:v>
                </c:pt>
                <c:pt idx="22001" formatCode="General">
                  <c:v>-8.1977048671436598E-2</c:v>
                </c:pt>
                <c:pt idx="22002" formatCode="General">
                  <c:v>-8.2263092938006002E-2</c:v>
                </c:pt>
                <c:pt idx="22003" formatCode="General">
                  <c:v>-7.8727683396267206E-2</c:v>
                </c:pt>
                <c:pt idx="22004" formatCode="General">
                  <c:v>-7.2480556973664303E-2</c:v>
                </c:pt>
                <c:pt idx="22005" formatCode="General">
                  <c:v>-6.5370052957544195E-2</c:v>
                </c:pt>
                <c:pt idx="22006" formatCode="General">
                  <c:v>-5.7528129148247897E-2</c:v>
                </c:pt>
                <c:pt idx="22007" formatCode="General">
                  <c:v>-4.8131329830253901E-2</c:v>
                </c:pt>
                <c:pt idx="22008" formatCode="General">
                  <c:v>-3.7197681549680603E-2</c:v>
                </c:pt>
                <c:pt idx="22009" formatCode="General">
                  <c:v>-2.5724222040193801E-2</c:v>
                </c:pt>
                <c:pt idx="22010" formatCode="General">
                  <c:v>-1.5159517816717399E-2</c:v>
                </c:pt>
                <c:pt idx="22011" formatCode="General">
                  <c:v>-5.9087763216739801E-3</c:v>
                </c:pt>
                <c:pt idx="22012" formatCode="General">
                  <c:v>1.9679748286123102E-3</c:v>
                </c:pt>
                <c:pt idx="22013" formatCode="General">
                  <c:v>8.4169725856689907E-3</c:v>
                </c:pt>
                <c:pt idx="22014" formatCode="General">
                  <c:v>1.37020881003828E-2</c:v>
                </c:pt>
                <c:pt idx="22015" formatCode="General">
                  <c:v>1.6954648694444199E-2</c:v>
                </c:pt>
                <c:pt idx="22016" formatCode="General">
                  <c:v>1.70956201092827E-2</c:v>
                </c:pt>
                <c:pt idx="22017" formatCode="General">
                  <c:v>1.3817334729789601E-2</c:v>
                </c:pt>
                <c:pt idx="22018" formatCode="General">
                  <c:v>8.5535075693276702E-3</c:v>
                </c:pt>
                <c:pt idx="22019" formatCode="General">
                  <c:v>2.2706907680705201E-3</c:v>
                </c:pt>
                <c:pt idx="22020" formatCode="General">
                  <c:v>-5.0058639117481997E-3</c:v>
                </c:pt>
                <c:pt idx="22021" formatCode="General">
                  <c:v>-1.2682358346480301E-2</c:v>
                </c:pt>
                <c:pt idx="22022" formatCode="General">
                  <c:v>-2.00520789734061E-2</c:v>
                </c:pt>
                <c:pt idx="22023" formatCode="General">
                  <c:v>-2.6487759539543802E-2</c:v>
                </c:pt>
                <c:pt idx="22024" formatCode="General">
                  <c:v>-3.2178718744501102E-2</c:v>
                </c:pt>
                <c:pt idx="22025" formatCode="General">
                  <c:v>-3.7931599810639399E-2</c:v>
                </c:pt>
                <c:pt idx="22026" formatCode="General">
                  <c:v>-4.31686243008952E-2</c:v>
                </c:pt>
                <c:pt idx="22027" formatCode="General">
                  <c:v>-4.6746777516706098E-2</c:v>
                </c:pt>
                <c:pt idx="22028" formatCode="General">
                  <c:v>-4.82779635668125E-2</c:v>
                </c:pt>
                <c:pt idx="22029" formatCode="General">
                  <c:v>-4.6684630412143997E-2</c:v>
                </c:pt>
                <c:pt idx="22030" formatCode="General">
                  <c:v>-4.1015978192533199E-2</c:v>
                </c:pt>
                <c:pt idx="22031" formatCode="General">
                  <c:v>-3.1962167383262199E-2</c:v>
                </c:pt>
                <c:pt idx="22032" formatCode="General">
                  <c:v>-2.01702547253431E-2</c:v>
                </c:pt>
                <c:pt idx="22033" formatCode="General">
                  <c:v>-5.8268417047271197E-3</c:v>
                </c:pt>
                <c:pt idx="22034" formatCode="General">
                  <c:v>1.0875759253088899E-2</c:v>
                </c:pt>
                <c:pt idx="22035" formatCode="General">
                  <c:v>2.9671710617725701E-2</c:v>
                </c:pt>
                <c:pt idx="22036" formatCode="General">
                  <c:v>4.9675414057140599E-2</c:v>
                </c:pt>
                <c:pt idx="22037" formatCode="General">
                  <c:v>7.0542000156045101E-2</c:v>
                </c:pt>
                <c:pt idx="22038" formatCode="General">
                  <c:v>9.2173418445123501E-2</c:v>
                </c:pt>
                <c:pt idx="22039" formatCode="General">
                  <c:v>0.113553172234977</c:v>
                </c:pt>
                <c:pt idx="22040" formatCode="General">
                  <c:v>0.133306176997223</c:v>
                </c:pt>
                <c:pt idx="22041" formatCode="General">
                  <c:v>0.14997595183426701</c:v>
                </c:pt>
                <c:pt idx="22042" formatCode="General">
                  <c:v>0.16306956465077099</c:v>
                </c:pt>
                <c:pt idx="22043" formatCode="General">
                  <c:v>0.172123820129437</c:v>
                </c:pt>
                <c:pt idx="22044" formatCode="General">
                  <c:v>0.17668315961203901</c:v>
                </c:pt>
                <c:pt idx="22045" formatCode="General">
                  <c:v>0.177835928712168</c:v>
                </c:pt>
                <c:pt idx="22046" formatCode="General">
                  <c:v>0.17681603066391299</c:v>
                </c:pt>
                <c:pt idx="22047" formatCode="General">
                  <c:v>0.173252188288881</c:v>
                </c:pt>
                <c:pt idx="22048" formatCode="General">
                  <c:v>0.166080184855356</c:v>
                </c:pt>
                <c:pt idx="22049" formatCode="General">
                  <c:v>0.15600495480481599</c:v>
                </c:pt>
                <c:pt idx="22050" formatCode="General">
                  <c:v>0.14410077122217599</c:v>
                </c:pt>
                <c:pt idx="22051" formatCode="General">
                  <c:v>0.13015151460192301</c:v>
                </c:pt>
                <c:pt idx="22052" formatCode="General">
                  <c:v>0.113852560994086</c:v>
                </c:pt>
                <c:pt idx="22053" formatCode="General">
                  <c:v>9.5769612431735998E-2</c:v>
                </c:pt>
                <c:pt idx="22054" formatCode="General">
                  <c:v>7.6668549990670395E-2</c:v>
                </c:pt>
                <c:pt idx="22055" formatCode="General">
                  <c:v>5.7507726432699198E-2</c:v>
                </c:pt>
                <c:pt idx="22056" formatCode="General">
                  <c:v>3.9185318819090202E-2</c:v>
                </c:pt>
                <c:pt idx="22057" formatCode="General">
                  <c:v>2.2042700977844599E-2</c:v>
                </c:pt>
                <c:pt idx="22058" formatCode="General">
                  <c:v>6.3393913924576E-3</c:v>
                </c:pt>
                <c:pt idx="22059" formatCode="General">
                  <c:v>-7.36164459165169E-3</c:v>
                </c:pt>
                <c:pt idx="22060" formatCode="General">
                  <c:v>-1.85495517329279E-2</c:v>
                </c:pt>
                <c:pt idx="22061" formatCode="General">
                  <c:v>-2.78048282736864E-2</c:v>
                </c:pt>
                <c:pt idx="22062" formatCode="General">
                  <c:v>-3.4699741822018702E-2</c:v>
                </c:pt>
                <c:pt idx="22063" formatCode="General">
                  <c:v>-3.8503295968919098E-2</c:v>
                </c:pt>
                <c:pt idx="22064" formatCode="General">
                  <c:v>-4.03293771424105E-2</c:v>
                </c:pt>
                <c:pt idx="22065" formatCode="General">
                  <c:v>-4.0775942779164201E-2</c:v>
                </c:pt>
                <c:pt idx="22066" formatCode="General">
                  <c:v>-3.98733193478122E-2</c:v>
                </c:pt>
                <c:pt idx="22067" formatCode="General">
                  <c:v>-3.7793746344127202E-2</c:v>
                </c:pt>
                <c:pt idx="22068" formatCode="General">
                  <c:v>-3.4570632607182003E-2</c:v>
                </c:pt>
                <c:pt idx="22069" formatCode="General">
                  <c:v>-2.9873448331285499E-2</c:v>
                </c:pt>
                <c:pt idx="22070" formatCode="General">
                  <c:v>-2.29931481470949E-2</c:v>
                </c:pt>
                <c:pt idx="22071" formatCode="General">
                  <c:v>-1.41717959545129E-2</c:v>
                </c:pt>
                <c:pt idx="22072" formatCode="General">
                  <c:v>-4.2160372677630398E-3</c:v>
                </c:pt>
                <c:pt idx="22073" formatCode="General">
                  <c:v>5.6951305116571E-3</c:v>
                </c:pt>
                <c:pt idx="22074" formatCode="General">
                  <c:v>1.38346203186321E-2</c:v>
                </c:pt>
                <c:pt idx="22075" formatCode="General">
                  <c:v>1.9696912887247502E-2</c:v>
                </c:pt>
                <c:pt idx="22076" formatCode="General">
                  <c:v>2.3781248674527401E-2</c:v>
                </c:pt>
                <c:pt idx="22077" formatCode="General">
                  <c:v>2.6715152290648199E-2</c:v>
                </c:pt>
                <c:pt idx="22078" formatCode="General">
                  <c:v>2.89015954127201E-2</c:v>
                </c:pt>
                <c:pt idx="22079" formatCode="General">
                  <c:v>3.0632838186896098E-2</c:v>
                </c:pt>
                <c:pt idx="22080" formatCode="General">
                  <c:v>3.14482490833334E-2</c:v>
                </c:pt>
                <c:pt idx="22081" formatCode="General">
                  <c:v>3.03498578717801E-2</c:v>
                </c:pt>
                <c:pt idx="22082" formatCode="General">
                  <c:v>2.7420512014548499E-2</c:v>
                </c:pt>
                <c:pt idx="22083" formatCode="General">
                  <c:v>2.32571684777956E-2</c:v>
                </c:pt>
                <c:pt idx="22084" formatCode="General">
                  <c:v>1.78642808891664E-2</c:v>
                </c:pt>
                <c:pt idx="22085" formatCode="General">
                  <c:v>1.10913110629089E-2</c:v>
                </c:pt>
                <c:pt idx="22086" formatCode="General">
                  <c:v>3.8737488866158599E-3</c:v>
                </c:pt>
                <c:pt idx="22087" formatCode="General">
                  <c:v>-3.17003654664906E-3</c:v>
                </c:pt>
                <c:pt idx="22088" formatCode="General">
                  <c:v>-1.02289452698045E-2</c:v>
                </c:pt>
                <c:pt idx="22089" formatCode="General">
                  <c:v>-1.6574375861063799E-2</c:v>
                </c:pt>
                <c:pt idx="22090" formatCode="General">
                  <c:v>-2.1354952030724499E-2</c:v>
                </c:pt>
                <c:pt idx="22091" formatCode="General">
                  <c:v>-2.44648862726566E-2</c:v>
                </c:pt>
                <c:pt idx="22092" formatCode="General">
                  <c:v>-2.6011190023322101E-2</c:v>
                </c:pt>
                <c:pt idx="22093" formatCode="General">
                  <c:v>-2.6092301294875699E-2</c:v>
                </c:pt>
                <c:pt idx="22094" formatCode="General">
                  <c:v>-2.5310197469571999E-2</c:v>
                </c:pt>
                <c:pt idx="22095" formatCode="General">
                  <c:v>-2.41686661384727E-2</c:v>
                </c:pt>
                <c:pt idx="22096" formatCode="General">
                  <c:v>-2.2632493564653501E-2</c:v>
                </c:pt>
                <c:pt idx="22097" formatCode="General">
                  <c:v>-2.1668574428343301E-2</c:v>
                </c:pt>
                <c:pt idx="22098" formatCode="General">
                  <c:v>-2.28808480299976E-2</c:v>
                </c:pt>
                <c:pt idx="22099" formatCode="General">
                  <c:v>-2.58783793912967E-2</c:v>
                </c:pt>
                <c:pt idx="22100" formatCode="General">
                  <c:v>-2.9478710400073601E-2</c:v>
                </c:pt>
                <c:pt idx="22101" formatCode="General">
                  <c:v>-3.30867440889323E-2</c:v>
                </c:pt>
                <c:pt idx="22102" formatCode="General">
                  <c:v>-3.6456606093663697E-2</c:v>
                </c:pt>
                <c:pt idx="22103" formatCode="General">
                  <c:v>-3.9788545962106903E-2</c:v>
                </c:pt>
                <c:pt idx="22104" formatCode="General">
                  <c:v>-4.3213010847701502E-2</c:v>
                </c:pt>
                <c:pt idx="22105" formatCode="General">
                  <c:v>-4.7471362941894399E-2</c:v>
                </c:pt>
                <c:pt idx="22106" formatCode="General">
                  <c:v>-5.2383931439448597E-2</c:v>
                </c:pt>
                <c:pt idx="22107" formatCode="General">
                  <c:v>-5.7651630859000498E-2</c:v>
                </c:pt>
                <c:pt idx="22108" formatCode="General">
                  <c:v>-6.4322689678426304E-2</c:v>
                </c:pt>
                <c:pt idx="22109" formatCode="General">
                  <c:v>-7.3467927979289804E-2</c:v>
                </c:pt>
                <c:pt idx="22110" formatCode="General">
                  <c:v>-8.4460000015494696E-2</c:v>
                </c:pt>
                <c:pt idx="22111" formatCode="General">
                  <c:v>-9.5280480954614999E-2</c:v>
                </c:pt>
                <c:pt idx="22112" formatCode="General">
                  <c:v>-0.10479616662888699</c:v>
                </c:pt>
                <c:pt idx="22113" formatCode="General">
                  <c:v>-0.11238773118109099</c:v>
                </c:pt>
                <c:pt idx="22114" formatCode="General">
                  <c:v>-0.117016305891955</c:v>
                </c:pt>
                <c:pt idx="22115" formatCode="General">
                  <c:v>-0.117675092637003</c:v>
                </c:pt>
                <c:pt idx="22116" formatCode="General">
                  <c:v>-0.115605343030033</c:v>
                </c:pt>
                <c:pt idx="22117" formatCode="General">
                  <c:v>-0.112424360689901</c:v>
                </c:pt>
                <c:pt idx="22118" formatCode="General">
                  <c:v>-0.107658153929867</c:v>
                </c:pt>
                <c:pt idx="22119" formatCode="General">
                  <c:v>-0.101277131249254</c:v>
                </c:pt>
                <c:pt idx="22120" formatCode="General">
                  <c:v>-9.4465124364321099E-2</c:v>
                </c:pt>
                <c:pt idx="22121" formatCode="General">
                  <c:v>-8.8267111947544705E-2</c:v>
                </c:pt>
                <c:pt idx="22122" formatCode="General">
                  <c:v>-8.16403889824725E-2</c:v>
                </c:pt>
                <c:pt idx="22123" formatCode="General">
                  <c:v>-7.3833645887548399E-2</c:v>
                </c:pt>
                <c:pt idx="22124" formatCode="General">
                  <c:v>-6.5597095118305498E-2</c:v>
                </c:pt>
                <c:pt idx="22125" formatCode="General">
                  <c:v>-5.6593713849710701E-2</c:v>
                </c:pt>
                <c:pt idx="22126" formatCode="General">
                  <c:v>-4.6880988973032098E-2</c:v>
                </c:pt>
                <c:pt idx="22127" formatCode="General">
                  <c:v>-3.7751020179051603E-2</c:v>
                </c:pt>
                <c:pt idx="22128" formatCode="General">
                  <c:v>-2.9795082425094099E-2</c:v>
                </c:pt>
                <c:pt idx="22129" formatCode="General">
                  <c:v>-2.2619425989159201E-2</c:v>
                </c:pt>
                <c:pt idx="22130" formatCode="General">
                  <c:v>-1.56465819143203E-2</c:v>
                </c:pt>
                <c:pt idx="22131" formatCode="General">
                  <c:v>-8.8617500920831292E-3</c:v>
                </c:pt>
                <c:pt idx="22132" formatCode="General">
                  <c:v>-2.7374723178986201E-3</c:v>
                </c:pt>
                <c:pt idx="22133" formatCode="General">
                  <c:v>2.7511209511221399E-3</c:v>
                </c:pt>
                <c:pt idx="22134" formatCode="General">
                  <c:v>8.2746485144037808E-3</c:v>
                </c:pt>
                <c:pt idx="22135" formatCode="General">
                  <c:v>1.39258726778793E-2</c:v>
                </c:pt>
                <c:pt idx="22136" formatCode="General">
                  <c:v>1.8626944187632201E-2</c:v>
                </c:pt>
                <c:pt idx="22137" formatCode="General">
                  <c:v>2.2463495100020901E-2</c:v>
                </c:pt>
                <c:pt idx="22138" formatCode="General">
                  <c:v>2.62429500852468E-2</c:v>
                </c:pt>
                <c:pt idx="22139" formatCode="General">
                  <c:v>3.06285090157664E-2</c:v>
                </c:pt>
                <c:pt idx="22140" formatCode="General">
                  <c:v>3.5906277405169003E-2</c:v>
                </c:pt>
                <c:pt idx="22141" formatCode="General">
                  <c:v>4.1183250572858703E-2</c:v>
                </c:pt>
                <c:pt idx="22142" formatCode="General">
                  <c:v>4.5631976920370403E-2</c:v>
                </c:pt>
                <c:pt idx="22143" formatCode="General">
                  <c:v>4.84091662861212E-2</c:v>
                </c:pt>
                <c:pt idx="22144" formatCode="General">
                  <c:v>4.9551634751105501E-2</c:v>
                </c:pt>
                <c:pt idx="22145" formatCode="General">
                  <c:v>5.0376010863168799E-2</c:v>
                </c:pt>
                <c:pt idx="22146" formatCode="General">
                  <c:v>5.1246022820470499E-2</c:v>
                </c:pt>
                <c:pt idx="22147" formatCode="General">
                  <c:v>5.0982765208238398E-2</c:v>
                </c:pt>
                <c:pt idx="22148" formatCode="General">
                  <c:v>4.8933992452655499E-2</c:v>
                </c:pt>
                <c:pt idx="22149" formatCode="General">
                  <c:v>4.5726272329148401E-2</c:v>
                </c:pt>
                <c:pt idx="22150" formatCode="General">
                  <c:v>4.1641652168382802E-2</c:v>
                </c:pt>
                <c:pt idx="22151" formatCode="General">
                  <c:v>3.6838754280299202E-2</c:v>
                </c:pt>
                <c:pt idx="22152" formatCode="General">
                  <c:v>3.1897733588411997E-2</c:v>
                </c:pt>
                <c:pt idx="22153" formatCode="General">
                  <c:v>2.67777667396169E-2</c:v>
                </c:pt>
                <c:pt idx="22154" formatCode="General">
                  <c:v>2.1994281304065E-2</c:v>
                </c:pt>
                <c:pt idx="22155" formatCode="General">
                  <c:v>1.7565505849497499E-2</c:v>
                </c:pt>
                <c:pt idx="22156" formatCode="General">
                  <c:v>1.30442584103014E-2</c:v>
                </c:pt>
                <c:pt idx="22157" formatCode="General">
                  <c:v>8.8227077171882697E-3</c:v>
                </c:pt>
                <c:pt idx="22158" formatCode="General">
                  <c:v>4.5697803359796797E-3</c:v>
                </c:pt>
                <c:pt idx="22159" formatCode="General">
                  <c:v>5.88283632891547E-4</c:v>
                </c:pt>
                <c:pt idx="22160" formatCode="General">
                  <c:v>-2.3578085276127702E-3</c:v>
                </c:pt>
                <c:pt idx="22161" formatCode="General">
                  <c:v>-5.1838959216476601E-3</c:v>
                </c:pt>
                <c:pt idx="22162" formatCode="General">
                  <c:v>-7.8763808655005398E-3</c:v>
                </c:pt>
                <c:pt idx="22163" formatCode="General">
                  <c:v>-9.3883609979019192E-3</c:v>
                </c:pt>
                <c:pt idx="22164" formatCode="General">
                  <c:v>-9.9835305265392003E-3</c:v>
                </c:pt>
                <c:pt idx="22165" formatCode="General">
                  <c:v>-1.0345602841974401E-2</c:v>
                </c:pt>
                <c:pt idx="22166" formatCode="General">
                  <c:v>-1.0799460074883801E-2</c:v>
                </c:pt>
                <c:pt idx="22167" formatCode="General">
                  <c:v>-1.0953151932632599E-2</c:v>
                </c:pt>
                <c:pt idx="22168" formatCode="General">
                  <c:v>-1.0192523195794801E-2</c:v>
                </c:pt>
                <c:pt idx="22169" formatCode="General">
                  <c:v>-8.3312840524138402E-3</c:v>
                </c:pt>
                <c:pt idx="22170" formatCode="General">
                  <c:v>-4.9312357883217499E-3</c:v>
                </c:pt>
                <c:pt idx="22171" formatCode="General">
                  <c:v>7.3615464335236404E-4</c:v>
                </c:pt>
                <c:pt idx="22172" formatCode="General">
                  <c:v>7.8659749019268296E-3</c:v>
                </c:pt>
                <c:pt idx="22173" formatCode="General">
                  <c:v>1.45885437853259E-2</c:v>
                </c:pt>
                <c:pt idx="22174" formatCode="General">
                  <c:v>2.0328033104628902E-2</c:v>
                </c:pt>
                <c:pt idx="22175" formatCode="General">
                  <c:v>2.5310012187997399E-2</c:v>
                </c:pt>
                <c:pt idx="22176" formatCode="General">
                  <c:v>2.9245703779436201E-2</c:v>
                </c:pt>
                <c:pt idx="22177" formatCode="General">
                  <c:v>3.1633017024540903E-2</c:v>
                </c:pt>
                <c:pt idx="22178" formatCode="General">
                  <c:v>3.34077704855687E-2</c:v>
                </c:pt>
                <c:pt idx="22179" formatCode="General">
                  <c:v>3.5367875575473398E-2</c:v>
                </c:pt>
                <c:pt idx="22180" formatCode="General">
                  <c:v>3.6601036853119301E-2</c:v>
                </c:pt>
                <c:pt idx="22181" formatCode="General">
                  <c:v>3.67847321392753E-2</c:v>
                </c:pt>
                <c:pt idx="22182" formatCode="General">
                  <c:v>3.6024523149570803E-2</c:v>
                </c:pt>
                <c:pt idx="22183" formatCode="General">
                  <c:v>3.4903532998440998E-2</c:v>
                </c:pt>
                <c:pt idx="22184" formatCode="General">
                  <c:v>3.4281966442423199E-2</c:v>
                </c:pt>
                <c:pt idx="22185" formatCode="General">
                  <c:v>3.4229059322952601E-2</c:v>
                </c:pt>
                <c:pt idx="22186" formatCode="General">
                  <c:v>3.4643326069388199E-2</c:v>
                </c:pt>
                <c:pt idx="22187" formatCode="General">
                  <c:v>3.58671298738183E-2</c:v>
                </c:pt>
                <c:pt idx="22188" formatCode="General">
                  <c:v>3.8838333800194497E-2</c:v>
                </c:pt>
                <c:pt idx="22189" formatCode="General">
                  <c:v>4.39410798638784E-2</c:v>
                </c:pt>
                <c:pt idx="22190" formatCode="General">
                  <c:v>5.08261800509422E-2</c:v>
                </c:pt>
                <c:pt idx="22191" formatCode="General">
                  <c:v>5.8577527340655702E-2</c:v>
                </c:pt>
                <c:pt idx="22192" formatCode="General">
                  <c:v>6.5616637772552194E-2</c:v>
                </c:pt>
                <c:pt idx="22193" formatCode="General">
                  <c:v>7.0730046489897502E-2</c:v>
                </c:pt>
                <c:pt idx="22194" formatCode="General">
                  <c:v>7.3978117106338601E-2</c:v>
                </c:pt>
                <c:pt idx="22195" formatCode="General">
                  <c:v>7.5642125875702002E-2</c:v>
                </c:pt>
                <c:pt idx="22196" formatCode="General">
                  <c:v>7.6073142424921497E-2</c:v>
                </c:pt>
                <c:pt idx="22197" formatCode="General">
                  <c:v>7.6256516567174498E-2</c:v>
                </c:pt>
                <c:pt idx="22198" formatCode="General">
                  <c:v>7.6769375436052098E-2</c:v>
                </c:pt>
                <c:pt idx="22199" formatCode="General">
                  <c:v>7.7331568026042893E-2</c:v>
                </c:pt>
                <c:pt idx="22200" formatCode="General">
                  <c:v>7.7515148128555894E-2</c:v>
                </c:pt>
                <c:pt idx="22201" formatCode="General">
                  <c:v>7.6686383704065303E-2</c:v>
                </c:pt>
                <c:pt idx="22202" formatCode="General">
                  <c:v>7.4500147330952504E-2</c:v>
                </c:pt>
                <c:pt idx="22203" formatCode="General">
                  <c:v>7.1809723240042395E-2</c:v>
                </c:pt>
                <c:pt idx="22204" formatCode="General">
                  <c:v>6.8443339444558299E-2</c:v>
                </c:pt>
                <c:pt idx="22205" formatCode="General">
                  <c:v>6.3745803526495101E-2</c:v>
                </c:pt>
                <c:pt idx="22206" formatCode="General">
                  <c:v>5.7852633573683497E-2</c:v>
                </c:pt>
                <c:pt idx="22207" formatCode="General">
                  <c:v>5.0496586761281097E-2</c:v>
                </c:pt>
                <c:pt idx="22208" formatCode="General">
                  <c:v>4.1224112337237502E-2</c:v>
                </c:pt>
                <c:pt idx="22209" formatCode="General">
                  <c:v>3.0758095130238399E-2</c:v>
                </c:pt>
                <c:pt idx="22210" formatCode="General">
                  <c:v>2.0367129917364099E-2</c:v>
                </c:pt>
                <c:pt idx="22211" formatCode="General">
                  <c:v>1.0454584188970301E-2</c:v>
                </c:pt>
                <c:pt idx="22212" formatCode="General">
                  <c:v>1.66041106139169E-3</c:v>
                </c:pt>
                <c:pt idx="22213" formatCode="General">
                  <c:v>-5.4534007524523398E-3</c:v>
                </c:pt>
                <c:pt idx="22214" formatCode="General">
                  <c:v>-1.12539395096932E-2</c:v>
                </c:pt>
                <c:pt idx="22215" formatCode="General">
                  <c:v>-1.6025129808260902E-2</c:v>
                </c:pt>
                <c:pt idx="22216" formatCode="General">
                  <c:v>-1.9703477155819899E-2</c:v>
                </c:pt>
                <c:pt idx="22217" formatCode="General">
                  <c:v>-2.24724104302753E-2</c:v>
                </c:pt>
                <c:pt idx="22218" formatCode="General">
                  <c:v>-2.51010582460796E-2</c:v>
                </c:pt>
                <c:pt idx="22219" formatCode="General">
                  <c:v>-2.83794452217619E-2</c:v>
                </c:pt>
                <c:pt idx="22220" formatCode="General">
                  <c:v>-3.1604254360550303E-2</c:v>
                </c:pt>
                <c:pt idx="22221" formatCode="General">
                  <c:v>-3.4386953276426803E-2</c:v>
                </c:pt>
                <c:pt idx="22222" formatCode="General">
                  <c:v>-3.7805174501222998E-2</c:v>
                </c:pt>
                <c:pt idx="22223" formatCode="General">
                  <c:v>-4.2372007216138298E-2</c:v>
                </c:pt>
                <c:pt idx="22224" formatCode="General">
                  <c:v>-4.8657932433394099E-2</c:v>
                </c:pt>
                <c:pt idx="22225" formatCode="General">
                  <c:v>-5.64317792855882E-2</c:v>
                </c:pt>
                <c:pt idx="22226" formatCode="General">
                  <c:v>-6.40598219272423E-2</c:v>
                </c:pt>
                <c:pt idx="22227" formatCode="General">
                  <c:v>-7.12476391837229E-2</c:v>
                </c:pt>
                <c:pt idx="22228" formatCode="General">
                  <c:v>-7.8099303343143495E-2</c:v>
                </c:pt>
                <c:pt idx="22229" formatCode="General">
                  <c:v>-8.3337199189685199E-2</c:v>
                </c:pt>
                <c:pt idx="22230" formatCode="General">
                  <c:v>-8.6070966732239698E-2</c:v>
                </c:pt>
                <c:pt idx="22231" formatCode="General">
                  <c:v>-8.72665888142303E-2</c:v>
                </c:pt>
                <c:pt idx="22232" formatCode="General">
                  <c:v>-8.8031089386648706E-2</c:v>
                </c:pt>
                <c:pt idx="22233" formatCode="General">
                  <c:v>-8.8390969307314604E-2</c:v>
                </c:pt>
                <c:pt idx="22234" formatCode="General">
                  <c:v>-8.7796377274163701E-2</c:v>
                </c:pt>
                <c:pt idx="22235" formatCode="General">
                  <c:v>-8.6207145387180495E-2</c:v>
                </c:pt>
                <c:pt idx="22236" formatCode="General">
                  <c:v>-8.4200200737984801E-2</c:v>
                </c:pt>
                <c:pt idx="22237" formatCode="General">
                  <c:v>-8.2469737594565107E-2</c:v>
                </c:pt>
                <c:pt idx="22238" formatCode="General">
                  <c:v>-8.14930138002284E-2</c:v>
                </c:pt>
                <c:pt idx="22239" formatCode="General">
                  <c:v>-8.0863405428881804E-2</c:v>
                </c:pt>
                <c:pt idx="22240" formatCode="General">
                  <c:v>-7.9782107066897798E-2</c:v>
                </c:pt>
                <c:pt idx="22241" formatCode="General">
                  <c:v>-7.7369109366552904E-2</c:v>
                </c:pt>
                <c:pt idx="22242" formatCode="General">
                  <c:v>-7.2775460847342405E-2</c:v>
                </c:pt>
                <c:pt idx="22243" formatCode="General">
                  <c:v>-6.6574228408881594E-2</c:v>
                </c:pt>
                <c:pt idx="22244" formatCode="General">
                  <c:v>-5.9875463778239997E-2</c:v>
                </c:pt>
                <c:pt idx="22245" formatCode="General">
                  <c:v>-5.3368025204561298E-2</c:v>
                </c:pt>
                <c:pt idx="22246" formatCode="General">
                  <c:v>-4.7356075923157798E-2</c:v>
                </c:pt>
                <c:pt idx="22247" formatCode="General">
                  <c:v>-4.1172166142000699E-2</c:v>
                </c:pt>
                <c:pt idx="22248" formatCode="General">
                  <c:v>-3.46198198671097E-2</c:v>
                </c:pt>
                <c:pt idx="22249" formatCode="General">
                  <c:v>-2.7217177150852902E-2</c:v>
                </c:pt>
                <c:pt idx="22250" formatCode="General">
                  <c:v>-1.8213883609013701E-2</c:v>
                </c:pt>
                <c:pt idx="22251" formatCode="General">
                  <c:v>-8.1163240113517904E-3</c:v>
                </c:pt>
                <c:pt idx="22252" formatCode="General">
                  <c:v>2.1122097327868701E-3</c:v>
                </c:pt>
                <c:pt idx="22253" formatCode="General">
                  <c:v>1.10058910680896E-2</c:v>
                </c:pt>
                <c:pt idx="22254" formatCode="General">
                  <c:v>1.8900291732184299E-2</c:v>
                </c:pt>
                <c:pt idx="22255" formatCode="General">
                  <c:v>2.6384544523157499E-2</c:v>
                </c:pt>
                <c:pt idx="22256" formatCode="General">
                  <c:v>3.17076649827416E-2</c:v>
                </c:pt>
                <c:pt idx="22257" formatCode="General">
                  <c:v>3.3923152623915299E-2</c:v>
                </c:pt>
                <c:pt idx="22258" formatCode="General">
                  <c:v>3.3105054258947497E-2</c:v>
                </c:pt>
                <c:pt idx="22259" formatCode="General">
                  <c:v>2.9763864412629001E-2</c:v>
                </c:pt>
                <c:pt idx="22260" formatCode="General">
                  <c:v>2.4614055335468302E-2</c:v>
                </c:pt>
                <c:pt idx="22261" formatCode="General">
                  <c:v>1.8185303776372098E-2</c:v>
                </c:pt>
                <c:pt idx="22262" formatCode="General">
                  <c:v>1.14403798533994E-2</c:v>
                </c:pt>
                <c:pt idx="22263" formatCode="General">
                  <c:v>5.31928115181899E-3</c:v>
                </c:pt>
                <c:pt idx="22264" formatCode="General">
                  <c:v>1.53131158219778E-4</c:v>
                </c:pt>
                <c:pt idx="22265" formatCode="General">
                  <c:v>-4.6012028448106099E-3</c:v>
                </c:pt>
                <c:pt idx="22266" formatCode="General">
                  <c:v>-8.9832927840773798E-3</c:v>
                </c:pt>
                <c:pt idx="22267" formatCode="General">
                  <c:v>-1.2301207754887199E-2</c:v>
                </c:pt>
                <c:pt idx="22268" formatCode="General">
                  <c:v>-1.38696351246725E-2</c:v>
                </c:pt>
                <c:pt idx="22269" formatCode="General">
                  <c:v>-1.2356033249049899E-2</c:v>
                </c:pt>
                <c:pt idx="22270" formatCode="General">
                  <c:v>-7.4682016629112596E-3</c:v>
                </c:pt>
                <c:pt idx="22271" formatCode="General">
                  <c:v>-8.7414506025587104E-4</c:v>
                </c:pt>
                <c:pt idx="22272" formatCode="General">
                  <c:v>6.95719542752997E-3</c:v>
                </c:pt>
                <c:pt idx="22273" formatCode="General">
                  <c:v>1.6303510973723699E-2</c:v>
                </c:pt>
                <c:pt idx="22274" formatCode="General">
                  <c:v>2.6357719391413698E-2</c:v>
                </c:pt>
                <c:pt idx="22275" formatCode="General">
                  <c:v>3.6170747155869001E-2</c:v>
                </c:pt>
                <c:pt idx="22276" formatCode="General">
                  <c:v>4.5484063597298598E-2</c:v>
                </c:pt>
                <c:pt idx="22277" formatCode="General">
                  <c:v>5.4599474619880697E-2</c:v>
                </c:pt>
                <c:pt idx="22278" formatCode="General">
                  <c:v>6.4152153129755696E-2</c:v>
                </c:pt>
                <c:pt idx="22279" formatCode="General">
                  <c:v>7.4427883767681793E-2</c:v>
                </c:pt>
                <c:pt idx="22280" formatCode="General">
                  <c:v>8.4269574203690398E-2</c:v>
                </c:pt>
                <c:pt idx="22281" formatCode="General">
                  <c:v>9.1933750313278703E-2</c:v>
                </c:pt>
                <c:pt idx="22282" formatCode="General">
                  <c:v>9.5826815842683696E-2</c:v>
                </c:pt>
                <c:pt idx="22283" formatCode="General">
                  <c:v>9.5782858487084996E-2</c:v>
                </c:pt>
                <c:pt idx="22284" formatCode="General">
                  <c:v>9.1766001888104506E-2</c:v>
                </c:pt>
                <c:pt idx="22285" formatCode="General">
                  <c:v>8.3974751991279795E-2</c:v>
                </c:pt>
                <c:pt idx="22286" formatCode="General">
                  <c:v>7.35332705875823E-2</c:v>
                </c:pt>
                <c:pt idx="22287" formatCode="General">
                  <c:v>6.0818151296817301E-2</c:v>
                </c:pt>
                <c:pt idx="22288" formatCode="General">
                  <c:v>4.6022914097493997E-2</c:v>
                </c:pt>
                <c:pt idx="22289" formatCode="General">
                  <c:v>2.9917268955321999E-2</c:v>
                </c:pt>
                <c:pt idx="22290" formatCode="General">
                  <c:v>1.27280140232112E-2</c:v>
                </c:pt>
                <c:pt idx="22291" formatCode="General">
                  <c:v>-5.7170224408360703E-3</c:v>
                </c:pt>
                <c:pt idx="22292" formatCode="General">
                  <c:v>-2.4468422807183001E-2</c:v>
                </c:pt>
                <c:pt idx="22293" formatCode="General">
                  <c:v>-4.1607514995428897E-2</c:v>
                </c:pt>
                <c:pt idx="22294" formatCode="General">
                  <c:v>-5.5292224742634503E-2</c:v>
                </c:pt>
                <c:pt idx="22295" formatCode="General">
                  <c:v>-6.5623066754367396E-2</c:v>
                </c:pt>
                <c:pt idx="22296" formatCode="General">
                  <c:v>-7.2462091869931494E-2</c:v>
                </c:pt>
                <c:pt idx="22297" formatCode="General">
                  <c:v>-7.5421324512361498E-2</c:v>
                </c:pt>
                <c:pt idx="22298" formatCode="General">
                  <c:v>-7.6038783981102795E-2</c:v>
                </c:pt>
                <c:pt idx="22299" formatCode="General">
                  <c:v>-7.4937882268042502E-2</c:v>
                </c:pt>
                <c:pt idx="22300" formatCode="General">
                  <c:v>-7.1681938375871695E-2</c:v>
                </c:pt>
                <c:pt idx="22301" formatCode="General">
                  <c:v>-6.5773441875478594E-2</c:v>
                </c:pt>
                <c:pt idx="22302" formatCode="General">
                  <c:v>-5.6793319382249602E-2</c:v>
                </c:pt>
                <c:pt idx="22303" formatCode="General">
                  <c:v>-4.5210622410484597E-2</c:v>
                </c:pt>
                <c:pt idx="22304" formatCode="General">
                  <c:v>-3.22583932150547E-2</c:v>
                </c:pt>
                <c:pt idx="22305" formatCode="General">
                  <c:v>-2.0291058134754899E-2</c:v>
                </c:pt>
                <c:pt idx="22306" formatCode="General">
                  <c:v>-1.12116657892421E-2</c:v>
                </c:pt>
                <c:pt idx="22307" formatCode="General">
                  <c:v>-5.6148923087494303E-3</c:v>
                </c:pt>
                <c:pt idx="22308" formatCode="General">
                  <c:v>-3.6547554497919701E-3</c:v>
                </c:pt>
                <c:pt idx="22309" formatCode="General">
                  <c:v>-3.9568273856186702E-3</c:v>
                </c:pt>
                <c:pt idx="22310" formatCode="General">
                  <c:v>-5.1418477874770703E-3</c:v>
                </c:pt>
                <c:pt idx="22311" formatCode="General">
                  <c:v>-7.1777891400161397E-3</c:v>
                </c:pt>
                <c:pt idx="22312" formatCode="General">
                  <c:v>-1.03262999688635E-2</c:v>
                </c:pt>
                <c:pt idx="22313" formatCode="General">
                  <c:v>-1.37805240051123E-2</c:v>
                </c:pt>
                <c:pt idx="22314" formatCode="General">
                  <c:v>-1.5856292464147801E-2</c:v>
                </c:pt>
                <c:pt idx="22315" formatCode="General">
                  <c:v>-1.6277760720371699E-2</c:v>
                </c:pt>
                <c:pt idx="22316" formatCode="General">
                  <c:v>-1.5100084597748E-2</c:v>
                </c:pt>
                <c:pt idx="22317" formatCode="General">
                  <c:v>-1.2907214521892999E-2</c:v>
                </c:pt>
                <c:pt idx="22318" formatCode="General">
                  <c:v>-1.1337349199530699E-2</c:v>
                </c:pt>
                <c:pt idx="22319" formatCode="General">
                  <c:v>-9.9804641324621503E-3</c:v>
                </c:pt>
                <c:pt idx="22320" formatCode="General">
                  <c:v>-8.0695432047469193E-3</c:v>
                </c:pt>
                <c:pt idx="22321" formatCode="General">
                  <c:v>-5.6284831925154603E-3</c:v>
                </c:pt>
                <c:pt idx="22322" formatCode="General">
                  <c:v>-1.9802749829603101E-3</c:v>
                </c:pt>
                <c:pt idx="22323" formatCode="General">
                  <c:v>3.1496449753033902E-3</c:v>
                </c:pt>
                <c:pt idx="22324" formatCode="General">
                  <c:v>9.92909173236191E-3</c:v>
                </c:pt>
                <c:pt idx="22325" formatCode="General">
                  <c:v>1.79765080677338E-2</c:v>
                </c:pt>
                <c:pt idx="22326" formatCode="General">
                  <c:v>2.58302040024752E-2</c:v>
                </c:pt>
                <c:pt idx="22327" formatCode="General">
                  <c:v>3.23661676449543E-2</c:v>
                </c:pt>
                <c:pt idx="22328" formatCode="General">
                  <c:v>3.7538187261902098E-2</c:v>
                </c:pt>
                <c:pt idx="22329" formatCode="General">
                  <c:v>4.1303170812048401E-2</c:v>
                </c:pt>
                <c:pt idx="22330" formatCode="General">
                  <c:v>4.3066090412708397E-2</c:v>
                </c:pt>
                <c:pt idx="22331" formatCode="General">
                  <c:v>4.2767936010122701E-2</c:v>
                </c:pt>
                <c:pt idx="22332" formatCode="General">
                  <c:v>4.1212609722973401E-2</c:v>
                </c:pt>
                <c:pt idx="22333" formatCode="General">
                  <c:v>3.9362656980989098E-2</c:v>
                </c:pt>
                <c:pt idx="22334" formatCode="General">
                  <c:v>3.6368214236338202E-2</c:v>
                </c:pt>
                <c:pt idx="22335" formatCode="General">
                  <c:v>3.1504703990796599E-2</c:v>
                </c:pt>
                <c:pt idx="22336" formatCode="General">
                  <c:v>2.6086946752962099E-2</c:v>
                </c:pt>
                <c:pt idx="22337" formatCode="General">
                  <c:v>2.1713364460390398E-2</c:v>
                </c:pt>
                <c:pt idx="22338" formatCode="General">
                  <c:v>1.8719866089716999E-2</c:v>
                </c:pt>
                <c:pt idx="22339" formatCode="General">
                  <c:v>1.60743412358994E-2</c:v>
                </c:pt>
                <c:pt idx="22340" formatCode="General">
                  <c:v>1.3501812405481199E-2</c:v>
                </c:pt>
                <c:pt idx="22341" formatCode="General">
                  <c:v>1.19449531140274E-2</c:v>
                </c:pt>
                <c:pt idx="22342" formatCode="General">
                  <c:v>1.15142789146261E-2</c:v>
                </c:pt>
                <c:pt idx="22343" formatCode="General">
                  <c:v>1.1404625380699199E-2</c:v>
                </c:pt>
                <c:pt idx="22344" formatCode="General">
                  <c:v>1.14698235355434E-2</c:v>
                </c:pt>
                <c:pt idx="22345" formatCode="General">
                  <c:v>1.15467019270977E-2</c:v>
                </c:pt>
                <c:pt idx="22346" formatCode="General">
                  <c:v>1.13568886594208E-2</c:v>
                </c:pt>
                <c:pt idx="22347" formatCode="General">
                  <c:v>1.1031218396641999E-2</c:v>
                </c:pt>
                <c:pt idx="22348" formatCode="General">
                  <c:v>1.0467777214369299E-2</c:v>
                </c:pt>
                <c:pt idx="22349" formatCode="General">
                  <c:v>1.0173753079559001E-2</c:v>
                </c:pt>
                <c:pt idx="22350" formatCode="General">
                  <c:v>1.1061293256638099E-2</c:v>
                </c:pt>
                <c:pt idx="22351" formatCode="General">
                  <c:v>1.2866658769003E-2</c:v>
                </c:pt>
                <c:pt idx="22352" formatCode="General">
                  <c:v>1.4870844872494E-2</c:v>
                </c:pt>
                <c:pt idx="22353" formatCode="General">
                  <c:v>1.6556256105613801E-2</c:v>
                </c:pt>
                <c:pt idx="22354" formatCode="General">
                  <c:v>1.7847991961579501E-2</c:v>
                </c:pt>
                <c:pt idx="22355" formatCode="General">
                  <c:v>1.8717619876084599E-2</c:v>
                </c:pt>
                <c:pt idx="22356" formatCode="General">
                  <c:v>1.8736300618133701E-2</c:v>
                </c:pt>
                <c:pt idx="22357" formatCode="General">
                  <c:v>1.77143570025197E-2</c:v>
                </c:pt>
                <c:pt idx="22358" formatCode="General">
                  <c:v>1.5287604728689799E-2</c:v>
                </c:pt>
                <c:pt idx="22359" formatCode="General">
                  <c:v>1.19684366045273E-2</c:v>
                </c:pt>
                <c:pt idx="22360" formatCode="General">
                  <c:v>9.3364022163162398E-3</c:v>
                </c:pt>
                <c:pt idx="22361" formatCode="General">
                  <c:v>8.5330220167147194E-3</c:v>
                </c:pt>
                <c:pt idx="22362" formatCode="General">
                  <c:v>9.2642770496977403E-3</c:v>
                </c:pt>
                <c:pt idx="22363" formatCode="General">
                  <c:v>1.04648586419795E-2</c:v>
                </c:pt>
                <c:pt idx="22364" formatCode="General">
                  <c:v>1.10041272870996E-2</c:v>
                </c:pt>
                <c:pt idx="22365" formatCode="General">
                  <c:v>1.0283128752678901E-2</c:v>
                </c:pt>
                <c:pt idx="22366" formatCode="General">
                  <c:v>8.3927226224767403E-3</c:v>
                </c:pt>
                <c:pt idx="22367" formatCode="General">
                  <c:v>4.8848865336670096E-3</c:v>
                </c:pt>
                <c:pt idx="22368" formatCode="General">
                  <c:v>2.8043473477479302E-4</c:v>
                </c:pt>
                <c:pt idx="22369" formatCode="General">
                  <c:v>-3.71160043647931E-3</c:v>
                </c:pt>
                <c:pt idx="22370" formatCode="General">
                  <c:v>-6.1492296358139501E-3</c:v>
                </c:pt>
                <c:pt idx="22371" formatCode="General">
                  <c:v>-7.2899262876200202E-3</c:v>
                </c:pt>
                <c:pt idx="22372" formatCode="General">
                  <c:v>-7.8331309056554298E-3</c:v>
                </c:pt>
                <c:pt idx="22373" formatCode="General">
                  <c:v>-8.6712769050706299E-3</c:v>
                </c:pt>
                <c:pt idx="22374" formatCode="General">
                  <c:v>-1.0524963887323401E-2</c:v>
                </c:pt>
                <c:pt idx="22375" formatCode="General">
                  <c:v>-1.33474385545832E-2</c:v>
                </c:pt>
                <c:pt idx="22376" formatCode="General">
                  <c:v>-1.6248285377752299E-2</c:v>
                </c:pt>
                <c:pt idx="22377" formatCode="General">
                  <c:v>-1.76262286554194E-2</c:v>
                </c:pt>
                <c:pt idx="22378" formatCode="General">
                  <c:v>-1.69002962228492E-2</c:v>
                </c:pt>
                <c:pt idx="22379" formatCode="General">
                  <c:v>-1.4788760207790101E-2</c:v>
                </c:pt>
                <c:pt idx="22380" formatCode="General">
                  <c:v>-1.21279304426462E-2</c:v>
                </c:pt>
                <c:pt idx="22381" formatCode="General">
                  <c:v>-9.7592240030544199E-3</c:v>
                </c:pt>
                <c:pt idx="22382" formatCode="General">
                  <c:v>-7.5178528335085098E-3</c:v>
                </c:pt>
                <c:pt idx="22383" formatCode="General">
                  <c:v>-4.4962473497432501E-3</c:v>
                </c:pt>
                <c:pt idx="22384" formatCode="General">
                  <c:v>-7.4067782152623801E-4</c:v>
                </c:pt>
                <c:pt idx="22385" formatCode="General">
                  <c:v>3.4623866096651699E-3</c:v>
                </c:pt>
                <c:pt idx="22386" formatCode="General">
                  <c:v>7.8929881327928306E-3</c:v>
                </c:pt>
                <c:pt idx="22387" formatCode="General">
                  <c:v>1.20438041424978E-2</c:v>
                </c:pt>
                <c:pt idx="22388" formatCode="General">
                  <c:v>1.50434233326065E-2</c:v>
                </c:pt>
                <c:pt idx="22389" formatCode="General">
                  <c:v>1.5825740076751402E-2</c:v>
                </c:pt>
                <c:pt idx="22390" formatCode="General">
                  <c:v>1.40217424943658E-2</c:v>
                </c:pt>
                <c:pt idx="22391" formatCode="General">
                  <c:v>9.64501898139398E-3</c:v>
                </c:pt>
                <c:pt idx="22392" formatCode="General">
                  <c:v>3.7687397071644998E-3</c:v>
                </c:pt>
                <c:pt idx="22393" formatCode="General">
                  <c:v>-2.8541566338183598E-3</c:v>
                </c:pt>
                <c:pt idx="22394" formatCode="General">
                  <c:v>-1.1145031730111299E-2</c:v>
                </c:pt>
                <c:pt idx="22395" formatCode="General">
                  <c:v>-2.1177043552882399E-2</c:v>
                </c:pt>
                <c:pt idx="22396" formatCode="General">
                  <c:v>-3.1830329746267198E-2</c:v>
                </c:pt>
                <c:pt idx="22397" formatCode="General">
                  <c:v>-4.2088408739916601E-2</c:v>
                </c:pt>
                <c:pt idx="22398" formatCode="General">
                  <c:v>-5.0616431280761903E-2</c:v>
                </c:pt>
                <c:pt idx="22399" formatCode="General">
                  <c:v>-5.7062793062753699E-2</c:v>
                </c:pt>
                <c:pt idx="22400" formatCode="General">
                  <c:v>-6.1308633033170301E-2</c:v>
                </c:pt>
                <c:pt idx="22401" formatCode="General">
                  <c:v>-6.3578837489161905E-2</c:v>
                </c:pt>
                <c:pt idx="22402" formatCode="General">
                  <c:v>-6.4293937467235496E-2</c:v>
                </c:pt>
                <c:pt idx="22403" formatCode="General">
                  <c:v>-6.2760811355651799E-2</c:v>
                </c:pt>
                <c:pt idx="22404" formatCode="General">
                  <c:v>-5.9033636286734401E-2</c:v>
                </c:pt>
                <c:pt idx="22405" formatCode="General">
                  <c:v>-5.37389666199019E-2</c:v>
                </c:pt>
                <c:pt idx="22406" formatCode="General">
                  <c:v>-4.7499253536580702E-2</c:v>
                </c:pt>
                <c:pt idx="22407" formatCode="General">
                  <c:v>-4.1225563249777802E-2</c:v>
                </c:pt>
                <c:pt idx="22408" formatCode="General">
                  <c:v>-3.5361019645097802E-2</c:v>
                </c:pt>
                <c:pt idx="22409" formatCode="General">
                  <c:v>-3.03810913941076E-2</c:v>
                </c:pt>
                <c:pt idx="22410" formatCode="General">
                  <c:v>-2.6676613255743602E-2</c:v>
                </c:pt>
                <c:pt idx="22411" formatCode="General">
                  <c:v>-2.3653860344058902E-2</c:v>
                </c:pt>
                <c:pt idx="22412" formatCode="General">
                  <c:v>-2.14362529157455E-2</c:v>
                </c:pt>
                <c:pt idx="22413" formatCode="General">
                  <c:v>-2.0078956401350202E-2</c:v>
                </c:pt>
                <c:pt idx="22414" formatCode="General">
                  <c:v>-1.8380956891488401E-2</c:v>
                </c:pt>
                <c:pt idx="22415" formatCode="General">
                  <c:v>-1.50782169349182E-2</c:v>
                </c:pt>
                <c:pt idx="22416" formatCode="General">
                  <c:v>-9.8774539633590206E-3</c:v>
                </c:pt>
                <c:pt idx="22417" formatCode="General">
                  <c:v>-3.6341539512369301E-3</c:v>
                </c:pt>
                <c:pt idx="22418" formatCode="General">
                  <c:v>2.27098906809753E-3</c:v>
                </c:pt>
                <c:pt idx="22419" formatCode="General">
                  <c:v>6.9121579349253996E-3</c:v>
                </c:pt>
                <c:pt idx="22420" formatCode="General">
                  <c:v>1.02478314044469E-2</c:v>
                </c:pt>
                <c:pt idx="22421" formatCode="General">
                  <c:v>1.2441964348278701E-2</c:v>
                </c:pt>
                <c:pt idx="22422" formatCode="General">
                  <c:v>1.396633816908E-2</c:v>
                </c:pt>
                <c:pt idx="22423" formatCode="General">
                  <c:v>1.5382997547453699E-2</c:v>
                </c:pt>
                <c:pt idx="22424" formatCode="General">
                  <c:v>1.73174052490849E-2</c:v>
                </c:pt>
                <c:pt idx="22425" formatCode="General">
                  <c:v>2.0218206218185899E-2</c:v>
                </c:pt>
                <c:pt idx="22426" formatCode="General">
                  <c:v>2.3901992203516201E-2</c:v>
                </c:pt>
                <c:pt idx="22427" formatCode="General">
                  <c:v>2.8714742344843801E-2</c:v>
                </c:pt>
                <c:pt idx="22428" formatCode="General">
                  <c:v>3.4659389041740901E-2</c:v>
                </c:pt>
                <c:pt idx="22429" formatCode="General">
                  <c:v>4.0253070772359199E-2</c:v>
                </c:pt>
                <c:pt idx="22430" formatCode="General">
                  <c:v>4.3818861656720401E-2</c:v>
                </c:pt>
                <c:pt idx="22431" formatCode="General">
                  <c:v>4.5121778231375698E-2</c:v>
                </c:pt>
                <c:pt idx="22432" formatCode="General">
                  <c:v>4.4600742021821502E-2</c:v>
                </c:pt>
                <c:pt idx="22433" formatCode="General">
                  <c:v>4.2731065731361102E-2</c:v>
                </c:pt>
                <c:pt idx="22434" formatCode="General">
                  <c:v>4.14824372974988E-2</c:v>
                </c:pt>
                <c:pt idx="22435" formatCode="General">
                  <c:v>4.1524484729389501E-2</c:v>
                </c:pt>
                <c:pt idx="22436" formatCode="General">
                  <c:v>4.1918078632108002E-2</c:v>
                </c:pt>
                <c:pt idx="22437" formatCode="General">
                  <c:v>4.2519494951274703E-2</c:v>
                </c:pt>
                <c:pt idx="22438" formatCode="General">
                  <c:v>4.27039646169875E-2</c:v>
                </c:pt>
                <c:pt idx="22439" formatCode="General">
                  <c:v>4.2087471701950298E-2</c:v>
                </c:pt>
                <c:pt idx="22440" formatCode="General">
                  <c:v>4.07059643207697E-2</c:v>
                </c:pt>
                <c:pt idx="22441" formatCode="General">
                  <c:v>3.8562037688639798E-2</c:v>
                </c:pt>
                <c:pt idx="22442" formatCode="General">
                  <c:v>3.5699539187380398E-2</c:v>
                </c:pt>
                <c:pt idx="22443" formatCode="General">
                  <c:v>3.2094001965435E-2</c:v>
                </c:pt>
                <c:pt idx="22444" formatCode="General">
                  <c:v>2.8325374158329399E-2</c:v>
                </c:pt>
                <c:pt idx="22445" formatCode="General">
                  <c:v>2.52320381559114E-2</c:v>
                </c:pt>
                <c:pt idx="22446" formatCode="General">
                  <c:v>2.3076447830682498E-2</c:v>
                </c:pt>
                <c:pt idx="22447" formatCode="General">
                  <c:v>2.1317642897962001E-2</c:v>
                </c:pt>
                <c:pt idx="22448" formatCode="General">
                  <c:v>1.9157874513870601E-2</c:v>
                </c:pt>
                <c:pt idx="22449" formatCode="General">
                  <c:v>1.5820006698967201E-2</c:v>
                </c:pt>
                <c:pt idx="22450" formatCode="General">
                  <c:v>1.1884989097781899E-2</c:v>
                </c:pt>
                <c:pt idx="22451" formatCode="General">
                  <c:v>8.3332898867237697E-3</c:v>
                </c:pt>
                <c:pt idx="22452" formatCode="General">
                  <c:v>3.9188866615793502E-3</c:v>
                </c:pt>
                <c:pt idx="22453" formatCode="General">
                  <c:v>-2.4715645604289301E-3</c:v>
                </c:pt>
                <c:pt idx="22454" formatCode="General">
                  <c:v>-9.66935109385131E-3</c:v>
                </c:pt>
                <c:pt idx="22455" formatCode="General">
                  <c:v>-1.70718992150461E-2</c:v>
                </c:pt>
                <c:pt idx="22456" formatCode="General">
                  <c:v>-2.47497454099311E-2</c:v>
                </c:pt>
                <c:pt idx="22457" formatCode="General">
                  <c:v>-3.1943888312149699E-2</c:v>
                </c:pt>
                <c:pt idx="22458" formatCode="General">
                  <c:v>-3.8448430606285597E-2</c:v>
                </c:pt>
                <c:pt idx="22459" formatCode="General">
                  <c:v>-4.3956532080094098E-2</c:v>
                </c:pt>
                <c:pt idx="22460" formatCode="General">
                  <c:v>-4.7376197434385099E-2</c:v>
                </c:pt>
                <c:pt idx="22461" formatCode="General">
                  <c:v>-4.8564266773612003E-2</c:v>
                </c:pt>
                <c:pt idx="22462" formatCode="General">
                  <c:v>-4.7990757708522E-2</c:v>
                </c:pt>
                <c:pt idx="22463" formatCode="General">
                  <c:v>-4.5176650870389301E-2</c:v>
                </c:pt>
                <c:pt idx="22464" formatCode="General">
                  <c:v>-3.9933555637049603E-2</c:v>
                </c:pt>
                <c:pt idx="22465" formatCode="General">
                  <c:v>-3.2597911034924702E-2</c:v>
                </c:pt>
                <c:pt idx="22466" formatCode="General">
                  <c:v>-2.33628084150907E-2</c:v>
                </c:pt>
                <c:pt idx="22467" formatCode="General">
                  <c:v>-1.27314581681059E-2</c:v>
                </c:pt>
                <c:pt idx="22468" formatCode="General">
                  <c:v>-1.40802948029546E-3</c:v>
                </c:pt>
                <c:pt idx="22469" formatCode="General">
                  <c:v>9.39094970313205E-3</c:v>
                </c:pt>
                <c:pt idx="22470" formatCode="General">
                  <c:v>1.8761506317422801E-2</c:v>
                </c:pt>
                <c:pt idx="22471" formatCode="General">
                  <c:v>2.58975138879632E-2</c:v>
                </c:pt>
                <c:pt idx="22472" formatCode="General">
                  <c:v>2.9731727571124401E-2</c:v>
                </c:pt>
                <c:pt idx="22473" formatCode="General">
                  <c:v>2.9615883480820102E-2</c:v>
                </c:pt>
                <c:pt idx="22474" formatCode="General">
                  <c:v>2.4980708481769101E-2</c:v>
                </c:pt>
                <c:pt idx="22475" formatCode="General">
                  <c:v>1.6833660870587699E-2</c:v>
                </c:pt>
                <c:pt idx="22476" formatCode="General">
                  <c:v>7.3756424219495404E-3</c:v>
                </c:pt>
                <c:pt idx="22477" formatCode="General">
                  <c:v>-2.8259200365240698E-3</c:v>
                </c:pt>
                <c:pt idx="22478" formatCode="General">
                  <c:v>-1.35690715613131E-2</c:v>
                </c:pt>
                <c:pt idx="22479" formatCode="General">
                  <c:v>-2.3609834006137701E-2</c:v>
                </c:pt>
                <c:pt idx="22480" formatCode="General">
                  <c:v>-3.1944682887727602E-2</c:v>
                </c:pt>
                <c:pt idx="22481" formatCode="General">
                  <c:v>-3.8103039430774303E-2</c:v>
                </c:pt>
                <c:pt idx="22482" formatCode="General">
                  <c:v>-4.28067229699612E-2</c:v>
                </c:pt>
                <c:pt idx="22483" formatCode="General">
                  <c:v>-4.73659062242551E-2</c:v>
                </c:pt>
                <c:pt idx="22484" formatCode="General">
                  <c:v>-5.2179043733577103E-2</c:v>
                </c:pt>
                <c:pt idx="22485" formatCode="General">
                  <c:v>-5.7137470383431699E-2</c:v>
                </c:pt>
                <c:pt idx="22486" formatCode="General">
                  <c:v>-6.1359765932929702E-2</c:v>
                </c:pt>
                <c:pt idx="22487" formatCode="General">
                  <c:v>-6.3814049076940202E-2</c:v>
                </c:pt>
                <c:pt idx="22488" formatCode="General">
                  <c:v>-6.5425593750425906E-2</c:v>
                </c:pt>
                <c:pt idx="22489" formatCode="General">
                  <c:v>-6.6560308592881298E-2</c:v>
                </c:pt>
                <c:pt idx="22490" formatCode="General">
                  <c:v>-6.6688501062383304E-2</c:v>
                </c:pt>
                <c:pt idx="22491" formatCode="General">
                  <c:v>-6.6479834560628004E-2</c:v>
                </c:pt>
                <c:pt idx="22492" formatCode="General">
                  <c:v>-6.4955919785691305E-2</c:v>
                </c:pt>
                <c:pt idx="22493" formatCode="General">
                  <c:v>-5.9893510853219097E-2</c:v>
                </c:pt>
                <c:pt idx="22494" formatCode="General">
                  <c:v>-5.0875309329998598E-2</c:v>
                </c:pt>
                <c:pt idx="22495" formatCode="General">
                  <c:v>-3.9835434101083401E-2</c:v>
                </c:pt>
                <c:pt idx="22496" formatCode="General">
                  <c:v>-2.8620352439459099E-2</c:v>
                </c:pt>
                <c:pt idx="22497" formatCode="General">
                  <c:v>-1.6625139292787399E-2</c:v>
                </c:pt>
                <c:pt idx="22498" formatCode="General">
                  <c:v>-3.0429498595780399E-3</c:v>
                </c:pt>
                <c:pt idx="22499" formatCode="General">
                  <c:v>1.1797693965013799E-2</c:v>
                </c:pt>
                <c:pt idx="22500" formatCode="General">
                  <c:v>2.7845781497287E-2</c:v>
                </c:pt>
                <c:pt idx="22501" formatCode="General">
                  <c:v>4.4577113965895802E-2</c:v>
                </c:pt>
                <c:pt idx="22502" formatCode="General">
                  <c:v>6.0474837165526298E-2</c:v>
                </c:pt>
                <c:pt idx="22503" formatCode="General">
                  <c:v>7.3597939605802395E-2</c:v>
                </c:pt>
                <c:pt idx="22504" formatCode="General">
                  <c:v>8.3057852090435993E-2</c:v>
                </c:pt>
                <c:pt idx="22505" formatCode="General">
                  <c:v>8.9050389014842898E-2</c:v>
                </c:pt>
                <c:pt idx="22506" formatCode="General">
                  <c:v>9.1283303725699802E-2</c:v>
                </c:pt>
                <c:pt idx="22507" formatCode="General">
                  <c:v>9.0219477122656794E-2</c:v>
                </c:pt>
                <c:pt idx="22508" formatCode="General">
                  <c:v>8.7160622001364596E-2</c:v>
                </c:pt>
                <c:pt idx="22509" formatCode="General">
                  <c:v>8.2281538411750801E-2</c:v>
                </c:pt>
                <c:pt idx="22510" formatCode="General">
                  <c:v>7.5160279871914301E-2</c:v>
                </c:pt>
                <c:pt idx="22511" formatCode="General">
                  <c:v>6.6385635744009006E-2</c:v>
                </c:pt>
                <c:pt idx="22512" formatCode="General">
                  <c:v>5.6992391784211303E-2</c:v>
                </c:pt>
                <c:pt idx="22513" formatCode="General">
                  <c:v>4.7225555808462001E-2</c:v>
                </c:pt>
                <c:pt idx="22514" formatCode="General">
                  <c:v>3.6594118853990602E-2</c:v>
                </c:pt>
                <c:pt idx="22515" formatCode="General">
                  <c:v>2.5666586534721599E-2</c:v>
                </c:pt>
                <c:pt idx="22516" formatCode="General">
                  <c:v>1.55348698123007E-2</c:v>
                </c:pt>
                <c:pt idx="22517" formatCode="General">
                  <c:v>6.5889271198318099E-3</c:v>
                </c:pt>
                <c:pt idx="22518" formatCode="General">
                  <c:v>-1.47465250945106E-4</c:v>
                </c:pt>
                <c:pt idx="22519" formatCode="General">
                  <c:v>-4.0586417126815899E-3</c:v>
                </c:pt>
                <c:pt idx="22520" formatCode="General">
                  <c:v>-5.8368576746568703E-3</c:v>
                </c:pt>
                <c:pt idx="22521" formatCode="General">
                  <c:v>-7.0362495442041701E-3</c:v>
                </c:pt>
                <c:pt idx="22522" formatCode="General">
                  <c:v>-8.2497435124724607E-3</c:v>
                </c:pt>
                <c:pt idx="22523" formatCode="General">
                  <c:v>-7.0272491216601804E-3</c:v>
                </c:pt>
                <c:pt idx="22524" formatCode="General">
                  <c:v>-1.84955176729479E-3</c:v>
                </c:pt>
                <c:pt idx="22525" formatCode="General">
                  <c:v>4.9462397952011201E-3</c:v>
                </c:pt>
                <c:pt idx="22526" formatCode="General">
                  <c:v>1.2105507176615699E-2</c:v>
                </c:pt>
                <c:pt idx="22527" formatCode="General">
                  <c:v>2.0011566099070101E-2</c:v>
                </c:pt>
                <c:pt idx="22528" formatCode="General">
                  <c:v>2.7910917854861699E-2</c:v>
                </c:pt>
                <c:pt idx="22529" formatCode="General">
                  <c:v>3.5807139459005502E-2</c:v>
                </c:pt>
                <c:pt idx="22530" formatCode="General">
                  <c:v>4.5045849774347002E-2</c:v>
                </c:pt>
                <c:pt idx="22531" formatCode="General">
                  <c:v>5.46133257247342E-2</c:v>
                </c:pt>
                <c:pt idx="22532" formatCode="General">
                  <c:v>6.1850785305387103E-2</c:v>
                </c:pt>
                <c:pt idx="22533" formatCode="General">
                  <c:v>6.6151294197916197E-2</c:v>
                </c:pt>
                <c:pt idx="22534" formatCode="General">
                  <c:v>6.7602025823107204E-2</c:v>
                </c:pt>
                <c:pt idx="22535" formatCode="General">
                  <c:v>6.6596961933637899E-2</c:v>
                </c:pt>
                <c:pt idx="22536" formatCode="General">
                  <c:v>6.3956917777331701E-2</c:v>
                </c:pt>
                <c:pt idx="22537" formatCode="General">
                  <c:v>6.0025146006685001E-2</c:v>
                </c:pt>
                <c:pt idx="22538" formatCode="General">
                  <c:v>5.41566314693687E-2</c:v>
                </c:pt>
                <c:pt idx="22539" formatCode="General">
                  <c:v>4.5504251261419798E-2</c:v>
                </c:pt>
                <c:pt idx="22540" formatCode="General">
                  <c:v>3.4722916311252697E-2</c:v>
                </c:pt>
                <c:pt idx="22541" formatCode="General">
                  <c:v>2.3108570140258002E-2</c:v>
                </c:pt>
                <c:pt idx="22542" formatCode="General">
                  <c:v>1.11739314415462E-2</c:v>
                </c:pt>
                <c:pt idx="22543" formatCode="General">
                  <c:v>-1.2158094272453201E-3</c:v>
                </c:pt>
                <c:pt idx="22544" formatCode="General">
                  <c:v>-1.42577807050386E-2</c:v>
                </c:pt>
                <c:pt idx="22545" formatCode="General">
                  <c:v>-2.8177036109610198E-2</c:v>
                </c:pt>
                <c:pt idx="22546" formatCode="General">
                  <c:v>-4.2390382033559E-2</c:v>
                </c:pt>
                <c:pt idx="22547" formatCode="General">
                  <c:v>-5.52964271449604E-2</c:v>
                </c:pt>
                <c:pt idx="22548" formatCode="General">
                  <c:v>-6.5878641606035196E-2</c:v>
                </c:pt>
                <c:pt idx="22549" formatCode="General">
                  <c:v>-7.3808055553950494E-2</c:v>
                </c:pt>
                <c:pt idx="22550" formatCode="General">
                  <c:v>-7.9226794383722002E-2</c:v>
                </c:pt>
                <c:pt idx="22551" formatCode="General">
                  <c:v>-8.2244232156244504E-2</c:v>
                </c:pt>
                <c:pt idx="22552" formatCode="General">
                  <c:v>-8.2306037564841394E-2</c:v>
                </c:pt>
                <c:pt idx="22553" formatCode="General">
                  <c:v>-7.9441032820558297E-2</c:v>
                </c:pt>
                <c:pt idx="22554" formatCode="General">
                  <c:v>-7.3483051430476495E-2</c:v>
                </c:pt>
                <c:pt idx="22555" formatCode="General">
                  <c:v>-6.5074021991107095E-2</c:v>
                </c:pt>
                <c:pt idx="22556" formatCode="General">
                  <c:v>-5.6210054161909398E-2</c:v>
                </c:pt>
                <c:pt idx="22557" formatCode="General">
                  <c:v>-4.7503525383141003E-2</c:v>
                </c:pt>
                <c:pt idx="22558" formatCode="General">
                  <c:v>-3.8870153950495701E-2</c:v>
                </c:pt>
                <c:pt idx="22559" formatCode="General">
                  <c:v>-3.0753694791725E-2</c:v>
                </c:pt>
                <c:pt idx="22560" formatCode="General">
                  <c:v>-2.2780862399447599E-2</c:v>
                </c:pt>
                <c:pt idx="22561" formatCode="General">
                  <c:v>-1.3850540101574599E-2</c:v>
                </c:pt>
                <c:pt idx="22562" formatCode="General">
                  <c:v>-4.1071874215113701E-3</c:v>
                </c:pt>
                <c:pt idx="22563" formatCode="General">
                  <c:v>5.0339224932312099E-3</c:v>
                </c:pt>
                <c:pt idx="22564" formatCode="General">
                  <c:v>1.18180960411887E-2</c:v>
                </c:pt>
                <c:pt idx="22565" formatCode="General">
                  <c:v>1.5955498867434199E-2</c:v>
                </c:pt>
                <c:pt idx="22566" formatCode="General">
                  <c:v>1.8674347459058199E-2</c:v>
                </c:pt>
                <c:pt idx="22567" formatCode="General">
                  <c:v>2.0512048211209399E-2</c:v>
                </c:pt>
                <c:pt idx="22568" formatCode="General">
                  <c:v>2.0818818681074099E-2</c:v>
                </c:pt>
                <c:pt idx="22569" formatCode="General">
                  <c:v>1.8735886889712401E-2</c:v>
                </c:pt>
                <c:pt idx="22570" formatCode="General">
                  <c:v>1.52077801776289E-2</c:v>
                </c:pt>
                <c:pt idx="22571" formatCode="General">
                  <c:v>1.13539148920667E-2</c:v>
                </c:pt>
                <c:pt idx="22572" formatCode="General">
                  <c:v>6.9574190667635299E-3</c:v>
                </c:pt>
                <c:pt idx="22573" formatCode="General">
                  <c:v>1.1121250224157401E-3</c:v>
                </c:pt>
                <c:pt idx="22574" formatCode="General">
                  <c:v>-6.6522071852758496E-3</c:v>
                </c:pt>
                <c:pt idx="22575" formatCode="General">
                  <c:v>-1.56980272132476E-2</c:v>
                </c:pt>
                <c:pt idx="22576" formatCode="General">
                  <c:v>-2.57865782594425E-2</c:v>
                </c:pt>
                <c:pt idx="22577" formatCode="General">
                  <c:v>-3.7535753715789301E-2</c:v>
                </c:pt>
                <c:pt idx="22578" formatCode="General">
                  <c:v>-5.0354931992037902E-2</c:v>
                </c:pt>
                <c:pt idx="22579" formatCode="General">
                  <c:v>-6.1838229583190699E-2</c:v>
                </c:pt>
                <c:pt idx="22580" formatCode="General">
                  <c:v>-7.0687656065444304E-2</c:v>
                </c:pt>
                <c:pt idx="22581" formatCode="General">
                  <c:v>-7.7280687906826295E-2</c:v>
                </c:pt>
                <c:pt idx="22582" formatCode="General">
                  <c:v>-8.1644211323894905E-2</c:v>
                </c:pt>
                <c:pt idx="22583" formatCode="General">
                  <c:v>-8.3286699329437802E-2</c:v>
                </c:pt>
                <c:pt idx="22584" formatCode="General">
                  <c:v>-8.1810777000803206E-2</c:v>
                </c:pt>
                <c:pt idx="22585" formatCode="General">
                  <c:v>-7.7694279225013096E-2</c:v>
                </c:pt>
                <c:pt idx="22586" formatCode="General">
                  <c:v>-7.1957230072215203E-2</c:v>
                </c:pt>
                <c:pt idx="22587" formatCode="General">
                  <c:v>-6.4526619897061196E-2</c:v>
                </c:pt>
                <c:pt idx="22588" formatCode="General">
                  <c:v>-5.6117436546537898E-2</c:v>
                </c:pt>
                <c:pt idx="22589" formatCode="General">
                  <c:v>-4.8105106196487502E-2</c:v>
                </c:pt>
                <c:pt idx="22590" formatCode="General">
                  <c:v>-4.1378945176079998E-2</c:v>
                </c:pt>
                <c:pt idx="22591" formatCode="General">
                  <c:v>-3.6226969098054299E-2</c:v>
                </c:pt>
                <c:pt idx="22592" formatCode="General">
                  <c:v>-3.10572366687344E-2</c:v>
                </c:pt>
                <c:pt idx="22593" formatCode="General">
                  <c:v>-2.4598608390115701E-2</c:v>
                </c:pt>
                <c:pt idx="22594" formatCode="General">
                  <c:v>-1.6939852508638501E-2</c:v>
                </c:pt>
                <c:pt idx="22595" formatCode="General">
                  <c:v>-8.0695834762093705E-3</c:v>
                </c:pt>
                <c:pt idx="22596" formatCode="General">
                  <c:v>1.9648151338847101E-3</c:v>
                </c:pt>
                <c:pt idx="22597" formatCode="General">
                  <c:v>1.2954763192544801E-2</c:v>
                </c:pt>
                <c:pt idx="22598" formatCode="General">
                  <c:v>2.4273507132261101E-2</c:v>
                </c:pt>
                <c:pt idx="22599" formatCode="General">
                  <c:v>3.5931710449982897E-2</c:v>
                </c:pt>
                <c:pt idx="22600" formatCode="General">
                  <c:v>4.8168843383442898E-2</c:v>
                </c:pt>
                <c:pt idx="22601" formatCode="General">
                  <c:v>5.98199992274304E-2</c:v>
                </c:pt>
                <c:pt idx="22602" formatCode="General">
                  <c:v>6.9601965567051102E-2</c:v>
                </c:pt>
                <c:pt idx="22603" formatCode="General">
                  <c:v>7.6542967810910301E-2</c:v>
                </c:pt>
                <c:pt idx="22604" formatCode="General">
                  <c:v>7.9668091594966906E-2</c:v>
                </c:pt>
                <c:pt idx="22605" formatCode="General">
                  <c:v>7.8642606046163202E-2</c:v>
                </c:pt>
                <c:pt idx="22606" formatCode="General">
                  <c:v>7.4817289367390696E-2</c:v>
                </c:pt>
                <c:pt idx="22607" formatCode="General">
                  <c:v>6.9492168889174602E-2</c:v>
                </c:pt>
                <c:pt idx="22608" formatCode="General">
                  <c:v>6.1723681321495603E-2</c:v>
                </c:pt>
                <c:pt idx="22609" formatCode="General">
                  <c:v>5.1842029716675897E-2</c:v>
                </c:pt>
                <c:pt idx="22610" formatCode="General">
                  <c:v>4.1613009822887098E-2</c:v>
                </c:pt>
                <c:pt idx="22611" formatCode="General">
                  <c:v>3.1911606174842198E-2</c:v>
                </c:pt>
                <c:pt idx="22612" formatCode="General">
                  <c:v>2.2988154219598399E-2</c:v>
                </c:pt>
                <c:pt idx="22613" formatCode="General">
                  <c:v>1.49740440497353E-2</c:v>
                </c:pt>
                <c:pt idx="22614" formatCode="General">
                  <c:v>8.3181823085394391E-3</c:v>
                </c:pt>
                <c:pt idx="22615" formatCode="General">
                  <c:v>3.0154449672422901E-3</c:v>
                </c:pt>
                <c:pt idx="22616" formatCode="General">
                  <c:v>-9.4094497962729203E-4</c:v>
                </c:pt>
                <c:pt idx="22617" formatCode="General">
                  <c:v>-3.2211254890713299E-3</c:v>
                </c:pt>
                <c:pt idx="22618" formatCode="General">
                  <c:v>-3.63348587010992E-3</c:v>
                </c:pt>
                <c:pt idx="22619" formatCode="General">
                  <c:v>-2.7161303507088198E-3</c:v>
                </c:pt>
                <c:pt idx="22620" formatCode="General">
                  <c:v>-1.2782296572872501E-3</c:v>
                </c:pt>
                <c:pt idx="22621" formatCode="General">
                  <c:v>6.6039248805065305E-4</c:v>
                </c:pt>
                <c:pt idx="22622" formatCode="General">
                  <c:v>3.7154143611358098E-3</c:v>
                </c:pt>
                <c:pt idx="22623" formatCode="General">
                  <c:v>7.43269156099089E-3</c:v>
                </c:pt>
                <c:pt idx="22624" formatCode="General">
                  <c:v>1.11194401163426E-2</c:v>
                </c:pt>
                <c:pt idx="22625" formatCode="General">
                  <c:v>1.5182893519861599E-2</c:v>
                </c:pt>
                <c:pt idx="22626" formatCode="General">
                  <c:v>1.9627982948559702E-2</c:v>
                </c:pt>
                <c:pt idx="22627" formatCode="General">
                  <c:v>2.3470561397470498E-2</c:v>
                </c:pt>
                <c:pt idx="22628" formatCode="General">
                  <c:v>2.6194241878328899E-2</c:v>
                </c:pt>
                <c:pt idx="22629" formatCode="General">
                  <c:v>2.8729926505207001E-2</c:v>
                </c:pt>
                <c:pt idx="22630" formatCode="General">
                  <c:v>3.2116826264749501E-2</c:v>
                </c:pt>
                <c:pt idx="22631" formatCode="General">
                  <c:v>3.6060555864055599E-2</c:v>
                </c:pt>
                <c:pt idx="22632" formatCode="General">
                  <c:v>3.9550989816739601E-2</c:v>
                </c:pt>
                <c:pt idx="22633" formatCode="General">
                  <c:v>4.1256247888508603E-2</c:v>
                </c:pt>
                <c:pt idx="22634" formatCode="General">
                  <c:v>3.9775861681181898E-2</c:v>
                </c:pt>
                <c:pt idx="22635" formatCode="General">
                  <c:v>3.5376338105959103E-2</c:v>
                </c:pt>
                <c:pt idx="22636" formatCode="General">
                  <c:v>2.9108972528390901E-2</c:v>
                </c:pt>
                <c:pt idx="22637" formatCode="General">
                  <c:v>2.17050460593642E-2</c:v>
                </c:pt>
                <c:pt idx="22638" formatCode="General">
                  <c:v>1.42479312884937E-2</c:v>
                </c:pt>
                <c:pt idx="22639" formatCode="General">
                  <c:v>6.86242869236322E-3</c:v>
                </c:pt>
                <c:pt idx="22640" formatCode="General">
                  <c:v>-1.2415785905022199E-3</c:v>
                </c:pt>
                <c:pt idx="22641" formatCode="General">
                  <c:v>-1.0169722758248101E-2</c:v>
                </c:pt>
                <c:pt idx="22642" formatCode="General">
                  <c:v>-1.8466986451852501E-2</c:v>
                </c:pt>
                <c:pt idx="22643" formatCode="General">
                  <c:v>-2.3934375684880101E-2</c:v>
                </c:pt>
                <c:pt idx="22644" formatCode="General">
                  <c:v>-2.6589838537054999E-2</c:v>
                </c:pt>
                <c:pt idx="22645" formatCode="General">
                  <c:v>-2.7310376284491601E-2</c:v>
                </c:pt>
                <c:pt idx="22646" formatCode="General">
                  <c:v>-2.64807639478567E-2</c:v>
                </c:pt>
                <c:pt idx="22647" formatCode="General">
                  <c:v>-2.38679337524129E-2</c:v>
                </c:pt>
                <c:pt idx="22648" formatCode="General">
                  <c:v>-1.8273384713788501E-2</c:v>
                </c:pt>
                <c:pt idx="22649" formatCode="General">
                  <c:v>-9.2486085843743893E-3</c:v>
                </c:pt>
                <c:pt idx="22650" formatCode="General">
                  <c:v>1.77211086914135E-3</c:v>
                </c:pt>
                <c:pt idx="22651" formatCode="General">
                  <c:v>1.29969449314578E-2</c:v>
                </c:pt>
                <c:pt idx="22652" formatCode="General">
                  <c:v>2.4109513565163901E-2</c:v>
                </c:pt>
                <c:pt idx="22653" formatCode="General">
                  <c:v>3.5154367626438497E-2</c:v>
                </c:pt>
                <c:pt idx="22654" formatCode="General">
                  <c:v>4.5095831080380303E-2</c:v>
                </c:pt>
                <c:pt idx="22655" formatCode="General">
                  <c:v>5.3519834396092203E-2</c:v>
                </c:pt>
                <c:pt idx="22656" formatCode="General">
                  <c:v>6.0856622089896201E-2</c:v>
                </c:pt>
                <c:pt idx="22657" formatCode="General">
                  <c:v>6.6226940440536605E-2</c:v>
                </c:pt>
                <c:pt idx="22658" formatCode="General">
                  <c:v>6.8290530963165799E-2</c:v>
                </c:pt>
                <c:pt idx="22659" formatCode="General">
                  <c:v>6.59063230604678E-2</c:v>
                </c:pt>
                <c:pt idx="22660" formatCode="General">
                  <c:v>5.9641157437332198E-2</c:v>
                </c:pt>
                <c:pt idx="22661" formatCode="General">
                  <c:v>5.10946965053206E-2</c:v>
                </c:pt>
                <c:pt idx="22662" formatCode="General">
                  <c:v>4.0413411693435597E-2</c:v>
                </c:pt>
                <c:pt idx="22663" formatCode="General">
                  <c:v>2.80891481499063E-2</c:v>
                </c:pt>
                <c:pt idx="22664" formatCode="General">
                  <c:v>1.5464909001204299E-2</c:v>
                </c:pt>
                <c:pt idx="22665" formatCode="General">
                  <c:v>3.04108709973956E-3</c:v>
                </c:pt>
                <c:pt idx="22666" formatCode="General">
                  <c:v>-8.6815070457407807E-3</c:v>
                </c:pt>
                <c:pt idx="22667" formatCode="General">
                  <c:v>-2.0082401588144401E-2</c:v>
                </c:pt>
                <c:pt idx="22668" formatCode="General">
                  <c:v>-3.3202358735878297E-2</c:v>
                </c:pt>
                <c:pt idx="22669" formatCode="General">
                  <c:v>-4.8207639989781399E-2</c:v>
                </c:pt>
                <c:pt idx="22670" formatCode="General">
                  <c:v>-6.2617363789817901E-2</c:v>
                </c:pt>
                <c:pt idx="22671" formatCode="General">
                  <c:v>-7.4584141953449395E-2</c:v>
                </c:pt>
                <c:pt idx="22672" formatCode="General">
                  <c:v>-8.3841851998243899E-2</c:v>
                </c:pt>
                <c:pt idx="22673" formatCode="General">
                  <c:v>-9.0120047537692996E-2</c:v>
                </c:pt>
                <c:pt idx="22674" formatCode="General">
                  <c:v>-9.3705087958743397E-2</c:v>
                </c:pt>
                <c:pt idx="22675" formatCode="General">
                  <c:v>-9.5020613300577803E-2</c:v>
                </c:pt>
                <c:pt idx="22676" formatCode="General">
                  <c:v>-9.3723662528573601E-2</c:v>
                </c:pt>
                <c:pt idx="22677" formatCode="General">
                  <c:v>-9.0300474692711893E-2</c:v>
                </c:pt>
                <c:pt idx="22678" formatCode="General">
                  <c:v>-8.5395845933586706E-2</c:v>
                </c:pt>
                <c:pt idx="22679" formatCode="General">
                  <c:v>-7.9009587621217195E-2</c:v>
                </c:pt>
                <c:pt idx="22680" formatCode="General">
                  <c:v>-7.1745084672253406E-2</c:v>
                </c:pt>
                <c:pt idx="22681" formatCode="General">
                  <c:v>-6.4348443578787898E-2</c:v>
                </c:pt>
                <c:pt idx="22682" formatCode="General">
                  <c:v>-5.7398989896429102E-2</c:v>
                </c:pt>
                <c:pt idx="22683" formatCode="General">
                  <c:v>-5.06840055473557E-2</c:v>
                </c:pt>
                <c:pt idx="22684" formatCode="General">
                  <c:v>-4.4064920330733899E-2</c:v>
                </c:pt>
                <c:pt idx="22685" formatCode="General">
                  <c:v>-3.77312871085407E-2</c:v>
                </c:pt>
                <c:pt idx="22686" formatCode="General">
                  <c:v>-3.10880912709743E-2</c:v>
                </c:pt>
                <c:pt idx="22687" formatCode="General">
                  <c:v>-2.3611901127576902E-2</c:v>
                </c:pt>
                <c:pt idx="22688" formatCode="General">
                  <c:v>-1.4556268321493499E-2</c:v>
                </c:pt>
                <c:pt idx="22689" formatCode="General">
                  <c:v>-3.1825866336767099E-3</c:v>
                </c:pt>
                <c:pt idx="22690" formatCode="General">
                  <c:v>9.3296329206680809E-3</c:v>
                </c:pt>
                <c:pt idx="22691" formatCode="General">
                  <c:v>2.06812696784868E-2</c:v>
                </c:pt>
                <c:pt idx="22692" formatCode="General">
                  <c:v>3.02166844074232E-2</c:v>
                </c:pt>
                <c:pt idx="22693" formatCode="General">
                  <c:v>3.7676424130500999E-2</c:v>
                </c:pt>
                <c:pt idx="22694" formatCode="General">
                  <c:v>4.3084400711655799E-2</c:v>
                </c:pt>
                <c:pt idx="22695" formatCode="General">
                  <c:v>4.7492638917388301E-2</c:v>
                </c:pt>
                <c:pt idx="22696" formatCode="General">
                  <c:v>5.07774487467781E-2</c:v>
                </c:pt>
                <c:pt idx="22697" formatCode="General">
                  <c:v>5.2016972271470598E-2</c:v>
                </c:pt>
                <c:pt idx="22698" formatCode="General">
                  <c:v>5.0839972345289398E-2</c:v>
                </c:pt>
                <c:pt idx="22699" formatCode="General">
                  <c:v>4.74610153548711E-2</c:v>
                </c:pt>
                <c:pt idx="22700" formatCode="General">
                  <c:v>4.2672312662411803E-2</c:v>
                </c:pt>
                <c:pt idx="22701" formatCode="General">
                  <c:v>3.6611644291918002E-2</c:v>
                </c:pt>
                <c:pt idx="22702" formatCode="General">
                  <c:v>2.9639757534526599E-2</c:v>
                </c:pt>
                <c:pt idx="22703" formatCode="General">
                  <c:v>2.2548043847262601E-2</c:v>
                </c:pt>
                <c:pt idx="22704" formatCode="General">
                  <c:v>1.49394680696794E-2</c:v>
                </c:pt>
                <c:pt idx="22705" formatCode="General">
                  <c:v>6.5958876874683504E-3</c:v>
                </c:pt>
                <c:pt idx="22706" formatCode="General">
                  <c:v>-1.18438281995476E-3</c:v>
                </c:pt>
                <c:pt idx="22707" formatCode="General">
                  <c:v>-7.4644123199619399E-3</c:v>
                </c:pt>
                <c:pt idx="22708" formatCode="General">
                  <c:v>-1.26410908391831E-2</c:v>
                </c:pt>
                <c:pt idx="22709" formatCode="General">
                  <c:v>-1.6988814928754498E-2</c:v>
                </c:pt>
                <c:pt idx="22710" formatCode="General">
                  <c:v>-1.97836446809775E-2</c:v>
                </c:pt>
                <c:pt idx="22711" formatCode="General">
                  <c:v>-2.0540963695074899E-2</c:v>
                </c:pt>
                <c:pt idx="22712" formatCode="General">
                  <c:v>-1.9471731909173E-2</c:v>
                </c:pt>
                <c:pt idx="22713" formatCode="General">
                  <c:v>-1.59437399467919E-2</c:v>
                </c:pt>
                <c:pt idx="22714" formatCode="General">
                  <c:v>-9.7876191977103802E-3</c:v>
                </c:pt>
                <c:pt idx="22715" formatCode="General">
                  <c:v>-1.8159582273215599E-3</c:v>
                </c:pt>
                <c:pt idx="22716" formatCode="General">
                  <c:v>7.9397177764274993E-3</c:v>
                </c:pt>
                <c:pt idx="22717" formatCode="General">
                  <c:v>1.9730530099126599E-2</c:v>
                </c:pt>
                <c:pt idx="22718" formatCode="General">
                  <c:v>3.2016902194885802E-2</c:v>
                </c:pt>
                <c:pt idx="22719" formatCode="General">
                  <c:v>4.29563757827763E-2</c:v>
                </c:pt>
                <c:pt idx="22720" formatCode="General">
                  <c:v>5.1367678130729198E-2</c:v>
                </c:pt>
                <c:pt idx="22721" formatCode="General">
                  <c:v>5.7339937177129999E-2</c:v>
                </c:pt>
                <c:pt idx="22722" formatCode="General">
                  <c:v>6.1577901127922698E-2</c:v>
                </c:pt>
                <c:pt idx="22723" formatCode="General">
                  <c:v>6.3911148860853001E-2</c:v>
                </c:pt>
                <c:pt idx="22724" formatCode="General">
                  <c:v>6.3776662501560999E-2</c:v>
                </c:pt>
                <c:pt idx="22725" formatCode="General">
                  <c:v>6.07330756185301E-2</c:v>
                </c:pt>
                <c:pt idx="22726" formatCode="General">
                  <c:v>5.5221396184429401E-2</c:v>
                </c:pt>
                <c:pt idx="22727" formatCode="General">
                  <c:v>4.7893528641625001E-2</c:v>
                </c:pt>
                <c:pt idx="22728" formatCode="General">
                  <c:v>3.8732948563185897E-2</c:v>
                </c:pt>
                <c:pt idx="22729" formatCode="General">
                  <c:v>2.7957770311397599E-2</c:v>
                </c:pt>
                <c:pt idx="22730" formatCode="General">
                  <c:v>1.6203670978817999E-2</c:v>
                </c:pt>
                <c:pt idx="22731" formatCode="General">
                  <c:v>3.4381296611940698E-3</c:v>
                </c:pt>
                <c:pt idx="22732" formatCode="General">
                  <c:v>-9.8949175970889092E-3</c:v>
                </c:pt>
                <c:pt idx="22733" formatCode="General">
                  <c:v>-2.3625080667781E-2</c:v>
                </c:pt>
                <c:pt idx="22734" formatCode="General">
                  <c:v>-3.6247748454900502E-2</c:v>
                </c:pt>
                <c:pt idx="22735" formatCode="General">
                  <c:v>-4.6730243347845098E-2</c:v>
                </c:pt>
                <c:pt idx="22736" formatCode="General">
                  <c:v>-5.6435453712827398E-2</c:v>
                </c:pt>
                <c:pt idx="22737" formatCode="General">
                  <c:v>-6.5990384951895603E-2</c:v>
                </c:pt>
                <c:pt idx="22738" formatCode="General">
                  <c:v>-7.4463649507496302E-2</c:v>
                </c:pt>
                <c:pt idx="22739" formatCode="General">
                  <c:v>-8.0087362830495001E-2</c:v>
                </c:pt>
                <c:pt idx="22740" formatCode="General">
                  <c:v>-8.2644966282364896E-2</c:v>
                </c:pt>
                <c:pt idx="22741" formatCode="General">
                  <c:v>-8.2522767474647901E-2</c:v>
                </c:pt>
                <c:pt idx="22742" formatCode="General">
                  <c:v>-7.9146948119998298E-2</c:v>
                </c:pt>
                <c:pt idx="22743" formatCode="General">
                  <c:v>-7.3241769454251204E-2</c:v>
                </c:pt>
                <c:pt idx="22744" formatCode="General">
                  <c:v>-6.6344012688412501E-2</c:v>
                </c:pt>
                <c:pt idx="22745" formatCode="General">
                  <c:v>-5.9064425705286798E-2</c:v>
                </c:pt>
                <c:pt idx="22746" formatCode="General">
                  <c:v>-5.2279198387820497E-2</c:v>
                </c:pt>
                <c:pt idx="22747" formatCode="General">
                  <c:v>-4.6194198066165003E-2</c:v>
                </c:pt>
                <c:pt idx="22748" formatCode="General">
                  <c:v>-3.97316775941043E-2</c:v>
                </c:pt>
                <c:pt idx="22749" formatCode="General">
                  <c:v>-3.2861169266842599E-2</c:v>
                </c:pt>
                <c:pt idx="22750" formatCode="General">
                  <c:v>-2.6842495543898299E-2</c:v>
                </c:pt>
                <c:pt idx="22751" formatCode="General">
                  <c:v>-2.1413977745333299E-2</c:v>
                </c:pt>
                <c:pt idx="22752" formatCode="General">
                  <c:v>-1.5777597962513899E-2</c:v>
                </c:pt>
                <c:pt idx="22753" formatCode="General">
                  <c:v>-9.95587285981369E-3</c:v>
                </c:pt>
                <c:pt idx="22754" formatCode="General">
                  <c:v>-3.5868477580142701E-3</c:v>
                </c:pt>
                <c:pt idx="22755" formatCode="General">
                  <c:v>3.5365420849968101E-3</c:v>
                </c:pt>
                <c:pt idx="22756" formatCode="General">
                  <c:v>1.10389224303514E-2</c:v>
                </c:pt>
                <c:pt idx="22757" formatCode="General">
                  <c:v>1.8231882441889301E-2</c:v>
                </c:pt>
                <c:pt idx="22758" formatCode="General">
                  <c:v>2.5306471137012801E-2</c:v>
                </c:pt>
                <c:pt idx="22759" formatCode="General">
                  <c:v>3.2455974684848801E-2</c:v>
                </c:pt>
                <c:pt idx="22760" formatCode="General">
                  <c:v>3.8380157049223901E-2</c:v>
                </c:pt>
                <c:pt idx="22761" formatCode="General">
                  <c:v>4.2228162163400598E-2</c:v>
                </c:pt>
                <c:pt idx="22762" formatCode="General">
                  <c:v>4.4804451154725498E-2</c:v>
                </c:pt>
                <c:pt idx="22763" formatCode="General">
                  <c:v>4.6373363348066798E-2</c:v>
                </c:pt>
                <c:pt idx="22764" formatCode="General">
                  <c:v>4.64640393030262E-2</c:v>
                </c:pt>
                <c:pt idx="22765" formatCode="General">
                  <c:v>4.49247598996328E-2</c:v>
                </c:pt>
                <c:pt idx="22766" formatCode="General">
                  <c:v>4.1623145245405502E-2</c:v>
                </c:pt>
                <c:pt idx="22767" formatCode="General">
                  <c:v>3.6369056008593102E-2</c:v>
                </c:pt>
                <c:pt idx="22768" formatCode="General">
                  <c:v>2.8510919984130498E-2</c:v>
                </c:pt>
                <c:pt idx="22769" formatCode="General">
                  <c:v>1.8334673977842001E-2</c:v>
                </c:pt>
                <c:pt idx="22770" formatCode="General">
                  <c:v>7.4950929278821497E-3</c:v>
                </c:pt>
                <c:pt idx="22771" formatCode="General">
                  <c:v>-3.1081859582754801E-3</c:v>
                </c:pt>
                <c:pt idx="22772" formatCode="General">
                  <c:v>-1.3620468890594E-2</c:v>
                </c:pt>
                <c:pt idx="22773" formatCode="General">
                  <c:v>-2.4102856059953999E-2</c:v>
                </c:pt>
                <c:pt idx="22774" formatCode="General">
                  <c:v>-3.3805256868509201E-2</c:v>
                </c:pt>
                <c:pt idx="22775" formatCode="General">
                  <c:v>-4.1564032441239997E-2</c:v>
                </c:pt>
                <c:pt idx="22776" formatCode="General">
                  <c:v>-4.6722838206011599E-2</c:v>
                </c:pt>
                <c:pt idx="22777" formatCode="General">
                  <c:v>-4.9148983992211397E-2</c:v>
                </c:pt>
                <c:pt idx="22778" formatCode="General">
                  <c:v>-4.8683463355594203E-2</c:v>
                </c:pt>
                <c:pt idx="22779" formatCode="General">
                  <c:v>-4.5356280253709601E-2</c:v>
                </c:pt>
                <c:pt idx="22780" formatCode="General">
                  <c:v>-3.9482134966760597E-2</c:v>
                </c:pt>
                <c:pt idx="22781" formatCode="General">
                  <c:v>-3.1280950086522999E-2</c:v>
                </c:pt>
                <c:pt idx="22782" formatCode="General">
                  <c:v>-2.1446223397349501E-2</c:v>
                </c:pt>
                <c:pt idx="22783" formatCode="General">
                  <c:v>-1.06023384750728E-2</c:v>
                </c:pt>
                <c:pt idx="22784" formatCode="General">
                  <c:v>1.1776091136534001E-3</c:v>
                </c:pt>
                <c:pt idx="22785" formatCode="General">
                  <c:v>1.3785342809268899E-2</c:v>
                </c:pt>
                <c:pt idx="22786" formatCode="General">
                  <c:v>2.7087104821542401E-2</c:v>
                </c:pt>
                <c:pt idx="22787" formatCode="General">
                  <c:v>4.1766215622798801E-2</c:v>
                </c:pt>
                <c:pt idx="22788" formatCode="General">
                  <c:v>5.75188917530257E-2</c:v>
                </c:pt>
                <c:pt idx="22789" formatCode="General">
                  <c:v>7.2523997147286204E-2</c:v>
                </c:pt>
                <c:pt idx="22790" formatCode="General">
                  <c:v>8.42453140080585E-2</c:v>
                </c:pt>
                <c:pt idx="22791" formatCode="General">
                  <c:v>9.2446664288984307E-2</c:v>
                </c:pt>
                <c:pt idx="22792" formatCode="General">
                  <c:v>9.8562455190930195E-2</c:v>
                </c:pt>
                <c:pt idx="22793" formatCode="General">
                  <c:v>0.102255744948759</c:v>
                </c:pt>
                <c:pt idx="22794" formatCode="General">
                  <c:v>0.10301263434277901</c:v>
                </c:pt>
                <c:pt idx="22795" formatCode="General">
                  <c:v>0.101323992479254</c:v>
                </c:pt>
                <c:pt idx="22796" formatCode="General">
                  <c:v>9.8149433319740007E-2</c:v>
                </c:pt>
                <c:pt idx="22797" formatCode="General">
                  <c:v>9.3756025183746899E-2</c:v>
                </c:pt>
                <c:pt idx="22798" formatCode="General">
                  <c:v>8.8338634847043906E-2</c:v>
                </c:pt>
                <c:pt idx="22799" formatCode="General">
                  <c:v>8.2939853090767901E-2</c:v>
                </c:pt>
                <c:pt idx="22800" formatCode="General">
                  <c:v>7.8490104235307001E-2</c:v>
                </c:pt>
                <c:pt idx="22801" formatCode="General">
                  <c:v>7.4269901897488097E-2</c:v>
                </c:pt>
                <c:pt idx="22802" formatCode="General">
                  <c:v>6.8976953909060404E-2</c:v>
                </c:pt>
                <c:pt idx="22803" formatCode="General">
                  <c:v>6.2930512499809799E-2</c:v>
                </c:pt>
                <c:pt idx="22804" formatCode="General">
                  <c:v>5.60595661888336E-2</c:v>
                </c:pt>
                <c:pt idx="22805" formatCode="General">
                  <c:v>4.7001410941539E-2</c:v>
                </c:pt>
                <c:pt idx="22806" formatCode="General">
                  <c:v>3.5495668566591601E-2</c:v>
                </c:pt>
                <c:pt idx="22807" formatCode="General">
                  <c:v>2.25788209472245E-2</c:v>
                </c:pt>
                <c:pt idx="22808" formatCode="General">
                  <c:v>9.7075255537504394E-3</c:v>
                </c:pt>
                <c:pt idx="22809" formatCode="General">
                  <c:v>-1.4059648207724301E-3</c:v>
                </c:pt>
                <c:pt idx="22810" formatCode="General">
                  <c:v>-1.00253659177593E-2</c:v>
                </c:pt>
                <c:pt idx="22811" formatCode="General">
                  <c:v>-1.6373257577961899E-2</c:v>
                </c:pt>
                <c:pt idx="22812" formatCode="General">
                  <c:v>-2.0816838484356701E-2</c:v>
                </c:pt>
                <c:pt idx="22813" formatCode="General">
                  <c:v>-2.3971063212684801E-2</c:v>
                </c:pt>
                <c:pt idx="22814" formatCode="General">
                  <c:v>-2.6952746767474299E-2</c:v>
                </c:pt>
                <c:pt idx="22815" formatCode="General">
                  <c:v>-2.9845642218351998E-2</c:v>
                </c:pt>
                <c:pt idx="22816" formatCode="General">
                  <c:v>-3.2265937969376803E-2</c:v>
                </c:pt>
                <c:pt idx="22817" formatCode="General">
                  <c:v>-3.4247935925496902E-2</c:v>
                </c:pt>
                <c:pt idx="22818" formatCode="General">
                  <c:v>-3.53980673751432E-2</c:v>
                </c:pt>
                <c:pt idx="22819" formatCode="General">
                  <c:v>-3.5883872534274601E-2</c:v>
                </c:pt>
                <c:pt idx="22820" formatCode="General">
                  <c:v>-3.5923072822230701E-2</c:v>
                </c:pt>
                <c:pt idx="22821" formatCode="General">
                  <c:v>-3.5401631929447203E-2</c:v>
                </c:pt>
                <c:pt idx="22822" formatCode="General">
                  <c:v>-3.5075916207882002E-2</c:v>
                </c:pt>
                <c:pt idx="22823" formatCode="General">
                  <c:v>-3.6236820269848501E-2</c:v>
                </c:pt>
                <c:pt idx="22824" formatCode="General">
                  <c:v>-3.9055561800612003E-2</c:v>
                </c:pt>
                <c:pt idx="22825" formatCode="General">
                  <c:v>-4.3011680023753399E-2</c:v>
                </c:pt>
                <c:pt idx="22826" formatCode="General">
                  <c:v>-4.7496453934964197E-2</c:v>
                </c:pt>
                <c:pt idx="22827" formatCode="General">
                  <c:v>-5.2380348647732097E-2</c:v>
                </c:pt>
                <c:pt idx="22828" formatCode="General">
                  <c:v>-5.7777121005596503E-2</c:v>
                </c:pt>
                <c:pt idx="22829" formatCode="General">
                  <c:v>-6.3808532934100604E-2</c:v>
                </c:pt>
                <c:pt idx="22830" formatCode="General">
                  <c:v>-7.0350098601180897E-2</c:v>
                </c:pt>
                <c:pt idx="22831" formatCode="General">
                  <c:v>-7.6781959248989895E-2</c:v>
                </c:pt>
                <c:pt idx="22832" formatCode="General">
                  <c:v>-8.2699232149485893E-2</c:v>
                </c:pt>
                <c:pt idx="22833" formatCode="General">
                  <c:v>-8.7957452989424603E-2</c:v>
                </c:pt>
                <c:pt idx="22834" formatCode="General">
                  <c:v>-9.2254117384774806E-2</c:v>
                </c:pt>
                <c:pt idx="22835" formatCode="General">
                  <c:v>-9.5930841825103794E-2</c:v>
                </c:pt>
                <c:pt idx="22836" formatCode="General">
                  <c:v>-9.9088123594189406E-2</c:v>
                </c:pt>
                <c:pt idx="22837" formatCode="General">
                  <c:v>-0.100035463229879</c:v>
                </c:pt>
                <c:pt idx="22838" formatCode="General">
                  <c:v>-9.79488263263711E-2</c:v>
                </c:pt>
                <c:pt idx="22839" formatCode="General">
                  <c:v>-9.3287162492975501E-2</c:v>
                </c:pt>
                <c:pt idx="22840" formatCode="General">
                  <c:v>-8.6276544717404396E-2</c:v>
                </c:pt>
                <c:pt idx="22841" formatCode="General">
                  <c:v>-7.7638343680659097E-2</c:v>
                </c:pt>
                <c:pt idx="22842" formatCode="General">
                  <c:v>-6.7129309796790798E-2</c:v>
                </c:pt>
                <c:pt idx="22843" formatCode="General">
                  <c:v>-5.4351597231583601E-2</c:v>
                </c:pt>
                <c:pt idx="22844" formatCode="General">
                  <c:v>-4.0495689155426798E-2</c:v>
                </c:pt>
                <c:pt idx="22845" formatCode="General">
                  <c:v>-2.6352757865566599E-2</c:v>
                </c:pt>
                <c:pt idx="22846" formatCode="General">
                  <c:v>-1.21610657560032E-2</c:v>
                </c:pt>
                <c:pt idx="22847" formatCode="General">
                  <c:v>2.0004584921443601E-3</c:v>
                </c:pt>
                <c:pt idx="22848" formatCode="General">
                  <c:v>1.51890122302707E-2</c:v>
                </c:pt>
                <c:pt idx="22849" formatCode="General">
                  <c:v>2.6292083477584799E-2</c:v>
                </c:pt>
                <c:pt idx="22850" formatCode="General">
                  <c:v>3.4539012584918101E-2</c:v>
                </c:pt>
                <c:pt idx="22851" formatCode="General">
                  <c:v>3.9055088246856703E-2</c:v>
                </c:pt>
                <c:pt idx="22852" formatCode="General">
                  <c:v>4.0319099137938401E-2</c:v>
                </c:pt>
                <c:pt idx="22853" formatCode="General">
                  <c:v>3.9216947062247501E-2</c:v>
                </c:pt>
                <c:pt idx="22854" formatCode="General">
                  <c:v>3.6140494382794798E-2</c:v>
                </c:pt>
                <c:pt idx="22855" formatCode="General">
                  <c:v>3.1484516354301301E-2</c:v>
                </c:pt>
                <c:pt idx="22856" formatCode="General">
                  <c:v>2.5769057911885801E-2</c:v>
                </c:pt>
                <c:pt idx="22857" formatCode="General">
                  <c:v>1.84862435191669E-2</c:v>
                </c:pt>
                <c:pt idx="22858" formatCode="General">
                  <c:v>1.0006242000156099E-2</c:v>
                </c:pt>
                <c:pt idx="22859" formatCode="General">
                  <c:v>2.1761092944900802E-3</c:v>
                </c:pt>
                <c:pt idx="22860" formatCode="General">
                  <c:v>-3.7423774724058799E-3</c:v>
                </c:pt>
                <c:pt idx="22861" formatCode="General">
                  <c:v>-7.1231982698921901E-3</c:v>
                </c:pt>
                <c:pt idx="22862" formatCode="General">
                  <c:v>-8.76479583271088E-3</c:v>
                </c:pt>
                <c:pt idx="22863" formatCode="General">
                  <c:v>-9.4683824008889202E-3</c:v>
                </c:pt>
                <c:pt idx="22864" formatCode="General">
                  <c:v>-9.4912773138267296E-3</c:v>
                </c:pt>
                <c:pt idx="22865" formatCode="General">
                  <c:v>-8.2693847945781006E-3</c:v>
                </c:pt>
                <c:pt idx="22866" formatCode="General">
                  <c:v>-4.7926569719805197E-3</c:v>
                </c:pt>
                <c:pt idx="22867">
                  <c:v>7.4574417193653397E-5</c:v>
                </c:pt>
                <c:pt idx="22868" formatCode="General">
                  <c:v>4.0731213029673603E-3</c:v>
                </c:pt>
                <c:pt idx="22869" formatCode="General">
                  <c:v>6.0217600340633304E-3</c:v>
                </c:pt>
                <c:pt idx="22870" formatCode="General">
                  <c:v>6.7016223290188902E-3</c:v>
                </c:pt>
                <c:pt idx="22871" formatCode="General">
                  <c:v>7.7534714646687701E-3</c:v>
                </c:pt>
                <c:pt idx="22872" formatCode="General">
                  <c:v>1.0250125642179E-2</c:v>
                </c:pt>
                <c:pt idx="22873" formatCode="General">
                  <c:v>1.3599670695840199E-2</c:v>
                </c:pt>
                <c:pt idx="22874" formatCode="General">
                  <c:v>1.77779846251583E-2</c:v>
                </c:pt>
                <c:pt idx="22875" formatCode="General">
                  <c:v>2.3279463357167102E-2</c:v>
                </c:pt>
                <c:pt idx="22876" formatCode="General">
                  <c:v>2.9521182809624999E-2</c:v>
                </c:pt>
                <c:pt idx="22877" formatCode="General">
                  <c:v>3.5731102278821099E-2</c:v>
                </c:pt>
                <c:pt idx="22878" formatCode="General">
                  <c:v>4.1798820886690499E-2</c:v>
                </c:pt>
                <c:pt idx="22879" formatCode="General">
                  <c:v>4.71580995320574E-2</c:v>
                </c:pt>
                <c:pt idx="22880" formatCode="General">
                  <c:v>5.0901672907390998E-2</c:v>
                </c:pt>
                <c:pt idx="22881" formatCode="General">
                  <c:v>5.3491671718529199E-2</c:v>
                </c:pt>
                <c:pt idx="22882" formatCode="General">
                  <c:v>5.5924397085488603E-2</c:v>
                </c:pt>
                <c:pt idx="22883" formatCode="General">
                  <c:v>5.8017485454146103E-2</c:v>
                </c:pt>
                <c:pt idx="22884" formatCode="General">
                  <c:v>5.8795311501407203E-2</c:v>
                </c:pt>
                <c:pt idx="22885" formatCode="General">
                  <c:v>5.7555647416628497E-2</c:v>
                </c:pt>
                <c:pt idx="22886" formatCode="General">
                  <c:v>5.3996773715882802E-2</c:v>
                </c:pt>
                <c:pt idx="22887" formatCode="General">
                  <c:v>4.8883630687824503E-2</c:v>
                </c:pt>
                <c:pt idx="22888" formatCode="General">
                  <c:v>4.2719241656906597E-2</c:v>
                </c:pt>
                <c:pt idx="22889" formatCode="General">
                  <c:v>3.4242880197799197E-2</c:v>
                </c:pt>
                <c:pt idx="22890" formatCode="General">
                  <c:v>2.25809300347341E-2</c:v>
                </c:pt>
                <c:pt idx="22891" formatCode="General">
                  <c:v>8.8503880440601208E-3</c:v>
                </c:pt>
                <c:pt idx="22892" formatCode="General">
                  <c:v>-3.8709507035339001E-3</c:v>
                </c:pt>
                <c:pt idx="22893" formatCode="General">
                  <c:v>-1.3029572134823199E-2</c:v>
                </c:pt>
                <c:pt idx="22894" formatCode="General">
                  <c:v>-1.8479867422828901E-2</c:v>
                </c:pt>
                <c:pt idx="22895" formatCode="General">
                  <c:v>-2.0565712281201701E-2</c:v>
                </c:pt>
                <c:pt idx="22896" formatCode="General">
                  <c:v>-1.9529562762318702E-2</c:v>
                </c:pt>
                <c:pt idx="22897" formatCode="General">
                  <c:v>-1.6049178959211902E-2</c:v>
                </c:pt>
                <c:pt idx="22898" formatCode="General">
                  <c:v>-1.0854086500123599E-2</c:v>
                </c:pt>
                <c:pt idx="22899" formatCode="General">
                  <c:v>-3.8606881576859898E-3</c:v>
                </c:pt>
                <c:pt idx="22900" formatCode="General">
                  <c:v>4.6650316758046198E-3</c:v>
                </c:pt>
                <c:pt idx="22901" formatCode="General">
                  <c:v>1.3934636865165301E-2</c:v>
                </c:pt>
                <c:pt idx="22902" formatCode="General">
                  <c:v>2.2939607441434098E-2</c:v>
                </c:pt>
                <c:pt idx="22903" formatCode="General">
                  <c:v>3.06951297292762E-2</c:v>
                </c:pt>
                <c:pt idx="22904" formatCode="General">
                  <c:v>3.7179403251492098E-2</c:v>
                </c:pt>
                <c:pt idx="22905" formatCode="General">
                  <c:v>4.2201587608476303E-2</c:v>
                </c:pt>
                <c:pt idx="22906" formatCode="General">
                  <c:v>4.4839153343181101E-2</c:v>
                </c:pt>
                <c:pt idx="22907" formatCode="General">
                  <c:v>4.4886846553986899E-2</c:v>
                </c:pt>
                <c:pt idx="22908" formatCode="General">
                  <c:v>4.3454087631305698E-2</c:v>
                </c:pt>
                <c:pt idx="22909" formatCode="General">
                  <c:v>4.0568478252772003E-2</c:v>
                </c:pt>
                <c:pt idx="22910" formatCode="General">
                  <c:v>3.6236739600051499E-2</c:v>
                </c:pt>
                <c:pt idx="22911" formatCode="General">
                  <c:v>3.1054199408635401E-2</c:v>
                </c:pt>
                <c:pt idx="22912" formatCode="General">
                  <c:v>2.5436034282138802E-2</c:v>
                </c:pt>
                <c:pt idx="22913" formatCode="General">
                  <c:v>2.00396093930819E-2</c:v>
                </c:pt>
                <c:pt idx="22914" formatCode="General">
                  <c:v>1.49754263215107E-2</c:v>
                </c:pt>
                <c:pt idx="22915" formatCode="General">
                  <c:v>1.02272036664755E-2</c:v>
                </c:pt>
                <c:pt idx="22916" formatCode="General">
                  <c:v>6.1481300197288504E-3</c:v>
                </c:pt>
                <c:pt idx="22917" formatCode="General">
                  <c:v>3.1164303949692798E-3</c:v>
                </c:pt>
                <c:pt idx="22918" formatCode="General">
                  <c:v>5.8194136767165299E-4</c:v>
                </c:pt>
                <c:pt idx="22919" formatCode="General">
                  <c:v>-1.71553014848798E-3</c:v>
                </c:pt>
                <c:pt idx="22920" formatCode="General">
                  <c:v>-3.7211220035036699E-3</c:v>
                </c:pt>
                <c:pt idx="22921" formatCode="General">
                  <c:v>-5.9166837732277499E-3</c:v>
                </c:pt>
                <c:pt idx="22922" formatCode="General">
                  <c:v>-8.3092207276480295E-3</c:v>
                </c:pt>
                <c:pt idx="22923" formatCode="General">
                  <c:v>-1.06062210373624E-2</c:v>
                </c:pt>
                <c:pt idx="22924" formatCode="General">
                  <c:v>-1.2929175449834599E-2</c:v>
                </c:pt>
                <c:pt idx="22925" formatCode="General">
                  <c:v>-1.5406760726397699E-2</c:v>
                </c:pt>
                <c:pt idx="22926" formatCode="General">
                  <c:v>-1.82325563259031E-2</c:v>
                </c:pt>
                <c:pt idx="22927" formatCode="General">
                  <c:v>-2.1450632737507799E-2</c:v>
                </c:pt>
                <c:pt idx="22928" formatCode="General">
                  <c:v>-2.5360997709032499E-2</c:v>
                </c:pt>
                <c:pt idx="22929" formatCode="General">
                  <c:v>-3.02082866562704E-2</c:v>
                </c:pt>
                <c:pt idx="22930" formatCode="General">
                  <c:v>-3.5830561523501302E-2</c:v>
                </c:pt>
                <c:pt idx="22931" formatCode="General">
                  <c:v>-4.22084165122679E-2</c:v>
                </c:pt>
                <c:pt idx="22932" formatCode="General">
                  <c:v>-4.8694021176603701E-2</c:v>
                </c:pt>
                <c:pt idx="22933" formatCode="General">
                  <c:v>-5.4278505568567302E-2</c:v>
                </c:pt>
                <c:pt idx="22934" formatCode="General">
                  <c:v>-5.8986529113041399E-2</c:v>
                </c:pt>
                <c:pt idx="22935" formatCode="General">
                  <c:v>-6.3105962684009198E-2</c:v>
                </c:pt>
                <c:pt idx="22936" formatCode="General">
                  <c:v>-6.5687110517741801E-2</c:v>
                </c:pt>
                <c:pt idx="22937" formatCode="General">
                  <c:v>-6.6222189385924099E-2</c:v>
                </c:pt>
                <c:pt idx="22938" formatCode="General">
                  <c:v>-6.3985661408431496E-2</c:v>
                </c:pt>
                <c:pt idx="22939" formatCode="General">
                  <c:v>-5.9335692751252701E-2</c:v>
                </c:pt>
                <c:pt idx="22940" formatCode="General">
                  <c:v>-5.3348389916592701E-2</c:v>
                </c:pt>
                <c:pt idx="22941" formatCode="General">
                  <c:v>-4.5732447565568497E-2</c:v>
                </c:pt>
                <c:pt idx="22942" formatCode="General">
                  <c:v>-3.5969554506239898E-2</c:v>
                </c:pt>
                <c:pt idx="22943" formatCode="General">
                  <c:v>-2.4448640534296601E-2</c:v>
                </c:pt>
                <c:pt idx="22944" formatCode="General">
                  <c:v>-1.30752437105117E-2</c:v>
                </c:pt>
                <c:pt idx="22945" formatCode="General">
                  <c:v>-3.3005385622223802E-3</c:v>
                </c:pt>
                <c:pt idx="22946" formatCode="General">
                  <c:v>4.9357266170003697E-3</c:v>
                </c:pt>
                <c:pt idx="22947" formatCode="General">
                  <c:v>1.1589383155431799E-2</c:v>
                </c:pt>
                <c:pt idx="22948" formatCode="General">
                  <c:v>1.63247742317521E-2</c:v>
                </c:pt>
                <c:pt idx="22949" formatCode="General">
                  <c:v>1.97310450005516E-2</c:v>
                </c:pt>
                <c:pt idx="22950" formatCode="General">
                  <c:v>2.2129781763854099E-2</c:v>
                </c:pt>
                <c:pt idx="22951" formatCode="General">
                  <c:v>2.4027499991875399E-2</c:v>
                </c:pt>
                <c:pt idx="22952" formatCode="General">
                  <c:v>2.5927431187096599E-2</c:v>
                </c:pt>
                <c:pt idx="22953" formatCode="General">
                  <c:v>2.7877587231253501E-2</c:v>
                </c:pt>
                <c:pt idx="22954" formatCode="General">
                  <c:v>2.9743625923198701E-2</c:v>
                </c:pt>
                <c:pt idx="22955" formatCode="General">
                  <c:v>3.1470708531794199E-2</c:v>
                </c:pt>
                <c:pt idx="22956" formatCode="General">
                  <c:v>3.3256515474454802E-2</c:v>
                </c:pt>
                <c:pt idx="22957" formatCode="General">
                  <c:v>3.4886791986192801E-2</c:v>
                </c:pt>
                <c:pt idx="22958" formatCode="General">
                  <c:v>3.6119448398011497E-2</c:v>
                </c:pt>
                <c:pt idx="22959" formatCode="General">
                  <c:v>3.5981688333441099E-2</c:v>
                </c:pt>
                <c:pt idx="22960" formatCode="General">
                  <c:v>3.3101936464516903E-2</c:v>
                </c:pt>
                <c:pt idx="22961" formatCode="General">
                  <c:v>2.7152332581043399E-2</c:v>
                </c:pt>
                <c:pt idx="22962" formatCode="General">
                  <c:v>1.9330695138558899E-2</c:v>
                </c:pt>
                <c:pt idx="22963" formatCode="General">
                  <c:v>1.15139379462033E-2</c:v>
                </c:pt>
                <c:pt idx="22964" formatCode="General">
                  <c:v>5.0494588546349198E-3</c:v>
                </c:pt>
                <c:pt idx="22965">
                  <c:v>6.2393411923719795E-5</c:v>
                </c:pt>
                <c:pt idx="22966" formatCode="General">
                  <c:v>-4.2659275577481099E-3</c:v>
                </c:pt>
                <c:pt idx="22967" formatCode="General">
                  <c:v>-8.4819984924637097E-3</c:v>
                </c:pt>
                <c:pt idx="22968" formatCode="General">
                  <c:v>-1.20472424546229E-2</c:v>
                </c:pt>
                <c:pt idx="22969" formatCode="General">
                  <c:v>-1.3887893539100801E-2</c:v>
                </c:pt>
                <c:pt idx="22970" formatCode="General">
                  <c:v>-1.42388984947597E-2</c:v>
                </c:pt>
                <c:pt idx="22971" formatCode="General">
                  <c:v>-1.40407258046562E-2</c:v>
                </c:pt>
                <c:pt idx="22972" formatCode="General">
                  <c:v>-1.27532250656846E-2</c:v>
                </c:pt>
                <c:pt idx="22973" formatCode="General">
                  <c:v>-1.02449933178513E-2</c:v>
                </c:pt>
                <c:pt idx="22974" formatCode="General">
                  <c:v>-7.3432395898915303E-3</c:v>
                </c:pt>
                <c:pt idx="22975" formatCode="General">
                  <c:v>-4.0869001653730903E-3</c:v>
                </c:pt>
                <c:pt idx="22976" formatCode="General">
                  <c:v>-4.19164424835002E-4</c:v>
                </c:pt>
                <c:pt idx="22977" formatCode="General">
                  <c:v>2.6659418163931998E-3</c:v>
                </c:pt>
                <c:pt idx="22978" formatCode="General">
                  <c:v>3.9588371822964104E-3</c:v>
                </c:pt>
                <c:pt idx="22979" formatCode="General">
                  <c:v>4.3387932189428704E-3</c:v>
                </c:pt>
                <c:pt idx="22980" formatCode="General">
                  <c:v>4.90321494261119E-3</c:v>
                </c:pt>
                <c:pt idx="22981" formatCode="General">
                  <c:v>5.8875348560522003E-3</c:v>
                </c:pt>
                <c:pt idx="22982" formatCode="General">
                  <c:v>7.6085617408456303E-3</c:v>
                </c:pt>
                <c:pt idx="22983" formatCode="General">
                  <c:v>9.6427049350129995E-3</c:v>
                </c:pt>
                <c:pt idx="22984" formatCode="General">
                  <c:v>1.2244061622210299E-2</c:v>
                </c:pt>
                <c:pt idx="22985" formatCode="General">
                  <c:v>1.56771716269524E-2</c:v>
                </c:pt>
                <c:pt idx="22986" formatCode="General">
                  <c:v>1.8456944304634602E-2</c:v>
                </c:pt>
                <c:pt idx="22987" formatCode="General">
                  <c:v>2.0138540208727601E-2</c:v>
                </c:pt>
                <c:pt idx="22988" formatCode="General">
                  <c:v>2.1338959161453602E-2</c:v>
                </c:pt>
                <c:pt idx="22989" formatCode="General">
                  <c:v>2.16516043858535E-2</c:v>
                </c:pt>
                <c:pt idx="22990" formatCode="General">
                  <c:v>2.10480981052731E-2</c:v>
                </c:pt>
                <c:pt idx="22991" formatCode="General">
                  <c:v>2.01598938197113E-2</c:v>
                </c:pt>
                <c:pt idx="22992" formatCode="General">
                  <c:v>1.8844891119848502E-2</c:v>
                </c:pt>
                <c:pt idx="22993" formatCode="General">
                  <c:v>1.7819285923128599E-2</c:v>
                </c:pt>
                <c:pt idx="22994" formatCode="General">
                  <c:v>1.76748617086387E-2</c:v>
                </c:pt>
                <c:pt idx="22995" formatCode="General">
                  <c:v>1.7433077974644499E-2</c:v>
                </c:pt>
                <c:pt idx="22996" formatCode="General">
                  <c:v>1.5921303257969598E-2</c:v>
                </c:pt>
                <c:pt idx="22997" formatCode="General">
                  <c:v>1.26712143875654E-2</c:v>
                </c:pt>
                <c:pt idx="22998" formatCode="General">
                  <c:v>6.9255102159260602E-3</c:v>
                </c:pt>
                <c:pt idx="22999" formatCode="General">
                  <c:v>-1.2918669640850501E-3</c:v>
                </c:pt>
                <c:pt idx="23000" formatCode="General">
                  <c:v>-1.0560642811744399E-2</c:v>
                </c:pt>
                <c:pt idx="23001" formatCode="General">
                  <c:v>-2.0447356906112799E-2</c:v>
                </c:pt>
                <c:pt idx="23002" formatCode="General">
                  <c:v>-3.08116145174114E-2</c:v>
                </c:pt>
                <c:pt idx="23003" formatCode="General">
                  <c:v>-4.0850784786561498E-2</c:v>
                </c:pt>
                <c:pt idx="23004" formatCode="General">
                  <c:v>-5.0403180099657802E-2</c:v>
                </c:pt>
                <c:pt idx="23005" formatCode="General">
                  <c:v>-5.9430939913762498E-2</c:v>
                </c:pt>
                <c:pt idx="23006" formatCode="General">
                  <c:v>-6.74512057073446E-2</c:v>
                </c:pt>
                <c:pt idx="23007" formatCode="General">
                  <c:v>-7.3994409130409694E-2</c:v>
                </c:pt>
                <c:pt idx="23008" formatCode="General">
                  <c:v>-7.8110613670491102E-2</c:v>
                </c:pt>
                <c:pt idx="23009" formatCode="General">
                  <c:v>-7.8930228998119106E-2</c:v>
                </c:pt>
                <c:pt idx="23010" formatCode="General">
                  <c:v>-7.6349356065073107E-2</c:v>
                </c:pt>
                <c:pt idx="23011" formatCode="General">
                  <c:v>-7.2046296966381193E-2</c:v>
                </c:pt>
                <c:pt idx="23012" formatCode="General">
                  <c:v>-6.7255296536286299E-2</c:v>
                </c:pt>
                <c:pt idx="23013" formatCode="General">
                  <c:v>-6.21810154441714E-2</c:v>
                </c:pt>
                <c:pt idx="23014" formatCode="General">
                  <c:v>-5.6877985299742598E-2</c:v>
                </c:pt>
                <c:pt idx="23015" formatCode="General">
                  <c:v>-5.0621630757942397E-2</c:v>
                </c:pt>
                <c:pt idx="23016" formatCode="General">
                  <c:v>-4.3161175647535702E-2</c:v>
                </c:pt>
                <c:pt idx="23017" formatCode="General">
                  <c:v>-3.5176901713652703E-2</c:v>
                </c:pt>
                <c:pt idx="23018" formatCode="General">
                  <c:v>-2.7223181578568699E-2</c:v>
                </c:pt>
                <c:pt idx="23019" formatCode="General">
                  <c:v>-1.9179431595316401E-2</c:v>
                </c:pt>
                <c:pt idx="23020" formatCode="General">
                  <c:v>-1.0572250311351001E-2</c:v>
                </c:pt>
                <c:pt idx="23021" formatCode="General">
                  <c:v>-1.5695487274703301E-3</c:v>
                </c:pt>
                <c:pt idx="23022" formatCode="General">
                  <c:v>6.3000802263979E-3</c:v>
                </c:pt>
                <c:pt idx="23023" formatCode="General">
                  <c:v>1.21759467490631E-2</c:v>
                </c:pt>
                <c:pt idx="23024" formatCode="General">
                  <c:v>1.6620172023722499E-2</c:v>
                </c:pt>
                <c:pt idx="23025" formatCode="General">
                  <c:v>2.0576347077812002E-2</c:v>
                </c:pt>
                <c:pt idx="23026" formatCode="General">
                  <c:v>2.40766692614049E-2</c:v>
                </c:pt>
                <c:pt idx="23027" formatCode="General">
                  <c:v>2.6830472066299901E-2</c:v>
                </c:pt>
                <c:pt idx="23028" formatCode="General">
                  <c:v>2.8989128455780399E-2</c:v>
                </c:pt>
                <c:pt idx="23029" formatCode="General">
                  <c:v>2.99772080832146E-2</c:v>
                </c:pt>
                <c:pt idx="23030" formatCode="General">
                  <c:v>3.0372724088821301E-2</c:v>
                </c:pt>
                <c:pt idx="23031" formatCode="General">
                  <c:v>3.0624992930711501E-2</c:v>
                </c:pt>
                <c:pt idx="23032" formatCode="General">
                  <c:v>3.0217573193041001E-2</c:v>
                </c:pt>
                <c:pt idx="23033" formatCode="General">
                  <c:v>2.9112988919858199E-2</c:v>
                </c:pt>
                <c:pt idx="23034" formatCode="General">
                  <c:v>2.6577916212615599E-2</c:v>
                </c:pt>
                <c:pt idx="23035" formatCode="General">
                  <c:v>2.2430043280597899E-2</c:v>
                </c:pt>
                <c:pt idx="23036" formatCode="General">
                  <c:v>1.7402658918117299E-2</c:v>
                </c:pt>
                <c:pt idx="23037" formatCode="General">
                  <c:v>1.13771893268535E-2</c:v>
                </c:pt>
                <c:pt idx="23038" formatCode="General">
                  <c:v>5.3757581052167602E-3</c:v>
                </c:pt>
                <c:pt idx="23039" formatCode="General">
                  <c:v>1.4318676172376901E-3</c:v>
                </c:pt>
                <c:pt idx="23040" formatCode="General">
                  <c:v>4.5855792911855798E-4</c:v>
                </c:pt>
                <c:pt idx="23041" formatCode="General">
                  <c:v>2.0651115417638999E-3</c:v>
                </c:pt>
                <c:pt idx="23042" formatCode="General">
                  <c:v>4.8270910828339501E-3</c:v>
                </c:pt>
                <c:pt idx="23043" formatCode="General">
                  <c:v>7.8598350189751608E-3</c:v>
                </c:pt>
                <c:pt idx="23044" formatCode="General">
                  <c:v>1.1571870090468801E-2</c:v>
                </c:pt>
                <c:pt idx="23045" formatCode="General">
                  <c:v>1.5991624473941899E-2</c:v>
                </c:pt>
                <c:pt idx="23046" formatCode="General">
                  <c:v>1.9803305433397801E-2</c:v>
                </c:pt>
                <c:pt idx="23047" formatCode="General">
                  <c:v>2.3285227961469999E-2</c:v>
                </c:pt>
                <c:pt idx="23048" formatCode="General">
                  <c:v>2.73511059336881E-2</c:v>
                </c:pt>
                <c:pt idx="23049" formatCode="General">
                  <c:v>3.1908692887458699E-2</c:v>
                </c:pt>
                <c:pt idx="23050" formatCode="General">
                  <c:v>3.6656161921558301E-2</c:v>
                </c:pt>
                <c:pt idx="23051" formatCode="General">
                  <c:v>4.0640446572723303E-2</c:v>
                </c:pt>
                <c:pt idx="23052" formatCode="General">
                  <c:v>4.2859753535484997E-2</c:v>
                </c:pt>
                <c:pt idx="23053" formatCode="General">
                  <c:v>4.36848993142862E-2</c:v>
                </c:pt>
                <c:pt idx="23054" formatCode="General">
                  <c:v>4.4756485538338803E-2</c:v>
                </c:pt>
                <c:pt idx="23055" formatCode="General">
                  <c:v>4.6530769085858001E-2</c:v>
                </c:pt>
                <c:pt idx="23056" formatCode="General">
                  <c:v>4.76555845140436E-2</c:v>
                </c:pt>
                <c:pt idx="23057" formatCode="General">
                  <c:v>4.6439903513508497E-2</c:v>
                </c:pt>
                <c:pt idx="23058" formatCode="General">
                  <c:v>4.2406873695005599E-2</c:v>
                </c:pt>
                <c:pt idx="23059" formatCode="General">
                  <c:v>3.6511186236026602E-2</c:v>
                </c:pt>
                <c:pt idx="23060" formatCode="General">
                  <c:v>2.9999279551146001E-2</c:v>
                </c:pt>
                <c:pt idx="23061" formatCode="General">
                  <c:v>2.2879077283306501E-2</c:v>
                </c:pt>
                <c:pt idx="23062" formatCode="General">
                  <c:v>1.6071634766328599E-2</c:v>
                </c:pt>
                <c:pt idx="23063" formatCode="General">
                  <c:v>1.13505154128208E-2</c:v>
                </c:pt>
                <c:pt idx="23064" formatCode="General">
                  <c:v>8.7527815517473902E-3</c:v>
                </c:pt>
                <c:pt idx="23065" formatCode="General">
                  <c:v>7.79151454809782E-3</c:v>
                </c:pt>
                <c:pt idx="23066" formatCode="General">
                  <c:v>8.0866144356827492E-3</c:v>
                </c:pt>
                <c:pt idx="23067" formatCode="General">
                  <c:v>9.2153450531895307E-3</c:v>
                </c:pt>
                <c:pt idx="23068" formatCode="General">
                  <c:v>1.09763586782642E-2</c:v>
                </c:pt>
                <c:pt idx="23069" formatCode="General">
                  <c:v>1.3646116132607401E-2</c:v>
                </c:pt>
                <c:pt idx="23070" formatCode="General">
                  <c:v>1.6790185462393001E-2</c:v>
                </c:pt>
                <c:pt idx="23071" formatCode="General">
                  <c:v>1.90326174036634E-2</c:v>
                </c:pt>
                <c:pt idx="23072" formatCode="General">
                  <c:v>2.03769019331475E-2</c:v>
                </c:pt>
                <c:pt idx="23073" formatCode="General">
                  <c:v>2.0922933548444801E-2</c:v>
                </c:pt>
                <c:pt idx="23074" formatCode="General">
                  <c:v>2.02289425497462E-2</c:v>
                </c:pt>
                <c:pt idx="23075" formatCode="General">
                  <c:v>1.8857406984898802E-2</c:v>
                </c:pt>
                <c:pt idx="23076" formatCode="General">
                  <c:v>1.7196321634094201E-2</c:v>
                </c:pt>
                <c:pt idx="23077" formatCode="General">
                  <c:v>1.5194250884965701E-2</c:v>
                </c:pt>
                <c:pt idx="23078" formatCode="General">
                  <c:v>1.30150089026049E-2</c:v>
                </c:pt>
                <c:pt idx="23079" formatCode="General">
                  <c:v>1.16475863849174E-2</c:v>
                </c:pt>
                <c:pt idx="23080" formatCode="General">
                  <c:v>1.23573242804735E-2</c:v>
                </c:pt>
                <c:pt idx="23081" formatCode="General">
                  <c:v>1.4960745637939201E-2</c:v>
                </c:pt>
                <c:pt idx="23082" formatCode="General">
                  <c:v>1.8142523432966601E-2</c:v>
                </c:pt>
                <c:pt idx="23083" formatCode="General">
                  <c:v>2.1693633128822901E-2</c:v>
                </c:pt>
                <c:pt idx="23084" formatCode="General">
                  <c:v>2.5770720932959599E-2</c:v>
                </c:pt>
                <c:pt idx="23085" formatCode="General">
                  <c:v>2.94595876244249E-2</c:v>
                </c:pt>
                <c:pt idx="23086" formatCode="General">
                  <c:v>3.2323964496400001E-2</c:v>
                </c:pt>
                <c:pt idx="23087" formatCode="General">
                  <c:v>3.3763431356529899E-2</c:v>
                </c:pt>
                <c:pt idx="23088" formatCode="General">
                  <c:v>3.3391549787279498E-2</c:v>
                </c:pt>
                <c:pt idx="23089" formatCode="General">
                  <c:v>3.1511158297288198E-2</c:v>
                </c:pt>
                <c:pt idx="23090" formatCode="General">
                  <c:v>2.7839522622746301E-2</c:v>
                </c:pt>
                <c:pt idx="23091" formatCode="General">
                  <c:v>2.2079163705251498E-2</c:v>
                </c:pt>
                <c:pt idx="23092" formatCode="General">
                  <c:v>1.48594917672339E-2</c:v>
                </c:pt>
                <c:pt idx="23093" formatCode="General">
                  <c:v>7.1908746300695901E-3</c:v>
                </c:pt>
                <c:pt idx="23094">
                  <c:v>-8.6649908182280806E-5</c:v>
                </c:pt>
                <c:pt idx="23095" formatCode="General">
                  <c:v>-6.7662322822017E-3</c:v>
                </c:pt>
                <c:pt idx="23096" formatCode="General">
                  <c:v>-1.4038191031258701E-2</c:v>
                </c:pt>
                <c:pt idx="23097" formatCode="General">
                  <c:v>-2.2478548127277401E-2</c:v>
                </c:pt>
                <c:pt idx="23098" formatCode="General">
                  <c:v>-3.1648391174650903E-2</c:v>
                </c:pt>
                <c:pt idx="23099" formatCode="General">
                  <c:v>-4.09824074802859E-2</c:v>
                </c:pt>
                <c:pt idx="23100" formatCode="General">
                  <c:v>-4.9898046712184403E-2</c:v>
                </c:pt>
                <c:pt idx="23101" formatCode="General">
                  <c:v>-5.7505386373148698E-2</c:v>
                </c:pt>
                <c:pt idx="23102" formatCode="General">
                  <c:v>-6.2941580050817403E-2</c:v>
                </c:pt>
                <c:pt idx="23103" formatCode="General">
                  <c:v>-6.6387060420847702E-2</c:v>
                </c:pt>
                <c:pt idx="23104" formatCode="General">
                  <c:v>-6.8593022887878302E-2</c:v>
                </c:pt>
                <c:pt idx="23105" formatCode="General">
                  <c:v>-6.9617945104924403E-2</c:v>
                </c:pt>
                <c:pt idx="23106" formatCode="General">
                  <c:v>-6.9165009726522494E-2</c:v>
                </c:pt>
                <c:pt idx="23107" formatCode="General">
                  <c:v>-6.7173625229281206E-2</c:v>
                </c:pt>
                <c:pt idx="23108" formatCode="General">
                  <c:v>-6.37274534259787E-2</c:v>
                </c:pt>
                <c:pt idx="23109" formatCode="General">
                  <c:v>-5.8890047250011998E-2</c:v>
                </c:pt>
                <c:pt idx="23110" formatCode="General">
                  <c:v>-5.2625347390187198E-2</c:v>
                </c:pt>
                <c:pt idx="23111" formatCode="General">
                  <c:v>-4.5288137112925599E-2</c:v>
                </c:pt>
                <c:pt idx="23112" formatCode="General">
                  <c:v>-3.7830351591920802E-2</c:v>
                </c:pt>
                <c:pt idx="23113" formatCode="General">
                  <c:v>-3.1129475162259598E-2</c:v>
                </c:pt>
                <c:pt idx="23114" formatCode="General">
                  <c:v>-2.5016779535342301E-2</c:v>
                </c:pt>
                <c:pt idx="23115" formatCode="General">
                  <c:v>-1.9337072954259401E-2</c:v>
                </c:pt>
                <c:pt idx="23116" formatCode="General">
                  <c:v>-1.47078333143496E-2</c:v>
                </c:pt>
                <c:pt idx="23117" formatCode="General">
                  <c:v>-1.18308549534701E-2</c:v>
                </c:pt>
                <c:pt idx="23118" formatCode="General">
                  <c:v>-1.06772187121804E-2</c:v>
                </c:pt>
                <c:pt idx="23119" formatCode="General">
                  <c:v>-1.1576247187672899E-2</c:v>
                </c:pt>
                <c:pt idx="23120" formatCode="General">
                  <c:v>-1.51719759870639E-2</c:v>
                </c:pt>
                <c:pt idx="23121" formatCode="General">
                  <c:v>-2.1462992571419301E-2</c:v>
                </c:pt>
                <c:pt idx="23122" formatCode="General">
                  <c:v>-3.05486338893773E-2</c:v>
                </c:pt>
                <c:pt idx="23123" formatCode="General">
                  <c:v>-4.1361840782076602E-2</c:v>
                </c:pt>
                <c:pt idx="23124" formatCode="General">
                  <c:v>-5.1681176698641001E-2</c:v>
                </c:pt>
                <c:pt idx="23125" formatCode="General">
                  <c:v>-6.0149403188420797E-2</c:v>
                </c:pt>
                <c:pt idx="23126" formatCode="General">
                  <c:v>-6.6221628787436607E-2</c:v>
                </c:pt>
                <c:pt idx="23127" formatCode="General">
                  <c:v>-6.9942779290997806E-2</c:v>
                </c:pt>
                <c:pt idx="23128" formatCode="General">
                  <c:v>-7.1659120673710303E-2</c:v>
                </c:pt>
                <c:pt idx="23129" formatCode="General">
                  <c:v>-7.1326943620308003E-2</c:v>
                </c:pt>
                <c:pt idx="23130" formatCode="General">
                  <c:v>-6.9441426944291298E-2</c:v>
                </c:pt>
                <c:pt idx="23131" formatCode="General">
                  <c:v>-6.6231394988468695E-2</c:v>
                </c:pt>
                <c:pt idx="23132" formatCode="General">
                  <c:v>-6.1979627220660999E-2</c:v>
                </c:pt>
                <c:pt idx="23133" formatCode="General">
                  <c:v>-5.7299259352811299E-2</c:v>
                </c:pt>
                <c:pt idx="23134" formatCode="General">
                  <c:v>-5.15866787784287E-2</c:v>
                </c:pt>
                <c:pt idx="23135" formatCode="General">
                  <c:v>-4.4188044985524803E-2</c:v>
                </c:pt>
                <c:pt idx="23136" formatCode="General">
                  <c:v>-3.5489518600581103E-2</c:v>
                </c:pt>
                <c:pt idx="23137" formatCode="General">
                  <c:v>-2.6356000818590301E-2</c:v>
                </c:pt>
                <c:pt idx="23138" formatCode="General">
                  <c:v>-1.7780623378433301E-2</c:v>
                </c:pt>
                <c:pt idx="23139" formatCode="General">
                  <c:v>-1.03510139539941E-2</c:v>
                </c:pt>
                <c:pt idx="23140" formatCode="General">
                  <c:v>-3.4883921371095601E-3</c:v>
                </c:pt>
                <c:pt idx="23141" formatCode="General">
                  <c:v>3.8549940292819098E-3</c:v>
                </c:pt>
                <c:pt idx="23142" formatCode="General">
                  <c:v>1.16926878248947E-2</c:v>
                </c:pt>
                <c:pt idx="23143" formatCode="General">
                  <c:v>1.9200252998129601E-2</c:v>
                </c:pt>
                <c:pt idx="23144" formatCode="General">
                  <c:v>2.6672795522136E-2</c:v>
                </c:pt>
                <c:pt idx="23145" formatCode="General">
                  <c:v>3.38102240656485E-2</c:v>
                </c:pt>
                <c:pt idx="23146" formatCode="General">
                  <c:v>3.9748428336861097E-2</c:v>
                </c:pt>
                <c:pt idx="23147" formatCode="General">
                  <c:v>4.4592970256632398E-2</c:v>
                </c:pt>
                <c:pt idx="23148" formatCode="General">
                  <c:v>4.8258524671600897E-2</c:v>
                </c:pt>
                <c:pt idx="23149" formatCode="General">
                  <c:v>5.0786024271765103E-2</c:v>
                </c:pt>
                <c:pt idx="23150" formatCode="General">
                  <c:v>5.2894971024834002E-2</c:v>
                </c:pt>
                <c:pt idx="23151" formatCode="General">
                  <c:v>5.5476211913642798E-2</c:v>
                </c:pt>
                <c:pt idx="23152" formatCode="General">
                  <c:v>5.8416419598153899E-2</c:v>
                </c:pt>
                <c:pt idx="23153" formatCode="General">
                  <c:v>6.2312669131311303E-2</c:v>
                </c:pt>
                <c:pt idx="23154" formatCode="General">
                  <c:v>6.67767080096133E-2</c:v>
                </c:pt>
                <c:pt idx="23155" formatCode="General">
                  <c:v>6.9749060345984604E-2</c:v>
                </c:pt>
                <c:pt idx="23156" formatCode="General">
                  <c:v>6.9598613037796006E-2</c:v>
                </c:pt>
                <c:pt idx="23157" formatCode="General">
                  <c:v>6.5820216165284703E-2</c:v>
                </c:pt>
                <c:pt idx="23158" formatCode="General">
                  <c:v>5.9509599060822399E-2</c:v>
                </c:pt>
                <c:pt idx="23159" formatCode="General">
                  <c:v>5.14972030961134E-2</c:v>
                </c:pt>
                <c:pt idx="23160" formatCode="General">
                  <c:v>4.2521080546245899E-2</c:v>
                </c:pt>
                <c:pt idx="23161" formatCode="General">
                  <c:v>3.3417599540098097E-2</c:v>
                </c:pt>
                <c:pt idx="23162" formatCode="General">
                  <c:v>2.5163640376309599E-2</c:v>
                </c:pt>
                <c:pt idx="23163" formatCode="General">
                  <c:v>1.8704650062861899E-2</c:v>
                </c:pt>
                <c:pt idx="23164" formatCode="General">
                  <c:v>1.4231623516944E-2</c:v>
                </c:pt>
                <c:pt idx="23165" formatCode="General">
                  <c:v>1.1383768600916701E-2</c:v>
                </c:pt>
                <c:pt idx="23166" formatCode="General">
                  <c:v>1.04926332212389E-2</c:v>
                </c:pt>
                <c:pt idx="23167" formatCode="General">
                  <c:v>1.20890759477515E-2</c:v>
                </c:pt>
                <c:pt idx="23168" formatCode="General">
                  <c:v>1.5611105007641299E-2</c:v>
                </c:pt>
                <c:pt idx="23169" formatCode="General">
                  <c:v>2.05193131159346E-2</c:v>
                </c:pt>
                <c:pt idx="23170" formatCode="General">
                  <c:v>2.7091985554687899E-2</c:v>
                </c:pt>
                <c:pt idx="23171" formatCode="General">
                  <c:v>3.4585527782001899E-2</c:v>
                </c:pt>
                <c:pt idx="23172" formatCode="General">
                  <c:v>4.1870965482398E-2</c:v>
                </c:pt>
                <c:pt idx="23173" formatCode="General">
                  <c:v>4.8440767624436498E-2</c:v>
                </c:pt>
                <c:pt idx="23174" formatCode="General">
                  <c:v>5.4374459151056202E-2</c:v>
                </c:pt>
                <c:pt idx="23175" formatCode="General">
                  <c:v>5.9524415545623197E-2</c:v>
                </c:pt>
                <c:pt idx="23176" formatCode="General">
                  <c:v>6.2870356841595698E-2</c:v>
                </c:pt>
                <c:pt idx="23177" formatCode="General">
                  <c:v>6.3893808692833995E-2</c:v>
                </c:pt>
                <c:pt idx="23178" formatCode="General">
                  <c:v>6.24187129069768E-2</c:v>
                </c:pt>
                <c:pt idx="23179" formatCode="General">
                  <c:v>5.93059607848547E-2</c:v>
                </c:pt>
                <c:pt idx="23180" formatCode="General">
                  <c:v>5.5161047874935802E-2</c:v>
                </c:pt>
                <c:pt idx="23181" formatCode="General">
                  <c:v>4.9495463313591302E-2</c:v>
                </c:pt>
                <c:pt idx="23182" formatCode="General">
                  <c:v>4.2495893626452702E-2</c:v>
                </c:pt>
                <c:pt idx="23183" formatCode="General">
                  <c:v>3.5101460847281302E-2</c:v>
                </c:pt>
                <c:pt idx="23184" formatCode="General">
                  <c:v>2.7663368136342299E-2</c:v>
                </c:pt>
                <c:pt idx="23185" formatCode="General">
                  <c:v>1.9925259098761999E-2</c:v>
                </c:pt>
                <c:pt idx="23186" formatCode="General">
                  <c:v>1.20224320895671E-2</c:v>
                </c:pt>
                <c:pt idx="23187" formatCode="General">
                  <c:v>4.3358930102124797E-3</c:v>
                </c:pt>
                <c:pt idx="23188" formatCode="General">
                  <c:v>-2.4141458621726301E-3</c:v>
                </c:pt>
                <c:pt idx="23189" formatCode="General">
                  <c:v>-7.5573870752860001E-3</c:v>
                </c:pt>
                <c:pt idx="23190" formatCode="General">
                  <c:v>-1.1088418488766899E-2</c:v>
                </c:pt>
                <c:pt idx="23191" formatCode="General">
                  <c:v>-1.34918341587141E-2</c:v>
                </c:pt>
                <c:pt idx="23192" formatCode="General">
                  <c:v>-1.4865649801478699E-2</c:v>
                </c:pt>
                <c:pt idx="23193" formatCode="General">
                  <c:v>-1.52098111407392E-2</c:v>
                </c:pt>
                <c:pt idx="23194" formatCode="General">
                  <c:v>-1.44274316452952E-2</c:v>
                </c:pt>
                <c:pt idx="23195" formatCode="General">
                  <c:v>-1.2431562196014099E-2</c:v>
                </c:pt>
                <c:pt idx="23196" formatCode="General">
                  <c:v>-1.02017986662269E-2</c:v>
                </c:pt>
                <c:pt idx="23197" formatCode="General">
                  <c:v>-8.5678741382704798E-3</c:v>
                </c:pt>
                <c:pt idx="23198" formatCode="General">
                  <c:v>-7.4057296263532503E-3</c:v>
                </c:pt>
                <c:pt idx="23199" formatCode="General">
                  <c:v>-6.2945248616800096E-3</c:v>
                </c:pt>
                <c:pt idx="23200" formatCode="General">
                  <c:v>-5.89993664917755E-3</c:v>
                </c:pt>
                <c:pt idx="23201" formatCode="General">
                  <c:v>-7.6969906179836702E-3</c:v>
                </c:pt>
                <c:pt idx="23202" formatCode="General">
                  <c:v>-1.1707259063009999E-2</c:v>
                </c:pt>
                <c:pt idx="23203" formatCode="General">
                  <c:v>-1.7032350538838701E-2</c:v>
                </c:pt>
                <c:pt idx="23204" formatCode="General">
                  <c:v>-2.3342566333849402E-2</c:v>
                </c:pt>
                <c:pt idx="23205" formatCode="General">
                  <c:v>-2.9845531901590502E-2</c:v>
                </c:pt>
                <c:pt idx="23206" formatCode="General">
                  <c:v>-3.4960807404708402E-2</c:v>
                </c:pt>
                <c:pt idx="23207" formatCode="General">
                  <c:v>-3.8756549965305302E-2</c:v>
                </c:pt>
                <c:pt idx="23208" formatCode="General">
                  <c:v>-4.1915443414067E-2</c:v>
                </c:pt>
                <c:pt idx="23209" formatCode="General">
                  <c:v>-4.3700822100252897E-2</c:v>
                </c:pt>
                <c:pt idx="23210" formatCode="General">
                  <c:v>-4.3827651304938001E-2</c:v>
                </c:pt>
                <c:pt idx="23211" formatCode="General">
                  <c:v>-4.2985804632143097E-2</c:v>
                </c:pt>
                <c:pt idx="23212" formatCode="General">
                  <c:v>-4.1712682873028602E-2</c:v>
                </c:pt>
                <c:pt idx="23213" formatCode="General">
                  <c:v>-3.9772438825252297E-2</c:v>
                </c:pt>
                <c:pt idx="23214" formatCode="General">
                  <c:v>-3.7842595759520301E-2</c:v>
                </c:pt>
                <c:pt idx="23215" formatCode="General">
                  <c:v>-3.67009904749548E-2</c:v>
                </c:pt>
                <c:pt idx="23216" formatCode="General">
                  <c:v>-3.6523403431901899E-2</c:v>
                </c:pt>
                <c:pt idx="23217" formatCode="General">
                  <c:v>-3.7414019813266398E-2</c:v>
                </c:pt>
                <c:pt idx="23218" formatCode="General">
                  <c:v>-3.94546110644481E-2</c:v>
                </c:pt>
                <c:pt idx="23219" formatCode="General">
                  <c:v>-4.2889239026310602E-2</c:v>
                </c:pt>
                <c:pt idx="23220" formatCode="General">
                  <c:v>-4.7867666804254097E-2</c:v>
                </c:pt>
                <c:pt idx="23221" formatCode="General">
                  <c:v>-5.4348820979358899E-2</c:v>
                </c:pt>
                <c:pt idx="23222" formatCode="General">
                  <c:v>-6.1610323262347798E-2</c:v>
                </c:pt>
                <c:pt idx="23223" formatCode="General">
                  <c:v>-6.8292144421149698E-2</c:v>
                </c:pt>
                <c:pt idx="23224" formatCode="General">
                  <c:v>-7.2807621880955603E-2</c:v>
                </c:pt>
                <c:pt idx="23225" formatCode="General">
                  <c:v>-7.4446234691486396E-2</c:v>
                </c:pt>
                <c:pt idx="23226" formatCode="General">
                  <c:v>-7.3850477104714804E-2</c:v>
                </c:pt>
                <c:pt idx="23227" formatCode="General">
                  <c:v>-7.2153536004970001E-2</c:v>
                </c:pt>
                <c:pt idx="23228" formatCode="General">
                  <c:v>-6.94751829885282E-2</c:v>
                </c:pt>
                <c:pt idx="23229" formatCode="General">
                  <c:v>-6.4790866688640703E-2</c:v>
                </c:pt>
                <c:pt idx="23230" formatCode="General">
                  <c:v>-5.7720793985794501E-2</c:v>
                </c:pt>
                <c:pt idx="23231" formatCode="General">
                  <c:v>-4.9557381685000602E-2</c:v>
                </c:pt>
                <c:pt idx="23232" formatCode="General">
                  <c:v>-4.1231181610229303E-2</c:v>
                </c:pt>
                <c:pt idx="23233" formatCode="General">
                  <c:v>-3.2517980892279801E-2</c:v>
                </c:pt>
                <c:pt idx="23234" formatCode="General">
                  <c:v>-2.3358706544008598E-2</c:v>
                </c:pt>
                <c:pt idx="23235" formatCode="General">
                  <c:v>-1.4232012518688501E-2</c:v>
                </c:pt>
                <c:pt idx="23236" formatCode="General">
                  <c:v>-5.2470117911730301E-3</c:v>
                </c:pt>
                <c:pt idx="23237" formatCode="General">
                  <c:v>3.97588088888934E-3</c:v>
                </c:pt>
                <c:pt idx="23238" formatCode="General">
                  <c:v>1.3734495086309599E-2</c:v>
                </c:pt>
                <c:pt idx="23239" formatCode="General">
                  <c:v>2.4198547996774199E-2</c:v>
                </c:pt>
                <c:pt idx="23240" formatCode="General">
                  <c:v>3.4945125634755797E-2</c:v>
                </c:pt>
                <c:pt idx="23241" formatCode="General">
                  <c:v>4.5371838246568097E-2</c:v>
                </c:pt>
                <c:pt idx="23242" formatCode="General">
                  <c:v>5.47061574633688E-2</c:v>
                </c:pt>
                <c:pt idx="23243" formatCode="General">
                  <c:v>6.2461669530963999E-2</c:v>
                </c:pt>
                <c:pt idx="23244" formatCode="General">
                  <c:v>6.9134071876519002E-2</c:v>
                </c:pt>
                <c:pt idx="23245" formatCode="General">
                  <c:v>7.4933305175382298E-2</c:v>
                </c:pt>
                <c:pt idx="23246" formatCode="General">
                  <c:v>7.8969987953339496E-2</c:v>
                </c:pt>
                <c:pt idx="23247" formatCode="General">
                  <c:v>8.0904907977402199E-2</c:v>
                </c:pt>
                <c:pt idx="23248" formatCode="General">
                  <c:v>8.0763089604208096E-2</c:v>
                </c:pt>
                <c:pt idx="23249" formatCode="General">
                  <c:v>7.8125315981400906E-2</c:v>
                </c:pt>
                <c:pt idx="23250" formatCode="General">
                  <c:v>7.3119672121734203E-2</c:v>
                </c:pt>
                <c:pt idx="23251" formatCode="General">
                  <c:v>6.6338839987005002E-2</c:v>
                </c:pt>
                <c:pt idx="23252" formatCode="General">
                  <c:v>5.8720909171675398E-2</c:v>
                </c:pt>
                <c:pt idx="23253" formatCode="General">
                  <c:v>5.0292420558120499E-2</c:v>
                </c:pt>
                <c:pt idx="23254" formatCode="General">
                  <c:v>4.13955662149878E-2</c:v>
                </c:pt>
                <c:pt idx="23255" formatCode="General">
                  <c:v>3.2148007617153397E-2</c:v>
                </c:pt>
                <c:pt idx="23256" formatCode="General">
                  <c:v>2.2956232287463602E-2</c:v>
                </c:pt>
                <c:pt idx="23257" formatCode="General">
                  <c:v>1.5619318795638101E-2</c:v>
                </c:pt>
                <c:pt idx="23258" formatCode="General">
                  <c:v>1.13350617283637E-2</c:v>
                </c:pt>
                <c:pt idx="23259" formatCode="General">
                  <c:v>9.7570977703102003E-3</c:v>
                </c:pt>
                <c:pt idx="23260" formatCode="General">
                  <c:v>9.61021288595852E-3</c:v>
                </c:pt>
                <c:pt idx="23261" formatCode="General">
                  <c:v>9.9134849246869591E-3</c:v>
                </c:pt>
                <c:pt idx="23262" formatCode="General">
                  <c:v>1.0070435475452401E-2</c:v>
                </c:pt>
                <c:pt idx="23263" formatCode="General">
                  <c:v>1.09142328371497E-2</c:v>
                </c:pt>
                <c:pt idx="23264" formatCode="General">
                  <c:v>1.3283427172230799E-2</c:v>
                </c:pt>
                <c:pt idx="23265" formatCode="General">
                  <c:v>1.6538590677634E-2</c:v>
                </c:pt>
                <c:pt idx="23266" formatCode="General">
                  <c:v>1.9916241352995901E-2</c:v>
                </c:pt>
                <c:pt idx="23267" formatCode="General">
                  <c:v>2.3273233577905499E-2</c:v>
                </c:pt>
                <c:pt idx="23268" formatCode="General">
                  <c:v>2.6867826492552298E-2</c:v>
                </c:pt>
                <c:pt idx="23269" formatCode="General">
                  <c:v>3.0706475691148601E-2</c:v>
                </c:pt>
                <c:pt idx="23270" formatCode="General">
                  <c:v>3.3327901698203301E-2</c:v>
                </c:pt>
                <c:pt idx="23271" formatCode="General">
                  <c:v>3.3368648441675801E-2</c:v>
                </c:pt>
                <c:pt idx="23272" formatCode="General">
                  <c:v>3.01975989234292E-2</c:v>
                </c:pt>
                <c:pt idx="23273" formatCode="General">
                  <c:v>2.4413478599931301E-2</c:v>
                </c:pt>
                <c:pt idx="23274" formatCode="General">
                  <c:v>1.8196328433898901E-2</c:v>
                </c:pt>
                <c:pt idx="23275" formatCode="General">
                  <c:v>1.2577463689104401E-2</c:v>
                </c:pt>
                <c:pt idx="23276" formatCode="General">
                  <c:v>6.8663445463586197E-3</c:v>
                </c:pt>
                <c:pt idx="23277" formatCode="General">
                  <c:v>9.4739157318777601E-4</c:v>
                </c:pt>
                <c:pt idx="23278" formatCode="General">
                  <c:v>-4.7434857837673596E-3</c:v>
                </c:pt>
                <c:pt idx="23279" formatCode="General">
                  <c:v>-9.7114266696314601E-3</c:v>
                </c:pt>
                <c:pt idx="23280" formatCode="General">
                  <c:v>-1.29937769231766E-2</c:v>
                </c:pt>
                <c:pt idx="23281" formatCode="General">
                  <c:v>-1.3813784170789699E-2</c:v>
                </c:pt>
                <c:pt idx="23282" formatCode="General">
                  <c:v>-1.1967879859801999E-2</c:v>
                </c:pt>
                <c:pt idx="23283" formatCode="General">
                  <c:v>-9.0705604249208503E-3</c:v>
                </c:pt>
                <c:pt idx="23284" formatCode="General">
                  <c:v>-7.46184163047749E-3</c:v>
                </c:pt>
                <c:pt idx="23285" formatCode="General">
                  <c:v>-7.2108799951489701E-3</c:v>
                </c:pt>
                <c:pt idx="23286" formatCode="General">
                  <c:v>-7.0946621233281496E-3</c:v>
                </c:pt>
                <c:pt idx="23287" formatCode="General">
                  <c:v>-7.2140427866130303E-3</c:v>
                </c:pt>
                <c:pt idx="23288" formatCode="General">
                  <c:v>-9.1471509638326697E-3</c:v>
                </c:pt>
                <c:pt idx="23289" formatCode="General">
                  <c:v>-1.3229280097811E-2</c:v>
                </c:pt>
                <c:pt idx="23290" formatCode="General">
                  <c:v>-1.8371227823184101E-2</c:v>
                </c:pt>
                <c:pt idx="23291" formatCode="General">
                  <c:v>-2.4011301939053799E-2</c:v>
                </c:pt>
                <c:pt idx="23292" formatCode="General">
                  <c:v>-2.9779844567921401E-2</c:v>
                </c:pt>
                <c:pt idx="23293" formatCode="General">
                  <c:v>-3.5711090030602799E-2</c:v>
                </c:pt>
                <c:pt idx="23294" formatCode="General">
                  <c:v>-4.1429738993374703E-2</c:v>
                </c:pt>
                <c:pt idx="23295" formatCode="General">
                  <c:v>-4.6432731621583297E-2</c:v>
                </c:pt>
                <c:pt idx="23296" formatCode="General">
                  <c:v>-5.0484507298110597E-2</c:v>
                </c:pt>
                <c:pt idx="23297" formatCode="General">
                  <c:v>-5.2646445253996102E-2</c:v>
                </c:pt>
                <c:pt idx="23298" formatCode="General">
                  <c:v>-5.2298809713281998E-2</c:v>
                </c:pt>
                <c:pt idx="23299" formatCode="General">
                  <c:v>-4.9077359631599302E-2</c:v>
                </c:pt>
                <c:pt idx="23300" formatCode="General">
                  <c:v>-4.4418169767262899E-2</c:v>
                </c:pt>
                <c:pt idx="23301" formatCode="General">
                  <c:v>-4.0476693638250398E-2</c:v>
                </c:pt>
                <c:pt idx="23302" formatCode="General">
                  <c:v>-3.7344421501963702E-2</c:v>
                </c:pt>
                <c:pt idx="23303" formatCode="General">
                  <c:v>-3.3898520951530398E-2</c:v>
                </c:pt>
                <c:pt idx="23304" formatCode="General">
                  <c:v>-2.8935000164542601E-2</c:v>
                </c:pt>
                <c:pt idx="23305" formatCode="General">
                  <c:v>-2.29410921871365E-2</c:v>
                </c:pt>
                <c:pt idx="23306" formatCode="General">
                  <c:v>-1.6859105046644202E-2</c:v>
                </c:pt>
                <c:pt idx="23307" formatCode="General">
                  <c:v>-1.06803963345264E-2</c:v>
                </c:pt>
                <c:pt idx="23308" formatCode="General">
                  <c:v>-4.5743678777779E-3</c:v>
                </c:pt>
                <c:pt idx="23309" formatCode="General">
                  <c:v>1.23405425895453E-3</c:v>
                </c:pt>
                <c:pt idx="23310" formatCode="General">
                  <c:v>6.27159724907331E-3</c:v>
                </c:pt>
                <c:pt idx="23311" formatCode="General">
                  <c:v>9.37286065533432E-3</c:v>
                </c:pt>
                <c:pt idx="23312" formatCode="General">
                  <c:v>1.0119508951120799E-2</c:v>
                </c:pt>
                <c:pt idx="23313" formatCode="General">
                  <c:v>8.1122209418881003E-3</c:v>
                </c:pt>
                <c:pt idx="23314" formatCode="General">
                  <c:v>3.5856030956475399E-3</c:v>
                </c:pt>
                <c:pt idx="23315" formatCode="General">
                  <c:v>-1.49810848503635E-3</c:v>
                </c:pt>
                <c:pt idx="23316" formatCode="General">
                  <c:v>-5.6276060878737398E-3</c:v>
                </c:pt>
                <c:pt idx="23317" formatCode="General">
                  <c:v>-8.9040828846544701E-3</c:v>
                </c:pt>
                <c:pt idx="23318" formatCode="General">
                  <c:v>-1.1220421639767801E-2</c:v>
                </c:pt>
                <c:pt idx="23319" formatCode="General">
                  <c:v>-1.29404963196655E-2</c:v>
                </c:pt>
                <c:pt idx="23320" formatCode="General">
                  <c:v>-1.5494413116535001E-2</c:v>
                </c:pt>
                <c:pt idx="23321" formatCode="General">
                  <c:v>-1.8737952856310101E-2</c:v>
                </c:pt>
                <c:pt idx="23322" formatCode="General">
                  <c:v>-2.2993506380704298E-2</c:v>
                </c:pt>
                <c:pt idx="23323" formatCode="General">
                  <c:v>-2.7963464087262201E-2</c:v>
                </c:pt>
                <c:pt idx="23324" formatCode="General">
                  <c:v>-3.2478970814390697E-2</c:v>
                </c:pt>
                <c:pt idx="23325" formatCode="General">
                  <c:v>-3.5983081718042299E-2</c:v>
                </c:pt>
                <c:pt idx="23326" formatCode="General">
                  <c:v>-3.7399041254828999E-2</c:v>
                </c:pt>
                <c:pt idx="23327" formatCode="General">
                  <c:v>-3.6120834018153102E-2</c:v>
                </c:pt>
                <c:pt idx="23328" formatCode="General">
                  <c:v>-3.2599029024888003E-2</c:v>
                </c:pt>
                <c:pt idx="23329" formatCode="General">
                  <c:v>-2.7574389383617601E-2</c:v>
                </c:pt>
                <c:pt idx="23330" formatCode="General">
                  <c:v>-2.1842286908512601E-2</c:v>
                </c:pt>
                <c:pt idx="23331" formatCode="General">
                  <c:v>-1.6455394105309201E-2</c:v>
                </c:pt>
                <c:pt idx="23332" formatCode="General">
                  <c:v>-1.1493824155870001E-2</c:v>
                </c:pt>
                <c:pt idx="23333" formatCode="General">
                  <c:v>-5.62480070667188E-3</c:v>
                </c:pt>
                <c:pt idx="23334" formatCode="General">
                  <c:v>1.7784663375669701E-3</c:v>
                </c:pt>
                <c:pt idx="23335" formatCode="General">
                  <c:v>1.0057343634202701E-2</c:v>
                </c:pt>
                <c:pt idx="23336" formatCode="General">
                  <c:v>1.84961243935515E-2</c:v>
                </c:pt>
                <c:pt idx="23337" formatCode="General">
                  <c:v>2.57382183686168E-2</c:v>
                </c:pt>
                <c:pt idx="23338" formatCode="General">
                  <c:v>3.1552042350985597E-2</c:v>
                </c:pt>
                <c:pt idx="23339" formatCode="General">
                  <c:v>3.6402283954293402E-2</c:v>
                </c:pt>
                <c:pt idx="23340" formatCode="General">
                  <c:v>3.9929876619537202E-2</c:v>
                </c:pt>
                <c:pt idx="23341" formatCode="General">
                  <c:v>4.2033595407771303E-2</c:v>
                </c:pt>
                <c:pt idx="23342" formatCode="General">
                  <c:v>4.3586441194212303E-2</c:v>
                </c:pt>
                <c:pt idx="23343" formatCode="General">
                  <c:v>4.5036167510898097E-2</c:v>
                </c:pt>
                <c:pt idx="23344" formatCode="General">
                  <c:v>4.6033600026189003E-2</c:v>
                </c:pt>
                <c:pt idx="23345" formatCode="General">
                  <c:v>4.6152894295680501E-2</c:v>
                </c:pt>
                <c:pt idx="23346" formatCode="General">
                  <c:v>4.49157944118398E-2</c:v>
                </c:pt>
                <c:pt idx="23347" formatCode="General">
                  <c:v>4.2512221012695701E-2</c:v>
                </c:pt>
                <c:pt idx="23348" formatCode="General">
                  <c:v>4.0172878687036798E-2</c:v>
                </c:pt>
                <c:pt idx="23349" formatCode="General">
                  <c:v>3.8817410620264198E-2</c:v>
                </c:pt>
                <c:pt idx="23350" formatCode="General">
                  <c:v>3.7624067575840997E-2</c:v>
                </c:pt>
                <c:pt idx="23351" formatCode="General">
                  <c:v>3.5432173987898302E-2</c:v>
                </c:pt>
                <c:pt idx="23352" formatCode="General">
                  <c:v>3.2087416566682597E-2</c:v>
                </c:pt>
                <c:pt idx="23353" formatCode="General">
                  <c:v>2.78874162622441E-2</c:v>
                </c:pt>
                <c:pt idx="23354" formatCode="General">
                  <c:v>2.2961306385744899E-2</c:v>
                </c:pt>
                <c:pt idx="23355" formatCode="General">
                  <c:v>1.8055168290439301E-2</c:v>
                </c:pt>
                <c:pt idx="23356" formatCode="General">
                  <c:v>1.3210344189127201E-2</c:v>
                </c:pt>
                <c:pt idx="23357" formatCode="General">
                  <c:v>8.4017214242061208E-3</c:v>
                </c:pt>
                <c:pt idx="23358" formatCode="General">
                  <c:v>4.4646323258864399E-3</c:v>
                </c:pt>
                <c:pt idx="23359" formatCode="General">
                  <c:v>7.6317570444018798E-4</c:v>
                </c:pt>
                <c:pt idx="23360" formatCode="General">
                  <c:v>-3.7166824917922001E-3</c:v>
                </c:pt>
                <c:pt idx="23361" formatCode="General">
                  <c:v>-7.8037334054408903E-3</c:v>
                </c:pt>
                <c:pt idx="23362" formatCode="General">
                  <c:v>-9.9882010324369892E-3</c:v>
                </c:pt>
                <c:pt idx="23363" formatCode="General">
                  <c:v>-1.08414762360101E-2</c:v>
                </c:pt>
                <c:pt idx="23364" formatCode="General">
                  <c:v>-1.12881071945515E-2</c:v>
                </c:pt>
                <c:pt idx="23365" formatCode="General">
                  <c:v>-1.1298715104838101E-2</c:v>
                </c:pt>
                <c:pt idx="23366" formatCode="General">
                  <c:v>-1.0877051180317799E-2</c:v>
                </c:pt>
                <c:pt idx="23367" formatCode="General">
                  <c:v>-1.04832013129121E-2</c:v>
                </c:pt>
                <c:pt idx="23368" formatCode="General">
                  <c:v>-1.0812556261691799E-2</c:v>
                </c:pt>
                <c:pt idx="23369" formatCode="General">
                  <c:v>-1.20505407065766E-2</c:v>
                </c:pt>
                <c:pt idx="23370" formatCode="General">
                  <c:v>-1.40402609997384E-2</c:v>
                </c:pt>
                <c:pt idx="23371" formatCode="General">
                  <c:v>-1.6653893977569698E-2</c:v>
                </c:pt>
                <c:pt idx="23372" formatCode="General">
                  <c:v>-1.89475141421435E-2</c:v>
                </c:pt>
                <c:pt idx="23373" formatCode="General">
                  <c:v>-2.01317450416276E-2</c:v>
                </c:pt>
                <c:pt idx="23374" formatCode="General">
                  <c:v>-2.0588592761518799E-2</c:v>
                </c:pt>
                <c:pt idx="23375" formatCode="General">
                  <c:v>-2.1221888577206E-2</c:v>
                </c:pt>
                <c:pt idx="23376" formatCode="General">
                  <c:v>-2.21733790017218E-2</c:v>
                </c:pt>
                <c:pt idx="23377" formatCode="General">
                  <c:v>-2.35263557089118E-2</c:v>
                </c:pt>
                <c:pt idx="23378" formatCode="General">
                  <c:v>-2.4832167947574601E-2</c:v>
                </c:pt>
                <c:pt idx="23379" formatCode="General">
                  <c:v>-2.4877230641814699E-2</c:v>
                </c:pt>
                <c:pt idx="23380" formatCode="General">
                  <c:v>-2.3430694190577101E-2</c:v>
                </c:pt>
                <c:pt idx="23381" formatCode="General">
                  <c:v>-2.1249412353088901E-2</c:v>
                </c:pt>
                <c:pt idx="23382" formatCode="General">
                  <c:v>-1.8563842161949801E-2</c:v>
                </c:pt>
                <c:pt idx="23383" formatCode="General">
                  <c:v>-1.43695434146113E-2</c:v>
                </c:pt>
                <c:pt idx="23384" formatCode="General">
                  <c:v>-8.6628879407467801E-3</c:v>
                </c:pt>
                <c:pt idx="23385" formatCode="General">
                  <c:v>-1.90782531319751E-3</c:v>
                </c:pt>
                <c:pt idx="23386" formatCode="General">
                  <c:v>5.9724795973787803E-3</c:v>
                </c:pt>
                <c:pt idx="23387" formatCode="General">
                  <c:v>1.42801937960621E-2</c:v>
                </c:pt>
                <c:pt idx="23388" formatCode="General">
                  <c:v>2.2150537051825198E-2</c:v>
                </c:pt>
                <c:pt idx="23389" formatCode="General">
                  <c:v>2.99963854945915E-2</c:v>
                </c:pt>
                <c:pt idx="23390" formatCode="General">
                  <c:v>3.7365506562168999E-2</c:v>
                </c:pt>
                <c:pt idx="23391" formatCode="General">
                  <c:v>4.4218127959763202E-2</c:v>
                </c:pt>
                <c:pt idx="23392" formatCode="General">
                  <c:v>5.1371407249461702E-2</c:v>
                </c:pt>
                <c:pt idx="23393" formatCode="General">
                  <c:v>5.7992705880662597E-2</c:v>
                </c:pt>
                <c:pt idx="23394" formatCode="General">
                  <c:v>6.3343719049158601E-2</c:v>
                </c:pt>
                <c:pt idx="23395" formatCode="General">
                  <c:v>6.7060543172735299E-2</c:v>
                </c:pt>
                <c:pt idx="23396" formatCode="General">
                  <c:v>6.8815082425372001E-2</c:v>
                </c:pt>
                <c:pt idx="23397" formatCode="General">
                  <c:v>6.8379974043263694E-2</c:v>
                </c:pt>
                <c:pt idx="23398" formatCode="General">
                  <c:v>6.5271185443222496E-2</c:v>
                </c:pt>
                <c:pt idx="23399" formatCode="General">
                  <c:v>5.9729102788774698E-2</c:v>
                </c:pt>
                <c:pt idx="23400" formatCode="General">
                  <c:v>5.3547998410392803E-2</c:v>
                </c:pt>
                <c:pt idx="23401" formatCode="General">
                  <c:v>4.8120209081941097E-2</c:v>
                </c:pt>
                <c:pt idx="23402" formatCode="General">
                  <c:v>4.3750430486708299E-2</c:v>
                </c:pt>
                <c:pt idx="23403" formatCode="General">
                  <c:v>4.0340464136388803E-2</c:v>
                </c:pt>
                <c:pt idx="23404" formatCode="General">
                  <c:v>3.73088807529183E-2</c:v>
                </c:pt>
                <c:pt idx="23405" formatCode="General">
                  <c:v>3.4631621518745E-2</c:v>
                </c:pt>
                <c:pt idx="23406" formatCode="General">
                  <c:v>3.1952550285536202E-2</c:v>
                </c:pt>
                <c:pt idx="23407" formatCode="General">
                  <c:v>2.8164658319919499E-2</c:v>
                </c:pt>
                <c:pt idx="23408" formatCode="General">
                  <c:v>2.2836115318432899E-2</c:v>
                </c:pt>
                <c:pt idx="23409" formatCode="General">
                  <c:v>1.5850023129538999E-2</c:v>
                </c:pt>
                <c:pt idx="23410" formatCode="General">
                  <c:v>7.47939716876339E-3</c:v>
                </c:pt>
                <c:pt idx="23411" formatCode="General">
                  <c:v>-9.2280575064666805E-4</c:v>
                </c:pt>
                <c:pt idx="23412" formatCode="General">
                  <c:v>-7.70462079071334E-3</c:v>
                </c:pt>
                <c:pt idx="23413" formatCode="General">
                  <c:v>-1.1702323953895999E-2</c:v>
                </c:pt>
                <c:pt idx="23414" formatCode="General">
                  <c:v>-1.32909074454292E-2</c:v>
                </c:pt>
                <c:pt idx="23415" formatCode="General">
                  <c:v>-1.42427288193957E-2</c:v>
                </c:pt>
                <c:pt idx="23416" formatCode="General">
                  <c:v>-1.5655192807662501E-2</c:v>
                </c:pt>
                <c:pt idx="23417" formatCode="General">
                  <c:v>-1.7619561759268001E-2</c:v>
                </c:pt>
                <c:pt idx="23418" formatCode="General">
                  <c:v>-2.03498194775198E-2</c:v>
                </c:pt>
                <c:pt idx="23419" formatCode="General">
                  <c:v>-2.35605163382329E-2</c:v>
                </c:pt>
                <c:pt idx="23420" formatCode="General">
                  <c:v>-2.6738259560706801E-2</c:v>
                </c:pt>
                <c:pt idx="23421" formatCode="General">
                  <c:v>-2.9832689703896499E-2</c:v>
                </c:pt>
                <c:pt idx="23422" formatCode="General">
                  <c:v>-3.2742263707874301E-2</c:v>
                </c:pt>
                <c:pt idx="23423" formatCode="General">
                  <c:v>-3.5570838227903599E-2</c:v>
                </c:pt>
                <c:pt idx="23424" formatCode="General">
                  <c:v>-3.82892827545665E-2</c:v>
                </c:pt>
                <c:pt idx="23425" formatCode="General">
                  <c:v>-4.0030285009564903E-2</c:v>
                </c:pt>
                <c:pt idx="23426" formatCode="General">
                  <c:v>-3.9815992499367701E-2</c:v>
                </c:pt>
                <c:pt idx="23427" formatCode="General">
                  <c:v>-3.7646059790407499E-2</c:v>
                </c:pt>
                <c:pt idx="23428" formatCode="General">
                  <c:v>-3.4750203918540203E-2</c:v>
                </c:pt>
                <c:pt idx="23429" formatCode="General">
                  <c:v>-3.1692270583481702E-2</c:v>
                </c:pt>
                <c:pt idx="23430" formatCode="General">
                  <c:v>-2.8361957050722301E-2</c:v>
                </c:pt>
                <c:pt idx="23431" formatCode="General">
                  <c:v>-2.58530222395035E-2</c:v>
                </c:pt>
                <c:pt idx="23432" formatCode="General">
                  <c:v>-2.3861939483264601E-2</c:v>
                </c:pt>
                <c:pt idx="23433" formatCode="General">
                  <c:v>-2.10474381064449E-2</c:v>
                </c:pt>
                <c:pt idx="23434" formatCode="General">
                  <c:v>-1.7355527843430099E-2</c:v>
                </c:pt>
                <c:pt idx="23435" formatCode="General">
                  <c:v>-1.3606740125044699E-2</c:v>
                </c:pt>
                <c:pt idx="23436" formatCode="General">
                  <c:v>-1.12101841319872E-2</c:v>
                </c:pt>
                <c:pt idx="23437" formatCode="General">
                  <c:v>-1.12997820361928E-2</c:v>
                </c:pt>
                <c:pt idx="23438" formatCode="General">
                  <c:v>-1.3895204264210301E-2</c:v>
                </c:pt>
                <c:pt idx="23439" formatCode="General">
                  <c:v>-1.8327012977641201E-2</c:v>
                </c:pt>
                <c:pt idx="23440" formatCode="General">
                  <c:v>-2.3448385933073902E-2</c:v>
                </c:pt>
                <c:pt idx="23441" formatCode="General">
                  <c:v>-2.84239457738945E-2</c:v>
                </c:pt>
                <c:pt idx="23442" formatCode="General">
                  <c:v>-3.3016324455150001E-2</c:v>
                </c:pt>
                <c:pt idx="23443" formatCode="General">
                  <c:v>-3.7177802362311198E-2</c:v>
                </c:pt>
                <c:pt idx="23444" formatCode="General">
                  <c:v>-4.0902858827811597E-2</c:v>
                </c:pt>
                <c:pt idx="23445" formatCode="General">
                  <c:v>-4.5265865352973E-2</c:v>
                </c:pt>
                <c:pt idx="23446" formatCode="General">
                  <c:v>-5.09749848980319E-2</c:v>
                </c:pt>
                <c:pt idx="23447" formatCode="General">
                  <c:v>-5.6224810568524998E-2</c:v>
                </c:pt>
                <c:pt idx="23448" formatCode="General">
                  <c:v>-6.0149375165041701E-2</c:v>
                </c:pt>
                <c:pt idx="23449" formatCode="General">
                  <c:v>-6.2897934205042597E-2</c:v>
                </c:pt>
                <c:pt idx="23450" formatCode="General">
                  <c:v>-6.4854033921350904E-2</c:v>
                </c:pt>
                <c:pt idx="23451" formatCode="General">
                  <c:v>-6.6832119377830096E-2</c:v>
                </c:pt>
                <c:pt idx="23452" formatCode="General">
                  <c:v>-6.8701973805568403E-2</c:v>
                </c:pt>
                <c:pt idx="23453" formatCode="General">
                  <c:v>-7.0084123683814697E-2</c:v>
                </c:pt>
                <c:pt idx="23454" formatCode="General">
                  <c:v>-6.9627299479236099E-2</c:v>
                </c:pt>
                <c:pt idx="23455" formatCode="General">
                  <c:v>-6.6106410309597602E-2</c:v>
                </c:pt>
                <c:pt idx="23456" formatCode="General">
                  <c:v>-6.0393138702863502E-2</c:v>
                </c:pt>
                <c:pt idx="23457" formatCode="General">
                  <c:v>-5.3089662165592001E-2</c:v>
                </c:pt>
                <c:pt idx="23458" formatCode="General">
                  <c:v>-4.4656424699113399E-2</c:v>
                </c:pt>
                <c:pt idx="23459" formatCode="General">
                  <c:v>-3.5941013504009099E-2</c:v>
                </c:pt>
                <c:pt idx="23460" formatCode="General">
                  <c:v>-2.75488474622427E-2</c:v>
                </c:pt>
                <c:pt idx="23461" formatCode="General">
                  <c:v>-2.02447412678083E-2</c:v>
                </c:pt>
                <c:pt idx="23462" formatCode="General">
                  <c:v>-1.50255082135618E-2</c:v>
                </c:pt>
                <c:pt idx="23463" formatCode="General">
                  <c:v>-1.24776206392684E-2</c:v>
                </c:pt>
                <c:pt idx="23464" formatCode="General">
                  <c:v>-1.18373950714388E-2</c:v>
                </c:pt>
                <c:pt idx="23465" formatCode="General">
                  <c:v>-1.2238735393114E-2</c:v>
                </c:pt>
                <c:pt idx="23466" formatCode="General">
                  <c:v>-1.3365749749778199E-2</c:v>
                </c:pt>
                <c:pt idx="23467" formatCode="General">
                  <c:v>-1.5591606736875501E-2</c:v>
                </c:pt>
                <c:pt idx="23468" formatCode="General">
                  <c:v>-1.8645009866730899E-2</c:v>
                </c:pt>
                <c:pt idx="23469" formatCode="General">
                  <c:v>-2.1350385539946701E-2</c:v>
                </c:pt>
                <c:pt idx="23470" formatCode="General">
                  <c:v>-2.41459646039471E-2</c:v>
                </c:pt>
                <c:pt idx="23471" formatCode="General">
                  <c:v>-2.80695075114731E-2</c:v>
                </c:pt>
                <c:pt idx="23472" formatCode="General">
                  <c:v>-3.1982597819492899E-2</c:v>
                </c:pt>
                <c:pt idx="23473" formatCode="General">
                  <c:v>-3.4224894645271398E-2</c:v>
                </c:pt>
                <c:pt idx="23474" formatCode="General">
                  <c:v>-3.3707022922208299E-2</c:v>
                </c:pt>
                <c:pt idx="23475" formatCode="General">
                  <c:v>-2.9963920312612899E-2</c:v>
                </c:pt>
                <c:pt idx="23476" formatCode="General">
                  <c:v>-2.4227465511118301E-2</c:v>
                </c:pt>
                <c:pt idx="23477" formatCode="General">
                  <c:v>-1.7045679429366301E-2</c:v>
                </c:pt>
                <c:pt idx="23478" formatCode="General">
                  <c:v>-8.3441874330964505E-3</c:v>
                </c:pt>
                <c:pt idx="23479" formatCode="General">
                  <c:v>1.1738465209275501E-3</c:v>
                </c:pt>
                <c:pt idx="23480" formatCode="General">
                  <c:v>1.2219052019065301E-2</c:v>
                </c:pt>
                <c:pt idx="23481" formatCode="General">
                  <c:v>2.5678724355211301E-2</c:v>
                </c:pt>
                <c:pt idx="23482" formatCode="General">
                  <c:v>4.0846811478905398E-2</c:v>
                </c:pt>
                <c:pt idx="23483" formatCode="General">
                  <c:v>5.6811301149194297E-2</c:v>
                </c:pt>
                <c:pt idx="23484" formatCode="General">
                  <c:v>7.2806764314296599E-2</c:v>
                </c:pt>
                <c:pt idx="23485" formatCode="General">
                  <c:v>8.7641785760447996E-2</c:v>
                </c:pt>
                <c:pt idx="23486" formatCode="General">
                  <c:v>0.100237421355876</c:v>
                </c:pt>
                <c:pt idx="23487" formatCode="General">
                  <c:v>0.110719816065826</c:v>
                </c:pt>
                <c:pt idx="23488" formatCode="General">
                  <c:v>0.11865621742726699</c:v>
                </c:pt>
                <c:pt idx="23489" formatCode="General">
                  <c:v>0.122713118667272</c:v>
                </c:pt>
                <c:pt idx="23490" formatCode="General">
                  <c:v>0.122838767285464</c:v>
                </c:pt>
                <c:pt idx="23491" formatCode="General">
                  <c:v>0.120240754032783</c:v>
                </c:pt>
                <c:pt idx="23492" formatCode="General">
                  <c:v>0.116324743855659</c:v>
                </c:pt>
                <c:pt idx="23493" formatCode="General">
                  <c:v>0.111768557411381</c:v>
                </c:pt>
                <c:pt idx="23494" formatCode="General">
                  <c:v>0.107239599815658</c:v>
                </c:pt>
                <c:pt idx="23495" formatCode="General">
                  <c:v>0.10277272987054401</c:v>
                </c:pt>
                <c:pt idx="23496" formatCode="General">
                  <c:v>9.7318076968167203E-2</c:v>
                </c:pt>
                <c:pt idx="23497" formatCode="General">
                  <c:v>9.0811185698783506E-2</c:v>
                </c:pt>
                <c:pt idx="23498" formatCode="General">
                  <c:v>8.3910027653414002E-2</c:v>
                </c:pt>
                <c:pt idx="23499" formatCode="General">
                  <c:v>7.6962546199543597E-2</c:v>
                </c:pt>
                <c:pt idx="23500" formatCode="General">
                  <c:v>6.9844987883217205E-2</c:v>
                </c:pt>
                <c:pt idx="23501" formatCode="General">
                  <c:v>6.2519527075650505E-2</c:v>
                </c:pt>
                <c:pt idx="23502" formatCode="General">
                  <c:v>5.5120273960293099E-2</c:v>
                </c:pt>
                <c:pt idx="23503" formatCode="General">
                  <c:v>4.8471058880161101E-2</c:v>
                </c:pt>
                <c:pt idx="23504" formatCode="General">
                  <c:v>4.3521660793416302E-2</c:v>
                </c:pt>
                <c:pt idx="23505" formatCode="General">
                  <c:v>3.9478215802922503E-2</c:v>
                </c:pt>
                <c:pt idx="23506" formatCode="General">
                  <c:v>3.5673365804276602E-2</c:v>
                </c:pt>
                <c:pt idx="23507" formatCode="General">
                  <c:v>3.2956872679321E-2</c:v>
                </c:pt>
                <c:pt idx="23508" formatCode="General">
                  <c:v>3.1445585718167697E-2</c:v>
                </c:pt>
                <c:pt idx="23509" formatCode="General">
                  <c:v>2.99811536245881E-2</c:v>
                </c:pt>
                <c:pt idx="23510" formatCode="General">
                  <c:v>2.80221821874501E-2</c:v>
                </c:pt>
                <c:pt idx="23511" formatCode="General">
                  <c:v>2.5880492295196799E-2</c:v>
                </c:pt>
                <c:pt idx="23512" formatCode="General">
                  <c:v>2.31426552546545E-2</c:v>
                </c:pt>
                <c:pt idx="23513" formatCode="General">
                  <c:v>1.9458738580820499E-2</c:v>
                </c:pt>
                <c:pt idx="23514" formatCode="General">
                  <c:v>1.53035812593443E-2</c:v>
                </c:pt>
                <c:pt idx="23515" formatCode="General">
                  <c:v>1.13913029729807E-2</c:v>
                </c:pt>
                <c:pt idx="23516" formatCode="General">
                  <c:v>7.9968493830805901E-3</c:v>
                </c:pt>
                <c:pt idx="23517" formatCode="General">
                  <c:v>5.0549205359190601E-3</c:v>
                </c:pt>
                <c:pt idx="23518" formatCode="General">
                  <c:v>2.11523294825707E-3</c:v>
                </c:pt>
                <c:pt idx="23519" formatCode="General">
                  <c:v>-1.4037819751862601E-3</c:v>
                </c:pt>
                <c:pt idx="23520" formatCode="General">
                  <c:v>-5.4860945658050404E-3</c:v>
                </c:pt>
                <c:pt idx="23521" formatCode="General">
                  <c:v>-9.4260181337369898E-3</c:v>
                </c:pt>
                <c:pt idx="23522" formatCode="General">
                  <c:v>-1.2428024971226199E-2</c:v>
                </c:pt>
                <c:pt idx="23523" formatCode="General">
                  <c:v>-1.4469315473802801E-2</c:v>
                </c:pt>
                <c:pt idx="23524" formatCode="General">
                  <c:v>-1.5444018697175699E-2</c:v>
                </c:pt>
                <c:pt idx="23525" formatCode="General">
                  <c:v>-1.5412346553695999E-2</c:v>
                </c:pt>
                <c:pt idx="23526" formatCode="General">
                  <c:v>-1.54446398357017E-2</c:v>
                </c:pt>
                <c:pt idx="23527" formatCode="General">
                  <c:v>-1.72346717678813E-2</c:v>
                </c:pt>
                <c:pt idx="23528" formatCode="General">
                  <c:v>-2.0909763485841601E-2</c:v>
                </c:pt>
                <c:pt idx="23529" formatCode="General">
                  <c:v>-2.45951987464594E-2</c:v>
                </c:pt>
                <c:pt idx="23530" formatCode="General">
                  <c:v>-2.72152244261873E-2</c:v>
                </c:pt>
                <c:pt idx="23531" formatCode="General">
                  <c:v>-2.8807431627935198E-2</c:v>
                </c:pt>
                <c:pt idx="23532" formatCode="General">
                  <c:v>-2.95790010253103E-2</c:v>
                </c:pt>
                <c:pt idx="23533" formatCode="General">
                  <c:v>-2.9824138108929699E-2</c:v>
                </c:pt>
                <c:pt idx="23534" formatCode="General">
                  <c:v>-2.96008812404259E-2</c:v>
                </c:pt>
                <c:pt idx="23535" formatCode="General">
                  <c:v>-2.9375772629958701E-2</c:v>
                </c:pt>
                <c:pt idx="23536" formatCode="General">
                  <c:v>-3.0016228094982399E-2</c:v>
                </c:pt>
                <c:pt idx="23537" formatCode="General">
                  <c:v>-3.0934444951884799E-2</c:v>
                </c:pt>
                <c:pt idx="23538" formatCode="General">
                  <c:v>-3.1168938846953698E-2</c:v>
                </c:pt>
                <c:pt idx="23539" formatCode="General">
                  <c:v>-3.1389700802274101E-2</c:v>
                </c:pt>
                <c:pt idx="23540" formatCode="General">
                  <c:v>-3.2946038576540902E-2</c:v>
                </c:pt>
                <c:pt idx="23541" formatCode="General">
                  <c:v>-3.6380027394964501E-2</c:v>
                </c:pt>
                <c:pt idx="23542" formatCode="General">
                  <c:v>-4.1015457992712598E-2</c:v>
                </c:pt>
                <c:pt idx="23543" formatCode="General">
                  <c:v>-4.5662746218317903E-2</c:v>
                </c:pt>
                <c:pt idx="23544" formatCode="General">
                  <c:v>-4.9974746844969199E-2</c:v>
                </c:pt>
                <c:pt idx="23545" formatCode="General">
                  <c:v>-5.3465792533377E-2</c:v>
                </c:pt>
                <c:pt idx="23546" formatCode="General">
                  <c:v>-5.5436496576411698E-2</c:v>
                </c:pt>
                <c:pt idx="23547" formatCode="General">
                  <c:v>-5.7288725205787101E-2</c:v>
                </c:pt>
                <c:pt idx="23548" formatCode="General">
                  <c:v>-5.9354911619603601E-2</c:v>
                </c:pt>
                <c:pt idx="23549" formatCode="General">
                  <c:v>-6.0791534520420298E-2</c:v>
                </c:pt>
                <c:pt idx="23550" formatCode="General">
                  <c:v>-6.1124933186136703E-2</c:v>
                </c:pt>
                <c:pt idx="23551" formatCode="General">
                  <c:v>-6.0048788754882398E-2</c:v>
                </c:pt>
                <c:pt idx="23552" formatCode="General">
                  <c:v>-5.84005204178695E-2</c:v>
                </c:pt>
                <c:pt idx="23553" formatCode="General">
                  <c:v>-5.6550010341178202E-2</c:v>
                </c:pt>
                <c:pt idx="23554" formatCode="General">
                  <c:v>-5.5110088833437203E-2</c:v>
                </c:pt>
                <c:pt idx="23555" formatCode="General">
                  <c:v>-5.4044407155935198E-2</c:v>
                </c:pt>
                <c:pt idx="23556" formatCode="General">
                  <c:v>-5.2291932218756602E-2</c:v>
                </c:pt>
                <c:pt idx="23557" formatCode="General">
                  <c:v>-4.9910514160592202E-2</c:v>
                </c:pt>
                <c:pt idx="23558" formatCode="General">
                  <c:v>-4.7434012300158403E-2</c:v>
                </c:pt>
                <c:pt idx="23559" formatCode="General">
                  <c:v>-4.4128832410193802E-2</c:v>
                </c:pt>
                <c:pt idx="23560" formatCode="General">
                  <c:v>-3.9346845451330201E-2</c:v>
                </c:pt>
                <c:pt idx="23561" formatCode="General">
                  <c:v>-3.3893460149023003E-2</c:v>
                </c:pt>
                <c:pt idx="23562" formatCode="General">
                  <c:v>-2.8239529876014802E-2</c:v>
                </c:pt>
                <c:pt idx="23563" formatCode="General">
                  <c:v>-2.2647414594865599E-2</c:v>
                </c:pt>
                <c:pt idx="23564" formatCode="General">
                  <c:v>-1.7779519905514601E-2</c:v>
                </c:pt>
                <c:pt idx="23565" formatCode="General">
                  <c:v>-1.4311242702655699E-2</c:v>
                </c:pt>
                <c:pt idx="23566" formatCode="General">
                  <c:v>-1.23191884624865E-2</c:v>
                </c:pt>
                <c:pt idx="23567" formatCode="General">
                  <c:v>-1.1720254702669001E-2</c:v>
                </c:pt>
                <c:pt idx="23568" formatCode="General">
                  <c:v>-1.2022477702777701E-2</c:v>
                </c:pt>
                <c:pt idx="23569" formatCode="General">
                  <c:v>-1.2078550790108999E-2</c:v>
                </c:pt>
                <c:pt idx="23570" formatCode="General">
                  <c:v>-1.0727025034613501E-2</c:v>
                </c:pt>
                <c:pt idx="23571" formatCode="General">
                  <c:v>-8.5973326056053706E-3</c:v>
                </c:pt>
                <c:pt idx="23572" formatCode="General">
                  <c:v>-6.5369725825506599E-3</c:v>
                </c:pt>
                <c:pt idx="23573" formatCode="General">
                  <c:v>-4.0840261839881998E-3</c:v>
                </c:pt>
                <c:pt idx="23574" formatCode="General">
                  <c:v>-9.7357070173559996E-4</c:v>
                </c:pt>
                <c:pt idx="23575" formatCode="General">
                  <c:v>2.5427729297734401E-3</c:v>
                </c:pt>
                <c:pt idx="23576" formatCode="General">
                  <c:v>6.8497596933005502E-3</c:v>
                </c:pt>
                <c:pt idx="23577" formatCode="General">
                  <c:v>1.24431396743412E-2</c:v>
                </c:pt>
                <c:pt idx="23578" formatCode="General">
                  <c:v>1.8118938818670501E-2</c:v>
                </c:pt>
                <c:pt idx="23579" formatCode="General">
                  <c:v>2.3477202431512099E-2</c:v>
                </c:pt>
                <c:pt idx="23580" formatCode="General">
                  <c:v>2.8944248451352801E-2</c:v>
                </c:pt>
                <c:pt idx="23581" formatCode="General">
                  <c:v>3.4328801708127799E-2</c:v>
                </c:pt>
                <c:pt idx="23582" formatCode="General">
                  <c:v>3.9421138505452702E-2</c:v>
                </c:pt>
                <c:pt idx="23583" formatCode="General">
                  <c:v>4.4455309843864199E-2</c:v>
                </c:pt>
                <c:pt idx="23584" formatCode="General">
                  <c:v>4.9816453208737101E-2</c:v>
                </c:pt>
                <c:pt idx="23585" formatCode="General">
                  <c:v>5.55419909010402E-2</c:v>
                </c:pt>
                <c:pt idx="23586" formatCode="General">
                  <c:v>6.0832676459087902E-2</c:v>
                </c:pt>
                <c:pt idx="23587" formatCode="General">
                  <c:v>6.3616237354882199E-2</c:v>
                </c:pt>
                <c:pt idx="23588" formatCode="General">
                  <c:v>6.2349682703784097E-2</c:v>
                </c:pt>
                <c:pt idx="23589" formatCode="General">
                  <c:v>5.7651308144551799E-2</c:v>
                </c:pt>
                <c:pt idx="23590" formatCode="General">
                  <c:v>5.0734747015008901E-2</c:v>
                </c:pt>
                <c:pt idx="23591" formatCode="General">
                  <c:v>4.1953296454101903E-2</c:v>
                </c:pt>
                <c:pt idx="23592" formatCode="General">
                  <c:v>3.1919133261474497E-2</c:v>
                </c:pt>
                <c:pt idx="23593" formatCode="General">
                  <c:v>2.1460945032686699E-2</c:v>
                </c:pt>
                <c:pt idx="23594" formatCode="General">
                  <c:v>1.0985267554761501E-2</c:v>
                </c:pt>
                <c:pt idx="23595" formatCode="General">
                  <c:v>9.8120025986812289E-4</c:v>
                </c:pt>
                <c:pt idx="23596" formatCode="General">
                  <c:v>-7.8775040263186196E-3</c:v>
                </c:pt>
                <c:pt idx="23597" formatCode="General">
                  <c:v>-1.48987573868777E-2</c:v>
                </c:pt>
                <c:pt idx="23598" formatCode="General">
                  <c:v>-2.12117545054069E-2</c:v>
                </c:pt>
                <c:pt idx="23599" formatCode="General">
                  <c:v>-2.8712426771135099E-2</c:v>
                </c:pt>
                <c:pt idx="23600" formatCode="General">
                  <c:v>-3.71215668181894E-2</c:v>
                </c:pt>
                <c:pt idx="23601" formatCode="General">
                  <c:v>-4.5230587955220003E-2</c:v>
                </c:pt>
                <c:pt idx="23602" formatCode="General">
                  <c:v>-5.2869581762253599E-2</c:v>
                </c:pt>
                <c:pt idx="23603" formatCode="General">
                  <c:v>-5.93164544750008E-2</c:v>
                </c:pt>
                <c:pt idx="23604" formatCode="General">
                  <c:v>-6.3814174274336999E-2</c:v>
                </c:pt>
                <c:pt idx="23605" formatCode="General">
                  <c:v>-6.6638578571673698E-2</c:v>
                </c:pt>
                <c:pt idx="23606" formatCode="General">
                  <c:v>-6.7583076787607901E-2</c:v>
                </c:pt>
                <c:pt idx="23607" formatCode="General">
                  <c:v>-6.6657173361702099E-2</c:v>
                </c:pt>
                <c:pt idx="23608" formatCode="General">
                  <c:v>-6.5124790281084199E-2</c:v>
                </c:pt>
                <c:pt idx="23609" formatCode="General">
                  <c:v>-6.4153214496567204E-2</c:v>
                </c:pt>
                <c:pt idx="23610" formatCode="General">
                  <c:v>-6.3270285158160799E-2</c:v>
                </c:pt>
                <c:pt idx="23611" formatCode="General">
                  <c:v>-6.0920880785494298E-2</c:v>
                </c:pt>
                <c:pt idx="23612" formatCode="General">
                  <c:v>-5.6268692316840098E-2</c:v>
                </c:pt>
                <c:pt idx="23613" formatCode="General">
                  <c:v>-4.9606985425365097E-2</c:v>
                </c:pt>
                <c:pt idx="23614" formatCode="General">
                  <c:v>-4.1289060806300799E-2</c:v>
                </c:pt>
                <c:pt idx="23615" formatCode="General">
                  <c:v>-3.11646069281733E-2</c:v>
                </c:pt>
                <c:pt idx="23616" formatCode="General">
                  <c:v>-1.9031859344376099E-2</c:v>
                </c:pt>
                <c:pt idx="23617" formatCode="General">
                  <c:v>-4.9338002455927704E-3</c:v>
                </c:pt>
                <c:pt idx="23618" formatCode="General">
                  <c:v>1.00308430683228E-2</c:v>
                </c:pt>
                <c:pt idx="23619" formatCode="General">
                  <c:v>2.4043987048843699E-2</c:v>
                </c:pt>
                <c:pt idx="23620" formatCode="General">
                  <c:v>3.5949923250818298E-2</c:v>
                </c:pt>
                <c:pt idx="23621" formatCode="General">
                  <c:v>4.4616090596560298E-2</c:v>
                </c:pt>
                <c:pt idx="23622" formatCode="General">
                  <c:v>5.0309109116564998E-2</c:v>
                </c:pt>
                <c:pt idx="23623" formatCode="General">
                  <c:v>5.4250112908309001E-2</c:v>
                </c:pt>
                <c:pt idx="23624" formatCode="General">
                  <c:v>5.6352088116493101E-2</c:v>
                </c:pt>
                <c:pt idx="23625" formatCode="General">
                  <c:v>5.65017491447097E-2</c:v>
                </c:pt>
                <c:pt idx="23626" formatCode="General">
                  <c:v>5.5024300924170502E-2</c:v>
                </c:pt>
                <c:pt idx="23627" formatCode="General">
                  <c:v>5.2211629713995997E-2</c:v>
                </c:pt>
                <c:pt idx="23628" formatCode="General">
                  <c:v>4.8344628062116597E-2</c:v>
                </c:pt>
                <c:pt idx="23629" formatCode="General">
                  <c:v>4.37579015717008E-2</c:v>
                </c:pt>
                <c:pt idx="23630" formatCode="General">
                  <c:v>3.8164208309908097E-2</c:v>
                </c:pt>
                <c:pt idx="23631" formatCode="General">
                  <c:v>3.2392753934243498E-2</c:v>
                </c:pt>
                <c:pt idx="23632" formatCode="General">
                  <c:v>2.8622365763807299E-2</c:v>
                </c:pt>
                <c:pt idx="23633" formatCode="General">
                  <c:v>2.8061663691139702E-2</c:v>
                </c:pt>
                <c:pt idx="23634" formatCode="General">
                  <c:v>3.0467433143378499E-2</c:v>
                </c:pt>
                <c:pt idx="23635" formatCode="General">
                  <c:v>3.5376852123112902E-2</c:v>
                </c:pt>
                <c:pt idx="23636" formatCode="General">
                  <c:v>4.3534079525889703E-2</c:v>
                </c:pt>
                <c:pt idx="23637" formatCode="General">
                  <c:v>5.4792637860521798E-2</c:v>
                </c:pt>
                <c:pt idx="23638" formatCode="General">
                  <c:v>6.7613934004731299E-2</c:v>
                </c:pt>
                <c:pt idx="23639" formatCode="General">
                  <c:v>8.11441662642369E-2</c:v>
                </c:pt>
                <c:pt idx="23640" formatCode="General">
                  <c:v>9.5168298970017898E-2</c:v>
                </c:pt>
                <c:pt idx="23641" formatCode="General">
                  <c:v>0.108951520634743</c:v>
                </c:pt>
                <c:pt idx="23642" formatCode="General">
                  <c:v>0.121645176314517</c:v>
                </c:pt>
                <c:pt idx="23643" formatCode="General">
                  <c:v>0.13207961072958499</c:v>
                </c:pt>
                <c:pt idx="23644" formatCode="General">
                  <c:v>0.13837214764598299</c:v>
                </c:pt>
                <c:pt idx="23645" formatCode="General">
                  <c:v>0.139611916460914</c:v>
                </c:pt>
                <c:pt idx="23646" formatCode="General">
                  <c:v>0.13591022878259401</c:v>
                </c:pt>
                <c:pt idx="23647" formatCode="General">
                  <c:v>0.12757648474208</c:v>
                </c:pt>
                <c:pt idx="23648" formatCode="General">
                  <c:v>0.11492987790687099</c:v>
                </c:pt>
                <c:pt idx="23649" formatCode="General">
                  <c:v>9.8015878811523405E-2</c:v>
                </c:pt>
                <c:pt idx="23650" formatCode="General">
                  <c:v>7.8055433739197599E-2</c:v>
                </c:pt>
                <c:pt idx="23651" formatCode="General">
                  <c:v>5.6721473728180601E-2</c:v>
                </c:pt>
                <c:pt idx="23652" formatCode="General">
                  <c:v>3.4581194764652899E-2</c:v>
                </c:pt>
                <c:pt idx="23653" formatCode="General">
                  <c:v>1.13377801196562E-2</c:v>
                </c:pt>
                <c:pt idx="23654" formatCode="General">
                  <c:v>-1.19089895356237E-2</c:v>
                </c:pt>
                <c:pt idx="23655" formatCode="General">
                  <c:v>-3.3293386444556698E-2</c:v>
                </c:pt>
                <c:pt idx="23656" formatCode="General">
                  <c:v>-5.2495971588827399E-2</c:v>
                </c:pt>
                <c:pt idx="23657" formatCode="General">
                  <c:v>-6.9493077388320501E-2</c:v>
                </c:pt>
                <c:pt idx="23658" formatCode="General">
                  <c:v>-8.4207025226978302E-2</c:v>
                </c:pt>
                <c:pt idx="23659" formatCode="General">
                  <c:v>-9.7096234470910606E-2</c:v>
                </c:pt>
                <c:pt idx="23660" formatCode="General">
                  <c:v>-0.10802847754953999</c:v>
                </c:pt>
                <c:pt idx="23661" formatCode="General">
                  <c:v>-0.116547131228219</c:v>
                </c:pt>
                <c:pt idx="23662" formatCode="General">
                  <c:v>-0.122632213297677</c:v>
                </c:pt>
                <c:pt idx="23663" formatCode="General">
                  <c:v>-0.125526875908714</c:v>
                </c:pt>
                <c:pt idx="23664" formatCode="General">
                  <c:v>-0.1241344536749</c:v>
                </c:pt>
                <c:pt idx="23665" formatCode="General">
                  <c:v>-0.11836886941647901</c:v>
                </c:pt>
                <c:pt idx="23666" formatCode="General">
                  <c:v>-0.108669125188601</c:v>
                </c:pt>
                <c:pt idx="23667" formatCode="General">
                  <c:v>-9.4900130669537397E-2</c:v>
                </c:pt>
                <c:pt idx="23668" formatCode="General">
                  <c:v>-7.75467295387888E-2</c:v>
                </c:pt>
                <c:pt idx="23669" formatCode="General">
                  <c:v>-5.83781735629742E-2</c:v>
                </c:pt>
                <c:pt idx="23670" formatCode="General">
                  <c:v>-3.8386096273411899E-2</c:v>
                </c:pt>
                <c:pt idx="23671" formatCode="General">
                  <c:v>-1.80381004768673E-2</c:v>
                </c:pt>
                <c:pt idx="23672" formatCode="General">
                  <c:v>1.8829252204452299E-3</c:v>
                </c:pt>
                <c:pt idx="23673" formatCode="General">
                  <c:v>2.08988786904729E-2</c:v>
                </c:pt>
                <c:pt idx="23674" formatCode="General">
                  <c:v>3.7601511770220197E-2</c:v>
                </c:pt>
                <c:pt idx="23675" formatCode="General">
                  <c:v>5.0783179753291899E-2</c:v>
                </c:pt>
                <c:pt idx="23676" formatCode="General">
                  <c:v>6.0590209414845303E-2</c:v>
                </c:pt>
                <c:pt idx="23677" formatCode="General">
                  <c:v>6.7355933756434394E-2</c:v>
                </c:pt>
                <c:pt idx="23678" formatCode="General">
                  <c:v>7.0914093445721693E-2</c:v>
                </c:pt>
                <c:pt idx="23679" formatCode="General">
                  <c:v>7.0774088552866501E-2</c:v>
                </c:pt>
                <c:pt idx="23680" formatCode="General">
                  <c:v>6.7468837577767504E-2</c:v>
                </c:pt>
                <c:pt idx="23681" formatCode="General">
                  <c:v>6.1763208916452303E-2</c:v>
                </c:pt>
                <c:pt idx="23682" formatCode="General">
                  <c:v>5.3302757128745701E-2</c:v>
                </c:pt>
                <c:pt idx="23683" formatCode="General">
                  <c:v>4.2312984229108397E-2</c:v>
                </c:pt>
                <c:pt idx="23684" formatCode="General">
                  <c:v>3.04312790212912E-2</c:v>
                </c:pt>
                <c:pt idx="23685" formatCode="General">
                  <c:v>1.8392939126390801E-2</c:v>
                </c:pt>
                <c:pt idx="23686" formatCode="General">
                  <c:v>6.43990605421574E-3</c:v>
                </c:pt>
                <c:pt idx="23687" formatCode="General">
                  <c:v>-4.4876263252538904E-3</c:v>
                </c:pt>
                <c:pt idx="23688" formatCode="General">
                  <c:v>-1.36932128206033E-2</c:v>
                </c:pt>
                <c:pt idx="23689" formatCode="General">
                  <c:v>-2.1054105366988599E-2</c:v>
                </c:pt>
                <c:pt idx="23690" formatCode="General">
                  <c:v>-2.6403142397514501E-2</c:v>
                </c:pt>
                <c:pt idx="23691" formatCode="General">
                  <c:v>-3.0131002227160801E-2</c:v>
                </c:pt>
                <c:pt idx="23692" formatCode="General">
                  <c:v>-3.34544488871798E-2</c:v>
                </c:pt>
                <c:pt idx="23693" formatCode="General">
                  <c:v>-3.6931700845388202E-2</c:v>
                </c:pt>
                <c:pt idx="23694" formatCode="General">
                  <c:v>-3.9941438649048401E-2</c:v>
                </c:pt>
                <c:pt idx="23695" formatCode="General">
                  <c:v>-4.1967605195005503E-2</c:v>
                </c:pt>
                <c:pt idx="23696" formatCode="General">
                  <c:v>-4.3880389175611503E-2</c:v>
                </c:pt>
                <c:pt idx="23697" formatCode="General">
                  <c:v>-4.6803348426568803E-2</c:v>
                </c:pt>
                <c:pt idx="23698" formatCode="General">
                  <c:v>-5.1297417900941403E-2</c:v>
                </c:pt>
                <c:pt idx="23699" formatCode="General">
                  <c:v>-5.6197409838339499E-2</c:v>
                </c:pt>
                <c:pt idx="23700" formatCode="General">
                  <c:v>-6.0245434994276897E-2</c:v>
                </c:pt>
                <c:pt idx="23701" formatCode="General">
                  <c:v>-6.3940601354992604E-2</c:v>
                </c:pt>
                <c:pt idx="23702" formatCode="General">
                  <c:v>-6.8622093272440496E-2</c:v>
                </c:pt>
                <c:pt idx="23703" formatCode="General">
                  <c:v>-7.4849804661405894E-2</c:v>
                </c:pt>
                <c:pt idx="23704" formatCode="General">
                  <c:v>-8.1768740022828398E-2</c:v>
                </c:pt>
                <c:pt idx="23705" formatCode="General">
                  <c:v>-8.8883302903735098E-2</c:v>
                </c:pt>
                <c:pt idx="23706" formatCode="General">
                  <c:v>-9.5509248684305104E-2</c:v>
                </c:pt>
                <c:pt idx="23707" formatCode="General">
                  <c:v>-0.10054048253266799</c:v>
                </c:pt>
                <c:pt idx="23708" formatCode="General">
                  <c:v>-0.10327075475258</c:v>
                </c:pt>
                <c:pt idx="23709" formatCode="General">
                  <c:v>-0.103871410682482</c:v>
                </c:pt>
                <c:pt idx="23710" formatCode="General">
                  <c:v>-0.102653715417622</c:v>
                </c:pt>
                <c:pt idx="23711" formatCode="General">
                  <c:v>-9.9597046574959297E-2</c:v>
                </c:pt>
                <c:pt idx="23712" formatCode="General">
                  <c:v>-9.4532038520251799E-2</c:v>
                </c:pt>
                <c:pt idx="23713" formatCode="General">
                  <c:v>-8.8102875610681294E-2</c:v>
                </c:pt>
                <c:pt idx="23714" formatCode="General">
                  <c:v>-8.1229092161944294E-2</c:v>
                </c:pt>
                <c:pt idx="23715" formatCode="General">
                  <c:v>-7.3367357867321695E-2</c:v>
                </c:pt>
                <c:pt idx="23716" formatCode="General">
                  <c:v>-6.4362233308837502E-2</c:v>
                </c:pt>
                <c:pt idx="23717" formatCode="General">
                  <c:v>-5.4772756347526999E-2</c:v>
                </c:pt>
                <c:pt idx="23718" formatCode="General">
                  <c:v>-4.4470708061348597E-2</c:v>
                </c:pt>
                <c:pt idx="23719" formatCode="General">
                  <c:v>-3.31608183835886E-2</c:v>
                </c:pt>
                <c:pt idx="23720" formatCode="General">
                  <c:v>-2.1222721944101099E-2</c:v>
                </c:pt>
                <c:pt idx="23721" formatCode="General">
                  <c:v>-8.9529813971160003E-3</c:v>
                </c:pt>
                <c:pt idx="23722" formatCode="General">
                  <c:v>3.7910836599356701E-3</c:v>
                </c:pt>
                <c:pt idx="23723" formatCode="General">
                  <c:v>1.6385300029172899E-2</c:v>
                </c:pt>
                <c:pt idx="23724" formatCode="General">
                  <c:v>2.8087802771514701E-2</c:v>
                </c:pt>
                <c:pt idx="23725" formatCode="General">
                  <c:v>3.9656389927163603E-2</c:v>
                </c:pt>
                <c:pt idx="23726" formatCode="General">
                  <c:v>5.2070212385499998E-2</c:v>
                </c:pt>
                <c:pt idx="23727" formatCode="General">
                  <c:v>6.5002888409643605E-2</c:v>
                </c:pt>
                <c:pt idx="23728" formatCode="General">
                  <c:v>7.6865492607254296E-2</c:v>
                </c:pt>
                <c:pt idx="23729" formatCode="General">
                  <c:v>8.6154530247293803E-2</c:v>
                </c:pt>
                <c:pt idx="23730" formatCode="General">
                  <c:v>9.3488354208015906E-2</c:v>
                </c:pt>
                <c:pt idx="23731" formatCode="General">
                  <c:v>9.9131217222835702E-2</c:v>
                </c:pt>
                <c:pt idx="23732" formatCode="General">
                  <c:v>0.101827314059008</c:v>
                </c:pt>
                <c:pt idx="23733" formatCode="General">
                  <c:v>0.100913263340575</c:v>
                </c:pt>
                <c:pt idx="23734" formatCode="General">
                  <c:v>9.6490328946682205E-2</c:v>
                </c:pt>
                <c:pt idx="23735" formatCode="General">
                  <c:v>8.8352389835917602E-2</c:v>
                </c:pt>
                <c:pt idx="23736" formatCode="General">
                  <c:v>7.6949481337250394E-2</c:v>
                </c:pt>
                <c:pt idx="23737" formatCode="General">
                  <c:v>6.42257055461216E-2</c:v>
                </c:pt>
                <c:pt idx="23738" formatCode="General">
                  <c:v>5.1765787520536399E-2</c:v>
                </c:pt>
                <c:pt idx="23739" formatCode="General">
                  <c:v>3.9972674070177502E-2</c:v>
                </c:pt>
                <c:pt idx="23740" formatCode="General">
                  <c:v>2.8922268911371299E-2</c:v>
                </c:pt>
                <c:pt idx="23741" formatCode="General">
                  <c:v>1.9791523756982302E-2</c:v>
                </c:pt>
                <c:pt idx="23742" formatCode="General">
                  <c:v>1.37750635660122E-2</c:v>
                </c:pt>
                <c:pt idx="23743" formatCode="General">
                  <c:v>1.0686345915869901E-2</c:v>
                </c:pt>
                <c:pt idx="23744" formatCode="General">
                  <c:v>1.0448171579791001E-2</c:v>
                </c:pt>
                <c:pt idx="23745" formatCode="General">
                  <c:v>1.2070312792172201E-2</c:v>
                </c:pt>
                <c:pt idx="23746" formatCode="General">
                  <c:v>1.49981806761392E-2</c:v>
                </c:pt>
                <c:pt idx="23747" formatCode="General">
                  <c:v>1.96060387425466E-2</c:v>
                </c:pt>
                <c:pt idx="23748" formatCode="General">
                  <c:v>2.5279326224424699E-2</c:v>
                </c:pt>
                <c:pt idx="23749" formatCode="General">
                  <c:v>3.1804357985502699E-2</c:v>
                </c:pt>
                <c:pt idx="23750" formatCode="General">
                  <c:v>3.9029647048229803E-2</c:v>
                </c:pt>
                <c:pt idx="23751" formatCode="General">
                  <c:v>4.6580536999245699E-2</c:v>
                </c:pt>
                <c:pt idx="23752" formatCode="General">
                  <c:v>5.3451379819113298E-2</c:v>
                </c:pt>
                <c:pt idx="23753" formatCode="General">
                  <c:v>5.8370317783348502E-2</c:v>
                </c:pt>
                <c:pt idx="23754" formatCode="General">
                  <c:v>6.0669150991078898E-2</c:v>
                </c:pt>
                <c:pt idx="23755" formatCode="General">
                  <c:v>6.0571565690734602E-2</c:v>
                </c:pt>
                <c:pt idx="23756" formatCode="General">
                  <c:v>5.7851479060489999E-2</c:v>
                </c:pt>
                <c:pt idx="23757" formatCode="General">
                  <c:v>5.2153045382954198E-2</c:v>
                </c:pt>
                <c:pt idx="23758" formatCode="General">
                  <c:v>4.4548138300833602E-2</c:v>
                </c:pt>
                <c:pt idx="23759" formatCode="General">
                  <c:v>3.6107758757666898E-2</c:v>
                </c:pt>
                <c:pt idx="23760" formatCode="General">
                  <c:v>2.776508652075E-2</c:v>
                </c:pt>
                <c:pt idx="23761" formatCode="General">
                  <c:v>2.0488687846668002E-2</c:v>
                </c:pt>
                <c:pt idx="23762" formatCode="General">
                  <c:v>1.53087980515202E-2</c:v>
                </c:pt>
                <c:pt idx="23763" formatCode="General">
                  <c:v>1.27814654456299E-2</c:v>
                </c:pt>
                <c:pt idx="23764" formatCode="General">
                  <c:v>1.2194704239833499E-2</c:v>
                </c:pt>
                <c:pt idx="23765" formatCode="General">
                  <c:v>1.24456482473381E-2</c:v>
                </c:pt>
                <c:pt idx="23766" formatCode="General">
                  <c:v>1.2243679104109E-2</c:v>
                </c:pt>
                <c:pt idx="23767" formatCode="General">
                  <c:v>1.1114540345630501E-2</c:v>
                </c:pt>
                <c:pt idx="23768" formatCode="General">
                  <c:v>9.3572349643661294E-3</c:v>
                </c:pt>
                <c:pt idx="23769" formatCode="General">
                  <c:v>6.40271858643206E-3</c:v>
                </c:pt>
                <c:pt idx="23770" formatCode="General">
                  <c:v>1.50335530471202E-3</c:v>
                </c:pt>
                <c:pt idx="23771" formatCode="General">
                  <c:v>-4.3212298729983899E-3</c:v>
                </c:pt>
                <c:pt idx="23772" formatCode="General">
                  <c:v>-9.7766187703254293E-3</c:v>
                </c:pt>
                <c:pt idx="23773" formatCode="General">
                  <c:v>-1.44189598739585E-2</c:v>
                </c:pt>
                <c:pt idx="23774" formatCode="General">
                  <c:v>-1.7981586862715501E-2</c:v>
                </c:pt>
                <c:pt idx="23775" formatCode="General">
                  <c:v>-2.0160657787742502E-2</c:v>
                </c:pt>
                <c:pt idx="23776" formatCode="General">
                  <c:v>-2.153368595858E-2</c:v>
                </c:pt>
                <c:pt idx="23777" formatCode="General">
                  <c:v>-2.32360943425215E-2</c:v>
                </c:pt>
                <c:pt idx="23778" formatCode="General">
                  <c:v>-2.54407220918864E-2</c:v>
                </c:pt>
                <c:pt idx="23779" formatCode="General">
                  <c:v>-2.7889646464889901E-2</c:v>
                </c:pt>
                <c:pt idx="23780" formatCode="General">
                  <c:v>-3.0410382831807501E-2</c:v>
                </c:pt>
                <c:pt idx="23781" formatCode="General">
                  <c:v>-3.2747081817484598E-2</c:v>
                </c:pt>
                <c:pt idx="23782" formatCode="General">
                  <c:v>-3.4234969080942097E-2</c:v>
                </c:pt>
                <c:pt idx="23783" formatCode="General">
                  <c:v>-3.5032719026377002E-2</c:v>
                </c:pt>
                <c:pt idx="23784" formatCode="General">
                  <c:v>-3.5584185498349998E-2</c:v>
                </c:pt>
                <c:pt idx="23785" formatCode="General">
                  <c:v>-3.5924668298963902E-2</c:v>
                </c:pt>
                <c:pt idx="23786" formatCode="General">
                  <c:v>-3.5298668671339802E-2</c:v>
                </c:pt>
                <c:pt idx="23787" formatCode="General">
                  <c:v>-3.3323289417463403E-2</c:v>
                </c:pt>
                <c:pt idx="23788" formatCode="General">
                  <c:v>-3.1376524971979403E-2</c:v>
                </c:pt>
                <c:pt idx="23789" formatCode="General">
                  <c:v>-2.9886979718352798E-2</c:v>
                </c:pt>
                <c:pt idx="23790" formatCode="General">
                  <c:v>-2.7937132348273899E-2</c:v>
                </c:pt>
                <c:pt idx="23791" formatCode="General">
                  <c:v>-2.4784556758607499E-2</c:v>
                </c:pt>
                <c:pt idx="23792" formatCode="General">
                  <c:v>-2.0541804530307999E-2</c:v>
                </c:pt>
                <c:pt idx="23793" formatCode="General">
                  <c:v>-1.52162997612825E-2</c:v>
                </c:pt>
                <c:pt idx="23794" formatCode="General">
                  <c:v>-8.2273435373260099E-3</c:v>
                </c:pt>
                <c:pt idx="23795" formatCode="General">
                  <c:v>3.0044488547919802E-4</c:v>
                </c:pt>
                <c:pt idx="23796" formatCode="General">
                  <c:v>9.2433600886939592E-3</c:v>
                </c:pt>
                <c:pt idx="23797" formatCode="General">
                  <c:v>1.7700550113731801E-2</c:v>
                </c:pt>
                <c:pt idx="23798" formatCode="General">
                  <c:v>2.4497538142957499E-2</c:v>
                </c:pt>
                <c:pt idx="23799" formatCode="General">
                  <c:v>2.8850044336142099E-2</c:v>
                </c:pt>
                <c:pt idx="23800" formatCode="General">
                  <c:v>3.1033715771502102E-2</c:v>
                </c:pt>
                <c:pt idx="23801" formatCode="General">
                  <c:v>3.1166285516623499E-2</c:v>
                </c:pt>
                <c:pt idx="23802" formatCode="General">
                  <c:v>2.95079205206576E-2</c:v>
                </c:pt>
                <c:pt idx="23803" formatCode="General">
                  <c:v>2.6335261665332E-2</c:v>
                </c:pt>
                <c:pt idx="23804" formatCode="General">
                  <c:v>2.2364004891105401E-2</c:v>
                </c:pt>
                <c:pt idx="23805" formatCode="General">
                  <c:v>1.8234526894882402E-2</c:v>
                </c:pt>
                <c:pt idx="23806" formatCode="General">
                  <c:v>1.45398009127926E-2</c:v>
                </c:pt>
                <c:pt idx="23807" formatCode="General">
                  <c:v>1.1418211616718001E-2</c:v>
                </c:pt>
                <c:pt idx="23808" formatCode="General">
                  <c:v>8.9637801306841694E-3</c:v>
                </c:pt>
                <c:pt idx="23809" formatCode="General">
                  <c:v>7.0700033166748296E-3</c:v>
                </c:pt>
                <c:pt idx="23810" formatCode="General">
                  <c:v>5.3314124665995799E-3</c:v>
                </c:pt>
                <c:pt idx="23811" formatCode="General">
                  <c:v>2.8228868205233898E-3</c:v>
                </c:pt>
                <c:pt idx="23812" formatCode="General">
                  <c:v>-1.0702972908465799E-3</c:v>
                </c:pt>
                <c:pt idx="23813" formatCode="General">
                  <c:v>-6.0746684206006299E-3</c:v>
                </c:pt>
                <c:pt idx="23814" formatCode="General">
                  <c:v>-1.2104466490418599E-2</c:v>
                </c:pt>
                <c:pt idx="23815" formatCode="General">
                  <c:v>-1.81510172945075E-2</c:v>
                </c:pt>
                <c:pt idx="23816" formatCode="General">
                  <c:v>-2.3515381830403699E-2</c:v>
                </c:pt>
                <c:pt idx="23817" formatCode="General">
                  <c:v>-2.8647005998586501E-2</c:v>
                </c:pt>
                <c:pt idx="23818" formatCode="General">
                  <c:v>-3.3517759352380397E-2</c:v>
                </c:pt>
                <c:pt idx="23819" formatCode="General">
                  <c:v>-3.76944259810379E-2</c:v>
                </c:pt>
                <c:pt idx="23820" formatCode="General">
                  <c:v>-4.1862560785052898E-2</c:v>
                </c:pt>
                <c:pt idx="23821" formatCode="General">
                  <c:v>-4.5941655176272703E-2</c:v>
                </c:pt>
                <c:pt idx="23822" formatCode="General">
                  <c:v>-4.8750043582698098E-2</c:v>
                </c:pt>
                <c:pt idx="23823" formatCode="General">
                  <c:v>-5.0312878215250101E-2</c:v>
                </c:pt>
                <c:pt idx="23824" formatCode="General">
                  <c:v>-5.0350740155537699E-2</c:v>
                </c:pt>
                <c:pt idx="23825" formatCode="General">
                  <c:v>-4.8879465397401102E-2</c:v>
                </c:pt>
                <c:pt idx="23826" formatCode="General">
                  <c:v>-4.5852659916392001E-2</c:v>
                </c:pt>
                <c:pt idx="23827" formatCode="General">
                  <c:v>-4.12890510764524E-2</c:v>
                </c:pt>
                <c:pt idx="23828" formatCode="General">
                  <c:v>-3.6489312454497498E-2</c:v>
                </c:pt>
                <c:pt idx="23829" formatCode="General">
                  <c:v>-3.1954914008595701E-2</c:v>
                </c:pt>
                <c:pt idx="23830" formatCode="General">
                  <c:v>-2.6610551909098501E-2</c:v>
                </c:pt>
                <c:pt idx="23831" formatCode="General">
                  <c:v>-2.0033540198318E-2</c:v>
                </c:pt>
                <c:pt idx="23832" formatCode="General">
                  <c:v>-1.37938873783927E-2</c:v>
                </c:pt>
                <c:pt idx="23833" formatCode="General">
                  <c:v>-9.5800727900785497E-3</c:v>
                </c:pt>
                <c:pt idx="23834" formatCode="General">
                  <c:v>-7.4038647538946902E-3</c:v>
                </c:pt>
                <c:pt idx="23835" formatCode="General">
                  <c:v>-5.7585512856111604E-3</c:v>
                </c:pt>
                <c:pt idx="23836" formatCode="General">
                  <c:v>-3.3908464155884299E-3</c:v>
                </c:pt>
                <c:pt idx="23837" formatCode="General">
                  <c:v>-7.4491323751846598E-4</c:v>
                </c:pt>
                <c:pt idx="23838" formatCode="General">
                  <c:v>1.5030784570391801E-3</c:v>
                </c:pt>
                <c:pt idx="23839" formatCode="General">
                  <c:v>3.9691723910515002E-3</c:v>
                </c:pt>
                <c:pt idx="23840" formatCode="General">
                  <c:v>6.3442277291714698E-3</c:v>
                </c:pt>
                <c:pt idx="23841" formatCode="General">
                  <c:v>7.8346074736260294E-3</c:v>
                </c:pt>
                <c:pt idx="23842" formatCode="General">
                  <c:v>9.5590397025093997E-3</c:v>
                </c:pt>
                <c:pt idx="23843" formatCode="General">
                  <c:v>1.24302691867042E-2</c:v>
                </c:pt>
                <c:pt idx="23844" formatCode="General">
                  <c:v>1.6546662356771099E-2</c:v>
                </c:pt>
                <c:pt idx="23845" formatCode="General">
                  <c:v>2.1527646275904099E-2</c:v>
                </c:pt>
                <c:pt idx="23846" formatCode="General">
                  <c:v>2.6359990852021301E-2</c:v>
                </c:pt>
                <c:pt idx="23847" formatCode="General">
                  <c:v>3.0465005459283601E-2</c:v>
                </c:pt>
                <c:pt idx="23848" formatCode="General">
                  <c:v>3.4135709817647901E-2</c:v>
                </c:pt>
                <c:pt idx="23849" formatCode="General">
                  <c:v>3.7731045827896201E-2</c:v>
                </c:pt>
                <c:pt idx="23850" formatCode="General">
                  <c:v>4.0898100816440401E-2</c:v>
                </c:pt>
                <c:pt idx="23851" formatCode="General">
                  <c:v>4.3338097282331303E-2</c:v>
                </c:pt>
                <c:pt idx="23852" formatCode="General">
                  <c:v>4.4782258048242603E-2</c:v>
                </c:pt>
                <c:pt idx="23853" formatCode="General">
                  <c:v>4.48313577216869E-2</c:v>
                </c:pt>
                <c:pt idx="23854" formatCode="General">
                  <c:v>4.3461371808492202E-2</c:v>
                </c:pt>
                <c:pt idx="23855" formatCode="General">
                  <c:v>4.0329839692069297E-2</c:v>
                </c:pt>
                <c:pt idx="23856" formatCode="General">
                  <c:v>3.5130820560342703E-2</c:v>
                </c:pt>
                <c:pt idx="23857" formatCode="General">
                  <c:v>2.87291227553262E-2</c:v>
                </c:pt>
                <c:pt idx="23858" formatCode="General">
                  <c:v>2.17186556803621E-2</c:v>
                </c:pt>
                <c:pt idx="23859" formatCode="General">
                  <c:v>1.3694780355682799E-2</c:v>
                </c:pt>
                <c:pt idx="23860" formatCode="General">
                  <c:v>5.2845188144977897E-3</c:v>
                </c:pt>
                <c:pt idx="23861" formatCode="General">
                  <c:v>-2.5785508711561899E-3</c:v>
                </c:pt>
                <c:pt idx="23862" formatCode="General">
                  <c:v>-1.03100896231497E-2</c:v>
                </c:pt>
                <c:pt idx="23863" formatCode="General">
                  <c:v>-1.8069052011199301E-2</c:v>
                </c:pt>
                <c:pt idx="23864" formatCode="General">
                  <c:v>-2.5143761685968501E-2</c:v>
                </c:pt>
                <c:pt idx="23865" formatCode="General">
                  <c:v>-3.0546731564749002E-2</c:v>
                </c:pt>
                <c:pt idx="23866" formatCode="General">
                  <c:v>-3.38198636380483E-2</c:v>
                </c:pt>
                <c:pt idx="23867" formatCode="General">
                  <c:v>-3.49588990560507E-2</c:v>
                </c:pt>
                <c:pt idx="23868" formatCode="General">
                  <c:v>-3.4424724240498097E-2</c:v>
                </c:pt>
                <c:pt idx="23869" formatCode="General">
                  <c:v>-3.2522534018490597E-2</c:v>
                </c:pt>
                <c:pt idx="23870" formatCode="General">
                  <c:v>-2.92441229331394E-2</c:v>
                </c:pt>
                <c:pt idx="23871" formatCode="General">
                  <c:v>-2.5095242772268999E-2</c:v>
                </c:pt>
                <c:pt idx="23872" formatCode="General">
                  <c:v>-2.0517892985744898E-2</c:v>
                </c:pt>
                <c:pt idx="23873" formatCode="General">
                  <c:v>-1.5806906013795599E-2</c:v>
                </c:pt>
                <c:pt idx="23874" formatCode="General">
                  <c:v>-1.12738517828274E-2</c:v>
                </c:pt>
                <c:pt idx="23875" formatCode="General">
                  <c:v>-7.1737666677800698E-3</c:v>
                </c:pt>
                <c:pt idx="23876" formatCode="General">
                  <c:v>-4.1473413129601098E-3</c:v>
                </c:pt>
                <c:pt idx="23877" formatCode="General">
                  <c:v>-2.03365749508528E-3</c:v>
                </c:pt>
                <c:pt idx="23878" formatCode="General">
                  <c:v>-1.8734329749724301E-4</c:v>
                </c:pt>
                <c:pt idx="23879" formatCode="General">
                  <c:v>1.6165306244394499E-3</c:v>
                </c:pt>
                <c:pt idx="23880" formatCode="General">
                  <c:v>3.6564551841334302E-3</c:v>
                </c:pt>
                <c:pt idx="23881" formatCode="General">
                  <c:v>5.2593378803009799E-3</c:v>
                </c:pt>
                <c:pt idx="23882" formatCode="General">
                  <c:v>5.8448427211940397E-3</c:v>
                </c:pt>
                <c:pt idx="23883" formatCode="General">
                  <c:v>5.0714562126792598E-3</c:v>
                </c:pt>
                <c:pt idx="23884" formatCode="General">
                  <c:v>2.73523200952651E-3</c:v>
                </c:pt>
                <c:pt idx="23885" formatCode="General">
                  <c:v>-1.8015357902632001E-4</c:v>
                </c:pt>
                <c:pt idx="23886" formatCode="General">
                  <c:v>-2.80866250009384E-3</c:v>
                </c:pt>
                <c:pt idx="23887" formatCode="General">
                  <c:v>-4.8822396903402399E-3</c:v>
                </c:pt>
                <c:pt idx="23888" formatCode="General">
                  <c:v>-6.1588527822227703E-3</c:v>
                </c:pt>
                <c:pt idx="23889" formatCode="General">
                  <c:v>-6.6919636503332703E-3</c:v>
                </c:pt>
                <c:pt idx="23890" formatCode="General">
                  <c:v>-7.4183862107148803E-3</c:v>
                </c:pt>
                <c:pt idx="23891" formatCode="General">
                  <c:v>-8.8309139915913899E-3</c:v>
                </c:pt>
                <c:pt idx="23892" formatCode="General">
                  <c:v>-1.06037598762014E-2</c:v>
                </c:pt>
                <c:pt idx="23893" formatCode="General">
                  <c:v>-1.24709549621093E-2</c:v>
                </c:pt>
                <c:pt idx="23894" formatCode="General">
                  <c:v>-1.41632236852715E-2</c:v>
                </c:pt>
                <c:pt idx="23895" formatCode="General">
                  <c:v>-1.5501535302518601E-2</c:v>
                </c:pt>
                <c:pt idx="23896" formatCode="General">
                  <c:v>-1.62737680410685E-2</c:v>
                </c:pt>
                <c:pt idx="23897" formatCode="General">
                  <c:v>-1.6267725795268601E-2</c:v>
                </c:pt>
                <c:pt idx="23898" formatCode="General">
                  <c:v>-1.52942306121727E-2</c:v>
                </c:pt>
                <c:pt idx="23899" formatCode="General">
                  <c:v>-1.3634412550606901E-2</c:v>
                </c:pt>
                <c:pt idx="23900" formatCode="General">
                  <c:v>-1.1221530956935099E-2</c:v>
                </c:pt>
                <c:pt idx="23901" formatCode="General">
                  <c:v>-7.5943319513043298E-3</c:v>
                </c:pt>
                <c:pt idx="23902" formatCode="General">
                  <c:v>-4.1830027259820999E-3</c:v>
                </c:pt>
                <c:pt idx="23903" formatCode="General">
                  <c:v>-2.3039612686300399E-3</c:v>
                </c:pt>
                <c:pt idx="23904" formatCode="General">
                  <c:v>-1.3358653016853699E-3</c:v>
                </c:pt>
                <c:pt idx="23905" formatCode="General">
                  <c:v>-4.2654796619517101E-4</c:v>
                </c:pt>
                <c:pt idx="23906" formatCode="General">
                  <c:v>1.30209568954729E-3</c:v>
                </c:pt>
                <c:pt idx="23907" formatCode="General">
                  <c:v>4.2888647889448997E-3</c:v>
                </c:pt>
                <c:pt idx="23908" formatCode="General">
                  <c:v>8.7184707251344706E-3</c:v>
                </c:pt>
                <c:pt idx="23909" formatCode="General">
                  <c:v>1.40760752714596E-2</c:v>
                </c:pt>
                <c:pt idx="23910" formatCode="General">
                  <c:v>1.9360872357413E-2</c:v>
                </c:pt>
                <c:pt idx="23911" formatCode="General">
                  <c:v>2.4909240255993201E-2</c:v>
                </c:pt>
                <c:pt idx="23912" formatCode="General">
                  <c:v>3.04617504410712E-2</c:v>
                </c:pt>
                <c:pt idx="23913" formatCode="General">
                  <c:v>3.4531763476894801E-2</c:v>
                </c:pt>
                <c:pt idx="23914" formatCode="General">
                  <c:v>3.6941413589824501E-2</c:v>
                </c:pt>
                <c:pt idx="23915" formatCode="General">
                  <c:v>3.8024404561584499E-2</c:v>
                </c:pt>
                <c:pt idx="23916" formatCode="General">
                  <c:v>3.8450181383150102E-2</c:v>
                </c:pt>
                <c:pt idx="23917" formatCode="General">
                  <c:v>3.8578124641729501E-2</c:v>
                </c:pt>
                <c:pt idx="23918" formatCode="General">
                  <c:v>3.7594447665634197E-2</c:v>
                </c:pt>
                <c:pt idx="23919" formatCode="General">
                  <c:v>3.5254892648662203E-2</c:v>
                </c:pt>
                <c:pt idx="23920" formatCode="General">
                  <c:v>3.0479738953971498E-2</c:v>
                </c:pt>
                <c:pt idx="23921" formatCode="General">
                  <c:v>2.2690487451865901E-2</c:v>
                </c:pt>
                <c:pt idx="23922" formatCode="General">
                  <c:v>1.33928028539039E-2</c:v>
                </c:pt>
                <c:pt idx="23923" formatCode="General">
                  <c:v>4.3272851912755303E-3</c:v>
                </c:pt>
                <c:pt idx="23924" formatCode="General">
                  <c:v>-2.8153998090977802E-3</c:v>
                </c:pt>
                <c:pt idx="23925" formatCode="General">
                  <c:v>-6.7579116409191703E-3</c:v>
                </c:pt>
                <c:pt idx="23926" formatCode="General">
                  <c:v>-7.9063532027635105E-3</c:v>
                </c:pt>
                <c:pt idx="23927" formatCode="General">
                  <c:v>-7.8228777844387195E-3</c:v>
                </c:pt>
                <c:pt idx="23928" formatCode="General">
                  <c:v>-6.9420537732094098E-3</c:v>
                </c:pt>
                <c:pt idx="23929" formatCode="General">
                  <c:v>-5.3830254266023199E-3</c:v>
                </c:pt>
                <c:pt idx="23930" formatCode="General">
                  <c:v>-4.17483134442011E-3</c:v>
                </c:pt>
                <c:pt idx="23931" formatCode="General">
                  <c:v>-4.1502460262468699E-3</c:v>
                </c:pt>
                <c:pt idx="23932" formatCode="General">
                  <c:v>-5.8688597209571002E-3</c:v>
                </c:pt>
                <c:pt idx="23933" formatCode="General">
                  <c:v>-8.6932921913106097E-3</c:v>
                </c:pt>
                <c:pt idx="23934" formatCode="General">
                  <c:v>-1.1474883443937199E-2</c:v>
                </c:pt>
                <c:pt idx="23935" formatCode="General">
                  <c:v>-1.37491181281965E-2</c:v>
                </c:pt>
                <c:pt idx="23936" formatCode="General">
                  <c:v>-1.55229236188666E-2</c:v>
                </c:pt>
                <c:pt idx="23937" formatCode="General">
                  <c:v>-1.63290986567971E-2</c:v>
                </c:pt>
                <c:pt idx="23938" formatCode="General">
                  <c:v>-1.5369984424312699E-2</c:v>
                </c:pt>
                <c:pt idx="23939" formatCode="General">
                  <c:v>-1.2722996270218299E-2</c:v>
                </c:pt>
                <c:pt idx="23940" formatCode="General">
                  <c:v>-8.6012760961112003E-3</c:v>
                </c:pt>
                <c:pt idx="23941" formatCode="General">
                  <c:v>-3.5182020939639202E-3</c:v>
                </c:pt>
                <c:pt idx="23942" formatCode="General">
                  <c:v>2.2720426916698101E-3</c:v>
                </c:pt>
                <c:pt idx="23943" formatCode="General">
                  <c:v>8.2980661694487205E-3</c:v>
                </c:pt>
                <c:pt idx="23944" formatCode="General">
                  <c:v>1.40683164724587E-2</c:v>
                </c:pt>
                <c:pt idx="23945" formatCode="General">
                  <c:v>1.8635064863741502E-2</c:v>
                </c:pt>
                <c:pt idx="23946" formatCode="General">
                  <c:v>2.1104294360275101E-2</c:v>
                </c:pt>
                <c:pt idx="23947" formatCode="General">
                  <c:v>2.24953866443925E-2</c:v>
                </c:pt>
                <c:pt idx="23948" formatCode="General">
                  <c:v>2.3768048501206899E-2</c:v>
                </c:pt>
                <c:pt idx="23949" formatCode="General">
                  <c:v>2.4953286335630601E-2</c:v>
                </c:pt>
                <c:pt idx="23950" formatCode="General">
                  <c:v>2.62013458115548E-2</c:v>
                </c:pt>
                <c:pt idx="23951" formatCode="General">
                  <c:v>2.8091992991765E-2</c:v>
                </c:pt>
                <c:pt idx="23952" formatCode="General">
                  <c:v>3.1772958298071599E-2</c:v>
                </c:pt>
                <c:pt idx="23953" formatCode="General">
                  <c:v>3.7418233235169199E-2</c:v>
                </c:pt>
                <c:pt idx="23954" formatCode="General">
                  <c:v>4.4140479998053803E-2</c:v>
                </c:pt>
                <c:pt idx="23955" formatCode="General">
                  <c:v>5.00777416623353E-2</c:v>
                </c:pt>
                <c:pt idx="23956" formatCode="General">
                  <c:v>5.4254527544588399E-2</c:v>
                </c:pt>
                <c:pt idx="23957" formatCode="General">
                  <c:v>5.8118825275213601E-2</c:v>
                </c:pt>
                <c:pt idx="23958" formatCode="General">
                  <c:v>6.20984288371575E-2</c:v>
                </c:pt>
                <c:pt idx="23959" formatCode="General">
                  <c:v>6.5039675512017406E-2</c:v>
                </c:pt>
                <c:pt idx="23960" formatCode="General">
                  <c:v>6.6087227092439804E-2</c:v>
                </c:pt>
                <c:pt idx="23961" formatCode="General">
                  <c:v>6.4111840150526497E-2</c:v>
                </c:pt>
                <c:pt idx="23962" formatCode="General">
                  <c:v>5.8263449063760901E-2</c:v>
                </c:pt>
                <c:pt idx="23963" formatCode="General">
                  <c:v>4.8544303033656901E-2</c:v>
                </c:pt>
                <c:pt idx="23964" formatCode="General">
                  <c:v>3.5703482341272699E-2</c:v>
                </c:pt>
                <c:pt idx="23965" formatCode="General">
                  <c:v>2.2001994894438399E-2</c:v>
                </c:pt>
                <c:pt idx="23966" formatCode="General">
                  <c:v>9.4314430641654397E-3</c:v>
                </c:pt>
                <c:pt idx="23967" formatCode="General">
                  <c:v>-8.92047564395712E-4</c:v>
                </c:pt>
                <c:pt idx="23968" formatCode="General">
                  <c:v>-8.8511805534755295E-3</c:v>
                </c:pt>
                <c:pt idx="23969" formatCode="General">
                  <c:v>-1.55016696420844E-2</c:v>
                </c:pt>
                <c:pt idx="23970" formatCode="General">
                  <c:v>-2.1979264562804999E-2</c:v>
                </c:pt>
                <c:pt idx="23971" formatCode="General">
                  <c:v>-2.8334121711782501E-2</c:v>
                </c:pt>
                <c:pt idx="23972" formatCode="General">
                  <c:v>-3.4579629405327501E-2</c:v>
                </c:pt>
                <c:pt idx="23973" formatCode="General">
                  <c:v>-4.0599728802815697E-2</c:v>
                </c:pt>
                <c:pt idx="23974" formatCode="General">
                  <c:v>-4.6129732912652599E-2</c:v>
                </c:pt>
                <c:pt idx="23975" formatCode="General">
                  <c:v>-5.08214046892441E-2</c:v>
                </c:pt>
                <c:pt idx="23976" formatCode="General">
                  <c:v>-5.3119812592440398E-2</c:v>
                </c:pt>
                <c:pt idx="23977" formatCode="General">
                  <c:v>-5.32924597387993E-2</c:v>
                </c:pt>
                <c:pt idx="23978" formatCode="General">
                  <c:v>-5.27426227773405E-2</c:v>
                </c:pt>
                <c:pt idx="23979" formatCode="General">
                  <c:v>-5.1343775371633003E-2</c:v>
                </c:pt>
                <c:pt idx="23980" formatCode="General">
                  <c:v>-4.87475369814694E-2</c:v>
                </c:pt>
                <c:pt idx="23981" formatCode="General">
                  <c:v>-4.4892772484577598E-2</c:v>
                </c:pt>
              </c:numCache>
            </c:numRef>
          </c:yVal>
          <c:smooth val="1"/>
        </c:ser>
        <c:dLbls>
          <c:showLegendKey val="0"/>
          <c:showVal val="0"/>
          <c:showCatName val="0"/>
          <c:showSerName val="0"/>
          <c:showPercent val="0"/>
          <c:showBubbleSize val="0"/>
        </c:dLbls>
        <c:axId val="137338880"/>
        <c:axId val="137340416"/>
      </c:scatterChart>
      <c:valAx>
        <c:axId val="137338880"/>
        <c:scaling>
          <c:orientation val="minMax"/>
          <c:max val="30"/>
        </c:scaling>
        <c:delete val="0"/>
        <c:axPos val="b"/>
        <c:numFmt formatCode="General" sourceLinked="1"/>
        <c:majorTickMark val="out"/>
        <c:minorTickMark val="none"/>
        <c:tickLblPos val="nextTo"/>
        <c:crossAx val="137340416"/>
        <c:crosses val="autoZero"/>
        <c:crossBetween val="midCat"/>
      </c:valAx>
      <c:valAx>
        <c:axId val="137340416"/>
        <c:scaling>
          <c:orientation val="minMax"/>
        </c:scaling>
        <c:delete val="0"/>
        <c:axPos val="l"/>
        <c:majorGridlines/>
        <c:title>
          <c:tx>
            <c:rich>
              <a:bodyPr rot="-5400000" vert="horz"/>
              <a:lstStyle/>
              <a:p>
                <a:pPr>
                  <a:defRPr/>
                </a:pPr>
                <a:r>
                  <a:rPr lang="en-US"/>
                  <a:t>Acceleration (g)</a:t>
                </a:r>
              </a:p>
            </c:rich>
          </c:tx>
          <c:overlay val="0"/>
        </c:title>
        <c:numFmt formatCode="General" sourceLinked="1"/>
        <c:majorTickMark val="out"/>
        <c:minorTickMark val="none"/>
        <c:tickLblPos val="nextTo"/>
        <c:crossAx val="137338880"/>
        <c:crosses val="autoZero"/>
        <c:crossBetween val="midCat"/>
      </c:val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Vehicle Acceleration for Cut High</a:t>
            </a:r>
            <a:r>
              <a:rPr lang="en-US" sz="1200" baseline="0"/>
              <a:t> Frequency Profile Content</a:t>
            </a:r>
            <a:endParaRPr lang="en-US" sz="1200"/>
          </a:p>
        </c:rich>
      </c:tx>
      <c:overlay val="0"/>
    </c:title>
    <c:autoTitleDeleted val="0"/>
    <c:plotArea>
      <c:layout/>
      <c:scatterChart>
        <c:scatterStyle val="smoothMarker"/>
        <c:varyColors val="0"/>
        <c:ser>
          <c:idx val="0"/>
          <c:order val="0"/>
          <c:tx>
            <c:strRef>
              <c:f>stop_high_freq!$A$1</c:f>
              <c:strCache>
                <c:ptCount val="1"/>
                <c:pt idx="0">
                  <c:v>Stop LB: 40</c:v>
                </c:pt>
              </c:strCache>
            </c:strRef>
          </c:tx>
          <c:marker>
            <c:symbol val="none"/>
          </c:marker>
          <c:xVal>
            <c:numRef>
              <c:f>stop_high_freq!$A$4:$A$22147</c:f>
              <c:numCache>
                <c:formatCode>General</c:formatCode>
                <c:ptCount val="22144"/>
                <c:pt idx="0">
                  <c:v>0</c:v>
                </c:pt>
                <c:pt idx="1">
                  <c:v>1.37657617972579E-3</c:v>
                </c:pt>
                <c:pt idx="2">
                  <c:v>2.7531523594515701E-3</c:v>
                </c:pt>
                <c:pt idx="3">
                  <c:v>4.1297285391773599E-3</c:v>
                </c:pt>
                <c:pt idx="4">
                  <c:v>5.5063047189031497E-3</c:v>
                </c:pt>
                <c:pt idx="5">
                  <c:v>6.88288089862893E-3</c:v>
                </c:pt>
                <c:pt idx="6">
                  <c:v>8.2594570783547198E-3</c:v>
                </c:pt>
                <c:pt idx="7">
                  <c:v>9.6360332580805001E-3</c:v>
                </c:pt>
                <c:pt idx="8">
                  <c:v>1.1012609437806299E-2</c:v>
                </c:pt>
                <c:pt idx="9">
                  <c:v>1.2389185617532101E-2</c:v>
                </c:pt>
                <c:pt idx="10">
                  <c:v>1.37657617972579E-2</c:v>
                </c:pt>
                <c:pt idx="11">
                  <c:v>1.51423379769836E-2</c:v>
                </c:pt>
                <c:pt idx="12">
                  <c:v>1.6518914156709402E-2</c:v>
                </c:pt>
                <c:pt idx="13">
                  <c:v>1.7895490336435199E-2</c:v>
                </c:pt>
                <c:pt idx="14">
                  <c:v>1.9272066516161E-2</c:v>
                </c:pt>
                <c:pt idx="15">
                  <c:v>2.0648642695886801E-2</c:v>
                </c:pt>
                <c:pt idx="16">
                  <c:v>2.2025218875612599E-2</c:v>
                </c:pt>
                <c:pt idx="17">
                  <c:v>2.34017950553384E-2</c:v>
                </c:pt>
                <c:pt idx="18">
                  <c:v>2.4778371235064201E-2</c:v>
                </c:pt>
                <c:pt idx="19">
                  <c:v>2.6154947414789902E-2</c:v>
                </c:pt>
                <c:pt idx="20">
                  <c:v>2.7531523594515699E-2</c:v>
                </c:pt>
                <c:pt idx="21">
                  <c:v>2.89080997742415E-2</c:v>
                </c:pt>
                <c:pt idx="22">
                  <c:v>3.0284675953967301E-2</c:v>
                </c:pt>
                <c:pt idx="23">
                  <c:v>3.1661252133693099E-2</c:v>
                </c:pt>
                <c:pt idx="24">
                  <c:v>3.30378283134189E-2</c:v>
                </c:pt>
                <c:pt idx="25">
                  <c:v>3.4414404493144701E-2</c:v>
                </c:pt>
                <c:pt idx="26">
                  <c:v>3.5790980672870398E-2</c:v>
                </c:pt>
                <c:pt idx="27">
                  <c:v>3.7167556852596199E-2</c:v>
                </c:pt>
                <c:pt idx="28">
                  <c:v>3.8544133032322E-2</c:v>
                </c:pt>
                <c:pt idx="29">
                  <c:v>3.9920709212047802E-2</c:v>
                </c:pt>
                <c:pt idx="30">
                  <c:v>4.1297285391773603E-2</c:v>
                </c:pt>
                <c:pt idx="31">
                  <c:v>4.2673861571499397E-2</c:v>
                </c:pt>
                <c:pt idx="32">
                  <c:v>4.4050437751225198E-2</c:v>
                </c:pt>
                <c:pt idx="33">
                  <c:v>4.5427013930950999E-2</c:v>
                </c:pt>
                <c:pt idx="34">
                  <c:v>4.6803590110676703E-2</c:v>
                </c:pt>
                <c:pt idx="35">
                  <c:v>4.8180166290402497E-2</c:v>
                </c:pt>
                <c:pt idx="36">
                  <c:v>4.9556742470128298E-2</c:v>
                </c:pt>
                <c:pt idx="37">
                  <c:v>5.0933318649854099E-2</c:v>
                </c:pt>
                <c:pt idx="38">
                  <c:v>5.23098948295799E-2</c:v>
                </c:pt>
                <c:pt idx="39">
                  <c:v>5.3686471009305702E-2</c:v>
                </c:pt>
                <c:pt idx="40">
                  <c:v>5.5063047189031503E-2</c:v>
                </c:pt>
                <c:pt idx="41">
                  <c:v>5.64396233687572E-2</c:v>
                </c:pt>
                <c:pt idx="42">
                  <c:v>5.7816199548483001E-2</c:v>
                </c:pt>
                <c:pt idx="43">
                  <c:v>5.9192775728208802E-2</c:v>
                </c:pt>
                <c:pt idx="44">
                  <c:v>6.0569351907934603E-2</c:v>
                </c:pt>
                <c:pt idx="45">
                  <c:v>6.1945928087660397E-2</c:v>
                </c:pt>
                <c:pt idx="46">
                  <c:v>6.3322504267386198E-2</c:v>
                </c:pt>
                <c:pt idx="47">
                  <c:v>6.4699080447112006E-2</c:v>
                </c:pt>
                <c:pt idx="48">
                  <c:v>6.6075656626837703E-2</c:v>
                </c:pt>
                <c:pt idx="49">
                  <c:v>6.7452232806563497E-2</c:v>
                </c:pt>
                <c:pt idx="50">
                  <c:v>6.8828808986289305E-2</c:v>
                </c:pt>
                <c:pt idx="51">
                  <c:v>7.02053851660151E-2</c:v>
                </c:pt>
                <c:pt idx="52">
                  <c:v>7.1581961345740894E-2</c:v>
                </c:pt>
                <c:pt idx="53">
                  <c:v>7.2958537525466702E-2</c:v>
                </c:pt>
                <c:pt idx="54">
                  <c:v>7.4335113705192496E-2</c:v>
                </c:pt>
                <c:pt idx="55">
                  <c:v>7.5711689884918207E-2</c:v>
                </c:pt>
                <c:pt idx="56">
                  <c:v>7.7088266064644001E-2</c:v>
                </c:pt>
                <c:pt idx="57">
                  <c:v>7.8464842244369795E-2</c:v>
                </c:pt>
                <c:pt idx="58">
                  <c:v>7.9841418424095603E-2</c:v>
                </c:pt>
                <c:pt idx="59">
                  <c:v>8.1217994603821397E-2</c:v>
                </c:pt>
                <c:pt idx="60">
                  <c:v>8.2594570783547205E-2</c:v>
                </c:pt>
                <c:pt idx="61">
                  <c:v>8.3971146963273E-2</c:v>
                </c:pt>
                <c:pt idx="62">
                  <c:v>8.5347723142998794E-2</c:v>
                </c:pt>
                <c:pt idx="63">
                  <c:v>8.6724299322724602E-2</c:v>
                </c:pt>
                <c:pt idx="64">
                  <c:v>8.8100875502450299E-2</c:v>
                </c:pt>
                <c:pt idx="65">
                  <c:v>8.9477451682176107E-2</c:v>
                </c:pt>
                <c:pt idx="66">
                  <c:v>9.0854027861901901E-2</c:v>
                </c:pt>
                <c:pt idx="67">
                  <c:v>9.2230604041627695E-2</c:v>
                </c:pt>
                <c:pt idx="68">
                  <c:v>9.3607180221353503E-2</c:v>
                </c:pt>
                <c:pt idx="69">
                  <c:v>9.4983756401079297E-2</c:v>
                </c:pt>
                <c:pt idx="70">
                  <c:v>9.6360332580804994E-2</c:v>
                </c:pt>
                <c:pt idx="71">
                  <c:v>9.7736908760530802E-2</c:v>
                </c:pt>
                <c:pt idx="72">
                  <c:v>9.9113484940256597E-2</c:v>
                </c:pt>
                <c:pt idx="73">
                  <c:v>0.100490061119982</c:v>
                </c:pt>
                <c:pt idx="74">
                  <c:v>0.101866637299708</c:v>
                </c:pt>
                <c:pt idx="75">
                  <c:v>0.10324321347943401</c:v>
                </c:pt>
                <c:pt idx="76">
                  <c:v>0.10461978965916</c:v>
                </c:pt>
                <c:pt idx="77">
                  <c:v>0.105996365838886</c:v>
                </c:pt>
                <c:pt idx="78">
                  <c:v>0.107372942018611</c:v>
                </c:pt>
                <c:pt idx="79">
                  <c:v>0.108749518198337</c:v>
                </c:pt>
                <c:pt idx="80">
                  <c:v>0.11012609437806301</c:v>
                </c:pt>
                <c:pt idx="81">
                  <c:v>0.11150267055778899</c:v>
                </c:pt>
                <c:pt idx="82">
                  <c:v>0.112879246737514</c:v>
                </c:pt>
                <c:pt idx="83">
                  <c:v>0.11425582291724</c:v>
                </c:pt>
                <c:pt idx="84">
                  <c:v>0.115632399096966</c:v>
                </c:pt>
                <c:pt idx="85">
                  <c:v>0.117008975276692</c:v>
                </c:pt>
                <c:pt idx="86">
                  <c:v>0.11838555145641801</c:v>
                </c:pt>
                <c:pt idx="87">
                  <c:v>0.119762127636143</c:v>
                </c:pt>
                <c:pt idx="88">
                  <c:v>0.121138703815869</c:v>
                </c:pt>
                <c:pt idx="89">
                  <c:v>0.122515279995595</c:v>
                </c:pt>
                <c:pt idx="90">
                  <c:v>0.123891856175321</c:v>
                </c:pt>
                <c:pt idx="91">
                  <c:v>0.125268432355047</c:v>
                </c:pt>
                <c:pt idx="92">
                  <c:v>0.12664500853477201</c:v>
                </c:pt>
                <c:pt idx="93">
                  <c:v>0.12802158471449801</c:v>
                </c:pt>
                <c:pt idx="94">
                  <c:v>0.12939816089422401</c:v>
                </c:pt>
                <c:pt idx="95">
                  <c:v>0.13077473707394999</c:v>
                </c:pt>
                <c:pt idx="96">
                  <c:v>0.13215131325367599</c:v>
                </c:pt>
                <c:pt idx="97">
                  <c:v>0.13352788943340099</c:v>
                </c:pt>
                <c:pt idx="98">
                  <c:v>0.13490446561312699</c:v>
                </c:pt>
                <c:pt idx="99">
                  <c:v>0.136281041792853</c:v>
                </c:pt>
                <c:pt idx="100">
                  <c:v>0.137657617972579</c:v>
                </c:pt>
                <c:pt idx="101">
                  <c:v>0.139034194152304</c:v>
                </c:pt>
                <c:pt idx="102">
                  <c:v>0.14041077033203</c:v>
                </c:pt>
                <c:pt idx="103">
                  <c:v>0.14178734651175601</c:v>
                </c:pt>
                <c:pt idx="104">
                  <c:v>0.14316392269148201</c:v>
                </c:pt>
                <c:pt idx="105">
                  <c:v>0.14454049887120801</c:v>
                </c:pt>
                <c:pt idx="106">
                  <c:v>0.14591707505093299</c:v>
                </c:pt>
                <c:pt idx="107">
                  <c:v>0.14729365123065899</c:v>
                </c:pt>
                <c:pt idx="108">
                  <c:v>0.14867022741038499</c:v>
                </c:pt>
                <c:pt idx="109">
                  <c:v>0.15004680359011099</c:v>
                </c:pt>
                <c:pt idx="110">
                  <c:v>0.151423379769836</c:v>
                </c:pt>
                <c:pt idx="111">
                  <c:v>0.152799955949562</c:v>
                </c:pt>
                <c:pt idx="112">
                  <c:v>0.154176532129288</c:v>
                </c:pt>
                <c:pt idx="113">
                  <c:v>0.155553108309014</c:v>
                </c:pt>
                <c:pt idx="114">
                  <c:v>0.15692968448874001</c:v>
                </c:pt>
                <c:pt idx="115">
                  <c:v>0.15830626066846501</c:v>
                </c:pt>
                <c:pt idx="116">
                  <c:v>0.15968283684819101</c:v>
                </c:pt>
                <c:pt idx="117">
                  <c:v>0.16105941302791699</c:v>
                </c:pt>
                <c:pt idx="118">
                  <c:v>0.16243598920764299</c:v>
                </c:pt>
                <c:pt idx="119">
                  <c:v>0.16381256538736899</c:v>
                </c:pt>
                <c:pt idx="120">
                  <c:v>0.16518914156709399</c:v>
                </c:pt>
                <c:pt idx="121">
                  <c:v>0.16656571774682</c:v>
                </c:pt>
                <c:pt idx="122">
                  <c:v>0.167942293926546</c:v>
                </c:pt>
                <c:pt idx="123">
                  <c:v>0.169318870106272</c:v>
                </c:pt>
                <c:pt idx="124">
                  <c:v>0.170695446285998</c:v>
                </c:pt>
                <c:pt idx="125">
                  <c:v>0.17207202246572301</c:v>
                </c:pt>
                <c:pt idx="126">
                  <c:v>0.17344859864544901</c:v>
                </c:pt>
                <c:pt idx="127">
                  <c:v>0.17482517482517501</c:v>
                </c:pt>
                <c:pt idx="128">
                  <c:v>0.17620175100490101</c:v>
                </c:pt>
                <c:pt idx="129">
                  <c:v>0.17757832718462599</c:v>
                </c:pt>
                <c:pt idx="130">
                  <c:v>0.17895490336435199</c:v>
                </c:pt>
                <c:pt idx="131">
                  <c:v>0.18033147954407799</c:v>
                </c:pt>
                <c:pt idx="132">
                  <c:v>0.181708055723804</c:v>
                </c:pt>
                <c:pt idx="133">
                  <c:v>0.18308463190353</c:v>
                </c:pt>
                <c:pt idx="134">
                  <c:v>0.184461208083255</c:v>
                </c:pt>
                <c:pt idx="135">
                  <c:v>0.185837784262981</c:v>
                </c:pt>
                <c:pt idx="136">
                  <c:v>0.18721436044270701</c:v>
                </c:pt>
                <c:pt idx="137">
                  <c:v>0.18859093662243301</c:v>
                </c:pt>
                <c:pt idx="138">
                  <c:v>0.18996751280215901</c:v>
                </c:pt>
                <c:pt idx="139">
                  <c:v>0.19134408898188399</c:v>
                </c:pt>
                <c:pt idx="140">
                  <c:v>0.19272066516160999</c:v>
                </c:pt>
                <c:pt idx="141">
                  <c:v>0.19409724134133599</c:v>
                </c:pt>
                <c:pt idx="142">
                  <c:v>0.19547381752106199</c:v>
                </c:pt>
                <c:pt idx="143">
                  <c:v>0.196850393700787</c:v>
                </c:pt>
                <c:pt idx="144">
                  <c:v>0.198226969880513</c:v>
                </c:pt>
                <c:pt idx="145">
                  <c:v>0.199603546060239</c:v>
                </c:pt>
                <c:pt idx="146">
                  <c:v>0.200980122239965</c:v>
                </c:pt>
                <c:pt idx="147">
                  <c:v>0.20235669841969101</c:v>
                </c:pt>
                <c:pt idx="148">
                  <c:v>0.20373327459941601</c:v>
                </c:pt>
                <c:pt idx="149">
                  <c:v>0.20510985077914201</c:v>
                </c:pt>
                <c:pt idx="150">
                  <c:v>0.20648642695886801</c:v>
                </c:pt>
                <c:pt idx="151">
                  <c:v>0.20786300313859399</c:v>
                </c:pt>
                <c:pt idx="152">
                  <c:v>0.20923957931831999</c:v>
                </c:pt>
                <c:pt idx="153">
                  <c:v>0.21061615549804499</c:v>
                </c:pt>
                <c:pt idx="154">
                  <c:v>0.211992731677771</c:v>
                </c:pt>
                <c:pt idx="155">
                  <c:v>0.213369307857497</c:v>
                </c:pt>
                <c:pt idx="156">
                  <c:v>0.214745884037223</c:v>
                </c:pt>
                <c:pt idx="157">
                  <c:v>0.216122460216948</c:v>
                </c:pt>
                <c:pt idx="158">
                  <c:v>0.21749903639667401</c:v>
                </c:pt>
                <c:pt idx="159">
                  <c:v>0.21887561257640001</c:v>
                </c:pt>
                <c:pt idx="160">
                  <c:v>0.22025218875612601</c:v>
                </c:pt>
                <c:pt idx="161">
                  <c:v>0.22162876493585201</c:v>
                </c:pt>
                <c:pt idx="162">
                  <c:v>0.22300534111557699</c:v>
                </c:pt>
                <c:pt idx="163">
                  <c:v>0.22438191729530299</c:v>
                </c:pt>
                <c:pt idx="164">
                  <c:v>0.22575849347502899</c:v>
                </c:pt>
                <c:pt idx="165">
                  <c:v>0.227135069654755</c:v>
                </c:pt>
                <c:pt idx="166">
                  <c:v>0.228511645834481</c:v>
                </c:pt>
                <c:pt idx="167">
                  <c:v>0.229888222014206</c:v>
                </c:pt>
                <c:pt idx="168">
                  <c:v>0.231264798193932</c:v>
                </c:pt>
                <c:pt idx="169">
                  <c:v>0.23264137437365801</c:v>
                </c:pt>
                <c:pt idx="170">
                  <c:v>0.23401795055338401</c:v>
                </c:pt>
                <c:pt idx="171">
                  <c:v>0.23539452673310901</c:v>
                </c:pt>
                <c:pt idx="172">
                  <c:v>0.23677110291283501</c:v>
                </c:pt>
                <c:pt idx="173">
                  <c:v>0.23814767909256099</c:v>
                </c:pt>
                <c:pt idx="174">
                  <c:v>0.23952425527228699</c:v>
                </c:pt>
                <c:pt idx="175">
                  <c:v>0.24090083145201299</c:v>
                </c:pt>
                <c:pt idx="176">
                  <c:v>0.242277407631738</c:v>
                </c:pt>
                <c:pt idx="177">
                  <c:v>0.243653983811464</c:v>
                </c:pt>
                <c:pt idx="178">
                  <c:v>0.24503055999119</c:v>
                </c:pt>
                <c:pt idx="179">
                  <c:v>0.246407136170916</c:v>
                </c:pt>
                <c:pt idx="180">
                  <c:v>0.247783712350642</c:v>
                </c:pt>
                <c:pt idx="181">
                  <c:v>0.24916028853036701</c:v>
                </c:pt>
                <c:pt idx="182">
                  <c:v>0.25053686471009301</c:v>
                </c:pt>
                <c:pt idx="183">
                  <c:v>0.25191344088981898</c:v>
                </c:pt>
                <c:pt idx="184">
                  <c:v>0.25329001706954501</c:v>
                </c:pt>
                <c:pt idx="185">
                  <c:v>0.25466659324926999</c:v>
                </c:pt>
                <c:pt idx="186">
                  <c:v>0.25604316942899602</c:v>
                </c:pt>
                <c:pt idx="187">
                  <c:v>0.25741974560872199</c:v>
                </c:pt>
                <c:pt idx="188">
                  <c:v>0.25879632178844802</c:v>
                </c:pt>
                <c:pt idx="189">
                  <c:v>0.260172897968174</c:v>
                </c:pt>
                <c:pt idx="190">
                  <c:v>0.26154947414789897</c:v>
                </c:pt>
                <c:pt idx="191">
                  <c:v>0.262926050327625</c:v>
                </c:pt>
                <c:pt idx="192">
                  <c:v>0.26430262650735098</c:v>
                </c:pt>
                <c:pt idx="193">
                  <c:v>0.26567920268707701</c:v>
                </c:pt>
                <c:pt idx="194">
                  <c:v>0.26705577886680298</c:v>
                </c:pt>
                <c:pt idx="195">
                  <c:v>0.26843235504652802</c:v>
                </c:pt>
                <c:pt idx="196">
                  <c:v>0.26980893122625399</c:v>
                </c:pt>
                <c:pt idx="197">
                  <c:v>0.27118550740598002</c:v>
                </c:pt>
                <c:pt idx="198">
                  <c:v>0.27256208358570599</c:v>
                </c:pt>
                <c:pt idx="199">
                  <c:v>0.27393865976543103</c:v>
                </c:pt>
                <c:pt idx="200">
                  <c:v>0.275315235945157</c:v>
                </c:pt>
                <c:pt idx="201">
                  <c:v>0.27669181212488297</c:v>
                </c:pt>
                <c:pt idx="202">
                  <c:v>0.278068388304609</c:v>
                </c:pt>
                <c:pt idx="203">
                  <c:v>0.27944496448433498</c:v>
                </c:pt>
                <c:pt idx="204">
                  <c:v>0.28082154066406001</c:v>
                </c:pt>
                <c:pt idx="205">
                  <c:v>0.28219811684378598</c:v>
                </c:pt>
                <c:pt idx="206">
                  <c:v>0.28357469302351201</c:v>
                </c:pt>
                <c:pt idx="207">
                  <c:v>0.28495126920323799</c:v>
                </c:pt>
                <c:pt idx="208">
                  <c:v>0.28632784538296402</c:v>
                </c:pt>
                <c:pt idx="209">
                  <c:v>0.28770442156268899</c:v>
                </c:pt>
                <c:pt idx="210">
                  <c:v>0.28908099774241502</c:v>
                </c:pt>
                <c:pt idx="211">
                  <c:v>0.290457573922141</c:v>
                </c:pt>
                <c:pt idx="212">
                  <c:v>0.29183415010186697</c:v>
                </c:pt>
                <c:pt idx="213">
                  <c:v>0.293210726281592</c:v>
                </c:pt>
                <c:pt idx="214">
                  <c:v>0.29458730246131798</c:v>
                </c:pt>
                <c:pt idx="215">
                  <c:v>0.29596387864104401</c:v>
                </c:pt>
                <c:pt idx="216">
                  <c:v>0.29734045482076998</c:v>
                </c:pt>
                <c:pt idx="217">
                  <c:v>0.29871703100049601</c:v>
                </c:pt>
                <c:pt idx="218">
                  <c:v>0.30009360718022099</c:v>
                </c:pt>
                <c:pt idx="219">
                  <c:v>0.30147018335994702</c:v>
                </c:pt>
                <c:pt idx="220">
                  <c:v>0.30284675953967299</c:v>
                </c:pt>
                <c:pt idx="221">
                  <c:v>0.30422333571939902</c:v>
                </c:pt>
                <c:pt idx="222">
                  <c:v>0.305599911899125</c:v>
                </c:pt>
                <c:pt idx="223">
                  <c:v>0.30697648807884997</c:v>
                </c:pt>
                <c:pt idx="224">
                  <c:v>0.308353064258576</c:v>
                </c:pt>
                <c:pt idx="225">
                  <c:v>0.30972964043830198</c:v>
                </c:pt>
                <c:pt idx="226">
                  <c:v>0.31110621661802801</c:v>
                </c:pt>
                <c:pt idx="227">
                  <c:v>0.31248279279775398</c:v>
                </c:pt>
                <c:pt idx="228">
                  <c:v>0.31385936897747901</c:v>
                </c:pt>
                <c:pt idx="229">
                  <c:v>0.31523594515720499</c:v>
                </c:pt>
                <c:pt idx="230">
                  <c:v>0.31661252133693102</c:v>
                </c:pt>
                <c:pt idx="231">
                  <c:v>0.31798909751665699</c:v>
                </c:pt>
                <c:pt idx="232">
                  <c:v>0.31936567369638202</c:v>
                </c:pt>
                <c:pt idx="233">
                  <c:v>0.320742249876108</c:v>
                </c:pt>
                <c:pt idx="234">
                  <c:v>0.32211882605583397</c:v>
                </c:pt>
                <c:pt idx="235">
                  <c:v>0.32349540223556</c:v>
                </c:pt>
                <c:pt idx="236">
                  <c:v>0.32487197841528598</c:v>
                </c:pt>
                <c:pt idx="237">
                  <c:v>0.32624855459501101</c:v>
                </c:pt>
                <c:pt idx="238">
                  <c:v>0.32762513077473698</c:v>
                </c:pt>
                <c:pt idx="239">
                  <c:v>0.32900170695446301</c:v>
                </c:pt>
                <c:pt idx="240">
                  <c:v>0.33037828313418899</c:v>
                </c:pt>
                <c:pt idx="241">
                  <c:v>0.33175485931391502</c:v>
                </c:pt>
                <c:pt idx="242">
                  <c:v>0.33313143549363999</c:v>
                </c:pt>
                <c:pt idx="243">
                  <c:v>0.33450801167336602</c:v>
                </c:pt>
                <c:pt idx="244">
                  <c:v>0.335884587853092</c:v>
                </c:pt>
                <c:pt idx="245">
                  <c:v>0.33726116403281797</c:v>
                </c:pt>
                <c:pt idx="246">
                  <c:v>0.338637740212543</c:v>
                </c:pt>
                <c:pt idx="247">
                  <c:v>0.34001431639226898</c:v>
                </c:pt>
                <c:pt idx="248">
                  <c:v>0.34139089257199501</c:v>
                </c:pt>
                <c:pt idx="249">
                  <c:v>0.34276746875172098</c:v>
                </c:pt>
                <c:pt idx="250">
                  <c:v>0.34414404493144701</c:v>
                </c:pt>
                <c:pt idx="251">
                  <c:v>0.34552062111117199</c:v>
                </c:pt>
                <c:pt idx="252">
                  <c:v>0.34689719729089802</c:v>
                </c:pt>
                <c:pt idx="253">
                  <c:v>0.34827377347062399</c:v>
                </c:pt>
                <c:pt idx="254">
                  <c:v>0.34965034965035002</c:v>
                </c:pt>
                <c:pt idx="255">
                  <c:v>0.351026925830076</c:v>
                </c:pt>
                <c:pt idx="256">
                  <c:v>0.35240350200980097</c:v>
                </c:pt>
                <c:pt idx="257">
                  <c:v>0.353780078189527</c:v>
                </c:pt>
                <c:pt idx="258">
                  <c:v>0.35515665436925298</c:v>
                </c:pt>
                <c:pt idx="259">
                  <c:v>0.35653323054897901</c:v>
                </c:pt>
                <c:pt idx="260">
                  <c:v>0.35790980672870398</c:v>
                </c:pt>
                <c:pt idx="261">
                  <c:v>0.35928638290843001</c:v>
                </c:pt>
                <c:pt idx="262">
                  <c:v>0.36066295908815599</c:v>
                </c:pt>
                <c:pt idx="263">
                  <c:v>0.36203953526788202</c:v>
                </c:pt>
                <c:pt idx="264">
                  <c:v>0.36341611144760799</c:v>
                </c:pt>
                <c:pt idx="265">
                  <c:v>0.36479268762733302</c:v>
                </c:pt>
                <c:pt idx="266">
                  <c:v>0.366169263807059</c:v>
                </c:pt>
                <c:pt idx="267">
                  <c:v>0.36754583998678497</c:v>
                </c:pt>
                <c:pt idx="268">
                  <c:v>0.368922416166511</c:v>
                </c:pt>
                <c:pt idx="269">
                  <c:v>0.37029899234623698</c:v>
                </c:pt>
                <c:pt idx="270">
                  <c:v>0.37167556852596201</c:v>
                </c:pt>
                <c:pt idx="271">
                  <c:v>0.37305214470568798</c:v>
                </c:pt>
                <c:pt idx="272">
                  <c:v>0.37442872088541401</c:v>
                </c:pt>
                <c:pt idx="273">
                  <c:v>0.37580529706513999</c:v>
                </c:pt>
                <c:pt idx="274">
                  <c:v>0.37718187324486502</c:v>
                </c:pt>
                <c:pt idx="275">
                  <c:v>0.37855844942459099</c:v>
                </c:pt>
                <c:pt idx="276">
                  <c:v>0.37993502560431702</c:v>
                </c:pt>
                <c:pt idx="277">
                  <c:v>0.381311601784043</c:v>
                </c:pt>
                <c:pt idx="278">
                  <c:v>0.38268817796376903</c:v>
                </c:pt>
                <c:pt idx="279">
                  <c:v>0.384064754143494</c:v>
                </c:pt>
                <c:pt idx="280">
                  <c:v>0.38544133032321998</c:v>
                </c:pt>
                <c:pt idx="281">
                  <c:v>0.38681790650294601</c:v>
                </c:pt>
                <c:pt idx="282">
                  <c:v>0.38819448268267198</c:v>
                </c:pt>
                <c:pt idx="283">
                  <c:v>0.38957105886239801</c:v>
                </c:pt>
                <c:pt idx="284">
                  <c:v>0.39094763504212299</c:v>
                </c:pt>
                <c:pt idx="285">
                  <c:v>0.39232421122184902</c:v>
                </c:pt>
                <c:pt idx="286">
                  <c:v>0.39370078740157499</c:v>
                </c:pt>
                <c:pt idx="287">
                  <c:v>0.39507736358130102</c:v>
                </c:pt>
                <c:pt idx="288">
                  <c:v>0.396453939761026</c:v>
                </c:pt>
                <c:pt idx="289">
                  <c:v>0.39783051594075203</c:v>
                </c:pt>
                <c:pt idx="290">
                  <c:v>0.399207092120478</c:v>
                </c:pt>
                <c:pt idx="291">
                  <c:v>0.40058366830020398</c:v>
                </c:pt>
                <c:pt idx="292">
                  <c:v>0.40196024447993001</c:v>
                </c:pt>
                <c:pt idx="293">
                  <c:v>0.40333682065965498</c:v>
                </c:pt>
                <c:pt idx="294">
                  <c:v>0.40471339683938101</c:v>
                </c:pt>
                <c:pt idx="295">
                  <c:v>0.40608997301910699</c:v>
                </c:pt>
                <c:pt idx="296">
                  <c:v>0.40746654919883302</c:v>
                </c:pt>
                <c:pt idx="297">
                  <c:v>0.40884312537855899</c:v>
                </c:pt>
                <c:pt idx="298">
                  <c:v>0.41021970155828402</c:v>
                </c:pt>
                <c:pt idx="299">
                  <c:v>0.41159627773801</c:v>
                </c:pt>
                <c:pt idx="300">
                  <c:v>0.41297285391773603</c:v>
                </c:pt>
                <c:pt idx="301">
                  <c:v>0.414349430097462</c:v>
                </c:pt>
                <c:pt idx="302">
                  <c:v>0.41572600627718798</c:v>
                </c:pt>
                <c:pt idx="303">
                  <c:v>0.41710258245691301</c:v>
                </c:pt>
                <c:pt idx="304">
                  <c:v>0.41847915863663898</c:v>
                </c:pt>
                <c:pt idx="305">
                  <c:v>0.41985573481636501</c:v>
                </c:pt>
                <c:pt idx="306">
                  <c:v>0.42123231099609099</c:v>
                </c:pt>
                <c:pt idx="307">
                  <c:v>0.42260888717581602</c:v>
                </c:pt>
                <c:pt idx="308">
                  <c:v>0.42398546335554199</c:v>
                </c:pt>
                <c:pt idx="309">
                  <c:v>0.42536203953526802</c:v>
                </c:pt>
                <c:pt idx="310">
                  <c:v>0.426738615714994</c:v>
                </c:pt>
                <c:pt idx="311">
                  <c:v>0.42811519189472003</c:v>
                </c:pt>
                <c:pt idx="312">
                  <c:v>0.429491768074445</c:v>
                </c:pt>
                <c:pt idx="313">
                  <c:v>0.43086834425417098</c:v>
                </c:pt>
                <c:pt idx="314">
                  <c:v>0.43224492043389701</c:v>
                </c:pt>
                <c:pt idx="315">
                  <c:v>0.43362149661362298</c:v>
                </c:pt>
                <c:pt idx="316">
                  <c:v>0.43499807279334801</c:v>
                </c:pt>
                <c:pt idx="317">
                  <c:v>0.43637464897307399</c:v>
                </c:pt>
                <c:pt idx="318">
                  <c:v>0.43775122515280002</c:v>
                </c:pt>
                <c:pt idx="319">
                  <c:v>0.43912780133252599</c:v>
                </c:pt>
                <c:pt idx="320">
                  <c:v>0.44050437751225202</c:v>
                </c:pt>
                <c:pt idx="321">
                  <c:v>0.441880953691977</c:v>
                </c:pt>
                <c:pt idx="322">
                  <c:v>0.44325752987170303</c:v>
                </c:pt>
                <c:pt idx="323">
                  <c:v>0.444634106051429</c:v>
                </c:pt>
                <c:pt idx="324">
                  <c:v>0.44601068223115498</c:v>
                </c:pt>
                <c:pt idx="325">
                  <c:v>0.44738725841088101</c:v>
                </c:pt>
                <c:pt idx="326">
                  <c:v>0.44876383459060598</c:v>
                </c:pt>
                <c:pt idx="327">
                  <c:v>0.45014041077033201</c:v>
                </c:pt>
                <c:pt idx="328">
                  <c:v>0.45151698695005799</c:v>
                </c:pt>
                <c:pt idx="329">
                  <c:v>0.45289356312978402</c:v>
                </c:pt>
                <c:pt idx="330">
                  <c:v>0.45427013930950899</c:v>
                </c:pt>
                <c:pt idx="331">
                  <c:v>0.45564671548923502</c:v>
                </c:pt>
                <c:pt idx="332">
                  <c:v>0.457023291668961</c:v>
                </c:pt>
                <c:pt idx="333">
                  <c:v>0.45839986784868703</c:v>
                </c:pt>
                <c:pt idx="334">
                  <c:v>0.459776444028413</c:v>
                </c:pt>
                <c:pt idx="335">
                  <c:v>0.46115302020813798</c:v>
                </c:pt>
                <c:pt idx="336">
                  <c:v>0.46252959638786401</c:v>
                </c:pt>
                <c:pt idx="337">
                  <c:v>0.46390617256758998</c:v>
                </c:pt>
                <c:pt idx="338">
                  <c:v>0.46528274874731601</c:v>
                </c:pt>
                <c:pt idx="339">
                  <c:v>0.46665932492704199</c:v>
                </c:pt>
                <c:pt idx="340">
                  <c:v>0.46803590110676702</c:v>
                </c:pt>
                <c:pt idx="341">
                  <c:v>0.46941247728649299</c:v>
                </c:pt>
                <c:pt idx="342">
                  <c:v>0.47078905346621902</c:v>
                </c:pt>
                <c:pt idx="343">
                  <c:v>0.472165629645945</c:v>
                </c:pt>
                <c:pt idx="344">
                  <c:v>0.47354220582567003</c:v>
                </c:pt>
                <c:pt idx="345">
                  <c:v>0.474918782005396</c:v>
                </c:pt>
                <c:pt idx="346">
                  <c:v>0.47629535818512198</c:v>
                </c:pt>
                <c:pt idx="347">
                  <c:v>0.47767193436484801</c:v>
                </c:pt>
                <c:pt idx="348">
                  <c:v>0.47904851054457398</c:v>
                </c:pt>
                <c:pt idx="349">
                  <c:v>0.48042508672429901</c:v>
                </c:pt>
                <c:pt idx="350">
                  <c:v>0.48180166290402499</c:v>
                </c:pt>
                <c:pt idx="351">
                  <c:v>0.48317823908375102</c:v>
                </c:pt>
                <c:pt idx="352">
                  <c:v>0.48455481526347699</c:v>
                </c:pt>
                <c:pt idx="353">
                  <c:v>0.48593139144320302</c:v>
                </c:pt>
                <c:pt idx="354">
                  <c:v>0.487307967622928</c:v>
                </c:pt>
                <c:pt idx="355">
                  <c:v>0.48868454380265403</c:v>
                </c:pt>
                <c:pt idx="356">
                  <c:v>0.49006111998238</c:v>
                </c:pt>
                <c:pt idx="357">
                  <c:v>0.49143769616210597</c:v>
                </c:pt>
                <c:pt idx="358">
                  <c:v>0.492814272341832</c:v>
                </c:pt>
                <c:pt idx="359">
                  <c:v>0.49419084852155698</c:v>
                </c:pt>
                <c:pt idx="360">
                  <c:v>0.49556742470128301</c:v>
                </c:pt>
                <c:pt idx="361">
                  <c:v>0.49694400088100898</c:v>
                </c:pt>
                <c:pt idx="362">
                  <c:v>0.49832057706073501</c:v>
                </c:pt>
                <c:pt idx="363">
                  <c:v>0.49969715324045999</c:v>
                </c:pt>
                <c:pt idx="364">
                  <c:v>0.50107372942018602</c:v>
                </c:pt>
                <c:pt idx="365">
                  <c:v>0.50245030559991199</c:v>
                </c:pt>
                <c:pt idx="366">
                  <c:v>0.50382688177963797</c:v>
                </c:pt>
                <c:pt idx="367">
                  <c:v>0.50520345795936406</c:v>
                </c:pt>
                <c:pt idx="368">
                  <c:v>0.50658003413908903</c:v>
                </c:pt>
                <c:pt idx="369">
                  <c:v>0.50795661031881501</c:v>
                </c:pt>
                <c:pt idx="370">
                  <c:v>0.50933318649854098</c:v>
                </c:pt>
                <c:pt idx="371">
                  <c:v>0.51070976267826695</c:v>
                </c:pt>
                <c:pt idx="372">
                  <c:v>0.51208633885799304</c:v>
                </c:pt>
                <c:pt idx="373">
                  <c:v>0.51346291503771802</c:v>
                </c:pt>
                <c:pt idx="374">
                  <c:v>0.51483949121744399</c:v>
                </c:pt>
                <c:pt idx="375">
                  <c:v>0.51621606739716996</c:v>
                </c:pt>
                <c:pt idx="376">
                  <c:v>0.51759264357689605</c:v>
                </c:pt>
                <c:pt idx="377">
                  <c:v>0.51896921975662202</c:v>
                </c:pt>
                <c:pt idx="378">
                  <c:v>0.520345795936347</c:v>
                </c:pt>
                <c:pt idx="379">
                  <c:v>0.52172237211607297</c:v>
                </c:pt>
                <c:pt idx="380">
                  <c:v>0.52309894829579895</c:v>
                </c:pt>
                <c:pt idx="381">
                  <c:v>0.52447552447552503</c:v>
                </c:pt>
                <c:pt idx="382">
                  <c:v>0.52585210065525001</c:v>
                </c:pt>
                <c:pt idx="383">
                  <c:v>0.52722867683497598</c:v>
                </c:pt>
                <c:pt idx="384">
                  <c:v>0.52860525301470196</c:v>
                </c:pt>
                <c:pt idx="385">
                  <c:v>0.52998182919442804</c:v>
                </c:pt>
                <c:pt idx="386">
                  <c:v>0.53135840537415402</c:v>
                </c:pt>
                <c:pt idx="387">
                  <c:v>0.53273498155387899</c:v>
                </c:pt>
                <c:pt idx="388">
                  <c:v>0.53411155773360497</c:v>
                </c:pt>
                <c:pt idx="389">
                  <c:v>0.53548813391333105</c:v>
                </c:pt>
                <c:pt idx="390">
                  <c:v>0.53686471009305703</c:v>
                </c:pt>
                <c:pt idx="391">
                  <c:v>0.538241286272782</c:v>
                </c:pt>
                <c:pt idx="392">
                  <c:v>0.53961786245250798</c:v>
                </c:pt>
                <c:pt idx="393">
                  <c:v>0.54099443863223395</c:v>
                </c:pt>
                <c:pt idx="394">
                  <c:v>0.54237101481196004</c:v>
                </c:pt>
                <c:pt idx="395">
                  <c:v>0.54374759099168601</c:v>
                </c:pt>
                <c:pt idx="396">
                  <c:v>0.54512416717141099</c:v>
                </c:pt>
                <c:pt idx="397">
                  <c:v>0.54650074335113696</c:v>
                </c:pt>
                <c:pt idx="398">
                  <c:v>0.54787731953086305</c:v>
                </c:pt>
                <c:pt idx="399">
                  <c:v>0.54925389571058902</c:v>
                </c:pt>
                <c:pt idx="400">
                  <c:v>0.550630471890314</c:v>
                </c:pt>
                <c:pt idx="401">
                  <c:v>0.55200704807003997</c:v>
                </c:pt>
                <c:pt idx="402">
                  <c:v>0.55338362424976595</c:v>
                </c:pt>
                <c:pt idx="403">
                  <c:v>0.55476020042949203</c:v>
                </c:pt>
                <c:pt idx="404">
                  <c:v>0.55613677660921801</c:v>
                </c:pt>
                <c:pt idx="405">
                  <c:v>0.55751335278894298</c:v>
                </c:pt>
                <c:pt idx="406">
                  <c:v>0.55888992896866896</c:v>
                </c:pt>
                <c:pt idx="407">
                  <c:v>0.56026650514839504</c:v>
                </c:pt>
                <c:pt idx="408">
                  <c:v>0.56164308132812102</c:v>
                </c:pt>
                <c:pt idx="409">
                  <c:v>0.56301965750784699</c:v>
                </c:pt>
                <c:pt idx="410">
                  <c:v>0.56439623368757197</c:v>
                </c:pt>
                <c:pt idx="411">
                  <c:v>0.56577280986729805</c:v>
                </c:pt>
                <c:pt idx="412">
                  <c:v>0.56714938604702403</c:v>
                </c:pt>
                <c:pt idx="413">
                  <c:v>0.56852596222675</c:v>
                </c:pt>
                <c:pt idx="414">
                  <c:v>0.56990253840647598</c:v>
                </c:pt>
                <c:pt idx="415">
                  <c:v>0.57127911458620095</c:v>
                </c:pt>
                <c:pt idx="416">
                  <c:v>0.57265569076592704</c:v>
                </c:pt>
                <c:pt idx="417">
                  <c:v>0.57403226694565301</c:v>
                </c:pt>
                <c:pt idx="418">
                  <c:v>0.57540884312537899</c:v>
                </c:pt>
                <c:pt idx="419">
                  <c:v>0.57678541930510496</c:v>
                </c:pt>
                <c:pt idx="420">
                  <c:v>0.57816199548483005</c:v>
                </c:pt>
                <c:pt idx="421">
                  <c:v>0.57953857166455602</c:v>
                </c:pt>
                <c:pt idx="422">
                  <c:v>0.580915147844282</c:v>
                </c:pt>
                <c:pt idx="423">
                  <c:v>0.58229172402400797</c:v>
                </c:pt>
                <c:pt idx="424">
                  <c:v>0.58366830020373295</c:v>
                </c:pt>
                <c:pt idx="425">
                  <c:v>0.58504487638345903</c:v>
                </c:pt>
                <c:pt idx="426">
                  <c:v>0.58642145256318501</c:v>
                </c:pt>
                <c:pt idx="427">
                  <c:v>0.58779802874291098</c:v>
                </c:pt>
                <c:pt idx="428">
                  <c:v>0.58917460492263696</c:v>
                </c:pt>
                <c:pt idx="429">
                  <c:v>0.59055118110236204</c:v>
                </c:pt>
                <c:pt idx="430">
                  <c:v>0.59192775728208802</c:v>
                </c:pt>
                <c:pt idx="431">
                  <c:v>0.59330433346181399</c:v>
                </c:pt>
                <c:pt idx="432">
                  <c:v>0.59468090964153997</c:v>
                </c:pt>
                <c:pt idx="433">
                  <c:v>0.59605748582126605</c:v>
                </c:pt>
                <c:pt idx="434">
                  <c:v>0.59743406200099103</c:v>
                </c:pt>
                <c:pt idx="435">
                  <c:v>0.598810638180717</c:v>
                </c:pt>
                <c:pt idx="436">
                  <c:v>0.60018721436044298</c:v>
                </c:pt>
                <c:pt idx="437">
                  <c:v>0.60156379054016895</c:v>
                </c:pt>
                <c:pt idx="438">
                  <c:v>0.60294036671989404</c:v>
                </c:pt>
                <c:pt idx="439">
                  <c:v>0.60431694289962001</c:v>
                </c:pt>
                <c:pt idx="440">
                  <c:v>0.60569351907934599</c:v>
                </c:pt>
                <c:pt idx="441">
                  <c:v>0.60707009525907196</c:v>
                </c:pt>
                <c:pt idx="442">
                  <c:v>0.60844667143879805</c:v>
                </c:pt>
                <c:pt idx="443">
                  <c:v>0.60982324761852302</c:v>
                </c:pt>
                <c:pt idx="444">
                  <c:v>0.611199823798249</c:v>
                </c:pt>
                <c:pt idx="445">
                  <c:v>0.61257639997797497</c:v>
                </c:pt>
                <c:pt idx="446">
                  <c:v>0.61395297615770095</c:v>
                </c:pt>
                <c:pt idx="447">
                  <c:v>0.61532955233742703</c:v>
                </c:pt>
                <c:pt idx="448">
                  <c:v>0.61670612851715201</c:v>
                </c:pt>
                <c:pt idx="449">
                  <c:v>0.61808270469687798</c:v>
                </c:pt>
                <c:pt idx="450">
                  <c:v>0.61945928087660396</c:v>
                </c:pt>
                <c:pt idx="451">
                  <c:v>0.62083585705633004</c:v>
                </c:pt>
                <c:pt idx="452">
                  <c:v>0.62221243323605502</c:v>
                </c:pt>
                <c:pt idx="453">
                  <c:v>0.62358900941578099</c:v>
                </c:pt>
                <c:pt idx="454">
                  <c:v>0.62496558559550697</c:v>
                </c:pt>
                <c:pt idx="455">
                  <c:v>0.62634216177523305</c:v>
                </c:pt>
                <c:pt idx="456">
                  <c:v>0.62771873795495903</c:v>
                </c:pt>
                <c:pt idx="457">
                  <c:v>0.629095314134684</c:v>
                </c:pt>
                <c:pt idx="458">
                  <c:v>0.63047189031440998</c:v>
                </c:pt>
                <c:pt idx="459">
                  <c:v>0.63184846649413595</c:v>
                </c:pt>
                <c:pt idx="460">
                  <c:v>0.63322504267386204</c:v>
                </c:pt>
                <c:pt idx="461">
                  <c:v>0.63460161885358801</c:v>
                </c:pt>
                <c:pt idx="462">
                  <c:v>0.63597819503331299</c:v>
                </c:pt>
                <c:pt idx="463">
                  <c:v>0.63735477121303896</c:v>
                </c:pt>
                <c:pt idx="464">
                  <c:v>0.63873134739276505</c:v>
                </c:pt>
                <c:pt idx="465">
                  <c:v>0.64010792357249102</c:v>
                </c:pt>
                <c:pt idx="466">
                  <c:v>0.641484499752216</c:v>
                </c:pt>
                <c:pt idx="467">
                  <c:v>0.64286107593194197</c:v>
                </c:pt>
                <c:pt idx="468">
                  <c:v>0.64423765211166795</c:v>
                </c:pt>
                <c:pt idx="469">
                  <c:v>0.64561422829139403</c:v>
                </c:pt>
                <c:pt idx="470">
                  <c:v>0.64699080447112001</c:v>
                </c:pt>
                <c:pt idx="471">
                  <c:v>0.64836738065084498</c:v>
                </c:pt>
                <c:pt idx="472">
                  <c:v>0.64974395683057096</c:v>
                </c:pt>
                <c:pt idx="473">
                  <c:v>0.65112053301029704</c:v>
                </c:pt>
                <c:pt idx="474">
                  <c:v>0.65249710919002302</c:v>
                </c:pt>
                <c:pt idx="475">
                  <c:v>0.65387368536974799</c:v>
                </c:pt>
                <c:pt idx="476">
                  <c:v>0.65525026154947397</c:v>
                </c:pt>
                <c:pt idx="477">
                  <c:v>0.65662683772920005</c:v>
                </c:pt>
                <c:pt idx="478">
                  <c:v>0.65800341390892603</c:v>
                </c:pt>
                <c:pt idx="479">
                  <c:v>0.659379990088652</c:v>
                </c:pt>
                <c:pt idx="480">
                  <c:v>0.66075656626837698</c:v>
                </c:pt>
                <c:pt idx="481">
                  <c:v>0.66213314244810295</c:v>
                </c:pt>
                <c:pt idx="482">
                  <c:v>0.66350971862782904</c:v>
                </c:pt>
                <c:pt idx="483">
                  <c:v>0.66488629480755501</c:v>
                </c:pt>
                <c:pt idx="484">
                  <c:v>0.66626287098728099</c:v>
                </c:pt>
                <c:pt idx="485">
                  <c:v>0.66763944716700596</c:v>
                </c:pt>
                <c:pt idx="486">
                  <c:v>0.66901602334673205</c:v>
                </c:pt>
                <c:pt idx="487">
                  <c:v>0.67039259952645802</c:v>
                </c:pt>
                <c:pt idx="488">
                  <c:v>0.671769175706184</c:v>
                </c:pt>
                <c:pt idx="489">
                  <c:v>0.67314575188590997</c:v>
                </c:pt>
                <c:pt idx="490">
                  <c:v>0.67452232806563495</c:v>
                </c:pt>
                <c:pt idx="491">
                  <c:v>0.67589890424536103</c:v>
                </c:pt>
                <c:pt idx="492">
                  <c:v>0.67727548042508701</c:v>
                </c:pt>
                <c:pt idx="493">
                  <c:v>0.67865205660481298</c:v>
                </c:pt>
                <c:pt idx="494">
                  <c:v>0.68002863278453896</c:v>
                </c:pt>
                <c:pt idx="495">
                  <c:v>0.68140520896426404</c:v>
                </c:pt>
                <c:pt idx="496">
                  <c:v>0.68278178514399002</c:v>
                </c:pt>
                <c:pt idx="497">
                  <c:v>0.68415836132371599</c:v>
                </c:pt>
                <c:pt idx="498">
                  <c:v>0.68553493750344197</c:v>
                </c:pt>
                <c:pt idx="499">
                  <c:v>0.68691151368316705</c:v>
                </c:pt>
                <c:pt idx="500">
                  <c:v>0.68828808986289303</c:v>
                </c:pt>
                <c:pt idx="501">
                  <c:v>0.689664666042619</c:v>
                </c:pt>
                <c:pt idx="502">
                  <c:v>0.69104124222234498</c:v>
                </c:pt>
                <c:pt idx="503">
                  <c:v>0.69241781840207095</c:v>
                </c:pt>
                <c:pt idx="504">
                  <c:v>0.69379439458179604</c:v>
                </c:pt>
                <c:pt idx="505">
                  <c:v>0.69517097076152201</c:v>
                </c:pt>
                <c:pt idx="506">
                  <c:v>0.69654754694124799</c:v>
                </c:pt>
                <c:pt idx="507">
                  <c:v>0.69792412312097396</c:v>
                </c:pt>
                <c:pt idx="508">
                  <c:v>0.69930069930070005</c:v>
                </c:pt>
                <c:pt idx="509">
                  <c:v>0.70067727548042502</c:v>
                </c:pt>
                <c:pt idx="510">
                  <c:v>0.702053851660151</c:v>
                </c:pt>
                <c:pt idx="511">
                  <c:v>0.70343042783987697</c:v>
                </c:pt>
                <c:pt idx="512">
                  <c:v>0.70480700401960295</c:v>
                </c:pt>
                <c:pt idx="513">
                  <c:v>0.70618358019932803</c:v>
                </c:pt>
                <c:pt idx="514">
                  <c:v>0.70756015637905401</c:v>
                </c:pt>
                <c:pt idx="515">
                  <c:v>0.70893673255877998</c:v>
                </c:pt>
                <c:pt idx="516">
                  <c:v>0.71031330873850596</c:v>
                </c:pt>
                <c:pt idx="517">
                  <c:v>0.71168988491823204</c:v>
                </c:pt>
                <c:pt idx="518">
                  <c:v>0.71306646109795702</c:v>
                </c:pt>
                <c:pt idx="519">
                  <c:v>0.71444303727768299</c:v>
                </c:pt>
                <c:pt idx="520">
                  <c:v>0.71581961345740897</c:v>
                </c:pt>
                <c:pt idx="521">
                  <c:v>0.71719618963713505</c:v>
                </c:pt>
                <c:pt idx="522">
                  <c:v>0.71857276581686103</c:v>
                </c:pt>
                <c:pt idx="523">
                  <c:v>0.719949341996586</c:v>
                </c:pt>
                <c:pt idx="524">
                  <c:v>0.72132591817631198</c:v>
                </c:pt>
                <c:pt idx="525">
                  <c:v>0.72270249435603795</c:v>
                </c:pt>
                <c:pt idx="526">
                  <c:v>0.72407907053576404</c:v>
                </c:pt>
                <c:pt idx="527">
                  <c:v>0.72545564671548901</c:v>
                </c:pt>
                <c:pt idx="528">
                  <c:v>0.72683222289521499</c:v>
                </c:pt>
                <c:pt idx="529">
                  <c:v>0.72820879907494096</c:v>
                </c:pt>
                <c:pt idx="530">
                  <c:v>0.72958537525466705</c:v>
                </c:pt>
                <c:pt idx="531">
                  <c:v>0.73096195143439302</c:v>
                </c:pt>
                <c:pt idx="532">
                  <c:v>0.732338527614118</c:v>
                </c:pt>
                <c:pt idx="533">
                  <c:v>0.73371510379384397</c:v>
                </c:pt>
                <c:pt idx="534">
                  <c:v>0.73509167997356994</c:v>
                </c:pt>
                <c:pt idx="535">
                  <c:v>0.73646825615329603</c:v>
                </c:pt>
                <c:pt idx="536">
                  <c:v>0.73784483233302101</c:v>
                </c:pt>
                <c:pt idx="537">
                  <c:v>0.73922140851274698</c:v>
                </c:pt>
                <c:pt idx="538">
                  <c:v>0.74059798469247295</c:v>
                </c:pt>
                <c:pt idx="539">
                  <c:v>0.74197456087219904</c:v>
                </c:pt>
                <c:pt idx="540">
                  <c:v>0.74335113705192501</c:v>
                </c:pt>
                <c:pt idx="541">
                  <c:v>0.74472771323164999</c:v>
                </c:pt>
                <c:pt idx="542">
                  <c:v>0.74610428941137596</c:v>
                </c:pt>
                <c:pt idx="543">
                  <c:v>0.74748086559110205</c:v>
                </c:pt>
                <c:pt idx="544">
                  <c:v>0.74885744177082803</c:v>
                </c:pt>
                <c:pt idx="545">
                  <c:v>0.750234017950553</c:v>
                </c:pt>
                <c:pt idx="546">
                  <c:v>0.75161059413027898</c:v>
                </c:pt>
                <c:pt idx="547">
                  <c:v>0.75298717031000495</c:v>
                </c:pt>
                <c:pt idx="548">
                  <c:v>0.75436374648973104</c:v>
                </c:pt>
                <c:pt idx="549">
                  <c:v>0.75574032266945701</c:v>
                </c:pt>
                <c:pt idx="550">
                  <c:v>0.75711689884918199</c:v>
                </c:pt>
                <c:pt idx="551">
                  <c:v>0.75849347502890796</c:v>
                </c:pt>
                <c:pt idx="552">
                  <c:v>0.75987005120863405</c:v>
                </c:pt>
                <c:pt idx="553">
                  <c:v>0.76124662738836002</c:v>
                </c:pt>
                <c:pt idx="554">
                  <c:v>0.76262320356808599</c:v>
                </c:pt>
                <c:pt idx="555">
                  <c:v>0.76399977974781097</c:v>
                </c:pt>
                <c:pt idx="556">
                  <c:v>0.76537635592753706</c:v>
                </c:pt>
                <c:pt idx="557">
                  <c:v>0.76675293210726303</c:v>
                </c:pt>
                <c:pt idx="558">
                  <c:v>0.768129508286989</c:v>
                </c:pt>
                <c:pt idx="559">
                  <c:v>0.76950608446671498</c:v>
                </c:pt>
                <c:pt idx="560">
                  <c:v>0.77088266064643995</c:v>
                </c:pt>
                <c:pt idx="561">
                  <c:v>0.77225923682616604</c:v>
                </c:pt>
                <c:pt idx="562">
                  <c:v>0.77363581300589201</c:v>
                </c:pt>
                <c:pt idx="563">
                  <c:v>0.77501238918561799</c:v>
                </c:pt>
                <c:pt idx="564">
                  <c:v>0.77638896536534396</c:v>
                </c:pt>
                <c:pt idx="565">
                  <c:v>0.77776554154506905</c:v>
                </c:pt>
                <c:pt idx="566">
                  <c:v>0.77914211772479502</c:v>
                </c:pt>
                <c:pt idx="567">
                  <c:v>0.780518693904521</c:v>
                </c:pt>
                <c:pt idx="568">
                  <c:v>0.78189527008424697</c:v>
                </c:pt>
                <c:pt idx="569">
                  <c:v>0.78327184626397195</c:v>
                </c:pt>
                <c:pt idx="570">
                  <c:v>0.78464842244369803</c:v>
                </c:pt>
                <c:pt idx="571">
                  <c:v>0.78602499862342401</c:v>
                </c:pt>
                <c:pt idx="572">
                  <c:v>0.78740157480314998</c:v>
                </c:pt>
                <c:pt idx="573">
                  <c:v>0.78877815098287596</c:v>
                </c:pt>
                <c:pt idx="574">
                  <c:v>0.79015472716260104</c:v>
                </c:pt>
                <c:pt idx="575">
                  <c:v>0.79153130334232702</c:v>
                </c:pt>
                <c:pt idx="576">
                  <c:v>0.79290787952205299</c:v>
                </c:pt>
                <c:pt idx="577">
                  <c:v>0.79428445570177897</c:v>
                </c:pt>
                <c:pt idx="578">
                  <c:v>0.79566103188150505</c:v>
                </c:pt>
                <c:pt idx="579">
                  <c:v>0.79703760806123003</c:v>
                </c:pt>
                <c:pt idx="580">
                  <c:v>0.798414184240956</c:v>
                </c:pt>
                <c:pt idx="581">
                  <c:v>0.79979076042068198</c:v>
                </c:pt>
                <c:pt idx="582">
                  <c:v>0.80116733660040795</c:v>
                </c:pt>
                <c:pt idx="583">
                  <c:v>0.80254391278013304</c:v>
                </c:pt>
                <c:pt idx="584">
                  <c:v>0.80392048895985901</c:v>
                </c:pt>
                <c:pt idx="585">
                  <c:v>0.80529706513958499</c:v>
                </c:pt>
                <c:pt idx="586">
                  <c:v>0.80667364131931096</c:v>
                </c:pt>
                <c:pt idx="587">
                  <c:v>0.80805021749903705</c:v>
                </c:pt>
                <c:pt idx="588">
                  <c:v>0.80942679367876202</c:v>
                </c:pt>
                <c:pt idx="589">
                  <c:v>0.810803369858488</c:v>
                </c:pt>
                <c:pt idx="590">
                  <c:v>0.81217994603821397</c:v>
                </c:pt>
                <c:pt idx="591">
                  <c:v>0.81355652221793995</c:v>
                </c:pt>
                <c:pt idx="592">
                  <c:v>0.81493309839766603</c:v>
                </c:pt>
                <c:pt idx="593">
                  <c:v>0.81630967457739101</c:v>
                </c:pt>
                <c:pt idx="594">
                  <c:v>0.81768625075711698</c:v>
                </c:pt>
                <c:pt idx="595">
                  <c:v>0.81906282693684296</c:v>
                </c:pt>
                <c:pt idx="596">
                  <c:v>0.82043940311656904</c:v>
                </c:pt>
                <c:pt idx="597">
                  <c:v>0.82181597929629402</c:v>
                </c:pt>
                <c:pt idx="598">
                  <c:v>0.82319255547601999</c:v>
                </c:pt>
                <c:pt idx="599">
                  <c:v>0.82456913165574597</c:v>
                </c:pt>
                <c:pt idx="600">
                  <c:v>0.82594570783547205</c:v>
                </c:pt>
                <c:pt idx="601">
                  <c:v>0.82732228401519803</c:v>
                </c:pt>
                <c:pt idx="602">
                  <c:v>0.828698860194923</c:v>
                </c:pt>
                <c:pt idx="603">
                  <c:v>0.83007543637464898</c:v>
                </c:pt>
                <c:pt idx="604">
                  <c:v>0.83145201255437495</c:v>
                </c:pt>
                <c:pt idx="605">
                  <c:v>0.83282858873410104</c:v>
                </c:pt>
                <c:pt idx="606">
                  <c:v>0.83420516491382701</c:v>
                </c:pt>
                <c:pt idx="607">
                  <c:v>0.83558174109355199</c:v>
                </c:pt>
                <c:pt idx="608">
                  <c:v>0.83695831727327796</c:v>
                </c:pt>
                <c:pt idx="609">
                  <c:v>0.83833489345300405</c:v>
                </c:pt>
                <c:pt idx="610">
                  <c:v>0.83971146963273002</c:v>
                </c:pt>
                <c:pt idx="611">
                  <c:v>0.841088045812455</c:v>
                </c:pt>
                <c:pt idx="612">
                  <c:v>0.84246462199218097</c:v>
                </c:pt>
                <c:pt idx="613">
                  <c:v>0.84384119817190695</c:v>
                </c:pt>
                <c:pt idx="614">
                  <c:v>0.84521777435163303</c:v>
                </c:pt>
                <c:pt idx="615">
                  <c:v>0.84659435053135901</c:v>
                </c:pt>
                <c:pt idx="616">
                  <c:v>0.84797092671108398</c:v>
                </c:pt>
                <c:pt idx="617">
                  <c:v>0.84934750289080996</c:v>
                </c:pt>
                <c:pt idx="618">
                  <c:v>0.85072407907053604</c:v>
                </c:pt>
                <c:pt idx="619">
                  <c:v>0.85210065525026202</c:v>
                </c:pt>
                <c:pt idx="620">
                  <c:v>0.85347723142998699</c:v>
                </c:pt>
                <c:pt idx="621">
                  <c:v>0.85485380760971297</c:v>
                </c:pt>
                <c:pt idx="622">
                  <c:v>0.85623038378943905</c:v>
                </c:pt>
                <c:pt idx="623">
                  <c:v>0.85760695996916503</c:v>
                </c:pt>
                <c:pt idx="624">
                  <c:v>0.858983536148891</c:v>
                </c:pt>
                <c:pt idx="625">
                  <c:v>0.86036011232861598</c:v>
                </c:pt>
                <c:pt idx="626">
                  <c:v>0.86173668850834195</c:v>
                </c:pt>
                <c:pt idx="627">
                  <c:v>0.86311326468806804</c:v>
                </c:pt>
                <c:pt idx="628">
                  <c:v>0.86448984086779401</c:v>
                </c:pt>
                <c:pt idx="629">
                  <c:v>0.86586641704751999</c:v>
                </c:pt>
                <c:pt idx="630">
                  <c:v>0.86724299322724496</c:v>
                </c:pt>
                <c:pt idx="631">
                  <c:v>0.86861956940697105</c:v>
                </c:pt>
                <c:pt idx="632">
                  <c:v>0.86999614558669702</c:v>
                </c:pt>
                <c:pt idx="633">
                  <c:v>0.871372721766423</c:v>
                </c:pt>
                <c:pt idx="634">
                  <c:v>0.87274929794614897</c:v>
                </c:pt>
                <c:pt idx="635">
                  <c:v>0.87412587412587395</c:v>
                </c:pt>
                <c:pt idx="636">
                  <c:v>0.87550245030560003</c:v>
                </c:pt>
                <c:pt idx="637">
                  <c:v>0.87687902648532601</c:v>
                </c:pt>
                <c:pt idx="638">
                  <c:v>0.87825560266505198</c:v>
                </c:pt>
                <c:pt idx="639">
                  <c:v>0.87963217884477696</c:v>
                </c:pt>
                <c:pt idx="640">
                  <c:v>0.88100875502450304</c:v>
                </c:pt>
                <c:pt idx="641">
                  <c:v>0.88238533120422902</c:v>
                </c:pt>
                <c:pt idx="642">
                  <c:v>0.88376190738395499</c:v>
                </c:pt>
                <c:pt idx="643">
                  <c:v>0.88513848356368097</c:v>
                </c:pt>
                <c:pt idx="644">
                  <c:v>0.88651505974340605</c:v>
                </c:pt>
                <c:pt idx="645">
                  <c:v>0.88789163592313203</c:v>
                </c:pt>
                <c:pt idx="646">
                  <c:v>0.889268212102858</c:v>
                </c:pt>
                <c:pt idx="647">
                  <c:v>0.89064478828258398</c:v>
                </c:pt>
                <c:pt idx="648">
                  <c:v>0.89202136446230895</c:v>
                </c:pt>
                <c:pt idx="649">
                  <c:v>0.89339794064203504</c:v>
                </c:pt>
                <c:pt idx="650">
                  <c:v>0.89477451682176101</c:v>
                </c:pt>
                <c:pt idx="651">
                  <c:v>0.89615109300148699</c:v>
                </c:pt>
                <c:pt idx="652">
                  <c:v>0.89752766918121296</c:v>
                </c:pt>
                <c:pt idx="653">
                  <c:v>0.89890424536093805</c:v>
                </c:pt>
                <c:pt idx="654">
                  <c:v>0.90028082154066402</c:v>
                </c:pt>
                <c:pt idx="655">
                  <c:v>0.90165739772039</c:v>
                </c:pt>
                <c:pt idx="656">
                  <c:v>0.90303397390011597</c:v>
                </c:pt>
                <c:pt idx="657">
                  <c:v>0.90441055007984195</c:v>
                </c:pt>
                <c:pt idx="658">
                  <c:v>0.90578712625956703</c:v>
                </c:pt>
                <c:pt idx="659">
                  <c:v>0.90716370243929301</c:v>
                </c:pt>
                <c:pt idx="660">
                  <c:v>0.90854027861901898</c:v>
                </c:pt>
                <c:pt idx="661">
                  <c:v>0.90991685479874496</c:v>
                </c:pt>
                <c:pt idx="662">
                  <c:v>0.91129343097847104</c:v>
                </c:pt>
                <c:pt idx="663">
                  <c:v>0.91267000715819602</c:v>
                </c:pt>
                <c:pt idx="664">
                  <c:v>0.91404658333792199</c:v>
                </c:pt>
                <c:pt idx="665">
                  <c:v>0.91542315951764797</c:v>
                </c:pt>
                <c:pt idx="666">
                  <c:v>0.91679973569737405</c:v>
                </c:pt>
                <c:pt idx="667">
                  <c:v>0.91817631187710003</c:v>
                </c:pt>
                <c:pt idx="668">
                  <c:v>0.919552888056825</c:v>
                </c:pt>
                <c:pt idx="669">
                  <c:v>0.92092946423655098</c:v>
                </c:pt>
                <c:pt idx="670">
                  <c:v>0.92230604041627695</c:v>
                </c:pt>
                <c:pt idx="671">
                  <c:v>0.92368261659600304</c:v>
                </c:pt>
                <c:pt idx="672">
                  <c:v>0.92505919277572801</c:v>
                </c:pt>
                <c:pt idx="673">
                  <c:v>0.92643576895545399</c:v>
                </c:pt>
                <c:pt idx="674">
                  <c:v>0.92781234513517996</c:v>
                </c:pt>
                <c:pt idx="675">
                  <c:v>0.92918892131490605</c:v>
                </c:pt>
                <c:pt idx="676">
                  <c:v>0.93056549749463202</c:v>
                </c:pt>
                <c:pt idx="677">
                  <c:v>0.931942073674357</c:v>
                </c:pt>
                <c:pt idx="678">
                  <c:v>0.93331864985408297</c:v>
                </c:pt>
                <c:pt idx="679">
                  <c:v>0.93469522603380895</c:v>
                </c:pt>
                <c:pt idx="680">
                  <c:v>0.93607180221353503</c:v>
                </c:pt>
                <c:pt idx="681">
                  <c:v>0.93744837839326101</c:v>
                </c:pt>
                <c:pt idx="682">
                  <c:v>0.93882495457298598</c:v>
                </c:pt>
                <c:pt idx="683">
                  <c:v>0.94020153075271196</c:v>
                </c:pt>
                <c:pt idx="684">
                  <c:v>0.94157810693243804</c:v>
                </c:pt>
                <c:pt idx="685">
                  <c:v>0.94295468311216402</c:v>
                </c:pt>
                <c:pt idx="686">
                  <c:v>0.94433125929188899</c:v>
                </c:pt>
                <c:pt idx="687">
                  <c:v>0.94570783547161497</c:v>
                </c:pt>
                <c:pt idx="688">
                  <c:v>0.94708441165134105</c:v>
                </c:pt>
                <c:pt idx="689">
                  <c:v>0.94846098783106703</c:v>
                </c:pt>
                <c:pt idx="690">
                  <c:v>0.949837564010792</c:v>
                </c:pt>
                <c:pt idx="691">
                  <c:v>0.95121414019051798</c:v>
                </c:pt>
                <c:pt idx="692">
                  <c:v>0.95259071637024395</c:v>
                </c:pt>
                <c:pt idx="693">
                  <c:v>0.95396729254997004</c:v>
                </c:pt>
                <c:pt idx="694">
                  <c:v>0.95534386872969601</c:v>
                </c:pt>
                <c:pt idx="695">
                  <c:v>0.95672044490942099</c:v>
                </c:pt>
                <c:pt idx="696">
                  <c:v>0.95809702108914696</c:v>
                </c:pt>
                <c:pt idx="697">
                  <c:v>0.95947359726887305</c:v>
                </c:pt>
                <c:pt idx="698">
                  <c:v>0.96085017344859902</c:v>
                </c:pt>
                <c:pt idx="699">
                  <c:v>0.962226749628325</c:v>
                </c:pt>
                <c:pt idx="700">
                  <c:v>0.96360332580804997</c:v>
                </c:pt>
                <c:pt idx="701">
                  <c:v>0.96497990198777595</c:v>
                </c:pt>
                <c:pt idx="702">
                  <c:v>0.96635647816750203</c:v>
                </c:pt>
                <c:pt idx="703">
                  <c:v>0.96773305434722801</c:v>
                </c:pt>
                <c:pt idx="704">
                  <c:v>0.96910963052695398</c:v>
                </c:pt>
                <c:pt idx="705">
                  <c:v>0.97048620670667896</c:v>
                </c:pt>
                <c:pt idx="706">
                  <c:v>0.97186278288640504</c:v>
                </c:pt>
                <c:pt idx="707">
                  <c:v>0.97323935906613102</c:v>
                </c:pt>
                <c:pt idx="708">
                  <c:v>0.97461593524585699</c:v>
                </c:pt>
                <c:pt idx="709">
                  <c:v>0.97599251142558296</c:v>
                </c:pt>
                <c:pt idx="710">
                  <c:v>0.97736908760530805</c:v>
                </c:pt>
                <c:pt idx="711">
                  <c:v>0.97874566378503403</c:v>
                </c:pt>
                <c:pt idx="712">
                  <c:v>0.98012223996476</c:v>
                </c:pt>
                <c:pt idx="713">
                  <c:v>0.98149881614448597</c:v>
                </c:pt>
                <c:pt idx="714">
                  <c:v>0.98287539232421095</c:v>
                </c:pt>
                <c:pt idx="715">
                  <c:v>0.98425196850393704</c:v>
                </c:pt>
                <c:pt idx="716">
                  <c:v>0.98562854468366301</c:v>
                </c:pt>
                <c:pt idx="717">
                  <c:v>0.98700512086338898</c:v>
                </c:pt>
                <c:pt idx="718">
                  <c:v>0.98838169704311396</c:v>
                </c:pt>
                <c:pt idx="719">
                  <c:v>0.98975827322284005</c:v>
                </c:pt>
                <c:pt idx="720">
                  <c:v>0.99113484940256602</c:v>
                </c:pt>
                <c:pt idx="721">
                  <c:v>0.992511425582292</c:v>
                </c:pt>
                <c:pt idx="722">
                  <c:v>0.99388800176201797</c:v>
                </c:pt>
                <c:pt idx="723">
                  <c:v>0.99526457794174295</c:v>
                </c:pt>
                <c:pt idx="724">
                  <c:v>0.99664115412146903</c:v>
                </c:pt>
                <c:pt idx="725">
                  <c:v>0.99801773030119501</c:v>
                </c:pt>
                <c:pt idx="726">
                  <c:v>0.99939430648092098</c:v>
                </c:pt>
                <c:pt idx="727">
                  <c:v>1.0007708826606501</c:v>
                </c:pt>
                <c:pt idx="728">
                  <c:v>1.00214745884037</c:v>
                </c:pt>
                <c:pt idx="729">
                  <c:v>1.0035240350201</c:v>
                </c:pt>
                <c:pt idx="730">
                  <c:v>1.00490061119982</c:v>
                </c:pt>
                <c:pt idx="731">
                  <c:v>1.00627718737955</c:v>
                </c:pt>
                <c:pt idx="732">
                  <c:v>1.0076537635592799</c:v>
                </c:pt>
                <c:pt idx="733">
                  <c:v>1.0090303397389999</c:v>
                </c:pt>
                <c:pt idx="734">
                  <c:v>1.0104069159187301</c:v>
                </c:pt>
                <c:pt idx="735">
                  <c:v>1.0117834920984501</c:v>
                </c:pt>
                <c:pt idx="736">
                  <c:v>1.0131600682781801</c:v>
                </c:pt>
                <c:pt idx="737">
                  <c:v>1.0145366444579</c:v>
                </c:pt>
                <c:pt idx="738">
                  <c:v>1.01591322063763</c:v>
                </c:pt>
                <c:pt idx="739">
                  <c:v>1.01728979681736</c:v>
                </c:pt>
                <c:pt idx="740">
                  <c:v>1.01866637299708</c:v>
                </c:pt>
                <c:pt idx="741">
                  <c:v>1.0200429491768099</c:v>
                </c:pt>
                <c:pt idx="742">
                  <c:v>1.0214195253565299</c:v>
                </c:pt>
                <c:pt idx="743">
                  <c:v>1.0227961015362601</c:v>
                </c:pt>
                <c:pt idx="744">
                  <c:v>1.0241726777159901</c:v>
                </c:pt>
                <c:pt idx="745">
                  <c:v>1.0255492538957101</c:v>
                </c:pt>
                <c:pt idx="746">
                  <c:v>1.02692583007544</c:v>
                </c:pt>
                <c:pt idx="747">
                  <c:v>1.02830240625516</c:v>
                </c:pt>
                <c:pt idx="748">
                  <c:v>1.02967898243489</c:v>
                </c:pt>
                <c:pt idx="749">
                  <c:v>1.03105555861461</c:v>
                </c:pt>
                <c:pt idx="750">
                  <c:v>1.0324321347943399</c:v>
                </c:pt>
                <c:pt idx="751">
                  <c:v>1.0338087109740699</c:v>
                </c:pt>
                <c:pt idx="752">
                  <c:v>1.0351852871537901</c:v>
                </c:pt>
                <c:pt idx="753">
                  <c:v>1.0365618633335201</c:v>
                </c:pt>
                <c:pt idx="754">
                  <c:v>1.0379384395132401</c:v>
                </c:pt>
                <c:pt idx="755">
                  <c:v>1.03931501569297</c:v>
                </c:pt>
                <c:pt idx="756">
                  <c:v>1.04069159187269</c:v>
                </c:pt>
                <c:pt idx="757">
                  <c:v>1.04206816805242</c:v>
                </c:pt>
                <c:pt idx="758">
                  <c:v>1.0434447442321499</c:v>
                </c:pt>
                <c:pt idx="759">
                  <c:v>1.0448213204118699</c:v>
                </c:pt>
                <c:pt idx="760">
                  <c:v>1.0461978965915999</c:v>
                </c:pt>
                <c:pt idx="761">
                  <c:v>1.0475744727713201</c:v>
                </c:pt>
                <c:pt idx="762">
                  <c:v>1.0489510489510501</c:v>
                </c:pt>
                <c:pt idx="763">
                  <c:v>1.05032762513078</c:v>
                </c:pt>
                <c:pt idx="764">
                  <c:v>1.0517042013105</c:v>
                </c:pt>
                <c:pt idx="765">
                  <c:v>1.05308077749023</c:v>
                </c:pt>
                <c:pt idx="766">
                  <c:v>1.05445735366995</c:v>
                </c:pt>
                <c:pt idx="767">
                  <c:v>1.0558339298496799</c:v>
                </c:pt>
                <c:pt idx="768">
                  <c:v>1.0572105060293999</c:v>
                </c:pt>
                <c:pt idx="769">
                  <c:v>1.0585870822091299</c:v>
                </c:pt>
                <c:pt idx="770">
                  <c:v>1.0599636583888601</c:v>
                </c:pt>
                <c:pt idx="771">
                  <c:v>1.0613402345685801</c:v>
                </c:pt>
                <c:pt idx="772">
                  <c:v>1.06271681074831</c:v>
                </c:pt>
                <c:pt idx="773">
                  <c:v>1.06409338692803</c:v>
                </c:pt>
                <c:pt idx="774">
                  <c:v>1.06546996310776</c:v>
                </c:pt>
                <c:pt idx="775">
                  <c:v>1.06684653928748</c:v>
                </c:pt>
                <c:pt idx="776">
                  <c:v>1.0682231154672099</c:v>
                </c:pt>
                <c:pt idx="777">
                  <c:v>1.0695996916469399</c:v>
                </c:pt>
                <c:pt idx="778">
                  <c:v>1.0709762678266599</c:v>
                </c:pt>
                <c:pt idx="779">
                  <c:v>1.0723528440063901</c:v>
                </c:pt>
                <c:pt idx="780">
                  <c:v>1.0737294201861101</c:v>
                </c:pt>
                <c:pt idx="781">
                  <c:v>1.07510599636584</c:v>
                </c:pt>
                <c:pt idx="782">
                  <c:v>1.07648257254557</c:v>
                </c:pt>
                <c:pt idx="783">
                  <c:v>1.07785914872529</c:v>
                </c:pt>
                <c:pt idx="784">
                  <c:v>1.07923572490502</c:v>
                </c:pt>
                <c:pt idx="785">
                  <c:v>1.0806123010847399</c:v>
                </c:pt>
                <c:pt idx="786">
                  <c:v>1.0819888772644699</c:v>
                </c:pt>
                <c:pt idx="787">
                  <c:v>1.0833654534441901</c:v>
                </c:pt>
                <c:pt idx="788">
                  <c:v>1.0847420296239201</c:v>
                </c:pt>
                <c:pt idx="789">
                  <c:v>1.0861186058036501</c:v>
                </c:pt>
                <c:pt idx="790">
                  <c:v>1.08749518198337</c:v>
                </c:pt>
                <c:pt idx="791">
                  <c:v>1.0888717581631</c:v>
                </c:pt>
                <c:pt idx="792">
                  <c:v>1.09024833434282</c:v>
                </c:pt>
                <c:pt idx="793">
                  <c:v>1.09162491052255</c:v>
                </c:pt>
                <c:pt idx="794">
                  <c:v>1.0930014867022699</c:v>
                </c:pt>
                <c:pt idx="795">
                  <c:v>1.0943780628819999</c:v>
                </c:pt>
                <c:pt idx="796">
                  <c:v>1.0957546390617301</c:v>
                </c:pt>
                <c:pt idx="797">
                  <c:v>1.0971312152414501</c:v>
                </c:pt>
                <c:pt idx="798">
                  <c:v>1.09850779142118</c:v>
                </c:pt>
                <c:pt idx="799">
                  <c:v>1.0998843676009</c:v>
                </c:pt>
                <c:pt idx="800">
                  <c:v>1.10126094378063</c:v>
                </c:pt>
                <c:pt idx="801">
                  <c:v>1.10263751996035</c:v>
                </c:pt>
                <c:pt idx="802">
                  <c:v>1.1040140961400799</c:v>
                </c:pt>
                <c:pt idx="803">
                  <c:v>1.1053906723198099</c:v>
                </c:pt>
                <c:pt idx="804">
                  <c:v>1.1067672484995299</c:v>
                </c:pt>
                <c:pt idx="805">
                  <c:v>1.1081438246792601</c:v>
                </c:pt>
                <c:pt idx="806">
                  <c:v>1.1095204008589801</c:v>
                </c:pt>
                <c:pt idx="807">
                  <c:v>1.11089697703871</c:v>
                </c:pt>
                <c:pt idx="808">
                  <c:v>1.11227355321844</c:v>
                </c:pt>
                <c:pt idx="809">
                  <c:v>1.11365012939816</c:v>
                </c:pt>
                <c:pt idx="810">
                  <c:v>1.11502670557789</c:v>
                </c:pt>
                <c:pt idx="811">
                  <c:v>1.1164032817576099</c:v>
                </c:pt>
                <c:pt idx="812">
                  <c:v>1.1177798579373399</c:v>
                </c:pt>
                <c:pt idx="813">
                  <c:v>1.1191564341170599</c:v>
                </c:pt>
                <c:pt idx="814">
                  <c:v>1.1205330102967901</c:v>
                </c:pt>
                <c:pt idx="815">
                  <c:v>1.1219095864765201</c:v>
                </c:pt>
                <c:pt idx="816">
                  <c:v>1.12328616265624</c:v>
                </c:pt>
                <c:pt idx="817">
                  <c:v>1.12466273883597</c:v>
                </c:pt>
                <c:pt idx="818">
                  <c:v>1.12603931501569</c:v>
                </c:pt>
                <c:pt idx="819">
                  <c:v>1.12741589119542</c:v>
                </c:pt>
                <c:pt idx="820">
                  <c:v>1.1287924673751399</c:v>
                </c:pt>
                <c:pt idx="821">
                  <c:v>1.1301690435548699</c:v>
                </c:pt>
                <c:pt idx="822">
                  <c:v>1.1315456197346001</c:v>
                </c:pt>
                <c:pt idx="823">
                  <c:v>1.1329221959143201</c:v>
                </c:pt>
                <c:pt idx="824">
                  <c:v>1.1342987720940501</c:v>
                </c:pt>
                <c:pt idx="825">
                  <c:v>1.13567534827377</c:v>
                </c:pt>
                <c:pt idx="826">
                  <c:v>1.1370519244535</c:v>
                </c:pt>
                <c:pt idx="827">
                  <c:v>1.13842850063323</c:v>
                </c:pt>
                <c:pt idx="828">
                  <c:v>1.13980507681295</c:v>
                </c:pt>
                <c:pt idx="829">
                  <c:v>1.1411816529926799</c:v>
                </c:pt>
                <c:pt idx="830">
                  <c:v>1.1425582291723999</c:v>
                </c:pt>
                <c:pt idx="831">
                  <c:v>1.1439348053521301</c:v>
                </c:pt>
                <c:pt idx="832">
                  <c:v>1.1453113815318501</c:v>
                </c:pt>
                <c:pt idx="833">
                  <c:v>1.1466879577115801</c:v>
                </c:pt>
                <c:pt idx="834">
                  <c:v>1.14806453389131</c:v>
                </c:pt>
                <c:pt idx="835">
                  <c:v>1.14944111007103</c:v>
                </c:pt>
                <c:pt idx="836">
                  <c:v>1.15081768625076</c:v>
                </c:pt>
                <c:pt idx="837">
                  <c:v>1.15219426243048</c:v>
                </c:pt>
                <c:pt idx="838">
                  <c:v>1.1535708386102099</c:v>
                </c:pt>
                <c:pt idx="839">
                  <c:v>1.1549474147899299</c:v>
                </c:pt>
                <c:pt idx="840">
                  <c:v>1.1563239909696601</c:v>
                </c:pt>
                <c:pt idx="841">
                  <c:v>1.1577005671493901</c:v>
                </c:pt>
                <c:pt idx="842">
                  <c:v>1.15907714332911</c:v>
                </c:pt>
                <c:pt idx="843">
                  <c:v>1.16045371950884</c:v>
                </c:pt>
                <c:pt idx="844">
                  <c:v>1.16183029568856</c:v>
                </c:pt>
                <c:pt idx="845">
                  <c:v>1.16320687186829</c:v>
                </c:pt>
                <c:pt idx="846">
                  <c:v>1.1645834480480199</c:v>
                </c:pt>
                <c:pt idx="847">
                  <c:v>1.1659600242277399</c:v>
                </c:pt>
                <c:pt idx="848">
                  <c:v>1.1673366004074699</c:v>
                </c:pt>
                <c:pt idx="849">
                  <c:v>1.1687131765871901</c:v>
                </c:pt>
                <c:pt idx="850">
                  <c:v>1.1700897527669201</c:v>
                </c:pt>
                <c:pt idx="851">
                  <c:v>1.17146632894664</c:v>
                </c:pt>
                <c:pt idx="852">
                  <c:v>1.17284290512637</c:v>
                </c:pt>
                <c:pt idx="853">
                  <c:v>1.1742194813061</c:v>
                </c:pt>
                <c:pt idx="854">
                  <c:v>1.17559605748582</c:v>
                </c:pt>
                <c:pt idx="855">
                  <c:v>1.1769726336655499</c:v>
                </c:pt>
                <c:pt idx="856">
                  <c:v>1.1783492098452699</c:v>
                </c:pt>
                <c:pt idx="857">
                  <c:v>1.1797257860249999</c:v>
                </c:pt>
                <c:pt idx="858">
                  <c:v>1.1811023622047201</c:v>
                </c:pt>
                <c:pt idx="859">
                  <c:v>1.1824789383844501</c:v>
                </c:pt>
                <c:pt idx="860">
                  <c:v>1.18385551456418</c:v>
                </c:pt>
                <c:pt idx="861">
                  <c:v>1.1852320907439</c:v>
                </c:pt>
                <c:pt idx="862">
                  <c:v>1.18660866692363</c:v>
                </c:pt>
                <c:pt idx="863">
                  <c:v>1.18798524310335</c:v>
                </c:pt>
                <c:pt idx="864">
                  <c:v>1.1893618192830799</c:v>
                </c:pt>
                <c:pt idx="865">
                  <c:v>1.1907383954628099</c:v>
                </c:pt>
                <c:pt idx="866">
                  <c:v>1.1921149716425301</c:v>
                </c:pt>
                <c:pt idx="867">
                  <c:v>1.1934915478222601</c:v>
                </c:pt>
                <c:pt idx="868">
                  <c:v>1.1948681240019801</c:v>
                </c:pt>
                <c:pt idx="869">
                  <c:v>1.19624470018171</c:v>
                </c:pt>
                <c:pt idx="870">
                  <c:v>1.19762127636143</c:v>
                </c:pt>
                <c:pt idx="871">
                  <c:v>1.19899785254116</c:v>
                </c:pt>
                <c:pt idx="872">
                  <c:v>1.20037442872089</c:v>
                </c:pt>
                <c:pt idx="873">
                  <c:v>1.2017510049006099</c:v>
                </c:pt>
                <c:pt idx="874">
                  <c:v>1.2031275810803399</c:v>
                </c:pt>
                <c:pt idx="875">
                  <c:v>1.2045041572600601</c:v>
                </c:pt>
                <c:pt idx="876">
                  <c:v>1.2058807334397901</c:v>
                </c:pt>
                <c:pt idx="877">
                  <c:v>1.2072573096195101</c:v>
                </c:pt>
                <c:pt idx="878">
                  <c:v>1.20863388579924</c:v>
                </c:pt>
                <c:pt idx="879">
                  <c:v>1.21001046197897</c:v>
                </c:pt>
                <c:pt idx="880">
                  <c:v>1.21138703815869</c:v>
                </c:pt>
                <c:pt idx="881">
                  <c:v>1.2127636143384199</c:v>
                </c:pt>
                <c:pt idx="882">
                  <c:v>1.2141401905181399</c:v>
                </c:pt>
                <c:pt idx="883">
                  <c:v>1.2155167666978699</c:v>
                </c:pt>
                <c:pt idx="884">
                  <c:v>1.2168933428776001</c:v>
                </c:pt>
                <c:pt idx="885">
                  <c:v>1.2182699190573201</c:v>
                </c:pt>
                <c:pt idx="886">
                  <c:v>1.21964649523705</c:v>
                </c:pt>
                <c:pt idx="887">
                  <c:v>1.22102307141677</c:v>
                </c:pt>
                <c:pt idx="888">
                  <c:v>1.2223996475965</c:v>
                </c:pt>
                <c:pt idx="889">
                  <c:v>1.22377622377622</c:v>
                </c:pt>
                <c:pt idx="890">
                  <c:v>1.2251527999559499</c:v>
                </c:pt>
                <c:pt idx="891">
                  <c:v>1.2265293761356799</c:v>
                </c:pt>
                <c:pt idx="892">
                  <c:v>1.2279059523153999</c:v>
                </c:pt>
                <c:pt idx="893">
                  <c:v>1.2292825284951301</c:v>
                </c:pt>
                <c:pt idx="894">
                  <c:v>1.2306591046748501</c:v>
                </c:pt>
                <c:pt idx="895">
                  <c:v>1.23203568085458</c:v>
                </c:pt>
                <c:pt idx="896">
                  <c:v>1.2334122570343</c:v>
                </c:pt>
                <c:pt idx="897">
                  <c:v>1.23478883321403</c:v>
                </c:pt>
                <c:pt idx="898">
                  <c:v>1.23616540939376</c:v>
                </c:pt>
                <c:pt idx="899">
                  <c:v>1.2375419855734799</c:v>
                </c:pt>
                <c:pt idx="900">
                  <c:v>1.2389185617532099</c:v>
                </c:pt>
                <c:pt idx="901">
                  <c:v>1.2402951379329299</c:v>
                </c:pt>
                <c:pt idx="902">
                  <c:v>1.2416717141126601</c:v>
                </c:pt>
                <c:pt idx="903">
                  <c:v>1.2430482902923901</c:v>
                </c:pt>
                <c:pt idx="904">
                  <c:v>1.24442486647211</c:v>
                </c:pt>
                <c:pt idx="905">
                  <c:v>1.24580144265184</c:v>
                </c:pt>
                <c:pt idx="906">
                  <c:v>1.24717801883156</c:v>
                </c:pt>
                <c:pt idx="907">
                  <c:v>1.24855459501129</c:v>
                </c:pt>
                <c:pt idx="908">
                  <c:v>1.2499311711910099</c:v>
                </c:pt>
                <c:pt idx="909">
                  <c:v>1.2513077473707399</c:v>
                </c:pt>
                <c:pt idx="910">
                  <c:v>1.2526843235504701</c:v>
                </c:pt>
                <c:pt idx="911">
                  <c:v>1.2540608997301901</c:v>
                </c:pt>
                <c:pt idx="912">
                  <c:v>1.2554374759099201</c:v>
                </c:pt>
                <c:pt idx="913">
                  <c:v>1.25681405208964</c:v>
                </c:pt>
                <c:pt idx="914">
                  <c:v>1.25819062826937</c:v>
                </c:pt>
                <c:pt idx="915">
                  <c:v>1.25956720444909</c:v>
                </c:pt>
                <c:pt idx="916">
                  <c:v>1.26094378062882</c:v>
                </c:pt>
                <c:pt idx="917">
                  <c:v>1.2623203568085499</c:v>
                </c:pt>
                <c:pt idx="918">
                  <c:v>1.2636969329882699</c:v>
                </c:pt>
                <c:pt idx="919">
                  <c:v>1.2650735091680001</c:v>
                </c:pt>
                <c:pt idx="920">
                  <c:v>1.2664500853477201</c:v>
                </c:pt>
                <c:pt idx="921">
                  <c:v>1.26782666152745</c:v>
                </c:pt>
                <c:pt idx="922">
                  <c:v>1.26920323770718</c:v>
                </c:pt>
                <c:pt idx="923">
                  <c:v>1.2705798138869</c:v>
                </c:pt>
                <c:pt idx="924">
                  <c:v>1.27195639006663</c:v>
                </c:pt>
                <c:pt idx="925">
                  <c:v>1.27333296624635</c:v>
                </c:pt>
                <c:pt idx="926">
                  <c:v>1.2747095424260799</c:v>
                </c:pt>
                <c:pt idx="927">
                  <c:v>1.2760861186057999</c:v>
                </c:pt>
                <c:pt idx="928">
                  <c:v>1.2774626947855301</c:v>
                </c:pt>
                <c:pt idx="929">
                  <c:v>1.2788392709652601</c:v>
                </c:pt>
                <c:pt idx="930">
                  <c:v>1.28021584714498</c:v>
                </c:pt>
                <c:pt idx="931">
                  <c:v>1.28159242332471</c:v>
                </c:pt>
                <c:pt idx="932">
                  <c:v>1.28296899950443</c:v>
                </c:pt>
                <c:pt idx="933">
                  <c:v>1.28434557568416</c:v>
                </c:pt>
                <c:pt idx="934">
                  <c:v>1.2857221518638799</c:v>
                </c:pt>
                <c:pt idx="935">
                  <c:v>1.2870987280436099</c:v>
                </c:pt>
                <c:pt idx="936">
                  <c:v>1.2884753042233399</c:v>
                </c:pt>
                <c:pt idx="937">
                  <c:v>1.2898518804030601</c:v>
                </c:pt>
                <c:pt idx="938">
                  <c:v>1.2912284565827901</c:v>
                </c:pt>
                <c:pt idx="939">
                  <c:v>1.29260503276251</c:v>
                </c:pt>
                <c:pt idx="940">
                  <c:v>1.29398160894224</c:v>
                </c:pt>
                <c:pt idx="941">
                  <c:v>1.29535818512196</c:v>
                </c:pt>
                <c:pt idx="942">
                  <c:v>1.29673476130169</c:v>
                </c:pt>
                <c:pt idx="943">
                  <c:v>1.2981113374814199</c:v>
                </c:pt>
                <c:pt idx="944">
                  <c:v>1.2994879136611399</c:v>
                </c:pt>
                <c:pt idx="945">
                  <c:v>1.3008644898408701</c:v>
                </c:pt>
                <c:pt idx="946">
                  <c:v>1.3022410660205901</c:v>
                </c:pt>
                <c:pt idx="947">
                  <c:v>1.3036176422003201</c:v>
                </c:pt>
                <c:pt idx="948">
                  <c:v>1.30499421838005</c:v>
                </c:pt>
                <c:pt idx="949">
                  <c:v>1.30637079455977</c:v>
                </c:pt>
                <c:pt idx="950">
                  <c:v>1.3077473707395</c:v>
                </c:pt>
                <c:pt idx="951">
                  <c:v>1.30912394691922</c:v>
                </c:pt>
                <c:pt idx="952">
                  <c:v>1.3105005230989499</c:v>
                </c:pt>
                <c:pt idx="953">
                  <c:v>1.3118770992786699</c:v>
                </c:pt>
                <c:pt idx="954">
                  <c:v>1.3132536754584001</c:v>
                </c:pt>
                <c:pt idx="955">
                  <c:v>1.3146302516381301</c:v>
                </c:pt>
                <c:pt idx="956">
                  <c:v>1.3160068278178501</c:v>
                </c:pt>
                <c:pt idx="957">
                  <c:v>1.31738340399758</c:v>
                </c:pt>
                <c:pt idx="958">
                  <c:v>1.3187599801773</c:v>
                </c:pt>
                <c:pt idx="959">
                  <c:v>1.32013655635703</c:v>
                </c:pt>
                <c:pt idx="960">
                  <c:v>1.32151313253675</c:v>
                </c:pt>
                <c:pt idx="961">
                  <c:v>1.3228897087164799</c:v>
                </c:pt>
                <c:pt idx="962">
                  <c:v>1.3242662848962099</c:v>
                </c:pt>
                <c:pt idx="963">
                  <c:v>1.3256428610759301</c:v>
                </c:pt>
                <c:pt idx="964">
                  <c:v>1.3270194372556601</c:v>
                </c:pt>
                <c:pt idx="965">
                  <c:v>1.3283960134353801</c:v>
                </c:pt>
                <c:pt idx="966">
                  <c:v>1.32977258961511</c:v>
                </c:pt>
                <c:pt idx="967">
                  <c:v>1.33114916579484</c:v>
                </c:pt>
                <c:pt idx="968">
                  <c:v>1.33252574197456</c:v>
                </c:pt>
                <c:pt idx="969">
                  <c:v>1.3339023181542899</c:v>
                </c:pt>
                <c:pt idx="970">
                  <c:v>1.3352788943340099</c:v>
                </c:pt>
                <c:pt idx="971">
                  <c:v>1.3366554705137399</c:v>
                </c:pt>
                <c:pt idx="972">
                  <c:v>1.3380320466934601</c:v>
                </c:pt>
                <c:pt idx="973">
                  <c:v>1.3394086228731901</c:v>
                </c:pt>
                <c:pt idx="974">
                  <c:v>1.34078519905292</c:v>
                </c:pt>
                <c:pt idx="975">
                  <c:v>1.34216177523264</c:v>
                </c:pt>
                <c:pt idx="976">
                  <c:v>1.34353835141237</c:v>
                </c:pt>
                <c:pt idx="977">
                  <c:v>1.34491492759209</c:v>
                </c:pt>
                <c:pt idx="978">
                  <c:v>1.3462915037718199</c:v>
                </c:pt>
                <c:pt idx="979">
                  <c:v>1.3476680799515399</c:v>
                </c:pt>
                <c:pt idx="980">
                  <c:v>1.3490446561312699</c:v>
                </c:pt>
                <c:pt idx="981">
                  <c:v>1.3504212323110001</c:v>
                </c:pt>
                <c:pt idx="982">
                  <c:v>1.3517978084907201</c:v>
                </c:pt>
                <c:pt idx="983">
                  <c:v>1.35317438467045</c:v>
                </c:pt>
                <c:pt idx="984">
                  <c:v>1.35455096085017</c:v>
                </c:pt>
                <c:pt idx="985">
                  <c:v>1.3559275370299</c:v>
                </c:pt>
                <c:pt idx="986">
                  <c:v>1.35730411320963</c:v>
                </c:pt>
                <c:pt idx="987">
                  <c:v>1.3586806893893499</c:v>
                </c:pt>
                <c:pt idx="988">
                  <c:v>1.3600572655690799</c:v>
                </c:pt>
                <c:pt idx="989">
                  <c:v>1.3614338417487999</c:v>
                </c:pt>
                <c:pt idx="990">
                  <c:v>1.3628104179285301</c:v>
                </c:pt>
                <c:pt idx="991">
                  <c:v>1.3641869941082501</c:v>
                </c:pt>
                <c:pt idx="992">
                  <c:v>1.36556357028798</c:v>
                </c:pt>
                <c:pt idx="993">
                  <c:v>1.36694014646771</c:v>
                </c:pt>
                <c:pt idx="994">
                  <c:v>1.36831672264743</c:v>
                </c:pt>
                <c:pt idx="995">
                  <c:v>1.36969329882716</c:v>
                </c:pt>
                <c:pt idx="996">
                  <c:v>1.3710698750068799</c:v>
                </c:pt>
                <c:pt idx="997">
                  <c:v>1.3724464511866099</c:v>
                </c:pt>
                <c:pt idx="998">
                  <c:v>1.3738230273663301</c:v>
                </c:pt>
                <c:pt idx="999">
                  <c:v>1.3751996035460601</c:v>
                </c:pt>
                <c:pt idx="1000">
                  <c:v>1.3765761797257901</c:v>
                </c:pt>
                <c:pt idx="1001">
                  <c:v>1.37795275590551</c:v>
                </c:pt>
                <c:pt idx="1002">
                  <c:v>1.37932933208524</c:v>
                </c:pt>
                <c:pt idx="1003">
                  <c:v>1.38070590826496</c:v>
                </c:pt>
                <c:pt idx="1004">
                  <c:v>1.38208248444469</c:v>
                </c:pt>
                <c:pt idx="1005">
                  <c:v>1.3834590606244199</c:v>
                </c:pt>
                <c:pt idx="1006">
                  <c:v>1.3848356368041399</c:v>
                </c:pt>
                <c:pt idx="1007">
                  <c:v>1.3862122129838701</c:v>
                </c:pt>
                <c:pt idx="1008">
                  <c:v>1.3875887891635901</c:v>
                </c:pt>
                <c:pt idx="1009">
                  <c:v>1.38896536534332</c:v>
                </c:pt>
                <c:pt idx="1010">
                  <c:v>1.39034194152304</c:v>
                </c:pt>
                <c:pt idx="1011">
                  <c:v>1.39171851770277</c:v>
                </c:pt>
                <c:pt idx="1012">
                  <c:v>1.3930950938825</c:v>
                </c:pt>
                <c:pt idx="1013">
                  <c:v>1.3944716700622199</c:v>
                </c:pt>
                <c:pt idx="1014">
                  <c:v>1.3958482462419499</c:v>
                </c:pt>
                <c:pt idx="1015">
                  <c:v>1.3972248224216699</c:v>
                </c:pt>
                <c:pt idx="1016">
                  <c:v>1.3986013986014001</c:v>
                </c:pt>
                <c:pt idx="1017">
                  <c:v>1.3999779747811201</c:v>
                </c:pt>
                <c:pt idx="1018">
                  <c:v>1.40135455096085</c:v>
                </c:pt>
                <c:pt idx="1019">
                  <c:v>1.40273112714058</c:v>
                </c:pt>
                <c:pt idx="1020">
                  <c:v>1.4041077033203</c:v>
                </c:pt>
                <c:pt idx="1021">
                  <c:v>1.40548427950003</c:v>
                </c:pt>
                <c:pt idx="1022">
                  <c:v>1.4068608556797499</c:v>
                </c:pt>
                <c:pt idx="1023">
                  <c:v>1.4082374318594799</c:v>
                </c:pt>
                <c:pt idx="1024">
                  <c:v>1.4096140080392101</c:v>
                </c:pt>
                <c:pt idx="1025">
                  <c:v>1.4109905842189301</c:v>
                </c:pt>
                <c:pt idx="1026">
                  <c:v>1.4123671603986601</c:v>
                </c:pt>
                <c:pt idx="1027">
                  <c:v>1.41374373657838</c:v>
                </c:pt>
                <c:pt idx="1028">
                  <c:v>1.41512031275811</c:v>
                </c:pt>
                <c:pt idx="1029">
                  <c:v>1.41649688893783</c:v>
                </c:pt>
                <c:pt idx="1030">
                  <c:v>1.41787346511756</c:v>
                </c:pt>
                <c:pt idx="1031">
                  <c:v>1.4192500412972899</c:v>
                </c:pt>
                <c:pt idx="1032">
                  <c:v>1.4206266174770099</c:v>
                </c:pt>
                <c:pt idx="1033">
                  <c:v>1.4220031936567401</c:v>
                </c:pt>
                <c:pt idx="1034">
                  <c:v>1.4233797698364601</c:v>
                </c:pt>
                <c:pt idx="1035">
                  <c:v>1.4247563460161901</c:v>
                </c:pt>
                <c:pt idx="1036">
                  <c:v>1.42613292219591</c:v>
                </c:pt>
                <c:pt idx="1037">
                  <c:v>1.42750949837564</c:v>
                </c:pt>
                <c:pt idx="1038">
                  <c:v>1.42888607455537</c:v>
                </c:pt>
                <c:pt idx="1039">
                  <c:v>1.43026265073509</c:v>
                </c:pt>
                <c:pt idx="1040">
                  <c:v>1.4316392269148199</c:v>
                </c:pt>
                <c:pt idx="1041">
                  <c:v>1.4330158030945399</c:v>
                </c:pt>
                <c:pt idx="1042">
                  <c:v>1.4343923792742701</c:v>
                </c:pt>
                <c:pt idx="1043">
                  <c:v>1.4357689554540001</c:v>
                </c:pt>
                <c:pt idx="1044">
                  <c:v>1.4371455316337201</c:v>
                </c:pt>
                <c:pt idx="1045">
                  <c:v>1.43852210781345</c:v>
                </c:pt>
                <c:pt idx="1046">
                  <c:v>1.43989868399317</c:v>
                </c:pt>
                <c:pt idx="1047">
                  <c:v>1.4412752601729</c:v>
                </c:pt>
                <c:pt idx="1048">
                  <c:v>1.44265183635262</c:v>
                </c:pt>
                <c:pt idx="1049">
                  <c:v>1.4440284125323499</c:v>
                </c:pt>
                <c:pt idx="1050">
                  <c:v>1.4454049887120799</c:v>
                </c:pt>
                <c:pt idx="1051">
                  <c:v>1.4467815648918001</c:v>
                </c:pt>
                <c:pt idx="1052">
                  <c:v>1.4481581410715301</c:v>
                </c:pt>
                <c:pt idx="1053">
                  <c:v>1.44953471725125</c:v>
                </c:pt>
                <c:pt idx="1054">
                  <c:v>1.45091129343098</c:v>
                </c:pt>
                <c:pt idx="1055">
                  <c:v>1.4522878696107</c:v>
                </c:pt>
                <c:pt idx="1056">
                  <c:v>1.45366444579043</c:v>
                </c:pt>
                <c:pt idx="1057">
                  <c:v>1.4550410219701599</c:v>
                </c:pt>
                <c:pt idx="1058">
                  <c:v>1.4564175981498799</c:v>
                </c:pt>
                <c:pt idx="1059">
                  <c:v>1.4577941743296099</c:v>
                </c:pt>
                <c:pt idx="1060">
                  <c:v>1.4591707505093301</c:v>
                </c:pt>
                <c:pt idx="1061">
                  <c:v>1.4605473266890601</c:v>
                </c:pt>
                <c:pt idx="1062">
                  <c:v>1.46192390286879</c:v>
                </c:pt>
                <c:pt idx="1063">
                  <c:v>1.46330047904851</c:v>
                </c:pt>
                <c:pt idx="1064">
                  <c:v>1.46467705522824</c:v>
                </c:pt>
                <c:pt idx="1065">
                  <c:v>1.46605363140796</c:v>
                </c:pt>
                <c:pt idx="1066">
                  <c:v>1.4674302075876899</c:v>
                </c:pt>
                <c:pt idx="1067">
                  <c:v>1.4688067837674099</c:v>
                </c:pt>
                <c:pt idx="1068">
                  <c:v>1.4701833599471399</c:v>
                </c:pt>
                <c:pt idx="1069">
                  <c:v>1.4715599361268701</c:v>
                </c:pt>
                <c:pt idx="1070">
                  <c:v>1.4729365123065901</c:v>
                </c:pt>
                <c:pt idx="1071">
                  <c:v>1.47431308848632</c:v>
                </c:pt>
                <c:pt idx="1072">
                  <c:v>1.47568966466604</c:v>
                </c:pt>
                <c:pt idx="1073">
                  <c:v>1.47706624084577</c:v>
                </c:pt>
                <c:pt idx="1074">
                  <c:v>1.47844281702549</c:v>
                </c:pt>
                <c:pt idx="1075">
                  <c:v>1.4798193932052199</c:v>
                </c:pt>
                <c:pt idx="1076">
                  <c:v>1.4811959693849499</c:v>
                </c:pt>
                <c:pt idx="1077">
                  <c:v>1.4825725455646701</c:v>
                </c:pt>
                <c:pt idx="1078">
                  <c:v>1.4839491217444001</c:v>
                </c:pt>
                <c:pt idx="1079">
                  <c:v>1.4853256979241201</c:v>
                </c:pt>
                <c:pt idx="1080">
                  <c:v>1.48670227410385</c:v>
                </c:pt>
                <c:pt idx="1081">
                  <c:v>1.48807885028358</c:v>
                </c:pt>
                <c:pt idx="1082">
                  <c:v>1.4894554264633</c:v>
                </c:pt>
                <c:pt idx="1083">
                  <c:v>1.49083200264303</c:v>
                </c:pt>
                <c:pt idx="1084">
                  <c:v>1.4922085788227499</c:v>
                </c:pt>
                <c:pt idx="1085">
                  <c:v>1.4935851550024799</c:v>
                </c:pt>
                <c:pt idx="1086">
                  <c:v>1.4949617311822001</c:v>
                </c:pt>
                <c:pt idx="1087">
                  <c:v>1.4963383073619301</c:v>
                </c:pt>
                <c:pt idx="1088">
                  <c:v>1.49771488354166</c:v>
                </c:pt>
                <c:pt idx="1089">
                  <c:v>1.49909145972138</c:v>
                </c:pt>
                <c:pt idx="1090">
                  <c:v>1.50046803590111</c:v>
                </c:pt>
                <c:pt idx="1091">
                  <c:v>1.50184461208083</c:v>
                </c:pt>
                <c:pt idx="1092">
                  <c:v>1.5032211882605599</c:v>
                </c:pt>
                <c:pt idx="1093">
                  <c:v>1.5045977644402799</c:v>
                </c:pt>
                <c:pt idx="1094">
                  <c:v>1.5059743406200099</c:v>
                </c:pt>
                <c:pt idx="1095">
                  <c:v>1.5073509167997401</c:v>
                </c:pt>
                <c:pt idx="1096">
                  <c:v>1.5087274929794601</c:v>
                </c:pt>
                <c:pt idx="1097">
                  <c:v>1.51010406915919</c:v>
                </c:pt>
                <c:pt idx="1098">
                  <c:v>1.51148064533891</c:v>
                </c:pt>
                <c:pt idx="1099">
                  <c:v>1.51285722151864</c:v>
                </c:pt>
                <c:pt idx="1100">
                  <c:v>1.51423379769836</c:v>
                </c:pt>
                <c:pt idx="1101">
                  <c:v>1.5156103738780899</c:v>
                </c:pt>
                <c:pt idx="1102">
                  <c:v>1.5169869500578199</c:v>
                </c:pt>
                <c:pt idx="1103">
                  <c:v>1.5183635262375399</c:v>
                </c:pt>
                <c:pt idx="1104">
                  <c:v>1.5197401024172701</c:v>
                </c:pt>
                <c:pt idx="1105">
                  <c:v>1.5211166785969901</c:v>
                </c:pt>
                <c:pt idx="1106">
                  <c:v>1.52249325477672</c:v>
                </c:pt>
                <c:pt idx="1107">
                  <c:v>1.52386983095645</c:v>
                </c:pt>
                <c:pt idx="1108">
                  <c:v>1.52524640713617</c:v>
                </c:pt>
                <c:pt idx="1109">
                  <c:v>1.5266229833159</c:v>
                </c:pt>
                <c:pt idx="1110">
                  <c:v>1.5279995594956199</c:v>
                </c:pt>
                <c:pt idx="1111">
                  <c:v>1.5293761356753499</c:v>
                </c:pt>
                <c:pt idx="1112">
                  <c:v>1.5307527118550699</c:v>
                </c:pt>
                <c:pt idx="1113">
                  <c:v>1.5321292880348001</c:v>
                </c:pt>
                <c:pt idx="1114">
                  <c:v>1.5335058642145301</c:v>
                </c:pt>
                <c:pt idx="1115">
                  <c:v>1.53488244039425</c:v>
                </c:pt>
                <c:pt idx="1116">
                  <c:v>1.53625901657398</c:v>
                </c:pt>
                <c:pt idx="1117">
                  <c:v>1.5376355927537</c:v>
                </c:pt>
                <c:pt idx="1118">
                  <c:v>1.53901216893343</c:v>
                </c:pt>
                <c:pt idx="1119">
                  <c:v>1.5403887451131499</c:v>
                </c:pt>
                <c:pt idx="1120">
                  <c:v>1.5417653212928799</c:v>
                </c:pt>
                <c:pt idx="1121">
                  <c:v>1.5431418974726101</c:v>
                </c:pt>
                <c:pt idx="1122">
                  <c:v>1.5445184736523301</c:v>
                </c:pt>
                <c:pt idx="1123">
                  <c:v>1.5458950498320601</c:v>
                </c:pt>
                <c:pt idx="1124">
                  <c:v>1.54727162601178</c:v>
                </c:pt>
                <c:pt idx="1125">
                  <c:v>1.54864820219151</c:v>
                </c:pt>
                <c:pt idx="1126">
                  <c:v>1.55002477837124</c:v>
                </c:pt>
                <c:pt idx="1127">
                  <c:v>1.55140135455096</c:v>
                </c:pt>
                <c:pt idx="1128">
                  <c:v>1.5527779307306899</c:v>
                </c:pt>
                <c:pt idx="1129">
                  <c:v>1.5541545069104099</c:v>
                </c:pt>
                <c:pt idx="1130">
                  <c:v>1.5555310830901401</c:v>
                </c:pt>
                <c:pt idx="1131">
                  <c:v>1.5569076592698601</c:v>
                </c:pt>
                <c:pt idx="1132">
                  <c:v>1.55828423544959</c:v>
                </c:pt>
                <c:pt idx="1133">
                  <c:v>1.55966081162932</c:v>
                </c:pt>
                <c:pt idx="1134">
                  <c:v>1.56103738780904</c:v>
                </c:pt>
                <c:pt idx="1135">
                  <c:v>1.56241396398877</c:v>
                </c:pt>
                <c:pt idx="1136">
                  <c:v>1.56379054016849</c:v>
                </c:pt>
                <c:pt idx="1137">
                  <c:v>1.5651671163482199</c:v>
                </c:pt>
                <c:pt idx="1138">
                  <c:v>1.5665436925279399</c:v>
                </c:pt>
                <c:pt idx="1139">
                  <c:v>1.5679202687076701</c:v>
                </c:pt>
                <c:pt idx="1140">
                  <c:v>1.5692968448874001</c:v>
                </c:pt>
                <c:pt idx="1141">
                  <c:v>1.57067342106712</c:v>
                </c:pt>
                <c:pt idx="1142">
                  <c:v>1.57204999724685</c:v>
                </c:pt>
                <c:pt idx="1143">
                  <c:v>1.57342657342657</c:v>
                </c:pt>
                <c:pt idx="1144">
                  <c:v>1.5748031496063</c:v>
                </c:pt>
                <c:pt idx="1145">
                  <c:v>1.5761797257860299</c:v>
                </c:pt>
                <c:pt idx="1146">
                  <c:v>1.5775563019657499</c:v>
                </c:pt>
                <c:pt idx="1147">
                  <c:v>1.5789328781454799</c:v>
                </c:pt>
                <c:pt idx="1148">
                  <c:v>1.5803094543252001</c:v>
                </c:pt>
                <c:pt idx="1149">
                  <c:v>1.5816860305049301</c:v>
                </c:pt>
                <c:pt idx="1150">
                  <c:v>1.58306260668465</c:v>
                </c:pt>
                <c:pt idx="1151">
                  <c:v>1.58443918286438</c:v>
                </c:pt>
                <c:pt idx="1152">
                  <c:v>1.58581575904411</c:v>
                </c:pt>
                <c:pt idx="1153">
                  <c:v>1.58719233522383</c:v>
                </c:pt>
                <c:pt idx="1154">
                  <c:v>1.5885689114035599</c:v>
                </c:pt>
                <c:pt idx="1155">
                  <c:v>1.5899454875832799</c:v>
                </c:pt>
                <c:pt idx="1156">
                  <c:v>1.5913220637630101</c:v>
                </c:pt>
                <c:pt idx="1157">
                  <c:v>1.5926986399427301</c:v>
                </c:pt>
                <c:pt idx="1158">
                  <c:v>1.5940752161224601</c:v>
                </c:pt>
                <c:pt idx="1159">
                  <c:v>1.59545179230219</c:v>
                </c:pt>
                <c:pt idx="1160">
                  <c:v>1.59682836848191</c:v>
                </c:pt>
                <c:pt idx="1161">
                  <c:v>1.59820494466164</c:v>
                </c:pt>
                <c:pt idx="1162">
                  <c:v>1.59958152084136</c:v>
                </c:pt>
                <c:pt idx="1163">
                  <c:v>1.6009580970210899</c:v>
                </c:pt>
                <c:pt idx="1164">
                  <c:v>1.6023346732008199</c:v>
                </c:pt>
                <c:pt idx="1165">
                  <c:v>1.6037112493805401</c:v>
                </c:pt>
                <c:pt idx="1166">
                  <c:v>1.6050878255602701</c:v>
                </c:pt>
                <c:pt idx="1167">
                  <c:v>1.6064644017399901</c:v>
                </c:pt>
                <c:pt idx="1168">
                  <c:v>1.60784097791972</c:v>
                </c:pt>
                <c:pt idx="1169">
                  <c:v>1.60921755409944</c:v>
                </c:pt>
                <c:pt idx="1170">
                  <c:v>1.61059413027917</c:v>
                </c:pt>
                <c:pt idx="1171">
                  <c:v>1.6119707064588999</c:v>
                </c:pt>
                <c:pt idx="1172">
                  <c:v>1.6133472826386199</c:v>
                </c:pt>
                <c:pt idx="1173">
                  <c:v>1.6147238588183499</c:v>
                </c:pt>
                <c:pt idx="1174">
                  <c:v>1.6161004349980701</c:v>
                </c:pt>
                <c:pt idx="1175">
                  <c:v>1.6174770111778001</c:v>
                </c:pt>
                <c:pt idx="1176">
                  <c:v>1.6188535873575201</c:v>
                </c:pt>
                <c:pt idx="1177">
                  <c:v>1.62023016353725</c:v>
                </c:pt>
                <c:pt idx="1178">
                  <c:v>1.62160673971698</c:v>
                </c:pt>
                <c:pt idx="1179">
                  <c:v>1.6229833158967</c:v>
                </c:pt>
                <c:pt idx="1180">
                  <c:v>1.6243598920764299</c:v>
                </c:pt>
                <c:pt idx="1181">
                  <c:v>1.6257364682561499</c:v>
                </c:pt>
                <c:pt idx="1182">
                  <c:v>1.6271130444358799</c:v>
                </c:pt>
                <c:pt idx="1183">
                  <c:v>1.6284896206156101</c:v>
                </c:pt>
                <c:pt idx="1184">
                  <c:v>1.6298661967953301</c:v>
                </c:pt>
                <c:pt idx="1185">
                  <c:v>1.63124277297506</c:v>
                </c:pt>
                <c:pt idx="1186">
                  <c:v>1.63261934915478</c:v>
                </c:pt>
                <c:pt idx="1187">
                  <c:v>1.63399592533451</c:v>
                </c:pt>
                <c:pt idx="1188">
                  <c:v>1.63537250151423</c:v>
                </c:pt>
                <c:pt idx="1189">
                  <c:v>1.6367490776939599</c:v>
                </c:pt>
                <c:pt idx="1190">
                  <c:v>1.6381256538736899</c:v>
                </c:pt>
                <c:pt idx="1191">
                  <c:v>1.6395022300534099</c:v>
                </c:pt>
                <c:pt idx="1192">
                  <c:v>1.6408788062331401</c:v>
                </c:pt>
                <c:pt idx="1193">
                  <c:v>1.6422553824128601</c:v>
                </c:pt>
                <c:pt idx="1194">
                  <c:v>1.64363195859259</c:v>
                </c:pt>
                <c:pt idx="1195">
                  <c:v>1.64500853477231</c:v>
                </c:pt>
                <c:pt idx="1196">
                  <c:v>1.64638511095204</c:v>
                </c:pt>
                <c:pt idx="1197">
                  <c:v>1.64776168713177</c:v>
                </c:pt>
                <c:pt idx="1198">
                  <c:v>1.6491382633114899</c:v>
                </c:pt>
                <c:pt idx="1199">
                  <c:v>1.6505148394912199</c:v>
                </c:pt>
                <c:pt idx="1200">
                  <c:v>1.6518914156709401</c:v>
                </c:pt>
                <c:pt idx="1201">
                  <c:v>1.6532679918506701</c:v>
                </c:pt>
                <c:pt idx="1202">
                  <c:v>1.6546445680304001</c:v>
                </c:pt>
                <c:pt idx="1203">
                  <c:v>1.65602114421012</c:v>
                </c:pt>
                <c:pt idx="1204">
                  <c:v>1.65739772038985</c:v>
                </c:pt>
                <c:pt idx="1205">
                  <c:v>1.65877429656957</c:v>
                </c:pt>
                <c:pt idx="1206">
                  <c:v>1.6601508727493</c:v>
                </c:pt>
                <c:pt idx="1207">
                  <c:v>1.6615274489290199</c:v>
                </c:pt>
                <c:pt idx="1208">
                  <c:v>1.6629040251087499</c:v>
                </c:pt>
                <c:pt idx="1209">
                  <c:v>1.6642806012884801</c:v>
                </c:pt>
                <c:pt idx="1210">
                  <c:v>1.6656571774682001</c:v>
                </c:pt>
                <c:pt idx="1211">
                  <c:v>1.66703375364793</c:v>
                </c:pt>
                <c:pt idx="1212">
                  <c:v>1.66841032982765</c:v>
                </c:pt>
                <c:pt idx="1213">
                  <c:v>1.66978690600738</c:v>
                </c:pt>
                <c:pt idx="1214">
                  <c:v>1.6711634821871</c:v>
                </c:pt>
                <c:pt idx="1215">
                  <c:v>1.67254005836683</c:v>
                </c:pt>
                <c:pt idx="1216">
                  <c:v>1.6739166345465599</c:v>
                </c:pt>
                <c:pt idx="1217">
                  <c:v>1.6752932107262799</c:v>
                </c:pt>
                <c:pt idx="1218">
                  <c:v>1.6766697869060101</c:v>
                </c:pt>
                <c:pt idx="1219">
                  <c:v>1.6780463630857301</c:v>
                </c:pt>
                <c:pt idx="1220">
                  <c:v>1.67942293926546</c:v>
                </c:pt>
                <c:pt idx="1221">
                  <c:v>1.68079951544519</c:v>
                </c:pt>
                <c:pt idx="1222">
                  <c:v>1.68217609162491</c:v>
                </c:pt>
                <c:pt idx="1223">
                  <c:v>1.68355266780464</c:v>
                </c:pt>
                <c:pt idx="1224">
                  <c:v>1.6849292439843599</c:v>
                </c:pt>
                <c:pt idx="1225">
                  <c:v>1.6863058201640899</c:v>
                </c:pt>
                <c:pt idx="1226">
                  <c:v>1.6876823963438099</c:v>
                </c:pt>
                <c:pt idx="1227">
                  <c:v>1.6890589725235401</c:v>
                </c:pt>
                <c:pt idx="1228">
                  <c:v>1.6904355487032701</c:v>
                </c:pt>
                <c:pt idx="1229">
                  <c:v>1.69181212488299</c:v>
                </c:pt>
                <c:pt idx="1230">
                  <c:v>1.69318870106272</c:v>
                </c:pt>
                <c:pt idx="1231">
                  <c:v>1.69456527724244</c:v>
                </c:pt>
                <c:pt idx="1232">
                  <c:v>1.69594185342217</c:v>
                </c:pt>
                <c:pt idx="1233">
                  <c:v>1.6973184296018899</c:v>
                </c:pt>
                <c:pt idx="1234">
                  <c:v>1.6986950057816199</c:v>
                </c:pt>
                <c:pt idx="1235">
                  <c:v>1.7000715819613501</c:v>
                </c:pt>
                <c:pt idx="1236">
                  <c:v>1.7014481581410701</c:v>
                </c:pt>
                <c:pt idx="1237">
                  <c:v>1.7028247343208001</c:v>
                </c:pt>
                <c:pt idx="1238">
                  <c:v>1.70420131050052</c:v>
                </c:pt>
                <c:pt idx="1239">
                  <c:v>1.70557788668025</c:v>
                </c:pt>
                <c:pt idx="1240">
                  <c:v>1.70695446285997</c:v>
                </c:pt>
                <c:pt idx="1241">
                  <c:v>1.7083310390397</c:v>
                </c:pt>
                <c:pt idx="1242">
                  <c:v>1.7097076152194299</c:v>
                </c:pt>
                <c:pt idx="1243">
                  <c:v>1.7110841913991499</c:v>
                </c:pt>
                <c:pt idx="1244">
                  <c:v>1.7124607675788801</c:v>
                </c:pt>
                <c:pt idx="1245">
                  <c:v>1.7138373437586001</c:v>
                </c:pt>
                <c:pt idx="1246">
                  <c:v>1.7152139199383301</c:v>
                </c:pt>
                <c:pt idx="1247">
                  <c:v>1.71659049611806</c:v>
                </c:pt>
                <c:pt idx="1248">
                  <c:v>1.71796707229778</c:v>
                </c:pt>
                <c:pt idx="1249">
                  <c:v>1.71934364847751</c:v>
                </c:pt>
                <c:pt idx="1250">
                  <c:v>1.72072022465723</c:v>
                </c:pt>
                <c:pt idx="1251">
                  <c:v>1.7220968008369599</c:v>
                </c:pt>
                <c:pt idx="1252">
                  <c:v>1.7234733770166799</c:v>
                </c:pt>
                <c:pt idx="1253">
                  <c:v>1.7248499531964101</c:v>
                </c:pt>
                <c:pt idx="1254">
                  <c:v>1.7262265293761401</c:v>
                </c:pt>
                <c:pt idx="1255">
                  <c:v>1.7276031055558601</c:v>
                </c:pt>
                <c:pt idx="1256">
                  <c:v>1.72897968173559</c:v>
                </c:pt>
                <c:pt idx="1257">
                  <c:v>1.73035625791531</c:v>
                </c:pt>
                <c:pt idx="1258">
                  <c:v>1.73173283409504</c:v>
                </c:pt>
                <c:pt idx="1259">
                  <c:v>1.73310941027476</c:v>
                </c:pt>
                <c:pt idx="1260">
                  <c:v>1.7344859864544899</c:v>
                </c:pt>
                <c:pt idx="1261">
                  <c:v>1.7358625626342199</c:v>
                </c:pt>
                <c:pt idx="1262">
                  <c:v>1.7372391388139401</c:v>
                </c:pt>
                <c:pt idx="1263">
                  <c:v>1.7386157149936701</c:v>
                </c:pt>
                <c:pt idx="1264">
                  <c:v>1.73999229117339</c:v>
                </c:pt>
                <c:pt idx="1265">
                  <c:v>1.74136886735312</c:v>
                </c:pt>
                <c:pt idx="1266">
                  <c:v>1.74274544353285</c:v>
                </c:pt>
                <c:pt idx="1267">
                  <c:v>1.74412201971257</c:v>
                </c:pt>
                <c:pt idx="1268">
                  <c:v>1.7454985958922999</c:v>
                </c:pt>
                <c:pt idx="1269">
                  <c:v>1.7468751720720199</c:v>
                </c:pt>
                <c:pt idx="1270">
                  <c:v>1.7482517482517499</c:v>
                </c:pt>
                <c:pt idx="1271">
                  <c:v>1.7496283244314701</c:v>
                </c:pt>
                <c:pt idx="1272">
                  <c:v>1.7510049006112001</c:v>
                </c:pt>
                <c:pt idx="1273">
                  <c:v>1.75238147679093</c:v>
                </c:pt>
                <c:pt idx="1274">
                  <c:v>1.75375805297065</c:v>
                </c:pt>
                <c:pt idx="1275">
                  <c:v>1.75513462915038</c:v>
                </c:pt>
                <c:pt idx="1276">
                  <c:v>1.7565112053301</c:v>
                </c:pt>
                <c:pt idx="1277">
                  <c:v>1.7578877815098299</c:v>
                </c:pt>
                <c:pt idx="1278">
                  <c:v>1.7592643576895499</c:v>
                </c:pt>
                <c:pt idx="1279">
                  <c:v>1.7606409338692799</c:v>
                </c:pt>
                <c:pt idx="1280">
                  <c:v>1.7620175100490101</c:v>
                </c:pt>
                <c:pt idx="1281">
                  <c:v>1.7633940862287301</c:v>
                </c:pt>
                <c:pt idx="1282">
                  <c:v>1.76477066240846</c:v>
                </c:pt>
                <c:pt idx="1283">
                  <c:v>1.76614723858818</c:v>
                </c:pt>
                <c:pt idx="1284">
                  <c:v>1.76752381476791</c:v>
                </c:pt>
                <c:pt idx="1285">
                  <c:v>1.76890039094764</c:v>
                </c:pt>
                <c:pt idx="1286">
                  <c:v>1.7702769671273599</c:v>
                </c:pt>
                <c:pt idx="1287">
                  <c:v>1.7716535433070899</c:v>
                </c:pt>
                <c:pt idx="1288">
                  <c:v>1.7730301194868101</c:v>
                </c:pt>
                <c:pt idx="1289">
                  <c:v>1.7744066956665401</c:v>
                </c:pt>
                <c:pt idx="1290">
                  <c:v>1.7757832718462601</c:v>
                </c:pt>
                <c:pt idx="1291">
                  <c:v>1.77715984802599</c:v>
                </c:pt>
                <c:pt idx="1292">
                  <c:v>1.77853642420572</c:v>
                </c:pt>
                <c:pt idx="1293">
                  <c:v>1.77991300038544</c:v>
                </c:pt>
                <c:pt idx="1294">
                  <c:v>1.78128957656517</c:v>
                </c:pt>
                <c:pt idx="1295">
                  <c:v>1.7826661527448899</c:v>
                </c:pt>
                <c:pt idx="1296">
                  <c:v>1.7840427289246199</c:v>
                </c:pt>
                <c:pt idx="1297">
                  <c:v>1.7854193051043501</c:v>
                </c:pt>
                <c:pt idx="1298">
                  <c:v>1.7867958812840701</c:v>
                </c:pt>
                <c:pt idx="1299">
                  <c:v>1.7881724574638</c:v>
                </c:pt>
                <c:pt idx="1300">
                  <c:v>1.78954903364352</c:v>
                </c:pt>
                <c:pt idx="1301">
                  <c:v>1.79092560982325</c:v>
                </c:pt>
                <c:pt idx="1302">
                  <c:v>1.79230218600297</c:v>
                </c:pt>
                <c:pt idx="1303">
                  <c:v>1.7936787621826999</c:v>
                </c:pt>
                <c:pt idx="1304">
                  <c:v>1.7950553383624299</c:v>
                </c:pt>
                <c:pt idx="1305">
                  <c:v>1.7964319145421499</c:v>
                </c:pt>
                <c:pt idx="1306">
                  <c:v>1.7978084907218801</c:v>
                </c:pt>
                <c:pt idx="1307">
                  <c:v>1.7991850669016001</c:v>
                </c:pt>
                <c:pt idx="1308">
                  <c:v>1.80056164308133</c:v>
                </c:pt>
                <c:pt idx="1309">
                  <c:v>1.80193821926105</c:v>
                </c:pt>
                <c:pt idx="1310">
                  <c:v>1.80331479544078</c:v>
                </c:pt>
                <c:pt idx="1311">
                  <c:v>1.80469137162051</c:v>
                </c:pt>
                <c:pt idx="1312">
                  <c:v>1.8060679478002299</c:v>
                </c:pt>
                <c:pt idx="1313">
                  <c:v>1.8074445239799599</c:v>
                </c:pt>
                <c:pt idx="1314">
                  <c:v>1.8088211001596799</c:v>
                </c:pt>
                <c:pt idx="1315">
                  <c:v>1.8101976763394101</c:v>
                </c:pt>
                <c:pt idx="1316">
                  <c:v>1.8115742525191301</c:v>
                </c:pt>
                <c:pt idx="1317">
                  <c:v>1.81295082869886</c:v>
                </c:pt>
                <c:pt idx="1318">
                  <c:v>1.81432740487859</c:v>
                </c:pt>
                <c:pt idx="1319">
                  <c:v>1.81570398105831</c:v>
                </c:pt>
                <c:pt idx="1320">
                  <c:v>1.81708055723804</c:v>
                </c:pt>
                <c:pt idx="1321">
                  <c:v>1.8184571334177599</c:v>
                </c:pt>
                <c:pt idx="1322">
                  <c:v>1.8198337095974899</c:v>
                </c:pt>
                <c:pt idx="1323">
                  <c:v>1.8212102857772201</c:v>
                </c:pt>
                <c:pt idx="1324">
                  <c:v>1.8225868619569401</c:v>
                </c:pt>
                <c:pt idx="1325">
                  <c:v>1.8239634381366701</c:v>
                </c:pt>
                <c:pt idx="1326">
                  <c:v>1.82534001431639</c:v>
                </c:pt>
                <c:pt idx="1327">
                  <c:v>1.82671659049612</c:v>
                </c:pt>
                <c:pt idx="1328">
                  <c:v>1.82809316667584</c:v>
                </c:pt>
                <c:pt idx="1329">
                  <c:v>1.82946974285557</c:v>
                </c:pt>
                <c:pt idx="1330">
                  <c:v>1.8308463190352999</c:v>
                </c:pt>
                <c:pt idx="1331">
                  <c:v>1.8322228952150199</c:v>
                </c:pt>
                <c:pt idx="1332">
                  <c:v>1.8335994713947501</c:v>
                </c:pt>
                <c:pt idx="1333">
                  <c:v>1.8349760475744701</c:v>
                </c:pt>
                <c:pt idx="1334">
                  <c:v>1.8363526237542001</c:v>
                </c:pt>
                <c:pt idx="1335">
                  <c:v>1.83772919993392</c:v>
                </c:pt>
                <c:pt idx="1336">
                  <c:v>1.83910577611365</c:v>
                </c:pt>
                <c:pt idx="1337">
                  <c:v>1.84048235229338</c:v>
                </c:pt>
                <c:pt idx="1338">
                  <c:v>1.8418589284731</c:v>
                </c:pt>
                <c:pt idx="1339">
                  <c:v>1.8432355046528299</c:v>
                </c:pt>
                <c:pt idx="1340">
                  <c:v>1.8446120808325499</c:v>
                </c:pt>
                <c:pt idx="1341">
                  <c:v>1.8459886570122801</c:v>
                </c:pt>
                <c:pt idx="1342">
                  <c:v>1.8473652331920101</c:v>
                </c:pt>
                <c:pt idx="1343">
                  <c:v>1.84874180937173</c:v>
                </c:pt>
                <c:pt idx="1344">
                  <c:v>1.85011838555146</c:v>
                </c:pt>
                <c:pt idx="1345">
                  <c:v>1.85149496173118</c:v>
                </c:pt>
                <c:pt idx="1346">
                  <c:v>1.85287153791091</c:v>
                </c:pt>
                <c:pt idx="1347">
                  <c:v>1.85424811409063</c:v>
                </c:pt>
                <c:pt idx="1348">
                  <c:v>1.8556246902703599</c:v>
                </c:pt>
                <c:pt idx="1349">
                  <c:v>1.8570012664500899</c:v>
                </c:pt>
                <c:pt idx="1350">
                  <c:v>1.8583778426298101</c:v>
                </c:pt>
                <c:pt idx="1351">
                  <c:v>1.8597544188095401</c:v>
                </c:pt>
                <c:pt idx="1352">
                  <c:v>1.86113099498926</c:v>
                </c:pt>
                <c:pt idx="1353">
                  <c:v>1.86250757116899</c:v>
                </c:pt>
                <c:pt idx="1354">
                  <c:v>1.86388414734871</c:v>
                </c:pt>
                <c:pt idx="1355">
                  <c:v>1.86526072352844</c:v>
                </c:pt>
                <c:pt idx="1356">
                  <c:v>1.8666372997081699</c:v>
                </c:pt>
                <c:pt idx="1357">
                  <c:v>1.8680138758878899</c:v>
                </c:pt>
                <c:pt idx="1358">
                  <c:v>1.8693904520676199</c:v>
                </c:pt>
                <c:pt idx="1359">
                  <c:v>1.8707670282473401</c:v>
                </c:pt>
                <c:pt idx="1360">
                  <c:v>1.8721436044270701</c:v>
                </c:pt>
                <c:pt idx="1361">
                  <c:v>1.8735201806068</c:v>
                </c:pt>
                <c:pt idx="1362">
                  <c:v>1.87489675678652</c:v>
                </c:pt>
                <c:pt idx="1363">
                  <c:v>1.87627333296625</c:v>
                </c:pt>
                <c:pt idx="1364">
                  <c:v>1.87764990914597</c:v>
                </c:pt>
                <c:pt idx="1365">
                  <c:v>1.8790264853256999</c:v>
                </c:pt>
                <c:pt idx="1366">
                  <c:v>1.8804030615054199</c:v>
                </c:pt>
                <c:pt idx="1367">
                  <c:v>1.8817796376851501</c:v>
                </c:pt>
                <c:pt idx="1368">
                  <c:v>1.8831562138648801</c:v>
                </c:pt>
                <c:pt idx="1369">
                  <c:v>1.8845327900446001</c:v>
                </c:pt>
                <c:pt idx="1370">
                  <c:v>1.88590936622433</c:v>
                </c:pt>
                <c:pt idx="1371">
                  <c:v>1.88728594240405</c:v>
                </c:pt>
                <c:pt idx="1372">
                  <c:v>1.88866251858378</c:v>
                </c:pt>
                <c:pt idx="1373">
                  <c:v>1.8900390947635</c:v>
                </c:pt>
                <c:pt idx="1374">
                  <c:v>1.8914156709432299</c:v>
                </c:pt>
                <c:pt idx="1375">
                  <c:v>1.8927922471229599</c:v>
                </c:pt>
                <c:pt idx="1376">
                  <c:v>1.8941688233026801</c:v>
                </c:pt>
                <c:pt idx="1377">
                  <c:v>1.8955453994824101</c:v>
                </c:pt>
                <c:pt idx="1378">
                  <c:v>1.8969219756621301</c:v>
                </c:pt>
                <c:pt idx="1379">
                  <c:v>1.89829855184186</c:v>
                </c:pt>
                <c:pt idx="1380">
                  <c:v>1.89967512802159</c:v>
                </c:pt>
                <c:pt idx="1381">
                  <c:v>1.90105170420131</c:v>
                </c:pt>
                <c:pt idx="1382">
                  <c:v>1.9024282803810399</c:v>
                </c:pt>
                <c:pt idx="1383">
                  <c:v>1.9038048565607599</c:v>
                </c:pt>
                <c:pt idx="1384">
                  <c:v>1.9051814327404899</c:v>
                </c:pt>
                <c:pt idx="1385">
                  <c:v>1.9065580089202101</c:v>
                </c:pt>
                <c:pt idx="1386">
                  <c:v>1.9079345850999401</c:v>
                </c:pt>
                <c:pt idx="1387">
                  <c:v>1.90931116127967</c:v>
                </c:pt>
                <c:pt idx="1388">
                  <c:v>1.91068773745939</c:v>
                </c:pt>
                <c:pt idx="1389">
                  <c:v>1.91206431363912</c:v>
                </c:pt>
                <c:pt idx="1390">
                  <c:v>1.91344088981884</c:v>
                </c:pt>
                <c:pt idx="1391">
                  <c:v>1.9148174659985699</c:v>
                </c:pt>
                <c:pt idx="1392">
                  <c:v>1.9161940421782899</c:v>
                </c:pt>
                <c:pt idx="1393">
                  <c:v>1.9175706183580199</c:v>
                </c:pt>
                <c:pt idx="1394">
                  <c:v>1.9189471945377501</c:v>
                </c:pt>
                <c:pt idx="1395">
                  <c:v>1.9203237707174701</c:v>
                </c:pt>
                <c:pt idx="1396">
                  <c:v>1.9217003468972</c:v>
                </c:pt>
                <c:pt idx="1397">
                  <c:v>1.92307692307692</c:v>
                </c:pt>
                <c:pt idx="1398">
                  <c:v>1.92445349925665</c:v>
                </c:pt>
                <c:pt idx="1399">
                  <c:v>1.92583007543637</c:v>
                </c:pt>
                <c:pt idx="1400">
                  <c:v>1.9272066516160999</c:v>
                </c:pt>
                <c:pt idx="1401">
                  <c:v>1.9285832277958299</c:v>
                </c:pt>
                <c:pt idx="1402">
                  <c:v>1.9299598039755499</c:v>
                </c:pt>
                <c:pt idx="1403">
                  <c:v>1.9313363801552801</c:v>
                </c:pt>
                <c:pt idx="1404">
                  <c:v>1.9327129563350001</c:v>
                </c:pt>
                <c:pt idx="1405">
                  <c:v>1.93408953251473</c:v>
                </c:pt>
                <c:pt idx="1406">
                  <c:v>1.93546610869446</c:v>
                </c:pt>
                <c:pt idx="1407">
                  <c:v>1.93684268487418</c:v>
                </c:pt>
                <c:pt idx="1408">
                  <c:v>1.93821926105391</c:v>
                </c:pt>
                <c:pt idx="1409">
                  <c:v>1.9395958372336299</c:v>
                </c:pt>
                <c:pt idx="1410">
                  <c:v>1.9409724134133599</c:v>
                </c:pt>
                <c:pt idx="1411">
                  <c:v>1.9423489895930801</c:v>
                </c:pt>
                <c:pt idx="1412">
                  <c:v>1.9437255657728101</c:v>
                </c:pt>
                <c:pt idx="1413">
                  <c:v>1.9451021419525401</c:v>
                </c:pt>
                <c:pt idx="1414">
                  <c:v>1.94647871813226</c:v>
                </c:pt>
                <c:pt idx="1415">
                  <c:v>1.94785529431199</c:v>
                </c:pt>
                <c:pt idx="1416">
                  <c:v>1.94923187049171</c:v>
                </c:pt>
                <c:pt idx="1417">
                  <c:v>1.95060844667144</c:v>
                </c:pt>
                <c:pt idx="1418">
                  <c:v>1.9519850228511699</c:v>
                </c:pt>
                <c:pt idx="1419">
                  <c:v>1.9533615990308899</c:v>
                </c:pt>
                <c:pt idx="1420">
                  <c:v>1.9547381752106201</c:v>
                </c:pt>
                <c:pt idx="1421">
                  <c:v>1.9561147513903401</c:v>
                </c:pt>
                <c:pt idx="1422">
                  <c:v>1.95749132757007</c:v>
                </c:pt>
                <c:pt idx="1423">
                  <c:v>1.95886790374979</c:v>
                </c:pt>
                <c:pt idx="1424">
                  <c:v>1.96024447992952</c:v>
                </c:pt>
                <c:pt idx="1425">
                  <c:v>1.96162105610925</c:v>
                </c:pt>
                <c:pt idx="1426">
                  <c:v>1.96299763228897</c:v>
                </c:pt>
                <c:pt idx="1427">
                  <c:v>1.9643742084686999</c:v>
                </c:pt>
                <c:pt idx="1428">
                  <c:v>1.9657507846484199</c:v>
                </c:pt>
                <c:pt idx="1429">
                  <c:v>1.9671273608281501</c:v>
                </c:pt>
                <c:pt idx="1430">
                  <c:v>1.9685039370078701</c:v>
                </c:pt>
                <c:pt idx="1431">
                  <c:v>1.9698805131876</c:v>
                </c:pt>
                <c:pt idx="1432">
                  <c:v>1.97125708936733</c:v>
                </c:pt>
                <c:pt idx="1433">
                  <c:v>1.97263366554705</c:v>
                </c:pt>
                <c:pt idx="1434">
                  <c:v>1.97401024172678</c:v>
                </c:pt>
                <c:pt idx="1435">
                  <c:v>1.9753868179064999</c:v>
                </c:pt>
                <c:pt idx="1436">
                  <c:v>1.9767633940862299</c:v>
                </c:pt>
                <c:pt idx="1437">
                  <c:v>1.9781399702659599</c:v>
                </c:pt>
                <c:pt idx="1438">
                  <c:v>1.9795165464456801</c:v>
                </c:pt>
                <c:pt idx="1439">
                  <c:v>1.9808931226254101</c:v>
                </c:pt>
                <c:pt idx="1440">
                  <c:v>1.98226969880513</c:v>
                </c:pt>
                <c:pt idx="1441">
                  <c:v>1.98364627498486</c:v>
                </c:pt>
                <c:pt idx="1442">
                  <c:v>1.98502285116458</c:v>
                </c:pt>
                <c:pt idx="1443">
                  <c:v>1.98639942734431</c:v>
                </c:pt>
                <c:pt idx="1444">
                  <c:v>1.9877760035240399</c:v>
                </c:pt>
                <c:pt idx="1445">
                  <c:v>1.9891525797037599</c:v>
                </c:pt>
                <c:pt idx="1446">
                  <c:v>1.9905291558834901</c:v>
                </c:pt>
                <c:pt idx="1447">
                  <c:v>1.9919057320632101</c:v>
                </c:pt>
                <c:pt idx="1448">
                  <c:v>1.9932823082429401</c:v>
                </c:pt>
                <c:pt idx="1449">
                  <c:v>1.99465888442266</c:v>
                </c:pt>
                <c:pt idx="1450">
                  <c:v>1.99603546060239</c:v>
                </c:pt>
                <c:pt idx="1451">
                  <c:v>1.99741203678212</c:v>
                </c:pt>
                <c:pt idx="1452">
                  <c:v>1.99878861296184</c:v>
                </c:pt>
                <c:pt idx="1453">
                  <c:v>2.0001651891415699</c:v>
                </c:pt>
                <c:pt idx="1454">
                  <c:v>2.0015417653212899</c:v>
                </c:pt>
                <c:pt idx="1455">
                  <c:v>2.0029183415010201</c:v>
                </c:pt>
                <c:pt idx="1456">
                  <c:v>2.0042949176807401</c:v>
                </c:pt>
                <c:pt idx="1457">
                  <c:v>2.0056714938604698</c:v>
                </c:pt>
                <c:pt idx="1458">
                  <c:v>2.0070480700402</c:v>
                </c:pt>
                <c:pt idx="1459">
                  <c:v>2.00842464621992</c:v>
                </c:pt>
                <c:pt idx="1460">
                  <c:v>2.0098012223996502</c:v>
                </c:pt>
                <c:pt idx="1461">
                  <c:v>2.0111777985793702</c:v>
                </c:pt>
                <c:pt idx="1462">
                  <c:v>2.0125543747590999</c:v>
                </c:pt>
                <c:pt idx="1463">
                  <c:v>2.0139309509388301</c:v>
                </c:pt>
                <c:pt idx="1464">
                  <c:v>2.0153075271185501</c:v>
                </c:pt>
                <c:pt idx="1465">
                  <c:v>2.0166841032982799</c:v>
                </c:pt>
                <c:pt idx="1466">
                  <c:v>2.0180606794779998</c:v>
                </c:pt>
                <c:pt idx="1467">
                  <c:v>2.01943725565773</c:v>
                </c:pt>
                <c:pt idx="1468">
                  <c:v>2.02081383183745</c:v>
                </c:pt>
                <c:pt idx="1469">
                  <c:v>2.0221904080171802</c:v>
                </c:pt>
                <c:pt idx="1470">
                  <c:v>2.0235669841969099</c:v>
                </c:pt>
                <c:pt idx="1471">
                  <c:v>2.0249435603766299</c:v>
                </c:pt>
                <c:pt idx="1472">
                  <c:v>2.0263201365563601</c:v>
                </c:pt>
                <c:pt idx="1473">
                  <c:v>2.0276967127360801</c:v>
                </c:pt>
                <c:pt idx="1474">
                  <c:v>2.0290732889158098</c:v>
                </c:pt>
                <c:pt idx="1475">
                  <c:v>2.0304498650955298</c:v>
                </c:pt>
                <c:pt idx="1476">
                  <c:v>2.03182644127526</c:v>
                </c:pt>
                <c:pt idx="1477">
                  <c:v>2.0332030174549902</c:v>
                </c:pt>
                <c:pt idx="1478">
                  <c:v>2.0345795936347102</c:v>
                </c:pt>
                <c:pt idx="1479">
                  <c:v>2.0359561698144399</c:v>
                </c:pt>
                <c:pt idx="1480">
                  <c:v>2.0373327459941599</c:v>
                </c:pt>
                <c:pt idx="1481">
                  <c:v>2.0387093221738901</c:v>
                </c:pt>
                <c:pt idx="1482">
                  <c:v>2.0400858983536199</c:v>
                </c:pt>
                <c:pt idx="1483">
                  <c:v>2.0414624745333398</c:v>
                </c:pt>
                <c:pt idx="1484">
                  <c:v>2.04283905071307</c:v>
                </c:pt>
                <c:pt idx="1485">
                  <c:v>2.04421562689279</c:v>
                </c:pt>
                <c:pt idx="1486">
                  <c:v>2.0455922030725202</c:v>
                </c:pt>
                <c:pt idx="1487">
                  <c:v>2.0469687792522402</c:v>
                </c:pt>
                <c:pt idx="1488">
                  <c:v>2.0483453554319699</c:v>
                </c:pt>
                <c:pt idx="1489">
                  <c:v>2.0497219316117001</c:v>
                </c:pt>
                <c:pt idx="1490">
                  <c:v>2.0510985077914201</c:v>
                </c:pt>
                <c:pt idx="1491">
                  <c:v>2.0524750839711499</c:v>
                </c:pt>
                <c:pt idx="1492">
                  <c:v>2.0538516601508698</c:v>
                </c:pt>
                <c:pt idx="1493">
                  <c:v>2.0552282363306</c:v>
                </c:pt>
                <c:pt idx="1494">
                  <c:v>2.05660481251032</c:v>
                </c:pt>
                <c:pt idx="1495">
                  <c:v>2.0579813886900502</c:v>
                </c:pt>
                <c:pt idx="1496">
                  <c:v>2.05935796486978</c:v>
                </c:pt>
                <c:pt idx="1497">
                  <c:v>2.0607345410494999</c:v>
                </c:pt>
                <c:pt idx="1498">
                  <c:v>2.0621111172292301</c:v>
                </c:pt>
                <c:pt idx="1499">
                  <c:v>2.0634876934089501</c:v>
                </c:pt>
                <c:pt idx="1500">
                  <c:v>2.0648642695886799</c:v>
                </c:pt>
                <c:pt idx="1501">
                  <c:v>2.0662408457684101</c:v>
                </c:pt>
                <c:pt idx="1502">
                  <c:v>2.06761742194813</c:v>
                </c:pt>
                <c:pt idx="1503">
                  <c:v>2.0689939981278598</c:v>
                </c:pt>
                <c:pt idx="1504">
                  <c:v>2.0703705743075802</c:v>
                </c:pt>
                <c:pt idx="1505">
                  <c:v>2.07174715048731</c:v>
                </c:pt>
                <c:pt idx="1506">
                  <c:v>2.0731237266670299</c:v>
                </c:pt>
                <c:pt idx="1507">
                  <c:v>2.0745003028467601</c:v>
                </c:pt>
                <c:pt idx="1508">
                  <c:v>2.0758768790264899</c:v>
                </c:pt>
                <c:pt idx="1509">
                  <c:v>2.0772534552062099</c:v>
                </c:pt>
                <c:pt idx="1510">
                  <c:v>2.07863003138594</c:v>
                </c:pt>
                <c:pt idx="1511">
                  <c:v>2.08000660756566</c:v>
                </c:pt>
                <c:pt idx="1512">
                  <c:v>2.0813831837453902</c:v>
                </c:pt>
                <c:pt idx="1513">
                  <c:v>2.0827597599251102</c:v>
                </c:pt>
                <c:pt idx="1514">
                  <c:v>2.0841363361048399</c:v>
                </c:pt>
                <c:pt idx="1515">
                  <c:v>2.0855129122845701</c:v>
                </c:pt>
                <c:pt idx="1516">
                  <c:v>2.0868894884642901</c:v>
                </c:pt>
                <c:pt idx="1517">
                  <c:v>2.0882660646440199</c:v>
                </c:pt>
                <c:pt idx="1518">
                  <c:v>2.0896426408237398</c:v>
                </c:pt>
                <c:pt idx="1519">
                  <c:v>2.09101921700347</c:v>
                </c:pt>
                <c:pt idx="1520">
                  <c:v>2.0923957931831998</c:v>
                </c:pt>
                <c:pt idx="1521">
                  <c:v>2.0937723693629202</c:v>
                </c:pt>
                <c:pt idx="1522">
                  <c:v>2.09514894554265</c:v>
                </c:pt>
                <c:pt idx="1523">
                  <c:v>2.0965255217223699</c:v>
                </c:pt>
                <c:pt idx="1524">
                  <c:v>2.0979020979021001</c:v>
                </c:pt>
                <c:pt idx="1525">
                  <c:v>2.0992786740818201</c:v>
                </c:pt>
                <c:pt idx="1526">
                  <c:v>2.1006552502615499</c:v>
                </c:pt>
                <c:pt idx="1527">
                  <c:v>2.1020318264412801</c:v>
                </c:pt>
                <c:pt idx="1528">
                  <c:v>2.103408402621</c:v>
                </c:pt>
                <c:pt idx="1529">
                  <c:v>2.1047849788007298</c:v>
                </c:pt>
                <c:pt idx="1530">
                  <c:v>2.1061615549804502</c:v>
                </c:pt>
                <c:pt idx="1531">
                  <c:v>2.10753813116018</c:v>
                </c:pt>
                <c:pt idx="1532">
                  <c:v>2.1089147073399102</c:v>
                </c:pt>
                <c:pt idx="1533">
                  <c:v>2.1102912835196301</c:v>
                </c:pt>
                <c:pt idx="1534">
                  <c:v>2.1116678596993599</c:v>
                </c:pt>
                <c:pt idx="1535">
                  <c:v>2.1130444358790799</c:v>
                </c:pt>
                <c:pt idx="1536">
                  <c:v>2.1144210120588101</c:v>
                </c:pt>
                <c:pt idx="1537">
                  <c:v>2.11579758823853</c:v>
                </c:pt>
                <c:pt idx="1538">
                  <c:v>2.1171741644182598</c:v>
                </c:pt>
                <c:pt idx="1539">
                  <c:v>2.11855074059799</c:v>
                </c:pt>
                <c:pt idx="1540">
                  <c:v>2.11992731677771</c:v>
                </c:pt>
                <c:pt idx="1541">
                  <c:v>2.1213038929574402</c:v>
                </c:pt>
                <c:pt idx="1542">
                  <c:v>2.1226804691371601</c:v>
                </c:pt>
                <c:pt idx="1543">
                  <c:v>2.1240570453168899</c:v>
                </c:pt>
                <c:pt idx="1544">
                  <c:v>2.1254336214966099</c:v>
                </c:pt>
                <c:pt idx="1545">
                  <c:v>2.1268101976763401</c:v>
                </c:pt>
                <c:pt idx="1546">
                  <c:v>2.1281867738560698</c:v>
                </c:pt>
                <c:pt idx="1547">
                  <c:v>2.1295633500357898</c:v>
                </c:pt>
                <c:pt idx="1548">
                  <c:v>2.13093992621552</c:v>
                </c:pt>
                <c:pt idx="1549">
                  <c:v>2.13231650239524</c:v>
                </c:pt>
                <c:pt idx="1550">
                  <c:v>2.1336930785749701</c:v>
                </c:pt>
                <c:pt idx="1551">
                  <c:v>2.1350696547546901</c:v>
                </c:pt>
                <c:pt idx="1552">
                  <c:v>2.1364462309344199</c:v>
                </c:pt>
                <c:pt idx="1553">
                  <c:v>2.1378228071141501</c:v>
                </c:pt>
                <c:pt idx="1554">
                  <c:v>2.13919938329387</c:v>
                </c:pt>
                <c:pt idx="1555">
                  <c:v>2.1405759594735998</c:v>
                </c:pt>
                <c:pt idx="1556">
                  <c:v>2.1419525356533198</c:v>
                </c:pt>
                <c:pt idx="1557">
                  <c:v>2.14332911183305</c:v>
                </c:pt>
                <c:pt idx="1558">
                  <c:v>2.1447056880127802</c:v>
                </c:pt>
                <c:pt idx="1559">
                  <c:v>2.1460822641925001</c:v>
                </c:pt>
                <c:pt idx="1560">
                  <c:v>2.1474588403722299</c:v>
                </c:pt>
                <c:pt idx="1561">
                  <c:v>2.1488354165519499</c:v>
                </c:pt>
                <c:pt idx="1562">
                  <c:v>2.1502119927316801</c:v>
                </c:pt>
                <c:pt idx="1563">
                  <c:v>2.1515885689114</c:v>
                </c:pt>
                <c:pt idx="1564">
                  <c:v>2.1529651450911298</c:v>
                </c:pt>
                <c:pt idx="1565">
                  <c:v>2.15434172127086</c:v>
                </c:pt>
                <c:pt idx="1566">
                  <c:v>2.15571829745058</c:v>
                </c:pt>
                <c:pt idx="1567">
                  <c:v>2.1570948736303102</c:v>
                </c:pt>
                <c:pt idx="1568">
                  <c:v>2.1584714498100301</c:v>
                </c:pt>
                <c:pt idx="1569">
                  <c:v>2.1598480259897599</c:v>
                </c:pt>
                <c:pt idx="1570">
                  <c:v>2.1612246021694799</c:v>
                </c:pt>
                <c:pt idx="1571">
                  <c:v>2.1626011783492101</c:v>
                </c:pt>
                <c:pt idx="1572">
                  <c:v>2.1639777545289398</c:v>
                </c:pt>
                <c:pt idx="1573">
                  <c:v>2.1653543307086598</c:v>
                </c:pt>
                <c:pt idx="1574">
                  <c:v>2.16673090688839</c:v>
                </c:pt>
                <c:pt idx="1575">
                  <c:v>2.16810748306811</c:v>
                </c:pt>
                <c:pt idx="1576">
                  <c:v>2.1694840592478402</c:v>
                </c:pt>
                <c:pt idx="1577">
                  <c:v>2.1708606354275699</c:v>
                </c:pt>
                <c:pt idx="1578">
                  <c:v>2.1722372116072899</c:v>
                </c:pt>
                <c:pt idx="1579">
                  <c:v>2.1736137877870201</c:v>
                </c:pt>
                <c:pt idx="1580">
                  <c:v>2.1749903639667401</c:v>
                </c:pt>
                <c:pt idx="1581">
                  <c:v>2.1763669401464698</c:v>
                </c:pt>
                <c:pt idx="1582">
                  <c:v>2.1777435163261898</c:v>
                </c:pt>
                <c:pt idx="1583">
                  <c:v>2.17912009250592</c:v>
                </c:pt>
                <c:pt idx="1584">
                  <c:v>2.1804966686856502</c:v>
                </c:pt>
                <c:pt idx="1585">
                  <c:v>2.1818732448653702</c:v>
                </c:pt>
                <c:pt idx="1586">
                  <c:v>2.1832498210450999</c:v>
                </c:pt>
                <c:pt idx="1587">
                  <c:v>2.1846263972248199</c:v>
                </c:pt>
                <c:pt idx="1588">
                  <c:v>2.1860029734045501</c:v>
                </c:pt>
                <c:pt idx="1589">
                  <c:v>2.1873795495842701</c:v>
                </c:pt>
                <c:pt idx="1590">
                  <c:v>2.1887561257639998</c:v>
                </c:pt>
                <c:pt idx="1591">
                  <c:v>2.19013270194373</c:v>
                </c:pt>
                <c:pt idx="1592">
                  <c:v>2.19150927812345</c:v>
                </c:pt>
                <c:pt idx="1593">
                  <c:v>2.1928858543031802</c:v>
                </c:pt>
                <c:pt idx="1594">
                  <c:v>2.1942624304829002</c:v>
                </c:pt>
                <c:pt idx="1595">
                  <c:v>2.1956390066626299</c:v>
                </c:pt>
                <c:pt idx="1596">
                  <c:v>2.1970155828423601</c:v>
                </c:pt>
                <c:pt idx="1597">
                  <c:v>2.1983921590220801</c:v>
                </c:pt>
                <c:pt idx="1598">
                  <c:v>2.1997687352018098</c:v>
                </c:pt>
                <c:pt idx="1599">
                  <c:v>2.2011453113815298</c:v>
                </c:pt>
                <c:pt idx="1600">
                  <c:v>2.20252188756126</c:v>
                </c:pt>
                <c:pt idx="1601">
                  <c:v>2.20389846374098</c:v>
                </c:pt>
                <c:pt idx="1602">
                  <c:v>2.2052750399207102</c:v>
                </c:pt>
                <c:pt idx="1603">
                  <c:v>2.2066516161004399</c:v>
                </c:pt>
                <c:pt idx="1604">
                  <c:v>2.2080281922801599</c:v>
                </c:pt>
                <c:pt idx="1605">
                  <c:v>2.2094047684598901</c:v>
                </c:pt>
                <c:pt idx="1606">
                  <c:v>2.2107813446396101</c:v>
                </c:pt>
                <c:pt idx="1607">
                  <c:v>2.2121579208193398</c:v>
                </c:pt>
                <c:pt idx="1608">
                  <c:v>2.2135344969990598</c:v>
                </c:pt>
                <c:pt idx="1609">
                  <c:v>2.21491107317879</c:v>
                </c:pt>
                <c:pt idx="1610">
                  <c:v>2.2162876493585202</c:v>
                </c:pt>
                <c:pt idx="1611">
                  <c:v>2.2176642255382402</c:v>
                </c:pt>
                <c:pt idx="1612">
                  <c:v>2.2190408017179699</c:v>
                </c:pt>
                <c:pt idx="1613">
                  <c:v>2.2204173778976899</c:v>
                </c:pt>
                <c:pt idx="1614">
                  <c:v>2.2217939540774201</c:v>
                </c:pt>
                <c:pt idx="1615">
                  <c:v>2.2231705302571401</c:v>
                </c:pt>
                <c:pt idx="1616">
                  <c:v>2.2245471064368698</c:v>
                </c:pt>
                <c:pt idx="1617">
                  <c:v>2.2259236826166</c:v>
                </c:pt>
                <c:pt idx="1618">
                  <c:v>2.22730025879632</c:v>
                </c:pt>
                <c:pt idx="1619">
                  <c:v>2.2286768349760502</c:v>
                </c:pt>
                <c:pt idx="1620">
                  <c:v>2.2300534111557702</c:v>
                </c:pt>
                <c:pt idx="1621">
                  <c:v>2.2314299873354999</c:v>
                </c:pt>
                <c:pt idx="1622">
                  <c:v>2.2328065635152301</c:v>
                </c:pt>
                <c:pt idx="1623">
                  <c:v>2.2341831396949501</c:v>
                </c:pt>
                <c:pt idx="1624">
                  <c:v>2.2355597158746798</c:v>
                </c:pt>
                <c:pt idx="1625">
                  <c:v>2.2369362920543998</c:v>
                </c:pt>
                <c:pt idx="1626">
                  <c:v>2.23831286823413</c:v>
                </c:pt>
                <c:pt idx="1627">
                  <c:v>2.23968944441385</c:v>
                </c:pt>
                <c:pt idx="1628">
                  <c:v>2.2410660205935802</c:v>
                </c:pt>
                <c:pt idx="1629">
                  <c:v>2.2424425967733099</c:v>
                </c:pt>
                <c:pt idx="1630">
                  <c:v>2.2438191729530299</c:v>
                </c:pt>
                <c:pt idx="1631">
                  <c:v>2.2451957491327601</c:v>
                </c:pt>
                <c:pt idx="1632">
                  <c:v>2.2465723253124801</c:v>
                </c:pt>
                <c:pt idx="1633">
                  <c:v>2.2479489014922098</c:v>
                </c:pt>
                <c:pt idx="1634">
                  <c:v>2.2493254776719298</c:v>
                </c:pt>
                <c:pt idx="1635">
                  <c:v>2.25070205385166</c:v>
                </c:pt>
                <c:pt idx="1636">
                  <c:v>2.2520786300313902</c:v>
                </c:pt>
                <c:pt idx="1637">
                  <c:v>2.2534552062111102</c:v>
                </c:pt>
                <c:pt idx="1638">
                  <c:v>2.2548317823908399</c:v>
                </c:pt>
                <c:pt idx="1639">
                  <c:v>2.2562083585705599</c:v>
                </c:pt>
                <c:pt idx="1640">
                  <c:v>2.2575849347502901</c:v>
                </c:pt>
                <c:pt idx="1641">
                  <c:v>2.2589615109300198</c:v>
                </c:pt>
                <c:pt idx="1642">
                  <c:v>2.2603380871097398</c:v>
                </c:pt>
                <c:pt idx="1643">
                  <c:v>2.26171466328947</c:v>
                </c:pt>
                <c:pt idx="1644">
                  <c:v>2.26309123946919</c:v>
                </c:pt>
                <c:pt idx="1645">
                  <c:v>2.2644678156489202</c:v>
                </c:pt>
                <c:pt idx="1646">
                  <c:v>2.2658443918286402</c:v>
                </c:pt>
                <c:pt idx="1647">
                  <c:v>2.2672209680083699</c:v>
                </c:pt>
                <c:pt idx="1648">
                  <c:v>2.2685975441881001</c:v>
                </c:pt>
                <c:pt idx="1649">
                  <c:v>2.2699741203678201</c:v>
                </c:pt>
                <c:pt idx="1650">
                  <c:v>2.2713506965475498</c:v>
                </c:pt>
                <c:pt idx="1651">
                  <c:v>2.2727272727272698</c:v>
                </c:pt>
                <c:pt idx="1652">
                  <c:v>2.274103848907</c:v>
                </c:pt>
                <c:pt idx="1653">
                  <c:v>2.2754804250867302</c:v>
                </c:pt>
                <c:pt idx="1654">
                  <c:v>2.2768570012664502</c:v>
                </c:pt>
                <c:pt idx="1655">
                  <c:v>2.2782335774461799</c:v>
                </c:pt>
                <c:pt idx="1656">
                  <c:v>2.2796101536258999</c:v>
                </c:pt>
                <c:pt idx="1657">
                  <c:v>2.2809867298056301</c:v>
                </c:pt>
                <c:pt idx="1658">
                  <c:v>2.2823633059853501</c:v>
                </c:pt>
                <c:pt idx="1659">
                  <c:v>2.2837398821650798</c:v>
                </c:pt>
                <c:pt idx="1660">
                  <c:v>2.28511645834481</c:v>
                </c:pt>
                <c:pt idx="1661">
                  <c:v>2.28649303452453</c:v>
                </c:pt>
                <c:pt idx="1662">
                  <c:v>2.2878696107042602</c:v>
                </c:pt>
                <c:pt idx="1663">
                  <c:v>2.2892461868839802</c:v>
                </c:pt>
                <c:pt idx="1664">
                  <c:v>2.2906227630637099</c:v>
                </c:pt>
                <c:pt idx="1665">
                  <c:v>2.2919993392434299</c:v>
                </c:pt>
                <c:pt idx="1666">
                  <c:v>2.2933759154231601</c:v>
                </c:pt>
                <c:pt idx="1667">
                  <c:v>2.2947524916028899</c:v>
                </c:pt>
                <c:pt idx="1668">
                  <c:v>2.2961290677826098</c:v>
                </c:pt>
                <c:pt idx="1669">
                  <c:v>2.29750564396234</c:v>
                </c:pt>
                <c:pt idx="1670">
                  <c:v>2.29888222014206</c:v>
                </c:pt>
                <c:pt idx="1671">
                  <c:v>2.3002587963217902</c:v>
                </c:pt>
                <c:pt idx="1672">
                  <c:v>2.3016353725015102</c:v>
                </c:pt>
                <c:pt idx="1673">
                  <c:v>2.3030119486812399</c:v>
                </c:pt>
                <c:pt idx="1674">
                  <c:v>2.3043885248609701</c:v>
                </c:pt>
                <c:pt idx="1675">
                  <c:v>2.3057651010406901</c:v>
                </c:pt>
                <c:pt idx="1676">
                  <c:v>2.3071416772204199</c:v>
                </c:pt>
                <c:pt idx="1677">
                  <c:v>2.3085182534001398</c:v>
                </c:pt>
                <c:pt idx="1678">
                  <c:v>2.30989482957987</c:v>
                </c:pt>
                <c:pt idx="1679">
                  <c:v>2.3112714057596002</c:v>
                </c:pt>
                <c:pt idx="1680">
                  <c:v>2.3126479819393202</c:v>
                </c:pt>
                <c:pt idx="1681">
                  <c:v>2.3140245581190499</c:v>
                </c:pt>
                <c:pt idx="1682">
                  <c:v>2.3154011342987699</c:v>
                </c:pt>
                <c:pt idx="1683">
                  <c:v>2.3167777104785001</c:v>
                </c:pt>
                <c:pt idx="1684">
                  <c:v>2.3181542866582201</c:v>
                </c:pt>
                <c:pt idx="1685">
                  <c:v>2.3195308628379498</c:v>
                </c:pt>
                <c:pt idx="1686">
                  <c:v>2.32090743901768</c:v>
                </c:pt>
                <c:pt idx="1687">
                  <c:v>2.3222840151974</c:v>
                </c:pt>
                <c:pt idx="1688">
                  <c:v>2.3236605913771302</c:v>
                </c:pt>
                <c:pt idx="1689">
                  <c:v>2.3250371675568502</c:v>
                </c:pt>
                <c:pt idx="1690">
                  <c:v>2.3264137437365799</c:v>
                </c:pt>
                <c:pt idx="1691">
                  <c:v>2.3277903199163101</c:v>
                </c:pt>
                <c:pt idx="1692">
                  <c:v>2.3291668960960301</c:v>
                </c:pt>
                <c:pt idx="1693">
                  <c:v>2.3305434722757599</c:v>
                </c:pt>
                <c:pt idx="1694">
                  <c:v>2.3319200484554798</c:v>
                </c:pt>
                <c:pt idx="1695">
                  <c:v>2.33329662463521</c:v>
                </c:pt>
                <c:pt idx="1696">
                  <c:v>2.33467320081493</c:v>
                </c:pt>
                <c:pt idx="1697">
                  <c:v>2.3360497769946602</c:v>
                </c:pt>
                <c:pt idx="1698">
                  <c:v>2.33742635317439</c:v>
                </c:pt>
                <c:pt idx="1699">
                  <c:v>2.3388029293541099</c:v>
                </c:pt>
                <c:pt idx="1700">
                  <c:v>2.3401795055338401</c:v>
                </c:pt>
                <c:pt idx="1701">
                  <c:v>2.3415560817135601</c:v>
                </c:pt>
                <c:pt idx="1702">
                  <c:v>2.3429326578932899</c:v>
                </c:pt>
                <c:pt idx="1703">
                  <c:v>2.3443092340730098</c:v>
                </c:pt>
                <c:pt idx="1704">
                  <c:v>2.34568581025274</c:v>
                </c:pt>
                <c:pt idx="1705">
                  <c:v>2.3470623864324698</c:v>
                </c:pt>
                <c:pt idx="1706">
                  <c:v>2.3484389626121902</c:v>
                </c:pt>
                <c:pt idx="1707">
                  <c:v>2.34981553879192</c:v>
                </c:pt>
                <c:pt idx="1708">
                  <c:v>2.3511921149716399</c:v>
                </c:pt>
                <c:pt idx="1709">
                  <c:v>2.3525686911513701</c:v>
                </c:pt>
                <c:pt idx="1710">
                  <c:v>2.3539452673310901</c:v>
                </c:pt>
                <c:pt idx="1711">
                  <c:v>2.3553218435108199</c:v>
                </c:pt>
                <c:pt idx="1712">
                  <c:v>2.3566984196905501</c:v>
                </c:pt>
                <c:pt idx="1713">
                  <c:v>2.35807499587027</c:v>
                </c:pt>
                <c:pt idx="1714">
                  <c:v>2.3594515720499998</c:v>
                </c:pt>
                <c:pt idx="1715">
                  <c:v>2.3608281482297202</c:v>
                </c:pt>
                <c:pt idx="1716">
                  <c:v>2.36220472440945</c:v>
                </c:pt>
                <c:pt idx="1717">
                  <c:v>2.3635813005891801</c:v>
                </c:pt>
                <c:pt idx="1718">
                  <c:v>2.3649578767689001</c:v>
                </c:pt>
                <c:pt idx="1719">
                  <c:v>2.3663344529486299</c:v>
                </c:pt>
                <c:pt idx="1720">
                  <c:v>2.3677110291283499</c:v>
                </c:pt>
                <c:pt idx="1721">
                  <c:v>2.36908760530808</c:v>
                </c:pt>
                <c:pt idx="1722">
                  <c:v>2.3704641814878</c:v>
                </c:pt>
                <c:pt idx="1723">
                  <c:v>2.3718407576675302</c:v>
                </c:pt>
                <c:pt idx="1724">
                  <c:v>2.37321733384726</c:v>
                </c:pt>
                <c:pt idx="1725">
                  <c:v>2.3745939100269799</c:v>
                </c:pt>
                <c:pt idx="1726">
                  <c:v>2.3759704862067101</c:v>
                </c:pt>
                <c:pt idx="1727">
                  <c:v>2.3773470623864301</c:v>
                </c:pt>
                <c:pt idx="1728">
                  <c:v>2.3787236385661599</c:v>
                </c:pt>
                <c:pt idx="1729">
                  <c:v>2.3801002147458798</c:v>
                </c:pt>
                <c:pt idx="1730">
                  <c:v>2.38147679092561</c:v>
                </c:pt>
                <c:pt idx="1731">
                  <c:v>2.3828533671053398</c:v>
                </c:pt>
                <c:pt idx="1732">
                  <c:v>2.3842299432850602</c:v>
                </c:pt>
                <c:pt idx="1733">
                  <c:v>2.38560651946479</c:v>
                </c:pt>
                <c:pt idx="1734">
                  <c:v>2.3869830956445099</c:v>
                </c:pt>
                <c:pt idx="1735">
                  <c:v>2.3883596718242401</c:v>
                </c:pt>
                <c:pt idx="1736">
                  <c:v>2.3897362480039699</c:v>
                </c:pt>
                <c:pt idx="1737">
                  <c:v>2.3911128241836899</c:v>
                </c:pt>
                <c:pt idx="1738">
                  <c:v>2.3924894003634201</c:v>
                </c:pt>
                <c:pt idx="1739">
                  <c:v>2.39386597654314</c:v>
                </c:pt>
                <c:pt idx="1740">
                  <c:v>2.3952425527228698</c:v>
                </c:pt>
                <c:pt idx="1741">
                  <c:v>2.3966191289025902</c:v>
                </c:pt>
                <c:pt idx="1742">
                  <c:v>2.39799570508232</c:v>
                </c:pt>
                <c:pt idx="1743">
                  <c:v>2.3993722812620502</c:v>
                </c:pt>
                <c:pt idx="1744">
                  <c:v>2.4007488574417701</c:v>
                </c:pt>
                <c:pt idx="1745">
                  <c:v>2.4021254336214999</c:v>
                </c:pt>
                <c:pt idx="1746">
                  <c:v>2.4035020098012199</c:v>
                </c:pt>
                <c:pt idx="1747">
                  <c:v>2.4048785859809501</c:v>
                </c:pt>
                <c:pt idx="1748">
                  <c:v>2.40625516216067</c:v>
                </c:pt>
                <c:pt idx="1749">
                  <c:v>2.4076317383403998</c:v>
                </c:pt>
                <c:pt idx="1750">
                  <c:v>2.40900831452013</c:v>
                </c:pt>
                <c:pt idx="1751">
                  <c:v>2.41038489069985</c:v>
                </c:pt>
                <c:pt idx="1752">
                  <c:v>2.4117614668795802</c:v>
                </c:pt>
                <c:pt idx="1753">
                  <c:v>2.4131380430593001</c:v>
                </c:pt>
                <c:pt idx="1754">
                  <c:v>2.4145146192390299</c:v>
                </c:pt>
                <c:pt idx="1755">
                  <c:v>2.4158911954187499</c:v>
                </c:pt>
                <c:pt idx="1756">
                  <c:v>2.4172677715984801</c:v>
                </c:pt>
                <c:pt idx="1757">
                  <c:v>2.4186443477782098</c:v>
                </c:pt>
                <c:pt idx="1758">
                  <c:v>2.4200209239579298</c:v>
                </c:pt>
                <c:pt idx="1759">
                  <c:v>2.42139750013766</c:v>
                </c:pt>
                <c:pt idx="1760">
                  <c:v>2.42277407631738</c:v>
                </c:pt>
                <c:pt idx="1761">
                  <c:v>2.4241506524971101</c:v>
                </c:pt>
                <c:pt idx="1762">
                  <c:v>2.4255272286768399</c:v>
                </c:pt>
                <c:pt idx="1763">
                  <c:v>2.4269038048565599</c:v>
                </c:pt>
                <c:pt idx="1764">
                  <c:v>2.4282803810362901</c:v>
                </c:pt>
                <c:pt idx="1765">
                  <c:v>2.42965695721601</c:v>
                </c:pt>
                <c:pt idx="1766">
                  <c:v>2.4310335333957398</c:v>
                </c:pt>
                <c:pt idx="1767">
                  <c:v>2.4324101095754598</c:v>
                </c:pt>
                <c:pt idx="1768">
                  <c:v>2.43378668575519</c:v>
                </c:pt>
                <c:pt idx="1769">
                  <c:v>2.4351632619349202</c:v>
                </c:pt>
                <c:pt idx="1770">
                  <c:v>2.4365398381146401</c:v>
                </c:pt>
                <c:pt idx="1771">
                  <c:v>2.4379164142943699</c:v>
                </c:pt>
                <c:pt idx="1772">
                  <c:v>2.4392929904740899</c:v>
                </c:pt>
                <c:pt idx="1773">
                  <c:v>2.4406695666538201</c:v>
                </c:pt>
                <c:pt idx="1774">
                  <c:v>2.4420461428335498</c:v>
                </c:pt>
                <c:pt idx="1775">
                  <c:v>2.4434227190132698</c:v>
                </c:pt>
                <c:pt idx="1776">
                  <c:v>2.444799295193</c:v>
                </c:pt>
                <c:pt idx="1777">
                  <c:v>2.44617587137272</c:v>
                </c:pt>
                <c:pt idx="1778">
                  <c:v>2.4475524475524502</c:v>
                </c:pt>
                <c:pt idx="1779">
                  <c:v>2.4489290237321701</c:v>
                </c:pt>
                <c:pt idx="1780">
                  <c:v>2.4503055999118999</c:v>
                </c:pt>
                <c:pt idx="1781">
                  <c:v>2.4516821760916301</c:v>
                </c:pt>
                <c:pt idx="1782">
                  <c:v>2.4530587522713501</c:v>
                </c:pt>
                <c:pt idx="1783">
                  <c:v>2.4544353284510798</c:v>
                </c:pt>
                <c:pt idx="1784">
                  <c:v>2.4558119046307998</c:v>
                </c:pt>
                <c:pt idx="1785">
                  <c:v>2.45718848081053</c:v>
                </c:pt>
                <c:pt idx="1786">
                  <c:v>2.45856505699025</c:v>
                </c:pt>
                <c:pt idx="1787">
                  <c:v>2.4599416331699802</c:v>
                </c:pt>
                <c:pt idx="1788">
                  <c:v>2.4613182093497099</c:v>
                </c:pt>
                <c:pt idx="1789">
                  <c:v>2.4626947855294299</c:v>
                </c:pt>
                <c:pt idx="1790">
                  <c:v>2.4640713617091601</c:v>
                </c:pt>
                <c:pt idx="1791">
                  <c:v>2.4654479378888801</c:v>
                </c:pt>
                <c:pt idx="1792">
                  <c:v>2.4668245140686098</c:v>
                </c:pt>
                <c:pt idx="1793">
                  <c:v>2.4682010902483298</c:v>
                </c:pt>
                <c:pt idx="1794">
                  <c:v>2.46957766642806</c:v>
                </c:pt>
                <c:pt idx="1795">
                  <c:v>2.4709542426077902</c:v>
                </c:pt>
                <c:pt idx="1796">
                  <c:v>2.4723308187875102</c:v>
                </c:pt>
                <c:pt idx="1797">
                  <c:v>2.4737073949672399</c:v>
                </c:pt>
                <c:pt idx="1798">
                  <c:v>2.4750839711469599</c:v>
                </c:pt>
                <c:pt idx="1799">
                  <c:v>2.4764605473266901</c:v>
                </c:pt>
                <c:pt idx="1800">
                  <c:v>2.4778371235064198</c:v>
                </c:pt>
                <c:pt idx="1801">
                  <c:v>2.4792136996861398</c:v>
                </c:pt>
                <c:pt idx="1802">
                  <c:v>2.48059027586587</c:v>
                </c:pt>
                <c:pt idx="1803">
                  <c:v>2.48196685204559</c:v>
                </c:pt>
                <c:pt idx="1804">
                  <c:v>2.4833434282253202</c:v>
                </c:pt>
                <c:pt idx="1805">
                  <c:v>2.4847200044050402</c:v>
                </c:pt>
                <c:pt idx="1806">
                  <c:v>2.4860965805847699</c:v>
                </c:pt>
                <c:pt idx="1807">
                  <c:v>2.4874731567645001</c:v>
                </c:pt>
                <c:pt idx="1808">
                  <c:v>2.4888497329442201</c:v>
                </c:pt>
                <c:pt idx="1809">
                  <c:v>2.4902263091239498</c:v>
                </c:pt>
                <c:pt idx="1810">
                  <c:v>2.4916028853036698</c:v>
                </c:pt>
                <c:pt idx="1811">
                  <c:v>2.4929794614834</c:v>
                </c:pt>
                <c:pt idx="1812">
                  <c:v>2.4943560376631302</c:v>
                </c:pt>
                <c:pt idx="1813">
                  <c:v>2.4957326138428502</c:v>
                </c:pt>
                <c:pt idx="1814">
                  <c:v>2.4971091900225799</c:v>
                </c:pt>
                <c:pt idx="1815">
                  <c:v>2.4984857662022999</c:v>
                </c:pt>
                <c:pt idx="1816">
                  <c:v>2.4998623423820301</c:v>
                </c:pt>
                <c:pt idx="1817">
                  <c:v>2.5012389185617501</c:v>
                </c:pt>
                <c:pt idx="1818">
                  <c:v>2.5026154947414798</c:v>
                </c:pt>
                <c:pt idx="1819">
                  <c:v>2.50399207092121</c:v>
                </c:pt>
                <c:pt idx="1820">
                  <c:v>2.50536864710093</c:v>
                </c:pt>
                <c:pt idx="1821">
                  <c:v>2.5067452232806602</c:v>
                </c:pt>
                <c:pt idx="1822">
                  <c:v>2.5081217994603802</c:v>
                </c:pt>
                <c:pt idx="1823">
                  <c:v>2.5094983756401099</c:v>
                </c:pt>
                <c:pt idx="1824">
                  <c:v>2.5108749518198299</c:v>
                </c:pt>
                <c:pt idx="1825">
                  <c:v>2.5122515279995601</c:v>
                </c:pt>
                <c:pt idx="1826">
                  <c:v>2.5136281041792898</c:v>
                </c:pt>
                <c:pt idx="1827">
                  <c:v>2.5150046803590098</c:v>
                </c:pt>
                <c:pt idx="1828">
                  <c:v>2.51638125653874</c:v>
                </c:pt>
                <c:pt idx="1829">
                  <c:v>2.51775783271846</c:v>
                </c:pt>
                <c:pt idx="1830">
                  <c:v>2.5191344088981902</c:v>
                </c:pt>
                <c:pt idx="1831">
                  <c:v>2.5205109850779199</c:v>
                </c:pt>
                <c:pt idx="1832">
                  <c:v>2.5218875612576399</c:v>
                </c:pt>
                <c:pt idx="1833">
                  <c:v>2.5232641374373701</c:v>
                </c:pt>
                <c:pt idx="1834">
                  <c:v>2.5246407136170901</c:v>
                </c:pt>
                <c:pt idx="1835">
                  <c:v>2.5260172897968198</c:v>
                </c:pt>
                <c:pt idx="1836">
                  <c:v>2.5273938659765398</c:v>
                </c:pt>
                <c:pt idx="1837">
                  <c:v>2.52877044215627</c:v>
                </c:pt>
                <c:pt idx="1838">
                  <c:v>2.5301470183360002</c:v>
                </c:pt>
                <c:pt idx="1839">
                  <c:v>2.5315235945157202</c:v>
                </c:pt>
                <c:pt idx="1840">
                  <c:v>2.5329001706954499</c:v>
                </c:pt>
                <c:pt idx="1841">
                  <c:v>2.5342767468751699</c:v>
                </c:pt>
                <c:pt idx="1842">
                  <c:v>2.5356533230549001</c:v>
                </c:pt>
                <c:pt idx="1843">
                  <c:v>2.5370298992346201</c:v>
                </c:pt>
                <c:pt idx="1844">
                  <c:v>2.5384064754143498</c:v>
                </c:pt>
                <c:pt idx="1845">
                  <c:v>2.53978305159408</c:v>
                </c:pt>
                <c:pt idx="1846">
                  <c:v>2.5411596277738</c:v>
                </c:pt>
                <c:pt idx="1847">
                  <c:v>2.5425362039535302</c:v>
                </c:pt>
                <c:pt idx="1848">
                  <c:v>2.5439127801332502</c:v>
                </c:pt>
                <c:pt idx="1849">
                  <c:v>2.5452893563129799</c:v>
                </c:pt>
                <c:pt idx="1850">
                  <c:v>2.5466659324926999</c:v>
                </c:pt>
                <c:pt idx="1851">
                  <c:v>2.5480425086724301</c:v>
                </c:pt>
                <c:pt idx="1852">
                  <c:v>2.5494190848521598</c:v>
                </c:pt>
                <c:pt idx="1853">
                  <c:v>2.5507956610318798</c:v>
                </c:pt>
                <c:pt idx="1854">
                  <c:v>2.55217223721161</c:v>
                </c:pt>
                <c:pt idx="1855">
                  <c:v>2.55354881339133</c:v>
                </c:pt>
                <c:pt idx="1856">
                  <c:v>2.5549253895710602</c:v>
                </c:pt>
                <c:pt idx="1857">
                  <c:v>2.5563019657507899</c:v>
                </c:pt>
                <c:pt idx="1858">
                  <c:v>2.5576785419305099</c:v>
                </c:pt>
                <c:pt idx="1859">
                  <c:v>2.5590551181102401</c:v>
                </c:pt>
                <c:pt idx="1860">
                  <c:v>2.5604316942899601</c:v>
                </c:pt>
                <c:pt idx="1861">
                  <c:v>2.5618082704696898</c:v>
                </c:pt>
                <c:pt idx="1862">
                  <c:v>2.5631848466494098</c:v>
                </c:pt>
                <c:pt idx="1863">
                  <c:v>2.56456142282914</c:v>
                </c:pt>
                <c:pt idx="1864">
                  <c:v>2.5659379990088702</c:v>
                </c:pt>
                <c:pt idx="1865">
                  <c:v>2.5673145751885902</c:v>
                </c:pt>
                <c:pt idx="1866">
                  <c:v>2.5686911513683199</c:v>
                </c:pt>
                <c:pt idx="1867">
                  <c:v>2.5700677275480399</c:v>
                </c:pt>
                <c:pt idx="1868">
                  <c:v>2.5714443037277701</c:v>
                </c:pt>
                <c:pt idx="1869">
                  <c:v>2.5728208799074901</c:v>
                </c:pt>
                <c:pt idx="1870">
                  <c:v>2.5741974560872198</c:v>
                </c:pt>
                <c:pt idx="1871">
                  <c:v>2.57557403226695</c:v>
                </c:pt>
                <c:pt idx="1872">
                  <c:v>2.57695060844667</c:v>
                </c:pt>
                <c:pt idx="1873">
                  <c:v>2.5783271846264002</c:v>
                </c:pt>
                <c:pt idx="1874">
                  <c:v>2.5797037608061202</c:v>
                </c:pt>
                <c:pt idx="1875">
                  <c:v>2.5810803369858499</c:v>
                </c:pt>
                <c:pt idx="1876">
                  <c:v>2.5824569131655801</c:v>
                </c:pt>
                <c:pt idx="1877">
                  <c:v>2.5838334893453001</c:v>
                </c:pt>
                <c:pt idx="1878">
                  <c:v>2.5852100655250299</c:v>
                </c:pt>
                <c:pt idx="1879">
                  <c:v>2.5865866417047498</c:v>
                </c:pt>
                <c:pt idx="1880">
                  <c:v>2.58796321788448</c:v>
                </c:pt>
                <c:pt idx="1881">
                  <c:v>2.5893397940642</c:v>
                </c:pt>
                <c:pt idx="1882">
                  <c:v>2.5907163702439302</c:v>
                </c:pt>
                <c:pt idx="1883">
                  <c:v>2.5920929464236599</c:v>
                </c:pt>
                <c:pt idx="1884">
                  <c:v>2.5934695226033799</c:v>
                </c:pt>
                <c:pt idx="1885">
                  <c:v>2.5948460987831101</c:v>
                </c:pt>
                <c:pt idx="1886">
                  <c:v>2.5962226749628301</c:v>
                </c:pt>
                <c:pt idx="1887">
                  <c:v>2.5975992511425599</c:v>
                </c:pt>
                <c:pt idx="1888">
                  <c:v>2.5989758273222798</c:v>
                </c:pt>
                <c:pt idx="1889">
                  <c:v>2.60035240350201</c:v>
                </c:pt>
                <c:pt idx="1890">
                  <c:v>2.6017289796817402</c:v>
                </c:pt>
                <c:pt idx="1891">
                  <c:v>2.6031055558614602</c:v>
                </c:pt>
                <c:pt idx="1892">
                  <c:v>2.6044821320411899</c:v>
                </c:pt>
                <c:pt idx="1893">
                  <c:v>2.6058587082209099</c:v>
                </c:pt>
                <c:pt idx="1894">
                  <c:v>2.6072352844006401</c:v>
                </c:pt>
                <c:pt idx="1895">
                  <c:v>2.6086118605803699</c:v>
                </c:pt>
                <c:pt idx="1896">
                  <c:v>2.6099884367600898</c:v>
                </c:pt>
                <c:pt idx="1897">
                  <c:v>2.61136501293982</c:v>
                </c:pt>
                <c:pt idx="1898">
                  <c:v>2.61274158911954</c:v>
                </c:pt>
                <c:pt idx="1899">
                  <c:v>2.6141181652992702</c:v>
                </c:pt>
                <c:pt idx="1900">
                  <c:v>2.6154947414789902</c:v>
                </c:pt>
                <c:pt idx="1901">
                  <c:v>2.6168713176587199</c:v>
                </c:pt>
                <c:pt idx="1902">
                  <c:v>2.6182478938384501</c:v>
                </c:pt>
                <c:pt idx="1903">
                  <c:v>2.6196244700181701</c:v>
                </c:pt>
                <c:pt idx="1904">
                  <c:v>2.6210010461978999</c:v>
                </c:pt>
                <c:pt idx="1905">
                  <c:v>2.6223776223776198</c:v>
                </c:pt>
                <c:pt idx="1906">
                  <c:v>2.62375419855735</c:v>
                </c:pt>
                <c:pt idx="1907">
                  <c:v>2.62513077473707</c:v>
                </c:pt>
                <c:pt idx="1908">
                  <c:v>2.6265073509168002</c:v>
                </c:pt>
                <c:pt idx="1909">
                  <c:v>2.62788392709653</c:v>
                </c:pt>
                <c:pt idx="1910">
                  <c:v>2.6292605032762499</c:v>
                </c:pt>
                <c:pt idx="1911">
                  <c:v>2.6306370794559801</c:v>
                </c:pt>
                <c:pt idx="1912">
                  <c:v>2.6320136556357001</c:v>
                </c:pt>
                <c:pt idx="1913">
                  <c:v>2.6333902318154299</c:v>
                </c:pt>
                <c:pt idx="1914">
                  <c:v>2.6347668079951498</c:v>
                </c:pt>
                <c:pt idx="1915">
                  <c:v>2.63614338417488</c:v>
                </c:pt>
                <c:pt idx="1916">
                  <c:v>2.6375199603546098</c:v>
                </c:pt>
                <c:pt idx="1917">
                  <c:v>2.6388965365343302</c:v>
                </c:pt>
                <c:pt idx="1918">
                  <c:v>2.64027311271406</c:v>
                </c:pt>
                <c:pt idx="1919">
                  <c:v>2.6416496888937799</c:v>
                </c:pt>
                <c:pt idx="1920">
                  <c:v>2.6430262650735101</c:v>
                </c:pt>
                <c:pt idx="1921">
                  <c:v>2.6444028412532399</c:v>
                </c:pt>
                <c:pt idx="1922">
                  <c:v>2.6457794174329599</c:v>
                </c:pt>
                <c:pt idx="1923">
                  <c:v>2.6471559936126901</c:v>
                </c:pt>
                <c:pt idx="1924">
                  <c:v>2.64853256979241</c:v>
                </c:pt>
                <c:pt idx="1925">
                  <c:v>2.6499091459721398</c:v>
                </c:pt>
                <c:pt idx="1926">
                  <c:v>2.6512857221518602</c:v>
                </c:pt>
                <c:pt idx="1927">
                  <c:v>2.65266229833159</c:v>
                </c:pt>
                <c:pt idx="1928">
                  <c:v>2.6540388745113201</c:v>
                </c:pt>
                <c:pt idx="1929">
                  <c:v>2.6554154506910401</c:v>
                </c:pt>
                <c:pt idx="1930">
                  <c:v>2.6567920268707699</c:v>
                </c:pt>
                <c:pt idx="1931">
                  <c:v>2.6581686030504899</c:v>
                </c:pt>
                <c:pt idx="1932">
                  <c:v>2.65954517923022</c:v>
                </c:pt>
                <c:pt idx="1933">
                  <c:v>2.6609217554099498</c:v>
                </c:pt>
                <c:pt idx="1934">
                  <c:v>2.6622983315896702</c:v>
                </c:pt>
                <c:pt idx="1935">
                  <c:v>2.6636749077694</c:v>
                </c:pt>
                <c:pt idx="1936">
                  <c:v>2.6650514839491199</c:v>
                </c:pt>
                <c:pt idx="1937">
                  <c:v>2.6664280601288501</c:v>
                </c:pt>
                <c:pt idx="1938">
                  <c:v>2.6678046363085701</c:v>
                </c:pt>
                <c:pt idx="1939">
                  <c:v>2.6691812124882999</c:v>
                </c:pt>
                <c:pt idx="1940">
                  <c:v>2.6705577886680301</c:v>
                </c:pt>
                <c:pt idx="1941">
                  <c:v>2.67193436484775</c:v>
                </c:pt>
                <c:pt idx="1942">
                  <c:v>2.6733109410274798</c:v>
                </c:pt>
                <c:pt idx="1943">
                  <c:v>2.6746875172072002</c:v>
                </c:pt>
                <c:pt idx="1944">
                  <c:v>2.67606409338693</c:v>
                </c:pt>
                <c:pt idx="1945">
                  <c:v>2.6774406695666499</c:v>
                </c:pt>
                <c:pt idx="1946">
                  <c:v>2.6788172457463801</c:v>
                </c:pt>
                <c:pt idx="1947">
                  <c:v>2.6801938219261099</c:v>
                </c:pt>
                <c:pt idx="1948">
                  <c:v>2.6815703981058299</c:v>
                </c:pt>
                <c:pt idx="1949">
                  <c:v>2.6829469742855601</c:v>
                </c:pt>
                <c:pt idx="1950">
                  <c:v>2.68432355046528</c:v>
                </c:pt>
                <c:pt idx="1951">
                  <c:v>2.6857001266450098</c:v>
                </c:pt>
                <c:pt idx="1952">
                  <c:v>2.68707670282474</c:v>
                </c:pt>
                <c:pt idx="1953">
                  <c:v>2.68845327900446</c:v>
                </c:pt>
                <c:pt idx="1954">
                  <c:v>2.6898298551841902</c:v>
                </c:pt>
                <c:pt idx="1955">
                  <c:v>2.6912064313639101</c:v>
                </c:pt>
                <c:pt idx="1956">
                  <c:v>2.6925830075436399</c:v>
                </c:pt>
                <c:pt idx="1957">
                  <c:v>2.6939595837233599</c:v>
                </c:pt>
                <c:pt idx="1958">
                  <c:v>2.6953361599030901</c:v>
                </c:pt>
                <c:pt idx="1959">
                  <c:v>2.6967127360828198</c:v>
                </c:pt>
                <c:pt idx="1960">
                  <c:v>2.6980893122625398</c:v>
                </c:pt>
                <c:pt idx="1961">
                  <c:v>2.69946588844227</c:v>
                </c:pt>
                <c:pt idx="1962">
                  <c:v>2.70084246462199</c:v>
                </c:pt>
                <c:pt idx="1963">
                  <c:v>2.7022190408017202</c:v>
                </c:pt>
                <c:pt idx="1964">
                  <c:v>2.7035956169814401</c:v>
                </c:pt>
                <c:pt idx="1965">
                  <c:v>2.7049721931611699</c:v>
                </c:pt>
                <c:pt idx="1966">
                  <c:v>2.7063487693409001</c:v>
                </c:pt>
                <c:pt idx="1967">
                  <c:v>2.7077253455206201</c:v>
                </c:pt>
                <c:pt idx="1968">
                  <c:v>2.7091019217003498</c:v>
                </c:pt>
                <c:pt idx="1969">
                  <c:v>2.7104784978800698</c:v>
                </c:pt>
                <c:pt idx="1970">
                  <c:v>2.7118550740598</c:v>
                </c:pt>
                <c:pt idx="1971">
                  <c:v>2.7132316502395302</c:v>
                </c:pt>
                <c:pt idx="1972">
                  <c:v>2.7146082264192501</c:v>
                </c:pt>
                <c:pt idx="1973">
                  <c:v>2.7159848025989799</c:v>
                </c:pt>
                <c:pt idx="1974">
                  <c:v>2.7173613787786999</c:v>
                </c:pt>
                <c:pt idx="1975">
                  <c:v>2.7187379549584301</c:v>
                </c:pt>
                <c:pt idx="1976">
                  <c:v>2.72011453113815</c:v>
                </c:pt>
                <c:pt idx="1977">
                  <c:v>2.7214911073178798</c:v>
                </c:pt>
                <c:pt idx="1978">
                  <c:v>2.72286768349761</c:v>
                </c:pt>
                <c:pt idx="1979">
                  <c:v>2.72424425967733</c:v>
                </c:pt>
                <c:pt idx="1980">
                  <c:v>2.7256208358570602</c:v>
                </c:pt>
                <c:pt idx="1981">
                  <c:v>2.7269974120367801</c:v>
                </c:pt>
                <c:pt idx="1982">
                  <c:v>2.7283739882165099</c:v>
                </c:pt>
                <c:pt idx="1983">
                  <c:v>2.7297505643962299</c:v>
                </c:pt>
                <c:pt idx="1984">
                  <c:v>2.7311271405759601</c:v>
                </c:pt>
                <c:pt idx="1985">
                  <c:v>2.7325037167556898</c:v>
                </c:pt>
                <c:pt idx="1986">
                  <c:v>2.7338802929354098</c:v>
                </c:pt>
                <c:pt idx="1987">
                  <c:v>2.73525686911514</c:v>
                </c:pt>
                <c:pt idx="1988">
                  <c:v>2.73663344529486</c:v>
                </c:pt>
                <c:pt idx="1989">
                  <c:v>2.7380100214745902</c:v>
                </c:pt>
                <c:pt idx="1990">
                  <c:v>2.7393865976543101</c:v>
                </c:pt>
                <c:pt idx="1991">
                  <c:v>2.7407631738340399</c:v>
                </c:pt>
                <c:pt idx="1992">
                  <c:v>2.7421397500137701</c:v>
                </c:pt>
                <c:pt idx="1993">
                  <c:v>2.7435163261934901</c:v>
                </c:pt>
                <c:pt idx="1994">
                  <c:v>2.7448929023732198</c:v>
                </c:pt>
                <c:pt idx="1995">
                  <c:v>2.7462694785529398</c:v>
                </c:pt>
                <c:pt idx="1996">
                  <c:v>2.74764605473267</c:v>
                </c:pt>
                <c:pt idx="1997">
                  <c:v>2.7490226309124002</c:v>
                </c:pt>
                <c:pt idx="1998">
                  <c:v>2.7503992070921202</c:v>
                </c:pt>
                <c:pt idx="1999">
                  <c:v>2.7517757832718499</c:v>
                </c:pt>
                <c:pt idx="2000">
                  <c:v>2.7531523594515699</c:v>
                </c:pt>
                <c:pt idx="2001">
                  <c:v>2.7545289356313001</c:v>
                </c:pt>
                <c:pt idx="2002">
                  <c:v>2.7559055118110201</c:v>
                </c:pt>
                <c:pt idx="2003">
                  <c:v>2.7572820879907498</c:v>
                </c:pt>
                <c:pt idx="2004">
                  <c:v>2.75865866417048</c:v>
                </c:pt>
                <c:pt idx="2005">
                  <c:v>2.7600352403502</c:v>
                </c:pt>
                <c:pt idx="2006">
                  <c:v>2.7614118165299302</c:v>
                </c:pt>
                <c:pt idx="2007">
                  <c:v>2.7627883927096502</c:v>
                </c:pt>
                <c:pt idx="2008">
                  <c:v>2.7641649688893799</c:v>
                </c:pt>
                <c:pt idx="2009">
                  <c:v>2.7655415450690999</c:v>
                </c:pt>
                <c:pt idx="2010">
                  <c:v>2.7669181212488301</c:v>
                </c:pt>
                <c:pt idx="2011">
                  <c:v>2.7682946974285598</c:v>
                </c:pt>
                <c:pt idx="2012">
                  <c:v>2.7696712736082798</c:v>
                </c:pt>
                <c:pt idx="2013">
                  <c:v>2.77104784978801</c:v>
                </c:pt>
                <c:pt idx="2014">
                  <c:v>2.77242442596773</c:v>
                </c:pt>
                <c:pt idx="2015">
                  <c:v>2.7738010021474602</c:v>
                </c:pt>
                <c:pt idx="2016">
                  <c:v>2.7751775783271899</c:v>
                </c:pt>
                <c:pt idx="2017">
                  <c:v>2.7765541545069099</c:v>
                </c:pt>
                <c:pt idx="2018">
                  <c:v>2.7779307306866401</c:v>
                </c:pt>
                <c:pt idx="2019">
                  <c:v>2.7793073068663601</c:v>
                </c:pt>
                <c:pt idx="2020">
                  <c:v>2.7806838830460898</c:v>
                </c:pt>
                <c:pt idx="2021">
                  <c:v>2.7820604592258098</c:v>
                </c:pt>
                <c:pt idx="2022">
                  <c:v>2.78343703540554</c:v>
                </c:pt>
                <c:pt idx="2023">
                  <c:v>2.7848136115852702</c:v>
                </c:pt>
                <c:pt idx="2024">
                  <c:v>2.7861901877649902</c:v>
                </c:pt>
                <c:pt idx="2025">
                  <c:v>2.7875667639447199</c:v>
                </c:pt>
                <c:pt idx="2026">
                  <c:v>2.7889433401244399</c:v>
                </c:pt>
                <c:pt idx="2027">
                  <c:v>2.7903199163041701</c:v>
                </c:pt>
                <c:pt idx="2028">
                  <c:v>2.7916964924838901</c:v>
                </c:pt>
                <c:pt idx="2029">
                  <c:v>2.7930730686636198</c:v>
                </c:pt>
                <c:pt idx="2030">
                  <c:v>2.79444964484335</c:v>
                </c:pt>
                <c:pt idx="2031">
                  <c:v>2.79582622102307</c:v>
                </c:pt>
                <c:pt idx="2032">
                  <c:v>2.7972027972028002</c:v>
                </c:pt>
                <c:pt idx="2033">
                  <c:v>2.7985793733825202</c:v>
                </c:pt>
                <c:pt idx="2034">
                  <c:v>2.7999559495622499</c:v>
                </c:pt>
                <c:pt idx="2035">
                  <c:v>2.8013325257419699</c:v>
                </c:pt>
                <c:pt idx="2036">
                  <c:v>2.8027091019217001</c:v>
                </c:pt>
                <c:pt idx="2037">
                  <c:v>2.8040856781014298</c:v>
                </c:pt>
                <c:pt idx="2038">
                  <c:v>2.8054622542811498</c:v>
                </c:pt>
                <c:pt idx="2039">
                  <c:v>2.80683883046088</c:v>
                </c:pt>
                <c:pt idx="2040">
                  <c:v>2.8082154066406</c:v>
                </c:pt>
                <c:pt idx="2041">
                  <c:v>2.8095919828203302</c:v>
                </c:pt>
                <c:pt idx="2042">
                  <c:v>2.8109685590000599</c:v>
                </c:pt>
                <c:pt idx="2043">
                  <c:v>2.8123451351797799</c:v>
                </c:pt>
                <c:pt idx="2044">
                  <c:v>2.8137217113595101</c:v>
                </c:pt>
                <c:pt idx="2045">
                  <c:v>2.8150982875392301</c:v>
                </c:pt>
                <c:pt idx="2046">
                  <c:v>2.8164748637189598</c:v>
                </c:pt>
                <c:pt idx="2047">
                  <c:v>2.8178514398986798</c:v>
                </c:pt>
                <c:pt idx="2048">
                  <c:v>2.81922801607841</c:v>
                </c:pt>
                <c:pt idx="2049">
                  <c:v>2.8206045922581402</c:v>
                </c:pt>
                <c:pt idx="2050">
                  <c:v>2.8219811684378602</c:v>
                </c:pt>
                <c:pt idx="2051">
                  <c:v>2.8233577446175899</c:v>
                </c:pt>
                <c:pt idx="2052">
                  <c:v>2.8247343207973099</c:v>
                </c:pt>
                <c:pt idx="2053">
                  <c:v>2.8261108969770401</c:v>
                </c:pt>
                <c:pt idx="2054">
                  <c:v>2.8274874731567698</c:v>
                </c:pt>
                <c:pt idx="2055">
                  <c:v>2.8288640493364898</c:v>
                </c:pt>
                <c:pt idx="2056">
                  <c:v>2.83024062551622</c:v>
                </c:pt>
                <c:pt idx="2057">
                  <c:v>2.83161720169594</c:v>
                </c:pt>
                <c:pt idx="2058">
                  <c:v>2.8329937778756702</c:v>
                </c:pt>
                <c:pt idx="2059">
                  <c:v>2.8343703540553902</c:v>
                </c:pt>
                <c:pt idx="2060">
                  <c:v>2.8357469302351199</c:v>
                </c:pt>
                <c:pt idx="2061">
                  <c:v>2.8371235064148501</c:v>
                </c:pt>
                <c:pt idx="2062">
                  <c:v>2.8385000825945701</c:v>
                </c:pt>
                <c:pt idx="2063">
                  <c:v>2.8398766587742998</c:v>
                </c:pt>
                <c:pt idx="2064">
                  <c:v>2.8412532349540198</c:v>
                </c:pt>
                <c:pt idx="2065">
                  <c:v>2.84262981113375</c:v>
                </c:pt>
                <c:pt idx="2066">
                  <c:v>2.84400638731347</c:v>
                </c:pt>
                <c:pt idx="2067">
                  <c:v>2.8453829634932002</c:v>
                </c:pt>
                <c:pt idx="2068">
                  <c:v>2.8467595396729299</c:v>
                </c:pt>
                <c:pt idx="2069">
                  <c:v>2.8481361158526499</c:v>
                </c:pt>
                <c:pt idx="2070">
                  <c:v>2.8495126920323801</c:v>
                </c:pt>
                <c:pt idx="2071">
                  <c:v>2.8508892682121001</c:v>
                </c:pt>
                <c:pt idx="2072">
                  <c:v>2.8522658443918298</c:v>
                </c:pt>
                <c:pt idx="2073">
                  <c:v>2.85364242057156</c:v>
                </c:pt>
                <c:pt idx="2074">
                  <c:v>2.85501899675128</c:v>
                </c:pt>
                <c:pt idx="2075">
                  <c:v>2.8563955729310102</c:v>
                </c:pt>
                <c:pt idx="2076">
                  <c:v>2.8577721491107302</c:v>
                </c:pt>
                <c:pt idx="2077">
                  <c:v>2.8591487252904599</c:v>
                </c:pt>
                <c:pt idx="2078">
                  <c:v>2.8605253014701799</c:v>
                </c:pt>
                <c:pt idx="2079">
                  <c:v>2.8619018776499101</c:v>
                </c:pt>
                <c:pt idx="2080">
                  <c:v>2.8632784538296399</c:v>
                </c:pt>
                <c:pt idx="2081">
                  <c:v>2.8646550300093598</c:v>
                </c:pt>
                <c:pt idx="2082">
                  <c:v>2.86603160618909</c:v>
                </c:pt>
                <c:pt idx="2083">
                  <c:v>2.86740818236881</c:v>
                </c:pt>
                <c:pt idx="2084">
                  <c:v>2.8687847585485402</c:v>
                </c:pt>
                <c:pt idx="2085">
                  <c:v>2.8701613347282602</c:v>
                </c:pt>
                <c:pt idx="2086">
                  <c:v>2.8715379109079899</c:v>
                </c:pt>
                <c:pt idx="2087">
                  <c:v>2.8729144870877201</c:v>
                </c:pt>
                <c:pt idx="2088">
                  <c:v>2.8742910632674401</c:v>
                </c:pt>
                <c:pt idx="2089">
                  <c:v>2.8756676394471699</c:v>
                </c:pt>
                <c:pt idx="2090">
                  <c:v>2.8770442156268898</c:v>
                </c:pt>
                <c:pt idx="2091">
                  <c:v>2.87842079180662</c:v>
                </c:pt>
                <c:pt idx="2092">
                  <c:v>2.8797973679863502</c:v>
                </c:pt>
                <c:pt idx="2093">
                  <c:v>2.8811739441660702</c:v>
                </c:pt>
                <c:pt idx="2094">
                  <c:v>2.8825505203457999</c:v>
                </c:pt>
                <c:pt idx="2095">
                  <c:v>2.8839270965255199</c:v>
                </c:pt>
                <c:pt idx="2096">
                  <c:v>2.8853036727052501</c:v>
                </c:pt>
                <c:pt idx="2097">
                  <c:v>2.8866802488849701</c:v>
                </c:pt>
                <c:pt idx="2098">
                  <c:v>2.8880568250646999</c:v>
                </c:pt>
                <c:pt idx="2099">
                  <c:v>2.88943340124443</c:v>
                </c:pt>
                <c:pt idx="2100">
                  <c:v>2.89080997742415</c:v>
                </c:pt>
                <c:pt idx="2101">
                  <c:v>2.8921865536038802</c:v>
                </c:pt>
                <c:pt idx="2102">
                  <c:v>2.8935631297836002</c:v>
                </c:pt>
                <c:pt idx="2103">
                  <c:v>2.8949397059633299</c:v>
                </c:pt>
                <c:pt idx="2104">
                  <c:v>2.8963162821430499</c:v>
                </c:pt>
                <c:pt idx="2105">
                  <c:v>2.8976928583227801</c:v>
                </c:pt>
                <c:pt idx="2106">
                  <c:v>2.8990694345025099</c:v>
                </c:pt>
                <c:pt idx="2107">
                  <c:v>2.9004460106822298</c:v>
                </c:pt>
                <c:pt idx="2108">
                  <c:v>2.90182258686196</c:v>
                </c:pt>
                <c:pt idx="2109">
                  <c:v>2.90319916304168</c:v>
                </c:pt>
                <c:pt idx="2110">
                  <c:v>2.9045757392214102</c:v>
                </c:pt>
                <c:pt idx="2111">
                  <c:v>2.90595231540114</c:v>
                </c:pt>
                <c:pt idx="2112">
                  <c:v>2.9073288915808599</c:v>
                </c:pt>
                <c:pt idx="2113">
                  <c:v>2.9087054677605901</c:v>
                </c:pt>
                <c:pt idx="2114">
                  <c:v>2.9100820439403101</c:v>
                </c:pt>
                <c:pt idx="2115">
                  <c:v>2.9114586201200399</c:v>
                </c:pt>
                <c:pt idx="2116">
                  <c:v>2.9128351962997598</c:v>
                </c:pt>
                <c:pt idx="2117">
                  <c:v>2.91421177247949</c:v>
                </c:pt>
                <c:pt idx="2118">
                  <c:v>2.9155883486592198</c:v>
                </c:pt>
                <c:pt idx="2119">
                  <c:v>2.9169649248389402</c:v>
                </c:pt>
                <c:pt idx="2120">
                  <c:v>2.91834150101867</c:v>
                </c:pt>
                <c:pt idx="2121">
                  <c:v>2.9197180771983899</c:v>
                </c:pt>
                <c:pt idx="2122">
                  <c:v>2.9210946533781201</c:v>
                </c:pt>
                <c:pt idx="2123">
                  <c:v>2.9224712295578401</c:v>
                </c:pt>
                <c:pt idx="2124">
                  <c:v>2.9238478057375699</c:v>
                </c:pt>
                <c:pt idx="2125">
                  <c:v>2.9252243819173001</c:v>
                </c:pt>
                <c:pt idx="2126">
                  <c:v>2.92660095809702</c:v>
                </c:pt>
                <c:pt idx="2127">
                  <c:v>2.9279775342767498</c:v>
                </c:pt>
                <c:pt idx="2128">
                  <c:v>2.9293541104564702</c:v>
                </c:pt>
                <c:pt idx="2129">
                  <c:v>2.9307306866362</c:v>
                </c:pt>
                <c:pt idx="2130">
                  <c:v>2.9321072628159199</c:v>
                </c:pt>
                <c:pt idx="2131">
                  <c:v>2.9334838389956501</c:v>
                </c:pt>
                <c:pt idx="2132">
                  <c:v>2.9348604151753799</c:v>
                </c:pt>
                <c:pt idx="2133">
                  <c:v>2.9362369913550999</c:v>
                </c:pt>
                <c:pt idx="2134">
                  <c:v>2.9376135675348301</c:v>
                </c:pt>
                <c:pt idx="2135">
                  <c:v>2.93899014371455</c:v>
                </c:pt>
                <c:pt idx="2136">
                  <c:v>2.9403667198942798</c:v>
                </c:pt>
                <c:pt idx="2137">
                  <c:v>2.94174329607401</c:v>
                </c:pt>
                <c:pt idx="2138">
                  <c:v>2.94311987225373</c:v>
                </c:pt>
                <c:pt idx="2139">
                  <c:v>2.9444964484334601</c:v>
                </c:pt>
                <c:pt idx="2140">
                  <c:v>2.9458730246131801</c:v>
                </c:pt>
                <c:pt idx="2141">
                  <c:v>2.9472496007929099</c:v>
                </c:pt>
                <c:pt idx="2142">
                  <c:v>2.9486261769726299</c:v>
                </c:pt>
                <c:pt idx="2143">
                  <c:v>2.95000275315236</c:v>
                </c:pt>
                <c:pt idx="2144">
                  <c:v>2.9513793293320898</c:v>
                </c:pt>
                <c:pt idx="2145">
                  <c:v>2.9527559055118102</c:v>
                </c:pt>
                <c:pt idx="2146">
                  <c:v>2.95413248169154</c:v>
                </c:pt>
                <c:pt idx="2147">
                  <c:v>2.9555090578712599</c:v>
                </c:pt>
                <c:pt idx="2148">
                  <c:v>2.9568856340509901</c:v>
                </c:pt>
                <c:pt idx="2149">
                  <c:v>2.9582622102307101</c:v>
                </c:pt>
                <c:pt idx="2150">
                  <c:v>2.9596387864104399</c:v>
                </c:pt>
                <c:pt idx="2151">
                  <c:v>2.9610153625901701</c:v>
                </c:pt>
                <c:pt idx="2152">
                  <c:v>2.96239193876989</c:v>
                </c:pt>
                <c:pt idx="2153">
                  <c:v>2.9637685149496198</c:v>
                </c:pt>
                <c:pt idx="2154">
                  <c:v>2.9651450911293402</c:v>
                </c:pt>
                <c:pt idx="2155">
                  <c:v>2.96652166730907</c:v>
                </c:pt>
                <c:pt idx="2156">
                  <c:v>2.9678982434888002</c:v>
                </c:pt>
                <c:pt idx="2157">
                  <c:v>2.9692748196685201</c:v>
                </c:pt>
                <c:pt idx="2158">
                  <c:v>2.9706513958482499</c:v>
                </c:pt>
                <c:pt idx="2159">
                  <c:v>2.9720279720279699</c:v>
                </c:pt>
                <c:pt idx="2160">
                  <c:v>2.9734045482077001</c:v>
                </c:pt>
                <c:pt idx="2161">
                  <c:v>2.97478112438742</c:v>
                </c:pt>
                <c:pt idx="2162">
                  <c:v>2.9761577005671498</c:v>
                </c:pt>
                <c:pt idx="2163">
                  <c:v>2.97753427674688</c:v>
                </c:pt>
                <c:pt idx="2164">
                  <c:v>2.9789108529266</c:v>
                </c:pt>
                <c:pt idx="2165">
                  <c:v>2.9802874291063302</c:v>
                </c:pt>
                <c:pt idx="2166">
                  <c:v>2.9816640052860501</c:v>
                </c:pt>
                <c:pt idx="2167">
                  <c:v>2.9830405814657799</c:v>
                </c:pt>
                <c:pt idx="2168">
                  <c:v>2.9844171576454999</c:v>
                </c:pt>
                <c:pt idx="2169">
                  <c:v>2.9857937338252301</c:v>
                </c:pt>
                <c:pt idx="2170">
                  <c:v>2.9871703100049598</c:v>
                </c:pt>
                <c:pt idx="2171">
                  <c:v>2.9885468861846798</c:v>
                </c:pt>
                <c:pt idx="2172">
                  <c:v>2.98992346236441</c:v>
                </c:pt>
                <c:pt idx="2173">
                  <c:v>2.99130003854413</c:v>
                </c:pt>
                <c:pt idx="2174">
                  <c:v>2.9926766147238602</c:v>
                </c:pt>
                <c:pt idx="2175">
                  <c:v>2.9940531909035899</c:v>
                </c:pt>
                <c:pt idx="2176">
                  <c:v>2.9954297670833099</c:v>
                </c:pt>
                <c:pt idx="2177">
                  <c:v>2.9968063432630401</c:v>
                </c:pt>
                <c:pt idx="2178">
                  <c:v>2.9981829194427601</c:v>
                </c:pt>
                <c:pt idx="2179">
                  <c:v>2.9995594956224898</c:v>
                </c:pt>
                <c:pt idx="2180">
                  <c:v>3.0009360718022098</c:v>
                </c:pt>
                <c:pt idx="2181">
                  <c:v>3.00231264798194</c:v>
                </c:pt>
                <c:pt idx="2182">
                  <c:v>3.0036892241616702</c:v>
                </c:pt>
                <c:pt idx="2183">
                  <c:v>3.0050658003413901</c:v>
                </c:pt>
                <c:pt idx="2184">
                  <c:v>3.0064423765211199</c:v>
                </c:pt>
                <c:pt idx="2185">
                  <c:v>3.0078189527008399</c:v>
                </c:pt>
                <c:pt idx="2186">
                  <c:v>3.0091955288805701</c:v>
                </c:pt>
                <c:pt idx="2187">
                  <c:v>3.01057210506029</c:v>
                </c:pt>
                <c:pt idx="2188">
                  <c:v>3.0119486812400198</c:v>
                </c:pt>
                <c:pt idx="2189">
                  <c:v>3.01332525741975</c:v>
                </c:pt>
                <c:pt idx="2190">
                  <c:v>3.01470183359947</c:v>
                </c:pt>
                <c:pt idx="2191">
                  <c:v>3.0160784097792002</c:v>
                </c:pt>
                <c:pt idx="2192">
                  <c:v>3.0174549859589201</c:v>
                </c:pt>
                <c:pt idx="2193">
                  <c:v>3.0188315621386499</c:v>
                </c:pt>
                <c:pt idx="2194">
                  <c:v>3.0202081383183801</c:v>
                </c:pt>
                <c:pt idx="2195">
                  <c:v>3.0215847144981001</c:v>
                </c:pt>
                <c:pt idx="2196">
                  <c:v>3.0229612906778298</c:v>
                </c:pt>
                <c:pt idx="2197">
                  <c:v>3.0243378668575498</c:v>
                </c:pt>
                <c:pt idx="2198">
                  <c:v>3.02571444303728</c:v>
                </c:pt>
                <c:pt idx="2199">
                  <c:v>3.027091019217</c:v>
                </c:pt>
                <c:pt idx="2200">
                  <c:v>3.0284675953967302</c:v>
                </c:pt>
                <c:pt idx="2201">
                  <c:v>3.0298441715764599</c:v>
                </c:pt>
                <c:pt idx="2202">
                  <c:v>3.0312207477561799</c:v>
                </c:pt>
                <c:pt idx="2203">
                  <c:v>3.0325973239359101</c:v>
                </c:pt>
                <c:pt idx="2204">
                  <c:v>3.0339739001156301</c:v>
                </c:pt>
                <c:pt idx="2205">
                  <c:v>3.0353504762953598</c:v>
                </c:pt>
                <c:pt idx="2206">
                  <c:v>3.0367270524750798</c:v>
                </c:pt>
                <c:pt idx="2207">
                  <c:v>3.03810362865481</c:v>
                </c:pt>
                <c:pt idx="2208">
                  <c:v>3.0394802048345402</c:v>
                </c:pt>
                <c:pt idx="2209">
                  <c:v>3.0408567810142602</c:v>
                </c:pt>
                <c:pt idx="2210">
                  <c:v>3.0422333571939899</c:v>
                </c:pt>
                <c:pt idx="2211">
                  <c:v>3.0436099333737099</c:v>
                </c:pt>
                <c:pt idx="2212">
                  <c:v>3.0449865095534401</c:v>
                </c:pt>
                <c:pt idx="2213">
                  <c:v>3.0463630857331698</c:v>
                </c:pt>
                <c:pt idx="2214">
                  <c:v>3.0477396619128898</c:v>
                </c:pt>
                <c:pt idx="2215">
                  <c:v>3.04911623809262</c:v>
                </c:pt>
                <c:pt idx="2216">
                  <c:v>3.05049281427234</c:v>
                </c:pt>
                <c:pt idx="2217">
                  <c:v>3.0518693904520702</c:v>
                </c:pt>
                <c:pt idx="2218">
                  <c:v>3.0532459666317902</c:v>
                </c:pt>
                <c:pt idx="2219">
                  <c:v>3.0546225428115199</c:v>
                </c:pt>
                <c:pt idx="2220">
                  <c:v>3.0559991189912501</c:v>
                </c:pt>
                <c:pt idx="2221">
                  <c:v>3.0573756951709701</c:v>
                </c:pt>
                <c:pt idx="2222">
                  <c:v>3.0587522713506998</c:v>
                </c:pt>
                <c:pt idx="2223">
                  <c:v>3.0601288475304198</c:v>
                </c:pt>
                <c:pt idx="2224">
                  <c:v>3.06150542371015</c:v>
                </c:pt>
                <c:pt idx="2225">
                  <c:v>3.06288199988987</c:v>
                </c:pt>
                <c:pt idx="2226">
                  <c:v>3.0642585760696002</c:v>
                </c:pt>
                <c:pt idx="2227">
                  <c:v>3.0656351522493299</c:v>
                </c:pt>
                <c:pt idx="2228">
                  <c:v>3.0670117284290499</c:v>
                </c:pt>
                <c:pt idx="2229">
                  <c:v>3.0683883046087801</c:v>
                </c:pt>
                <c:pt idx="2230">
                  <c:v>3.0697648807885001</c:v>
                </c:pt>
                <c:pt idx="2231">
                  <c:v>3.0711414569682298</c:v>
                </c:pt>
                <c:pt idx="2232">
                  <c:v>3.07251803314796</c:v>
                </c:pt>
                <c:pt idx="2233">
                  <c:v>3.07389460932768</c:v>
                </c:pt>
                <c:pt idx="2234">
                  <c:v>3.0752711855074102</c:v>
                </c:pt>
                <c:pt idx="2235">
                  <c:v>3.0766477616871302</c:v>
                </c:pt>
                <c:pt idx="2236">
                  <c:v>3.0780243378668599</c:v>
                </c:pt>
                <c:pt idx="2237">
                  <c:v>3.0794009140465799</c:v>
                </c:pt>
                <c:pt idx="2238">
                  <c:v>3.0807774902263101</c:v>
                </c:pt>
                <c:pt idx="2239">
                  <c:v>3.0821540664060398</c:v>
                </c:pt>
                <c:pt idx="2240">
                  <c:v>3.0835306425857598</c:v>
                </c:pt>
                <c:pt idx="2241">
                  <c:v>3.08490721876549</c:v>
                </c:pt>
                <c:pt idx="2242">
                  <c:v>3.08628379494521</c:v>
                </c:pt>
                <c:pt idx="2243">
                  <c:v>3.0876603711249402</c:v>
                </c:pt>
                <c:pt idx="2244">
                  <c:v>3.0890369473046602</c:v>
                </c:pt>
                <c:pt idx="2245">
                  <c:v>3.0904135234843899</c:v>
                </c:pt>
                <c:pt idx="2246">
                  <c:v>3.0917900996641201</c:v>
                </c:pt>
                <c:pt idx="2247">
                  <c:v>3.0931666758438401</c:v>
                </c:pt>
                <c:pt idx="2248">
                  <c:v>3.0945432520235698</c:v>
                </c:pt>
                <c:pt idx="2249">
                  <c:v>3.0959198282032898</c:v>
                </c:pt>
                <c:pt idx="2250">
                  <c:v>3.09729640438302</c:v>
                </c:pt>
                <c:pt idx="2251">
                  <c:v>3.0986729805627502</c:v>
                </c:pt>
                <c:pt idx="2252">
                  <c:v>3.1000495567424702</c:v>
                </c:pt>
                <c:pt idx="2253">
                  <c:v>3.1014261329221999</c:v>
                </c:pt>
                <c:pt idx="2254">
                  <c:v>3.1028027091019199</c:v>
                </c:pt>
                <c:pt idx="2255">
                  <c:v>3.1041792852816501</c:v>
                </c:pt>
                <c:pt idx="2256">
                  <c:v>3.1055558614613701</c:v>
                </c:pt>
                <c:pt idx="2257">
                  <c:v>3.1069324376410998</c:v>
                </c:pt>
                <c:pt idx="2258">
                  <c:v>3.10830901382083</c:v>
                </c:pt>
                <c:pt idx="2259">
                  <c:v>3.10968559000055</c:v>
                </c:pt>
                <c:pt idx="2260">
                  <c:v>3.1110621661802802</c:v>
                </c:pt>
                <c:pt idx="2261">
                  <c:v>3.1124387423600002</c:v>
                </c:pt>
                <c:pt idx="2262">
                  <c:v>3.1138153185397299</c:v>
                </c:pt>
                <c:pt idx="2263">
                  <c:v>3.1151918947194499</c:v>
                </c:pt>
                <c:pt idx="2264">
                  <c:v>3.1165684708991801</c:v>
                </c:pt>
                <c:pt idx="2265">
                  <c:v>3.1179450470789098</c:v>
                </c:pt>
                <c:pt idx="2266">
                  <c:v>3.1193216232586298</c:v>
                </c:pt>
                <c:pt idx="2267">
                  <c:v>3.12069819943836</c:v>
                </c:pt>
                <c:pt idx="2268">
                  <c:v>3.12207477561808</c:v>
                </c:pt>
                <c:pt idx="2269">
                  <c:v>3.1234513517978102</c:v>
                </c:pt>
                <c:pt idx="2270">
                  <c:v>3.1248279279775302</c:v>
                </c:pt>
                <c:pt idx="2271">
                  <c:v>3.1262045041572599</c:v>
                </c:pt>
                <c:pt idx="2272">
                  <c:v>3.1275810803369901</c:v>
                </c:pt>
                <c:pt idx="2273">
                  <c:v>3.1289576565167101</c:v>
                </c:pt>
                <c:pt idx="2274">
                  <c:v>3.1303342326964398</c:v>
                </c:pt>
                <c:pt idx="2275">
                  <c:v>3.1317108088761598</c:v>
                </c:pt>
                <c:pt idx="2276">
                  <c:v>3.13308738505589</c:v>
                </c:pt>
                <c:pt idx="2277">
                  <c:v>3.1344639612356202</c:v>
                </c:pt>
                <c:pt idx="2278">
                  <c:v>3.1358405374153402</c:v>
                </c:pt>
                <c:pt idx="2279">
                  <c:v>3.1372171135950699</c:v>
                </c:pt>
                <c:pt idx="2280">
                  <c:v>3.1385936897747899</c:v>
                </c:pt>
                <c:pt idx="2281">
                  <c:v>3.1399702659545201</c:v>
                </c:pt>
                <c:pt idx="2282">
                  <c:v>3.1413468421342401</c:v>
                </c:pt>
                <c:pt idx="2283">
                  <c:v>3.1427234183139698</c:v>
                </c:pt>
                <c:pt idx="2284">
                  <c:v>3.1440999944937</c:v>
                </c:pt>
                <c:pt idx="2285">
                  <c:v>3.14547657067342</c:v>
                </c:pt>
                <c:pt idx="2286">
                  <c:v>3.1468531468531502</c:v>
                </c:pt>
                <c:pt idx="2287">
                  <c:v>3.1482297230328702</c:v>
                </c:pt>
                <c:pt idx="2288">
                  <c:v>3.1496062992125999</c:v>
                </c:pt>
                <c:pt idx="2289">
                  <c:v>3.1509828753923301</c:v>
                </c:pt>
                <c:pt idx="2290">
                  <c:v>3.1523594515720501</c:v>
                </c:pt>
                <c:pt idx="2291">
                  <c:v>3.1537360277517799</c:v>
                </c:pt>
                <c:pt idx="2292">
                  <c:v>3.1551126039314998</c:v>
                </c:pt>
                <c:pt idx="2293">
                  <c:v>3.15648918011123</c:v>
                </c:pt>
                <c:pt idx="2294">
                  <c:v>3.15786575629095</c:v>
                </c:pt>
                <c:pt idx="2295">
                  <c:v>3.1592423324706802</c:v>
                </c:pt>
                <c:pt idx="2296">
                  <c:v>3.16061890865041</c:v>
                </c:pt>
                <c:pt idx="2297">
                  <c:v>3.1619954848301299</c:v>
                </c:pt>
                <c:pt idx="2298">
                  <c:v>3.1633720610098601</c:v>
                </c:pt>
                <c:pt idx="2299">
                  <c:v>3.1647486371895801</c:v>
                </c:pt>
                <c:pt idx="2300">
                  <c:v>3.1661252133693099</c:v>
                </c:pt>
                <c:pt idx="2301">
                  <c:v>3.1675017895490298</c:v>
                </c:pt>
                <c:pt idx="2302">
                  <c:v>3.16887836572876</c:v>
                </c:pt>
                <c:pt idx="2303">
                  <c:v>3.1702549419084902</c:v>
                </c:pt>
                <c:pt idx="2304">
                  <c:v>3.1716315180882102</c:v>
                </c:pt>
                <c:pt idx="2305">
                  <c:v>3.1730080942679399</c:v>
                </c:pt>
                <c:pt idx="2306">
                  <c:v>3.1743846704476599</c:v>
                </c:pt>
                <c:pt idx="2307">
                  <c:v>3.1757612466273901</c:v>
                </c:pt>
                <c:pt idx="2308">
                  <c:v>3.1771378228071101</c:v>
                </c:pt>
                <c:pt idx="2309">
                  <c:v>3.1785143989868399</c:v>
                </c:pt>
                <c:pt idx="2310">
                  <c:v>3.17989097516657</c:v>
                </c:pt>
                <c:pt idx="2311">
                  <c:v>3.18126755134629</c:v>
                </c:pt>
                <c:pt idx="2312">
                  <c:v>3.1826441275260202</c:v>
                </c:pt>
                <c:pt idx="2313">
                  <c:v>3.1840207037057402</c:v>
                </c:pt>
                <c:pt idx="2314">
                  <c:v>3.1853972798854699</c:v>
                </c:pt>
                <c:pt idx="2315">
                  <c:v>3.1867738560652001</c:v>
                </c:pt>
                <c:pt idx="2316">
                  <c:v>3.1881504322449201</c:v>
                </c:pt>
                <c:pt idx="2317">
                  <c:v>3.1895270084246499</c:v>
                </c:pt>
                <c:pt idx="2318">
                  <c:v>3.1909035846043698</c:v>
                </c:pt>
                <c:pt idx="2319">
                  <c:v>3.1922801607841</c:v>
                </c:pt>
                <c:pt idx="2320">
                  <c:v>3.19365673696382</c:v>
                </c:pt>
                <c:pt idx="2321">
                  <c:v>3.1950333131435502</c:v>
                </c:pt>
                <c:pt idx="2322">
                  <c:v>3.19640988932328</c:v>
                </c:pt>
                <c:pt idx="2323">
                  <c:v>3.1977864655029999</c:v>
                </c:pt>
                <c:pt idx="2324">
                  <c:v>3.1991630416827301</c:v>
                </c:pt>
                <c:pt idx="2325">
                  <c:v>3.2005396178624501</c:v>
                </c:pt>
                <c:pt idx="2326">
                  <c:v>3.2019161940421799</c:v>
                </c:pt>
                <c:pt idx="2327">
                  <c:v>3.2032927702218998</c:v>
                </c:pt>
                <c:pt idx="2328">
                  <c:v>3.20466934640163</c:v>
                </c:pt>
                <c:pt idx="2329">
                  <c:v>3.2060459225813598</c:v>
                </c:pt>
                <c:pt idx="2330">
                  <c:v>3.2074224987610802</c:v>
                </c:pt>
                <c:pt idx="2331">
                  <c:v>3.20879907494081</c:v>
                </c:pt>
                <c:pt idx="2332">
                  <c:v>3.2101756511205299</c:v>
                </c:pt>
                <c:pt idx="2333">
                  <c:v>3.2115522273002601</c:v>
                </c:pt>
                <c:pt idx="2334">
                  <c:v>3.2129288034799899</c:v>
                </c:pt>
                <c:pt idx="2335">
                  <c:v>3.2143053796597099</c:v>
                </c:pt>
                <c:pt idx="2336">
                  <c:v>3.2156819558394401</c:v>
                </c:pt>
                <c:pt idx="2337">
                  <c:v>3.21705853201916</c:v>
                </c:pt>
                <c:pt idx="2338">
                  <c:v>3.2184351081988898</c:v>
                </c:pt>
                <c:pt idx="2339">
                  <c:v>3.2198116843786102</c:v>
                </c:pt>
                <c:pt idx="2340">
                  <c:v>3.22118826055834</c:v>
                </c:pt>
                <c:pt idx="2341">
                  <c:v>3.2225648367380701</c:v>
                </c:pt>
                <c:pt idx="2342">
                  <c:v>3.2239414129177901</c:v>
                </c:pt>
                <c:pt idx="2343">
                  <c:v>3.2253179890975199</c:v>
                </c:pt>
                <c:pt idx="2344">
                  <c:v>3.2266945652772399</c:v>
                </c:pt>
                <c:pt idx="2345">
                  <c:v>3.2280711414569701</c:v>
                </c:pt>
                <c:pt idx="2346">
                  <c:v>3.2294477176366998</c:v>
                </c:pt>
                <c:pt idx="2347">
                  <c:v>3.2308242938164198</c:v>
                </c:pt>
                <c:pt idx="2348">
                  <c:v>3.23220086999615</c:v>
                </c:pt>
                <c:pt idx="2349">
                  <c:v>3.23357744617587</c:v>
                </c:pt>
                <c:pt idx="2350">
                  <c:v>3.2349540223556001</c:v>
                </c:pt>
                <c:pt idx="2351">
                  <c:v>3.2363305985353201</c:v>
                </c:pt>
                <c:pt idx="2352">
                  <c:v>3.2377071747150499</c:v>
                </c:pt>
                <c:pt idx="2353">
                  <c:v>3.2390837508947801</c:v>
                </c:pt>
                <c:pt idx="2354">
                  <c:v>3.2404603270745</c:v>
                </c:pt>
                <c:pt idx="2355">
                  <c:v>3.2418369032542298</c:v>
                </c:pt>
                <c:pt idx="2356">
                  <c:v>3.2432134794339502</c:v>
                </c:pt>
                <c:pt idx="2357">
                  <c:v>3.24459005561368</c:v>
                </c:pt>
                <c:pt idx="2358">
                  <c:v>3.2459666317933999</c:v>
                </c:pt>
                <c:pt idx="2359">
                  <c:v>3.2473432079731301</c:v>
                </c:pt>
                <c:pt idx="2360">
                  <c:v>3.2487197841528599</c:v>
                </c:pt>
                <c:pt idx="2361">
                  <c:v>3.2500963603325799</c:v>
                </c:pt>
                <c:pt idx="2362">
                  <c:v>3.2514729365123101</c:v>
                </c:pt>
                <c:pt idx="2363">
                  <c:v>3.25284951269203</c:v>
                </c:pt>
                <c:pt idx="2364">
                  <c:v>3.2542260888717598</c:v>
                </c:pt>
                <c:pt idx="2365">
                  <c:v>3.2556026650514802</c:v>
                </c:pt>
                <c:pt idx="2366">
                  <c:v>3.25697924123121</c:v>
                </c:pt>
                <c:pt idx="2367">
                  <c:v>3.2583558174109402</c:v>
                </c:pt>
                <c:pt idx="2368">
                  <c:v>3.2597323935906601</c:v>
                </c:pt>
                <c:pt idx="2369">
                  <c:v>3.2611089697703899</c:v>
                </c:pt>
                <c:pt idx="2370">
                  <c:v>3.2624855459501099</c:v>
                </c:pt>
                <c:pt idx="2371">
                  <c:v>3.2638621221298401</c:v>
                </c:pt>
                <c:pt idx="2372">
                  <c:v>3.2652386983095698</c:v>
                </c:pt>
                <c:pt idx="2373">
                  <c:v>3.2666152744892898</c:v>
                </c:pt>
                <c:pt idx="2374">
                  <c:v>3.26799185066902</c:v>
                </c:pt>
                <c:pt idx="2375">
                  <c:v>3.26936842684874</c:v>
                </c:pt>
                <c:pt idx="2376">
                  <c:v>3.2707450030284702</c:v>
                </c:pt>
                <c:pt idx="2377">
                  <c:v>3.2721215792081901</c:v>
                </c:pt>
                <c:pt idx="2378">
                  <c:v>3.2734981553879199</c:v>
                </c:pt>
                <c:pt idx="2379">
                  <c:v>3.2748747315676501</c:v>
                </c:pt>
                <c:pt idx="2380">
                  <c:v>3.2762513077473701</c:v>
                </c:pt>
                <c:pt idx="2381">
                  <c:v>3.2776278839270998</c:v>
                </c:pt>
                <c:pt idx="2382">
                  <c:v>3.2790044601068198</c:v>
                </c:pt>
                <c:pt idx="2383">
                  <c:v>3.28038103628655</c:v>
                </c:pt>
                <c:pt idx="2384">
                  <c:v>3.28175761246627</c:v>
                </c:pt>
                <c:pt idx="2385">
                  <c:v>3.2831341886460002</c:v>
                </c:pt>
                <c:pt idx="2386">
                  <c:v>3.2845107648257299</c:v>
                </c:pt>
                <c:pt idx="2387">
                  <c:v>3.2858873410054499</c:v>
                </c:pt>
                <c:pt idx="2388">
                  <c:v>3.2872639171851801</c:v>
                </c:pt>
                <c:pt idx="2389">
                  <c:v>3.2886404933649001</c:v>
                </c:pt>
                <c:pt idx="2390">
                  <c:v>3.2900170695446298</c:v>
                </c:pt>
                <c:pt idx="2391">
                  <c:v>3.29139364572436</c:v>
                </c:pt>
                <c:pt idx="2392">
                  <c:v>3.29277022190408</c:v>
                </c:pt>
                <c:pt idx="2393">
                  <c:v>3.2941467980838102</c:v>
                </c:pt>
                <c:pt idx="2394">
                  <c:v>3.2955233742635301</c:v>
                </c:pt>
                <c:pt idx="2395">
                  <c:v>3.2968999504432599</c:v>
                </c:pt>
                <c:pt idx="2396">
                  <c:v>3.2982765266229799</c:v>
                </c:pt>
                <c:pt idx="2397">
                  <c:v>3.2996531028027101</c:v>
                </c:pt>
                <c:pt idx="2398">
                  <c:v>3.3010296789824398</c:v>
                </c:pt>
                <c:pt idx="2399">
                  <c:v>3.3024062551621598</c:v>
                </c:pt>
                <c:pt idx="2400">
                  <c:v>3.30378283134189</c:v>
                </c:pt>
                <c:pt idx="2401">
                  <c:v>3.30515940752161</c:v>
                </c:pt>
                <c:pt idx="2402">
                  <c:v>3.3065359837013402</c:v>
                </c:pt>
                <c:pt idx="2403">
                  <c:v>3.3079125598810601</c:v>
                </c:pt>
                <c:pt idx="2404">
                  <c:v>3.3092891360607899</c:v>
                </c:pt>
                <c:pt idx="2405">
                  <c:v>3.3106657122405201</c:v>
                </c:pt>
                <c:pt idx="2406">
                  <c:v>3.3120422884202401</c:v>
                </c:pt>
                <c:pt idx="2407">
                  <c:v>3.3134188645999698</c:v>
                </c:pt>
                <c:pt idx="2408">
                  <c:v>3.3147954407796898</c:v>
                </c:pt>
                <c:pt idx="2409">
                  <c:v>3.31617201695942</c:v>
                </c:pt>
                <c:pt idx="2410">
                  <c:v>3.3175485931391502</c:v>
                </c:pt>
                <c:pt idx="2411">
                  <c:v>3.3189251693188702</c:v>
                </c:pt>
                <c:pt idx="2412">
                  <c:v>3.3203017454985999</c:v>
                </c:pt>
                <c:pt idx="2413">
                  <c:v>3.3216783216783199</c:v>
                </c:pt>
                <c:pt idx="2414">
                  <c:v>3.3230548978580501</c:v>
                </c:pt>
                <c:pt idx="2415">
                  <c:v>3.3244314740377701</c:v>
                </c:pt>
                <c:pt idx="2416">
                  <c:v>3.3258080502174998</c:v>
                </c:pt>
                <c:pt idx="2417">
                  <c:v>3.32718462639723</c:v>
                </c:pt>
                <c:pt idx="2418">
                  <c:v>3.32856120257695</c:v>
                </c:pt>
                <c:pt idx="2419">
                  <c:v>3.3299377787566802</c:v>
                </c:pt>
                <c:pt idx="2420">
                  <c:v>3.3313143549364002</c:v>
                </c:pt>
                <c:pt idx="2421">
                  <c:v>3.3326909311161299</c:v>
                </c:pt>
                <c:pt idx="2422">
                  <c:v>3.3340675072958499</c:v>
                </c:pt>
                <c:pt idx="2423">
                  <c:v>3.3354440834755801</c:v>
                </c:pt>
                <c:pt idx="2424">
                  <c:v>3.3368206596553098</c:v>
                </c:pt>
                <c:pt idx="2425">
                  <c:v>3.3381972358350298</c:v>
                </c:pt>
                <c:pt idx="2426">
                  <c:v>3.33957381201476</c:v>
                </c:pt>
                <c:pt idx="2427">
                  <c:v>3.34095038819448</c:v>
                </c:pt>
                <c:pt idx="2428">
                  <c:v>3.3423269643742102</c:v>
                </c:pt>
                <c:pt idx="2429">
                  <c:v>3.3437035405539302</c:v>
                </c:pt>
                <c:pt idx="2430">
                  <c:v>3.3450801167336599</c:v>
                </c:pt>
                <c:pt idx="2431">
                  <c:v>3.3464566929133901</c:v>
                </c:pt>
                <c:pt idx="2432">
                  <c:v>3.3478332690931101</c:v>
                </c:pt>
                <c:pt idx="2433">
                  <c:v>3.3492098452728398</c:v>
                </c:pt>
                <c:pt idx="2434">
                  <c:v>3.3505864214525598</c:v>
                </c:pt>
                <c:pt idx="2435">
                  <c:v>3.35196299763229</c:v>
                </c:pt>
                <c:pt idx="2436">
                  <c:v>3.3533395738120202</c:v>
                </c:pt>
                <c:pt idx="2437">
                  <c:v>3.3547161499917402</c:v>
                </c:pt>
                <c:pt idx="2438">
                  <c:v>3.3560927261714699</c:v>
                </c:pt>
                <c:pt idx="2439">
                  <c:v>3.3574693023511899</c:v>
                </c:pt>
                <c:pt idx="2440">
                  <c:v>3.3588458785309201</c:v>
                </c:pt>
                <c:pt idx="2441">
                  <c:v>3.3602224547106401</c:v>
                </c:pt>
                <c:pt idx="2442">
                  <c:v>3.3615990308903698</c:v>
                </c:pt>
                <c:pt idx="2443">
                  <c:v>3.3629756070701</c:v>
                </c:pt>
                <c:pt idx="2444">
                  <c:v>3.36435218324982</c:v>
                </c:pt>
                <c:pt idx="2445">
                  <c:v>3.3657287594295502</c:v>
                </c:pt>
                <c:pt idx="2446">
                  <c:v>3.3671053356092702</c:v>
                </c:pt>
                <c:pt idx="2447">
                  <c:v>3.3684819117889999</c:v>
                </c:pt>
                <c:pt idx="2448">
                  <c:v>3.3698584879687301</c:v>
                </c:pt>
                <c:pt idx="2449">
                  <c:v>3.3712350641484501</c:v>
                </c:pt>
                <c:pt idx="2450">
                  <c:v>3.3726116403281798</c:v>
                </c:pt>
                <c:pt idx="2451">
                  <c:v>3.3739882165078998</c:v>
                </c:pt>
                <c:pt idx="2452">
                  <c:v>3.37536479268763</c:v>
                </c:pt>
                <c:pt idx="2453">
                  <c:v>3.37674136886735</c:v>
                </c:pt>
                <c:pt idx="2454">
                  <c:v>3.3781179450470802</c:v>
                </c:pt>
                <c:pt idx="2455">
                  <c:v>3.3794945212268099</c:v>
                </c:pt>
                <c:pt idx="2456">
                  <c:v>3.3808710974065299</c:v>
                </c:pt>
                <c:pt idx="2457">
                  <c:v>3.3822476735862601</c:v>
                </c:pt>
                <c:pt idx="2458">
                  <c:v>3.3836242497659801</c:v>
                </c:pt>
                <c:pt idx="2459">
                  <c:v>3.3850008259457098</c:v>
                </c:pt>
                <c:pt idx="2460">
                  <c:v>3.3863774021254298</c:v>
                </c:pt>
                <c:pt idx="2461">
                  <c:v>3.38775397830516</c:v>
                </c:pt>
                <c:pt idx="2462">
                  <c:v>3.3891305544848902</c:v>
                </c:pt>
                <c:pt idx="2463">
                  <c:v>3.3905071306646102</c:v>
                </c:pt>
                <c:pt idx="2464">
                  <c:v>3.3918837068443399</c:v>
                </c:pt>
                <c:pt idx="2465">
                  <c:v>3.3932602830240599</c:v>
                </c:pt>
                <c:pt idx="2466">
                  <c:v>3.3946368592037901</c:v>
                </c:pt>
                <c:pt idx="2467">
                  <c:v>3.3960134353835199</c:v>
                </c:pt>
                <c:pt idx="2468">
                  <c:v>3.3973900115632398</c:v>
                </c:pt>
                <c:pt idx="2469">
                  <c:v>3.39876658774297</c:v>
                </c:pt>
                <c:pt idx="2470">
                  <c:v>3.40014316392269</c:v>
                </c:pt>
                <c:pt idx="2471">
                  <c:v>3.4015197401024202</c:v>
                </c:pt>
                <c:pt idx="2472">
                  <c:v>3.4028963162821402</c:v>
                </c:pt>
                <c:pt idx="2473">
                  <c:v>3.4042728924618699</c:v>
                </c:pt>
                <c:pt idx="2474">
                  <c:v>3.4056494686416001</c:v>
                </c:pt>
                <c:pt idx="2475">
                  <c:v>3.4070260448213201</c:v>
                </c:pt>
                <c:pt idx="2476">
                  <c:v>3.4084026210010498</c:v>
                </c:pt>
                <c:pt idx="2477">
                  <c:v>3.4097791971807698</c:v>
                </c:pt>
                <c:pt idx="2478">
                  <c:v>3.4111557733605</c:v>
                </c:pt>
                <c:pt idx="2479">
                  <c:v>3.41253234954022</c:v>
                </c:pt>
                <c:pt idx="2480">
                  <c:v>3.4139089257199502</c:v>
                </c:pt>
                <c:pt idx="2481">
                  <c:v>3.4152855018996799</c:v>
                </c:pt>
                <c:pt idx="2482">
                  <c:v>3.4166620780793999</c:v>
                </c:pt>
                <c:pt idx="2483">
                  <c:v>3.4180386542591301</c:v>
                </c:pt>
                <c:pt idx="2484">
                  <c:v>3.4194152304388501</c:v>
                </c:pt>
                <c:pt idx="2485">
                  <c:v>3.4207918066185798</c:v>
                </c:pt>
                <c:pt idx="2486">
                  <c:v>3.4221683827982998</c:v>
                </c:pt>
                <c:pt idx="2487">
                  <c:v>3.42354495897803</c:v>
                </c:pt>
                <c:pt idx="2488">
                  <c:v>3.4249215351577602</c:v>
                </c:pt>
                <c:pt idx="2489">
                  <c:v>3.4262981113374802</c:v>
                </c:pt>
                <c:pt idx="2490">
                  <c:v>3.4276746875172099</c:v>
                </c:pt>
                <c:pt idx="2491">
                  <c:v>3.4290512636969299</c:v>
                </c:pt>
                <c:pt idx="2492">
                  <c:v>3.4304278398766601</c:v>
                </c:pt>
                <c:pt idx="2493">
                  <c:v>3.4318044160563899</c:v>
                </c:pt>
                <c:pt idx="2494">
                  <c:v>3.4331809922361098</c:v>
                </c:pt>
                <c:pt idx="2495">
                  <c:v>3.43455756841584</c:v>
                </c:pt>
                <c:pt idx="2496">
                  <c:v>3.43593414459556</c:v>
                </c:pt>
                <c:pt idx="2497">
                  <c:v>3.4373107207752902</c:v>
                </c:pt>
                <c:pt idx="2498">
                  <c:v>3.4386872969550102</c:v>
                </c:pt>
                <c:pt idx="2499">
                  <c:v>3.4400638731347399</c:v>
                </c:pt>
                <c:pt idx="2500">
                  <c:v>3.4414404493144701</c:v>
                </c:pt>
                <c:pt idx="2501">
                  <c:v>3.4428170254941901</c:v>
                </c:pt>
                <c:pt idx="2502">
                  <c:v>3.4441936016739199</c:v>
                </c:pt>
                <c:pt idx="2503">
                  <c:v>3.4455701778536398</c:v>
                </c:pt>
                <c:pt idx="2504">
                  <c:v>3.44694675403337</c:v>
                </c:pt>
                <c:pt idx="2505">
                  <c:v>3.44832333021309</c:v>
                </c:pt>
                <c:pt idx="2506">
                  <c:v>3.4496999063928202</c:v>
                </c:pt>
                <c:pt idx="2507">
                  <c:v>3.45107648257255</c:v>
                </c:pt>
                <c:pt idx="2508">
                  <c:v>3.4524530587522699</c:v>
                </c:pt>
                <c:pt idx="2509">
                  <c:v>3.4538296349320001</c:v>
                </c:pt>
                <c:pt idx="2510">
                  <c:v>3.4552062111117201</c:v>
                </c:pt>
                <c:pt idx="2511">
                  <c:v>3.4565827872914499</c:v>
                </c:pt>
                <c:pt idx="2512">
                  <c:v>3.45795936347118</c:v>
                </c:pt>
                <c:pt idx="2513">
                  <c:v>3.4593359396509</c:v>
                </c:pt>
                <c:pt idx="2514">
                  <c:v>3.4607125158306302</c:v>
                </c:pt>
                <c:pt idx="2515">
                  <c:v>3.4620890920103502</c:v>
                </c:pt>
                <c:pt idx="2516">
                  <c:v>3.4634656681900799</c:v>
                </c:pt>
                <c:pt idx="2517">
                  <c:v>3.4648422443697999</c:v>
                </c:pt>
                <c:pt idx="2518">
                  <c:v>3.4662188205495301</c:v>
                </c:pt>
                <c:pt idx="2519">
                  <c:v>3.4675953967292599</c:v>
                </c:pt>
                <c:pt idx="2520">
                  <c:v>3.4689719729089799</c:v>
                </c:pt>
                <c:pt idx="2521">
                  <c:v>3.47034854908871</c:v>
                </c:pt>
                <c:pt idx="2522">
                  <c:v>3.47172512526843</c:v>
                </c:pt>
                <c:pt idx="2523">
                  <c:v>3.4731017014481602</c:v>
                </c:pt>
                <c:pt idx="2524">
                  <c:v>3.4744782776278802</c:v>
                </c:pt>
                <c:pt idx="2525">
                  <c:v>3.4758548538076099</c:v>
                </c:pt>
                <c:pt idx="2526">
                  <c:v>3.4772314299873401</c:v>
                </c:pt>
                <c:pt idx="2527">
                  <c:v>3.4786080061670601</c:v>
                </c:pt>
                <c:pt idx="2528">
                  <c:v>3.4799845823467899</c:v>
                </c:pt>
                <c:pt idx="2529">
                  <c:v>3.4813611585265098</c:v>
                </c:pt>
                <c:pt idx="2530">
                  <c:v>3.48273773470624</c:v>
                </c:pt>
                <c:pt idx="2531">
                  <c:v>3.4841143108859698</c:v>
                </c:pt>
                <c:pt idx="2532">
                  <c:v>3.4854908870656902</c:v>
                </c:pt>
                <c:pt idx="2533">
                  <c:v>3.48686746324542</c:v>
                </c:pt>
                <c:pt idx="2534">
                  <c:v>3.4882440394251399</c:v>
                </c:pt>
                <c:pt idx="2535">
                  <c:v>3.4896206156048701</c:v>
                </c:pt>
                <c:pt idx="2536">
                  <c:v>3.4909971917845901</c:v>
                </c:pt>
                <c:pt idx="2537">
                  <c:v>3.4923737679643199</c:v>
                </c:pt>
                <c:pt idx="2538">
                  <c:v>3.4937503441440501</c:v>
                </c:pt>
                <c:pt idx="2539">
                  <c:v>3.49512692032377</c:v>
                </c:pt>
                <c:pt idx="2540">
                  <c:v>3.4965034965034998</c:v>
                </c:pt>
                <c:pt idx="2541">
                  <c:v>3.4978800726832202</c:v>
                </c:pt>
                <c:pt idx="2542">
                  <c:v>3.49925664886295</c:v>
                </c:pt>
                <c:pt idx="2543">
                  <c:v>3.5006332250426699</c:v>
                </c:pt>
                <c:pt idx="2544">
                  <c:v>3.5020098012224001</c:v>
                </c:pt>
                <c:pt idx="2545">
                  <c:v>3.5033863774021299</c:v>
                </c:pt>
                <c:pt idx="2546">
                  <c:v>3.5047629535818499</c:v>
                </c:pt>
                <c:pt idx="2547">
                  <c:v>3.5061395297615801</c:v>
                </c:pt>
                <c:pt idx="2548">
                  <c:v>3.5075161059413</c:v>
                </c:pt>
                <c:pt idx="2549">
                  <c:v>3.5088926821210298</c:v>
                </c:pt>
                <c:pt idx="2550">
                  <c:v>3.5102692583007502</c:v>
                </c:pt>
                <c:pt idx="2551">
                  <c:v>3.51164583448048</c:v>
                </c:pt>
                <c:pt idx="2552">
                  <c:v>3.5130224106602101</c:v>
                </c:pt>
                <c:pt idx="2553">
                  <c:v>3.5143989868399301</c:v>
                </c:pt>
                <c:pt idx="2554">
                  <c:v>3.5157755630196599</c:v>
                </c:pt>
                <c:pt idx="2555">
                  <c:v>3.5171521391993799</c:v>
                </c:pt>
                <c:pt idx="2556">
                  <c:v>3.5185287153791101</c:v>
                </c:pt>
                <c:pt idx="2557">
                  <c:v>3.5199052915588398</c:v>
                </c:pt>
                <c:pt idx="2558">
                  <c:v>3.5212818677385598</c:v>
                </c:pt>
                <c:pt idx="2559">
                  <c:v>3.52265844391829</c:v>
                </c:pt>
                <c:pt idx="2560">
                  <c:v>3.52403502009801</c:v>
                </c:pt>
                <c:pt idx="2561">
                  <c:v>3.5254115962777401</c:v>
                </c:pt>
                <c:pt idx="2562">
                  <c:v>3.5267881724574601</c:v>
                </c:pt>
                <c:pt idx="2563">
                  <c:v>3.5281647486371899</c:v>
                </c:pt>
                <c:pt idx="2564">
                  <c:v>3.5295413248169201</c:v>
                </c:pt>
                <c:pt idx="2565">
                  <c:v>3.53091790099664</c:v>
                </c:pt>
                <c:pt idx="2566">
                  <c:v>3.5322944771763698</c:v>
                </c:pt>
                <c:pt idx="2567">
                  <c:v>3.5336710533560902</c:v>
                </c:pt>
                <c:pt idx="2568">
                  <c:v>3.53504762953582</c:v>
                </c:pt>
                <c:pt idx="2569">
                  <c:v>3.5364242057155502</c:v>
                </c:pt>
                <c:pt idx="2570">
                  <c:v>3.5378007818952701</c:v>
                </c:pt>
                <c:pt idx="2571">
                  <c:v>3.5391773580749999</c:v>
                </c:pt>
                <c:pt idx="2572">
                  <c:v>3.5405539342547199</c:v>
                </c:pt>
                <c:pt idx="2573">
                  <c:v>3.5419305104344501</c:v>
                </c:pt>
                <c:pt idx="2574">
                  <c:v>3.54330708661417</c:v>
                </c:pt>
                <c:pt idx="2575">
                  <c:v>3.5446836627938998</c:v>
                </c:pt>
                <c:pt idx="2576">
                  <c:v>3.54606023897363</c:v>
                </c:pt>
                <c:pt idx="2577">
                  <c:v>3.54743681515335</c:v>
                </c:pt>
                <c:pt idx="2578">
                  <c:v>3.5488133913330802</c:v>
                </c:pt>
                <c:pt idx="2579">
                  <c:v>3.5501899675128001</c:v>
                </c:pt>
                <c:pt idx="2580">
                  <c:v>3.5515665436925299</c:v>
                </c:pt>
                <c:pt idx="2581">
                  <c:v>3.5529431198722499</c:v>
                </c:pt>
                <c:pt idx="2582">
                  <c:v>3.5543196960519801</c:v>
                </c:pt>
                <c:pt idx="2583">
                  <c:v>3.5556962722317098</c:v>
                </c:pt>
                <c:pt idx="2584">
                  <c:v>3.5570728484114298</c:v>
                </c:pt>
                <c:pt idx="2585">
                  <c:v>3.55844942459116</c:v>
                </c:pt>
                <c:pt idx="2586">
                  <c:v>3.55982600077088</c:v>
                </c:pt>
                <c:pt idx="2587">
                  <c:v>3.5612025769506102</c:v>
                </c:pt>
                <c:pt idx="2588">
                  <c:v>3.5625791531303399</c:v>
                </c:pt>
                <c:pt idx="2589">
                  <c:v>3.5639557293100599</c:v>
                </c:pt>
                <c:pt idx="2590">
                  <c:v>3.5653323054897901</c:v>
                </c:pt>
                <c:pt idx="2591">
                  <c:v>3.5667088816695101</c:v>
                </c:pt>
                <c:pt idx="2592">
                  <c:v>3.5680854578492398</c:v>
                </c:pt>
                <c:pt idx="2593">
                  <c:v>3.5694620340289598</c:v>
                </c:pt>
                <c:pt idx="2594">
                  <c:v>3.57083861020869</c:v>
                </c:pt>
                <c:pt idx="2595">
                  <c:v>3.5722151863884202</c:v>
                </c:pt>
                <c:pt idx="2596">
                  <c:v>3.5735917625681402</c:v>
                </c:pt>
                <c:pt idx="2597">
                  <c:v>3.5749683387478699</c:v>
                </c:pt>
                <c:pt idx="2598">
                  <c:v>3.5763449149275899</c:v>
                </c:pt>
                <c:pt idx="2599">
                  <c:v>3.5777214911073201</c:v>
                </c:pt>
                <c:pt idx="2600">
                  <c:v>3.5790980672870401</c:v>
                </c:pt>
                <c:pt idx="2601">
                  <c:v>3.5804746434667698</c:v>
                </c:pt>
                <c:pt idx="2602">
                  <c:v>3.5818512196465</c:v>
                </c:pt>
                <c:pt idx="2603">
                  <c:v>3.58322779582622</c:v>
                </c:pt>
                <c:pt idx="2604">
                  <c:v>3.5846043720059502</c:v>
                </c:pt>
                <c:pt idx="2605">
                  <c:v>3.5859809481856701</c:v>
                </c:pt>
                <c:pt idx="2606">
                  <c:v>3.5873575243653999</c:v>
                </c:pt>
                <c:pt idx="2607">
                  <c:v>3.5887341005451199</c:v>
                </c:pt>
                <c:pt idx="2608">
                  <c:v>3.5901106767248501</c:v>
                </c:pt>
                <c:pt idx="2609">
                  <c:v>3.5914872529045798</c:v>
                </c:pt>
                <c:pt idx="2610">
                  <c:v>3.5928638290842998</c:v>
                </c:pt>
                <c:pt idx="2611">
                  <c:v>3.59424040526403</c:v>
                </c:pt>
                <c:pt idx="2612">
                  <c:v>3.59561698144375</c:v>
                </c:pt>
                <c:pt idx="2613">
                  <c:v>3.5969935576234802</c:v>
                </c:pt>
                <c:pt idx="2614">
                  <c:v>3.5983701338032099</c:v>
                </c:pt>
                <c:pt idx="2615">
                  <c:v>3.5997467099829299</c:v>
                </c:pt>
                <c:pt idx="2616">
                  <c:v>3.6011232861626601</c:v>
                </c:pt>
                <c:pt idx="2617">
                  <c:v>3.6024998623423801</c:v>
                </c:pt>
                <c:pt idx="2618">
                  <c:v>3.6038764385221098</c:v>
                </c:pt>
                <c:pt idx="2619">
                  <c:v>3.6052530147018298</c:v>
                </c:pt>
                <c:pt idx="2620">
                  <c:v>3.60662959088156</c:v>
                </c:pt>
                <c:pt idx="2621">
                  <c:v>3.6080061670612902</c:v>
                </c:pt>
                <c:pt idx="2622">
                  <c:v>3.6093827432410102</c:v>
                </c:pt>
                <c:pt idx="2623">
                  <c:v>3.6107593194207399</c:v>
                </c:pt>
                <c:pt idx="2624">
                  <c:v>3.6121358956004599</c:v>
                </c:pt>
                <c:pt idx="2625">
                  <c:v>3.6135124717801901</c:v>
                </c:pt>
                <c:pt idx="2626">
                  <c:v>3.6148890479599198</c:v>
                </c:pt>
                <c:pt idx="2627">
                  <c:v>3.6162656241396398</c:v>
                </c:pt>
                <c:pt idx="2628">
                  <c:v>3.61764220031937</c:v>
                </c:pt>
                <c:pt idx="2629">
                  <c:v>3.61901877649909</c:v>
                </c:pt>
                <c:pt idx="2630">
                  <c:v>3.6203953526788202</c:v>
                </c:pt>
                <c:pt idx="2631">
                  <c:v>3.6217719288585402</c:v>
                </c:pt>
                <c:pt idx="2632">
                  <c:v>3.6231485050382699</c:v>
                </c:pt>
                <c:pt idx="2633">
                  <c:v>3.6245250812180001</c:v>
                </c:pt>
                <c:pt idx="2634">
                  <c:v>3.6259016573977201</c:v>
                </c:pt>
                <c:pt idx="2635">
                  <c:v>3.6272782335774498</c:v>
                </c:pt>
                <c:pt idx="2636">
                  <c:v>3.6286548097571698</c:v>
                </c:pt>
                <c:pt idx="2637">
                  <c:v>3.6300313859369</c:v>
                </c:pt>
                <c:pt idx="2638">
                  <c:v>3.63140796211662</c:v>
                </c:pt>
                <c:pt idx="2639">
                  <c:v>3.6327845382963502</c:v>
                </c:pt>
                <c:pt idx="2640">
                  <c:v>3.6341611144760799</c:v>
                </c:pt>
                <c:pt idx="2641">
                  <c:v>3.6355376906557999</c:v>
                </c:pt>
                <c:pt idx="2642">
                  <c:v>3.6369142668355301</c:v>
                </c:pt>
                <c:pt idx="2643">
                  <c:v>3.6382908430152501</c:v>
                </c:pt>
                <c:pt idx="2644">
                  <c:v>3.6396674191949798</c:v>
                </c:pt>
                <c:pt idx="2645">
                  <c:v>3.6410439953746998</c:v>
                </c:pt>
                <c:pt idx="2646">
                  <c:v>3.64242057155443</c:v>
                </c:pt>
                <c:pt idx="2647">
                  <c:v>3.6437971477341602</c:v>
                </c:pt>
                <c:pt idx="2648">
                  <c:v>3.6451737239138802</c:v>
                </c:pt>
                <c:pt idx="2649">
                  <c:v>3.6465503000936099</c:v>
                </c:pt>
                <c:pt idx="2650">
                  <c:v>3.6479268762733299</c:v>
                </c:pt>
                <c:pt idx="2651">
                  <c:v>3.6493034524530601</c:v>
                </c:pt>
                <c:pt idx="2652">
                  <c:v>3.6506800286327898</c:v>
                </c:pt>
                <c:pt idx="2653">
                  <c:v>3.6520566048125098</c:v>
                </c:pt>
                <c:pt idx="2654">
                  <c:v>3.65343318099224</c:v>
                </c:pt>
                <c:pt idx="2655">
                  <c:v>3.65480975717196</c:v>
                </c:pt>
                <c:pt idx="2656">
                  <c:v>3.6561863333516902</c:v>
                </c:pt>
                <c:pt idx="2657">
                  <c:v>3.6575629095314102</c:v>
                </c:pt>
                <c:pt idx="2658">
                  <c:v>3.6589394857111399</c:v>
                </c:pt>
                <c:pt idx="2659">
                  <c:v>3.6603160618908701</c:v>
                </c:pt>
                <c:pt idx="2660">
                  <c:v>3.6616926380705901</c:v>
                </c:pt>
                <c:pt idx="2661">
                  <c:v>3.6630692142503198</c:v>
                </c:pt>
                <c:pt idx="2662">
                  <c:v>3.6644457904300398</c:v>
                </c:pt>
                <c:pt idx="2663">
                  <c:v>3.66582236660977</c:v>
                </c:pt>
                <c:pt idx="2664">
                  <c:v>3.6671989427895002</c:v>
                </c:pt>
                <c:pt idx="2665">
                  <c:v>3.6685755189692202</c:v>
                </c:pt>
                <c:pt idx="2666">
                  <c:v>3.6699520951489499</c:v>
                </c:pt>
                <c:pt idx="2667">
                  <c:v>3.6713286713286699</c:v>
                </c:pt>
                <c:pt idx="2668">
                  <c:v>3.6727052475084001</c:v>
                </c:pt>
                <c:pt idx="2669">
                  <c:v>3.6740818236881201</c:v>
                </c:pt>
                <c:pt idx="2670">
                  <c:v>3.6754583998678498</c:v>
                </c:pt>
                <c:pt idx="2671">
                  <c:v>3.67683497604758</c:v>
                </c:pt>
                <c:pt idx="2672">
                  <c:v>3.6782115522273</c:v>
                </c:pt>
                <c:pt idx="2673">
                  <c:v>3.6795881284070302</c:v>
                </c:pt>
                <c:pt idx="2674">
                  <c:v>3.6809647045867502</c:v>
                </c:pt>
                <c:pt idx="2675">
                  <c:v>3.6823412807664799</c:v>
                </c:pt>
                <c:pt idx="2676">
                  <c:v>3.6837178569461999</c:v>
                </c:pt>
                <c:pt idx="2677">
                  <c:v>3.6850944331259301</c:v>
                </c:pt>
                <c:pt idx="2678">
                  <c:v>3.6864710093056599</c:v>
                </c:pt>
                <c:pt idx="2679">
                  <c:v>3.6878475854853798</c:v>
                </c:pt>
                <c:pt idx="2680">
                  <c:v>3.68922416166511</c:v>
                </c:pt>
                <c:pt idx="2681">
                  <c:v>3.69060073784483</c:v>
                </c:pt>
                <c:pt idx="2682">
                  <c:v>3.6919773140245602</c:v>
                </c:pt>
                <c:pt idx="2683">
                  <c:v>3.6933538902042802</c:v>
                </c:pt>
                <c:pt idx="2684">
                  <c:v>3.6947304663840099</c:v>
                </c:pt>
                <c:pt idx="2685">
                  <c:v>3.6961070425637401</c:v>
                </c:pt>
                <c:pt idx="2686">
                  <c:v>3.6974836187434601</c:v>
                </c:pt>
                <c:pt idx="2687">
                  <c:v>3.6988601949231898</c:v>
                </c:pt>
                <c:pt idx="2688">
                  <c:v>3.7002367711029098</c:v>
                </c:pt>
                <c:pt idx="2689">
                  <c:v>3.70161334728264</c:v>
                </c:pt>
                <c:pt idx="2690">
                  <c:v>3.7029899234623702</c:v>
                </c:pt>
                <c:pt idx="2691">
                  <c:v>3.7043664996420902</c:v>
                </c:pt>
                <c:pt idx="2692">
                  <c:v>3.7057430758218199</c:v>
                </c:pt>
                <c:pt idx="2693">
                  <c:v>3.7071196520015399</c:v>
                </c:pt>
                <c:pt idx="2694">
                  <c:v>3.7084962281812701</c:v>
                </c:pt>
                <c:pt idx="2695">
                  <c:v>3.7098728043609901</c:v>
                </c:pt>
                <c:pt idx="2696">
                  <c:v>3.7112493805407198</c:v>
                </c:pt>
                <c:pt idx="2697">
                  <c:v>3.71262595672045</c:v>
                </c:pt>
                <c:pt idx="2698">
                  <c:v>3.71400253290017</c:v>
                </c:pt>
                <c:pt idx="2699">
                  <c:v>3.7153791090799002</c:v>
                </c:pt>
                <c:pt idx="2700">
                  <c:v>3.7167556852596202</c:v>
                </c:pt>
                <c:pt idx="2701">
                  <c:v>3.7181322614393499</c:v>
                </c:pt>
                <c:pt idx="2702">
                  <c:v>3.7195088376190699</c:v>
                </c:pt>
                <c:pt idx="2703">
                  <c:v>3.7208854137988001</c:v>
                </c:pt>
                <c:pt idx="2704">
                  <c:v>3.7222619899785299</c:v>
                </c:pt>
                <c:pt idx="2705">
                  <c:v>3.7236385661582498</c:v>
                </c:pt>
                <c:pt idx="2706">
                  <c:v>3.72501514233798</c:v>
                </c:pt>
                <c:pt idx="2707">
                  <c:v>3.7263917185177</c:v>
                </c:pt>
                <c:pt idx="2708">
                  <c:v>3.7277682946974302</c:v>
                </c:pt>
                <c:pt idx="2709">
                  <c:v>3.72914487087716</c:v>
                </c:pt>
                <c:pt idx="2710">
                  <c:v>3.7305214470568799</c:v>
                </c:pt>
                <c:pt idx="2711">
                  <c:v>3.7318980232366101</c:v>
                </c:pt>
                <c:pt idx="2712">
                  <c:v>3.7332745994163301</c:v>
                </c:pt>
                <c:pt idx="2713">
                  <c:v>3.7346511755960599</c:v>
                </c:pt>
                <c:pt idx="2714">
                  <c:v>3.7360277517757798</c:v>
                </c:pt>
                <c:pt idx="2715">
                  <c:v>3.73740432795551</c:v>
                </c:pt>
                <c:pt idx="2716">
                  <c:v>3.7387809041352398</c:v>
                </c:pt>
                <c:pt idx="2717">
                  <c:v>3.7401574803149602</c:v>
                </c:pt>
                <c:pt idx="2718">
                  <c:v>3.74153405649469</c:v>
                </c:pt>
                <c:pt idx="2719">
                  <c:v>3.7429106326744099</c:v>
                </c:pt>
                <c:pt idx="2720">
                  <c:v>3.7442872088541401</c:v>
                </c:pt>
                <c:pt idx="2721">
                  <c:v>3.7456637850338601</c:v>
                </c:pt>
                <c:pt idx="2722">
                  <c:v>3.7470403612135899</c:v>
                </c:pt>
                <c:pt idx="2723">
                  <c:v>3.74841693739332</c:v>
                </c:pt>
                <c:pt idx="2724">
                  <c:v>3.74979351357304</c:v>
                </c:pt>
                <c:pt idx="2725">
                  <c:v>3.7511700897527702</c:v>
                </c:pt>
                <c:pt idx="2726">
                  <c:v>3.7525466659324902</c:v>
                </c:pt>
                <c:pt idx="2727">
                  <c:v>3.7539232421122199</c:v>
                </c:pt>
                <c:pt idx="2728">
                  <c:v>3.7552998182919501</c:v>
                </c:pt>
                <c:pt idx="2729">
                  <c:v>3.7566763944716701</c:v>
                </c:pt>
                <c:pt idx="2730">
                  <c:v>3.7580529706513999</c:v>
                </c:pt>
                <c:pt idx="2731">
                  <c:v>3.7594295468311199</c:v>
                </c:pt>
                <c:pt idx="2732">
                  <c:v>3.76080612301085</c:v>
                </c:pt>
                <c:pt idx="2733">
                  <c:v>3.76218269919057</c:v>
                </c:pt>
                <c:pt idx="2734">
                  <c:v>3.7635592753703002</c:v>
                </c:pt>
                <c:pt idx="2735">
                  <c:v>3.76493585155003</c:v>
                </c:pt>
                <c:pt idx="2736">
                  <c:v>3.7663124277297499</c:v>
                </c:pt>
                <c:pt idx="2737">
                  <c:v>3.7676890039094801</c:v>
                </c:pt>
                <c:pt idx="2738">
                  <c:v>3.7690655800892001</c:v>
                </c:pt>
                <c:pt idx="2739">
                  <c:v>3.7704421562689299</c:v>
                </c:pt>
                <c:pt idx="2740">
                  <c:v>3.7718187324486498</c:v>
                </c:pt>
                <c:pt idx="2741">
                  <c:v>3.77319530862838</c:v>
                </c:pt>
                <c:pt idx="2742">
                  <c:v>3.7745718848081098</c:v>
                </c:pt>
                <c:pt idx="2743">
                  <c:v>3.7759484609878302</c:v>
                </c:pt>
                <c:pt idx="2744">
                  <c:v>3.77732503716756</c:v>
                </c:pt>
                <c:pt idx="2745">
                  <c:v>3.7787016133472799</c:v>
                </c:pt>
                <c:pt idx="2746">
                  <c:v>3.7800781895270101</c:v>
                </c:pt>
                <c:pt idx="2747">
                  <c:v>3.7814547657067301</c:v>
                </c:pt>
                <c:pt idx="2748">
                  <c:v>3.7828313418864599</c:v>
                </c:pt>
                <c:pt idx="2749">
                  <c:v>3.7842079180661901</c:v>
                </c:pt>
                <c:pt idx="2750">
                  <c:v>3.78558449424591</c:v>
                </c:pt>
                <c:pt idx="2751">
                  <c:v>3.7869610704256398</c:v>
                </c:pt>
                <c:pt idx="2752">
                  <c:v>3.7883376466053602</c:v>
                </c:pt>
                <c:pt idx="2753">
                  <c:v>3.78971422278509</c:v>
                </c:pt>
                <c:pt idx="2754">
                  <c:v>3.7910907989648202</c:v>
                </c:pt>
                <c:pt idx="2755">
                  <c:v>3.7924673751445401</c:v>
                </c:pt>
                <c:pt idx="2756">
                  <c:v>3.7938439513242699</c:v>
                </c:pt>
                <c:pt idx="2757">
                  <c:v>3.7952205275039899</c:v>
                </c:pt>
                <c:pt idx="2758">
                  <c:v>3.7965971036837201</c:v>
                </c:pt>
                <c:pt idx="2759">
                  <c:v>3.79797367986344</c:v>
                </c:pt>
                <c:pt idx="2760">
                  <c:v>3.7993502560431698</c:v>
                </c:pt>
                <c:pt idx="2761">
                  <c:v>3.8007268322229</c:v>
                </c:pt>
                <c:pt idx="2762">
                  <c:v>3.80210340840262</c:v>
                </c:pt>
                <c:pt idx="2763">
                  <c:v>3.8034799845823501</c:v>
                </c:pt>
                <c:pt idx="2764">
                  <c:v>3.8048565607620701</c:v>
                </c:pt>
                <c:pt idx="2765">
                  <c:v>3.8062331369417999</c:v>
                </c:pt>
                <c:pt idx="2766">
                  <c:v>3.8076097131215199</c:v>
                </c:pt>
                <c:pt idx="2767">
                  <c:v>3.80898628930125</c:v>
                </c:pt>
                <c:pt idx="2768">
                  <c:v>3.8103628654809798</c:v>
                </c:pt>
                <c:pt idx="2769">
                  <c:v>3.8117394416606998</c:v>
                </c:pt>
                <c:pt idx="2770">
                  <c:v>3.81311601784043</c:v>
                </c:pt>
                <c:pt idx="2771">
                  <c:v>3.81449259402015</c:v>
                </c:pt>
                <c:pt idx="2772">
                  <c:v>3.8158691701998801</c:v>
                </c:pt>
                <c:pt idx="2773">
                  <c:v>3.8172457463796099</c:v>
                </c:pt>
                <c:pt idx="2774">
                  <c:v>3.8186223225593299</c:v>
                </c:pt>
                <c:pt idx="2775">
                  <c:v>3.8199988987390601</c:v>
                </c:pt>
                <c:pt idx="2776">
                  <c:v>3.82137547491878</c:v>
                </c:pt>
                <c:pt idx="2777">
                  <c:v>3.8227520510985098</c:v>
                </c:pt>
                <c:pt idx="2778">
                  <c:v>3.8241286272782302</c:v>
                </c:pt>
                <c:pt idx="2779">
                  <c:v>3.82550520345796</c:v>
                </c:pt>
                <c:pt idx="2780">
                  <c:v>3.8268817796376902</c:v>
                </c:pt>
                <c:pt idx="2781">
                  <c:v>3.8282583558174101</c:v>
                </c:pt>
                <c:pt idx="2782">
                  <c:v>3.8296349319971399</c:v>
                </c:pt>
                <c:pt idx="2783">
                  <c:v>3.8310115081768599</c:v>
                </c:pt>
                <c:pt idx="2784">
                  <c:v>3.8323880843565901</c:v>
                </c:pt>
                <c:pt idx="2785">
                  <c:v>3.83376466053631</c:v>
                </c:pt>
                <c:pt idx="2786">
                  <c:v>3.8351412367160398</c:v>
                </c:pt>
                <c:pt idx="2787">
                  <c:v>3.83651781289577</c:v>
                </c:pt>
                <c:pt idx="2788">
                  <c:v>3.83789438907549</c:v>
                </c:pt>
                <c:pt idx="2789">
                  <c:v>3.8392709652552202</c:v>
                </c:pt>
                <c:pt idx="2790">
                  <c:v>3.8406475414349401</c:v>
                </c:pt>
                <c:pt idx="2791">
                  <c:v>3.8420241176146699</c:v>
                </c:pt>
                <c:pt idx="2792">
                  <c:v>3.8434006937943899</c:v>
                </c:pt>
                <c:pt idx="2793">
                  <c:v>3.8447772699741201</c:v>
                </c:pt>
                <c:pt idx="2794">
                  <c:v>3.8461538461538498</c:v>
                </c:pt>
                <c:pt idx="2795">
                  <c:v>3.8475304223335698</c:v>
                </c:pt>
                <c:pt idx="2796">
                  <c:v>3.8489069985133</c:v>
                </c:pt>
                <c:pt idx="2797">
                  <c:v>3.85028357469302</c:v>
                </c:pt>
                <c:pt idx="2798">
                  <c:v>3.8516601508727502</c:v>
                </c:pt>
                <c:pt idx="2799">
                  <c:v>3.8530367270524799</c:v>
                </c:pt>
                <c:pt idx="2800">
                  <c:v>3.8544133032321999</c:v>
                </c:pt>
                <c:pt idx="2801">
                  <c:v>3.8557898794119301</c:v>
                </c:pt>
                <c:pt idx="2802">
                  <c:v>3.8571664555916501</c:v>
                </c:pt>
                <c:pt idx="2803">
                  <c:v>3.8585430317713798</c:v>
                </c:pt>
                <c:pt idx="2804">
                  <c:v>3.85991960795111</c:v>
                </c:pt>
                <c:pt idx="2805">
                  <c:v>3.86129618413083</c:v>
                </c:pt>
                <c:pt idx="2806">
                  <c:v>3.8626727603105602</c:v>
                </c:pt>
                <c:pt idx="2807">
                  <c:v>3.8640493364902802</c:v>
                </c:pt>
                <c:pt idx="2808">
                  <c:v>3.8654259126700099</c:v>
                </c:pt>
                <c:pt idx="2809">
                  <c:v>3.8668024888497299</c:v>
                </c:pt>
                <c:pt idx="2810">
                  <c:v>3.8681790650294601</c:v>
                </c:pt>
                <c:pt idx="2811">
                  <c:v>3.8695556412091898</c:v>
                </c:pt>
                <c:pt idx="2812">
                  <c:v>3.8709322173889098</c:v>
                </c:pt>
                <c:pt idx="2813">
                  <c:v>3.87230879356864</c:v>
                </c:pt>
                <c:pt idx="2814">
                  <c:v>3.87368536974836</c:v>
                </c:pt>
                <c:pt idx="2815">
                  <c:v>3.8750619459280902</c:v>
                </c:pt>
                <c:pt idx="2816">
                  <c:v>3.8764385221078101</c:v>
                </c:pt>
                <c:pt idx="2817">
                  <c:v>3.8778150982875399</c:v>
                </c:pt>
                <c:pt idx="2818">
                  <c:v>3.8791916744672701</c:v>
                </c:pt>
                <c:pt idx="2819">
                  <c:v>3.8805682506469901</c:v>
                </c:pt>
                <c:pt idx="2820">
                  <c:v>3.8819448268267198</c:v>
                </c:pt>
                <c:pt idx="2821">
                  <c:v>3.8833214030064398</c:v>
                </c:pt>
                <c:pt idx="2822">
                  <c:v>3.88469797918617</c:v>
                </c:pt>
                <c:pt idx="2823">
                  <c:v>3.88607455536589</c:v>
                </c:pt>
                <c:pt idx="2824">
                  <c:v>3.8874511315456202</c:v>
                </c:pt>
                <c:pt idx="2825">
                  <c:v>3.8888277077253499</c:v>
                </c:pt>
                <c:pt idx="2826">
                  <c:v>3.8902042839050699</c:v>
                </c:pt>
                <c:pt idx="2827">
                  <c:v>3.8915808600848001</c:v>
                </c:pt>
                <c:pt idx="2828">
                  <c:v>3.8929574362645201</c:v>
                </c:pt>
                <c:pt idx="2829">
                  <c:v>3.8943340124442498</c:v>
                </c:pt>
                <c:pt idx="2830">
                  <c:v>3.89571058862398</c:v>
                </c:pt>
                <c:pt idx="2831">
                  <c:v>3.8970871648037</c:v>
                </c:pt>
                <c:pt idx="2832">
                  <c:v>3.8984637409834302</c:v>
                </c:pt>
                <c:pt idx="2833">
                  <c:v>3.8998403171631502</c:v>
                </c:pt>
                <c:pt idx="2834">
                  <c:v>3.9012168933428799</c:v>
                </c:pt>
                <c:pt idx="2835">
                  <c:v>3.9025934695225999</c:v>
                </c:pt>
                <c:pt idx="2836">
                  <c:v>3.9039700457023301</c:v>
                </c:pt>
                <c:pt idx="2837">
                  <c:v>3.9053466218820598</c:v>
                </c:pt>
                <c:pt idx="2838">
                  <c:v>3.9067231980617798</c:v>
                </c:pt>
                <c:pt idx="2839">
                  <c:v>3.90809977424151</c:v>
                </c:pt>
                <c:pt idx="2840">
                  <c:v>3.90947635042123</c:v>
                </c:pt>
                <c:pt idx="2841">
                  <c:v>3.9108529266009602</c:v>
                </c:pt>
                <c:pt idx="2842">
                  <c:v>3.9122295027806802</c:v>
                </c:pt>
                <c:pt idx="2843">
                  <c:v>3.9136060789604099</c:v>
                </c:pt>
                <c:pt idx="2844">
                  <c:v>3.9149826551401401</c:v>
                </c:pt>
                <c:pt idx="2845">
                  <c:v>3.9163592313198601</c:v>
                </c:pt>
                <c:pt idx="2846">
                  <c:v>3.9177358074995898</c:v>
                </c:pt>
                <c:pt idx="2847">
                  <c:v>3.9191123836793098</c:v>
                </c:pt>
                <c:pt idx="2848">
                  <c:v>3.92048895985904</c:v>
                </c:pt>
                <c:pt idx="2849">
                  <c:v>3.9218655360387702</c:v>
                </c:pt>
                <c:pt idx="2850">
                  <c:v>3.9232421122184902</c:v>
                </c:pt>
                <c:pt idx="2851">
                  <c:v>3.9246186883982199</c:v>
                </c:pt>
                <c:pt idx="2852">
                  <c:v>3.9259952645779399</c:v>
                </c:pt>
                <c:pt idx="2853">
                  <c:v>3.9273718407576701</c:v>
                </c:pt>
                <c:pt idx="2854">
                  <c:v>3.9287484169373901</c:v>
                </c:pt>
                <c:pt idx="2855">
                  <c:v>3.9301249931171198</c:v>
                </c:pt>
                <c:pt idx="2856">
                  <c:v>3.93150156929685</c:v>
                </c:pt>
                <c:pt idx="2857">
                  <c:v>3.93287814547657</c:v>
                </c:pt>
                <c:pt idx="2858">
                  <c:v>3.9342547216563002</c:v>
                </c:pt>
                <c:pt idx="2859">
                  <c:v>3.9356312978360202</c:v>
                </c:pt>
                <c:pt idx="2860">
                  <c:v>3.9370078740157499</c:v>
                </c:pt>
                <c:pt idx="2861">
                  <c:v>3.9383844501954801</c:v>
                </c:pt>
                <c:pt idx="2862">
                  <c:v>3.9397610263752001</c:v>
                </c:pt>
                <c:pt idx="2863">
                  <c:v>3.9411376025549298</c:v>
                </c:pt>
                <c:pt idx="2864">
                  <c:v>3.9425141787346498</c:v>
                </c:pt>
                <c:pt idx="2865">
                  <c:v>3.94389075491438</c:v>
                </c:pt>
                <c:pt idx="2866">
                  <c:v>3.9452673310941</c:v>
                </c:pt>
                <c:pt idx="2867">
                  <c:v>3.9466439072738302</c:v>
                </c:pt>
                <c:pt idx="2868">
                  <c:v>3.9480204834535599</c:v>
                </c:pt>
                <c:pt idx="2869">
                  <c:v>3.9493970596332799</c:v>
                </c:pt>
                <c:pt idx="2870">
                  <c:v>3.9507736358130101</c:v>
                </c:pt>
                <c:pt idx="2871">
                  <c:v>3.9521502119927301</c:v>
                </c:pt>
                <c:pt idx="2872">
                  <c:v>3.9535267881724598</c:v>
                </c:pt>
                <c:pt idx="2873">
                  <c:v>3.9549033643521798</c:v>
                </c:pt>
                <c:pt idx="2874">
                  <c:v>3.95627994053191</c:v>
                </c:pt>
                <c:pt idx="2875">
                  <c:v>3.9576565167116402</c:v>
                </c:pt>
                <c:pt idx="2876">
                  <c:v>3.9590330928913602</c:v>
                </c:pt>
                <c:pt idx="2877">
                  <c:v>3.9604096690710899</c:v>
                </c:pt>
                <c:pt idx="2878">
                  <c:v>3.9617862452508099</c:v>
                </c:pt>
                <c:pt idx="2879">
                  <c:v>3.9631628214305401</c:v>
                </c:pt>
                <c:pt idx="2880">
                  <c:v>3.9645393976102601</c:v>
                </c:pt>
                <c:pt idx="2881">
                  <c:v>3.9659159737899898</c:v>
                </c:pt>
                <c:pt idx="2882">
                  <c:v>3.96729254996972</c:v>
                </c:pt>
                <c:pt idx="2883">
                  <c:v>3.96866912614944</c:v>
                </c:pt>
                <c:pt idx="2884">
                  <c:v>3.9700457023291702</c:v>
                </c:pt>
                <c:pt idx="2885">
                  <c:v>3.9714222785088902</c:v>
                </c:pt>
                <c:pt idx="2886">
                  <c:v>3.9727988546886199</c:v>
                </c:pt>
                <c:pt idx="2887">
                  <c:v>3.9741754308683501</c:v>
                </c:pt>
                <c:pt idx="2888">
                  <c:v>3.9755520070480701</c:v>
                </c:pt>
                <c:pt idx="2889">
                  <c:v>3.9769285832277999</c:v>
                </c:pt>
                <c:pt idx="2890">
                  <c:v>3.9783051594075198</c:v>
                </c:pt>
                <c:pt idx="2891">
                  <c:v>3.97968173558725</c:v>
                </c:pt>
                <c:pt idx="2892">
                  <c:v>3.98105831176697</c:v>
                </c:pt>
                <c:pt idx="2893">
                  <c:v>3.9824348879467002</c:v>
                </c:pt>
                <c:pt idx="2894">
                  <c:v>3.9838114641264299</c:v>
                </c:pt>
                <c:pt idx="2895">
                  <c:v>3.9851880403061499</c:v>
                </c:pt>
                <c:pt idx="2896">
                  <c:v>3.9865646164858801</c:v>
                </c:pt>
                <c:pt idx="2897">
                  <c:v>3.9879411926656001</c:v>
                </c:pt>
                <c:pt idx="2898">
                  <c:v>3.9893177688453298</c:v>
                </c:pt>
                <c:pt idx="2899">
                  <c:v>3.9906943450250498</c:v>
                </c:pt>
                <c:pt idx="2900">
                  <c:v>3.99207092120478</c:v>
                </c:pt>
                <c:pt idx="2901">
                  <c:v>3.9934474973845102</c:v>
                </c:pt>
                <c:pt idx="2902">
                  <c:v>3.9948240735642302</c:v>
                </c:pt>
                <c:pt idx="2903">
                  <c:v>3.9962006497439599</c:v>
                </c:pt>
                <c:pt idx="2904">
                  <c:v>3.9975772259236799</c:v>
                </c:pt>
                <c:pt idx="2905">
                  <c:v>3.9989538021034101</c:v>
                </c:pt>
                <c:pt idx="2906">
                  <c:v>4.0003303782831399</c:v>
                </c:pt>
                <c:pt idx="2907">
                  <c:v>4.0017069544628603</c:v>
                </c:pt>
                <c:pt idx="2908">
                  <c:v>4.0030835306425896</c:v>
                </c:pt>
                <c:pt idx="2909">
                  <c:v>4.00446010682231</c:v>
                </c:pt>
                <c:pt idx="2910">
                  <c:v>4.0058366830020402</c:v>
                </c:pt>
                <c:pt idx="2911">
                  <c:v>4.0072132591817597</c:v>
                </c:pt>
                <c:pt idx="2912">
                  <c:v>4.0085898353614899</c:v>
                </c:pt>
                <c:pt idx="2913">
                  <c:v>4.0099664115412201</c:v>
                </c:pt>
                <c:pt idx="2914">
                  <c:v>4.0113429877209397</c:v>
                </c:pt>
                <c:pt idx="2915">
                  <c:v>4.0127195639006699</c:v>
                </c:pt>
                <c:pt idx="2916">
                  <c:v>4.0140961400803903</c:v>
                </c:pt>
                <c:pt idx="2917">
                  <c:v>4.0154727162601196</c:v>
                </c:pt>
                <c:pt idx="2918">
                  <c:v>4.01684929243984</c:v>
                </c:pt>
                <c:pt idx="2919">
                  <c:v>4.0182258686195702</c:v>
                </c:pt>
                <c:pt idx="2920">
                  <c:v>4.0196024447993004</c:v>
                </c:pt>
                <c:pt idx="2921">
                  <c:v>4.0209790209790199</c:v>
                </c:pt>
                <c:pt idx="2922">
                  <c:v>4.0223555971587501</c:v>
                </c:pt>
                <c:pt idx="2923">
                  <c:v>4.0237321733384697</c:v>
                </c:pt>
                <c:pt idx="2924">
                  <c:v>4.0251087495181999</c:v>
                </c:pt>
                <c:pt idx="2925">
                  <c:v>4.0264853256979301</c:v>
                </c:pt>
                <c:pt idx="2926">
                  <c:v>4.0278619018776496</c:v>
                </c:pt>
                <c:pt idx="2927">
                  <c:v>4.0292384780573798</c:v>
                </c:pt>
                <c:pt idx="2928">
                  <c:v>4.0306150542371002</c:v>
                </c:pt>
                <c:pt idx="2929">
                  <c:v>4.0319916304168304</c:v>
                </c:pt>
                <c:pt idx="2930">
                  <c:v>4.0333682065965499</c:v>
                </c:pt>
                <c:pt idx="2931">
                  <c:v>4.0347447827762801</c:v>
                </c:pt>
                <c:pt idx="2932">
                  <c:v>4.0361213589560103</c:v>
                </c:pt>
                <c:pt idx="2933">
                  <c:v>4.0374979351357299</c:v>
                </c:pt>
                <c:pt idx="2934">
                  <c:v>4.03887451131546</c:v>
                </c:pt>
                <c:pt idx="2935">
                  <c:v>4.0402510874951796</c:v>
                </c:pt>
                <c:pt idx="2936">
                  <c:v>4.0416276636749098</c:v>
                </c:pt>
                <c:pt idx="2937">
                  <c:v>4.0430042398546302</c:v>
                </c:pt>
                <c:pt idx="2938">
                  <c:v>4.0443808160343604</c:v>
                </c:pt>
                <c:pt idx="2939">
                  <c:v>4.0457573922140897</c:v>
                </c:pt>
                <c:pt idx="2940">
                  <c:v>4.0471339683938101</c:v>
                </c:pt>
                <c:pt idx="2941">
                  <c:v>4.0485105445735403</c:v>
                </c:pt>
                <c:pt idx="2942">
                  <c:v>4.0498871207532599</c:v>
                </c:pt>
                <c:pt idx="2943">
                  <c:v>4.05126369693299</c:v>
                </c:pt>
                <c:pt idx="2944">
                  <c:v>4.0526402731127202</c:v>
                </c:pt>
                <c:pt idx="2945">
                  <c:v>4.0540168492924398</c:v>
                </c:pt>
                <c:pt idx="2946">
                  <c:v>4.05539342547217</c:v>
                </c:pt>
                <c:pt idx="2947">
                  <c:v>4.0567700016518904</c:v>
                </c:pt>
                <c:pt idx="2948">
                  <c:v>4.0581465778316197</c:v>
                </c:pt>
                <c:pt idx="2949">
                  <c:v>4.0595231540113401</c:v>
                </c:pt>
                <c:pt idx="2950">
                  <c:v>4.0608997301910703</c:v>
                </c:pt>
                <c:pt idx="2951">
                  <c:v>4.0622763063707996</c:v>
                </c:pt>
                <c:pt idx="2952">
                  <c:v>4.06365288255052</c:v>
                </c:pt>
                <c:pt idx="2953">
                  <c:v>4.0650294587302502</c:v>
                </c:pt>
                <c:pt idx="2954">
                  <c:v>4.0664060349099698</c:v>
                </c:pt>
                <c:pt idx="2955">
                  <c:v>4.0677826110897</c:v>
                </c:pt>
                <c:pt idx="2956">
                  <c:v>4.0691591872694204</c:v>
                </c:pt>
                <c:pt idx="2957">
                  <c:v>4.0705357634491497</c:v>
                </c:pt>
                <c:pt idx="2958">
                  <c:v>4.0719123396288799</c:v>
                </c:pt>
                <c:pt idx="2959">
                  <c:v>4.0732889158086003</c:v>
                </c:pt>
                <c:pt idx="2960">
                  <c:v>4.0746654919883296</c:v>
                </c:pt>
                <c:pt idx="2961">
                  <c:v>4.07604206816805</c:v>
                </c:pt>
                <c:pt idx="2962">
                  <c:v>4.0774186443477802</c:v>
                </c:pt>
                <c:pt idx="2963">
                  <c:v>4.0787952205274998</c:v>
                </c:pt>
                <c:pt idx="2964">
                  <c:v>4.08017179670723</c:v>
                </c:pt>
                <c:pt idx="2965">
                  <c:v>4.0815483728869602</c:v>
                </c:pt>
                <c:pt idx="2966">
                  <c:v>4.0829249490666797</c:v>
                </c:pt>
                <c:pt idx="2967">
                  <c:v>4.0843015252464099</c:v>
                </c:pt>
                <c:pt idx="2968">
                  <c:v>4.0856781014261303</c:v>
                </c:pt>
                <c:pt idx="2969">
                  <c:v>4.0870546776058596</c:v>
                </c:pt>
                <c:pt idx="2970">
                  <c:v>4.0884312537855898</c:v>
                </c:pt>
                <c:pt idx="2971">
                  <c:v>4.0898078299653102</c:v>
                </c:pt>
                <c:pt idx="2972">
                  <c:v>4.0911844061450404</c:v>
                </c:pt>
                <c:pt idx="2973">
                  <c:v>4.09256098232476</c:v>
                </c:pt>
                <c:pt idx="2974">
                  <c:v>4.0939375585044901</c:v>
                </c:pt>
                <c:pt idx="2975">
                  <c:v>4.0953141346842097</c:v>
                </c:pt>
                <c:pt idx="2976">
                  <c:v>4.0966907108639399</c:v>
                </c:pt>
                <c:pt idx="2977">
                  <c:v>4.0980672870436701</c:v>
                </c:pt>
                <c:pt idx="2978">
                  <c:v>4.0994438632233896</c:v>
                </c:pt>
                <c:pt idx="2979">
                  <c:v>4.1008204394031198</c:v>
                </c:pt>
                <c:pt idx="2980">
                  <c:v>4.1021970155828402</c:v>
                </c:pt>
                <c:pt idx="2981">
                  <c:v>4.1035735917625704</c:v>
                </c:pt>
                <c:pt idx="2982">
                  <c:v>4.10495016794229</c:v>
                </c:pt>
                <c:pt idx="2983">
                  <c:v>4.1063267441220201</c:v>
                </c:pt>
                <c:pt idx="2984">
                  <c:v>4.1077033203017503</c:v>
                </c:pt>
                <c:pt idx="2985">
                  <c:v>4.1090798964814699</c:v>
                </c:pt>
                <c:pt idx="2986">
                  <c:v>4.1104564726612001</c:v>
                </c:pt>
                <c:pt idx="2987">
                  <c:v>4.1118330488409196</c:v>
                </c:pt>
                <c:pt idx="2988">
                  <c:v>4.1132096250206498</c:v>
                </c:pt>
                <c:pt idx="2989">
                  <c:v>4.11458620120038</c:v>
                </c:pt>
                <c:pt idx="2990">
                  <c:v>4.1159627773801004</c:v>
                </c:pt>
                <c:pt idx="2991">
                  <c:v>4.1173393535598297</c:v>
                </c:pt>
                <c:pt idx="2992">
                  <c:v>4.1187159297395501</c:v>
                </c:pt>
                <c:pt idx="2993">
                  <c:v>4.1200925059192803</c:v>
                </c:pt>
                <c:pt idx="2994">
                  <c:v>4.1214690820989999</c:v>
                </c:pt>
                <c:pt idx="2995">
                  <c:v>4.1228456582787301</c:v>
                </c:pt>
                <c:pt idx="2996">
                  <c:v>4.1242222344584603</c:v>
                </c:pt>
                <c:pt idx="2997">
                  <c:v>4.1255988106381798</c:v>
                </c:pt>
                <c:pt idx="2998">
                  <c:v>4.12697538681791</c:v>
                </c:pt>
                <c:pt idx="2999">
                  <c:v>4.1283519629976304</c:v>
                </c:pt>
                <c:pt idx="3000">
                  <c:v>4.1297285391773597</c:v>
                </c:pt>
                <c:pt idx="3001">
                  <c:v>4.1311051153570899</c:v>
                </c:pt>
                <c:pt idx="3002">
                  <c:v>4.1324816915368103</c:v>
                </c:pt>
                <c:pt idx="3003">
                  <c:v>4.1338582677165396</c:v>
                </c:pt>
                <c:pt idx="3004">
                  <c:v>4.1352348438962601</c:v>
                </c:pt>
                <c:pt idx="3005">
                  <c:v>4.1366114200759903</c:v>
                </c:pt>
                <c:pt idx="3006">
                  <c:v>4.1379879962557098</c:v>
                </c:pt>
                <c:pt idx="3007">
                  <c:v>4.13936457243544</c:v>
                </c:pt>
                <c:pt idx="3008">
                  <c:v>4.1407411486151702</c:v>
                </c:pt>
                <c:pt idx="3009">
                  <c:v>4.1421177247948897</c:v>
                </c:pt>
                <c:pt idx="3010">
                  <c:v>4.1434943009746199</c:v>
                </c:pt>
                <c:pt idx="3011">
                  <c:v>4.1448708771543403</c:v>
                </c:pt>
                <c:pt idx="3012">
                  <c:v>4.1462474533340696</c:v>
                </c:pt>
                <c:pt idx="3013">
                  <c:v>4.1476240295137901</c:v>
                </c:pt>
                <c:pt idx="3014">
                  <c:v>4.1490006056935202</c:v>
                </c:pt>
                <c:pt idx="3015">
                  <c:v>4.1503771818732504</c:v>
                </c:pt>
                <c:pt idx="3016">
                  <c:v>4.15175375805297</c:v>
                </c:pt>
                <c:pt idx="3017">
                  <c:v>4.1531303342327002</c:v>
                </c:pt>
                <c:pt idx="3018">
                  <c:v>4.1545069104124197</c:v>
                </c:pt>
                <c:pt idx="3019">
                  <c:v>4.1558834865921499</c:v>
                </c:pt>
                <c:pt idx="3020">
                  <c:v>4.1572600627718703</c:v>
                </c:pt>
                <c:pt idx="3021">
                  <c:v>4.1586366389515996</c:v>
                </c:pt>
                <c:pt idx="3022">
                  <c:v>4.1600132151313298</c:v>
                </c:pt>
                <c:pt idx="3023">
                  <c:v>4.1613897913110502</c:v>
                </c:pt>
                <c:pt idx="3024">
                  <c:v>4.1627663674907804</c:v>
                </c:pt>
                <c:pt idx="3025">
                  <c:v>4.1641429436705</c:v>
                </c:pt>
                <c:pt idx="3026">
                  <c:v>4.1655195198502302</c:v>
                </c:pt>
                <c:pt idx="3027">
                  <c:v>4.1668960960299604</c:v>
                </c:pt>
                <c:pt idx="3028">
                  <c:v>4.1682726722096799</c:v>
                </c:pt>
                <c:pt idx="3029">
                  <c:v>4.1696492483894101</c:v>
                </c:pt>
                <c:pt idx="3030">
                  <c:v>4.1710258245691296</c:v>
                </c:pt>
                <c:pt idx="3031">
                  <c:v>4.1724024007488598</c:v>
                </c:pt>
                <c:pt idx="3032">
                  <c:v>4.1737789769285802</c:v>
                </c:pt>
                <c:pt idx="3033">
                  <c:v>4.1751555531083104</c:v>
                </c:pt>
                <c:pt idx="3034">
                  <c:v>4.1765321292880397</c:v>
                </c:pt>
                <c:pt idx="3035">
                  <c:v>4.1779087054677602</c:v>
                </c:pt>
                <c:pt idx="3036">
                  <c:v>4.1792852816474904</c:v>
                </c:pt>
                <c:pt idx="3037">
                  <c:v>4.1806618578272099</c:v>
                </c:pt>
                <c:pt idx="3038">
                  <c:v>4.1820384340069401</c:v>
                </c:pt>
                <c:pt idx="3039">
                  <c:v>4.1834150101866703</c:v>
                </c:pt>
                <c:pt idx="3040">
                  <c:v>4.1847915863663898</c:v>
                </c:pt>
                <c:pt idx="3041">
                  <c:v>4.18616816254612</c:v>
                </c:pt>
                <c:pt idx="3042">
                  <c:v>4.1875447387258404</c:v>
                </c:pt>
                <c:pt idx="3043">
                  <c:v>4.1889213149055697</c:v>
                </c:pt>
                <c:pt idx="3044">
                  <c:v>4.1902978910852902</c:v>
                </c:pt>
                <c:pt idx="3045">
                  <c:v>4.1916744672650204</c:v>
                </c:pt>
                <c:pt idx="3046">
                  <c:v>4.1930510434447497</c:v>
                </c:pt>
                <c:pt idx="3047">
                  <c:v>4.1944276196244701</c:v>
                </c:pt>
                <c:pt idx="3048">
                  <c:v>4.1958041958042003</c:v>
                </c:pt>
                <c:pt idx="3049">
                  <c:v>4.1971807719839198</c:v>
                </c:pt>
                <c:pt idx="3050">
                  <c:v>4.19855734816365</c:v>
                </c:pt>
                <c:pt idx="3051">
                  <c:v>4.1999339243433704</c:v>
                </c:pt>
                <c:pt idx="3052">
                  <c:v>4.2013105005230997</c:v>
                </c:pt>
                <c:pt idx="3053">
                  <c:v>4.2026870767028299</c:v>
                </c:pt>
                <c:pt idx="3054">
                  <c:v>4.2040636528825504</c:v>
                </c:pt>
                <c:pt idx="3055">
                  <c:v>4.2054402290622797</c:v>
                </c:pt>
                <c:pt idx="3056">
                  <c:v>4.2068168052420001</c:v>
                </c:pt>
                <c:pt idx="3057">
                  <c:v>4.2081933814217303</c:v>
                </c:pt>
                <c:pt idx="3058">
                  <c:v>4.2095699576014498</c:v>
                </c:pt>
                <c:pt idx="3059">
                  <c:v>4.21094653378118</c:v>
                </c:pt>
                <c:pt idx="3060">
                  <c:v>4.2123231099609102</c:v>
                </c:pt>
                <c:pt idx="3061">
                  <c:v>4.2136996861406297</c:v>
                </c:pt>
                <c:pt idx="3062">
                  <c:v>4.2150762623203599</c:v>
                </c:pt>
                <c:pt idx="3063">
                  <c:v>4.2164528385000803</c:v>
                </c:pt>
                <c:pt idx="3064">
                  <c:v>4.2178294146798097</c:v>
                </c:pt>
                <c:pt idx="3065">
                  <c:v>4.2192059908595301</c:v>
                </c:pt>
                <c:pt idx="3066">
                  <c:v>4.2205825670392603</c:v>
                </c:pt>
                <c:pt idx="3067">
                  <c:v>4.2219591432189896</c:v>
                </c:pt>
                <c:pt idx="3068">
                  <c:v>4.22333571939871</c:v>
                </c:pt>
                <c:pt idx="3069">
                  <c:v>4.2247122955784402</c:v>
                </c:pt>
                <c:pt idx="3070">
                  <c:v>4.2260888717581597</c:v>
                </c:pt>
                <c:pt idx="3071">
                  <c:v>4.2274654479378899</c:v>
                </c:pt>
                <c:pt idx="3072">
                  <c:v>4.2288420241176201</c:v>
                </c:pt>
                <c:pt idx="3073">
                  <c:v>4.2302186002973396</c:v>
                </c:pt>
                <c:pt idx="3074">
                  <c:v>4.2315951764770698</c:v>
                </c:pt>
                <c:pt idx="3075">
                  <c:v>4.2329717526567903</c:v>
                </c:pt>
                <c:pt idx="3076">
                  <c:v>4.2343483288365196</c:v>
                </c:pt>
                <c:pt idx="3077">
                  <c:v>4.23572490501624</c:v>
                </c:pt>
                <c:pt idx="3078">
                  <c:v>4.2371014811959702</c:v>
                </c:pt>
                <c:pt idx="3079">
                  <c:v>4.2384780573757004</c:v>
                </c:pt>
                <c:pt idx="3080">
                  <c:v>4.2398546335554199</c:v>
                </c:pt>
                <c:pt idx="3081">
                  <c:v>4.2412312097351501</c:v>
                </c:pt>
                <c:pt idx="3082">
                  <c:v>4.2426077859148696</c:v>
                </c:pt>
                <c:pt idx="3083">
                  <c:v>4.2439843620945998</c:v>
                </c:pt>
                <c:pt idx="3084">
                  <c:v>4.24536093827433</c:v>
                </c:pt>
                <c:pt idx="3085">
                  <c:v>4.2467375144540496</c:v>
                </c:pt>
                <c:pt idx="3086">
                  <c:v>4.2481140906337798</c:v>
                </c:pt>
                <c:pt idx="3087">
                  <c:v>4.2494906668135002</c:v>
                </c:pt>
                <c:pt idx="3088">
                  <c:v>4.2508672429932304</c:v>
                </c:pt>
                <c:pt idx="3089">
                  <c:v>4.2522438191729499</c:v>
                </c:pt>
                <c:pt idx="3090">
                  <c:v>4.2536203953526801</c:v>
                </c:pt>
                <c:pt idx="3091">
                  <c:v>4.2549969715324103</c:v>
                </c:pt>
                <c:pt idx="3092">
                  <c:v>4.2563735477121298</c:v>
                </c:pt>
                <c:pt idx="3093">
                  <c:v>4.25775012389186</c:v>
                </c:pt>
                <c:pt idx="3094">
                  <c:v>4.2591267000715796</c:v>
                </c:pt>
                <c:pt idx="3095">
                  <c:v>4.2605032762513098</c:v>
                </c:pt>
                <c:pt idx="3096">
                  <c:v>4.26187985243104</c:v>
                </c:pt>
                <c:pt idx="3097">
                  <c:v>4.2632564286107604</c:v>
                </c:pt>
                <c:pt idx="3098">
                  <c:v>4.2646330047904897</c:v>
                </c:pt>
                <c:pt idx="3099">
                  <c:v>4.2660095809702101</c:v>
                </c:pt>
                <c:pt idx="3100">
                  <c:v>4.2673861571499403</c:v>
                </c:pt>
                <c:pt idx="3101">
                  <c:v>4.2687627333296598</c:v>
                </c:pt>
                <c:pt idx="3102">
                  <c:v>4.27013930950939</c:v>
                </c:pt>
                <c:pt idx="3103">
                  <c:v>4.2715158856891202</c:v>
                </c:pt>
                <c:pt idx="3104">
                  <c:v>4.2728924618688398</c:v>
                </c:pt>
                <c:pt idx="3105">
                  <c:v>4.2742690380485699</c:v>
                </c:pt>
                <c:pt idx="3106">
                  <c:v>4.2756456142282904</c:v>
                </c:pt>
                <c:pt idx="3107">
                  <c:v>4.2770221904080197</c:v>
                </c:pt>
                <c:pt idx="3108">
                  <c:v>4.2783987665877401</c:v>
                </c:pt>
                <c:pt idx="3109">
                  <c:v>4.2797753427674703</c:v>
                </c:pt>
                <c:pt idx="3110">
                  <c:v>4.2811519189471996</c:v>
                </c:pt>
                <c:pt idx="3111">
                  <c:v>4.28252849512692</c:v>
                </c:pt>
                <c:pt idx="3112">
                  <c:v>4.2839050713066502</c:v>
                </c:pt>
                <c:pt idx="3113">
                  <c:v>4.2852816474863697</c:v>
                </c:pt>
                <c:pt idx="3114">
                  <c:v>4.2866582236660999</c:v>
                </c:pt>
                <c:pt idx="3115">
                  <c:v>4.2880347998458204</c:v>
                </c:pt>
                <c:pt idx="3116">
                  <c:v>4.2894113760255497</c:v>
                </c:pt>
                <c:pt idx="3117">
                  <c:v>4.2907879522052799</c:v>
                </c:pt>
                <c:pt idx="3118">
                  <c:v>4.2921645283850003</c:v>
                </c:pt>
                <c:pt idx="3119">
                  <c:v>4.2935411045647296</c:v>
                </c:pt>
                <c:pt idx="3120">
                  <c:v>4.29491768074445</c:v>
                </c:pt>
                <c:pt idx="3121">
                  <c:v>4.2962942569241802</c:v>
                </c:pt>
                <c:pt idx="3122">
                  <c:v>4.2976708331039104</c:v>
                </c:pt>
                <c:pt idx="3123">
                  <c:v>4.2990474092836299</c:v>
                </c:pt>
                <c:pt idx="3124">
                  <c:v>4.3004239854633601</c:v>
                </c:pt>
                <c:pt idx="3125">
                  <c:v>4.3018005616430797</c:v>
                </c:pt>
                <c:pt idx="3126">
                  <c:v>4.3031771378228099</c:v>
                </c:pt>
                <c:pt idx="3127">
                  <c:v>4.3045537140025303</c:v>
                </c:pt>
                <c:pt idx="3128">
                  <c:v>4.3059302901822596</c:v>
                </c:pt>
                <c:pt idx="3129">
                  <c:v>4.3073068663619898</c:v>
                </c:pt>
                <c:pt idx="3130">
                  <c:v>4.3086834425417102</c:v>
                </c:pt>
                <c:pt idx="3131">
                  <c:v>4.3100600187214404</c:v>
                </c:pt>
                <c:pt idx="3132">
                  <c:v>4.3114365949011599</c:v>
                </c:pt>
                <c:pt idx="3133">
                  <c:v>4.3128131710808901</c:v>
                </c:pt>
                <c:pt idx="3134">
                  <c:v>4.3141897472606097</c:v>
                </c:pt>
                <c:pt idx="3135">
                  <c:v>4.3155663234403399</c:v>
                </c:pt>
                <c:pt idx="3136">
                  <c:v>4.3169428996200701</c:v>
                </c:pt>
                <c:pt idx="3137">
                  <c:v>4.3183194757997896</c:v>
                </c:pt>
                <c:pt idx="3138">
                  <c:v>4.3196960519795198</c:v>
                </c:pt>
                <c:pt idx="3139">
                  <c:v>4.3210726281592402</c:v>
                </c:pt>
                <c:pt idx="3140">
                  <c:v>4.3224492043389704</c:v>
                </c:pt>
                <c:pt idx="3141">
                  <c:v>4.3238257805186899</c:v>
                </c:pt>
                <c:pt idx="3142">
                  <c:v>4.3252023566984201</c:v>
                </c:pt>
                <c:pt idx="3143">
                  <c:v>4.3265789328781503</c:v>
                </c:pt>
                <c:pt idx="3144">
                  <c:v>4.3279555090578699</c:v>
                </c:pt>
                <c:pt idx="3145">
                  <c:v>4.3293320852376</c:v>
                </c:pt>
                <c:pt idx="3146">
                  <c:v>4.3307086614173196</c:v>
                </c:pt>
                <c:pt idx="3147">
                  <c:v>4.3320852375970498</c:v>
                </c:pt>
                <c:pt idx="3148">
                  <c:v>4.33346181377678</c:v>
                </c:pt>
                <c:pt idx="3149">
                  <c:v>4.3348383899565004</c:v>
                </c:pt>
                <c:pt idx="3150">
                  <c:v>4.3362149661362297</c:v>
                </c:pt>
                <c:pt idx="3151">
                  <c:v>4.3375915423159501</c:v>
                </c:pt>
                <c:pt idx="3152">
                  <c:v>4.3389681184956803</c:v>
                </c:pt>
                <c:pt idx="3153">
                  <c:v>4.3403446946753999</c:v>
                </c:pt>
                <c:pt idx="3154">
                  <c:v>4.34172127085513</c:v>
                </c:pt>
                <c:pt idx="3155">
                  <c:v>4.3430978470348602</c:v>
                </c:pt>
                <c:pt idx="3156">
                  <c:v>4.3444744232145798</c:v>
                </c:pt>
                <c:pt idx="3157">
                  <c:v>4.34585099939431</c:v>
                </c:pt>
                <c:pt idx="3158">
                  <c:v>4.3472275755740304</c:v>
                </c:pt>
                <c:pt idx="3159">
                  <c:v>4.3486041517537597</c:v>
                </c:pt>
                <c:pt idx="3160">
                  <c:v>4.3499807279334899</c:v>
                </c:pt>
                <c:pt idx="3161">
                  <c:v>4.3513573041132103</c:v>
                </c:pt>
                <c:pt idx="3162">
                  <c:v>4.3527338802929396</c:v>
                </c:pt>
                <c:pt idx="3163">
                  <c:v>4.35411045647266</c:v>
                </c:pt>
                <c:pt idx="3164">
                  <c:v>4.3554870326523902</c:v>
                </c:pt>
                <c:pt idx="3165">
                  <c:v>4.3568636088321098</c:v>
                </c:pt>
                <c:pt idx="3166">
                  <c:v>4.35824018501184</c:v>
                </c:pt>
                <c:pt idx="3167">
                  <c:v>4.3596167611915702</c:v>
                </c:pt>
                <c:pt idx="3168">
                  <c:v>4.3609933373712897</c:v>
                </c:pt>
                <c:pt idx="3169">
                  <c:v>4.3623699135510199</c:v>
                </c:pt>
                <c:pt idx="3170">
                  <c:v>4.3637464897307403</c:v>
                </c:pt>
                <c:pt idx="3171">
                  <c:v>4.3651230659104696</c:v>
                </c:pt>
                <c:pt idx="3172">
                  <c:v>4.36649964209019</c:v>
                </c:pt>
                <c:pt idx="3173">
                  <c:v>4.3678762182699202</c:v>
                </c:pt>
                <c:pt idx="3174">
                  <c:v>4.3692527944496504</c:v>
                </c:pt>
                <c:pt idx="3175">
                  <c:v>4.37062937062937</c:v>
                </c:pt>
                <c:pt idx="3176">
                  <c:v>4.3720059468091002</c:v>
                </c:pt>
                <c:pt idx="3177">
                  <c:v>4.3733825229888197</c:v>
                </c:pt>
                <c:pt idx="3178">
                  <c:v>4.3747590991685499</c:v>
                </c:pt>
                <c:pt idx="3179">
                  <c:v>4.3761356753482801</c:v>
                </c:pt>
                <c:pt idx="3180">
                  <c:v>4.3775122515279996</c:v>
                </c:pt>
                <c:pt idx="3181">
                  <c:v>4.3788888277077298</c:v>
                </c:pt>
                <c:pt idx="3182">
                  <c:v>4.3802654038874502</c:v>
                </c:pt>
                <c:pt idx="3183">
                  <c:v>4.3816419800671804</c:v>
                </c:pt>
                <c:pt idx="3184">
                  <c:v>4.3830185562469</c:v>
                </c:pt>
                <c:pt idx="3185">
                  <c:v>4.3843951324266301</c:v>
                </c:pt>
                <c:pt idx="3186">
                  <c:v>4.3857717086063603</c:v>
                </c:pt>
                <c:pt idx="3187">
                  <c:v>4.3871482847860799</c:v>
                </c:pt>
                <c:pt idx="3188">
                  <c:v>4.3885248609658101</c:v>
                </c:pt>
                <c:pt idx="3189">
                  <c:v>4.3899014371455296</c:v>
                </c:pt>
                <c:pt idx="3190">
                  <c:v>4.3912780133252598</c:v>
                </c:pt>
                <c:pt idx="3191">
                  <c:v>4.3926545895049802</c:v>
                </c:pt>
                <c:pt idx="3192">
                  <c:v>4.3940311656847104</c:v>
                </c:pt>
                <c:pt idx="3193">
                  <c:v>4.3954077418644397</c:v>
                </c:pt>
                <c:pt idx="3194">
                  <c:v>4.3967843180441601</c:v>
                </c:pt>
                <c:pt idx="3195">
                  <c:v>4.3981608942238903</c:v>
                </c:pt>
                <c:pt idx="3196">
                  <c:v>4.3995374704036099</c:v>
                </c:pt>
                <c:pt idx="3197">
                  <c:v>4.4009140465833401</c:v>
                </c:pt>
                <c:pt idx="3198">
                  <c:v>4.4022906227630596</c:v>
                </c:pt>
                <c:pt idx="3199">
                  <c:v>4.4036671989427898</c:v>
                </c:pt>
                <c:pt idx="3200">
                  <c:v>4.40504377512252</c:v>
                </c:pt>
                <c:pt idx="3201">
                  <c:v>4.4064203513022404</c:v>
                </c:pt>
                <c:pt idx="3202">
                  <c:v>4.4077969274819697</c:v>
                </c:pt>
                <c:pt idx="3203">
                  <c:v>4.4091735036616901</c:v>
                </c:pt>
                <c:pt idx="3204">
                  <c:v>4.4105500798414203</c:v>
                </c:pt>
                <c:pt idx="3205">
                  <c:v>4.4119266560211399</c:v>
                </c:pt>
                <c:pt idx="3206">
                  <c:v>4.4133032322008701</c:v>
                </c:pt>
                <c:pt idx="3207">
                  <c:v>4.4146798083806003</c:v>
                </c:pt>
                <c:pt idx="3208">
                  <c:v>4.4160563845603198</c:v>
                </c:pt>
                <c:pt idx="3209">
                  <c:v>4.41743296074005</c:v>
                </c:pt>
                <c:pt idx="3210">
                  <c:v>4.4188095369197704</c:v>
                </c:pt>
                <c:pt idx="3211">
                  <c:v>4.4201861130994997</c:v>
                </c:pt>
                <c:pt idx="3212">
                  <c:v>4.4215626892792299</c:v>
                </c:pt>
                <c:pt idx="3213">
                  <c:v>4.4229392654589503</c:v>
                </c:pt>
                <c:pt idx="3214">
                  <c:v>4.4243158416386796</c:v>
                </c:pt>
                <c:pt idx="3215">
                  <c:v>4.4256924178184001</c:v>
                </c:pt>
                <c:pt idx="3216">
                  <c:v>4.4270689939981303</c:v>
                </c:pt>
                <c:pt idx="3217">
                  <c:v>4.4284455701778596</c:v>
                </c:pt>
                <c:pt idx="3218">
                  <c:v>4.42982214635758</c:v>
                </c:pt>
                <c:pt idx="3219">
                  <c:v>4.4311987225373102</c:v>
                </c:pt>
                <c:pt idx="3220">
                  <c:v>4.4325752987170297</c:v>
                </c:pt>
                <c:pt idx="3221">
                  <c:v>4.4339518748967599</c:v>
                </c:pt>
                <c:pt idx="3222">
                  <c:v>4.4353284510764803</c:v>
                </c:pt>
                <c:pt idx="3223">
                  <c:v>4.4367050272562096</c:v>
                </c:pt>
                <c:pt idx="3224">
                  <c:v>4.4380816034359398</c:v>
                </c:pt>
                <c:pt idx="3225">
                  <c:v>4.4394581796156602</c:v>
                </c:pt>
                <c:pt idx="3226">
                  <c:v>4.4408347557953904</c:v>
                </c:pt>
                <c:pt idx="3227">
                  <c:v>4.44221133197511</c:v>
                </c:pt>
                <c:pt idx="3228">
                  <c:v>4.4435879081548402</c:v>
                </c:pt>
                <c:pt idx="3229">
                  <c:v>4.4449644843345597</c:v>
                </c:pt>
                <c:pt idx="3230">
                  <c:v>4.4463410605142899</c:v>
                </c:pt>
                <c:pt idx="3231">
                  <c:v>4.4477176366940201</c:v>
                </c:pt>
                <c:pt idx="3232">
                  <c:v>4.4490942128737396</c:v>
                </c:pt>
                <c:pt idx="3233">
                  <c:v>4.4504707890534698</c:v>
                </c:pt>
                <c:pt idx="3234">
                  <c:v>4.4518473652331902</c:v>
                </c:pt>
                <c:pt idx="3235">
                  <c:v>4.4532239414129204</c:v>
                </c:pt>
                <c:pt idx="3236">
                  <c:v>4.45460051759264</c:v>
                </c:pt>
                <c:pt idx="3237">
                  <c:v>4.4559770937723702</c:v>
                </c:pt>
                <c:pt idx="3238">
                  <c:v>4.4573536699521004</c:v>
                </c:pt>
                <c:pt idx="3239">
                  <c:v>4.4587302461318199</c:v>
                </c:pt>
                <c:pt idx="3240">
                  <c:v>4.4601068223115501</c:v>
                </c:pt>
                <c:pt idx="3241">
                  <c:v>4.4614833984912696</c:v>
                </c:pt>
                <c:pt idx="3242">
                  <c:v>4.4628599746709998</c:v>
                </c:pt>
                <c:pt idx="3243">
                  <c:v>4.46423655085073</c:v>
                </c:pt>
                <c:pt idx="3244">
                  <c:v>4.4656131270304504</c:v>
                </c:pt>
                <c:pt idx="3245">
                  <c:v>4.4669897032101797</c:v>
                </c:pt>
                <c:pt idx="3246">
                  <c:v>4.4683662793899002</c:v>
                </c:pt>
                <c:pt idx="3247">
                  <c:v>4.4697428555696304</c:v>
                </c:pt>
                <c:pt idx="3248">
                  <c:v>4.4711194317493499</c:v>
                </c:pt>
                <c:pt idx="3249">
                  <c:v>4.4724960079290801</c:v>
                </c:pt>
                <c:pt idx="3250">
                  <c:v>4.4738725841088103</c:v>
                </c:pt>
                <c:pt idx="3251">
                  <c:v>4.4752491602885298</c:v>
                </c:pt>
                <c:pt idx="3252">
                  <c:v>4.47662573646826</c:v>
                </c:pt>
                <c:pt idx="3253">
                  <c:v>4.4780023126479804</c:v>
                </c:pt>
                <c:pt idx="3254">
                  <c:v>4.4793788888277097</c:v>
                </c:pt>
                <c:pt idx="3255">
                  <c:v>4.4807554650074302</c:v>
                </c:pt>
                <c:pt idx="3256">
                  <c:v>4.4821320411871604</c:v>
                </c:pt>
                <c:pt idx="3257">
                  <c:v>4.4835086173668897</c:v>
                </c:pt>
                <c:pt idx="3258">
                  <c:v>4.4848851935466101</c:v>
                </c:pt>
                <c:pt idx="3259">
                  <c:v>4.4862617697263403</c:v>
                </c:pt>
                <c:pt idx="3260">
                  <c:v>4.4876383459060598</c:v>
                </c:pt>
                <c:pt idx="3261">
                  <c:v>4.48901492208579</c:v>
                </c:pt>
                <c:pt idx="3262">
                  <c:v>4.4903914982655202</c:v>
                </c:pt>
                <c:pt idx="3263">
                  <c:v>4.4917680744452397</c:v>
                </c:pt>
                <c:pt idx="3264">
                  <c:v>4.4931446506249699</c:v>
                </c:pt>
                <c:pt idx="3265">
                  <c:v>4.4945212268046904</c:v>
                </c:pt>
                <c:pt idx="3266">
                  <c:v>4.4958978029844197</c:v>
                </c:pt>
                <c:pt idx="3267">
                  <c:v>4.4972743791641401</c:v>
                </c:pt>
                <c:pt idx="3268">
                  <c:v>4.4986509553438703</c:v>
                </c:pt>
                <c:pt idx="3269">
                  <c:v>4.5000275315235996</c:v>
                </c:pt>
                <c:pt idx="3270">
                  <c:v>4.50140410770332</c:v>
                </c:pt>
                <c:pt idx="3271">
                  <c:v>4.5027806838830502</c:v>
                </c:pt>
                <c:pt idx="3272">
                  <c:v>4.5041572600627697</c:v>
                </c:pt>
                <c:pt idx="3273">
                  <c:v>4.5055338362424999</c:v>
                </c:pt>
                <c:pt idx="3274">
                  <c:v>4.5069104124222301</c:v>
                </c:pt>
                <c:pt idx="3275">
                  <c:v>4.5082869886019497</c:v>
                </c:pt>
                <c:pt idx="3276">
                  <c:v>4.5096635647816798</c:v>
                </c:pt>
                <c:pt idx="3277">
                  <c:v>4.5110401409614003</c:v>
                </c:pt>
                <c:pt idx="3278">
                  <c:v>4.5124167171411296</c:v>
                </c:pt>
                <c:pt idx="3279">
                  <c:v>4.51379329332085</c:v>
                </c:pt>
                <c:pt idx="3280">
                  <c:v>4.5151698695005802</c:v>
                </c:pt>
                <c:pt idx="3281">
                  <c:v>4.5165464456803104</c:v>
                </c:pt>
                <c:pt idx="3282">
                  <c:v>4.5179230218600299</c:v>
                </c:pt>
                <c:pt idx="3283">
                  <c:v>4.5192995980397601</c:v>
                </c:pt>
                <c:pt idx="3284">
                  <c:v>4.5206761742194796</c:v>
                </c:pt>
                <c:pt idx="3285">
                  <c:v>4.5220527503992098</c:v>
                </c:pt>
                <c:pt idx="3286">
                  <c:v>4.5234293265789303</c:v>
                </c:pt>
                <c:pt idx="3287">
                  <c:v>4.5248059027586596</c:v>
                </c:pt>
                <c:pt idx="3288">
                  <c:v>4.5261824789383898</c:v>
                </c:pt>
                <c:pt idx="3289">
                  <c:v>4.5275590551181102</c:v>
                </c:pt>
                <c:pt idx="3290">
                  <c:v>4.5289356312978404</c:v>
                </c:pt>
                <c:pt idx="3291">
                  <c:v>4.5303122074775599</c:v>
                </c:pt>
                <c:pt idx="3292">
                  <c:v>4.5316887836572901</c:v>
                </c:pt>
                <c:pt idx="3293">
                  <c:v>4.5330653598370096</c:v>
                </c:pt>
                <c:pt idx="3294">
                  <c:v>4.5344419360167398</c:v>
                </c:pt>
                <c:pt idx="3295">
                  <c:v>4.53581851219647</c:v>
                </c:pt>
                <c:pt idx="3296">
                  <c:v>4.5371950883761896</c:v>
                </c:pt>
                <c:pt idx="3297">
                  <c:v>4.5385716645559198</c:v>
                </c:pt>
                <c:pt idx="3298">
                  <c:v>4.5399482407356402</c:v>
                </c:pt>
                <c:pt idx="3299">
                  <c:v>4.5413248169153704</c:v>
                </c:pt>
                <c:pt idx="3300">
                  <c:v>4.5427013930950899</c:v>
                </c:pt>
                <c:pt idx="3301">
                  <c:v>4.5440779692748201</c:v>
                </c:pt>
                <c:pt idx="3302">
                  <c:v>4.5454545454545503</c:v>
                </c:pt>
                <c:pt idx="3303">
                  <c:v>4.5468311216342698</c:v>
                </c:pt>
                <c:pt idx="3304">
                  <c:v>4.548207697814</c:v>
                </c:pt>
                <c:pt idx="3305">
                  <c:v>4.5495842739937196</c:v>
                </c:pt>
                <c:pt idx="3306">
                  <c:v>4.5509608501734498</c:v>
                </c:pt>
                <c:pt idx="3307">
                  <c:v>4.5523374263531799</c:v>
                </c:pt>
                <c:pt idx="3308">
                  <c:v>4.5537140025329004</c:v>
                </c:pt>
                <c:pt idx="3309">
                  <c:v>4.5550905787126297</c:v>
                </c:pt>
                <c:pt idx="3310">
                  <c:v>4.5564671548923501</c:v>
                </c:pt>
                <c:pt idx="3311">
                  <c:v>4.5578437310720803</c:v>
                </c:pt>
                <c:pt idx="3312">
                  <c:v>4.5592203072517998</c:v>
                </c:pt>
                <c:pt idx="3313">
                  <c:v>4.56059688343153</c:v>
                </c:pt>
                <c:pt idx="3314">
                  <c:v>4.5619734596112602</c:v>
                </c:pt>
                <c:pt idx="3315">
                  <c:v>4.5633500357909798</c:v>
                </c:pt>
                <c:pt idx="3316">
                  <c:v>4.5647266119707099</c:v>
                </c:pt>
                <c:pt idx="3317">
                  <c:v>4.5661031881504304</c:v>
                </c:pt>
                <c:pt idx="3318">
                  <c:v>4.5674797643301597</c:v>
                </c:pt>
                <c:pt idx="3319">
                  <c:v>4.5688563405098801</c:v>
                </c:pt>
                <c:pt idx="3320">
                  <c:v>4.5702329166896103</c:v>
                </c:pt>
                <c:pt idx="3321">
                  <c:v>4.5716094928693396</c:v>
                </c:pt>
                <c:pt idx="3322">
                  <c:v>4.57298606904906</c:v>
                </c:pt>
                <c:pt idx="3323">
                  <c:v>4.5743626452287902</c:v>
                </c:pt>
                <c:pt idx="3324">
                  <c:v>4.5757392214085097</c:v>
                </c:pt>
                <c:pt idx="3325">
                  <c:v>4.5771157975882399</c:v>
                </c:pt>
                <c:pt idx="3326">
                  <c:v>4.5784923737679701</c:v>
                </c:pt>
                <c:pt idx="3327">
                  <c:v>4.5798689499476897</c:v>
                </c:pt>
                <c:pt idx="3328">
                  <c:v>4.5812455261274199</c:v>
                </c:pt>
                <c:pt idx="3329">
                  <c:v>4.5826221023071403</c:v>
                </c:pt>
                <c:pt idx="3330">
                  <c:v>4.5839986784868696</c:v>
                </c:pt>
                <c:pt idx="3331">
                  <c:v>4.58537525466659</c:v>
                </c:pt>
                <c:pt idx="3332">
                  <c:v>4.5867518308463202</c:v>
                </c:pt>
                <c:pt idx="3333">
                  <c:v>4.5881284070260504</c:v>
                </c:pt>
                <c:pt idx="3334">
                  <c:v>4.5895049832057699</c:v>
                </c:pt>
                <c:pt idx="3335">
                  <c:v>4.5908815593855001</c:v>
                </c:pt>
                <c:pt idx="3336">
                  <c:v>4.5922581355652197</c:v>
                </c:pt>
                <c:pt idx="3337">
                  <c:v>4.5936347117449499</c:v>
                </c:pt>
                <c:pt idx="3338">
                  <c:v>4.5950112879246801</c:v>
                </c:pt>
                <c:pt idx="3339">
                  <c:v>4.5963878641043996</c:v>
                </c:pt>
                <c:pt idx="3340">
                  <c:v>4.5977644402841298</c:v>
                </c:pt>
                <c:pt idx="3341">
                  <c:v>4.5991410164638502</c:v>
                </c:pt>
                <c:pt idx="3342">
                  <c:v>4.6005175926435804</c:v>
                </c:pt>
                <c:pt idx="3343">
                  <c:v>4.6018941688232999</c:v>
                </c:pt>
                <c:pt idx="3344">
                  <c:v>4.6032707450030301</c:v>
                </c:pt>
                <c:pt idx="3345">
                  <c:v>4.6046473211827603</c:v>
                </c:pt>
                <c:pt idx="3346">
                  <c:v>4.6060238973624799</c:v>
                </c:pt>
                <c:pt idx="3347">
                  <c:v>4.6074004735422101</c:v>
                </c:pt>
                <c:pt idx="3348">
                  <c:v>4.6087770497219296</c:v>
                </c:pt>
                <c:pt idx="3349">
                  <c:v>4.6101536259016598</c:v>
                </c:pt>
                <c:pt idx="3350">
                  <c:v>4.6115302020813802</c:v>
                </c:pt>
                <c:pt idx="3351">
                  <c:v>4.6129067782611104</c:v>
                </c:pt>
                <c:pt idx="3352">
                  <c:v>4.6142833544408397</c:v>
                </c:pt>
                <c:pt idx="3353">
                  <c:v>4.6156599306205601</c:v>
                </c:pt>
                <c:pt idx="3354">
                  <c:v>4.6170365068002903</c:v>
                </c:pt>
                <c:pt idx="3355">
                  <c:v>4.6184130829800099</c:v>
                </c:pt>
                <c:pt idx="3356">
                  <c:v>4.61978965915974</c:v>
                </c:pt>
                <c:pt idx="3357">
                  <c:v>4.6211662353394702</c:v>
                </c:pt>
                <c:pt idx="3358">
                  <c:v>4.6225428115191898</c:v>
                </c:pt>
                <c:pt idx="3359">
                  <c:v>4.62391938769892</c:v>
                </c:pt>
                <c:pt idx="3360">
                  <c:v>4.6252959638786404</c:v>
                </c:pt>
                <c:pt idx="3361">
                  <c:v>4.6266725400583697</c:v>
                </c:pt>
                <c:pt idx="3362">
                  <c:v>4.6280491162380901</c:v>
                </c:pt>
                <c:pt idx="3363">
                  <c:v>4.6294256924178203</c:v>
                </c:pt>
                <c:pt idx="3364">
                  <c:v>4.6308022685975496</c:v>
                </c:pt>
                <c:pt idx="3365">
                  <c:v>4.63217884477727</c:v>
                </c:pt>
                <c:pt idx="3366">
                  <c:v>4.6335554209570002</c:v>
                </c:pt>
                <c:pt idx="3367">
                  <c:v>4.6349319971367198</c:v>
                </c:pt>
                <c:pt idx="3368">
                  <c:v>4.63630857331645</c:v>
                </c:pt>
                <c:pt idx="3369">
                  <c:v>4.6376851494961704</c:v>
                </c:pt>
                <c:pt idx="3370">
                  <c:v>4.6390617256758997</c:v>
                </c:pt>
                <c:pt idx="3371">
                  <c:v>4.6404383018556299</c:v>
                </c:pt>
                <c:pt idx="3372">
                  <c:v>4.6418148780353503</c:v>
                </c:pt>
                <c:pt idx="3373">
                  <c:v>4.6431914542150796</c:v>
                </c:pt>
                <c:pt idx="3374">
                  <c:v>4.6445680303948</c:v>
                </c:pt>
                <c:pt idx="3375">
                  <c:v>4.6459446065745302</c:v>
                </c:pt>
                <c:pt idx="3376">
                  <c:v>4.6473211827542498</c:v>
                </c:pt>
                <c:pt idx="3377">
                  <c:v>4.64869775893398</c:v>
                </c:pt>
                <c:pt idx="3378">
                  <c:v>4.6500743351137102</c:v>
                </c:pt>
                <c:pt idx="3379">
                  <c:v>4.6514509112934297</c:v>
                </c:pt>
                <c:pt idx="3380">
                  <c:v>4.6528274874731599</c:v>
                </c:pt>
                <c:pt idx="3381">
                  <c:v>4.6542040636528803</c:v>
                </c:pt>
                <c:pt idx="3382">
                  <c:v>4.6555806398326096</c:v>
                </c:pt>
                <c:pt idx="3383">
                  <c:v>4.65695721601233</c:v>
                </c:pt>
                <c:pt idx="3384">
                  <c:v>4.6583337921920602</c:v>
                </c:pt>
                <c:pt idx="3385">
                  <c:v>4.6597103683717904</c:v>
                </c:pt>
                <c:pt idx="3386">
                  <c:v>4.66108694455151</c:v>
                </c:pt>
                <c:pt idx="3387">
                  <c:v>4.6624635207312402</c:v>
                </c:pt>
                <c:pt idx="3388">
                  <c:v>4.6638400969109597</c:v>
                </c:pt>
                <c:pt idx="3389">
                  <c:v>4.6652166730906899</c:v>
                </c:pt>
                <c:pt idx="3390">
                  <c:v>4.6665932492704201</c:v>
                </c:pt>
                <c:pt idx="3391">
                  <c:v>4.6679698254501396</c:v>
                </c:pt>
                <c:pt idx="3392">
                  <c:v>4.6693464016298698</c:v>
                </c:pt>
                <c:pt idx="3393">
                  <c:v>4.6707229778095902</c:v>
                </c:pt>
                <c:pt idx="3394">
                  <c:v>4.6720995539893204</c:v>
                </c:pt>
                <c:pt idx="3395">
                  <c:v>4.67347613016904</c:v>
                </c:pt>
                <c:pt idx="3396">
                  <c:v>4.6748527063487701</c:v>
                </c:pt>
                <c:pt idx="3397">
                  <c:v>4.6762292825285003</c:v>
                </c:pt>
                <c:pt idx="3398">
                  <c:v>4.6776058587082199</c:v>
                </c:pt>
                <c:pt idx="3399">
                  <c:v>4.6789824348879501</c:v>
                </c:pt>
                <c:pt idx="3400">
                  <c:v>4.6803590110676696</c:v>
                </c:pt>
                <c:pt idx="3401">
                  <c:v>4.6817355872473998</c:v>
                </c:pt>
                <c:pt idx="3402">
                  <c:v>4.68311216342713</c:v>
                </c:pt>
                <c:pt idx="3403">
                  <c:v>4.6844887396068504</c:v>
                </c:pt>
                <c:pt idx="3404">
                  <c:v>4.6858653157865797</c:v>
                </c:pt>
                <c:pt idx="3405">
                  <c:v>4.6872418919663001</c:v>
                </c:pt>
                <c:pt idx="3406">
                  <c:v>4.6886184681460303</c:v>
                </c:pt>
                <c:pt idx="3407">
                  <c:v>4.6899950443257499</c:v>
                </c:pt>
                <c:pt idx="3408">
                  <c:v>4.6913716205054801</c:v>
                </c:pt>
                <c:pt idx="3409">
                  <c:v>4.6927481966852103</c:v>
                </c:pt>
                <c:pt idx="3410">
                  <c:v>4.6941247728649298</c:v>
                </c:pt>
                <c:pt idx="3411">
                  <c:v>4.69550134904466</c:v>
                </c:pt>
                <c:pt idx="3412">
                  <c:v>4.6968779252243804</c:v>
                </c:pt>
                <c:pt idx="3413">
                  <c:v>4.6982545014041097</c:v>
                </c:pt>
                <c:pt idx="3414">
                  <c:v>4.6996310775838399</c:v>
                </c:pt>
                <c:pt idx="3415">
                  <c:v>4.7010076537635603</c:v>
                </c:pt>
                <c:pt idx="3416">
                  <c:v>4.7023842299432896</c:v>
                </c:pt>
                <c:pt idx="3417">
                  <c:v>4.7037608061230101</c:v>
                </c:pt>
                <c:pt idx="3418">
                  <c:v>4.7051373823027403</c:v>
                </c:pt>
                <c:pt idx="3419">
                  <c:v>4.7065139584824598</c:v>
                </c:pt>
                <c:pt idx="3420">
                  <c:v>4.70789053466219</c:v>
                </c:pt>
                <c:pt idx="3421">
                  <c:v>4.7092671108419202</c:v>
                </c:pt>
                <c:pt idx="3422">
                  <c:v>4.7106436870216397</c:v>
                </c:pt>
                <c:pt idx="3423">
                  <c:v>4.7120202632013699</c:v>
                </c:pt>
                <c:pt idx="3424">
                  <c:v>4.7133968393810903</c:v>
                </c:pt>
                <c:pt idx="3425">
                  <c:v>4.7147734155608196</c:v>
                </c:pt>
                <c:pt idx="3426">
                  <c:v>4.7161499917405401</c:v>
                </c:pt>
                <c:pt idx="3427">
                  <c:v>4.7175265679202703</c:v>
                </c:pt>
                <c:pt idx="3428">
                  <c:v>4.7189031440999996</c:v>
                </c:pt>
                <c:pt idx="3429">
                  <c:v>4.72027972027972</c:v>
                </c:pt>
                <c:pt idx="3430">
                  <c:v>4.7216562964594502</c:v>
                </c:pt>
                <c:pt idx="3431">
                  <c:v>4.7230328726391697</c:v>
                </c:pt>
                <c:pt idx="3432">
                  <c:v>4.7244094488188999</c:v>
                </c:pt>
                <c:pt idx="3433">
                  <c:v>4.7257860249986203</c:v>
                </c:pt>
                <c:pt idx="3434">
                  <c:v>4.7271626011783496</c:v>
                </c:pt>
                <c:pt idx="3435">
                  <c:v>4.7285391773580798</c:v>
                </c:pt>
                <c:pt idx="3436">
                  <c:v>4.7299157535378002</c:v>
                </c:pt>
                <c:pt idx="3437">
                  <c:v>4.7312923297175304</c:v>
                </c:pt>
                <c:pt idx="3438">
                  <c:v>4.73266890589725</c:v>
                </c:pt>
                <c:pt idx="3439">
                  <c:v>4.7340454820769802</c:v>
                </c:pt>
                <c:pt idx="3440">
                  <c:v>4.7354220582566997</c:v>
                </c:pt>
                <c:pt idx="3441">
                  <c:v>4.7367986344364299</c:v>
                </c:pt>
                <c:pt idx="3442">
                  <c:v>4.7381752106161601</c:v>
                </c:pt>
                <c:pt idx="3443">
                  <c:v>4.7395517867958796</c:v>
                </c:pt>
                <c:pt idx="3444">
                  <c:v>4.7409283629756098</c:v>
                </c:pt>
                <c:pt idx="3445">
                  <c:v>4.7423049391553302</c:v>
                </c:pt>
                <c:pt idx="3446">
                  <c:v>4.7436815153350604</c:v>
                </c:pt>
                <c:pt idx="3447">
                  <c:v>4.7450580915147897</c:v>
                </c:pt>
                <c:pt idx="3448">
                  <c:v>4.7464346676945102</c:v>
                </c:pt>
                <c:pt idx="3449">
                  <c:v>4.7478112438742404</c:v>
                </c:pt>
                <c:pt idx="3450">
                  <c:v>4.7491878200539599</c:v>
                </c:pt>
                <c:pt idx="3451">
                  <c:v>4.7505643962336901</c:v>
                </c:pt>
                <c:pt idx="3452">
                  <c:v>4.7519409724134203</c:v>
                </c:pt>
                <c:pt idx="3453">
                  <c:v>4.7533175485931398</c:v>
                </c:pt>
                <c:pt idx="3454">
                  <c:v>4.75469412477287</c:v>
                </c:pt>
                <c:pt idx="3455">
                  <c:v>4.7560707009525904</c:v>
                </c:pt>
                <c:pt idx="3456">
                  <c:v>4.7574472771323197</c:v>
                </c:pt>
                <c:pt idx="3457">
                  <c:v>4.7588238533120402</c:v>
                </c:pt>
                <c:pt idx="3458">
                  <c:v>4.7602004294917704</c:v>
                </c:pt>
                <c:pt idx="3459">
                  <c:v>4.7615770056714997</c:v>
                </c:pt>
                <c:pt idx="3460">
                  <c:v>4.7629535818512201</c:v>
                </c:pt>
                <c:pt idx="3461">
                  <c:v>4.7643301580309503</c:v>
                </c:pt>
                <c:pt idx="3462">
                  <c:v>4.7657067342106698</c:v>
                </c:pt>
                <c:pt idx="3463">
                  <c:v>4.7670833103904</c:v>
                </c:pt>
                <c:pt idx="3464">
                  <c:v>4.7684598865701204</c:v>
                </c:pt>
                <c:pt idx="3465">
                  <c:v>4.7698364627498497</c:v>
                </c:pt>
                <c:pt idx="3466">
                  <c:v>4.7712130389295799</c:v>
                </c:pt>
                <c:pt idx="3467">
                  <c:v>4.7725896151093004</c:v>
                </c:pt>
                <c:pt idx="3468">
                  <c:v>4.7739661912890297</c:v>
                </c:pt>
                <c:pt idx="3469">
                  <c:v>4.7753427674687501</c:v>
                </c:pt>
                <c:pt idx="3470">
                  <c:v>4.7767193436484803</c:v>
                </c:pt>
                <c:pt idx="3471">
                  <c:v>4.7780959198281998</c:v>
                </c:pt>
                <c:pt idx="3472">
                  <c:v>4.77947249600793</c:v>
                </c:pt>
                <c:pt idx="3473">
                  <c:v>4.7808490721876602</c:v>
                </c:pt>
                <c:pt idx="3474">
                  <c:v>4.7822256483673797</c:v>
                </c:pt>
                <c:pt idx="3475">
                  <c:v>4.7836022245471099</c:v>
                </c:pt>
                <c:pt idx="3476">
                  <c:v>4.7849788007268304</c:v>
                </c:pt>
                <c:pt idx="3477">
                  <c:v>4.7863553769065597</c:v>
                </c:pt>
                <c:pt idx="3478">
                  <c:v>4.7877319530862801</c:v>
                </c:pt>
                <c:pt idx="3479">
                  <c:v>4.7891085292660103</c:v>
                </c:pt>
                <c:pt idx="3480">
                  <c:v>4.7904851054457396</c:v>
                </c:pt>
                <c:pt idx="3481">
                  <c:v>4.79186168162546</c:v>
                </c:pt>
                <c:pt idx="3482">
                  <c:v>4.7932382578051902</c:v>
                </c:pt>
                <c:pt idx="3483">
                  <c:v>4.7946148339849097</c:v>
                </c:pt>
                <c:pt idx="3484">
                  <c:v>4.7959914101646399</c:v>
                </c:pt>
                <c:pt idx="3485">
                  <c:v>4.7973679863443701</c:v>
                </c:pt>
                <c:pt idx="3486">
                  <c:v>4.7987445625240897</c:v>
                </c:pt>
                <c:pt idx="3487">
                  <c:v>4.8001211387038198</c:v>
                </c:pt>
                <c:pt idx="3488">
                  <c:v>4.8014977148835403</c:v>
                </c:pt>
                <c:pt idx="3489">
                  <c:v>4.8028742910632696</c:v>
                </c:pt>
                <c:pt idx="3490">
                  <c:v>4.80425086724299</c:v>
                </c:pt>
                <c:pt idx="3491">
                  <c:v>4.8056274434227202</c:v>
                </c:pt>
                <c:pt idx="3492">
                  <c:v>4.8070040196024504</c:v>
                </c:pt>
                <c:pt idx="3493">
                  <c:v>4.8083805957821699</c:v>
                </c:pt>
                <c:pt idx="3494">
                  <c:v>4.8097571719619001</c:v>
                </c:pt>
                <c:pt idx="3495">
                  <c:v>4.8111337481416196</c:v>
                </c:pt>
                <c:pt idx="3496">
                  <c:v>4.8125103243213498</c:v>
                </c:pt>
                <c:pt idx="3497">
                  <c:v>4.81388690050108</c:v>
                </c:pt>
                <c:pt idx="3498">
                  <c:v>4.8152634766807996</c:v>
                </c:pt>
                <c:pt idx="3499">
                  <c:v>4.8166400528605298</c:v>
                </c:pt>
                <c:pt idx="3500">
                  <c:v>4.8180166290402502</c:v>
                </c:pt>
                <c:pt idx="3501">
                  <c:v>4.8193932052199804</c:v>
                </c:pt>
                <c:pt idx="3502">
                  <c:v>4.8207697813996999</c:v>
                </c:pt>
                <c:pt idx="3503">
                  <c:v>4.8221463575794301</c:v>
                </c:pt>
                <c:pt idx="3504">
                  <c:v>4.8235229337591603</c:v>
                </c:pt>
                <c:pt idx="3505">
                  <c:v>4.8248995099388798</c:v>
                </c:pt>
                <c:pt idx="3506">
                  <c:v>4.82627608611861</c:v>
                </c:pt>
                <c:pt idx="3507">
                  <c:v>4.8276526622983296</c:v>
                </c:pt>
                <c:pt idx="3508">
                  <c:v>4.8290292384780598</c:v>
                </c:pt>
                <c:pt idx="3509">
                  <c:v>4.83040581465779</c:v>
                </c:pt>
                <c:pt idx="3510">
                  <c:v>4.8317823908375104</c:v>
                </c:pt>
                <c:pt idx="3511">
                  <c:v>4.8331589670172397</c:v>
                </c:pt>
                <c:pt idx="3512">
                  <c:v>4.8345355431969601</c:v>
                </c:pt>
                <c:pt idx="3513">
                  <c:v>4.8359121193766903</c:v>
                </c:pt>
                <c:pt idx="3514">
                  <c:v>4.8372886955564098</c:v>
                </c:pt>
                <c:pt idx="3515">
                  <c:v>4.83866527173614</c:v>
                </c:pt>
                <c:pt idx="3516">
                  <c:v>4.8400418479158702</c:v>
                </c:pt>
                <c:pt idx="3517">
                  <c:v>4.8414184240955898</c:v>
                </c:pt>
                <c:pt idx="3518">
                  <c:v>4.8427950002753199</c:v>
                </c:pt>
                <c:pt idx="3519">
                  <c:v>4.8441715764550404</c:v>
                </c:pt>
                <c:pt idx="3520">
                  <c:v>4.8455481526347697</c:v>
                </c:pt>
                <c:pt idx="3521">
                  <c:v>4.8469247288144901</c:v>
                </c:pt>
                <c:pt idx="3522">
                  <c:v>4.8483013049942203</c:v>
                </c:pt>
                <c:pt idx="3523">
                  <c:v>4.8496778811739496</c:v>
                </c:pt>
                <c:pt idx="3524">
                  <c:v>4.85105445735367</c:v>
                </c:pt>
                <c:pt idx="3525">
                  <c:v>4.8524310335334002</c:v>
                </c:pt>
                <c:pt idx="3526">
                  <c:v>4.8538076097131198</c:v>
                </c:pt>
                <c:pt idx="3527">
                  <c:v>4.8551841858928499</c:v>
                </c:pt>
                <c:pt idx="3528">
                  <c:v>4.8565607620725704</c:v>
                </c:pt>
                <c:pt idx="3529">
                  <c:v>4.8579373382522997</c:v>
                </c:pt>
                <c:pt idx="3530">
                  <c:v>4.8593139144320299</c:v>
                </c:pt>
                <c:pt idx="3531">
                  <c:v>4.8606904906117503</c:v>
                </c:pt>
                <c:pt idx="3532">
                  <c:v>4.8620670667914796</c:v>
                </c:pt>
                <c:pt idx="3533">
                  <c:v>4.8634436429712</c:v>
                </c:pt>
                <c:pt idx="3534">
                  <c:v>4.8648202191509302</c:v>
                </c:pt>
                <c:pt idx="3535">
                  <c:v>4.8661967953306497</c:v>
                </c:pt>
                <c:pt idx="3536">
                  <c:v>4.8675733715103799</c:v>
                </c:pt>
                <c:pt idx="3537">
                  <c:v>4.8689499476901101</c:v>
                </c:pt>
                <c:pt idx="3538">
                  <c:v>4.8703265238698297</c:v>
                </c:pt>
                <c:pt idx="3539">
                  <c:v>4.8717031000495599</c:v>
                </c:pt>
                <c:pt idx="3540">
                  <c:v>4.8730796762292803</c:v>
                </c:pt>
                <c:pt idx="3541">
                  <c:v>4.8744562524090096</c:v>
                </c:pt>
                <c:pt idx="3542">
                  <c:v>4.8758328285887398</c:v>
                </c:pt>
                <c:pt idx="3543">
                  <c:v>4.8772094047684602</c:v>
                </c:pt>
                <c:pt idx="3544">
                  <c:v>4.8785859809481904</c:v>
                </c:pt>
                <c:pt idx="3545">
                  <c:v>4.8799625571279099</c:v>
                </c:pt>
                <c:pt idx="3546">
                  <c:v>4.8813391333076401</c:v>
                </c:pt>
                <c:pt idx="3547">
                  <c:v>4.8827157094873597</c:v>
                </c:pt>
                <c:pt idx="3548">
                  <c:v>4.8840922856670899</c:v>
                </c:pt>
                <c:pt idx="3549">
                  <c:v>4.8854688618468201</c:v>
                </c:pt>
                <c:pt idx="3550">
                  <c:v>4.8868454380265396</c:v>
                </c:pt>
                <c:pt idx="3551">
                  <c:v>4.8882220142062698</c:v>
                </c:pt>
                <c:pt idx="3552">
                  <c:v>4.8895985903859902</c:v>
                </c:pt>
                <c:pt idx="3553">
                  <c:v>4.8909751665657204</c:v>
                </c:pt>
                <c:pt idx="3554">
                  <c:v>4.8923517427454399</c:v>
                </c:pt>
                <c:pt idx="3555">
                  <c:v>4.8937283189251701</c:v>
                </c:pt>
                <c:pt idx="3556">
                  <c:v>4.8951048951049003</c:v>
                </c:pt>
                <c:pt idx="3557">
                  <c:v>4.8964814712846199</c:v>
                </c:pt>
                <c:pt idx="3558">
                  <c:v>4.8978580474643501</c:v>
                </c:pt>
                <c:pt idx="3559">
                  <c:v>4.8992346236440696</c:v>
                </c:pt>
                <c:pt idx="3560">
                  <c:v>4.9006111998237998</c:v>
                </c:pt>
                <c:pt idx="3561">
                  <c:v>4.90198777600353</c:v>
                </c:pt>
                <c:pt idx="3562">
                  <c:v>4.9033643521832504</c:v>
                </c:pt>
                <c:pt idx="3563">
                  <c:v>4.9047409283629797</c:v>
                </c:pt>
                <c:pt idx="3564">
                  <c:v>4.9061175045427001</c:v>
                </c:pt>
                <c:pt idx="3565">
                  <c:v>4.9074940807224303</c:v>
                </c:pt>
                <c:pt idx="3566">
                  <c:v>4.9088706569021499</c:v>
                </c:pt>
                <c:pt idx="3567">
                  <c:v>4.91024723308188</c:v>
                </c:pt>
                <c:pt idx="3568">
                  <c:v>4.9116238092616102</c:v>
                </c:pt>
                <c:pt idx="3569">
                  <c:v>4.9130003854413298</c:v>
                </c:pt>
                <c:pt idx="3570">
                  <c:v>4.91437696162106</c:v>
                </c:pt>
                <c:pt idx="3571">
                  <c:v>4.9157535378007804</c:v>
                </c:pt>
                <c:pt idx="3572">
                  <c:v>4.9171301139805097</c:v>
                </c:pt>
                <c:pt idx="3573">
                  <c:v>4.9185066901602399</c:v>
                </c:pt>
                <c:pt idx="3574">
                  <c:v>4.9198832663399603</c:v>
                </c:pt>
                <c:pt idx="3575">
                  <c:v>4.9212598425196896</c:v>
                </c:pt>
                <c:pt idx="3576">
                  <c:v>4.92263641869941</c:v>
                </c:pt>
                <c:pt idx="3577">
                  <c:v>4.9240129948791402</c:v>
                </c:pt>
                <c:pt idx="3578">
                  <c:v>4.9253895710588598</c:v>
                </c:pt>
                <c:pt idx="3579">
                  <c:v>4.92676614723859</c:v>
                </c:pt>
                <c:pt idx="3580">
                  <c:v>4.9281427234183202</c:v>
                </c:pt>
                <c:pt idx="3581">
                  <c:v>4.9295192995980397</c:v>
                </c:pt>
                <c:pt idx="3582">
                  <c:v>4.9308958757777699</c:v>
                </c:pt>
                <c:pt idx="3583">
                  <c:v>4.9322724519574903</c:v>
                </c:pt>
                <c:pt idx="3584">
                  <c:v>4.9336490281372196</c:v>
                </c:pt>
                <c:pt idx="3585">
                  <c:v>4.93502560431694</c:v>
                </c:pt>
                <c:pt idx="3586">
                  <c:v>4.9364021804966702</c:v>
                </c:pt>
                <c:pt idx="3587">
                  <c:v>4.9377787566764004</c:v>
                </c:pt>
                <c:pt idx="3588">
                  <c:v>4.93915533285612</c:v>
                </c:pt>
                <c:pt idx="3589">
                  <c:v>4.9405319090358502</c:v>
                </c:pt>
                <c:pt idx="3590">
                  <c:v>4.9419084852155697</c:v>
                </c:pt>
                <c:pt idx="3591">
                  <c:v>4.9432850613952999</c:v>
                </c:pt>
                <c:pt idx="3592">
                  <c:v>4.9446616375750301</c:v>
                </c:pt>
                <c:pt idx="3593">
                  <c:v>4.9460382137547496</c:v>
                </c:pt>
                <c:pt idx="3594">
                  <c:v>4.9474147899344798</c:v>
                </c:pt>
                <c:pt idx="3595">
                  <c:v>4.9487913661142002</c:v>
                </c:pt>
                <c:pt idx="3596">
                  <c:v>4.9501679422939304</c:v>
                </c:pt>
                <c:pt idx="3597">
                  <c:v>4.95154451847365</c:v>
                </c:pt>
                <c:pt idx="3598">
                  <c:v>4.9529210946533802</c:v>
                </c:pt>
                <c:pt idx="3599">
                  <c:v>4.9542976708331103</c:v>
                </c:pt>
                <c:pt idx="3600">
                  <c:v>4.9556742470128299</c:v>
                </c:pt>
                <c:pt idx="3601">
                  <c:v>4.9570508231925601</c:v>
                </c:pt>
                <c:pt idx="3602">
                  <c:v>4.9584273993722796</c:v>
                </c:pt>
                <c:pt idx="3603">
                  <c:v>4.9598039755520098</c:v>
                </c:pt>
                <c:pt idx="3604">
                  <c:v>4.9611805517317302</c:v>
                </c:pt>
                <c:pt idx="3605">
                  <c:v>4.9625571279114604</c:v>
                </c:pt>
                <c:pt idx="3606">
                  <c:v>4.9639337040911897</c:v>
                </c:pt>
                <c:pt idx="3607">
                  <c:v>4.9653102802709101</c:v>
                </c:pt>
                <c:pt idx="3608">
                  <c:v>4.9666868564506403</c:v>
                </c:pt>
                <c:pt idx="3609">
                  <c:v>4.9680634326303599</c:v>
                </c:pt>
                <c:pt idx="3610">
                  <c:v>4.9694400088100901</c:v>
                </c:pt>
                <c:pt idx="3611">
                  <c:v>4.9708165849898096</c:v>
                </c:pt>
                <c:pt idx="3612">
                  <c:v>4.9721931611695398</c:v>
                </c:pt>
                <c:pt idx="3613">
                  <c:v>4.97356973734927</c:v>
                </c:pt>
                <c:pt idx="3614">
                  <c:v>4.9749463135289904</c:v>
                </c:pt>
                <c:pt idx="3615">
                  <c:v>4.9763228897087197</c:v>
                </c:pt>
                <c:pt idx="3616">
                  <c:v>4.9776994658884401</c:v>
                </c:pt>
                <c:pt idx="3617">
                  <c:v>4.9790760420681703</c:v>
                </c:pt>
                <c:pt idx="3618">
                  <c:v>4.9804526182478899</c:v>
                </c:pt>
                <c:pt idx="3619">
                  <c:v>4.9818291944276201</c:v>
                </c:pt>
                <c:pt idx="3620">
                  <c:v>4.9832057706073503</c:v>
                </c:pt>
                <c:pt idx="3621">
                  <c:v>4.9845823467870698</c:v>
                </c:pt>
                <c:pt idx="3622">
                  <c:v>4.9859589229668</c:v>
                </c:pt>
                <c:pt idx="3623">
                  <c:v>4.9873354991465204</c:v>
                </c:pt>
                <c:pt idx="3624">
                  <c:v>4.9887120753262497</c:v>
                </c:pt>
                <c:pt idx="3625">
                  <c:v>4.9900886515059799</c:v>
                </c:pt>
                <c:pt idx="3626">
                  <c:v>4.9914652276857003</c:v>
                </c:pt>
                <c:pt idx="3627">
                  <c:v>4.9928418038654296</c:v>
                </c:pt>
                <c:pt idx="3628">
                  <c:v>4.9942183800451501</c:v>
                </c:pt>
                <c:pt idx="3629">
                  <c:v>4.9955949562248803</c:v>
                </c:pt>
                <c:pt idx="3630">
                  <c:v>4.9969715324045998</c:v>
                </c:pt>
                <c:pt idx="3631">
                  <c:v>4.99834810858433</c:v>
                </c:pt>
                <c:pt idx="3632">
                  <c:v>4.9997246847640602</c:v>
                </c:pt>
                <c:pt idx="3633">
                  <c:v>5.0011012609437797</c:v>
                </c:pt>
                <c:pt idx="3634">
                  <c:v>5.0024778371235099</c:v>
                </c:pt>
                <c:pt idx="3635">
                  <c:v>5.0038544133032303</c:v>
                </c:pt>
                <c:pt idx="3636">
                  <c:v>5.0052309894829596</c:v>
                </c:pt>
                <c:pt idx="3637">
                  <c:v>5.0066075656626898</c:v>
                </c:pt>
                <c:pt idx="3638">
                  <c:v>5.0079841418424103</c:v>
                </c:pt>
                <c:pt idx="3639">
                  <c:v>5.0093607180221396</c:v>
                </c:pt>
                <c:pt idx="3640">
                  <c:v>5.01073729420186</c:v>
                </c:pt>
                <c:pt idx="3641">
                  <c:v>5.0121138703815902</c:v>
                </c:pt>
                <c:pt idx="3642">
                  <c:v>5.0134904465613097</c:v>
                </c:pt>
                <c:pt idx="3643">
                  <c:v>5.0148670227410399</c:v>
                </c:pt>
                <c:pt idx="3644">
                  <c:v>5.0162435989207701</c:v>
                </c:pt>
                <c:pt idx="3645">
                  <c:v>5.0176201751004896</c:v>
                </c:pt>
                <c:pt idx="3646">
                  <c:v>5.0189967512802198</c:v>
                </c:pt>
                <c:pt idx="3647">
                  <c:v>5.0203733274599402</c:v>
                </c:pt>
                <c:pt idx="3648">
                  <c:v>5.0217499036396704</c:v>
                </c:pt>
                <c:pt idx="3649">
                  <c:v>5.02312647981939</c:v>
                </c:pt>
                <c:pt idx="3650">
                  <c:v>5.0245030559991202</c:v>
                </c:pt>
                <c:pt idx="3651">
                  <c:v>5.0258796321788504</c:v>
                </c:pt>
                <c:pt idx="3652">
                  <c:v>5.0272562083585699</c:v>
                </c:pt>
                <c:pt idx="3653">
                  <c:v>5.0286327845383001</c:v>
                </c:pt>
                <c:pt idx="3654">
                  <c:v>5.0300093607180196</c:v>
                </c:pt>
                <c:pt idx="3655">
                  <c:v>5.0313859368977498</c:v>
                </c:pt>
                <c:pt idx="3656">
                  <c:v>5.03276251307748</c:v>
                </c:pt>
                <c:pt idx="3657">
                  <c:v>5.0341390892572004</c:v>
                </c:pt>
                <c:pt idx="3658">
                  <c:v>5.0355156654369297</c:v>
                </c:pt>
                <c:pt idx="3659">
                  <c:v>5.0368922416166502</c:v>
                </c:pt>
                <c:pt idx="3660">
                  <c:v>5.0382688177963804</c:v>
                </c:pt>
                <c:pt idx="3661">
                  <c:v>5.0396453939760999</c:v>
                </c:pt>
                <c:pt idx="3662">
                  <c:v>5.0410219701558301</c:v>
                </c:pt>
                <c:pt idx="3663">
                  <c:v>5.0423985463355603</c:v>
                </c:pt>
                <c:pt idx="3664">
                  <c:v>5.0437751225152798</c:v>
                </c:pt>
                <c:pt idx="3665">
                  <c:v>5.04515169869501</c:v>
                </c:pt>
                <c:pt idx="3666">
                  <c:v>5.0465282748747304</c:v>
                </c:pt>
                <c:pt idx="3667">
                  <c:v>5.0479048510544597</c:v>
                </c:pt>
                <c:pt idx="3668">
                  <c:v>5.0492814272341802</c:v>
                </c:pt>
                <c:pt idx="3669">
                  <c:v>5.0506580034139104</c:v>
                </c:pt>
                <c:pt idx="3670">
                  <c:v>5.0520345795936397</c:v>
                </c:pt>
                <c:pt idx="3671">
                  <c:v>5.0534111557733601</c:v>
                </c:pt>
                <c:pt idx="3672">
                  <c:v>5.0547877319530903</c:v>
                </c:pt>
                <c:pt idx="3673">
                  <c:v>5.0561643081328098</c:v>
                </c:pt>
                <c:pt idx="3674">
                  <c:v>5.05754088431254</c:v>
                </c:pt>
                <c:pt idx="3675">
                  <c:v>5.0589174604922604</c:v>
                </c:pt>
                <c:pt idx="3676">
                  <c:v>5.0602940366719897</c:v>
                </c:pt>
                <c:pt idx="3677">
                  <c:v>5.0616706128517199</c:v>
                </c:pt>
                <c:pt idx="3678">
                  <c:v>5.0630471890314404</c:v>
                </c:pt>
                <c:pt idx="3679">
                  <c:v>5.0644237652111697</c:v>
                </c:pt>
                <c:pt idx="3680">
                  <c:v>5.0658003413908901</c:v>
                </c:pt>
                <c:pt idx="3681">
                  <c:v>5.0671769175706203</c:v>
                </c:pt>
                <c:pt idx="3682">
                  <c:v>5.0685534937503496</c:v>
                </c:pt>
                <c:pt idx="3683">
                  <c:v>5.06993006993007</c:v>
                </c:pt>
                <c:pt idx="3684">
                  <c:v>5.0713066461098002</c:v>
                </c:pt>
                <c:pt idx="3685">
                  <c:v>5.0726832222895197</c:v>
                </c:pt>
                <c:pt idx="3686">
                  <c:v>5.0740597984692499</c:v>
                </c:pt>
                <c:pt idx="3687">
                  <c:v>5.0754363746489704</c:v>
                </c:pt>
                <c:pt idx="3688">
                  <c:v>5.0768129508286997</c:v>
                </c:pt>
                <c:pt idx="3689">
                  <c:v>5.0781895270084298</c:v>
                </c:pt>
                <c:pt idx="3690">
                  <c:v>5.0795661031881503</c:v>
                </c:pt>
                <c:pt idx="3691">
                  <c:v>5.0809426793678796</c:v>
                </c:pt>
                <c:pt idx="3692">
                  <c:v>5.0823192555476</c:v>
                </c:pt>
                <c:pt idx="3693">
                  <c:v>5.0836958317273302</c:v>
                </c:pt>
                <c:pt idx="3694">
                  <c:v>5.0850724079070604</c:v>
                </c:pt>
                <c:pt idx="3695">
                  <c:v>5.0864489840867799</c:v>
                </c:pt>
                <c:pt idx="3696">
                  <c:v>5.0878255602665101</c:v>
                </c:pt>
                <c:pt idx="3697">
                  <c:v>5.0892021364462297</c:v>
                </c:pt>
                <c:pt idx="3698">
                  <c:v>5.0905787126259598</c:v>
                </c:pt>
                <c:pt idx="3699">
                  <c:v>5.0919552888056803</c:v>
                </c:pt>
                <c:pt idx="3700">
                  <c:v>5.0933318649854096</c:v>
                </c:pt>
                <c:pt idx="3701">
                  <c:v>5.0947084411651398</c:v>
                </c:pt>
                <c:pt idx="3702">
                  <c:v>5.0960850173448602</c:v>
                </c:pt>
                <c:pt idx="3703">
                  <c:v>5.0974615935245904</c:v>
                </c:pt>
                <c:pt idx="3704">
                  <c:v>5.0988381697043099</c:v>
                </c:pt>
                <c:pt idx="3705">
                  <c:v>5.1002147458840401</c:v>
                </c:pt>
                <c:pt idx="3706">
                  <c:v>5.1015913220637596</c:v>
                </c:pt>
                <c:pt idx="3707">
                  <c:v>5.1029678982434898</c:v>
                </c:pt>
                <c:pt idx="3708">
                  <c:v>5.10434447442322</c:v>
                </c:pt>
                <c:pt idx="3709">
                  <c:v>5.1057210506029396</c:v>
                </c:pt>
                <c:pt idx="3710">
                  <c:v>5.1070976267826698</c:v>
                </c:pt>
                <c:pt idx="3711">
                  <c:v>5.1084742029623902</c:v>
                </c:pt>
                <c:pt idx="3712">
                  <c:v>5.1098507791421204</c:v>
                </c:pt>
                <c:pt idx="3713">
                  <c:v>5.1112273553218399</c:v>
                </c:pt>
                <c:pt idx="3714">
                  <c:v>5.1126039315015701</c:v>
                </c:pt>
                <c:pt idx="3715">
                  <c:v>5.1139805076813003</c:v>
                </c:pt>
                <c:pt idx="3716">
                  <c:v>5.1153570838610198</c:v>
                </c:pt>
                <c:pt idx="3717">
                  <c:v>5.11673366004075</c:v>
                </c:pt>
                <c:pt idx="3718">
                  <c:v>5.1181102362204696</c:v>
                </c:pt>
                <c:pt idx="3719">
                  <c:v>5.1194868124001998</c:v>
                </c:pt>
                <c:pt idx="3720">
                  <c:v>5.12086338857993</c:v>
                </c:pt>
                <c:pt idx="3721">
                  <c:v>5.1222399647596504</c:v>
                </c:pt>
                <c:pt idx="3722">
                  <c:v>5.1236165409393797</c:v>
                </c:pt>
                <c:pt idx="3723">
                  <c:v>5.1249931171191001</c:v>
                </c:pt>
                <c:pt idx="3724">
                  <c:v>5.1263696932988303</c:v>
                </c:pt>
                <c:pt idx="3725">
                  <c:v>5.1277462694785498</c:v>
                </c:pt>
                <c:pt idx="3726">
                  <c:v>5.12912284565828</c:v>
                </c:pt>
                <c:pt idx="3727">
                  <c:v>5.1304994218380102</c:v>
                </c:pt>
                <c:pt idx="3728">
                  <c:v>5.1318759980177298</c:v>
                </c:pt>
                <c:pt idx="3729">
                  <c:v>5.1332525741974599</c:v>
                </c:pt>
                <c:pt idx="3730">
                  <c:v>5.1346291503771804</c:v>
                </c:pt>
                <c:pt idx="3731">
                  <c:v>5.1360057265569097</c:v>
                </c:pt>
                <c:pt idx="3732">
                  <c:v>5.1373823027366301</c:v>
                </c:pt>
                <c:pt idx="3733">
                  <c:v>5.1387588789163603</c:v>
                </c:pt>
                <c:pt idx="3734">
                  <c:v>5.1401354550960896</c:v>
                </c:pt>
                <c:pt idx="3735">
                  <c:v>5.14151203127581</c:v>
                </c:pt>
                <c:pt idx="3736">
                  <c:v>5.1428886074555402</c:v>
                </c:pt>
                <c:pt idx="3737">
                  <c:v>5.1442651836352598</c:v>
                </c:pt>
                <c:pt idx="3738">
                  <c:v>5.1456417598149899</c:v>
                </c:pt>
                <c:pt idx="3739">
                  <c:v>5.1470183359947201</c:v>
                </c:pt>
                <c:pt idx="3740">
                  <c:v>5.1483949121744397</c:v>
                </c:pt>
                <c:pt idx="3741">
                  <c:v>5.1497714883541699</c:v>
                </c:pt>
                <c:pt idx="3742">
                  <c:v>5.1511480645338903</c:v>
                </c:pt>
                <c:pt idx="3743">
                  <c:v>5.1525246407136196</c:v>
                </c:pt>
                <c:pt idx="3744">
                  <c:v>5.15390121689334</c:v>
                </c:pt>
                <c:pt idx="3745">
                  <c:v>5.1552777930730702</c:v>
                </c:pt>
                <c:pt idx="3746">
                  <c:v>5.1566543692528004</c:v>
                </c:pt>
                <c:pt idx="3747">
                  <c:v>5.1580309454325199</c:v>
                </c:pt>
                <c:pt idx="3748">
                  <c:v>5.1594075216122501</c:v>
                </c:pt>
                <c:pt idx="3749">
                  <c:v>5.1607840977919697</c:v>
                </c:pt>
                <c:pt idx="3750">
                  <c:v>5.1621606739716999</c:v>
                </c:pt>
                <c:pt idx="3751">
                  <c:v>5.1635372501514301</c:v>
                </c:pt>
                <c:pt idx="3752">
                  <c:v>5.1649138263311496</c:v>
                </c:pt>
                <c:pt idx="3753">
                  <c:v>5.1662904025108798</c:v>
                </c:pt>
                <c:pt idx="3754">
                  <c:v>5.1676669786906002</c:v>
                </c:pt>
                <c:pt idx="3755">
                  <c:v>5.1690435548703304</c:v>
                </c:pt>
                <c:pt idx="3756">
                  <c:v>5.1704201310500499</c:v>
                </c:pt>
                <c:pt idx="3757">
                  <c:v>5.1717967072297801</c:v>
                </c:pt>
                <c:pt idx="3758">
                  <c:v>5.1731732834095103</c:v>
                </c:pt>
                <c:pt idx="3759">
                  <c:v>5.1745498595892299</c:v>
                </c:pt>
                <c:pt idx="3760">
                  <c:v>5.1759264357689601</c:v>
                </c:pt>
                <c:pt idx="3761">
                  <c:v>5.1773030119486796</c:v>
                </c:pt>
                <c:pt idx="3762">
                  <c:v>5.1786795881284098</c:v>
                </c:pt>
                <c:pt idx="3763">
                  <c:v>5.1800561643081302</c:v>
                </c:pt>
                <c:pt idx="3764">
                  <c:v>5.1814327404878604</c:v>
                </c:pt>
                <c:pt idx="3765">
                  <c:v>5.1828093166675897</c:v>
                </c:pt>
                <c:pt idx="3766">
                  <c:v>5.1841858928473101</c:v>
                </c:pt>
                <c:pt idx="3767">
                  <c:v>5.1855624690270403</c:v>
                </c:pt>
                <c:pt idx="3768">
                  <c:v>5.1869390452067599</c:v>
                </c:pt>
                <c:pt idx="3769">
                  <c:v>5.1883156213864901</c:v>
                </c:pt>
                <c:pt idx="3770">
                  <c:v>5.1896921975662096</c:v>
                </c:pt>
                <c:pt idx="3771">
                  <c:v>5.1910687737459398</c:v>
                </c:pt>
                <c:pt idx="3772">
                  <c:v>5.19244534992567</c:v>
                </c:pt>
                <c:pt idx="3773">
                  <c:v>5.1938219261053904</c:v>
                </c:pt>
                <c:pt idx="3774">
                  <c:v>5.1951985022851197</c:v>
                </c:pt>
                <c:pt idx="3775">
                  <c:v>5.1965750784648401</c:v>
                </c:pt>
                <c:pt idx="3776">
                  <c:v>5.1979516546445703</c:v>
                </c:pt>
                <c:pt idx="3777">
                  <c:v>5.1993282308242996</c:v>
                </c:pt>
                <c:pt idx="3778">
                  <c:v>5.20070480700402</c:v>
                </c:pt>
                <c:pt idx="3779">
                  <c:v>5.2020813831837502</c:v>
                </c:pt>
                <c:pt idx="3780">
                  <c:v>5.2034579593634698</c:v>
                </c:pt>
                <c:pt idx="3781">
                  <c:v>5.2048345355432</c:v>
                </c:pt>
                <c:pt idx="3782">
                  <c:v>5.2062111117229204</c:v>
                </c:pt>
                <c:pt idx="3783">
                  <c:v>5.2075876879026497</c:v>
                </c:pt>
                <c:pt idx="3784">
                  <c:v>5.2089642640823799</c:v>
                </c:pt>
                <c:pt idx="3785">
                  <c:v>5.2103408402621003</c:v>
                </c:pt>
                <c:pt idx="3786">
                  <c:v>5.2117174164418296</c:v>
                </c:pt>
                <c:pt idx="3787">
                  <c:v>5.21309399262155</c:v>
                </c:pt>
                <c:pt idx="3788">
                  <c:v>5.2144705688012802</c:v>
                </c:pt>
                <c:pt idx="3789">
                  <c:v>5.2158471449809998</c:v>
                </c:pt>
                <c:pt idx="3790">
                  <c:v>5.21722372116073</c:v>
                </c:pt>
                <c:pt idx="3791">
                  <c:v>5.2186002973404602</c:v>
                </c:pt>
                <c:pt idx="3792">
                  <c:v>5.2199768735201797</c:v>
                </c:pt>
                <c:pt idx="3793">
                  <c:v>5.2213534496999099</c:v>
                </c:pt>
                <c:pt idx="3794">
                  <c:v>5.2227300258796303</c:v>
                </c:pt>
                <c:pt idx="3795">
                  <c:v>5.2241066020593596</c:v>
                </c:pt>
                <c:pt idx="3796">
                  <c:v>5.22548317823908</c:v>
                </c:pt>
                <c:pt idx="3797">
                  <c:v>5.2268597544188102</c:v>
                </c:pt>
                <c:pt idx="3798">
                  <c:v>5.2282363305985404</c:v>
                </c:pt>
                <c:pt idx="3799">
                  <c:v>5.22961290677826</c:v>
                </c:pt>
                <c:pt idx="3800">
                  <c:v>5.2309894829579902</c:v>
                </c:pt>
                <c:pt idx="3801">
                  <c:v>5.2323660591377097</c:v>
                </c:pt>
                <c:pt idx="3802">
                  <c:v>5.2337426353174399</c:v>
                </c:pt>
                <c:pt idx="3803">
                  <c:v>5.2351192114971701</c:v>
                </c:pt>
                <c:pt idx="3804">
                  <c:v>5.2364957876768896</c:v>
                </c:pt>
                <c:pt idx="3805">
                  <c:v>5.2378723638566198</c:v>
                </c:pt>
                <c:pt idx="3806">
                  <c:v>5.2392489400363402</c:v>
                </c:pt>
                <c:pt idx="3807">
                  <c:v>5.2406255162160704</c:v>
                </c:pt>
                <c:pt idx="3808">
                  <c:v>5.24200209239579</c:v>
                </c:pt>
                <c:pt idx="3809">
                  <c:v>5.2433786685755202</c:v>
                </c:pt>
                <c:pt idx="3810">
                  <c:v>5.2447552447552503</c:v>
                </c:pt>
                <c:pt idx="3811">
                  <c:v>5.2461318209349699</c:v>
                </c:pt>
                <c:pt idx="3812">
                  <c:v>5.2475083971147001</c:v>
                </c:pt>
                <c:pt idx="3813">
                  <c:v>5.2488849732944196</c:v>
                </c:pt>
                <c:pt idx="3814">
                  <c:v>5.2502615494741498</c:v>
                </c:pt>
                <c:pt idx="3815">
                  <c:v>5.25163812565388</c:v>
                </c:pt>
                <c:pt idx="3816">
                  <c:v>5.2530147018336004</c:v>
                </c:pt>
                <c:pt idx="3817">
                  <c:v>5.2543912780133297</c:v>
                </c:pt>
                <c:pt idx="3818">
                  <c:v>5.2557678541930501</c:v>
                </c:pt>
                <c:pt idx="3819">
                  <c:v>5.2571444303727803</c:v>
                </c:pt>
                <c:pt idx="3820">
                  <c:v>5.2585210065524999</c:v>
                </c:pt>
                <c:pt idx="3821">
                  <c:v>5.2598975827322301</c:v>
                </c:pt>
                <c:pt idx="3822">
                  <c:v>5.2612741589119603</c:v>
                </c:pt>
                <c:pt idx="3823">
                  <c:v>5.2626507350916798</c:v>
                </c:pt>
                <c:pt idx="3824">
                  <c:v>5.26402731127141</c:v>
                </c:pt>
                <c:pt idx="3825">
                  <c:v>5.2654038874511304</c:v>
                </c:pt>
                <c:pt idx="3826">
                  <c:v>5.2667804636308597</c:v>
                </c:pt>
                <c:pt idx="3827">
                  <c:v>5.2681570398105899</c:v>
                </c:pt>
                <c:pt idx="3828">
                  <c:v>5.2695336159903103</c:v>
                </c:pt>
                <c:pt idx="3829">
                  <c:v>5.2709101921700396</c:v>
                </c:pt>
                <c:pt idx="3830">
                  <c:v>5.2722867683497601</c:v>
                </c:pt>
                <c:pt idx="3831">
                  <c:v>5.2736633445294903</c:v>
                </c:pt>
                <c:pt idx="3832">
                  <c:v>5.2750399207092098</c:v>
                </c:pt>
                <c:pt idx="3833">
                  <c:v>5.27641649688894</c:v>
                </c:pt>
                <c:pt idx="3834">
                  <c:v>5.2777930730686702</c:v>
                </c:pt>
                <c:pt idx="3835">
                  <c:v>5.2791696492483897</c:v>
                </c:pt>
                <c:pt idx="3836">
                  <c:v>5.2805462254281199</c:v>
                </c:pt>
                <c:pt idx="3837">
                  <c:v>5.2819228016078403</c:v>
                </c:pt>
                <c:pt idx="3838">
                  <c:v>5.2832993777875696</c:v>
                </c:pt>
                <c:pt idx="3839">
                  <c:v>5.2846759539672901</c:v>
                </c:pt>
                <c:pt idx="3840">
                  <c:v>5.2860525301470203</c:v>
                </c:pt>
                <c:pt idx="3841">
                  <c:v>5.2874291063267496</c:v>
                </c:pt>
                <c:pt idx="3842">
                  <c:v>5.28880568250647</c:v>
                </c:pt>
                <c:pt idx="3843">
                  <c:v>5.2901822586862002</c:v>
                </c:pt>
                <c:pt idx="3844">
                  <c:v>5.2915588348659197</c:v>
                </c:pt>
                <c:pt idx="3845">
                  <c:v>5.2929354110456499</c:v>
                </c:pt>
                <c:pt idx="3846">
                  <c:v>5.2943119872253703</c:v>
                </c:pt>
                <c:pt idx="3847">
                  <c:v>5.2956885634050996</c:v>
                </c:pt>
                <c:pt idx="3848">
                  <c:v>5.2970651395848298</c:v>
                </c:pt>
                <c:pt idx="3849">
                  <c:v>5.2984417157645503</c:v>
                </c:pt>
                <c:pt idx="3850">
                  <c:v>5.2998182919442796</c:v>
                </c:pt>
                <c:pt idx="3851">
                  <c:v>5.301194868124</c:v>
                </c:pt>
                <c:pt idx="3852">
                  <c:v>5.3025714443037302</c:v>
                </c:pt>
                <c:pt idx="3853">
                  <c:v>5.3039480204834497</c:v>
                </c:pt>
                <c:pt idx="3854">
                  <c:v>5.3053245966631799</c:v>
                </c:pt>
                <c:pt idx="3855">
                  <c:v>5.3067011728429101</c:v>
                </c:pt>
                <c:pt idx="3856">
                  <c:v>5.3080777490226296</c:v>
                </c:pt>
                <c:pt idx="3857">
                  <c:v>5.3094543252023598</c:v>
                </c:pt>
                <c:pt idx="3858">
                  <c:v>5.3108309013820802</c:v>
                </c:pt>
                <c:pt idx="3859">
                  <c:v>5.3122074775618104</c:v>
                </c:pt>
                <c:pt idx="3860">
                  <c:v>5.31358405374153</c:v>
                </c:pt>
                <c:pt idx="3861">
                  <c:v>5.3149606299212602</c:v>
                </c:pt>
                <c:pt idx="3862">
                  <c:v>5.3163372061009904</c:v>
                </c:pt>
                <c:pt idx="3863">
                  <c:v>5.3177137822807099</c:v>
                </c:pt>
                <c:pt idx="3864">
                  <c:v>5.3190903584604401</c:v>
                </c:pt>
                <c:pt idx="3865">
                  <c:v>5.3204669346401596</c:v>
                </c:pt>
                <c:pt idx="3866">
                  <c:v>5.3218435108198898</c:v>
                </c:pt>
                <c:pt idx="3867">
                  <c:v>5.32322008699962</c:v>
                </c:pt>
                <c:pt idx="3868">
                  <c:v>5.3245966631793404</c:v>
                </c:pt>
                <c:pt idx="3869">
                  <c:v>5.3259732393590697</c:v>
                </c:pt>
                <c:pt idx="3870">
                  <c:v>5.3273498155387902</c:v>
                </c:pt>
                <c:pt idx="3871">
                  <c:v>5.3287263917185204</c:v>
                </c:pt>
                <c:pt idx="3872">
                  <c:v>5.3301029678982399</c:v>
                </c:pt>
                <c:pt idx="3873">
                  <c:v>5.3314795440779701</c:v>
                </c:pt>
                <c:pt idx="3874">
                  <c:v>5.3328561202577003</c:v>
                </c:pt>
                <c:pt idx="3875">
                  <c:v>5.3342326964374198</c:v>
                </c:pt>
                <c:pt idx="3876">
                  <c:v>5.33560927261715</c:v>
                </c:pt>
                <c:pt idx="3877">
                  <c:v>5.3369858487968704</c:v>
                </c:pt>
                <c:pt idx="3878">
                  <c:v>5.3383624249765997</c:v>
                </c:pt>
                <c:pt idx="3879">
                  <c:v>5.3397390011563299</c:v>
                </c:pt>
                <c:pt idx="3880">
                  <c:v>5.3411155773360504</c:v>
                </c:pt>
                <c:pt idx="3881">
                  <c:v>5.3424921535157797</c:v>
                </c:pt>
                <c:pt idx="3882">
                  <c:v>5.3438687296955001</c:v>
                </c:pt>
                <c:pt idx="3883">
                  <c:v>5.3452453058752303</c:v>
                </c:pt>
                <c:pt idx="3884">
                  <c:v>5.3466218820549498</c:v>
                </c:pt>
                <c:pt idx="3885">
                  <c:v>5.34799845823468</c:v>
                </c:pt>
                <c:pt idx="3886">
                  <c:v>5.3493750344144102</c:v>
                </c:pt>
                <c:pt idx="3887">
                  <c:v>5.3507516105941297</c:v>
                </c:pt>
                <c:pt idx="3888">
                  <c:v>5.3521281867738599</c:v>
                </c:pt>
                <c:pt idx="3889">
                  <c:v>5.3535047629535804</c:v>
                </c:pt>
                <c:pt idx="3890">
                  <c:v>5.3548813391333097</c:v>
                </c:pt>
                <c:pt idx="3891">
                  <c:v>5.3562579153130301</c:v>
                </c:pt>
                <c:pt idx="3892">
                  <c:v>5.3576344914927603</c:v>
                </c:pt>
                <c:pt idx="3893">
                  <c:v>5.3590110676724896</c:v>
                </c:pt>
                <c:pt idx="3894">
                  <c:v>5.36038764385221</c:v>
                </c:pt>
                <c:pt idx="3895">
                  <c:v>5.3617642200319402</c:v>
                </c:pt>
                <c:pt idx="3896">
                  <c:v>5.3631407962116597</c:v>
                </c:pt>
                <c:pt idx="3897">
                  <c:v>5.3645173723913899</c:v>
                </c:pt>
                <c:pt idx="3898">
                  <c:v>5.3658939485711201</c:v>
                </c:pt>
                <c:pt idx="3899">
                  <c:v>5.3672705247508397</c:v>
                </c:pt>
                <c:pt idx="3900">
                  <c:v>5.3686471009305698</c:v>
                </c:pt>
                <c:pt idx="3901">
                  <c:v>5.3700236771102903</c:v>
                </c:pt>
                <c:pt idx="3902">
                  <c:v>5.3714002532900196</c:v>
                </c:pt>
                <c:pt idx="3903">
                  <c:v>5.37277682946974</c:v>
                </c:pt>
                <c:pt idx="3904">
                  <c:v>5.3741534056494702</c:v>
                </c:pt>
                <c:pt idx="3905">
                  <c:v>5.3755299818292004</c:v>
                </c:pt>
                <c:pt idx="3906">
                  <c:v>5.3769065580089199</c:v>
                </c:pt>
                <c:pt idx="3907">
                  <c:v>5.3782831341886501</c:v>
                </c:pt>
                <c:pt idx="3908">
                  <c:v>5.3796597103683697</c:v>
                </c:pt>
                <c:pt idx="3909">
                  <c:v>5.3810362865480998</c:v>
                </c:pt>
                <c:pt idx="3910">
                  <c:v>5.3824128627278203</c:v>
                </c:pt>
                <c:pt idx="3911">
                  <c:v>5.3837894389075496</c:v>
                </c:pt>
                <c:pt idx="3912">
                  <c:v>5.3851660150872798</c:v>
                </c:pt>
                <c:pt idx="3913">
                  <c:v>5.3865425912670002</c:v>
                </c:pt>
                <c:pt idx="3914">
                  <c:v>5.3879191674467304</c:v>
                </c:pt>
                <c:pt idx="3915">
                  <c:v>5.3892957436264499</c:v>
                </c:pt>
                <c:pt idx="3916">
                  <c:v>5.3906723198061801</c:v>
                </c:pt>
                <c:pt idx="3917">
                  <c:v>5.3920488959859103</c:v>
                </c:pt>
                <c:pt idx="3918">
                  <c:v>5.3934254721656298</c:v>
                </c:pt>
                <c:pt idx="3919">
                  <c:v>5.39480204834536</c:v>
                </c:pt>
                <c:pt idx="3920">
                  <c:v>5.3961786245250796</c:v>
                </c:pt>
                <c:pt idx="3921">
                  <c:v>5.3975552007048098</c:v>
                </c:pt>
                <c:pt idx="3922">
                  <c:v>5.3989317768845302</c:v>
                </c:pt>
                <c:pt idx="3923">
                  <c:v>5.4003083530642604</c:v>
                </c:pt>
                <c:pt idx="3924">
                  <c:v>5.4016849292439897</c:v>
                </c:pt>
                <c:pt idx="3925">
                  <c:v>5.4030615054237101</c:v>
                </c:pt>
                <c:pt idx="3926">
                  <c:v>5.4044380816034403</c:v>
                </c:pt>
                <c:pt idx="3927">
                  <c:v>5.4058146577831598</c:v>
                </c:pt>
                <c:pt idx="3928">
                  <c:v>5.40719123396289</c:v>
                </c:pt>
                <c:pt idx="3929">
                  <c:v>5.4085678101426096</c:v>
                </c:pt>
                <c:pt idx="3930">
                  <c:v>5.4099443863223398</c:v>
                </c:pt>
                <c:pt idx="3931">
                  <c:v>5.41132096250207</c:v>
                </c:pt>
                <c:pt idx="3932">
                  <c:v>5.4126975386817904</c:v>
                </c:pt>
                <c:pt idx="3933">
                  <c:v>5.4140741148615197</c:v>
                </c:pt>
                <c:pt idx="3934">
                  <c:v>5.4154506910412401</c:v>
                </c:pt>
                <c:pt idx="3935">
                  <c:v>5.4168272672209703</c:v>
                </c:pt>
                <c:pt idx="3936">
                  <c:v>5.4182038434006996</c:v>
                </c:pt>
                <c:pt idx="3937">
                  <c:v>5.41958041958042</c:v>
                </c:pt>
                <c:pt idx="3938">
                  <c:v>5.4209569957601502</c:v>
                </c:pt>
                <c:pt idx="3939">
                  <c:v>5.4223335719398698</c:v>
                </c:pt>
                <c:pt idx="3940">
                  <c:v>5.4237101481195999</c:v>
                </c:pt>
                <c:pt idx="3941">
                  <c:v>5.4250867242993204</c:v>
                </c:pt>
                <c:pt idx="3942">
                  <c:v>5.4264633004790497</c:v>
                </c:pt>
                <c:pt idx="3943">
                  <c:v>5.4278398766587799</c:v>
                </c:pt>
                <c:pt idx="3944">
                  <c:v>5.4292164528385003</c:v>
                </c:pt>
                <c:pt idx="3945">
                  <c:v>5.4305930290182296</c:v>
                </c:pt>
                <c:pt idx="3946">
                  <c:v>5.43196960519795</c:v>
                </c:pt>
                <c:pt idx="3947">
                  <c:v>5.4333461813776802</c:v>
                </c:pt>
                <c:pt idx="3948">
                  <c:v>5.4347227575573998</c:v>
                </c:pt>
                <c:pt idx="3949">
                  <c:v>5.4360993337371299</c:v>
                </c:pt>
                <c:pt idx="3950">
                  <c:v>5.4374759099168601</c:v>
                </c:pt>
                <c:pt idx="3951">
                  <c:v>5.4388524860965797</c:v>
                </c:pt>
                <c:pt idx="3952">
                  <c:v>5.4402290622763099</c:v>
                </c:pt>
                <c:pt idx="3953">
                  <c:v>5.4416056384560303</c:v>
                </c:pt>
                <c:pt idx="3954">
                  <c:v>5.4429822146357596</c:v>
                </c:pt>
                <c:pt idx="3955">
                  <c:v>5.44435879081548</c:v>
                </c:pt>
                <c:pt idx="3956">
                  <c:v>5.4457353669952102</c:v>
                </c:pt>
                <c:pt idx="3957">
                  <c:v>5.4471119431749404</c:v>
                </c:pt>
                <c:pt idx="3958">
                  <c:v>5.4484885193546599</c:v>
                </c:pt>
                <c:pt idx="3959">
                  <c:v>5.4498650955343901</c:v>
                </c:pt>
                <c:pt idx="3960">
                  <c:v>5.4512416717141097</c:v>
                </c:pt>
                <c:pt idx="3961">
                  <c:v>5.4526182478938399</c:v>
                </c:pt>
                <c:pt idx="3962">
                  <c:v>5.4539948240735701</c:v>
                </c:pt>
                <c:pt idx="3963">
                  <c:v>5.4553714002532896</c:v>
                </c:pt>
                <c:pt idx="3964">
                  <c:v>5.4567479764330198</c:v>
                </c:pt>
                <c:pt idx="3965">
                  <c:v>5.4581245526127402</c:v>
                </c:pt>
                <c:pt idx="3966">
                  <c:v>5.4595011287924704</c:v>
                </c:pt>
                <c:pt idx="3967">
                  <c:v>5.4608777049721899</c:v>
                </c:pt>
                <c:pt idx="3968">
                  <c:v>5.4622542811519201</c:v>
                </c:pt>
                <c:pt idx="3969">
                  <c:v>5.4636308573316503</c:v>
                </c:pt>
                <c:pt idx="3970">
                  <c:v>5.4650074335113699</c:v>
                </c:pt>
                <c:pt idx="3971">
                  <c:v>5.4663840096911001</c:v>
                </c:pt>
                <c:pt idx="3972">
                  <c:v>5.4677605858708196</c:v>
                </c:pt>
                <c:pt idx="3973">
                  <c:v>5.4691371620505498</c:v>
                </c:pt>
                <c:pt idx="3974">
                  <c:v>5.47051373823028</c:v>
                </c:pt>
                <c:pt idx="3975">
                  <c:v>5.4718903144100004</c:v>
                </c:pt>
                <c:pt idx="3976">
                  <c:v>5.4732668905897297</c:v>
                </c:pt>
                <c:pt idx="3977">
                  <c:v>5.4746434667694501</c:v>
                </c:pt>
                <c:pt idx="3978">
                  <c:v>5.4760200429491803</c:v>
                </c:pt>
                <c:pt idx="3979">
                  <c:v>5.4773966191288999</c:v>
                </c:pt>
                <c:pt idx="3980">
                  <c:v>5.4787731953086301</c:v>
                </c:pt>
                <c:pt idx="3981">
                  <c:v>5.4801497714883602</c:v>
                </c:pt>
                <c:pt idx="3982">
                  <c:v>5.4815263476680798</c:v>
                </c:pt>
                <c:pt idx="3983">
                  <c:v>5.48290292384781</c:v>
                </c:pt>
                <c:pt idx="3984">
                  <c:v>5.4842795000275304</c:v>
                </c:pt>
                <c:pt idx="3985">
                  <c:v>5.4856560762072597</c:v>
                </c:pt>
                <c:pt idx="3986">
                  <c:v>5.4870326523869801</c:v>
                </c:pt>
                <c:pt idx="3987">
                  <c:v>5.4884092285667103</c:v>
                </c:pt>
                <c:pt idx="3988">
                  <c:v>5.4897858047464396</c:v>
                </c:pt>
                <c:pt idx="3989">
                  <c:v>5.49116238092616</c:v>
                </c:pt>
                <c:pt idx="3990">
                  <c:v>5.4925389571058902</c:v>
                </c:pt>
                <c:pt idx="3991">
                  <c:v>5.4939155332856098</c:v>
                </c:pt>
                <c:pt idx="3992">
                  <c:v>5.49529210946534</c:v>
                </c:pt>
                <c:pt idx="3993">
                  <c:v>5.4966686856450702</c:v>
                </c:pt>
                <c:pt idx="3994">
                  <c:v>5.4980452618247897</c:v>
                </c:pt>
                <c:pt idx="3995">
                  <c:v>5.4994218380045199</c:v>
                </c:pt>
                <c:pt idx="3996">
                  <c:v>5.5007984141842403</c:v>
                </c:pt>
                <c:pt idx="3997">
                  <c:v>5.5021749903639696</c:v>
                </c:pt>
                <c:pt idx="3998">
                  <c:v>5.50355156654369</c:v>
                </c:pt>
                <c:pt idx="3999">
                  <c:v>5.5049281427234202</c:v>
                </c:pt>
                <c:pt idx="4000">
                  <c:v>5.5063047189031504</c:v>
                </c:pt>
                <c:pt idx="4001">
                  <c:v>5.50768129508287</c:v>
                </c:pt>
                <c:pt idx="4002">
                  <c:v>5.5090578712626002</c:v>
                </c:pt>
                <c:pt idx="4003">
                  <c:v>5.5104344474423197</c:v>
                </c:pt>
                <c:pt idx="4004">
                  <c:v>5.5118110236220499</c:v>
                </c:pt>
                <c:pt idx="4005">
                  <c:v>5.5131875998017703</c:v>
                </c:pt>
                <c:pt idx="4006">
                  <c:v>5.5145641759814996</c:v>
                </c:pt>
                <c:pt idx="4007">
                  <c:v>5.5159407521612298</c:v>
                </c:pt>
                <c:pt idx="4008">
                  <c:v>5.5173173283409502</c:v>
                </c:pt>
                <c:pt idx="4009">
                  <c:v>5.5186939045206804</c:v>
                </c:pt>
                <c:pt idx="4010">
                  <c:v>5.5200704807004</c:v>
                </c:pt>
                <c:pt idx="4011">
                  <c:v>5.5214470568801302</c:v>
                </c:pt>
                <c:pt idx="4012">
                  <c:v>5.5228236330598603</c:v>
                </c:pt>
                <c:pt idx="4013">
                  <c:v>5.5242002092395799</c:v>
                </c:pt>
                <c:pt idx="4014">
                  <c:v>5.5255767854193101</c:v>
                </c:pt>
                <c:pt idx="4015">
                  <c:v>5.5269533615990296</c:v>
                </c:pt>
                <c:pt idx="4016">
                  <c:v>5.5283299377787598</c:v>
                </c:pt>
                <c:pt idx="4017">
                  <c:v>5.5297065139584802</c:v>
                </c:pt>
                <c:pt idx="4018">
                  <c:v>5.5310830901382104</c:v>
                </c:pt>
                <c:pt idx="4019">
                  <c:v>5.5324596663179397</c:v>
                </c:pt>
                <c:pt idx="4020">
                  <c:v>5.5338362424976602</c:v>
                </c:pt>
                <c:pt idx="4021">
                  <c:v>5.5352128186773903</c:v>
                </c:pt>
                <c:pt idx="4022">
                  <c:v>5.5365893948571099</c:v>
                </c:pt>
                <c:pt idx="4023">
                  <c:v>5.5379659710368401</c:v>
                </c:pt>
                <c:pt idx="4024">
                  <c:v>5.5393425472165596</c:v>
                </c:pt>
                <c:pt idx="4025">
                  <c:v>5.5407191233962898</c:v>
                </c:pt>
                <c:pt idx="4026">
                  <c:v>5.54209569957602</c:v>
                </c:pt>
                <c:pt idx="4027">
                  <c:v>5.5434722757557404</c:v>
                </c:pt>
                <c:pt idx="4028">
                  <c:v>5.5448488519354697</c:v>
                </c:pt>
                <c:pt idx="4029">
                  <c:v>5.5462254281151901</c:v>
                </c:pt>
                <c:pt idx="4030">
                  <c:v>5.5476020042949203</c:v>
                </c:pt>
                <c:pt idx="4031">
                  <c:v>5.5489785804746399</c:v>
                </c:pt>
                <c:pt idx="4032">
                  <c:v>5.5503551566543701</c:v>
                </c:pt>
                <c:pt idx="4033">
                  <c:v>5.5517317328341003</c:v>
                </c:pt>
                <c:pt idx="4034">
                  <c:v>5.5531083090138198</c:v>
                </c:pt>
                <c:pt idx="4035">
                  <c:v>5.55448488519355</c:v>
                </c:pt>
                <c:pt idx="4036">
                  <c:v>5.5558614613732704</c:v>
                </c:pt>
                <c:pt idx="4037">
                  <c:v>5.5572380375529997</c:v>
                </c:pt>
                <c:pt idx="4038">
                  <c:v>5.5586146137327299</c:v>
                </c:pt>
                <c:pt idx="4039">
                  <c:v>5.5599911899124503</c:v>
                </c:pt>
                <c:pt idx="4040">
                  <c:v>5.5613677660921796</c:v>
                </c:pt>
                <c:pt idx="4041">
                  <c:v>5.5627443422719001</c:v>
                </c:pt>
                <c:pt idx="4042">
                  <c:v>5.5641209184516303</c:v>
                </c:pt>
                <c:pt idx="4043">
                  <c:v>5.5654974946313498</c:v>
                </c:pt>
                <c:pt idx="4044">
                  <c:v>5.56687407081108</c:v>
                </c:pt>
                <c:pt idx="4045">
                  <c:v>5.5682506469908102</c:v>
                </c:pt>
                <c:pt idx="4046">
                  <c:v>5.5696272231705297</c:v>
                </c:pt>
                <c:pt idx="4047">
                  <c:v>5.5710037993502599</c:v>
                </c:pt>
                <c:pt idx="4048">
                  <c:v>5.5723803755299803</c:v>
                </c:pt>
                <c:pt idx="4049">
                  <c:v>5.5737569517097096</c:v>
                </c:pt>
                <c:pt idx="4050">
                  <c:v>5.5751335278894301</c:v>
                </c:pt>
                <c:pt idx="4051">
                  <c:v>5.5765101040691603</c:v>
                </c:pt>
                <c:pt idx="4052">
                  <c:v>5.5778866802488896</c:v>
                </c:pt>
                <c:pt idx="4053">
                  <c:v>5.57926325642861</c:v>
                </c:pt>
                <c:pt idx="4054">
                  <c:v>5.5806398326083402</c:v>
                </c:pt>
                <c:pt idx="4055">
                  <c:v>5.5820164087880597</c:v>
                </c:pt>
                <c:pt idx="4056">
                  <c:v>5.5833929849677899</c:v>
                </c:pt>
                <c:pt idx="4057">
                  <c:v>5.5847695611475201</c:v>
                </c:pt>
                <c:pt idx="4058">
                  <c:v>5.5861461373272396</c:v>
                </c:pt>
                <c:pt idx="4059">
                  <c:v>5.5875227135069698</c:v>
                </c:pt>
                <c:pt idx="4060">
                  <c:v>5.5888992896866903</c:v>
                </c:pt>
                <c:pt idx="4061">
                  <c:v>5.5902758658664196</c:v>
                </c:pt>
                <c:pt idx="4062">
                  <c:v>5.59165244204614</c:v>
                </c:pt>
                <c:pt idx="4063">
                  <c:v>5.5930290182258702</c:v>
                </c:pt>
                <c:pt idx="4064">
                  <c:v>5.5944055944056004</c:v>
                </c:pt>
                <c:pt idx="4065">
                  <c:v>5.5957821705853199</c:v>
                </c:pt>
                <c:pt idx="4066">
                  <c:v>5.5971587467650501</c:v>
                </c:pt>
                <c:pt idx="4067">
                  <c:v>5.5985353229447696</c:v>
                </c:pt>
                <c:pt idx="4068">
                  <c:v>5.5999118991244998</c:v>
                </c:pt>
                <c:pt idx="4069">
                  <c:v>5.60128847530423</c:v>
                </c:pt>
                <c:pt idx="4070">
                  <c:v>5.6026650514839504</c:v>
                </c:pt>
                <c:pt idx="4071">
                  <c:v>5.6040416276636797</c:v>
                </c:pt>
                <c:pt idx="4072">
                  <c:v>5.6054182038434002</c:v>
                </c:pt>
                <c:pt idx="4073">
                  <c:v>5.6067947800231304</c:v>
                </c:pt>
                <c:pt idx="4074">
                  <c:v>5.6081713562028499</c:v>
                </c:pt>
                <c:pt idx="4075">
                  <c:v>5.6095479323825801</c:v>
                </c:pt>
                <c:pt idx="4076">
                  <c:v>5.6109245085623103</c:v>
                </c:pt>
                <c:pt idx="4077">
                  <c:v>5.6123010847420298</c:v>
                </c:pt>
                <c:pt idx="4078">
                  <c:v>5.61367766092176</c:v>
                </c:pt>
                <c:pt idx="4079">
                  <c:v>5.6150542371014804</c:v>
                </c:pt>
                <c:pt idx="4080">
                  <c:v>5.6164308132812097</c:v>
                </c:pt>
                <c:pt idx="4081">
                  <c:v>5.6178073894609302</c:v>
                </c:pt>
                <c:pt idx="4082">
                  <c:v>5.6191839656406604</c:v>
                </c:pt>
                <c:pt idx="4083">
                  <c:v>5.6205605418203897</c:v>
                </c:pt>
                <c:pt idx="4084">
                  <c:v>5.6219371180001101</c:v>
                </c:pt>
                <c:pt idx="4085">
                  <c:v>5.6233136941798403</c:v>
                </c:pt>
                <c:pt idx="4086">
                  <c:v>5.6246902703595598</c:v>
                </c:pt>
                <c:pt idx="4087">
                  <c:v>5.62606684653929</c:v>
                </c:pt>
                <c:pt idx="4088">
                  <c:v>5.6274434227190104</c:v>
                </c:pt>
                <c:pt idx="4089">
                  <c:v>5.6288199988987397</c:v>
                </c:pt>
                <c:pt idx="4090">
                  <c:v>5.6301965750784699</c:v>
                </c:pt>
                <c:pt idx="4091">
                  <c:v>5.6315731512581904</c:v>
                </c:pt>
                <c:pt idx="4092">
                  <c:v>5.6329497274379197</c:v>
                </c:pt>
                <c:pt idx="4093">
                  <c:v>5.6343263036176401</c:v>
                </c:pt>
                <c:pt idx="4094">
                  <c:v>5.6357028797973703</c:v>
                </c:pt>
                <c:pt idx="4095">
                  <c:v>5.6370794559770898</c:v>
                </c:pt>
                <c:pt idx="4096">
                  <c:v>5.63845603215682</c:v>
                </c:pt>
                <c:pt idx="4097">
                  <c:v>5.6398326083365502</c:v>
                </c:pt>
                <c:pt idx="4098">
                  <c:v>5.6412091845162697</c:v>
                </c:pt>
                <c:pt idx="4099">
                  <c:v>5.6425857606959999</c:v>
                </c:pt>
                <c:pt idx="4100">
                  <c:v>5.6439623368757204</c:v>
                </c:pt>
                <c:pt idx="4101">
                  <c:v>5.6453389130554497</c:v>
                </c:pt>
                <c:pt idx="4102">
                  <c:v>5.6467154892351799</c:v>
                </c:pt>
                <c:pt idx="4103">
                  <c:v>5.6480920654149003</c:v>
                </c:pt>
                <c:pt idx="4104">
                  <c:v>5.6494686415946296</c:v>
                </c:pt>
                <c:pt idx="4105">
                  <c:v>5.65084521777435</c:v>
                </c:pt>
                <c:pt idx="4106">
                  <c:v>5.6522217939540802</c:v>
                </c:pt>
                <c:pt idx="4107">
                  <c:v>5.6535983701337997</c:v>
                </c:pt>
                <c:pt idx="4108">
                  <c:v>5.6549749463135299</c:v>
                </c:pt>
                <c:pt idx="4109">
                  <c:v>5.6563515224932601</c:v>
                </c:pt>
                <c:pt idx="4110">
                  <c:v>5.6577280986729797</c:v>
                </c:pt>
                <c:pt idx="4111">
                  <c:v>5.6591046748527098</c:v>
                </c:pt>
                <c:pt idx="4112">
                  <c:v>5.6604812510324303</c:v>
                </c:pt>
                <c:pt idx="4113">
                  <c:v>5.6618578272121596</c:v>
                </c:pt>
                <c:pt idx="4114">
                  <c:v>5.66323440339188</c:v>
                </c:pt>
                <c:pt idx="4115">
                  <c:v>5.6646109795716102</c:v>
                </c:pt>
                <c:pt idx="4116">
                  <c:v>5.6659875557513404</c:v>
                </c:pt>
                <c:pt idx="4117">
                  <c:v>5.6673641319310599</c:v>
                </c:pt>
                <c:pt idx="4118">
                  <c:v>5.6687407081107901</c:v>
                </c:pt>
                <c:pt idx="4119">
                  <c:v>5.6701172842905097</c:v>
                </c:pt>
                <c:pt idx="4120">
                  <c:v>5.6714938604702398</c:v>
                </c:pt>
                <c:pt idx="4121">
                  <c:v>5.67287043664997</c:v>
                </c:pt>
                <c:pt idx="4122">
                  <c:v>5.6742470128296896</c:v>
                </c:pt>
                <c:pt idx="4123">
                  <c:v>5.6756235890094198</c:v>
                </c:pt>
                <c:pt idx="4124">
                  <c:v>5.6770001651891402</c:v>
                </c:pt>
                <c:pt idx="4125">
                  <c:v>5.6783767413688704</c:v>
                </c:pt>
                <c:pt idx="4126">
                  <c:v>5.6797533175485899</c:v>
                </c:pt>
                <c:pt idx="4127">
                  <c:v>5.6811298937283201</c:v>
                </c:pt>
                <c:pt idx="4128">
                  <c:v>5.6825064699080503</c:v>
                </c:pt>
                <c:pt idx="4129">
                  <c:v>5.6838830460877698</c:v>
                </c:pt>
                <c:pt idx="4130">
                  <c:v>5.6852596222675</c:v>
                </c:pt>
                <c:pt idx="4131">
                  <c:v>5.6866361984472196</c:v>
                </c:pt>
                <c:pt idx="4132">
                  <c:v>5.6880127746269498</c:v>
                </c:pt>
                <c:pt idx="4133">
                  <c:v>5.68938935080668</c:v>
                </c:pt>
                <c:pt idx="4134">
                  <c:v>5.6907659269864004</c:v>
                </c:pt>
                <c:pt idx="4135">
                  <c:v>5.6921425031661297</c:v>
                </c:pt>
                <c:pt idx="4136">
                  <c:v>5.6935190793458501</c:v>
                </c:pt>
                <c:pt idx="4137">
                  <c:v>5.6948956555255803</c:v>
                </c:pt>
                <c:pt idx="4138">
                  <c:v>5.6962722317052998</c:v>
                </c:pt>
                <c:pt idx="4139">
                  <c:v>5.69764880788503</c:v>
                </c:pt>
                <c:pt idx="4140">
                  <c:v>5.6990253840647602</c:v>
                </c:pt>
                <c:pt idx="4141">
                  <c:v>5.7004019602444798</c:v>
                </c:pt>
                <c:pt idx="4142">
                  <c:v>5.70177853642421</c:v>
                </c:pt>
                <c:pt idx="4143">
                  <c:v>5.7031551126039304</c:v>
                </c:pt>
                <c:pt idx="4144">
                  <c:v>5.7045316887836597</c:v>
                </c:pt>
                <c:pt idx="4145">
                  <c:v>5.7059082649633801</c:v>
                </c:pt>
                <c:pt idx="4146">
                  <c:v>5.7072848411431103</c:v>
                </c:pt>
                <c:pt idx="4147">
                  <c:v>5.7086614173228396</c:v>
                </c:pt>
                <c:pt idx="4148">
                  <c:v>5.71003799350256</c:v>
                </c:pt>
                <c:pt idx="4149">
                  <c:v>5.7114145696822902</c:v>
                </c:pt>
                <c:pt idx="4150">
                  <c:v>5.7127911458620098</c:v>
                </c:pt>
                <c:pt idx="4151">
                  <c:v>5.7141677220417399</c:v>
                </c:pt>
                <c:pt idx="4152">
                  <c:v>5.7155442982214701</c:v>
                </c:pt>
                <c:pt idx="4153">
                  <c:v>5.7169208744011897</c:v>
                </c:pt>
                <c:pt idx="4154">
                  <c:v>5.7182974505809199</c:v>
                </c:pt>
                <c:pt idx="4155">
                  <c:v>5.7196740267606403</c:v>
                </c:pt>
                <c:pt idx="4156">
                  <c:v>5.7210506029403696</c:v>
                </c:pt>
                <c:pt idx="4157">
                  <c:v>5.72242717912009</c:v>
                </c:pt>
                <c:pt idx="4158">
                  <c:v>5.7238037552998202</c:v>
                </c:pt>
                <c:pt idx="4159">
                  <c:v>5.7251803314795504</c:v>
                </c:pt>
                <c:pt idx="4160">
                  <c:v>5.7265569076592699</c:v>
                </c:pt>
                <c:pt idx="4161">
                  <c:v>5.7279334838390001</c:v>
                </c:pt>
                <c:pt idx="4162">
                  <c:v>5.7293100600187197</c:v>
                </c:pt>
                <c:pt idx="4163">
                  <c:v>5.7306866361984499</c:v>
                </c:pt>
                <c:pt idx="4164">
                  <c:v>5.7320632123781703</c:v>
                </c:pt>
                <c:pt idx="4165">
                  <c:v>5.7334397885578996</c:v>
                </c:pt>
                <c:pt idx="4166">
                  <c:v>5.7348163647376298</c:v>
                </c:pt>
                <c:pt idx="4167">
                  <c:v>5.7361929409173502</c:v>
                </c:pt>
                <c:pt idx="4168">
                  <c:v>5.7375695170970804</c:v>
                </c:pt>
                <c:pt idx="4169">
                  <c:v>5.7389460932767999</c:v>
                </c:pt>
                <c:pt idx="4170">
                  <c:v>5.7403226694565301</c:v>
                </c:pt>
                <c:pt idx="4171">
                  <c:v>5.7416992456362497</c:v>
                </c:pt>
                <c:pt idx="4172">
                  <c:v>5.7430758218159799</c:v>
                </c:pt>
                <c:pt idx="4173">
                  <c:v>5.7444523979957101</c:v>
                </c:pt>
                <c:pt idx="4174">
                  <c:v>5.7458289741754296</c:v>
                </c:pt>
                <c:pt idx="4175">
                  <c:v>5.7472055503551598</c:v>
                </c:pt>
                <c:pt idx="4176">
                  <c:v>5.7485821265348802</c:v>
                </c:pt>
                <c:pt idx="4177">
                  <c:v>5.7499587027146104</c:v>
                </c:pt>
                <c:pt idx="4178">
                  <c:v>5.7513352788943397</c:v>
                </c:pt>
                <c:pt idx="4179">
                  <c:v>5.7527118550740601</c:v>
                </c:pt>
                <c:pt idx="4180">
                  <c:v>5.7540884312537903</c:v>
                </c:pt>
                <c:pt idx="4181">
                  <c:v>5.7554650074335099</c:v>
                </c:pt>
                <c:pt idx="4182">
                  <c:v>5.7568415836132401</c:v>
                </c:pt>
                <c:pt idx="4183">
                  <c:v>5.7582181597929596</c:v>
                </c:pt>
                <c:pt idx="4184">
                  <c:v>5.7595947359726898</c:v>
                </c:pt>
                <c:pt idx="4185">
                  <c:v>5.76097131215242</c:v>
                </c:pt>
                <c:pt idx="4186">
                  <c:v>5.7623478883321404</c:v>
                </c:pt>
                <c:pt idx="4187">
                  <c:v>5.7637244645118697</c:v>
                </c:pt>
                <c:pt idx="4188">
                  <c:v>5.7651010406915901</c:v>
                </c:pt>
                <c:pt idx="4189">
                  <c:v>5.7664776168713203</c:v>
                </c:pt>
                <c:pt idx="4190">
                  <c:v>5.7678541930510399</c:v>
                </c:pt>
                <c:pt idx="4191">
                  <c:v>5.7692307692307701</c:v>
                </c:pt>
                <c:pt idx="4192">
                  <c:v>5.7706073454105002</c:v>
                </c:pt>
                <c:pt idx="4193">
                  <c:v>5.7719839215902198</c:v>
                </c:pt>
                <c:pt idx="4194">
                  <c:v>5.77336049776995</c:v>
                </c:pt>
                <c:pt idx="4195">
                  <c:v>5.7747370739496704</c:v>
                </c:pt>
                <c:pt idx="4196">
                  <c:v>5.7761136501293997</c:v>
                </c:pt>
                <c:pt idx="4197">
                  <c:v>5.7774902263091299</c:v>
                </c:pt>
                <c:pt idx="4198">
                  <c:v>5.7788668024888503</c:v>
                </c:pt>
                <c:pt idx="4199">
                  <c:v>5.7802433786685796</c:v>
                </c:pt>
                <c:pt idx="4200">
                  <c:v>5.7816199548483</c:v>
                </c:pt>
                <c:pt idx="4201">
                  <c:v>5.7829965310280302</c:v>
                </c:pt>
                <c:pt idx="4202">
                  <c:v>5.7843731072077498</c:v>
                </c:pt>
                <c:pt idx="4203">
                  <c:v>5.78574968338748</c:v>
                </c:pt>
                <c:pt idx="4204">
                  <c:v>5.7871262595672102</c:v>
                </c:pt>
                <c:pt idx="4205">
                  <c:v>5.7885028357469297</c:v>
                </c:pt>
                <c:pt idx="4206">
                  <c:v>5.7898794119266599</c:v>
                </c:pt>
                <c:pt idx="4207">
                  <c:v>5.7912559881063803</c:v>
                </c:pt>
                <c:pt idx="4208">
                  <c:v>5.7926325642861096</c:v>
                </c:pt>
                <c:pt idx="4209">
                  <c:v>5.79400914046583</c:v>
                </c:pt>
                <c:pt idx="4210">
                  <c:v>5.7953857166455602</c:v>
                </c:pt>
                <c:pt idx="4211">
                  <c:v>5.7967622928252904</c:v>
                </c:pt>
                <c:pt idx="4212">
                  <c:v>5.79813886900501</c:v>
                </c:pt>
                <c:pt idx="4213">
                  <c:v>5.7995154451847402</c:v>
                </c:pt>
                <c:pt idx="4214">
                  <c:v>5.8008920213644597</c:v>
                </c:pt>
                <c:pt idx="4215">
                  <c:v>5.8022685975441899</c:v>
                </c:pt>
                <c:pt idx="4216">
                  <c:v>5.8036451737239201</c:v>
                </c:pt>
                <c:pt idx="4217">
                  <c:v>5.8050217499036396</c:v>
                </c:pt>
                <c:pt idx="4218">
                  <c:v>5.8063983260833698</c:v>
                </c:pt>
                <c:pt idx="4219">
                  <c:v>5.8077749022630902</c:v>
                </c:pt>
                <c:pt idx="4220">
                  <c:v>5.8091514784428204</c:v>
                </c:pt>
                <c:pt idx="4221">
                  <c:v>5.81052805462254</c:v>
                </c:pt>
                <c:pt idx="4222">
                  <c:v>5.8119046308022702</c:v>
                </c:pt>
                <c:pt idx="4223">
                  <c:v>5.8132812069820003</c:v>
                </c:pt>
                <c:pt idx="4224">
                  <c:v>5.8146577831617199</c:v>
                </c:pt>
                <c:pt idx="4225">
                  <c:v>5.8160343593414501</c:v>
                </c:pt>
                <c:pt idx="4226">
                  <c:v>5.8174109355211696</c:v>
                </c:pt>
                <c:pt idx="4227">
                  <c:v>5.8187875117008998</c:v>
                </c:pt>
                <c:pt idx="4228">
                  <c:v>5.8201640878806202</c:v>
                </c:pt>
                <c:pt idx="4229">
                  <c:v>5.8215406640603504</c:v>
                </c:pt>
                <c:pt idx="4230">
                  <c:v>5.8229172402400797</c:v>
                </c:pt>
                <c:pt idx="4231">
                  <c:v>5.8242938164198002</c:v>
                </c:pt>
                <c:pt idx="4232">
                  <c:v>5.8256703925995303</c:v>
                </c:pt>
                <c:pt idx="4233">
                  <c:v>5.8270469687792499</c:v>
                </c:pt>
                <c:pt idx="4234">
                  <c:v>5.8284235449589801</c:v>
                </c:pt>
                <c:pt idx="4235">
                  <c:v>5.8298001211387103</c:v>
                </c:pt>
                <c:pt idx="4236">
                  <c:v>5.8311766973184298</c:v>
                </c:pt>
                <c:pt idx="4237">
                  <c:v>5.83255327349816</c:v>
                </c:pt>
                <c:pt idx="4238">
                  <c:v>5.8339298496778804</c:v>
                </c:pt>
                <c:pt idx="4239">
                  <c:v>5.8353064258576097</c:v>
                </c:pt>
                <c:pt idx="4240">
                  <c:v>5.8366830020373301</c:v>
                </c:pt>
                <c:pt idx="4241">
                  <c:v>5.8380595782170603</c:v>
                </c:pt>
                <c:pt idx="4242">
                  <c:v>5.8394361543967896</c:v>
                </c:pt>
                <c:pt idx="4243">
                  <c:v>5.8408127305765101</c:v>
                </c:pt>
                <c:pt idx="4244">
                  <c:v>5.8421893067562403</c:v>
                </c:pt>
                <c:pt idx="4245">
                  <c:v>5.8435658829359598</c:v>
                </c:pt>
                <c:pt idx="4246">
                  <c:v>5.84494245911569</c:v>
                </c:pt>
                <c:pt idx="4247">
                  <c:v>5.8463190352954202</c:v>
                </c:pt>
                <c:pt idx="4248">
                  <c:v>5.8476956114751397</c:v>
                </c:pt>
                <c:pt idx="4249">
                  <c:v>5.8490721876548699</c:v>
                </c:pt>
                <c:pt idx="4250">
                  <c:v>5.8504487638345903</c:v>
                </c:pt>
                <c:pt idx="4251">
                  <c:v>5.8518253400143196</c:v>
                </c:pt>
                <c:pt idx="4252">
                  <c:v>5.8532019161940401</c:v>
                </c:pt>
                <c:pt idx="4253">
                  <c:v>5.8545784923737703</c:v>
                </c:pt>
                <c:pt idx="4254">
                  <c:v>5.8559550685534996</c:v>
                </c:pt>
                <c:pt idx="4255">
                  <c:v>5.85733164473322</c:v>
                </c:pt>
                <c:pt idx="4256">
                  <c:v>5.8587082209129502</c:v>
                </c:pt>
                <c:pt idx="4257">
                  <c:v>5.8600847970926697</c:v>
                </c:pt>
                <c:pt idx="4258">
                  <c:v>5.8614613732723999</c:v>
                </c:pt>
                <c:pt idx="4259">
                  <c:v>5.8628379494521203</c:v>
                </c:pt>
                <c:pt idx="4260">
                  <c:v>5.8642145256318496</c:v>
                </c:pt>
                <c:pt idx="4261">
                  <c:v>5.8655911018115798</c:v>
                </c:pt>
                <c:pt idx="4262">
                  <c:v>5.8669676779913003</c:v>
                </c:pt>
                <c:pt idx="4263">
                  <c:v>5.8683442541710296</c:v>
                </c:pt>
                <c:pt idx="4264">
                  <c:v>5.86972083035075</c:v>
                </c:pt>
                <c:pt idx="4265">
                  <c:v>5.8710974065304802</c:v>
                </c:pt>
                <c:pt idx="4266">
                  <c:v>5.8724739827101997</c:v>
                </c:pt>
                <c:pt idx="4267">
                  <c:v>5.8738505588899299</c:v>
                </c:pt>
                <c:pt idx="4268">
                  <c:v>5.8752271350696601</c:v>
                </c:pt>
                <c:pt idx="4269">
                  <c:v>5.8766037112493796</c:v>
                </c:pt>
                <c:pt idx="4270">
                  <c:v>5.8779802874291098</c:v>
                </c:pt>
                <c:pt idx="4271">
                  <c:v>5.8793568636088303</c:v>
                </c:pt>
                <c:pt idx="4272">
                  <c:v>5.8807334397885596</c:v>
                </c:pt>
                <c:pt idx="4273">
                  <c:v>5.88211001596828</c:v>
                </c:pt>
                <c:pt idx="4274">
                  <c:v>5.8834865921480102</c:v>
                </c:pt>
                <c:pt idx="4275">
                  <c:v>5.8848631683277404</c:v>
                </c:pt>
                <c:pt idx="4276">
                  <c:v>5.8862397445074599</c:v>
                </c:pt>
                <c:pt idx="4277">
                  <c:v>5.8876163206871901</c:v>
                </c:pt>
                <c:pt idx="4278">
                  <c:v>5.8889928968669096</c:v>
                </c:pt>
                <c:pt idx="4279">
                  <c:v>5.8903694730466398</c:v>
                </c:pt>
                <c:pt idx="4280">
                  <c:v>5.89174604922637</c:v>
                </c:pt>
                <c:pt idx="4281">
                  <c:v>5.8931226254060904</c:v>
                </c:pt>
                <c:pt idx="4282">
                  <c:v>5.8944992015858197</c:v>
                </c:pt>
                <c:pt idx="4283">
                  <c:v>5.8958757777655402</c:v>
                </c:pt>
                <c:pt idx="4284">
                  <c:v>5.8972523539452704</c:v>
                </c:pt>
                <c:pt idx="4285">
                  <c:v>5.8986289301249899</c:v>
                </c:pt>
                <c:pt idx="4286">
                  <c:v>5.9000055063047201</c:v>
                </c:pt>
                <c:pt idx="4287">
                  <c:v>5.9013820824844503</c:v>
                </c:pt>
                <c:pt idx="4288">
                  <c:v>5.9027586586641698</c:v>
                </c:pt>
                <c:pt idx="4289">
                  <c:v>5.9041352348439</c:v>
                </c:pt>
                <c:pt idx="4290">
                  <c:v>5.9055118110236204</c:v>
                </c:pt>
                <c:pt idx="4291">
                  <c:v>5.9068883872033497</c:v>
                </c:pt>
                <c:pt idx="4292">
                  <c:v>5.9082649633830799</c:v>
                </c:pt>
                <c:pt idx="4293">
                  <c:v>5.9096415395628004</c:v>
                </c:pt>
                <c:pt idx="4294">
                  <c:v>5.9110181157425297</c:v>
                </c:pt>
                <c:pt idx="4295">
                  <c:v>5.9123946919222501</c:v>
                </c:pt>
                <c:pt idx="4296">
                  <c:v>5.9137712681019803</c:v>
                </c:pt>
                <c:pt idx="4297">
                  <c:v>5.9151478442816998</c:v>
                </c:pt>
                <c:pt idx="4298">
                  <c:v>5.91652442046143</c:v>
                </c:pt>
                <c:pt idx="4299">
                  <c:v>5.9179009966411602</c:v>
                </c:pt>
                <c:pt idx="4300">
                  <c:v>5.9192775728208797</c:v>
                </c:pt>
                <c:pt idx="4301">
                  <c:v>5.9206541490006099</c:v>
                </c:pt>
                <c:pt idx="4302">
                  <c:v>5.9220307251803304</c:v>
                </c:pt>
                <c:pt idx="4303">
                  <c:v>5.9234073013600597</c:v>
                </c:pt>
                <c:pt idx="4304">
                  <c:v>5.9247838775397801</c:v>
                </c:pt>
                <c:pt idx="4305">
                  <c:v>5.9261604537195103</c:v>
                </c:pt>
                <c:pt idx="4306">
                  <c:v>5.9275370298992396</c:v>
                </c:pt>
                <c:pt idx="4307">
                  <c:v>5.92891360607896</c:v>
                </c:pt>
                <c:pt idx="4308">
                  <c:v>5.9302901822586902</c:v>
                </c:pt>
                <c:pt idx="4309">
                  <c:v>5.9316667584384097</c:v>
                </c:pt>
                <c:pt idx="4310">
                  <c:v>5.9330433346181399</c:v>
                </c:pt>
                <c:pt idx="4311">
                  <c:v>5.9344199107978701</c:v>
                </c:pt>
                <c:pt idx="4312">
                  <c:v>5.9357964869775897</c:v>
                </c:pt>
                <c:pt idx="4313">
                  <c:v>5.9371730631573199</c:v>
                </c:pt>
                <c:pt idx="4314">
                  <c:v>5.9385496393370403</c:v>
                </c:pt>
                <c:pt idx="4315">
                  <c:v>5.9399262155167696</c:v>
                </c:pt>
                <c:pt idx="4316">
                  <c:v>5.94130279169649</c:v>
                </c:pt>
                <c:pt idx="4317">
                  <c:v>5.9426793678762202</c:v>
                </c:pt>
                <c:pt idx="4318">
                  <c:v>5.9440559440559504</c:v>
                </c:pt>
                <c:pt idx="4319">
                  <c:v>5.9454325202356699</c:v>
                </c:pt>
                <c:pt idx="4320">
                  <c:v>5.9468090964154001</c:v>
                </c:pt>
                <c:pt idx="4321">
                  <c:v>5.9481856725951197</c:v>
                </c:pt>
                <c:pt idx="4322">
                  <c:v>5.9495622487748498</c:v>
                </c:pt>
                <c:pt idx="4323">
                  <c:v>5.9509388249545703</c:v>
                </c:pt>
                <c:pt idx="4324">
                  <c:v>5.9523154011342996</c:v>
                </c:pt>
                <c:pt idx="4325">
                  <c:v>5.9536919773140298</c:v>
                </c:pt>
                <c:pt idx="4326">
                  <c:v>5.9550685534937502</c:v>
                </c:pt>
                <c:pt idx="4327">
                  <c:v>5.9564451296734804</c:v>
                </c:pt>
                <c:pt idx="4328">
                  <c:v>5.9578217058531999</c:v>
                </c:pt>
                <c:pt idx="4329">
                  <c:v>5.9591982820329301</c:v>
                </c:pt>
                <c:pt idx="4330">
                  <c:v>5.9605748582126497</c:v>
                </c:pt>
                <c:pt idx="4331">
                  <c:v>5.9619514343923798</c:v>
                </c:pt>
                <c:pt idx="4332">
                  <c:v>5.96332801057211</c:v>
                </c:pt>
                <c:pt idx="4333">
                  <c:v>5.9647045867518296</c:v>
                </c:pt>
                <c:pt idx="4334">
                  <c:v>5.9660811629315598</c:v>
                </c:pt>
                <c:pt idx="4335">
                  <c:v>5.9674577391112802</c:v>
                </c:pt>
                <c:pt idx="4336">
                  <c:v>5.9688343152910104</c:v>
                </c:pt>
                <c:pt idx="4337">
                  <c:v>5.9702108914707397</c:v>
                </c:pt>
                <c:pt idx="4338">
                  <c:v>5.9715874676504601</c:v>
                </c:pt>
                <c:pt idx="4339">
                  <c:v>5.9729640438301903</c:v>
                </c:pt>
                <c:pt idx="4340">
                  <c:v>5.9743406200099098</c:v>
                </c:pt>
                <c:pt idx="4341">
                  <c:v>5.97571719618964</c:v>
                </c:pt>
                <c:pt idx="4342">
                  <c:v>5.9770937723693596</c:v>
                </c:pt>
                <c:pt idx="4343">
                  <c:v>5.9784703485490898</c:v>
                </c:pt>
                <c:pt idx="4344">
                  <c:v>5.97984692472882</c:v>
                </c:pt>
                <c:pt idx="4345">
                  <c:v>5.9812235009085404</c:v>
                </c:pt>
                <c:pt idx="4346">
                  <c:v>5.9826000770882697</c:v>
                </c:pt>
                <c:pt idx="4347">
                  <c:v>5.9839766532679901</c:v>
                </c:pt>
                <c:pt idx="4348">
                  <c:v>5.9853532294477203</c:v>
                </c:pt>
                <c:pt idx="4349">
                  <c:v>5.9867298056274398</c:v>
                </c:pt>
                <c:pt idx="4350">
                  <c:v>5.98810638180717</c:v>
                </c:pt>
                <c:pt idx="4351">
                  <c:v>5.9894829579869002</c:v>
                </c:pt>
                <c:pt idx="4352">
                  <c:v>5.9908595341666198</c:v>
                </c:pt>
                <c:pt idx="4353">
                  <c:v>5.99223611034635</c:v>
                </c:pt>
                <c:pt idx="4354">
                  <c:v>5.9936126865260704</c:v>
                </c:pt>
                <c:pt idx="4355">
                  <c:v>5.9949892627057997</c:v>
                </c:pt>
                <c:pt idx="4356">
                  <c:v>5.9963658388855201</c:v>
                </c:pt>
                <c:pt idx="4357">
                  <c:v>5.9977424150652503</c:v>
                </c:pt>
                <c:pt idx="4358">
                  <c:v>5.9991189912449796</c:v>
                </c:pt>
                <c:pt idx="4359">
                  <c:v>6.0004955674247</c:v>
                </c:pt>
                <c:pt idx="4360">
                  <c:v>6.0018721436044302</c:v>
                </c:pt>
                <c:pt idx="4361">
                  <c:v>6.0032487197841498</c:v>
                </c:pt>
                <c:pt idx="4362">
                  <c:v>6.0046252959638799</c:v>
                </c:pt>
                <c:pt idx="4363">
                  <c:v>6.0060018721436101</c:v>
                </c:pt>
                <c:pt idx="4364">
                  <c:v>6.0073784483233297</c:v>
                </c:pt>
                <c:pt idx="4365">
                  <c:v>6.0087550245030599</c:v>
                </c:pt>
                <c:pt idx="4366">
                  <c:v>6.0101316006827803</c:v>
                </c:pt>
                <c:pt idx="4367">
                  <c:v>6.0115081768625096</c:v>
                </c:pt>
                <c:pt idx="4368">
                  <c:v>6.01288475304223</c:v>
                </c:pt>
                <c:pt idx="4369">
                  <c:v>6.0142613292219602</c:v>
                </c:pt>
                <c:pt idx="4370">
                  <c:v>6.0156379054016904</c:v>
                </c:pt>
                <c:pt idx="4371">
                  <c:v>6.0170144815814099</c:v>
                </c:pt>
                <c:pt idx="4372">
                  <c:v>6.0183910577611401</c:v>
                </c:pt>
                <c:pt idx="4373">
                  <c:v>6.0197676339408597</c:v>
                </c:pt>
                <c:pt idx="4374">
                  <c:v>6.0211442101205899</c:v>
                </c:pt>
                <c:pt idx="4375">
                  <c:v>6.0225207863003201</c:v>
                </c:pt>
                <c:pt idx="4376">
                  <c:v>6.0238973624800396</c:v>
                </c:pt>
                <c:pt idx="4377">
                  <c:v>6.0252739386597698</c:v>
                </c:pt>
                <c:pt idx="4378">
                  <c:v>6.0266505148394902</c:v>
                </c:pt>
                <c:pt idx="4379">
                  <c:v>6.0280270910192204</c:v>
                </c:pt>
                <c:pt idx="4380">
                  <c:v>6.0294036671989399</c:v>
                </c:pt>
                <c:pt idx="4381">
                  <c:v>6.0307802433786701</c:v>
                </c:pt>
                <c:pt idx="4382">
                  <c:v>6.0321568195584003</c:v>
                </c:pt>
                <c:pt idx="4383">
                  <c:v>6.0335333957381199</c:v>
                </c:pt>
                <c:pt idx="4384">
                  <c:v>6.0349099719178501</c:v>
                </c:pt>
                <c:pt idx="4385">
                  <c:v>6.0362865480975696</c:v>
                </c:pt>
                <c:pt idx="4386">
                  <c:v>6.0376631242772998</c:v>
                </c:pt>
                <c:pt idx="4387">
                  <c:v>6.03903970045703</c:v>
                </c:pt>
                <c:pt idx="4388">
                  <c:v>6.0404162766367504</c:v>
                </c:pt>
                <c:pt idx="4389">
                  <c:v>6.0417928528164797</c:v>
                </c:pt>
                <c:pt idx="4390">
                  <c:v>6.0431694289962001</c:v>
                </c:pt>
                <c:pt idx="4391">
                  <c:v>6.0445460051759303</c:v>
                </c:pt>
                <c:pt idx="4392">
                  <c:v>6.0459225813556499</c:v>
                </c:pt>
                <c:pt idx="4393">
                  <c:v>6.0472991575353801</c:v>
                </c:pt>
                <c:pt idx="4394">
                  <c:v>6.0486757337151102</c:v>
                </c:pt>
                <c:pt idx="4395">
                  <c:v>6.0500523098948298</c:v>
                </c:pt>
                <c:pt idx="4396">
                  <c:v>6.05142888607456</c:v>
                </c:pt>
                <c:pt idx="4397">
                  <c:v>6.0528054622542804</c:v>
                </c:pt>
                <c:pt idx="4398">
                  <c:v>6.0541820384340097</c:v>
                </c:pt>
                <c:pt idx="4399">
                  <c:v>6.0555586146137301</c:v>
                </c:pt>
                <c:pt idx="4400">
                  <c:v>6.0569351907934603</c:v>
                </c:pt>
                <c:pt idx="4401">
                  <c:v>6.0583117669731896</c:v>
                </c:pt>
                <c:pt idx="4402">
                  <c:v>6.0596883431529101</c:v>
                </c:pt>
                <c:pt idx="4403">
                  <c:v>6.0610649193326402</c:v>
                </c:pt>
                <c:pt idx="4404">
                  <c:v>6.0624414955123598</c:v>
                </c:pt>
                <c:pt idx="4405">
                  <c:v>6.06381807169209</c:v>
                </c:pt>
                <c:pt idx="4406">
                  <c:v>6.0651946478718104</c:v>
                </c:pt>
                <c:pt idx="4407">
                  <c:v>6.0665712240515397</c:v>
                </c:pt>
                <c:pt idx="4408">
                  <c:v>6.0679478002312699</c:v>
                </c:pt>
                <c:pt idx="4409">
                  <c:v>6.0693243764109903</c:v>
                </c:pt>
                <c:pt idx="4410">
                  <c:v>6.0707009525907196</c:v>
                </c:pt>
                <c:pt idx="4411">
                  <c:v>6.07207752877044</c:v>
                </c:pt>
                <c:pt idx="4412">
                  <c:v>6.0734541049501702</c:v>
                </c:pt>
                <c:pt idx="4413">
                  <c:v>6.0748306811298898</c:v>
                </c:pt>
                <c:pt idx="4414">
                  <c:v>6.07620725730962</c:v>
                </c:pt>
                <c:pt idx="4415">
                  <c:v>6.0775838334893502</c:v>
                </c:pt>
                <c:pt idx="4416">
                  <c:v>6.0789604096690697</c:v>
                </c:pt>
                <c:pt idx="4417">
                  <c:v>6.0803369858487999</c:v>
                </c:pt>
                <c:pt idx="4418">
                  <c:v>6.0817135620285203</c:v>
                </c:pt>
                <c:pt idx="4419">
                  <c:v>6.0830901382082496</c:v>
                </c:pt>
                <c:pt idx="4420">
                  <c:v>6.0844667143879798</c:v>
                </c:pt>
                <c:pt idx="4421">
                  <c:v>6.0858432905677002</c:v>
                </c:pt>
                <c:pt idx="4422">
                  <c:v>6.0872198667474304</c:v>
                </c:pt>
                <c:pt idx="4423">
                  <c:v>6.08859644292715</c:v>
                </c:pt>
                <c:pt idx="4424">
                  <c:v>6.0899730191068802</c:v>
                </c:pt>
                <c:pt idx="4425">
                  <c:v>6.0913495952865997</c:v>
                </c:pt>
                <c:pt idx="4426">
                  <c:v>6.0927261714663299</c:v>
                </c:pt>
                <c:pt idx="4427">
                  <c:v>6.0941027476460601</c:v>
                </c:pt>
                <c:pt idx="4428">
                  <c:v>6.0954793238257796</c:v>
                </c:pt>
                <c:pt idx="4429">
                  <c:v>6.0968559000055098</c:v>
                </c:pt>
                <c:pt idx="4430">
                  <c:v>6.0982324761852302</c:v>
                </c:pt>
                <c:pt idx="4431">
                  <c:v>6.0996090523649604</c:v>
                </c:pt>
                <c:pt idx="4432">
                  <c:v>6.1009856285446897</c:v>
                </c:pt>
                <c:pt idx="4433">
                  <c:v>6.1023622047244102</c:v>
                </c:pt>
                <c:pt idx="4434">
                  <c:v>6.1037387809041403</c:v>
                </c:pt>
                <c:pt idx="4435">
                  <c:v>6.1051153570838599</c:v>
                </c:pt>
                <c:pt idx="4436">
                  <c:v>6.1064919332635901</c:v>
                </c:pt>
                <c:pt idx="4437">
                  <c:v>6.1078685094433096</c:v>
                </c:pt>
                <c:pt idx="4438">
                  <c:v>6.1092450856230398</c:v>
                </c:pt>
                <c:pt idx="4439">
                  <c:v>6.11062166180277</c:v>
                </c:pt>
                <c:pt idx="4440">
                  <c:v>6.1119982379824904</c:v>
                </c:pt>
                <c:pt idx="4441">
                  <c:v>6.1133748141622197</c:v>
                </c:pt>
                <c:pt idx="4442">
                  <c:v>6.1147513903419402</c:v>
                </c:pt>
                <c:pt idx="4443">
                  <c:v>6.1161279665216703</c:v>
                </c:pt>
                <c:pt idx="4444">
                  <c:v>6.1175045427013899</c:v>
                </c:pt>
                <c:pt idx="4445">
                  <c:v>6.1188811188811201</c:v>
                </c:pt>
                <c:pt idx="4446">
                  <c:v>6.1202576950608503</c:v>
                </c:pt>
                <c:pt idx="4447">
                  <c:v>6.1216342712405698</c:v>
                </c:pt>
                <c:pt idx="4448">
                  <c:v>6.1230108474203</c:v>
                </c:pt>
                <c:pt idx="4449">
                  <c:v>6.1243874236000204</c:v>
                </c:pt>
                <c:pt idx="4450">
                  <c:v>6.1257639997797497</c:v>
                </c:pt>
                <c:pt idx="4451">
                  <c:v>6.1271405759594799</c:v>
                </c:pt>
                <c:pt idx="4452">
                  <c:v>6.1285171521392003</c:v>
                </c:pt>
                <c:pt idx="4453">
                  <c:v>6.1298937283189296</c:v>
                </c:pt>
                <c:pt idx="4454">
                  <c:v>6.1312703044986501</c:v>
                </c:pt>
                <c:pt idx="4455">
                  <c:v>6.1326468806783803</c:v>
                </c:pt>
                <c:pt idx="4456">
                  <c:v>6.1340234568580998</c:v>
                </c:pt>
                <c:pt idx="4457">
                  <c:v>6.13540003303783</c:v>
                </c:pt>
                <c:pt idx="4458">
                  <c:v>6.1367766092175602</c:v>
                </c:pt>
                <c:pt idx="4459">
                  <c:v>6.1381531853972797</c:v>
                </c:pt>
                <c:pt idx="4460">
                  <c:v>6.1395297615770099</c:v>
                </c:pt>
                <c:pt idx="4461">
                  <c:v>6.1409063377567303</c:v>
                </c:pt>
                <c:pt idx="4462">
                  <c:v>6.1422829139364596</c:v>
                </c:pt>
                <c:pt idx="4463">
                  <c:v>6.1436594901161801</c:v>
                </c:pt>
                <c:pt idx="4464">
                  <c:v>6.1450360662959103</c:v>
                </c:pt>
                <c:pt idx="4465">
                  <c:v>6.1464126424756396</c:v>
                </c:pt>
                <c:pt idx="4466">
                  <c:v>6.14778921865536</c:v>
                </c:pt>
                <c:pt idx="4467">
                  <c:v>6.1491657948350902</c:v>
                </c:pt>
                <c:pt idx="4468">
                  <c:v>6.1505423710148097</c:v>
                </c:pt>
                <c:pt idx="4469">
                  <c:v>6.1519189471945399</c:v>
                </c:pt>
                <c:pt idx="4470">
                  <c:v>6.1532955233742603</c:v>
                </c:pt>
                <c:pt idx="4471">
                  <c:v>6.1546720995539896</c:v>
                </c:pt>
                <c:pt idx="4472">
                  <c:v>6.1560486757337198</c:v>
                </c:pt>
                <c:pt idx="4473">
                  <c:v>6.1574252519134403</c:v>
                </c:pt>
                <c:pt idx="4474">
                  <c:v>6.1588018280931696</c:v>
                </c:pt>
                <c:pt idx="4475">
                  <c:v>6.16017840427289</c:v>
                </c:pt>
                <c:pt idx="4476">
                  <c:v>6.1615549804526202</c:v>
                </c:pt>
                <c:pt idx="4477">
                  <c:v>6.1629315566323504</c:v>
                </c:pt>
                <c:pt idx="4478">
                  <c:v>6.1643081328120699</c:v>
                </c:pt>
                <c:pt idx="4479">
                  <c:v>6.1656847089918001</c:v>
                </c:pt>
                <c:pt idx="4480">
                  <c:v>6.1670612851715196</c:v>
                </c:pt>
                <c:pt idx="4481">
                  <c:v>6.1684378613512498</c:v>
                </c:pt>
                <c:pt idx="4482">
                  <c:v>6.16981443753098</c:v>
                </c:pt>
                <c:pt idx="4483">
                  <c:v>6.1711910137106996</c:v>
                </c:pt>
                <c:pt idx="4484">
                  <c:v>6.1725675898904298</c:v>
                </c:pt>
                <c:pt idx="4485">
                  <c:v>6.1739441660701502</c:v>
                </c:pt>
                <c:pt idx="4486">
                  <c:v>6.1753207422498804</c:v>
                </c:pt>
                <c:pt idx="4487">
                  <c:v>6.1766973184295999</c:v>
                </c:pt>
                <c:pt idx="4488">
                  <c:v>6.1780738946093301</c:v>
                </c:pt>
                <c:pt idx="4489">
                  <c:v>6.1794504707890603</c:v>
                </c:pt>
                <c:pt idx="4490">
                  <c:v>6.1808270469687798</c:v>
                </c:pt>
                <c:pt idx="4491">
                  <c:v>6.18220362314851</c:v>
                </c:pt>
                <c:pt idx="4492">
                  <c:v>6.1835801993282304</c:v>
                </c:pt>
                <c:pt idx="4493">
                  <c:v>6.1849567755079597</c:v>
                </c:pt>
                <c:pt idx="4494">
                  <c:v>6.1863333516876802</c:v>
                </c:pt>
                <c:pt idx="4495">
                  <c:v>6.1877099278674104</c:v>
                </c:pt>
                <c:pt idx="4496">
                  <c:v>6.1890865040471397</c:v>
                </c:pt>
                <c:pt idx="4497">
                  <c:v>6.1904630802268601</c:v>
                </c:pt>
                <c:pt idx="4498">
                  <c:v>6.1918396564065903</c:v>
                </c:pt>
                <c:pt idx="4499">
                  <c:v>6.1932162325863098</c:v>
                </c:pt>
                <c:pt idx="4500">
                  <c:v>6.19459280876604</c:v>
                </c:pt>
                <c:pt idx="4501">
                  <c:v>6.1959693849457604</c:v>
                </c:pt>
                <c:pt idx="4502">
                  <c:v>6.1973459611254897</c:v>
                </c:pt>
                <c:pt idx="4503">
                  <c:v>6.1987225373052199</c:v>
                </c:pt>
                <c:pt idx="4504">
                  <c:v>6.2000991134849404</c:v>
                </c:pt>
                <c:pt idx="4505">
                  <c:v>6.2014756896646697</c:v>
                </c:pt>
                <c:pt idx="4506">
                  <c:v>6.2028522658443901</c:v>
                </c:pt>
                <c:pt idx="4507">
                  <c:v>6.2042288420241203</c:v>
                </c:pt>
                <c:pt idx="4508">
                  <c:v>6.2056054182038398</c:v>
                </c:pt>
                <c:pt idx="4509">
                  <c:v>6.20698199438357</c:v>
                </c:pt>
                <c:pt idx="4510">
                  <c:v>6.2083585705633002</c:v>
                </c:pt>
                <c:pt idx="4511">
                  <c:v>6.2097351467430197</c:v>
                </c:pt>
                <c:pt idx="4512">
                  <c:v>6.2111117229227499</c:v>
                </c:pt>
                <c:pt idx="4513">
                  <c:v>6.2124882991024704</c:v>
                </c:pt>
                <c:pt idx="4514">
                  <c:v>6.2138648752821997</c:v>
                </c:pt>
                <c:pt idx="4515">
                  <c:v>6.2152414514619201</c:v>
                </c:pt>
                <c:pt idx="4516">
                  <c:v>6.2166180276416503</c:v>
                </c:pt>
                <c:pt idx="4517">
                  <c:v>6.2179946038213796</c:v>
                </c:pt>
                <c:pt idx="4518">
                  <c:v>6.2193711800011</c:v>
                </c:pt>
                <c:pt idx="4519">
                  <c:v>6.2207477561808302</c:v>
                </c:pt>
                <c:pt idx="4520">
                  <c:v>6.2221243323605497</c:v>
                </c:pt>
                <c:pt idx="4521">
                  <c:v>6.2235009085402799</c:v>
                </c:pt>
                <c:pt idx="4522">
                  <c:v>6.2248774847200101</c:v>
                </c:pt>
                <c:pt idx="4523">
                  <c:v>6.2262540608997297</c:v>
                </c:pt>
                <c:pt idx="4524">
                  <c:v>6.2276306370794599</c:v>
                </c:pt>
                <c:pt idx="4525">
                  <c:v>6.2290072132591803</c:v>
                </c:pt>
                <c:pt idx="4526">
                  <c:v>6.2303837894389096</c:v>
                </c:pt>
                <c:pt idx="4527">
                  <c:v>6.23176036561863</c:v>
                </c:pt>
                <c:pt idx="4528">
                  <c:v>6.2331369417983602</c:v>
                </c:pt>
                <c:pt idx="4529">
                  <c:v>6.2345135179780904</c:v>
                </c:pt>
                <c:pt idx="4530">
                  <c:v>6.2358900941578099</c:v>
                </c:pt>
                <c:pt idx="4531">
                  <c:v>6.2372666703375401</c:v>
                </c:pt>
                <c:pt idx="4532">
                  <c:v>6.2386432465172597</c:v>
                </c:pt>
                <c:pt idx="4533">
                  <c:v>6.2400198226969898</c:v>
                </c:pt>
                <c:pt idx="4534">
                  <c:v>6.24139639887672</c:v>
                </c:pt>
                <c:pt idx="4535">
                  <c:v>6.2427729750564396</c:v>
                </c:pt>
                <c:pt idx="4536">
                  <c:v>6.2441495512361698</c:v>
                </c:pt>
                <c:pt idx="4537">
                  <c:v>6.2455261274158902</c:v>
                </c:pt>
                <c:pt idx="4538">
                  <c:v>6.2469027035956204</c:v>
                </c:pt>
                <c:pt idx="4539">
                  <c:v>6.2482792797753399</c:v>
                </c:pt>
                <c:pt idx="4540">
                  <c:v>6.2496558559550701</c:v>
                </c:pt>
                <c:pt idx="4541">
                  <c:v>6.2510324321348003</c:v>
                </c:pt>
                <c:pt idx="4542">
                  <c:v>6.2524090083145198</c:v>
                </c:pt>
                <c:pt idx="4543">
                  <c:v>6.25378558449425</c:v>
                </c:pt>
                <c:pt idx="4544">
                  <c:v>6.2551621606739696</c:v>
                </c:pt>
                <c:pt idx="4545">
                  <c:v>6.2565387368536998</c:v>
                </c:pt>
                <c:pt idx="4546">
                  <c:v>6.25791531303343</c:v>
                </c:pt>
                <c:pt idx="4547">
                  <c:v>6.2592918892131504</c:v>
                </c:pt>
                <c:pt idx="4548">
                  <c:v>6.2606684653928797</c:v>
                </c:pt>
                <c:pt idx="4549">
                  <c:v>6.2620450415726001</c:v>
                </c:pt>
                <c:pt idx="4550">
                  <c:v>6.2634216177523303</c:v>
                </c:pt>
                <c:pt idx="4551">
                  <c:v>6.2647981939320498</c:v>
                </c:pt>
                <c:pt idx="4552">
                  <c:v>6.26617477011178</c:v>
                </c:pt>
                <c:pt idx="4553">
                  <c:v>6.2675513462915102</c:v>
                </c:pt>
                <c:pt idx="4554">
                  <c:v>6.2689279224712298</c:v>
                </c:pt>
                <c:pt idx="4555">
                  <c:v>6.27030449865096</c:v>
                </c:pt>
                <c:pt idx="4556">
                  <c:v>6.2716810748306804</c:v>
                </c:pt>
                <c:pt idx="4557">
                  <c:v>6.2730576510104097</c:v>
                </c:pt>
                <c:pt idx="4558">
                  <c:v>6.2744342271901301</c:v>
                </c:pt>
                <c:pt idx="4559">
                  <c:v>6.2758108033698603</c:v>
                </c:pt>
                <c:pt idx="4560">
                  <c:v>6.2771873795495896</c:v>
                </c:pt>
                <c:pt idx="4561">
                  <c:v>6.27856395572931</c:v>
                </c:pt>
                <c:pt idx="4562">
                  <c:v>6.2799405319090402</c:v>
                </c:pt>
                <c:pt idx="4563">
                  <c:v>6.2813171080887598</c:v>
                </c:pt>
                <c:pt idx="4564">
                  <c:v>6.28269368426849</c:v>
                </c:pt>
                <c:pt idx="4565">
                  <c:v>6.2840702604482104</c:v>
                </c:pt>
                <c:pt idx="4566">
                  <c:v>6.2854468366279397</c:v>
                </c:pt>
                <c:pt idx="4567">
                  <c:v>6.2868234128076699</c:v>
                </c:pt>
                <c:pt idx="4568">
                  <c:v>6.2881999889873903</c:v>
                </c:pt>
                <c:pt idx="4569">
                  <c:v>6.2895765651671196</c:v>
                </c:pt>
                <c:pt idx="4570">
                  <c:v>6.29095314134684</c:v>
                </c:pt>
                <c:pt idx="4571">
                  <c:v>6.2923297175265702</c:v>
                </c:pt>
                <c:pt idx="4572">
                  <c:v>6.2937062937063004</c:v>
                </c:pt>
                <c:pt idx="4573">
                  <c:v>6.2950828698860199</c:v>
                </c:pt>
                <c:pt idx="4574">
                  <c:v>6.2964594460657501</c:v>
                </c:pt>
                <c:pt idx="4575">
                  <c:v>6.2978360222454697</c:v>
                </c:pt>
                <c:pt idx="4576">
                  <c:v>6.2992125984251999</c:v>
                </c:pt>
                <c:pt idx="4577">
                  <c:v>6.3005891746049203</c:v>
                </c:pt>
                <c:pt idx="4578">
                  <c:v>6.3019657507846496</c:v>
                </c:pt>
                <c:pt idx="4579">
                  <c:v>6.3033423269643798</c:v>
                </c:pt>
                <c:pt idx="4580">
                  <c:v>6.3047189031441002</c:v>
                </c:pt>
                <c:pt idx="4581">
                  <c:v>6.3060954793238304</c:v>
                </c:pt>
                <c:pt idx="4582">
                  <c:v>6.3074720555035499</c:v>
                </c:pt>
                <c:pt idx="4583">
                  <c:v>6.3088486316832801</c:v>
                </c:pt>
                <c:pt idx="4584">
                  <c:v>6.3102252078629997</c:v>
                </c:pt>
                <c:pt idx="4585">
                  <c:v>6.3116017840427299</c:v>
                </c:pt>
                <c:pt idx="4586">
                  <c:v>6.3129783602224601</c:v>
                </c:pt>
                <c:pt idx="4587">
                  <c:v>6.3143549364021796</c:v>
                </c:pt>
                <c:pt idx="4588">
                  <c:v>6.3157315125819098</c:v>
                </c:pt>
                <c:pt idx="4589">
                  <c:v>6.3171080887616302</c:v>
                </c:pt>
                <c:pt idx="4590">
                  <c:v>6.3184846649413604</c:v>
                </c:pt>
                <c:pt idx="4591">
                  <c:v>6.3198612411210799</c:v>
                </c:pt>
                <c:pt idx="4592">
                  <c:v>6.3212378173008101</c:v>
                </c:pt>
                <c:pt idx="4593">
                  <c:v>6.3226143934805403</c:v>
                </c:pt>
                <c:pt idx="4594">
                  <c:v>6.3239909696602599</c:v>
                </c:pt>
                <c:pt idx="4595">
                  <c:v>6.3253675458399901</c:v>
                </c:pt>
                <c:pt idx="4596">
                  <c:v>6.3267441220197096</c:v>
                </c:pt>
                <c:pt idx="4597">
                  <c:v>6.3281206981994398</c:v>
                </c:pt>
                <c:pt idx="4598">
                  <c:v>6.32949727437917</c:v>
                </c:pt>
                <c:pt idx="4599">
                  <c:v>6.3308738505588904</c:v>
                </c:pt>
                <c:pt idx="4600">
                  <c:v>6.3322504267386197</c:v>
                </c:pt>
                <c:pt idx="4601">
                  <c:v>6.3336270029183401</c:v>
                </c:pt>
                <c:pt idx="4602">
                  <c:v>6.3350035790980703</c:v>
                </c:pt>
                <c:pt idx="4603">
                  <c:v>6.3363801552777899</c:v>
                </c:pt>
                <c:pt idx="4604">
                  <c:v>6.3377567314575201</c:v>
                </c:pt>
                <c:pt idx="4605">
                  <c:v>6.3391333076372502</c:v>
                </c:pt>
                <c:pt idx="4606">
                  <c:v>6.3405098838169698</c:v>
                </c:pt>
                <c:pt idx="4607">
                  <c:v>6.3418864599967</c:v>
                </c:pt>
                <c:pt idx="4608">
                  <c:v>6.3432630361764204</c:v>
                </c:pt>
                <c:pt idx="4609">
                  <c:v>6.3446396123561497</c:v>
                </c:pt>
                <c:pt idx="4610">
                  <c:v>6.3460161885358799</c:v>
                </c:pt>
                <c:pt idx="4611">
                  <c:v>6.3473927647156003</c:v>
                </c:pt>
                <c:pt idx="4612">
                  <c:v>6.3487693408953296</c:v>
                </c:pt>
                <c:pt idx="4613">
                  <c:v>6.3501459170750501</c:v>
                </c:pt>
                <c:pt idx="4614">
                  <c:v>6.3515224932547802</c:v>
                </c:pt>
                <c:pt idx="4615">
                  <c:v>6.3528990694344998</c:v>
                </c:pt>
                <c:pt idx="4616">
                  <c:v>6.35427564561423</c:v>
                </c:pt>
                <c:pt idx="4617">
                  <c:v>6.3556522217939602</c:v>
                </c:pt>
                <c:pt idx="4618">
                  <c:v>6.3570287979736797</c:v>
                </c:pt>
                <c:pt idx="4619">
                  <c:v>6.3584053741534099</c:v>
                </c:pt>
                <c:pt idx="4620">
                  <c:v>6.3597819503331303</c:v>
                </c:pt>
                <c:pt idx="4621">
                  <c:v>6.3611585265128596</c:v>
                </c:pt>
                <c:pt idx="4622">
                  <c:v>6.36253510269258</c:v>
                </c:pt>
                <c:pt idx="4623">
                  <c:v>6.3639116788723102</c:v>
                </c:pt>
                <c:pt idx="4624">
                  <c:v>6.3652882550520404</c:v>
                </c:pt>
                <c:pt idx="4625">
                  <c:v>6.36666483123176</c:v>
                </c:pt>
                <c:pt idx="4626">
                  <c:v>6.3680414074114902</c:v>
                </c:pt>
                <c:pt idx="4627">
                  <c:v>6.3694179835912097</c:v>
                </c:pt>
                <c:pt idx="4628">
                  <c:v>6.3707945597709399</c:v>
                </c:pt>
                <c:pt idx="4629">
                  <c:v>6.3721711359506701</c:v>
                </c:pt>
                <c:pt idx="4630">
                  <c:v>6.3735477121303896</c:v>
                </c:pt>
                <c:pt idx="4631">
                  <c:v>6.3749242883101198</c:v>
                </c:pt>
                <c:pt idx="4632">
                  <c:v>6.3763008644898402</c:v>
                </c:pt>
                <c:pt idx="4633">
                  <c:v>6.3776774406695704</c:v>
                </c:pt>
                <c:pt idx="4634">
                  <c:v>6.37905401684929</c:v>
                </c:pt>
                <c:pt idx="4635">
                  <c:v>6.3804305930290202</c:v>
                </c:pt>
                <c:pt idx="4636">
                  <c:v>6.3818071692087504</c:v>
                </c:pt>
                <c:pt idx="4637">
                  <c:v>6.3831837453884699</c:v>
                </c:pt>
                <c:pt idx="4638">
                  <c:v>6.3845603215682001</c:v>
                </c:pt>
                <c:pt idx="4639">
                  <c:v>6.3859368977479196</c:v>
                </c:pt>
                <c:pt idx="4640">
                  <c:v>6.3873134739276498</c:v>
                </c:pt>
                <c:pt idx="4641">
                  <c:v>6.3886900501073702</c:v>
                </c:pt>
                <c:pt idx="4642">
                  <c:v>6.3900666262871004</c:v>
                </c:pt>
                <c:pt idx="4643">
                  <c:v>6.3914432024668297</c:v>
                </c:pt>
                <c:pt idx="4644">
                  <c:v>6.3928197786465502</c:v>
                </c:pt>
                <c:pt idx="4645">
                  <c:v>6.3941963548262803</c:v>
                </c:pt>
                <c:pt idx="4646">
                  <c:v>6.3955729310059999</c:v>
                </c:pt>
                <c:pt idx="4647">
                  <c:v>6.3969495071857301</c:v>
                </c:pt>
                <c:pt idx="4648">
                  <c:v>6.3983260833654496</c:v>
                </c:pt>
                <c:pt idx="4649">
                  <c:v>6.3997026595451798</c:v>
                </c:pt>
                <c:pt idx="4650">
                  <c:v>6.40107923572491</c:v>
                </c:pt>
                <c:pt idx="4651">
                  <c:v>6.4024558119046304</c:v>
                </c:pt>
                <c:pt idx="4652">
                  <c:v>6.4038323880843597</c:v>
                </c:pt>
                <c:pt idx="4653">
                  <c:v>6.4052089642640802</c:v>
                </c:pt>
                <c:pt idx="4654">
                  <c:v>6.4065855404438103</c:v>
                </c:pt>
                <c:pt idx="4655">
                  <c:v>6.4079621166235299</c:v>
                </c:pt>
                <c:pt idx="4656">
                  <c:v>6.4093386928032601</c:v>
                </c:pt>
                <c:pt idx="4657">
                  <c:v>6.4107152689829903</c:v>
                </c:pt>
                <c:pt idx="4658">
                  <c:v>6.4120918451627098</c:v>
                </c:pt>
                <c:pt idx="4659">
                  <c:v>6.41346842134244</c:v>
                </c:pt>
                <c:pt idx="4660">
                  <c:v>6.4148449975221604</c:v>
                </c:pt>
                <c:pt idx="4661">
                  <c:v>6.4162215737018897</c:v>
                </c:pt>
                <c:pt idx="4662">
                  <c:v>6.4175981498816199</c:v>
                </c:pt>
                <c:pt idx="4663">
                  <c:v>6.4189747260613403</c:v>
                </c:pt>
                <c:pt idx="4664">
                  <c:v>6.4203513022410696</c:v>
                </c:pt>
                <c:pt idx="4665">
                  <c:v>6.4217278784207901</c:v>
                </c:pt>
                <c:pt idx="4666">
                  <c:v>6.4231044546005203</c:v>
                </c:pt>
                <c:pt idx="4667">
                  <c:v>6.4244810307802496</c:v>
                </c:pt>
                <c:pt idx="4668">
                  <c:v>6.42585760695997</c:v>
                </c:pt>
                <c:pt idx="4669">
                  <c:v>6.4272341831397002</c:v>
                </c:pt>
                <c:pt idx="4670">
                  <c:v>6.4286107593194197</c:v>
                </c:pt>
                <c:pt idx="4671">
                  <c:v>6.4299873354991499</c:v>
                </c:pt>
                <c:pt idx="4672">
                  <c:v>6.4313639116788703</c:v>
                </c:pt>
                <c:pt idx="4673">
                  <c:v>6.4327404878585996</c:v>
                </c:pt>
                <c:pt idx="4674">
                  <c:v>6.4341170640383298</c:v>
                </c:pt>
                <c:pt idx="4675">
                  <c:v>6.4354936402180503</c:v>
                </c:pt>
                <c:pt idx="4676">
                  <c:v>6.4368702163977796</c:v>
                </c:pt>
                <c:pt idx="4677">
                  <c:v>6.4382467925775</c:v>
                </c:pt>
                <c:pt idx="4678">
                  <c:v>6.4396233687572302</c:v>
                </c:pt>
                <c:pt idx="4679">
                  <c:v>6.4409999449369497</c:v>
                </c:pt>
                <c:pt idx="4680">
                  <c:v>6.4423765211166799</c:v>
                </c:pt>
                <c:pt idx="4681">
                  <c:v>6.4437530972964101</c:v>
                </c:pt>
                <c:pt idx="4682">
                  <c:v>6.4451296734761296</c:v>
                </c:pt>
                <c:pt idx="4683">
                  <c:v>6.4465062496558598</c:v>
                </c:pt>
                <c:pt idx="4684">
                  <c:v>6.4478828258355803</c:v>
                </c:pt>
                <c:pt idx="4685">
                  <c:v>6.4492594020153096</c:v>
                </c:pt>
                <c:pt idx="4686">
                  <c:v>6.45063597819503</c:v>
                </c:pt>
                <c:pt idx="4687">
                  <c:v>6.4520125543747602</c:v>
                </c:pt>
                <c:pt idx="4688">
                  <c:v>6.4533891305544904</c:v>
                </c:pt>
                <c:pt idx="4689">
                  <c:v>6.4547657067342099</c:v>
                </c:pt>
                <c:pt idx="4690">
                  <c:v>6.4561422829139401</c:v>
                </c:pt>
                <c:pt idx="4691">
                  <c:v>6.4575188590936596</c:v>
                </c:pt>
                <c:pt idx="4692">
                  <c:v>6.4588954352733898</c:v>
                </c:pt>
                <c:pt idx="4693">
                  <c:v>6.46027201145312</c:v>
                </c:pt>
                <c:pt idx="4694">
                  <c:v>6.4616485876328396</c:v>
                </c:pt>
                <c:pt idx="4695">
                  <c:v>6.4630251638125698</c:v>
                </c:pt>
                <c:pt idx="4696">
                  <c:v>6.4644017399922902</c:v>
                </c:pt>
                <c:pt idx="4697">
                  <c:v>6.4657783161720204</c:v>
                </c:pt>
                <c:pt idx="4698">
                  <c:v>6.4671548923517399</c:v>
                </c:pt>
                <c:pt idx="4699">
                  <c:v>6.4685314685314701</c:v>
                </c:pt>
                <c:pt idx="4700">
                  <c:v>6.4699080447112003</c:v>
                </c:pt>
                <c:pt idx="4701">
                  <c:v>6.4712846208909198</c:v>
                </c:pt>
                <c:pt idx="4702">
                  <c:v>6.47266119707065</c:v>
                </c:pt>
                <c:pt idx="4703">
                  <c:v>6.4740377732503704</c:v>
                </c:pt>
                <c:pt idx="4704">
                  <c:v>6.4754143494300997</c:v>
                </c:pt>
                <c:pt idx="4705">
                  <c:v>6.4767909256098202</c:v>
                </c:pt>
                <c:pt idx="4706">
                  <c:v>6.4781675017895504</c:v>
                </c:pt>
                <c:pt idx="4707">
                  <c:v>6.4795440779692797</c:v>
                </c:pt>
                <c:pt idx="4708">
                  <c:v>6.4809206541490001</c:v>
                </c:pt>
                <c:pt idx="4709">
                  <c:v>6.4822972303287303</c:v>
                </c:pt>
                <c:pt idx="4710">
                  <c:v>6.4836738065084498</c:v>
                </c:pt>
                <c:pt idx="4711">
                  <c:v>6.48505038268818</c:v>
                </c:pt>
                <c:pt idx="4712">
                  <c:v>6.4864269588679102</c:v>
                </c:pt>
                <c:pt idx="4713">
                  <c:v>6.4878035350476297</c:v>
                </c:pt>
                <c:pt idx="4714">
                  <c:v>6.4891801112273599</c:v>
                </c:pt>
                <c:pt idx="4715">
                  <c:v>6.4905566874070804</c:v>
                </c:pt>
                <c:pt idx="4716">
                  <c:v>6.4919332635868097</c:v>
                </c:pt>
                <c:pt idx="4717">
                  <c:v>6.4933098397665301</c:v>
                </c:pt>
                <c:pt idx="4718">
                  <c:v>6.4946864159462603</c:v>
                </c:pt>
                <c:pt idx="4719">
                  <c:v>6.4960629921259896</c:v>
                </c:pt>
                <c:pt idx="4720">
                  <c:v>6.49743956830571</c:v>
                </c:pt>
                <c:pt idx="4721">
                  <c:v>6.4988161444854402</c:v>
                </c:pt>
                <c:pt idx="4722">
                  <c:v>6.5001927206651597</c:v>
                </c:pt>
                <c:pt idx="4723">
                  <c:v>6.5015692968448899</c:v>
                </c:pt>
                <c:pt idx="4724">
                  <c:v>6.5029458730246201</c:v>
                </c:pt>
                <c:pt idx="4725">
                  <c:v>6.5043224492043397</c:v>
                </c:pt>
                <c:pt idx="4726">
                  <c:v>6.5056990253840699</c:v>
                </c:pt>
                <c:pt idx="4727">
                  <c:v>6.5070756015637903</c:v>
                </c:pt>
                <c:pt idx="4728">
                  <c:v>6.5084521777435196</c:v>
                </c:pt>
                <c:pt idx="4729">
                  <c:v>6.50982875392324</c:v>
                </c:pt>
                <c:pt idx="4730">
                  <c:v>6.5112053301029702</c:v>
                </c:pt>
                <c:pt idx="4731">
                  <c:v>6.5125819062827004</c:v>
                </c:pt>
                <c:pt idx="4732">
                  <c:v>6.5139584824624199</c:v>
                </c:pt>
                <c:pt idx="4733">
                  <c:v>6.5153350586421501</c:v>
                </c:pt>
                <c:pt idx="4734">
                  <c:v>6.5167116348218697</c:v>
                </c:pt>
                <c:pt idx="4735">
                  <c:v>6.5180882110015999</c:v>
                </c:pt>
                <c:pt idx="4736">
                  <c:v>6.5194647871813203</c:v>
                </c:pt>
                <c:pt idx="4737">
                  <c:v>6.5208413633610496</c:v>
                </c:pt>
                <c:pt idx="4738">
                  <c:v>6.5222179395407798</c:v>
                </c:pt>
                <c:pt idx="4739">
                  <c:v>6.5235945157205002</c:v>
                </c:pt>
                <c:pt idx="4740">
                  <c:v>6.5249710919002304</c:v>
                </c:pt>
                <c:pt idx="4741">
                  <c:v>6.5263476680799499</c:v>
                </c:pt>
                <c:pt idx="4742">
                  <c:v>6.5277242442596801</c:v>
                </c:pt>
                <c:pt idx="4743">
                  <c:v>6.5291008204393997</c:v>
                </c:pt>
                <c:pt idx="4744">
                  <c:v>6.5304773966191298</c:v>
                </c:pt>
                <c:pt idx="4745">
                  <c:v>6.53185397279886</c:v>
                </c:pt>
                <c:pt idx="4746">
                  <c:v>6.5332305489785796</c:v>
                </c:pt>
                <c:pt idx="4747">
                  <c:v>6.5346071251583098</c:v>
                </c:pt>
                <c:pt idx="4748">
                  <c:v>6.5359837013380302</c:v>
                </c:pt>
                <c:pt idx="4749">
                  <c:v>6.5373602775177604</c:v>
                </c:pt>
                <c:pt idx="4750">
                  <c:v>6.5387368536974799</c:v>
                </c:pt>
                <c:pt idx="4751">
                  <c:v>6.5401134298772101</c:v>
                </c:pt>
                <c:pt idx="4752">
                  <c:v>6.5414900060569403</c:v>
                </c:pt>
                <c:pt idx="4753">
                  <c:v>6.5428665822366598</c:v>
                </c:pt>
                <c:pt idx="4754">
                  <c:v>6.54424315841639</c:v>
                </c:pt>
                <c:pt idx="4755">
                  <c:v>6.5456197345961096</c:v>
                </c:pt>
                <c:pt idx="4756">
                  <c:v>6.5469963107758398</c:v>
                </c:pt>
                <c:pt idx="4757">
                  <c:v>6.54837288695557</c:v>
                </c:pt>
                <c:pt idx="4758">
                  <c:v>6.5497494631352904</c:v>
                </c:pt>
                <c:pt idx="4759">
                  <c:v>6.5511260393150197</c:v>
                </c:pt>
                <c:pt idx="4760">
                  <c:v>6.5525026154947401</c:v>
                </c:pt>
                <c:pt idx="4761">
                  <c:v>6.5538791916744703</c:v>
                </c:pt>
                <c:pt idx="4762">
                  <c:v>6.5552557678541898</c:v>
                </c:pt>
                <c:pt idx="4763">
                  <c:v>6.55663234403392</c:v>
                </c:pt>
                <c:pt idx="4764">
                  <c:v>6.5580089202136502</c:v>
                </c:pt>
                <c:pt idx="4765">
                  <c:v>6.5593854963933698</c:v>
                </c:pt>
                <c:pt idx="4766">
                  <c:v>6.5607620725731</c:v>
                </c:pt>
                <c:pt idx="4767">
                  <c:v>6.5621386487528204</c:v>
                </c:pt>
                <c:pt idx="4768">
                  <c:v>6.5635152249325497</c:v>
                </c:pt>
                <c:pt idx="4769">
                  <c:v>6.5648918011122701</c:v>
                </c:pt>
                <c:pt idx="4770">
                  <c:v>6.5662683772920003</c:v>
                </c:pt>
                <c:pt idx="4771">
                  <c:v>6.5676449534717296</c:v>
                </c:pt>
                <c:pt idx="4772">
                  <c:v>6.56902152965145</c:v>
                </c:pt>
                <c:pt idx="4773">
                  <c:v>6.5703981058311802</c:v>
                </c:pt>
                <c:pt idx="4774">
                  <c:v>6.5717746820108998</c:v>
                </c:pt>
                <c:pt idx="4775">
                  <c:v>6.57315125819063</c:v>
                </c:pt>
                <c:pt idx="4776">
                  <c:v>6.5745278343703601</c:v>
                </c:pt>
                <c:pt idx="4777">
                  <c:v>6.5759044105500797</c:v>
                </c:pt>
                <c:pt idx="4778">
                  <c:v>6.5772809867298099</c:v>
                </c:pt>
                <c:pt idx="4779">
                  <c:v>6.5786575629095303</c:v>
                </c:pt>
                <c:pt idx="4780">
                  <c:v>6.5800341390892596</c:v>
                </c:pt>
                <c:pt idx="4781">
                  <c:v>6.58141071526898</c:v>
                </c:pt>
                <c:pt idx="4782">
                  <c:v>6.5827872914487102</c:v>
                </c:pt>
                <c:pt idx="4783">
                  <c:v>6.5841638676284404</c:v>
                </c:pt>
                <c:pt idx="4784">
                  <c:v>6.5855404438081599</c:v>
                </c:pt>
                <c:pt idx="4785">
                  <c:v>6.5869170199878901</c:v>
                </c:pt>
                <c:pt idx="4786">
                  <c:v>6.5882935961676097</c:v>
                </c:pt>
                <c:pt idx="4787">
                  <c:v>6.5896701723473399</c:v>
                </c:pt>
                <c:pt idx="4788">
                  <c:v>6.5910467485270701</c:v>
                </c:pt>
                <c:pt idx="4789">
                  <c:v>6.5924233247067896</c:v>
                </c:pt>
                <c:pt idx="4790">
                  <c:v>6.5937999008865198</c:v>
                </c:pt>
                <c:pt idx="4791">
                  <c:v>6.5951764770662402</c:v>
                </c:pt>
                <c:pt idx="4792">
                  <c:v>6.5965530532459704</c:v>
                </c:pt>
                <c:pt idx="4793">
                  <c:v>6.5979296294256899</c:v>
                </c:pt>
                <c:pt idx="4794">
                  <c:v>6.5993062056054201</c:v>
                </c:pt>
                <c:pt idx="4795">
                  <c:v>6.6006827817851503</c:v>
                </c:pt>
                <c:pt idx="4796">
                  <c:v>6.6020593579648699</c:v>
                </c:pt>
                <c:pt idx="4797">
                  <c:v>6.6034359341446001</c:v>
                </c:pt>
                <c:pt idx="4798">
                  <c:v>6.6048125103243196</c:v>
                </c:pt>
                <c:pt idx="4799">
                  <c:v>6.6061890865040498</c:v>
                </c:pt>
                <c:pt idx="4800">
                  <c:v>6.6075656626837702</c:v>
                </c:pt>
                <c:pt idx="4801">
                  <c:v>6.6089422388635004</c:v>
                </c:pt>
                <c:pt idx="4802">
                  <c:v>6.6103188150432297</c:v>
                </c:pt>
                <c:pt idx="4803">
                  <c:v>6.6116953912229501</c:v>
                </c:pt>
                <c:pt idx="4804">
                  <c:v>6.6130719674026803</c:v>
                </c:pt>
                <c:pt idx="4805">
                  <c:v>6.6144485435823999</c:v>
                </c:pt>
                <c:pt idx="4806">
                  <c:v>6.6158251197621301</c:v>
                </c:pt>
                <c:pt idx="4807">
                  <c:v>6.6172016959418603</c:v>
                </c:pt>
                <c:pt idx="4808">
                  <c:v>6.6185782721215798</c:v>
                </c:pt>
                <c:pt idx="4809">
                  <c:v>6.61995484830131</c:v>
                </c:pt>
                <c:pt idx="4810">
                  <c:v>6.6213314244810304</c:v>
                </c:pt>
                <c:pt idx="4811">
                  <c:v>6.6227080006607597</c:v>
                </c:pt>
                <c:pt idx="4812">
                  <c:v>6.6240845768404801</c:v>
                </c:pt>
                <c:pt idx="4813">
                  <c:v>6.6254611530202103</c:v>
                </c:pt>
                <c:pt idx="4814">
                  <c:v>6.6268377291999396</c:v>
                </c:pt>
                <c:pt idx="4815">
                  <c:v>6.6282143053796601</c:v>
                </c:pt>
                <c:pt idx="4816">
                  <c:v>6.6295908815593902</c:v>
                </c:pt>
                <c:pt idx="4817">
                  <c:v>6.6309674577391098</c:v>
                </c:pt>
                <c:pt idx="4818">
                  <c:v>6.63234403391884</c:v>
                </c:pt>
                <c:pt idx="4819">
                  <c:v>6.6337206100985604</c:v>
                </c:pt>
                <c:pt idx="4820">
                  <c:v>6.6350971862782897</c:v>
                </c:pt>
                <c:pt idx="4821">
                  <c:v>6.6364737624580199</c:v>
                </c:pt>
                <c:pt idx="4822">
                  <c:v>6.6378503386377403</c:v>
                </c:pt>
                <c:pt idx="4823">
                  <c:v>6.6392269148174696</c:v>
                </c:pt>
                <c:pt idx="4824">
                  <c:v>6.6406034909971901</c:v>
                </c:pt>
                <c:pt idx="4825">
                  <c:v>6.6419800671769202</c:v>
                </c:pt>
                <c:pt idx="4826">
                  <c:v>6.6433566433566398</c:v>
                </c:pt>
                <c:pt idx="4827">
                  <c:v>6.64473321953637</c:v>
                </c:pt>
                <c:pt idx="4828">
                  <c:v>6.6461097957161002</c:v>
                </c:pt>
                <c:pt idx="4829">
                  <c:v>6.6474863718958197</c:v>
                </c:pt>
                <c:pt idx="4830">
                  <c:v>6.6488629480755499</c:v>
                </c:pt>
                <c:pt idx="4831">
                  <c:v>6.6502395242552703</c:v>
                </c:pt>
                <c:pt idx="4832">
                  <c:v>6.6516161004349996</c:v>
                </c:pt>
                <c:pt idx="4833">
                  <c:v>6.65299267661472</c:v>
                </c:pt>
                <c:pt idx="4834">
                  <c:v>6.6543692527944502</c:v>
                </c:pt>
                <c:pt idx="4835">
                  <c:v>6.6557458289741804</c:v>
                </c:pt>
                <c:pt idx="4836">
                  <c:v>6.6571224051539</c:v>
                </c:pt>
                <c:pt idx="4837">
                  <c:v>6.6584989813336302</c:v>
                </c:pt>
                <c:pt idx="4838">
                  <c:v>6.6598755575133497</c:v>
                </c:pt>
                <c:pt idx="4839">
                  <c:v>6.6612521336930799</c:v>
                </c:pt>
                <c:pt idx="4840">
                  <c:v>6.6626287098728101</c:v>
                </c:pt>
                <c:pt idx="4841">
                  <c:v>6.6640052860525296</c:v>
                </c:pt>
                <c:pt idx="4842">
                  <c:v>6.6653818622322598</c:v>
                </c:pt>
                <c:pt idx="4843">
                  <c:v>6.6667584384119802</c:v>
                </c:pt>
                <c:pt idx="4844">
                  <c:v>6.6681350145917104</c:v>
                </c:pt>
                <c:pt idx="4845">
                  <c:v>6.66951159077143</c:v>
                </c:pt>
                <c:pt idx="4846">
                  <c:v>6.6708881669511602</c:v>
                </c:pt>
                <c:pt idx="4847">
                  <c:v>6.6722647431308904</c:v>
                </c:pt>
                <c:pt idx="4848">
                  <c:v>6.6736413193106099</c:v>
                </c:pt>
                <c:pt idx="4849">
                  <c:v>6.6750178954903401</c:v>
                </c:pt>
                <c:pt idx="4850">
                  <c:v>6.6763944716700596</c:v>
                </c:pt>
                <c:pt idx="4851">
                  <c:v>6.6777710478497898</c:v>
                </c:pt>
                <c:pt idx="4852">
                  <c:v>6.67914762402952</c:v>
                </c:pt>
                <c:pt idx="4853">
                  <c:v>6.6805242002092404</c:v>
                </c:pt>
                <c:pt idx="4854">
                  <c:v>6.6819007763889697</c:v>
                </c:pt>
                <c:pt idx="4855">
                  <c:v>6.6832773525686902</c:v>
                </c:pt>
                <c:pt idx="4856">
                  <c:v>6.6846539287484203</c:v>
                </c:pt>
                <c:pt idx="4857">
                  <c:v>6.6860305049281399</c:v>
                </c:pt>
                <c:pt idx="4858">
                  <c:v>6.6874070811078701</c:v>
                </c:pt>
                <c:pt idx="4859">
                  <c:v>6.6887836572876003</c:v>
                </c:pt>
                <c:pt idx="4860">
                  <c:v>6.6901602334673198</c:v>
                </c:pt>
                <c:pt idx="4861">
                  <c:v>6.69153680964705</c:v>
                </c:pt>
                <c:pt idx="4862">
                  <c:v>6.6929133858267704</c:v>
                </c:pt>
                <c:pt idx="4863">
                  <c:v>6.6942899620064997</c:v>
                </c:pt>
                <c:pt idx="4864">
                  <c:v>6.6956665381862299</c:v>
                </c:pt>
                <c:pt idx="4865">
                  <c:v>6.6970431143659503</c:v>
                </c:pt>
                <c:pt idx="4866">
                  <c:v>6.6984196905456797</c:v>
                </c:pt>
                <c:pt idx="4867">
                  <c:v>6.6997962667254001</c:v>
                </c:pt>
                <c:pt idx="4868">
                  <c:v>6.7011728429051303</c:v>
                </c:pt>
                <c:pt idx="4869">
                  <c:v>6.7025494190848498</c:v>
                </c:pt>
                <c:pt idx="4870">
                  <c:v>6.70392599526458</c:v>
                </c:pt>
                <c:pt idx="4871">
                  <c:v>6.7053025714443102</c:v>
                </c:pt>
                <c:pt idx="4872">
                  <c:v>6.7066791476240297</c:v>
                </c:pt>
                <c:pt idx="4873">
                  <c:v>6.7080557238037599</c:v>
                </c:pt>
                <c:pt idx="4874">
                  <c:v>6.7094322999834803</c:v>
                </c:pt>
                <c:pt idx="4875">
                  <c:v>6.7108088761632096</c:v>
                </c:pt>
                <c:pt idx="4876">
                  <c:v>6.7121854523429301</c:v>
                </c:pt>
                <c:pt idx="4877">
                  <c:v>6.7135620285226603</c:v>
                </c:pt>
                <c:pt idx="4878">
                  <c:v>6.7149386047023896</c:v>
                </c:pt>
                <c:pt idx="4879">
                  <c:v>6.71631518088211</c:v>
                </c:pt>
                <c:pt idx="4880">
                  <c:v>6.7176917570618402</c:v>
                </c:pt>
                <c:pt idx="4881">
                  <c:v>6.7190683332415597</c:v>
                </c:pt>
                <c:pt idx="4882">
                  <c:v>6.7204449094212899</c:v>
                </c:pt>
                <c:pt idx="4883">
                  <c:v>6.7218214856010103</c:v>
                </c:pt>
                <c:pt idx="4884">
                  <c:v>6.7231980617807396</c:v>
                </c:pt>
                <c:pt idx="4885">
                  <c:v>6.7245746379604698</c:v>
                </c:pt>
                <c:pt idx="4886">
                  <c:v>6.7259512141401903</c:v>
                </c:pt>
                <c:pt idx="4887">
                  <c:v>6.7273277903199196</c:v>
                </c:pt>
                <c:pt idx="4888">
                  <c:v>6.72870436649964</c:v>
                </c:pt>
                <c:pt idx="4889">
                  <c:v>6.7300809426793702</c:v>
                </c:pt>
                <c:pt idx="4890">
                  <c:v>6.7314575188590897</c:v>
                </c:pt>
                <c:pt idx="4891">
                  <c:v>6.7328340950388199</c:v>
                </c:pt>
                <c:pt idx="4892">
                  <c:v>6.7342106712185501</c:v>
                </c:pt>
                <c:pt idx="4893">
                  <c:v>6.7355872473982696</c:v>
                </c:pt>
                <c:pt idx="4894">
                  <c:v>6.7369638235779998</c:v>
                </c:pt>
                <c:pt idx="4895">
                  <c:v>6.7383403997577203</c:v>
                </c:pt>
                <c:pt idx="4896">
                  <c:v>6.7397169759374496</c:v>
                </c:pt>
                <c:pt idx="4897">
                  <c:v>6.7410935521171798</c:v>
                </c:pt>
                <c:pt idx="4898">
                  <c:v>6.7424701282969002</c:v>
                </c:pt>
                <c:pt idx="4899">
                  <c:v>6.7438467044766304</c:v>
                </c:pt>
                <c:pt idx="4900">
                  <c:v>6.7452232806563499</c:v>
                </c:pt>
                <c:pt idx="4901">
                  <c:v>6.7465998568360801</c:v>
                </c:pt>
                <c:pt idx="4902">
                  <c:v>6.7479764330158103</c:v>
                </c:pt>
                <c:pt idx="4903">
                  <c:v>6.7493530091955298</c:v>
                </c:pt>
                <c:pt idx="4904">
                  <c:v>6.75072958537526</c:v>
                </c:pt>
                <c:pt idx="4905">
                  <c:v>6.7521061615549796</c:v>
                </c:pt>
                <c:pt idx="4906">
                  <c:v>6.7534827377347098</c:v>
                </c:pt>
                <c:pt idx="4907">
                  <c:v>6.7548593139144302</c:v>
                </c:pt>
                <c:pt idx="4908">
                  <c:v>6.7562358900941604</c:v>
                </c:pt>
                <c:pt idx="4909">
                  <c:v>6.7576124662738897</c:v>
                </c:pt>
                <c:pt idx="4910">
                  <c:v>6.7589890424536101</c:v>
                </c:pt>
                <c:pt idx="4911">
                  <c:v>6.7603656186333403</c:v>
                </c:pt>
                <c:pt idx="4912">
                  <c:v>6.7617421948130598</c:v>
                </c:pt>
                <c:pt idx="4913">
                  <c:v>6.76311877099279</c:v>
                </c:pt>
                <c:pt idx="4914">
                  <c:v>6.7644953471725104</c:v>
                </c:pt>
                <c:pt idx="4915">
                  <c:v>6.7658719233522397</c:v>
                </c:pt>
                <c:pt idx="4916">
                  <c:v>6.7672484995319699</c:v>
                </c:pt>
                <c:pt idx="4917">
                  <c:v>6.7686250757116904</c:v>
                </c:pt>
                <c:pt idx="4918">
                  <c:v>6.7700016518914197</c:v>
                </c:pt>
                <c:pt idx="4919">
                  <c:v>6.7713782280711401</c:v>
                </c:pt>
                <c:pt idx="4920">
                  <c:v>6.7727548042508703</c:v>
                </c:pt>
                <c:pt idx="4921">
                  <c:v>6.7741313804305898</c:v>
                </c:pt>
                <c:pt idx="4922">
                  <c:v>6.77550795661032</c:v>
                </c:pt>
                <c:pt idx="4923">
                  <c:v>6.7768845327900502</c:v>
                </c:pt>
                <c:pt idx="4924">
                  <c:v>6.7782611089697697</c:v>
                </c:pt>
                <c:pt idx="4925">
                  <c:v>6.7796376851494999</c:v>
                </c:pt>
                <c:pt idx="4926">
                  <c:v>6.7810142613292204</c:v>
                </c:pt>
                <c:pt idx="4927">
                  <c:v>6.7823908375089497</c:v>
                </c:pt>
                <c:pt idx="4928">
                  <c:v>6.7837674136886701</c:v>
                </c:pt>
                <c:pt idx="4929">
                  <c:v>6.7851439898684003</c:v>
                </c:pt>
                <c:pt idx="4930">
                  <c:v>6.7865205660481296</c:v>
                </c:pt>
                <c:pt idx="4931">
                  <c:v>6.78789714222785</c:v>
                </c:pt>
                <c:pt idx="4932">
                  <c:v>6.7892737184075802</c:v>
                </c:pt>
                <c:pt idx="4933">
                  <c:v>6.7906502945872997</c:v>
                </c:pt>
                <c:pt idx="4934">
                  <c:v>6.7920268707670299</c:v>
                </c:pt>
                <c:pt idx="4935">
                  <c:v>6.7934034469467601</c:v>
                </c:pt>
                <c:pt idx="4936">
                  <c:v>6.7947800231264797</c:v>
                </c:pt>
                <c:pt idx="4937">
                  <c:v>6.7961565993062099</c:v>
                </c:pt>
                <c:pt idx="4938">
                  <c:v>6.7975331754859303</c:v>
                </c:pt>
                <c:pt idx="4939">
                  <c:v>6.7989097516656596</c:v>
                </c:pt>
                <c:pt idx="4940">
                  <c:v>6.80028632784538</c:v>
                </c:pt>
                <c:pt idx="4941">
                  <c:v>6.8016629040251102</c:v>
                </c:pt>
                <c:pt idx="4942">
                  <c:v>6.8030394802048404</c:v>
                </c:pt>
                <c:pt idx="4943">
                  <c:v>6.8044160563845599</c:v>
                </c:pt>
                <c:pt idx="4944">
                  <c:v>6.8057926325642901</c:v>
                </c:pt>
                <c:pt idx="4945">
                  <c:v>6.8071692087440097</c:v>
                </c:pt>
                <c:pt idx="4946">
                  <c:v>6.8085457849237399</c:v>
                </c:pt>
                <c:pt idx="4947">
                  <c:v>6.80992236110347</c:v>
                </c:pt>
                <c:pt idx="4948">
                  <c:v>6.8112989372831896</c:v>
                </c:pt>
                <c:pt idx="4949">
                  <c:v>6.8126755134629198</c:v>
                </c:pt>
                <c:pt idx="4950">
                  <c:v>6.8140520896426402</c:v>
                </c:pt>
                <c:pt idx="4951">
                  <c:v>6.8154286658223704</c:v>
                </c:pt>
                <c:pt idx="4952">
                  <c:v>6.8168052420020899</c:v>
                </c:pt>
                <c:pt idx="4953">
                  <c:v>6.8181818181818201</c:v>
                </c:pt>
                <c:pt idx="4954">
                  <c:v>6.8195583943615503</c:v>
                </c:pt>
                <c:pt idx="4955">
                  <c:v>6.8209349705412698</c:v>
                </c:pt>
                <c:pt idx="4956">
                  <c:v>6.822311546721</c:v>
                </c:pt>
                <c:pt idx="4957">
                  <c:v>6.8236881229007196</c:v>
                </c:pt>
                <c:pt idx="4958">
                  <c:v>6.8250646990804498</c:v>
                </c:pt>
                <c:pt idx="4959">
                  <c:v>6.8264412752601702</c:v>
                </c:pt>
                <c:pt idx="4960">
                  <c:v>6.8278178514399004</c:v>
                </c:pt>
                <c:pt idx="4961">
                  <c:v>6.8291944276196297</c:v>
                </c:pt>
                <c:pt idx="4962">
                  <c:v>6.8305710037993501</c:v>
                </c:pt>
                <c:pt idx="4963">
                  <c:v>6.8319475799790803</c:v>
                </c:pt>
                <c:pt idx="4964">
                  <c:v>6.8333241561587998</c:v>
                </c:pt>
                <c:pt idx="4965">
                  <c:v>6.83470073233853</c:v>
                </c:pt>
                <c:pt idx="4966">
                  <c:v>6.8360773085182602</c:v>
                </c:pt>
                <c:pt idx="4967">
                  <c:v>6.8374538846979798</c:v>
                </c:pt>
                <c:pt idx="4968">
                  <c:v>6.83883046087771</c:v>
                </c:pt>
                <c:pt idx="4969">
                  <c:v>6.8402070370574304</c:v>
                </c:pt>
                <c:pt idx="4970">
                  <c:v>6.8415836132371597</c:v>
                </c:pt>
                <c:pt idx="4971">
                  <c:v>6.8429601894168801</c:v>
                </c:pt>
                <c:pt idx="4972">
                  <c:v>6.8443367655966103</c:v>
                </c:pt>
                <c:pt idx="4973">
                  <c:v>6.8457133417763396</c:v>
                </c:pt>
                <c:pt idx="4974">
                  <c:v>6.84708991795606</c:v>
                </c:pt>
                <c:pt idx="4975">
                  <c:v>6.8484664941357902</c:v>
                </c:pt>
                <c:pt idx="4976">
                  <c:v>6.8498430703155098</c:v>
                </c:pt>
                <c:pt idx="4977">
                  <c:v>6.85121964649524</c:v>
                </c:pt>
                <c:pt idx="4978">
                  <c:v>6.8525962226749604</c:v>
                </c:pt>
                <c:pt idx="4979">
                  <c:v>6.8539727988546897</c:v>
                </c:pt>
                <c:pt idx="4980">
                  <c:v>6.8553493750344199</c:v>
                </c:pt>
                <c:pt idx="4981">
                  <c:v>6.8567259512141403</c:v>
                </c:pt>
                <c:pt idx="4982">
                  <c:v>6.8581025273938696</c:v>
                </c:pt>
                <c:pt idx="4983">
                  <c:v>6.85947910357359</c:v>
                </c:pt>
                <c:pt idx="4984">
                  <c:v>6.8608556797533202</c:v>
                </c:pt>
                <c:pt idx="4985">
                  <c:v>6.8622322559330398</c:v>
                </c:pt>
                <c:pt idx="4986">
                  <c:v>6.86360883211277</c:v>
                </c:pt>
                <c:pt idx="4987">
                  <c:v>6.8649854082925001</c:v>
                </c:pt>
                <c:pt idx="4988">
                  <c:v>6.8663619844722197</c:v>
                </c:pt>
                <c:pt idx="4989">
                  <c:v>6.8677385606519499</c:v>
                </c:pt>
                <c:pt idx="4990">
                  <c:v>6.8691151368316703</c:v>
                </c:pt>
                <c:pt idx="4991">
                  <c:v>6.8704917130113996</c:v>
                </c:pt>
                <c:pt idx="4992">
                  <c:v>6.8718682891911298</c:v>
                </c:pt>
                <c:pt idx="4993">
                  <c:v>6.8732448653708502</c:v>
                </c:pt>
                <c:pt idx="4994">
                  <c:v>6.8746214415505804</c:v>
                </c:pt>
                <c:pt idx="4995">
                  <c:v>6.8759980177302999</c:v>
                </c:pt>
                <c:pt idx="4996">
                  <c:v>6.8773745939100301</c:v>
                </c:pt>
                <c:pt idx="4997">
                  <c:v>6.8787511700897497</c:v>
                </c:pt>
                <c:pt idx="4998">
                  <c:v>6.8801277462694799</c:v>
                </c:pt>
                <c:pt idx="4999">
                  <c:v>6.8815043224492101</c:v>
                </c:pt>
                <c:pt idx="5000">
                  <c:v>6.8828808986289296</c:v>
                </c:pt>
                <c:pt idx="5001">
                  <c:v>6.8842574748086598</c:v>
                </c:pt>
                <c:pt idx="5002">
                  <c:v>6.8856340509883802</c:v>
                </c:pt>
                <c:pt idx="5003">
                  <c:v>6.8870106271681104</c:v>
                </c:pt>
                <c:pt idx="5004">
                  <c:v>6.8883872033478299</c:v>
                </c:pt>
                <c:pt idx="5005">
                  <c:v>6.8897637795275601</c:v>
                </c:pt>
                <c:pt idx="5006">
                  <c:v>6.8911403557072903</c:v>
                </c:pt>
                <c:pt idx="5007">
                  <c:v>6.8925169318870099</c:v>
                </c:pt>
                <c:pt idx="5008">
                  <c:v>6.8938935080667401</c:v>
                </c:pt>
                <c:pt idx="5009">
                  <c:v>6.8952700842464596</c:v>
                </c:pt>
                <c:pt idx="5010">
                  <c:v>6.8966466604261898</c:v>
                </c:pt>
                <c:pt idx="5011">
                  <c:v>6.89802323660592</c:v>
                </c:pt>
                <c:pt idx="5012">
                  <c:v>6.8993998127856404</c:v>
                </c:pt>
                <c:pt idx="5013">
                  <c:v>6.9007763889653697</c:v>
                </c:pt>
                <c:pt idx="5014">
                  <c:v>6.9021529651450901</c:v>
                </c:pt>
                <c:pt idx="5015">
                  <c:v>6.9035295413248203</c:v>
                </c:pt>
                <c:pt idx="5016">
                  <c:v>6.9049061175045399</c:v>
                </c:pt>
                <c:pt idx="5017">
                  <c:v>6.9062826936842701</c:v>
                </c:pt>
                <c:pt idx="5018">
                  <c:v>6.9076592698640003</c:v>
                </c:pt>
                <c:pt idx="5019">
                  <c:v>6.9090358460437198</c:v>
                </c:pt>
                <c:pt idx="5020">
                  <c:v>6.91041242222345</c:v>
                </c:pt>
                <c:pt idx="5021">
                  <c:v>6.9117889984031704</c:v>
                </c:pt>
                <c:pt idx="5022">
                  <c:v>6.9131655745828997</c:v>
                </c:pt>
                <c:pt idx="5023">
                  <c:v>6.9145421507626299</c:v>
                </c:pt>
                <c:pt idx="5024">
                  <c:v>6.9159187269423503</c:v>
                </c:pt>
                <c:pt idx="5025">
                  <c:v>6.9172953031220796</c:v>
                </c:pt>
                <c:pt idx="5026">
                  <c:v>6.9186718793018001</c:v>
                </c:pt>
                <c:pt idx="5027">
                  <c:v>6.9200484554815302</c:v>
                </c:pt>
                <c:pt idx="5028">
                  <c:v>6.9214250316612498</c:v>
                </c:pt>
                <c:pt idx="5029">
                  <c:v>6.92280160784098</c:v>
                </c:pt>
                <c:pt idx="5030">
                  <c:v>6.9241781840207102</c:v>
                </c:pt>
                <c:pt idx="5031">
                  <c:v>6.9255547602004297</c:v>
                </c:pt>
                <c:pt idx="5032">
                  <c:v>6.9269313363801599</c:v>
                </c:pt>
                <c:pt idx="5033">
                  <c:v>6.9283079125598803</c:v>
                </c:pt>
                <c:pt idx="5034">
                  <c:v>6.9296844887396096</c:v>
                </c:pt>
                <c:pt idx="5035">
                  <c:v>6.9310610649193301</c:v>
                </c:pt>
                <c:pt idx="5036">
                  <c:v>6.9324376410990602</c:v>
                </c:pt>
                <c:pt idx="5037">
                  <c:v>6.9338142172787904</c:v>
                </c:pt>
                <c:pt idx="5038">
                  <c:v>6.93519079345851</c:v>
                </c:pt>
                <c:pt idx="5039">
                  <c:v>6.9365673696382402</c:v>
                </c:pt>
                <c:pt idx="5040">
                  <c:v>6.9379439458179597</c:v>
                </c:pt>
                <c:pt idx="5041">
                  <c:v>6.9393205219976899</c:v>
                </c:pt>
                <c:pt idx="5042">
                  <c:v>6.9406970981774201</c:v>
                </c:pt>
                <c:pt idx="5043">
                  <c:v>6.9420736743571396</c:v>
                </c:pt>
                <c:pt idx="5044">
                  <c:v>6.9434502505368698</c:v>
                </c:pt>
                <c:pt idx="5045">
                  <c:v>6.9448268267165902</c:v>
                </c:pt>
                <c:pt idx="5046">
                  <c:v>6.9462034028963204</c:v>
                </c:pt>
                <c:pt idx="5047">
                  <c:v>6.94757997907604</c:v>
                </c:pt>
                <c:pt idx="5048">
                  <c:v>6.9489565552557702</c:v>
                </c:pt>
                <c:pt idx="5049">
                  <c:v>6.9503331314355004</c:v>
                </c:pt>
                <c:pt idx="5050">
                  <c:v>6.9517097076152199</c:v>
                </c:pt>
                <c:pt idx="5051">
                  <c:v>6.9530862837949501</c:v>
                </c:pt>
                <c:pt idx="5052">
                  <c:v>6.9544628599746696</c:v>
                </c:pt>
                <c:pt idx="5053">
                  <c:v>6.9558394361543998</c:v>
                </c:pt>
                <c:pt idx="5054">
                  <c:v>6.9572160123341202</c:v>
                </c:pt>
                <c:pt idx="5055">
                  <c:v>6.9585925885138504</c:v>
                </c:pt>
                <c:pt idx="5056">
                  <c:v>6.9599691646935797</c:v>
                </c:pt>
                <c:pt idx="5057">
                  <c:v>6.9613457408733002</c:v>
                </c:pt>
                <c:pt idx="5058">
                  <c:v>6.9627223170530304</c:v>
                </c:pt>
                <c:pt idx="5059">
                  <c:v>6.9640988932327499</c:v>
                </c:pt>
                <c:pt idx="5060">
                  <c:v>6.9654754694124801</c:v>
                </c:pt>
                <c:pt idx="5061">
                  <c:v>6.9668520455921996</c:v>
                </c:pt>
                <c:pt idx="5062">
                  <c:v>6.9682286217719298</c:v>
                </c:pt>
                <c:pt idx="5063">
                  <c:v>6.96960519795166</c:v>
                </c:pt>
                <c:pt idx="5064">
                  <c:v>6.9709817741313804</c:v>
                </c:pt>
                <c:pt idx="5065">
                  <c:v>6.9723583503111097</c:v>
                </c:pt>
                <c:pt idx="5066">
                  <c:v>6.9737349264908302</c:v>
                </c:pt>
                <c:pt idx="5067">
                  <c:v>6.9751115026705603</c:v>
                </c:pt>
                <c:pt idx="5068">
                  <c:v>6.9764880788502799</c:v>
                </c:pt>
                <c:pt idx="5069">
                  <c:v>6.9778646550300101</c:v>
                </c:pt>
                <c:pt idx="5070">
                  <c:v>6.9792412312097403</c:v>
                </c:pt>
                <c:pt idx="5071">
                  <c:v>6.9806178073894598</c:v>
                </c:pt>
                <c:pt idx="5072">
                  <c:v>6.98199438356919</c:v>
                </c:pt>
                <c:pt idx="5073">
                  <c:v>6.9833709597489104</c:v>
                </c:pt>
                <c:pt idx="5074">
                  <c:v>6.9847475359286397</c:v>
                </c:pt>
                <c:pt idx="5075">
                  <c:v>6.9861241121083699</c:v>
                </c:pt>
                <c:pt idx="5076">
                  <c:v>6.9875006882880903</c:v>
                </c:pt>
                <c:pt idx="5077">
                  <c:v>6.9888772644678196</c:v>
                </c:pt>
                <c:pt idx="5078">
                  <c:v>6.9902538406475401</c:v>
                </c:pt>
                <c:pt idx="5079">
                  <c:v>6.9916304168272703</c:v>
                </c:pt>
                <c:pt idx="5080">
                  <c:v>6.9930069930069898</c:v>
                </c:pt>
                <c:pt idx="5081">
                  <c:v>6.99438356918672</c:v>
                </c:pt>
                <c:pt idx="5082">
                  <c:v>6.9957601453664502</c:v>
                </c:pt>
                <c:pt idx="5083">
                  <c:v>6.9971367215461697</c:v>
                </c:pt>
                <c:pt idx="5084">
                  <c:v>6.9985132977258999</c:v>
                </c:pt>
                <c:pt idx="5085">
                  <c:v>6.9998898739056203</c:v>
                </c:pt>
                <c:pt idx="5086">
                  <c:v>7.0012664500853496</c:v>
                </c:pt>
                <c:pt idx="5087">
                  <c:v>7.0026430262650798</c:v>
                </c:pt>
                <c:pt idx="5088">
                  <c:v>7.0040196024448003</c:v>
                </c:pt>
                <c:pt idx="5089">
                  <c:v>7.0053961786245296</c:v>
                </c:pt>
                <c:pt idx="5090">
                  <c:v>7.00677275480425</c:v>
                </c:pt>
                <c:pt idx="5091">
                  <c:v>7.0081493309839802</c:v>
                </c:pt>
                <c:pt idx="5092">
                  <c:v>7.0095259071636997</c:v>
                </c:pt>
                <c:pt idx="5093">
                  <c:v>7.0109024833434299</c:v>
                </c:pt>
                <c:pt idx="5094">
                  <c:v>7.0122790595231601</c:v>
                </c:pt>
                <c:pt idx="5095">
                  <c:v>7.0136556357028796</c:v>
                </c:pt>
                <c:pt idx="5096">
                  <c:v>7.0150322118826098</c:v>
                </c:pt>
                <c:pt idx="5097">
                  <c:v>7.0164087880623303</c:v>
                </c:pt>
                <c:pt idx="5098">
                  <c:v>7.0177853642420596</c:v>
                </c:pt>
                <c:pt idx="5099">
                  <c:v>7.01916194042178</c:v>
                </c:pt>
                <c:pt idx="5100">
                  <c:v>7.0205385166015102</c:v>
                </c:pt>
                <c:pt idx="5101">
                  <c:v>7.0219150927812404</c:v>
                </c:pt>
                <c:pt idx="5102">
                  <c:v>7.0232916689609599</c:v>
                </c:pt>
                <c:pt idx="5103">
                  <c:v>7.0246682451406901</c:v>
                </c:pt>
                <c:pt idx="5104">
                  <c:v>7.0260448213204096</c:v>
                </c:pt>
                <c:pt idx="5105">
                  <c:v>7.0274213975001398</c:v>
                </c:pt>
                <c:pt idx="5106">
                  <c:v>7.02879797367987</c:v>
                </c:pt>
                <c:pt idx="5107">
                  <c:v>7.0301745498595896</c:v>
                </c:pt>
                <c:pt idx="5108">
                  <c:v>7.0315511260393198</c:v>
                </c:pt>
                <c:pt idx="5109">
                  <c:v>7.0329277022190402</c:v>
                </c:pt>
                <c:pt idx="5110">
                  <c:v>7.0343042783987704</c:v>
                </c:pt>
                <c:pt idx="5111">
                  <c:v>7.0356808545784899</c:v>
                </c:pt>
                <c:pt idx="5112">
                  <c:v>7.0370574307582201</c:v>
                </c:pt>
                <c:pt idx="5113">
                  <c:v>7.0384340069379503</c:v>
                </c:pt>
                <c:pt idx="5114">
                  <c:v>7.0398105831176698</c:v>
                </c:pt>
                <c:pt idx="5115">
                  <c:v>7.0411871592974</c:v>
                </c:pt>
                <c:pt idx="5116">
                  <c:v>7.0425637354771196</c:v>
                </c:pt>
                <c:pt idx="5117">
                  <c:v>7.0439403116568498</c:v>
                </c:pt>
                <c:pt idx="5118">
                  <c:v>7.0453168878365702</c:v>
                </c:pt>
                <c:pt idx="5119">
                  <c:v>7.0466934640163004</c:v>
                </c:pt>
                <c:pt idx="5120">
                  <c:v>7.0480700401960297</c:v>
                </c:pt>
                <c:pt idx="5121">
                  <c:v>7.0494466163757501</c:v>
                </c:pt>
                <c:pt idx="5122">
                  <c:v>7.0508231925554803</c:v>
                </c:pt>
                <c:pt idx="5123">
                  <c:v>7.0521997687351998</c:v>
                </c:pt>
                <c:pt idx="5124">
                  <c:v>7.05357634491493</c:v>
                </c:pt>
                <c:pt idx="5125">
                  <c:v>7.0549529210946504</c:v>
                </c:pt>
                <c:pt idx="5126">
                  <c:v>7.0563294972743797</c:v>
                </c:pt>
                <c:pt idx="5127">
                  <c:v>7.0577060734541099</c:v>
                </c:pt>
                <c:pt idx="5128">
                  <c:v>7.0590826496338304</c:v>
                </c:pt>
                <c:pt idx="5129">
                  <c:v>7.0604592258135597</c:v>
                </c:pt>
                <c:pt idx="5130">
                  <c:v>7.0618358019932801</c:v>
                </c:pt>
                <c:pt idx="5131">
                  <c:v>7.0632123781730103</c:v>
                </c:pt>
                <c:pt idx="5132">
                  <c:v>7.0645889543527396</c:v>
                </c:pt>
                <c:pt idx="5133">
                  <c:v>7.06596553053246</c:v>
                </c:pt>
                <c:pt idx="5134">
                  <c:v>7.0673421067121902</c:v>
                </c:pt>
                <c:pt idx="5135">
                  <c:v>7.0687186828919097</c:v>
                </c:pt>
                <c:pt idx="5136">
                  <c:v>7.0700952590716399</c:v>
                </c:pt>
                <c:pt idx="5137">
                  <c:v>7.0714718352513604</c:v>
                </c:pt>
                <c:pt idx="5138">
                  <c:v>7.0728484114310897</c:v>
                </c:pt>
                <c:pt idx="5139">
                  <c:v>7.0742249876108101</c:v>
                </c:pt>
                <c:pt idx="5140">
                  <c:v>7.0756015637905403</c:v>
                </c:pt>
                <c:pt idx="5141">
                  <c:v>7.0769781399702696</c:v>
                </c:pt>
                <c:pt idx="5142">
                  <c:v>7.07835471614999</c:v>
                </c:pt>
                <c:pt idx="5143">
                  <c:v>7.0797312923297202</c:v>
                </c:pt>
                <c:pt idx="5144">
                  <c:v>7.0811078685094397</c:v>
                </c:pt>
                <c:pt idx="5145">
                  <c:v>7.0824844446891699</c:v>
                </c:pt>
                <c:pt idx="5146">
                  <c:v>7.0838610208689001</c:v>
                </c:pt>
                <c:pt idx="5147">
                  <c:v>7.0852375970486197</c:v>
                </c:pt>
                <c:pt idx="5148">
                  <c:v>7.0866141732283499</c:v>
                </c:pt>
                <c:pt idx="5149">
                  <c:v>7.0879907494080703</c:v>
                </c:pt>
                <c:pt idx="5150">
                  <c:v>7.0893673255877996</c:v>
                </c:pt>
                <c:pt idx="5151">
                  <c:v>7.0907439017675298</c:v>
                </c:pt>
                <c:pt idx="5152">
                  <c:v>7.0921204779472502</c:v>
                </c:pt>
                <c:pt idx="5153">
                  <c:v>7.0934970541269804</c:v>
                </c:pt>
                <c:pt idx="5154">
                  <c:v>7.0948736303066999</c:v>
                </c:pt>
                <c:pt idx="5155">
                  <c:v>7.0962502064864301</c:v>
                </c:pt>
                <c:pt idx="5156">
                  <c:v>7.0976267826661497</c:v>
                </c:pt>
                <c:pt idx="5157">
                  <c:v>7.0990033588458799</c:v>
                </c:pt>
                <c:pt idx="5158">
                  <c:v>7.10037993502561</c:v>
                </c:pt>
                <c:pt idx="5159">
                  <c:v>7.1017565112053296</c:v>
                </c:pt>
                <c:pt idx="5160">
                  <c:v>7.1031330873850598</c:v>
                </c:pt>
                <c:pt idx="5161">
                  <c:v>7.1045096635647802</c:v>
                </c:pt>
                <c:pt idx="5162">
                  <c:v>7.1058862397445104</c:v>
                </c:pt>
                <c:pt idx="5163">
                  <c:v>7.1072628159242397</c:v>
                </c:pt>
                <c:pt idx="5164">
                  <c:v>7.1086393921039601</c:v>
                </c:pt>
                <c:pt idx="5165">
                  <c:v>7.1100159682836903</c:v>
                </c:pt>
                <c:pt idx="5166">
                  <c:v>7.1113925444634098</c:v>
                </c:pt>
                <c:pt idx="5167">
                  <c:v>7.11276912064314</c:v>
                </c:pt>
                <c:pt idx="5168">
                  <c:v>7.1141456968228596</c:v>
                </c:pt>
                <c:pt idx="5169">
                  <c:v>7.1155222730025898</c:v>
                </c:pt>
                <c:pt idx="5170">
                  <c:v>7.11689884918232</c:v>
                </c:pt>
                <c:pt idx="5171">
                  <c:v>7.1182754253620404</c:v>
                </c:pt>
                <c:pt idx="5172">
                  <c:v>7.1196520015417697</c:v>
                </c:pt>
                <c:pt idx="5173">
                  <c:v>7.1210285777214901</c:v>
                </c:pt>
                <c:pt idx="5174">
                  <c:v>7.1224051539012203</c:v>
                </c:pt>
                <c:pt idx="5175">
                  <c:v>7.1237817300809398</c:v>
                </c:pt>
                <c:pt idx="5176">
                  <c:v>7.12515830626067</c:v>
                </c:pt>
                <c:pt idx="5177">
                  <c:v>7.1265348824404002</c:v>
                </c:pt>
                <c:pt idx="5178">
                  <c:v>7.1279114586201198</c:v>
                </c:pt>
                <c:pt idx="5179">
                  <c:v>7.12928803479985</c:v>
                </c:pt>
                <c:pt idx="5180">
                  <c:v>7.1306646109795704</c:v>
                </c:pt>
                <c:pt idx="5181">
                  <c:v>7.1320411871592997</c:v>
                </c:pt>
                <c:pt idx="5182">
                  <c:v>7.1334177633390201</c:v>
                </c:pt>
                <c:pt idx="5183">
                  <c:v>7.1347943395187503</c:v>
                </c:pt>
                <c:pt idx="5184">
                  <c:v>7.1361709156984796</c:v>
                </c:pt>
                <c:pt idx="5185">
                  <c:v>7.1375474918782</c:v>
                </c:pt>
                <c:pt idx="5186">
                  <c:v>7.1389240680579302</c:v>
                </c:pt>
                <c:pt idx="5187">
                  <c:v>7.1403006442376498</c:v>
                </c:pt>
                <c:pt idx="5188">
                  <c:v>7.14167722041738</c:v>
                </c:pt>
                <c:pt idx="5189">
                  <c:v>7.1430537965971004</c:v>
                </c:pt>
                <c:pt idx="5190">
                  <c:v>7.1444303727768297</c:v>
                </c:pt>
                <c:pt idx="5191">
                  <c:v>7.1458069489565599</c:v>
                </c:pt>
                <c:pt idx="5192">
                  <c:v>7.1471835251362803</c:v>
                </c:pt>
                <c:pt idx="5193">
                  <c:v>7.1485601013160096</c:v>
                </c:pt>
                <c:pt idx="5194">
                  <c:v>7.14993667749573</c:v>
                </c:pt>
                <c:pt idx="5195">
                  <c:v>7.1513132536754602</c:v>
                </c:pt>
                <c:pt idx="5196">
                  <c:v>7.1526898298551904</c:v>
                </c:pt>
                <c:pt idx="5197">
                  <c:v>7.15406640603491</c:v>
                </c:pt>
                <c:pt idx="5198">
                  <c:v>7.1554429822146401</c:v>
                </c:pt>
                <c:pt idx="5199">
                  <c:v>7.1568195583943597</c:v>
                </c:pt>
                <c:pt idx="5200">
                  <c:v>7.1581961345740899</c:v>
                </c:pt>
                <c:pt idx="5201">
                  <c:v>7.1595727107538103</c:v>
                </c:pt>
                <c:pt idx="5202">
                  <c:v>7.1609492869335396</c:v>
                </c:pt>
                <c:pt idx="5203">
                  <c:v>7.1623258631132698</c:v>
                </c:pt>
                <c:pt idx="5204">
                  <c:v>7.1637024392929902</c:v>
                </c:pt>
                <c:pt idx="5205">
                  <c:v>7.1650790154727204</c:v>
                </c:pt>
                <c:pt idx="5206">
                  <c:v>7.1664555916524399</c:v>
                </c:pt>
                <c:pt idx="5207">
                  <c:v>7.1678321678321701</c:v>
                </c:pt>
                <c:pt idx="5208">
                  <c:v>7.1692087440119003</c:v>
                </c:pt>
                <c:pt idx="5209">
                  <c:v>7.1705853201916199</c:v>
                </c:pt>
                <c:pt idx="5210">
                  <c:v>7.1719618963713501</c:v>
                </c:pt>
                <c:pt idx="5211">
                  <c:v>7.1733384725510696</c:v>
                </c:pt>
                <c:pt idx="5212">
                  <c:v>7.1747150487307998</c:v>
                </c:pt>
                <c:pt idx="5213">
                  <c:v>7.17609162491053</c:v>
                </c:pt>
                <c:pt idx="5214">
                  <c:v>7.1774682010902504</c:v>
                </c:pt>
                <c:pt idx="5215">
                  <c:v>7.1788447772699797</c:v>
                </c:pt>
                <c:pt idx="5216">
                  <c:v>7.1802213534497001</c:v>
                </c:pt>
                <c:pt idx="5217">
                  <c:v>7.1815979296294303</c:v>
                </c:pt>
                <c:pt idx="5218">
                  <c:v>7.1829745058091499</c:v>
                </c:pt>
                <c:pt idx="5219">
                  <c:v>7.1843510819888801</c:v>
                </c:pt>
                <c:pt idx="5220">
                  <c:v>7.1857276581685996</c:v>
                </c:pt>
                <c:pt idx="5221">
                  <c:v>7.1871042343483298</c:v>
                </c:pt>
                <c:pt idx="5222">
                  <c:v>7.18848081052806</c:v>
                </c:pt>
                <c:pt idx="5223">
                  <c:v>7.1898573867077804</c:v>
                </c:pt>
                <c:pt idx="5224">
                  <c:v>7.1912339628875097</c:v>
                </c:pt>
                <c:pt idx="5225">
                  <c:v>7.1926105390672301</c:v>
                </c:pt>
                <c:pt idx="5226">
                  <c:v>7.1939871152469603</c:v>
                </c:pt>
                <c:pt idx="5227">
                  <c:v>7.1953636914266896</c:v>
                </c:pt>
                <c:pt idx="5228">
                  <c:v>7.1967402676064101</c:v>
                </c:pt>
                <c:pt idx="5229">
                  <c:v>7.1981168437861403</c:v>
                </c:pt>
                <c:pt idx="5230">
                  <c:v>7.1994934199658598</c:v>
                </c:pt>
                <c:pt idx="5231">
                  <c:v>7.20086999614559</c:v>
                </c:pt>
                <c:pt idx="5232">
                  <c:v>7.2022465723253104</c:v>
                </c:pt>
                <c:pt idx="5233">
                  <c:v>7.2036231485050397</c:v>
                </c:pt>
                <c:pt idx="5234">
                  <c:v>7.2049997246847699</c:v>
                </c:pt>
                <c:pt idx="5235">
                  <c:v>7.2063763008644903</c:v>
                </c:pt>
                <c:pt idx="5236">
                  <c:v>7.2077528770442196</c:v>
                </c:pt>
                <c:pt idx="5237">
                  <c:v>7.2091294532239401</c:v>
                </c:pt>
                <c:pt idx="5238">
                  <c:v>7.2105060294036702</c:v>
                </c:pt>
                <c:pt idx="5239">
                  <c:v>7.2118826055833898</c:v>
                </c:pt>
                <c:pt idx="5240">
                  <c:v>7.21325918176312</c:v>
                </c:pt>
                <c:pt idx="5241">
                  <c:v>7.2146357579428502</c:v>
                </c:pt>
                <c:pt idx="5242">
                  <c:v>7.2160123341225697</c:v>
                </c:pt>
                <c:pt idx="5243">
                  <c:v>7.2173889103022999</c:v>
                </c:pt>
                <c:pt idx="5244">
                  <c:v>7.2187654864820203</c:v>
                </c:pt>
                <c:pt idx="5245">
                  <c:v>7.2201420626617496</c:v>
                </c:pt>
                <c:pt idx="5246">
                  <c:v>7.2215186388414701</c:v>
                </c:pt>
                <c:pt idx="5247">
                  <c:v>7.2228952150212002</c:v>
                </c:pt>
                <c:pt idx="5248">
                  <c:v>7.2242717912009304</c:v>
                </c:pt>
                <c:pt idx="5249">
                  <c:v>7.22564836738065</c:v>
                </c:pt>
                <c:pt idx="5250">
                  <c:v>7.2270249435603802</c:v>
                </c:pt>
                <c:pt idx="5251">
                  <c:v>7.2284015197400997</c:v>
                </c:pt>
                <c:pt idx="5252">
                  <c:v>7.2297780959198299</c:v>
                </c:pt>
                <c:pt idx="5253">
                  <c:v>7.2311546720995601</c:v>
                </c:pt>
                <c:pt idx="5254">
                  <c:v>7.2325312482792796</c:v>
                </c:pt>
                <c:pt idx="5255">
                  <c:v>7.2339078244590098</c:v>
                </c:pt>
                <c:pt idx="5256">
                  <c:v>7.2352844006387302</c:v>
                </c:pt>
                <c:pt idx="5257">
                  <c:v>7.2366609768184604</c:v>
                </c:pt>
                <c:pt idx="5258">
                  <c:v>7.23803755299818</c:v>
                </c:pt>
                <c:pt idx="5259">
                  <c:v>7.2394141291779102</c:v>
                </c:pt>
                <c:pt idx="5260">
                  <c:v>7.2407907053576404</c:v>
                </c:pt>
                <c:pt idx="5261">
                  <c:v>7.2421672815373599</c:v>
                </c:pt>
                <c:pt idx="5262">
                  <c:v>7.2435438577170901</c:v>
                </c:pt>
                <c:pt idx="5263">
                  <c:v>7.2449204338968096</c:v>
                </c:pt>
                <c:pt idx="5264">
                  <c:v>7.2462970100765398</c:v>
                </c:pt>
                <c:pt idx="5265">
                  <c:v>7.24767358625627</c:v>
                </c:pt>
                <c:pt idx="5266">
                  <c:v>7.2490501624359904</c:v>
                </c:pt>
                <c:pt idx="5267">
                  <c:v>7.2504267386157197</c:v>
                </c:pt>
                <c:pt idx="5268">
                  <c:v>7.2518033147954402</c:v>
                </c:pt>
                <c:pt idx="5269">
                  <c:v>7.2531798909751704</c:v>
                </c:pt>
                <c:pt idx="5270">
                  <c:v>7.2545564671548899</c:v>
                </c:pt>
                <c:pt idx="5271">
                  <c:v>7.2559330433346201</c:v>
                </c:pt>
                <c:pt idx="5272">
                  <c:v>7.2573096195143503</c:v>
                </c:pt>
                <c:pt idx="5273">
                  <c:v>7.2586861956940698</c:v>
                </c:pt>
                <c:pt idx="5274">
                  <c:v>7.2600627718738</c:v>
                </c:pt>
                <c:pt idx="5275">
                  <c:v>7.2614393480535204</c:v>
                </c:pt>
                <c:pt idx="5276">
                  <c:v>7.2628159242332497</c:v>
                </c:pt>
                <c:pt idx="5277">
                  <c:v>7.2641925004129799</c:v>
                </c:pt>
                <c:pt idx="5278">
                  <c:v>7.2655690765927003</c:v>
                </c:pt>
                <c:pt idx="5279">
                  <c:v>7.2669456527724297</c:v>
                </c:pt>
                <c:pt idx="5280">
                  <c:v>7.2683222289521501</c:v>
                </c:pt>
                <c:pt idx="5281">
                  <c:v>7.2696988051318803</c:v>
                </c:pt>
                <c:pt idx="5282">
                  <c:v>7.2710753813115998</c:v>
                </c:pt>
                <c:pt idx="5283">
                  <c:v>7.27245195749133</c:v>
                </c:pt>
                <c:pt idx="5284">
                  <c:v>7.2738285336710504</c:v>
                </c:pt>
                <c:pt idx="5285">
                  <c:v>7.2752051098507797</c:v>
                </c:pt>
                <c:pt idx="5286">
                  <c:v>7.2765816860305099</c:v>
                </c:pt>
                <c:pt idx="5287">
                  <c:v>7.2779582622102303</c:v>
                </c:pt>
                <c:pt idx="5288">
                  <c:v>7.2793348383899596</c:v>
                </c:pt>
                <c:pt idx="5289">
                  <c:v>7.2807114145696801</c:v>
                </c:pt>
                <c:pt idx="5290">
                  <c:v>7.2820879907494103</c:v>
                </c:pt>
                <c:pt idx="5291">
                  <c:v>7.2834645669291396</c:v>
                </c:pt>
                <c:pt idx="5292">
                  <c:v>7.28484114310886</c:v>
                </c:pt>
                <c:pt idx="5293">
                  <c:v>7.2862177192885902</c:v>
                </c:pt>
                <c:pt idx="5294">
                  <c:v>7.2875942954683097</c:v>
                </c:pt>
                <c:pt idx="5295">
                  <c:v>7.2889708716480399</c:v>
                </c:pt>
                <c:pt idx="5296">
                  <c:v>7.2903474478277603</c:v>
                </c:pt>
                <c:pt idx="5297">
                  <c:v>7.2917240240074896</c:v>
                </c:pt>
                <c:pt idx="5298">
                  <c:v>7.2931006001872198</c:v>
                </c:pt>
                <c:pt idx="5299">
                  <c:v>7.2944771763669403</c:v>
                </c:pt>
                <c:pt idx="5300">
                  <c:v>7.2958537525466696</c:v>
                </c:pt>
                <c:pt idx="5301">
                  <c:v>7.29723032872639</c:v>
                </c:pt>
                <c:pt idx="5302">
                  <c:v>7.2986069049061202</c:v>
                </c:pt>
                <c:pt idx="5303">
                  <c:v>7.2999834810858504</c:v>
                </c:pt>
                <c:pt idx="5304">
                  <c:v>7.3013600572655699</c:v>
                </c:pt>
                <c:pt idx="5305">
                  <c:v>7.3027366334453001</c:v>
                </c:pt>
                <c:pt idx="5306">
                  <c:v>7.3041132096250196</c:v>
                </c:pt>
                <c:pt idx="5307">
                  <c:v>7.3054897858047498</c:v>
                </c:pt>
                <c:pt idx="5308">
                  <c:v>7.3068663619844703</c:v>
                </c:pt>
                <c:pt idx="5309">
                  <c:v>7.3082429381641996</c:v>
                </c:pt>
                <c:pt idx="5310">
                  <c:v>7.30961951434392</c:v>
                </c:pt>
                <c:pt idx="5311">
                  <c:v>7.3109960905236502</c:v>
                </c:pt>
                <c:pt idx="5312">
                  <c:v>7.3123726667033804</c:v>
                </c:pt>
                <c:pt idx="5313">
                  <c:v>7.3137492428830999</c:v>
                </c:pt>
                <c:pt idx="5314">
                  <c:v>7.3151258190628301</c:v>
                </c:pt>
                <c:pt idx="5315">
                  <c:v>7.3165023952425496</c:v>
                </c:pt>
                <c:pt idx="5316">
                  <c:v>7.3178789714222798</c:v>
                </c:pt>
                <c:pt idx="5317">
                  <c:v>7.31925554760201</c:v>
                </c:pt>
                <c:pt idx="5318">
                  <c:v>7.3206321237817296</c:v>
                </c:pt>
                <c:pt idx="5319">
                  <c:v>7.3220086999614598</c:v>
                </c:pt>
                <c:pt idx="5320">
                  <c:v>7.3233852761411802</c:v>
                </c:pt>
                <c:pt idx="5321">
                  <c:v>7.3247618523209104</c:v>
                </c:pt>
                <c:pt idx="5322">
                  <c:v>7.3261384285006299</c:v>
                </c:pt>
                <c:pt idx="5323">
                  <c:v>7.3275150046803601</c:v>
                </c:pt>
                <c:pt idx="5324">
                  <c:v>7.3288915808600903</c:v>
                </c:pt>
                <c:pt idx="5325">
                  <c:v>7.3302681570398098</c:v>
                </c:pt>
                <c:pt idx="5326">
                  <c:v>7.33164473321954</c:v>
                </c:pt>
                <c:pt idx="5327">
                  <c:v>7.3330213093992596</c:v>
                </c:pt>
                <c:pt idx="5328">
                  <c:v>7.3343978855789898</c:v>
                </c:pt>
                <c:pt idx="5329">
                  <c:v>7.3357744617587199</c:v>
                </c:pt>
                <c:pt idx="5330">
                  <c:v>7.3371510379384404</c:v>
                </c:pt>
                <c:pt idx="5331">
                  <c:v>7.3385276141181697</c:v>
                </c:pt>
                <c:pt idx="5332">
                  <c:v>7.3399041902978901</c:v>
                </c:pt>
                <c:pt idx="5333">
                  <c:v>7.3412807664776203</c:v>
                </c:pt>
                <c:pt idx="5334">
                  <c:v>7.3426573426573398</c:v>
                </c:pt>
                <c:pt idx="5335">
                  <c:v>7.34403391883707</c:v>
                </c:pt>
                <c:pt idx="5336">
                  <c:v>7.3454104950168002</c:v>
                </c:pt>
                <c:pt idx="5337">
                  <c:v>7.3467870711965197</c:v>
                </c:pt>
                <c:pt idx="5338">
                  <c:v>7.3481636473762499</c:v>
                </c:pt>
                <c:pt idx="5339">
                  <c:v>7.3495402235559704</c:v>
                </c:pt>
                <c:pt idx="5340">
                  <c:v>7.3509167997356997</c:v>
                </c:pt>
                <c:pt idx="5341">
                  <c:v>7.3522933759154201</c:v>
                </c:pt>
                <c:pt idx="5342">
                  <c:v>7.3536699520951503</c:v>
                </c:pt>
                <c:pt idx="5343">
                  <c:v>7.3550465282748796</c:v>
                </c:pt>
                <c:pt idx="5344">
                  <c:v>7.3564231044546</c:v>
                </c:pt>
                <c:pt idx="5345">
                  <c:v>7.3577996806343302</c:v>
                </c:pt>
                <c:pt idx="5346">
                  <c:v>7.3591762568140497</c:v>
                </c:pt>
                <c:pt idx="5347">
                  <c:v>7.3605528329937799</c:v>
                </c:pt>
                <c:pt idx="5348">
                  <c:v>7.3619294091735101</c:v>
                </c:pt>
                <c:pt idx="5349">
                  <c:v>7.3633059853532297</c:v>
                </c:pt>
                <c:pt idx="5350">
                  <c:v>7.3646825615329599</c:v>
                </c:pt>
                <c:pt idx="5351">
                  <c:v>7.3660591377126803</c:v>
                </c:pt>
                <c:pt idx="5352">
                  <c:v>7.3674357138924096</c:v>
                </c:pt>
                <c:pt idx="5353">
                  <c:v>7.36881229007213</c:v>
                </c:pt>
                <c:pt idx="5354">
                  <c:v>7.3701888662518602</c:v>
                </c:pt>
                <c:pt idx="5355">
                  <c:v>7.3715654424315904</c:v>
                </c:pt>
                <c:pt idx="5356">
                  <c:v>7.3729420186113099</c:v>
                </c:pt>
                <c:pt idx="5357">
                  <c:v>7.3743185947910401</c:v>
                </c:pt>
                <c:pt idx="5358">
                  <c:v>7.3756951709707597</c:v>
                </c:pt>
                <c:pt idx="5359">
                  <c:v>7.3770717471504899</c:v>
                </c:pt>
                <c:pt idx="5360">
                  <c:v>7.3784483233302103</c:v>
                </c:pt>
                <c:pt idx="5361">
                  <c:v>7.3798248995099396</c:v>
                </c:pt>
                <c:pt idx="5362">
                  <c:v>7.3812014756896698</c:v>
                </c:pt>
                <c:pt idx="5363">
                  <c:v>7.3825780518693902</c:v>
                </c:pt>
                <c:pt idx="5364">
                  <c:v>7.3839546280491204</c:v>
                </c:pt>
                <c:pt idx="5365">
                  <c:v>7.3853312042288399</c:v>
                </c:pt>
                <c:pt idx="5366">
                  <c:v>7.3867077804085701</c:v>
                </c:pt>
                <c:pt idx="5367">
                  <c:v>7.3880843565883003</c:v>
                </c:pt>
                <c:pt idx="5368">
                  <c:v>7.3894609327680199</c:v>
                </c:pt>
                <c:pt idx="5369">
                  <c:v>7.39083750894775</c:v>
                </c:pt>
                <c:pt idx="5370">
                  <c:v>7.3922140851274696</c:v>
                </c:pt>
                <c:pt idx="5371">
                  <c:v>7.3935906613071998</c:v>
                </c:pt>
                <c:pt idx="5372">
                  <c:v>7.3949672374869202</c:v>
                </c:pt>
                <c:pt idx="5373">
                  <c:v>7.3963438136666504</c:v>
                </c:pt>
                <c:pt idx="5374">
                  <c:v>7.3977203898463699</c:v>
                </c:pt>
                <c:pt idx="5375">
                  <c:v>7.3990969660261001</c:v>
                </c:pt>
                <c:pt idx="5376">
                  <c:v>7.4004735422058303</c:v>
                </c:pt>
                <c:pt idx="5377">
                  <c:v>7.4018501183855498</c:v>
                </c:pt>
                <c:pt idx="5378">
                  <c:v>7.40322669456528</c:v>
                </c:pt>
                <c:pt idx="5379">
                  <c:v>7.4046032707449996</c:v>
                </c:pt>
                <c:pt idx="5380">
                  <c:v>7.4059798469247298</c:v>
                </c:pt>
                <c:pt idx="5381">
                  <c:v>7.40735642310446</c:v>
                </c:pt>
                <c:pt idx="5382">
                  <c:v>7.4087329992841804</c:v>
                </c:pt>
                <c:pt idx="5383">
                  <c:v>7.4101095754639097</c:v>
                </c:pt>
                <c:pt idx="5384">
                  <c:v>7.4114861516436301</c:v>
                </c:pt>
                <c:pt idx="5385">
                  <c:v>7.4128627278233603</c:v>
                </c:pt>
                <c:pt idx="5386">
                  <c:v>7.4142393040030896</c:v>
                </c:pt>
                <c:pt idx="5387">
                  <c:v>7.41561588018281</c:v>
                </c:pt>
                <c:pt idx="5388">
                  <c:v>7.4169924563625402</c:v>
                </c:pt>
                <c:pt idx="5389">
                  <c:v>7.4183690325422598</c:v>
                </c:pt>
                <c:pt idx="5390">
                  <c:v>7.41974560872199</c:v>
                </c:pt>
                <c:pt idx="5391">
                  <c:v>7.4211221849017104</c:v>
                </c:pt>
                <c:pt idx="5392">
                  <c:v>7.4224987610814397</c:v>
                </c:pt>
                <c:pt idx="5393">
                  <c:v>7.4238753372611699</c:v>
                </c:pt>
                <c:pt idx="5394">
                  <c:v>7.4252519134408903</c:v>
                </c:pt>
                <c:pt idx="5395">
                  <c:v>7.4266284896206196</c:v>
                </c:pt>
                <c:pt idx="5396">
                  <c:v>7.42800506580034</c:v>
                </c:pt>
                <c:pt idx="5397">
                  <c:v>7.4293816419800702</c:v>
                </c:pt>
                <c:pt idx="5398">
                  <c:v>7.4307582181598004</c:v>
                </c:pt>
                <c:pt idx="5399">
                  <c:v>7.43213479433952</c:v>
                </c:pt>
                <c:pt idx="5400">
                  <c:v>7.4335113705192501</c:v>
                </c:pt>
                <c:pt idx="5401">
                  <c:v>7.4348879466989697</c:v>
                </c:pt>
                <c:pt idx="5402">
                  <c:v>7.4362645228786999</c:v>
                </c:pt>
                <c:pt idx="5403">
                  <c:v>7.4376410990584203</c:v>
                </c:pt>
                <c:pt idx="5404">
                  <c:v>7.4390176752381496</c:v>
                </c:pt>
                <c:pt idx="5405">
                  <c:v>7.44039425141787</c:v>
                </c:pt>
                <c:pt idx="5406">
                  <c:v>7.4417708275976002</c:v>
                </c:pt>
                <c:pt idx="5407">
                  <c:v>7.4431474037773304</c:v>
                </c:pt>
                <c:pt idx="5408">
                  <c:v>7.44452397995705</c:v>
                </c:pt>
                <c:pt idx="5409">
                  <c:v>7.4459005561367801</c:v>
                </c:pt>
                <c:pt idx="5410">
                  <c:v>7.4472771323164997</c:v>
                </c:pt>
                <c:pt idx="5411">
                  <c:v>7.4486537084962299</c:v>
                </c:pt>
                <c:pt idx="5412">
                  <c:v>7.4500302846759601</c:v>
                </c:pt>
                <c:pt idx="5413">
                  <c:v>7.4514068608556796</c:v>
                </c:pt>
                <c:pt idx="5414">
                  <c:v>7.4527834370354098</c:v>
                </c:pt>
                <c:pt idx="5415">
                  <c:v>7.4541600132151302</c:v>
                </c:pt>
                <c:pt idx="5416">
                  <c:v>7.4555365893948604</c:v>
                </c:pt>
                <c:pt idx="5417">
                  <c:v>7.4569131655745799</c:v>
                </c:pt>
                <c:pt idx="5418">
                  <c:v>7.4582897417543101</c:v>
                </c:pt>
                <c:pt idx="5419">
                  <c:v>7.4596663179340403</c:v>
                </c:pt>
                <c:pt idx="5420">
                  <c:v>7.4610428941137599</c:v>
                </c:pt>
                <c:pt idx="5421">
                  <c:v>7.4624194702934901</c:v>
                </c:pt>
                <c:pt idx="5422">
                  <c:v>7.4637960464732096</c:v>
                </c:pt>
                <c:pt idx="5423">
                  <c:v>7.4651726226529398</c:v>
                </c:pt>
                <c:pt idx="5424">
                  <c:v>7.4665491988326602</c:v>
                </c:pt>
                <c:pt idx="5425">
                  <c:v>7.4679257750123904</c:v>
                </c:pt>
                <c:pt idx="5426">
                  <c:v>7.4693023511921197</c:v>
                </c:pt>
                <c:pt idx="5427">
                  <c:v>7.4706789273718401</c:v>
                </c:pt>
                <c:pt idx="5428">
                  <c:v>7.4720555035515703</c:v>
                </c:pt>
                <c:pt idx="5429">
                  <c:v>7.4734320797312899</c:v>
                </c:pt>
                <c:pt idx="5430">
                  <c:v>7.4748086559110201</c:v>
                </c:pt>
                <c:pt idx="5431">
                  <c:v>7.4761852320907503</c:v>
                </c:pt>
                <c:pt idx="5432">
                  <c:v>7.4775618082704698</c:v>
                </c:pt>
                <c:pt idx="5433">
                  <c:v>7.4789383844502</c:v>
                </c:pt>
                <c:pt idx="5434">
                  <c:v>7.4803149606299204</c:v>
                </c:pt>
                <c:pt idx="5435">
                  <c:v>7.4816915368096497</c:v>
                </c:pt>
                <c:pt idx="5436">
                  <c:v>7.4830681129893701</c:v>
                </c:pt>
                <c:pt idx="5437">
                  <c:v>7.4844446891691003</c:v>
                </c:pt>
                <c:pt idx="5438">
                  <c:v>7.4858212653488296</c:v>
                </c:pt>
                <c:pt idx="5439">
                  <c:v>7.4871978415285501</c:v>
                </c:pt>
                <c:pt idx="5440">
                  <c:v>7.4885744177082803</c:v>
                </c:pt>
                <c:pt idx="5441">
                  <c:v>7.4899509938879998</c:v>
                </c:pt>
                <c:pt idx="5442">
                  <c:v>7.49132757006773</c:v>
                </c:pt>
                <c:pt idx="5443">
                  <c:v>7.4927041462474602</c:v>
                </c:pt>
                <c:pt idx="5444">
                  <c:v>7.4940807224271797</c:v>
                </c:pt>
                <c:pt idx="5445">
                  <c:v>7.4954572986069099</c:v>
                </c:pt>
                <c:pt idx="5446">
                  <c:v>7.4968338747866303</c:v>
                </c:pt>
                <c:pt idx="5447">
                  <c:v>7.4982104509663596</c:v>
                </c:pt>
                <c:pt idx="5448">
                  <c:v>7.4995870271460801</c:v>
                </c:pt>
                <c:pt idx="5449">
                  <c:v>7.5009636033258102</c:v>
                </c:pt>
                <c:pt idx="5450">
                  <c:v>7.5023401795055404</c:v>
                </c:pt>
                <c:pt idx="5451">
                  <c:v>7.50371675568526</c:v>
                </c:pt>
                <c:pt idx="5452">
                  <c:v>7.5050933318649902</c:v>
                </c:pt>
                <c:pt idx="5453">
                  <c:v>7.5064699080447097</c:v>
                </c:pt>
                <c:pt idx="5454">
                  <c:v>7.5078464842244399</c:v>
                </c:pt>
                <c:pt idx="5455">
                  <c:v>7.5092230604041603</c:v>
                </c:pt>
                <c:pt idx="5456">
                  <c:v>7.5105996365838896</c:v>
                </c:pt>
                <c:pt idx="5457">
                  <c:v>7.5119762127636198</c:v>
                </c:pt>
                <c:pt idx="5458">
                  <c:v>7.5133527889433402</c:v>
                </c:pt>
                <c:pt idx="5459">
                  <c:v>7.5147293651230704</c:v>
                </c:pt>
                <c:pt idx="5460">
                  <c:v>7.51610594130279</c:v>
                </c:pt>
                <c:pt idx="5461">
                  <c:v>7.5174825174825202</c:v>
                </c:pt>
                <c:pt idx="5462">
                  <c:v>7.5188590936622504</c:v>
                </c:pt>
                <c:pt idx="5463">
                  <c:v>7.5202356698419699</c:v>
                </c:pt>
                <c:pt idx="5464">
                  <c:v>7.5216122460217001</c:v>
                </c:pt>
                <c:pt idx="5465">
                  <c:v>7.5229888222014196</c:v>
                </c:pt>
                <c:pt idx="5466">
                  <c:v>7.5243653983811498</c:v>
                </c:pt>
                <c:pt idx="5467">
                  <c:v>7.5257419745608702</c:v>
                </c:pt>
                <c:pt idx="5468">
                  <c:v>7.5271185507406004</c:v>
                </c:pt>
                <c:pt idx="5469">
                  <c:v>7.52849512692032</c:v>
                </c:pt>
                <c:pt idx="5470">
                  <c:v>7.5298717031000502</c:v>
                </c:pt>
                <c:pt idx="5471">
                  <c:v>7.5312482792797804</c:v>
                </c:pt>
                <c:pt idx="5472">
                  <c:v>7.5326248554594999</c:v>
                </c:pt>
                <c:pt idx="5473">
                  <c:v>7.5340014316392301</c:v>
                </c:pt>
                <c:pt idx="5474">
                  <c:v>7.5353780078189496</c:v>
                </c:pt>
                <c:pt idx="5475">
                  <c:v>7.5367545839986798</c:v>
                </c:pt>
                <c:pt idx="5476">
                  <c:v>7.53813116017841</c:v>
                </c:pt>
                <c:pt idx="5477">
                  <c:v>7.5395077363581304</c:v>
                </c:pt>
                <c:pt idx="5478">
                  <c:v>7.5408843125378597</c:v>
                </c:pt>
                <c:pt idx="5479">
                  <c:v>7.5422608887175802</c:v>
                </c:pt>
                <c:pt idx="5480">
                  <c:v>7.5436374648973104</c:v>
                </c:pt>
                <c:pt idx="5481">
                  <c:v>7.5450140410770299</c:v>
                </c:pt>
                <c:pt idx="5482">
                  <c:v>7.5463906172567601</c:v>
                </c:pt>
                <c:pt idx="5483">
                  <c:v>7.5477671934364903</c:v>
                </c:pt>
                <c:pt idx="5484">
                  <c:v>7.5491437696162098</c:v>
                </c:pt>
                <c:pt idx="5485">
                  <c:v>7.55052034579594</c:v>
                </c:pt>
                <c:pt idx="5486">
                  <c:v>7.5518969219756604</c:v>
                </c:pt>
                <c:pt idx="5487">
                  <c:v>7.5532734981553897</c:v>
                </c:pt>
                <c:pt idx="5488">
                  <c:v>7.5546500743351199</c:v>
                </c:pt>
                <c:pt idx="5489">
                  <c:v>7.5560266505148403</c:v>
                </c:pt>
                <c:pt idx="5490">
                  <c:v>7.5574032266945697</c:v>
                </c:pt>
                <c:pt idx="5491">
                  <c:v>7.5587798028742901</c:v>
                </c:pt>
                <c:pt idx="5492">
                  <c:v>7.5601563790540203</c:v>
                </c:pt>
                <c:pt idx="5493">
                  <c:v>7.5615329552337398</c:v>
                </c:pt>
                <c:pt idx="5494">
                  <c:v>7.56290953141347</c:v>
                </c:pt>
                <c:pt idx="5495">
                  <c:v>7.5642861075932002</c:v>
                </c:pt>
                <c:pt idx="5496">
                  <c:v>7.5656626837729197</c:v>
                </c:pt>
                <c:pt idx="5497">
                  <c:v>7.5670392599526499</c:v>
                </c:pt>
                <c:pt idx="5498">
                  <c:v>7.5684158361323703</c:v>
                </c:pt>
                <c:pt idx="5499">
                  <c:v>7.5697924123120996</c:v>
                </c:pt>
                <c:pt idx="5500">
                  <c:v>7.5711689884918201</c:v>
                </c:pt>
                <c:pt idx="5501">
                  <c:v>7.5725455646715503</c:v>
                </c:pt>
                <c:pt idx="5502">
                  <c:v>7.5739221408512796</c:v>
                </c:pt>
                <c:pt idx="5503">
                  <c:v>7.575298717031</c:v>
                </c:pt>
                <c:pt idx="5504">
                  <c:v>7.5766752932107302</c:v>
                </c:pt>
                <c:pt idx="5505">
                  <c:v>7.5780518693904497</c:v>
                </c:pt>
                <c:pt idx="5506">
                  <c:v>7.5794284455701799</c:v>
                </c:pt>
                <c:pt idx="5507">
                  <c:v>7.5808050217499101</c:v>
                </c:pt>
                <c:pt idx="5508">
                  <c:v>7.5821815979296296</c:v>
                </c:pt>
                <c:pt idx="5509">
                  <c:v>7.5835581741093598</c:v>
                </c:pt>
                <c:pt idx="5510">
                  <c:v>7.5849347502890803</c:v>
                </c:pt>
                <c:pt idx="5511">
                  <c:v>7.5863113264688096</c:v>
                </c:pt>
                <c:pt idx="5512">
                  <c:v>7.58768790264853</c:v>
                </c:pt>
                <c:pt idx="5513">
                  <c:v>7.5890644788282602</c:v>
                </c:pt>
                <c:pt idx="5514">
                  <c:v>7.5904410550079904</c:v>
                </c:pt>
                <c:pt idx="5515">
                  <c:v>7.5918176311877099</c:v>
                </c:pt>
                <c:pt idx="5516">
                  <c:v>7.5931942073674401</c:v>
                </c:pt>
                <c:pt idx="5517">
                  <c:v>7.5945707835471596</c:v>
                </c:pt>
                <c:pt idx="5518">
                  <c:v>7.5959473597268898</c:v>
                </c:pt>
                <c:pt idx="5519">
                  <c:v>7.5973239359066103</c:v>
                </c:pt>
                <c:pt idx="5520">
                  <c:v>7.5987005120863396</c:v>
                </c:pt>
                <c:pt idx="5521">
                  <c:v>7.6000770882660698</c:v>
                </c:pt>
                <c:pt idx="5522">
                  <c:v>7.6014536644457902</c:v>
                </c:pt>
                <c:pt idx="5523">
                  <c:v>7.6028302406255204</c:v>
                </c:pt>
                <c:pt idx="5524">
                  <c:v>7.6042068168052399</c:v>
                </c:pt>
                <c:pt idx="5525">
                  <c:v>7.6055833929849701</c:v>
                </c:pt>
                <c:pt idx="5526">
                  <c:v>7.6069599691647003</c:v>
                </c:pt>
                <c:pt idx="5527">
                  <c:v>7.6083365453444198</c:v>
                </c:pt>
                <c:pt idx="5528">
                  <c:v>7.60971312152415</c:v>
                </c:pt>
                <c:pt idx="5529">
                  <c:v>7.6110896977038696</c:v>
                </c:pt>
                <c:pt idx="5530">
                  <c:v>7.6124662738835998</c:v>
                </c:pt>
                <c:pt idx="5531">
                  <c:v>7.6138428500633202</c:v>
                </c:pt>
                <c:pt idx="5532">
                  <c:v>7.6152194262430504</c:v>
                </c:pt>
                <c:pt idx="5533">
                  <c:v>7.6165960024227797</c:v>
                </c:pt>
                <c:pt idx="5534">
                  <c:v>7.6179725786025001</c:v>
                </c:pt>
                <c:pt idx="5535">
                  <c:v>7.6193491547822303</c:v>
                </c:pt>
                <c:pt idx="5536">
                  <c:v>7.6207257309619498</c:v>
                </c:pt>
                <c:pt idx="5537">
                  <c:v>7.62210230714168</c:v>
                </c:pt>
                <c:pt idx="5538">
                  <c:v>7.6234788833214102</c:v>
                </c:pt>
                <c:pt idx="5539">
                  <c:v>7.6248554595011298</c:v>
                </c:pt>
                <c:pt idx="5540">
                  <c:v>7.6262320356808599</c:v>
                </c:pt>
                <c:pt idx="5541">
                  <c:v>7.6276086118605804</c:v>
                </c:pt>
                <c:pt idx="5542">
                  <c:v>7.6289851880403097</c:v>
                </c:pt>
                <c:pt idx="5543">
                  <c:v>7.6303617642200301</c:v>
                </c:pt>
                <c:pt idx="5544">
                  <c:v>7.6317383403997603</c:v>
                </c:pt>
                <c:pt idx="5545">
                  <c:v>7.6331149165794798</c:v>
                </c:pt>
                <c:pt idx="5546">
                  <c:v>7.63449149275921</c:v>
                </c:pt>
                <c:pt idx="5547">
                  <c:v>7.6358680689389402</c:v>
                </c:pt>
                <c:pt idx="5548">
                  <c:v>7.6372446451186597</c:v>
                </c:pt>
                <c:pt idx="5549">
                  <c:v>7.6386212212983899</c:v>
                </c:pt>
                <c:pt idx="5550">
                  <c:v>7.6399977974781104</c:v>
                </c:pt>
                <c:pt idx="5551">
                  <c:v>7.6413743736578397</c:v>
                </c:pt>
                <c:pt idx="5552">
                  <c:v>7.6427509498375699</c:v>
                </c:pt>
                <c:pt idx="5553">
                  <c:v>7.6441275260172903</c:v>
                </c:pt>
                <c:pt idx="5554">
                  <c:v>7.6455041021970196</c:v>
                </c:pt>
                <c:pt idx="5555">
                  <c:v>7.64688067837674</c:v>
                </c:pt>
                <c:pt idx="5556">
                  <c:v>7.6482572545564702</c:v>
                </c:pt>
                <c:pt idx="5557">
                  <c:v>7.6496338307361897</c:v>
                </c:pt>
                <c:pt idx="5558">
                  <c:v>7.6510104069159199</c:v>
                </c:pt>
                <c:pt idx="5559">
                  <c:v>7.6523869830956501</c:v>
                </c:pt>
                <c:pt idx="5560">
                  <c:v>7.6537635592753697</c:v>
                </c:pt>
                <c:pt idx="5561">
                  <c:v>7.6551401354550999</c:v>
                </c:pt>
                <c:pt idx="5562">
                  <c:v>7.6565167116348203</c:v>
                </c:pt>
                <c:pt idx="5563">
                  <c:v>7.6578932878145496</c:v>
                </c:pt>
                <c:pt idx="5564">
                  <c:v>7.65926986399427</c:v>
                </c:pt>
                <c:pt idx="5565">
                  <c:v>7.6606464401740002</c:v>
                </c:pt>
                <c:pt idx="5566">
                  <c:v>7.6620230163537304</c:v>
                </c:pt>
                <c:pt idx="5567">
                  <c:v>7.6633995925334499</c:v>
                </c:pt>
                <c:pt idx="5568">
                  <c:v>7.6647761687131801</c:v>
                </c:pt>
                <c:pt idx="5569">
                  <c:v>7.6661527448928997</c:v>
                </c:pt>
                <c:pt idx="5570">
                  <c:v>7.6675293210726299</c:v>
                </c:pt>
                <c:pt idx="5571">
                  <c:v>7.66890589725236</c:v>
                </c:pt>
                <c:pt idx="5572">
                  <c:v>7.6702824734320796</c:v>
                </c:pt>
                <c:pt idx="5573">
                  <c:v>7.6716590496118098</c:v>
                </c:pt>
                <c:pt idx="5574">
                  <c:v>7.6730356257915302</c:v>
                </c:pt>
                <c:pt idx="5575">
                  <c:v>7.6744122019712604</c:v>
                </c:pt>
                <c:pt idx="5576">
                  <c:v>7.6757887781509799</c:v>
                </c:pt>
                <c:pt idx="5577">
                  <c:v>7.6771653543307101</c:v>
                </c:pt>
                <c:pt idx="5578">
                  <c:v>7.6785419305104403</c:v>
                </c:pt>
                <c:pt idx="5579">
                  <c:v>7.6799185066901599</c:v>
                </c:pt>
                <c:pt idx="5580">
                  <c:v>7.68129508286989</c:v>
                </c:pt>
                <c:pt idx="5581">
                  <c:v>7.6826716590496096</c:v>
                </c:pt>
                <c:pt idx="5582">
                  <c:v>7.6840482352293398</c:v>
                </c:pt>
                <c:pt idx="5583">
                  <c:v>7.68542481140907</c:v>
                </c:pt>
                <c:pt idx="5584">
                  <c:v>7.6868013875887904</c:v>
                </c:pt>
                <c:pt idx="5585">
                  <c:v>7.6881779637685197</c:v>
                </c:pt>
                <c:pt idx="5586">
                  <c:v>7.6895545399482401</c:v>
                </c:pt>
                <c:pt idx="5587">
                  <c:v>7.6909311161279703</c:v>
                </c:pt>
                <c:pt idx="5588">
                  <c:v>7.6923076923076898</c:v>
                </c:pt>
                <c:pt idx="5589">
                  <c:v>7.69368426848742</c:v>
                </c:pt>
                <c:pt idx="5590">
                  <c:v>7.6950608446671502</c:v>
                </c:pt>
                <c:pt idx="5591">
                  <c:v>7.6964374208468698</c:v>
                </c:pt>
                <c:pt idx="5592">
                  <c:v>7.6978139970266</c:v>
                </c:pt>
                <c:pt idx="5593">
                  <c:v>7.6991905732063204</c:v>
                </c:pt>
                <c:pt idx="5594">
                  <c:v>7.7005671493860497</c:v>
                </c:pt>
                <c:pt idx="5595">
                  <c:v>7.7019437255657701</c:v>
                </c:pt>
                <c:pt idx="5596">
                  <c:v>7.7033203017455003</c:v>
                </c:pt>
                <c:pt idx="5597">
                  <c:v>7.7046968779252296</c:v>
                </c:pt>
                <c:pt idx="5598">
                  <c:v>7.70607345410495</c:v>
                </c:pt>
                <c:pt idx="5599">
                  <c:v>7.7074500302846802</c:v>
                </c:pt>
                <c:pt idx="5600">
                  <c:v>7.7088266064643998</c:v>
                </c:pt>
                <c:pt idx="5601">
                  <c:v>7.71020318264413</c:v>
                </c:pt>
                <c:pt idx="5602">
                  <c:v>7.7115797588238602</c:v>
                </c:pt>
                <c:pt idx="5603">
                  <c:v>7.7129563350035797</c:v>
                </c:pt>
                <c:pt idx="5604">
                  <c:v>7.7143329111833099</c:v>
                </c:pt>
                <c:pt idx="5605">
                  <c:v>7.7157094873630303</c:v>
                </c:pt>
                <c:pt idx="5606">
                  <c:v>7.7170860635427596</c:v>
                </c:pt>
                <c:pt idx="5607">
                  <c:v>7.71846263972248</c:v>
                </c:pt>
                <c:pt idx="5608">
                  <c:v>7.7198392159022102</c:v>
                </c:pt>
                <c:pt idx="5609">
                  <c:v>7.7212157920819298</c:v>
                </c:pt>
                <c:pt idx="5610">
                  <c:v>7.72259236826166</c:v>
                </c:pt>
                <c:pt idx="5611">
                  <c:v>7.7239689444413901</c:v>
                </c:pt>
                <c:pt idx="5612">
                  <c:v>7.7253455206211097</c:v>
                </c:pt>
                <c:pt idx="5613">
                  <c:v>7.7267220968008399</c:v>
                </c:pt>
                <c:pt idx="5614">
                  <c:v>7.7280986729805603</c:v>
                </c:pt>
                <c:pt idx="5615">
                  <c:v>7.7294752491602896</c:v>
                </c:pt>
                <c:pt idx="5616">
                  <c:v>7.7308518253400198</c:v>
                </c:pt>
                <c:pt idx="5617">
                  <c:v>7.7322284015197402</c:v>
                </c:pt>
                <c:pt idx="5618">
                  <c:v>7.7336049776994704</c:v>
                </c:pt>
                <c:pt idx="5619">
                  <c:v>7.73498155387919</c:v>
                </c:pt>
                <c:pt idx="5620">
                  <c:v>7.7363581300589201</c:v>
                </c:pt>
                <c:pt idx="5621">
                  <c:v>7.7377347062386397</c:v>
                </c:pt>
                <c:pt idx="5622">
                  <c:v>7.7391112824183699</c:v>
                </c:pt>
                <c:pt idx="5623">
                  <c:v>7.7404878585981001</c:v>
                </c:pt>
                <c:pt idx="5624">
                  <c:v>7.7418644347778196</c:v>
                </c:pt>
                <c:pt idx="5625">
                  <c:v>7.7432410109575498</c:v>
                </c:pt>
                <c:pt idx="5626">
                  <c:v>7.7446175871372702</c:v>
                </c:pt>
                <c:pt idx="5627">
                  <c:v>7.7459941633170004</c:v>
                </c:pt>
                <c:pt idx="5628">
                  <c:v>7.7473707394967297</c:v>
                </c:pt>
                <c:pt idx="5629">
                  <c:v>7.7487473156764501</c:v>
                </c:pt>
                <c:pt idx="5630">
                  <c:v>7.7501238918561803</c:v>
                </c:pt>
                <c:pt idx="5631">
                  <c:v>7.7515004680358999</c:v>
                </c:pt>
                <c:pt idx="5632">
                  <c:v>7.7528770442156301</c:v>
                </c:pt>
                <c:pt idx="5633">
                  <c:v>7.7542536203953603</c:v>
                </c:pt>
                <c:pt idx="5634">
                  <c:v>7.7556301965750798</c:v>
                </c:pt>
                <c:pt idx="5635">
                  <c:v>7.75700677275481</c:v>
                </c:pt>
                <c:pt idx="5636">
                  <c:v>7.7583833489345304</c:v>
                </c:pt>
                <c:pt idx="5637">
                  <c:v>7.7597599251142597</c:v>
                </c:pt>
                <c:pt idx="5638">
                  <c:v>7.7611365012939801</c:v>
                </c:pt>
                <c:pt idx="5639">
                  <c:v>7.7625130774737103</c:v>
                </c:pt>
                <c:pt idx="5640">
                  <c:v>7.7638896536534299</c:v>
                </c:pt>
                <c:pt idx="5641">
                  <c:v>7.7652662298331601</c:v>
                </c:pt>
                <c:pt idx="5642">
                  <c:v>7.7666428060128903</c:v>
                </c:pt>
                <c:pt idx="5643">
                  <c:v>7.7680193821926098</c:v>
                </c:pt>
                <c:pt idx="5644">
                  <c:v>7.76939595837234</c:v>
                </c:pt>
                <c:pt idx="5645">
                  <c:v>7.7707725345520604</c:v>
                </c:pt>
                <c:pt idx="5646">
                  <c:v>7.7721491107317897</c:v>
                </c:pt>
                <c:pt idx="5647">
                  <c:v>7.7735256869115199</c:v>
                </c:pt>
                <c:pt idx="5648">
                  <c:v>7.7749022630912403</c:v>
                </c:pt>
                <c:pt idx="5649">
                  <c:v>7.7762788392709696</c:v>
                </c:pt>
                <c:pt idx="5650">
                  <c:v>7.7776554154506901</c:v>
                </c:pt>
                <c:pt idx="5651">
                  <c:v>7.7790319916304203</c:v>
                </c:pt>
                <c:pt idx="5652">
                  <c:v>7.7804085678101398</c:v>
                </c:pt>
                <c:pt idx="5653">
                  <c:v>7.78178514398987</c:v>
                </c:pt>
                <c:pt idx="5654">
                  <c:v>7.7831617201696002</c:v>
                </c:pt>
                <c:pt idx="5655">
                  <c:v>7.7845382963493197</c:v>
                </c:pt>
                <c:pt idx="5656">
                  <c:v>7.7859148725290499</c:v>
                </c:pt>
                <c:pt idx="5657">
                  <c:v>7.7872914487087703</c:v>
                </c:pt>
                <c:pt idx="5658">
                  <c:v>7.7886680248884996</c:v>
                </c:pt>
                <c:pt idx="5659">
                  <c:v>7.7900446010682201</c:v>
                </c:pt>
                <c:pt idx="5660">
                  <c:v>7.7914211772479502</c:v>
                </c:pt>
                <c:pt idx="5661">
                  <c:v>7.7927977534276804</c:v>
                </c:pt>
                <c:pt idx="5662">
                  <c:v>7.7941743296074</c:v>
                </c:pt>
                <c:pt idx="5663">
                  <c:v>7.7955509057871302</c:v>
                </c:pt>
                <c:pt idx="5664">
                  <c:v>7.7969274819668497</c:v>
                </c:pt>
                <c:pt idx="5665">
                  <c:v>7.7983040581465799</c:v>
                </c:pt>
                <c:pt idx="5666">
                  <c:v>7.7996806343263101</c:v>
                </c:pt>
                <c:pt idx="5667">
                  <c:v>7.8010572105060296</c:v>
                </c:pt>
                <c:pt idx="5668">
                  <c:v>7.8024337866857598</c:v>
                </c:pt>
                <c:pt idx="5669">
                  <c:v>7.8038103628654802</c:v>
                </c:pt>
                <c:pt idx="5670">
                  <c:v>7.8051869390452104</c:v>
                </c:pt>
                <c:pt idx="5671">
                  <c:v>7.80656351522493</c:v>
                </c:pt>
                <c:pt idx="5672">
                  <c:v>7.8079400914046602</c:v>
                </c:pt>
                <c:pt idx="5673">
                  <c:v>7.8093166675843904</c:v>
                </c:pt>
                <c:pt idx="5674">
                  <c:v>7.8106932437641099</c:v>
                </c:pt>
                <c:pt idx="5675">
                  <c:v>7.8120698199438401</c:v>
                </c:pt>
                <c:pt idx="5676">
                  <c:v>7.8134463961235596</c:v>
                </c:pt>
                <c:pt idx="5677">
                  <c:v>7.8148229723032898</c:v>
                </c:pt>
                <c:pt idx="5678">
                  <c:v>7.81619954848302</c:v>
                </c:pt>
                <c:pt idx="5679">
                  <c:v>7.8175761246627404</c:v>
                </c:pt>
                <c:pt idx="5680">
                  <c:v>7.8189527008424697</c:v>
                </c:pt>
                <c:pt idx="5681">
                  <c:v>7.8203292770221902</c:v>
                </c:pt>
                <c:pt idx="5682">
                  <c:v>7.8217058532019204</c:v>
                </c:pt>
                <c:pt idx="5683">
                  <c:v>7.8230824293816399</c:v>
                </c:pt>
                <c:pt idx="5684">
                  <c:v>7.8244590055613701</c:v>
                </c:pt>
                <c:pt idx="5685">
                  <c:v>7.8258355817410896</c:v>
                </c:pt>
                <c:pt idx="5686">
                  <c:v>7.8272121579208198</c:v>
                </c:pt>
                <c:pt idx="5687">
                  <c:v>7.82858873410055</c:v>
                </c:pt>
                <c:pt idx="5688">
                  <c:v>7.8299653102802704</c:v>
                </c:pt>
                <c:pt idx="5689">
                  <c:v>7.8313418864599997</c:v>
                </c:pt>
                <c:pt idx="5690">
                  <c:v>7.8327184626397202</c:v>
                </c:pt>
                <c:pt idx="5691">
                  <c:v>7.8340950388194504</c:v>
                </c:pt>
                <c:pt idx="5692">
                  <c:v>7.8354716149991797</c:v>
                </c:pt>
                <c:pt idx="5693">
                  <c:v>7.8368481911789001</c:v>
                </c:pt>
                <c:pt idx="5694">
                  <c:v>7.8382247673586303</c:v>
                </c:pt>
                <c:pt idx="5695">
                  <c:v>7.8396013435383498</c:v>
                </c:pt>
                <c:pt idx="5696">
                  <c:v>7.84097791971808</c:v>
                </c:pt>
                <c:pt idx="5697">
                  <c:v>7.8423544958978102</c:v>
                </c:pt>
                <c:pt idx="5698">
                  <c:v>7.8437310720775297</c:v>
                </c:pt>
                <c:pt idx="5699">
                  <c:v>7.8451076482572599</c:v>
                </c:pt>
                <c:pt idx="5700">
                  <c:v>7.8464842244369803</c:v>
                </c:pt>
                <c:pt idx="5701">
                  <c:v>7.8478608006167097</c:v>
                </c:pt>
                <c:pt idx="5702">
                  <c:v>7.8492373767964301</c:v>
                </c:pt>
                <c:pt idx="5703">
                  <c:v>7.8506139529761603</c:v>
                </c:pt>
                <c:pt idx="5704">
                  <c:v>7.8519905291558798</c:v>
                </c:pt>
                <c:pt idx="5705">
                  <c:v>7.85336710533561</c:v>
                </c:pt>
                <c:pt idx="5706">
                  <c:v>7.8547436815153402</c:v>
                </c:pt>
                <c:pt idx="5707">
                  <c:v>7.8561202576950597</c:v>
                </c:pt>
                <c:pt idx="5708">
                  <c:v>7.8574968338747899</c:v>
                </c:pt>
                <c:pt idx="5709">
                  <c:v>7.8588734100545103</c:v>
                </c:pt>
                <c:pt idx="5710">
                  <c:v>7.8602499862342396</c:v>
                </c:pt>
                <c:pt idx="5711">
                  <c:v>7.8616265624139698</c:v>
                </c:pt>
                <c:pt idx="5712">
                  <c:v>7.8630031385936903</c:v>
                </c:pt>
                <c:pt idx="5713">
                  <c:v>7.8643797147734196</c:v>
                </c:pt>
                <c:pt idx="5714">
                  <c:v>7.86575629095314</c:v>
                </c:pt>
                <c:pt idx="5715">
                  <c:v>7.8671328671328702</c:v>
                </c:pt>
                <c:pt idx="5716">
                  <c:v>7.8685094433125897</c:v>
                </c:pt>
                <c:pt idx="5717">
                  <c:v>7.8698860194923199</c:v>
                </c:pt>
                <c:pt idx="5718">
                  <c:v>7.8712625956720501</c:v>
                </c:pt>
                <c:pt idx="5719">
                  <c:v>7.8726391718517696</c:v>
                </c:pt>
                <c:pt idx="5720">
                  <c:v>7.8740157480314998</c:v>
                </c:pt>
                <c:pt idx="5721">
                  <c:v>7.8753923242112203</c:v>
                </c:pt>
                <c:pt idx="5722">
                  <c:v>7.8767689003909496</c:v>
                </c:pt>
                <c:pt idx="5723">
                  <c:v>7.8781454765706798</c:v>
                </c:pt>
                <c:pt idx="5724">
                  <c:v>7.8795220527504002</c:v>
                </c:pt>
                <c:pt idx="5725">
                  <c:v>7.8808986289301304</c:v>
                </c:pt>
                <c:pt idx="5726">
                  <c:v>7.8822752051098499</c:v>
                </c:pt>
                <c:pt idx="5727">
                  <c:v>7.8836517812895801</c:v>
                </c:pt>
                <c:pt idx="5728">
                  <c:v>7.8850283574692996</c:v>
                </c:pt>
                <c:pt idx="5729">
                  <c:v>7.8864049336490298</c:v>
                </c:pt>
                <c:pt idx="5730">
                  <c:v>7.88778150982876</c:v>
                </c:pt>
                <c:pt idx="5731">
                  <c:v>7.8891580860084796</c:v>
                </c:pt>
                <c:pt idx="5732">
                  <c:v>7.8905346621882098</c:v>
                </c:pt>
                <c:pt idx="5733">
                  <c:v>7.8919112383679302</c:v>
                </c:pt>
                <c:pt idx="5734">
                  <c:v>7.8932878145476604</c:v>
                </c:pt>
                <c:pt idx="5735">
                  <c:v>7.8946643907273799</c:v>
                </c:pt>
                <c:pt idx="5736">
                  <c:v>7.8960409669071101</c:v>
                </c:pt>
                <c:pt idx="5737">
                  <c:v>7.8974175430868403</c:v>
                </c:pt>
                <c:pt idx="5738">
                  <c:v>7.8987941192665598</c:v>
                </c:pt>
                <c:pt idx="5739">
                  <c:v>7.90017069544629</c:v>
                </c:pt>
                <c:pt idx="5740">
                  <c:v>7.9015472716260096</c:v>
                </c:pt>
                <c:pt idx="5741">
                  <c:v>7.9029238478057398</c:v>
                </c:pt>
                <c:pt idx="5742">
                  <c:v>7.9043004239854699</c:v>
                </c:pt>
                <c:pt idx="5743">
                  <c:v>7.9056770001651904</c:v>
                </c:pt>
                <c:pt idx="5744">
                  <c:v>7.9070535763449197</c:v>
                </c:pt>
                <c:pt idx="5745">
                  <c:v>7.9084301525246401</c:v>
                </c:pt>
                <c:pt idx="5746">
                  <c:v>7.9098067287043703</c:v>
                </c:pt>
                <c:pt idx="5747">
                  <c:v>7.9111833048840898</c:v>
                </c:pt>
                <c:pt idx="5748">
                  <c:v>7.91255988106382</c:v>
                </c:pt>
                <c:pt idx="5749">
                  <c:v>7.9139364572435502</c:v>
                </c:pt>
                <c:pt idx="5750">
                  <c:v>7.9153130334232698</c:v>
                </c:pt>
                <c:pt idx="5751">
                  <c:v>7.9166896096029999</c:v>
                </c:pt>
                <c:pt idx="5752">
                  <c:v>7.9180661857827204</c:v>
                </c:pt>
                <c:pt idx="5753">
                  <c:v>7.9194427619624497</c:v>
                </c:pt>
                <c:pt idx="5754">
                  <c:v>7.9208193381421701</c:v>
                </c:pt>
                <c:pt idx="5755">
                  <c:v>7.9221959143219003</c:v>
                </c:pt>
                <c:pt idx="5756">
                  <c:v>7.9235724905016296</c:v>
                </c:pt>
                <c:pt idx="5757">
                  <c:v>7.92494906668135</c:v>
                </c:pt>
                <c:pt idx="5758">
                  <c:v>7.9263256428610802</c:v>
                </c:pt>
                <c:pt idx="5759">
                  <c:v>7.9277022190407997</c:v>
                </c:pt>
                <c:pt idx="5760">
                  <c:v>7.9290787952205299</c:v>
                </c:pt>
                <c:pt idx="5761">
                  <c:v>7.9304553714002601</c:v>
                </c:pt>
                <c:pt idx="5762">
                  <c:v>7.9318319475799797</c:v>
                </c:pt>
                <c:pt idx="5763">
                  <c:v>7.9332085237597099</c:v>
                </c:pt>
                <c:pt idx="5764">
                  <c:v>7.9345850999394303</c:v>
                </c:pt>
                <c:pt idx="5765">
                  <c:v>7.9359616761191596</c:v>
                </c:pt>
                <c:pt idx="5766">
                  <c:v>7.93733825229888</c:v>
                </c:pt>
                <c:pt idx="5767">
                  <c:v>7.9387148284786102</c:v>
                </c:pt>
                <c:pt idx="5768">
                  <c:v>7.9400914046583404</c:v>
                </c:pt>
                <c:pt idx="5769">
                  <c:v>7.9414679808380599</c:v>
                </c:pt>
                <c:pt idx="5770">
                  <c:v>7.9428445570177901</c:v>
                </c:pt>
                <c:pt idx="5771">
                  <c:v>7.9442211331975097</c:v>
                </c:pt>
                <c:pt idx="5772">
                  <c:v>7.9455977093772399</c:v>
                </c:pt>
                <c:pt idx="5773">
                  <c:v>7.9469742855569701</c:v>
                </c:pt>
                <c:pt idx="5774">
                  <c:v>7.9483508617366896</c:v>
                </c:pt>
                <c:pt idx="5775">
                  <c:v>7.9497274379164198</c:v>
                </c:pt>
                <c:pt idx="5776">
                  <c:v>7.9511040140961402</c:v>
                </c:pt>
                <c:pt idx="5777">
                  <c:v>7.9524805902758704</c:v>
                </c:pt>
                <c:pt idx="5778">
                  <c:v>7.9538571664555899</c:v>
                </c:pt>
                <c:pt idx="5779">
                  <c:v>7.9552337426353201</c:v>
                </c:pt>
                <c:pt idx="5780">
                  <c:v>7.9566103188150397</c:v>
                </c:pt>
                <c:pt idx="5781">
                  <c:v>7.9579868949947699</c:v>
                </c:pt>
                <c:pt idx="5782">
                  <c:v>7.9593634711745</c:v>
                </c:pt>
                <c:pt idx="5783">
                  <c:v>7.9607400473542196</c:v>
                </c:pt>
                <c:pt idx="5784">
                  <c:v>7.9621166235339498</c:v>
                </c:pt>
                <c:pt idx="5785">
                  <c:v>7.9634931997136702</c:v>
                </c:pt>
                <c:pt idx="5786">
                  <c:v>7.9648697758934004</c:v>
                </c:pt>
                <c:pt idx="5787">
                  <c:v>7.9662463520731297</c:v>
                </c:pt>
                <c:pt idx="5788">
                  <c:v>7.9676229282528501</c:v>
                </c:pt>
                <c:pt idx="5789">
                  <c:v>7.9689995044325803</c:v>
                </c:pt>
                <c:pt idx="5790">
                  <c:v>7.9703760806122999</c:v>
                </c:pt>
                <c:pt idx="5791">
                  <c:v>7.97175265679203</c:v>
                </c:pt>
                <c:pt idx="5792">
                  <c:v>7.9731292329717496</c:v>
                </c:pt>
                <c:pt idx="5793">
                  <c:v>7.9745058091514798</c:v>
                </c:pt>
                <c:pt idx="5794">
                  <c:v>7.97588238533121</c:v>
                </c:pt>
                <c:pt idx="5795">
                  <c:v>7.9772589615109304</c:v>
                </c:pt>
                <c:pt idx="5796">
                  <c:v>7.9786355376906597</c:v>
                </c:pt>
                <c:pt idx="5797">
                  <c:v>7.9800121138703801</c:v>
                </c:pt>
                <c:pt idx="5798">
                  <c:v>7.9813886900501103</c:v>
                </c:pt>
                <c:pt idx="5799">
                  <c:v>7.9827652662298298</c:v>
                </c:pt>
                <c:pt idx="5800">
                  <c:v>7.98414184240956</c:v>
                </c:pt>
                <c:pt idx="5801">
                  <c:v>7.9855184185892902</c:v>
                </c:pt>
                <c:pt idx="5802">
                  <c:v>7.9868949947690098</c:v>
                </c:pt>
                <c:pt idx="5803">
                  <c:v>7.98827157094874</c:v>
                </c:pt>
                <c:pt idx="5804">
                  <c:v>7.9896481471284604</c:v>
                </c:pt>
                <c:pt idx="5805">
                  <c:v>7.9910247233081897</c:v>
                </c:pt>
                <c:pt idx="5806">
                  <c:v>7.9924012994879199</c:v>
                </c:pt>
                <c:pt idx="5807">
                  <c:v>7.9937778756676403</c:v>
                </c:pt>
                <c:pt idx="5808">
                  <c:v>7.9951544518473696</c:v>
                </c:pt>
                <c:pt idx="5809">
                  <c:v>7.99653102802709</c:v>
                </c:pt>
                <c:pt idx="5810">
                  <c:v>7.9979076042068202</c:v>
                </c:pt>
                <c:pt idx="5811">
                  <c:v>7.9992841803865398</c:v>
                </c:pt>
                <c:pt idx="5812">
                  <c:v>8.0006607565662708</c:v>
                </c:pt>
                <c:pt idx="5813">
                  <c:v>8.0020373327459993</c:v>
                </c:pt>
                <c:pt idx="5814">
                  <c:v>8.0034139089257206</c:v>
                </c:pt>
                <c:pt idx="5815">
                  <c:v>8.0047904851054508</c:v>
                </c:pt>
                <c:pt idx="5816">
                  <c:v>8.0061670612851703</c:v>
                </c:pt>
                <c:pt idx="5817">
                  <c:v>8.0075436374649005</c:v>
                </c:pt>
                <c:pt idx="5818">
                  <c:v>8.0089202136446307</c:v>
                </c:pt>
                <c:pt idx="5819">
                  <c:v>8.0102967898243502</c:v>
                </c:pt>
                <c:pt idx="5820">
                  <c:v>8.0116733660040804</c:v>
                </c:pt>
                <c:pt idx="5821">
                  <c:v>8.0130499421838</c:v>
                </c:pt>
                <c:pt idx="5822">
                  <c:v>8.0144265183635301</c:v>
                </c:pt>
                <c:pt idx="5823">
                  <c:v>8.0158030945432497</c:v>
                </c:pt>
                <c:pt idx="5824">
                  <c:v>8.0171796707229799</c:v>
                </c:pt>
                <c:pt idx="5825">
                  <c:v>8.0185562469027101</c:v>
                </c:pt>
                <c:pt idx="5826">
                  <c:v>8.0199328230824296</c:v>
                </c:pt>
                <c:pt idx="5827">
                  <c:v>8.0213093992621598</c:v>
                </c:pt>
                <c:pt idx="5828">
                  <c:v>8.0226859754418793</c:v>
                </c:pt>
                <c:pt idx="5829">
                  <c:v>8.0240625516216095</c:v>
                </c:pt>
                <c:pt idx="5830">
                  <c:v>8.0254391278013308</c:v>
                </c:pt>
                <c:pt idx="5831">
                  <c:v>8.0268157039810593</c:v>
                </c:pt>
                <c:pt idx="5832">
                  <c:v>8.0281922801607895</c:v>
                </c:pt>
                <c:pt idx="5833">
                  <c:v>8.0295688563405108</c:v>
                </c:pt>
                <c:pt idx="5834">
                  <c:v>8.0309454325202392</c:v>
                </c:pt>
                <c:pt idx="5835">
                  <c:v>8.0323220086999605</c:v>
                </c:pt>
                <c:pt idx="5836">
                  <c:v>8.0336985848796907</c:v>
                </c:pt>
                <c:pt idx="5837">
                  <c:v>8.0350751610594102</c:v>
                </c:pt>
                <c:pt idx="5838">
                  <c:v>8.0364517372391404</c:v>
                </c:pt>
                <c:pt idx="5839">
                  <c:v>8.0378283134188706</c:v>
                </c:pt>
                <c:pt idx="5840">
                  <c:v>8.0392048895985901</c:v>
                </c:pt>
                <c:pt idx="5841">
                  <c:v>8.0405814657783203</c:v>
                </c:pt>
                <c:pt idx="5842">
                  <c:v>8.0419580419580399</c:v>
                </c:pt>
                <c:pt idx="5843">
                  <c:v>8.0433346181377701</c:v>
                </c:pt>
                <c:pt idx="5844">
                  <c:v>8.0447111943175003</c:v>
                </c:pt>
                <c:pt idx="5845">
                  <c:v>8.0460877704972198</c:v>
                </c:pt>
                <c:pt idx="5846">
                  <c:v>8.04746434667695</c:v>
                </c:pt>
                <c:pt idx="5847">
                  <c:v>8.0488409228566695</c:v>
                </c:pt>
                <c:pt idx="5848">
                  <c:v>8.0502174990363997</c:v>
                </c:pt>
                <c:pt idx="5849">
                  <c:v>8.0515940752161193</c:v>
                </c:pt>
                <c:pt idx="5850">
                  <c:v>8.0529706513958494</c:v>
                </c:pt>
                <c:pt idx="5851">
                  <c:v>8.0543472275755796</c:v>
                </c:pt>
                <c:pt idx="5852">
                  <c:v>8.0557238037552992</c:v>
                </c:pt>
                <c:pt idx="5853">
                  <c:v>8.0571003799350294</c:v>
                </c:pt>
                <c:pt idx="5854">
                  <c:v>8.0584769561147507</c:v>
                </c:pt>
                <c:pt idx="5855">
                  <c:v>8.0598535322944809</c:v>
                </c:pt>
                <c:pt idx="5856">
                  <c:v>8.0612301084742004</c:v>
                </c:pt>
                <c:pt idx="5857">
                  <c:v>8.0626066846539306</c:v>
                </c:pt>
                <c:pt idx="5858">
                  <c:v>8.0639832608336608</c:v>
                </c:pt>
                <c:pt idx="5859">
                  <c:v>8.0653598370133803</c:v>
                </c:pt>
                <c:pt idx="5860">
                  <c:v>8.0667364131931105</c:v>
                </c:pt>
                <c:pt idx="5861">
                  <c:v>8.0681129893728301</c:v>
                </c:pt>
                <c:pt idx="5862">
                  <c:v>8.0694895655525603</c:v>
                </c:pt>
                <c:pt idx="5863">
                  <c:v>8.0708661417322904</c:v>
                </c:pt>
                <c:pt idx="5864">
                  <c:v>8.07224271791201</c:v>
                </c:pt>
                <c:pt idx="5865">
                  <c:v>8.0736192940917402</c:v>
                </c:pt>
                <c:pt idx="5866">
                  <c:v>8.0749958702714597</c:v>
                </c:pt>
                <c:pt idx="5867">
                  <c:v>8.0763724464511899</c:v>
                </c:pt>
                <c:pt idx="5868">
                  <c:v>8.0777490226309201</c:v>
                </c:pt>
                <c:pt idx="5869">
                  <c:v>8.0791255988106396</c:v>
                </c:pt>
                <c:pt idx="5870">
                  <c:v>8.0805021749903592</c:v>
                </c:pt>
                <c:pt idx="5871">
                  <c:v>8.0818787511700894</c:v>
                </c:pt>
                <c:pt idx="5872">
                  <c:v>8.0832553273498196</c:v>
                </c:pt>
                <c:pt idx="5873">
                  <c:v>8.0846319035295409</c:v>
                </c:pt>
                <c:pt idx="5874">
                  <c:v>8.0860084797092693</c:v>
                </c:pt>
                <c:pt idx="5875">
                  <c:v>8.0873850558889906</c:v>
                </c:pt>
                <c:pt idx="5876">
                  <c:v>8.0887616320687208</c:v>
                </c:pt>
                <c:pt idx="5877">
                  <c:v>8.0901382082484492</c:v>
                </c:pt>
                <c:pt idx="5878">
                  <c:v>8.0915147844281705</c:v>
                </c:pt>
                <c:pt idx="5879">
                  <c:v>8.0928913606079007</c:v>
                </c:pt>
                <c:pt idx="5880">
                  <c:v>8.0942679367876202</c:v>
                </c:pt>
                <c:pt idx="5881">
                  <c:v>8.0956445129673504</c:v>
                </c:pt>
                <c:pt idx="5882">
                  <c:v>8.0970210891470806</c:v>
                </c:pt>
                <c:pt idx="5883">
                  <c:v>8.0983976653268002</c:v>
                </c:pt>
                <c:pt idx="5884">
                  <c:v>8.0997742415065304</c:v>
                </c:pt>
                <c:pt idx="5885">
                  <c:v>8.1011508176862499</c:v>
                </c:pt>
                <c:pt idx="5886">
                  <c:v>8.1025273938659801</c:v>
                </c:pt>
                <c:pt idx="5887">
                  <c:v>8.1039039700456996</c:v>
                </c:pt>
                <c:pt idx="5888">
                  <c:v>8.1052805462254298</c:v>
                </c:pt>
                <c:pt idx="5889">
                  <c:v>8.10665712240516</c:v>
                </c:pt>
                <c:pt idx="5890">
                  <c:v>8.1080336985848795</c:v>
                </c:pt>
                <c:pt idx="5891">
                  <c:v>8.1094102747646097</c:v>
                </c:pt>
                <c:pt idx="5892">
                  <c:v>8.1107868509443293</c:v>
                </c:pt>
                <c:pt idx="5893">
                  <c:v>8.1121634271240595</c:v>
                </c:pt>
                <c:pt idx="5894">
                  <c:v>8.1135400033037808</c:v>
                </c:pt>
                <c:pt idx="5895">
                  <c:v>8.1149165794835092</c:v>
                </c:pt>
                <c:pt idx="5896">
                  <c:v>8.1162931556632394</c:v>
                </c:pt>
                <c:pt idx="5897">
                  <c:v>8.1176697318429607</c:v>
                </c:pt>
                <c:pt idx="5898">
                  <c:v>8.1190463080226891</c:v>
                </c:pt>
                <c:pt idx="5899">
                  <c:v>8.1204228842024104</c:v>
                </c:pt>
                <c:pt idx="5900">
                  <c:v>8.1217994603821406</c:v>
                </c:pt>
                <c:pt idx="5901">
                  <c:v>8.1231760365618708</c:v>
                </c:pt>
                <c:pt idx="5902">
                  <c:v>8.1245526127415904</c:v>
                </c:pt>
                <c:pt idx="5903">
                  <c:v>8.1259291889213205</c:v>
                </c:pt>
                <c:pt idx="5904">
                  <c:v>8.1273057651010401</c:v>
                </c:pt>
                <c:pt idx="5905">
                  <c:v>8.1286823412807703</c:v>
                </c:pt>
                <c:pt idx="5906">
                  <c:v>8.1300589174604898</c:v>
                </c:pt>
                <c:pt idx="5907">
                  <c:v>8.13143549364022</c:v>
                </c:pt>
                <c:pt idx="5908">
                  <c:v>8.1328120698199502</c:v>
                </c:pt>
                <c:pt idx="5909">
                  <c:v>8.1341886459996697</c:v>
                </c:pt>
                <c:pt idx="5910">
                  <c:v>8.1355652221793999</c:v>
                </c:pt>
                <c:pt idx="5911">
                  <c:v>8.1369417983591195</c:v>
                </c:pt>
                <c:pt idx="5912">
                  <c:v>8.1383183745388497</c:v>
                </c:pt>
                <c:pt idx="5913">
                  <c:v>8.1396949507185798</c:v>
                </c:pt>
                <c:pt idx="5914">
                  <c:v>8.1410715268982994</c:v>
                </c:pt>
                <c:pt idx="5915">
                  <c:v>8.1424481030780296</c:v>
                </c:pt>
                <c:pt idx="5916">
                  <c:v>8.1438246792577509</c:v>
                </c:pt>
                <c:pt idx="5917">
                  <c:v>8.1452012554374793</c:v>
                </c:pt>
                <c:pt idx="5918">
                  <c:v>8.1465778316172006</c:v>
                </c:pt>
                <c:pt idx="5919">
                  <c:v>8.1479544077969308</c:v>
                </c:pt>
                <c:pt idx="5920">
                  <c:v>8.1493309839766503</c:v>
                </c:pt>
                <c:pt idx="5921">
                  <c:v>8.1507075601563805</c:v>
                </c:pt>
                <c:pt idx="5922">
                  <c:v>8.1520841363361107</c:v>
                </c:pt>
                <c:pt idx="5923">
                  <c:v>8.1534607125158303</c:v>
                </c:pt>
                <c:pt idx="5924">
                  <c:v>8.1548372886955605</c:v>
                </c:pt>
                <c:pt idx="5925">
                  <c:v>8.15621386487528</c:v>
                </c:pt>
                <c:pt idx="5926">
                  <c:v>8.1575904410550102</c:v>
                </c:pt>
                <c:pt idx="5927">
                  <c:v>8.1589670172347404</c:v>
                </c:pt>
                <c:pt idx="5928">
                  <c:v>8.1603435934144599</c:v>
                </c:pt>
                <c:pt idx="5929">
                  <c:v>8.1617201695941901</c:v>
                </c:pt>
                <c:pt idx="5930">
                  <c:v>8.1630967457739096</c:v>
                </c:pt>
                <c:pt idx="5931">
                  <c:v>8.1644733219536398</c:v>
                </c:pt>
                <c:pt idx="5932">
                  <c:v>8.16584989813337</c:v>
                </c:pt>
                <c:pt idx="5933">
                  <c:v>8.1672264743130896</c:v>
                </c:pt>
                <c:pt idx="5934">
                  <c:v>8.1686030504928109</c:v>
                </c:pt>
                <c:pt idx="5935">
                  <c:v>8.1699796266725393</c:v>
                </c:pt>
                <c:pt idx="5936">
                  <c:v>8.1713562028522695</c:v>
                </c:pt>
                <c:pt idx="5937">
                  <c:v>8.1727327790319908</c:v>
                </c:pt>
                <c:pt idx="5938">
                  <c:v>8.1741093552117192</c:v>
                </c:pt>
                <c:pt idx="5939">
                  <c:v>8.1754859313914405</c:v>
                </c:pt>
                <c:pt idx="5940">
                  <c:v>8.1768625075711707</c:v>
                </c:pt>
                <c:pt idx="5941">
                  <c:v>8.1782390837508991</c:v>
                </c:pt>
                <c:pt idx="5942">
                  <c:v>8.1796156599306205</c:v>
                </c:pt>
                <c:pt idx="5943">
                  <c:v>8.1809922361103506</c:v>
                </c:pt>
                <c:pt idx="5944">
                  <c:v>8.1823688122900702</c:v>
                </c:pt>
                <c:pt idx="5945">
                  <c:v>8.1837453884698004</c:v>
                </c:pt>
                <c:pt idx="5946">
                  <c:v>8.1851219646495306</c:v>
                </c:pt>
                <c:pt idx="5947">
                  <c:v>8.1864985408292501</c:v>
                </c:pt>
                <c:pt idx="5948">
                  <c:v>8.1878751170089803</c:v>
                </c:pt>
                <c:pt idx="5949">
                  <c:v>8.1892516931886998</c:v>
                </c:pt>
                <c:pt idx="5950">
                  <c:v>8.19062826936843</c:v>
                </c:pt>
                <c:pt idx="5951">
                  <c:v>8.1920048455481496</c:v>
                </c:pt>
                <c:pt idx="5952">
                  <c:v>8.1933814217278798</c:v>
                </c:pt>
                <c:pt idx="5953">
                  <c:v>8.1947579979076099</c:v>
                </c:pt>
                <c:pt idx="5954">
                  <c:v>8.1961345740873295</c:v>
                </c:pt>
                <c:pt idx="5955">
                  <c:v>8.1975111502670597</c:v>
                </c:pt>
                <c:pt idx="5956">
                  <c:v>8.1988877264467792</c:v>
                </c:pt>
                <c:pt idx="5957">
                  <c:v>8.2002643026265094</c:v>
                </c:pt>
                <c:pt idx="5958">
                  <c:v>8.2016408788062307</c:v>
                </c:pt>
                <c:pt idx="5959">
                  <c:v>8.2030174549859591</c:v>
                </c:pt>
                <c:pt idx="5960">
                  <c:v>8.2043940311656893</c:v>
                </c:pt>
                <c:pt idx="5961">
                  <c:v>8.2057706073454106</c:v>
                </c:pt>
                <c:pt idx="5962">
                  <c:v>8.2071471835251408</c:v>
                </c:pt>
                <c:pt idx="5963">
                  <c:v>8.2085237597048604</c:v>
                </c:pt>
                <c:pt idx="5964">
                  <c:v>8.2099003358845906</c:v>
                </c:pt>
                <c:pt idx="5965">
                  <c:v>8.2112769120643208</c:v>
                </c:pt>
                <c:pt idx="5966">
                  <c:v>8.2126534882440403</c:v>
                </c:pt>
                <c:pt idx="5967">
                  <c:v>8.2140300644237705</c:v>
                </c:pt>
                <c:pt idx="5968">
                  <c:v>8.21540664060349</c:v>
                </c:pt>
                <c:pt idx="5969">
                  <c:v>8.2167832167832202</c:v>
                </c:pt>
                <c:pt idx="5970">
                  <c:v>8.2181597929629397</c:v>
                </c:pt>
                <c:pt idx="5971">
                  <c:v>8.2195363691426699</c:v>
                </c:pt>
                <c:pt idx="5972">
                  <c:v>8.2209129453224001</c:v>
                </c:pt>
                <c:pt idx="5973">
                  <c:v>8.2222895215021197</c:v>
                </c:pt>
                <c:pt idx="5974">
                  <c:v>8.2236660976818499</c:v>
                </c:pt>
                <c:pt idx="5975">
                  <c:v>8.2250426738615694</c:v>
                </c:pt>
                <c:pt idx="5976">
                  <c:v>8.2264192500412996</c:v>
                </c:pt>
                <c:pt idx="5977">
                  <c:v>8.2277958262210191</c:v>
                </c:pt>
                <c:pt idx="5978">
                  <c:v>8.2291724024007493</c:v>
                </c:pt>
                <c:pt idx="5979">
                  <c:v>8.2305489785804795</c:v>
                </c:pt>
                <c:pt idx="5980">
                  <c:v>8.2319255547602008</c:v>
                </c:pt>
                <c:pt idx="5981">
                  <c:v>8.2333021309399292</c:v>
                </c:pt>
                <c:pt idx="5982">
                  <c:v>8.2346787071196506</c:v>
                </c:pt>
                <c:pt idx="5983">
                  <c:v>8.2360552832993807</c:v>
                </c:pt>
                <c:pt idx="5984">
                  <c:v>8.2374318594791003</c:v>
                </c:pt>
                <c:pt idx="5985">
                  <c:v>8.2388084356588305</c:v>
                </c:pt>
                <c:pt idx="5986">
                  <c:v>8.2401850118385607</c:v>
                </c:pt>
                <c:pt idx="5987">
                  <c:v>8.2415615880182802</c:v>
                </c:pt>
                <c:pt idx="5988">
                  <c:v>8.2429381641980104</c:v>
                </c:pt>
                <c:pt idx="5989">
                  <c:v>8.2443147403777299</c:v>
                </c:pt>
                <c:pt idx="5990">
                  <c:v>8.2456913165574601</c:v>
                </c:pt>
                <c:pt idx="5991">
                  <c:v>8.2470678927371903</c:v>
                </c:pt>
                <c:pt idx="5992">
                  <c:v>8.2484444689169099</c:v>
                </c:pt>
                <c:pt idx="5993">
                  <c:v>8.24982104509664</c:v>
                </c:pt>
                <c:pt idx="5994">
                  <c:v>8.2511976212763596</c:v>
                </c:pt>
                <c:pt idx="5995">
                  <c:v>8.2525741974560898</c:v>
                </c:pt>
                <c:pt idx="5996">
                  <c:v>8.25395077363582</c:v>
                </c:pt>
                <c:pt idx="5997">
                  <c:v>8.2553273498155395</c:v>
                </c:pt>
                <c:pt idx="5998">
                  <c:v>8.2567039259952697</c:v>
                </c:pt>
                <c:pt idx="5999">
                  <c:v>8.2580805021749892</c:v>
                </c:pt>
                <c:pt idx="6000">
                  <c:v>8.2594570783547194</c:v>
                </c:pt>
                <c:pt idx="6001">
                  <c:v>8.2608336545344407</c:v>
                </c:pt>
                <c:pt idx="6002">
                  <c:v>8.2622102307141692</c:v>
                </c:pt>
                <c:pt idx="6003">
                  <c:v>8.2635868068938994</c:v>
                </c:pt>
                <c:pt idx="6004">
                  <c:v>8.2649633830736207</c:v>
                </c:pt>
                <c:pt idx="6005">
                  <c:v>8.2663399592533509</c:v>
                </c:pt>
                <c:pt idx="6006">
                  <c:v>8.2677165354330704</c:v>
                </c:pt>
                <c:pt idx="6007">
                  <c:v>8.2690931116128006</c:v>
                </c:pt>
                <c:pt idx="6008">
                  <c:v>8.2704696877925201</c:v>
                </c:pt>
                <c:pt idx="6009">
                  <c:v>8.2718462639722503</c:v>
                </c:pt>
                <c:pt idx="6010">
                  <c:v>8.2732228401519805</c:v>
                </c:pt>
                <c:pt idx="6011">
                  <c:v>8.2745994163317</c:v>
                </c:pt>
                <c:pt idx="6012">
                  <c:v>8.2759759925114302</c:v>
                </c:pt>
                <c:pt idx="6013">
                  <c:v>8.2773525686911498</c:v>
                </c:pt>
                <c:pt idx="6014">
                  <c:v>8.27872914487088</c:v>
                </c:pt>
                <c:pt idx="6015">
                  <c:v>8.2801057210505995</c:v>
                </c:pt>
                <c:pt idx="6016">
                  <c:v>8.2814822972303297</c:v>
                </c:pt>
                <c:pt idx="6017">
                  <c:v>8.2828588734100599</c:v>
                </c:pt>
                <c:pt idx="6018">
                  <c:v>8.2842354495897794</c:v>
                </c:pt>
                <c:pt idx="6019">
                  <c:v>8.2856120257695096</c:v>
                </c:pt>
                <c:pt idx="6020">
                  <c:v>8.2869886019492291</c:v>
                </c:pt>
                <c:pt idx="6021">
                  <c:v>8.2883651781289593</c:v>
                </c:pt>
                <c:pt idx="6022">
                  <c:v>8.2897417543086807</c:v>
                </c:pt>
                <c:pt idx="6023">
                  <c:v>8.2911183304884108</c:v>
                </c:pt>
                <c:pt idx="6024">
                  <c:v>8.2924949066681393</c:v>
                </c:pt>
                <c:pt idx="6025">
                  <c:v>8.2938714828478606</c:v>
                </c:pt>
                <c:pt idx="6026">
                  <c:v>8.2952480590275908</c:v>
                </c:pt>
                <c:pt idx="6027">
                  <c:v>8.2966246352073103</c:v>
                </c:pt>
                <c:pt idx="6028">
                  <c:v>8.2980012113870405</c:v>
                </c:pt>
                <c:pt idx="6029">
                  <c:v>8.2993777875667707</c:v>
                </c:pt>
                <c:pt idx="6030">
                  <c:v>8.3007543637464902</c:v>
                </c:pt>
                <c:pt idx="6031">
                  <c:v>8.3021309399262204</c:v>
                </c:pt>
                <c:pt idx="6032">
                  <c:v>8.30350751610594</c:v>
                </c:pt>
                <c:pt idx="6033">
                  <c:v>8.3048840922856701</c:v>
                </c:pt>
                <c:pt idx="6034">
                  <c:v>8.3062606684653897</c:v>
                </c:pt>
                <c:pt idx="6035">
                  <c:v>8.3076372446451199</c:v>
                </c:pt>
                <c:pt idx="6036">
                  <c:v>8.3090138208248501</c:v>
                </c:pt>
                <c:pt idx="6037">
                  <c:v>8.3103903970045696</c:v>
                </c:pt>
                <c:pt idx="6038">
                  <c:v>8.3117669731842998</c:v>
                </c:pt>
                <c:pt idx="6039">
                  <c:v>8.3131435493640193</c:v>
                </c:pt>
                <c:pt idx="6040">
                  <c:v>8.3145201255437495</c:v>
                </c:pt>
                <c:pt idx="6041">
                  <c:v>8.3158967017234708</c:v>
                </c:pt>
                <c:pt idx="6042">
                  <c:v>8.3172732779031993</c:v>
                </c:pt>
                <c:pt idx="6043">
                  <c:v>8.3186498540829295</c:v>
                </c:pt>
                <c:pt idx="6044">
                  <c:v>8.3200264302626508</c:v>
                </c:pt>
                <c:pt idx="6045">
                  <c:v>8.3214030064423792</c:v>
                </c:pt>
                <c:pt idx="6046">
                  <c:v>8.3227795826221005</c:v>
                </c:pt>
                <c:pt idx="6047">
                  <c:v>8.3241561588018307</c:v>
                </c:pt>
                <c:pt idx="6048">
                  <c:v>8.3255327349815609</c:v>
                </c:pt>
                <c:pt idx="6049">
                  <c:v>8.3269093111612804</c:v>
                </c:pt>
                <c:pt idx="6050">
                  <c:v>8.3282858873410106</c:v>
                </c:pt>
                <c:pt idx="6051">
                  <c:v>8.3296624635207301</c:v>
                </c:pt>
                <c:pt idx="6052">
                  <c:v>8.3310390397004603</c:v>
                </c:pt>
                <c:pt idx="6053">
                  <c:v>8.3324156158801905</c:v>
                </c:pt>
                <c:pt idx="6054">
                  <c:v>8.3337921920599101</c:v>
                </c:pt>
                <c:pt idx="6055">
                  <c:v>8.3351687682396403</c:v>
                </c:pt>
                <c:pt idx="6056">
                  <c:v>8.3365453444193598</c:v>
                </c:pt>
                <c:pt idx="6057">
                  <c:v>8.33792192059909</c:v>
                </c:pt>
                <c:pt idx="6058">
                  <c:v>8.3392984967788095</c:v>
                </c:pt>
                <c:pt idx="6059">
                  <c:v>8.3406750729585397</c:v>
                </c:pt>
                <c:pt idx="6060">
                  <c:v>8.3420516491382699</c:v>
                </c:pt>
                <c:pt idx="6061">
                  <c:v>8.3434282253179894</c:v>
                </c:pt>
                <c:pt idx="6062">
                  <c:v>8.3448048014977196</c:v>
                </c:pt>
                <c:pt idx="6063">
                  <c:v>8.3461813776774392</c:v>
                </c:pt>
                <c:pt idx="6064">
                  <c:v>8.3475579538571694</c:v>
                </c:pt>
                <c:pt idx="6065">
                  <c:v>8.3489345300368907</c:v>
                </c:pt>
                <c:pt idx="6066">
                  <c:v>8.3503111062166209</c:v>
                </c:pt>
                <c:pt idx="6067">
                  <c:v>8.3516876823963493</c:v>
                </c:pt>
                <c:pt idx="6068">
                  <c:v>8.3530642585760706</c:v>
                </c:pt>
                <c:pt idx="6069">
                  <c:v>8.3544408347558008</c:v>
                </c:pt>
                <c:pt idx="6070">
                  <c:v>8.3558174109355203</c:v>
                </c:pt>
                <c:pt idx="6071">
                  <c:v>8.3571939871152505</c:v>
                </c:pt>
                <c:pt idx="6072">
                  <c:v>8.3585705632949701</c:v>
                </c:pt>
                <c:pt idx="6073">
                  <c:v>8.3599471394747003</c:v>
                </c:pt>
                <c:pt idx="6074">
                  <c:v>8.3613237156544304</c:v>
                </c:pt>
                <c:pt idx="6075">
                  <c:v>8.36270029183415</c:v>
                </c:pt>
                <c:pt idx="6076">
                  <c:v>8.3640768680138802</c:v>
                </c:pt>
                <c:pt idx="6077">
                  <c:v>8.3654534441935997</c:v>
                </c:pt>
                <c:pt idx="6078">
                  <c:v>8.3668300203733299</c:v>
                </c:pt>
                <c:pt idx="6079">
                  <c:v>8.3682065965530601</c:v>
                </c:pt>
                <c:pt idx="6080">
                  <c:v>8.3695831727327796</c:v>
                </c:pt>
                <c:pt idx="6081">
                  <c:v>8.3709597489125098</c:v>
                </c:pt>
                <c:pt idx="6082">
                  <c:v>8.3723363250922294</c:v>
                </c:pt>
                <c:pt idx="6083">
                  <c:v>8.3737129012719596</c:v>
                </c:pt>
                <c:pt idx="6084">
                  <c:v>8.3750894774516809</c:v>
                </c:pt>
                <c:pt idx="6085">
                  <c:v>8.3764660536314093</c:v>
                </c:pt>
                <c:pt idx="6086">
                  <c:v>8.3778426298111395</c:v>
                </c:pt>
                <c:pt idx="6087">
                  <c:v>8.3792192059908608</c:v>
                </c:pt>
                <c:pt idx="6088">
                  <c:v>8.3805957821705892</c:v>
                </c:pt>
                <c:pt idx="6089">
                  <c:v>8.3819723583503105</c:v>
                </c:pt>
                <c:pt idx="6090">
                  <c:v>8.3833489345300407</c:v>
                </c:pt>
                <c:pt idx="6091">
                  <c:v>8.3847255107097602</c:v>
                </c:pt>
                <c:pt idx="6092">
                  <c:v>8.3861020868894904</c:v>
                </c:pt>
                <c:pt idx="6093">
                  <c:v>8.3874786630692206</c:v>
                </c:pt>
                <c:pt idx="6094">
                  <c:v>8.3888552392489402</c:v>
                </c:pt>
                <c:pt idx="6095">
                  <c:v>8.3902318154286704</c:v>
                </c:pt>
                <c:pt idx="6096">
                  <c:v>8.3916083916083899</c:v>
                </c:pt>
                <c:pt idx="6097">
                  <c:v>8.3929849677881201</c:v>
                </c:pt>
                <c:pt idx="6098">
                  <c:v>8.3943615439678503</c:v>
                </c:pt>
                <c:pt idx="6099">
                  <c:v>8.3957381201475698</c:v>
                </c:pt>
                <c:pt idx="6100">
                  <c:v>8.3971146963273</c:v>
                </c:pt>
                <c:pt idx="6101">
                  <c:v>8.3984912725070195</c:v>
                </c:pt>
                <c:pt idx="6102">
                  <c:v>8.3998678486867497</c:v>
                </c:pt>
                <c:pt idx="6103">
                  <c:v>8.4012444248664799</c:v>
                </c:pt>
                <c:pt idx="6104">
                  <c:v>8.4026210010461995</c:v>
                </c:pt>
                <c:pt idx="6105">
                  <c:v>8.4039975772259208</c:v>
                </c:pt>
                <c:pt idx="6106">
                  <c:v>8.4053741534056492</c:v>
                </c:pt>
                <c:pt idx="6107">
                  <c:v>8.4067507295853794</c:v>
                </c:pt>
                <c:pt idx="6108">
                  <c:v>8.4081273057651007</c:v>
                </c:pt>
                <c:pt idx="6109">
                  <c:v>8.4095038819448291</c:v>
                </c:pt>
                <c:pt idx="6110">
                  <c:v>8.4108804581245504</c:v>
                </c:pt>
                <c:pt idx="6111">
                  <c:v>8.4122570343042806</c:v>
                </c:pt>
                <c:pt idx="6112">
                  <c:v>8.4136336104840108</c:v>
                </c:pt>
                <c:pt idx="6113">
                  <c:v>8.4150101866637304</c:v>
                </c:pt>
                <c:pt idx="6114">
                  <c:v>8.4163867628434605</c:v>
                </c:pt>
                <c:pt idx="6115">
                  <c:v>8.4177633390231801</c:v>
                </c:pt>
                <c:pt idx="6116">
                  <c:v>8.4191399152029103</c:v>
                </c:pt>
                <c:pt idx="6117">
                  <c:v>8.4205164913826405</c:v>
                </c:pt>
                <c:pt idx="6118">
                  <c:v>8.42189306756236</c:v>
                </c:pt>
                <c:pt idx="6119">
                  <c:v>8.4232696437420902</c:v>
                </c:pt>
                <c:pt idx="6120">
                  <c:v>8.4246462199218097</c:v>
                </c:pt>
                <c:pt idx="6121">
                  <c:v>8.4260227961015399</c:v>
                </c:pt>
                <c:pt idx="6122">
                  <c:v>8.4273993722812595</c:v>
                </c:pt>
                <c:pt idx="6123">
                  <c:v>8.4287759484609897</c:v>
                </c:pt>
                <c:pt idx="6124">
                  <c:v>8.4301525246407198</c:v>
                </c:pt>
                <c:pt idx="6125">
                  <c:v>8.4315291008204394</c:v>
                </c:pt>
                <c:pt idx="6126">
                  <c:v>8.4329056770001696</c:v>
                </c:pt>
                <c:pt idx="6127">
                  <c:v>8.4342822531798909</c:v>
                </c:pt>
                <c:pt idx="6128">
                  <c:v>8.4356588293596193</c:v>
                </c:pt>
                <c:pt idx="6129">
                  <c:v>8.4370354055393406</c:v>
                </c:pt>
                <c:pt idx="6130">
                  <c:v>8.4384119817190708</c:v>
                </c:pt>
                <c:pt idx="6131">
                  <c:v>8.4397885578987992</c:v>
                </c:pt>
                <c:pt idx="6132">
                  <c:v>8.4411651340785205</c:v>
                </c:pt>
                <c:pt idx="6133">
                  <c:v>8.4425417102582507</c:v>
                </c:pt>
                <c:pt idx="6134">
                  <c:v>8.4439182864379703</c:v>
                </c:pt>
                <c:pt idx="6135">
                  <c:v>8.4452948626177005</c:v>
                </c:pt>
                <c:pt idx="6136">
                  <c:v>8.44667143879742</c:v>
                </c:pt>
                <c:pt idx="6137">
                  <c:v>8.4480480149771502</c:v>
                </c:pt>
                <c:pt idx="6138">
                  <c:v>8.4494245911568804</c:v>
                </c:pt>
                <c:pt idx="6139">
                  <c:v>8.4508011673365999</c:v>
                </c:pt>
                <c:pt idx="6140">
                  <c:v>8.4521777435163301</c:v>
                </c:pt>
                <c:pt idx="6141">
                  <c:v>8.4535543196960496</c:v>
                </c:pt>
                <c:pt idx="6142">
                  <c:v>8.4549308958757798</c:v>
                </c:pt>
                <c:pt idx="6143">
                  <c:v>8.45630747205551</c:v>
                </c:pt>
                <c:pt idx="6144">
                  <c:v>8.4576840482352296</c:v>
                </c:pt>
                <c:pt idx="6145">
                  <c:v>8.4590606244149598</c:v>
                </c:pt>
                <c:pt idx="6146">
                  <c:v>8.4604372005946793</c:v>
                </c:pt>
                <c:pt idx="6147">
                  <c:v>8.4618137767744095</c:v>
                </c:pt>
                <c:pt idx="6148">
                  <c:v>8.4631903529541308</c:v>
                </c:pt>
                <c:pt idx="6149">
                  <c:v>8.4645669291338592</c:v>
                </c:pt>
                <c:pt idx="6150">
                  <c:v>8.4659435053135894</c:v>
                </c:pt>
                <c:pt idx="6151">
                  <c:v>8.4673200814933107</c:v>
                </c:pt>
                <c:pt idx="6152">
                  <c:v>8.4686966576730391</c:v>
                </c:pt>
                <c:pt idx="6153">
                  <c:v>8.4700732338527605</c:v>
                </c:pt>
                <c:pt idx="6154">
                  <c:v>8.4714498100324906</c:v>
                </c:pt>
                <c:pt idx="6155">
                  <c:v>8.4728263862122102</c:v>
                </c:pt>
                <c:pt idx="6156">
                  <c:v>8.4742029623919404</c:v>
                </c:pt>
                <c:pt idx="6157">
                  <c:v>8.4755795385716706</c:v>
                </c:pt>
                <c:pt idx="6158">
                  <c:v>8.4769561147513901</c:v>
                </c:pt>
                <c:pt idx="6159">
                  <c:v>8.4783326909311203</c:v>
                </c:pt>
                <c:pt idx="6160">
                  <c:v>8.4797092671108398</c:v>
                </c:pt>
                <c:pt idx="6161">
                  <c:v>8.48108584329057</c:v>
                </c:pt>
                <c:pt idx="6162">
                  <c:v>8.4824624194703002</c:v>
                </c:pt>
                <c:pt idx="6163">
                  <c:v>8.4838389956500198</c:v>
                </c:pt>
                <c:pt idx="6164">
                  <c:v>8.4852155718297499</c:v>
                </c:pt>
                <c:pt idx="6165">
                  <c:v>8.4865921480094695</c:v>
                </c:pt>
                <c:pt idx="6166">
                  <c:v>8.4879687241891997</c:v>
                </c:pt>
                <c:pt idx="6167">
                  <c:v>8.4893453003689299</c:v>
                </c:pt>
                <c:pt idx="6168">
                  <c:v>8.4907218765486494</c:v>
                </c:pt>
                <c:pt idx="6169">
                  <c:v>8.4920984527283796</c:v>
                </c:pt>
                <c:pt idx="6170">
                  <c:v>8.4934750289080991</c:v>
                </c:pt>
                <c:pt idx="6171">
                  <c:v>8.4948516050878293</c:v>
                </c:pt>
                <c:pt idx="6172">
                  <c:v>8.4962281812675506</c:v>
                </c:pt>
                <c:pt idx="6173">
                  <c:v>8.4976047574472808</c:v>
                </c:pt>
                <c:pt idx="6174">
                  <c:v>8.4989813336270092</c:v>
                </c:pt>
                <c:pt idx="6175">
                  <c:v>8.5003579098067306</c:v>
                </c:pt>
                <c:pt idx="6176">
                  <c:v>8.5017344859864608</c:v>
                </c:pt>
                <c:pt idx="6177">
                  <c:v>8.5031110621661803</c:v>
                </c:pt>
                <c:pt idx="6178">
                  <c:v>8.5044876383459105</c:v>
                </c:pt>
                <c:pt idx="6179">
                  <c:v>8.50586421452563</c:v>
                </c:pt>
                <c:pt idx="6180">
                  <c:v>8.5072407907053602</c:v>
                </c:pt>
                <c:pt idx="6181">
                  <c:v>8.5086173668850904</c:v>
                </c:pt>
                <c:pt idx="6182">
                  <c:v>8.5099939430648099</c:v>
                </c:pt>
                <c:pt idx="6183">
                  <c:v>8.5113705192445401</c:v>
                </c:pt>
                <c:pt idx="6184">
                  <c:v>8.5127470954242597</c:v>
                </c:pt>
                <c:pt idx="6185">
                  <c:v>8.5141236716039899</c:v>
                </c:pt>
                <c:pt idx="6186">
                  <c:v>8.5155002477837094</c:v>
                </c:pt>
                <c:pt idx="6187">
                  <c:v>8.5168768239634396</c:v>
                </c:pt>
                <c:pt idx="6188">
                  <c:v>8.5182534001431698</c:v>
                </c:pt>
                <c:pt idx="6189">
                  <c:v>8.5196299763228893</c:v>
                </c:pt>
                <c:pt idx="6190">
                  <c:v>8.5210065525026195</c:v>
                </c:pt>
                <c:pt idx="6191">
                  <c:v>8.5223831286823408</c:v>
                </c:pt>
                <c:pt idx="6192">
                  <c:v>8.5237597048620692</c:v>
                </c:pt>
                <c:pt idx="6193">
                  <c:v>8.5251362810417906</c:v>
                </c:pt>
                <c:pt idx="6194">
                  <c:v>8.5265128572215207</c:v>
                </c:pt>
                <c:pt idx="6195">
                  <c:v>8.5278894334012492</c:v>
                </c:pt>
                <c:pt idx="6196">
                  <c:v>8.5292660095809705</c:v>
                </c:pt>
                <c:pt idx="6197">
                  <c:v>8.5306425857607007</c:v>
                </c:pt>
                <c:pt idx="6198">
                  <c:v>8.5320191619404202</c:v>
                </c:pt>
                <c:pt idx="6199">
                  <c:v>8.5333957381201504</c:v>
                </c:pt>
                <c:pt idx="6200">
                  <c:v>8.5347723142998806</c:v>
                </c:pt>
                <c:pt idx="6201">
                  <c:v>8.5361488904796001</c:v>
                </c:pt>
                <c:pt idx="6202">
                  <c:v>8.5375254666593303</c:v>
                </c:pt>
                <c:pt idx="6203">
                  <c:v>8.5389020428390499</c:v>
                </c:pt>
                <c:pt idx="6204">
                  <c:v>8.54027861901878</c:v>
                </c:pt>
                <c:pt idx="6205">
                  <c:v>8.5416551951984996</c:v>
                </c:pt>
                <c:pt idx="6206">
                  <c:v>8.5430317713782298</c:v>
                </c:pt>
                <c:pt idx="6207">
                  <c:v>8.54440834755796</c:v>
                </c:pt>
                <c:pt idx="6208">
                  <c:v>8.5457849237376795</c:v>
                </c:pt>
                <c:pt idx="6209">
                  <c:v>8.5471614999174097</c:v>
                </c:pt>
                <c:pt idx="6210">
                  <c:v>8.5485380760971292</c:v>
                </c:pt>
                <c:pt idx="6211">
                  <c:v>8.5499146522768594</c:v>
                </c:pt>
                <c:pt idx="6212">
                  <c:v>8.5512912284565807</c:v>
                </c:pt>
                <c:pt idx="6213">
                  <c:v>8.5526678046363092</c:v>
                </c:pt>
                <c:pt idx="6214">
                  <c:v>8.5540443808160394</c:v>
                </c:pt>
                <c:pt idx="6215">
                  <c:v>8.5554209569957607</c:v>
                </c:pt>
                <c:pt idx="6216">
                  <c:v>8.5567975331754909</c:v>
                </c:pt>
                <c:pt idx="6217">
                  <c:v>8.5581741093552104</c:v>
                </c:pt>
                <c:pt idx="6218">
                  <c:v>8.5595506855349406</c:v>
                </c:pt>
                <c:pt idx="6219">
                  <c:v>8.5609272617146708</c:v>
                </c:pt>
                <c:pt idx="6220">
                  <c:v>8.5623038378943903</c:v>
                </c:pt>
                <c:pt idx="6221">
                  <c:v>8.5636804140741205</c:v>
                </c:pt>
                <c:pt idx="6222">
                  <c:v>8.56505699025384</c:v>
                </c:pt>
                <c:pt idx="6223">
                  <c:v>8.5664335664335702</c:v>
                </c:pt>
                <c:pt idx="6224">
                  <c:v>8.5678101426133004</c:v>
                </c:pt>
                <c:pt idx="6225">
                  <c:v>8.56918671879302</c:v>
                </c:pt>
                <c:pt idx="6226">
                  <c:v>8.5705632949727502</c:v>
                </c:pt>
                <c:pt idx="6227">
                  <c:v>8.5719398711524697</c:v>
                </c:pt>
                <c:pt idx="6228">
                  <c:v>8.5733164473321999</c:v>
                </c:pt>
                <c:pt idx="6229">
                  <c:v>8.5746930235119194</c:v>
                </c:pt>
                <c:pt idx="6230">
                  <c:v>8.5760695996916496</c:v>
                </c:pt>
                <c:pt idx="6231">
                  <c:v>8.5774461758713691</c:v>
                </c:pt>
                <c:pt idx="6232">
                  <c:v>8.5788227520510993</c:v>
                </c:pt>
                <c:pt idx="6233">
                  <c:v>8.5801993282308295</c:v>
                </c:pt>
                <c:pt idx="6234">
                  <c:v>8.5815759044105508</c:v>
                </c:pt>
                <c:pt idx="6235">
                  <c:v>8.5829524805902793</c:v>
                </c:pt>
                <c:pt idx="6236">
                  <c:v>8.5843290567700006</c:v>
                </c:pt>
                <c:pt idx="6237">
                  <c:v>8.5857056329497308</c:v>
                </c:pt>
                <c:pt idx="6238">
                  <c:v>8.5870822091294592</c:v>
                </c:pt>
                <c:pt idx="6239">
                  <c:v>8.5884587853091805</c:v>
                </c:pt>
                <c:pt idx="6240">
                  <c:v>8.5898353614889107</c:v>
                </c:pt>
                <c:pt idx="6241">
                  <c:v>8.5912119376686302</c:v>
                </c:pt>
                <c:pt idx="6242">
                  <c:v>8.5925885138483604</c:v>
                </c:pt>
                <c:pt idx="6243">
                  <c:v>8.59396509002808</c:v>
                </c:pt>
                <c:pt idx="6244">
                  <c:v>8.5953416662078101</c:v>
                </c:pt>
                <c:pt idx="6245">
                  <c:v>8.5967182423875403</c:v>
                </c:pt>
                <c:pt idx="6246">
                  <c:v>8.5980948185672599</c:v>
                </c:pt>
                <c:pt idx="6247">
                  <c:v>8.5994713947469901</c:v>
                </c:pt>
                <c:pt idx="6248">
                  <c:v>8.6008479709267096</c:v>
                </c:pt>
                <c:pt idx="6249">
                  <c:v>8.6022245471064398</c:v>
                </c:pt>
                <c:pt idx="6250">
                  <c:v>8.6036011232861593</c:v>
                </c:pt>
                <c:pt idx="6251">
                  <c:v>8.6049776994658895</c:v>
                </c:pt>
                <c:pt idx="6252">
                  <c:v>8.6063542756456197</c:v>
                </c:pt>
                <c:pt idx="6253">
                  <c:v>8.6077308518253393</c:v>
                </c:pt>
                <c:pt idx="6254">
                  <c:v>8.6091074280050695</c:v>
                </c:pt>
                <c:pt idx="6255">
                  <c:v>8.6104840041847908</c:v>
                </c:pt>
                <c:pt idx="6256">
                  <c:v>8.6118605803645192</c:v>
                </c:pt>
                <c:pt idx="6257">
                  <c:v>8.6132371565442405</c:v>
                </c:pt>
                <c:pt idx="6258">
                  <c:v>8.6146137327239707</c:v>
                </c:pt>
                <c:pt idx="6259">
                  <c:v>8.6159903089037009</c:v>
                </c:pt>
                <c:pt idx="6260">
                  <c:v>8.6173668850834204</c:v>
                </c:pt>
                <c:pt idx="6261">
                  <c:v>8.6187434612631506</c:v>
                </c:pt>
                <c:pt idx="6262">
                  <c:v>8.6201200374428701</c:v>
                </c:pt>
                <c:pt idx="6263">
                  <c:v>8.6214966136226003</c:v>
                </c:pt>
                <c:pt idx="6264">
                  <c:v>8.6228731898023305</c:v>
                </c:pt>
                <c:pt idx="6265">
                  <c:v>8.6242497659820501</c:v>
                </c:pt>
                <c:pt idx="6266">
                  <c:v>8.6256263421617803</c:v>
                </c:pt>
                <c:pt idx="6267">
                  <c:v>8.6270029183414998</c:v>
                </c:pt>
                <c:pt idx="6268">
                  <c:v>8.62837949452123</c:v>
                </c:pt>
                <c:pt idx="6269">
                  <c:v>8.6297560707009602</c:v>
                </c:pt>
                <c:pt idx="6270">
                  <c:v>8.6311326468806797</c:v>
                </c:pt>
                <c:pt idx="6271">
                  <c:v>8.6325092230604099</c:v>
                </c:pt>
                <c:pt idx="6272">
                  <c:v>8.6338857992401294</c:v>
                </c:pt>
                <c:pt idx="6273">
                  <c:v>8.6352623754198596</c:v>
                </c:pt>
                <c:pt idx="6274">
                  <c:v>8.6366389515995898</c:v>
                </c:pt>
                <c:pt idx="6275">
                  <c:v>8.6380155277793094</c:v>
                </c:pt>
                <c:pt idx="6276">
                  <c:v>8.6393921039590307</c:v>
                </c:pt>
                <c:pt idx="6277">
                  <c:v>8.6407686801387609</c:v>
                </c:pt>
                <c:pt idx="6278">
                  <c:v>8.6421452563184893</c:v>
                </c:pt>
                <c:pt idx="6279">
                  <c:v>8.6435218324982106</c:v>
                </c:pt>
                <c:pt idx="6280">
                  <c:v>8.6448984086779408</c:v>
                </c:pt>
                <c:pt idx="6281">
                  <c:v>8.6462749848576603</c:v>
                </c:pt>
                <c:pt idx="6282">
                  <c:v>8.6476515610373905</c:v>
                </c:pt>
                <c:pt idx="6283">
                  <c:v>8.6490281372171207</c:v>
                </c:pt>
                <c:pt idx="6284">
                  <c:v>8.6504047133968403</c:v>
                </c:pt>
                <c:pt idx="6285">
                  <c:v>8.6517812895765704</c:v>
                </c:pt>
                <c:pt idx="6286">
                  <c:v>8.65315786575629</c:v>
                </c:pt>
                <c:pt idx="6287">
                  <c:v>8.6545344419360202</c:v>
                </c:pt>
                <c:pt idx="6288">
                  <c:v>8.6559110181157504</c:v>
                </c:pt>
                <c:pt idx="6289">
                  <c:v>8.6572875942954699</c:v>
                </c:pt>
                <c:pt idx="6290">
                  <c:v>8.6586641704752001</c:v>
                </c:pt>
                <c:pt idx="6291">
                  <c:v>8.6600407466549196</c:v>
                </c:pt>
                <c:pt idx="6292">
                  <c:v>8.6614173228346498</c:v>
                </c:pt>
                <c:pt idx="6293">
                  <c:v>8.6627938990143694</c:v>
                </c:pt>
                <c:pt idx="6294">
                  <c:v>8.6641704751940996</c:v>
                </c:pt>
                <c:pt idx="6295">
                  <c:v>8.6655470513738209</c:v>
                </c:pt>
                <c:pt idx="6296">
                  <c:v>8.6669236275535493</c:v>
                </c:pt>
                <c:pt idx="6297">
                  <c:v>8.6683002037332795</c:v>
                </c:pt>
                <c:pt idx="6298">
                  <c:v>8.6696767799130008</c:v>
                </c:pt>
                <c:pt idx="6299">
                  <c:v>8.6710533560927292</c:v>
                </c:pt>
                <c:pt idx="6300">
                  <c:v>8.6724299322724505</c:v>
                </c:pt>
                <c:pt idx="6301">
                  <c:v>8.6738065084521807</c:v>
                </c:pt>
                <c:pt idx="6302">
                  <c:v>8.6751830846319091</c:v>
                </c:pt>
                <c:pt idx="6303">
                  <c:v>8.6765596608116304</c:v>
                </c:pt>
                <c:pt idx="6304">
                  <c:v>8.6779362369913606</c:v>
                </c:pt>
                <c:pt idx="6305">
                  <c:v>8.6793128131710802</c:v>
                </c:pt>
                <c:pt idx="6306">
                  <c:v>8.6806893893508104</c:v>
                </c:pt>
                <c:pt idx="6307">
                  <c:v>8.6820659655305299</c:v>
                </c:pt>
                <c:pt idx="6308">
                  <c:v>8.6834425417102601</c:v>
                </c:pt>
                <c:pt idx="6309">
                  <c:v>8.6848191178899903</c:v>
                </c:pt>
                <c:pt idx="6310">
                  <c:v>8.6861956940697098</c:v>
                </c:pt>
                <c:pt idx="6311">
                  <c:v>8.68757227024944</c:v>
                </c:pt>
                <c:pt idx="6312">
                  <c:v>8.6889488464291595</c:v>
                </c:pt>
                <c:pt idx="6313">
                  <c:v>8.6903254226088897</c:v>
                </c:pt>
                <c:pt idx="6314">
                  <c:v>8.6917019987886199</c:v>
                </c:pt>
                <c:pt idx="6315">
                  <c:v>8.6930785749683395</c:v>
                </c:pt>
                <c:pt idx="6316">
                  <c:v>8.6944551511480697</c:v>
                </c:pt>
                <c:pt idx="6317">
                  <c:v>8.6958317273277892</c:v>
                </c:pt>
                <c:pt idx="6318">
                  <c:v>8.6972083035075194</c:v>
                </c:pt>
                <c:pt idx="6319">
                  <c:v>8.6985848796872407</c:v>
                </c:pt>
                <c:pt idx="6320">
                  <c:v>8.6999614558669691</c:v>
                </c:pt>
                <c:pt idx="6321">
                  <c:v>8.7013380320466904</c:v>
                </c:pt>
                <c:pt idx="6322">
                  <c:v>8.7027146082264206</c:v>
                </c:pt>
                <c:pt idx="6323">
                  <c:v>8.7040911844061508</c:v>
                </c:pt>
                <c:pt idx="6324">
                  <c:v>8.7054677605858704</c:v>
                </c:pt>
                <c:pt idx="6325">
                  <c:v>8.7068443367656005</c:v>
                </c:pt>
                <c:pt idx="6326">
                  <c:v>8.7082209129453201</c:v>
                </c:pt>
                <c:pt idx="6327">
                  <c:v>8.7095974891250503</c:v>
                </c:pt>
                <c:pt idx="6328">
                  <c:v>8.7109740653047805</c:v>
                </c:pt>
                <c:pt idx="6329">
                  <c:v>8.7123506414845</c:v>
                </c:pt>
                <c:pt idx="6330">
                  <c:v>8.7137272176642302</c:v>
                </c:pt>
                <c:pt idx="6331">
                  <c:v>8.7151037938439497</c:v>
                </c:pt>
                <c:pt idx="6332">
                  <c:v>8.7164803700236799</c:v>
                </c:pt>
                <c:pt idx="6333">
                  <c:v>8.7178569462034101</c:v>
                </c:pt>
                <c:pt idx="6334">
                  <c:v>8.7192335223831297</c:v>
                </c:pt>
                <c:pt idx="6335">
                  <c:v>8.7206100985628598</c:v>
                </c:pt>
                <c:pt idx="6336">
                  <c:v>8.7219866747425794</c:v>
                </c:pt>
                <c:pt idx="6337">
                  <c:v>8.7233632509223096</c:v>
                </c:pt>
                <c:pt idx="6338">
                  <c:v>8.7247398271020309</c:v>
                </c:pt>
                <c:pt idx="6339">
                  <c:v>8.7261164032817593</c:v>
                </c:pt>
                <c:pt idx="6340">
                  <c:v>8.7274929794614806</c:v>
                </c:pt>
                <c:pt idx="6341">
                  <c:v>8.7288695556412108</c:v>
                </c:pt>
                <c:pt idx="6342">
                  <c:v>8.7302461318209392</c:v>
                </c:pt>
                <c:pt idx="6343">
                  <c:v>8.7316227080006605</c:v>
                </c:pt>
                <c:pt idx="6344">
                  <c:v>8.7329992841803907</c:v>
                </c:pt>
                <c:pt idx="6345">
                  <c:v>8.7343758603601103</c:v>
                </c:pt>
                <c:pt idx="6346">
                  <c:v>8.7357524365398405</c:v>
                </c:pt>
                <c:pt idx="6347">
                  <c:v>8.7371290127195707</c:v>
                </c:pt>
                <c:pt idx="6348">
                  <c:v>8.7385055888992902</c:v>
                </c:pt>
                <c:pt idx="6349">
                  <c:v>8.7398821650790204</c:v>
                </c:pt>
                <c:pt idx="6350">
                  <c:v>8.7412587412587399</c:v>
                </c:pt>
                <c:pt idx="6351">
                  <c:v>8.7426353174384701</c:v>
                </c:pt>
                <c:pt idx="6352">
                  <c:v>8.7440118936182003</c:v>
                </c:pt>
                <c:pt idx="6353">
                  <c:v>8.7453884697979198</c:v>
                </c:pt>
                <c:pt idx="6354">
                  <c:v>8.74676504597765</c:v>
                </c:pt>
                <c:pt idx="6355">
                  <c:v>8.7481416221573696</c:v>
                </c:pt>
                <c:pt idx="6356">
                  <c:v>8.7495181983370998</c:v>
                </c:pt>
                <c:pt idx="6357">
                  <c:v>8.7508947745168193</c:v>
                </c:pt>
                <c:pt idx="6358">
                  <c:v>8.7522713506965495</c:v>
                </c:pt>
                <c:pt idx="6359">
                  <c:v>8.7536479268762797</c:v>
                </c:pt>
                <c:pt idx="6360">
                  <c:v>8.7550245030559992</c:v>
                </c:pt>
                <c:pt idx="6361">
                  <c:v>8.7564010792357294</c:v>
                </c:pt>
                <c:pt idx="6362">
                  <c:v>8.7577776554154507</c:v>
                </c:pt>
                <c:pt idx="6363">
                  <c:v>8.7591542315951791</c:v>
                </c:pt>
                <c:pt idx="6364">
                  <c:v>8.7605308077749005</c:v>
                </c:pt>
                <c:pt idx="6365">
                  <c:v>8.7619073839546306</c:v>
                </c:pt>
                <c:pt idx="6366">
                  <c:v>8.7632839601343608</c:v>
                </c:pt>
                <c:pt idx="6367">
                  <c:v>8.7646605363140804</c:v>
                </c:pt>
                <c:pt idx="6368">
                  <c:v>8.7660371124938106</c:v>
                </c:pt>
                <c:pt idx="6369">
                  <c:v>8.7674136886735301</c:v>
                </c:pt>
                <c:pt idx="6370">
                  <c:v>8.7687902648532603</c:v>
                </c:pt>
                <c:pt idx="6371">
                  <c:v>8.7701668410329798</c:v>
                </c:pt>
                <c:pt idx="6372">
                  <c:v>8.77154341721271</c:v>
                </c:pt>
                <c:pt idx="6373">
                  <c:v>8.7729199933924402</c:v>
                </c:pt>
                <c:pt idx="6374">
                  <c:v>8.7742965695721598</c:v>
                </c:pt>
                <c:pt idx="6375">
                  <c:v>8.7756731457518899</c:v>
                </c:pt>
                <c:pt idx="6376">
                  <c:v>8.7770497219316095</c:v>
                </c:pt>
                <c:pt idx="6377">
                  <c:v>8.7784262981113397</c:v>
                </c:pt>
                <c:pt idx="6378">
                  <c:v>8.7798028742910699</c:v>
                </c:pt>
                <c:pt idx="6379">
                  <c:v>8.7811794504707894</c:v>
                </c:pt>
                <c:pt idx="6380">
                  <c:v>8.7825560266505196</c:v>
                </c:pt>
                <c:pt idx="6381">
                  <c:v>8.7839326028302391</c:v>
                </c:pt>
                <c:pt idx="6382">
                  <c:v>8.7853091790099693</c:v>
                </c:pt>
                <c:pt idx="6383">
                  <c:v>8.7866857551896906</c:v>
                </c:pt>
                <c:pt idx="6384">
                  <c:v>8.7880623313694208</c:v>
                </c:pt>
                <c:pt idx="6385">
                  <c:v>8.7894389075491492</c:v>
                </c:pt>
                <c:pt idx="6386">
                  <c:v>8.7908154837288706</c:v>
                </c:pt>
                <c:pt idx="6387">
                  <c:v>8.7921920599086008</c:v>
                </c:pt>
                <c:pt idx="6388">
                  <c:v>8.7935686360883203</c:v>
                </c:pt>
                <c:pt idx="6389">
                  <c:v>8.7949452122680505</c:v>
                </c:pt>
                <c:pt idx="6390">
                  <c:v>8.79632178844777</c:v>
                </c:pt>
                <c:pt idx="6391">
                  <c:v>8.7976983646275002</c:v>
                </c:pt>
                <c:pt idx="6392">
                  <c:v>8.7990749408072304</c:v>
                </c:pt>
                <c:pt idx="6393">
                  <c:v>8.8004515169869499</c:v>
                </c:pt>
                <c:pt idx="6394">
                  <c:v>8.8018280931666801</c:v>
                </c:pt>
                <c:pt idx="6395">
                  <c:v>8.8032046693463997</c:v>
                </c:pt>
                <c:pt idx="6396">
                  <c:v>8.8045812455261299</c:v>
                </c:pt>
                <c:pt idx="6397">
                  <c:v>8.8059578217058601</c:v>
                </c:pt>
                <c:pt idx="6398">
                  <c:v>8.8073343978855796</c:v>
                </c:pt>
                <c:pt idx="6399">
                  <c:v>8.8087109740653098</c:v>
                </c:pt>
                <c:pt idx="6400">
                  <c:v>8.8100875502450293</c:v>
                </c:pt>
                <c:pt idx="6401">
                  <c:v>8.8114641264247595</c:v>
                </c:pt>
                <c:pt idx="6402">
                  <c:v>8.8128407026044808</c:v>
                </c:pt>
                <c:pt idx="6403">
                  <c:v>8.8142172787842092</c:v>
                </c:pt>
                <c:pt idx="6404">
                  <c:v>8.8155938549639394</c:v>
                </c:pt>
                <c:pt idx="6405">
                  <c:v>8.8169704311436607</c:v>
                </c:pt>
                <c:pt idx="6406">
                  <c:v>8.8183470073233892</c:v>
                </c:pt>
                <c:pt idx="6407">
                  <c:v>8.8197235835031105</c:v>
                </c:pt>
                <c:pt idx="6408">
                  <c:v>8.8211001596828407</c:v>
                </c:pt>
                <c:pt idx="6409">
                  <c:v>8.8224767358625709</c:v>
                </c:pt>
                <c:pt idx="6410">
                  <c:v>8.8238533120422904</c:v>
                </c:pt>
                <c:pt idx="6411">
                  <c:v>8.8252298882220206</c:v>
                </c:pt>
                <c:pt idx="6412">
                  <c:v>8.8266064644017401</c:v>
                </c:pt>
                <c:pt idx="6413">
                  <c:v>8.8279830405814703</c:v>
                </c:pt>
                <c:pt idx="6414">
                  <c:v>8.8293596167611899</c:v>
                </c:pt>
                <c:pt idx="6415">
                  <c:v>8.83073619294092</c:v>
                </c:pt>
                <c:pt idx="6416">
                  <c:v>8.8321127691206502</c:v>
                </c:pt>
                <c:pt idx="6417">
                  <c:v>8.8334893453003698</c:v>
                </c:pt>
                <c:pt idx="6418">
                  <c:v>8.8348659214801</c:v>
                </c:pt>
                <c:pt idx="6419">
                  <c:v>8.8362424976598195</c:v>
                </c:pt>
                <c:pt idx="6420">
                  <c:v>8.8376190738395497</c:v>
                </c:pt>
                <c:pt idx="6421">
                  <c:v>8.8389956500192692</c:v>
                </c:pt>
                <c:pt idx="6422">
                  <c:v>8.8403722261989994</c:v>
                </c:pt>
                <c:pt idx="6423">
                  <c:v>8.8417488023787296</c:v>
                </c:pt>
                <c:pt idx="6424">
                  <c:v>8.8431253785584492</c:v>
                </c:pt>
                <c:pt idx="6425">
                  <c:v>8.8445019547381794</c:v>
                </c:pt>
                <c:pt idx="6426">
                  <c:v>8.8458785309179007</c:v>
                </c:pt>
                <c:pt idx="6427">
                  <c:v>8.8472551070976309</c:v>
                </c:pt>
                <c:pt idx="6428">
                  <c:v>8.8486316832773504</c:v>
                </c:pt>
                <c:pt idx="6429">
                  <c:v>8.8500082594570806</c:v>
                </c:pt>
                <c:pt idx="6430">
                  <c:v>8.8513848356368108</c:v>
                </c:pt>
                <c:pt idx="6431">
                  <c:v>8.8527614118165303</c:v>
                </c:pt>
                <c:pt idx="6432">
                  <c:v>8.8541379879962605</c:v>
                </c:pt>
                <c:pt idx="6433">
                  <c:v>8.85551456417598</c:v>
                </c:pt>
                <c:pt idx="6434">
                  <c:v>8.8568911403557102</c:v>
                </c:pt>
                <c:pt idx="6435">
                  <c:v>8.8582677165354298</c:v>
                </c:pt>
                <c:pt idx="6436">
                  <c:v>8.85964429271516</c:v>
                </c:pt>
                <c:pt idx="6437">
                  <c:v>8.8610208688948902</c:v>
                </c:pt>
                <c:pt idx="6438">
                  <c:v>8.8623974450746097</c:v>
                </c:pt>
                <c:pt idx="6439">
                  <c:v>8.8637740212543399</c:v>
                </c:pt>
                <c:pt idx="6440">
                  <c:v>8.8651505974340594</c:v>
                </c:pt>
                <c:pt idx="6441">
                  <c:v>8.8665271736137896</c:v>
                </c:pt>
                <c:pt idx="6442">
                  <c:v>8.8679037497935091</c:v>
                </c:pt>
                <c:pt idx="6443">
                  <c:v>8.8692803259732393</c:v>
                </c:pt>
                <c:pt idx="6444">
                  <c:v>8.8706569021529695</c:v>
                </c:pt>
                <c:pt idx="6445">
                  <c:v>8.8720334783326908</c:v>
                </c:pt>
                <c:pt idx="6446">
                  <c:v>8.8734100545124193</c:v>
                </c:pt>
                <c:pt idx="6447">
                  <c:v>8.8747866306921406</c:v>
                </c:pt>
                <c:pt idx="6448">
                  <c:v>8.8761632068718708</c:v>
                </c:pt>
                <c:pt idx="6449">
                  <c:v>8.8775397830515992</c:v>
                </c:pt>
                <c:pt idx="6450">
                  <c:v>8.8789163592313205</c:v>
                </c:pt>
                <c:pt idx="6451">
                  <c:v>8.8802929354110507</c:v>
                </c:pt>
                <c:pt idx="6452">
                  <c:v>8.8816695115907702</c:v>
                </c:pt>
                <c:pt idx="6453">
                  <c:v>8.8830460877705004</c:v>
                </c:pt>
                <c:pt idx="6454">
                  <c:v>8.8844226639502306</c:v>
                </c:pt>
                <c:pt idx="6455">
                  <c:v>8.8857992401299501</c:v>
                </c:pt>
                <c:pt idx="6456">
                  <c:v>8.8871758163096803</c:v>
                </c:pt>
                <c:pt idx="6457">
                  <c:v>8.8885523924893999</c:v>
                </c:pt>
                <c:pt idx="6458">
                  <c:v>8.8899289686691301</c:v>
                </c:pt>
                <c:pt idx="6459">
                  <c:v>8.8913055448488603</c:v>
                </c:pt>
                <c:pt idx="6460">
                  <c:v>8.8926821210285798</c:v>
                </c:pt>
                <c:pt idx="6461">
                  <c:v>8.89405869720831</c:v>
                </c:pt>
                <c:pt idx="6462">
                  <c:v>8.8954352733880295</c:v>
                </c:pt>
                <c:pt idx="6463">
                  <c:v>8.8968118495677597</c:v>
                </c:pt>
                <c:pt idx="6464">
                  <c:v>8.8981884257474793</c:v>
                </c:pt>
                <c:pt idx="6465">
                  <c:v>8.8995650019272095</c:v>
                </c:pt>
                <c:pt idx="6466">
                  <c:v>8.9009415781069308</c:v>
                </c:pt>
                <c:pt idx="6467">
                  <c:v>8.9023181542866592</c:v>
                </c:pt>
                <c:pt idx="6468">
                  <c:v>8.9036947304663894</c:v>
                </c:pt>
                <c:pt idx="6469">
                  <c:v>8.9050713066461107</c:v>
                </c:pt>
                <c:pt idx="6470">
                  <c:v>8.9064478828258409</c:v>
                </c:pt>
                <c:pt idx="6471">
                  <c:v>8.9078244590055604</c:v>
                </c:pt>
                <c:pt idx="6472">
                  <c:v>8.9092010351852906</c:v>
                </c:pt>
                <c:pt idx="6473">
                  <c:v>8.9105776113650208</c:v>
                </c:pt>
                <c:pt idx="6474">
                  <c:v>8.9119541875447403</c:v>
                </c:pt>
                <c:pt idx="6475">
                  <c:v>8.9133307637244705</c:v>
                </c:pt>
                <c:pt idx="6476">
                  <c:v>8.9147073399041901</c:v>
                </c:pt>
                <c:pt idx="6477">
                  <c:v>8.9160839160839203</c:v>
                </c:pt>
                <c:pt idx="6478">
                  <c:v>8.9174604922636398</c:v>
                </c:pt>
                <c:pt idx="6479">
                  <c:v>8.91883706844337</c:v>
                </c:pt>
                <c:pt idx="6480">
                  <c:v>8.9202136446231002</c:v>
                </c:pt>
                <c:pt idx="6481">
                  <c:v>8.9215902208028197</c:v>
                </c:pt>
                <c:pt idx="6482">
                  <c:v>8.9229667969825499</c:v>
                </c:pt>
                <c:pt idx="6483">
                  <c:v>8.9243433731622694</c:v>
                </c:pt>
                <c:pt idx="6484">
                  <c:v>8.9257199493419996</c:v>
                </c:pt>
                <c:pt idx="6485">
                  <c:v>8.9270965255217192</c:v>
                </c:pt>
                <c:pt idx="6486">
                  <c:v>8.9284731017014494</c:v>
                </c:pt>
                <c:pt idx="6487">
                  <c:v>8.9298496778811796</c:v>
                </c:pt>
                <c:pt idx="6488">
                  <c:v>8.9312262540609009</c:v>
                </c:pt>
                <c:pt idx="6489">
                  <c:v>8.9326028302406293</c:v>
                </c:pt>
                <c:pt idx="6490">
                  <c:v>8.9339794064203506</c:v>
                </c:pt>
                <c:pt idx="6491">
                  <c:v>8.9353559826000808</c:v>
                </c:pt>
                <c:pt idx="6492">
                  <c:v>8.9367325587798003</c:v>
                </c:pt>
                <c:pt idx="6493">
                  <c:v>8.9381091349595305</c:v>
                </c:pt>
                <c:pt idx="6494">
                  <c:v>8.9394857111392607</c:v>
                </c:pt>
                <c:pt idx="6495">
                  <c:v>8.9408622873189803</c:v>
                </c:pt>
                <c:pt idx="6496">
                  <c:v>8.9422388634987104</c:v>
                </c:pt>
                <c:pt idx="6497">
                  <c:v>8.94361543967843</c:v>
                </c:pt>
                <c:pt idx="6498">
                  <c:v>8.9449920158581602</c:v>
                </c:pt>
                <c:pt idx="6499">
                  <c:v>8.9463685920378904</c:v>
                </c:pt>
                <c:pt idx="6500">
                  <c:v>8.9477451682176099</c:v>
                </c:pt>
                <c:pt idx="6501">
                  <c:v>8.9491217443973401</c:v>
                </c:pt>
                <c:pt idx="6502">
                  <c:v>8.9504983205770596</c:v>
                </c:pt>
                <c:pt idx="6503">
                  <c:v>8.9518748967567898</c:v>
                </c:pt>
                <c:pt idx="6504">
                  <c:v>8.95325147293652</c:v>
                </c:pt>
                <c:pt idx="6505">
                  <c:v>8.9546280491162396</c:v>
                </c:pt>
                <c:pt idx="6506">
                  <c:v>8.9560046252959609</c:v>
                </c:pt>
                <c:pt idx="6507">
                  <c:v>8.9573812014756893</c:v>
                </c:pt>
                <c:pt idx="6508">
                  <c:v>8.9587577776554195</c:v>
                </c:pt>
                <c:pt idx="6509">
                  <c:v>8.9601343538351408</c:v>
                </c:pt>
                <c:pt idx="6510">
                  <c:v>8.9615109300148692</c:v>
                </c:pt>
                <c:pt idx="6511">
                  <c:v>8.9628875061945905</c:v>
                </c:pt>
                <c:pt idx="6512">
                  <c:v>8.9642640823743207</c:v>
                </c:pt>
                <c:pt idx="6513">
                  <c:v>8.9656406585540491</c:v>
                </c:pt>
                <c:pt idx="6514">
                  <c:v>8.9670172347337704</c:v>
                </c:pt>
                <c:pt idx="6515">
                  <c:v>8.9683938109135006</c:v>
                </c:pt>
                <c:pt idx="6516">
                  <c:v>8.9697703870932202</c:v>
                </c:pt>
                <c:pt idx="6517">
                  <c:v>8.9711469632729504</c:v>
                </c:pt>
                <c:pt idx="6518">
                  <c:v>8.9725235394526806</c:v>
                </c:pt>
                <c:pt idx="6519">
                  <c:v>8.9739001156324001</c:v>
                </c:pt>
                <c:pt idx="6520">
                  <c:v>8.9752766918121303</c:v>
                </c:pt>
                <c:pt idx="6521">
                  <c:v>8.9766532679918498</c:v>
                </c:pt>
                <c:pt idx="6522">
                  <c:v>8.97802984417158</c:v>
                </c:pt>
                <c:pt idx="6523">
                  <c:v>8.9794064203513102</c:v>
                </c:pt>
                <c:pt idx="6524">
                  <c:v>8.9807829965310297</c:v>
                </c:pt>
                <c:pt idx="6525">
                  <c:v>8.9821595727107599</c:v>
                </c:pt>
                <c:pt idx="6526">
                  <c:v>8.9835361488904795</c:v>
                </c:pt>
                <c:pt idx="6527">
                  <c:v>8.9849127250702097</c:v>
                </c:pt>
                <c:pt idx="6528">
                  <c:v>8.9862893012499292</c:v>
                </c:pt>
                <c:pt idx="6529">
                  <c:v>8.9876658774296594</c:v>
                </c:pt>
                <c:pt idx="6530">
                  <c:v>8.9890424536093807</c:v>
                </c:pt>
                <c:pt idx="6531">
                  <c:v>8.9904190297891091</c:v>
                </c:pt>
                <c:pt idx="6532">
                  <c:v>8.9917956059688393</c:v>
                </c:pt>
                <c:pt idx="6533">
                  <c:v>8.9931721821485606</c:v>
                </c:pt>
                <c:pt idx="6534">
                  <c:v>8.9945487583282908</c:v>
                </c:pt>
                <c:pt idx="6535">
                  <c:v>8.9959253345080104</c:v>
                </c:pt>
                <c:pt idx="6536">
                  <c:v>8.9973019106877405</c:v>
                </c:pt>
                <c:pt idx="6537">
                  <c:v>8.9986784868674707</c:v>
                </c:pt>
                <c:pt idx="6538">
                  <c:v>9.0000550630471903</c:v>
                </c:pt>
                <c:pt idx="6539">
                  <c:v>9.0014316392269205</c:v>
                </c:pt>
                <c:pt idx="6540">
                  <c:v>9.00280821540664</c:v>
                </c:pt>
                <c:pt idx="6541">
                  <c:v>9.0041847915863702</c:v>
                </c:pt>
                <c:pt idx="6542">
                  <c:v>9.0055613677660897</c:v>
                </c:pt>
                <c:pt idx="6543">
                  <c:v>9.0069379439458199</c:v>
                </c:pt>
                <c:pt idx="6544">
                  <c:v>9.0083145201255501</c:v>
                </c:pt>
                <c:pt idx="6545">
                  <c:v>9.0096910963052697</c:v>
                </c:pt>
                <c:pt idx="6546">
                  <c:v>9.0110676724849998</c:v>
                </c:pt>
                <c:pt idx="6547">
                  <c:v>9.0124442486647194</c:v>
                </c:pt>
                <c:pt idx="6548">
                  <c:v>9.0138208248444496</c:v>
                </c:pt>
                <c:pt idx="6549">
                  <c:v>9.0151974010241709</c:v>
                </c:pt>
                <c:pt idx="6550">
                  <c:v>9.0165739772038993</c:v>
                </c:pt>
                <c:pt idx="6551">
                  <c:v>9.0179505533836295</c:v>
                </c:pt>
                <c:pt idx="6552">
                  <c:v>9.0193271295633508</c:v>
                </c:pt>
                <c:pt idx="6553">
                  <c:v>9.0207037057430792</c:v>
                </c:pt>
                <c:pt idx="6554">
                  <c:v>9.0220802819228005</c:v>
                </c:pt>
                <c:pt idx="6555">
                  <c:v>9.0234568581025307</c:v>
                </c:pt>
                <c:pt idx="6556">
                  <c:v>9.0248334342822503</c:v>
                </c:pt>
                <c:pt idx="6557">
                  <c:v>9.0262100104619805</c:v>
                </c:pt>
                <c:pt idx="6558">
                  <c:v>9.0275865866417107</c:v>
                </c:pt>
                <c:pt idx="6559">
                  <c:v>9.0289631628214302</c:v>
                </c:pt>
                <c:pt idx="6560">
                  <c:v>9.0303397390011604</c:v>
                </c:pt>
                <c:pt idx="6561">
                  <c:v>9.0317163151808799</c:v>
                </c:pt>
                <c:pt idx="6562">
                  <c:v>9.0330928913606101</c:v>
                </c:pt>
                <c:pt idx="6563">
                  <c:v>9.0344694675403403</c:v>
                </c:pt>
                <c:pt idx="6564">
                  <c:v>9.0358460437200598</c:v>
                </c:pt>
                <c:pt idx="6565">
                  <c:v>9.03722261989979</c:v>
                </c:pt>
                <c:pt idx="6566">
                  <c:v>9.0385991960795096</c:v>
                </c:pt>
                <c:pt idx="6567">
                  <c:v>9.0399757722592398</c:v>
                </c:pt>
                <c:pt idx="6568">
                  <c:v>9.04135234843897</c:v>
                </c:pt>
                <c:pt idx="6569">
                  <c:v>9.0427289246186895</c:v>
                </c:pt>
                <c:pt idx="6570">
                  <c:v>9.0441055007984197</c:v>
                </c:pt>
                <c:pt idx="6571">
                  <c:v>9.0454820769781392</c:v>
                </c:pt>
                <c:pt idx="6572">
                  <c:v>9.0468586531578694</c:v>
                </c:pt>
                <c:pt idx="6573">
                  <c:v>9.0482352293375907</c:v>
                </c:pt>
                <c:pt idx="6574">
                  <c:v>9.0496118055173191</c:v>
                </c:pt>
                <c:pt idx="6575">
                  <c:v>9.0509883816970405</c:v>
                </c:pt>
                <c:pt idx="6576">
                  <c:v>9.0523649578767706</c:v>
                </c:pt>
                <c:pt idx="6577">
                  <c:v>9.0537415340565008</c:v>
                </c:pt>
                <c:pt idx="6578">
                  <c:v>9.0551181102362204</c:v>
                </c:pt>
                <c:pt idx="6579">
                  <c:v>9.0564946864159506</c:v>
                </c:pt>
                <c:pt idx="6580">
                  <c:v>9.0578712625956701</c:v>
                </c:pt>
                <c:pt idx="6581">
                  <c:v>9.0592478387754003</c:v>
                </c:pt>
                <c:pt idx="6582">
                  <c:v>9.0606244149551305</c:v>
                </c:pt>
                <c:pt idx="6583">
                  <c:v>9.06200099113485</c:v>
                </c:pt>
                <c:pt idx="6584">
                  <c:v>9.0633775673145802</c:v>
                </c:pt>
                <c:pt idx="6585">
                  <c:v>9.0647541434942998</c:v>
                </c:pt>
                <c:pt idx="6586">
                  <c:v>9.0661307196740299</c:v>
                </c:pt>
                <c:pt idx="6587">
                  <c:v>9.0675072958537601</c:v>
                </c:pt>
                <c:pt idx="6588">
                  <c:v>9.0688838720334797</c:v>
                </c:pt>
                <c:pt idx="6589">
                  <c:v>9.0702604482132099</c:v>
                </c:pt>
                <c:pt idx="6590">
                  <c:v>9.0716370243929294</c:v>
                </c:pt>
                <c:pt idx="6591">
                  <c:v>9.0730136005726596</c:v>
                </c:pt>
                <c:pt idx="6592">
                  <c:v>9.0743901767523791</c:v>
                </c:pt>
                <c:pt idx="6593">
                  <c:v>9.0757667529321093</c:v>
                </c:pt>
                <c:pt idx="6594">
                  <c:v>9.0771433291118395</c:v>
                </c:pt>
                <c:pt idx="6595">
                  <c:v>9.0785199052915608</c:v>
                </c:pt>
                <c:pt idx="6596">
                  <c:v>9.0798964814712892</c:v>
                </c:pt>
                <c:pt idx="6597">
                  <c:v>9.0812730576510106</c:v>
                </c:pt>
                <c:pt idx="6598">
                  <c:v>9.0826496338307408</c:v>
                </c:pt>
                <c:pt idx="6599">
                  <c:v>9.0840262100104603</c:v>
                </c:pt>
                <c:pt idx="6600">
                  <c:v>9.0854027861901905</c:v>
                </c:pt>
                <c:pt idx="6601">
                  <c:v>9.0867793623699207</c:v>
                </c:pt>
                <c:pt idx="6602">
                  <c:v>9.0881559385496402</c:v>
                </c:pt>
                <c:pt idx="6603">
                  <c:v>9.0895325147293704</c:v>
                </c:pt>
                <c:pt idx="6604">
                  <c:v>9.0909090909090899</c:v>
                </c:pt>
                <c:pt idx="6605">
                  <c:v>9.0922856670888201</c:v>
                </c:pt>
                <c:pt idx="6606">
                  <c:v>9.0936622432685397</c:v>
                </c:pt>
                <c:pt idx="6607">
                  <c:v>9.0950388194482699</c:v>
                </c:pt>
                <c:pt idx="6608">
                  <c:v>9.0964153956280001</c:v>
                </c:pt>
                <c:pt idx="6609">
                  <c:v>9.0977919718077196</c:v>
                </c:pt>
                <c:pt idx="6610">
                  <c:v>9.0991685479874498</c:v>
                </c:pt>
                <c:pt idx="6611">
                  <c:v>9.1005451241671693</c:v>
                </c:pt>
                <c:pt idx="6612">
                  <c:v>9.1019217003468995</c:v>
                </c:pt>
                <c:pt idx="6613">
                  <c:v>9.1032982765266208</c:v>
                </c:pt>
                <c:pt idx="6614">
                  <c:v>9.1046748527063492</c:v>
                </c:pt>
                <c:pt idx="6615">
                  <c:v>9.1060514288860794</c:v>
                </c:pt>
                <c:pt idx="6616">
                  <c:v>9.1074280050658007</c:v>
                </c:pt>
                <c:pt idx="6617">
                  <c:v>9.1088045812455292</c:v>
                </c:pt>
                <c:pt idx="6618">
                  <c:v>9.1101811574252505</c:v>
                </c:pt>
                <c:pt idx="6619">
                  <c:v>9.1115577336049807</c:v>
                </c:pt>
                <c:pt idx="6620">
                  <c:v>9.1129343097847002</c:v>
                </c:pt>
                <c:pt idx="6621">
                  <c:v>9.1143108859644304</c:v>
                </c:pt>
                <c:pt idx="6622">
                  <c:v>9.1156874621441606</c:v>
                </c:pt>
                <c:pt idx="6623">
                  <c:v>9.1170640383238801</c:v>
                </c:pt>
                <c:pt idx="6624">
                  <c:v>9.1184406145036103</c:v>
                </c:pt>
                <c:pt idx="6625">
                  <c:v>9.1198171906833299</c:v>
                </c:pt>
                <c:pt idx="6626">
                  <c:v>9.12119376686306</c:v>
                </c:pt>
                <c:pt idx="6627">
                  <c:v>9.1225703430427902</c:v>
                </c:pt>
                <c:pt idx="6628">
                  <c:v>9.1239469192225098</c:v>
                </c:pt>
                <c:pt idx="6629">
                  <c:v>9.12532349540224</c:v>
                </c:pt>
                <c:pt idx="6630">
                  <c:v>9.1267000715819595</c:v>
                </c:pt>
                <c:pt idx="6631">
                  <c:v>9.1280766477616897</c:v>
                </c:pt>
                <c:pt idx="6632">
                  <c:v>9.1294532239414199</c:v>
                </c:pt>
                <c:pt idx="6633">
                  <c:v>9.1308298001211394</c:v>
                </c:pt>
                <c:pt idx="6634">
                  <c:v>9.1322063763008696</c:v>
                </c:pt>
                <c:pt idx="6635">
                  <c:v>9.1335829524805892</c:v>
                </c:pt>
                <c:pt idx="6636">
                  <c:v>9.1349595286603194</c:v>
                </c:pt>
                <c:pt idx="6637">
                  <c:v>9.1363361048400407</c:v>
                </c:pt>
                <c:pt idx="6638">
                  <c:v>9.1377126810197709</c:v>
                </c:pt>
                <c:pt idx="6639">
                  <c:v>9.1390892571994993</c:v>
                </c:pt>
                <c:pt idx="6640">
                  <c:v>9.1404658333792206</c:v>
                </c:pt>
                <c:pt idx="6641">
                  <c:v>9.1418424095589508</c:v>
                </c:pt>
                <c:pt idx="6642">
                  <c:v>9.1432189857386703</c:v>
                </c:pt>
                <c:pt idx="6643">
                  <c:v>9.1445955619184005</c:v>
                </c:pt>
                <c:pt idx="6644">
                  <c:v>9.1459721380981307</c:v>
                </c:pt>
                <c:pt idx="6645">
                  <c:v>9.1473487142778502</c:v>
                </c:pt>
                <c:pt idx="6646">
                  <c:v>9.1487252904575804</c:v>
                </c:pt>
                <c:pt idx="6647">
                  <c:v>9.1501018666373</c:v>
                </c:pt>
                <c:pt idx="6648">
                  <c:v>9.1514784428170302</c:v>
                </c:pt>
                <c:pt idx="6649">
                  <c:v>9.1528550189967497</c:v>
                </c:pt>
                <c:pt idx="6650">
                  <c:v>9.1542315951764799</c:v>
                </c:pt>
                <c:pt idx="6651">
                  <c:v>9.1556081713562101</c:v>
                </c:pt>
                <c:pt idx="6652">
                  <c:v>9.1569847475359296</c:v>
                </c:pt>
                <c:pt idx="6653">
                  <c:v>9.1583613237156598</c:v>
                </c:pt>
                <c:pt idx="6654">
                  <c:v>9.1597378998953793</c:v>
                </c:pt>
                <c:pt idx="6655">
                  <c:v>9.1611144760751095</c:v>
                </c:pt>
                <c:pt idx="6656">
                  <c:v>9.1624910522548308</c:v>
                </c:pt>
                <c:pt idx="6657">
                  <c:v>9.1638676284345593</c:v>
                </c:pt>
                <c:pt idx="6658">
                  <c:v>9.1652442046142895</c:v>
                </c:pt>
                <c:pt idx="6659">
                  <c:v>9.1666207807940108</c:v>
                </c:pt>
                <c:pt idx="6660">
                  <c:v>9.1679973569737392</c:v>
                </c:pt>
                <c:pt idx="6661">
                  <c:v>9.1693739331534605</c:v>
                </c:pt>
                <c:pt idx="6662">
                  <c:v>9.1707505093331907</c:v>
                </c:pt>
                <c:pt idx="6663">
                  <c:v>9.1721270855129102</c:v>
                </c:pt>
                <c:pt idx="6664">
                  <c:v>9.1735036616926404</c:v>
                </c:pt>
                <c:pt idx="6665">
                  <c:v>9.1748802378723706</c:v>
                </c:pt>
                <c:pt idx="6666">
                  <c:v>9.1762568140520901</c:v>
                </c:pt>
                <c:pt idx="6667">
                  <c:v>9.1776333902318203</c:v>
                </c:pt>
                <c:pt idx="6668">
                  <c:v>9.1790099664115399</c:v>
                </c:pt>
                <c:pt idx="6669">
                  <c:v>9.1803865425912701</c:v>
                </c:pt>
                <c:pt idx="6670">
                  <c:v>9.1817631187709896</c:v>
                </c:pt>
                <c:pt idx="6671">
                  <c:v>9.1831396949507198</c:v>
                </c:pt>
                <c:pt idx="6672">
                  <c:v>9.18451627113045</c:v>
                </c:pt>
                <c:pt idx="6673">
                  <c:v>9.1858928473101695</c:v>
                </c:pt>
                <c:pt idx="6674">
                  <c:v>9.1872694234898997</c:v>
                </c:pt>
                <c:pt idx="6675">
                  <c:v>9.1886459996696193</c:v>
                </c:pt>
                <c:pt idx="6676">
                  <c:v>9.1900225758493495</c:v>
                </c:pt>
                <c:pt idx="6677">
                  <c:v>9.1913991520290708</c:v>
                </c:pt>
                <c:pt idx="6678">
                  <c:v>9.1927757282087992</c:v>
                </c:pt>
                <c:pt idx="6679">
                  <c:v>9.1941523043885294</c:v>
                </c:pt>
                <c:pt idx="6680">
                  <c:v>9.1955288805682507</c:v>
                </c:pt>
                <c:pt idx="6681">
                  <c:v>9.1969054567479809</c:v>
                </c:pt>
                <c:pt idx="6682">
                  <c:v>9.1982820329277004</c:v>
                </c:pt>
                <c:pt idx="6683">
                  <c:v>9.1996586091074306</c:v>
                </c:pt>
                <c:pt idx="6684">
                  <c:v>9.2010351852871608</c:v>
                </c:pt>
                <c:pt idx="6685">
                  <c:v>9.2024117614668803</c:v>
                </c:pt>
                <c:pt idx="6686">
                  <c:v>9.2037883376466105</c:v>
                </c:pt>
                <c:pt idx="6687">
                  <c:v>9.2051649138263301</c:v>
                </c:pt>
                <c:pt idx="6688">
                  <c:v>9.2065414900060603</c:v>
                </c:pt>
                <c:pt idx="6689">
                  <c:v>9.2079180661857905</c:v>
                </c:pt>
                <c:pt idx="6690">
                  <c:v>9.20929464236551</c:v>
                </c:pt>
                <c:pt idx="6691">
                  <c:v>9.2106712185452402</c:v>
                </c:pt>
                <c:pt idx="6692">
                  <c:v>9.2120477947249597</c:v>
                </c:pt>
                <c:pt idx="6693">
                  <c:v>9.2134243709046899</c:v>
                </c:pt>
                <c:pt idx="6694">
                  <c:v>9.2148009470844201</c:v>
                </c:pt>
                <c:pt idx="6695">
                  <c:v>9.2161775232641396</c:v>
                </c:pt>
                <c:pt idx="6696">
                  <c:v>9.2175540994438698</c:v>
                </c:pt>
                <c:pt idx="6697">
                  <c:v>9.2189306756235894</c:v>
                </c:pt>
                <c:pt idx="6698">
                  <c:v>9.2203072518033196</c:v>
                </c:pt>
                <c:pt idx="6699">
                  <c:v>9.2216838279830409</c:v>
                </c:pt>
                <c:pt idx="6700">
                  <c:v>9.2230604041627693</c:v>
                </c:pt>
                <c:pt idx="6701">
                  <c:v>9.2244369803424906</c:v>
                </c:pt>
                <c:pt idx="6702">
                  <c:v>9.2258135565222208</c:v>
                </c:pt>
                <c:pt idx="6703">
                  <c:v>9.2271901327019492</c:v>
                </c:pt>
                <c:pt idx="6704">
                  <c:v>9.2285667088816705</c:v>
                </c:pt>
                <c:pt idx="6705">
                  <c:v>9.2299432850614007</c:v>
                </c:pt>
                <c:pt idx="6706">
                  <c:v>9.2313198612411203</c:v>
                </c:pt>
                <c:pt idx="6707">
                  <c:v>9.2326964374208504</c:v>
                </c:pt>
                <c:pt idx="6708">
                  <c:v>9.2340730136005806</c:v>
                </c:pt>
                <c:pt idx="6709">
                  <c:v>9.2354495897803002</c:v>
                </c:pt>
                <c:pt idx="6710">
                  <c:v>9.2368261659600304</c:v>
                </c:pt>
                <c:pt idx="6711">
                  <c:v>9.2382027421397499</c:v>
                </c:pt>
                <c:pt idx="6712">
                  <c:v>9.2395793183194801</c:v>
                </c:pt>
                <c:pt idx="6713">
                  <c:v>9.2409558944991996</c:v>
                </c:pt>
                <c:pt idx="6714">
                  <c:v>9.2423324706789298</c:v>
                </c:pt>
                <c:pt idx="6715">
                  <c:v>9.24370904685866</c:v>
                </c:pt>
                <c:pt idx="6716">
                  <c:v>9.2450856230383796</c:v>
                </c:pt>
                <c:pt idx="6717">
                  <c:v>9.2464621992181097</c:v>
                </c:pt>
                <c:pt idx="6718">
                  <c:v>9.2478387753978293</c:v>
                </c:pt>
                <c:pt idx="6719">
                  <c:v>9.2492153515775595</c:v>
                </c:pt>
                <c:pt idx="6720">
                  <c:v>9.2505919277572808</c:v>
                </c:pt>
                <c:pt idx="6721">
                  <c:v>9.2519685039370092</c:v>
                </c:pt>
                <c:pt idx="6722">
                  <c:v>9.2533450801167394</c:v>
                </c:pt>
                <c:pt idx="6723">
                  <c:v>9.2547216562964607</c:v>
                </c:pt>
                <c:pt idx="6724">
                  <c:v>9.2560982324761891</c:v>
                </c:pt>
                <c:pt idx="6725">
                  <c:v>9.2574748086559104</c:v>
                </c:pt>
                <c:pt idx="6726">
                  <c:v>9.2588513848356406</c:v>
                </c:pt>
                <c:pt idx="6727">
                  <c:v>9.2602279610153602</c:v>
                </c:pt>
                <c:pt idx="6728">
                  <c:v>9.2616045371950904</c:v>
                </c:pt>
                <c:pt idx="6729">
                  <c:v>9.2629811133748206</c:v>
                </c:pt>
                <c:pt idx="6730">
                  <c:v>9.2643576895545401</c:v>
                </c:pt>
                <c:pt idx="6731">
                  <c:v>9.2657342657342703</c:v>
                </c:pt>
                <c:pt idx="6732">
                  <c:v>9.2671108419139898</c:v>
                </c:pt>
                <c:pt idx="6733">
                  <c:v>9.26848741809372</c:v>
                </c:pt>
                <c:pt idx="6734">
                  <c:v>9.2698639942734502</c:v>
                </c:pt>
                <c:pt idx="6735">
                  <c:v>9.2712405704531697</c:v>
                </c:pt>
                <c:pt idx="6736">
                  <c:v>9.2726171466328999</c:v>
                </c:pt>
                <c:pt idx="6737">
                  <c:v>9.2739937228126195</c:v>
                </c:pt>
                <c:pt idx="6738">
                  <c:v>9.2753702989923497</c:v>
                </c:pt>
                <c:pt idx="6739">
                  <c:v>9.2767468751720799</c:v>
                </c:pt>
                <c:pt idx="6740">
                  <c:v>9.2781234513517994</c:v>
                </c:pt>
                <c:pt idx="6741">
                  <c:v>9.2795000275315207</c:v>
                </c:pt>
                <c:pt idx="6742">
                  <c:v>9.2808766037112491</c:v>
                </c:pt>
                <c:pt idx="6743">
                  <c:v>9.2822531798909793</c:v>
                </c:pt>
                <c:pt idx="6744">
                  <c:v>9.2836297560707006</c:v>
                </c:pt>
                <c:pt idx="6745">
                  <c:v>9.2850063322504308</c:v>
                </c:pt>
                <c:pt idx="6746">
                  <c:v>9.2863829084301504</c:v>
                </c:pt>
                <c:pt idx="6747">
                  <c:v>9.2877594846098805</c:v>
                </c:pt>
                <c:pt idx="6748">
                  <c:v>9.2891360607896107</c:v>
                </c:pt>
                <c:pt idx="6749">
                  <c:v>9.2905126369693303</c:v>
                </c:pt>
                <c:pt idx="6750">
                  <c:v>9.2918892131490605</c:v>
                </c:pt>
                <c:pt idx="6751">
                  <c:v>9.29326578932878</c:v>
                </c:pt>
                <c:pt idx="6752">
                  <c:v>9.2946423655085102</c:v>
                </c:pt>
                <c:pt idx="6753">
                  <c:v>9.2960189416882404</c:v>
                </c:pt>
                <c:pt idx="6754">
                  <c:v>9.2973955178679599</c:v>
                </c:pt>
                <c:pt idx="6755">
                  <c:v>9.2987720940476901</c:v>
                </c:pt>
                <c:pt idx="6756">
                  <c:v>9.3001486702274097</c:v>
                </c:pt>
                <c:pt idx="6757">
                  <c:v>9.3015252464071398</c:v>
                </c:pt>
                <c:pt idx="6758">
                  <c:v>9.30290182258687</c:v>
                </c:pt>
                <c:pt idx="6759">
                  <c:v>9.3042783987665896</c:v>
                </c:pt>
                <c:pt idx="6760">
                  <c:v>9.3056549749463109</c:v>
                </c:pt>
                <c:pt idx="6761">
                  <c:v>9.3070315511260393</c:v>
                </c:pt>
                <c:pt idx="6762">
                  <c:v>9.3084081273057695</c:v>
                </c:pt>
                <c:pt idx="6763">
                  <c:v>9.3097847034854908</c:v>
                </c:pt>
                <c:pt idx="6764">
                  <c:v>9.3111612796652192</c:v>
                </c:pt>
                <c:pt idx="6765">
                  <c:v>9.3125378558449405</c:v>
                </c:pt>
                <c:pt idx="6766">
                  <c:v>9.3139144320246707</c:v>
                </c:pt>
                <c:pt idx="6767">
                  <c:v>9.3152910082043991</c:v>
                </c:pt>
                <c:pt idx="6768">
                  <c:v>9.3166675843841205</c:v>
                </c:pt>
                <c:pt idx="6769">
                  <c:v>9.3180441605638507</c:v>
                </c:pt>
                <c:pt idx="6770">
                  <c:v>9.3194207367435702</c:v>
                </c:pt>
                <c:pt idx="6771">
                  <c:v>9.3207973129233004</c:v>
                </c:pt>
                <c:pt idx="6772">
                  <c:v>9.3221738891030306</c:v>
                </c:pt>
                <c:pt idx="6773">
                  <c:v>9.3235504652827501</c:v>
                </c:pt>
                <c:pt idx="6774">
                  <c:v>9.3249270414624803</c:v>
                </c:pt>
                <c:pt idx="6775">
                  <c:v>9.3263036176421998</c:v>
                </c:pt>
                <c:pt idx="6776">
                  <c:v>9.32768019382193</c:v>
                </c:pt>
                <c:pt idx="6777">
                  <c:v>9.3290567700016496</c:v>
                </c:pt>
                <c:pt idx="6778">
                  <c:v>9.3304333461813798</c:v>
                </c:pt>
                <c:pt idx="6779">
                  <c:v>9.33180992236111</c:v>
                </c:pt>
                <c:pt idx="6780">
                  <c:v>9.3331864985408295</c:v>
                </c:pt>
                <c:pt idx="6781">
                  <c:v>9.3345630747205597</c:v>
                </c:pt>
                <c:pt idx="6782">
                  <c:v>9.3359396509002792</c:v>
                </c:pt>
                <c:pt idx="6783">
                  <c:v>9.3373162270800094</c:v>
                </c:pt>
                <c:pt idx="6784">
                  <c:v>9.3386928032597307</c:v>
                </c:pt>
                <c:pt idx="6785">
                  <c:v>9.3400693794394591</c:v>
                </c:pt>
                <c:pt idx="6786">
                  <c:v>9.3414459556191893</c:v>
                </c:pt>
                <c:pt idx="6787">
                  <c:v>9.3428225317989106</c:v>
                </c:pt>
                <c:pt idx="6788">
                  <c:v>9.3441991079786408</c:v>
                </c:pt>
                <c:pt idx="6789">
                  <c:v>9.3455756841583604</c:v>
                </c:pt>
                <c:pt idx="6790">
                  <c:v>9.3469522603380906</c:v>
                </c:pt>
                <c:pt idx="6791">
                  <c:v>9.3483288365178101</c:v>
                </c:pt>
                <c:pt idx="6792">
                  <c:v>9.3497054126975403</c:v>
                </c:pt>
                <c:pt idx="6793">
                  <c:v>9.3510819888772705</c:v>
                </c:pt>
                <c:pt idx="6794">
                  <c:v>9.35245856505699</c:v>
                </c:pt>
                <c:pt idx="6795">
                  <c:v>9.3538351412367202</c:v>
                </c:pt>
                <c:pt idx="6796">
                  <c:v>9.3552117174164398</c:v>
                </c:pt>
                <c:pt idx="6797">
                  <c:v>9.3565882935961699</c:v>
                </c:pt>
                <c:pt idx="6798">
                  <c:v>9.3579648697759001</c:v>
                </c:pt>
                <c:pt idx="6799">
                  <c:v>9.3593414459556197</c:v>
                </c:pt>
                <c:pt idx="6800">
                  <c:v>9.3607180221353499</c:v>
                </c:pt>
                <c:pt idx="6801">
                  <c:v>9.3620945983150694</c:v>
                </c:pt>
                <c:pt idx="6802">
                  <c:v>9.3634711744947996</c:v>
                </c:pt>
                <c:pt idx="6803">
                  <c:v>9.3648477506745191</c:v>
                </c:pt>
                <c:pt idx="6804">
                  <c:v>9.3662243268542493</c:v>
                </c:pt>
                <c:pt idx="6805">
                  <c:v>9.3676009030339706</c:v>
                </c:pt>
                <c:pt idx="6806">
                  <c:v>9.3689774792137008</c:v>
                </c:pt>
                <c:pt idx="6807">
                  <c:v>9.3703540553934292</c:v>
                </c:pt>
                <c:pt idx="6808">
                  <c:v>9.3717306315731506</c:v>
                </c:pt>
                <c:pt idx="6809">
                  <c:v>9.3731072077528808</c:v>
                </c:pt>
                <c:pt idx="6810">
                  <c:v>9.3744837839326003</c:v>
                </c:pt>
                <c:pt idx="6811">
                  <c:v>9.3758603601123305</c:v>
                </c:pt>
                <c:pt idx="6812">
                  <c:v>9.3772369362920607</c:v>
                </c:pt>
                <c:pt idx="6813">
                  <c:v>9.3786135124717802</c:v>
                </c:pt>
                <c:pt idx="6814">
                  <c:v>9.3799900886515104</c:v>
                </c:pt>
                <c:pt idx="6815">
                  <c:v>9.3813666648312299</c:v>
                </c:pt>
                <c:pt idx="6816">
                  <c:v>9.3827432410109601</c:v>
                </c:pt>
                <c:pt idx="6817">
                  <c:v>9.3841198171906903</c:v>
                </c:pt>
                <c:pt idx="6818">
                  <c:v>9.3854963933704099</c:v>
                </c:pt>
                <c:pt idx="6819">
                  <c:v>9.3868729695501401</c:v>
                </c:pt>
                <c:pt idx="6820">
                  <c:v>9.3882495457298596</c:v>
                </c:pt>
                <c:pt idx="6821">
                  <c:v>9.3896261219095898</c:v>
                </c:pt>
                <c:pt idx="6822">
                  <c:v>9.39100269808932</c:v>
                </c:pt>
                <c:pt idx="6823">
                  <c:v>9.3923792742690395</c:v>
                </c:pt>
                <c:pt idx="6824">
                  <c:v>9.3937558504487697</c:v>
                </c:pt>
                <c:pt idx="6825">
                  <c:v>9.3951324266284892</c:v>
                </c:pt>
                <c:pt idx="6826">
                  <c:v>9.3965090028082194</c:v>
                </c:pt>
                <c:pt idx="6827">
                  <c:v>9.3978855789879407</c:v>
                </c:pt>
                <c:pt idx="6828">
                  <c:v>9.3992621551676692</c:v>
                </c:pt>
                <c:pt idx="6829">
                  <c:v>9.4006387313473994</c:v>
                </c:pt>
                <c:pt idx="6830">
                  <c:v>9.4020153075271207</c:v>
                </c:pt>
                <c:pt idx="6831">
                  <c:v>9.4033918837068509</c:v>
                </c:pt>
                <c:pt idx="6832">
                  <c:v>9.4047684598865704</c:v>
                </c:pt>
                <c:pt idx="6833">
                  <c:v>9.4061450360663006</c:v>
                </c:pt>
                <c:pt idx="6834">
                  <c:v>9.4075216122460201</c:v>
                </c:pt>
                <c:pt idx="6835">
                  <c:v>9.4088981884257503</c:v>
                </c:pt>
                <c:pt idx="6836">
                  <c:v>9.4102747646054805</c:v>
                </c:pt>
                <c:pt idx="6837">
                  <c:v>9.4116513407852</c:v>
                </c:pt>
                <c:pt idx="6838">
                  <c:v>9.4130279169649302</c:v>
                </c:pt>
                <c:pt idx="6839">
                  <c:v>9.4144044931446498</c:v>
                </c:pt>
                <c:pt idx="6840">
                  <c:v>9.41578106932438</c:v>
                </c:pt>
                <c:pt idx="6841">
                  <c:v>9.4171576455040995</c:v>
                </c:pt>
                <c:pt idx="6842">
                  <c:v>9.4185342216838297</c:v>
                </c:pt>
                <c:pt idx="6843">
                  <c:v>9.4199107978635599</c:v>
                </c:pt>
                <c:pt idx="6844">
                  <c:v>9.4212873740432794</c:v>
                </c:pt>
                <c:pt idx="6845">
                  <c:v>9.4226639502230096</c:v>
                </c:pt>
                <c:pt idx="6846">
                  <c:v>9.4240405264027292</c:v>
                </c:pt>
                <c:pt idx="6847">
                  <c:v>9.4254171025824593</c:v>
                </c:pt>
                <c:pt idx="6848">
                  <c:v>9.4267936787621807</c:v>
                </c:pt>
                <c:pt idx="6849">
                  <c:v>9.4281702549419109</c:v>
                </c:pt>
                <c:pt idx="6850">
                  <c:v>9.4295468311216393</c:v>
                </c:pt>
                <c:pt idx="6851">
                  <c:v>9.4309234073013606</c:v>
                </c:pt>
                <c:pt idx="6852">
                  <c:v>9.4322999834810908</c:v>
                </c:pt>
                <c:pt idx="6853">
                  <c:v>9.4336765596608103</c:v>
                </c:pt>
                <c:pt idx="6854">
                  <c:v>9.4350531358405405</c:v>
                </c:pt>
                <c:pt idx="6855">
                  <c:v>9.43642971202026</c:v>
                </c:pt>
                <c:pt idx="6856">
                  <c:v>9.4378062881999902</c:v>
                </c:pt>
                <c:pt idx="6857">
                  <c:v>9.4391828643797204</c:v>
                </c:pt>
                <c:pt idx="6858">
                  <c:v>9.44055944055944</c:v>
                </c:pt>
                <c:pt idx="6859">
                  <c:v>9.4419360167391702</c:v>
                </c:pt>
                <c:pt idx="6860">
                  <c:v>9.4433125929188897</c:v>
                </c:pt>
                <c:pt idx="6861">
                  <c:v>9.4446891690986199</c:v>
                </c:pt>
                <c:pt idx="6862">
                  <c:v>9.4460657452783501</c:v>
                </c:pt>
                <c:pt idx="6863">
                  <c:v>9.4474423214580696</c:v>
                </c:pt>
                <c:pt idx="6864">
                  <c:v>9.4488188976377998</c:v>
                </c:pt>
                <c:pt idx="6865">
                  <c:v>9.4501954738175193</c:v>
                </c:pt>
                <c:pt idx="6866">
                  <c:v>9.4515720499972495</c:v>
                </c:pt>
                <c:pt idx="6867">
                  <c:v>9.4529486261769708</c:v>
                </c:pt>
                <c:pt idx="6868">
                  <c:v>9.4543252023566993</c:v>
                </c:pt>
                <c:pt idx="6869">
                  <c:v>9.4557017785364295</c:v>
                </c:pt>
                <c:pt idx="6870">
                  <c:v>9.4570783547161508</c:v>
                </c:pt>
                <c:pt idx="6871">
                  <c:v>9.4584549308958792</c:v>
                </c:pt>
                <c:pt idx="6872">
                  <c:v>9.4598315070756005</c:v>
                </c:pt>
                <c:pt idx="6873">
                  <c:v>9.4612080832553307</c:v>
                </c:pt>
                <c:pt idx="6874">
                  <c:v>9.4625846594350609</c:v>
                </c:pt>
                <c:pt idx="6875">
                  <c:v>9.4639612356147804</c:v>
                </c:pt>
                <c:pt idx="6876">
                  <c:v>9.4653378117945106</c:v>
                </c:pt>
                <c:pt idx="6877">
                  <c:v>9.4667143879742301</c:v>
                </c:pt>
                <c:pt idx="6878">
                  <c:v>9.4680909641539603</c:v>
                </c:pt>
                <c:pt idx="6879">
                  <c:v>9.4694675403336905</c:v>
                </c:pt>
                <c:pt idx="6880">
                  <c:v>9.4708441165134101</c:v>
                </c:pt>
                <c:pt idx="6881">
                  <c:v>9.4722206926931403</c:v>
                </c:pt>
                <c:pt idx="6882">
                  <c:v>9.4735972688728598</c:v>
                </c:pt>
                <c:pt idx="6883">
                  <c:v>9.47497384505259</c:v>
                </c:pt>
                <c:pt idx="6884">
                  <c:v>9.4763504212323095</c:v>
                </c:pt>
                <c:pt idx="6885">
                  <c:v>9.4777269974120397</c:v>
                </c:pt>
                <c:pt idx="6886">
                  <c:v>9.4791035735917699</c:v>
                </c:pt>
                <c:pt idx="6887">
                  <c:v>9.4804801497714895</c:v>
                </c:pt>
                <c:pt idx="6888">
                  <c:v>9.4818567259512196</c:v>
                </c:pt>
                <c:pt idx="6889">
                  <c:v>9.4832333021309392</c:v>
                </c:pt>
                <c:pt idx="6890">
                  <c:v>9.4846098783106694</c:v>
                </c:pt>
                <c:pt idx="6891">
                  <c:v>9.4859864544903907</c:v>
                </c:pt>
                <c:pt idx="6892">
                  <c:v>9.4873630306701209</c:v>
                </c:pt>
                <c:pt idx="6893">
                  <c:v>9.4887396068498493</c:v>
                </c:pt>
                <c:pt idx="6894">
                  <c:v>9.4901161830295706</c:v>
                </c:pt>
                <c:pt idx="6895">
                  <c:v>9.4914927592093008</c:v>
                </c:pt>
                <c:pt idx="6896">
                  <c:v>9.4928693353890203</c:v>
                </c:pt>
                <c:pt idx="6897">
                  <c:v>9.4942459115687505</c:v>
                </c:pt>
                <c:pt idx="6898">
                  <c:v>9.4956224877484701</c:v>
                </c:pt>
                <c:pt idx="6899">
                  <c:v>9.4969990639282003</c:v>
                </c:pt>
                <c:pt idx="6900">
                  <c:v>9.4983756401079305</c:v>
                </c:pt>
                <c:pt idx="6901">
                  <c:v>9.49975221628765</c:v>
                </c:pt>
                <c:pt idx="6902">
                  <c:v>9.5011287924673802</c:v>
                </c:pt>
                <c:pt idx="6903">
                  <c:v>9.5025053686470997</c:v>
                </c:pt>
                <c:pt idx="6904">
                  <c:v>9.5038819448268299</c:v>
                </c:pt>
                <c:pt idx="6905">
                  <c:v>9.5052585210065494</c:v>
                </c:pt>
                <c:pt idx="6906">
                  <c:v>9.5066350971862796</c:v>
                </c:pt>
                <c:pt idx="6907">
                  <c:v>9.5080116733660098</c:v>
                </c:pt>
                <c:pt idx="6908">
                  <c:v>9.5093882495457294</c:v>
                </c:pt>
                <c:pt idx="6909">
                  <c:v>9.5107648257254596</c:v>
                </c:pt>
                <c:pt idx="6910">
                  <c:v>9.5121414019051809</c:v>
                </c:pt>
                <c:pt idx="6911">
                  <c:v>9.5135179780849093</c:v>
                </c:pt>
                <c:pt idx="6912">
                  <c:v>9.5148945542646306</c:v>
                </c:pt>
                <c:pt idx="6913">
                  <c:v>9.5162711304443608</c:v>
                </c:pt>
                <c:pt idx="6914">
                  <c:v>9.5176477066240892</c:v>
                </c:pt>
                <c:pt idx="6915">
                  <c:v>9.5190242828038105</c:v>
                </c:pt>
                <c:pt idx="6916">
                  <c:v>9.5204008589835407</c:v>
                </c:pt>
                <c:pt idx="6917">
                  <c:v>9.5217774351632603</c:v>
                </c:pt>
                <c:pt idx="6918">
                  <c:v>9.5231540113429904</c:v>
                </c:pt>
                <c:pt idx="6919">
                  <c:v>9.5245305875227206</c:v>
                </c:pt>
                <c:pt idx="6920">
                  <c:v>9.5259071637024402</c:v>
                </c:pt>
                <c:pt idx="6921">
                  <c:v>9.5272837398821704</c:v>
                </c:pt>
                <c:pt idx="6922">
                  <c:v>9.5286603160618899</c:v>
                </c:pt>
                <c:pt idx="6923">
                  <c:v>9.5300368922416201</c:v>
                </c:pt>
                <c:pt idx="6924">
                  <c:v>9.5314134684213503</c:v>
                </c:pt>
                <c:pt idx="6925">
                  <c:v>9.5327900446010698</c:v>
                </c:pt>
                <c:pt idx="6926">
                  <c:v>9.5341666207808</c:v>
                </c:pt>
                <c:pt idx="6927">
                  <c:v>9.5355431969605196</c:v>
                </c:pt>
                <c:pt idx="6928">
                  <c:v>9.5369197731402497</c:v>
                </c:pt>
                <c:pt idx="6929">
                  <c:v>9.5382963493199799</c:v>
                </c:pt>
                <c:pt idx="6930">
                  <c:v>9.5396729254996995</c:v>
                </c:pt>
                <c:pt idx="6931">
                  <c:v>9.5410495016794208</c:v>
                </c:pt>
                <c:pt idx="6932">
                  <c:v>9.5424260778591492</c:v>
                </c:pt>
                <c:pt idx="6933">
                  <c:v>9.5438026540388794</c:v>
                </c:pt>
                <c:pt idx="6934">
                  <c:v>9.5451792302186007</c:v>
                </c:pt>
                <c:pt idx="6935">
                  <c:v>9.5465558063983291</c:v>
                </c:pt>
                <c:pt idx="6936">
                  <c:v>9.5479323825780504</c:v>
                </c:pt>
                <c:pt idx="6937">
                  <c:v>9.5493089587577806</c:v>
                </c:pt>
                <c:pt idx="6938">
                  <c:v>9.5506855349375108</c:v>
                </c:pt>
                <c:pt idx="6939">
                  <c:v>9.5520621111172304</c:v>
                </c:pt>
                <c:pt idx="6940">
                  <c:v>9.5534386872969606</c:v>
                </c:pt>
                <c:pt idx="6941">
                  <c:v>9.5548152634766801</c:v>
                </c:pt>
                <c:pt idx="6942">
                  <c:v>9.5561918396564103</c:v>
                </c:pt>
                <c:pt idx="6943">
                  <c:v>9.5575684158361405</c:v>
                </c:pt>
                <c:pt idx="6944">
                  <c:v>9.55894499201586</c:v>
                </c:pt>
                <c:pt idx="6945">
                  <c:v>9.5603215681955902</c:v>
                </c:pt>
                <c:pt idx="6946">
                  <c:v>9.5616981443753097</c:v>
                </c:pt>
                <c:pt idx="6947">
                  <c:v>9.5630747205550399</c:v>
                </c:pt>
                <c:pt idx="6948">
                  <c:v>9.5644512967347595</c:v>
                </c:pt>
                <c:pt idx="6949">
                  <c:v>9.5658278729144897</c:v>
                </c:pt>
                <c:pt idx="6950">
                  <c:v>9.5672044490942199</c:v>
                </c:pt>
                <c:pt idx="6951">
                  <c:v>9.5685810252739394</c:v>
                </c:pt>
                <c:pt idx="6952">
                  <c:v>9.5699576014536696</c:v>
                </c:pt>
                <c:pt idx="6953">
                  <c:v>9.5713341776333891</c:v>
                </c:pt>
                <c:pt idx="6954">
                  <c:v>9.5727107538131193</c:v>
                </c:pt>
                <c:pt idx="6955">
                  <c:v>9.5740873299928406</c:v>
                </c:pt>
                <c:pt idx="6956">
                  <c:v>9.5754639061725708</c:v>
                </c:pt>
                <c:pt idx="6957">
                  <c:v>9.5768404823522992</c:v>
                </c:pt>
                <c:pt idx="6958">
                  <c:v>9.5782170585320205</c:v>
                </c:pt>
                <c:pt idx="6959">
                  <c:v>9.5795936347117507</c:v>
                </c:pt>
                <c:pt idx="6960">
                  <c:v>9.5809702108914703</c:v>
                </c:pt>
                <c:pt idx="6961">
                  <c:v>9.5823467870712005</c:v>
                </c:pt>
                <c:pt idx="6962">
                  <c:v>9.58372336325092</c:v>
                </c:pt>
                <c:pt idx="6963">
                  <c:v>9.5850999394306502</c:v>
                </c:pt>
                <c:pt idx="6964">
                  <c:v>9.5864765156103804</c:v>
                </c:pt>
                <c:pt idx="6965">
                  <c:v>9.5878530917900999</c:v>
                </c:pt>
                <c:pt idx="6966">
                  <c:v>9.5892296679698301</c:v>
                </c:pt>
                <c:pt idx="6967">
                  <c:v>9.5906062441495497</c:v>
                </c:pt>
                <c:pt idx="6968">
                  <c:v>9.5919828203292798</c:v>
                </c:pt>
                <c:pt idx="6969">
                  <c:v>9.59335939650901</c:v>
                </c:pt>
                <c:pt idx="6970">
                  <c:v>9.5947359726887296</c:v>
                </c:pt>
                <c:pt idx="6971">
                  <c:v>9.5961125488684598</c:v>
                </c:pt>
                <c:pt idx="6972">
                  <c:v>9.5974891250481793</c:v>
                </c:pt>
                <c:pt idx="6973">
                  <c:v>9.5988657012279095</c:v>
                </c:pt>
                <c:pt idx="6974">
                  <c:v>9.6002422774076308</c:v>
                </c:pt>
                <c:pt idx="6975">
                  <c:v>9.6016188535873592</c:v>
                </c:pt>
                <c:pt idx="6976">
                  <c:v>9.6029954297670805</c:v>
                </c:pt>
                <c:pt idx="6977">
                  <c:v>9.6043720059468107</c:v>
                </c:pt>
                <c:pt idx="6978">
                  <c:v>9.6057485821265391</c:v>
                </c:pt>
                <c:pt idx="6979">
                  <c:v>9.6071251583062605</c:v>
                </c:pt>
                <c:pt idx="6980">
                  <c:v>9.6085017344859907</c:v>
                </c:pt>
                <c:pt idx="6981">
                  <c:v>9.6098783106657102</c:v>
                </c:pt>
                <c:pt idx="6982">
                  <c:v>9.6112548868454404</c:v>
                </c:pt>
                <c:pt idx="6983">
                  <c:v>9.6126314630251706</c:v>
                </c:pt>
                <c:pt idx="6984">
                  <c:v>9.6140080392048901</c:v>
                </c:pt>
                <c:pt idx="6985">
                  <c:v>9.6153846153846203</c:v>
                </c:pt>
                <c:pt idx="6986">
                  <c:v>9.6167611915643398</c:v>
                </c:pt>
                <c:pt idx="6987">
                  <c:v>9.61813776774407</c:v>
                </c:pt>
                <c:pt idx="6988">
                  <c:v>9.6195143439238002</c:v>
                </c:pt>
                <c:pt idx="6989">
                  <c:v>9.6208909201035198</c:v>
                </c:pt>
                <c:pt idx="6990">
                  <c:v>9.62226749628325</c:v>
                </c:pt>
                <c:pt idx="6991">
                  <c:v>9.6236440724629695</c:v>
                </c:pt>
                <c:pt idx="6992">
                  <c:v>9.6250206486426997</c:v>
                </c:pt>
                <c:pt idx="6993">
                  <c:v>9.6263972248224299</c:v>
                </c:pt>
                <c:pt idx="6994">
                  <c:v>9.6277738010021494</c:v>
                </c:pt>
                <c:pt idx="6995">
                  <c:v>9.6291503771818707</c:v>
                </c:pt>
                <c:pt idx="6996">
                  <c:v>9.6305269533615991</c:v>
                </c:pt>
                <c:pt idx="6997">
                  <c:v>9.6319035295413293</c:v>
                </c:pt>
                <c:pt idx="6998">
                  <c:v>9.6332801057210506</c:v>
                </c:pt>
                <c:pt idx="6999">
                  <c:v>9.6346566819007808</c:v>
                </c:pt>
                <c:pt idx="7000">
                  <c:v>9.6360332580805004</c:v>
                </c:pt>
                <c:pt idx="7001">
                  <c:v>9.6374098342602306</c:v>
                </c:pt>
                <c:pt idx="7002">
                  <c:v>9.6387864104399608</c:v>
                </c:pt>
                <c:pt idx="7003">
                  <c:v>9.6401629866196803</c:v>
                </c:pt>
                <c:pt idx="7004">
                  <c:v>9.6415395627994105</c:v>
                </c:pt>
                <c:pt idx="7005">
                  <c:v>9.64291613897913</c:v>
                </c:pt>
                <c:pt idx="7006">
                  <c:v>9.6442927151588602</c:v>
                </c:pt>
                <c:pt idx="7007">
                  <c:v>9.6456692913385904</c:v>
                </c:pt>
                <c:pt idx="7008">
                  <c:v>9.6470458675183099</c:v>
                </c:pt>
                <c:pt idx="7009">
                  <c:v>9.6484224436980401</c:v>
                </c:pt>
                <c:pt idx="7010">
                  <c:v>9.6497990198777597</c:v>
                </c:pt>
                <c:pt idx="7011">
                  <c:v>9.6511755960574899</c:v>
                </c:pt>
                <c:pt idx="7012">
                  <c:v>9.6525521722372094</c:v>
                </c:pt>
                <c:pt idx="7013">
                  <c:v>9.6539287484169396</c:v>
                </c:pt>
                <c:pt idx="7014">
                  <c:v>9.6553053245966698</c:v>
                </c:pt>
                <c:pt idx="7015">
                  <c:v>9.6566819007763893</c:v>
                </c:pt>
                <c:pt idx="7016">
                  <c:v>9.6580584769561195</c:v>
                </c:pt>
                <c:pt idx="7017">
                  <c:v>9.6594350531358408</c:v>
                </c:pt>
                <c:pt idx="7018">
                  <c:v>9.6608116293155692</c:v>
                </c:pt>
                <c:pt idx="7019">
                  <c:v>9.6621882054952906</c:v>
                </c:pt>
                <c:pt idx="7020">
                  <c:v>9.6635647816750208</c:v>
                </c:pt>
                <c:pt idx="7021">
                  <c:v>9.6649413578547492</c:v>
                </c:pt>
                <c:pt idx="7022">
                  <c:v>9.6663179340344705</c:v>
                </c:pt>
                <c:pt idx="7023">
                  <c:v>9.6676945102142007</c:v>
                </c:pt>
                <c:pt idx="7024">
                  <c:v>9.6690710863939202</c:v>
                </c:pt>
                <c:pt idx="7025">
                  <c:v>9.6704476625736504</c:v>
                </c:pt>
                <c:pt idx="7026">
                  <c:v>9.6718242387533699</c:v>
                </c:pt>
                <c:pt idx="7027">
                  <c:v>9.6732008149331001</c:v>
                </c:pt>
                <c:pt idx="7028">
                  <c:v>9.6745773911128303</c:v>
                </c:pt>
                <c:pt idx="7029">
                  <c:v>9.6759539672925499</c:v>
                </c:pt>
                <c:pt idx="7030">
                  <c:v>9.6773305434722801</c:v>
                </c:pt>
                <c:pt idx="7031">
                  <c:v>9.6787071196519996</c:v>
                </c:pt>
                <c:pt idx="7032">
                  <c:v>9.6800836958317298</c:v>
                </c:pt>
                <c:pt idx="7033">
                  <c:v>9.68146027201146</c:v>
                </c:pt>
                <c:pt idx="7034">
                  <c:v>9.6828368481911795</c:v>
                </c:pt>
                <c:pt idx="7035">
                  <c:v>9.6842134243709097</c:v>
                </c:pt>
                <c:pt idx="7036">
                  <c:v>9.6855900005506292</c:v>
                </c:pt>
                <c:pt idx="7037">
                  <c:v>9.6869665767303594</c:v>
                </c:pt>
                <c:pt idx="7038">
                  <c:v>9.6883431529100807</c:v>
                </c:pt>
                <c:pt idx="7039">
                  <c:v>9.6897197290898092</c:v>
                </c:pt>
                <c:pt idx="7040">
                  <c:v>9.6910963052695305</c:v>
                </c:pt>
                <c:pt idx="7041">
                  <c:v>9.6924728814492607</c:v>
                </c:pt>
                <c:pt idx="7042">
                  <c:v>9.6938494576289909</c:v>
                </c:pt>
                <c:pt idx="7043">
                  <c:v>9.6952260338087104</c:v>
                </c:pt>
                <c:pt idx="7044">
                  <c:v>9.6966026099884406</c:v>
                </c:pt>
                <c:pt idx="7045">
                  <c:v>9.6979791861681601</c:v>
                </c:pt>
                <c:pt idx="7046">
                  <c:v>9.6993557623478903</c:v>
                </c:pt>
                <c:pt idx="7047">
                  <c:v>9.7007323385276205</c:v>
                </c:pt>
                <c:pt idx="7048">
                  <c:v>9.70210891470734</c:v>
                </c:pt>
                <c:pt idx="7049">
                  <c:v>9.7034854908870702</c:v>
                </c:pt>
                <c:pt idx="7050">
                  <c:v>9.7048620670667898</c:v>
                </c:pt>
                <c:pt idx="7051">
                  <c:v>9.70623864324652</c:v>
                </c:pt>
                <c:pt idx="7052">
                  <c:v>9.7076152194262502</c:v>
                </c:pt>
                <c:pt idx="7053">
                  <c:v>9.7089917956059697</c:v>
                </c:pt>
                <c:pt idx="7054">
                  <c:v>9.7103683717856999</c:v>
                </c:pt>
                <c:pt idx="7055">
                  <c:v>9.7117449479654194</c:v>
                </c:pt>
                <c:pt idx="7056">
                  <c:v>9.7131215241451496</c:v>
                </c:pt>
                <c:pt idx="7057">
                  <c:v>9.7144981003248692</c:v>
                </c:pt>
                <c:pt idx="7058">
                  <c:v>9.7158746765045993</c:v>
                </c:pt>
                <c:pt idx="7059">
                  <c:v>9.7172512526843295</c:v>
                </c:pt>
                <c:pt idx="7060">
                  <c:v>9.7186278288640509</c:v>
                </c:pt>
                <c:pt idx="7061">
                  <c:v>9.7200044050437793</c:v>
                </c:pt>
                <c:pt idx="7062">
                  <c:v>9.7213809812235006</c:v>
                </c:pt>
                <c:pt idx="7063">
                  <c:v>9.7227575574032308</c:v>
                </c:pt>
                <c:pt idx="7064">
                  <c:v>9.7241341335829592</c:v>
                </c:pt>
                <c:pt idx="7065">
                  <c:v>9.7255107097626805</c:v>
                </c:pt>
                <c:pt idx="7066">
                  <c:v>9.7268872859424107</c:v>
                </c:pt>
                <c:pt idx="7067">
                  <c:v>9.7282638621221302</c:v>
                </c:pt>
                <c:pt idx="7068">
                  <c:v>9.7296404383018604</c:v>
                </c:pt>
                <c:pt idx="7069">
                  <c:v>9.73101701448158</c:v>
                </c:pt>
                <c:pt idx="7070">
                  <c:v>9.7323935906613102</c:v>
                </c:pt>
                <c:pt idx="7071">
                  <c:v>9.7337701668410403</c:v>
                </c:pt>
                <c:pt idx="7072">
                  <c:v>9.7351467430207599</c:v>
                </c:pt>
                <c:pt idx="7073">
                  <c:v>9.7365233192004901</c:v>
                </c:pt>
                <c:pt idx="7074">
                  <c:v>9.7378998953802096</c:v>
                </c:pt>
                <c:pt idx="7075">
                  <c:v>9.7392764715599398</c:v>
                </c:pt>
                <c:pt idx="7076">
                  <c:v>9.7406530477396593</c:v>
                </c:pt>
                <c:pt idx="7077">
                  <c:v>9.7420296239193895</c:v>
                </c:pt>
                <c:pt idx="7078">
                  <c:v>9.7434062000991197</c:v>
                </c:pt>
                <c:pt idx="7079">
                  <c:v>9.7447827762788393</c:v>
                </c:pt>
                <c:pt idx="7080">
                  <c:v>9.7461593524585695</c:v>
                </c:pt>
                <c:pt idx="7081">
                  <c:v>9.7475359286382908</c:v>
                </c:pt>
                <c:pt idx="7082">
                  <c:v>9.7489125048180192</c:v>
                </c:pt>
                <c:pt idx="7083">
                  <c:v>9.7502890809977405</c:v>
                </c:pt>
                <c:pt idx="7084">
                  <c:v>9.7516656571774707</c:v>
                </c:pt>
                <c:pt idx="7085">
                  <c:v>9.7530422333572009</c:v>
                </c:pt>
                <c:pt idx="7086">
                  <c:v>9.7544188095369204</c:v>
                </c:pt>
                <c:pt idx="7087">
                  <c:v>9.7557953857166506</c:v>
                </c:pt>
                <c:pt idx="7088">
                  <c:v>9.7571719618963701</c:v>
                </c:pt>
                <c:pt idx="7089">
                  <c:v>9.7585485380761003</c:v>
                </c:pt>
                <c:pt idx="7090">
                  <c:v>9.7599251142558199</c:v>
                </c:pt>
                <c:pt idx="7091">
                  <c:v>9.7613016904355501</c:v>
                </c:pt>
                <c:pt idx="7092">
                  <c:v>9.7626782666152803</c:v>
                </c:pt>
                <c:pt idx="7093">
                  <c:v>9.7640548427949998</c:v>
                </c:pt>
                <c:pt idx="7094">
                  <c:v>9.76543141897473</c:v>
                </c:pt>
                <c:pt idx="7095">
                  <c:v>9.7668079951544495</c:v>
                </c:pt>
                <c:pt idx="7096">
                  <c:v>9.7681845713341797</c:v>
                </c:pt>
                <c:pt idx="7097">
                  <c:v>9.7695611475139099</c:v>
                </c:pt>
                <c:pt idx="7098">
                  <c:v>9.7709377236936295</c:v>
                </c:pt>
                <c:pt idx="7099">
                  <c:v>9.7723142998733596</c:v>
                </c:pt>
                <c:pt idx="7100">
                  <c:v>9.7736908760530792</c:v>
                </c:pt>
                <c:pt idx="7101">
                  <c:v>9.7750674522328094</c:v>
                </c:pt>
                <c:pt idx="7102">
                  <c:v>9.7764440284125307</c:v>
                </c:pt>
                <c:pt idx="7103">
                  <c:v>9.7778206045922609</c:v>
                </c:pt>
                <c:pt idx="7104">
                  <c:v>9.7791971807719893</c:v>
                </c:pt>
                <c:pt idx="7105">
                  <c:v>9.7805737569517106</c:v>
                </c:pt>
                <c:pt idx="7106">
                  <c:v>9.7819503331314408</c:v>
                </c:pt>
                <c:pt idx="7107">
                  <c:v>9.7833269093111603</c:v>
                </c:pt>
                <c:pt idx="7108">
                  <c:v>9.7847034854908905</c:v>
                </c:pt>
                <c:pt idx="7109">
                  <c:v>9.7860800616706207</c:v>
                </c:pt>
                <c:pt idx="7110">
                  <c:v>9.7874566378503403</c:v>
                </c:pt>
                <c:pt idx="7111">
                  <c:v>9.7888332140300705</c:v>
                </c:pt>
                <c:pt idx="7112">
                  <c:v>9.79020979020979</c:v>
                </c:pt>
                <c:pt idx="7113">
                  <c:v>9.7915863663895202</c:v>
                </c:pt>
                <c:pt idx="7114">
                  <c:v>9.7929629425692504</c:v>
                </c:pt>
                <c:pt idx="7115">
                  <c:v>9.7943395187489699</c:v>
                </c:pt>
                <c:pt idx="7116">
                  <c:v>9.7957160949287001</c:v>
                </c:pt>
                <c:pt idx="7117">
                  <c:v>9.7970926711084196</c:v>
                </c:pt>
                <c:pt idx="7118">
                  <c:v>9.7984692472881498</c:v>
                </c:pt>
                <c:pt idx="7119">
                  <c:v>9.7998458234678694</c:v>
                </c:pt>
                <c:pt idx="7120">
                  <c:v>9.8012223996475996</c:v>
                </c:pt>
                <c:pt idx="7121">
                  <c:v>9.8025989758273209</c:v>
                </c:pt>
                <c:pt idx="7122">
                  <c:v>9.8039755520070493</c:v>
                </c:pt>
                <c:pt idx="7123">
                  <c:v>9.8053521281867795</c:v>
                </c:pt>
                <c:pt idx="7124">
                  <c:v>9.8067287043665008</c:v>
                </c:pt>
                <c:pt idx="7125">
                  <c:v>9.8081052805462292</c:v>
                </c:pt>
                <c:pt idx="7126">
                  <c:v>9.8094818567259505</c:v>
                </c:pt>
                <c:pt idx="7127">
                  <c:v>9.8108584329056807</c:v>
                </c:pt>
                <c:pt idx="7128">
                  <c:v>9.8122350090854091</c:v>
                </c:pt>
                <c:pt idx="7129">
                  <c:v>9.8136115852651304</c:v>
                </c:pt>
                <c:pt idx="7130">
                  <c:v>9.8149881614448606</c:v>
                </c:pt>
                <c:pt idx="7131">
                  <c:v>9.8163647376245802</c:v>
                </c:pt>
                <c:pt idx="7132">
                  <c:v>9.8177413138043104</c:v>
                </c:pt>
                <c:pt idx="7133">
                  <c:v>9.8191178899840299</c:v>
                </c:pt>
                <c:pt idx="7134">
                  <c:v>9.8204944661637601</c:v>
                </c:pt>
                <c:pt idx="7135">
                  <c:v>9.8218710423434903</c:v>
                </c:pt>
                <c:pt idx="7136">
                  <c:v>9.8232476185232098</c:v>
                </c:pt>
                <c:pt idx="7137">
                  <c:v>9.82462419470294</c:v>
                </c:pt>
                <c:pt idx="7138">
                  <c:v>9.8260007708826596</c:v>
                </c:pt>
                <c:pt idx="7139">
                  <c:v>9.8273773470623897</c:v>
                </c:pt>
                <c:pt idx="7140">
                  <c:v>9.8287539232421093</c:v>
                </c:pt>
                <c:pt idx="7141">
                  <c:v>9.8301304994218395</c:v>
                </c:pt>
                <c:pt idx="7142">
                  <c:v>9.8315070756015697</c:v>
                </c:pt>
                <c:pt idx="7143">
                  <c:v>9.8328836517812892</c:v>
                </c:pt>
                <c:pt idx="7144">
                  <c:v>9.8342602279610194</c:v>
                </c:pt>
                <c:pt idx="7145">
                  <c:v>9.8356368041407407</c:v>
                </c:pt>
                <c:pt idx="7146">
                  <c:v>9.8370133803204691</c:v>
                </c:pt>
                <c:pt idx="7147">
                  <c:v>9.8383899565001904</c:v>
                </c:pt>
                <c:pt idx="7148">
                  <c:v>9.8397665326799206</c:v>
                </c:pt>
                <c:pt idx="7149">
                  <c:v>9.8411431088596508</c:v>
                </c:pt>
                <c:pt idx="7150">
                  <c:v>9.8425196850393704</c:v>
                </c:pt>
                <c:pt idx="7151">
                  <c:v>9.8438962612191006</c:v>
                </c:pt>
                <c:pt idx="7152">
                  <c:v>9.8452728373988201</c:v>
                </c:pt>
                <c:pt idx="7153">
                  <c:v>9.8466494135785503</c:v>
                </c:pt>
                <c:pt idx="7154">
                  <c:v>9.8480259897582805</c:v>
                </c:pt>
                <c:pt idx="7155">
                  <c:v>9.849402565938</c:v>
                </c:pt>
                <c:pt idx="7156">
                  <c:v>9.8507791421177302</c:v>
                </c:pt>
                <c:pt idx="7157">
                  <c:v>9.8521557182974497</c:v>
                </c:pt>
                <c:pt idx="7158">
                  <c:v>9.8535322944771799</c:v>
                </c:pt>
                <c:pt idx="7159">
                  <c:v>9.8549088706569101</c:v>
                </c:pt>
                <c:pt idx="7160">
                  <c:v>9.8562854468366297</c:v>
                </c:pt>
                <c:pt idx="7161">
                  <c:v>9.8576620230163599</c:v>
                </c:pt>
                <c:pt idx="7162">
                  <c:v>9.8590385991960794</c:v>
                </c:pt>
                <c:pt idx="7163">
                  <c:v>9.8604151753758096</c:v>
                </c:pt>
                <c:pt idx="7164">
                  <c:v>9.8617917515555291</c:v>
                </c:pt>
                <c:pt idx="7165">
                  <c:v>9.8631683277352593</c:v>
                </c:pt>
                <c:pt idx="7166">
                  <c:v>9.8645449039149806</c:v>
                </c:pt>
                <c:pt idx="7167">
                  <c:v>9.8659214800947108</c:v>
                </c:pt>
                <c:pt idx="7168">
                  <c:v>9.8672980562744392</c:v>
                </c:pt>
                <c:pt idx="7169">
                  <c:v>9.8686746324541605</c:v>
                </c:pt>
                <c:pt idx="7170">
                  <c:v>9.8700512086338907</c:v>
                </c:pt>
                <c:pt idx="7171">
                  <c:v>9.8714277848136103</c:v>
                </c:pt>
                <c:pt idx="7172">
                  <c:v>9.8728043609933405</c:v>
                </c:pt>
                <c:pt idx="7173">
                  <c:v>9.8741809371730707</c:v>
                </c:pt>
                <c:pt idx="7174">
                  <c:v>9.8755575133527902</c:v>
                </c:pt>
                <c:pt idx="7175">
                  <c:v>9.8769340895325204</c:v>
                </c:pt>
                <c:pt idx="7176">
                  <c:v>9.8783106657122399</c:v>
                </c:pt>
                <c:pt idx="7177">
                  <c:v>9.8796872418919701</c:v>
                </c:pt>
                <c:pt idx="7178">
                  <c:v>9.8810638180717003</c:v>
                </c:pt>
                <c:pt idx="7179">
                  <c:v>9.8824403942514198</c:v>
                </c:pt>
                <c:pt idx="7180">
                  <c:v>9.88381697043115</c:v>
                </c:pt>
                <c:pt idx="7181">
                  <c:v>9.8851935466108696</c:v>
                </c:pt>
                <c:pt idx="7182">
                  <c:v>9.8865701227905998</c:v>
                </c:pt>
                <c:pt idx="7183">
                  <c:v>9.8879466989703193</c:v>
                </c:pt>
                <c:pt idx="7184">
                  <c:v>9.8893232751500495</c:v>
                </c:pt>
                <c:pt idx="7185">
                  <c:v>9.8906998513297708</c:v>
                </c:pt>
                <c:pt idx="7186">
                  <c:v>9.8920764275094992</c:v>
                </c:pt>
                <c:pt idx="7187">
                  <c:v>9.8934530036892294</c:v>
                </c:pt>
                <c:pt idx="7188">
                  <c:v>9.8948295798689507</c:v>
                </c:pt>
                <c:pt idx="7189">
                  <c:v>9.8962061560486791</c:v>
                </c:pt>
                <c:pt idx="7190">
                  <c:v>9.8975827322284005</c:v>
                </c:pt>
                <c:pt idx="7191">
                  <c:v>9.8989593084081307</c:v>
                </c:pt>
                <c:pt idx="7192">
                  <c:v>9.9003358845878608</c:v>
                </c:pt>
                <c:pt idx="7193">
                  <c:v>9.9017124607675804</c:v>
                </c:pt>
                <c:pt idx="7194">
                  <c:v>9.9030890369473106</c:v>
                </c:pt>
                <c:pt idx="7195">
                  <c:v>9.9044656131270301</c:v>
                </c:pt>
                <c:pt idx="7196">
                  <c:v>9.9058421893067603</c:v>
                </c:pt>
                <c:pt idx="7197">
                  <c:v>9.9072187654864798</c:v>
                </c:pt>
                <c:pt idx="7198">
                  <c:v>9.90859534166621</c:v>
                </c:pt>
                <c:pt idx="7199">
                  <c:v>9.9099719178459402</c:v>
                </c:pt>
                <c:pt idx="7200">
                  <c:v>9.9113484940256598</c:v>
                </c:pt>
                <c:pt idx="7201">
                  <c:v>9.91272507020539</c:v>
                </c:pt>
                <c:pt idx="7202">
                  <c:v>9.9141016463851095</c:v>
                </c:pt>
                <c:pt idx="7203">
                  <c:v>9.9154782225648397</c:v>
                </c:pt>
                <c:pt idx="7204">
                  <c:v>9.9168547987445699</c:v>
                </c:pt>
                <c:pt idx="7205">
                  <c:v>9.9182313749242894</c:v>
                </c:pt>
                <c:pt idx="7206">
                  <c:v>9.9196079511040196</c:v>
                </c:pt>
                <c:pt idx="7207">
                  <c:v>9.9209845272837391</c:v>
                </c:pt>
                <c:pt idx="7208">
                  <c:v>9.9223611034634693</c:v>
                </c:pt>
                <c:pt idx="7209">
                  <c:v>9.9237376796431906</c:v>
                </c:pt>
                <c:pt idx="7210">
                  <c:v>9.9251142558229208</c:v>
                </c:pt>
                <c:pt idx="7211">
                  <c:v>9.9264908320026404</c:v>
                </c:pt>
                <c:pt idx="7212">
                  <c:v>9.9278674081823706</c:v>
                </c:pt>
                <c:pt idx="7213">
                  <c:v>9.9292439843621008</c:v>
                </c:pt>
                <c:pt idx="7214">
                  <c:v>9.9306205605418203</c:v>
                </c:pt>
                <c:pt idx="7215">
                  <c:v>9.9319971367215505</c:v>
                </c:pt>
                <c:pt idx="7216">
                  <c:v>9.93337371290127</c:v>
                </c:pt>
                <c:pt idx="7217">
                  <c:v>9.9347502890810002</c:v>
                </c:pt>
                <c:pt idx="7218">
                  <c:v>9.9361268652607304</c:v>
                </c:pt>
                <c:pt idx="7219">
                  <c:v>9.9375034414404499</c:v>
                </c:pt>
                <c:pt idx="7220">
                  <c:v>9.9388800176201801</c:v>
                </c:pt>
                <c:pt idx="7221">
                  <c:v>9.9402565937998997</c:v>
                </c:pt>
                <c:pt idx="7222">
                  <c:v>9.9416331699796299</c:v>
                </c:pt>
                <c:pt idx="7223">
                  <c:v>9.9430097461593601</c:v>
                </c:pt>
                <c:pt idx="7224">
                  <c:v>9.9443863223390796</c:v>
                </c:pt>
                <c:pt idx="7225">
                  <c:v>9.9457628985187991</c:v>
                </c:pt>
                <c:pt idx="7226">
                  <c:v>9.9471394746985293</c:v>
                </c:pt>
                <c:pt idx="7227">
                  <c:v>9.9485160508782595</c:v>
                </c:pt>
                <c:pt idx="7228">
                  <c:v>9.9498926270579808</c:v>
                </c:pt>
                <c:pt idx="7229">
                  <c:v>9.9512692032377092</c:v>
                </c:pt>
                <c:pt idx="7230">
                  <c:v>9.9526457794174306</c:v>
                </c:pt>
                <c:pt idx="7231">
                  <c:v>9.9540223555971608</c:v>
                </c:pt>
                <c:pt idx="7232">
                  <c:v>9.9553989317768892</c:v>
                </c:pt>
                <c:pt idx="7233">
                  <c:v>9.9567755079566105</c:v>
                </c:pt>
                <c:pt idx="7234">
                  <c:v>9.9581520841363407</c:v>
                </c:pt>
                <c:pt idx="7235">
                  <c:v>9.9595286603160602</c:v>
                </c:pt>
                <c:pt idx="7236">
                  <c:v>9.9609052364957904</c:v>
                </c:pt>
                <c:pt idx="7237">
                  <c:v>9.9622818126755206</c:v>
                </c:pt>
                <c:pt idx="7238">
                  <c:v>9.9636583888552401</c:v>
                </c:pt>
                <c:pt idx="7239">
                  <c:v>9.9650349650349703</c:v>
                </c:pt>
                <c:pt idx="7240">
                  <c:v>9.9664115412146899</c:v>
                </c:pt>
                <c:pt idx="7241">
                  <c:v>9.9677881173944201</c:v>
                </c:pt>
                <c:pt idx="7242">
                  <c:v>9.9691646935741502</c:v>
                </c:pt>
                <c:pt idx="7243">
                  <c:v>9.9705412697538698</c:v>
                </c:pt>
                <c:pt idx="7244">
                  <c:v>9.9719178459336</c:v>
                </c:pt>
                <c:pt idx="7245">
                  <c:v>9.9732944221133195</c:v>
                </c:pt>
                <c:pt idx="7246">
                  <c:v>9.9746709982930497</c:v>
                </c:pt>
                <c:pt idx="7247">
                  <c:v>9.9760475744727692</c:v>
                </c:pt>
                <c:pt idx="7248">
                  <c:v>9.9774241506524994</c:v>
                </c:pt>
                <c:pt idx="7249">
                  <c:v>9.9788007268322296</c:v>
                </c:pt>
                <c:pt idx="7250">
                  <c:v>9.9801773030119492</c:v>
                </c:pt>
                <c:pt idx="7251">
                  <c:v>9.9815538791916794</c:v>
                </c:pt>
                <c:pt idx="7252">
                  <c:v>9.9829304553714007</c:v>
                </c:pt>
                <c:pt idx="7253">
                  <c:v>9.9843070315511309</c:v>
                </c:pt>
                <c:pt idx="7254">
                  <c:v>9.9856836077308504</c:v>
                </c:pt>
                <c:pt idx="7255">
                  <c:v>9.9870601839105806</c:v>
                </c:pt>
                <c:pt idx="7256">
                  <c:v>9.9884367600903108</c:v>
                </c:pt>
                <c:pt idx="7257">
                  <c:v>9.9898133362700303</c:v>
                </c:pt>
                <c:pt idx="7258">
                  <c:v>9.9911899124497605</c:v>
                </c:pt>
                <c:pt idx="7259">
                  <c:v>9.99256648862948</c:v>
                </c:pt>
                <c:pt idx="7260">
                  <c:v>9.9939430648092102</c:v>
                </c:pt>
                <c:pt idx="7261">
                  <c:v>9.9953196409889298</c:v>
                </c:pt>
                <c:pt idx="7262">
                  <c:v>9.99669621716866</c:v>
                </c:pt>
                <c:pt idx="7263">
                  <c:v>9.9980727933483902</c:v>
                </c:pt>
                <c:pt idx="7264">
                  <c:v>9.9994493695281097</c:v>
                </c:pt>
                <c:pt idx="7265">
                  <c:v>10.000825945707801</c:v>
                </c:pt>
                <c:pt idx="7266">
                  <c:v>10.0022025218876</c:v>
                </c:pt>
                <c:pt idx="7267">
                  <c:v>10.0035790980673</c:v>
                </c:pt>
                <c:pt idx="7268">
                  <c:v>10.004955674247</c:v>
                </c:pt>
                <c:pt idx="7269">
                  <c:v>10.0063322504267</c:v>
                </c:pt>
                <c:pt idx="7270">
                  <c:v>10.0077088266065</c:v>
                </c:pt>
                <c:pt idx="7271">
                  <c:v>10.0090854027862</c:v>
                </c:pt>
                <c:pt idx="7272">
                  <c:v>10.0104619789659</c:v>
                </c:pt>
                <c:pt idx="7273">
                  <c:v>10.0118385551456</c:v>
                </c:pt>
                <c:pt idx="7274">
                  <c:v>10.013215131325399</c:v>
                </c:pt>
                <c:pt idx="7275">
                  <c:v>10.014591707505099</c:v>
                </c:pt>
                <c:pt idx="7276">
                  <c:v>10.015968283684799</c:v>
                </c:pt>
                <c:pt idx="7277">
                  <c:v>10.017344859864499</c:v>
                </c:pt>
                <c:pt idx="7278">
                  <c:v>10.0187214360443</c:v>
                </c:pt>
                <c:pt idx="7279">
                  <c:v>10.020098012224</c:v>
                </c:pt>
                <c:pt idx="7280">
                  <c:v>10.0214745884037</c:v>
                </c:pt>
                <c:pt idx="7281">
                  <c:v>10.0228511645835</c:v>
                </c:pt>
                <c:pt idx="7282">
                  <c:v>10.0242277407632</c:v>
                </c:pt>
                <c:pt idx="7283">
                  <c:v>10.0256043169429</c:v>
                </c:pt>
                <c:pt idx="7284">
                  <c:v>10.0269808931226</c:v>
                </c:pt>
                <c:pt idx="7285">
                  <c:v>10.028357469302399</c:v>
                </c:pt>
                <c:pt idx="7286">
                  <c:v>10.029734045482099</c:v>
                </c:pt>
                <c:pt idx="7287">
                  <c:v>10.031110621661799</c:v>
                </c:pt>
                <c:pt idx="7288">
                  <c:v>10.032487197841499</c:v>
                </c:pt>
                <c:pt idx="7289">
                  <c:v>10.033863774021301</c:v>
                </c:pt>
                <c:pt idx="7290">
                  <c:v>10.035240350201001</c:v>
                </c:pt>
                <c:pt idx="7291">
                  <c:v>10.036616926380701</c:v>
                </c:pt>
                <c:pt idx="7292">
                  <c:v>10.037993502560401</c:v>
                </c:pt>
                <c:pt idx="7293">
                  <c:v>10.0393700787402</c:v>
                </c:pt>
                <c:pt idx="7294">
                  <c:v>10.0407466549199</c:v>
                </c:pt>
                <c:pt idx="7295">
                  <c:v>10.0421232310996</c:v>
                </c:pt>
                <c:pt idx="7296">
                  <c:v>10.0434998072793</c:v>
                </c:pt>
                <c:pt idx="7297">
                  <c:v>10.0448763834591</c:v>
                </c:pt>
                <c:pt idx="7298">
                  <c:v>10.046252959638799</c:v>
                </c:pt>
                <c:pt idx="7299">
                  <c:v>10.047629535818499</c:v>
                </c:pt>
                <c:pt idx="7300">
                  <c:v>10.049006111998199</c:v>
                </c:pt>
                <c:pt idx="7301">
                  <c:v>10.050382688178001</c:v>
                </c:pt>
                <c:pt idx="7302">
                  <c:v>10.051759264357701</c:v>
                </c:pt>
                <c:pt idx="7303">
                  <c:v>10.053135840537401</c:v>
                </c:pt>
                <c:pt idx="7304">
                  <c:v>10.054512416717101</c:v>
                </c:pt>
                <c:pt idx="7305">
                  <c:v>10.0558889928969</c:v>
                </c:pt>
                <c:pt idx="7306">
                  <c:v>10.0572655690766</c:v>
                </c:pt>
                <c:pt idx="7307">
                  <c:v>10.0586421452563</c:v>
                </c:pt>
                <c:pt idx="7308">
                  <c:v>10.060018721436</c:v>
                </c:pt>
                <c:pt idx="7309">
                  <c:v>10.0613952976158</c:v>
                </c:pt>
                <c:pt idx="7310">
                  <c:v>10.0627718737955</c:v>
                </c:pt>
                <c:pt idx="7311">
                  <c:v>10.0641484499752</c:v>
                </c:pt>
                <c:pt idx="7312">
                  <c:v>10.065525026155001</c:v>
                </c:pt>
                <c:pt idx="7313">
                  <c:v>10.066901602334701</c:v>
                </c:pt>
                <c:pt idx="7314">
                  <c:v>10.068278178514401</c:v>
                </c:pt>
                <c:pt idx="7315">
                  <c:v>10.069654754694101</c:v>
                </c:pt>
                <c:pt idx="7316">
                  <c:v>10.0710313308739</c:v>
                </c:pt>
                <c:pt idx="7317">
                  <c:v>10.0724079070536</c:v>
                </c:pt>
                <c:pt idx="7318">
                  <c:v>10.0737844832333</c:v>
                </c:pt>
                <c:pt idx="7319">
                  <c:v>10.075161059413</c:v>
                </c:pt>
                <c:pt idx="7320">
                  <c:v>10.0765376355928</c:v>
                </c:pt>
                <c:pt idx="7321">
                  <c:v>10.0779142117725</c:v>
                </c:pt>
                <c:pt idx="7322">
                  <c:v>10.0792907879522</c:v>
                </c:pt>
                <c:pt idx="7323">
                  <c:v>10.0806673641319</c:v>
                </c:pt>
                <c:pt idx="7324">
                  <c:v>10.082043940311699</c:v>
                </c:pt>
                <c:pt idx="7325">
                  <c:v>10.083420516491399</c:v>
                </c:pt>
                <c:pt idx="7326">
                  <c:v>10.084797092671099</c:v>
                </c:pt>
                <c:pt idx="7327">
                  <c:v>10.086173668850799</c:v>
                </c:pt>
                <c:pt idx="7328">
                  <c:v>10.0875502450306</c:v>
                </c:pt>
                <c:pt idx="7329">
                  <c:v>10.0889268212103</c:v>
                </c:pt>
                <c:pt idx="7330">
                  <c:v>10.09030339739</c:v>
                </c:pt>
                <c:pt idx="7331">
                  <c:v>10.0916799735697</c:v>
                </c:pt>
                <c:pt idx="7332">
                  <c:v>10.0930565497495</c:v>
                </c:pt>
                <c:pt idx="7333">
                  <c:v>10.0944331259292</c:v>
                </c:pt>
                <c:pt idx="7334">
                  <c:v>10.0958097021089</c:v>
                </c:pt>
                <c:pt idx="7335">
                  <c:v>10.0971862782886</c:v>
                </c:pt>
                <c:pt idx="7336">
                  <c:v>10.098562854468399</c:v>
                </c:pt>
                <c:pt idx="7337">
                  <c:v>10.099939430648099</c:v>
                </c:pt>
                <c:pt idx="7338">
                  <c:v>10.101316006827799</c:v>
                </c:pt>
                <c:pt idx="7339">
                  <c:v>10.102692583007499</c:v>
                </c:pt>
                <c:pt idx="7340">
                  <c:v>10.104069159187301</c:v>
                </c:pt>
                <c:pt idx="7341">
                  <c:v>10.105445735367001</c:v>
                </c:pt>
                <c:pt idx="7342">
                  <c:v>10.106822311546701</c:v>
                </c:pt>
                <c:pt idx="7343">
                  <c:v>10.108198887726401</c:v>
                </c:pt>
                <c:pt idx="7344">
                  <c:v>10.1095754639062</c:v>
                </c:pt>
                <c:pt idx="7345">
                  <c:v>10.1109520400859</c:v>
                </c:pt>
                <c:pt idx="7346">
                  <c:v>10.1123286162656</c:v>
                </c:pt>
                <c:pt idx="7347">
                  <c:v>10.1137051924454</c:v>
                </c:pt>
                <c:pt idx="7348">
                  <c:v>10.1150817686251</c:v>
                </c:pt>
                <c:pt idx="7349">
                  <c:v>10.1164583448048</c:v>
                </c:pt>
                <c:pt idx="7350">
                  <c:v>10.1178349209845</c:v>
                </c:pt>
                <c:pt idx="7351">
                  <c:v>10.119211497164301</c:v>
                </c:pt>
                <c:pt idx="7352">
                  <c:v>10.120588073344001</c:v>
                </c:pt>
                <c:pt idx="7353">
                  <c:v>10.121964649523701</c:v>
                </c:pt>
                <c:pt idx="7354">
                  <c:v>10.123341225703401</c:v>
                </c:pt>
                <c:pt idx="7355">
                  <c:v>10.1247178018832</c:v>
                </c:pt>
                <c:pt idx="7356">
                  <c:v>10.1260943780629</c:v>
                </c:pt>
                <c:pt idx="7357">
                  <c:v>10.1274709542426</c:v>
                </c:pt>
                <c:pt idx="7358">
                  <c:v>10.1288475304223</c:v>
                </c:pt>
                <c:pt idx="7359">
                  <c:v>10.1302241066021</c:v>
                </c:pt>
                <c:pt idx="7360">
                  <c:v>10.1316006827818</c:v>
                </c:pt>
                <c:pt idx="7361">
                  <c:v>10.1329772589615</c:v>
                </c:pt>
                <c:pt idx="7362">
                  <c:v>10.1343538351412</c:v>
                </c:pt>
                <c:pt idx="7363">
                  <c:v>10.135730411320999</c:v>
                </c:pt>
                <c:pt idx="7364">
                  <c:v>10.137106987500699</c:v>
                </c:pt>
                <c:pt idx="7365">
                  <c:v>10.138483563680399</c:v>
                </c:pt>
                <c:pt idx="7366">
                  <c:v>10.139860139860099</c:v>
                </c:pt>
                <c:pt idx="7367">
                  <c:v>10.1412367160399</c:v>
                </c:pt>
                <c:pt idx="7368">
                  <c:v>10.1426132922196</c:v>
                </c:pt>
                <c:pt idx="7369">
                  <c:v>10.1439898683993</c:v>
                </c:pt>
                <c:pt idx="7370">
                  <c:v>10.145366444579</c:v>
                </c:pt>
                <c:pt idx="7371">
                  <c:v>10.1467430207588</c:v>
                </c:pt>
                <c:pt idx="7372">
                  <c:v>10.1481195969385</c:v>
                </c:pt>
                <c:pt idx="7373">
                  <c:v>10.1494961731182</c:v>
                </c:pt>
                <c:pt idx="7374">
                  <c:v>10.1508727492979</c:v>
                </c:pt>
                <c:pt idx="7375">
                  <c:v>10.152249325477699</c:v>
                </c:pt>
                <c:pt idx="7376">
                  <c:v>10.153625901657399</c:v>
                </c:pt>
                <c:pt idx="7377">
                  <c:v>10.155002477837099</c:v>
                </c:pt>
                <c:pt idx="7378">
                  <c:v>10.156379054016901</c:v>
                </c:pt>
                <c:pt idx="7379">
                  <c:v>10.157755630196601</c:v>
                </c:pt>
                <c:pt idx="7380">
                  <c:v>10.159132206376301</c:v>
                </c:pt>
                <c:pt idx="7381">
                  <c:v>10.160508782556001</c:v>
                </c:pt>
                <c:pt idx="7382">
                  <c:v>10.1618853587358</c:v>
                </c:pt>
                <c:pt idx="7383">
                  <c:v>10.1632619349155</c:v>
                </c:pt>
                <c:pt idx="7384">
                  <c:v>10.1646385110952</c:v>
                </c:pt>
                <c:pt idx="7385">
                  <c:v>10.1660150872749</c:v>
                </c:pt>
                <c:pt idx="7386">
                  <c:v>10.167391663454699</c:v>
                </c:pt>
                <c:pt idx="7387">
                  <c:v>10.168768239634399</c:v>
                </c:pt>
                <c:pt idx="7388">
                  <c:v>10.170144815814099</c:v>
                </c:pt>
                <c:pt idx="7389">
                  <c:v>10.171521391993799</c:v>
                </c:pt>
                <c:pt idx="7390">
                  <c:v>10.172897968173601</c:v>
                </c:pt>
                <c:pt idx="7391">
                  <c:v>10.174274544353301</c:v>
                </c:pt>
                <c:pt idx="7392">
                  <c:v>10.175651120533001</c:v>
                </c:pt>
                <c:pt idx="7393">
                  <c:v>10.177027696712701</c:v>
                </c:pt>
                <c:pt idx="7394">
                  <c:v>10.1784042728925</c:v>
                </c:pt>
                <c:pt idx="7395">
                  <c:v>10.1797808490722</c:v>
                </c:pt>
                <c:pt idx="7396">
                  <c:v>10.1811574252519</c:v>
                </c:pt>
                <c:pt idx="7397">
                  <c:v>10.1825340014316</c:v>
                </c:pt>
                <c:pt idx="7398">
                  <c:v>10.1839105776114</c:v>
                </c:pt>
                <c:pt idx="7399">
                  <c:v>10.1852871537911</c:v>
                </c:pt>
                <c:pt idx="7400">
                  <c:v>10.1866637299708</c:v>
                </c:pt>
                <c:pt idx="7401">
                  <c:v>10.1880403061505</c:v>
                </c:pt>
                <c:pt idx="7402">
                  <c:v>10.189416882330301</c:v>
                </c:pt>
                <c:pt idx="7403">
                  <c:v>10.190793458510001</c:v>
                </c:pt>
                <c:pt idx="7404">
                  <c:v>10.192170034689701</c:v>
                </c:pt>
                <c:pt idx="7405">
                  <c:v>10.193546610869401</c:v>
                </c:pt>
                <c:pt idx="7406">
                  <c:v>10.1949231870492</c:v>
                </c:pt>
                <c:pt idx="7407">
                  <c:v>10.1962997632289</c:v>
                </c:pt>
                <c:pt idx="7408">
                  <c:v>10.1976763394086</c:v>
                </c:pt>
                <c:pt idx="7409">
                  <c:v>10.1990529155884</c:v>
                </c:pt>
                <c:pt idx="7410">
                  <c:v>10.2004294917681</c:v>
                </c:pt>
                <c:pt idx="7411">
                  <c:v>10.2018060679478</c:v>
                </c:pt>
                <c:pt idx="7412">
                  <c:v>10.2031826441275</c:v>
                </c:pt>
                <c:pt idx="7413">
                  <c:v>10.204559220307299</c:v>
                </c:pt>
                <c:pt idx="7414">
                  <c:v>10.205935796486999</c:v>
                </c:pt>
                <c:pt idx="7415">
                  <c:v>10.207312372666699</c:v>
                </c:pt>
                <c:pt idx="7416">
                  <c:v>10.208688948846399</c:v>
                </c:pt>
                <c:pt idx="7417">
                  <c:v>10.2100655250262</c:v>
                </c:pt>
                <c:pt idx="7418">
                  <c:v>10.2114421012059</c:v>
                </c:pt>
                <c:pt idx="7419">
                  <c:v>10.2128186773856</c:v>
                </c:pt>
                <c:pt idx="7420">
                  <c:v>10.2141952535653</c:v>
                </c:pt>
                <c:pt idx="7421">
                  <c:v>10.2155718297451</c:v>
                </c:pt>
                <c:pt idx="7422">
                  <c:v>10.2169484059248</c:v>
                </c:pt>
                <c:pt idx="7423">
                  <c:v>10.2183249821045</c:v>
                </c:pt>
                <c:pt idx="7424">
                  <c:v>10.2197015582842</c:v>
                </c:pt>
                <c:pt idx="7425">
                  <c:v>10.221078134463999</c:v>
                </c:pt>
                <c:pt idx="7426">
                  <c:v>10.222454710643699</c:v>
                </c:pt>
                <c:pt idx="7427">
                  <c:v>10.223831286823399</c:v>
                </c:pt>
                <c:pt idx="7428">
                  <c:v>10.225207863003099</c:v>
                </c:pt>
                <c:pt idx="7429">
                  <c:v>10.226584439182901</c:v>
                </c:pt>
                <c:pt idx="7430">
                  <c:v>10.227961015362601</c:v>
                </c:pt>
                <c:pt idx="7431">
                  <c:v>10.229337591542301</c:v>
                </c:pt>
                <c:pt idx="7432">
                  <c:v>10.230714167722001</c:v>
                </c:pt>
                <c:pt idx="7433">
                  <c:v>10.2320907439018</c:v>
                </c:pt>
                <c:pt idx="7434">
                  <c:v>10.2334673200815</c:v>
                </c:pt>
                <c:pt idx="7435">
                  <c:v>10.2348438962612</c:v>
                </c:pt>
                <c:pt idx="7436">
                  <c:v>10.2362204724409</c:v>
                </c:pt>
                <c:pt idx="7437">
                  <c:v>10.2375970486207</c:v>
                </c:pt>
                <c:pt idx="7438">
                  <c:v>10.2389736248004</c:v>
                </c:pt>
                <c:pt idx="7439">
                  <c:v>10.2403502009801</c:v>
                </c:pt>
                <c:pt idx="7440">
                  <c:v>10.241726777159901</c:v>
                </c:pt>
                <c:pt idx="7441">
                  <c:v>10.243103353339601</c:v>
                </c:pt>
                <c:pt idx="7442">
                  <c:v>10.244479929519301</c:v>
                </c:pt>
                <c:pt idx="7443">
                  <c:v>10.245856505699001</c:v>
                </c:pt>
                <c:pt idx="7444">
                  <c:v>10.2472330818788</c:v>
                </c:pt>
                <c:pt idx="7445">
                  <c:v>10.2486096580585</c:v>
                </c:pt>
                <c:pt idx="7446">
                  <c:v>10.2499862342382</c:v>
                </c:pt>
                <c:pt idx="7447">
                  <c:v>10.2513628104179</c:v>
                </c:pt>
                <c:pt idx="7448">
                  <c:v>10.2527393865977</c:v>
                </c:pt>
                <c:pt idx="7449">
                  <c:v>10.2541159627774</c:v>
                </c:pt>
                <c:pt idx="7450">
                  <c:v>10.2554925389571</c:v>
                </c:pt>
                <c:pt idx="7451">
                  <c:v>10.2568691151368</c:v>
                </c:pt>
                <c:pt idx="7452">
                  <c:v>10.258245691316599</c:v>
                </c:pt>
                <c:pt idx="7453">
                  <c:v>10.259622267496299</c:v>
                </c:pt>
                <c:pt idx="7454">
                  <c:v>10.260998843675999</c:v>
                </c:pt>
                <c:pt idx="7455">
                  <c:v>10.262375419855699</c:v>
                </c:pt>
                <c:pt idx="7456">
                  <c:v>10.2637519960355</c:v>
                </c:pt>
                <c:pt idx="7457">
                  <c:v>10.2651285722152</c:v>
                </c:pt>
                <c:pt idx="7458">
                  <c:v>10.2665051483949</c:v>
                </c:pt>
                <c:pt idx="7459">
                  <c:v>10.2678817245746</c:v>
                </c:pt>
                <c:pt idx="7460">
                  <c:v>10.2692583007544</c:v>
                </c:pt>
                <c:pt idx="7461">
                  <c:v>10.2706348769341</c:v>
                </c:pt>
                <c:pt idx="7462">
                  <c:v>10.2720114531138</c:v>
                </c:pt>
                <c:pt idx="7463">
                  <c:v>10.2733880292935</c:v>
                </c:pt>
                <c:pt idx="7464">
                  <c:v>10.274764605473299</c:v>
                </c:pt>
                <c:pt idx="7465">
                  <c:v>10.276141181652999</c:v>
                </c:pt>
                <c:pt idx="7466">
                  <c:v>10.277517757832699</c:v>
                </c:pt>
                <c:pt idx="7467">
                  <c:v>10.278894334012399</c:v>
                </c:pt>
                <c:pt idx="7468">
                  <c:v>10.280270910192201</c:v>
                </c:pt>
                <c:pt idx="7469">
                  <c:v>10.281647486371901</c:v>
                </c:pt>
                <c:pt idx="7470">
                  <c:v>10.283024062551601</c:v>
                </c:pt>
                <c:pt idx="7471">
                  <c:v>10.284400638731301</c:v>
                </c:pt>
                <c:pt idx="7472">
                  <c:v>10.2857772149111</c:v>
                </c:pt>
                <c:pt idx="7473">
                  <c:v>10.2871537910908</c:v>
                </c:pt>
                <c:pt idx="7474">
                  <c:v>10.2885303672705</c:v>
                </c:pt>
                <c:pt idx="7475">
                  <c:v>10.289906943450299</c:v>
                </c:pt>
                <c:pt idx="7476">
                  <c:v>10.291283519629999</c:v>
                </c:pt>
                <c:pt idx="7477">
                  <c:v>10.292660095809699</c:v>
                </c:pt>
                <c:pt idx="7478">
                  <c:v>10.294036671989399</c:v>
                </c:pt>
                <c:pt idx="7479">
                  <c:v>10.295413248169201</c:v>
                </c:pt>
                <c:pt idx="7480">
                  <c:v>10.296789824348901</c:v>
                </c:pt>
                <c:pt idx="7481">
                  <c:v>10.298166400528601</c:v>
                </c:pt>
                <c:pt idx="7482">
                  <c:v>10.299542976708301</c:v>
                </c:pt>
                <c:pt idx="7483">
                  <c:v>10.3009195528881</c:v>
                </c:pt>
                <c:pt idx="7484">
                  <c:v>10.3022961290678</c:v>
                </c:pt>
                <c:pt idx="7485">
                  <c:v>10.3036727052475</c:v>
                </c:pt>
                <c:pt idx="7486">
                  <c:v>10.3050492814272</c:v>
                </c:pt>
                <c:pt idx="7487">
                  <c:v>10.306425857607</c:v>
                </c:pt>
                <c:pt idx="7488">
                  <c:v>10.3078024337867</c:v>
                </c:pt>
                <c:pt idx="7489">
                  <c:v>10.3091790099664</c:v>
                </c:pt>
                <c:pt idx="7490">
                  <c:v>10.3105555861461</c:v>
                </c:pt>
                <c:pt idx="7491">
                  <c:v>10.311932162325901</c:v>
                </c:pt>
                <c:pt idx="7492">
                  <c:v>10.313308738505601</c:v>
                </c:pt>
                <c:pt idx="7493">
                  <c:v>10.314685314685301</c:v>
                </c:pt>
                <c:pt idx="7494">
                  <c:v>10.316061890865001</c:v>
                </c:pt>
                <c:pt idx="7495">
                  <c:v>10.3174384670448</c:v>
                </c:pt>
                <c:pt idx="7496">
                  <c:v>10.3188150432245</c:v>
                </c:pt>
                <c:pt idx="7497">
                  <c:v>10.3201916194042</c:v>
                </c:pt>
                <c:pt idx="7498">
                  <c:v>10.3215681955839</c:v>
                </c:pt>
                <c:pt idx="7499">
                  <c:v>10.3229447717637</c:v>
                </c:pt>
                <c:pt idx="7500">
                  <c:v>10.3243213479434</c:v>
                </c:pt>
                <c:pt idx="7501">
                  <c:v>10.3256979241231</c:v>
                </c:pt>
                <c:pt idx="7502">
                  <c:v>10.327074500302899</c:v>
                </c:pt>
                <c:pt idx="7503">
                  <c:v>10.328451076482599</c:v>
                </c:pt>
                <c:pt idx="7504">
                  <c:v>10.329827652662299</c:v>
                </c:pt>
                <c:pt idx="7505">
                  <c:v>10.331204228841999</c:v>
                </c:pt>
                <c:pt idx="7506">
                  <c:v>10.3325808050218</c:v>
                </c:pt>
                <c:pt idx="7507">
                  <c:v>10.3339573812015</c:v>
                </c:pt>
                <c:pt idx="7508">
                  <c:v>10.3353339573812</c:v>
                </c:pt>
                <c:pt idx="7509">
                  <c:v>10.3367105335609</c:v>
                </c:pt>
                <c:pt idx="7510">
                  <c:v>10.3380871097407</c:v>
                </c:pt>
                <c:pt idx="7511">
                  <c:v>10.3394636859204</c:v>
                </c:pt>
                <c:pt idx="7512">
                  <c:v>10.3408402621001</c:v>
                </c:pt>
                <c:pt idx="7513">
                  <c:v>10.3422168382798</c:v>
                </c:pt>
                <c:pt idx="7514">
                  <c:v>10.343593414459599</c:v>
                </c:pt>
                <c:pt idx="7515">
                  <c:v>10.344969990639299</c:v>
                </c:pt>
                <c:pt idx="7516">
                  <c:v>10.346346566818999</c:v>
                </c:pt>
                <c:pt idx="7517">
                  <c:v>10.347723142998699</c:v>
                </c:pt>
                <c:pt idx="7518">
                  <c:v>10.349099719178501</c:v>
                </c:pt>
                <c:pt idx="7519">
                  <c:v>10.350476295358201</c:v>
                </c:pt>
                <c:pt idx="7520">
                  <c:v>10.351852871537901</c:v>
                </c:pt>
                <c:pt idx="7521">
                  <c:v>10.353229447717601</c:v>
                </c:pt>
                <c:pt idx="7522">
                  <c:v>10.3546060238974</c:v>
                </c:pt>
                <c:pt idx="7523">
                  <c:v>10.3559826000771</c:v>
                </c:pt>
                <c:pt idx="7524">
                  <c:v>10.3573591762568</c:v>
                </c:pt>
                <c:pt idx="7525">
                  <c:v>10.3587357524365</c:v>
                </c:pt>
                <c:pt idx="7526">
                  <c:v>10.360112328616299</c:v>
                </c:pt>
                <c:pt idx="7527">
                  <c:v>10.361488904795999</c:v>
                </c:pt>
                <c:pt idx="7528">
                  <c:v>10.362865480975699</c:v>
                </c:pt>
                <c:pt idx="7529">
                  <c:v>10.364242057155399</c:v>
                </c:pt>
                <c:pt idx="7530">
                  <c:v>10.365618633335201</c:v>
                </c:pt>
                <c:pt idx="7531">
                  <c:v>10.366995209514901</c:v>
                </c:pt>
                <c:pt idx="7532">
                  <c:v>10.368371785694601</c:v>
                </c:pt>
                <c:pt idx="7533">
                  <c:v>10.369748361874301</c:v>
                </c:pt>
                <c:pt idx="7534">
                  <c:v>10.3711249380541</c:v>
                </c:pt>
                <c:pt idx="7535">
                  <c:v>10.3725015142338</c:v>
                </c:pt>
                <c:pt idx="7536">
                  <c:v>10.3738780904135</c:v>
                </c:pt>
                <c:pt idx="7537">
                  <c:v>10.3752546665933</c:v>
                </c:pt>
                <c:pt idx="7538">
                  <c:v>10.376631242773</c:v>
                </c:pt>
                <c:pt idx="7539">
                  <c:v>10.3780078189527</c:v>
                </c:pt>
                <c:pt idx="7540">
                  <c:v>10.3793843951324</c:v>
                </c:pt>
                <c:pt idx="7541">
                  <c:v>10.380760971312201</c:v>
                </c:pt>
                <c:pt idx="7542">
                  <c:v>10.382137547491901</c:v>
                </c:pt>
                <c:pt idx="7543">
                  <c:v>10.383514123671601</c:v>
                </c:pt>
                <c:pt idx="7544">
                  <c:v>10.384890699851301</c:v>
                </c:pt>
                <c:pt idx="7545">
                  <c:v>10.3862672760311</c:v>
                </c:pt>
                <c:pt idx="7546">
                  <c:v>10.3876438522108</c:v>
                </c:pt>
                <c:pt idx="7547">
                  <c:v>10.3890204283905</c:v>
                </c:pt>
                <c:pt idx="7548">
                  <c:v>10.3903970045702</c:v>
                </c:pt>
                <c:pt idx="7549">
                  <c:v>10.39177358075</c:v>
                </c:pt>
                <c:pt idx="7550">
                  <c:v>10.3931501569297</c:v>
                </c:pt>
                <c:pt idx="7551">
                  <c:v>10.3945267331094</c:v>
                </c:pt>
                <c:pt idx="7552">
                  <c:v>10.3959033092891</c:v>
                </c:pt>
                <c:pt idx="7553">
                  <c:v>10.397279885468899</c:v>
                </c:pt>
                <c:pt idx="7554">
                  <c:v>10.398656461648599</c:v>
                </c:pt>
                <c:pt idx="7555">
                  <c:v>10.400033037828299</c:v>
                </c:pt>
                <c:pt idx="7556">
                  <c:v>10.401409614007999</c:v>
                </c:pt>
                <c:pt idx="7557">
                  <c:v>10.4027861901878</c:v>
                </c:pt>
                <c:pt idx="7558">
                  <c:v>10.4041627663675</c:v>
                </c:pt>
                <c:pt idx="7559">
                  <c:v>10.4055393425472</c:v>
                </c:pt>
                <c:pt idx="7560">
                  <c:v>10.4069159187269</c:v>
                </c:pt>
                <c:pt idx="7561">
                  <c:v>10.4082924949067</c:v>
                </c:pt>
                <c:pt idx="7562">
                  <c:v>10.4096690710864</c:v>
                </c:pt>
                <c:pt idx="7563">
                  <c:v>10.4110456472661</c:v>
                </c:pt>
                <c:pt idx="7564">
                  <c:v>10.4124222234458</c:v>
                </c:pt>
                <c:pt idx="7565">
                  <c:v>10.413798799625599</c:v>
                </c:pt>
                <c:pt idx="7566">
                  <c:v>10.415175375805299</c:v>
                </c:pt>
                <c:pt idx="7567">
                  <c:v>10.416551951984999</c:v>
                </c:pt>
                <c:pt idx="7568">
                  <c:v>10.417928528164801</c:v>
                </c:pt>
                <c:pt idx="7569">
                  <c:v>10.419305104344501</c:v>
                </c:pt>
                <c:pt idx="7570">
                  <c:v>10.420681680524201</c:v>
                </c:pt>
                <c:pt idx="7571">
                  <c:v>10.422058256703901</c:v>
                </c:pt>
                <c:pt idx="7572">
                  <c:v>10.4234348328837</c:v>
                </c:pt>
                <c:pt idx="7573">
                  <c:v>10.4248114090634</c:v>
                </c:pt>
                <c:pt idx="7574">
                  <c:v>10.4261879852431</c:v>
                </c:pt>
                <c:pt idx="7575">
                  <c:v>10.4275645614228</c:v>
                </c:pt>
                <c:pt idx="7576">
                  <c:v>10.4289411376026</c:v>
                </c:pt>
                <c:pt idx="7577">
                  <c:v>10.4303177137823</c:v>
                </c:pt>
                <c:pt idx="7578">
                  <c:v>10.431694289962</c:v>
                </c:pt>
                <c:pt idx="7579">
                  <c:v>10.4330708661417</c:v>
                </c:pt>
                <c:pt idx="7580">
                  <c:v>10.434447442321501</c:v>
                </c:pt>
                <c:pt idx="7581">
                  <c:v>10.435824018501201</c:v>
                </c:pt>
                <c:pt idx="7582">
                  <c:v>10.437200594680901</c:v>
                </c:pt>
                <c:pt idx="7583">
                  <c:v>10.438577170860601</c:v>
                </c:pt>
                <c:pt idx="7584">
                  <c:v>10.4399537470404</c:v>
                </c:pt>
                <c:pt idx="7585">
                  <c:v>10.4413303232201</c:v>
                </c:pt>
                <c:pt idx="7586">
                  <c:v>10.4427068993998</c:v>
                </c:pt>
                <c:pt idx="7587">
                  <c:v>10.4440834755795</c:v>
                </c:pt>
                <c:pt idx="7588">
                  <c:v>10.4454600517593</c:v>
                </c:pt>
                <c:pt idx="7589">
                  <c:v>10.446836627939</c:v>
                </c:pt>
                <c:pt idx="7590">
                  <c:v>10.4482132041187</c:v>
                </c:pt>
                <c:pt idx="7591">
                  <c:v>10.4495897802984</c:v>
                </c:pt>
                <c:pt idx="7592">
                  <c:v>10.450966356478199</c:v>
                </c:pt>
                <c:pt idx="7593">
                  <c:v>10.452342932657899</c:v>
                </c:pt>
                <c:pt idx="7594">
                  <c:v>10.453719508837599</c:v>
                </c:pt>
                <c:pt idx="7595">
                  <c:v>10.455096085017299</c:v>
                </c:pt>
                <c:pt idx="7596">
                  <c:v>10.4564726611971</c:v>
                </c:pt>
                <c:pt idx="7597">
                  <c:v>10.4578492373768</c:v>
                </c:pt>
                <c:pt idx="7598">
                  <c:v>10.4592258135565</c:v>
                </c:pt>
                <c:pt idx="7599">
                  <c:v>10.4606023897363</c:v>
                </c:pt>
                <c:pt idx="7600">
                  <c:v>10.461978965916</c:v>
                </c:pt>
                <c:pt idx="7601">
                  <c:v>10.4633555420957</c:v>
                </c:pt>
                <c:pt idx="7602">
                  <c:v>10.4647321182754</c:v>
                </c:pt>
                <c:pt idx="7603">
                  <c:v>10.466108694455199</c:v>
                </c:pt>
                <c:pt idx="7604">
                  <c:v>10.467485270634899</c:v>
                </c:pt>
                <c:pt idx="7605">
                  <c:v>10.468861846814599</c:v>
                </c:pt>
                <c:pt idx="7606">
                  <c:v>10.470238422994299</c:v>
                </c:pt>
                <c:pt idx="7607">
                  <c:v>10.471614999174101</c:v>
                </c:pt>
                <c:pt idx="7608">
                  <c:v>10.472991575353801</c:v>
                </c:pt>
                <c:pt idx="7609">
                  <c:v>10.474368151533501</c:v>
                </c:pt>
                <c:pt idx="7610">
                  <c:v>10.475744727713201</c:v>
                </c:pt>
                <c:pt idx="7611">
                  <c:v>10.477121303893</c:v>
                </c:pt>
                <c:pt idx="7612">
                  <c:v>10.4784978800727</c:v>
                </c:pt>
                <c:pt idx="7613">
                  <c:v>10.4798744562524</c:v>
                </c:pt>
                <c:pt idx="7614">
                  <c:v>10.4812510324321</c:v>
                </c:pt>
                <c:pt idx="7615">
                  <c:v>10.482627608611899</c:v>
                </c:pt>
                <c:pt idx="7616">
                  <c:v>10.484004184791599</c:v>
                </c:pt>
                <c:pt idx="7617">
                  <c:v>10.485380760971299</c:v>
                </c:pt>
                <c:pt idx="7618">
                  <c:v>10.486757337150999</c:v>
                </c:pt>
                <c:pt idx="7619">
                  <c:v>10.488133913330801</c:v>
                </c:pt>
                <c:pt idx="7620">
                  <c:v>10.489510489510501</c:v>
                </c:pt>
                <c:pt idx="7621">
                  <c:v>10.490887065690201</c:v>
                </c:pt>
                <c:pt idx="7622">
                  <c:v>10.492263641869901</c:v>
                </c:pt>
                <c:pt idx="7623">
                  <c:v>10.4936402180497</c:v>
                </c:pt>
                <c:pt idx="7624">
                  <c:v>10.4950167942294</c:v>
                </c:pt>
                <c:pt idx="7625">
                  <c:v>10.4963933704091</c:v>
                </c:pt>
                <c:pt idx="7626">
                  <c:v>10.4977699465888</c:v>
                </c:pt>
                <c:pt idx="7627">
                  <c:v>10.4991465227686</c:v>
                </c:pt>
                <c:pt idx="7628">
                  <c:v>10.5005230989483</c:v>
                </c:pt>
                <c:pt idx="7629">
                  <c:v>10.501899675128</c:v>
                </c:pt>
                <c:pt idx="7630">
                  <c:v>10.503276251307801</c:v>
                </c:pt>
                <c:pt idx="7631">
                  <c:v>10.504652827487501</c:v>
                </c:pt>
                <c:pt idx="7632">
                  <c:v>10.506029403667201</c:v>
                </c:pt>
                <c:pt idx="7633">
                  <c:v>10.507405979846901</c:v>
                </c:pt>
                <c:pt idx="7634">
                  <c:v>10.5087825560267</c:v>
                </c:pt>
                <c:pt idx="7635">
                  <c:v>10.5101591322064</c:v>
                </c:pt>
                <c:pt idx="7636">
                  <c:v>10.5115357083861</c:v>
                </c:pt>
                <c:pt idx="7637">
                  <c:v>10.5129122845658</c:v>
                </c:pt>
                <c:pt idx="7638">
                  <c:v>10.5142888607456</c:v>
                </c:pt>
                <c:pt idx="7639">
                  <c:v>10.5156654369253</c:v>
                </c:pt>
                <c:pt idx="7640">
                  <c:v>10.517042013105</c:v>
                </c:pt>
                <c:pt idx="7641">
                  <c:v>10.5184185892847</c:v>
                </c:pt>
                <c:pt idx="7642">
                  <c:v>10.519795165464499</c:v>
                </c:pt>
                <c:pt idx="7643">
                  <c:v>10.521171741644199</c:v>
                </c:pt>
                <c:pt idx="7644">
                  <c:v>10.522548317823899</c:v>
                </c:pt>
                <c:pt idx="7645">
                  <c:v>10.523924894003599</c:v>
                </c:pt>
                <c:pt idx="7646">
                  <c:v>10.5253014701834</c:v>
                </c:pt>
                <c:pt idx="7647">
                  <c:v>10.5266780463631</c:v>
                </c:pt>
                <c:pt idx="7648">
                  <c:v>10.5280546225428</c:v>
                </c:pt>
                <c:pt idx="7649">
                  <c:v>10.5294311987225</c:v>
                </c:pt>
                <c:pt idx="7650">
                  <c:v>10.5308077749023</c:v>
                </c:pt>
                <c:pt idx="7651">
                  <c:v>10.532184351082</c:v>
                </c:pt>
                <c:pt idx="7652">
                  <c:v>10.5335609272617</c:v>
                </c:pt>
                <c:pt idx="7653">
                  <c:v>10.5349375034414</c:v>
                </c:pt>
                <c:pt idx="7654">
                  <c:v>10.536314079621199</c:v>
                </c:pt>
                <c:pt idx="7655">
                  <c:v>10.537690655800899</c:v>
                </c:pt>
                <c:pt idx="7656">
                  <c:v>10.539067231980599</c:v>
                </c:pt>
                <c:pt idx="7657">
                  <c:v>10.540443808160299</c:v>
                </c:pt>
                <c:pt idx="7658">
                  <c:v>10.541820384340101</c:v>
                </c:pt>
                <c:pt idx="7659">
                  <c:v>10.543196960519801</c:v>
                </c:pt>
                <c:pt idx="7660">
                  <c:v>10.544573536699501</c:v>
                </c:pt>
                <c:pt idx="7661">
                  <c:v>10.545950112879201</c:v>
                </c:pt>
                <c:pt idx="7662">
                  <c:v>10.547326689059</c:v>
                </c:pt>
                <c:pt idx="7663">
                  <c:v>10.5487032652387</c:v>
                </c:pt>
                <c:pt idx="7664">
                  <c:v>10.5500798414184</c:v>
                </c:pt>
                <c:pt idx="7665">
                  <c:v>10.5514564175982</c:v>
                </c:pt>
                <c:pt idx="7666">
                  <c:v>10.5528329937779</c:v>
                </c:pt>
                <c:pt idx="7667">
                  <c:v>10.5542095699576</c:v>
                </c:pt>
                <c:pt idx="7668">
                  <c:v>10.5555861461373</c:v>
                </c:pt>
                <c:pt idx="7669">
                  <c:v>10.556962722317101</c:v>
                </c:pt>
                <c:pt idx="7670">
                  <c:v>10.558339298496801</c:v>
                </c:pt>
                <c:pt idx="7671">
                  <c:v>10.559715874676501</c:v>
                </c:pt>
                <c:pt idx="7672">
                  <c:v>10.561092450856201</c:v>
                </c:pt>
                <c:pt idx="7673">
                  <c:v>10.562469027036</c:v>
                </c:pt>
                <c:pt idx="7674">
                  <c:v>10.5638456032157</c:v>
                </c:pt>
                <c:pt idx="7675">
                  <c:v>10.5652221793954</c:v>
                </c:pt>
                <c:pt idx="7676">
                  <c:v>10.5665987555751</c:v>
                </c:pt>
                <c:pt idx="7677">
                  <c:v>10.5679753317549</c:v>
                </c:pt>
                <c:pt idx="7678">
                  <c:v>10.5693519079346</c:v>
                </c:pt>
                <c:pt idx="7679">
                  <c:v>10.5707284841143</c:v>
                </c:pt>
                <c:pt idx="7680">
                  <c:v>10.572105060294</c:v>
                </c:pt>
                <c:pt idx="7681">
                  <c:v>10.573481636473799</c:v>
                </c:pt>
                <c:pt idx="7682">
                  <c:v>10.574858212653499</c:v>
                </c:pt>
                <c:pt idx="7683">
                  <c:v>10.576234788833199</c:v>
                </c:pt>
                <c:pt idx="7684">
                  <c:v>10.577611365012899</c:v>
                </c:pt>
                <c:pt idx="7685">
                  <c:v>10.5789879411927</c:v>
                </c:pt>
                <c:pt idx="7686">
                  <c:v>10.5803645173724</c:v>
                </c:pt>
                <c:pt idx="7687">
                  <c:v>10.5817410935521</c:v>
                </c:pt>
                <c:pt idx="7688">
                  <c:v>10.5831176697318</c:v>
                </c:pt>
                <c:pt idx="7689">
                  <c:v>10.5844942459116</c:v>
                </c:pt>
                <c:pt idx="7690">
                  <c:v>10.5858708220913</c:v>
                </c:pt>
                <c:pt idx="7691">
                  <c:v>10.587247398271</c:v>
                </c:pt>
                <c:pt idx="7692">
                  <c:v>10.5886239744507</c:v>
                </c:pt>
                <c:pt idx="7693">
                  <c:v>10.590000550630499</c:v>
                </c:pt>
                <c:pt idx="7694">
                  <c:v>10.591377126810199</c:v>
                </c:pt>
                <c:pt idx="7695">
                  <c:v>10.592753702989899</c:v>
                </c:pt>
                <c:pt idx="7696">
                  <c:v>10.594130279169701</c:v>
                </c:pt>
                <c:pt idx="7697">
                  <c:v>10.595506855349401</c:v>
                </c:pt>
                <c:pt idx="7698">
                  <c:v>10.596883431529101</c:v>
                </c:pt>
                <c:pt idx="7699">
                  <c:v>10.598260007708801</c:v>
                </c:pt>
                <c:pt idx="7700">
                  <c:v>10.5996365838886</c:v>
                </c:pt>
                <c:pt idx="7701">
                  <c:v>10.6010131600683</c:v>
                </c:pt>
                <c:pt idx="7702">
                  <c:v>10.602389736248</c:v>
                </c:pt>
                <c:pt idx="7703">
                  <c:v>10.6037663124277</c:v>
                </c:pt>
                <c:pt idx="7704">
                  <c:v>10.605142888607499</c:v>
                </c:pt>
                <c:pt idx="7705">
                  <c:v>10.606519464787199</c:v>
                </c:pt>
                <c:pt idx="7706">
                  <c:v>10.607896040966899</c:v>
                </c:pt>
                <c:pt idx="7707">
                  <c:v>10.609272617146599</c:v>
                </c:pt>
                <c:pt idx="7708">
                  <c:v>10.610649193326401</c:v>
                </c:pt>
                <c:pt idx="7709">
                  <c:v>10.612025769506101</c:v>
                </c:pt>
                <c:pt idx="7710">
                  <c:v>10.613402345685801</c:v>
                </c:pt>
                <c:pt idx="7711">
                  <c:v>10.614778921865501</c:v>
                </c:pt>
                <c:pt idx="7712">
                  <c:v>10.6161554980453</c:v>
                </c:pt>
                <c:pt idx="7713">
                  <c:v>10.617532074225</c:v>
                </c:pt>
                <c:pt idx="7714">
                  <c:v>10.6189086504047</c:v>
                </c:pt>
                <c:pt idx="7715">
                  <c:v>10.6202852265844</c:v>
                </c:pt>
                <c:pt idx="7716">
                  <c:v>10.6216618027642</c:v>
                </c:pt>
                <c:pt idx="7717">
                  <c:v>10.6230383789439</c:v>
                </c:pt>
                <c:pt idx="7718">
                  <c:v>10.6244149551236</c:v>
                </c:pt>
                <c:pt idx="7719">
                  <c:v>10.6257915313033</c:v>
                </c:pt>
                <c:pt idx="7720">
                  <c:v>10.627168107483101</c:v>
                </c:pt>
                <c:pt idx="7721">
                  <c:v>10.628544683662801</c:v>
                </c:pt>
                <c:pt idx="7722">
                  <c:v>10.629921259842501</c:v>
                </c:pt>
                <c:pt idx="7723">
                  <c:v>10.631297836022201</c:v>
                </c:pt>
                <c:pt idx="7724">
                  <c:v>10.632674412202</c:v>
                </c:pt>
                <c:pt idx="7725">
                  <c:v>10.6340509883817</c:v>
                </c:pt>
                <c:pt idx="7726">
                  <c:v>10.6354275645614</c:v>
                </c:pt>
                <c:pt idx="7727">
                  <c:v>10.6368041407412</c:v>
                </c:pt>
                <c:pt idx="7728">
                  <c:v>10.6381807169209</c:v>
                </c:pt>
                <c:pt idx="7729">
                  <c:v>10.6395572931006</c:v>
                </c:pt>
                <c:pt idx="7730">
                  <c:v>10.6409338692803</c:v>
                </c:pt>
                <c:pt idx="7731">
                  <c:v>10.642310445460099</c:v>
                </c:pt>
                <c:pt idx="7732">
                  <c:v>10.643687021639799</c:v>
                </c:pt>
                <c:pt idx="7733">
                  <c:v>10.645063597819499</c:v>
                </c:pt>
                <c:pt idx="7734">
                  <c:v>10.646440173999199</c:v>
                </c:pt>
                <c:pt idx="7735">
                  <c:v>10.647816750179</c:v>
                </c:pt>
                <c:pt idx="7736">
                  <c:v>10.6491933263587</c:v>
                </c:pt>
                <c:pt idx="7737">
                  <c:v>10.6505699025384</c:v>
                </c:pt>
                <c:pt idx="7738">
                  <c:v>10.6519464787181</c:v>
                </c:pt>
                <c:pt idx="7739">
                  <c:v>10.6533230548979</c:v>
                </c:pt>
                <c:pt idx="7740">
                  <c:v>10.6546996310776</c:v>
                </c:pt>
                <c:pt idx="7741">
                  <c:v>10.6560762072573</c:v>
                </c:pt>
                <c:pt idx="7742">
                  <c:v>10.657452783437</c:v>
                </c:pt>
                <c:pt idx="7743">
                  <c:v>10.658829359616799</c:v>
                </c:pt>
                <c:pt idx="7744">
                  <c:v>10.660205935796499</c:v>
                </c:pt>
                <c:pt idx="7745">
                  <c:v>10.661582511976199</c:v>
                </c:pt>
                <c:pt idx="7746">
                  <c:v>10.662959088155899</c:v>
                </c:pt>
                <c:pt idx="7747">
                  <c:v>10.664335664335701</c:v>
                </c:pt>
                <c:pt idx="7748">
                  <c:v>10.665712240515401</c:v>
                </c:pt>
                <c:pt idx="7749">
                  <c:v>10.667088816695101</c:v>
                </c:pt>
                <c:pt idx="7750">
                  <c:v>10.668465392874801</c:v>
                </c:pt>
                <c:pt idx="7751">
                  <c:v>10.6698419690546</c:v>
                </c:pt>
                <c:pt idx="7752">
                  <c:v>10.6712185452343</c:v>
                </c:pt>
                <c:pt idx="7753">
                  <c:v>10.672595121414</c:v>
                </c:pt>
                <c:pt idx="7754">
                  <c:v>10.6739716975937</c:v>
                </c:pt>
                <c:pt idx="7755">
                  <c:v>10.675348273773499</c:v>
                </c:pt>
                <c:pt idx="7756">
                  <c:v>10.676724849953199</c:v>
                </c:pt>
                <c:pt idx="7757">
                  <c:v>10.678101426132899</c:v>
                </c:pt>
                <c:pt idx="7758">
                  <c:v>10.679478002312701</c:v>
                </c:pt>
                <c:pt idx="7759">
                  <c:v>10.680854578492401</c:v>
                </c:pt>
                <c:pt idx="7760">
                  <c:v>10.682231154672101</c:v>
                </c:pt>
                <c:pt idx="7761">
                  <c:v>10.683607730851801</c:v>
                </c:pt>
                <c:pt idx="7762">
                  <c:v>10.6849843070316</c:v>
                </c:pt>
                <c:pt idx="7763">
                  <c:v>10.6863608832113</c:v>
                </c:pt>
                <c:pt idx="7764">
                  <c:v>10.687737459391</c:v>
                </c:pt>
                <c:pt idx="7765">
                  <c:v>10.6891140355707</c:v>
                </c:pt>
                <c:pt idx="7766">
                  <c:v>10.6904906117505</c:v>
                </c:pt>
                <c:pt idx="7767">
                  <c:v>10.6918671879302</c:v>
                </c:pt>
                <c:pt idx="7768">
                  <c:v>10.6932437641099</c:v>
                </c:pt>
                <c:pt idx="7769">
                  <c:v>10.6946203402896</c:v>
                </c:pt>
                <c:pt idx="7770">
                  <c:v>10.695996916469401</c:v>
                </c:pt>
                <c:pt idx="7771">
                  <c:v>10.697373492649101</c:v>
                </c:pt>
                <c:pt idx="7772">
                  <c:v>10.698750068828801</c:v>
                </c:pt>
                <c:pt idx="7773">
                  <c:v>10.700126645008501</c:v>
                </c:pt>
                <c:pt idx="7774">
                  <c:v>10.7015032211883</c:v>
                </c:pt>
                <c:pt idx="7775">
                  <c:v>10.702879797368</c:v>
                </c:pt>
                <c:pt idx="7776">
                  <c:v>10.7042563735477</c:v>
                </c:pt>
                <c:pt idx="7777">
                  <c:v>10.7056329497274</c:v>
                </c:pt>
                <c:pt idx="7778">
                  <c:v>10.7070095259072</c:v>
                </c:pt>
                <c:pt idx="7779">
                  <c:v>10.7083861020869</c:v>
                </c:pt>
                <c:pt idx="7780">
                  <c:v>10.7097626782666</c:v>
                </c:pt>
                <c:pt idx="7781">
                  <c:v>10.7111392544463</c:v>
                </c:pt>
                <c:pt idx="7782">
                  <c:v>10.712515830626099</c:v>
                </c:pt>
                <c:pt idx="7783">
                  <c:v>10.713892406805799</c:v>
                </c:pt>
                <c:pt idx="7784">
                  <c:v>10.715268982985499</c:v>
                </c:pt>
                <c:pt idx="7785">
                  <c:v>10.716645559165199</c:v>
                </c:pt>
                <c:pt idx="7786">
                  <c:v>10.718022135345</c:v>
                </c:pt>
                <c:pt idx="7787">
                  <c:v>10.7193987115247</c:v>
                </c:pt>
                <c:pt idx="7788">
                  <c:v>10.7207752877044</c:v>
                </c:pt>
                <c:pt idx="7789">
                  <c:v>10.7221518638842</c:v>
                </c:pt>
                <c:pt idx="7790">
                  <c:v>10.7235284400639</c:v>
                </c:pt>
                <c:pt idx="7791">
                  <c:v>10.7249050162436</c:v>
                </c:pt>
                <c:pt idx="7792">
                  <c:v>10.7262815924233</c:v>
                </c:pt>
                <c:pt idx="7793">
                  <c:v>10.727658168603099</c:v>
                </c:pt>
                <c:pt idx="7794">
                  <c:v>10.729034744782799</c:v>
                </c:pt>
                <c:pt idx="7795">
                  <c:v>10.730411320962499</c:v>
                </c:pt>
                <c:pt idx="7796">
                  <c:v>10.731787897142199</c:v>
                </c:pt>
                <c:pt idx="7797">
                  <c:v>10.733164473322001</c:v>
                </c:pt>
                <c:pt idx="7798">
                  <c:v>10.734541049501701</c:v>
                </c:pt>
                <c:pt idx="7799">
                  <c:v>10.735917625681401</c:v>
                </c:pt>
                <c:pt idx="7800">
                  <c:v>10.737294201861101</c:v>
                </c:pt>
                <c:pt idx="7801">
                  <c:v>10.7386707780409</c:v>
                </c:pt>
                <c:pt idx="7802">
                  <c:v>10.7400473542206</c:v>
                </c:pt>
                <c:pt idx="7803">
                  <c:v>10.7414239304003</c:v>
                </c:pt>
                <c:pt idx="7804">
                  <c:v>10.74280050658</c:v>
                </c:pt>
                <c:pt idx="7805">
                  <c:v>10.7441770827598</c:v>
                </c:pt>
                <c:pt idx="7806">
                  <c:v>10.7455536589395</c:v>
                </c:pt>
                <c:pt idx="7807">
                  <c:v>10.7469302351192</c:v>
                </c:pt>
                <c:pt idx="7808">
                  <c:v>10.7483068112989</c:v>
                </c:pt>
                <c:pt idx="7809">
                  <c:v>10.749683387478701</c:v>
                </c:pt>
                <c:pt idx="7810">
                  <c:v>10.751059963658401</c:v>
                </c:pt>
                <c:pt idx="7811">
                  <c:v>10.752436539838101</c:v>
                </c:pt>
                <c:pt idx="7812">
                  <c:v>10.753813116017801</c:v>
                </c:pt>
                <c:pt idx="7813">
                  <c:v>10.7551896921976</c:v>
                </c:pt>
                <c:pt idx="7814">
                  <c:v>10.7565662683773</c:v>
                </c:pt>
                <c:pt idx="7815">
                  <c:v>10.757942844557</c:v>
                </c:pt>
                <c:pt idx="7816">
                  <c:v>10.7593194207367</c:v>
                </c:pt>
                <c:pt idx="7817">
                  <c:v>10.7606959969165</c:v>
                </c:pt>
                <c:pt idx="7818">
                  <c:v>10.7620725730962</c:v>
                </c:pt>
                <c:pt idx="7819">
                  <c:v>10.7634491492759</c:v>
                </c:pt>
                <c:pt idx="7820">
                  <c:v>10.7648257254556</c:v>
                </c:pt>
                <c:pt idx="7821">
                  <c:v>10.766202301635399</c:v>
                </c:pt>
                <c:pt idx="7822">
                  <c:v>10.767578877815099</c:v>
                </c:pt>
                <c:pt idx="7823">
                  <c:v>10.768955453994799</c:v>
                </c:pt>
                <c:pt idx="7824">
                  <c:v>10.7703320301746</c:v>
                </c:pt>
                <c:pt idx="7825">
                  <c:v>10.7717086063543</c:v>
                </c:pt>
                <c:pt idx="7826">
                  <c:v>10.773085182534</c:v>
                </c:pt>
                <c:pt idx="7827">
                  <c:v>10.7744617587137</c:v>
                </c:pt>
                <c:pt idx="7828">
                  <c:v>10.7758383348935</c:v>
                </c:pt>
                <c:pt idx="7829">
                  <c:v>10.7772149110732</c:v>
                </c:pt>
                <c:pt idx="7830">
                  <c:v>10.7785914872529</c:v>
                </c:pt>
                <c:pt idx="7831">
                  <c:v>10.7799680634326</c:v>
                </c:pt>
                <c:pt idx="7832">
                  <c:v>10.781344639612399</c:v>
                </c:pt>
                <c:pt idx="7833">
                  <c:v>10.782721215792099</c:v>
                </c:pt>
                <c:pt idx="7834">
                  <c:v>10.784097791971799</c:v>
                </c:pt>
                <c:pt idx="7835">
                  <c:v>10.785474368151499</c:v>
                </c:pt>
                <c:pt idx="7836">
                  <c:v>10.786850944331301</c:v>
                </c:pt>
                <c:pt idx="7837">
                  <c:v>10.788227520511001</c:v>
                </c:pt>
                <c:pt idx="7838">
                  <c:v>10.789604096690701</c:v>
                </c:pt>
                <c:pt idx="7839">
                  <c:v>10.790980672870401</c:v>
                </c:pt>
                <c:pt idx="7840">
                  <c:v>10.7923572490502</c:v>
                </c:pt>
                <c:pt idx="7841">
                  <c:v>10.7937338252299</c:v>
                </c:pt>
                <c:pt idx="7842">
                  <c:v>10.7951104014096</c:v>
                </c:pt>
                <c:pt idx="7843">
                  <c:v>10.7964869775893</c:v>
                </c:pt>
                <c:pt idx="7844">
                  <c:v>10.797863553769099</c:v>
                </c:pt>
                <c:pt idx="7845">
                  <c:v>10.799240129948799</c:v>
                </c:pt>
                <c:pt idx="7846">
                  <c:v>10.800616706128499</c:v>
                </c:pt>
                <c:pt idx="7847">
                  <c:v>10.801993282308199</c:v>
                </c:pt>
                <c:pt idx="7848">
                  <c:v>10.803369858488001</c:v>
                </c:pt>
                <c:pt idx="7849">
                  <c:v>10.804746434667701</c:v>
                </c:pt>
                <c:pt idx="7850">
                  <c:v>10.806123010847401</c:v>
                </c:pt>
                <c:pt idx="7851">
                  <c:v>10.807499587027101</c:v>
                </c:pt>
                <c:pt idx="7852">
                  <c:v>10.8088761632069</c:v>
                </c:pt>
                <c:pt idx="7853">
                  <c:v>10.8102527393866</c:v>
                </c:pt>
                <c:pt idx="7854">
                  <c:v>10.8116293155663</c:v>
                </c:pt>
                <c:pt idx="7855">
                  <c:v>10.8130058917461</c:v>
                </c:pt>
                <c:pt idx="7856">
                  <c:v>10.8143824679258</c:v>
                </c:pt>
                <c:pt idx="7857">
                  <c:v>10.8157590441055</c:v>
                </c:pt>
                <c:pt idx="7858">
                  <c:v>10.8171356202852</c:v>
                </c:pt>
                <c:pt idx="7859">
                  <c:v>10.818512196465001</c:v>
                </c:pt>
                <c:pt idx="7860">
                  <c:v>10.819888772644701</c:v>
                </c:pt>
                <c:pt idx="7861">
                  <c:v>10.821265348824401</c:v>
                </c:pt>
                <c:pt idx="7862">
                  <c:v>10.822641925004101</c:v>
                </c:pt>
                <c:pt idx="7863">
                  <c:v>10.8240185011839</c:v>
                </c:pt>
                <c:pt idx="7864">
                  <c:v>10.8253950773636</c:v>
                </c:pt>
                <c:pt idx="7865">
                  <c:v>10.8267716535433</c:v>
                </c:pt>
                <c:pt idx="7866">
                  <c:v>10.828148229723</c:v>
                </c:pt>
                <c:pt idx="7867">
                  <c:v>10.8295248059028</c:v>
                </c:pt>
                <c:pt idx="7868">
                  <c:v>10.8309013820825</c:v>
                </c:pt>
                <c:pt idx="7869">
                  <c:v>10.8322779582622</c:v>
                </c:pt>
                <c:pt idx="7870">
                  <c:v>10.8336545344419</c:v>
                </c:pt>
                <c:pt idx="7871">
                  <c:v>10.835031110621699</c:v>
                </c:pt>
                <c:pt idx="7872">
                  <c:v>10.836407686801399</c:v>
                </c:pt>
                <c:pt idx="7873">
                  <c:v>10.837784262981099</c:v>
                </c:pt>
                <c:pt idx="7874">
                  <c:v>10.839160839160799</c:v>
                </c:pt>
                <c:pt idx="7875">
                  <c:v>10.8405374153406</c:v>
                </c:pt>
                <c:pt idx="7876">
                  <c:v>10.8419139915203</c:v>
                </c:pt>
                <c:pt idx="7877">
                  <c:v>10.8432905677</c:v>
                </c:pt>
                <c:pt idx="7878">
                  <c:v>10.8446671438797</c:v>
                </c:pt>
                <c:pt idx="7879">
                  <c:v>10.8460437200595</c:v>
                </c:pt>
                <c:pt idx="7880">
                  <c:v>10.8474202962392</c:v>
                </c:pt>
                <c:pt idx="7881">
                  <c:v>10.8487968724189</c:v>
                </c:pt>
                <c:pt idx="7882">
                  <c:v>10.8501734485986</c:v>
                </c:pt>
                <c:pt idx="7883">
                  <c:v>10.851550024778399</c:v>
                </c:pt>
                <c:pt idx="7884">
                  <c:v>10.852926600958099</c:v>
                </c:pt>
                <c:pt idx="7885">
                  <c:v>10.854303177137799</c:v>
                </c:pt>
                <c:pt idx="7886">
                  <c:v>10.855679753317601</c:v>
                </c:pt>
                <c:pt idx="7887">
                  <c:v>10.857056329497301</c:v>
                </c:pt>
                <c:pt idx="7888">
                  <c:v>10.858432905677001</c:v>
                </c:pt>
                <c:pt idx="7889">
                  <c:v>10.859809481856701</c:v>
                </c:pt>
                <c:pt idx="7890">
                  <c:v>10.8611860580365</c:v>
                </c:pt>
                <c:pt idx="7891">
                  <c:v>10.8625626342162</c:v>
                </c:pt>
                <c:pt idx="7892">
                  <c:v>10.8639392103959</c:v>
                </c:pt>
                <c:pt idx="7893">
                  <c:v>10.8653157865756</c:v>
                </c:pt>
                <c:pt idx="7894">
                  <c:v>10.8666923627554</c:v>
                </c:pt>
                <c:pt idx="7895">
                  <c:v>10.8680689389351</c:v>
                </c:pt>
                <c:pt idx="7896">
                  <c:v>10.8694455151148</c:v>
                </c:pt>
                <c:pt idx="7897">
                  <c:v>10.8708220912945</c:v>
                </c:pt>
                <c:pt idx="7898">
                  <c:v>10.872198667474301</c:v>
                </c:pt>
                <c:pt idx="7899">
                  <c:v>10.873575243654001</c:v>
                </c:pt>
                <c:pt idx="7900">
                  <c:v>10.874951819833701</c:v>
                </c:pt>
                <c:pt idx="7901">
                  <c:v>10.876328396013401</c:v>
                </c:pt>
                <c:pt idx="7902">
                  <c:v>10.8777049721932</c:v>
                </c:pt>
                <c:pt idx="7903">
                  <c:v>10.8790815483729</c:v>
                </c:pt>
                <c:pt idx="7904">
                  <c:v>10.8804581245526</c:v>
                </c:pt>
                <c:pt idx="7905">
                  <c:v>10.8818347007323</c:v>
                </c:pt>
                <c:pt idx="7906">
                  <c:v>10.8832112769121</c:v>
                </c:pt>
                <c:pt idx="7907">
                  <c:v>10.8845878530918</c:v>
                </c:pt>
                <c:pt idx="7908">
                  <c:v>10.8859644292715</c:v>
                </c:pt>
                <c:pt idx="7909">
                  <c:v>10.8873410054512</c:v>
                </c:pt>
                <c:pt idx="7910">
                  <c:v>10.888717581630999</c:v>
                </c:pt>
                <c:pt idx="7911">
                  <c:v>10.890094157810699</c:v>
                </c:pt>
                <c:pt idx="7912">
                  <c:v>10.891470733990401</c:v>
                </c:pt>
                <c:pt idx="7913">
                  <c:v>10.892847310170101</c:v>
                </c:pt>
                <c:pt idx="7914">
                  <c:v>10.8942238863499</c:v>
                </c:pt>
                <c:pt idx="7915">
                  <c:v>10.8956004625296</c:v>
                </c:pt>
                <c:pt idx="7916">
                  <c:v>10.8969770387093</c:v>
                </c:pt>
                <c:pt idx="7917">
                  <c:v>10.8983536148891</c:v>
                </c:pt>
                <c:pt idx="7918">
                  <c:v>10.8997301910688</c:v>
                </c:pt>
                <c:pt idx="7919">
                  <c:v>10.9011067672485</c:v>
                </c:pt>
                <c:pt idx="7920">
                  <c:v>10.9024833434282</c:v>
                </c:pt>
                <c:pt idx="7921">
                  <c:v>10.903859919607999</c:v>
                </c:pt>
                <c:pt idx="7922">
                  <c:v>10.905236495787699</c:v>
                </c:pt>
                <c:pt idx="7923">
                  <c:v>10.906613071967399</c:v>
                </c:pt>
                <c:pt idx="7924">
                  <c:v>10.907989648147099</c:v>
                </c:pt>
                <c:pt idx="7925">
                  <c:v>10.909366224326901</c:v>
                </c:pt>
                <c:pt idx="7926">
                  <c:v>10.910742800506601</c:v>
                </c:pt>
                <c:pt idx="7927">
                  <c:v>10.9121193766863</c:v>
                </c:pt>
                <c:pt idx="7928">
                  <c:v>10.913495952866</c:v>
                </c:pt>
                <c:pt idx="7929">
                  <c:v>10.9148725290458</c:v>
                </c:pt>
                <c:pt idx="7930">
                  <c:v>10.9162491052255</c:v>
                </c:pt>
                <c:pt idx="7931">
                  <c:v>10.9176256814052</c:v>
                </c:pt>
                <c:pt idx="7932">
                  <c:v>10.9190022575849</c:v>
                </c:pt>
                <c:pt idx="7933">
                  <c:v>10.920378833764699</c:v>
                </c:pt>
                <c:pt idx="7934">
                  <c:v>10.921755409944399</c:v>
                </c:pt>
                <c:pt idx="7935">
                  <c:v>10.923131986124099</c:v>
                </c:pt>
                <c:pt idx="7936">
                  <c:v>10.924508562303799</c:v>
                </c:pt>
                <c:pt idx="7937">
                  <c:v>10.925885138483601</c:v>
                </c:pt>
                <c:pt idx="7938">
                  <c:v>10.927261714663301</c:v>
                </c:pt>
                <c:pt idx="7939">
                  <c:v>10.928638290843001</c:v>
                </c:pt>
                <c:pt idx="7940">
                  <c:v>10.930014867022701</c:v>
                </c:pt>
                <c:pt idx="7941">
                  <c:v>10.9313914432025</c:v>
                </c:pt>
                <c:pt idx="7942">
                  <c:v>10.9327680193822</c:v>
                </c:pt>
                <c:pt idx="7943">
                  <c:v>10.9341445955619</c:v>
                </c:pt>
                <c:pt idx="7944">
                  <c:v>10.9355211717416</c:v>
                </c:pt>
                <c:pt idx="7945">
                  <c:v>10.9368977479214</c:v>
                </c:pt>
                <c:pt idx="7946">
                  <c:v>10.9382743241011</c:v>
                </c:pt>
                <c:pt idx="7947">
                  <c:v>10.9396509002808</c:v>
                </c:pt>
                <c:pt idx="7948">
                  <c:v>10.941027476460601</c:v>
                </c:pt>
                <c:pt idx="7949">
                  <c:v>10.942404052640301</c:v>
                </c:pt>
                <c:pt idx="7950">
                  <c:v>10.943780628820001</c:v>
                </c:pt>
                <c:pt idx="7951">
                  <c:v>10.945157204999701</c:v>
                </c:pt>
                <c:pt idx="7952">
                  <c:v>10.9465337811795</c:v>
                </c:pt>
                <c:pt idx="7953">
                  <c:v>10.9479103573592</c:v>
                </c:pt>
                <c:pt idx="7954">
                  <c:v>10.9492869335389</c:v>
                </c:pt>
                <c:pt idx="7955">
                  <c:v>10.9506635097186</c:v>
                </c:pt>
                <c:pt idx="7956">
                  <c:v>10.9520400858984</c:v>
                </c:pt>
                <c:pt idx="7957">
                  <c:v>10.9534166620781</c:v>
                </c:pt>
                <c:pt idx="7958">
                  <c:v>10.9547932382578</c:v>
                </c:pt>
                <c:pt idx="7959">
                  <c:v>10.9561698144375</c:v>
                </c:pt>
                <c:pt idx="7960">
                  <c:v>10.957546390617299</c:v>
                </c:pt>
                <c:pt idx="7961">
                  <c:v>10.958922966796999</c:v>
                </c:pt>
                <c:pt idx="7962">
                  <c:v>10.960299542976699</c:v>
                </c:pt>
                <c:pt idx="7963">
                  <c:v>10.961676119156399</c:v>
                </c:pt>
                <c:pt idx="7964">
                  <c:v>10.9630526953362</c:v>
                </c:pt>
                <c:pt idx="7965">
                  <c:v>10.9644292715159</c:v>
                </c:pt>
                <c:pt idx="7966">
                  <c:v>10.9658058476956</c:v>
                </c:pt>
                <c:pt idx="7967">
                  <c:v>10.9671824238753</c:v>
                </c:pt>
                <c:pt idx="7968">
                  <c:v>10.9685590000551</c:v>
                </c:pt>
                <c:pt idx="7969">
                  <c:v>10.9699355762348</c:v>
                </c:pt>
                <c:pt idx="7970">
                  <c:v>10.9713121524145</c:v>
                </c:pt>
                <c:pt idx="7971">
                  <c:v>10.9726887285942</c:v>
                </c:pt>
                <c:pt idx="7972">
                  <c:v>10.974065304773999</c:v>
                </c:pt>
                <c:pt idx="7973">
                  <c:v>10.975441880953699</c:v>
                </c:pt>
                <c:pt idx="7974">
                  <c:v>10.976818457133399</c:v>
                </c:pt>
                <c:pt idx="7975">
                  <c:v>10.978195033313099</c:v>
                </c:pt>
                <c:pt idx="7976">
                  <c:v>10.979571609492901</c:v>
                </c:pt>
                <c:pt idx="7977">
                  <c:v>10.980948185672601</c:v>
                </c:pt>
                <c:pt idx="7978">
                  <c:v>10.982324761852301</c:v>
                </c:pt>
                <c:pt idx="7979">
                  <c:v>10.983701338032001</c:v>
                </c:pt>
                <c:pt idx="7980">
                  <c:v>10.9850779142118</c:v>
                </c:pt>
                <c:pt idx="7981">
                  <c:v>10.9864544903915</c:v>
                </c:pt>
                <c:pt idx="7982">
                  <c:v>10.9878310665712</c:v>
                </c:pt>
                <c:pt idx="7983">
                  <c:v>10.989207642750999</c:v>
                </c:pt>
                <c:pt idx="7984">
                  <c:v>10.990584218930699</c:v>
                </c:pt>
                <c:pt idx="7985">
                  <c:v>10.991960795110399</c:v>
                </c:pt>
                <c:pt idx="7986">
                  <c:v>10.993337371290099</c:v>
                </c:pt>
                <c:pt idx="7987">
                  <c:v>10.994713947469901</c:v>
                </c:pt>
                <c:pt idx="7988">
                  <c:v>10.996090523649601</c:v>
                </c:pt>
                <c:pt idx="7989">
                  <c:v>10.997467099829301</c:v>
                </c:pt>
                <c:pt idx="7990">
                  <c:v>10.998843676009001</c:v>
                </c:pt>
                <c:pt idx="7991">
                  <c:v>11.0002202521888</c:v>
                </c:pt>
                <c:pt idx="7992">
                  <c:v>11.0015968283685</c:v>
                </c:pt>
                <c:pt idx="7993">
                  <c:v>11.0029734045482</c:v>
                </c:pt>
                <c:pt idx="7994">
                  <c:v>11.0043499807279</c:v>
                </c:pt>
                <c:pt idx="7995">
                  <c:v>11.0057265569077</c:v>
                </c:pt>
                <c:pt idx="7996">
                  <c:v>11.0071031330874</c:v>
                </c:pt>
                <c:pt idx="7997">
                  <c:v>11.0084797092671</c:v>
                </c:pt>
                <c:pt idx="7998">
                  <c:v>11.0098562854468</c:v>
                </c:pt>
                <c:pt idx="7999">
                  <c:v>11.011232861626601</c:v>
                </c:pt>
                <c:pt idx="8000">
                  <c:v>11.012609437806301</c:v>
                </c:pt>
                <c:pt idx="8001">
                  <c:v>11.013986013986001</c:v>
                </c:pt>
                <c:pt idx="8002">
                  <c:v>11.015362590165701</c:v>
                </c:pt>
                <c:pt idx="8003">
                  <c:v>11.0167391663455</c:v>
                </c:pt>
                <c:pt idx="8004">
                  <c:v>11.0181157425252</c:v>
                </c:pt>
                <c:pt idx="8005">
                  <c:v>11.0194923187049</c:v>
                </c:pt>
                <c:pt idx="8006">
                  <c:v>11.0208688948846</c:v>
                </c:pt>
                <c:pt idx="8007">
                  <c:v>11.0222454710644</c:v>
                </c:pt>
                <c:pt idx="8008">
                  <c:v>11.0236220472441</c:v>
                </c:pt>
                <c:pt idx="8009">
                  <c:v>11.0249986234238</c:v>
                </c:pt>
                <c:pt idx="8010">
                  <c:v>11.0263751996035</c:v>
                </c:pt>
                <c:pt idx="8011">
                  <c:v>11.027751775783299</c:v>
                </c:pt>
                <c:pt idx="8012">
                  <c:v>11.029128351962999</c:v>
                </c:pt>
                <c:pt idx="8013">
                  <c:v>11.030504928142699</c:v>
                </c:pt>
                <c:pt idx="8014">
                  <c:v>11.0318815043225</c:v>
                </c:pt>
                <c:pt idx="8015">
                  <c:v>11.0332580805022</c:v>
                </c:pt>
                <c:pt idx="8016">
                  <c:v>11.0346346566819</c:v>
                </c:pt>
                <c:pt idx="8017">
                  <c:v>11.0360112328616</c:v>
                </c:pt>
                <c:pt idx="8018">
                  <c:v>11.0373878090414</c:v>
                </c:pt>
                <c:pt idx="8019">
                  <c:v>11.0387643852211</c:v>
                </c:pt>
                <c:pt idx="8020">
                  <c:v>11.0401409614008</c:v>
                </c:pt>
                <c:pt idx="8021">
                  <c:v>11.0415175375805</c:v>
                </c:pt>
                <c:pt idx="8022">
                  <c:v>11.042894113760299</c:v>
                </c:pt>
                <c:pt idx="8023">
                  <c:v>11.044270689939999</c:v>
                </c:pt>
                <c:pt idx="8024">
                  <c:v>11.045647266119699</c:v>
                </c:pt>
                <c:pt idx="8025">
                  <c:v>11.047023842299399</c:v>
                </c:pt>
                <c:pt idx="8026">
                  <c:v>11.048400418479201</c:v>
                </c:pt>
                <c:pt idx="8027">
                  <c:v>11.049776994658901</c:v>
                </c:pt>
                <c:pt idx="8028">
                  <c:v>11.051153570838601</c:v>
                </c:pt>
                <c:pt idx="8029">
                  <c:v>11.052530147018301</c:v>
                </c:pt>
                <c:pt idx="8030">
                  <c:v>11.0539067231981</c:v>
                </c:pt>
                <c:pt idx="8031">
                  <c:v>11.0552832993778</c:v>
                </c:pt>
                <c:pt idx="8032">
                  <c:v>11.0566598755575</c:v>
                </c:pt>
                <c:pt idx="8033">
                  <c:v>11.0580364517372</c:v>
                </c:pt>
                <c:pt idx="8034">
                  <c:v>11.059413027917</c:v>
                </c:pt>
                <c:pt idx="8035">
                  <c:v>11.0607896040967</c:v>
                </c:pt>
                <c:pt idx="8036">
                  <c:v>11.0621661802764</c:v>
                </c:pt>
                <c:pt idx="8037">
                  <c:v>11.0635427564561</c:v>
                </c:pt>
                <c:pt idx="8038">
                  <c:v>11.064919332635901</c:v>
                </c:pt>
                <c:pt idx="8039">
                  <c:v>11.066295908815601</c:v>
                </c:pt>
                <c:pt idx="8040">
                  <c:v>11.067672484995301</c:v>
                </c:pt>
                <c:pt idx="8041">
                  <c:v>11.069049061175001</c:v>
                </c:pt>
                <c:pt idx="8042">
                  <c:v>11.0704256373548</c:v>
                </c:pt>
                <c:pt idx="8043">
                  <c:v>11.0718022135345</c:v>
                </c:pt>
                <c:pt idx="8044">
                  <c:v>11.0731787897142</c:v>
                </c:pt>
                <c:pt idx="8045">
                  <c:v>11.074555365894</c:v>
                </c:pt>
                <c:pt idx="8046">
                  <c:v>11.0759319420737</c:v>
                </c:pt>
                <c:pt idx="8047">
                  <c:v>11.0773085182534</c:v>
                </c:pt>
                <c:pt idx="8048">
                  <c:v>11.0786850944331</c:v>
                </c:pt>
                <c:pt idx="8049">
                  <c:v>11.080061670612899</c:v>
                </c:pt>
                <c:pt idx="8050">
                  <c:v>11.081438246792599</c:v>
                </c:pt>
                <c:pt idx="8051">
                  <c:v>11.082814822972299</c:v>
                </c:pt>
                <c:pt idx="8052">
                  <c:v>11.084191399151999</c:v>
                </c:pt>
                <c:pt idx="8053">
                  <c:v>11.0855679753318</c:v>
                </c:pt>
                <c:pt idx="8054">
                  <c:v>11.0869445515115</c:v>
                </c:pt>
                <c:pt idx="8055">
                  <c:v>11.0883211276912</c:v>
                </c:pt>
                <c:pt idx="8056">
                  <c:v>11.0896977038709</c:v>
                </c:pt>
                <c:pt idx="8057">
                  <c:v>11.0910742800507</c:v>
                </c:pt>
                <c:pt idx="8058">
                  <c:v>11.0924508562304</c:v>
                </c:pt>
                <c:pt idx="8059">
                  <c:v>11.0938274324101</c:v>
                </c:pt>
                <c:pt idx="8060">
                  <c:v>11.0952040085898</c:v>
                </c:pt>
                <c:pt idx="8061">
                  <c:v>11.096580584769599</c:v>
                </c:pt>
                <c:pt idx="8062">
                  <c:v>11.097957160949299</c:v>
                </c:pt>
                <c:pt idx="8063">
                  <c:v>11.099333737128999</c:v>
                </c:pt>
                <c:pt idx="8064">
                  <c:v>11.100710313308699</c:v>
                </c:pt>
                <c:pt idx="8065">
                  <c:v>11.102086889488501</c:v>
                </c:pt>
                <c:pt idx="8066">
                  <c:v>11.103463465668201</c:v>
                </c:pt>
                <c:pt idx="8067">
                  <c:v>11.104840041847901</c:v>
                </c:pt>
                <c:pt idx="8068">
                  <c:v>11.106216618027601</c:v>
                </c:pt>
                <c:pt idx="8069">
                  <c:v>11.1075931942074</c:v>
                </c:pt>
                <c:pt idx="8070">
                  <c:v>11.1089697703871</c:v>
                </c:pt>
                <c:pt idx="8071">
                  <c:v>11.1103463465668</c:v>
                </c:pt>
                <c:pt idx="8072">
                  <c:v>11.1117229227465</c:v>
                </c:pt>
                <c:pt idx="8073">
                  <c:v>11.113099498926299</c:v>
                </c:pt>
                <c:pt idx="8074">
                  <c:v>11.114476075105999</c:v>
                </c:pt>
                <c:pt idx="8075">
                  <c:v>11.115852651285699</c:v>
                </c:pt>
                <c:pt idx="8076">
                  <c:v>11.117229227465501</c:v>
                </c:pt>
                <c:pt idx="8077">
                  <c:v>11.118605803645201</c:v>
                </c:pt>
                <c:pt idx="8078">
                  <c:v>11.119982379824901</c:v>
                </c:pt>
                <c:pt idx="8079">
                  <c:v>11.121358956004601</c:v>
                </c:pt>
                <c:pt idx="8080">
                  <c:v>11.1227355321844</c:v>
                </c:pt>
                <c:pt idx="8081">
                  <c:v>11.1241121083641</c:v>
                </c:pt>
                <c:pt idx="8082">
                  <c:v>11.1254886845438</c:v>
                </c:pt>
                <c:pt idx="8083">
                  <c:v>11.1268652607235</c:v>
                </c:pt>
                <c:pt idx="8084">
                  <c:v>11.1282418369033</c:v>
                </c:pt>
                <c:pt idx="8085">
                  <c:v>11.129618413083</c:v>
                </c:pt>
                <c:pt idx="8086">
                  <c:v>11.1309949892627</c:v>
                </c:pt>
                <c:pt idx="8087">
                  <c:v>11.1323715654424</c:v>
                </c:pt>
                <c:pt idx="8088">
                  <c:v>11.133748141622201</c:v>
                </c:pt>
                <c:pt idx="8089">
                  <c:v>11.135124717801901</c:v>
                </c:pt>
                <c:pt idx="8090">
                  <c:v>11.136501293981601</c:v>
                </c:pt>
                <c:pt idx="8091">
                  <c:v>11.137877870161301</c:v>
                </c:pt>
                <c:pt idx="8092">
                  <c:v>11.1392544463411</c:v>
                </c:pt>
                <c:pt idx="8093">
                  <c:v>11.1406310225208</c:v>
                </c:pt>
                <c:pt idx="8094">
                  <c:v>11.1420075987005</c:v>
                </c:pt>
                <c:pt idx="8095">
                  <c:v>11.1433841748802</c:v>
                </c:pt>
                <c:pt idx="8096">
                  <c:v>11.14476075106</c:v>
                </c:pt>
                <c:pt idx="8097">
                  <c:v>11.1461373272397</c:v>
                </c:pt>
                <c:pt idx="8098">
                  <c:v>11.1475139034194</c:v>
                </c:pt>
                <c:pt idx="8099">
                  <c:v>11.1488904795991</c:v>
                </c:pt>
                <c:pt idx="8100">
                  <c:v>11.150267055778899</c:v>
                </c:pt>
                <c:pt idx="8101">
                  <c:v>11.151643631958599</c:v>
                </c:pt>
                <c:pt idx="8102">
                  <c:v>11.153020208138299</c:v>
                </c:pt>
                <c:pt idx="8103">
                  <c:v>11.154396784317999</c:v>
                </c:pt>
                <c:pt idx="8104">
                  <c:v>11.1557733604978</c:v>
                </c:pt>
                <c:pt idx="8105">
                  <c:v>11.1571499366775</c:v>
                </c:pt>
                <c:pt idx="8106">
                  <c:v>11.1585265128572</c:v>
                </c:pt>
                <c:pt idx="8107">
                  <c:v>11.159903089037</c:v>
                </c:pt>
                <c:pt idx="8108">
                  <c:v>11.1612796652167</c:v>
                </c:pt>
                <c:pt idx="8109">
                  <c:v>11.1626562413964</c:v>
                </c:pt>
                <c:pt idx="8110">
                  <c:v>11.1640328175761</c:v>
                </c:pt>
                <c:pt idx="8111">
                  <c:v>11.165409393755899</c:v>
                </c:pt>
                <c:pt idx="8112">
                  <c:v>11.166785969935599</c:v>
                </c:pt>
                <c:pt idx="8113">
                  <c:v>11.168162546115299</c:v>
                </c:pt>
                <c:pt idx="8114">
                  <c:v>11.169539122294999</c:v>
                </c:pt>
                <c:pt idx="8115">
                  <c:v>11.170915698474801</c:v>
                </c:pt>
                <c:pt idx="8116">
                  <c:v>11.172292274654501</c:v>
                </c:pt>
                <c:pt idx="8117">
                  <c:v>11.173668850834201</c:v>
                </c:pt>
                <c:pt idx="8118">
                  <c:v>11.175045427013901</c:v>
                </c:pt>
                <c:pt idx="8119">
                  <c:v>11.1764220031937</c:v>
                </c:pt>
                <c:pt idx="8120">
                  <c:v>11.1777985793734</c:v>
                </c:pt>
                <c:pt idx="8121">
                  <c:v>11.1791751555531</c:v>
                </c:pt>
                <c:pt idx="8122">
                  <c:v>11.1805517317328</c:v>
                </c:pt>
                <c:pt idx="8123">
                  <c:v>11.1819283079126</c:v>
                </c:pt>
                <c:pt idx="8124">
                  <c:v>11.1833048840923</c:v>
                </c:pt>
                <c:pt idx="8125">
                  <c:v>11.184681460271999</c:v>
                </c:pt>
                <c:pt idx="8126">
                  <c:v>11.186058036451699</c:v>
                </c:pt>
                <c:pt idx="8127">
                  <c:v>11.187434612631501</c:v>
                </c:pt>
                <c:pt idx="8128">
                  <c:v>11.188811188811201</c:v>
                </c:pt>
                <c:pt idx="8129">
                  <c:v>11.190187764990901</c:v>
                </c:pt>
                <c:pt idx="8130">
                  <c:v>11.191564341170601</c:v>
                </c:pt>
                <c:pt idx="8131">
                  <c:v>11.1929409173504</c:v>
                </c:pt>
                <c:pt idx="8132">
                  <c:v>11.1943174935301</c:v>
                </c:pt>
                <c:pt idx="8133">
                  <c:v>11.1956940697098</c:v>
                </c:pt>
                <c:pt idx="8134">
                  <c:v>11.1970706458895</c:v>
                </c:pt>
                <c:pt idx="8135">
                  <c:v>11.1984472220693</c:v>
                </c:pt>
                <c:pt idx="8136">
                  <c:v>11.199823798249</c:v>
                </c:pt>
                <c:pt idx="8137">
                  <c:v>11.2012003744287</c:v>
                </c:pt>
                <c:pt idx="8138">
                  <c:v>11.202576950608499</c:v>
                </c:pt>
                <c:pt idx="8139">
                  <c:v>11.203953526788199</c:v>
                </c:pt>
                <c:pt idx="8140">
                  <c:v>11.205330102967901</c:v>
                </c:pt>
                <c:pt idx="8141">
                  <c:v>11.206706679147601</c:v>
                </c:pt>
                <c:pt idx="8142">
                  <c:v>11.2080832553274</c:v>
                </c:pt>
                <c:pt idx="8143">
                  <c:v>11.2094598315071</c:v>
                </c:pt>
                <c:pt idx="8144">
                  <c:v>11.2108364076868</c:v>
                </c:pt>
                <c:pt idx="8145">
                  <c:v>11.2122129838665</c:v>
                </c:pt>
                <c:pt idx="8146">
                  <c:v>11.2135895600463</c:v>
                </c:pt>
                <c:pt idx="8147">
                  <c:v>11.214966136226</c:v>
                </c:pt>
                <c:pt idx="8148">
                  <c:v>11.2163427124057</c:v>
                </c:pt>
                <c:pt idx="8149">
                  <c:v>11.2177192885854</c:v>
                </c:pt>
                <c:pt idx="8150">
                  <c:v>11.219095864765199</c:v>
                </c:pt>
                <c:pt idx="8151">
                  <c:v>11.220472440944899</c:v>
                </c:pt>
                <c:pt idx="8152">
                  <c:v>11.221849017124599</c:v>
                </c:pt>
                <c:pt idx="8153">
                  <c:v>11.223225593304299</c:v>
                </c:pt>
                <c:pt idx="8154">
                  <c:v>11.224602169484101</c:v>
                </c:pt>
                <c:pt idx="8155">
                  <c:v>11.2259787456638</c:v>
                </c:pt>
                <c:pt idx="8156">
                  <c:v>11.2273553218435</c:v>
                </c:pt>
                <c:pt idx="8157">
                  <c:v>11.2287318980232</c:v>
                </c:pt>
                <c:pt idx="8158">
                  <c:v>11.230108474203</c:v>
                </c:pt>
                <c:pt idx="8159">
                  <c:v>11.2314850503827</c:v>
                </c:pt>
                <c:pt idx="8160">
                  <c:v>11.2328616265624</c:v>
                </c:pt>
                <c:pt idx="8161">
                  <c:v>11.2342382027421</c:v>
                </c:pt>
                <c:pt idx="8162">
                  <c:v>11.235614778921899</c:v>
                </c:pt>
                <c:pt idx="8163">
                  <c:v>11.236991355101599</c:v>
                </c:pt>
                <c:pt idx="8164">
                  <c:v>11.238367931281299</c:v>
                </c:pt>
                <c:pt idx="8165">
                  <c:v>11.239744507460999</c:v>
                </c:pt>
                <c:pt idx="8166">
                  <c:v>11.241121083640801</c:v>
                </c:pt>
                <c:pt idx="8167">
                  <c:v>11.242497659820501</c:v>
                </c:pt>
                <c:pt idx="8168">
                  <c:v>11.243874236000201</c:v>
                </c:pt>
                <c:pt idx="8169">
                  <c:v>11.245250812179901</c:v>
                </c:pt>
                <c:pt idx="8170">
                  <c:v>11.2466273883597</c:v>
                </c:pt>
                <c:pt idx="8171">
                  <c:v>11.2480039645394</c:v>
                </c:pt>
                <c:pt idx="8172">
                  <c:v>11.2493805407191</c:v>
                </c:pt>
                <c:pt idx="8173">
                  <c:v>11.2507571168989</c:v>
                </c:pt>
                <c:pt idx="8174">
                  <c:v>11.2521336930786</c:v>
                </c:pt>
                <c:pt idx="8175">
                  <c:v>11.2535102692583</c:v>
                </c:pt>
                <c:pt idx="8176">
                  <c:v>11.254886845438</c:v>
                </c:pt>
                <c:pt idx="8177">
                  <c:v>11.256263421617801</c:v>
                </c:pt>
                <c:pt idx="8178">
                  <c:v>11.257639997797501</c:v>
                </c:pt>
                <c:pt idx="8179">
                  <c:v>11.259016573977201</c:v>
                </c:pt>
                <c:pt idx="8180">
                  <c:v>11.260393150156901</c:v>
                </c:pt>
                <c:pt idx="8181">
                  <c:v>11.2617697263367</c:v>
                </c:pt>
                <c:pt idx="8182">
                  <c:v>11.2631463025164</c:v>
                </c:pt>
                <c:pt idx="8183">
                  <c:v>11.2645228786961</c:v>
                </c:pt>
                <c:pt idx="8184">
                  <c:v>11.2658994548758</c:v>
                </c:pt>
                <c:pt idx="8185">
                  <c:v>11.2672760310556</c:v>
                </c:pt>
                <c:pt idx="8186">
                  <c:v>11.2686526072353</c:v>
                </c:pt>
                <c:pt idx="8187">
                  <c:v>11.270029183415</c:v>
                </c:pt>
                <c:pt idx="8188">
                  <c:v>11.2714057595947</c:v>
                </c:pt>
                <c:pt idx="8189">
                  <c:v>11.272782335774499</c:v>
                </c:pt>
                <c:pt idx="8190">
                  <c:v>11.274158911954199</c:v>
                </c:pt>
                <c:pt idx="8191">
                  <c:v>11.275535488133899</c:v>
                </c:pt>
                <c:pt idx="8192">
                  <c:v>11.276912064313599</c:v>
                </c:pt>
                <c:pt idx="8193">
                  <c:v>11.2782886404934</c:v>
                </c:pt>
                <c:pt idx="8194">
                  <c:v>11.2796652166731</c:v>
                </c:pt>
                <c:pt idx="8195">
                  <c:v>11.2810417928528</c:v>
                </c:pt>
                <c:pt idx="8196">
                  <c:v>11.2824183690325</c:v>
                </c:pt>
                <c:pt idx="8197">
                  <c:v>11.2837949452123</c:v>
                </c:pt>
                <c:pt idx="8198">
                  <c:v>11.285171521392</c:v>
                </c:pt>
                <c:pt idx="8199">
                  <c:v>11.2865480975717</c:v>
                </c:pt>
                <c:pt idx="8200">
                  <c:v>11.2879246737514</c:v>
                </c:pt>
                <c:pt idx="8201">
                  <c:v>11.289301249931199</c:v>
                </c:pt>
                <c:pt idx="8202">
                  <c:v>11.290677826110899</c:v>
                </c:pt>
                <c:pt idx="8203">
                  <c:v>11.292054402290599</c:v>
                </c:pt>
                <c:pt idx="8204">
                  <c:v>11.293430978470401</c:v>
                </c:pt>
                <c:pt idx="8205">
                  <c:v>11.294807554650101</c:v>
                </c:pt>
                <c:pt idx="8206">
                  <c:v>11.296184130829801</c:v>
                </c:pt>
                <c:pt idx="8207">
                  <c:v>11.297560707009501</c:v>
                </c:pt>
                <c:pt idx="8208">
                  <c:v>11.2989372831893</c:v>
                </c:pt>
                <c:pt idx="8209">
                  <c:v>11.300313859369</c:v>
                </c:pt>
                <c:pt idx="8210">
                  <c:v>11.3016904355487</c:v>
                </c:pt>
                <c:pt idx="8211">
                  <c:v>11.3030670117284</c:v>
                </c:pt>
                <c:pt idx="8212">
                  <c:v>11.304443587908199</c:v>
                </c:pt>
                <c:pt idx="8213">
                  <c:v>11.305820164087899</c:v>
                </c:pt>
                <c:pt idx="8214">
                  <c:v>11.307196740267599</c:v>
                </c:pt>
                <c:pt idx="8215">
                  <c:v>11.308573316447299</c:v>
                </c:pt>
                <c:pt idx="8216">
                  <c:v>11.309949892627101</c:v>
                </c:pt>
                <c:pt idx="8217">
                  <c:v>11.311326468806801</c:v>
                </c:pt>
                <c:pt idx="8218">
                  <c:v>11.312703044986501</c:v>
                </c:pt>
                <c:pt idx="8219">
                  <c:v>11.314079621166201</c:v>
                </c:pt>
                <c:pt idx="8220">
                  <c:v>11.315456197346</c:v>
                </c:pt>
                <c:pt idx="8221">
                  <c:v>11.3168327735257</c:v>
                </c:pt>
                <c:pt idx="8222">
                  <c:v>11.3182093497054</c:v>
                </c:pt>
                <c:pt idx="8223">
                  <c:v>11.3195859258851</c:v>
                </c:pt>
                <c:pt idx="8224">
                  <c:v>11.3209625020649</c:v>
                </c:pt>
                <c:pt idx="8225">
                  <c:v>11.3223390782446</c:v>
                </c:pt>
                <c:pt idx="8226">
                  <c:v>11.3237156544243</c:v>
                </c:pt>
                <c:pt idx="8227">
                  <c:v>11.325092230604</c:v>
                </c:pt>
                <c:pt idx="8228">
                  <c:v>11.326468806783801</c:v>
                </c:pt>
                <c:pt idx="8229">
                  <c:v>11.327845382963501</c:v>
                </c:pt>
                <c:pt idx="8230">
                  <c:v>11.329221959143201</c:v>
                </c:pt>
                <c:pt idx="8231">
                  <c:v>11.330598535322901</c:v>
                </c:pt>
                <c:pt idx="8232">
                  <c:v>11.3319751115027</c:v>
                </c:pt>
                <c:pt idx="8233">
                  <c:v>11.3333516876824</c:v>
                </c:pt>
                <c:pt idx="8234">
                  <c:v>11.3347282638621</c:v>
                </c:pt>
                <c:pt idx="8235">
                  <c:v>11.3361048400419</c:v>
                </c:pt>
                <c:pt idx="8236">
                  <c:v>11.3374814162216</c:v>
                </c:pt>
                <c:pt idx="8237">
                  <c:v>11.3388579924013</c:v>
                </c:pt>
                <c:pt idx="8238">
                  <c:v>11.340234568581</c:v>
                </c:pt>
                <c:pt idx="8239">
                  <c:v>11.341611144760799</c:v>
                </c:pt>
                <c:pt idx="8240">
                  <c:v>11.342987720940499</c:v>
                </c:pt>
                <c:pt idx="8241">
                  <c:v>11.344364297120199</c:v>
                </c:pt>
                <c:pt idx="8242">
                  <c:v>11.345740873299899</c:v>
                </c:pt>
                <c:pt idx="8243">
                  <c:v>11.3471174494797</c:v>
                </c:pt>
                <c:pt idx="8244">
                  <c:v>11.3484940256594</c:v>
                </c:pt>
                <c:pt idx="8245">
                  <c:v>11.3498706018391</c:v>
                </c:pt>
                <c:pt idx="8246">
                  <c:v>11.3512471780188</c:v>
                </c:pt>
                <c:pt idx="8247">
                  <c:v>11.3526237541986</c:v>
                </c:pt>
                <c:pt idx="8248">
                  <c:v>11.3540003303783</c:v>
                </c:pt>
                <c:pt idx="8249">
                  <c:v>11.355376906558</c:v>
                </c:pt>
                <c:pt idx="8250">
                  <c:v>11.3567534827377</c:v>
                </c:pt>
                <c:pt idx="8251">
                  <c:v>11.358130058917499</c:v>
                </c:pt>
                <c:pt idx="8252">
                  <c:v>11.359506635097199</c:v>
                </c:pt>
                <c:pt idx="8253">
                  <c:v>11.360883211276899</c:v>
                </c:pt>
                <c:pt idx="8254">
                  <c:v>11.362259787456599</c:v>
                </c:pt>
                <c:pt idx="8255">
                  <c:v>11.363636363636401</c:v>
                </c:pt>
                <c:pt idx="8256">
                  <c:v>11.365012939816101</c:v>
                </c:pt>
                <c:pt idx="8257">
                  <c:v>11.366389515995801</c:v>
                </c:pt>
                <c:pt idx="8258">
                  <c:v>11.367766092175501</c:v>
                </c:pt>
                <c:pt idx="8259">
                  <c:v>11.3691426683553</c:v>
                </c:pt>
                <c:pt idx="8260">
                  <c:v>11.370519244535</c:v>
                </c:pt>
                <c:pt idx="8261">
                  <c:v>11.3718958207147</c:v>
                </c:pt>
                <c:pt idx="8262">
                  <c:v>11.3732723968944</c:v>
                </c:pt>
                <c:pt idx="8263">
                  <c:v>11.3746489730742</c:v>
                </c:pt>
                <c:pt idx="8264">
                  <c:v>11.3760255492539</c:v>
                </c:pt>
                <c:pt idx="8265">
                  <c:v>11.3774021254336</c:v>
                </c:pt>
                <c:pt idx="8266">
                  <c:v>11.378778701613401</c:v>
                </c:pt>
                <c:pt idx="8267">
                  <c:v>11.380155277793101</c:v>
                </c:pt>
                <c:pt idx="8268">
                  <c:v>11.381531853972801</c:v>
                </c:pt>
                <c:pt idx="8269">
                  <c:v>11.382908430152501</c:v>
                </c:pt>
                <c:pt idx="8270">
                  <c:v>11.3842850063323</c:v>
                </c:pt>
                <c:pt idx="8271">
                  <c:v>11.385661582512</c:v>
                </c:pt>
                <c:pt idx="8272">
                  <c:v>11.3870381586917</c:v>
                </c:pt>
                <c:pt idx="8273">
                  <c:v>11.3884147348714</c:v>
                </c:pt>
                <c:pt idx="8274">
                  <c:v>11.3897913110512</c:v>
                </c:pt>
                <c:pt idx="8275">
                  <c:v>11.3911678872309</c:v>
                </c:pt>
                <c:pt idx="8276">
                  <c:v>11.3925444634106</c:v>
                </c:pt>
                <c:pt idx="8277">
                  <c:v>11.3939210395903</c:v>
                </c:pt>
                <c:pt idx="8278">
                  <c:v>11.395297615770099</c:v>
                </c:pt>
                <c:pt idx="8279">
                  <c:v>11.396674191949799</c:v>
                </c:pt>
                <c:pt idx="8280">
                  <c:v>11.398050768129499</c:v>
                </c:pt>
                <c:pt idx="8281">
                  <c:v>11.399427344309199</c:v>
                </c:pt>
                <c:pt idx="8282">
                  <c:v>11.400803920489</c:v>
                </c:pt>
                <c:pt idx="8283">
                  <c:v>11.4021804966687</c:v>
                </c:pt>
                <c:pt idx="8284">
                  <c:v>11.4035570728484</c:v>
                </c:pt>
                <c:pt idx="8285">
                  <c:v>11.4049336490281</c:v>
                </c:pt>
                <c:pt idx="8286">
                  <c:v>11.4063102252079</c:v>
                </c:pt>
                <c:pt idx="8287">
                  <c:v>11.4076868013876</c:v>
                </c:pt>
                <c:pt idx="8288">
                  <c:v>11.4090633775673</c:v>
                </c:pt>
                <c:pt idx="8289">
                  <c:v>11.410439953747</c:v>
                </c:pt>
                <c:pt idx="8290">
                  <c:v>11.411816529926799</c:v>
                </c:pt>
                <c:pt idx="8291">
                  <c:v>11.413193106106499</c:v>
                </c:pt>
                <c:pt idx="8292">
                  <c:v>11.414569682286199</c:v>
                </c:pt>
                <c:pt idx="8293">
                  <c:v>11.415946258465899</c:v>
                </c:pt>
                <c:pt idx="8294">
                  <c:v>11.417322834645701</c:v>
                </c:pt>
                <c:pt idx="8295">
                  <c:v>11.418699410825401</c:v>
                </c:pt>
                <c:pt idx="8296">
                  <c:v>11.420075987005101</c:v>
                </c:pt>
                <c:pt idx="8297">
                  <c:v>11.421452563184801</c:v>
                </c:pt>
                <c:pt idx="8298">
                  <c:v>11.4228291393646</c:v>
                </c:pt>
                <c:pt idx="8299">
                  <c:v>11.4242057155443</c:v>
                </c:pt>
                <c:pt idx="8300">
                  <c:v>11.425582291724</c:v>
                </c:pt>
                <c:pt idx="8301">
                  <c:v>11.426958867903799</c:v>
                </c:pt>
                <c:pt idx="8302">
                  <c:v>11.428335444083499</c:v>
                </c:pt>
                <c:pt idx="8303">
                  <c:v>11.429712020263199</c:v>
                </c:pt>
                <c:pt idx="8304">
                  <c:v>11.431088596442899</c:v>
                </c:pt>
                <c:pt idx="8305">
                  <c:v>11.432465172622701</c:v>
                </c:pt>
                <c:pt idx="8306">
                  <c:v>11.433841748802401</c:v>
                </c:pt>
                <c:pt idx="8307">
                  <c:v>11.435218324982101</c:v>
                </c:pt>
                <c:pt idx="8308">
                  <c:v>11.436594901161801</c:v>
                </c:pt>
                <c:pt idx="8309">
                  <c:v>11.4379714773416</c:v>
                </c:pt>
                <c:pt idx="8310">
                  <c:v>11.4393480535213</c:v>
                </c:pt>
                <c:pt idx="8311">
                  <c:v>11.440724629701</c:v>
                </c:pt>
                <c:pt idx="8312">
                  <c:v>11.4421012058807</c:v>
                </c:pt>
                <c:pt idx="8313">
                  <c:v>11.4434777820605</c:v>
                </c:pt>
                <c:pt idx="8314">
                  <c:v>11.4448543582402</c:v>
                </c:pt>
                <c:pt idx="8315">
                  <c:v>11.4462309344199</c:v>
                </c:pt>
                <c:pt idx="8316">
                  <c:v>11.4476075105996</c:v>
                </c:pt>
                <c:pt idx="8317">
                  <c:v>11.448984086779401</c:v>
                </c:pt>
                <c:pt idx="8318">
                  <c:v>11.450360662959101</c:v>
                </c:pt>
                <c:pt idx="8319">
                  <c:v>11.451737239138801</c:v>
                </c:pt>
                <c:pt idx="8320">
                  <c:v>11.453113815318501</c:v>
                </c:pt>
                <c:pt idx="8321">
                  <c:v>11.4544903914983</c:v>
                </c:pt>
                <c:pt idx="8322">
                  <c:v>11.455866967678</c:v>
                </c:pt>
                <c:pt idx="8323">
                  <c:v>11.4572435438577</c:v>
                </c:pt>
                <c:pt idx="8324">
                  <c:v>11.4586201200374</c:v>
                </c:pt>
                <c:pt idx="8325">
                  <c:v>11.4599966962172</c:v>
                </c:pt>
                <c:pt idx="8326">
                  <c:v>11.4613732723969</c:v>
                </c:pt>
                <c:pt idx="8327">
                  <c:v>11.4627498485766</c:v>
                </c:pt>
                <c:pt idx="8328">
                  <c:v>11.4641264247563</c:v>
                </c:pt>
                <c:pt idx="8329">
                  <c:v>11.465503000936099</c:v>
                </c:pt>
                <c:pt idx="8330">
                  <c:v>11.466879577115799</c:v>
                </c:pt>
                <c:pt idx="8331">
                  <c:v>11.468256153295499</c:v>
                </c:pt>
                <c:pt idx="8332">
                  <c:v>11.4696327294753</c:v>
                </c:pt>
                <c:pt idx="8333">
                  <c:v>11.471009305655</c:v>
                </c:pt>
                <c:pt idx="8334">
                  <c:v>11.4723858818347</c:v>
                </c:pt>
                <c:pt idx="8335">
                  <c:v>11.4737624580144</c:v>
                </c:pt>
                <c:pt idx="8336">
                  <c:v>11.4751390341942</c:v>
                </c:pt>
                <c:pt idx="8337">
                  <c:v>11.4765156103739</c:v>
                </c:pt>
                <c:pt idx="8338">
                  <c:v>11.4778921865536</c:v>
                </c:pt>
                <c:pt idx="8339">
                  <c:v>11.4792687627333</c:v>
                </c:pt>
                <c:pt idx="8340">
                  <c:v>11.480645338913099</c:v>
                </c:pt>
                <c:pt idx="8341">
                  <c:v>11.482021915092799</c:v>
                </c:pt>
                <c:pt idx="8342">
                  <c:v>11.483398491272499</c:v>
                </c:pt>
                <c:pt idx="8343">
                  <c:v>11.484775067452199</c:v>
                </c:pt>
                <c:pt idx="8344">
                  <c:v>11.486151643632001</c:v>
                </c:pt>
                <c:pt idx="8345">
                  <c:v>11.487528219811701</c:v>
                </c:pt>
                <c:pt idx="8346">
                  <c:v>11.488904795991401</c:v>
                </c:pt>
                <c:pt idx="8347">
                  <c:v>11.490281372171101</c:v>
                </c:pt>
                <c:pt idx="8348">
                  <c:v>11.4916579483509</c:v>
                </c:pt>
                <c:pt idx="8349">
                  <c:v>11.4930345245306</c:v>
                </c:pt>
                <c:pt idx="8350">
                  <c:v>11.4944111007103</c:v>
                </c:pt>
                <c:pt idx="8351">
                  <c:v>11.49578767689</c:v>
                </c:pt>
                <c:pt idx="8352">
                  <c:v>11.497164253069799</c:v>
                </c:pt>
                <c:pt idx="8353">
                  <c:v>11.498540829249499</c:v>
                </c:pt>
                <c:pt idx="8354">
                  <c:v>11.499917405429199</c:v>
                </c:pt>
                <c:pt idx="8355">
                  <c:v>11.501293981608899</c:v>
                </c:pt>
                <c:pt idx="8356">
                  <c:v>11.502670557788701</c:v>
                </c:pt>
                <c:pt idx="8357">
                  <c:v>11.504047133968401</c:v>
                </c:pt>
                <c:pt idx="8358">
                  <c:v>11.505423710148101</c:v>
                </c:pt>
                <c:pt idx="8359">
                  <c:v>11.506800286327801</c:v>
                </c:pt>
                <c:pt idx="8360">
                  <c:v>11.5081768625076</c:v>
                </c:pt>
                <c:pt idx="8361">
                  <c:v>11.5095534386873</c:v>
                </c:pt>
                <c:pt idx="8362">
                  <c:v>11.510930014867</c:v>
                </c:pt>
                <c:pt idx="8363">
                  <c:v>11.5123065910468</c:v>
                </c:pt>
                <c:pt idx="8364">
                  <c:v>11.5136831672265</c:v>
                </c:pt>
                <c:pt idx="8365">
                  <c:v>11.5150597434062</c:v>
                </c:pt>
                <c:pt idx="8366">
                  <c:v>11.5164363195859</c:v>
                </c:pt>
                <c:pt idx="8367">
                  <c:v>11.517812895765701</c:v>
                </c:pt>
                <c:pt idx="8368">
                  <c:v>11.519189471945401</c:v>
                </c:pt>
                <c:pt idx="8369">
                  <c:v>11.520566048125101</c:v>
                </c:pt>
                <c:pt idx="8370">
                  <c:v>11.521942624304801</c:v>
                </c:pt>
                <c:pt idx="8371">
                  <c:v>11.5233192004846</c:v>
                </c:pt>
                <c:pt idx="8372">
                  <c:v>11.5246957766643</c:v>
                </c:pt>
                <c:pt idx="8373">
                  <c:v>11.526072352844</c:v>
                </c:pt>
                <c:pt idx="8374">
                  <c:v>11.5274489290237</c:v>
                </c:pt>
                <c:pt idx="8375">
                  <c:v>11.5288255052035</c:v>
                </c:pt>
                <c:pt idx="8376">
                  <c:v>11.5302020813832</c:v>
                </c:pt>
                <c:pt idx="8377">
                  <c:v>11.5315786575629</c:v>
                </c:pt>
                <c:pt idx="8378">
                  <c:v>11.5329552337426</c:v>
                </c:pt>
                <c:pt idx="8379">
                  <c:v>11.534331809922399</c:v>
                </c:pt>
                <c:pt idx="8380">
                  <c:v>11.535708386102099</c:v>
                </c:pt>
                <c:pt idx="8381">
                  <c:v>11.537084962281799</c:v>
                </c:pt>
                <c:pt idx="8382">
                  <c:v>11.538461538461499</c:v>
                </c:pt>
                <c:pt idx="8383">
                  <c:v>11.5398381146413</c:v>
                </c:pt>
                <c:pt idx="8384">
                  <c:v>11.541214690821</c:v>
                </c:pt>
                <c:pt idx="8385">
                  <c:v>11.5425912670007</c:v>
                </c:pt>
                <c:pt idx="8386">
                  <c:v>11.5439678431804</c:v>
                </c:pt>
                <c:pt idx="8387">
                  <c:v>11.5453444193602</c:v>
                </c:pt>
                <c:pt idx="8388">
                  <c:v>11.5467209955399</c:v>
                </c:pt>
                <c:pt idx="8389">
                  <c:v>11.5480975717196</c:v>
                </c:pt>
                <c:pt idx="8390">
                  <c:v>11.5494741478993</c:v>
                </c:pt>
                <c:pt idx="8391">
                  <c:v>11.550850724079099</c:v>
                </c:pt>
                <c:pt idx="8392">
                  <c:v>11.552227300258799</c:v>
                </c:pt>
                <c:pt idx="8393">
                  <c:v>11.553603876438499</c:v>
                </c:pt>
                <c:pt idx="8394">
                  <c:v>11.554980452618301</c:v>
                </c:pt>
                <c:pt idx="8395">
                  <c:v>11.556357028798001</c:v>
                </c:pt>
                <c:pt idx="8396">
                  <c:v>11.557733604977701</c:v>
                </c:pt>
                <c:pt idx="8397">
                  <c:v>11.559110181157401</c:v>
                </c:pt>
                <c:pt idx="8398">
                  <c:v>11.5604867573372</c:v>
                </c:pt>
                <c:pt idx="8399">
                  <c:v>11.5618633335169</c:v>
                </c:pt>
                <c:pt idx="8400">
                  <c:v>11.5632399096966</c:v>
                </c:pt>
                <c:pt idx="8401">
                  <c:v>11.5646164858763</c:v>
                </c:pt>
                <c:pt idx="8402">
                  <c:v>11.5659930620561</c:v>
                </c:pt>
                <c:pt idx="8403">
                  <c:v>11.5673696382358</c:v>
                </c:pt>
                <c:pt idx="8404">
                  <c:v>11.5687462144155</c:v>
                </c:pt>
                <c:pt idx="8405">
                  <c:v>11.5701227905952</c:v>
                </c:pt>
                <c:pt idx="8406">
                  <c:v>11.571499366775001</c:v>
                </c:pt>
                <c:pt idx="8407">
                  <c:v>11.572875942954701</c:v>
                </c:pt>
                <c:pt idx="8408">
                  <c:v>11.574252519134401</c:v>
                </c:pt>
                <c:pt idx="8409">
                  <c:v>11.575629095314101</c:v>
                </c:pt>
                <c:pt idx="8410">
                  <c:v>11.5770056714939</c:v>
                </c:pt>
                <c:pt idx="8411">
                  <c:v>11.5783822476736</c:v>
                </c:pt>
                <c:pt idx="8412">
                  <c:v>11.5797588238533</c:v>
                </c:pt>
                <c:pt idx="8413">
                  <c:v>11.581135400033</c:v>
                </c:pt>
                <c:pt idx="8414">
                  <c:v>11.5825119762128</c:v>
                </c:pt>
                <c:pt idx="8415">
                  <c:v>11.5838885523925</c:v>
                </c:pt>
                <c:pt idx="8416">
                  <c:v>11.5852651285722</c:v>
                </c:pt>
                <c:pt idx="8417">
                  <c:v>11.5866417047519</c:v>
                </c:pt>
                <c:pt idx="8418">
                  <c:v>11.588018280931699</c:v>
                </c:pt>
                <c:pt idx="8419">
                  <c:v>11.589394857111399</c:v>
                </c:pt>
                <c:pt idx="8420">
                  <c:v>11.590771433291099</c:v>
                </c:pt>
                <c:pt idx="8421">
                  <c:v>11.592148009470799</c:v>
                </c:pt>
                <c:pt idx="8422">
                  <c:v>11.5935245856506</c:v>
                </c:pt>
                <c:pt idx="8423">
                  <c:v>11.5949011618303</c:v>
                </c:pt>
                <c:pt idx="8424">
                  <c:v>11.59627773801</c:v>
                </c:pt>
                <c:pt idx="8425">
                  <c:v>11.5976543141897</c:v>
                </c:pt>
                <c:pt idx="8426">
                  <c:v>11.5990308903695</c:v>
                </c:pt>
                <c:pt idx="8427">
                  <c:v>11.6004074665492</c:v>
                </c:pt>
                <c:pt idx="8428">
                  <c:v>11.6017840427289</c:v>
                </c:pt>
                <c:pt idx="8429">
                  <c:v>11.603160618908699</c:v>
                </c:pt>
                <c:pt idx="8430">
                  <c:v>11.604537195088399</c:v>
                </c:pt>
                <c:pt idx="8431">
                  <c:v>11.605913771268099</c:v>
                </c:pt>
                <c:pt idx="8432">
                  <c:v>11.607290347447799</c:v>
                </c:pt>
                <c:pt idx="8433">
                  <c:v>11.608666923627601</c:v>
                </c:pt>
                <c:pt idx="8434">
                  <c:v>11.610043499807301</c:v>
                </c:pt>
                <c:pt idx="8435">
                  <c:v>11.611420075987001</c:v>
                </c:pt>
                <c:pt idx="8436">
                  <c:v>11.612796652166701</c:v>
                </c:pt>
                <c:pt idx="8437">
                  <c:v>11.6141732283465</c:v>
                </c:pt>
                <c:pt idx="8438">
                  <c:v>11.6155498045262</c:v>
                </c:pt>
                <c:pt idx="8439">
                  <c:v>11.6169263807059</c:v>
                </c:pt>
                <c:pt idx="8440">
                  <c:v>11.6183029568856</c:v>
                </c:pt>
                <c:pt idx="8441">
                  <c:v>11.619679533065399</c:v>
                </c:pt>
                <c:pt idx="8442">
                  <c:v>11.621056109245099</c:v>
                </c:pt>
                <c:pt idx="8443">
                  <c:v>11.622432685424799</c:v>
                </c:pt>
                <c:pt idx="8444">
                  <c:v>11.623809261604499</c:v>
                </c:pt>
                <c:pt idx="8445">
                  <c:v>11.625185837784301</c:v>
                </c:pt>
                <c:pt idx="8446">
                  <c:v>11.626562413964001</c:v>
                </c:pt>
                <c:pt idx="8447">
                  <c:v>11.627938990143701</c:v>
                </c:pt>
                <c:pt idx="8448">
                  <c:v>11.629315566323401</c:v>
                </c:pt>
                <c:pt idx="8449">
                  <c:v>11.6306921425032</c:v>
                </c:pt>
                <c:pt idx="8450">
                  <c:v>11.6320687186829</c:v>
                </c:pt>
                <c:pt idx="8451">
                  <c:v>11.6334452948626</c:v>
                </c:pt>
                <c:pt idx="8452">
                  <c:v>11.6348218710423</c:v>
                </c:pt>
                <c:pt idx="8453">
                  <c:v>11.6361984472221</c:v>
                </c:pt>
                <c:pt idx="8454">
                  <c:v>11.6375750234018</c:v>
                </c:pt>
                <c:pt idx="8455">
                  <c:v>11.6389515995815</c:v>
                </c:pt>
                <c:pt idx="8456">
                  <c:v>11.6403281757612</c:v>
                </c:pt>
                <c:pt idx="8457">
                  <c:v>11.641704751941001</c:v>
                </c:pt>
                <c:pt idx="8458">
                  <c:v>11.643081328120701</c:v>
                </c:pt>
                <c:pt idx="8459">
                  <c:v>11.644457904300401</c:v>
                </c:pt>
                <c:pt idx="8460">
                  <c:v>11.6458344804802</c:v>
                </c:pt>
                <c:pt idx="8461">
                  <c:v>11.6472110566599</c:v>
                </c:pt>
                <c:pt idx="8462">
                  <c:v>11.6485876328396</c:v>
                </c:pt>
                <c:pt idx="8463">
                  <c:v>11.6499642090193</c:v>
                </c:pt>
                <c:pt idx="8464">
                  <c:v>11.6513407851991</c:v>
                </c:pt>
                <c:pt idx="8465">
                  <c:v>11.6527173613788</c:v>
                </c:pt>
                <c:pt idx="8466">
                  <c:v>11.6540939375585</c:v>
                </c:pt>
                <c:pt idx="8467">
                  <c:v>11.6554705137382</c:v>
                </c:pt>
                <c:pt idx="8468">
                  <c:v>11.656847089917999</c:v>
                </c:pt>
                <c:pt idx="8469">
                  <c:v>11.658223666097699</c:v>
                </c:pt>
                <c:pt idx="8470">
                  <c:v>11.659600242277399</c:v>
                </c:pt>
                <c:pt idx="8471">
                  <c:v>11.660976818457099</c:v>
                </c:pt>
                <c:pt idx="8472">
                  <c:v>11.6623533946369</c:v>
                </c:pt>
                <c:pt idx="8473">
                  <c:v>11.6637299708166</c:v>
                </c:pt>
                <c:pt idx="8474">
                  <c:v>11.6651065469963</c:v>
                </c:pt>
                <c:pt idx="8475">
                  <c:v>11.666483123176</c:v>
                </c:pt>
                <c:pt idx="8476">
                  <c:v>11.6678596993558</c:v>
                </c:pt>
                <c:pt idx="8477">
                  <c:v>11.6692362755355</c:v>
                </c:pt>
                <c:pt idx="8478">
                  <c:v>11.6706128517152</c:v>
                </c:pt>
                <c:pt idx="8479">
                  <c:v>11.6719894278949</c:v>
                </c:pt>
                <c:pt idx="8480">
                  <c:v>11.673366004074699</c:v>
                </c:pt>
                <c:pt idx="8481">
                  <c:v>11.674742580254399</c:v>
                </c:pt>
                <c:pt idx="8482">
                  <c:v>11.676119156434099</c:v>
                </c:pt>
                <c:pt idx="8483">
                  <c:v>11.677495732613799</c:v>
                </c:pt>
                <c:pt idx="8484">
                  <c:v>11.678872308793601</c:v>
                </c:pt>
                <c:pt idx="8485">
                  <c:v>11.680248884973301</c:v>
                </c:pt>
                <c:pt idx="8486">
                  <c:v>11.681625461153001</c:v>
                </c:pt>
                <c:pt idx="8487">
                  <c:v>11.683002037332701</c:v>
                </c:pt>
                <c:pt idx="8488">
                  <c:v>11.6843786135125</c:v>
                </c:pt>
                <c:pt idx="8489">
                  <c:v>11.6857551896922</c:v>
                </c:pt>
                <c:pt idx="8490">
                  <c:v>11.6871317658719</c:v>
                </c:pt>
                <c:pt idx="8491">
                  <c:v>11.6885083420517</c:v>
                </c:pt>
                <c:pt idx="8492">
                  <c:v>11.6898849182314</c:v>
                </c:pt>
                <c:pt idx="8493">
                  <c:v>11.6912614944111</c:v>
                </c:pt>
                <c:pt idx="8494">
                  <c:v>11.6926380705908</c:v>
                </c:pt>
                <c:pt idx="8495">
                  <c:v>11.694014646770601</c:v>
                </c:pt>
                <c:pt idx="8496">
                  <c:v>11.695391222950301</c:v>
                </c:pt>
                <c:pt idx="8497">
                  <c:v>11.696767799130001</c:v>
                </c:pt>
                <c:pt idx="8498">
                  <c:v>11.698144375309701</c:v>
                </c:pt>
                <c:pt idx="8499">
                  <c:v>11.6995209514895</c:v>
                </c:pt>
                <c:pt idx="8500">
                  <c:v>11.7008975276692</c:v>
                </c:pt>
                <c:pt idx="8501">
                  <c:v>11.7022741038489</c:v>
                </c:pt>
                <c:pt idx="8502">
                  <c:v>11.7036506800286</c:v>
                </c:pt>
                <c:pt idx="8503">
                  <c:v>11.7050272562084</c:v>
                </c:pt>
                <c:pt idx="8504">
                  <c:v>11.7064038323881</c:v>
                </c:pt>
                <c:pt idx="8505">
                  <c:v>11.7077804085678</c:v>
                </c:pt>
                <c:pt idx="8506">
                  <c:v>11.7091569847475</c:v>
                </c:pt>
                <c:pt idx="8507">
                  <c:v>11.710533560927299</c:v>
                </c:pt>
                <c:pt idx="8508">
                  <c:v>11.711910137106999</c:v>
                </c:pt>
                <c:pt idx="8509">
                  <c:v>11.713286713286699</c:v>
                </c:pt>
                <c:pt idx="8510">
                  <c:v>11.714663289466399</c:v>
                </c:pt>
                <c:pt idx="8511">
                  <c:v>11.7160398656462</c:v>
                </c:pt>
                <c:pt idx="8512">
                  <c:v>11.7174164418259</c:v>
                </c:pt>
                <c:pt idx="8513">
                  <c:v>11.7187930180056</c:v>
                </c:pt>
                <c:pt idx="8514">
                  <c:v>11.7201695941853</c:v>
                </c:pt>
                <c:pt idx="8515">
                  <c:v>11.7215461703651</c:v>
                </c:pt>
                <c:pt idx="8516">
                  <c:v>11.7229227465448</c:v>
                </c:pt>
                <c:pt idx="8517">
                  <c:v>11.7242993227245</c:v>
                </c:pt>
                <c:pt idx="8518">
                  <c:v>11.7256758989042</c:v>
                </c:pt>
                <c:pt idx="8519">
                  <c:v>11.727052475083999</c:v>
                </c:pt>
                <c:pt idx="8520">
                  <c:v>11.728429051263699</c:v>
                </c:pt>
                <c:pt idx="8521">
                  <c:v>11.729805627443399</c:v>
                </c:pt>
                <c:pt idx="8522">
                  <c:v>11.731182203623201</c:v>
                </c:pt>
                <c:pt idx="8523">
                  <c:v>11.732558779802901</c:v>
                </c:pt>
                <c:pt idx="8524">
                  <c:v>11.733935355982601</c:v>
                </c:pt>
                <c:pt idx="8525">
                  <c:v>11.735311932162301</c:v>
                </c:pt>
                <c:pt idx="8526">
                  <c:v>11.7366885083421</c:v>
                </c:pt>
                <c:pt idx="8527">
                  <c:v>11.7380650845218</c:v>
                </c:pt>
                <c:pt idx="8528">
                  <c:v>11.7394416607015</c:v>
                </c:pt>
                <c:pt idx="8529">
                  <c:v>11.7408182368812</c:v>
                </c:pt>
                <c:pt idx="8530">
                  <c:v>11.742194813060999</c:v>
                </c:pt>
                <c:pt idx="8531">
                  <c:v>11.743571389240699</c:v>
                </c:pt>
                <c:pt idx="8532">
                  <c:v>11.744947965420399</c:v>
                </c:pt>
                <c:pt idx="8533">
                  <c:v>11.746324541600099</c:v>
                </c:pt>
                <c:pt idx="8534">
                  <c:v>11.747701117779901</c:v>
                </c:pt>
                <c:pt idx="8535">
                  <c:v>11.749077693959601</c:v>
                </c:pt>
                <c:pt idx="8536">
                  <c:v>11.750454270139301</c:v>
                </c:pt>
                <c:pt idx="8537">
                  <c:v>11.751830846319001</c:v>
                </c:pt>
                <c:pt idx="8538">
                  <c:v>11.7532074224988</c:v>
                </c:pt>
                <c:pt idx="8539">
                  <c:v>11.7545839986785</c:v>
                </c:pt>
                <c:pt idx="8540">
                  <c:v>11.7559605748582</c:v>
                </c:pt>
                <c:pt idx="8541">
                  <c:v>11.7573371510379</c:v>
                </c:pt>
                <c:pt idx="8542">
                  <c:v>11.7587137272177</c:v>
                </c:pt>
                <c:pt idx="8543">
                  <c:v>11.7600903033974</c:v>
                </c:pt>
                <c:pt idx="8544">
                  <c:v>11.7614668795771</c:v>
                </c:pt>
                <c:pt idx="8545">
                  <c:v>11.7628434557568</c:v>
                </c:pt>
                <c:pt idx="8546">
                  <c:v>11.764220031936601</c:v>
                </c:pt>
                <c:pt idx="8547">
                  <c:v>11.765596608116301</c:v>
                </c:pt>
                <c:pt idx="8548">
                  <c:v>11.766973184296001</c:v>
                </c:pt>
                <c:pt idx="8549">
                  <c:v>11.768349760475701</c:v>
                </c:pt>
                <c:pt idx="8550">
                  <c:v>11.7697263366555</c:v>
                </c:pt>
                <c:pt idx="8551">
                  <c:v>11.7711029128352</c:v>
                </c:pt>
                <c:pt idx="8552">
                  <c:v>11.7724794890149</c:v>
                </c:pt>
                <c:pt idx="8553">
                  <c:v>11.7738560651947</c:v>
                </c:pt>
                <c:pt idx="8554">
                  <c:v>11.7752326413744</c:v>
                </c:pt>
                <c:pt idx="8555">
                  <c:v>11.7766092175541</c:v>
                </c:pt>
                <c:pt idx="8556">
                  <c:v>11.7779857937338</c:v>
                </c:pt>
                <c:pt idx="8557">
                  <c:v>11.779362369913599</c:v>
                </c:pt>
                <c:pt idx="8558">
                  <c:v>11.780738946093299</c:v>
                </c:pt>
                <c:pt idx="8559">
                  <c:v>11.782115522272999</c:v>
                </c:pt>
                <c:pt idx="8560">
                  <c:v>11.783492098452699</c:v>
                </c:pt>
                <c:pt idx="8561">
                  <c:v>11.7848686746325</c:v>
                </c:pt>
                <c:pt idx="8562">
                  <c:v>11.7862452508122</c:v>
                </c:pt>
                <c:pt idx="8563">
                  <c:v>11.7876218269919</c:v>
                </c:pt>
                <c:pt idx="8564">
                  <c:v>11.7889984031716</c:v>
                </c:pt>
                <c:pt idx="8565">
                  <c:v>11.7903749793514</c:v>
                </c:pt>
                <c:pt idx="8566">
                  <c:v>11.7917515555311</c:v>
                </c:pt>
                <c:pt idx="8567">
                  <c:v>11.7931281317108</c:v>
                </c:pt>
                <c:pt idx="8568">
                  <c:v>11.7945047078905</c:v>
                </c:pt>
                <c:pt idx="8569">
                  <c:v>11.795881284070299</c:v>
                </c:pt>
                <c:pt idx="8570">
                  <c:v>11.797257860249999</c:v>
                </c:pt>
                <c:pt idx="8571">
                  <c:v>11.798634436429699</c:v>
                </c:pt>
                <c:pt idx="8572">
                  <c:v>11.800011012609399</c:v>
                </c:pt>
                <c:pt idx="8573">
                  <c:v>11.801387588789201</c:v>
                </c:pt>
                <c:pt idx="8574">
                  <c:v>11.802764164968901</c:v>
                </c:pt>
                <c:pt idx="8575">
                  <c:v>11.804140741148601</c:v>
                </c:pt>
                <c:pt idx="8576">
                  <c:v>11.805517317328301</c:v>
                </c:pt>
                <c:pt idx="8577">
                  <c:v>11.8068938935081</c:v>
                </c:pt>
                <c:pt idx="8578">
                  <c:v>11.8082704696878</c:v>
                </c:pt>
                <c:pt idx="8579">
                  <c:v>11.8096470458675</c:v>
                </c:pt>
                <c:pt idx="8580">
                  <c:v>11.8110236220472</c:v>
                </c:pt>
                <c:pt idx="8581">
                  <c:v>11.812400198226999</c:v>
                </c:pt>
                <c:pt idx="8582">
                  <c:v>11.813776774406699</c:v>
                </c:pt>
                <c:pt idx="8583">
                  <c:v>11.815153350586399</c:v>
                </c:pt>
                <c:pt idx="8584">
                  <c:v>11.816529926766201</c:v>
                </c:pt>
                <c:pt idx="8585">
                  <c:v>11.817906502945901</c:v>
                </c:pt>
                <c:pt idx="8586">
                  <c:v>11.819283079125601</c:v>
                </c:pt>
                <c:pt idx="8587">
                  <c:v>11.820659655305301</c:v>
                </c:pt>
                <c:pt idx="8588">
                  <c:v>11.8220362314851</c:v>
                </c:pt>
                <c:pt idx="8589">
                  <c:v>11.8234128076648</c:v>
                </c:pt>
                <c:pt idx="8590">
                  <c:v>11.8247893838445</c:v>
                </c:pt>
                <c:pt idx="8591">
                  <c:v>11.8261659600242</c:v>
                </c:pt>
                <c:pt idx="8592">
                  <c:v>11.827542536204</c:v>
                </c:pt>
                <c:pt idx="8593">
                  <c:v>11.8289191123837</c:v>
                </c:pt>
                <c:pt idx="8594">
                  <c:v>11.8302956885634</c:v>
                </c:pt>
                <c:pt idx="8595">
                  <c:v>11.8316722647431</c:v>
                </c:pt>
                <c:pt idx="8596">
                  <c:v>11.833048840922901</c:v>
                </c:pt>
                <c:pt idx="8597">
                  <c:v>11.834425417102601</c:v>
                </c:pt>
                <c:pt idx="8598">
                  <c:v>11.835801993282301</c:v>
                </c:pt>
                <c:pt idx="8599">
                  <c:v>11.837178569462001</c:v>
                </c:pt>
                <c:pt idx="8600">
                  <c:v>11.8385551456418</c:v>
                </c:pt>
                <c:pt idx="8601">
                  <c:v>11.8399317218215</c:v>
                </c:pt>
                <c:pt idx="8602">
                  <c:v>11.8413082980012</c:v>
                </c:pt>
                <c:pt idx="8603">
                  <c:v>11.8426848741809</c:v>
                </c:pt>
                <c:pt idx="8604">
                  <c:v>11.8440614503607</c:v>
                </c:pt>
                <c:pt idx="8605">
                  <c:v>11.8454380265404</c:v>
                </c:pt>
                <c:pt idx="8606">
                  <c:v>11.8468146027201</c:v>
                </c:pt>
                <c:pt idx="8607">
                  <c:v>11.8481911788998</c:v>
                </c:pt>
                <c:pt idx="8608">
                  <c:v>11.849567755079599</c:v>
                </c:pt>
                <c:pt idx="8609">
                  <c:v>11.850944331259299</c:v>
                </c:pt>
                <c:pt idx="8610">
                  <c:v>11.852320907438999</c:v>
                </c:pt>
                <c:pt idx="8611">
                  <c:v>11.853697483618699</c:v>
                </c:pt>
                <c:pt idx="8612">
                  <c:v>11.8550740597985</c:v>
                </c:pt>
                <c:pt idx="8613">
                  <c:v>11.8564506359782</c:v>
                </c:pt>
                <c:pt idx="8614">
                  <c:v>11.8578272121579</c:v>
                </c:pt>
                <c:pt idx="8615">
                  <c:v>11.8592037883376</c:v>
                </c:pt>
                <c:pt idx="8616">
                  <c:v>11.8605803645174</c:v>
                </c:pt>
                <c:pt idx="8617">
                  <c:v>11.8619569406971</c:v>
                </c:pt>
                <c:pt idx="8618">
                  <c:v>11.8633335168768</c:v>
                </c:pt>
                <c:pt idx="8619">
                  <c:v>11.864710093056599</c:v>
                </c:pt>
                <c:pt idx="8620">
                  <c:v>11.866086669236299</c:v>
                </c:pt>
                <c:pt idx="8621">
                  <c:v>11.867463245415999</c:v>
                </c:pt>
                <c:pt idx="8622">
                  <c:v>11.868839821595699</c:v>
                </c:pt>
                <c:pt idx="8623">
                  <c:v>11.870216397775501</c:v>
                </c:pt>
                <c:pt idx="8624">
                  <c:v>11.871592973955201</c:v>
                </c:pt>
                <c:pt idx="8625">
                  <c:v>11.872969550134901</c:v>
                </c:pt>
                <c:pt idx="8626">
                  <c:v>11.874346126314601</c:v>
                </c:pt>
                <c:pt idx="8627">
                  <c:v>11.8757227024944</c:v>
                </c:pt>
                <c:pt idx="8628">
                  <c:v>11.8770992786741</c:v>
                </c:pt>
                <c:pt idx="8629">
                  <c:v>11.8784758548538</c:v>
                </c:pt>
                <c:pt idx="8630">
                  <c:v>11.8798524310335</c:v>
                </c:pt>
                <c:pt idx="8631">
                  <c:v>11.8812290072133</c:v>
                </c:pt>
                <c:pt idx="8632">
                  <c:v>11.882605583393</c:v>
                </c:pt>
                <c:pt idx="8633">
                  <c:v>11.8839821595727</c:v>
                </c:pt>
                <c:pt idx="8634">
                  <c:v>11.8853587357524</c:v>
                </c:pt>
                <c:pt idx="8635">
                  <c:v>11.886735311932201</c:v>
                </c:pt>
                <c:pt idx="8636">
                  <c:v>11.888111888111901</c:v>
                </c:pt>
                <c:pt idx="8637">
                  <c:v>11.889488464291601</c:v>
                </c:pt>
                <c:pt idx="8638">
                  <c:v>11.890865040471301</c:v>
                </c:pt>
                <c:pt idx="8639">
                  <c:v>11.8922416166511</c:v>
                </c:pt>
                <c:pt idx="8640">
                  <c:v>11.8936181928308</c:v>
                </c:pt>
                <c:pt idx="8641">
                  <c:v>11.8949947690105</c:v>
                </c:pt>
                <c:pt idx="8642">
                  <c:v>11.8963713451902</c:v>
                </c:pt>
                <c:pt idx="8643">
                  <c:v>11.89774792137</c:v>
                </c:pt>
                <c:pt idx="8644">
                  <c:v>11.8991244975497</c:v>
                </c:pt>
                <c:pt idx="8645">
                  <c:v>11.9005010737294</c:v>
                </c:pt>
                <c:pt idx="8646">
                  <c:v>11.9018776499091</c:v>
                </c:pt>
                <c:pt idx="8647">
                  <c:v>11.903254226088899</c:v>
                </c:pt>
                <c:pt idx="8648">
                  <c:v>11.904630802268599</c:v>
                </c:pt>
                <c:pt idx="8649">
                  <c:v>11.906007378448299</c:v>
                </c:pt>
                <c:pt idx="8650">
                  <c:v>11.9073839546281</c:v>
                </c:pt>
                <c:pt idx="8651">
                  <c:v>11.9087605308078</c:v>
                </c:pt>
                <c:pt idx="8652">
                  <c:v>11.9101371069875</c:v>
                </c:pt>
                <c:pt idx="8653">
                  <c:v>11.9115136831672</c:v>
                </c:pt>
                <c:pt idx="8654">
                  <c:v>11.912890259347</c:v>
                </c:pt>
                <c:pt idx="8655">
                  <c:v>11.9142668355267</c:v>
                </c:pt>
                <c:pt idx="8656">
                  <c:v>11.9156434117064</c:v>
                </c:pt>
                <c:pt idx="8657">
                  <c:v>11.9170199878861</c:v>
                </c:pt>
                <c:pt idx="8658">
                  <c:v>11.918396564065899</c:v>
                </c:pt>
                <c:pt idx="8659">
                  <c:v>11.919773140245599</c:v>
                </c:pt>
                <c:pt idx="8660">
                  <c:v>11.921149716425299</c:v>
                </c:pt>
                <c:pt idx="8661">
                  <c:v>11.922526292604999</c:v>
                </c:pt>
                <c:pt idx="8662">
                  <c:v>11.923902868784801</c:v>
                </c:pt>
                <c:pt idx="8663">
                  <c:v>11.925279444964501</c:v>
                </c:pt>
                <c:pt idx="8664">
                  <c:v>11.926656021144201</c:v>
                </c:pt>
                <c:pt idx="8665">
                  <c:v>11.928032597323901</c:v>
                </c:pt>
                <c:pt idx="8666">
                  <c:v>11.9294091735037</c:v>
                </c:pt>
                <c:pt idx="8667">
                  <c:v>11.9307857496834</c:v>
                </c:pt>
                <c:pt idx="8668">
                  <c:v>11.9321623258631</c:v>
                </c:pt>
                <c:pt idx="8669">
                  <c:v>11.9335389020428</c:v>
                </c:pt>
                <c:pt idx="8670">
                  <c:v>11.934915478222599</c:v>
                </c:pt>
                <c:pt idx="8671">
                  <c:v>11.936292054402299</c:v>
                </c:pt>
                <c:pt idx="8672">
                  <c:v>11.937668630581999</c:v>
                </c:pt>
                <c:pt idx="8673">
                  <c:v>11.939045206761699</c:v>
                </c:pt>
                <c:pt idx="8674">
                  <c:v>11.940421782941501</c:v>
                </c:pt>
                <c:pt idx="8675">
                  <c:v>11.941798359121201</c:v>
                </c:pt>
                <c:pt idx="8676">
                  <c:v>11.943174935300901</c:v>
                </c:pt>
                <c:pt idx="8677">
                  <c:v>11.944551511480601</c:v>
                </c:pt>
                <c:pt idx="8678">
                  <c:v>11.9459280876604</c:v>
                </c:pt>
                <c:pt idx="8679">
                  <c:v>11.9473046638401</c:v>
                </c:pt>
                <c:pt idx="8680">
                  <c:v>11.9486812400198</c:v>
                </c:pt>
                <c:pt idx="8681">
                  <c:v>11.9500578161996</c:v>
                </c:pt>
                <c:pt idx="8682">
                  <c:v>11.9514343923793</c:v>
                </c:pt>
                <c:pt idx="8683">
                  <c:v>11.952810968559</c:v>
                </c:pt>
                <c:pt idx="8684">
                  <c:v>11.9541875447387</c:v>
                </c:pt>
                <c:pt idx="8685">
                  <c:v>11.955564120918501</c:v>
                </c:pt>
                <c:pt idx="8686">
                  <c:v>11.956940697098201</c:v>
                </c:pt>
                <c:pt idx="8687">
                  <c:v>11.958317273277901</c:v>
                </c:pt>
                <c:pt idx="8688">
                  <c:v>11.959693849457601</c:v>
                </c:pt>
                <c:pt idx="8689">
                  <c:v>11.9610704256374</c:v>
                </c:pt>
                <c:pt idx="8690">
                  <c:v>11.9624470018171</c:v>
                </c:pt>
                <c:pt idx="8691">
                  <c:v>11.9638235779968</c:v>
                </c:pt>
                <c:pt idx="8692">
                  <c:v>11.9652001541765</c:v>
                </c:pt>
                <c:pt idx="8693">
                  <c:v>11.9665767303563</c:v>
                </c:pt>
                <c:pt idx="8694">
                  <c:v>11.967953306536</c:v>
                </c:pt>
                <c:pt idx="8695">
                  <c:v>11.9693298827157</c:v>
                </c:pt>
                <c:pt idx="8696">
                  <c:v>11.9707064588954</c:v>
                </c:pt>
                <c:pt idx="8697">
                  <c:v>11.972083035075199</c:v>
                </c:pt>
                <c:pt idx="8698">
                  <c:v>11.973459611254899</c:v>
                </c:pt>
                <c:pt idx="8699">
                  <c:v>11.974836187434599</c:v>
                </c:pt>
                <c:pt idx="8700">
                  <c:v>11.976212763614299</c:v>
                </c:pt>
                <c:pt idx="8701">
                  <c:v>11.9775893397941</c:v>
                </c:pt>
                <c:pt idx="8702">
                  <c:v>11.9789659159738</c:v>
                </c:pt>
                <c:pt idx="8703">
                  <c:v>11.9803424921535</c:v>
                </c:pt>
                <c:pt idx="8704">
                  <c:v>11.9817190683332</c:v>
                </c:pt>
                <c:pt idx="8705">
                  <c:v>11.983095644513</c:v>
                </c:pt>
                <c:pt idx="8706">
                  <c:v>11.9844722206927</c:v>
                </c:pt>
                <c:pt idx="8707">
                  <c:v>11.9858487968724</c:v>
                </c:pt>
                <c:pt idx="8708">
                  <c:v>11.9872253730521</c:v>
                </c:pt>
                <c:pt idx="8709">
                  <c:v>11.988601949231899</c:v>
                </c:pt>
                <c:pt idx="8710">
                  <c:v>11.989978525411599</c:v>
                </c:pt>
                <c:pt idx="8711">
                  <c:v>11.991355101591299</c:v>
                </c:pt>
                <c:pt idx="8712">
                  <c:v>11.992731677770999</c:v>
                </c:pt>
                <c:pt idx="8713">
                  <c:v>11.994108253950801</c:v>
                </c:pt>
                <c:pt idx="8714">
                  <c:v>11.995484830130501</c:v>
                </c:pt>
                <c:pt idx="8715">
                  <c:v>11.996861406310201</c:v>
                </c:pt>
                <c:pt idx="8716">
                  <c:v>11.99823798249</c:v>
                </c:pt>
                <c:pt idx="8717">
                  <c:v>11.9996145586697</c:v>
                </c:pt>
                <c:pt idx="8718">
                  <c:v>12.0009911348494</c:v>
                </c:pt>
                <c:pt idx="8719">
                  <c:v>12.0023677110291</c:v>
                </c:pt>
                <c:pt idx="8720">
                  <c:v>12.0037442872089</c:v>
                </c:pt>
                <c:pt idx="8721">
                  <c:v>12.0051208633886</c:v>
                </c:pt>
                <c:pt idx="8722">
                  <c:v>12.0064974395683</c:v>
                </c:pt>
                <c:pt idx="8723">
                  <c:v>12.007874015748</c:v>
                </c:pt>
                <c:pt idx="8724">
                  <c:v>12.009250591927801</c:v>
                </c:pt>
                <c:pt idx="8725">
                  <c:v>12.010627168107501</c:v>
                </c:pt>
                <c:pt idx="8726">
                  <c:v>12.012003744287201</c:v>
                </c:pt>
                <c:pt idx="8727">
                  <c:v>12.013380320466901</c:v>
                </c:pt>
                <c:pt idx="8728">
                  <c:v>12.0147568966467</c:v>
                </c:pt>
                <c:pt idx="8729">
                  <c:v>12.0161334728264</c:v>
                </c:pt>
                <c:pt idx="8730">
                  <c:v>12.0175100490061</c:v>
                </c:pt>
                <c:pt idx="8731">
                  <c:v>12.0188866251858</c:v>
                </c:pt>
                <c:pt idx="8732">
                  <c:v>12.0202632013656</c:v>
                </c:pt>
                <c:pt idx="8733">
                  <c:v>12.0216397775453</c:v>
                </c:pt>
                <c:pt idx="8734">
                  <c:v>12.023016353725</c:v>
                </c:pt>
                <c:pt idx="8735">
                  <c:v>12.0243929299047</c:v>
                </c:pt>
                <c:pt idx="8736">
                  <c:v>12.025769506084499</c:v>
                </c:pt>
                <c:pt idx="8737">
                  <c:v>12.027146082264199</c:v>
                </c:pt>
                <c:pt idx="8738">
                  <c:v>12.028522658443899</c:v>
                </c:pt>
                <c:pt idx="8739">
                  <c:v>12.029899234623599</c:v>
                </c:pt>
                <c:pt idx="8740">
                  <c:v>12.0312758108034</c:v>
                </c:pt>
                <c:pt idx="8741">
                  <c:v>12.0326523869831</c:v>
                </c:pt>
                <c:pt idx="8742">
                  <c:v>12.0340289631628</c:v>
                </c:pt>
                <c:pt idx="8743">
                  <c:v>12.0354055393426</c:v>
                </c:pt>
                <c:pt idx="8744">
                  <c:v>12.0367821155223</c:v>
                </c:pt>
                <c:pt idx="8745">
                  <c:v>12.038158691702</c:v>
                </c:pt>
                <c:pt idx="8746">
                  <c:v>12.0395352678817</c:v>
                </c:pt>
                <c:pt idx="8747">
                  <c:v>12.040911844061499</c:v>
                </c:pt>
                <c:pt idx="8748">
                  <c:v>12.042288420241199</c:v>
                </c:pt>
                <c:pt idx="8749">
                  <c:v>12.043664996420899</c:v>
                </c:pt>
                <c:pt idx="8750">
                  <c:v>12.045041572600599</c:v>
                </c:pt>
                <c:pt idx="8751">
                  <c:v>12.046418148780401</c:v>
                </c:pt>
                <c:pt idx="8752">
                  <c:v>12.047794724960101</c:v>
                </c:pt>
                <c:pt idx="8753">
                  <c:v>12.049171301139801</c:v>
                </c:pt>
                <c:pt idx="8754">
                  <c:v>12.050547877319501</c:v>
                </c:pt>
                <c:pt idx="8755">
                  <c:v>12.0519244534993</c:v>
                </c:pt>
                <c:pt idx="8756">
                  <c:v>12.053301029679</c:v>
                </c:pt>
                <c:pt idx="8757">
                  <c:v>12.0546776058587</c:v>
                </c:pt>
                <c:pt idx="8758">
                  <c:v>12.0560541820384</c:v>
                </c:pt>
                <c:pt idx="8759">
                  <c:v>12.057430758218199</c:v>
                </c:pt>
                <c:pt idx="8760">
                  <c:v>12.058807334397899</c:v>
                </c:pt>
                <c:pt idx="8761">
                  <c:v>12.060183910577599</c:v>
                </c:pt>
                <c:pt idx="8762">
                  <c:v>12.061560486757299</c:v>
                </c:pt>
                <c:pt idx="8763">
                  <c:v>12.062937062937101</c:v>
                </c:pt>
                <c:pt idx="8764">
                  <c:v>12.064313639116801</c:v>
                </c:pt>
                <c:pt idx="8765">
                  <c:v>12.065690215296501</c:v>
                </c:pt>
                <c:pt idx="8766">
                  <c:v>12.067066791476201</c:v>
                </c:pt>
                <c:pt idx="8767">
                  <c:v>12.068443367656</c:v>
                </c:pt>
                <c:pt idx="8768">
                  <c:v>12.0698199438357</c:v>
                </c:pt>
                <c:pt idx="8769">
                  <c:v>12.0711965200154</c:v>
                </c:pt>
                <c:pt idx="8770">
                  <c:v>12.0725730961951</c:v>
                </c:pt>
                <c:pt idx="8771">
                  <c:v>12.0739496723749</c:v>
                </c:pt>
                <c:pt idx="8772">
                  <c:v>12.0753262485546</c:v>
                </c:pt>
                <c:pt idx="8773">
                  <c:v>12.0767028247343</c:v>
                </c:pt>
                <c:pt idx="8774">
                  <c:v>12.078079400914101</c:v>
                </c:pt>
                <c:pt idx="8775">
                  <c:v>12.079455977093801</c:v>
                </c:pt>
                <c:pt idx="8776">
                  <c:v>12.080832553273501</c:v>
                </c:pt>
                <c:pt idx="8777">
                  <c:v>12.082209129453201</c:v>
                </c:pt>
                <c:pt idx="8778">
                  <c:v>12.083585705633</c:v>
                </c:pt>
                <c:pt idx="8779">
                  <c:v>12.0849622818127</c:v>
                </c:pt>
                <c:pt idx="8780">
                  <c:v>12.0863388579924</c:v>
                </c:pt>
                <c:pt idx="8781">
                  <c:v>12.0877154341721</c:v>
                </c:pt>
                <c:pt idx="8782">
                  <c:v>12.0890920103519</c:v>
                </c:pt>
                <c:pt idx="8783">
                  <c:v>12.0904685865316</c:v>
                </c:pt>
                <c:pt idx="8784">
                  <c:v>12.0918451627113</c:v>
                </c:pt>
                <c:pt idx="8785">
                  <c:v>12.093221738891</c:v>
                </c:pt>
                <c:pt idx="8786">
                  <c:v>12.094598315070799</c:v>
                </c:pt>
                <c:pt idx="8787">
                  <c:v>12.095974891250499</c:v>
                </c:pt>
                <c:pt idx="8788">
                  <c:v>12.097351467430199</c:v>
                </c:pt>
                <c:pt idx="8789">
                  <c:v>12.098728043609899</c:v>
                </c:pt>
                <c:pt idx="8790">
                  <c:v>12.1001046197897</c:v>
                </c:pt>
                <c:pt idx="8791">
                  <c:v>12.1014811959694</c:v>
                </c:pt>
                <c:pt idx="8792">
                  <c:v>12.1028577721491</c:v>
                </c:pt>
                <c:pt idx="8793">
                  <c:v>12.1042343483288</c:v>
                </c:pt>
                <c:pt idx="8794">
                  <c:v>12.1056109245086</c:v>
                </c:pt>
                <c:pt idx="8795">
                  <c:v>12.1069875006883</c:v>
                </c:pt>
                <c:pt idx="8796">
                  <c:v>12.108364076868</c:v>
                </c:pt>
                <c:pt idx="8797">
                  <c:v>12.1097406530477</c:v>
                </c:pt>
                <c:pt idx="8798">
                  <c:v>12.111117229227499</c:v>
                </c:pt>
                <c:pt idx="8799">
                  <c:v>12.112493805407199</c:v>
                </c:pt>
                <c:pt idx="8800">
                  <c:v>12.113870381586899</c:v>
                </c:pt>
                <c:pt idx="8801">
                  <c:v>12.115246957766599</c:v>
                </c:pt>
                <c:pt idx="8802">
                  <c:v>12.116623533946401</c:v>
                </c:pt>
                <c:pt idx="8803">
                  <c:v>12.118000110126101</c:v>
                </c:pt>
                <c:pt idx="8804">
                  <c:v>12.119376686305801</c:v>
                </c:pt>
                <c:pt idx="8805">
                  <c:v>12.120753262485501</c:v>
                </c:pt>
                <c:pt idx="8806">
                  <c:v>12.1221298386653</c:v>
                </c:pt>
                <c:pt idx="8807">
                  <c:v>12.123506414845</c:v>
                </c:pt>
                <c:pt idx="8808">
                  <c:v>12.1248829910247</c:v>
                </c:pt>
                <c:pt idx="8809">
                  <c:v>12.126259567204499</c:v>
                </c:pt>
                <c:pt idx="8810">
                  <c:v>12.127636143384199</c:v>
                </c:pt>
                <c:pt idx="8811">
                  <c:v>12.129012719563899</c:v>
                </c:pt>
                <c:pt idx="8812">
                  <c:v>12.130389295743599</c:v>
                </c:pt>
                <c:pt idx="8813">
                  <c:v>12.131765871923401</c:v>
                </c:pt>
                <c:pt idx="8814">
                  <c:v>12.133142448103101</c:v>
                </c:pt>
                <c:pt idx="8815">
                  <c:v>12.134519024282801</c:v>
                </c:pt>
                <c:pt idx="8816">
                  <c:v>12.135895600462501</c:v>
                </c:pt>
                <c:pt idx="8817">
                  <c:v>12.1372721766423</c:v>
                </c:pt>
                <c:pt idx="8818">
                  <c:v>12.138648752822</c:v>
                </c:pt>
                <c:pt idx="8819">
                  <c:v>12.1400253290017</c:v>
                </c:pt>
                <c:pt idx="8820">
                  <c:v>12.1414019051814</c:v>
                </c:pt>
                <c:pt idx="8821">
                  <c:v>12.1427784813612</c:v>
                </c:pt>
                <c:pt idx="8822">
                  <c:v>12.1441550575409</c:v>
                </c:pt>
                <c:pt idx="8823">
                  <c:v>12.1455316337206</c:v>
                </c:pt>
                <c:pt idx="8824">
                  <c:v>12.1469082099003</c:v>
                </c:pt>
                <c:pt idx="8825">
                  <c:v>12.148284786080101</c:v>
                </c:pt>
                <c:pt idx="8826">
                  <c:v>12.149661362259801</c:v>
                </c:pt>
                <c:pt idx="8827">
                  <c:v>12.151037938439501</c:v>
                </c:pt>
                <c:pt idx="8828">
                  <c:v>12.152414514619201</c:v>
                </c:pt>
                <c:pt idx="8829">
                  <c:v>12.153791090799</c:v>
                </c:pt>
                <c:pt idx="8830">
                  <c:v>12.1551676669787</c:v>
                </c:pt>
                <c:pt idx="8831">
                  <c:v>12.1565442431584</c:v>
                </c:pt>
                <c:pt idx="8832">
                  <c:v>12.1579208193381</c:v>
                </c:pt>
                <c:pt idx="8833">
                  <c:v>12.1592973955179</c:v>
                </c:pt>
                <c:pt idx="8834">
                  <c:v>12.1606739716976</c:v>
                </c:pt>
                <c:pt idx="8835">
                  <c:v>12.1620505478773</c:v>
                </c:pt>
                <c:pt idx="8836">
                  <c:v>12.163427124057</c:v>
                </c:pt>
                <c:pt idx="8837">
                  <c:v>12.164803700236799</c:v>
                </c:pt>
                <c:pt idx="8838">
                  <c:v>12.166180276416499</c:v>
                </c:pt>
                <c:pt idx="8839">
                  <c:v>12.167556852596199</c:v>
                </c:pt>
                <c:pt idx="8840">
                  <c:v>12.168933428776</c:v>
                </c:pt>
                <c:pt idx="8841">
                  <c:v>12.1703100049557</c:v>
                </c:pt>
                <c:pt idx="8842">
                  <c:v>12.1716865811354</c:v>
                </c:pt>
                <c:pt idx="8843">
                  <c:v>12.1730631573151</c:v>
                </c:pt>
                <c:pt idx="8844">
                  <c:v>12.1744397334949</c:v>
                </c:pt>
                <c:pt idx="8845">
                  <c:v>12.1758163096746</c:v>
                </c:pt>
                <c:pt idx="8846">
                  <c:v>12.1771928858543</c:v>
                </c:pt>
                <c:pt idx="8847">
                  <c:v>12.178569462034</c:v>
                </c:pt>
                <c:pt idx="8848">
                  <c:v>12.179946038213799</c:v>
                </c:pt>
                <c:pt idx="8849">
                  <c:v>12.181322614393499</c:v>
                </c:pt>
                <c:pt idx="8850">
                  <c:v>12.182699190573199</c:v>
                </c:pt>
                <c:pt idx="8851">
                  <c:v>12.184075766752899</c:v>
                </c:pt>
                <c:pt idx="8852">
                  <c:v>12.185452342932701</c:v>
                </c:pt>
                <c:pt idx="8853">
                  <c:v>12.186828919112401</c:v>
                </c:pt>
                <c:pt idx="8854">
                  <c:v>12.188205495292101</c:v>
                </c:pt>
                <c:pt idx="8855">
                  <c:v>12.189582071471801</c:v>
                </c:pt>
                <c:pt idx="8856">
                  <c:v>12.1909586476516</c:v>
                </c:pt>
                <c:pt idx="8857">
                  <c:v>12.1923352238313</c:v>
                </c:pt>
                <c:pt idx="8858">
                  <c:v>12.193711800011</c:v>
                </c:pt>
                <c:pt idx="8859">
                  <c:v>12.1950883761907</c:v>
                </c:pt>
                <c:pt idx="8860">
                  <c:v>12.1964649523705</c:v>
                </c:pt>
                <c:pt idx="8861">
                  <c:v>12.1978415285502</c:v>
                </c:pt>
                <c:pt idx="8862">
                  <c:v>12.1992181047299</c:v>
                </c:pt>
                <c:pt idx="8863">
                  <c:v>12.2005946809096</c:v>
                </c:pt>
                <c:pt idx="8864">
                  <c:v>12.201971257089401</c:v>
                </c:pt>
                <c:pt idx="8865">
                  <c:v>12.203347833269101</c:v>
                </c:pt>
                <c:pt idx="8866">
                  <c:v>12.204724409448801</c:v>
                </c:pt>
                <c:pt idx="8867">
                  <c:v>12.206100985628501</c:v>
                </c:pt>
                <c:pt idx="8868">
                  <c:v>12.2074775618083</c:v>
                </c:pt>
                <c:pt idx="8869">
                  <c:v>12.208854137988</c:v>
                </c:pt>
                <c:pt idx="8870">
                  <c:v>12.2102307141677</c:v>
                </c:pt>
                <c:pt idx="8871">
                  <c:v>12.2116072903475</c:v>
                </c:pt>
                <c:pt idx="8872">
                  <c:v>12.2129838665272</c:v>
                </c:pt>
                <c:pt idx="8873">
                  <c:v>12.2143604427069</c:v>
                </c:pt>
                <c:pt idx="8874">
                  <c:v>12.2157370188866</c:v>
                </c:pt>
                <c:pt idx="8875">
                  <c:v>12.217113595066399</c:v>
                </c:pt>
                <c:pt idx="8876">
                  <c:v>12.218490171246099</c:v>
                </c:pt>
                <c:pt idx="8877">
                  <c:v>12.219866747425799</c:v>
                </c:pt>
                <c:pt idx="8878">
                  <c:v>12.221243323605499</c:v>
                </c:pt>
                <c:pt idx="8879">
                  <c:v>12.2226198997853</c:v>
                </c:pt>
                <c:pt idx="8880">
                  <c:v>12.223996475965</c:v>
                </c:pt>
                <c:pt idx="8881">
                  <c:v>12.2253730521447</c:v>
                </c:pt>
                <c:pt idx="8882">
                  <c:v>12.2267496283244</c:v>
                </c:pt>
                <c:pt idx="8883">
                  <c:v>12.2281262045042</c:v>
                </c:pt>
                <c:pt idx="8884">
                  <c:v>12.2295027806839</c:v>
                </c:pt>
                <c:pt idx="8885">
                  <c:v>12.2308793568636</c:v>
                </c:pt>
                <c:pt idx="8886">
                  <c:v>12.2322559330433</c:v>
                </c:pt>
                <c:pt idx="8887">
                  <c:v>12.233632509223099</c:v>
                </c:pt>
                <c:pt idx="8888">
                  <c:v>12.235009085402799</c:v>
                </c:pt>
                <c:pt idx="8889">
                  <c:v>12.236385661582499</c:v>
                </c:pt>
                <c:pt idx="8890">
                  <c:v>12.237762237762199</c:v>
                </c:pt>
                <c:pt idx="8891">
                  <c:v>12.239138813942001</c:v>
                </c:pt>
                <c:pt idx="8892">
                  <c:v>12.240515390121701</c:v>
                </c:pt>
                <c:pt idx="8893">
                  <c:v>12.241891966301401</c:v>
                </c:pt>
                <c:pt idx="8894">
                  <c:v>12.243268542481101</c:v>
                </c:pt>
                <c:pt idx="8895">
                  <c:v>12.2446451186609</c:v>
                </c:pt>
                <c:pt idx="8896">
                  <c:v>12.2460216948406</c:v>
                </c:pt>
                <c:pt idx="8897">
                  <c:v>12.2473982710203</c:v>
                </c:pt>
                <c:pt idx="8898">
                  <c:v>12.2487748472</c:v>
                </c:pt>
                <c:pt idx="8899">
                  <c:v>12.250151423379799</c:v>
                </c:pt>
                <c:pt idx="8900">
                  <c:v>12.251527999559499</c:v>
                </c:pt>
                <c:pt idx="8901">
                  <c:v>12.252904575739199</c:v>
                </c:pt>
                <c:pt idx="8902">
                  <c:v>12.254281151919001</c:v>
                </c:pt>
                <c:pt idx="8903">
                  <c:v>12.255657728098701</c:v>
                </c:pt>
                <c:pt idx="8904">
                  <c:v>12.257034304278401</c:v>
                </c:pt>
                <c:pt idx="8905">
                  <c:v>12.258410880458101</c:v>
                </c:pt>
                <c:pt idx="8906">
                  <c:v>12.2597874566379</c:v>
                </c:pt>
                <c:pt idx="8907">
                  <c:v>12.2611640328176</c:v>
                </c:pt>
                <c:pt idx="8908">
                  <c:v>12.2625406089973</c:v>
                </c:pt>
                <c:pt idx="8909">
                  <c:v>12.263917185177</c:v>
                </c:pt>
                <c:pt idx="8910">
                  <c:v>12.2652937613568</c:v>
                </c:pt>
                <c:pt idx="8911">
                  <c:v>12.2666703375365</c:v>
                </c:pt>
                <c:pt idx="8912">
                  <c:v>12.2680469137162</c:v>
                </c:pt>
                <c:pt idx="8913">
                  <c:v>12.2694234898959</c:v>
                </c:pt>
                <c:pt idx="8914">
                  <c:v>12.270800066075701</c:v>
                </c:pt>
                <c:pt idx="8915">
                  <c:v>12.272176642255401</c:v>
                </c:pt>
                <c:pt idx="8916">
                  <c:v>12.273553218435101</c:v>
                </c:pt>
                <c:pt idx="8917">
                  <c:v>12.274929794614801</c:v>
                </c:pt>
                <c:pt idx="8918">
                  <c:v>12.2763063707946</c:v>
                </c:pt>
                <c:pt idx="8919">
                  <c:v>12.2776829469743</c:v>
                </c:pt>
                <c:pt idx="8920">
                  <c:v>12.279059523154</c:v>
                </c:pt>
                <c:pt idx="8921">
                  <c:v>12.2804360993337</c:v>
                </c:pt>
                <c:pt idx="8922">
                  <c:v>12.2818126755135</c:v>
                </c:pt>
                <c:pt idx="8923">
                  <c:v>12.2831892516932</c:v>
                </c:pt>
                <c:pt idx="8924">
                  <c:v>12.2845658278729</c:v>
                </c:pt>
                <c:pt idx="8925">
                  <c:v>12.2859424040526</c:v>
                </c:pt>
                <c:pt idx="8926">
                  <c:v>12.287318980232399</c:v>
                </c:pt>
                <c:pt idx="8927">
                  <c:v>12.288695556412099</c:v>
                </c:pt>
                <c:pt idx="8928">
                  <c:v>12.290072132591799</c:v>
                </c:pt>
                <c:pt idx="8929">
                  <c:v>12.291448708771499</c:v>
                </c:pt>
                <c:pt idx="8930">
                  <c:v>12.2928252849513</c:v>
                </c:pt>
                <c:pt idx="8931">
                  <c:v>12.294201861131</c:v>
                </c:pt>
                <c:pt idx="8932">
                  <c:v>12.2955784373107</c:v>
                </c:pt>
                <c:pt idx="8933">
                  <c:v>12.2969550134904</c:v>
                </c:pt>
                <c:pt idx="8934">
                  <c:v>12.2983315896702</c:v>
                </c:pt>
                <c:pt idx="8935">
                  <c:v>12.2997081658499</c:v>
                </c:pt>
                <c:pt idx="8936">
                  <c:v>12.3010847420296</c:v>
                </c:pt>
                <c:pt idx="8937">
                  <c:v>12.302461318209399</c:v>
                </c:pt>
                <c:pt idx="8938">
                  <c:v>12.303837894389099</c:v>
                </c:pt>
                <c:pt idx="8939">
                  <c:v>12.305214470568799</c:v>
                </c:pt>
                <c:pt idx="8940">
                  <c:v>12.306591046748499</c:v>
                </c:pt>
                <c:pt idx="8941">
                  <c:v>12.307967622928301</c:v>
                </c:pt>
                <c:pt idx="8942">
                  <c:v>12.309344199108001</c:v>
                </c:pt>
                <c:pt idx="8943">
                  <c:v>12.310720775287701</c:v>
                </c:pt>
                <c:pt idx="8944">
                  <c:v>12.312097351467401</c:v>
                </c:pt>
                <c:pt idx="8945">
                  <c:v>12.3134739276472</c:v>
                </c:pt>
                <c:pt idx="8946">
                  <c:v>12.3148505038269</c:v>
                </c:pt>
                <c:pt idx="8947">
                  <c:v>12.3162270800066</c:v>
                </c:pt>
                <c:pt idx="8948">
                  <c:v>12.3176036561863</c:v>
                </c:pt>
                <c:pt idx="8949">
                  <c:v>12.3189802323661</c:v>
                </c:pt>
                <c:pt idx="8950">
                  <c:v>12.3203568085458</c:v>
                </c:pt>
                <c:pt idx="8951">
                  <c:v>12.3217333847255</c:v>
                </c:pt>
                <c:pt idx="8952">
                  <c:v>12.3231099609052</c:v>
                </c:pt>
                <c:pt idx="8953">
                  <c:v>12.324486537085001</c:v>
                </c:pt>
                <c:pt idx="8954">
                  <c:v>12.325863113264701</c:v>
                </c:pt>
                <c:pt idx="8955">
                  <c:v>12.327239689444401</c:v>
                </c:pt>
                <c:pt idx="8956">
                  <c:v>12.328616265624101</c:v>
                </c:pt>
                <c:pt idx="8957">
                  <c:v>12.3299928418039</c:v>
                </c:pt>
                <c:pt idx="8958">
                  <c:v>12.3313694179836</c:v>
                </c:pt>
                <c:pt idx="8959">
                  <c:v>12.3327459941633</c:v>
                </c:pt>
                <c:pt idx="8960">
                  <c:v>12.334122570343</c:v>
                </c:pt>
                <c:pt idx="8961">
                  <c:v>12.3354991465228</c:v>
                </c:pt>
                <c:pt idx="8962">
                  <c:v>12.3368757227025</c:v>
                </c:pt>
                <c:pt idx="8963">
                  <c:v>12.3382522988822</c:v>
                </c:pt>
                <c:pt idx="8964">
                  <c:v>12.339628875061999</c:v>
                </c:pt>
                <c:pt idx="8965">
                  <c:v>12.341005451241699</c:v>
                </c:pt>
                <c:pt idx="8966">
                  <c:v>12.342382027421399</c:v>
                </c:pt>
                <c:pt idx="8967">
                  <c:v>12.343758603601101</c:v>
                </c:pt>
                <c:pt idx="8968">
                  <c:v>12.3451351797809</c:v>
                </c:pt>
                <c:pt idx="8969">
                  <c:v>12.3465117559606</c:v>
                </c:pt>
                <c:pt idx="8970">
                  <c:v>12.3478883321403</c:v>
                </c:pt>
                <c:pt idx="8971">
                  <c:v>12.34926490832</c:v>
                </c:pt>
                <c:pt idx="8972">
                  <c:v>12.3506414844998</c:v>
                </c:pt>
                <c:pt idx="8973">
                  <c:v>12.3520180606795</c:v>
                </c:pt>
                <c:pt idx="8974">
                  <c:v>12.3533946368592</c:v>
                </c:pt>
                <c:pt idx="8975">
                  <c:v>12.3547712130389</c:v>
                </c:pt>
                <c:pt idx="8976">
                  <c:v>12.356147789218699</c:v>
                </c:pt>
                <c:pt idx="8977">
                  <c:v>12.357524365398399</c:v>
                </c:pt>
                <c:pt idx="8978">
                  <c:v>12.358900941578099</c:v>
                </c:pt>
                <c:pt idx="8979">
                  <c:v>12.360277517757799</c:v>
                </c:pt>
                <c:pt idx="8980">
                  <c:v>12.361654093937601</c:v>
                </c:pt>
                <c:pt idx="8981">
                  <c:v>12.363030670117301</c:v>
                </c:pt>
                <c:pt idx="8982">
                  <c:v>12.364407246297</c:v>
                </c:pt>
                <c:pt idx="8983">
                  <c:v>12.3657838224767</c:v>
                </c:pt>
                <c:pt idx="8984">
                  <c:v>12.3671603986565</c:v>
                </c:pt>
                <c:pt idx="8985">
                  <c:v>12.3685369748362</c:v>
                </c:pt>
                <c:pt idx="8986">
                  <c:v>12.3699135510159</c:v>
                </c:pt>
                <c:pt idx="8987">
                  <c:v>12.3712901271956</c:v>
                </c:pt>
                <c:pt idx="8988">
                  <c:v>12.372666703375399</c:v>
                </c:pt>
                <c:pt idx="8989">
                  <c:v>12.374043279555099</c:v>
                </c:pt>
                <c:pt idx="8990">
                  <c:v>12.375419855734799</c:v>
                </c:pt>
                <c:pt idx="8991">
                  <c:v>12.376796431914499</c:v>
                </c:pt>
                <c:pt idx="8992">
                  <c:v>12.378173008094301</c:v>
                </c:pt>
                <c:pt idx="8993">
                  <c:v>12.379549584274001</c:v>
                </c:pt>
                <c:pt idx="8994">
                  <c:v>12.380926160453701</c:v>
                </c:pt>
                <c:pt idx="8995">
                  <c:v>12.382302736633401</c:v>
                </c:pt>
                <c:pt idx="8996">
                  <c:v>12.3836793128132</c:v>
                </c:pt>
                <c:pt idx="8997">
                  <c:v>12.3850558889929</c:v>
                </c:pt>
                <c:pt idx="8998">
                  <c:v>12.3864324651726</c:v>
                </c:pt>
                <c:pt idx="8999">
                  <c:v>12.3878090413524</c:v>
                </c:pt>
                <c:pt idx="9000">
                  <c:v>12.3891856175321</c:v>
                </c:pt>
                <c:pt idx="9001">
                  <c:v>12.3905621937118</c:v>
                </c:pt>
                <c:pt idx="9002">
                  <c:v>12.3919387698915</c:v>
                </c:pt>
                <c:pt idx="9003">
                  <c:v>12.393315346071301</c:v>
                </c:pt>
                <c:pt idx="9004">
                  <c:v>12.394691922251001</c:v>
                </c:pt>
                <c:pt idx="9005">
                  <c:v>12.396068498430701</c:v>
                </c:pt>
                <c:pt idx="9006">
                  <c:v>12.397445074610401</c:v>
                </c:pt>
                <c:pt idx="9007">
                  <c:v>12.3988216507902</c:v>
                </c:pt>
                <c:pt idx="9008">
                  <c:v>12.4001982269699</c:v>
                </c:pt>
                <c:pt idx="9009">
                  <c:v>12.4015748031496</c:v>
                </c:pt>
                <c:pt idx="9010">
                  <c:v>12.4029513793293</c:v>
                </c:pt>
                <c:pt idx="9011">
                  <c:v>12.4043279555091</c:v>
                </c:pt>
                <c:pt idx="9012">
                  <c:v>12.4057045316888</c:v>
                </c:pt>
                <c:pt idx="9013">
                  <c:v>12.4070811078685</c:v>
                </c:pt>
                <c:pt idx="9014">
                  <c:v>12.4084576840482</c:v>
                </c:pt>
                <c:pt idx="9015">
                  <c:v>12.409834260227999</c:v>
                </c:pt>
                <c:pt idx="9016">
                  <c:v>12.411210836407699</c:v>
                </c:pt>
                <c:pt idx="9017">
                  <c:v>12.412587412587399</c:v>
                </c:pt>
                <c:pt idx="9018">
                  <c:v>12.413963988767099</c:v>
                </c:pt>
                <c:pt idx="9019">
                  <c:v>12.4153405649469</c:v>
                </c:pt>
                <c:pt idx="9020">
                  <c:v>12.4167171411266</c:v>
                </c:pt>
                <c:pt idx="9021">
                  <c:v>12.4180937173063</c:v>
                </c:pt>
                <c:pt idx="9022">
                  <c:v>12.419470293486</c:v>
                </c:pt>
                <c:pt idx="9023">
                  <c:v>12.4208468696658</c:v>
                </c:pt>
                <c:pt idx="9024">
                  <c:v>12.4222234458455</c:v>
                </c:pt>
                <c:pt idx="9025">
                  <c:v>12.4236000220252</c:v>
                </c:pt>
                <c:pt idx="9026">
                  <c:v>12.4249765982049</c:v>
                </c:pt>
                <c:pt idx="9027">
                  <c:v>12.426353174384699</c:v>
                </c:pt>
                <c:pt idx="9028">
                  <c:v>12.427729750564399</c:v>
                </c:pt>
                <c:pt idx="9029">
                  <c:v>12.429106326744099</c:v>
                </c:pt>
                <c:pt idx="9030">
                  <c:v>12.430482902923799</c:v>
                </c:pt>
                <c:pt idx="9031">
                  <c:v>12.431859479103601</c:v>
                </c:pt>
                <c:pt idx="9032">
                  <c:v>12.433236055283301</c:v>
                </c:pt>
                <c:pt idx="9033">
                  <c:v>12.434612631463001</c:v>
                </c:pt>
                <c:pt idx="9034">
                  <c:v>12.4359892076428</c:v>
                </c:pt>
                <c:pt idx="9035">
                  <c:v>12.4373657838225</c:v>
                </c:pt>
                <c:pt idx="9036">
                  <c:v>12.4387423600022</c:v>
                </c:pt>
                <c:pt idx="9037">
                  <c:v>12.4401189361819</c:v>
                </c:pt>
                <c:pt idx="9038">
                  <c:v>12.441495512361699</c:v>
                </c:pt>
                <c:pt idx="9039">
                  <c:v>12.442872088541399</c:v>
                </c:pt>
                <c:pt idx="9040">
                  <c:v>12.444248664721099</c:v>
                </c:pt>
                <c:pt idx="9041">
                  <c:v>12.445625240900799</c:v>
                </c:pt>
                <c:pt idx="9042">
                  <c:v>12.447001817080601</c:v>
                </c:pt>
                <c:pt idx="9043">
                  <c:v>12.448378393260301</c:v>
                </c:pt>
                <c:pt idx="9044">
                  <c:v>12.449754969440001</c:v>
                </c:pt>
                <c:pt idx="9045">
                  <c:v>12.451131545619701</c:v>
                </c:pt>
                <c:pt idx="9046">
                  <c:v>12.4525081217995</c:v>
                </c:pt>
                <c:pt idx="9047">
                  <c:v>12.4538846979792</c:v>
                </c:pt>
                <c:pt idx="9048">
                  <c:v>12.4552612741589</c:v>
                </c:pt>
                <c:pt idx="9049">
                  <c:v>12.4566378503386</c:v>
                </c:pt>
                <c:pt idx="9050">
                  <c:v>12.4580144265184</c:v>
                </c:pt>
                <c:pt idx="9051">
                  <c:v>12.4593910026981</c:v>
                </c:pt>
                <c:pt idx="9052">
                  <c:v>12.4607675788778</c:v>
                </c:pt>
                <c:pt idx="9053">
                  <c:v>12.4621441550575</c:v>
                </c:pt>
                <c:pt idx="9054">
                  <c:v>12.463520731237301</c:v>
                </c:pt>
                <c:pt idx="9055">
                  <c:v>12.464897307417001</c:v>
                </c:pt>
                <c:pt idx="9056">
                  <c:v>12.466273883596701</c:v>
                </c:pt>
                <c:pt idx="9057">
                  <c:v>12.467650459776401</c:v>
                </c:pt>
                <c:pt idx="9058">
                  <c:v>12.4690270359562</c:v>
                </c:pt>
                <c:pt idx="9059">
                  <c:v>12.4704036121359</c:v>
                </c:pt>
                <c:pt idx="9060">
                  <c:v>12.4717801883156</c:v>
                </c:pt>
                <c:pt idx="9061">
                  <c:v>12.4731567644953</c:v>
                </c:pt>
                <c:pt idx="9062">
                  <c:v>12.4745333406751</c:v>
                </c:pt>
                <c:pt idx="9063">
                  <c:v>12.4759099168548</c:v>
                </c:pt>
                <c:pt idx="9064">
                  <c:v>12.4772864930345</c:v>
                </c:pt>
                <c:pt idx="9065">
                  <c:v>12.478663069214299</c:v>
                </c:pt>
                <c:pt idx="9066">
                  <c:v>12.480039645393999</c:v>
                </c:pt>
                <c:pt idx="9067">
                  <c:v>12.481416221573699</c:v>
                </c:pt>
                <c:pt idx="9068">
                  <c:v>12.482792797753399</c:v>
                </c:pt>
                <c:pt idx="9069">
                  <c:v>12.4841693739332</c:v>
                </c:pt>
                <c:pt idx="9070">
                  <c:v>12.4855459501129</c:v>
                </c:pt>
                <c:pt idx="9071">
                  <c:v>12.4869225262926</c:v>
                </c:pt>
                <c:pt idx="9072">
                  <c:v>12.4882991024723</c:v>
                </c:pt>
                <c:pt idx="9073">
                  <c:v>12.4896756786521</c:v>
                </c:pt>
                <c:pt idx="9074">
                  <c:v>12.4910522548318</c:v>
                </c:pt>
                <c:pt idx="9075">
                  <c:v>12.4924288310115</c:v>
                </c:pt>
                <c:pt idx="9076">
                  <c:v>12.4938054071912</c:v>
                </c:pt>
                <c:pt idx="9077">
                  <c:v>12.495181983370999</c:v>
                </c:pt>
                <c:pt idx="9078">
                  <c:v>12.496558559550699</c:v>
                </c:pt>
                <c:pt idx="9079">
                  <c:v>12.497935135730399</c:v>
                </c:pt>
                <c:pt idx="9080">
                  <c:v>12.499311711910099</c:v>
                </c:pt>
                <c:pt idx="9081">
                  <c:v>12.500688288089901</c:v>
                </c:pt>
                <c:pt idx="9082">
                  <c:v>12.502064864269601</c:v>
                </c:pt>
                <c:pt idx="9083">
                  <c:v>12.503441440449301</c:v>
                </c:pt>
                <c:pt idx="9084">
                  <c:v>12.504818016629001</c:v>
                </c:pt>
                <c:pt idx="9085">
                  <c:v>12.5061945928088</c:v>
                </c:pt>
                <c:pt idx="9086">
                  <c:v>12.5075711689885</c:v>
                </c:pt>
                <c:pt idx="9087">
                  <c:v>12.5089477451682</c:v>
                </c:pt>
                <c:pt idx="9088">
                  <c:v>12.5103243213479</c:v>
                </c:pt>
                <c:pt idx="9089">
                  <c:v>12.5117008975277</c:v>
                </c:pt>
                <c:pt idx="9090">
                  <c:v>12.5130774737074</c:v>
                </c:pt>
                <c:pt idx="9091">
                  <c:v>12.5144540498871</c:v>
                </c:pt>
                <c:pt idx="9092">
                  <c:v>12.515830626066901</c:v>
                </c:pt>
                <c:pt idx="9093">
                  <c:v>12.517207202246601</c:v>
                </c:pt>
                <c:pt idx="9094">
                  <c:v>12.518583778426301</c:v>
                </c:pt>
                <c:pt idx="9095">
                  <c:v>12.519960354606001</c:v>
                </c:pt>
                <c:pt idx="9096">
                  <c:v>12.5213369307858</c:v>
                </c:pt>
                <c:pt idx="9097">
                  <c:v>12.5227135069655</c:v>
                </c:pt>
                <c:pt idx="9098">
                  <c:v>12.5240900831452</c:v>
                </c:pt>
                <c:pt idx="9099">
                  <c:v>12.5254666593249</c:v>
                </c:pt>
                <c:pt idx="9100">
                  <c:v>12.5268432355047</c:v>
                </c:pt>
                <c:pt idx="9101">
                  <c:v>12.5282198116844</c:v>
                </c:pt>
                <c:pt idx="9102">
                  <c:v>12.5295963878641</c:v>
                </c:pt>
                <c:pt idx="9103">
                  <c:v>12.5309729640438</c:v>
                </c:pt>
                <c:pt idx="9104">
                  <c:v>12.532349540223599</c:v>
                </c:pt>
                <c:pt idx="9105">
                  <c:v>12.533726116403299</c:v>
                </c:pt>
                <c:pt idx="9106">
                  <c:v>12.535102692582999</c:v>
                </c:pt>
                <c:pt idx="9107">
                  <c:v>12.536479268762699</c:v>
                </c:pt>
                <c:pt idx="9108">
                  <c:v>12.5378558449425</c:v>
                </c:pt>
                <c:pt idx="9109">
                  <c:v>12.5392324211222</c:v>
                </c:pt>
                <c:pt idx="9110">
                  <c:v>12.5406089973019</c:v>
                </c:pt>
                <c:pt idx="9111">
                  <c:v>12.5419855734816</c:v>
                </c:pt>
                <c:pt idx="9112">
                  <c:v>12.5433621496614</c:v>
                </c:pt>
                <c:pt idx="9113">
                  <c:v>12.5447387258411</c:v>
                </c:pt>
                <c:pt idx="9114">
                  <c:v>12.5461153020208</c:v>
                </c:pt>
                <c:pt idx="9115">
                  <c:v>12.5474918782005</c:v>
                </c:pt>
                <c:pt idx="9116">
                  <c:v>12.548868454380299</c:v>
                </c:pt>
                <c:pt idx="9117">
                  <c:v>12.550245030559999</c:v>
                </c:pt>
                <c:pt idx="9118">
                  <c:v>12.551621606739699</c:v>
                </c:pt>
                <c:pt idx="9119">
                  <c:v>12.552998182919399</c:v>
                </c:pt>
                <c:pt idx="9120">
                  <c:v>12.554374759099201</c:v>
                </c:pt>
                <c:pt idx="9121">
                  <c:v>12.555751335278901</c:v>
                </c:pt>
                <c:pt idx="9122">
                  <c:v>12.557127911458601</c:v>
                </c:pt>
                <c:pt idx="9123">
                  <c:v>12.558504487638301</c:v>
                </c:pt>
                <c:pt idx="9124">
                  <c:v>12.5598810638181</c:v>
                </c:pt>
                <c:pt idx="9125">
                  <c:v>12.5612576399978</c:v>
                </c:pt>
                <c:pt idx="9126">
                  <c:v>12.5626342161775</c:v>
                </c:pt>
                <c:pt idx="9127">
                  <c:v>12.564010792357299</c:v>
                </c:pt>
                <c:pt idx="9128">
                  <c:v>12.565387368536999</c:v>
                </c:pt>
                <c:pt idx="9129">
                  <c:v>12.566763944716699</c:v>
                </c:pt>
                <c:pt idx="9130">
                  <c:v>12.568140520896399</c:v>
                </c:pt>
                <c:pt idx="9131">
                  <c:v>12.569517097076201</c:v>
                </c:pt>
                <c:pt idx="9132">
                  <c:v>12.570893673255901</c:v>
                </c:pt>
                <c:pt idx="9133">
                  <c:v>12.572270249435601</c:v>
                </c:pt>
                <c:pt idx="9134">
                  <c:v>12.573646825615301</c:v>
                </c:pt>
                <c:pt idx="9135">
                  <c:v>12.5750234017951</c:v>
                </c:pt>
                <c:pt idx="9136">
                  <c:v>12.5763999779748</c:v>
                </c:pt>
                <c:pt idx="9137">
                  <c:v>12.5777765541545</c:v>
                </c:pt>
                <c:pt idx="9138">
                  <c:v>12.5791531303342</c:v>
                </c:pt>
                <c:pt idx="9139">
                  <c:v>12.580529706514</c:v>
                </c:pt>
                <c:pt idx="9140">
                  <c:v>12.5819062826937</c:v>
                </c:pt>
                <c:pt idx="9141">
                  <c:v>12.5832828588734</c:v>
                </c:pt>
                <c:pt idx="9142">
                  <c:v>12.5846594350531</c:v>
                </c:pt>
                <c:pt idx="9143">
                  <c:v>12.586036011232901</c:v>
                </c:pt>
                <c:pt idx="9144">
                  <c:v>12.587412587412601</c:v>
                </c:pt>
                <c:pt idx="9145">
                  <c:v>12.588789163592301</c:v>
                </c:pt>
                <c:pt idx="9146">
                  <c:v>12.590165739772001</c:v>
                </c:pt>
                <c:pt idx="9147">
                  <c:v>12.5915423159518</c:v>
                </c:pt>
                <c:pt idx="9148">
                  <c:v>12.5929188921315</c:v>
                </c:pt>
                <c:pt idx="9149">
                  <c:v>12.5942954683112</c:v>
                </c:pt>
                <c:pt idx="9150">
                  <c:v>12.5956720444909</c:v>
                </c:pt>
                <c:pt idx="9151">
                  <c:v>12.5970486206707</c:v>
                </c:pt>
                <c:pt idx="9152">
                  <c:v>12.5984251968504</c:v>
                </c:pt>
                <c:pt idx="9153">
                  <c:v>12.5998017730301</c:v>
                </c:pt>
                <c:pt idx="9154">
                  <c:v>12.6011783492098</c:v>
                </c:pt>
                <c:pt idx="9155">
                  <c:v>12.602554925389599</c:v>
                </c:pt>
                <c:pt idx="9156">
                  <c:v>12.603931501569299</c:v>
                </c:pt>
                <c:pt idx="9157">
                  <c:v>12.605308077748999</c:v>
                </c:pt>
                <c:pt idx="9158">
                  <c:v>12.6066846539288</c:v>
                </c:pt>
                <c:pt idx="9159">
                  <c:v>12.6080612301085</c:v>
                </c:pt>
                <c:pt idx="9160">
                  <c:v>12.6094378062882</c:v>
                </c:pt>
                <c:pt idx="9161">
                  <c:v>12.6108143824679</c:v>
                </c:pt>
                <c:pt idx="9162">
                  <c:v>12.6121909586477</c:v>
                </c:pt>
                <c:pt idx="9163">
                  <c:v>12.6135675348274</c:v>
                </c:pt>
                <c:pt idx="9164">
                  <c:v>12.6149441110071</c:v>
                </c:pt>
                <c:pt idx="9165">
                  <c:v>12.6163206871868</c:v>
                </c:pt>
                <c:pt idx="9166">
                  <c:v>12.617697263366599</c:v>
                </c:pt>
                <c:pt idx="9167">
                  <c:v>12.619073839546299</c:v>
                </c:pt>
                <c:pt idx="9168">
                  <c:v>12.620450415725999</c:v>
                </c:pt>
                <c:pt idx="9169">
                  <c:v>12.621826991905699</c:v>
                </c:pt>
                <c:pt idx="9170">
                  <c:v>12.623203568085501</c:v>
                </c:pt>
                <c:pt idx="9171">
                  <c:v>12.624580144265201</c:v>
                </c:pt>
                <c:pt idx="9172">
                  <c:v>12.625956720444901</c:v>
                </c:pt>
                <c:pt idx="9173">
                  <c:v>12.627333296624601</c:v>
                </c:pt>
                <c:pt idx="9174">
                  <c:v>12.6287098728044</c:v>
                </c:pt>
                <c:pt idx="9175">
                  <c:v>12.6300864489841</c:v>
                </c:pt>
                <c:pt idx="9176">
                  <c:v>12.6314630251638</c:v>
                </c:pt>
                <c:pt idx="9177">
                  <c:v>12.6328396013435</c:v>
                </c:pt>
                <c:pt idx="9178">
                  <c:v>12.6342161775233</c:v>
                </c:pt>
                <c:pt idx="9179">
                  <c:v>12.635592753703</c:v>
                </c:pt>
                <c:pt idx="9180">
                  <c:v>12.636969329882699</c:v>
                </c:pt>
                <c:pt idx="9181">
                  <c:v>12.638345906062399</c:v>
                </c:pt>
                <c:pt idx="9182">
                  <c:v>12.639722482242201</c:v>
                </c:pt>
                <c:pt idx="9183">
                  <c:v>12.641099058421901</c:v>
                </c:pt>
                <c:pt idx="9184">
                  <c:v>12.642475634601601</c:v>
                </c:pt>
                <c:pt idx="9185">
                  <c:v>12.643852210781301</c:v>
                </c:pt>
                <c:pt idx="9186">
                  <c:v>12.6452287869611</c:v>
                </c:pt>
                <c:pt idx="9187">
                  <c:v>12.6466053631408</c:v>
                </c:pt>
                <c:pt idx="9188">
                  <c:v>12.6479819393205</c:v>
                </c:pt>
                <c:pt idx="9189">
                  <c:v>12.6493585155003</c:v>
                </c:pt>
                <c:pt idx="9190">
                  <c:v>12.65073509168</c:v>
                </c:pt>
                <c:pt idx="9191">
                  <c:v>12.6521116678597</c:v>
                </c:pt>
                <c:pt idx="9192">
                  <c:v>12.6534882440394</c:v>
                </c:pt>
                <c:pt idx="9193">
                  <c:v>12.654864820219199</c:v>
                </c:pt>
                <c:pt idx="9194">
                  <c:v>12.656241396398899</c:v>
                </c:pt>
                <c:pt idx="9195">
                  <c:v>12.657617972578601</c:v>
                </c:pt>
                <c:pt idx="9196">
                  <c:v>12.658994548758301</c:v>
                </c:pt>
                <c:pt idx="9197">
                  <c:v>12.6603711249381</c:v>
                </c:pt>
                <c:pt idx="9198">
                  <c:v>12.6617477011178</c:v>
                </c:pt>
                <c:pt idx="9199">
                  <c:v>12.6631242772975</c:v>
                </c:pt>
                <c:pt idx="9200">
                  <c:v>12.6645008534772</c:v>
                </c:pt>
                <c:pt idx="9201">
                  <c:v>12.665877429657</c:v>
                </c:pt>
                <c:pt idx="9202">
                  <c:v>12.6672540058367</c:v>
                </c:pt>
                <c:pt idx="9203">
                  <c:v>12.6686305820164</c:v>
                </c:pt>
                <c:pt idx="9204">
                  <c:v>12.6700071581961</c:v>
                </c:pt>
                <c:pt idx="9205">
                  <c:v>12.671383734375899</c:v>
                </c:pt>
                <c:pt idx="9206">
                  <c:v>12.672760310555599</c:v>
                </c:pt>
                <c:pt idx="9207">
                  <c:v>12.674136886735299</c:v>
                </c:pt>
                <c:pt idx="9208">
                  <c:v>12.675513462914999</c:v>
                </c:pt>
                <c:pt idx="9209">
                  <c:v>12.6768900390948</c:v>
                </c:pt>
                <c:pt idx="9210">
                  <c:v>12.6782666152745</c:v>
                </c:pt>
                <c:pt idx="9211">
                  <c:v>12.6796431914542</c:v>
                </c:pt>
                <c:pt idx="9212">
                  <c:v>12.6810197676339</c:v>
                </c:pt>
                <c:pt idx="9213">
                  <c:v>12.6823963438137</c:v>
                </c:pt>
                <c:pt idx="9214">
                  <c:v>12.6837729199934</c:v>
                </c:pt>
                <c:pt idx="9215">
                  <c:v>12.6851494961731</c:v>
                </c:pt>
                <c:pt idx="9216">
                  <c:v>12.6865260723528</c:v>
                </c:pt>
                <c:pt idx="9217">
                  <c:v>12.687902648532599</c:v>
                </c:pt>
                <c:pt idx="9218">
                  <c:v>12.689279224712299</c:v>
                </c:pt>
                <c:pt idx="9219">
                  <c:v>12.690655800891999</c:v>
                </c:pt>
                <c:pt idx="9220">
                  <c:v>12.692032377071801</c:v>
                </c:pt>
                <c:pt idx="9221">
                  <c:v>12.693408953251501</c:v>
                </c:pt>
                <c:pt idx="9222">
                  <c:v>12.694785529431201</c:v>
                </c:pt>
                <c:pt idx="9223">
                  <c:v>12.696162105610901</c:v>
                </c:pt>
                <c:pt idx="9224">
                  <c:v>12.6975386817907</c:v>
                </c:pt>
                <c:pt idx="9225">
                  <c:v>12.6989152579704</c:v>
                </c:pt>
                <c:pt idx="9226">
                  <c:v>12.7002918341501</c:v>
                </c:pt>
                <c:pt idx="9227">
                  <c:v>12.7016684103298</c:v>
                </c:pt>
                <c:pt idx="9228">
                  <c:v>12.7030449865096</c:v>
                </c:pt>
                <c:pt idx="9229">
                  <c:v>12.7044215626893</c:v>
                </c:pt>
                <c:pt idx="9230">
                  <c:v>12.705798138869</c:v>
                </c:pt>
                <c:pt idx="9231">
                  <c:v>12.7071747150487</c:v>
                </c:pt>
                <c:pt idx="9232">
                  <c:v>12.708551291228501</c:v>
                </c:pt>
                <c:pt idx="9233">
                  <c:v>12.709927867408201</c:v>
                </c:pt>
                <c:pt idx="9234">
                  <c:v>12.711304443587901</c:v>
                </c:pt>
                <c:pt idx="9235">
                  <c:v>12.712681019767601</c:v>
                </c:pt>
                <c:pt idx="9236">
                  <c:v>12.7140575959474</c:v>
                </c:pt>
                <c:pt idx="9237">
                  <c:v>12.7154341721271</c:v>
                </c:pt>
                <c:pt idx="9238">
                  <c:v>12.7168107483068</c:v>
                </c:pt>
                <c:pt idx="9239">
                  <c:v>12.7181873244865</c:v>
                </c:pt>
                <c:pt idx="9240">
                  <c:v>12.7195639006663</c:v>
                </c:pt>
                <c:pt idx="9241">
                  <c:v>12.720940476846</c:v>
                </c:pt>
                <c:pt idx="9242">
                  <c:v>12.7223170530257</c:v>
                </c:pt>
                <c:pt idx="9243">
                  <c:v>12.7236936292054</c:v>
                </c:pt>
                <c:pt idx="9244">
                  <c:v>12.725070205385199</c:v>
                </c:pt>
                <c:pt idx="9245">
                  <c:v>12.726446781564899</c:v>
                </c:pt>
                <c:pt idx="9246">
                  <c:v>12.727823357744599</c:v>
                </c:pt>
                <c:pt idx="9247">
                  <c:v>12.729199933924299</c:v>
                </c:pt>
                <c:pt idx="9248">
                  <c:v>12.7305765101041</c:v>
                </c:pt>
                <c:pt idx="9249">
                  <c:v>12.7319530862838</c:v>
                </c:pt>
                <c:pt idx="9250">
                  <c:v>12.7333296624635</c:v>
                </c:pt>
                <c:pt idx="9251">
                  <c:v>12.7347062386432</c:v>
                </c:pt>
                <c:pt idx="9252">
                  <c:v>12.736082814823</c:v>
                </c:pt>
                <c:pt idx="9253">
                  <c:v>12.7374593910027</c:v>
                </c:pt>
                <c:pt idx="9254">
                  <c:v>12.7388359671824</c:v>
                </c:pt>
                <c:pt idx="9255">
                  <c:v>12.740212543362199</c:v>
                </c:pt>
                <c:pt idx="9256">
                  <c:v>12.741589119541899</c:v>
                </c:pt>
                <c:pt idx="9257">
                  <c:v>12.742965695721599</c:v>
                </c:pt>
                <c:pt idx="9258">
                  <c:v>12.744342271901299</c:v>
                </c:pt>
                <c:pt idx="9259">
                  <c:v>12.745718848081101</c:v>
                </c:pt>
                <c:pt idx="9260">
                  <c:v>12.747095424260801</c:v>
                </c:pt>
                <c:pt idx="9261">
                  <c:v>12.748472000440501</c:v>
                </c:pt>
                <c:pt idx="9262">
                  <c:v>12.749848576620201</c:v>
                </c:pt>
                <c:pt idx="9263">
                  <c:v>12.7512251528</c:v>
                </c:pt>
                <c:pt idx="9264">
                  <c:v>12.7526017289797</c:v>
                </c:pt>
                <c:pt idx="9265">
                  <c:v>12.7539783051594</c:v>
                </c:pt>
                <c:pt idx="9266">
                  <c:v>12.7553548813391</c:v>
                </c:pt>
                <c:pt idx="9267">
                  <c:v>12.756731457518899</c:v>
                </c:pt>
                <c:pt idx="9268">
                  <c:v>12.758108033698599</c:v>
                </c:pt>
                <c:pt idx="9269">
                  <c:v>12.759484609878299</c:v>
                </c:pt>
                <c:pt idx="9270">
                  <c:v>12.760861186057999</c:v>
                </c:pt>
                <c:pt idx="9271">
                  <c:v>12.762237762237801</c:v>
                </c:pt>
                <c:pt idx="9272">
                  <c:v>12.763614338417501</c:v>
                </c:pt>
                <c:pt idx="9273">
                  <c:v>12.764990914597201</c:v>
                </c:pt>
                <c:pt idx="9274">
                  <c:v>12.766367490776901</c:v>
                </c:pt>
                <c:pt idx="9275">
                  <c:v>12.7677440669567</c:v>
                </c:pt>
                <c:pt idx="9276">
                  <c:v>12.7691206431364</c:v>
                </c:pt>
                <c:pt idx="9277">
                  <c:v>12.7704972193161</c:v>
                </c:pt>
                <c:pt idx="9278">
                  <c:v>12.7718737954958</c:v>
                </c:pt>
                <c:pt idx="9279">
                  <c:v>12.7732503716756</c:v>
                </c:pt>
                <c:pt idx="9280">
                  <c:v>12.7746269478553</c:v>
                </c:pt>
                <c:pt idx="9281">
                  <c:v>12.776003524035</c:v>
                </c:pt>
                <c:pt idx="9282">
                  <c:v>12.7773801002147</c:v>
                </c:pt>
                <c:pt idx="9283">
                  <c:v>12.778756676394501</c:v>
                </c:pt>
                <c:pt idx="9284">
                  <c:v>12.780133252574201</c:v>
                </c:pt>
                <c:pt idx="9285">
                  <c:v>12.781509828753901</c:v>
                </c:pt>
                <c:pt idx="9286">
                  <c:v>12.7828864049337</c:v>
                </c:pt>
                <c:pt idx="9287">
                  <c:v>12.7842629811134</c:v>
                </c:pt>
                <c:pt idx="9288">
                  <c:v>12.7856395572931</c:v>
                </c:pt>
                <c:pt idx="9289">
                  <c:v>12.7870161334728</c:v>
                </c:pt>
                <c:pt idx="9290">
                  <c:v>12.7883927096526</c:v>
                </c:pt>
                <c:pt idx="9291">
                  <c:v>12.7897692858323</c:v>
                </c:pt>
                <c:pt idx="9292">
                  <c:v>12.791145862012</c:v>
                </c:pt>
                <c:pt idx="9293">
                  <c:v>12.7925224381917</c:v>
                </c:pt>
                <c:pt idx="9294">
                  <c:v>12.793899014371499</c:v>
                </c:pt>
                <c:pt idx="9295">
                  <c:v>12.795275590551199</c:v>
                </c:pt>
                <c:pt idx="9296">
                  <c:v>12.796652166730899</c:v>
                </c:pt>
                <c:pt idx="9297">
                  <c:v>12.798028742910599</c:v>
                </c:pt>
                <c:pt idx="9298">
                  <c:v>12.7994053190904</c:v>
                </c:pt>
                <c:pt idx="9299">
                  <c:v>12.8007818952701</c:v>
                </c:pt>
                <c:pt idx="9300">
                  <c:v>12.8021584714498</c:v>
                </c:pt>
                <c:pt idx="9301">
                  <c:v>12.8035350476295</c:v>
                </c:pt>
                <c:pt idx="9302">
                  <c:v>12.8049116238093</c:v>
                </c:pt>
                <c:pt idx="9303">
                  <c:v>12.806288199989</c:v>
                </c:pt>
                <c:pt idx="9304">
                  <c:v>12.8076647761687</c:v>
                </c:pt>
                <c:pt idx="9305">
                  <c:v>12.8090413523484</c:v>
                </c:pt>
                <c:pt idx="9306">
                  <c:v>12.810417928528199</c:v>
                </c:pt>
                <c:pt idx="9307">
                  <c:v>12.811794504707899</c:v>
                </c:pt>
                <c:pt idx="9308">
                  <c:v>12.813171080887599</c:v>
                </c:pt>
                <c:pt idx="9309">
                  <c:v>12.814547657067299</c:v>
                </c:pt>
                <c:pt idx="9310">
                  <c:v>12.815924233247101</c:v>
                </c:pt>
                <c:pt idx="9311">
                  <c:v>12.817300809426801</c:v>
                </c:pt>
                <c:pt idx="9312">
                  <c:v>12.818677385606501</c:v>
                </c:pt>
                <c:pt idx="9313">
                  <c:v>12.820053961786201</c:v>
                </c:pt>
                <c:pt idx="9314">
                  <c:v>12.821430537966</c:v>
                </c:pt>
                <c:pt idx="9315">
                  <c:v>12.8228071141457</c:v>
                </c:pt>
                <c:pt idx="9316">
                  <c:v>12.8241836903254</c:v>
                </c:pt>
                <c:pt idx="9317">
                  <c:v>12.8255602665052</c:v>
                </c:pt>
                <c:pt idx="9318">
                  <c:v>12.8269368426849</c:v>
                </c:pt>
                <c:pt idx="9319">
                  <c:v>12.8283134188646</c:v>
                </c:pt>
                <c:pt idx="9320">
                  <c:v>12.8296899950443</c:v>
                </c:pt>
                <c:pt idx="9321">
                  <c:v>12.831066571224101</c:v>
                </c:pt>
                <c:pt idx="9322">
                  <c:v>12.832443147403801</c:v>
                </c:pt>
                <c:pt idx="9323">
                  <c:v>12.833819723583501</c:v>
                </c:pt>
                <c:pt idx="9324">
                  <c:v>12.835196299763201</c:v>
                </c:pt>
                <c:pt idx="9325">
                  <c:v>12.836572875943</c:v>
                </c:pt>
                <c:pt idx="9326">
                  <c:v>12.8379494521227</c:v>
                </c:pt>
                <c:pt idx="9327">
                  <c:v>12.8393260283024</c:v>
                </c:pt>
                <c:pt idx="9328">
                  <c:v>12.8407026044821</c:v>
                </c:pt>
                <c:pt idx="9329">
                  <c:v>12.8420791806619</c:v>
                </c:pt>
                <c:pt idx="9330">
                  <c:v>12.8434557568416</c:v>
                </c:pt>
                <c:pt idx="9331">
                  <c:v>12.8448323330213</c:v>
                </c:pt>
                <c:pt idx="9332">
                  <c:v>12.846208909201</c:v>
                </c:pt>
                <c:pt idx="9333">
                  <c:v>12.847585485380799</c:v>
                </c:pt>
                <c:pt idx="9334">
                  <c:v>12.848962061560499</c:v>
                </c:pt>
                <c:pt idx="9335">
                  <c:v>12.850338637740199</c:v>
                </c:pt>
                <c:pt idx="9336">
                  <c:v>12.851715213919899</c:v>
                </c:pt>
                <c:pt idx="9337">
                  <c:v>12.8530917900997</c:v>
                </c:pt>
                <c:pt idx="9338">
                  <c:v>12.8544683662794</c:v>
                </c:pt>
                <c:pt idx="9339">
                  <c:v>12.8558449424591</c:v>
                </c:pt>
                <c:pt idx="9340">
                  <c:v>12.8572215186388</c:v>
                </c:pt>
                <c:pt idx="9341">
                  <c:v>12.8585980948186</c:v>
                </c:pt>
                <c:pt idx="9342">
                  <c:v>12.8599746709983</c:v>
                </c:pt>
                <c:pt idx="9343">
                  <c:v>12.861351247178</c:v>
                </c:pt>
                <c:pt idx="9344">
                  <c:v>12.8627278233577</c:v>
                </c:pt>
                <c:pt idx="9345">
                  <c:v>12.864104399537499</c:v>
                </c:pt>
                <c:pt idx="9346">
                  <c:v>12.865480975717199</c:v>
                </c:pt>
                <c:pt idx="9347">
                  <c:v>12.866857551896899</c:v>
                </c:pt>
                <c:pt idx="9348">
                  <c:v>12.868234128076701</c:v>
                </c:pt>
                <c:pt idx="9349">
                  <c:v>12.869610704256401</c:v>
                </c:pt>
                <c:pt idx="9350">
                  <c:v>12.870987280436101</c:v>
                </c:pt>
                <c:pt idx="9351">
                  <c:v>12.872363856615801</c:v>
                </c:pt>
                <c:pt idx="9352">
                  <c:v>12.8737404327956</c:v>
                </c:pt>
                <c:pt idx="9353">
                  <c:v>12.8751170089753</c:v>
                </c:pt>
                <c:pt idx="9354">
                  <c:v>12.876493585155</c:v>
                </c:pt>
                <c:pt idx="9355">
                  <c:v>12.8778701613347</c:v>
                </c:pt>
                <c:pt idx="9356">
                  <c:v>12.879246737514499</c:v>
                </c:pt>
                <c:pt idx="9357">
                  <c:v>12.880623313694199</c:v>
                </c:pt>
                <c:pt idx="9358">
                  <c:v>12.881999889873899</c:v>
                </c:pt>
                <c:pt idx="9359">
                  <c:v>12.883376466053599</c:v>
                </c:pt>
                <c:pt idx="9360">
                  <c:v>12.884753042233401</c:v>
                </c:pt>
                <c:pt idx="9361">
                  <c:v>12.886129618413101</c:v>
                </c:pt>
                <c:pt idx="9362">
                  <c:v>12.887506194592801</c:v>
                </c:pt>
                <c:pt idx="9363">
                  <c:v>12.888882770772501</c:v>
                </c:pt>
                <c:pt idx="9364">
                  <c:v>12.8902593469523</c:v>
                </c:pt>
                <c:pt idx="9365">
                  <c:v>12.891635923132</c:v>
                </c:pt>
                <c:pt idx="9366">
                  <c:v>12.8930124993117</c:v>
                </c:pt>
                <c:pt idx="9367">
                  <c:v>12.8943890754914</c:v>
                </c:pt>
                <c:pt idx="9368">
                  <c:v>12.8957656516712</c:v>
                </c:pt>
                <c:pt idx="9369">
                  <c:v>12.8971422278509</c:v>
                </c:pt>
                <c:pt idx="9370">
                  <c:v>12.8985188040306</c:v>
                </c:pt>
                <c:pt idx="9371">
                  <c:v>12.8998953802103</c:v>
                </c:pt>
                <c:pt idx="9372">
                  <c:v>12.901271956390101</c:v>
                </c:pt>
                <c:pt idx="9373">
                  <c:v>12.902648532569801</c:v>
                </c:pt>
                <c:pt idx="9374">
                  <c:v>12.904025108749501</c:v>
                </c:pt>
                <c:pt idx="9375">
                  <c:v>12.905401684929201</c:v>
                </c:pt>
                <c:pt idx="9376">
                  <c:v>12.906778261109</c:v>
                </c:pt>
                <c:pt idx="9377">
                  <c:v>12.9081548372887</c:v>
                </c:pt>
                <c:pt idx="9378">
                  <c:v>12.9095314134684</c:v>
                </c:pt>
                <c:pt idx="9379">
                  <c:v>12.9109079896482</c:v>
                </c:pt>
                <c:pt idx="9380">
                  <c:v>12.9122845658279</c:v>
                </c:pt>
                <c:pt idx="9381">
                  <c:v>12.9136611420076</c:v>
                </c:pt>
                <c:pt idx="9382">
                  <c:v>12.9150377181873</c:v>
                </c:pt>
                <c:pt idx="9383">
                  <c:v>12.916414294367099</c:v>
                </c:pt>
                <c:pt idx="9384">
                  <c:v>12.917790870546799</c:v>
                </c:pt>
                <c:pt idx="9385">
                  <c:v>12.919167446726499</c:v>
                </c:pt>
                <c:pt idx="9386">
                  <c:v>12.920544022906199</c:v>
                </c:pt>
                <c:pt idx="9387">
                  <c:v>12.921920599086</c:v>
                </c:pt>
                <c:pt idx="9388">
                  <c:v>12.9232971752657</c:v>
                </c:pt>
                <c:pt idx="9389">
                  <c:v>12.9246737514454</c:v>
                </c:pt>
                <c:pt idx="9390">
                  <c:v>12.9260503276251</c:v>
                </c:pt>
                <c:pt idx="9391">
                  <c:v>12.9274269038049</c:v>
                </c:pt>
                <c:pt idx="9392">
                  <c:v>12.9288034799846</c:v>
                </c:pt>
                <c:pt idx="9393">
                  <c:v>12.9301800561643</c:v>
                </c:pt>
                <c:pt idx="9394">
                  <c:v>12.931556632344</c:v>
                </c:pt>
                <c:pt idx="9395">
                  <c:v>12.932933208523799</c:v>
                </c:pt>
                <c:pt idx="9396">
                  <c:v>12.934309784703499</c:v>
                </c:pt>
                <c:pt idx="9397">
                  <c:v>12.935686360883199</c:v>
                </c:pt>
                <c:pt idx="9398">
                  <c:v>12.937062937062899</c:v>
                </c:pt>
                <c:pt idx="9399">
                  <c:v>12.938439513242701</c:v>
                </c:pt>
                <c:pt idx="9400">
                  <c:v>12.939816089422401</c:v>
                </c:pt>
                <c:pt idx="9401">
                  <c:v>12.941192665602101</c:v>
                </c:pt>
                <c:pt idx="9402">
                  <c:v>12.942569241781801</c:v>
                </c:pt>
                <c:pt idx="9403">
                  <c:v>12.9439458179616</c:v>
                </c:pt>
                <c:pt idx="9404">
                  <c:v>12.9453223941413</c:v>
                </c:pt>
                <c:pt idx="9405">
                  <c:v>12.946698970321</c:v>
                </c:pt>
                <c:pt idx="9406">
                  <c:v>12.9480755465007</c:v>
                </c:pt>
                <c:pt idx="9407">
                  <c:v>12.949452122680499</c:v>
                </c:pt>
                <c:pt idx="9408">
                  <c:v>12.950828698860199</c:v>
                </c:pt>
                <c:pt idx="9409">
                  <c:v>12.952205275039899</c:v>
                </c:pt>
                <c:pt idx="9410">
                  <c:v>12.953581851219599</c:v>
                </c:pt>
                <c:pt idx="9411">
                  <c:v>12.954958427399401</c:v>
                </c:pt>
                <c:pt idx="9412">
                  <c:v>12.956335003579101</c:v>
                </c:pt>
                <c:pt idx="9413">
                  <c:v>12.957711579758801</c:v>
                </c:pt>
                <c:pt idx="9414">
                  <c:v>12.9590881559386</c:v>
                </c:pt>
                <c:pt idx="9415">
                  <c:v>12.9604647321183</c:v>
                </c:pt>
                <c:pt idx="9416">
                  <c:v>12.961841308298</c:v>
                </c:pt>
                <c:pt idx="9417">
                  <c:v>12.9632178844777</c:v>
                </c:pt>
                <c:pt idx="9418">
                  <c:v>12.9645944606575</c:v>
                </c:pt>
                <c:pt idx="9419">
                  <c:v>12.9659710368372</c:v>
                </c:pt>
                <c:pt idx="9420">
                  <c:v>12.9673476130169</c:v>
                </c:pt>
                <c:pt idx="9421">
                  <c:v>12.9687241891966</c:v>
                </c:pt>
                <c:pt idx="9422">
                  <c:v>12.970100765376401</c:v>
                </c:pt>
                <c:pt idx="9423">
                  <c:v>12.971477341556101</c:v>
                </c:pt>
                <c:pt idx="9424">
                  <c:v>12.972853917735801</c:v>
                </c:pt>
                <c:pt idx="9425">
                  <c:v>12.974230493915501</c:v>
                </c:pt>
                <c:pt idx="9426">
                  <c:v>12.9756070700953</c:v>
                </c:pt>
                <c:pt idx="9427">
                  <c:v>12.976983646275</c:v>
                </c:pt>
                <c:pt idx="9428">
                  <c:v>12.9783602224547</c:v>
                </c:pt>
                <c:pt idx="9429">
                  <c:v>12.9797367986344</c:v>
                </c:pt>
                <c:pt idx="9430">
                  <c:v>12.9811133748142</c:v>
                </c:pt>
                <c:pt idx="9431">
                  <c:v>12.9824899509939</c:v>
                </c:pt>
                <c:pt idx="9432">
                  <c:v>12.9838665271736</c:v>
                </c:pt>
                <c:pt idx="9433">
                  <c:v>12.9852431033533</c:v>
                </c:pt>
                <c:pt idx="9434">
                  <c:v>12.986619679533099</c:v>
                </c:pt>
                <c:pt idx="9435">
                  <c:v>12.987996255712799</c:v>
                </c:pt>
                <c:pt idx="9436">
                  <c:v>12.989372831892499</c:v>
                </c:pt>
                <c:pt idx="9437">
                  <c:v>12.990749408072199</c:v>
                </c:pt>
                <c:pt idx="9438">
                  <c:v>12.992125984252</c:v>
                </c:pt>
                <c:pt idx="9439">
                  <c:v>12.9935025604317</c:v>
                </c:pt>
                <c:pt idx="9440">
                  <c:v>12.9948791366114</c:v>
                </c:pt>
                <c:pt idx="9441">
                  <c:v>12.9962557127911</c:v>
                </c:pt>
                <c:pt idx="9442">
                  <c:v>12.9976322889709</c:v>
                </c:pt>
                <c:pt idx="9443">
                  <c:v>12.9990088651506</c:v>
                </c:pt>
                <c:pt idx="9444">
                  <c:v>13.0003854413303</c:v>
                </c:pt>
                <c:pt idx="9445">
                  <c:v>13.001762017510099</c:v>
                </c:pt>
                <c:pt idx="9446">
                  <c:v>13.003138593689799</c:v>
                </c:pt>
                <c:pt idx="9447">
                  <c:v>13.004515169869499</c:v>
                </c:pt>
                <c:pt idx="9448">
                  <c:v>13.005891746049199</c:v>
                </c:pt>
                <c:pt idx="9449">
                  <c:v>13.007268322229001</c:v>
                </c:pt>
                <c:pt idx="9450">
                  <c:v>13.008644898408701</c:v>
                </c:pt>
                <c:pt idx="9451">
                  <c:v>13.010021474588401</c:v>
                </c:pt>
                <c:pt idx="9452">
                  <c:v>13.011398050768101</c:v>
                </c:pt>
                <c:pt idx="9453">
                  <c:v>13.0127746269479</c:v>
                </c:pt>
                <c:pt idx="9454">
                  <c:v>13.0141512031276</c:v>
                </c:pt>
                <c:pt idx="9455">
                  <c:v>13.0155277793073</c:v>
                </c:pt>
                <c:pt idx="9456">
                  <c:v>13.016904355487</c:v>
                </c:pt>
                <c:pt idx="9457">
                  <c:v>13.0182809316668</c:v>
                </c:pt>
                <c:pt idx="9458">
                  <c:v>13.0196575078465</c:v>
                </c:pt>
                <c:pt idx="9459">
                  <c:v>13.0210340840262</c:v>
                </c:pt>
                <c:pt idx="9460">
                  <c:v>13.0224106602059</c:v>
                </c:pt>
                <c:pt idx="9461">
                  <c:v>13.023787236385701</c:v>
                </c:pt>
                <c:pt idx="9462">
                  <c:v>13.025163812565401</c:v>
                </c:pt>
                <c:pt idx="9463">
                  <c:v>13.026540388745101</c:v>
                </c:pt>
                <c:pt idx="9464">
                  <c:v>13.027916964924801</c:v>
                </c:pt>
                <c:pt idx="9465">
                  <c:v>13.0292935411046</c:v>
                </c:pt>
                <c:pt idx="9466">
                  <c:v>13.0306701172843</c:v>
                </c:pt>
                <c:pt idx="9467">
                  <c:v>13.032046693464</c:v>
                </c:pt>
                <c:pt idx="9468">
                  <c:v>13.0334232696437</c:v>
                </c:pt>
                <c:pt idx="9469">
                  <c:v>13.0347998458235</c:v>
                </c:pt>
                <c:pt idx="9470">
                  <c:v>13.0361764220032</c:v>
                </c:pt>
                <c:pt idx="9471">
                  <c:v>13.0375529981829</c:v>
                </c:pt>
                <c:pt idx="9472">
                  <c:v>13.0389295743626</c:v>
                </c:pt>
                <c:pt idx="9473">
                  <c:v>13.040306150542399</c:v>
                </c:pt>
                <c:pt idx="9474">
                  <c:v>13.041682726722099</c:v>
                </c:pt>
                <c:pt idx="9475">
                  <c:v>13.043059302901799</c:v>
                </c:pt>
                <c:pt idx="9476">
                  <c:v>13.0444358790816</c:v>
                </c:pt>
                <c:pt idx="9477">
                  <c:v>13.0458124552613</c:v>
                </c:pt>
                <c:pt idx="9478">
                  <c:v>13.047189031441</c:v>
                </c:pt>
                <c:pt idx="9479">
                  <c:v>13.0485656076207</c:v>
                </c:pt>
                <c:pt idx="9480">
                  <c:v>13.0499421838005</c:v>
                </c:pt>
                <c:pt idx="9481">
                  <c:v>13.0513187599802</c:v>
                </c:pt>
                <c:pt idx="9482">
                  <c:v>13.0526953361599</c:v>
                </c:pt>
                <c:pt idx="9483">
                  <c:v>13.0540719123396</c:v>
                </c:pt>
                <c:pt idx="9484">
                  <c:v>13.055448488519399</c:v>
                </c:pt>
                <c:pt idx="9485">
                  <c:v>13.056825064699099</c:v>
                </c:pt>
                <c:pt idx="9486">
                  <c:v>13.058201640878799</c:v>
                </c:pt>
                <c:pt idx="9487">
                  <c:v>13.059578217058499</c:v>
                </c:pt>
                <c:pt idx="9488">
                  <c:v>13.060954793238301</c:v>
                </c:pt>
                <c:pt idx="9489">
                  <c:v>13.062331369418001</c:v>
                </c:pt>
                <c:pt idx="9490">
                  <c:v>13.063707945597701</c:v>
                </c:pt>
                <c:pt idx="9491">
                  <c:v>13.065084521777401</c:v>
                </c:pt>
                <c:pt idx="9492">
                  <c:v>13.0664610979572</c:v>
                </c:pt>
                <c:pt idx="9493">
                  <c:v>13.0678376741369</c:v>
                </c:pt>
                <c:pt idx="9494">
                  <c:v>13.0692142503166</c:v>
                </c:pt>
                <c:pt idx="9495">
                  <c:v>13.0705908264963</c:v>
                </c:pt>
                <c:pt idx="9496">
                  <c:v>13.071967402676099</c:v>
                </c:pt>
                <c:pt idx="9497">
                  <c:v>13.073343978855799</c:v>
                </c:pt>
                <c:pt idx="9498">
                  <c:v>13.074720555035499</c:v>
                </c:pt>
                <c:pt idx="9499">
                  <c:v>13.076097131215199</c:v>
                </c:pt>
                <c:pt idx="9500">
                  <c:v>13.077473707395001</c:v>
                </c:pt>
                <c:pt idx="9501">
                  <c:v>13.078850283574701</c:v>
                </c:pt>
                <c:pt idx="9502">
                  <c:v>13.080226859754401</c:v>
                </c:pt>
                <c:pt idx="9503">
                  <c:v>13.081603435934101</c:v>
                </c:pt>
                <c:pt idx="9504">
                  <c:v>13.0829800121139</c:v>
                </c:pt>
                <c:pt idx="9505">
                  <c:v>13.0843565882936</c:v>
                </c:pt>
                <c:pt idx="9506">
                  <c:v>13.0857331644733</c:v>
                </c:pt>
                <c:pt idx="9507">
                  <c:v>13.0871097406531</c:v>
                </c:pt>
                <c:pt idx="9508">
                  <c:v>13.0884863168328</c:v>
                </c:pt>
                <c:pt idx="9509">
                  <c:v>13.0898628930125</c:v>
                </c:pt>
                <c:pt idx="9510">
                  <c:v>13.0912394691922</c:v>
                </c:pt>
                <c:pt idx="9511">
                  <c:v>13.092616045372001</c:v>
                </c:pt>
                <c:pt idx="9512">
                  <c:v>13.093992621551701</c:v>
                </c:pt>
                <c:pt idx="9513">
                  <c:v>13.095369197731401</c:v>
                </c:pt>
                <c:pt idx="9514">
                  <c:v>13.096745773911101</c:v>
                </c:pt>
                <c:pt idx="9515">
                  <c:v>13.0981223500909</c:v>
                </c:pt>
                <c:pt idx="9516">
                  <c:v>13.0994989262706</c:v>
                </c:pt>
                <c:pt idx="9517">
                  <c:v>13.1008755024503</c:v>
                </c:pt>
                <c:pt idx="9518">
                  <c:v>13.10225207863</c:v>
                </c:pt>
                <c:pt idx="9519">
                  <c:v>13.1036286548098</c:v>
                </c:pt>
                <c:pt idx="9520">
                  <c:v>13.1050052309895</c:v>
                </c:pt>
                <c:pt idx="9521">
                  <c:v>13.1063818071692</c:v>
                </c:pt>
                <c:pt idx="9522">
                  <c:v>13.1077583833489</c:v>
                </c:pt>
                <c:pt idx="9523">
                  <c:v>13.109134959528699</c:v>
                </c:pt>
                <c:pt idx="9524">
                  <c:v>13.110511535708399</c:v>
                </c:pt>
                <c:pt idx="9525">
                  <c:v>13.111888111888099</c:v>
                </c:pt>
                <c:pt idx="9526">
                  <c:v>13.113264688067799</c:v>
                </c:pt>
                <c:pt idx="9527">
                  <c:v>13.1146412642476</c:v>
                </c:pt>
                <c:pt idx="9528">
                  <c:v>13.1160178404273</c:v>
                </c:pt>
                <c:pt idx="9529">
                  <c:v>13.117394416607</c:v>
                </c:pt>
                <c:pt idx="9530">
                  <c:v>13.1187709927867</c:v>
                </c:pt>
                <c:pt idx="9531">
                  <c:v>13.1201475689665</c:v>
                </c:pt>
                <c:pt idx="9532">
                  <c:v>13.1215241451462</c:v>
                </c:pt>
                <c:pt idx="9533">
                  <c:v>13.1229007213259</c:v>
                </c:pt>
                <c:pt idx="9534">
                  <c:v>13.1242772975056</c:v>
                </c:pt>
                <c:pt idx="9535">
                  <c:v>13.125653873685399</c:v>
                </c:pt>
                <c:pt idx="9536">
                  <c:v>13.127030449865099</c:v>
                </c:pt>
                <c:pt idx="9537">
                  <c:v>13.128407026044799</c:v>
                </c:pt>
                <c:pt idx="9538">
                  <c:v>13.129783602224499</c:v>
                </c:pt>
                <c:pt idx="9539">
                  <c:v>13.131160178404301</c:v>
                </c:pt>
                <c:pt idx="9540">
                  <c:v>13.132536754584001</c:v>
                </c:pt>
                <c:pt idx="9541">
                  <c:v>13.133913330763701</c:v>
                </c:pt>
                <c:pt idx="9542">
                  <c:v>13.1352899069435</c:v>
                </c:pt>
                <c:pt idx="9543">
                  <c:v>13.1366664831232</c:v>
                </c:pt>
                <c:pt idx="9544">
                  <c:v>13.1380430593029</c:v>
                </c:pt>
                <c:pt idx="9545">
                  <c:v>13.1394196354826</c:v>
                </c:pt>
                <c:pt idx="9546">
                  <c:v>13.1407962116624</c:v>
                </c:pt>
                <c:pt idx="9547">
                  <c:v>13.1421727878421</c:v>
                </c:pt>
                <c:pt idx="9548">
                  <c:v>13.1435493640218</c:v>
                </c:pt>
                <c:pt idx="9549">
                  <c:v>13.1449259402015</c:v>
                </c:pt>
                <c:pt idx="9550">
                  <c:v>13.146302516381301</c:v>
                </c:pt>
                <c:pt idx="9551">
                  <c:v>13.147679092561001</c:v>
                </c:pt>
                <c:pt idx="9552">
                  <c:v>13.149055668740701</c:v>
                </c:pt>
                <c:pt idx="9553">
                  <c:v>13.150432244920401</c:v>
                </c:pt>
                <c:pt idx="9554">
                  <c:v>13.1518088211002</c:v>
                </c:pt>
                <c:pt idx="9555">
                  <c:v>13.1531853972799</c:v>
                </c:pt>
                <c:pt idx="9556">
                  <c:v>13.1545619734596</c:v>
                </c:pt>
                <c:pt idx="9557">
                  <c:v>13.1559385496393</c:v>
                </c:pt>
                <c:pt idx="9558">
                  <c:v>13.1573151258191</c:v>
                </c:pt>
                <c:pt idx="9559">
                  <c:v>13.1586917019988</c:v>
                </c:pt>
                <c:pt idx="9560">
                  <c:v>13.1600682781785</c:v>
                </c:pt>
                <c:pt idx="9561">
                  <c:v>13.1614448543582</c:v>
                </c:pt>
                <c:pt idx="9562">
                  <c:v>13.162821430537999</c:v>
                </c:pt>
                <c:pt idx="9563">
                  <c:v>13.164198006717699</c:v>
                </c:pt>
                <c:pt idx="9564">
                  <c:v>13.165574582897399</c:v>
                </c:pt>
                <c:pt idx="9565">
                  <c:v>13.166951159077099</c:v>
                </c:pt>
                <c:pt idx="9566">
                  <c:v>13.1683277352569</c:v>
                </c:pt>
                <c:pt idx="9567">
                  <c:v>13.1697043114366</c:v>
                </c:pt>
                <c:pt idx="9568">
                  <c:v>13.1710808876163</c:v>
                </c:pt>
                <c:pt idx="9569">
                  <c:v>13.1724574637961</c:v>
                </c:pt>
                <c:pt idx="9570">
                  <c:v>13.1738340399758</c:v>
                </c:pt>
                <c:pt idx="9571">
                  <c:v>13.1752106161555</c:v>
                </c:pt>
                <c:pt idx="9572">
                  <c:v>13.1765871923352</c:v>
                </c:pt>
                <c:pt idx="9573">
                  <c:v>13.177963768514999</c:v>
                </c:pt>
                <c:pt idx="9574">
                  <c:v>13.179340344694699</c:v>
                </c:pt>
                <c:pt idx="9575">
                  <c:v>13.180716920874399</c:v>
                </c:pt>
                <c:pt idx="9576">
                  <c:v>13.182093497054099</c:v>
                </c:pt>
                <c:pt idx="9577">
                  <c:v>13.183470073233901</c:v>
                </c:pt>
                <c:pt idx="9578">
                  <c:v>13.184846649413601</c:v>
                </c:pt>
                <c:pt idx="9579">
                  <c:v>13.186223225593301</c:v>
                </c:pt>
                <c:pt idx="9580">
                  <c:v>13.187599801773001</c:v>
                </c:pt>
                <c:pt idx="9581">
                  <c:v>13.1889763779528</c:v>
                </c:pt>
                <c:pt idx="9582">
                  <c:v>13.1903529541325</c:v>
                </c:pt>
                <c:pt idx="9583">
                  <c:v>13.1917295303122</c:v>
                </c:pt>
                <c:pt idx="9584">
                  <c:v>13.1931061064919</c:v>
                </c:pt>
                <c:pt idx="9585">
                  <c:v>13.194482682671699</c:v>
                </c:pt>
                <c:pt idx="9586">
                  <c:v>13.195859258851399</c:v>
                </c:pt>
                <c:pt idx="9587">
                  <c:v>13.197235835031099</c:v>
                </c:pt>
                <c:pt idx="9588">
                  <c:v>13.198612411210799</c:v>
                </c:pt>
                <c:pt idx="9589">
                  <c:v>13.199988987390601</c:v>
                </c:pt>
                <c:pt idx="9590">
                  <c:v>13.201365563570301</c:v>
                </c:pt>
                <c:pt idx="9591">
                  <c:v>13.202742139750001</c:v>
                </c:pt>
                <c:pt idx="9592">
                  <c:v>13.204118715929701</c:v>
                </c:pt>
                <c:pt idx="9593">
                  <c:v>13.2054952921095</c:v>
                </c:pt>
                <c:pt idx="9594">
                  <c:v>13.2068718682892</c:v>
                </c:pt>
                <c:pt idx="9595">
                  <c:v>13.2082484444689</c:v>
                </c:pt>
                <c:pt idx="9596">
                  <c:v>13.2096250206486</c:v>
                </c:pt>
                <c:pt idx="9597">
                  <c:v>13.2110015968284</c:v>
                </c:pt>
                <c:pt idx="9598">
                  <c:v>13.2123781730081</c:v>
                </c:pt>
                <c:pt idx="9599">
                  <c:v>13.2137547491878</c:v>
                </c:pt>
                <c:pt idx="9600">
                  <c:v>13.2151313253675</c:v>
                </c:pt>
                <c:pt idx="9601">
                  <c:v>13.216507901547301</c:v>
                </c:pt>
                <c:pt idx="9602">
                  <c:v>13.217884477727001</c:v>
                </c:pt>
                <c:pt idx="9603">
                  <c:v>13.219261053906701</c:v>
                </c:pt>
                <c:pt idx="9604">
                  <c:v>13.2206376300865</c:v>
                </c:pt>
                <c:pt idx="9605">
                  <c:v>13.2220142062662</c:v>
                </c:pt>
                <c:pt idx="9606">
                  <c:v>13.2233907824459</c:v>
                </c:pt>
                <c:pt idx="9607">
                  <c:v>13.2247673586256</c:v>
                </c:pt>
                <c:pt idx="9608">
                  <c:v>13.2261439348054</c:v>
                </c:pt>
                <c:pt idx="9609">
                  <c:v>13.2275205109851</c:v>
                </c:pt>
                <c:pt idx="9610">
                  <c:v>13.2288970871648</c:v>
                </c:pt>
                <c:pt idx="9611">
                  <c:v>13.2302736633445</c:v>
                </c:pt>
                <c:pt idx="9612">
                  <c:v>13.231650239524299</c:v>
                </c:pt>
                <c:pt idx="9613">
                  <c:v>13.233026815703999</c:v>
                </c:pt>
                <c:pt idx="9614">
                  <c:v>13.234403391883699</c:v>
                </c:pt>
                <c:pt idx="9615">
                  <c:v>13.235779968063399</c:v>
                </c:pt>
                <c:pt idx="9616">
                  <c:v>13.2371565442432</c:v>
                </c:pt>
                <c:pt idx="9617">
                  <c:v>13.2385331204229</c:v>
                </c:pt>
                <c:pt idx="9618">
                  <c:v>13.2399096966026</c:v>
                </c:pt>
                <c:pt idx="9619">
                  <c:v>13.2412862727823</c:v>
                </c:pt>
                <c:pt idx="9620">
                  <c:v>13.2426628489621</c:v>
                </c:pt>
                <c:pt idx="9621">
                  <c:v>13.2440394251418</c:v>
                </c:pt>
                <c:pt idx="9622">
                  <c:v>13.2454160013215</c:v>
                </c:pt>
                <c:pt idx="9623">
                  <c:v>13.2467925775012</c:v>
                </c:pt>
                <c:pt idx="9624">
                  <c:v>13.248169153680999</c:v>
                </c:pt>
                <c:pt idx="9625">
                  <c:v>13.249545729860699</c:v>
                </c:pt>
                <c:pt idx="9626">
                  <c:v>13.250922306040399</c:v>
                </c:pt>
                <c:pt idx="9627">
                  <c:v>13.252298882220099</c:v>
                </c:pt>
                <c:pt idx="9628">
                  <c:v>13.253675458399901</c:v>
                </c:pt>
                <c:pt idx="9629">
                  <c:v>13.255052034579601</c:v>
                </c:pt>
                <c:pt idx="9630">
                  <c:v>13.256428610759301</c:v>
                </c:pt>
                <c:pt idx="9631">
                  <c:v>13.257805186939001</c:v>
                </c:pt>
                <c:pt idx="9632">
                  <c:v>13.2591817631188</c:v>
                </c:pt>
                <c:pt idx="9633">
                  <c:v>13.2605583392985</c:v>
                </c:pt>
                <c:pt idx="9634">
                  <c:v>13.2619349154782</c:v>
                </c:pt>
                <c:pt idx="9635">
                  <c:v>13.263311491657999</c:v>
                </c:pt>
                <c:pt idx="9636">
                  <c:v>13.264688067837699</c:v>
                </c:pt>
                <c:pt idx="9637">
                  <c:v>13.266064644017399</c:v>
                </c:pt>
                <c:pt idx="9638">
                  <c:v>13.267441220197099</c:v>
                </c:pt>
                <c:pt idx="9639">
                  <c:v>13.268817796376901</c:v>
                </c:pt>
                <c:pt idx="9640">
                  <c:v>13.270194372556601</c:v>
                </c:pt>
                <c:pt idx="9641">
                  <c:v>13.271570948736301</c:v>
                </c:pt>
                <c:pt idx="9642">
                  <c:v>13.272947524916001</c:v>
                </c:pt>
                <c:pt idx="9643">
                  <c:v>13.2743241010958</c:v>
                </c:pt>
                <c:pt idx="9644">
                  <c:v>13.2757006772755</c:v>
                </c:pt>
                <c:pt idx="9645">
                  <c:v>13.2770772534552</c:v>
                </c:pt>
                <c:pt idx="9646">
                  <c:v>13.2784538296349</c:v>
                </c:pt>
                <c:pt idx="9647">
                  <c:v>13.2798304058147</c:v>
                </c:pt>
                <c:pt idx="9648">
                  <c:v>13.2812069819944</c:v>
                </c:pt>
                <c:pt idx="9649">
                  <c:v>13.2825835581741</c:v>
                </c:pt>
                <c:pt idx="9650">
                  <c:v>13.2839601343538</c:v>
                </c:pt>
                <c:pt idx="9651">
                  <c:v>13.285336710533601</c:v>
                </c:pt>
                <c:pt idx="9652">
                  <c:v>13.286713286713301</c:v>
                </c:pt>
                <c:pt idx="9653">
                  <c:v>13.288089862893001</c:v>
                </c:pt>
                <c:pt idx="9654">
                  <c:v>13.289466439072701</c:v>
                </c:pt>
                <c:pt idx="9655">
                  <c:v>13.2908430152525</c:v>
                </c:pt>
                <c:pt idx="9656">
                  <c:v>13.2922195914322</c:v>
                </c:pt>
                <c:pt idx="9657">
                  <c:v>13.2935961676119</c:v>
                </c:pt>
                <c:pt idx="9658">
                  <c:v>13.2949727437916</c:v>
                </c:pt>
                <c:pt idx="9659">
                  <c:v>13.2963493199714</c:v>
                </c:pt>
                <c:pt idx="9660">
                  <c:v>13.2977258961511</c:v>
                </c:pt>
                <c:pt idx="9661">
                  <c:v>13.2991024723308</c:v>
                </c:pt>
                <c:pt idx="9662">
                  <c:v>13.3004790485105</c:v>
                </c:pt>
                <c:pt idx="9663">
                  <c:v>13.301855624690299</c:v>
                </c:pt>
                <c:pt idx="9664">
                  <c:v>13.303232200869999</c:v>
                </c:pt>
                <c:pt idx="9665">
                  <c:v>13.304608777049699</c:v>
                </c:pt>
                <c:pt idx="9666">
                  <c:v>13.305985353229399</c:v>
                </c:pt>
                <c:pt idx="9667">
                  <c:v>13.3073619294092</c:v>
                </c:pt>
                <c:pt idx="9668">
                  <c:v>13.3087385055889</c:v>
                </c:pt>
                <c:pt idx="9669">
                  <c:v>13.3101150817686</c:v>
                </c:pt>
                <c:pt idx="9670">
                  <c:v>13.3114916579484</c:v>
                </c:pt>
                <c:pt idx="9671">
                  <c:v>13.3128682341281</c:v>
                </c:pt>
                <c:pt idx="9672">
                  <c:v>13.3142448103078</c:v>
                </c:pt>
                <c:pt idx="9673">
                  <c:v>13.3156213864875</c:v>
                </c:pt>
                <c:pt idx="9674">
                  <c:v>13.316997962667299</c:v>
                </c:pt>
                <c:pt idx="9675">
                  <c:v>13.318374538846999</c:v>
                </c:pt>
                <c:pt idx="9676">
                  <c:v>13.319751115026699</c:v>
                </c:pt>
                <c:pt idx="9677">
                  <c:v>13.321127691206399</c:v>
                </c:pt>
                <c:pt idx="9678">
                  <c:v>13.322504267386201</c:v>
                </c:pt>
                <c:pt idx="9679">
                  <c:v>13.323880843565901</c:v>
                </c:pt>
                <c:pt idx="9680">
                  <c:v>13.325257419745601</c:v>
                </c:pt>
                <c:pt idx="9681">
                  <c:v>13.326633995925301</c:v>
                </c:pt>
                <c:pt idx="9682">
                  <c:v>13.3280105721051</c:v>
                </c:pt>
                <c:pt idx="9683">
                  <c:v>13.3293871482848</c:v>
                </c:pt>
                <c:pt idx="9684">
                  <c:v>13.3307637244645</c:v>
                </c:pt>
                <c:pt idx="9685">
                  <c:v>13.3321403006442</c:v>
                </c:pt>
                <c:pt idx="9686">
                  <c:v>13.333516876824</c:v>
                </c:pt>
                <c:pt idx="9687">
                  <c:v>13.3348934530037</c:v>
                </c:pt>
                <c:pt idx="9688">
                  <c:v>13.3362700291834</c:v>
                </c:pt>
                <c:pt idx="9689">
                  <c:v>13.3376466053631</c:v>
                </c:pt>
                <c:pt idx="9690">
                  <c:v>13.339023181542901</c:v>
                </c:pt>
                <c:pt idx="9691">
                  <c:v>13.340399757722601</c:v>
                </c:pt>
                <c:pt idx="9692">
                  <c:v>13.341776333902301</c:v>
                </c:pt>
                <c:pt idx="9693">
                  <c:v>13.343152910082001</c:v>
                </c:pt>
                <c:pt idx="9694">
                  <c:v>13.3445294862618</c:v>
                </c:pt>
                <c:pt idx="9695">
                  <c:v>13.3459060624415</c:v>
                </c:pt>
                <c:pt idx="9696">
                  <c:v>13.3472826386212</c:v>
                </c:pt>
                <c:pt idx="9697">
                  <c:v>13.348659214801</c:v>
                </c:pt>
                <c:pt idx="9698">
                  <c:v>13.3500357909807</c:v>
                </c:pt>
                <c:pt idx="9699">
                  <c:v>13.3514123671604</c:v>
                </c:pt>
                <c:pt idx="9700">
                  <c:v>13.3527889433401</c:v>
                </c:pt>
                <c:pt idx="9701">
                  <c:v>13.354165519519899</c:v>
                </c:pt>
                <c:pt idx="9702">
                  <c:v>13.355542095699599</c:v>
                </c:pt>
                <c:pt idx="9703">
                  <c:v>13.356918671879299</c:v>
                </c:pt>
                <c:pt idx="9704">
                  <c:v>13.358295248058999</c:v>
                </c:pt>
                <c:pt idx="9705">
                  <c:v>13.3596718242388</c:v>
                </c:pt>
                <c:pt idx="9706">
                  <c:v>13.3610484004185</c:v>
                </c:pt>
                <c:pt idx="9707">
                  <c:v>13.3624249765982</c:v>
                </c:pt>
                <c:pt idx="9708">
                  <c:v>13.3638015527779</c:v>
                </c:pt>
                <c:pt idx="9709">
                  <c:v>13.3651781289577</c:v>
                </c:pt>
                <c:pt idx="9710">
                  <c:v>13.3665547051374</c:v>
                </c:pt>
                <c:pt idx="9711">
                  <c:v>13.3679312813171</c:v>
                </c:pt>
                <c:pt idx="9712">
                  <c:v>13.3693078574968</c:v>
                </c:pt>
                <c:pt idx="9713">
                  <c:v>13.370684433676599</c:v>
                </c:pt>
                <c:pt idx="9714">
                  <c:v>13.372061009856299</c:v>
                </c:pt>
                <c:pt idx="9715">
                  <c:v>13.373437586035999</c:v>
                </c:pt>
                <c:pt idx="9716">
                  <c:v>13.374814162215699</c:v>
                </c:pt>
                <c:pt idx="9717">
                  <c:v>13.376190738395501</c:v>
                </c:pt>
                <c:pt idx="9718">
                  <c:v>13.377567314575201</c:v>
                </c:pt>
                <c:pt idx="9719">
                  <c:v>13.378943890754901</c:v>
                </c:pt>
                <c:pt idx="9720">
                  <c:v>13.380320466934601</c:v>
                </c:pt>
                <c:pt idx="9721">
                  <c:v>13.3816970431144</c:v>
                </c:pt>
                <c:pt idx="9722">
                  <c:v>13.3830736192941</c:v>
                </c:pt>
                <c:pt idx="9723">
                  <c:v>13.3844501954738</c:v>
                </c:pt>
                <c:pt idx="9724">
                  <c:v>13.3858267716535</c:v>
                </c:pt>
                <c:pt idx="9725">
                  <c:v>13.387203347833299</c:v>
                </c:pt>
                <c:pt idx="9726">
                  <c:v>13.388579924012999</c:v>
                </c:pt>
                <c:pt idx="9727">
                  <c:v>13.389956500192699</c:v>
                </c:pt>
                <c:pt idx="9728">
                  <c:v>13.391333076372501</c:v>
                </c:pt>
                <c:pt idx="9729">
                  <c:v>13.392709652552201</c:v>
                </c:pt>
                <c:pt idx="9730">
                  <c:v>13.394086228731901</c:v>
                </c:pt>
                <c:pt idx="9731">
                  <c:v>13.395462804911601</c:v>
                </c:pt>
                <c:pt idx="9732">
                  <c:v>13.3968393810914</c:v>
                </c:pt>
                <c:pt idx="9733">
                  <c:v>13.3982159572711</c:v>
                </c:pt>
                <c:pt idx="9734">
                  <c:v>13.3995925334508</c:v>
                </c:pt>
                <c:pt idx="9735">
                  <c:v>13.4009691096305</c:v>
                </c:pt>
                <c:pt idx="9736">
                  <c:v>13.4023456858103</c:v>
                </c:pt>
                <c:pt idx="9737">
                  <c:v>13.40372226199</c:v>
                </c:pt>
                <c:pt idx="9738">
                  <c:v>13.4050988381697</c:v>
                </c:pt>
                <c:pt idx="9739">
                  <c:v>13.4064754143494</c:v>
                </c:pt>
                <c:pt idx="9740">
                  <c:v>13.407851990529201</c:v>
                </c:pt>
                <c:pt idx="9741">
                  <c:v>13.409228566708901</c:v>
                </c:pt>
                <c:pt idx="9742">
                  <c:v>13.410605142888601</c:v>
                </c:pt>
                <c:pt idx="9743">
                  <c:v>13.411981719068301</c:v>
                </c:pt>
                <c:pt idx="9744">
                  <c:v>13.4133582952481</c:v>
                </c:pt>
                <c:pt idx="9745">
                  <c:v>13.4147348714278</c:v>
                </c:pt>
                <c:pt idx="9746">
                  <c:v>13.4161114476075</c:v>
                </c:pt>
                <c:pt idx="9747">
                  <c:v>13.4174880237872</c:v>
                </c:pt>
                <c:pt idx="9748">
                  <c:v>13.418864599967</c:v>
                </c:pt>
                <c:pt idx="9749">
                  <c:v>13.4202411761467</c:v>
                </c:pt>
                <c:pt idx="9750">
                  <c:v>13.4216177523264</c:v>
                </c:pt>
                <c:pt idx="9751">
                  <c:v>13.4229943285061</c:v>
                </c:pt>
                <c:pt idx="9752">
                  <c:v>13.424370904685899</c:v>
                </c:pt>
                <c:pt idx="9753">
                  <c:v>13.425747480865599</c:v>
                </c:pt>
                <c:pt idx="9754">
                  <c:v>13.427124057045299</c:v>
                </c:pt>
                <c:pt idx="9755">
                  <c:v>13.428500633224999</c:v>
                </c:pt>
                <c:pt idx="9756">
                  <c:v>13.4298772094048</c:v>
                </c:pt>
                <c:pt idx="9757">
                  <c:v>13.4312537855845</c:v>
                </c:pt>
                <c:pt idx="9758">
                  <c:v>13.4326303617642</c:v>
                </c:pt>
                <c:pt idx="9759">
                  <c:v>13.4340069379439</c:v>
                </c:pt>
                <c:pt idx="9760">
                  <c:v>13.4353835141237</c:v>
                </c:pt>
                <c:pt idx="9761">
                  <c:v>13.4367600903034</c:v>
                </c:pt>
                <c:pt idx="9762">
                  <c:v>13.4381366664831</c:v>
                </c:pt>
                <c:pt idx="9763">
                  <c:v>13.439513242662899</c:v>
                </c:pt>
                <c:pt idx="9764">
                  <c:v>13.440889818842599</c:v>
                </c:pt>
                <c:pt idx="9765">
                  <c:v>13.442266395022299</c:v>
                </c:pt>
                <c:pt idx="9766">
                  <c:v>13.443642971201999</c:v>
                </c:pt>
                <c:pt idx="9767">
                  <c:v>13.445019547381801</c:v>
                </c:pt>
                <c:pt idx="9768">
                  <c:v>13.446396123561501</c:v>
                </c:pt>
                <c:pt idx="9769">
                  <c:v>13.447772699741201</c:v>
                </c:pt>
                <c:pt idx="9770">
                  <c:v>13.449149275920901</c:v>
                </c:pt>
                <c:pt idx="9771">
                  <c:v>13.4505258521007</c:v>
                </c:pt>
                <c:pt idx="9772">
                  <c:v>13.4519024282804</c:v>
                </c:pt>
                <c:pt idx="9773">
                  <c:v>13.4532790044601</c:v>
                </c:pt>
                <c:pt idx="9774">
                  <c:v>13.4546555806398</c:v>
                </c:pt>
                <c:pt idx="9775">
                  <c:v>13.4560321568196</c:v>
                </c:pt>
                <c:pt idx="9776">
                  <c:v>13.4574087329993</c:v>
                </c:pt>
                <c:pt idx="9777">
                  <c:v>13.458785309179</c:v>
                </c:pt>
                <c:pt idx="9778">
                  <c:v>13.4601618853587</c:v>
                </c:pt>
                <c:pt idx="9779">
                  <c:v>13.461538461538501</c:v>
                </c:pt>
                <c:pt idx="9780">
                  <c:v>13.462915037718201</c:v>
                </c:pt>
                <c:pt idx="9781">
                  <c:v>13.464291613897901</c:v>
                </c:pt>
                <c:pt idx="9782">
                  <c:v>13.465668190077601</c:v>
                </c:pt>
                <c:pt idx="9783">
                  <c:v>13.4670447662574</c:v>
                </c:pt>
                <c:pt idx="9784">
                  <c:v>13.4684213424371</c:v>
                </c:pt>
                <c:pt idx="9785">
                  <c:v>13.4697979186168</c:v>
                </c:pt>
                <c:pt idx="9786">
                  <c:v>13.4711744947965</c:v>
                </c:pt>
                <c:pt idx="9787">
                  <c:v>13.4725510709763</c:v>
                </c:pt>
                <c:pt idx="9788">
                  <c:v>13.473927647156</c:v>
                </c:pt>
                <c:pt idx="9789">
                  <c:v>13.4753042233357</c:v>
                </c:pt>
                <c:pt idx="9790">
                  <c:v>13.4766807995154</c:v>
                </c:pt>
                <c:pt idx="9791">
                  <c:v>13.478057375695199</c:v>
                </c:pt>
                <c:pt idx="9792">
                  <c:v>13.479433951874899</c:v>
                </c:pt>
                <c:pt idx="9793">
                  <c:v>13.480810528054599</c:v>
                </c:pt>
                <c:pt idx="9794">
                  <c:v>13.4821871042344</c:v>
                </c:pt>
                <c:pt idx="9795">
                  <c:v>13.4835636804141</c:v>
                </c:pt>
                <c:pt idx="9796">
                  <c:v>13.4849402565938</c:v>
                </c:pt>
                <c:pt idx="9797">
                  <c:v>13.4863168327735</c:v>
                </c:pt>
                <c:pt idx="9798">
                  <c:v>13.4876934089533</c:v>
                </c:pt>
                <c:pt idx="9799">
                  <c:v>13.489069985133</c:v>
                </c:pt>
                <c:pt idx="9800">
                  <c:v>13.4904465613127</c:v>
                </c:pt>
                <c:pt idx="9801">
                  <c:v>13.4918231374924</c:v>
                </c:pt>
                <c:pt idx="9802">
                  <c:v>13.493199713672199</c:v>
                </c:pt>
                <c:pt idx="9803">
                  <c:v>13.494576289851899</c:v>
                </c:pt>
                <c:pt idx="9804">
                  <c:v>13.495952866031599</c:v>
                </c:pt>
                <c:pt idx="9805">
                  <c:v>13.497329442211299</c:v>
                </c:pt>
                <c:pt idx="9806">
                  <c:v>13.498706018391101</c:v>
                </c:pt>
                <c:pt idx="9807">
                  <c:v>13.500082594570801</c:v>
                </c:pt>
                <c:pt idx="9808">
                  <c:v>13.501459170750501</c:v>
                </c:pt>
                <c:pt idx="9809">
                  <c:v>13.502835746930201</c:v>
                </c:pt>
                <c:pt idx="9810">
                  <c:v>13.50421232311</c:v>
                </c:pt>
                <c:pt idx="9811">
                  <c:v>13.5055888992897</c:v>
                </c:pt>
                <c:pt idx="9812">
                  <c:v>13.5069654754694</c:v>
                </c:pt>
                <c:pt idx="9813">
                  <c:v>13.5083420516491</c:v>
                </c:pt>
                <c:pt idx="9814">
                  <c:v>13.509718627828899</c:v>
                </c:pt>
                <c:pt idx="9815">
                  <c:v>13.511095204008599</c:v>
                </c:pt>
                <c:pt idx="9816">
                  <c:v>13.512471780188299</c:v>
                </c:pt>
                <c:pt idx="9817">
                  <c:v>13.513848356367999</c:v>
                </c:pt>
                <c:pt idx="9818">
                  <c:v>13.515224932547801</c:v>
                </c:pt>
                <c:pt idx="9819">
                  <c:v>13.516601508727501</c:v>
                </c:pt>
                <c:pt idx="9820">
                  <c:v>13.517978084907201</c:v>
                </c:pt>
                <c:pt idx="9821">
                  <c:v>13.519354661086901</c:v>
                </c:pt>
                <c:pt idx="9822">
                  <c:v>13.5207312372667</c:v>
                </c:pt>
                <c:pt idx="9823">
                  <c:v>13.5221078134464</c:v>
                </c:pt>
                <c:pt idx="9824">
                  <c:v>13.5234843896261</c:v>
                </c:pt>
                <c:pt idx="9825">
                  <c:v>13.5248609658059</c:v>
                </c:pt>
                <c:pt idx="9826">
                  <c:v>13.5262375419856</c:v>
                </c:pt>
                <c:pt idx="9827">
                  <c:v>13.5276141181653</c:v>
                </c:pt>
                <c:pt idx="9828">
                  <c:v>13.528990694345</c:v>
                </c:pt>
                <c:pt idx="9829">
                  <c:v>13.530367270524801</c:v>
                </c:pt>
                <c:pt idx="9830">
                  <c:v>13.531743846704501</c:v>
                </c:pt>
                <c:pt idx="9831">
                  <c:v>13.533120422884201</c:v>
                </c:pt>
                <c:pt idx="9832">
                  <c:v>13.534496999063901</c:v>
                </c:pt>
                <c:pt idx="9833">
                  <c:v>13.5358735752437</c:v>
                </c:pt>
                <c:pt idx="9834">
                  <c:v>13.5372501514234</c:v>
                </c:pt>
                <c:pt idx="9835">
                  <c:v>13.5386267276031</c:v>
                </c:pt>
                <c:pt idx="9836">
                  <c:v>13.5400033037828</c:v>
                </c:pt>
                <c:pt idx="9837">
                  <c:v>13.5413798799626</c:v>
                </c:pt>
                <c:pt idx="9838">
                  <c:v>13.5427564561423</c:v>
                </c:pt>
                <c:pt idx="9839">
                  <c:v>13.544133032322</c:v>
                </c:pt>
                <c:pt idx="9840">
                  <c:v>13.5455096085017</c:v>
                </c:pt>
                <c:pt idx="9841">
                  <c:v>13.546886184681499</c:v>
                </c:pt>
                <c:pt idx="9842">
                  <c:v>13.548262760861199</c:v>
                </c:pt>
                <c:pt idx="9843">
                  <c:v>13.549639337040899</c:v>
                </c:pt>
                <c:pt idx="9844">
                  <c:v>13.551015913220599</c:v>
                </c:pt>
                <c:pt idx="9845">
                  <c:v>13.5523924894004</c:v>
                </c:pt>
                <c:pt idx="9846">
                  <c:v>13.5537690655801</c:v>
                </c:pt>
                <c:pt idx="9847">
                  <c:v>13.5551456417598</c:v>
                </c:pt>
                <c:pt idx="9848">
                  <c:v>13.5565222179395</c:v>
                </c:pt>
                <c:pt idx="9849">
                  <c:v>13.5578987941193</c:v>
                </c:pt>
                <c:pt idx="9850">
                  <c:v>13.559275370299</c:v>
                </c:pt>
                <c:pt idx="9851">
                  <c:v>13.5606519464787</c:v>
                </c:pt>
                <c:pt idx="9852">
                  <c:v>13.5620285226584</c:v>
                </c:pt>
                <c:pt idx="9853">
                  <c:v>13.563405098838199</c:v>
                </c:pt>
                <c:pt idx="9854">
                  <c:v>13.564781675017899</c:v>
                </c:pt>
                <c:pt idx="9855">
                  <c:v>13.566158251197599</c:v>
                </c:pt>
                <c:pt idx="9856">
                  <c:v>13.567534827377299</c:v>
                </c:pt>
                <c:pt idx="9857">
                  <c:v>13.568911403557101</c:v>
                </c:pt>
                <c:pt idx="9858">
                  <c:v>13.570287979736801</c:v>
                </c:pt>
                <c:pt idx="9859">
                  <c:v>13.571664555916501</c:v>
                </c:pt>
                <c:pt idx="9860">
                  <c:v>13.5730411320963</c:v>
                </c:pt>
                <c:pt idx="9861">
                  <c:v>13.574417708276</c:v>
                </c:pt>
                <c:pt idx="9862">
                  <c:v>13.5757942844557</c:v>
                </c:pt>
                <c:pt idx="9863">
                  <c:v>13.5771708606354</c:v>
                </c:pt>
                <c:pt idx="9864">
                  <c:v>13.578547436815199</c:v>
                </c:pt>
                <c:pt idx="9865">
                  <c:v>13.579924012994899</c:v>
                </c:pt>
                <c:pt idx="9866">
                  <c:v>13.581300589174599</c:v>
                </c:pt>
                <c:pt idx="9867">
                  <c:v>13.582677165354299</c:v>
                </c:pt>
                <c:pt idx="9868">
                  <c:v>13.584053741534101</c:v>
                </c:pt>
                <c:pt idx="9869">
                  <c:v>13.585430317713801</c:v>
                </c:pt>
                <c:pt idx="9870">
                  <c:v>13.586806893893501</c:v>
                </c:pt>
                <c:pt idx="9871">
                  <c:v>13.588183470073201</c:v>
                </c:pt>
                <c:pt idx="9872">
                  <c:v>13.589560046253</c:v>
                </c:pt>
                <c:pt idx="9873">
                  <c:v>13.5909366224327</c:v>
                </c:pt>
                <c:pt idx="9874">
                  <c:v>13.5923131986124</c:v>
                </c:pt>
                <c:pt idx="9875">
                  <c:v>13.5936897747921</c:v>
                </c:pt>
                <c:pt idx="9876">
                  <c:v>13.5950663509719</c:v>
                </c:pt>
                <c:pt idx="9877">
                  <c:v>13.5964429271516</c:v>
                </c:pt>
                <c:pt idx="9878">
                  <c:v>13.5978195033313</c:v>
                </c:pt>
                <c:pt idx="9879">
                  <c:v>13.599196079511</c:v>
                </c:pt>
                <c:pt idx="9880">
                  <c:v>13.600572655690801</c:v>
                </c:pt>
                <c:pt idx="9881">
                  <c:v>13.601949231870501</c:v>
                </c:pt>
                <c:pt idx="9882">
                  <c:v>13.603325808050201</c:v>
                </c:pt>
                <c:pt idx="9883">
                  <c:v>13.604702384229901</c:v>
                </c:pt>
                <c:pt idx="9884">
                  <c:v>13.6060789604097</c:v>
                </c:pt>
                <c:pt idx="9885">
                  <c:v>13.6074555365894</c:v>
                </c:pt>
                <c:pt idx="9886">
                  <c:v>13.6088321127691</c:v>
                </c:pt>
                <c:pt idx="9887">
                  <c:v>13.6102086889488</c:v>
                </c:pt>
                <c:pt idx="9888">
                  <c:v>13.6115852651286</c:v>
                </c:pt>
                <c:pt idx="9889">
                  <c:v>13.6129618413083</c:v>
                </c:pt>
                <c:pt idx="9890">
                  <c:v>13.614338417488</c:v>
                </c:pt>
                <c:pt idx="9891">
                  <c:v>13.615714993667799</c:v>
                </c:pt>
                <c:pt idx="9892">
                  <c:v>13.617091569847499</c:v>
                </c:pt>
                <c:pt idx="9893">
                  <c:v>13.618468146027199</c:v>
                </c:pt>
                <c:pt idx="9894">
                  <c:v>13.619844722206899</c:v>
                </c:pt>
                <c:pt idx="9895">
                  <c:v>13.6212212983867</c:v>
                </c:pt>
                <c:pt idx="9896">
                  <c:v>13.6225978745664</c:v>
                </c:pt>
                <c:pt idx="9897">
                  <c:v>13.6239744507461</c:v>
                </c:pt>
                <c:pt idx="9898">
                  <c:v>13.6253510269258</c:v>
                </c:pt>
                <c:pt idx="9899">
                  <c:v>13.6267276031056</c:v>
                </c:pt>
                <c:pt idx="9900">
                  <c:v>13.6281041792853</c:v>
                </c:pt>
                <c:pt idx="9901">
                  <c:v>13.629480755465</c:v>
                </c:pt>
                <c:pt idx="9902">
                  <c:v>13.6308573316447</c:v>
                </c:pt>
                <c:pt idx="9903">
                  <c:v>13.632233907824499</c:v>
                </c:pt>
                <c:pt idx="9904">
                  <c:v>13.633610484004199</c:v>
                </c:pt>
                <c:pt idx="9905">
                  <c:v>13.634987060183899</c:v>
                </c:pt>
                <c:pt idx="9906">
                  <c:v>13.636363636363599</c:v>
                </c:pt>
                <c:pt idx="9907">
                  <c:v>13.637740212543401</c:v>
                </c:pt>
                <c:pt idx="9908">
                  <c:v>13.639116788723101</c:v>
                </c:pt>
                <c:pt idx="9909">
                  <c:v>13.640493364902801</c:v>
                </c:pt>
                <c:pt idx="9910">
                  <c:v>13.641869941082501</c:v>
                </c:pt>
                <c:pt idx="9911">
                  <c:v>13.6432465172623</c:v>
                </c:pt>
                <c:pt idx="9912">
                  <c:v>13.644623093442</c:v>
                </c:pt>
                <c:pt idx="9913">
                  <c:v>13.6459996696217</c:v>
                </c:pt>
                <c:pt idx="9914">
                  <c:v>13.6473762458014</c:v>
                </c:pt>
                <c:pt idx="9915">
                  <c:v>13.6487528219812</c:v>
                </c:pt>
                <c:pt idx="9916">
                  <c:v>13.6501293981609</c:v>
                </c:pt>
                <c:pt idx="9917">
                  <c:v>13.6515059743406</c:v>
                </c:pt>
                <c:pt idx="9918">
                  <c:v>13.6528825505203</c:v>
                </c:pt>
                <c:pt idx="9919">
                  <c:v>13.654259126700101</c:v>
                </c:pt>
                <c:pt idx="9920">
                  <c:v>13.655635702879801</c:v>
                </c:pt>
                <c:pt idx="9921">
                  <c:v>13.657012279059501</c:v>
                </c:pt>
                <c:pt idx="9922">
                  <c:v>13.6583888552393</c:v>
                </c:pt>
                <c:pt idx="9923">
                  <c:v>13.659765431419</c:v>
                </c:pt>
                <c:pt idx="9924">
                  <c:v>13.6611420075987</c:v>
                </c:pt>
                <c:pt idx="9925">
                  <c:v>13.6625185837784</c:v>
                </c:pt>
                <c:pt idx="9926">
                  <c:v>13.6638951599582</c:v>
                </c:pt>
                <c:pt idx="9927">
                  <c:v>13.6652717361379</c:v>
                </c:pt>
                <c:pt idx="9928">
                  <c:v>13.6666483123176</c:v>
                </c:pt>
                <c:pt idx="9929">
                  <c:v>13.6680248884973</c:v>
                </c:pt>
                <c:pt idx="9930">
                  <c:v>13.669401464677099</c:v>
                </c:pt>
                <c:pt idx="9931">
                  <c:v>13.670778040856799</c:v>
                </c:pt>
                <c:pt idx="9932">
                  <c:v>13.672154617036499</c:v>
                </c:pt>
                <c:pt idx="9933">
                  <c:v>13.673531193216199</c:v>
                </c:pt>
                <c:pt idx="9934">
                  <c:v>13.674907769396</c:v>
                </c:pt>
                <c:pt idx="9935">
                  <c:v>13.6762843455757</c:v>
                </c:pt>
                <c:pt idx="9936">
                  <c:v>13.6776609217554</c:v>
                </c:pt>
                <c:pt idx="9937">
                  <c:v>13.6790374979351</c:v>
                </c:pt>
                <c:pt idx="9938">
                  <c:v>13.6804140741149</c:v>
                </c:pt>
                <c:pt idx="9939">
                  <c:v>13.6817906502946</c:v>
                </c:pt>
                <c:pt idx="9940">
                  <c:v>13.6831672264743</c:v>
                </c:pt>
                <c:pt idx="9941">
                  <c:v>13.684543802654</c:v>
                </c:pt>
                <c:pt idx="9942">
                  <c:v>13.685920378833799</c:v>
                </c:pt>
                <c:pt idx="9943">
                  <c:v>13.687296955013499</c:v>
                </c:pt>
                <c:pt idx="9944">
                  <c:v>13.688673531193199</c:v>
                </c:pt>
                <c:pt idx="9945">
                  <c:v>13.690050107372899</c:v>
                </c:pt>
                <c:pt idx="9946">
                  <c:v>13.691426683552701</c:v>
                </c:pt>
                <c:pt idx="9947">
                  <c:v>13.692803259732401</c:v>
                </c:pt>
                <c:pt idx="9948">
                  <c:v>13.694179835912101</c:v>
                </c:pt>
                <c:pt idx="9949">
                  <c:v>13.695556412091801</c:v>
                </c:pt>
                <c:pt idx="9950">
                  <c:v>13.6969329882716</c:v>
                </c:pt>
                <c:pt idx="9951">
                  <c:v>13.6983095644513</c:v>
                </c:pt>
                <c:pt idx="9952">
                  <c:v>13.699686140631</c:v>
                </c:pt>
                <c:pt idx="9953">
                  <c:v>13.701062716810799</c:v>
                </c:pt>
                <c:pt idx="9954">
                  <c:v>13.702439292990499</c:v>
                </c:pt>
                <c:pt idx="9955">
                  <c:v>13.703815869170199</c:v>
                </c:pt>
                <c:pt idx="9956">
                  <c:v>13.705192445349899</c:v>
                </c:pt>
                <c:pt idx="9957">
                  <c:v>13.706569021529701</c:v>
                </c:pt>
                <c:pt idx="9958">
                  <c:v>13.707945597709401</c:v>
                </c:pt>
                <c:pt idx="9959">
                  <c:v>13.709322173889101</c:v>
                </c:pt>
                <c:pt idx="9960">
                  <c:v>13.710698750068801</c:v>
                </c:pt>
                <c:pt idx="9961">
                  <c:v>13.7120753262486</c:v>
                </c:pt>
                <c:pt idx="9962">
                  <c:v>13.7134519024283</c:v>
                </c:pt>
                <c:pt idx="9963">
                  <c:v>13.714828478608</c:v>
                </c:pt>
                <c:pt idx="9964">
                  <c:v>13.7162050547877</c:v>
                </c:pt>
                <c:pt idx="9965">
                  <c:v>13.7175816309675</c:v>
                </c:pt>
                <c:pt idx="9966">
                  <c:v>13.7189582071472</c:v>
                </c:pt>
                <c:pt idx="9967">
                  <c:v>13.7203347833269</c:v>
                </c:pt>
                <c:pt idx="9968">
                  <c:v>13.7217113595066</c:v>
                </c:pt>
                <c:pt idx="9969">
                  <c:v>13.723087935686401</c:v>
                </c:pt>
                <c:pt idx="9970">
                  <c:v>13.724464511866101</c:v>
                </c:pt>
                <c:pt idx="9971">
                  <c:v>13.725841088045801</c:v>
                </c:pt>
                <c:pt idx="9972">
                  <c:v>13.727217664225501</c:v>
                </c:pt>
                <c:pt idx="9973">
                  <c:v>13.7285942404053</c:v>
                </c:pt>
                <c:pt idx="9974">
                  <c:v>13.729970816585</c:v>
                </c:pt>
                <c:pt idx="9975">
                  <c:v>13.7313473927647</c:v>
                </c:pt>
                <c:pt idx="9976">
                  <c:v>13.7327239689444</c:v>
                </c:pt>
                <c:pt idx="9977">
                  <c:v>13.7341005451242</c:v>
                </c:pt>
                <c:pt idx="9978">
                  <c:v>13.7354771213039</c:v>
                </c:pt>
                <c:pt idx="9979">
                  <c:v>13.7368536974836</c:v>
                </c:pt>
                <c:pt idx="9980">
                  <c:v>13.7382302736633</c:v>
                </c:pt>
                <c:pt idx="9981">
                  <c:v>13.739606849843099</c:v>
                </c:pt>
                <c:pt idx="9982">
                  <c:v>13.740983426022799</c:v>
                </c:pt>
                <c:pt idx="9983">
                  <c:v>13.742360002202499</c:v>
                </c:pt>
                <c:pt idx="9984">
                  <c:v>13.7437365783823</c:v>
                </c:pt>
                <c:pt idx="9985">
                  <c:v>13.745113154562</c:v>
                </c:pt>
                <c:pt idx="9986">
                  <c:v>13.7464897307417</c:v>
                </c:pt>
                <c:pt idx="9987">
                  <c:v>13.7478663069214</c:v>
                </c:pt>
                <c:pt idx="9988">
                  <c:v>13.7492428831012</c:v>
                </c:pt>
                <c:pt idx="9989">
                  <c:v>13.7506194592809</c:v>
                </c:pt>
                <c:pt idx="9990">
                  <c:v>13.7519960354606</c:v>
                </c:pt>
                <c:pt idx="9991">
                  <c:v>13.7533726116403</c:v>
                </c:pt>
                <c:pt idx="9992">
                  <c:v>13.754749187820099</c:v>
                </c:pt>
                <c:pt idx="9993">
                  <c:v>13.756125763999799</c:v>
                </c:pt>
                <c:pt idx="9994">
                  <c:v>13.757502340179499</c:v>
                </c:pt>
                <c:pt idx="9995">
                  <c:v>13.758878916359199</c:v>
                </c:pt>
                <c:pt idx="9996">
                  <c:v>13.760255492539001</c:v>
                </c:pt>
                <c:pt idx="9997">
                  <c:v>13.761632068718701</c:v>
                </c:pt>
                <c:pt idx="9998">
                  <c:v>13.763008644898401</c:v>
                </c:pt>
                <c:pt idx="9999">
                  <c:v>13.764385221078101</c:v>
                </c:pt>
                <c:pt idx="10000">
                  <c:v>13.7657617972579</c:v>
                </c:pt>
                <c:pt idx="10001">
                  <c:v>13.7671383734376</c:v>
                </c:pt>
                <c:pt idx="10002">
                  <c:v>13.7685149496173</c:v>
                </c:pt>
                <c:pt idx="10003">
                  <c:v>13.769891525797</c:v>
                </c:pt>
                <c:pt idx="10004">
                  <c:v>13.7712681019768</c:v>
                </c:pt>
                <c:pt idx="10005">
                  <c:v>13.7726446781565</c:v>
                </c:pt>
                <c:pt idx="10006">
                  <c:v>13.7740212543362</c:v>
                </c:pt>
                <c:pt idx="10007">
                  <c:v>13.775397830515899</c:v>
                </c:pt>
                <c:pt idx="10008">
                  <c:v>13.776774406695701</c:v>
                </c:pt>
                <c:pt idx="10009">
                  <c:v>13.778150982875401</c:v>
                </c:pt>
                <c:pt idx="10010">
                  <c:v>13.779527559055101</c:v>
                </c:pt>
                <c:pt idx="10011">
                  <c:v>13.780904135234801</c:v>
                </c:pt>
                <c:pt idx="10012">
                  <c:v>13.7822807114146</c:v>
                </c:pt>
                <c:pt idx="10013">
                  <c:v>13.7836572875943</c:v>
                </c:pt>
                <c:pt idx="10014">
                  <c:v>13.785033863774</c:v>
                </c:pt>
                <c:pt idx="10015">
                  <c:v>13.7864104399537</c:v>
                </c:pt>
                <c:pt idx="10016">
                  <c:v>13.7877870161335</c:v>
                </c:pt>
                <c:pt idx="10017">
                  <c:v>13.7891635923132</c:v>
                </c:pt>
                <c:pt idx="10018">
                  <c:v>13.7905401684929</c:v>
                </c:pt>
                <c:pt idx="10019">
                  <c:v>13.791916744672699</c:v>
                </c:pt>
                <c:pt idx="10020">
                  <c:v>13.793293320852399</c:v>
                </c:pt>
                <c:pt idx="10021">
                  <c:v>13.794669897032099</c:v>
                </c:pt>
                <c:pt idx="10022">
                  <c:v>13.796046473211801</c:v>
                </c:pt>
                <c:pt idx="10023">
                  <c:v>13.7974230493916</c:v>
                </c:pt>
                <c:pt idx="10024">
                  <c:v>13.7987996255713</c:v>
                </c:pt>
                <c:pt idx="10025">
                  <c:v>13.800176201751</c:v>
                </c:pt>
                <c:pt idx="10026">
                  <c:v>13.8015527779307</c:v>
                </c:pt>
                <c:pt idx="10027">
                  <c:v>13.8029293541105</c:v>
                </c:pt>
                <c:pt idx="10028">
                  <c:v>13.8043059302902</c:v>
                </c:pt>
                <c:pt idx="10029">
                  <c:v>13.8056825064699</c:v>
                </c:pt>
                <c:pt idx="10030">
                  <c:v>13.8070590826496</c:v>
                </c:pt>
                <c:pt idx="10031">
                  <c:v>13.808435658829399</c:v>
                </c:pt>
                <c:pt idx="10032">
                  <c:v>13.809812235009099</c:v>
                </c:pt>
                <c:pt idx="10033">
                  <c:v>13.811188811188799</c:v>
                </c:pt>
                <c:pt idx="10034">
                  <c:v>13.812565387368499</c:v>
                </c:pt>
                <c:pt idx="10035">
                  <c:v>13.813941963548301</c:v>
                </c:pt>
                <c:pt idx="10036">
                  <c:v>13.815318539728001</c:v>
                </c:pt>
                <c:pt idx="10037">
                  <c:v>13.8166951159077</c:v>
                </c:pt>
                <c:pt idx="10038">
                  <c:v>13.8180716920874</c:v>
                </c:pt>
                <c:pt idx="10039">
                  <c:v>13.8194482682672</c:v>
                </c:pt>
                <c:pt idx="10040">
                  <c:v>13.8208248444469</c:v>
                </c:pt>
                <c:pt idx="10041">
                  <c:v>13.8222014206266</c:v>
                </c:pt>
                <c:pt idx="10042">
                  <c:v>13.8235779968063</c:v>
                </c:pt>
                <c:pt idx="10043">
                  <c:v>13.824954572986099</c:v>
                </c:pt>
                <c:pt idx="10044">
                  <c:v>13.826331149165799</c:v>
                </c:pt>
                <c:pt idx="10045">
                  <c:v>13.827707725345499</c:v>
                </c:pt>
                <c:pt idx="10046">
                  <c:v>13.829084301525301</c:v>
                </c:pt>
                <c:pt idx="10047">
                  <c:v>13.830460877705001</c:v>
                </c:pt>
                <c:pt idx="10048">
                  <c:v>13.831837453884701</c:v>
                </c:pt>
                <c:pt idx="10049">
                  <c:v>13.833214030064401</c:v>
                </c:pt>
                <c:pt idx="10050">
                  <c:v>13.8345906062442</c:v>
                </c:pt>
                <c:pt idx="10051">
                  <c:v>13.8359671824239</c:v>
                </c:pt>
                <c:pt idx="10052">
                  <c:v>13.8373437586036</c:v>
                </c:pt>
                <c:pt idx="10053">
                  <c:v>13.8387203347833</c:v>
                </c:pt>
                <c:pt idx="10054">
                  <c:v>13.8400969109631</c:v>
                </c:pt>
                <c:pt idx="10055">
                  <c:v>13.8414734871428</c:v>
                </c:pt>
                <c:pt idx="10056">
                  <c:v>13.8428500633225</c:v>
                </c:pt>
                <c:pt idx="10057">
                  <c:v>13.8442266395022</c:v>
                </c:pt>
                <c:pt idx="10058">
                  <c:v>13.845603215682001</c:v>
                </c:pt>
                <c:pt idx="10059">
                  <c:v>13.846979791861701</c:v>
                </c:pt>
                <c:pt idx="10060">
                  <c:v>13.848356368041401</c:v>
                </c:pt>
                <c:pt idx="10061">
                  <c:v>13.849732944221101</c:v>
                </c:pt>
                <c:pt idx="10062">
                  <c:v>13.8511095204009</c:v>
                </c:pt>
                <c:pt idx="10063">
                  <c:v>13.8524860965806</c:v>
                </c:pt>
                <c:pt idx="10064">
                  <c:v>13.8538626727603</c:v>
                </c:pt>
                <c:pt idx="10065">
                  <c:v>13.85523924894</c:v>
                </c:pt>
                <c:pt idx="10066">
                  <c:v>13.8566158251198</c:v>
                </c:pt>
                <c:pt idx="10067">
                  <c:v>13.8579924012995</c:v>
                </c:pt>
                <c:pt idx="10068">
                  <c:v>13.8593689774792</c:v>
                </c:pt>
                <c:pt idx="10069">
                  <c:v>13.8607455536589</c:v>
                </c:pt>
                <c:pt idx="10070">
                  <c:v>13.862122129838699</c:v>
                </c:pt>
                <c:pt idx="10071">
                  <c:v>13.863498706018399</c:v>
                </c:pt>
                <c:pt idx="10072">
                  <c:v>13.864875282198099</c:v>
                </c:pt>
                <c:pt idx="10073">
                  <c:v>13.866251858377799</c:v>
                </c:pt>
                <c:pt idx="10074">
                  <c:v>13.8676284345576</c:v>
                </c:pt>
                <c:pt idx="10075">
                  <c:v>13.8690050107373</c:v>
                </c:pt>
                <c:pt idx="10076">
                  <c:v>13.870381586917</c:v>
                </c:pt>
                <c:pt idx="10077">
                  <c:v>13.8717581630967</c:v>
                </c:pt>
                <c:pt idx="10078">
                  <c:v>13.8731347392765</c:v>
                </c:pt>
                <c:pt idx="10079">
                  <c:v>13.8745113154562</c:v>
                </c:pt>
                <c:pt idx="10080">
                  <c:v>13.8758878916359</c:v>
                </c:pt>
                <c:pt idx="10081">
                  <c:v>13.877264467815699</c:v>
                </c:pt>
                <c:pt idx="10082">
                  <c:v>13.878641043995399</c:v>
                </c:pt>
                <c:pt idx="10083">
                  <c:v>13.880017620175099</c:v>
                </c:pt>
                <c:pt idx="10084">
                  <c:v>13.881394196354799</c:v>
                </c:pt>
                <c:pt idx="10085">
                  <c:v>13.882770772534601</c:v>
                </c:pt>
                <c:pt idx="10086">
                  <c:v>13.884147348714301</c:v>
                </c:pt>
                <c:pt idx="10087">
                  <c:v>13.885523924894001</c:v>
                </c:pt>
                <c:pt idx="10088">
                  <c:v>13.886900501073701</c:v>
                </c:pt>
                <c:pt idx="10089">
                  <c:v>13.8882770772535</c:v>
                </c:pt>
                <c:pt idx="10090">
                  <c:v>13.8896536534332</c:v>
                </c:pt>
                <c:pt idx="10091">
                  <c:v>13.8910302296129</c:v>
                </c:pt>
                <c:pt idx="10092">
                  <c:v>13.8924068057926</c:v>
                </c:pt>
                <c:pt idx="10093">
                  <c:v>13.893783381972399</c:v>
                </c:pt>
                <c:pt idx="10094">
                  <c:v>13.895159958152099</c:v>
                </c:pt>
                <c:pt idx="10095">
                  <c:v>13.896536534331799</c:v>
                </c:pt>
                <c:pt idx="10096">
                  <c:v>13.897913110511499</c:v>
                </c:pt>
                <c:pt idx="10097">
                  <c:v>13.899289686691301</c:v>
                </c:pt>
                <c:pt idx="10098">
                  <c:v>13.900666262871001</c:v>
                </c:pt>
                <c:pt idx="10099">
                  <c:v>13.902042839050701</c:v>
                </c:pt>
                <c:pt idx="10100">
                  <c:v>13.903419415230401</c:v>
                </c:pt>
                <c:pt idx="10101">
                  <c:v>13.9047959914102</c:v>
                </c:pt>
                <c:pt idx="10102">
                  <c:v>13.9061725675899</c:v>
                </c:pt>
                <c:pt idx="10103">
                  <c:v>13.9075491437696</c:v>
                </c:pt>
                <c:pt idx="10104">
                  <c:v>13.9089257199493</c:v>
                </c:pt>
                <c:pt idx="10105">
                  <c:v>13.9103022961291</c:v>
                </c:pt>
                <c:pt idx="10106">
                  <c:v>13.9116788723088</c:v>
                </c:pt>
                <c:pt idx="10107">
                  <c:v>13.9130554484885</c:v>
                </c:pt>
                <c:pt idx="10108">
                  <c:v>13.9144320246682</c:v>
                </c:pt>
                <c:pt idx="10109">
                  <c:v>13.915808600848001</c:v>
                </c:pt>
                <c:pt idx="10110">
                  <c:v>13.917185177027701</c:v>
                </c:pt>
                <c:pt idx="10111">
                  <c:v>13.918561753207401</c:v>
                </c:pt>
                <c:pt idx="10112">
                  <c:v>13.9199383293872</c:v>
                </c:pt>
                <c:pt idx="10113">
                  <c:v>13.9213149055669</c:v>
                </c:pt>
                <c:pt idx="10114">
                  <c:v>13.9226914817466</c:v>
                </c:pt>
                <c:pt idx="10115">
                  <c:v>13.9240680579263</c:v>
                </c:pt>
                <c:pt idx="10116">
                  <c:v>13.9254446341061</c:v>
                </c:pt>
                <c:pt idx="10117">
                  <c:v>13.9268212102858</c:v>
                </c:pt>
                <c:pt idx="10118">
                  <c:v>13.9281977864655</c:v>
                </c:pt>
                <c:pt idx="10119">
                  <c:v>13.9295743626452</c:v>
                </c:pt>
                <c:pt idx="10120">
                  <c:v>13.930950938824999</c:v>
                </c:pt>
                <c:pt idx="10121">
                  <c:v>13.932327515004699</c:v>
                </c:pt>
                <c:pt idx="10122">
                  <c:v>13.933704091184399</c:v>
                </c:pt>
                <c:pt idx="10123">
                  <c:v>13.935080667364099</c:v>
                </c:pt>
                <c:pt idx="10124">
                  <c:v>13.9364572435439</c:v>
                </c:pt>
                <c:pt idx="10125">
                  <c:v>13.9378338197236</c:v>
                </c:pt>
                <c:pt idx="10126">
                  <c:v>13.9392103959033</c:v>
                </c:pt>
                <c:pt idx="10127">
                  <c:v>13.940586972083</c:v>
                </c:pt>
                <c:pt idx="10128">
                  <c:v>13.9419635482628</c:v>
                </c:pt>
                <c:pt idx="10129">
                  <c:v>13.9433401244425</c:v>
                </c:pt>
                <c:pt idx="10130">
                  <c:v>13.9447167006222</c:v>
                </c:pt>
                <c:pt idx="10131">
                  <c:v>13.9460932768019</c:v>
                </c:pt>
                <c:pt idx="10132">
                  <c:v>13.947469852981699</c:v>
                </c:pt>
                <c:pt idx="10133">
                  <c:v>13.948846429161399</c:v>
                </c:pt>
                <c:pt idx="10134">
                  <c:v>13.950223005341099</c:v>
                </c:pt>
                <c:pt idx="10135">
                  <c:v>13.951599581520799</c:v>
                </c:pt>
                <c:pt idx="10136">
                  <c:v>13.952976157700601</c:v>
                </c:pt>
                <c:pt idx="10137">
                  <c:v>13.954352733880301</c:v>
                </c:pt>
                <c:pt idx="10138">
                  <c:v>13.955729310060001</c:v>
                </c:pt>
                <c:pt idx="10139">
                  <c:v>13.957105886239701</c:v>
                </c:pt>
                <c:pt idx="10140">
                  <c:v>13.9584824624195</c:v>
                </c:pt>
                <c:pt idx="10141">
                  <c:v>13.9598590385992</c:v>
                </c:pt>
                <c:pt idx="10142">
                  <c:v>13.9612356147789</c:v>
                </c:pt>
                <c:pt idx="10143">
                  <c:v>13.9626121909587</c:v>
                </c:pt>
                <c:pt idx="10144">
                  <c:v>13.9639887671384</c:v>
                </c:pt>
                <c:pt idx="10145">
                  <c:v>13.9653653433181</c:v>
                </c:pt>
                <c:pt idx="10146">
                  <c:v>13.9667419194978</c:v>
                </c:pt>
                <c:pt idx="10147">
                  <c:v>13.968118495677601</c:v>
                </c:pt>
                <c:pt idx="10148">
                  <c:v>13.969495071857301</c:v>
                </c:pt>
                <c:pt idx="10149">
                  <c:v>13.970871648037001</c:v>
                </c:pt>
                <c:pt idx="10150">
                  <c:v>13.972248224216701</c:v>
                </c:pt>
                <c:pt idx="10151">
                  <c:v>13.9736248003965</c:v>
                </c:pt>
                <c:pt idx="10152">
                  <c:v>13.9750013765762</c:v>
                </c:pt>
                <c:pt idx="10153">
                  <c:v>13.9763779527559</c:v>
                </c:pt>
                <c:pt idx="10154">
                  <c:v>13.9777545289356</c:v>
                </c:pt>
                <c:pt idx="10155">
                  <c:v>13.9791311051154</c:v>
                </c:pt>
                <c:pt idx="10156">
                  <c:v>13.9805076812951</c:v>
                </c:pt>
                <c:pt idx="10157">
                  <c:v>13.9818842574748</c:v>
                </c:pt>
                <c:pt idx="10158">
                  <c:v>13.9832608336545</c:v>
                </c:pt>
                <c:pt idx="10159">
                  <c:v>13.984637409834299</c:v>
                </c:pt>
                <c:pt idx="10160">
                  <c:v>13.986013986013999</c:v>
                </c:pt>
                <c:pt idx="10161">
                  <c:v>13.987390562193699</c:v>
                </c:pt>
                <c:pt idx="10162">
                  <c:v>13.988767138373399</c:v>
                </c:pt>
                <c:pt idx="10163">
                  <c:v>13.9901437145532</c:v>
                </c:pt>
                <c:pt idx="10164">
                  <c:v>13.9915202907329</c:v>
                </c:pt>
                <c:pt idx="10165">
                  <c:v>13.9928968669126</c:v>
                </c:pt>
                <c:pt idx="10166">
                  <c:v>13.9942734430923</c:v>
                </c:pt>
                <c:pt idx="10167">
                  <c:v>13.9956500192721</c:v>
                </c:pt>
                <c:pt idx="10168">
                  <c:v>13.9970265954518</c:v>
                </c:pt>
                <c:pt idx="10169">
                  <c:v>13.9984031716315</c:v>
                </c:pt>
                <c:pt idx="10170">
                  <c:v>13.9997797478112</c:v>
                </c:pt>
                <c:pt idx="10171">
                  <c:v>14.001156323990999</c:v>
                </c:pt>
                <c:pt idx="10172">
                  <c:v>14.002532900170699</c:v>
                </c:pt>
                <c:pt idx="10173">
                  <c:v>14.003909476350399</c:v>
                </c:pt>
                <c:pt idx="10174">
                  <c:v>14.005286052530201</c:v>
                </c:pt>
                <c:pt idx="10175">
                  <c:v>14.006662628709901</c:v>
                </c:pt>
                <c:pt idx="10176">
                  <c:v>14.008039204889601</c:v>
                </c:pt>
                <c:pt idx="10177">
                  <c:v>14.009415781069301</c:v>
                </c:pt>
                <c:pt idx="10178">
                  <c:v>14.0107923572491</c:v>
                </c:pt>
                <c:pt idx="10179">
                  <c:v>14.0121689334288</c:v>
                </c:pt>
                <c:pt idx="10180">
                  <c:v>14.0135455096085</c:v>
                </c:pt>
                <c:pt idx="10181">
                  <c:v>14.0149220857882</c:v>
                </c:pt>
                <c:pt idx="10182">
                  <c:v>14.016298661967999</c:v>
                </c:pt>
                <c:pt idx="10183">
                  <c:v>14.017675238147699</c:v>
                </c:pt>
                <c:pt idx="10184">
                  <c:v>14.019051814327399</c:v>
                </c:pt>
                <c:pt idx="10185">
                  <c:v>14.020428390507099</c:v>
                </c:pt>
                <c:pt idx="10186">
                  <c:v>14.021804966686901</c:v>
                </c:pt>
                <c:pt idx="10187">
                  <c:v>14.023181542866601</c:v>
                </c:pt>
                <c:pt idx="10188">
                  <c:v>14.024558119046301</c:v>
                </c:pt>
                <c:pt idx="10189">
                  <c:v>14.025934695226001</c:v>
                </c:pt>
                <c:pt idx="10190">
                  <c:v>14.0273112714058</c:v>
                </c:pt>
                <c:pt idx="10191">
                  <c:v>14.0286878475855</c:v>
                </c:pt>
                <c:pt idx="10192">
                  <c:v>14.0300644237652</c:v>
                </c:pt>
                <c:pt idx="10193">
                  <c:v>14.0314409999449</c:v>
                </c:pt>
                <c:pt idx="10194">
                  <c:v>14.0328175761247</c:v>
                </c:pt>
                <c:pt idx="10195">
                  <c:v>14.0341941523044</c:v>
                </c:pt>
                <c:pt idx="10196">
                  <c:v>14.0355707284841</c:v>
                </c:pt>
                <c:pt idx="10197">
                  <c:v>14.0369473046638</c:v>
                </c:pt>
                <c:pt idx="10198">
                  <c:v>14.038323880843601</c:v>
                </c:pt>
                <c:pt idx="10199">
                  <c:v>14.039700457023301</c:v>
                </c:pt>
                <c:pt idx="10200">
                  <c:v>14.041077033203001</c:v>
                </c:pt>
                <c:pt idx="10201">
                  <c:v>14.042453609382701</c:v>
                </c:pt>
                <c:pt idx="10202">
                  <c:v>14.0438301855625</c:v>
                </c:pt>
                <c:pt idx="10203">
                  <c:v>14.0452067617422</c:v>
                </c:pt>
                <c:pt idx="10204">
                  <c:v>14.0465833379219</c:v>
                </c:pt>
                <c:pt idx="10205">
                  <c:v>14.0479599141016</c:v>
                </c:pt>
                <c:pt idx="10206">
                  <c:v>14.0493364902814</c:v>
                </c:pt>
                <c:pt idx="10207">
                  <c:v>14.0507130664611</c:v>
                </c:pt>
                <c:pt idx="10208">
                  <c:v>14.0520896426408</c:v>
                </c:pt>
                <c:pt idx="10209">
                  <c:v>14.053466218820599</c:v>
                </c:pt>
                <c:pt idx="10210">
                  <c:v>14.054842795000299</c:v>
                </c:pt>
                <c:pt idx="10211">
                  <c:v>14.056219371179999</c:v>
                </c:pt>
                <c:pt idx="10212">
                  <c:v>14.057595947359699</c:v>
                </c:pt>
                <c:pt idx="10213">
                  <c:v>14.0589725235395</c:v>
                </c:pt>
                <c:pt idx="10214">
                  <c:v>14.0603490997192</c:v>
                </c:pt>
                <c:pt idx="10215">
                  <c:v>14.0617256758989</c:v>
                </c:pt>
                <c:pt idx="10216">
                  <c:v>14.0631022520786</c:v>
                </c:pt>
                <c:pt idx="10217">
                  <c:v>14.0644788282584</c:v>
                </c:pt>
                <c:pt idx="10218">
                  <c:v>14.0658554044381</c:v>
                </c:pt>
                <c:pt idx="10219">
                  <c:v>14.0672319806178</c:v>
                </c:pt>
                <c:pt idx="10220">
                  <c:v>14.0686085567975</c:v>
                </c:pt>
                <c:pt idx="10221">
                  <c:v>14.069985132977299</c:v>
                </c:pt>
                <c:pt idx="10222">
                  <c:v>14.071361709156999</c:v>
                </c:pt>
                <c:pt idx="10223">
                  <c:v>14.072738285336699</c:v>
                </c:pt>
                <c:pt idx="10224">
                  <c:v>14.074114861516399</c:v>
                </c:pt>
                <c:pt idx="10225">
                  <c:v>14.075491437696201</c:v>
                </c:pt>
                <c:pt idx="10226">
                  <c:v>14.076868013875901</c:v>
                </c:pt>
                <c:pt idx="10227">
                  <c:v>14.078244590055601</c:v>
                </c:pt>
                <c:pt idx="10228">
                  <c:v>14.079621166235301</c:v>
                </c:pt>
                <c:pt idx="10229">
                  <c:v>14.0809977424151</c:v>
                </c:pt>
                <c:pt idx="10230">
                  <c:v>14.0823743185948</c:v>
                </c:pt>
                <c:pt idx="10231">
                  <c:v>14.0837508947745</c:v>
                </c:pt>
                <c:pt idx="10232">
                  <c:v>14.0851274709542</c:v>
                </c:pt>
                <c:pt idx="10233">
                  <c:v>14.086504047134</c:v>
                </c:pt>
                <c:pt idx="10234">
                  <c:v>14.0878806233137</c:v>
                </c:pt>
                <c:pt idx="10235">
                  <c:v>14.089257199493399</c:v>
                </c:pt>
                <c:pt idx="10236">
                  <c:v>14.090633775673099</c:v>
                </c:pt>
                <c:pt idx="10237">
                  <c:v>14.092010351852901</c:v>
                </c:pt>
                <c:pt idx="10238">
                  <c:v>14.093386928032601</c:v>
                </c:pt>
                <c:pt idx="10239">
                  <c:v>14.094763504212301</c:v>
                </c:pt>
                <c:pt idx="10240">
                  <c:v>14.0961400803921</c:v>
                </c:pt>
                <c:pt idx="10241">
                  <c:v>14.0975166565718</c:v>
                </c:pt>
                <c:pt idx="10242">
                  <c:v>14.0988932327515</c:v>
                </c:pt>
                <c:pt idx="10243">
                  <c:v>14.1002698089312</c:v>
                </c:pt>
                <c:pt idx="10244">
                  <c:v>14.101646385111</c:v>
                </c:pt>
                <c:pt idx="10245">
                  <c:v>14.1030229612907</c:v>
                </c:pt>
                <c:pt idx="10246">
                  <c:v>14.1043995374704</c:v>
                </c:pt>
                <c:pt idx="10247">
                  <c:v>14.1057761136501</c:v>
                </c:pt>
                <c:pt idx="10248">
                  <c:v>14.107152689829899</c:v>
                </c:pt>
                <c:pt idx="10249">
                  <c:v>14.108529266009599</c:v>
                </c:pt>
                <c:pt idx="10250">
                  <c:v>14.109905842189301</c:v>
                </c:pt>
                <c:pt idx="10251">
                  <c:v>14.111282418369001</c:v>
                </c:pt>
                <c:pt idx="10252">
                  <c:v>14.1126589945488</c:v>
                </c:pt>
                <c:pt idx="10253">
                  <c:v>14.1140355707285</c:v>
                </c:pt>
                <c:pt idx="10254">
                  <c:v>14.1154121469082</c:v>
                </c:pt>
                <c:pt idx="10255">
                  <c:v>14.1167887230879</c:v>
                </c:pt>
                <c:pt idx="10256">
                  <c:v>14.1181652992677</c:v>
                </c:pt>
                <c:pt idx="10257">
                  <c:v>14.1195418754474</c:v>
                </c:pt>
                <c:pt idx="10258">
                  <c:v>14.1209184516271</c:v>
                </c:pt>
                <c:pt idx="10259">
                  <c:v>14.1222950278068</c:v>
                </c:pt>
                <c:pt idx="10260">
                  <c:v>14.123671603986599</c:v>
                </c:pt>
                <c:pt idx="10261">
                  <c:v>14.125048180166299</c:v>
                </c:pt>
                <c:pt idx="10262">
                  <c:v>14.126424756345999</c:v>
                </c:pt>
                <c:pt idx="10263">
                  <c:v>14.127801332525699</c:v>
                </c:pt>
                <c:pt idx="10264">
                  <c:v>14.1291779087055</c:v>
                </c:pt>
                <c:pt idx="10265">
                  <c:v>14.1305544848852</c:v>
                </c:pt>
                <c:pt idx="10266">
                  <c:v>14.1319310610649</c:v>
                </c:pt>
                <c:pt idx="10267">
                  <c:v>14.1333076372446</c:v>
                </c:pt>
                <c:pt idx="10268">
                  <c:v>14.1346842134244</c:v>
                </c:pt>
                <c:pt idx="10269">
                  <c:v>14.1360607896041</c:v>
                </c:pt>
                <c:pt idx="10270">
                  <c:v>14.1374373657838</c:v>
                </c:pt>
                <c:pt idx="10271">
                  <c:v>14.138813941963599</c:v>
                </c:pt>
                <c:pt idx="10272">
                  <c:v>14.140190518143299</c:v>
                </c:pt>
                <c:pt idx="10273">
                  <c:v>14.141567094322999</c:v>
                </c:pt>
                <c:pt idx="10274">
                  <c:v>14.142943670502699</c:v>
                </c:pt>
                <c:pt idx="10275">
                  <c:v>14.144320246682501</c:v>
                </c:pt>
                <c:pt idx="10276">
                  <c:v>14.145696822862201</c:v>
                </c:pt>
                <c:pt idx="10277">
                  <c:v>14.147073399041901</c:v>
                </c:pt>
                <c:pt idx="10278">
                  <c:v>14.148449975221601</c:v>
                </c:pt>
                <c:pt idx="10279">
                  <c:v>14.1498265514014</c:v>
                </c:pt>
                <c:pt idx="10280">
                  <c:v>14.1512031275811</c:v>
                </c:pt>
                <c:pt idx="10281">
                  <c:v>14.1525797037608</c:v>
                </c:pt>
                <c:pt idx="10282">
                  <c:v>14.1539562799405</c:v>
                </c:pt>
                <c:pt idx="10283">
                  <c:v>14.1553328561203</c:v>
                </c:pt>
                <c:pt idx="10284">
                  <c:v>14.1567094323</c:v>
                </c:pt>
                <c:pt idx="10285">
                  <c:v>14.1580860084797</c:v>
                </c:pt>
                <c:pt idx="10286">
                  <c:v>14.1594625846594</c:v>
                </c:pt>
                <c:pt idx="10287">
                  <c:v>14.160839160839201</c:v>
                </c:pt>
                <c:pt idx="10288">
                  <c:v>14.162215737018901</c:v>
                </c:pt>
                <c:pt idx="10289">
                  <c:v>14.163592313198601</c:v>
                </c:pt>
                <c:pt idx="10290">
                  <c:v>14.164968889378301</c:v>
                </c:pt>
                <c:pt idx="10291">
                  <c:v>14.1663454655581</c:v>
                </c:pt>
                <c:pt idx="10292">
                  <c:v>14.1677220417378</c:v>
                </c:pt>
                <c:pt idx="10293">
                  <c:v>14.1690986179175</c:v>
                </c:pt>
                <c:pt idx="10294">
                  <c:v>14.1704751940972</c:v>
                </c:pt>
                <c:pt idx="10295">
                  <c:v>14.171851770277</c:v>
                </c:pt>
                <c:pt idx="10296">
                  <c:v>14.1732283464567</c:v>
                </c:pt>
                <c:pt idx="10297">
                  <c:v>14.1746049226364</c:v>
                </c:pt>
                <c:pt idx="10298">
                  <c:v>14.1759814988161</c:v>
                </c:pt>
                <c:pt idx="10299">
                  <c:v>14.177358074995899</c:v>
                </c:pt>
                <c:pt idx="10300">
                  <c:v>14.178734651175599</c:v>
                </c:pt>
                <c:pt idx="10301">
                  <c:v>14.180111227355299</c:v>
                </c:pt>
                <c:pt idx="10302">
                  <c:v>14.1814878035351</c:v>
                </c:pt>
                <c:pt idx="10303">
                  <c:v>14.1828643797148</c:v>
                </c:pt>
                <c:pt idx="10304">
                  <c:v>14.1842409558945</c:v>
                </c:pt>
                <c:pt idx="10305">
                  <c:v>14.1856175320742</c:v>
                </c:pt>
                <c:pt idx="10306">
                  <c:v>14.186994108254</c:v>
                </c:pt>
                <c:pt idx="10307">
                  <c:v>14.1883706844337</c:v>
                </c:pt>
                <c:pt idx="10308">
                  <c:v>14.1897472606134</c:v>
                </c:pt>
                <c:pt idx="10309">
                  <c:v>14.1911238367931</c:v>
                </c:pt>
                <c:pt idx="10310">
                  <c:v>14.192500412972899</c:v>
                </c:pt>
                <c:pt idx="10311">
                  <c:v>14.193876989152599</c:v>
                </c:pt>
                <c:pt idx="10312">
                  <c:v>14.195253565332299</c:v>
                </c:pt>
                <c:pt idx="10313">
                  <c:v>14.196630141511999</c:v>
                </c:pt>
                <c:pt idx="10314">
                  <c:v>14.198006717691801</c:v>
                </c:pt>
                <c:pt idx="10315">
                  <c:v>14.199383293871501</c:v>
                </c:pt>
                <c:pt idx="10316">
                  <c:v>14.200759870051201</c:v>
                </c:pt>
                <c:pt idx="10317">
                  <c:v>14.202136446230901</c:v>
                </c:pt>
                <c:pt idx="10318">
                  <c:v>14.2035130224107</c:v>
                </c:pt>
                <c:pt idx="10319">
                  <c:v>14.2048895985904</c:v>
                </c:pt>
                <c:pt idx="10320">
                  <c:v>14.2062661747701</c:v>
                </c:pt>
                <c:pt idx="10321">
                  <c:v>14.2076427509498</c:v>
                </c:pt>
                <c:pt idx="10322">
                  <c:v>14.209019327129599</c:v>
                </c:pt>
                <c:pt idx="10323">
                  <c:v>14.210395903309299</c:v>
                </c:pt>
                <c:pt idx="10324">
                  <c:v>14.211772479488999</c:v>
                </c:pt>
                <c:pt idx="10325">
                  <c:v>14.213149055668699</c:v>
                </c:pt>
                <c:pt idx="10326">
                  <c:v>14.214525631848501</c:v>
                </c:pt>
                <c:pt idx="10327">
                  <c:v>14.215902208028201</c:v>
                </c:pt>
                <c:pt idx="10328">
                  <c:v>14.217278784207901</c:v>
                </c:pt>
                <c:pt idx="10329">
                  <c:v>14.218655360387601</c:v>
                </c:pt>
                <c:pt idx="10330">
                  <c:v>14.2200319365674</c:v>
                </c:pt>
                <c:pt idx="10331">
                  <c:v>14.2214085127471</c:v>
                </c:pt>
                <c:pt idx="10332">
                  <c:v>14.2227850889268</c:v>
                </c:pt>
                <c:pt idx="10333">
                  <c:v>14.2241616651065</c:v>
                </c:pt>
                <c:pt idx="10334">
                  <c:v>14.2255382412863</c:v>
                </c:pt>
                <c:pt idx="10335">
                  <c:v>14.226914817466</c:v>
                </c:pt>
                <c:pt idx="10336">
                  <c:v>14.2282913936457</c:v>
                </c:pt>
                <c:pt idx="10337">
                  <c:v>14.229667969825501</c:v>
                </c:pt>
                <c:pt idx="10338">
                  <c:v>14.231044546005201</c:v>
                </c:pt>
                <c:pt idx="10339">
                  <c:v>14.232421122184901</c:v>
                </c:pt>
                <c:pt idx="10340">
                  <c:v>14.233797698364601</c:v>
                </c:pt>
                <c:pt idx="10341">
                  <c:v>14.2351742745444</c:v>
                </c:pt>
                <c:pt idx="10342">
                  <c:v>14.2365508507241</c:v>
                </c:pt>
                <c:pt idx="10343">
                  <c:v>14.2379274269038</c:v>
                </c:pt>
                <c:pt idx="10344">
                  <c:v>14.2393040030835</c:v>
                </c:pt>
                <c:pt idx="10345">
                  <c:v>14.2406805792633</c:v>
                </c:pt>
                <c:pt idx="10346">
                  <c:v>14.242057155443</c:v>
                </c:pt>
                <c:pt idx="10347">
                  <c:v>14.2434337316227</c:v>
                </c:pt>
                <c:pt idx="10348">
                  <c:v>14.2448103078024</c:v>
                </c:pt>
                <c:pt idx="10349">
                  <c:v>14.246186883982199</c:v>
                </c:pt>
                <c:pt idx="10350">
                  <c:v>14.247563460161899</c:v>
                </c:pt>
                <c:pt idx="10351">
                  <c:v>14.248940036341599</c:v>
                </c:pt>
                <c:pt idx="10352">
                  <c:v>14.250316612521299</c:v>
                </c:pt>
                <c:pt idx="10353">
                  <c:v>14.2516931887011</c:v>
                </c:pt>
                <c:pt idx="10354">
                  <c:v>14.2530697648808</c:v>
                </c:pt>
                <c:pt idx="10355">
                  <c:v>14.2544463410605</c:v>
                </c:pt>
                <c:pt idx="10356">
                  <c:v>14.2558229172402</c:v>
                </c:pt>
                <c:pt idx="10357">
                  <c:v>14.25719949342</c:v>
                </c:pt>
                <c:pt idx="10358">
                  <c:v>14.2585760695997</c:v>
                </c:pt>
                <c:pt idx="10359">
                  <c:v>14.2599526457794</c:v>
                </c:pt>
                <c:pt idx="10360">
                  <c:v>14.2613292219591</c:v>
                </c:pt>
                <c:pt idx="10361">
                  <c:v>14.262705798138899</c:v>
                </c:pt>
                <c:pt idx="10362">
                  <c:v>14.264082374318599</c:v>
                </c:pt>
                <c:pt idx="10363">
                  <c:v>14.265458950498299</c:v>
                </c:pt>
                <c:pt idx="10364">
                  <c:v>14.266835526677999</c:v>
                </c:pt>
                <c:pt idx="10365">
                  <c:v>14.268212102857801</c:v>
                </c:pt>
                <c:pt idx="10366">
                  <c:v>14.269588679037501</c:v>
                </c:pt>
                <c:pt idx="10367">
                  <c:v>14.270965255217201</c:v>
                </c:pt>
                <c:pt idx="10368">
                  <c:v>14.272341831397</c:v>
                </c:pt>
                <c:pt idx="10369">
                  <c:v>14.2737184075767</c:v>
                </c:pt>
                <c:pt idx="10370">
                  <c:v>14.2750949837564</c:v>
                </c:pt>
                <c:pt idx="10371">
                  <c:v>14.2764715599361</c:v>
                </c:pt>
                <c:pt idx="10372">
                  <c:v>14.2778481361159</c:v>
                </c:pt>
                <c:pt idx="10373">
                  <c:v>14.2792247122956</c:v>
                </c:pt>
                <c:pt idx="10374">
                  <c:v>14.2806012884753</c:v>
                </c:pt>
                <c:pt idx="10375">
                  <c:v>14.281977864655</c:v>
                </c:pt>
                <c:pt idx="10376">
                  <c:v>14.283354440834801</c:v>
                </c:pt>
                <c:pt idx="10377">
                  <c:v>14.284731017014501</c:v>
                </c:pt>
                <c:pt idx="10378">
                  <c:v>14.286107593194201</c:v>
                </c:pt>
                <c:pt idx="10379">
                  <c:v>14.287484169373901</c:v>
                </c:pt>
                <c:pt idx="10380">
                  <c:v>14.2888607455537</c:v>
                </c:pt>
                <c:pt idx="10381">
                  <c:v>14.2902373217334</c:v>
                </c:pt>
                <c:pt idx="10382">
                  <c:v>14.2916138979131</c:v>
                </c:pt>
                <c:pt idx="10383">
                  <c:v>14.2929904740928</c:v>
                </c:pt>
                <c:pt idx="10384">
                  <c:v>14.2943670502726</c:v>
                </c:pt>
                <c:pt idx="10385">
                  <c:v>14.2957436264523</c:v>
                </c:pt>
                <c:pt idx="10386">
                  <c:v>14.297120202632</c:v>
                </c:pt>
                <c:pt idx="10387">
                  <c:v>14.2984967788117</c:v>
                </c:pt>
                <c:pt idx="10388">
                  <c:v>14.299873354991499</c:v>
                </c:pt>
                <c:pt idx="10389">
                  <c:v>14.301249931171199</c:v>
                </c:pt>
                <c:pt idx="10390">
                  <c:v>14.302626507350899</c:v>
                </c:pt>
                <c:pt idx="10391">
                  <c:v>14.304003083530599</c:v>
                </c:pt>
                <c:pt idx="10392">
                  <c:v>14.3053796597104</c:v>
                </c:pt>
                <c:pt idx="10393">
                  <c:v>14.3067562358901</c:v>
                </c:pt>
                <c:pt idx="10394">
                  <c:v>14.3081328120698</c:v>
                </c:pt>
                <c:pt idx="10395">
                  <c:v>14.3095093882495</c:v>
                </c:pt>
                <c:pt idx="10396">
                  <c:v>14.3108859644293</c:v>
                </c:pt>
                <c:pt idx="10397">
                  <c:v>14.312262540609</c:v>
                </c:pt>
                <c:pt idx="10398">
                  <c:v>14.3136391167887</c:v>
                </c:pt>
                <c:pt idx="10399">
                  <c:v>14.315015692968499</c:v>
                </c:pt>
                <c:pt idx="10400">
                  <c:v>14.316392269148199</c:v>
                </c:pt>
                <c:pt idx="10401">
                  <c:v>14.317768845327899</c:v>
                </c:pt>
                <c:pt idx="10402">
                  <c:v>14.319145421507599</c:v>
                </c:pt>
                <c:pt idx="10403">
                  <c:v>14.320521997687401</c:v>
                </c:pt>
                <c:pt idx="10404">
                  <c:v>14.321898573867101</c:v>
                </c:pt>
                <c:pt idx="10405">
                  <c:v>14.323275150046801</c:v>
                </c:pt>
                <c:pt idx="10406">
                  <c:v>14.324651726226501</c:v>
                </c:pt>
                <c:pt idx="10407">
                  <c:v>14.3260283024063</c:v>
                </c:pt>
                <c:pt idx="10408">
                  <c:v>14.327404878586</c:v>
                </c:pt>
                <c:pt idx="10409">
                  <c:v>14.3287814547657</c:v>
                </c:pt>
                <c:pt idx="10410">
                  <c:v>14.3301580309454</c:v>
                </c:pt>
                <c:pt idx="10411">
                  <c:v>14.331534607125199</c:v>
                </c:pt>
                <c:pt idx="10412">
                  <c:v>14.332911183304899</c:v>
                </c:pt>
                <c:pt idx="10413">
                  <c:v>14.334287759484599</c:v>
                </c:pt>
                <c:pt idx="10414">
                  <c:v>14.335664335664299</c:v>
                </c:pt>
                <c:pt idx="10415">
                  <c:v>14.337040911844101</c:v>
                </c:pt>
                <c:pt idx="10416">
                  <c:v>14.338417488023801</c:v>
                </c:pt>
                <c:pt idx="10417">
                  <c:v>14.339794064203501</c:v>
                </c:pt>
                <c:pt idx="10418">
                  <c:v>14.341170640383201</c:v>
                </c:pt>
                <c:pt idx="10419">
                  <c:v>14.342547216563</c:v>
                </c:pt>
                <c:pt idx="10420">
                  <c:v>14.3439237927427</c:v>
                </c:pt>
                <c:pt idx="10421">
                  <c:v>14.3453003689224</c:v>
                </c:pt>
                <c:pt idx="10422">
                  <c:v>14.3466769451021</c:v>
                </c:pt>
                <c:pt idx="10423">
                  <c:v>14.3480535212819</c:v>
                </c:pt>
                <c:pt idx="10424">
                  <c:v>14.3494300974616</c:v>
                </c:pt>
                <c:pt idx="10425">
                  <c:v>14.3508066736413</c:v>
                </c:pt>
                <c:pt idx="10426">
                  <c:v>14.352183249821101</c:v>
                </c:pt>
                <c:pt idx="10427">
                  <c:v>14.353559826000801</c:v>
                </c:pt>
                <c:pt idx="10428">
                  <c:v>14.354936402180501</c:v>
                </c:pt>
                <c:pt idx="10429">
                  <c:v>14.356312978360201</c:v>
                </c:pt>
                <c:pt idx="10430">
                  <c:v>14.35768955454</c:v>
                </c:pt>
                <c:pt idx="10431">
                  <c:v>14.3590661307197</c:v>
                </c:pt>
                <c:pt idx="10432">
                  <c:v>14.3604427068994</c:v>
                </c:pt>
                <c:pt idx="10433">
                  <c:v>14.3618192830791</c:v>
                </c:pt>
                <c:pt idx="10434">
                  <c:v>14.3631958592589</c:v>
                </c:pt>
                <c:pt idx="10435">
                  <c:v>14.3645724354386</c:v>
                </c:pt>
                <c:pt idx="10436">
                  <c:v>14.3659490116183</c:v>
                </c:pt>
                <c:pt idx="10437">
                  <c:v>14.367325587798</c:v>
                </c:pt>
                <c:pt idx="10438">
                  <c:v>14.368702163977799</c:v>
                </c:pt>
                <c:pt idx="10439">
                  <c:v>14.370078740157499</c:v>
                </c:pt>
                <c:pt idx="10440">
                  <c:v>14.371455316337199</c:v>
                </c:pt>
                <c:pt idx="10441">
                  <c:v>14.372831892516899</c:v>
                </c:pt>
                <c:pt idx="10442">
                  <c:v>14.3742084686967</c:v>
                </c:pt>
                <c:pt idx="10443">
                  <c:v>14.3755850448764</c:v>
                </c:pt>
                <c:pt idx="10444">
                  <c:v>14.3769616210561</c:v>
                </c:pt>
                <c:pt idx="10445">
                  <c:v>14.3783381972358</c:v>
                </c:pt>
                <c:pt idx="10446">
                  <c:v>14.3797147734156</c:v>
                </c:pt>
                <c:pt idx="10447">
                  <c:v>14.3810913495953</c:v>
                </c:pt>
                <c:pt idx="10448">
                  <c:v>14.382467925775</c:v>
                </c:pt>
                <c:pt idx="10449">
                  <c:v>14.3838445019547</c:v>
                </c:pt>
                <c:pt idx="10450">
                  <c:v>14.385221078134499</c:v>
                </c:pt>
                <c:pt idx="10451">
                  <c:v>14.386597654314199</c:v>
                </c:pt>
                <c:pt idx="10452">
                  <c:v>14.387974230493899</c:v>
                </c:pt>
                <c:pt idx="10453">
                  <c:v>14.389350806673599</c:v>
                </c:pt>
                <c:pt idx="10454">
                  <c:v>14.390727382853401</c:v>
                </c:pt>
                <c:pt idx="10455">
                  <c:v>14.392103959033101</c:v>
                </c:pt>
                <c:pt idx="10456">
                  <c:v>14.393480535212801</c:v>
                </c:pt>
                <c:pt idx="10457">
                  <c:v>14.394857111392501</c:v>
                </c:pt>
                <c:pt idx="10458">
                  <c:v>14.3962336875723</c:v>
                </c:pt>
                <c:pt idx="10459">
                  <c:v>14.397610263752</c:v>
                </c:pt>
                <c:pt idx="10460">
                  <c:v>14.3989868399317</c:v>
                </c:pt>
                <c:pt idx="10461">
                  <c:v>14.4003634161115</c:v>
                </c:pt>
                <c:pt idx="10462">
                  <c:v>14.401739992291199</c:v>
                </c:pt>
                <c:pt idx="10463">
                  <c:v>14.403116568470899</c:v>
                </c:pt>
                <c:pt idx="10464">
                  <c:v>14.404493144650599</c:v>
                </c:pt>
                <c:pt idx="10465">
                  <c:v>14.405869720830401</c:v>
                </c:pt>
                <c:pt idx="10466">
                  <c:v>14.407246297010101</c:v>
                </c:pt>
                <c:pt idx="10467">
                  <c:v>14.408622873189801</c:v>
                </c:pt>
                <c:pt idx="10468">
                  <c:v>14.409999449369501</c:v>
                </c:pt>
                <c:pt idx="10469">
                  <c:v>14.4113760255493</c:v>
                </c:pt>
                <c:pt idx="10470">
                  <c:v>14.412752601729</c:v>
                </c:pt>
                <c:pt idx="10471">
                  <c:v>14.4141291779087</c:v>
                </c:pt>
                <c:pt idx="10472">
                  <c:v>14.4155057540884</c:v>
                </c:pt>
                <c:pt idx="10473">
                  <c:v>14.4168823302682</c:v>
                </c:pt>
                <c:pt idx="10474">
                  <c:v>14.4182589064479</c:v>
                </c:pt>
                <c:pt idx="10475">
                  <c:v>14.4196354826276</c:v>
                </c:pt>
                <c:pt idx="10476">
                  <c:v>14.4210120588073</c:v>
                </c:pt>
                <c:pt idx="10477">
                  <c:v>14.422388634987101</c:v>
                </c:pt>
                <c:pt idx="10478">
                  <c:v>14.423765211166801</c:v>
                </c:pt>
                <c:pt idx="10479">
                  <c:v>14.425141787346501</c:v>
                </c:pt>
                <c:pt idx="10480">
                  <c:v>14.426518363526201</c:v>
                </c:pt>
                <c:pt idx="10481">
                  <c:v>14.427894939706</c:v>
                </c:pt>
                <c:pt idx="10482">
                  <c:v>14.4292715158857</c:v>
                </c:pt>
                <c:pt idx="10483">
                  <c:v>14.4306480920654</c:v>
                </c:pt>
                <c:pt idx="10484">
                  <c:v>14.4320246682451</c:v>
                </c:pt>
                <c:pt idx="10485">
                  <c:v>14.4334012444249</c:v>
                </c:pt>
                <c:pt idx="10486">
                  <c:v>14.4347778206046</c:v>
                </c:pt>
                <c:pt idx="10487">
                  <c:v>14.4361543967843</c:v>
                </c:pt>
                <c:pt idx="10488">
                  <c:v>14.437530972964</c:v>
                </c:pt>
                <c:pt idx="10489">
                  <c:v>14.438907549143799</c:v>
                </c:pt>
                <c:pt idx="10490">
                  <c:v>14.440284125323499</c:v>
                </c:pt>
                <c:pt idx="10491">
                  <c:v>14.441660701503199</c:v>
                </c:pt>
                <c:pt idx="10492">
                  <c:v>14.443037277682899</c:v>
                </c:pt>
                <c:pt idx="10493">
                  <c:v>14.4444138538627</c:v>
                </c:pt>
                <c:pt idx="10494">
                  <c:v>14.4457904300424</c:v>
                </c:pt>
                <c:pt idx="10495">
                  <c:v>14.4471670062221</c:v>
                </c:pt>
                <c:pt idx="10496">
                  <c:v>14.4485435824019</c:v>
                </c:pt>
                <c:pt idx="10497">
                  <c:v>14.4499201585816</c:v>
                </c:pt>
                <c:pt idx="10498">
                  <c:v>14.4512967347613</c:v>
                </c:pt>
                <c:pt idx="10499">
                  <c:v>14.452673310941</c:v>
                </c:pt>
                <c:pt idx="10500">
                  <c:v>14.454049887120799</c:v>
                </c:pt>
                <c:pt idx="10501">
                  <c:v>14.455426463300499</c:v>
                </c:pt>
                <c:pt idx="10502">
                  <c:v>14.456803039480199</c:v>
                </c:pt>
                <c:pt idx="10503">
                  <c:v>14.458179615659899</c:v>
                </c:pt>
                <c:pt idx="10504">
                  <c:v>14.459556191839701</c:v>
                </c:pt>
                <c:pt idx="10505">
                  <c:v>14.460932768019401</c:v>
                </c:pt>
                <c:pt idx="10506">
                  <c:v>14.462309344199101</c:v>
                </c:pt>
                <c:pt idx="10507">
                  <c:v>14.463685920378801</c:v>
                </c:pt>
                <c:pt idx="10508">
                  <c:v>14.4650624965586</c:v>
                </c:pt>
                <c:pt idx="10509">
                  <c:v>14.4664390727383</c:v>
                </c:pt>
                <c:pt idx="10510">
                  <c:v>14.467815648918</c:v>
                </c:pt>
                <c:pt idx="10511">
                  <c:v>14.4691922250977</c:v>
                </c:pt>
                <c:pt idx="10512">
                  <c:v>14.4705688012775</c:v>
                </c:pt>
                <c:pt idx="10513">
                  <c:v>14.4719453774572</c:v>
                </c:pt>
                <c:pt idx="10514">
                  <c:v>14.4733219536369</c:v>
                </c:pt>
                <c:pt idx="10515">
                  <c:v>14.4746985298166</c:v>
                </c:pt>
                <c:pt idx="10516">
                  <c:v>14.476075105996401</c:v>
                </c:pt>
                <c:pt idx="10517">
                  <c:v>14.477451682176101</c:v>
                </c:pt>
                <c:pt idx="10518">
                  <c:v>14.478828258355801</c:v>
                </c:pt>
                <c:pt idx="10519">
                  <c:v>14.480204834535501</c:v>
                </c:pt>
                <c:pt idx="10520">
                  <c:v>14.4815814107153</c:v>
                </c:pt>
                <c:pt idx="10521">
                  <c:v>14.482957986895</c:v>
                </c:pt>
                <c:pt idx="10522">
                  <c:v>14.4843345630747</c:v>
                </c:pt>
                <c:pt idx="10523">
                  <c:v>14.4857111392544</c:v>
                </c:pt>
                <c:pt idx="10524">
                  <c:v>14.4870877154342</c:v>
                </c:pt>
                <c:pt idx="10525">
                  <c:v>14.4884642916139</c:v>
                </c:pt>
                <c:pt idx="10526">
                  <c:v>14.4898408677936</c:v>
                </c:pt>
                <c:pt idx="10527">
                  <c:v>14.491217443973399</c:v>
                </c:pt>
                <c:pt idx="10528">
                  <c:v>14.492594020153099</c:v>
                </c:pt>
                <c:pt idx="10529">
                  <c:v>14.493970596332799</c:v>
                </c:pt>
                <c:pt idx="10530">
                  <c:v>14.495347172512499</c:v>
                </c:pt>
                <c:pt idx="10531">
                  <c:v>14.4967237486923</c:v>
                </c:pt>
                <c:pt idx="10532">
                  <c:v>14.498100324872</c:v>
                </c:pt>
                <c:pt idx="10533">
                  <c:v>14.4994769010517</c:v>
                </c:pt>
                <c:pt idx="10534">
                  <c:v>14.5008534772314</c:v>
                </c:pt>
                <c:pt idx="10535">
                  <c:v>14.5022300534112</c:v>
                </c:pt>
                <c:pt idx="10536">
                  <c:v>14.5036066295909</c:v>
                </c:pt>
                <c:pt idx="10537">
                  <c:v>14.5049832057706</c:v>
                </c:pt>
                <c:pt idx="10538">
                  <c:v>14.5063597819503</c:v>
                </c:pt>
                <c:pt idx="10539">
                  <c:v>14.507736358130099</c:v>
                </c:pt>
                <c:pt idx="10540">
                  <c:v>14.509112934309799</c:v>
                </c:pt>
                <c:pt idx="10541">
                  <c:v>14.510489510489499</c:v>
                </c:pt>
                <c:pt idx="10542">
                  <c:v>14.511866086669199</c:v>
                </c:pt>
                <c:pt idx="10543">
                  <c:v>14.513242662849001</c:v>
                </c:pt>
                <c:pt idx="10544">
                  <c:v>14.514619239028701</c:v>
                </c:pt>
                <c:pt idx="10545">
                  <c:v>14.515995815208401</c:v>
                </c:pt>
                <c:pt idx="10546">
                  <c:v>14.517372391388101</c:v>
                </c:pt>
                <c:pt idx="10547">
                  <c:v>14.5187489675679</c:v>
                </c:pt>
                <c:pt idx="10548">
                  <c:v>14.5201255437476</c:v>
                </c:pt>
                <c:pt idx="10549">
                  <c:v>14.5215021199273</c:v>
                </c:pt>
                <c:pt idx="10550">
                  <c:v>14.522878696107</c:v>
                </c:pt>
                <c:pt idx="10551">
                  <c:v>14.524255272286799</c:v>
                </c:pt>
                <c:pt idx="10552">
                  <c:v>14.525631848466499</c:v>
                </c:pt>
                <c:pt idx="10553">
                  <c:v>14.527008424646199</c:v>
                </c:pt>
                <c:pt idx="10554">
                  <c:v>14.528385000826001</c:v>
                </c:pt>
                <c:pt idx="10555">
                  <c:v>14.529761577005701</c:v>
                </c:pt>
                <c:pt idx="10556">
                  <c:v>14.531138153185401</c:v>
                </c:pt>
                <c:pt idx="10557">
                  <c:v>14.532514729365101</c:v>
                </c:pt>
                <c:pt idx="10558">
                  <c:v>14.5338913055449</c:v>
                </c:pt>
                <c:pt idx="10559">
                  <c:v>14.5352678817246</c:v>
                </c:pt>
                <c:pt idx="10560">
                  <c:v>14.5366444579043</c:v>
                </c:pt>
                <c:pt idx="10561">
                  <c:v>14.538021034084</c:v>
                </c:pt>
                <c:pt idx="10562">
                  <c:v>14.5393976102638</c:v>
                </c:pt>
                <c:pt idx="10563">
                  <c:v>14.5407741864435</c:v>
                </c:pt>
                <c:pt idx="10564">
                  <c:v>14.5421507626232</c:v>
                </c:pt>
                <c:pt idx="10565">
                  <c:v>14.5435273388029</c:v>
                </c:pt>
                <c:pt idx="10566">
                  <c:v>14.544903914982701</c:v>
                </c:pt>
                <c:pt idx="10567">
                  <c:v>14.546280491162401</c:v>
                </c:pt>
                <c:pt idx="10568">
                  <c:v>14.547657067342101</c:v>
                </c:pt>
                <c:pt idx="10569">
                  <c:v>14.549033643521801</c:v>
                </c:pt>
                <c:pt idx="10570">
                  <c:v>14.5504102197016</c:v>
                </c:pt>
                <c:pt idx="10571">
                  <c:v>14.5517867958813</c:v>
                </c:pt>
                <c:pt idx="10572">
                  <c:v>14.553163372061</c:v>
                </c:pt>
                <c:pt idx="10573">
                  <c:v>14.5545399482407</c:v>
                </c:pt>
                <c:pt idx="10574">
                  <c:v>14.5559165244205</c:v>
                </c:pt>
                <c:pt idx="10575">
                  <c:v>14.5572931006002</c:v>
                </c:pt>
                <c:pt idx="10576">
                  <c:v>14.5586696767799</c:v>
                </c:pt>
                <c:pt idx="10577">
                  <c:v>14.5600462529596</c:v>
                </c:pt>
                <c:pt idx="10578">
                  <c:v>14.561422829139399</c:v>
                </c:pt>
                <c:pt idx="10579">
                  <c:v>14.562799405319099</c:v>
                </c:pt>
                <c:pt idx="10580">
                  <c:v>14.564175981498799</c:v>
                </c:pt>
                <c:pt idx="10581">
                  <c:v>14.565552557678499</c:v>
                </c:pt>
                <c:pt idx="10582">
                  <c:v>14.5669291338583</c:v>
                </c:pt>
                <c:pt idx="10583">
                  <c:v>14.568305710038</c:v>
                </c:pt>
                <c:pt idx="10584">
                  <c:v>14.5696822862177</c:v>
                </c:pt>
                <c:pt idx="10585">
                  <c:v>14.5710588623974</c:v>
                </c:pt>
                <c:pt idx="10586">
                  <c:v>14.5724354385772</c:v>
                </c:pt>
                <c:pt idx="10587">
                  <c:v>14.5738120147569</c:v>
                </c:pt>
                <c:pt idx="10588">
                  <c:v>14.5751885909366</c:v>
                </c:pt>
                <c:pt idx="10589">
                  <c:v>14.576565167116399</c:v>
                </c:pt>
                <c:pt idx="10590">
                  <c:v>14.577941743296099</c:v>
                </c:pt>
                <c:pt idx="10591">
                  <c:v>14.579318319475799</c:v>
                </c:pt>
                <c:pt idx="10592">
                  <c:v>14.580694895655499</c:v>
                </c:pt>
                <c:pt idx="10593">
                  <c:v>14.582071471835301</c:v>
                </c:pt>
                <c:pt idx="10594">
                  <c:v>14.583448048015001</c:v>
                </c:pt>
                <c:pt idx="10595">
                  <c:v>14.584824624194701</c:v>
                </c:pt>
                <c:pt idx="10596">
                  <c:v>14.586201200374401</c:v>
                </c:pt>
                <c:pt idx="10597">
                  <c:v>14.5875777765542</c:v>
                </c:pt>
                <c:pt idx="10598">
                  <c:v>14.5889543527339</c:v>
                </c:pt>
                <c:pt idx="10599">
                  <c:v>14.5903309289136</c:v>
                </c:pt>
                <c:pt idx="10600">
                  <c:v>14.5917075050933</c:v>
                </c:pt>
                <c:pt idx="10601">
                  <c:v>14.5930840812731</c:v>
                </c:pt>
                <c:pt idx="10602">
                  <c:v>14.5944606574528</c:v>
                </c:pt>
                <c:pt idx="10603">
                  <c:v>14.5958372336325</c:v>
                </c:pt>
                <c:pt idx="10604">
                  <c:v>14.5972138098122</c:v>
                </c:pt>
                <c:pt idx="10605">
                  <c:v>14.598590385992001</c:v>
                </c:pt>
                <c:pt idx="10606">
                  <c:v>14.599966962171701</c:v>
                </c:pt>
                <c:pt idx="10607">
                  <c:v>14.601343538351401</c:v>
                </c:pt>
                <c:pt idx="10608">
                  <c:v>14.602720114531101</c:v>
                </c:pt>
                <c:pt idx="10609">
                  <c:v>14.6040966907109</c:v>
                </c:pt>
                <c:pt idx="10610">
                  <c:v>14.6054732668906</c:v>
                </c:pt>
                <c:pt idx="10611">
                  <c:v>14.6068498430703</c:v>
                </c:pt>
                <c:pt idx="10612">
                  <c:v>14.60822641925</c:v>
                </c:pt>
                <c:pt idx="10613">
                  <c:v>14.6096029954298</c:v>
                </c:pt>
                <c:pt idx="10614">
                  <c:v>14.6109795716095</c:v>
                </c:pt>
                <c:pt idx="10615">
                  <c:v>14.6123561477892</c:v>
                </c:pt>
                <c:pt idx="10616">
                  <c:v>14.6137327239689</c:v>
                </c:pt>
                <c:pt idx="10617">
                  <c:v>14.615109300148699</c:v>
                </c:pt>
                <c:pt idx="10618">
                  <c:v>14.616485876328399</c:v>
                </c:pt>
                <c:pt idx="10619">
                  <c:v>14.617862452508099</c:v>
                </c:pt>
                <c:pt idx="10620">
                  <c:v>14.619239028687799</c:v>
                </c:pt>
                <c:pt idx="10621">
                  <c:v>14.6206156048676</c:v>
                </c:pt>
                <c:pt idx="10622">
                  <c:v>14.6219921810473</c:v>
                </c:pt>
                <c:pt idx="10623">
                  <c:v>14.623368757227</c:v>
                </c:pt>
                <c:pt idx="10624">
                  <c:v>14.6247453334068</c:v>
                </c:pt>
                <c:pt idx="10625">
                  <c:v>14.6261219095865</c:v>
                </c:pt>
                <c:pt idx="10626">
                  <c:v>14.6274984857662</c:v>
                </c:pt>
                <c:pt idx="10627">
                  <c:v>14.6288750619459</c:v>
                </c:pt>
                <c:pt idx="10628">
                  <c:v>14.630251638125699</c:v>
                </c:pt>
                <c:pt idx="10629">
                  <c:v>14.631628214305399</c:v>
                </c:pt>
                <c:pt idx="10630">
                  <c:v>14.633004790485099</c:v>
                </c:pt>
                <c:pt idx="10631">
                  <c:v>14.634381366664799</c:v>
                </c:pt>
                <c:pt idx="10632">
                  <c:v>14.635757942844601</c:v>
                </c:pt>
                <c:pt idx="10633">
                  <c:v>14.637134519024301</c:v>
                </c:pt>
                <c:pt idx="10634">
                  <c:v>14.638511095204001</c:v>
                </c:pt>
                <c:pt idx="10635">
                  <c:v>14.639887671383701</c:v>
                </c:pt>
                <c:pt idx="10636">
                  <c:v>14.6412642475635</c:v>
                </c:pt>
                <c:pt idx="10637">
                  <c:v>14.6426408237432</c:v>
                </c:pt>
                <c:pt idx="10638">
                  <c:v>14.6440173999229</c:v>
                </c:pt>
                <c:pt idx="10639">
                  <c:v>14.6453939761026</c:v>
                </c:pt>
                <c:pt idx="10640">
                  <c:v>14.646770552282399</c:v>
                </c:pt>
                <c:pt idx="10641">
                  <c:v>14.648147128462099</c:v>
                </c:pt>
                <c:pt idx="10642">
                  <c:v>14.649523704641799</c:v>
                </c:pt>
                <c:pt idx="10643">
                  <c:v>14.650900280821499</c:v>
                </c:pt>
                <c:pt idx="10644">
                  <c:v>14.652276857001301</c:v>
                </c:pt>
                <c:pt idx="10645">
                  <c:v>14.653653433181001</c:v>
                </c:pt>
                <c:pt idx="10646">
                  <c:v>14.655030009360701</c:v>
                </c:pt>
                <c:pt idx="10647">
                  <c:v>14.656406585540401</c:v>
                </c:pt>
                <c:pt idx="10648">
                  <c:v>14.6577831617202</c:v>
                </c:pt>
                <c:pt idx="10649">
                  <c:v>14.6591597378999</c:v>
                </c:pt>
                <c:pt idx="10650">
                  <c:v>14.6605363140796</c:v>
                </c:pt>
                <c:pt idx="10651">
                  <c:v>14.6619128902594</c:v>
                </c:pt>
                <c:pt idx="10652">
                  <c:v>14.6632894664391</c:v>
                </c:pt>
                <c:pt idx="10653">
                  <c:v>14.6646660426188</c:v>
                </c:pt>
                <c:pt idx="10654">
                  <c:v>14.6660426187985</c:v>
                </c:pt>
                <c:pt idx="10655">
                  <c:v>14.667419194978301</c:v>
                </c:pt>
                <c:pt idx="10656">
                  <c:v>14.668795771158001</c:v>
                </c:pt>
                <c:pt idx="10657">
                  <c:v>14.670172347337701</c:v>
                </c:pt>
                <c:pt idx="10658">
                  <c:v>14.671548923517401</c:v>
                </c:pt>
                <c:pt idx="10659">
                  <c:v>14.6729254996972</c:v>
                </c:pt>
                <c:pt idx="10660">
                  <c:v>14.6743020758769</c:v>
                </c:pt>
                <c:pt idx="10661">
                  <c:v>14.6756786520566</c:v>
                </c:pt>
                <c:pt idx="10662">
                  <c:v>14.6770552282363</c:v>
                </c:pt>
                <c:pt idx="10663">
                  <c:v>14.6784318044161</c:v>
                </c:pt>
                <c:pt idx="10664">
                  <c:v>14.6798083805958</c:v>
                </c:pt>
                <c:pt idx="10665">
                  <c:v>14.6811849567755</c:v>
                </c:pt>
                <c:pt idx="10666">
                  <c:v>14.6825615329552</c:v>
                </c:pt>
                <c:pt idx="10667">
                  <c:v>14.683938109134999</c:v>
                </c:pt>
                <c:pt idx="10668">
                  <c:v>14.685314685314699</c:v>
                </c:pt>
                <c:pt idx="10669">
                  <c:v>14.686691261494399</c:v>
                </c:pt>
                <c:pt idx="10670">
                  <c:v>14.688067837674099</c:v>
                </c:pt>
                <c:pt idx="10671">
                  <c:v>14.6894444138539</c:v>
                </c:pt>
                <c:pt idx="10672">
                  <c:v>14.6908209900336</c:v>
                </c:pt>
                <c:pt idx="10673">
                  <c:v>14.6921975662133</c:v>
                </c:pt>
                <c:pt idx="10674">
                  <c:v>14.693574142393</c:v>
                </c:pt>
                <c:pt idx="10675">
                  <c:v>14.6949507185728</c:v>
                </c:pt>
                <c:pt idx="10676">
                  <c:v>14.6963272947525</c:v>
                </c:pt>
                <c:pt idx="10677">
                  <c:v>14.6977038709322</c:v>
                </c:pt>
                <c:pt idx="10678">
                  <c:v>14.6990804471119</c:v>
                </c:pt>
                <c:pt idx="10679">
                  <c:v>14.700457023291699</c:v>
                </c:pt>
                <c:pt idx="10680">
                  <c:v>14.701833599471399</c:v>
                </c:pt>
                <c:pt idx="10681">
                  <c:v>14.703210175651099</c:v>
                </c:pt>
                <c:pt idx="10682">
                  <c:v>14.704586751830799</c:v>
                </c:pt>
                <c:pt idx="10683">
                  <c:v>14.705963328010601</c:v>
                </c:pt>
                <c:pt idx="10684">
                  <c:v>14.707339904190301</c:v>
                </c:pt>
                <c:pt idx="10685">
                  <c:v>14.708716480370001</c:v>
                </c:pt>
                <c:pt idx="10686">
                  <c:v>14.7100930565498</c:v>
                </c:pt>
                <c:pt idx="10687">
                  <c:v>14.7114696327295</c:v>
                </c:pt>
                <c:pt idx="10688">
                  <c:v>14.7128462089092</c:v>
                </c:pt>
                <c:pt idx="10689">
                  <c:v>14.7142227850889</c:v>
                </c:pt>
                <c:pt idx="10690">
                  <c:v>14.715599361268699</c:v>
                </c:pt>
                <c:pt idx="10691">
                  <c:v>14.716975937448399</c:v>
                </c:pt>
                <c:pt idx="10692">
                  <c:v>14.718352513628099</c:v>
                </c:pt>
                <c:pt idx="10693">
                  <c:v>14.719729089807799</c:v>
                </c:pt>
                <c:pt idx="10694">
                  <c:v>14.721105665987601</c:v>
                </c:pt>
                <c:pt idx="10695">
                  <c:v>14.722482242167301</c:v>
                </c:pt>
                <c:pt idx="10696">
                  <c:v>14.723858818347001</c:v>
                </c:pt>
                <c:pt idx="10697">
                  <c:v>14.725235394526701</c:v>
                </c:pt>
                <c:pt idx="10698">
                  <c:v>14.7266119707065</c:v>
                </c:pt>
                <c:pt idx="10699">
                  <c:v>14.7279885468862</c:v>
                </c:pt>
                <c:pt idx="10700">
                  <c:v>14.7293651230659</c:v>
                </c:pt>
                <c:pt idx="10701">
                  <c:v>14.7307416992456</c:v>
                </c:pt>
                <c:pt idx="10702">
                  <c:v>14.7321182754254</c:v>
                </c:pt>
                <c:pt idx="10703">
                  <c:v>14.7334948516051</c:v>
                </c:pt>
                <c:pt idx="10704">
                  <c:v>14.7348714277848</c:v>
                </c:pt>
                <c:pt idx="10705">
                  <c:v>14.7362480039645</c:v>
                </c:pt>
                <c:pt idx="10706">
                  <c:v>14.737624580144301</c:v>
                </c:pt>
                <c:pt idx="10707">
                  <c:v>14.739001156324001</c:v>
                </c:pt>
                <c:pt idx="10708">
                  <c:v>14.740377732503701</c:v>
                </c:pt>
                <c:pt idx="10709">
                  <c:v>14.741754308683401</c:v>
                </c:pt>
                <c:pt idx="10710">
                  <c:v>14.7431308848632</c:v>
                </c:pt>
                <c:pt idx="10711">
                  <c:v>14.7445074610429</c:v>
                </c:pt>
                <c:pt idx="10712">
                  <c:v>14.7458840372226</c:v>
                </c:pt>
                <c:pt idx="10713">
                  <c:v>14.7472606134023</c:v>
                </c:pt>
                <c:pt idx="10714">
                  <c:v>14.7486371895821</c:v>
                </c:pt>
                <c:pt idx="10715">
                  <c:v>14.7500137657618</c:v>
                </c:pt>
                <c:pt idx="10716">
                  <c:v>14.7513903419415</c:v>
                </c:pt>
                <c:pt idx="10717">
                  <c:v>14.752766918121299</c:v>
                </c:pt>
                <c:pt idx="10718">
                  <c:v>14.754143494300999</c:v>
                </c:pt>
                <c:pt idx="10719">
                  <c:v>14.755520070480699</c:v>
                </c:pt>
                <c:pt idx="10720">
                  <c:v>14.756896646660399</c:v>
                </c:pt>
                <c:pt idx="10721">
                  <c:v>14.7582732228402</c:v>
                </c:pt>
                <c:pt idx="10722">
                  <c:v>14.7596497990199</c:v>
                </c:pt>
                <c:pt idx="10723">
                  <c:v>14.7610263751996</c:v>
                </c:pt>
                <c:pt idx="10724">
                  <c:v>14.7624029513793</c:v>
                </c:pt>
                <c:pt idx="10725">
                  <c:v>14.7637795275591</c:v>
                </c:pt>
                <c:pt idx="10726">
                  <c:v>14.7651561037388</c:v>
                </c:pt>
                <c:pt idx="10727">
                  <c:v>14.7665326799185</c:v>
                </c:pt>
                <c:pt idx="10728">
                  <c:v>14.7679092560982</c:v>
                </c:pt>
                <c:pt idx="10729">
                  <c:v>14.769285832277999</c:v>
                </c:pt>
                <c:pt idx="10730">
                  <c:v>14.770662408457699</c:v>
                </c:pt>
                <c:pt idx="10731">
                  <c:v>14.772038984637399</c:v>
                </c:pt>
                <c:pt idx="10732">
                  <c:v>14.773415560817099</c:v>
                </c:pt>
                <c:pt idx="10733">
                  <c:v>14.774792136996901</c:v>
                </c:pt>
                <c:pt idx="10734">
                  <c:v>14.776168713176601</c:v>
                </c:pt>
                <c:pt idx="10735">
                  <c:v>14.777545289356301</c:v>
                </c:pt>
                <c:pt idx="10736">
                  <c:v>14.778921865536001</c:v>
                </c:pt>
                <c:pt idx="10737">
                  <c:v>14.7802984417158</c:v>
                </c:pt>
                <c:pt idx="10738">
                  <c:v>14.7816750178955</c:v>
                </c:pt>
                <c:pt idx="10739">
                  <c:v>14.7830515940752</c:v>
                </c:pt>
                <c:pt idx="10740">
                  <c:v>14.7844281702549</c:v>
                </c:pt>
                <c:pt idx="10741">
                  <c:v>14.7858047464347</c:v>
                </c:pt>
                <c:pt idx="10742">
                  <c:v>14.7871813226144</c:v>
                </c:pt>
                <c:pt idx="10743">
                  <c:v>14.7885578987941</c:v>
                </c:pt>
                <c:pt idx="10744">
                  <c:v>14.7899344749738</c:v>
                </c:pt>
                <c:pt idx="10745">
                  <c:v>14.791311051153601</c:v>
                </c:pt>
                <c:pt idx="10746">
                  <c:v>14.792687627333301</c:v>
                </c:pt>
                <c:pt idx="10747">
                  <c:v>14.794064203513001</c:v>
                </c:pt>
                <c:pt idx="10748">
                  <c:v>14.795440779692701</c:v>
                </c:pt>
                <c:pt idx="10749">
                  <c:v>14.7968173558725</c:v>
                </c:pt>
                <c:pt idx="10750">
                  <c:v>14.7981939320522</c:v>
                </c:pt>
                <c:pt idx="10751">
                  <c:v>14.7995705082319</c:v>
                </c:pt>
                <c:pt idx="10752">
                  <c:v>14.8009470844117</c:v>
                </c:pt>
                <c:pt idx="10753">
                  <c:v>14.8023236605914</c:v>
                </c:pt>
                <c:pt idx="10754">
                  <c:v>14.8037002367711</c:v>
                </c:pt>
                <c:pt idx="10755">
                  <c:v>14.8050768129508</c:v>
                </c:pt>
                <c:pt idx="10756">
                  <c:v>14.806453389130599</c:v>
                </c:pt>
                <c:pt idx="10757">
                  <c:v>14.807829965310299</c:v>
                </c:pt>
                <c:pt idx="10758">
                  <c:v>14.809206541489999</c:v>
                </c:pt>
                <c:pt idx="10759">
                  <c:v>14.810583117669699</c:v>
                </c:pt>
                <c:pt idx="10760">
                  <c:v>14.8119596938495</c:v>
                </c:pt>
                <c:pt idx="10761">
                  <c:v>14.8133362700292</c:v>
                </c:pt>
                <c:pt idx="10762">
                  <c:v>14.8147128462089</c:v>
                </c:pt>
                <c:pt idx="10763">
                  <c:v>14.8160894223886</c:v>
                </c:pt>
                <c:pt idx="10764">
                  <c:v>14.8174659985684</c:v>
                </c:pt>
                <c:pt idx="10765">
                  <c:v>14.8188425747481</c:v>
                </c:pt>
                <c:pt idx="10766">
                  <c:v>14.8202191509278</c:v>
                </c:pt>
                <c:pt idx="10767">
                  <c:v>14.8215957271075</c:v>
                </c:pt>
                <c:pt idx="10768">
                  <c:v>14.822972303287299</c:v>
                </c:pt>
                <c:pt idx="10769">
                  <c:v>14.824348879466999</c:v>
                </c:pt>
                <c:pt idx="10770">
                  <c:v>14.825725455646699</c:v>
                </c:pt>
                <c:pt idx="10771">
                  <c:v>14.827102031826399</c:v>
                </c:pt>
                <c:pt idx="10772">
                  <c:v>14.828478608006201</c:v>
                </c:pt>
                <c:pt idx="10773">
                  <c:v>14.829855184185901</c:v>
                </c:pt>
                <c:pt idx="10774">
                  <c:v>14.831231760365601</c:v>
                </c:pt>
                <c:pt idx="10775">
                  <c:v>14.832608336545301</c:v>
                </c:pt>
                <c:pt idx="10776">
                  <c:v>14.8339849127251</c:v>
                </c:pt>
                <c:pt idx="10777">
                  <c:v>14.8353614889048</c:v>
                </c:pt>
                <c:pt idx="10778">
                  <c:v>14.8367380650845</c:v>
                </c:pt>
                <c:pt idx="10779">
                  <c:v>14.838114641264299</c:v>
                </c:pt>
                <c:pt idx="10780">
                  <c:v>14.839491217443999</c:v>
                </c:pt>
                <c:pt idx="10781">
                  <c:v>14.840867793623699</c:v>
                </c:pt>
                <c:pt idx="10782">
                  <c:v>14.842244369803399</c:v>
                </c:pt>
                <c:pt idx="10783">
                  <c:v>14.843620945983201</c:v>
                </c:pt>
                <c:pt idx="10784">
                  <c:v>14.844997522162901</c:v>
                </c:pt>
                <c:pt idx="10785">
                  <c:v>14.846374098342601</c:v>
                </c:pt>
                <c:pt idx="10786">
                  <c:v>14.847750674522301</c:v>
                </c:pt>
                <c:pt idx="10787">
                  <c:v>14.8491272507021</c:v>
                </c:pt>
                <c:pt idx="10788">
                  <c:v>14.8505038268818</c:v>
                </c:pt>
                <c:pt idx="10789">
                  <c:v>14.8518804030615</c:v>
                </c:pt>
                <c:pt idx="10790">
                  <c:v>14.8532569792412</c:v>
                </c:pt>
                <c:pt idx="10791">
                  <c:v>14.854633555421</c:v>
                </c:pt>
                <c:pt idx="10792">
                  <c:v>14.8560101316007</c:v>
                </c:pt>
                <c:pt idx="10793">
                  <c:v>14.8573867077804</c:v>
                </c:pt>
                <c:pt idx="10794">
                  <c:v>14.8587632839601</c:v>
                </c:pt>
                <c:pt idx="10795">
                  <c:v>14.860139860139901</c:v>
                </c:pt>
                <c:pt idx="10796">
                  <c:v>14.861516436319601</c:v>
                </c:pt>
                <c:pt idx="10797">
                  <c:v>14.862893012499301</c:v>
                </c:pt>
                <c:pt idx="10798">
                  <c:v>14.864269588679001</c:v>
                </c:pt>
                <c:pt idx="10799">
                  <c:v>14.8656461648588</c:v>
                </c:pt>
                <c:pt idx="10800">
                  <c:v>14.8670227410385</c:v>
                </c:pt>
                <c:pt idx="10801">
                  <c:v>14.8683993172182</c:v>
                </c:pt>
                <c:pt idx="10802">
                  <c:v>14.8697758933979</c:v>
                </c:pt>
                <c:pt idx="10803">
                  <c:v>14.8711524695777</c:v>
                </c:pt>
                <c:pt idx="10804">
                  <c:v>14.8725290457574</c:v>
                </c:pt>
                <c:pt idx="10805">
                  <c:v>14.8739056219371</c:v>
                </c:pt>
                <c:pt idx="10806">
                  <c:v>14.8752821981168</c:v>
                </c:pt>
                <c:pt idx="10807">
                  <c:v>14.876658774296599</c:v>
                </c:pt>
                <c:pt idx="10808">
                  <c:v>14.878035350476299</c:v>
                </c:pt>
                <c:pt idx="10809">
                  <c:v>14.879411926655999</c:v>
                </c:pt>
                <c:pt idx="10810">
                  <c:v>14.880788502835699</c:v>
                </c:pt>
                <c:pt idx="10811">
                  <c:v>14.8821650790155</c:v>
                </c:pt>
                <c:pt idx="10812">
                  <c:v>14.8835416551952</c:v>
                </c:pt>
                <c:pt idx="10813">
                  <c:v>14.8849182313749</c:v>
                </c:pt>
                <c:pt idx="10814">
                  <c:v>14.8862948075547</c:v>
                </c:pt>
                <c:pt idx="10815">
                  <c:v>14.8876713837344</c:v>
                </c:pt>
                <c:pt idx="10816">
                  <c:v>14.8890479599141</c:v>
                </c:pt>
                <c:pt idx="10817">
                  <c:v>14.8904245360938</c:v>
                </c:pt>
                <c:pt idx="10818">
                  <c:v>14.891801112273599</c:v>
                </c:pt>
                <c:pt idx="10819">
                  <c:v>14.893177688453299</c:v>
                </c:pt>
                <c:pt idx="10820">
                  <c:v>14.894554264632999</c:v>
                </c:pt>
                <c:pt idx="10821">
                  <c:v>14.895930840812699</c:v>
                </c:pt>
                <c:pt idx="10822">
                  <c:v>14.897307416992501</c:v>
                </c:pt>
                <c:pt idx="10823">
                  <c:v>14.898683993172201</c:v>
                </c:pt>
                <c:pt idx="10824">
                  <c:v>14.900060569351901</c:v>
                </c:pt>
                <c:pt idx="10825">
                  <c:v>14.901437145531601</c:v>
                </c:pt>
                <c:pt idx="10826">
                  <c:v>14.9028137217114</c:v>
                </c:pt>
                <c:pt idx="10827">
                  <c:v>14.9041902978911</c:v>
                </c:pt>
                <c:pt idx="10828">
                  <c:v>14.9055668740708</c:v>
                </c:pt>
                <c:pt idx="10829">
                  <c:v>14.9069434502505</c:v>
                </c:pt>
                <c:pt idx="10830">
                  <c:v>14.9083200264303</c:v>
                </c:pt>
                <c:pt idx="10831">
                  <c:v>14.90969660261</c:v>
                </c:pt>
                <c:pt idx="10832">
                  <c:v>14.9110731787897</c:v>
                </c:pt>
                <c:pt idx="10833">
                  <c:v>14.9124497549694</c:v>
                </c:pt>
                <c:pt idx="10834">
                  <c:v>14.913826331149201</c:v>
                </c:pt>
                <c:pt idx="10835">
                  <c:v>14.915202907328901</c:v>
                </c:pt>
                <c:pt idx="10836">
                  <c:v>14.916579483508601</c:v>
                </c:pt>
                <c:pt idx="10837">
                  <c:v>14.917956059688301</c:v>
                </c:pt>
                <c:pt idx="10838">
                  <c:v>14.9193326358681</c:v>
                </c:pt>
                <c:pt idx="10839">
                  <c:v>14.9207092120478</c:v>
                </c:pt>
                <c:pt idx="10840">
                  <c:v>14.9220857882275</c:v>
                </c:pt>
                <c:pt idx="10841">
                  <c:v>14.9234623644073</c:v>
                </c:pt>
                <c:pt idx="10842">
                  <c:v>14.924838940587</c:v>
                </c:pt>
                <c:pt idx="10843">
                  <c:v>14.9262155167667</c:v>
                </c:pt>
                <c:pt idx="10844">
                  <c:v>14.9275920929464</c:v>
                </c:pt>
                <c:pt idx="10845">
                  <c:v>14.928968669126199</c:v>
                </c:pt>
                <c:pt idx="10846">
                  <c:v>14.930345245305899</c:v>
                </c:pt>
                <c:pt idx="10847">
                  <c:v>14.931721821485599</c:v>
                </c:pt>
                <c:pt idx="10848">
                  <c:v>14.933098397665299</c:v>
                </c:pt>
                <c:pt idx="10849">
                  <c:v>14.9344749738451</c:v>
                </c:pt>
                <c:pt idx="10850">
                  <c:v>14.9358515500248</c:v>
                </c:pt>
                <c:pt idx="10851">
                  <c:v>14.9372281262045</c:v>
                </c:pt>
                <c:pt idx="10852">
                  <c:v>14.9386047023842</c:v>
                </c:pt>
                <c:pt idx="10853">
                  <c:v>14.939981278564</c:v>
                </c:pt>
                <c:pt idx="10854">
                  <c:v>14.9413578547437</c:v>
                </c:pt>
                <c:pt idx="10855">
                  <c:v>14.9427344309234</c:v>
                </c:pt>
                <c:pt idx="10856">
                  <c:v>14.9441110071031</c:v>
                </c:pt>
                <c:pt idx="10857">
                  <c:v>14.945487583282899</c:v>
                </c:pt>
                <c:pt idx="10858">
                  <c:v>14.946864159462599</c:v>
                </c:pt>
                <c:pt idx="10859">
                  <c:v>14.948240735642299</c:v>
                </c:pt>
                <c:pt idx="10860">
                  <c:v>14.949617311821999</c:v>
                </c:pt>
                <c:pt idx="10861">
                  <c:v>14.950993888001801</c:v>
                </c:pt>
                <c:pt idx="10862">
                  <c:v>14.952370464181501</c:v>
                </c:pt>
                <c:pt idx="10863">
                  <c:v>14.953747040361201</c:v>
                </c:pt>
                <c:pt idx="10864">
                  <c:v>14.9551236165409</c:v>
                </c:pt>
                <c:pt idx="10865">
                  <c:v>14.9565001927207</c:v>
                </c:pt>
                <c:pt idx="10866">
                  <c:v>14.9578767689004</c:v>
                </c:pt>
                <c:pt idx="10867">
                  <c:v>14.9592533450801</c:v>
                </c:pt>
                <c:pt idx="10868">
                  <c:v>14.9606299212598</c:v>
                </c:pt>
                <c:pt idx="10869">
                  <c:v>14.962006497439599</c:v>
                </c:pt>
                <c:pt idx="10870">
                  <c:v>14.963383073619299</c:v>
                </c:pt>
                <c:pt idx="10871">
                  <c:v>14.964759649798999</c:v>
                </c:pt>
                <c:pt idx="10872">
                  <c:v>14.966136225978699</c:v>
                </c:pt>
                <c:pt idx="10873">
                  <c:v>14.967512802158501</c:v>
                </c:pt>
                <c:pt idx="10874">
                  <c:v>14.968889378338201</c:v>
                </c:pt>
                <c:pt idx="10875">
                  <c:v>14.970265954517901</c:v>
                </c:pt>
                <c:pt idx="10876">
                  <c:v>14.9716425306977</c:v>
                </c:pt>
                <c:pt idx="10877">
                  <c:v>14.9730191068774</c:v>
                </c:pt>
                <c:pt idx="10878">
                  <c:v>14.9743956830571</c:v>
                </c:pt>
                <c:pt idx="10879">
                  <c:v>14.9757722592368</c:v>
                </c:pt>
                <c:pt idx="10880">
                  <c:v>14.9771488354166</c:v>
                </c:pt>
                <c:pt idx="10881">
                  <c:v>14.9785254115963</c:v>
                </c:pt>
                <c:pt idx="10882">
                  <c:v>14.979901987776</c:v>
                </c:pt>
                <c:pt idx="10883">
                  <c:v>14.9812785639557</c:v>
                </c:pt>
                <c:pt idx="10884">
                  <c:v>14.982655140135501</c:v>
                </c:pt>
                <c:pt idx="10885">
                  <c:v>14.984031716315201</c:v>
                </c:pt>
                <c:pt idx="10886">
                  <c:v>14.985408292494901</c:v>
                </c:pt>
                <c:pt idx="10887">
                  <c:v>14.986784868674601</c:v>
                </c:pt>
                <c:pt idx="10888">
                  <c:v>14.9881614448544</c:v>
                </c:pt>
                <c:pt idx="10889">
                  <c:v>14.9895380210341</c:v>
                </c:pt>
                <c:pt idx="10890">
                  <c:v>14.9909145972138</c:v>
                </c:pt>
                <c:pt idx="10891">
                  <c:v>14.9922911733935</c:v>
                </c:pt>
                <c:pt idx="10892">
                  <c:v>14.9936677495733</c:v>
                </c:pt>
                <c:pt idx="10893">
                  <c:v>14.995044325753</c:v>
                </c:pt>
                <c:pt idx="10894">
                  <c:v>14.9964209019327</c:v>
                </c:pt>
                <c:pt idx="10895">
                  <c:v>14.9977974781124</c:v>
                </c:pt>
                <c:pt idx="10896">
                  <c:v>14.999174054292199</c:v>
                </c:pt>
                <c:pt idx="10897">
                  <c:v>15.000550630471899</c:v>
                </c:pt>
                <c:pt idx="10898">
                  <c:v>15.001927206651599</c:v>
                </c:pt>
                <c:pt idx="10899">
                  <c:v>15.003303782831299</c:v>
                </c:pt>
                <c:pt idx="10900">
                  <c:v>15.0046803590111</c:v>
                </c:pt>
                <c:pt idx="10901">
                  <c:v>15.0060569351908</c:v>
                </c:pt>
                <c:pt idx="10902">
                  <c:v>15.0074335113705</c:v>
                </c:pt>
                <c:pt idx="10903">
                  <c:v>15.0088100875502</c:v>
                </c:pt>
                <c:pt idx="10904">
                  <c:v>15.01018666373</c:v>
                </c:pt>
                <c:pt idx="10905">
                  <c:v>15.0115632399097</c:v>
                </c:pt>
                <c:pt idx="10906">
                  <c:v>15.0129398160894</c:v>
                </c:pt>
                <c:pt idx="10907">
                  <c:v>15.014316392269199</c:v>
                </c:pt>
                <c:pt idx="10908">
                  <c:v>15.015692968448899</c:v>
                </c:pt>
                <c:pt idx="10909">
                  <c:v>15.017069544628599</c:v>
                </c:pt>
                <c:pt idx="10910">
                  <c:v>15.018446120808299</c:v>
                </c:pt>
                <c:pt idx="10911">
                  <c:v>15.019822696988101</c:v>
                </c:pt>
                <c:pt idx="10912">
                  <c:v>15.021199273167801</c:v>
                </c:pt>
                <c:pt idx="10913">
                  <c:v>15.022575849347501</c:v>
                </c:pt>
                <c:pt idx="10914">
                  <c:v>15.023952425527201</c:v>
                </c:pt>
                <c:pt idx="10915">
                  <c:v>15.025329001707</c:v>
                </c:pt>
                <c:pt idx="10916">
                  <c:v>15.0267055778867</c:v>
                </c:pt>
                <c:pt idx="10917">
                  <c:v>15.0280821540664</c:v>
                </c:pt>
                <c:pt idx="10918">
                  <c:v>15.0294587302461</c:v>
                </c:pt>
                <c:pt idx="10919">
                  <c:v>15.030835306425899</c:v>
                </c:pt>
                <c:pt idx="10920">
                  <c:v>15.032211882605599</c:v>
                </c:pt>
                <c:pt idx="10921">
                  <c:v>15.033588458785299</c:v>
                </c:pt>
                <c:pt idx="10922">
                  <c:v>15.034965034964999</c:v>
                </c:pt>
                <c:pt idx="10923">
                  <c:v>15.036341611144801</c:v>
                </c:pt>
                <c:pt idx="10924">
                  <c:v>15.037718187324501</c:v>
                </c:pt>
                <c:pt idx="10925">
                  <c:v>15.039094763504201</c:v>
                </c:pt>
                <c:pt idx="10926">
                  <c:v>15.040471339683901</c:v>
                </c:pt>
                <c:pt idx="10927">
                  <c:v>15.0418479158637</c:v>
                </c:pt>
                <c:pt idx="10928">
                  <c:v>15.0432244920434</c:v>
                </c:pt>
                <c:pt idx="10929">
                  <c:v>15.0446010682231</c:v>
                </c:pt>
                <c:pt idx="10930">
                  <c:v>15.0459776444028</c:v>
                </c:pt>
                <c:pt idx="10931">
                  <c:v>15.0473542205826</c:v>
                </c:pt>
                <c:pt idx="10932">
                  <c:v>15.0487307967623</c:v>
                </c:pt>
                <c:pt idx="10933">
                  <c:v>15.050107372942</c:v>
                </c:pt>
                <c:pt idx="10934">
                  <c:v>15.0514839491217</c:v>
                </c:pt>
                <c:pt idx="10935">
                  <c:v>15.052860525301501</c:v>
                </c:pt>
                <c:pt idx="10936">
                  <c:v>15.054237101481201</c:v>
                </c:pt>
                <c:pt idx="10937">
                  <c:v>15.055613677660901</c:v>
                </c:pt>
                <c:pt idx="10938">
                  <c:v>15.056990253840601</c:v>
                </c:pt>
                <c:pt idx="10939">
                  <c:v>15.0583668300204</c:v>
                </c:pt>
                <c:pt idx="10940">
                  <c:v>15.0597434062001</c:v>
                </c:pt>
                <c:pt idx="10941">
                  <c:v>15.0611199823798</c:v>
                </c:pt>
                <c:pt idx="10942">
                  <c:v>15.0624965585596</c:v>
                </c:pt>
                <c:pt idx="10943">
                  <c:v>15.0638731347393</c:v>
                </c:pt>
                <c:pt idx="10944">
                  <c:v>15.065249710919</c:v>
                </c:pt>
                <c:pt idx="10945">
                  <c:v>15.0666262870987</c:v>
                </c:pt>
                <c:pt idx="10946">
                  <c:v>15.068002863278499</c:v>
                </c:pt>
                <c:pt idx="10947">
                  <c:v>15.069379439458199</c:v>
                </c:pt>
                <c:pt idx="10948">
                  <c:v>15.070756015637899</c:v>
                </c:pt>
                <c:pt idx="10949">
                  <c:v>15.072132591817599</c:v>
                </c:pt>
                <c:pt idx="10950">
                  <c:v>15.0735091679974</c:v>
                </c:pt>
                <c:pt idx="10951">
                  <c:v>15.0748857441771</c:v>
                </c:pt>
                <c:pt idx="10952">
                  <c:v>15.0762623203568</c:v>
                </c:pt>
                <c:pt idx="10953">
                  <c:v>15.0776388965365</c:v>
                </c:pt>
                <c:pt idx="10954">
                  <c:v>15.0790154727163</c:v>
                </c:pt>
                <c:pt idx="10955">
                  <c:v>15.080392048896</c:v>
                </c:pt>
                <c:pt idx="10956">
                  <c:v>15.0817686250757</c:v>
                </c:pt>
                <c:pt idx="10957">
                  <c:v>15.0831452012554</c:v>
                </c:pt>
                <c:pt idx="10958">
                  <c:v>15.084521777435199</c:v>
                </c:pt>
                <c:pt idx="10959">
                  <c:v>15.085898353614899</c:v>
                </c:pt>
                <c:pt idx="10960">
                  <c:v>15.087274929794599</c:v>
                </c:pt>
                <c:pt idx="10961">
                  <c:v>15.088651505974299</c:v>
                </c:pt>
                <c:pt idx="10962">
                  <c:v>15.090028082154101</c:v>
                </c:pt>
                <c:pt idx="10963">
                  <c:v>15.091404658333801</c:v>
                </c:pt>
                <c:pt idx="10964">
                  <c:v>15.092781234513501</c:v>
                </c:pt>
                <c:pt idx="10965">
                  <c:v>15.094157810693201</c:v>
                </c:pt>
                <c:pt idx="10966">
                  <c:v>15.095534386873</c:v>
                </c:pt>
                <c:pt idx="10967">
                  <c:v>15.0969109630527</c:v>
                </c:pt>
                <c:pt idx="10968">
                  <c:v>15.0982875392324</c:v>
                </c:pt>
                <c:pt idx="10969">
                  <c:v>15.0996641154122</c:v>
                </c:pt>
                <c:pt idx="10970">
                  <c:v>15.1010406915919</c:v>
                </c:pt>
                <c:pt idx="10971">
                  <c:v>15.1024172677716</c:v>
                </c:pt>
                <c:pt idx="10972">
                  <c:v>15.1037938439513</c:v>
                </c:pt>
                <c:pt idx="10973">
                  <c:v>15.105170420131101</c:v>
                </c:pt>
                <c:pt idx="10974">
                  <c:v>15.106546996310801</c:v>
                </c:pt>
                <c:pt idx="10975">
                  <c:v>15.107923572490501</c:v>
                </c:pt>
                <c:pt idx="10976">
                  <c:v>15.109300148670201</c:v>
                </c:pt>
                <c:pt idx="10977">
                  <c:v>15.11067672485</c:v>
                </c:pt>
                <c:pt idx="10978">
                  <c:v>15.1120533010297</c:v>
                </c:pt>
                <c:pt idx="10979">
                  <c:v>15.1134298772094</c:v>
                </c:pt>
                <c:pt idx="10980">
                  <c:v>15.1148064533891</c:v>
                </c:pt>
                <c:pt idx="10981">
                  <c:v>15.1161830295689</c:v>
                </c:pt>
                <c:pt idx="10982">
                  <c:v>15.1175596057486</c:v>
                </c:pt>
                <c:pt idx="10983">
                  <c:v>15.1189361819283</c:v>
                </c:pt>
                <c:pt idx="10984">
                  <c:v>15.120312758108</c:v>
                </c:pt>
                <c:pt idx="10985">
                  <c:v>15.121689334287799</c:v>
                </c:pt>
                <c:pt idx="10986">
                  <c:v>15.123065910467499</c:v>
                </c:pt>
                <c:pt idx="10987">
                  <c:v>15.124442486647199</c:v>
                </c:pt>
                <c:pt idx="10988">
                  <c:v>15.125819062826899</c:v>
                </c:pt>
                <c:pt idx="10989">
                  <c:v>15.1271956390067</c:v>
                </c:pt>
                <c:pt idx="10990">
                  <c:v>15.1285722151864</c:v>
                </c:pt>
                <c:pt idx="10991">
                  <c:v>15.1299487913661</c:v>
                </c:pt>
                <c:pt idx="10992">
                  <c:v>15.1313253675458</c:v>
                </c:pt>
                <c:pt idx="10993">
                  <c:v>15.1327019437256</c:v>
                </c:pt>
                <c:pt idx="10994">
                  <c:v>15.1340785199053</c:v>
                </c:pt>
                <c:pt idx="10995">
                  <c:v>15.135455096085</c:v>
                </c:pt>
                <c:pt idx="10996">
                  <c:v>15.1368316722647</c:v>
                </c:pt>
                <c:pt idx="10997">
                  <c:v>15.138208248444499</c:v>
                </c:pt>
                <c:pt idx="10998">
                  <c:v>15.139584824624199</c:v>
                </c:pt>
                <c:pt idx="10999">
                  <c:v>15.140961400803899</c:v>
                </c:pt>
                <c:pt idx="11000">
                  <c:v>15.142337976983599</c:v>
                </c:pt>
                <c:pt idx="11001">
                  <c:v>15.143714553163401</c:v>
                </c:pt>
                <c:pt idx="11002">
                  <c:v>15.145091129343101</c:v>
                </c:pt>
                <c:pt idx="11003">
                  <c:v>15.146467705522801</c:v>
                </c:pt>
                <c:pt idx="11004">
                  <c:v>15.1478442817026</c:v>
                </c:pt>
                <c:pt idx="11005">
                  <c:v>15.1492208578823</c:v>
                </c:pt>
                <c:pt idx="11006">
                  <c:v>15.150597434062</c:v>
                </c:pt>
                <c:pt idx="11007">
                  <c:v>15.1519740102417</c:v>
                </c:pt>
                <c:pt idx="11008">
                  <c:v>15.153350586421499</c:v>
                </c:pt>
                <c:pt idx="11009">
                  <c:v>15.154727162601199</c:v>
                </c:pt>
                <c:pt idx="11010">
                  <c:v>15.156103738780899</c:v>
                </c:pt>
                <c:pt idx="11011">
                  <c:v>15.157480314960599</c:v>
                </c:pt>
                <c:pt idx="11012">
                  <c:v>15.158856891140401</c:v>
                </c:pt>
                <c:pt idx="11013">
                  <c:v>15.160233467320101</c:v>
                </c:pt>
                <c:pt idx="11014">
                  <c:v>15.161610043499801</c:v>
                </c:pt>
                <c:pt idx="11015">
                  <c:v>15.162986619679501</c:v>
                </c:pt>
                <c:pt idx="11016">
                  <c:v>15.1643631958593</c:v>
                </c:pt>
                <c:pt idx="11017">
                  <c:v>15.165739772039</c:v>
                </c:pt>
                <c:pt idx="11018">
                  <c:v>15.1671163482187</c:v>
                </c:pt>
                <c:pt idx="11019">
                  <c:v>15.1684929243984</c:v>
                </c:pt>
                <c:pt idx="11020">
                  <c:v>15.1698695005782</c:v>
                </c:pt>
                <c:pt idx="11021">
                  <c:v>15.1712460767579</c:v>
                </c:pt>
                <c:pt idx="11022">
                  <c:v>15.1726226529376</c:v>
                </c:pt>
                <c:pt idx="11023">
                  <c:v>15.1739992291173</c:v>
                </c:pt>
                <c:pt idx="11024">
                  <c:v>15.175375805297101</c:v>
                </c:pt>
                <c:pt idx="11025">
                  <c:v>15.176752381476801</c:v>
                </c:pt>
                <c:pt idx="11026">
                  <c:v>15.178128957656501</c:v>
                </c:pt>
                <c:pt idx="11027">
                  <c:v>15.179505533836201</c:v>
                </c:pt>
                <c:pt idx="11028">
                  <c:v>15.180882110016</c:v>
                </c:pt>
                <c:pt idx="11029">
                  <c:v>15.1822586861957</c:v>
                </c:pt>
                <c:pt idx="11030">
                  <c:v>15.1836352623754</c:v>
                </c:pt>
                <c:pt idx="11031">
                  <c:v>15.1850118385552</c:v>
                </c:pt>
                <c:pt idx="11032">
                  <c:v>15.1863884147349</c:v>
                </c:pt>
                <c:pt idx="11033">
                  <c:v>15.1877649909146</c:v>
                </c:pt>
                <c:pt idx="11034">
                  <c:v>15.1891415670943</c:v>
                </c:pt>
                <c:pt idx="11035">
                  <c:v>15.190518143274099</c:v>
                </c:pt>
                <c:pt idx="11036">
                  <c:v>15.191894719453799</c:v>
                </c:pt>
                <c:pt idx="11037">
                  <c:v>15.193271295633499</c:v>
                </c:pt>
                <c:pt idx="11038">
                  <c:v>15.194647871813199</c:v>
                </c:pt>
                <c:pt idx="11039">
                  <c:v>15.196024447993</c:v>
                </c:pt>
                <c:pt idx="11040">
                  <c:v>15.1974010241727</c:v>
                </c:pt>
                <c:pt idx="11041">
                  <c:v>15.1987776003524</c:v>
                </c:pt>
                <c:pt idx="11042">
                  <c:v>15.2001541765321</c:v>
                </c:pt>
                <c:pt idx="11043">
                  <c:v>15.2015307527119</c:v>
                </c:pt>
                <c:pt idx="11044">
                  <c:v>15.2029073288916</c:v>
                </c:pt>
                <c:pt idx="11045">
                  <c:v>15.2042839050713</c:v>
                </c:pt>
                <c:pt idx="11046">
                  <c:v>15.205660481251</c:v>
                </c:pt>
                <c:pt idx="11047">
                  <c:v>15.207037057430799</c:v>
                </c:pt>
                <c:pt idx="11048">
                  <c:v>15.208413633610499</c:v>
                </c:pt>
                <c:pt idx="11049">
                  <c:v>15.209790209790199</c:v>
                </c:pt>
                <c:pt idx="11050">
                  <c:v>15.211166785969899</c:v>
                </c:pt>
                <c:pt idx="11051">
                  <c:v>15.212543362149701</c:v>
                </c:pt>
                <c:pt idx="11052">
                  <c:v>15.213919938329401</c:v>
                </c:pt>
                <c:pt idx="11053">
                  <c:v>15.215296514509101</c:v>
                </c:pt>
                <c:pt idx="11054">
                  <c:v>15.216673090688801</c:v>
                </c:pt>
                <c:pt idx="11055">
                  <c:v>15.2180496668686</c:v>
                </c:pt>
                <c:pt idx="11056">
                  <c:v>15.2194262430483</c:v>
                </c:pt>
                <c:pt idx="11057">
                  <c:v>15.220802819228</c:v>
                </c:pt>
                <c:pt idx="11058">
                  <c:v>15.2221793954077</c:v>
                </c:pt>
                <c:pt idx="11059">
                  <c:v>15.2235559715875</c:v>
                </c:pt>
                <c:pt idx="11060">
                  <c:v>15.2249325477672</c:v>
                </c:pt>
                <c:pt idx="11061">
                  <c:v>15.2263091239469</c:v>
                </c:pt>
                <c:pt idx="11062">
                  <c:v>15.227685700126599</c:v>
                </c:pt>
                <c:pt idx="11063">
                  <c:v>15.229062276306401</c:v>
                </c:pt>
                <c:pt idx="11064">
                  <c:v>15.230438852486101</c:v>
                </c:pt>
                <c:pt idx="11065">
                  <c:v>15.231815428665801</c:v>
                </c:pt>
                <c:pt idx="11066">
                  <c:v>15.2331920048456</c:v>
                </c:pt>
                <c:pt idx="11067">
                  <c:v>15.2345685810253</c:v>
                </c:pt>
                <c:pt idx="11068">
                  <c:v>15.235945157205</c:v>
                </c:pt>
                <c:pt idx="11069">
                  <c:v>15.2373217333847</c:v>
                </c:pt>
                <c:pt idx="11070">
                  <c:v>15.2386983095645</c:v>
                </c:pt>
                <c:pt idx="11071">
                  <c:v>15.2400748857442</c:v>
                </c:pt>
                <c:pt idx="11072">
                  <c:v>15.2414514619239</c:v>
                </c:pt>
                <c:pt idx="11073">
                  <c:v>15.2428280381036</c:v>
                </c:pt>
                <c:pt idx="11074">
                  <c:v>15.244204614283399</c:v>
                </c:pt>
                <c:pt idx="11075">
                  <c:v>15.245581190463099</c:v>
                </c:pt>
                <c:pt idx="11076">
                  <c:v>15.246957766642799</c:v>
                </c:pt>
                <c:pt idx="11077">
                  <c:v>15.248334342822501</c:v>
                </c:pt>
                <c:pt idx="11078">
                  <c:v>15.2497109190023</c:v>
                </c:pt>
                <c:pt idx="11079">
                  <c:v>15.251087495182</c:v>
                </c:pt>
                <c:pt idx="11080">
                  <c:v>15.2524640713617</c:v>
                </c:pt>
                <c:pt idx="11081">
                  <c:v>15.2538406475414</c:v>
                </c:pt>
                <c:pt idx="11082">
                  <c:v>15.2552172237212</c:v>
                </c:pt>
                <c:pt idx="11083">
                  <c:v>15.2565937999009</c:v>
                </c:pt>
                <c:pt idx="11084">
                  <c:v>15.2579703760806</c:v>
                </c:pt>
                <c:pt idx="11085">
                  <c:v>15.2593469522603</c:v>
                </c:pt>
                <c:pt idx="11086">
                  <c:v>15.260723528440099</c:v>
                </c:pt>
                <c:pt idx="11087">
                  <c:v>15.262100104619799</c:v>
                </c:pt>
                <c:pt idx="11088">
                  <c:v>15.263476680799499</c:v>
                </c:pt>
                <c:pt idx="11089">
                  <c:v>15.264853256979199</c:v>
                </c:pt>
                <c:pt idx="11090">
                  <c:v>15.266229833159001</c:v>
                </c:pt>
                <c:pt idx="11091">
                  <c:v>15.267606409338701</c:v>
                </c:pt>
                <c:pt idx="11092">
                  <c:v>15.2689829855184</c:v>
                </c:pt>
                <c:pt idx="11093">
                  <c:v>15.2703595616981</c:v>
                </c:pt>
                <c:pt idx="11094">
                  <c:v>15.2717361378779</c:v>
                </c:pt>
                <c:pt idx="11095">
                  <c:v>15.2731127140576</c:v>
                </c:pt>
                <c:pt idx="11096">
                  <c:v>15.2744892902373</c:v>
                </c:pt>
                <c:pt idx="11097">
                  <c:v>15.275865866417099</c:v>
                </c:pt>
                <c:pt idx="11098">
                  <c:v>15.277242442596799</c:v>
                </c:pt>
                <c:pt idx="11099">
                  <c:v>15.278619018776499</c:v>
                </c:pt>
                <c:pt idx="11100">
                  <c:v>15.279995594956199</c:v>
                </c:pt>
                <c:pt idx="11101">
                  <c:v>15.281372171136001</c:v>
                </c:pt>
                <c:pt idx="11102">
                  <c:v>15.282748747315701</c:v>
                </c:pt>
                <c:pt idx="11103">
                  <c:v>15.284125323495401</c:v>
                </c:pt>
                <c:pt idx="11104">
                  <c:v>15.285501899675101</c:v>
                </c:pt>
                <c:pt idx="11105">
                  <c:v>15.2868784758549</c:v>
                </c:pt>
                <c:pt idx="11106">
                  <c:v>15.2882550520346</c:v>
                </c:pt>
                <c:pt idx="11107">
                  <c:v>15.2896316282143</c:v>
                </c:pt>
                <c:pt idx="11108">
                  <c:v>15.291008204394</c:v>
                </c:pt>
                <c:pt idx="11109">
                  <c:v>15.2923847805738</c:v>
                </c:pt>
                <c:pt idx="11110">
                  <c:v>15.2937613567535</c:v>
                </c:pt>
                <c:pt idx="11111">
                  <c:v>15.2951379329332</c:v>
                </c:pt>
                <c:pt idx="11112">
                  <c:v>15.2965145091129</c:v>
                </c:pt>
                <c:pt idx="11113">
                  <c:v>15.297891085292701</c:v>
                </c:pt>
                <c:pt idx="11114">
                  <c:v>15.299267661472401</c:v>
                </c:pt>
                <c:pt idx="11115">
                  <c:v>15.300644237652101</c:v>
                </c:pt>
                <c:pt idx="11116">
                  <c:v>15.302020813831801</c:v>
                </c:pt>
                <c:pt idx="11117">
                  <c:v>15.3033973900116</c:v>
                </c:pt>
                <c:pt idx="11118">
                  <c:v>15.3047739661913</c:v>
                </c:pt>
                <c:pt idx="11119">
                  <c:v>15.306150542371</c:v>
                </c:pt>
                <c:pt idx="11120">
                  <c:v>15.3075271185507</c:v>
                </c:pt>
                <c:pt idx="11121">
                  <c:v>15.3089036947305</c:v>
                </c:pt>
                <c:pt idx="11122">
                  <c:v>15.3102802709102</c:v>
                </c:pt>
                <c:pt idx="11123">
                  <c:v>15.3116568470899</c:v>
                </c:pt>
                <c:pt idx="11124">
                  <c:v>15.3130334232696</c:v>
                </c:pt>
                <c:pt idx="11125">
                  <c:v>15.314409999449399</c:v>
                </c:pt>
                <c:pt idx="11126">
                  <c:v>15.315786575629099</c:v>
                </c:pt>
                <c:pt idx="11127">
                  <c:v>15.317163151808799</c:v>
                </c:pt>
                <c:pt idx="11128">
                  <c:v>15.3185397279886</c:v>
                </c:pt>
                <c:pt idx="11129">
                  <c:v>15.3199163041683</c:v>
                </c:pt>
                <c:pt idx="11130">
                  <c:v>15.321292880348</c:v>
                </c:pt>
                <c:pt idx="11131">
                  <c:v>15.3226694565277</c:v>
                </c:pt>
                <c:pt idx="11132">
                  <c:v>15.3240460327075</c:v>
                </c:pt>
                <c:pt idx="11133">
                  <c:v>15.3254226088872</c:v>
                </c:pt>
                <c:pt idx="11134">
                  <c:v>15.3267991850669</c:v>
                </c:pt>
                <c:pt idx="11135">
                  <c:v>15.3281757612466</c:v>
                </c:pt>
                <c:pt idx="11136">
                  <c:v>15.329552337426399</c:v>
                </c:pt>
                <c:pt idx="11137">
                  <c:v>15.330928913606099</c:v>
                </c:pt>
                <c:pt idx="11138">
                  <c:v>15.332305489785799</c:v>
                </c:pt>
                <c:pt idx="11139">
                  <c:v>15.333682065965499</c:v>
                </c:pt>
                <c:pt idx="11140">
                  <c:v>15.335058642145301</c:v>
                </c:pt>
                <c:pt idx="11141">
                  <c:v>15.336435218325001</c:v>
                </c:pt>
                <c:pt idx="11142">
                  <c:v>15.337811794504701</c:v>
                </c:pt>
                <c:pt idx="11143">
                  <c:v>15.339188370684401</c:v>
                </c:pt>
                <c:pt idx="11144">
                  <c:v>15.3405649468642</c:v>
                </c:pt>
                <c:pt idx="11145">
                  <c:v>15.3419415230439</c:v>
                </c:pt>
                <c:pt idx="11146">
                  <c:v>15.3433180992236</c:v>
                </c:pt>
                <c:pt idx="11147">
                  <c:v>15.3446946754033</c:v>
                </c:pt>
                <c:pt idx="11148">
                  <c:v>15.346071251583099</c:v>
                </c:pt>
                <c:pt idx="11149">
                  <c:v>15.347447827762799</c:v>
                </c:pt>
                <c:pt idx="11150">
                  <c:v>15.348824403942499</c:v>
                </c:pt>
                <c:pt idx="11151">
                  <c:v>15.350200980122199</c:v>
                </c:pt>
                <c:pt idx="11152">
                  <c:v>15.351577556302001</c:v>
                </c:pt>
                <c:pt idx="11153">
                  <c:v>15.352954132481701</c:v>
                </c:pt>
                <c:pt idx="11154">
                  <c:v>15.354330708661401</c:v>
                </c:pt>
                <c:pt idx="11155">
                  <c:v>15.355707284841101</c:v>
                </c:pt>
                <c:pt idx="11156">
                  <c:v>15.3570838610209</c:v>
                </c:pt>
                <c:pt idx="11157">
                  <c:v>15.3584604372006</c:v>
                </c:pt>
                <c:pt idx="11158">
                  <c:v>15.3598370133803</c:v>
                </c:pt>
                <c:pt idx="11159">
                  <c:v>15.3612135895601</c:v>
                </c:pt>
                <c:pt idx="11160">
                  <c:v>15.3625901657398</c:v>
                </c:pt>
                <c:pt idx="11161">
                  <c:v>15.3639667419195</c:v>
                </c:pt>
                <c:pt idx="11162">
                  <c:v>15.3653433180992</c:v>
                </c:pt>
                <c:pt idx="11163">
                  <c:v>15.366719894279001</c:v>
                </c:pt>
                <c:pt idx="11164">
                  <c:v>15.368096470458701</c:v>
                </c:pt>
                <c:pt idx="11165">
                  <c:v>15.369473046638401</c:v>
                </c:pt>
                <c:pt idx="11166">
                  <c:v>15.370849622818101</c:v>
                </c:pt>
                <c:pt idx="11167">
                  <c:v>15.3722261989979</c:v>
                </c:pt>
                <c:pt idx="11168">
                  <c:v>15.3736027751776</c:v>
                </c:pt>
                <c:pt idx="11169">
                  <c:v>15.3749793513573</c:v>
                </c:pt>
                <c:pt idx="11170">
                  <c:v>15.376355927537</c:v>
                </c:pt>
                <c:pt idx="11171">
                  <c:v>15.3777325037168</c:v>
                </c:pt>
                <c:pt idx="11172">
                  <c:v>15.3791090798965</c:v>
                </c:pt>
                <c:pt idx="11173">
                  <c:v>15.3804856560762</c:v>
                </c:pt>
                <c:pt idx="11174">
                  <c:v>15.3818622322559</c:v>
                </c:pt>
                <c:pt idx="11175">
                  <c:v>15.383238808435699</c:v>
                </c:pt>
                <c:pt idx="11176">
                  <c:v>15.384615384615399</c:v>
                </c:pt>
                <c:pt idx="11177">
                  <c:v>15.385991960795099</c:v>
                </c:pt>
                <c:pt idx="11178">
                  <c:v>15.387368536974799</c:v>
                </c:pt>
                <c:pt idx="11179">
                  <c:v>15.3887451131546</c:v>
                </c:pt>
                <c:pt idx="11180">
                  <c:v>15.3901216893343</c:v>
                </c:pt>
                <c:pt idx="11181">
                  <c:v>15.391498265514</c:v>
                </c:pt>
                <c:pt idx="11182">
                  <c:v>15.3928748416937</c:v>
                </c:pt>
                <c:pt idx="11183">
                  <c:v>15.3942514178735</c:v>
                </c:pt>
                <c:pt idx="11184">
                  <c:v>15.3956279940532</c:v>
                </c:pt>
                <c:pt idx="11185">
                  <c:v>15.3970045702329</c:v>
                </c:pt>
                <c:pt idx="11186">
                  <c:v>15.3983811464126</c:v>
                </c:pt>
                <c:pt idx="11187">
                  <c:v>15.399757722592399</c:v>
                </c:pt>
                <c:pt idx="11188">
                  <c:v>15.401134298772099</c:v>
                </c:pt>
                <c:pt idx="11189">
                  <c:v>15.402510874951799</c:v>
                </c:pt>
                <c:pt idx="11190">
                  <c:v>15.403887451131601</c:v>
                </c:pt>
                <c:pt idx="11191">
                  <c:v>15.405264027311301</c:v>
                </c:pt>
                <c:pt idx="11192">
                  <c:v>15.406640603491001</c:v>
                </c:pt>
                <c:pt idx="11193">
                  <c:v>15.408017179670701</c:v>
                </c:pt>
                <c:pt idx="11194">
                  <c:v>15.4093937558505</c:v>
                </c:pt>
                <c:pt idx="11195">
                  <c:v>15.4107703320302</c:v>
                </c:pt>
                <c:pt idx="11196">
                  <c:v>15.4121469082099</c:v>
                </c:pt>
                <c:pt idx="11197">
                  <c:v>15.4135234843896</c:v>
                </c:pt>
                <c:pt idx="11198">
                  <c:v>15.4149000605694</c:v>
                </c:pt>
                <c:pt idx="11199">
                  <c:v>15.4162766367491</c:v>
                </c:pt>
                <c:pt idx="11200">
                  <c:v>15.4176532129288</c:v>
                </c:pt>
                <c:pt idx="11201">
                  <c:v>15.4190297891085</c:v>
                </c:pt>
                <c:pt idx="11202">
                  <c:v>15.420406365288301</c:v>
                </c:pt>
                <c:pt idx="11203">
                  <c:v>15.421782941468001</c:v>
                </c:pt>
                <c:pt idx="11204">
                  <c:v>15.423159517647701</c:v>
                </c:pt>
                <c:pt idx="11205">
                  <c:v>15.424536093827401</c:v>
                </c:pt>
                <c:pt idx="11206">
                  <c:v>15.4259126700072</c:v>
                </c:pt>
                <c:pt idx="11207">
                  <c:v>15.4272892461869</c:v>
                </c:pt>
                <c:pt idx="11208">
                  <c:v>15.4286658223666</c:v>
                </c:pt>
                <c:pt idx="11209">
                  <c:v>15.4300423985463</c:v>
                </c:pt>
                <c:pt idx="11210">
                  <c:v>15.4314189747261</c:v>
                </c:pt>
                <c:pt idx="11211">
                  <c:v>15.4327955509058</c:v>
                </c:pt>
                <c:pt idx="11212">
                  <c:v>15.4341721270855</c:v>
                </c:pt>
                <c:pt idx="11213">
                  <c:v>15.4355487032652</c:v>
                </c:pt>
                <c:pt idx="11214">
                  <c:v>15.436925279444999</c:v>
                </c:pt>
                <c:pt idx="11215">
                  <c:v>15.438301855624699</c:v>
                </c:pt>
                <c:pt idx="11216">
                  <c:v>15.439678431804399</c:v>
                </c:pt>
                <c:pt idx="11217">
                  <c:v>15.441055007984099</c:v>
                </c:pt>
                <c:pt idx="11218">
                  <c:v>15.4424315841639</c:v>
                </c:pt>
                <c:pt idx="11219">
                  <c:v>15.4438081603436</c:v>
                </c:pt>
                <c:pt idx="11220">
                  <c:v>15.4451847365233</c:v>
                </c:pt>
                <c:pt idx="11221">
                  <c:v>15.446561312703</c:v>
                </c:pt>
                <c:pt idx="11222">
                  <c:v>15.4479378888828</c:v>
                </c:pt>
                <c:pt idx="11223">
                  <c:v>15.4493144650625</c:v>
                </c:pt>
                <c:pt idx="11224">
                  <c:v>15.4506910412422</c:v>
                </c:pt>
                <c:pt idx="11225">
                  <c:v>15.452067617421999</c:v>
                </c:pt>
                <c:pt idx="11226">
                  <c:v>15.453444193601699</c:v>
                </c:pt>
                <c:pt idx="11227">
                  <c:v>15.454820769781399</c:v>
                </c:pt>
                <c:pt idx="11228">
                  <c:v>15.456197345961099</c:v>
                </c:pt>
                <c:pt idx="11229">
                  <c:v>15.457573922140901</c:v>
                </c:pt>
                <c:pt idx="11230">
                  <c:v>15.458950498320601</c:v>
                </c:pt>
                <c:pt idx="11231">
                  <c:v>15.460327074500301</c:v>
                </c:pt>
                <c:pt idx="11232">
                  <c:v>15.461703650680001</c:v>
                </c:pt>
                <c:pt idx="11233">
                  <c:v>15.4630802268598</c:v>
                </c:pt>
                <c:pt idx="11234">
                  <c:v>15.4644568030395</c:v>
                </c:pt>
                <c:pt idx="11235">
                  <c:v>15.4658333792192</c:v>
                </c:pt>
                <c:pt idx="11236">
                  <c:v>15.4672099553989</c:v>
                </c:pt>
                <c:pt idx="11237">
                  <c:v>15.468586531578699</c:v>
                </c:pt>
                <c:pt idx="11238">
                  <c:v>15.469963107758399</c:v>
                </c:pt>
                <c:pt idx="11239">
                  <c:v>15.471339683938099</c:v>
                </c:pt>
                <c:pt idx="11240">
                  <c:v>15.472716260117799</c:v>
                </c:pt>
                <c:pt idx="11241">
                  <c:v>15.474092836297601</c:v>
                </c:pt>
                <c:pt idx="11242">
                  <c:v>15.475469412477301</c:v>
                </c:pt>
                <c:pt idx="11243">
                  <c:v>15.476845988657001</c:v>
                </c:pt>
                <c:pt idx="11244">
                  <c:v>15.478222564836701</c:v>
                </c:pt>
                <c:pt idx="11245">
                  <c:v>15.4795991410165</c:v>
                </c:pt>
                <c:pt idx="11246">
                  <c:v>15.4809757171962</c:v>
                </c:pt>
                <c:pt idx="11247">
                  <c:v>15.4823522933759</c:v>
                </c:pt>
                <c:pt idx="11248">
                  <c:v>15.4837288695556</c:v>
                </c:pt>
                <c:pt idx="11249">
                  <c:v>15.4851054457354</c:v>
                </c:pt>
                <c:pt idx="11250">
                  <c:v>15.4864820219151</c:v>
                </c:pt>
                <c:pt idx="11251">
                  <c:v>15.4878585980948</c:v>
                </c:pt>
                <c:pt idx="11252">
                  <c:v>15.4892351742745</c:v>
                </c:pt>
                <c:pt idx="11253">
                  <c:v>15.490611750454301</c:v>
                </c:pt>
                <c:pt idx="11254">
                  <c:v>15.491988326634001</c:v>
                </c:pt>
                <c:pt idx="11255">
                  <c:v>15.493364902813701</c:v>
                </c:pt>
                <c:pt idx="11256">
                  <c:v>15.4947414789935</c:v>
                </c:pt>
                <c:pt idx="11257">
                  <c:v>15.4961180551732</c:v>
                </c:pt>
                <c:pt idx="11258">
                  <c:v>15.4974946313529</c:v>
                </c:pt>
                <c:pt idx="11259">
                  <c:v>15.4988712075326</c:v>
                </c:pt>
                <c:pt idx="11260">
                  <c:v>15.5002477837124</c:v>
                </c:pt>
                <c:pt idx="11261">
                  <c:v>15.5016243598921</c:v>
                </c:pt>
                <c:pt idx="11262">
                  <c:v>15.5030009360718</c:v>
                </c:pt>
                <c:pt idx="11263">
                  <c:v>15.5043775122515</c:v>
                </c:pt>
                <c:pt idx="11264">
                  <c:v>15.505754088431299</c:v>
                </c:pt>
                <c:pt idx="11265">
                  <c:v>15.507130664610999</c:v>
                </c:pt>
                <c:pt idx="11266">
                  <c:v>15.508507240790699</c:v>
                </c:pt>
                <c:pt idx="11267">
                  <c:v>15.509883816970399</c:v>
                </c:pt>
                <c:pt idx="11268">
                  <c:v>15.5112603931502</c:v>
                </c:pt>
                <c:pt idx="11269">
                  <c:v>15.5126369693299</c:v>
                </c:pt>
                <c:pt idx="11270">
                  <c:v>15.5140135455096</c:v>
                </c:pt>
                <c:pt idx="11271">
                  <c:v>15.5153901216893</c:v>
                </c:pt>
                <c:pt idx="11272">
                  <c:v>15.5167666978691</c:v>
                </c:pt>
                <c:pt idx="11273">
                  <c:v>15.5181432740488</c:v>
                </c:pt>
                <c:pt idx="11274">
                  <c:v>15.5195198502285</c:v>
                </c:pt>
                <c:pt idx="11275">
                  <c:v>15.5208964264082</c:v>
                </c:pt>
                <c:pt idx="11276">
                  <c:v>15.522273002587999</c:v>
                </c:pt>
                <c:pt idx="11277">
                  <c:v>15.523649578767699</c:v>
                </c:pt>
                <c:pt idx="11278">
                  <c:v>15.525026154947399</c:v>
                </c:pt>
                <c:pt idx="11279">
                  <c:v>15.526402731127099</c:v>
                </c:pt>
                <c:pt idx="11280">
                  <c:v>15.527779307306901</c:v>
                </c:pt>
                <c:pt idx="11281">
                  <c:v>15.529155883486601</c:v>
                </c:pt>
                <c:pt idx="11282">
                  <c:v>15.530532459666301</c:v>
                </c:pt>
                <c:pt idx="11283">
                  <c:v>15.531909035846001</c:v>
                </c:pt>
                <c:pt idx="11284">
                  <c:v>15.5332856120258</c:v>
                </c:pt>
                <c:pt idx="11285">
                  <c:v>15.5346621882055</c:v>
                </c:pt>
                <c:pt idx="11286">
                  <c:v>15.5360387643852</c:v>
                </c:pt>
                <c:pt idx="11287">
                  <c:v>15.537415340565</c:v>
                </c:pt>
                <c:pt idx="11288">
                  <c:v>15.5387919167447</c:v>
                </c:pt>
                <c:pt idx="11289">
                  <c:v>15.5401684929244</c:v>
                </c:pt>
                <c:pt idx="11290">
                  <c:v>15.541545069104099</c:v>
                </c:pt>
                <c:pt idx="11291">
                  <c:v>15.542921645283901</c:v>
                </c:pt>
                <c:pt idx="11292">
                  <c:v>15.544298221463601</c:v>
                </c:pt>
                <c:pt idx="11293">
                  <c:v>15.545674797643301</c:v>
                </c:pt>
                <c:pt idx="11294">
                  <c:v>15.547051373823001</c:v>
                </c:pt>
                <c:pt idx="11295">
                  <c:v>15.5484279500028</c:v>
                </c:pt>
                <c:pt idx="11296">
                  <c:v>15.5498045261825</c:v>
                </c:pt>
                <c:pt idx="11297">
                  <c:v>15.5511811023622</c:v>
                </c:pt>
                <c:pt idx="11298">
                  <c:v>15.5525576785419</c:v>
                </c:pt>
                <c:pt idx="11299">
                  <c:v>15.5539342547217</c:v>
                </c:pt>
                <c:pt idx="11300">
                  <c:v>15.5553108309014</c:v>
                </c:pt>
                <c:pt idx="11301">
                  <c:v>15.5566874070811</c:v>
                </c:pt>
                <c:pt idx="11302">
                  <c:v>15.5580639832608</c:v>
                </c:pt>
                <c:pt idx="11303">
                  <c:v>15.559440559440599</c:v>
                </c:pt>
                <c:pt idx="11304">
                  <c:v>15.560817135620301</c:v>
                </c:pt>
                <c:pt idx="11305">
                  <c:v>15.562193711800001</c:v>
                </c:pt>
                <c:pt idx="11306">
                  <c:v>15.563570287979701</c:v>
                </c:pt>
                <c:pt idx="11307">
                  <c:v>15.5649468641595</c:v>
                </c:pt>
                <c:pt idx="11308">
                  <c:v>15.5663234403392</c:v>
                </c:pt>
                <c:pt idx="11309">
                  <c:v>15.5677000165189</c:v>
                </c:pt>
                <c:pt idx="11310">
                  <c:v>15.5690765926986</c:v>
                </c:pt>
                <c:pt idx="11311">
                  <c:v>15.5704531688784</c:v>
                </c:pt>
                <c:pt idx="11312">
                  <c:v>15.5718297450581</c:v>
                </c:pt>
                <c:pt idx="11313">
                  <c:v>15.5732063212378</c:v>
                </c:pt>
                <c:pt idx="11314">
                  <c:v>15.5745828974175</c:v>
                </c:pt>
                <c:pt idx="11315">
                  <c:v>15.575959473597299</c:v>
                </c:pt>
                <c:pt idx="11316">
                  <c:v>15.577336049776999</c:v>
                </c:pt>
                <c:pt idx="11317">
                  <c:v>15.578712625956699</c:v>
                </c:pt>
                <c:pt idx="11318">
                  <c:v>15.580089202136501</c:v>
                </c:pt>
                <c:pt idx="11319">
                  <c:v>15.5814657783162</c:v>
                </c:pt>
                <c:pt idx="11320">
                  <c:v>15.5828423544959</c:v>
                </c:pt>
                <c:pt idx="11321">
                  <c:v>15.5842189306756</c:v>
                </c:pt>
                <c:pt idx="11322">
                  <c:v>15.5855955068554</c:v>
                </c:pt>
                <c:pt idx="11323">
                  <c:v>15.5869720830351</c:v>
                </c:pt>
                <c:pt idx="11324">
                  <c:v>15.5883486592148</c:v>
                </c:pt>
                <c:pt idx="11325">
                  <c:v>15.5897252353945</c:v>
                </c:pt>
                <c:pt idx="11326">
                  <c:v>15.591101811574299</c:v>
                </c:pt>
                <c:pt idx="11327">
                  <c:v>15.592478387753999</c:v>
                </c:pt>
                <c:pt idx="11328">
                  <c:v>15.593854963933699</c:v>
                </c:pt>
                <c:pt idx="11329">
                  <c:v>15.595231540113399</c:v>
                </c:pt>
                <c:pt idx="11330">
                  <c:v>15.596608116293201</c:v>
                </c:pt>
                <c:pt idx="11331">
                  <c:v>15.597984692472901</c:v>
                </c:pt>
                <c:pt idx="11332">
                  <c:v>15.599361268652601</c:v>
                </c:pt>
                <c:pt idx="11333">
                  <c:v>15.600737844832301</c:v>
                </c:pt>
                <c:pt idx="11334">
                  <c:v>15.6021144210121</c:v>
                </c:pt>
                <c:pt idx="11335">
                  <c:v>15.6034909971918</c:v>
                </c:pt>
                <c:pt idx="11336">
                  <c:v>15.6048675733715</c:v>
                </c:pt>
                <c:pt idx="11337">
                  <c:v>15.6062441495512</c:v>
                </c:pt>
                <c:pt idx="11338">
                  <c:v>15.607620725731</c:v>
                </c:pt>
                <c:pt idx="11339">
                  <c:v>15.6089973019107</c:v>
                </c:pt>
                <c:pt idx="11340">
                  <c:v>15.6103738780904</c:v>
                </c:pt>
                <c:pt idx="11341">
                  <c:v>15.6117504542701</c:v>
                </c:pt>
                <c:pt idx="11342">
                  <c:v>15.613127030449901</c:v>
                </c:pt>
                <c:pt idx="11343">
                  <c:v>15.614503606629601</c:v>
                </c:pt>
                <c:pt idx="11344">
                  <c:v>15.615880182809301</c:v>
                </c:pt>
                <c:pt idx="11345">
                  <c:v>15.617256758989001</c:v>
                </c:pt>
                <c:pt idx="11346">
                  <c:v>15.6186333351688</c:v>
                </c:pt>
                <c:pt idx="11347">
                  <c:v>15.6200099113485</c:v>
                </c:pt>
                <c:pt idx="11348">
                  <c:v>15.6213864875282</c:v>
                </c:pt>
                <c:pt idx="11349">
                  <c:v>15.6227630637079</c:v>
                </c:pt>
                <c:pt idx="11350">
                  <c:v>15.6241396398877</c:v>
                </c:pt>
                <c:pt idx="11351">
                  <c:v>15.6255162160674</c:v>
                </c:pt>
                <c:pt idx="11352">
                  <c:v>15.6268927922471</c:v>
                </c:pt>
                <c:pt idx="11353">
                  <c:v>15.628269368426899</c:v>
                </c:pt>
                <c:pt idx="11354">
                  <c:v>15.629645944606599</c:v>
                </c:pt>
                <c:pt idx="11355">
                  <c:v>15.631022520786299</c:v>
                </c:pt>
                <c:pt idx="11356">
                  <c:v>15.632399096965999</c:v>
                </c:pt>
                <c:pt idx="11357">
                  <c:v>15.6337756731458</c:v>
                </c:pt>
                <c:pt idx="11358">
                  <c:v>15.6351522493255</c:v>
                </c:pt>
                <c:pt idx="11359">
                  <c:v>15.6365288255052</c:v>
                </c:pt>
                <c:pt idx="11360">
                  <c:v>15.6379054016849</c:v>
                </c:pt>
                <c:pt idx="11361">
                  <c:v>15.6392819778647</c:v>
                </c:pt>
                <c:pt idx="11362">
                  <c:v>15.6406585540444</c:v>
                </c:pt>
                <c:pt idx="11363">
                  <c:v>15.6420351302241</c:v>
                </c:pt>
                <c:pt idx="11364">
                  <c:v>15.6434117064038</c:v>
                </c:pt>
                <c:pt idx="11365">
                  <c:v>15.644788282583599</c:v>
                </c:pt>
                <c:pt idx="11366">
                  <c:v>15.646164858763299</c:v>
                </c:pt>
                <c:pt idx="11367">
                  <c:v>15.647541434942999</c:v>
                </c:pt>
                <c:pt idx="11368">
                  <c:v>15.648918011122699</c:v>
                </c:pt>
                <c:pt idx="11369">
                  <c:v>15.650294587302501</c:v>
                </c:pt>
                <c:pt idx="11370">
                  <c:v>15.651671163482201</c:v>
                </c:pt>
                <c:pt idx="11371">
                  <c:v>15.653047739661901</c:v>
                </c:pt>
                <c:pt idx="11372">
                  <c:v>15.654424315841601</c:v>
                </c:pt>
                <c:pt idx="11373">
                  <c:v>15.6558008920214</c:v>
                </c:pt>
                <c:pt idx="11374">
                  <c:v>15.6571774682011</c:v>
                </c:pt>
                <c:pt idx="11375">
                  <c:v>15.6585540443808</c:v>
                </c:pt>
                <c:pt idx="11376">
                  <c:v>15.6599306205605</c:v>
                </c:pt>
                <c:pt idx="11377">
                  <c:v>15.661307196740299</c:v>
                </c:pt>
                <c:pt idx="11378">
                  <c:v>15.662683772919999</c:v>
                </c:pt>
                <c:pt idx="11379">
                  <c:v>15.664060349099699</c:v>
                </c:pt>
                <c:pt idx="11380">
                  <c:v>15.665436925279501</c:v>
                </c:pt>
                <c:pt idx="11381">
                  <c:v>15.666813501459201</c:v>
                </c:pt>
                <c:pt idx="11382">
                  <c:v>15.668190077638901</c:v>
                </c:pt>
                <c:pt idx="11383">
                  <c:v>15.669566653818601</c:v>
                </c:pt>
                <c:pt idx="11384">
                  <c:v>15.6709432299984</c:v>
                </c:pt>
                <c:pt idx="11385">
                  <c:v>15.6723198061781</c:v>
                </c:pt>
                <c:pt idx="11386">
                  <c:v>15.6736963823578</c:v>
                </c:pt>
                <c:pt idx="11387">
                  <c:v>15.6750729585375</c:v>
                </c:pt>
                <c:pt idx="11388">
                  <c:v>15.6764495347173</c:v>
                </c:pt>
                <c:pt idx="11389">
                  <c:v>15.677826110897</c:v>
                </c:pt>
                <c:pt idx="11390">
                  <c:v>15.6792026870767</c:v>
                </c:pt>
                <c:pt idx="11391">
                  <c:v>15.6805792632564</c:v>
                </c:pt>
                <c:pt idx="11392">
                  <c:v>15.681955839436201</c:v>
                </c:pt>
                <c:pt idx="11393">
                  <c:v>15.683332415615901</c:v>
                </c:pt>
                <c:pt idx="11394">
                  <c:v>15.684708991795601</c:v>
                </c:pt>
                <c:pt idx="11395">
                  <c:v>15.686085567975301</c:v>
                </c:pt>
                <c:pt idx="11396">
                  <c:v>15.6874621441551</c:v>
                </c:pt>
                <c:pt idx="11397">
                  <c:v>15.6888387203348</c:v>
                </c:pt>
                <c:pt idx="11398">
                  <c:v>15.6902152965145</c:v>
                </c:pt>
                <c:pt idx="11399">
                  <c:v>15.6915918726942</c:v>
                </c:pt>
                <c:pt idx="11400">
                  <c:v>15.692968448874</c:v>
                </c:pt>
                <c:pt idx="11401">
                  <c:v>15.6943450250537</c:v>
                </c:pt>
                <c:pt idx="11402">
                  <c:v>15.6957216012334</c:v>
                </c:pt>
                <c:pt idx="11403">
                  <c:v>15.6970981774131</c:v>
                </c:pt>
                <c:pt idx="11404">
                  <c:v>15.698474753592899</c:v>
                </c:pt>
                <c:pt idx="11405">
                  <c:v>15.699851329772599</c:v>
                </c:pt>
                <c:pt idx="11406">
                  <c:v>15.701227905952299</c:v>
                </c:pt>
                <c:pt idx="11407">
                  <c:v>15.702604482131999</c:v>
                </c:pt>
                <c:pt idx="11408">
                  <c:v>15.7039810583118</c:v>
                </c:pt>
                <c:pt idx="11409">
                  <c:v>15.7053576344915</c:v>
                </c:pt>
                <c:pt idx="11410">
                  <c:v>15.7067342106712</c:v>
                </c:pt>
                <c:pt idx="11411">
                  <c:v>15.7081107868509</c:v>
                </c:pt>
                <c:pt idx="11412">
                  <c:v>15.7094873630307</c:v>
                </c:pt>
                <c:pt idx="11413">
                  <c:v>15.7108639392104</c:v>
                </c:pt>
                <c:pt idx="11414">
                  <c:v>15.7122405153901</c:v>
                </c:pt>
                <c:pt idx="11415">
                  <c:v>15.713617091569899</c:v>
                </c:pt>
                <c:pt idx="11416">
                  <c:v>15.714993667749599</c:v>
                </c:pt>
                <c:pt idx="11417">
                  <c:v>15.716370243929299</c:v>
                </c:pt>
                <c:pt idx="11418">
                  <c:v>15.717746820108999</c:v>
                </c:pt>
                <c:pt idx="11419">
                  <c:v>15.719123396288801</c:v>
                </c:pt>
                <c:pt idx="11420">
                  <c:v>15.720499972468501</c:v>
                </c:pt>
                <c:pt idx="11421">
                  <c:v>15.721876548648201</c:v>
                </c:pt>
                <c:pt idx="11422">
                  <c:v>15.723253124827901</c:v>
                </c:pt>
                <c:pt idx="11423">
                  <c:v>15.7246297010077</c:v>
                </c:pt>
                <c:pt idx="11424">
                  <c:v>15.7260062771874</c:v>
                </c:pt>
                <c:pt idx="11425">
                  <c:v>15.7273828533671</c:v>
                </c:pt>
                <c:pt idx="11426">
                  <c:v>15.7287594295468</c:v>
                </c:pt>
                <c:pt idx="11427">
                  <c:v>15.7301360057266</c:v>
                </c:pt>
                <c:pt idx="11428">
                  <c:v>15.7315125819063</c:v>
                </c:pt>
                <c:pt idx="11429">
                  <c:v>15.732889158086</c:v>
                </c:pt>
                <c:pt idx="11430">
                  <c:v>15.7342657342657</c:v>
                </c:pt>
                <c:pt idx="11431">
                  <c:v>15.735642310445501</c:v>
                </c:pt>
                <c:pt idx="11432">
                  <c:v>15.737018886625201</c:v>
                </c:pt>
                <c:pt idx="11433">
                  <c:v>15.738395462804901</c:v>
                </c:pt>
                <c:pt idx="11434">
                  <c:v>15.739772038984601</c:v>
                </c:pt>
                <c:pt idx="11435">
                  <c:v>15.7411486151644</c:v>
                </c:pt>
                <c:pt idx="11436">
                  <c:v>15.7425251913441</c:v>
                </c:pt>
                <c:pt idx="11437">
                  <c:v>15.7439017675238</c:v>
                </c:pt>
                <c:pt idx="11438">
                  <c:v>15.7452783437035</c:v>
                </c:pt>
                <c:pt idx="11439">
                  <c:v>15.7466549198833</c:v>
                </c:pt>
                <c:pt idx="11440">
                  <c:v>15.748031496063</c:v>
                </c:pt>
                <c:pt idx="11441">
                  <c:v>15.7494080722427</c:v>
                </c:pt>
                <c:pt idx="11442">
                  <c:v>15.7507846484224</c:v>
                </c:pt>
                <c:pt idx="11443">
                  <c:v>15.752161224602199</c:v>
                </c:pt>
                <c:pt idx="11444">
                  <c:v>15.753537800781899</c:v>
                </c:pt>
                <c:pt idx="11445">
                  <c:v>15.754914376961599</c:v>
                </c:pt>
                <c:pt idx="11446">
                  <c:v>15.7562909531414</c:v>
                </c:pt>
                <c:pt idx="11447">
                  <c:v>15.7576675293211</c:v>
                </c:pt>
                <c:pt idx="11448">
                  <c:v>15.7590441055008</c:v>
                </c:pt>
                <c:pt idx="11449">
                  <c:v>15.7604206816805</c:v>
                </c:pt>
                <c:pt idx="11450">
                  <c:v>15.7617972578603</c:v>
                </c:pt>
                <c:pt idx="11451">
                  <c:v>15.76317383404</c:v>
                </c:pt>
                <c:pt idx="11452">
                  <c:v>15.7645504102197</c:v>
                </c:pt>
                <c:pt idx="11453">
                  <c:v>15.7659269863994</c:v>
                </c:pt>
                <c:pt idx="11454">
                  <c:v>15.767303562579199</c:v>
                </c:pt>
                <c:pt idx="11455">
                  <c:v>15.768680138758899</c:v>
                </c:pt>
                <c:pt idx="11456">
                  <c:v>15.770056714938599</c:v>
                </c:pt>
                <c:pt idx="11457">
                  <c:v>15.771433291118299</c:v>
                </c:pt>
                <c:pt idx="11458">
                  <c:v>15.772809867298101</c:v>
                </c:pt>
                <c:pt idx="11459">
                  <c:v>15.774186443477801</c:v>
                </c:pt>
                <c:pt idx="11460">
                  <c:v>15.775563019657501</c:v>
                </c:pt>
                <c:pt idx="11461">
                  <c:v>15.776939595837201</c:v>
                </c:pt>
                <c:pt idx="11462">
                  <c:v>15.778316172017</c:v>
                </c:pt>
                <c:pt idx="11463">
                  <c:v>15.7796927481967</c:v>
                </c:pt>
                <c:pt idx="11464">
                  <c:v>15.7810693243764</c:v>
                </c:pt>
                <c:pt idx="11465">
                  <c:v>15.7824459005561</c:v>
                </c:pt>
                <c:pt idx="11466">
                  <c:v>15.783822476735899</c:v>
                </c:pt>
                <c:pt idx="11467">
                  <c:v>15.785199052915599</c:v>
                </c:pt>
                <c:pt idx="11468">
                  <c:v>15.786575629095299</c:v>
                </c:pt>
                <c:pt idx="11469">
                  <c:v>15.787952205274999</c:v>
                </c:pt>
                <c:pt idx="11470">
                  <c:v>15.789328781454801</c:v>
                </c:pt>
                <c:pt idx="11471">
                  <c:v>15.790705357634501</c:v>
                </c:pt>
                <c:pt idx="11472">
                  <c:v>15.792081933814201</c:v>
                </c:pt>
                <c:pt idx="11473">
                  <c:v>15.793458509993901</c:v>
                </c:pt>
                <c:pt idx="11474">
                  <c:v>15.7948350861737</c:v>
                </c:pt>
                <c:pt idx="11475">
                  <c:v>15.7962116623534</c:v>
                </c:pt>
                <c:pt idx="11476">
                  <c:v>15.7975882385331</c:v>
                </c:pt>
                <c:pt idx="11477">
                  <c:v>15.7989648147128</c:v>
                </c:pt>
                <c:pt idx="11478">
                  <c:v>15.8003413908926</c:v>
                </c:pt>
                <c:pt idx="11479">
                  <c:v>15.8017179670723</c:v>
                </c:pt>
                <c:pt idx="11480">
                  <c:v>15.803094543252</c:v>
                </c:pt>
                <c:pt idx="11481">
                  <c:v>15.804471119431801</c:v>
                </c:pt>
                <c:pt idx="11482">
                  <c:v>15.805847695611501</c:v>
                </c:pt>
                <c:pt idx="11483">
                  <c:v>15.807224271791201</c:v>
                </c:pt>
                <c:pt idx="11484">
                  <c:v>15.808600847970901</c:v>
                </c:pt>
                <c:pt idx="11485">
                  <c:v>15.8099774241507</c:v>
                </c:pt>
                <c:pt idx="11486">
                  <c:v>15.8113540003304</c:v>
                </c:pt>
                <c:pt idx="11487">
                  <c:v>15.8127305765101</c:v>
                </c:pt>
                <c:pt idx="11488">
                  <c:v>15.8141071526898</c:v>
                </c:pt>
                <c:pt idx="11489">
                  <c:v>15.8154837288696</c:v>
                </c:pt>
                <c:pt idx="11490">
                  <c:v>15.8168603050493</c:v>
                </c:pt>
                <c:pt idx="11491">
                  <c:v>15.818236881229</c:v>
                </c:pt>
                <c:pt idx="11492">
                  <c:v>15.8196134574087</c:v>
                </c:pt>
                <c:pt idx="11493">
                  <c:v>15.820990033588499</c:v>
                </c:pt>
                <c:pt idx="11494">
                  <c:v>15.822366609768199</c:v>
                </c:pt>
                <c:pt idx="11495">
                  <c:v>15.823743185947899</c:v>
                </c:pt>
                <c:pt idx="11496">
                  <c:v>15.825119762127599</c:v>
                </c:pt>
                <c:pt idx="11497">
                  <c:v>15.8264963383074</c:v>
                </c:pt>
                <c:pt idx="11498">
                  <c:v>15.8278729144871</c:v>
                </c:pt>
                <c:pt idx="11499">
                  <c:v>15.8292494906668</c:v>
                </c:pt>
                <c:pt idx="11500">
                  <c:v>15.8306260668465</c:v>
                </c:pt>
                <c:pt idx="11501">
                  <c:v>15.8320026430263</c:v>
                </c:pt>
                <c:pt idx="11502">
                  <c:v>15.833379219206</c:v>
                </c:pt>
                <c:pt idx="11503">
                  <c:v>15.8347557953857</c:v>
                </c:pt>
                <c:pt idx="11504">
                  <c:v>15.8361323715654</c:v>
                </c:pt>
                <c:pt idx="11505">
                  <c:v>15.837508947745199</c:v>
                </c:pt>
                <c:pt idx="11506">
                  <c:v>15.838885523924899</c:v>
                </c:pt>
                <c:pt idx="11507">
                  <c:v>15.840262100104599</c:v>
                </c:pt>
                <c:pt idx="11508">
                  <c:v>15.841638676284401</c:v>
                </c:pt>
                <c:pt idx="11509">
                  <c:v>15.843015252464101</c:v>
                </c:pt>
                <c:pt idx="11510">
                  <c:v>15.844391828643801</c:v>
                </c:pt>
                <c:pt idx="11511">
                  <c:v>15.845768404823501</c:v>
                </c:pt>
                <c:pt idx="11512">
                  <c:v>15.8471449810033</c:v>
                </c:pt>
                <c:pt idx="11513">
                  <c:v>15.848521557183</c:v>
                </c:pt>
                <c:pt idx="11514">
                  <c:v>15.8498981333627</c:v>
                </c:pt>
                <c:pt idx="11515">
                  <c:v>15.8512747095424</c:v>
                </c:pt>
                <c:pt idx="11516">
                  <c:v>15.8526512857222</c:v>
                </c:pt>
                <c:pt idx="11517">
                  <c:v>15.854027861901899</c:v>
                </c:pt>
                <c:pt idx="11518">
                  <c:v>15.855404438081599</c:v>
                </c:pt>
                <c:pt idx="11519">
                  <c:v>15.856781014261299</c:v>
                </c:pt>
                <c:pt idx="11520">
                  <c:v>15.858157590441101</c:v>
                </c:pt>
                <c:pt idx="11521">
                  <c:v>15.859534166620801</c:v>
                </c:pt>
                <c:pt idx="11522">
                  <c:v>15.860910742800501</c:v>
                </c:pt>
                <c:pt idx="11523">
                  <c:v>15.862287318980201</c:v>
                </c:pt>
                <c:pt idx="11524">
                  <c:v>15.86366389516</c:v>
                </c:pt>
                <c:pt idx="11525">
                  <c:v>15.8650404713397</c:v>
                </c:pt>
                <c:pt idx="11526">
                  <c:v>15.8664170475194</c:v>
                </c:pt>
                <c:pt idx="11527">
                  <c:v>15.8677936236991</c:v>
                </c:pt>
                <c:pt idx="11528">
                  <c:v>15.8691701998789</c:v>
                </c:pt>
                <c:pt idx="11529">
                  <c:v>15.8705467760586</c:v>
                </c:pt>
                <c:pt idx="11530">
                  <c:v>15.8719233522383</c:v>
                </c:pt>
                <c:pt idx="11531">
                  <c:v>15.873299928418</c:v>
                </c:pt>
                <c:pt idx="11532">
                  <c:v>15.874676504597801</c:v>
                </c:pt>
                <c:pt idx="11533">
                  <c:v>15.876053080777501</c:v>
                </c:pt>
                <c:pt idx="11534">
                  <c:v>15.877429656957201</c:v>
                </c:pt>
                <c:pt idx="11535">
                  <c:v>15.878806233136901</c:v>
                </c:pt>
                <c:pt idx="11536">
                  <c:v>15.8801828093167</c:v>
                </c:pt>
                <c:pt idx="11537">
                  <c:v>15.8815593854964</c:v>
                </c:pt>
                <c:pt idx="11538">
                  <c:v>15.8829359616761</c:v>
                </c:pt>
                <c:pt idx="11539">
                  <c:v>15.8843125378558</c:v>
                </c:pt>
                <c:pt idx="11540">
                  <c:v>15.8856891140356</c:v>
                </c:pt>
                <c:pt idx="11541">
                  <c:v>15.8870656902153</c:v>
                </c:pt>
                <c:pt idx="11542">
                  <c:v>15.888442266395</c:v>
                </c:pt>
                <c:pt idx="11543">
                  <c:v>15.889818842574799</c:v>
                </c:pt>
                <c:pt idx="11544">
                  <c:v>15.891195418754499</c:v>
                </c:pt>
                <c:pt idx="11545">
                  <c:v>15.892571994934199</c:v>
                </c:pt>
                <c:pt idx="11546">
                  <c:v>15.893948571113899</c:v>
                </c:pt>
                <c:pt idx="11547">
                  <c:v>15.8953251472937</c:v>
                </c:pt>
                <c:pt idx="11548">
                  <c:v>15.8967017234734</c:v>
                </c:pt>
                <c:pt idx="11549">
                  <c:v>15.8980782996531</c:v>
                </c:pt>
                <c:pt idx="11550">
                  <c:v>15.8994548758328</c:v>
                </c:pt>
                <c:pt idx="11551">
                  <c:v>15.9008314520126</c:v>
                </c:pt>
                <c:pt idx="11552">
                  <c:v>15.9022080281923</c:v>
                </c:pt>
                <c:pt idx="11553">
                  <c:v>15.903584604372</c:v>
                </c:pt>
                <c:pt idx="11554">
                  <c:v>15.9049611805517</c:v>
                </c:pt>
                <c:pt idx="11555">
                  <c:v>15.906337756731499</c:v>
                </c:pt>
                <c:pt idx="11556">
                  <c:v>15.907714332911199</c:v>
                </c:pt>
                <c:pt idx="11557">
                  <c:v>15.909090909090899</c:v>
                </c:pt>
                <c:pt idx="11558">
                  <c:v>15.910467485270599</c:v>
                </c:pt>
                <c:pt idx="11559">
                  <c:v>15.911844061450401</c:v>
                </c:pt>
                <c:pt idx="11560">
                  <c:v>15.913220637630101</c:v>
                </c:pt>
                <c:pt idx="11561">
                  <c:v>15.914597213809801</c:v>
                </c:pt>
                <c:pt idx="11562">
                  <c:v>15.915973789989501</c:v>
                </c:pt>
                <c:pt idx="11563">
                  <c:v>15.9173503661693</c:v>
                </c:pt>
                <c:pt idx="11564">
                  <c:v>15.918726942349</c:v>
                </c:pt>
                <c:pt idx="11565">
                  <c:v>15.9201035185287</c:v>
                </c:pt>
                <c:pt idx="11566">
                  <c:v>15.9214800947084</c:v>
                </c:pt>
                <c:pt idx="11567">
                  <c:v>15.9228566708882</c:v>
                </c:pt>
                <c:pt idx="11568">
                  <c:v>15.9242332470679</c:v>
                </c:pt>
                <c:pt idx="11569">
                  <c:v>15.9256098232476</c:v>
                </c:pt>
                <c:pt idx="11570">
                  <c:v>15.926986399427401</c:v>
                </c:pt>
                <c:pt idx="11571">
                  <c:v>15.928362975607101</c:v>
                </c:pt>
                <c:pt idx="11572">
                  <c:v>15.929739551786801</c:v>
                </c:pt>
                <c:pt idx="11573">
                  <c:v>15.931116127966501</c:v>
                </c:pt>
                <c:pt idx="11574">
                  <c:v>15.9324927041463</c:v>
                </c:pt>
                <c:pt idx="11575">
                  <c:v>15.933869280326</c:v>
                </c:pt>
                <c:pt idx="11576">
                  <c:v>15.9352458565057</c:v>
                </c:pt>
                <c:pt idx="11577">
                  <c:v>15.9366224326854</c:v>
                </c:pt>
                <c:pt idx="11578">
                  <c:v>15.9379990088652</c:v>
                </c:pt>
                <c:pt idx="11579">
                  <c:v>15.9393755850449</c:v>
                </c:pt>
                <c:pt idx="11580">
                  <c:v>15.9407521612246</c:v>
                </c:pt>
                <c:pt idx="11581">
                  <c:v>15.9421287374043</c:v>
                </c:pt>
                <c:pt idx="11582">
                  <c:v>15.943505313584099</c:v>
                </c:pt>
                <c:pt idx="11583">
                  <c:v>15.944881889763799</c:v>
                </c:pt>
                <c:pt idx="11584">
                  <c:v>15.946258465943499</c:v>
                </c:pt>
                <c:pt idx="11585">
                  <c:v>15.947635042123199</c:v>
                </c:pt>
                <c:pt idx="11586">
                  <c:v>15.949011618303</c:v>
                </c:pt>
                <c:pt idx="11587">
                  <c:v>15.9503881944827</c:v>
                </c:pt>
                <c:pt idx="11588">
                  <c:v>15.9517647706624</c:v>
                </c:pt>
                <c:pt idx="11589">
                  <c:v>15.9531413468421</c:v>
                </c:pt>
                <c:pt idx="11590">
                  <c:v>15.9545179230219</c:v>
                </c:pt>
                <c:pt idx="11591">
                  <c:v>15.9558944992016</c:v>
                </c:pt>
                <c:pt idx="11592">
                  <c:v>15.9572710753813</c:v>
                </c:pt>
                <c:pt idx="11593">
                  <c:v>15.958647651561</c:v>
                </c:pt>
                <c:pt idx="11594">
                  <c:v>15.960024227740799</c:v>
                </c:pt>
                <c:pt idx="11595">
                  <c:v>15.961400803920499</c:v>
                </c:pt>
                <c:pt idx="11596">
                  <c:v>15.962777380100199</c:v>
                </c:pt>
                <c:pt idx="11597">
                  <c:v>15.964153956279899</c:v>
                </c:pt>
                <c:pt idx="11598">
                  <c:v>15.965530532459701</c:v>
                </c:pt>
                <c:pt idx="11599">
                  <c:v>15.966907108639401</c:v>
                </c:pt>
                <c:pt idx="11600">
                  <c:v>15.968283684819101</c:v>
                </c:pt>
                <c:pt idx="11601">
                  <c:v>15.969660260998801</c:v>
                </c:pt>
                <c:pt idx="11602">
                  <c:v>15.9710368371786</c:v>
                </c:pt>
                <c:pt idx="11603">
                  <c:v>15.9724134133583</c:v>
                </c:pt>
                <c:pt idx="11604">
                  <c:v>15.973789989538</c:v>
                </c:pt>
                <c:pt idx="11605">
                  <c:v>15.975166565717799</c:v>
                </c:pt>
                <c:pt idx="11606">
                  <c:v>15.976543141897499</c:v>
                </c:pt>
                <c:pt idx="11607">
                  <c:v>15.977919718077199</c:v>
                </c:pt>
                <c:pt idx="11608">
                  <c:v>15.979296294256899</c:v>
                </c:pt>
                <c:pt idx="11609">
                  <c:v>15.980672870436701</c:v>
                </c:pt>
                <c:pt idx="11610">
                  <c:v>15.982049446616401</c:v>
                </c:pt>
                <c:pt idx="11611">
                  <c:v>15.983426022796101</c:v>
                </c:pt>
                <c:pt idx="11612">
                  <c:v>15.984802598975801</c:v>
                </c:pt>
                <c:pt idx="11613">
                  <c:v>15.9861791751556</c:v>
                </c:pt>
                <c:pt idx="11614">
                  <c:v>15.9875557513353</c:v>
                </c:pt>
                <c:pt idx="11615">
                  <c:v>15.988932327515</c:v>
                </c:pt>
                <c:pt idx="11616">
                  <c:v>15.9903089036947</c:v>
                </c:pt>
                <c:pt idx="11617">
                  <c:v>15.9916854798745</c:v>
                </c:pt>
                <c:pt idx="11618">
                  <c:v>15.9930620560542</c:v>
                </c:pt>
                <c:pt idx="11619">
                  <c:v>15.9944386322339</c:v>
                </c:pt>
                <c:pt idx="11620">
                  <c:v>15.9958152084136</c:v>
                </c:pt>
                <c:pt idx="11621">
                  <c:v>15.997191784593401</c:v>
                </c:pt>
                <c:pt idx="11622">
                  <c:v>15.998568360773101</c:v>
                </c:pt>
                <c:pt idx="11623">
                  <c:v>15.999944936952801</c:v>
                </c:pt>
                <c:pt idx="11624">
                  <c:v>16.001321513132499</c:v>
                </c:pt>
                <c:pt idx="11625">
                  <c:v>16.0026980893123</c:v>
                </c:pt>
                <c:pt idx="11626">
                  <c:v>16.004074665491999</c:v>
                </c:pt>
                <c:pt idx="11627">
                  <c:v>16.0054512416717</c:v>
                </c:pt>
                <c:pt idx="11628">
                  <c:v>16.006827817851399</c:v>
                </c:pt>
                <c:pt idx="11629">
                  <c:v>16.0082043940312</c:v>
                </c:pt>
                <c:pt idx="11630">
                  <c:v>16.009580970210902</c:v>
                </c:pt>
                <c:pt idx="11631">
                  <c:v>16.0109575463906</c:v>
                </c:pt>
                <c:pt idx="11632">
                  <c:v>16.012334122570302</c:v>
                </c:pt>
                <c:pt idx="11633">
                  <c:v>16.013710698750099</c:v>
                </c:pt>
                <c:pt idx="11634">
                  <c:v>16.015087274929801</c:v>
                </c:pt>
                <c:pt idx="11635">
                  <c:v>16.016463851109499</c:v>
                </c:pt>
                <c:pt idx="11636">
                  <c:v>16.0178404272893</c:v>
                </c:pt>
                <c:pt idx="11637">
                  <c:v>16.019217003468999</c:v>
                </c:pt>
                <c:pt idx="11638">
                  <c:v>16.0205935796487</c:v>
                </c:pt>
                <c:pt idx="11639">
                  <c:v>16.021970155828399</c:v>
                </c:pt>
                <c:pt idx="11640">
                  <c:v>16.0233467320082</c:v>
                </c:pt>
                <c:pt idx="11641">
                  <c:v>16.024723308187902</c:v>
                </c:pt>
                <c:pt idx="11642">
                  <c:v>16.0260998843676</c:v>
                </c:pt>
                <c:pt idx="11643">
                  <c:v>16.027476460547302</c:v>
                </c:pt>
                <c:pt idx="11644">
                  <c:v>16.028853036727099</c:v>
                </c:pt>
                <c:pt idx="11645">
                  <c:v>16.030229612906801</c:v>
                </c:pt>
                <c:pt idx="11646">
                  <c:v>16.031606189086499</c:v>
                </c:pt>
                <c:pt idx="11647">
                  <c:v>16.032982765266201</c:v>
                </c:pt>
                <c:pt idx="11648">
                  <c:v>16.034359341445999</c:v>
                </c:pt>
                <c:pt idx="11649">
                  <c:v>16.035735917625701</c:v>
                </c:pt>
                <c:pt idx="11650">
                  <c:v>16.037112493805399</c:v>
                </c:pt>
                <c:pt idx="11651">
                  <c:v>16.038489069985101</c:v>
                </c:pt>
                <c:pt idx="11652">
                  <c:v>16.039865646164898</c:v>
                </c:pt>
                <c:pt idx="11653">
                  <c:v>16.0412422223446</c:v>
                </c:pt>
                <c:pt idx="11654">
                  <c:v>16.042618798524298</c:v>
                </c:pt>
                <c:pt idx="11655">
                  <c:v>16.043995374704</c:v>
                </c:pt>
                <c:pt idx="11656">
                  <c:v>16.045371950883801</c:v>
                </c:pt>
                <c:pt idx="11657">
                  <c:v>16.0467485270635</c:v>
                </c:pt>
                <c:pt idx="11658">
                  <c:v>16.048125103243201</c:v>
                </c:pt>
                <c:pt idx="11659">
                  <c:v>16.0495016794229</c:v>
                </c:pt>
                <c:pt idx="11660">
                  <c:v>16.050878255602701</c:v>
                </c:pt>
                <c:pt idx="11661">
                  <c:v>16.052254831782399</c:v>
                </c:pt>
                <c:pt idx="11662">
                  <c:v>16.053631407962101</c:v>
                </c:pt>
                <c:pt idx="11663">
                  <c:v>16.055007984141799</c:v>
                </c:pt>
                <c:pt idx="11664">
                  <c:v>16.0563845603216</c:v>
                </c:pt>
                <c:pt idx="11665">
                  <c:v>16.057761136501298</c:v>
                </c:pt>
                <c:pt idx="11666">
                  <c:v>16.059137712681</c:v>
                </c:pt>
                <c:pt idx="11667">
                  <c:v>16.060514288860698</c:v>
                </c:pt>
                <c:pt idx="11668">
                  <c:v>16.0618908650405</c:v>
                </c:pt>
                <c:pt idx="11669">
                  <c:v>16.063267441220201</c:v>
                </c:pt>
                <c:pt idx="11670">
                  <c:v>16.0646440173999</c:v>
                </c:pt>
                <c:pt idx="11671">
                  <c:v>16.066020593579701</c:v>
                </c:pt>
                <c:pt idx="11672">
                  <c:v>16.067397169759399</c:v>
                </c:pt>
                <c:pt idx="11673">
                  <c:v>16.068773745939101</c:v>
                </c:pt>
                <c:pt idx="11674">
                  <c:v>16.070150322118799</c:v>
                </c:pt>
                <c:pt idx="11675">
                  <c:v>16.0715268982986</c:v>
                </c:pt>
                <c:pt idx="11676">
                  <c:v>16.072903474478299</c:v>
                </c:pt>
                <c:pt idx="11677">
                  <c:v>16.074280050658</c:v>
                </c:pt>
                <c:pt idx="11678">
                  <c:v>16.075656626837699</c:v>
                </c:pt>
                <c:pt idx="11679">
                  <c:v>16.0770332030175</c:v>
                </c:pt>
                <c:pt idx="11680">
                  <c:v>16.078409779197202</c:v>
                </c:pt>
                <c:pt idx="11681">
                  <c:v>16.0797863553769</c:v>
                </c:pt>
                <c:pt idx="11682">
                  <c:v>16.081162931556602</c:v>
                </c:pt>
                <c:pt idx="11683">
                  <c:v>16.082539507736399</c:v>
                </c:pt>
                <c:pt idx="11684">
                  <c:v>16.083916083916101</c:v>
                </c:pt>
                <c:pt idx="11685">
                  <c:v>16.085292660095799</c:v>
                </c:pt>
                <c:pt idx="11686">
                  <c:v>16.086669236275501</c:v>
                </c:pt>
                <c:pt idx="11687">
                  <c:v>16.088045812455299</c:v>
                </c:pt>
                <c:pt idx="11688">
                  <c:v>16.089422388635001</c:v>
                </c:pt>
                <c:pt idx="11689">
                  <c:v>16.090798964814699</c:v>
                </c:pt>
                <c:pt idx="11690">
                  <c:v>16.092175540994401</c:v>
                </c:pt>
                <c:pt idx="11691">
                  <c:v>16.093552117174202</c:v>
                </c:pt>
                <c:pt idx="11692">
                  <c:v>16.0949286933539</c:v>
                </c:pt>
                <c:pt idx="11693">
                  <c:v>16.096305269533602</c:v>
                </c:pt>
                <c:pt idx="11694">
                  <c:v>16.0976818457133</c:v>
                </c:pt>
                <c:pt idx="11695">
                  <c:v>16.099058421893101</c:v>
                </c:pt>
                <c:pt idx="11696">
                  <c:v>16.100434998072799</c:v>
                </c:pt>
                <c:pt idx="11697">
                  <c:v>16.101811574252501</c:v>
                </c:pt>
                <c:pt idx="11698">
                  <c:v>16.103188150432299</c:v>
                </c:pt>
                <c:pt idx="11699">
                  <c:v>16.104564726612001</c:v>
                </c:pt>
                <c:pt idx="11700">
                  <c:v>16.105941302791699</c:v>
                </c:pt>
                <c:pt idx="11701">
                  <c:v>16.107317878971401</c:v>
                </c:pt>
                <c:pt idx="11702">
                  <c:v>16.108694455151198</c:v>
                </c:pt>
                <c:pt idx="11703">
                  <c:v>16.1100710313309</c:v>
                </c:pt>
                <c:pt idx="11704">
                  <c:v>16.111447607510598</c:v>
                </c:pt>
                <c:pt idx="11705">
                  <c:v>16.1128241836903</c:v>
                </c:pt>
                <c:pt idx="11706">
                  <c:v>16.114200759870101</c:v>
                </c:pt>
                <c:pt idx="11707">
                  <c:v>16.1155773360498</c:v>
                </c:pt>
                <c:pt idx="11708">
                  <c:v>16.116953912229501</c:v>
                </c:pt>
                <c:pt idx="11709">
                  <c:v>16.1183304884092</c:v>
                </c:pt>
                <c:pt idx="11710">
                  <c:v>16.119707064589001</c:v>
                </c:pt>
                <c:pt idx="11711">
                  <c:v>16.121083640768699</c:v>
                </c:pt>
                <c:pt idx="11712">
                  <c:v>16.122460216948401</c:v>
                </c:pt>
                <c:pt idx="11713">
                  <c:v>16.123836793128099</c:v>
                </c:pt>
                <c:pt idx="11714">
                  <c:v>16.1252133693079</c:v>
                </c:pt>
                <c:pt idx="11715">
                  <c:v>16.126589945487598</c:v>
                </c:pt>
                <c:pt idx="11716">
                  <c:v>16.1279665216673</c:v>
                </c:pt>
                <c:pt idx="11717">
                  <c:v>16.129343097846998</c:v>
                </c:pt>
                <c:pt idx="11718">
                  <c:v>16.1307196740268</c:v>
                </c:pt>
                <c:pt idx="11719">
                  <c:v>16.132096250206502</c:v>
                </c:pt>
                <c:pt idx="11720">
                  <c:v>16.1334728263862</c:v>
                </c:pt>
                <c:pt idx="11721">
                  <c:v>16.134849402565901</c:v>
                </c:pt>
                <c:pt idx="11722">
                  <c:v>16.136225978745699</c:v>
                </c:pt>
                <c:pt idx="11723">
                  <c:v>16.137602554925401</c:v>
                </c:pt>
                <c:pt idx="11724">
                  <c:v>16.138979131105099</c:v>
                </c:pt>
                <c:pt idx="11725">
                  <c:v>16.140355707284801</c:v>
                </c:pt>
                <c:pt idx="11726">
                  <c:v>16.141732283464599</c:v>
                </c:pt>
                <c:pt idx="11727">
                  <c:v>16.1431088596443</c:v>
                </c:pt>
                <c:pt idx="11728">
                  <c:v>16.144485435823999</c:v>
                </c:pt>
                <c:pt idx="11729">
                  <c:v>16.1458620120037</c:v>
                </c:pt>
                <c:pt idx="11730">
                  <c:v>16.147238588183502</c:v>
                </c:pt>
                <c:pt idx="11731">
                  <c:v>16.1486151643632</c:v>
                </c:pt>
                <c:pt idx="11732">
                  <c:v>16.149991740542902</c:v>
                </c:pt>
                <c:pt idx="11733">
                  <c:v>16.151368316722699</c:v>
                </c:pt>
                <c:pt idx="11734">
                  <c:v>16.152744892902401</c:v>
                </c:pt>
                <c:pt idx="11735">
                  <c:v>16.154121469082099</c:v>
                </c:pt>
                <c:pt idx="11736">
                  <c:v>16.155498045261801</c:v>
                </c:pt>
                <c:pt idx="11737">
                  <c:v>16.156874621441599</c:v>
                </c:pt>
                <c:pt idx="11738">
                  <c:v>16.158251197621301</c:v>
                </c:pt>
                <c:pt idx="11739">
                  <c:v>16.159627773800999</c:v>
                </c:pt>
                <c:pt idx="11740">
                  <c:v>16.161004349980701</c:v>
                </c:pt>
                <c:pt idx="11741">
                  <c:v>16.162380926160498</c:v>
                </c:pt>
                <c:pt idx="11742">
                  <c:v>16.1637575023402</c:v>
                </c:pt>
                <c:pt idx="11743">
                  <c:v>16.165134078519898</c:v>
                </c:pt>
                <c:pt idx="11744">
                  <c:v>16.1665106546996</c:v>
                </c:pt>
                <c:pt idx="11745">
                  <c:v>16.167887230879401</c:v>
                </c:pt>
                <c:pt idx="11746">
                  <c:v>16.169263807059099</c:v>
                </c:pt>
                <c:pt idx="11747">
                  <c:v>16.170640383238801</c:v>
                </c:pt>
                <c:pt idx="11748">
                  <c:v>16.172016959418499</c:v>
                </c:pt>
                <c:pt idx="11749">
                  <c:v>16.173393535598301</c:v>
                </c:pt>
                <c:pt idx="11750">
                  <c:v>16.174770111777999</c:v>
                </c:pt>
                <c:pt idx="11751">
                  <c:v>16.176146687957701</c:v>
                </c:pt>
                <c:pt idx="11752">
                  <c:v>16.177523264137399</c:v>
                </c:pt>
                <c:pt idx="11753">
                  <c:v>16.1788998403172</c:v>
                </c:pt>
                <c:pt idx="11754">
                  <c:v>16.180276416496898</c:v>
                </c:pt>
                <c:pt idx="11755">
                  <c:v>16.1816529926766</c:v>
                </c:pt>
                <c:pt idx="11756">
                  <c:v>16.183029568856298</c:v>
                </c:pt>
                <c:pt idx="11757">
                  <c:v>16.1844061450361</c:v>
                </c:pt>
                <c:pt idx="11758">
                  <c:v>16.185782721215801</c:v>
                </c:pt>
                <c:pt idx="11759">
                  <c:v>16.1871592973955</c:v>
                </c:pt>
                <c:pt idx="11760">
                  <c:v>16.188535873575201</c:v>
                </c:pt>
                <c:pt idx="11761">
                  <c:v>16.189912449754999</c:v>
                </c:pt>
                <c:pt idx="11762">
                  <c:v>16.191289025934701</c:v>
                </c:pt>
                <c:pt idx="11763">
                  <c:v>16.192665602114399</c:v>
                </c:pt>
                <c:pt idx="11764">
                  <c:v>16.1940421782942</c:v>
                </c:pt>
                <c:pt idx="11765">
                  <c:v>16.195418754473899</c:v>
                </c:pt>
                <c:pt idx="11766">
                  <c:v>16.1967953306536</c:v>
                </c:pt>
                <c:pt idx="11767">
                  <c:v>16.198171906833299</c:v>
                </c:pt>
                <c:pt idx="11768">
                  <c:v>16.1995484830131</c:v>
                </c:pt>
                <c:pt idx="11769">
                  <c:v>16.200925059192802</c:v>
                </c:pt>
                <c:pt idx="11770">
                  <c:v>16.2023016353725</c:v>
                </c:pt>
                <c:pt idx="11771">
                  <c:v>16.203678211552202</c:v>
                </c:pt>
                <c:pt idx="11772">
                  <c:v>16.205054787731999</c:v>
                </c:pt>
                <c:pt idx="11773">
                  <c:v>16.206431363911701</c:v>
                </c:pt>
                <c:pt idx="11774">
                  <c:v>16.207807940091399</c:v>
                </c:pt>
                <c:pt idx="11775">
                  <c:v>16.209184516271101</c:v>
                </c:pt>
                <c:pt idx="11776">
                  <c:v>16.210561092450899</c:v>
                </c:pt>
                <c:pt idx="11777">
                  <c:v>16.2119376686306</c:v>
                </c:pt>
                <c:pt idx="11778">
                  <c:v>16.213314244810299</c:v>
                </c:pt>
                <c:pt idx="11779">
                  <c:v>16.21469082099</c:v>
                </c:pt>
                <c:pt idx="11780">
                  <c:v>16.216067397169802</c:v>
                </c:pt>
                <c:pt idx="11781">
                  <c:v>16.2174439733495</c:v>
                </c:pt>
                <c:pt idx="11782">
                  <c:v>16.218820549529202</c:v>
                </c:pt>
                <c:pt idx="11783">
                  <c:v>16.2201971257089</c:v>
                </c:pt>
                <c:pt idx="11784">
                  <c:v>16.221573701888701</c:v>
                </c:pt>
                <c:pt idx="11785">
                  <c:v>16.222950278068399</c:v>
                </c:pt>
                <c:pt idx="11786">
                  <c:v>16.224326854248101</c:v>
                </c:pt>
                <c:pt idx="11787">
                  <c:v>16.225703430427799</c:v>
                </c:pt>
                <c:pt idx="11788">
                  <c:v>16.227080006607601</c:v>
                </c:pt>
                <c:pt idx="11789">
                  <c:v>16.228456582787299</c:v>
                </c:pt>
                <c:pt idx="11790">
                  <c:v>16.229833158967001</c:v>
                </c:pt>
                <c:pt idx="11791">
                  <c:v>16.231209735146798</c:v>
                </c:pt>
                <c:pt idx="11792">
                  <c:v>16.2325863113265</c:v>
                </c:pt>
                <c:pt idx="11793">
                  <c:v>16.233962887506198</c:v>
                </c:pt>
                <c:pt idx="11794">
                  <c:v>16.2353394636859</c:v>
                </c:pt>
                <c:pt idx="11795">
                  <c:v>16.236716039865701</c:v>
                </c:pt>
                <c:pt idx="11796">
                  <c:v>16.2380926160454</c:v>
                </c:pt>
                <c:pt idx="11797">
                  <c:v>16.239469192225101</c:v>
                </c:pt>
                <c:pt idx="11798">
                  <c:v>16.2408457684048</c:v>
                </c:pt>
                <c:pt idx="11799">
                  <c:v>16.242222344584601</c:v>
                </c:pt>
                <c:pt idx="11800">
                  <c:v>16.243598920764299</c:v>
                </c:pt>
                <c:pt idx="11801">
                  <c:v>16.244975496944001</c:v>
                </c:pt>
                <c:pt idx="11802">
                  <c:v>16.246352073123699</c:v>
                </c:pt>
                <c:pt idx="11803">
                  <c:v>16.2477286493035</c:v>
                </c:pt>
                <c:pt idx="11804">
                  <c:v>16.249105225483198</c:v>
                </c:pt>
                <c:pt idx="11805">
                  <c:v>16.2504818016629</c:v>
                </c:pt>
                <c:pt idx="11806">
                  <c:v>16.251858377842598</c:v>
                </c:pt>
                <c:pt idx="11807">
                  <c:v>16.2532349540224</c:v>
                </c:pt>
                <c:pt idx="11808">
                  <c:v>16.254611530202101</c:v>
                </c:pt>
                <c:pt idx="11809">
                  <c:v>16.2559881063818</c:v>
                </c:pt>
                <c:pt idx="11810">
                  <c:v>16.257364682561501</c:v>
                </c:pt>
                <c:pt idx="11811">
                  <c:v>16.258741258741299</c:v>
                </c:pt>
                <c:pt idx="11812">
                  <c:v>16.260117834921001</c:v>
                </c:pt>
                <c:pt idx="11813">
                  <c:v>16.261494411100699</c:v>
                </c:pt>
                <c:pt idx="11814">
                  <c:v>16.262870987280401</c:v>
                </c:pt>
                <c:pt idx="11815">
                  <c:v>16.264247563460199</c:v>
                </c:pt>
                <c:pt idx="11816">
                  <c:v>16.2656241396399</c:v>
                </c:pt>
                <c:pt idx="11817">
                  <c:v>16.267000715819599</c:v>
                </c:pt>
                <c:pt idx="11818">
                  <c:v>16.2683772919993</c:v>
                </c:pt>
                <c:pt idx="11819">
                  <c:v>16.269753868179102</c:v>
                </c:pt>
                <c:pt idx="11820">
                  <c:v>16.2711304443588</c:v>
                </c:pt>
                <c:pt idx="11821">
                  <c:v>16.272507020538502</c:v>
                </c:pt>
                <c:pt idx="11822">
                  <c:v>16.2738835967182</c:v>
                </c:pt>
                <c:pt idx="11823">
                  <c:v>16.275260172898001</c:v>
                </c:pt>
                <c:pt idx="11824">
                  <c:v>16.276636749077699</c:v>
                </c:pt>
                <c:pt idx="11825">
                  <c:v>16.278013325257401</c:v>
                </c:pt>
                <c:pt idx="11826">
                  <c:v>16.279389901437199</c:v>
                </c:pt>
                <c:pt idx="11827">
                  <c:v>16.280766477616901</c:v>
                </c:pt>
                <c:pt idx="11828">
                  <c:v>16.282143053796599</c:v>
                </c:pt>
                <c:pt idx="11829">
                  <c:v>16.283519629976301</c:v>
                </c:pt>
                <c:pt idx="11830">
                  <c:v>16.284896206156098</c:v>
                </c:pt>
                <c:pt idx="11831">
                  <c:v>16.2862727823358</c:v>
                </c:pt>
                <c:pt idx="11832">
                  <c:v>16.287649358515502</c:v>
                </c:pt>
                <c:pt idx="11833">
                  <c:v>16.2890259346952</c:v>
                </c:pt>
                <c:pt idx="11834">
                  <c:v>16.290402510875001</c:v>
                </c:pt>
                <c:pt idx="11835">
                  <c:v>16.291779087054699</c:v>
                </c:pt>
                <c:pt idx="11836">
                  <c:v>16.293155663234401</c:v>
                </c:pt>
                <c:pt idx="11837">
                  <c:v>16.294532239414099</c:v>
                </c:pt>
                <c:pt idx="11838">
                  <c:v>16.295908815593901</c:v>
                </c:pt>
                <c:pt idx="11839">
                  <c:v>16.297285391773599</c:v>
                </c:pt>
                <c:pt idx="11840">
                  <c:v>16.298661967953301</c:v>
                </c:pt>
                <c:pt idx="11841">
                  <c:v>16.300038544132999</c:v>
                </c:pt>
                <c:pt idx="11842">
                  <c:v>16.3014151203128</c:v>
                </c:pt>
                <c:pt idx="11843">
                  <c:v>16.302791696492498</c:v>
                </c:pt>
                <c:pt idx="11844">
                  <c:v>16.3041682726722</c:v>
                </c:pt>
                <c:pt idx="11845">
                  <c:v>16.305544848851898</c:v>
                </c:pt>
                <c:pt idx="11846">
                  <c:v>16.3069214250317</c:v>
                </c:pt>
                <c:pt idx="11847">
                  <c:v>16.308298001211401</c:v>
                </c:pt>
                <c:pt idx="11848">
                  <c:v>16.3096745773911</c:v>
                </c:pt>
                <c:pt idx="11849">
                  <c:v>16.311051153570801</c:v>
                </c:pt>
                <c:pt idx="11850">
                  <c:v>16.312427729750599</c:v>
                </c:pt>
                <c:pt idx="11851">
                  <c:v>16.313804305930301</c:v>
                </c:pt>
                <c:pt idx="11852">
                  <c:v>16.315180882109999</c:v>
                </c:pt>
                <c:pt idx="11853">
                  <c:v>16.316557458289701</c:v>
                </c:pt>
                <c:pt idx="11854">
                  <c:v>16.317934034469499</c:v>
                </c:pt>
                <c:pt idx="11855">
                  <c:v>16.3193106106492</c:v>
                </c:pt>
                <c:pt idx="11856">
                  <c:v>16.320687186828899</c:v>
                </c:pt>
                <c:pt idx="11857">
                  <c:v>16.3220637630086</c:v>
                </c:pt>
                <c:pt idx="11858">
                  <c:v>16.323440339188402</c:v>
                </c:pt>
                <c:pt idx="11859">
                  <c:v>16.3248169153681</c:v>
                </c:pt>
                <c:pt idx="11860">
                  <c:v>16.326193491547802</c:v>
                </c:pt>
                <c:pt idx="11861">
                  <c:v>16.327570067727599</c:v>
                </c:pt>
                <c:pt idx="11862">
                  <c:v>16.328946643907301</c:v>
                </c:pt>
                <c:pt idx="11863">
                  <c:v>16.330323220086999</c:v>
                </c:pt>
                <c:pt idx="11864">
                  <c:v>16.331699796266701</c:v>
                </c:pt>
                <c:pt idx="11865">
                  <c:v>16.333076372446499</c:v>
                </c:pt>
                <c:pt idx="11866">
                  <c:v>16.3344529486262</c:v>
                </c:pt>
                <c:pt idx="11867">
                  <c:v>16.335829524805899</c:v>
                </c:pt>
                <c:pt idx="11868">
                  <c:v>16.3372061009856</c:v>
                </c:pt>
                <c:pt idx="11869">
                  <c:v>16.338582677165402</c:v>
                </c:pt>
                <c:pt idx="11870">
                  <c:v>16.3399592533451</c:v>
                </c:pt>
                <c:pt idx="11871">
                  <c:v>16.341335829524802</c:v>
                </c:pt>
                <c:pt idx="11872">
                  <c:v>16.3427124057045</c:v>
                </c:pt>
                <c:pt idx="11873">
                  <c:v>16.344088981884301</c:v>
                </c:pt>
                <c:pt idx="11874">
                  <c:v>16.345465558063999</c:v>
                </c:pt>
                <c:pt idx="11875">
                  <c:v>16.346842134243701</c:v>
                </c:pt>
                <c:pt idx="11876">
                  <c:v>16.348218710423399</c:v>
                </c:pt>
                <c:pt idx="11877">
                  <c:v>16.349595286603201</c:v>
                </c:pt>
                <c:pt idx="11878">
                  <c:v>16.350971862782899</c:v>
                </c:pt>
                <c:pt idx="11879">
                  <c:v>16.352348438962601</c:v>
                </c:pt>
                <c:pt idx="11880">
                  <c:v>16.353725015142299</c:v>
                </c:pt>
                <c:pt idx="11881">
                  <c:v>16.3551015913221</c:v>
                </c:pt>
                <c:pt idx="11882">
                  <c:v>16.356478167501798</c:v>
                </c:pt>
                <c:pt idx="11883">
                  <c:v>16.3578547436815</c:v>
                </c:pt>
                <c:pt idx="11884">
                  <c:v>16.359231319861198</c:v>
                </c:pt>
                <c:pt idx="11885">
                  <c:v>16.360607896041</c:v>
                </c:pt>
                <c:pt idx="11886">
                  <c:v>16.361984472220701</c:v>
                </c:pt>
                <c:pt idx="11887">
                  <c:v>16.3633610484004</c:v>
                </c:pt>
                <c:pt idx="11888">
                  <c:v>16.364737624580101</c:v>
                </c:pt>
                <c:pt idx="11889">
                  <c:v>16.366114200759899</c:v>
                </c:pt>
                <c:pt idx="11890">
                  <c:v>16.367490776939601</c:v>
                </c:pt>
                <c:pt idx="11891">
                  <c:v>16.368867353119299</c:v>
                </c:pt>
                <c:pt idx="11892">
                  <c:v>16.3702439292991</c:v>
                </c:pt>
                <c:pt idx="11893">
                  <c:v>16.371620505478798</c:v>
                </c:pt>
                <c:pt idx="11894">
                  <c:v>16.3729970816585</c:v>
                </c:pt>
                <c:pt idx="11895">
                  <c:v>16.374373657838198</c:v>
                </c:pt>
                <c:pt idx="11896">
                  <c:v>16.375750234018</c:v>
                </c:pt>
                <c:pt idx="11897">
                  <c:v>16.377126810197701</c:v>
                </c:pt>
                <c:pt idx="11898">
                  <c:v>16.3785033863774</c:v>
                </c:pt>
                <c:pt idx="11899">
                  <c:v>16.379879962557101</c:v>
                </c:pt>
                <c:pt idx="11900">
                  <c:v>16.381256538736899</c:v>
                </c:pt>
                <c:pt idx="11901">
                  <c:v>16.382633114916601</c:v>
                </c:pt>
                <c:pt idx="11902">
                  <c:v>16.384009691096299</c:v>
                </c:pt>
                <c:pt idx="11903">
                  <c:v>16.385386267276001</c:v>
                </c:pt>
                <c:pt idx="11904">
                  <c:v>16.386762843455799</c:v>
                </c:pt>
                <c:pt idx="11905">
                  <c:v>16.3881394196355</c:v>
                </c:pt>
                <c:pt idx="11906">
                  <c:v>16.389515995815199</c:v>
                </c:pt>
                <c:pt idx="11907">
                  <c:v>16.3908925719949</c:v>
                </c:pt>
                <c:pt idx="11908">
                  <c:v>16.392269148174702</c:v>
                </c:pt>
                <c:pt idx="11909">
                  <c:v>16.3936457243544</c:v>
                </c:pt>
                <c:pt idx="11910">
                  <c:v>16.395022300534102</c:v>
                </c:pt>
                <c:pt idx="11911">
                  <c:v>16.3963988767138</c:v>
                </c:pt>
                <c:pt idx="11912">
                  <c:v>16.397775452893601</c:v>
                </c:pt>
                <c:pt idx="11913">
                  <c:v>16.399152029073299</c:v>
                </c:pt>
                <c:pt idx="11914">
                  <c:v>16.400528605253001</c:v>
                </c:pt>
                <c:pt idx="11915">
                  <c:v>16.401905181432699</c:v>
                </c:pt>
                <c:pt idx="11916">
                  <c:v>16.403281757612501</c:v>
                </c:pt>
                <c:pt idx="11917">
                  <c:v>16.404658333792199</c:v>
                </c:pt>
                <c:pt idx="11918">
                  <c:v>16.406034909971901</c:v>
                </c:pt>
                <c:pt idx="11919">
                  <c:v>16.407411486151702</c:v>
                </c:pt>
                <c:pt idx="11920">
                  <c:v>16.4087880623314</c:v>
                </c:pt>
                <c:pt idx="11921">
                  <c:v>16.410164638511102</c:v>
                </c:pt>
                <c:pt idx="11922">
                  <c:v>16.4115412146908</c:v>
                </c:pt>
                <c:pt idx="11923">
                  <c:v>16.412917790870601</c:v>
                </c:pt>
                <c:pt idx="11924">
                  <c:v>16.414294367050299</c:v>
                </c:pt>
                <c:pt idx="11925">
                  <c:v>16.415670943230001</c:v>
                </c:pt>
                <c:pt idx="11926">
                  <c:v>16.417047519409699</c:v>
                </c:pt>
                <c:pt idx="11927">
                  <c:v>16.418424095589501</c:v>
                </c:pt>
                <c:pt idx="11928">
                  <c:v>16.419800671769199</c:v>
                </c:pt>
                <c:pt idx="11929">
                  <c:v>16.421177247948901</c:v>
                </c:pt>
                <c:pt idx="11930">
                  <c:v>16.422553824128599</c:v>
                </c:pt>
                <c:pt idx="11931">
                  <c:v>16.4239304003084</c:v>
                </c:pt>
                <c:pt idx="11932">
                  <c:v>16.425306976488098</c:v>
                </c:pt>
                <c:pt idx="11933">
                  <c:v>16.4266835526678</c:v>
                </c:pt>
                <c:pt idx="11934">
                  <c:v>16.428060128847498</c:v>
                </c:pt>
                <c:pt idx="11935">
                  <c:v>16.4294367050273</c:v>
                </c:pt>
                <c:pt idx="11936">
                  <c:v>16.430813281207001</c:v>
                </c:pt>
                <c:pt idx="11937">
                  <c:v>16.4321898573867</c:v>
                </c:pt>
                <c:pt idx="11938">
                  <c:v>16.433566433566401</c:v>
                </c:pt>
                <c:pt idx="11939">
                  <c:v>16.434943009746199</c:v>
                </c:pt>
                <c:pt idx="11940">
                  <c:v>16.436319585925901</c:v>
                </c:pt>
                <c:pt idx="11941">
                  <c:v>16.437696162105599</c:v>
                </c:pt>
                <c:pt idx="11942">
                  <c:v>16.439072738285301</c:v>
                </c:pt>
                <c:pt idx="11943">
                  <c:v>16.440449314465098</c:v>
                </c:pt>
                <c:pt idx="11944">
                  <c:v>16.4418258906448</c:v>
                </c:pt>
                <c:pt idx="11945">
                  <c:v>16.443202466824498</c:v>
                </c:pt>
                <c:pt idx="11946">
                  <c:v>16.4445790430042</c:v>
                </c:pt>
                <c:pt idx="11947">
                  <c:v>16.445955619184002</c:v>
                </c:pt>
                <c:pt idx="11948">
                  <c:v>16.4473321953637</c:v>
                </c:pt>
                <c:pt idx="11949">
                  <c:v>16.448708771543401</c:v>
                </c:pt>
                <c:pt idx="11950">
                  <c:v>16.4500853477231</c:v>
                </c:pt>
                <c:pt idx="11951">
                  <c:v>16.451461923902901</c:v>
                </c:pt>
                <c:pt idx="11952">
                  <c:v>16.452838500082599</c:v>
                </c:pt>
                <c:pt idx="11953">
                  <c:v>16.454215076262301</c:v>
                </c:pt>
                <c:pt idx="11954">
                  <c:v>16.455591652442099</c:v>
                </c:pt>
                <c:pt idx="11955">
                  <c:v>16.4569682286218</c:v>
                </c:pt>
                <c:pt idx="11956">
                  <c:v>16.458344804801499</c:v>
                </c:pt>
                <c:pt idx="11957">
                  <c:v>16.4597213809812</c:v>
                </c:pt>
                <c:pt idx="11958">
                  <c:v>16.461097957161002</c:v>
                </c:pt>
                <c:pt idx="11959">
                  <c:v>16.4624745333407</c:v>
                </c:pt>
                <c:pt idx="11960">
                  <c:v>16.463851109520402</c:v>
                </c:pt>
                <c:pt idx="11961">
                  <c:v>16.4652276857001</c:v>
                </c:pt>
                <c:pt idx="11962">
                  <c:v>16.466604261879901</c:v>
                </c:pt>
                <c:pt idx="11963">
                  <c:v>16.467980838059599</c:v>
                </c:pt>
                <c:pt idx="11964">
                  <c:v>16.469357414239301</c:v>
                </c:pt>
                <c:pt idx="11965">
                  <c:v>16.470733990418999</c:v>
                </c:pt>
                <c:pt idx="11966">
                  <c:v>16.472110566598801</c:v>
                </c:pt>
                <c:pt idx="11967">
                  <c:v>16.473487142778499</c:v>
                </c:pt>
                <c:pt idx="11968">
                  <c:v>16.474863718958201</c:v>
                </c:pt>
                <c:pt idx="11969">
                  <c:v>16.476240295137899</c:v>
                </c:pt>
                <c:pt idx="11970">
                  <c:v>16.4776168713177</c:v>
                </c:pt>
                <c:pt idx="11971">
                  <c:v>16.478993447497398</c:v>
                </c:pt>
                <c:pt idx="11972">
                  <c:v>16.4803700236771</c:v>
                </c:pt>
                <c:pt idx="11973">
                  <c:v>16.481746599856798</c:v>
                </c:pt>
                <c:pt idx="11974">
                  <c:v>16.483123176036599</c:v>
                </c:pt>
                <c:pt idx="11975">
                  <c:v>16.484499752216301</c:v>
                </c:pt>
                <c:pt idx="11976">
                  <c:v>16.485876328395999</c:v>
                </c:pt>
                <c:pt idx="11977">
                  <c:v>16.487252904575701</c:v>
                </c:pt>
                <c:pt idx="11978">
                  <c:v>16.488629480755499</c:v>
                </c:pt>
                <c:pt idx="11979">
                  <c:v>16.490006056935201</c:v>
                </c:pt>
                <c:pt idx="11980">
                  <c:v>16.491382633114899</c:v>
                </c:pt>
                <c:pt idx="11981">
                  <c:v>16.492759209294601</c:v>
                </c:pt>
                <c:pt idx="11982">
                  <c:v>16.494135785474398</c:v>
                </c:pt>
                <c:pt idx="11983">
                  <c:v>16.4955123616541</c:v>
                </c:pt>
                <c:pt idx="11984">
                  <c:v>16.496888937833798</c:v>
                </c:pt>
                <c:pt idx="11985">
                  <c:v>16.4982655140135</c:v>
                </c:pt>
                <c:pt idx="11986">
                  <c:v>16.499642090193301</c:v>
                </c:pt>
                <c:pt idx="11987">
                  <c:v>16.501018666373</c:v>
                </c:pt>
                <c:pt idx="11988">
                  <c:v>16.502395242552701</c:v>
                </c:pt>
                <c:pt idx="11989">
                  <c:v>16.503771818732499</c:v>
                </c:pt>
                <c:pt idx="11990">
                  <c:v>16.505148394912201</c:v>
                </c:pt>
                <c:pt idx="11991">
                  <c:v>16.506524971091899</c:v>
                </c:pt>
                <c:pt idx="11992">
                  <c:v>16.507901547271601</c:v>
                </c:pt>
                <c:pt idx="11993">
                  <c:v>16.509278123451399</c:v>
                </c:pt>
                <c:pt idx="11994">
                  <c:v>16.5106546996311</c:v>
                </c:pt>
                <c:pt idx="11995">
                  <c:v>16.512031275810799</c:v>
                </c:pt>
                <c:pt idx="11996">
                  <c:v>16.5134078519905</c:v>
                </c:pt>
                <c:pt idx="11997">
                  <c:v>16.514784428170302</c:v>
                </c:pt>
                <c:pt idx="11998">
                  <c:v>16.51616100435</c:v>
                </c:pt>
                <c:pt idx="11999">
                  <c:v>16.517537580529702</c:v>
                </c:pt>
                <c:pt idx="12000">
                  <c:v>16.5189141567094</c:v>
                </c:pt>
                <c:pt idx="12001">
                  <c:v>16.520290732889201</c:v>
                </c:pt>
                <c:pt idx="12002">
                  <c:v>16.521667309068899</c:v>
                </c:pt>
                <c:pt idx="12003">
                  <c:v>16.523043885248601</c:v>
                </c:pt>
                <c:pt idx="12004">
                  <c:v>16.524420461428299</c:v>
                </c:pt>
                <c:pt idx="12005">
                  <c:v>16.5257970376081</c:v>
                </c:pt>
                <c:pt idx="12006">
                  <c:v>16.527173613787799</c:v>
                </c:pt>
                <c:pt idx="12007">
                  <c:v>16.5285501899675</c:v>
                </c:pt>
                <c:pt idx="12008">
                  <c:v>16.529926766147199</c:v>
                </c:pt>
                <c:pt idx="12009">
                  <c:v>16.531303342327</c:v>
                </c:pt>
                <c:pt idx="12010">
                  <c:v>16.532679918506702</c:v>
                </c:pt>
                <c:pt idx="12011">
                  <c:v>16.5340564946864</c:v>
                </c:pt>
                <c:pt idx="12012">
                  <c:v>16.535433070866102</c:v>
                </c:pt>
                <c:pt idx="12013">
                  <c:v>16.536809647045899</c:v>
                </c:pt>
                <c:pt idx="12014">
                  <c:v>16.538186223225601</c:v>
                </c:pt>
                <c:pt idx="12015">
                  <c:v>16.539562799405299</c:v>
                </c:pt>
                <c:pt idx="12016">
                  <c:v>16.540939375585001</c:v>
                </c:pt>
                <c:pt idx="12017">
                  <c:v>16.542315951764799</c:v>
                </c:pt>
                <c:pt idx="12018">
                  <c:v>16.543692527944501</c:v>
                </c:pt>
                <c:pt idx="12019">
                  <c:v>16.545069104124199</c:v>
                </c:pt>
                <c:pt idx="12020">
                  <c:v>16.546445680304</c:v>
                </c:pt>
                <c:pt idx="12021">
                  <c:v>16.547822256483698</c:v>
                </c:pt>
                <c:pt idx="12022">
                  <c:v>16.5491988326634</c:v>
                </c:pt>
                <c:pt idx="12023">
                  <c:v>16.550575408843098</c:v>
                </c:pt>
                <c:pt idx="12024">
                  <c:v>16.5519519850229</c:v>
                </c:pt>
                <c:pt idx="12025">
                  <c:v>16.553328561202601</c:v>
                </c:pt>
                <c:pt idx="12026">
                  <c:v>16.5547051373823</c:v>
                </c:pt>
                <c:pt idx="12027">
                  <c:v>16.556081713562001</c:v>
                </c:pt>
                <c:pt idx="12028">
                  <c:v>16.557458289741799</c:v>
                </c:pt>
                <c:pt idx="12029">
                  <c:v>16.558834865921501</c:v>
                </c:pt>
                <c:pt idx="12030">
                  <c:v>16.560211442101199</c:v>
                </c:pt>
                <c:pt idx="12031">
                  <c:v>16.561588018280901</c:v>
                </c:pt>
                <c:pt idx="12032">
                  <c:v>16.562964594460698</c:v>
                </c:pt>
                <c:pt idx="12033">
                  <c:v>16.5643411706404</c:v>
                </c:pt>
                <c:pt idx="12034">
                  <c:v>16.565717746820098</c:v>
                </c:pt>
                <c:pt idx="12035">
                  <c:v>16.5670943229998</c:v>
                </c:pt>
                <c:pt idx="12036">
                  <c:v>16.568470899179601</c:v>
                </c:pt>
                <c:pt idx="12037">
                  <c:v>16.5698474753593</c:v>
                </c:pt>
                <c:pt idx="12038">
                  <c:v>16.571224051539001</c:v>
                </c:pt>
                <c:pt idx="12039">
                  <c:v>16.5726006277187</c:v>
                </c:pt>
                <c:pt idx="12040">
                  <c:v>16.573977203898501</c:v>
                </c:pt>
                <c:pt idx="12041">
                  <c:v>16.575353780078199</c:v>
                </c:pt>
                <c:pt idx="12042">
                  <c:v>16.576730356257901</c:v>
                </c:pt>
                <c:pt idx="12043">
                  <c:v>16.578106932437599</c:v>
                </c:pt>
                <c:pt idx="12044">
                  <c:v>16.5794835086174</c:v>
                </c:pt>
                <c:pt idx="12045">
                  <c:v>16.580860084797099</c:v>
                </c:pt>
                <c:pt idx="12046">
                  <c:v>16.5822366609768</c:v>
                </c:pt>
                <c:pt idx="12047">
                  <c:v>16.583613237156602</c:v>
                </c:pt>
                <c:pt idx="12048">
                  <c:v>16.5849898133363</c:v>
                </c:pt>
                <c:pt idx="12049">
                  <c:v>16.586366389516002</c:v>
                </c:pt>
                <c:pt idx="12050">
                  <c:v>16.5877429656957</c:v>
                </c:pt>
                <c:pt idx="12051">
                  <c:v>16.589119541875501</c:v>
                </c:pt>
                <c:pt idx="12052">
                  <c:v>16.590496118055199</c:v>
                </c:pt>
                <c:pt idx="12053">
                  <c:v>16.591872694234901</c:v>
                </c:pt>
                <c:pt idx="12054">
                  <c:v>16.593249270414599</c:v>
                </c:pt>
                <c:pt idx="12055">
                  <c:v>16.594625846594401</c:v>
                </c:pt>
                <c:pt idx="12056">
                  <c:v>16.596002422774099</c:v>
                </c:pt>
                <c:pt idx="12057">
                  <c:v>16.597378998953801</c:v>
                </c:pt>
                <c:pt idx="12058">
                  <c:v>16.598755575133499</c:v>
                </c:pt>
                <c:pt idx="12059">
                  <c:v>16.6001321513133</c:v>
                </c:pt>
                <c:pt idx="12060">
                  <c:v>16.601508727493002</c:v>
                </c:pt>
                <c:pt idx="12061">
                  <c:v>16.6028853036727</c:v>
                </c:pt>
                <c:pt idx="12062">
                  <c:v>16.604261879852402</c:v>
                </c:pt>
                <c:pt idx="12063">
                  <c:v>16.605638456032199</c:v>
                </c:pt>
                <c:pt idx="12064">
                  <c:v>16.607015032211901</c:v>
                </c:pt>
                <c:pt idx="12065">
                  <c:v>16.608391608391599</c:v>
                </c:pt>
                <c:pt idx="12066">
                  <c:v>16.609768184571301</c:v>
                </c:pt>
                <c:pt idx="12067">
                  <c:v>16.611144760751099</c:v>
                </c:pt>
                <c:pt idx="12068">
                  <c:v>16.612521336930801</c:v>
                </c:pt>
                <c:pt idx="12069">
                  <c:v>16.613897913110499</c:v>
                </c:pt>
                <c:pt idx="12070">
                  <c:v>16.615274489290201</c:v>
                </c:pt>
                <c:pt idx="12071">
                  <c:v>16.616651065469998</c:v>
                </c:pt>
                <c:pt idx="12072">
                  <c:v>16.6180276416497</c:v>
                </c:pt>
                <c:pt idx="12073">
                  <c:v>16.619404217829398</c:v>
                </c:pt>
                <c:pt idx="12074">
                  <c:v>16.6207807940091</c:v>
                </c:pt>
                <c:pt idx="12075">
                  <c:v>16.622157370188901</c:v>
                </c:pt>
                <c:pt idx="12076">
                  <c:v>16.6235339463686</c:v>
                </c:pt>
                <c:pt idx="12077">
                  <c:v>16.624910522548301</c:v>
                </c:pt>
                <c:pt idx="12078">
                  <c:v>16.626287098728099</c:v>
                </c:pt>
                <c:pt idx="12079">
                  <c:v>16.627663674907801</c:v>
                </c:pt>
                <c:pt idx="12080">
                  <c:v>16.629040251087499</c:v>
                </c:pt>
                <c:pt idx="12081">
                  <c:v>16.630416827267201</c:v>
                </c:pt>
                <c:pt idx="12082">
                  <c:v>16.631793403446999</c:v>
                </c:pt>
                <c:pt idx="12083">
                  <c:v>16.6331699796267</c:v>
                </c:pt>
                <c:pt idx="12084">
                  <c:v>16.634546555806399</c:v>
                </c:pt>
                <c:pt idx="12085">
                  <c:v>16.6359231319861</c:v>
                </c:pt>
                <c:pt idx="12086">
                  <c:v>16.637299708165902</c:v>
                </c:pt>
                <c:pt idx="12087">
                  <c:v>16.6386762843456</c:v>
                </c:pt>
                <c:pt idx="12088">
                  <c:v>16.640052860525302</c:v>
                </c:pt>
                <c:pt idx="12089">
                  <c:v>16.641429436705</c:v>
                </c:pt>
                <c:pt idx="12090">
                  <c:v>16.642806012884801</c:v>
                </c:pt>
                <c:pt idx="12091">
                  <c:v>16.644182589064499</c:v>
                </c:pt>
                <c:pt idx="12092">
                  <c:v>16.645559165244201</c:v>
                </c:pt>
                <c:pt idx="12093">
                  <c:v>16.646935741423899</c:v>
                </c:pt>
                <c:pt idx="12094">
                  <c:v>16.6483123176037</c:v>
                </c:pt>
                <c:pt idx="12095">
                  <c:v>16.649688893783399</c:v>
                </c:pt>
                <c:pt idx="12096">
                  <c:v>16.6510654699631</c:v>
                </c:pt>
                <c:pt idx="12097">
                  <c:v>16.652442046142799</c:v>
                </c:pt>
                <c:pt idx="12098">
                  <c:v>16.6538186223226</c:v>
                </c:pt>
                <c:pt idx="12099">
                  <c:v>16.655195198502302</c:v>
                </c:pt>
                <c:pt idx="12100">
                  <c:v>16.656571774682</c:v>
                </c:pt>
                <c:pt idx="12101">
                  <c:v>16.657948350861702</c:v>
                </c:pt>
                <c:pt idx="12102">
                  <c:v>16.659324927041499</c:v>
                </c:pt>
                <c:pt idx="12103">
                  <c:v>16.660701503221201</c:v>
                </c:pt>
                <c:pt idx="12104">
                  <c:v>16.662078079400899</c:v>
                </c:pt>
                <c:pt idx="12105">
                  <c:v>16.663454655580601</c:v>
                </c:pt>
                <c:pt idx="12106">
                  <c:v>16.664831231760399</c:v>
                </c:pt>
                <c:pt idx="12107">
                  <c:v>16.666207807940101</c:v>
                </c:pt>
                <c:pt idx="12108">
                  <c:v>16.667584384119799</c:v>
                </c:pt>
                <c:pt idx="12109">
                  <c:v>16.668960960299501</c:v>
                </c:pt>
                <c:pt idx="12110">
                  <c:v>16.670337536479298</c:v>
                </c:pt>
                <c:pt idx="12111">
                  <c:v>16.671714112659</c:v>
                </c:pt>
                <c:pt idx="12112">
                  <c:v>16.673090688838698</c:v>
                </c:pt>
                <c:pt idx="12113">
                  <c:v>16.6744672650185</c:v>
                </c:pt>
                <c:pt idx="12114">
                  <c:v>16.675843841198201</c:v>
                </c:pt>
                <c:pt idx="12115">
                  <c:v>16.6772204173779</c:v>
                </c:pt>
                <c:pt idx="12116">
                  <c:v>16.678596993557601</c:v>
                </c:pt>
                <c:pt idx="12117">
                  <c:v>16.679973569737399</c:v>
                </c:pt>
                <c:pt idx="12118">
                  <c:v>16.681350145917101</c:v>
                </c:pt>
                <c:pt idx="12119">
                  <c:v>16.682726722096799</c:v>
                </c:pt>
                <c:pt idx="12120">
                  <c:v>16.684103298276501</c:v>
                </c:pt>
                <c:pt idx="12121">
                  <c:v>16.685479874456298</c:v>
                </c:pt>
                <c:pt idx="12122">
                  <c:v>16.686856450636</c:v>
                </c:pt>
                <c:pt idx="12123">
                  <c:v>16.688233026815698</c:v>
                </c:pt>
                <c:pt idx="12124">
                  <c:v>16.6896096029954</c:v>
                </c:pt>
                <c:pt idx="12125">
                  <c:v>16.690986179175201</c:v>
                </c:pt>
                <c:pt idx="12126">
                  <c:v>16.6923627553549</c:v>
                </c:pt>
                <c:pt idx="12127">
                  <c:v>16.693739331534601</c:v>
                </c:pt>
                <c:pt idx="12128">
                  <c:v>16.6951159077143</c:v>
                </c:pt>
                <c:pt idx="12129">
                  <c:v>16.696492483894101</c:v>
                </c:pt>
                <c:pt idx="12130">
                  <c:v>16.697869060073799</c:v>
                </c:pt>
                <c:pt idx="12131">
                  <c:v>16.699245636253501</c:v>
                </c:pt>
                <c:pt idx="12132">
                  <c:v>16.700622212433199</c:v>
                </c:pt>
                <c:pt idx="12133">
                  <c:v>16.701998788613</c:v>
                </c:pt>
                <c:pt idx="12134">
                  <c:v>16.703375364792699</c:v>
                </c:pt>
                <c:pt idx="12135">
                  <c:v>16.7047519409724</c:v>
                </c:pt>
                <c:pt idx="12136">
                  <c:v>16.706128517152099</c:v>
                </c:pt>
                <c:pt idx="12137">
                  <c:v>16.7075050933319</c:v>
                </c:pt>
                <c:pt idx="12138">
                  <c:v>16.708881669511602</c:v>
                </c:pt>
                <c:pt idx="12139">
                  <c:v>16.7102582456913</c:v>
                </c:pt>
                <c:pt idx="12140">
                  <c:v>16.711634821871002</c:v>
                </c:pt>
                <c:pt idx="12141">
                  <c:v>16.713011398050799</c:v>
                </c:pt>
                <c:pt idx="12142">
                  <c:v>16.714387974230501</c:v>
                </c:pt>
                <c:pt idx="12143">
                  <c:v>16.715764550410199</c:v>
                </c:pt>
                <c:pt idx="12144">
                  <c:v>16.717141126589901</c:v>
                </c:pt>
                <c:pt idx="12145">
                  <c:v>16.718517702769699</c:v>
                </c:pt>
                <c:pt idx="12146">
                  <c:v>16.719894278949401</c:v>
                </c:pt>
                <c:pt idx="12147">
                  <c:v>16.721270855129099</c:v>
                </c:pt>
                <c:pt idx="12148">
                  <c:v>16.7226474313089</c:v>
                </c:pt>
                <c:pt idx="12149">
                  <c:v>16.724024007488602</c:v>
                </c:pt>
                <c:pt idx="12150">
                  <c:v>16.7254005836683</c:v>
                </c:pt>
                <c:pt idx="12151">
                  <c:v>16.726777159848002</c:v>
                </c:pt>
                <c:pt idx="12152">
                  <c:v>16.728153736027799</c:v>
                </c:pt>
                <c:pt idx="12153">
                  <c:v>16.729530312207501</c:v>
                </c:pt>
                <c:pt idx="12154">
                  <c:v>16.730906888387199</c:v>
                </c:pt>
                <c:pt idx="12155">
                  <c:v>16.732283464566901</c:v>
                </c:pt>
                <c:pt idx="12156">
                  <c:v>16.733660040746699</c:v>
                </c:pt>
                <c:pt idx="12157">
                  <c:v>16.735036616926401</c:v>
                </c:pt>
                <c:pt idx="12158">
                  <c:v>16.736413193106099</c:v>
                </c:pt>
                <c:pt idx="12159">
                  <c:v>16.737789769285801</c:v>
                </c:pt>
                <c:pt idx="12160">
                  <c:v>16.739166345465598</c:v>
                </c:pt>
                <c:pt idx="12161">
                  <c:v>16.7405429216453</c:v>
                </c:pt>
                <c:pt idx="12162">
                  <c:v>16.741919497824998</c:v>
                </c:pt>
                <c:pt idx="12163">
                  <c:v>16.7432960740047</c:v>
                </c:pt>
                <c:pt idx="12164">
                  <c:v>16.744672650184501</c:v>
                </c:pt>
                <c:pt idx="12165">
                  <c:v>16.7460492263642</c:v>
                </c:pt>
                <c:pt idx="12166">
                  <c:v>16.747425802543901</c:v>
                </c:pt>
                <c:pt idx="12167">
                  <c:v>16.7488023787236</c:v>
                </c:pt>
                <c:pt idx="12168">
                  <c:v>16.750178954903401</c:v>
                </c:pt>
                <c:pt idx="12169">
                  <c:v>16.751555531083099</c:v>
                </c:pt>
                <c:pt idx="12170">
                  <c:v>16.752932107262801</c:v>
                </c:pt>
                <c:pt idx="12171">
                  <c:v>16.754308683442499</c:v>
                </c:pt>
                <c:pt idx="12172">
                  <c:v>16.7556852596223</c:v>
                </c:pt>
                <c:pt idx="12173">
                  <c:v>16.757061835801998</c:v>
                </c:pt>
                <c:pt idx="12174">
                  <c:v>16.7584384119817</c:v>
                </c:pt>
                <c:pt idx="12175">
                  <c:v>16.759814988161398</c:v>
                </c:pt>
                <c:pt idx="12176">
                  <c:v>16.7611915643412</c:v>
                </c:pt>
                <c:pt idx="12177">
                  <c:v>16.762568140520901</c:v>
                </c:pt>
                <c:pt idx="12178">
                  <c:v>16.7639447167006</c:v>
                </c:pt>
                <c:pt idx="12179">
                  <c:v>16.765321292880401</c:v>
                </c:pt>
                <c:pt idx="12180">
                  <c:v>16.766697869060099</c:v>
                </c:pt>
                <c:pt idx="12181">
                  <c:v>16.768074445239801</c:v>
                </c:pt>
                <c:pt idx="12182">
                  <c:v>16.769451021419499</c:v>
                </c:pt>
                <c:pt idx="12183">
                  <c:v>16.7708275975993</c:v>
                </c:pt>
                <c:pt idx="12184">
                  <c:v>16.772204173778999</c:v>
                </c:pt>
                <c:pt idx="12185">
                  <c:v>16.7735807499587</c:v>
                </c:pt>
                <c:pt idx="12186">
                  <c:v>16.774957326138399</c:v>
                </c:pt>
                <c:pt idx="12187">
                  <c:v>16.7763339023182</c:v>
                </c:pt>
                <c:pt idx="12188">
                  <c:v>16.777710478497902</c:v>
                </c:pt>
                <c:pt idx="12189">
                  <c:v>16.7790870546776</c:v>
                </c:pt>
                <c:pt idx="12190">
                  <c:v>16.780463630857302</c:v>
                </c:pt>
                <c:pt idx="12191">
                  <c:v>16.781840207037099</c:v>
                </c:pt>
                <c:pt idx="12192">
                  <c:v>16.783216783216801</c:v>
                </c:pt>
                <c:pt idx="12193">
                  <c:v>16.784593359396499</c:v>
                </c:pt>
                <c:pt idx="12194">
                  <c:v>16.785969935576201</c:v>
                </c:pt>
                <c:pt idx="12195">
                  <c:v>16.787346511755999</c:v>
                </c:pt>
                <c:pt idx="12196">
                  <c:v>16.788723087935701</c:v>
                </c:pt>
                <c:pt idx="12197">
                  <c:v>16.790099664115399</c:v>
                </c:pt>
                <c:pt idx="12198">
                  <c:v>16.791476240295101</c:v>
                </c:pt>
                <c:pt idx="12199">
                  <c:v>16.792852816474898</c:v>
                </c:pt>
                <c:pt idx="12200">
                  <c:v>16.7942293926546</c:v>
                </c:pt>
                <c:pt idx="12201">
                  <c:v>16.795605968834298</c:v>
                </c:pt>
                <c:pt idx="12202">
                  <c:v>16.796982545014</c:v>
                </c:pt>
                <c:pt idx="12203">
                  <c:v>16.798359121193801</c:v>
                </c:pt>
                <c:pt idx="12204">
                  <c:v>16.799735697373499</c:v>
                </c:pt>
                <c:pt idx="12205">
                  <c:v>16.801112273553201</c:v>
                </c:pt>
                <c:pt idx="12206">
                  <c:v>16.802488849732999</c:v>
                </c:pt>
                <c:pt idx="12207">
                  <c:v>16.803865425912701</c:v>
                </c:pt>
                <c:pt idx="12208">
                  <c:v>16.805242002092399</c:v>
                </c:pt>
                <c:pt idx="12209">
                  <c:v>16.806618578272101</c:v>
                </c:pt>
                <c:pt idx="12210">
                  <c:v>16.807995154451898</c:v>
                </c:pt>
                <c:pt idx="12211">
                  <c:v>16.8093717306316</c:v>
                </c:pt>
                <c:pt idx="12212">
                  <c:v>16.810748306811298</c:v>
                </c:pt>
                <c:pt idx="12213">
                  <c:v>16.812124882991</c:v>
                </c:pt>
                <c:pt idx="12214">
                  <c:v>16.813501459170801</c:v>
                </c:pt>
                <c:pt idx="12215">
                  <c:v>16.8148780353505</c:v>
                </c:pt>
                <c:pt idx="12216">
                  <c:v>16.816254611530201</c:v>
                </c:pt>
                <c:pt idx="12217">
                  <c:v>16.8176311877099</c:v>
                </c:pt>
                <c:pt idx="12218">
                  <c:v>16.819007763889701</c:v>
                </c:pt>
                <c:pt idx="12219">
                  <c:v>16.820384340069399</c:v>
                </c:pt>
                <c:pt idx="12220">
                  <c:v>16.821760916249101</c:v>
                </c:pt>
                <c:pt idx="12221">
                  <c:v>16.823137492428799</c:v>
                </c:pt>
                <c:pt idx="12222">
                  <c:v>16.8245140686086</c:v>
                </c:pt>
                <c:pt idx="12223">
                  <c:v>16.825890644788299</c:v>
                </c:pt>
                <c:pt idx="12224">
                  <c:v>16.827267220968</c:v>
                </c:pt>
                <c:pt idx="12225">
                  <c:v>16.828643797147699</c:v>
                </c:pt>
                <c:pt idx="12226">
                  <c:v>16.8300203733275</c:v>
                </c:pt>
                <c:pt idx="12227">
                  <c:v>16.831396949507202</c:v>
                </c:pt>
                <c:pt idx="12228">
                  <c:v>16.8327735256869</c:v>
                </c:pt>
                <c:pt idx="12229">
                  <c:v>16.834150101866602</c:v>
                </c:pt>
                <c:pt idx="12230">
                  <c:v>16.835526678046399</c:v>
                </c:pt>
                <c:pt idx="12231">
                  <c:v>16.836903254226101</c:v>
                </c:pt>
                <c:pt idx="12232">
                  <c:v>16.838279830405799</c:v>
                </c:pt>
                <c:pt idx="12233">
                  <c:v>16.839656406585501</c:v>
                </c:pt>
                <c:pt idx="12234">
                  <c:v>16.841032982765299</c:v>
                </c:pt>
                <c:pt idx="12235">
                  <c:v>16.842409558945</c:v>
                </c:pt>
                <c:pt idx="12236">
                  <c:v>16.843786135124699</c:v>
                </c:pt>
                <c:pt idx="12237">
                  <c:v>16.8451627113045</c:v>
                </c:pt>
                <c:pt idx="12238">
                  <c:v>16.846539287484202</c:v>
                </c:pt>
                <c:pt idx="12239">
                  <c:v>16.8479158636639</c:v>
                </c:pt>
                <c:pt idx="12240">
                  <c:v>16.849292439843602</c:v>
                </c:pt>
                <c:pt idx="12241">
                  <c:v>16.850669016023399</c:v>
                </c:pt>
                <c:pt idx="12242">
                  <c:v>16.852045592203101</c:v>
                </c:pt>
                <c:pt idx="12243">
                  <c:v>16.853422168382799</c:v>
                </c:pt>
                <c:pt idx="12244">
                  <c:v>16.854798744562501</c:v>
                </c:pt>
                <c:pt idx="12245">
                  <c:v>16.856175320742299</c:v>
                </c:pt>
                <c:pt idx="12246">
                  <c:v>16.857551896922001</c:v>
                </c:pt>
                <c:pt idx="12247">
                  <c:v>16.858928473101699</c:v>
                </c:pt>
                <c:pt idx="12248">
                  <c:v>16.860305049281401</c:v>
                </c:pt>
                <c:pt idx="12249">
                  <c:v>16.861681625461198</c:v>
                </c:pt>
                <c:pt idx="12250">
                  <c:v>16.8630582016409</c:v>
                </c:pt>
                <c:pt idx="12251">
                  <c:v>16.864434777820598</c:v>
                </c:pt>
                <c:pt idx="12252">
                  <c:v>16.8658113540003</c:v>
                </c:pt>
                <c:pt idx="12253">
                  <c:v>16.867187930180101</c:v>
                </c:pt>
                <c:pt idx="12254">
                  <c:v>16.8685645063598</c:v>
                </c:pt>
                <c:pt idx="12255">
                  <c:v>16.869941082539501</c:v>
                </c:pt>
                <c:pt idx="12256">
                  <c:v>16.8713176587192</c:v>
                </c:pt>
                <c:pt idx="12257">
                  <c:v>16.872694234899001</c:v>
                </c:pt>
                <c:pt idx="12258">
                  <c:v>16.874070811078699</c:v>
                </c:pt>
                <c:pt idx="12259">
                  <c:v>16.875447387258401</c:v>
                </c:pt>
                <c:pt idx="12260">
                  <c:v>16.876823963438099</c:v>
                </c:pt>
                <c:pt idx="12261">
                  <c:v>16.8782005396179</c:v>
                </c:pt>
                <c:pt idx="12262">
                  <c:v>16.879577115797598</c:v>
                </c:pt>
                <c:pt idx="12263">
                  <c:v>16.8809536919773</c:v>
                </c:pt>
                <c:pt idx="12264">
                  <c:v>16.882330268156998</c:v>
                </c:pt>
                <c:pt idx="12265">
                  <c:v>16.8837068443368</c:v>
                </c:pt>
                <c:pt idx="12266">
                  <c:v>16.885083420516501</c:v>
                </c:pt>
                <c:pt idx="12267">
                  <c:v>16.8864599966962</c:v>
                </c:pt>
                <c:pt idx="12268">
                  <c:v>16.887836572875901</c:v>
                </c:pt>
                <c:pt idx="12269">
                  <c:v>16.889213149055699</c:v>
                </c:pt>
                <c:pt idx="12270">
                  <c:v>16.890589725235401</c:v>
                </c:pt>
                <c:pt idx="12271">
                  <c:v>16.891966301415099</c:v>
                </c:pt>
                <c:pt idx="12272">
                  <c:v>16.8933428775949</c:v>
                </c:pt>
                <c:pt idx="12273">
                  <c:v>16.894719453774599</c:v>
                </c:pt>
                <c:pt idx="12274">
                  <c:v>16.8960960299543</c:v>
                </c:pt>
                <c:pt idx="12275">
                  <c:v>16.897472606133999</c:v>
                </c:pt>
                <c:pt idx="12276">
                  <c:v>16.8988491823138</c:v>
                </c:pt>
                <c:pt idx="12277">
                  <c:v>16.900225758493502</c:v>
                </c:pt>
                <c:pt idx="12278">
                  <c:v>16.9016023346732</c:v>
                </c:pt>
                <c:pt idx="12279">
                  <c:v>16.902978910852902</c:v>
                </c:pt>
                <c:pt idx="12280">
                  <c:v>16.904355487032699</c:v>
                </c:pt>
                <c:pt idx="12281">
                  <c:v>16.905732063212401</c:v>
                </c:pt>
                <c:pt idx="12282">
                  <c:v>16.907108639392099</c:v>
                </c:pt>
                <c:pt idx="12283">
                  <c:v>16.908485215571801</c:v>
                </c:pt>
                <c:pt idx="12284">
                  <c:v>16.909861791751599</c:v>
                </c:pt>
                <c:pt idx="12285">
                  <c:v>16.911238367931301</c:v>
                </c:pt>
                <c:pt idx="12286">
                  <c:v>16.912614944110999</c:v>
                </c:pt>
                <c:pt idx="12287">
                  <c:v>16.913991520290701</c:v>
                </c:pt>
                <c:pt idx="12288">
                  <c:v>16.915368096470502</c:v>
                </c:pt>
                <c:pt idx="12289">
                  <c:v>16.9167446726502</c:v>
                </c:pt>
                <c:pt idx="12290">
                  <c:v>16.918121248829902</c:v>
                </c:pt>
                <c:pt idx="12291">
                  <c:v>16.9194978250096</c:v>
                </c:pt>
                <c:pt idx="12292">
                  <c:v>16.920874401189401</c:v>
                </c:pt>
                <c:pt idx="12293">
                  <c:v>16.922250977369099</c:v>
                </c:pt>
                <c:pt idx="12294">
                  <c:v>16.923627553548801</c:v>
                </c:pt>
                <c:pt idx="12295">
                  <c:v>16.925004129728499</c:v>
                </c:pt>
                <c:pt idx="12296">
                  <c:v>16.926380705908301</c:v>
                </c:pt>
                <c:pt idx="12297">
                  <c:v>16.927757282087999</c:v>
                </c:pt>
                <c:pt idx="12298">
                  <c:v>16.929133858267701</c:v>
                </c:pt>
                <c:pt idx="12299">
                  <c:v>16.930510434447399</c:v>
                </c:pt>
                <c:pt idx="12300">
                  <c:v>16.9318870106272</c:v>
                </c:pt>
                <c:pt idx="12301">
                  <c:v>16.933263586806898</c:v>
                </c:pt>
                <c:pt idx="12302">
                  <c:v>16.9346401629866</c:v>
                </c:pt>
                <c:pt idx="12303">
                  <c:v>16.936016739166401</c:v>
                </c:pt>
                <c:pt idx="12304">
                  <c:v>16.9373933153461</c:v>
                </c:pt>
                <c:pt idx="12305">
                  <c:v>16.938769891525801</c:v>
                </c:pt>
                <c:pt idx="12306">
                  <c:v>16.9401464677055</c:v>
                </c:pt>
                <c:pt idx="12307">
                  <c:v>16.941523043885301</c:v>
                </c:pt>
                <c:pt idx="12308">
                  <c:v>16.942899620064999</c:v>
                </c:pt>
                <c:pt idx="12309">
                  <c:v>16.944276196244701</c:v>
                </c:pt>
                <c:pt idx="12310">
                  <c:v>16.945652772424399</c:v>
                </c:pt>
                <c:pt idx="12311">
                  <c:v>16.9470293486042</c:v>
                </c:pt>
                <c:pt idx="12312">
                  <c:v>16.948405924783899</c:v>
                </c:pt>
                <c:pt idx="12313">
                  <c:v>16.9497825009636</c:v>
                </c:pt>
                <c:pt idx="12314">
                  <c:v>16.951159077143299</c:v>
                </c:pt>
                <c:pt idx="12315">
                  <c:v>16.9525356533231</c:v>
                </c:pt>
                <c:pt idx="12316">
                  <c:v>16.953912229502802</c:v>
                </c:pt>
                <c:pt idx="12317">
                  <c:v>16.9552888056825</c:v>
                </c:pt>
                <c:pt idx="12318">
                  <c:v>16.956665381862202</c:v>
                </c:pt>
                <c:pt idx="12319">
                  <c:v>16.958041958041999</c:v>
                </c:pt>
                <c:pt idx="12320">
                  <c:v>16.959418534221701</c:v>
                </c:pt>
                <c:pt idx="12321">
                  <c:v>16.960795110401399</c:v>
                </c:pt>
                <c:pt idx="12322">
                  <c:v>16.962171686581101</c:v>
                </c:pt>
                <c:pt idx="12323">
                  <c:v>16.963548262760899</c:v>
                </c:pt>
                <c:pt idx="12324">
                  <c:v>16.9649248389406</c:v>
                </c:pt>
                <c:pt idx="12325">
                  <c:v>16.966301415120299</c:v>
                </c:pt>
                <c:pt idx="12326">
                  <c:v>16.9676779913</c:v>
                </c:pt>
                <c:pt idx="12327">
                  <c:v>16.969054567479802</c:v>
                </c:pt>
                <c:pt idx="12328">
                  <c:v>16.9704311436595</c:v>
                </c:pt>
                <c:pt idx="12329">
                  <c:v>16.971807719839202</c:v>
                </c:pt>
                <c:pt idx="12330">
                  <c:v>16.9731842960189</c:v>
                </c:pt>
                <c:pt idx="12331">
                  <c:v>16.974560872198701</c:v>
                </c:pt>
                <c:pt idx="12332">
                  <c:v>16.975937448378399</c:v>
                </c:pt>
                <c:pt idx="12333">
                  <c:v>16.977314024558101</c:v>
                </c:pt>
                <c:pt idx="12334">
                  <c:v>16.978690600737899</c:v>
                </c:pt>
                <c:pt idx="12335">
                  <c:v>16.980067176917601</c:v>
                </c:pt>
                <c:pt idx="12336">
                  <c:v>16.981443753097299</c:v>
                </c:pt>
                <c:pt idx="12337">
                  <c:v>16.982820329277001</c:v>
                </c:pt>
                <c:pt idx="12338">
                  <c:v>16.984196905456798</c:v>
                </c:pt>
                <c:pt idx="12339">
                  <c:v>16.9855734816365</c:v>
                </c:pt>
                <c:pt idx="12340">
                  <c:v>16.986950057816198</c:v>
                </c:pt>
                <c:pt idx="12341">
                  <c:v>16.9883266339959</c:v>
                </c:pt>
                <c:pt idx="12342">
                  <c:v>16.989703210175701</c:v>
                </c:pt>
                <c:pt idx="12343">
                  <c:v>16.9910797863554</c:v>
                </c:pt>
                <c:pt idx="12344">
                  <c:v>16.992456362535101</c:v>
                </c:pt>
                <c:pt idx="12345">
                  <c:v>16.993832938714799</c:v>
                </c:pt>
                <c:pt idx="12346">
                  <c:v>16.995209514894601</c:v>
                </c:pt>
                <c:pt idx="12347">
                  <c:v>16.996586091074299</c:v>
                </c:pt>
                <c:pt idx="12348">
                  <c:v>16.997962667254001</c:v>
                </c:pt>
                <c:pt idx="12349">
                  <c:v>16.999339243433699</c:v>
                </c:pt>
                <c:pt idx="12350">
                  <c:v>17.0007158196135</c:v>
                </c:pt>
                <c:pt idx="12351">
                  <c:v>17.002092395793198</c:v>
                </c:pt>
                <c:pt idx="12352">
                  <c:v>17.0034689719729</c:v>
                </c:pt>
                <c:pt idx="12353">
                  <c:v>17.004845548152598</c:v>
                </c:pt>
                <c:pt idx="12354">
                  <c:v>17.0062221243324</c:v>
                </c:pt>
                <c:pt idx="12355">
                  <c:v>17.007598700512101</c:v>
                </c:pt>
                <c:pt idx="12356">
                  <c:v>17.0089752766918</c:v>
                </c:pt>
                <c:pt idx="12357">
                  <c:v>17.010351852871501</c:v>
                </c:pt>
                <c:pt idx="12358">
                  <c:v>17.011728429051299</c:v>
                </c:pt>
                <c:pt idx="12359">
                  <c:v>17.013105005231001</c:v>
                </c:pt>
                <c:pt idx="12360">
                  <c:v>17.014481581410699</c:v>
                </c:pt>
                <c:pt idx="12361">
                  <c:v>17.015858157590401</c:v>
                </c:pt>
                <c:pt idx="12362">
                  <c:v>17.017234733770199</c:v>
                </c:pt>
                <c:pt idx="12363">
                  <c:v>17.0186113099499</c:v>
                </c:pt>
                <c:pt idx="12364">
                  <c:v>17.019987886129599</c:v>
                </c:pt>
                <c:pt idx="12365">
                  <c:v>17.0213644623093</c:v>
                </c:pt>
                <c:pt idx="12366">
                  <c:v>17.022741038489102</c:v>
                </c:pt>
                <c:pt idx="12367">
                  <c:v>17.0241176146688</c:v>
                </c:pt>
                <c:pt idx="12368">
                  <c:v>17.025494190848502</c:v>
                </c:pt>
                <c:pt idx="12369">
                  <c:v>17.026870767028299</c:v>
                </c:pt>
                <c:pt idx="12370">
                  <c:v>17.028247343208001</c:v>
                </c:pt>
                <c:pt idx="12371">
                  <c:v>17.029623919387699</c:v>
                </c:pt>
                <c:pt idx="12372">
                  <c:v>17.031000495567401</c:v>
                </c:pt>
                <c:pt idx="12373">
                  <c:v>17.032377071747199</c:v>
                </c:pt>
                <c:pt idx="12374">
                  <c:v>17.0337536479269</c:v>
                </c:pt>
                <c:pt idx="12375">
                  <c:v>17.035130224106599</c:v>
                </c:pt>
                <c:pt idx="12376">
                  <c:v>17.0365068002863</c:v>
                </c:pt>
                <c:pt idx="12377">
                  <c:v>17.037883376466102</c:v>
                </c:pt>
                <c:pt idx="12378">
                  <c:v>17.0392599526458</c:v>
                </c:pt>
                <c:pt idx="12379">
                  <c:v>17.040636528825502</c:v>
                </c:pt>
                <c:pt idx="12380">
                  <c:v>17.0420131050052</c:v>
                </c:pt>
                <c:pt idx="12381">
                  <c:v>17.043389681185001</c:v>
                </c:pt>
                <c:pt idx="12382">
                  <c:v>17.044766257364699</c:v>
                </c:pt>
                <c:pt idx="12383">
                  <c:v>17.046142833544401</c:v>
                </c:pt>
                <c:pt idx="12384">
                  <c:v>17.047519409724099</c:v>
                </c:pt>
                <c:pt idx="12385">
                  <c:v>17.048895985903901</c:v>
                </c:pt>
                <c:pt idx="12386">
                  <c:v>17.050272562083599</c:v>
                </c:pt>
                <c:pt idx="12387">
                  <c:v>17.051649138263301</c:v>
                </c:pt>
                <c:pt idx="12388">
                  <c:v>17.053025714442999</c:v>
                </c:pt>
                <c:pt idx="12389">
                  <c:v>17.0544022906228</c:v>
                </c:pt>
                <c:pt idx="12390">
                  <c:v>17.055778866802498</c:v>
                </c:pt>
                <c:pt idx="12391">
                  <c:v>17.0571554429822</c:v>
                </c:pt>
                <c:pt idx="12392">
                  <c:v>17.058532019161898</c:v>
                </c:pt>
                <c:pt idx="12393">
                  <c:v>17.0599085953417</c:v>
                </c:pt>
                <c:pt idx="12394">
                  <c:v>17.061285171521401</c:v>
                </c:pt>
                <c:pt idx="12395">
                  <c:v>17.0626617477011</c:v>
                </c:pt>
                <c:pt idx="12396">
                  <c:v>17.064038323880801</c:v>
                </c:pt>
                <c:pt idx="12397">
                  <c:v>17.065414900060599</c:v>
                </c:pt>
                <c:pt idx="12398">
                  <c:v>17.066791476240301</c:v>
                </c:pt>
                <c:pt idx="12399">
                  <c:v>17.068168052419999</c:v>
                </c:pt>
                <c:pt idx="12400">
                  <c:v>17.0695446285998</c:v>
                </c:pt>
                <c:pt idx="12401">
                  <c:v>17.070921204779498</c:v>
                </c:pt>
                <c:pt idx="12402">
                  <c:v>17.0722977809592</c:v>
                </c:pt>
                <c:pt idx="12403">
                  <c:v>17.073674357138898</c:v>
                </c:pt>
                <c:pt idx="12404">
                  <c:v>17.0750509333187</c:v>
                </c:pt>
                <c:pt idx="12405">
                  <c:v>17.076427509498401</c:v>
                </c:pt>
                <c:pt idx="12406">
                  <c:v>17.0778040856781</c:v>
                </c:pt>
                <c:pt idx="12407">
                  <c:v>17.079180661857801</c:v>
                </c:pt>
                <c:pt idx="12408">
                  <c:v>17.080557238037599</c:v>
                </c:pt>
                <c:pt idx="12409">
                  <c:v>17.081933814217301</c:v>
                </c:pt>
                <c:pt idx="12410">
                  <c:v>17.083310390396999</c:v>
                </c:pt>
                <c:pt idx="12411">
                  <c:v>17.084686966576701</c:v>
                </c:pt>
                <c:pt idx="12412">
                  <c:v>17.086063542756499</c:v>
                </c:pt>
                <c:pt idx="12413">
                  <c:v>17.0874401189362</c:v>
                </c:pt>
                <c:pt idx="12414">
                  <c:v>17.088816695115899</c:v>
                </c:pt>
                <c:pt idx="12415">
                  <c:v>17.0901932712956</c:v>
                </c:pt>
                <c:pt idx="12416">
                  <c:v>17.091569847475402</c:v>
                </c:pt>
                <c:pt idx="12417">
                  <c:v>17.0929464236551</c:v>
                </c:pt>
                <c:pt idx="12418">
                  <c:v>17.094322999834802</c:v>
                </c:pt>
                <c:pt idx="12419">
                  <c:v>17.0956995760145</c:v>
                </c:pt>
                <c:pt idx="12420">
                  <c:v>17.097076152194301</c:v>
                </c:pt>
                <c:pt idx="12421">
                  <c:v>17.098452728373999</c:v>
                </c:pt>
                <c:pt idx="12422">
                  <c:v>17.099829304553701</c:v>
                </c:pt>
                <c:pt idx="12423">
                  <c:v>17.101205880733399</c:v>
                </c:pt>
                <c:pt idx="12424">
                  <c:v>17.102582456913201</c:v>
                </c:pt>
                <c:pt idx="12425">
                  <c:v>17.103959033092899</c:v>
                </c:pt>
                <c:pt idx="12426">
                  <c:v>17.105335609272601</c:v>
                </c:pt>
                <c:pt idx="12427">
                  <c:v>17.106712185452398</c:v>
                </c:pt>
                <c:pt idx="12428">
                  <c:v>17.1080887616321</c:v>
                </c:pt>
                <c:pt idx="12429">
                  <c:v>17.109465337811798</c:v>
                </c:pt>
                <c:pt idx="12430">
                  <c:v>17.1108419139915</c:v>
                </c:pt>
                <c:pt idx="12431">
                  <c:v>17.112218490171301</c:v>
                </c:pt>
                <c:pt idx="12432">
                  <c:v>17.113595066350999</c:v>
                </c:pt>
                <c:pt idx="12433">
                  <c:v>17.114971642530701</c:v>
                </c:pt>
                <c:pt idx="12434">
                  <c:v>17.116348218710399</c:v>
                </c:pt>
                <c:pt idx="12435">
                  <c:v>17.117724794890201</c:v>
                </c:pt>
                <c:pt idx="12436">
                  <c:v>17.119101371069899</c:v>
                </c:pt>
                <c:pt idx="12437">
                  <c:v>17.120477947249601</c:v>
                </c:pt>
                <c:pt idx="12438">
                  <c:v>17.121854523429299</c:v>
                </c:pt>
                <c:pt idx="12439">
                  <c:v>17.1232310996091</c:v>
                </c:pt>
                <c:pt idx="12440">
                  <c:v>17.124607675788798</c:v>
                </c:pt>
                <c:pt idx="12441">
                  <c:v>17.1259842519685</c:v>
                </c:pt>
                <c:pt idx="12442">
                  <c:v>17.127360828148198</c:v>
                </c:pt>
                <c:pt idx="12443">
                  <c:v>17.128737404328</c:v>
                </c:pt>
                <c:pt idx="12444">
                  <c:v>17.130113980507701</c:v>
                </c:pt>
                <c:pt idx="12445">
                  <c:v>17.1314905566874</c:v>
                </c:pt>
                <c:pt idx="12446">
                  <c:v>17.132867132867101</c:v>
                </c:pt>
                <c:pt idx="12447">
                  <c:v>17.134243709046899</c:v>
                </c:pt>
                <c:pt idx="12448">
                  <c:v>17.135620285226601</c:v>
                </c:pt>
                <c:pt idx="12449">
                  <c:v>17.136996861406299</c:v>
                </c:pt>
                <c:pt idx="12450">
                  <c:v>17.138373437586001</c:v>
                </c:pt>
                <c:pt idx="12451">
                  <c:v>17.139750013765799</c:v>
                </c:pt>
                <c:pt idx="12452">
                  <c:v>17.1411265899455</c:v>
                </c:pt>
                <c:pt idx="12453">
                  <c:v>17.142503166125199</c:v>
                </c:pt>
                <c:pt idx="12454">
                  <c:v>17.1438797423049</c:v>
                </c:pt>
                <c:pt idx="12455">
                  <c:v>17.145256318484702</c:v>
                </c:pt>
                <c:pt idx="12456">
                  <c:v>17.1466328946644</c:v>
                </c:pt>
                <c:pt idx="12457">
                  <c:v>17.148009470844102</c:v>
                </c:pt>
                <c:pt idx="12458">
                  <c:v>17.1493860470238</c:v>
                </c:pt>
                <c:pt idx="12459">
                  <c:v>17.150762623203601</c:v>
                </c:pt>
                <c:pt idx="12460">
                  <c:v>17.152139199383299</c:v>
                </c:pt>
                <c:pt idx="12461">
                  <c:v>17.153515775563001</c:v>
                </c:pt>
                <c:pt idx="12462">
                  <c:v>17.154892351742799</c:v>
                </c:pt>
                <c:pt idx="12463">
                  <c:v>17.1562689279225</c:v>
                </c:pt>
                <c:pt idx="12464">
                  <c:v>17.157645504102199</c:v>
                </c:pt>
                <c:pt idx="12465">
                  <c:v>17.1590220802819</c:v>
                </c:pt>
                <c:pt idx="12466">
                  <c:v>17.160398656461702</c:v>
                </c:pt>
                <c:pt idx="12467">
                  <c:v>17.1617752326414</c:v>
                </c:pt>
                <c:pt idx="12468">
                  <c:v>17.163151808821102</c:v>
                </c:pt>
                <c:pt idx="12469">
                  <c:v>17.1645283850008</c:v>
                </c:pt>
                <c:pt idx="12470">
                  <c:v>17.165904961180601</c:v>
                </c:pt>
                <c:pt idx="12471">
                  <c:v>17.167281537360299</c:v>
                </c:pt>
                <c:pt idx="12472">
                  <c:v>17.168658113540001</c:v>
                </c:pt>
                <c:pt idx="12473">
                  <c:v>17.170034689719699</c:v>
                </c:pt>
                <c:pt idx="12474">
                  <c:v>17.171411265899501</c:v>
                </c:pt>
                <c:pt idx="12475">
                  <c:v>17.172787842079199</c:v>
                </c:pt>
                <c:pt idx="12476">
                  <c:v>17.174164418258901</c:v>
                </c:pt>
                <c:pt idx="12477">
                  <c:v>17.175540994438599</c:v>
                </c:pt>
                <c:pt idx="12478">
                  <c:v>17.1769175706184</c:v>
                </c:pt>
                <c:pt idx="12479">
                  <c:v>17.178294146798098</c:v>
                </c:pt>
                <c:pt idx="12480">
                  <c:v>17.1796707229778</c:v>
                </c:pt>
                <c:pt idx="12481">
                  <c:v>17.181047299157498</c:v>
                </c:pt>
                <c:pt idx="12482">
                  <c:v>17.1824238753373</c:v>
                </c:pt>
                <c:pt idx="12483">
                  <c:v>17.183800451517001</c:v>
                </c:pt>
                <c:pt idx="12484">
                  <c:v>17.1851770276967</c:v>
                </c:pt>
                <c:pt idx="12485">
                  <c:v>17.186553603876401</c:v>
                </c:pt>
                <c:pt idx="12486">
                  <c:v>17.187930180056199</c:v>
                </c:pt>
                <c:pt idx="12487">
                  <c:v>17.189306756235901</c:v>
                </c:pt>
                <c:pt idx="12488">
                  <c:v>17.190683332415599</c:v>
                </c:pt>
                <c:pt idx="12489">
                  <c:v>17.192059908595301</c:v>
                </c:pt>
                <c:pt idx="12490">
                  <c:v>17.193436484775098</c:v>
                </c:pt>
                <c:pt idx="12491">
                  <c:v>17.1948130609548</c:v>
                </c:pt>
                <c:pt idx="12492">
                  <c:v>17.196189637134498</c:v>
                </c:pt>
                <c:pt idx="12493">
                  <c:v>17.1975662133143</c:v>
                </c:pt>
                <c:pt idx="12494">
                  <c:v>17.198942789494001</c:v>
                </c:pt>
                <c:pt idx="12495">
                  <c:v>17.2003193656737</c:v>
                </c:pt>
                <c:pt idx="12496">
                  <c:v>17.201695941853401</c:v>
                </c:pt>
                <c:pt idx="12497">
                  <c:v>17.203072518033199</c:v>
                </c:pt>
                <c:pt idx="12498">
                  <c:v>17.204449094212901</c:v>
                </c:pt>
                <c:pt idx="12499">
                  <c:v>17.205825670392599</c:v>
                </c:pt>
                <c:pt idx="12500">
                  <c:v>17.207202246572301</c:v>
                </c:pt>
                <c:pt idx="12501">
                  <c:v>17.208578822752099</c:v>
                </c:pt>
                <c:pt idx="12502">
                  <c:v>17.2099553989318</c:v>
                </c:pt>
                <c:pt idx="12503">
                  <c:v>17.211331975111499</c:v>
                </c:pt>
                <c:pt idx="12504">
                  <c:v>17.2127085512912</c:v>
                </c:pt>
                <c:pt idx="12505">
                  <c:v>17.214085127471002</c:v>
                </c:pt>
                <c:pt idx="12506">
                  <c:v>17.2154617036507</c:v>
                </c:pt>
                <c:pt idx="12507">
                  <c:v>17.216838279830402</c:v>
                </c:pt>
                <c:pt idx="12508">
                  <c:v>17.2182148560101</c:v>
                </c:pt>
                <c:pt idx="12509">
                  <c:v>17.219591432189901</c:v>
                </c:pt>
                <c:pt idx="12510">
                  <c:v>17.220968008369599</c:v>
                </c:pt>
                <c:pt idx="12511">
                  <c:v>17.222344584549301</c:v>
                </c:pt>
                <c:pt idx="12512">
                  <c:v>17.223721160728999</c:v>
                </c:pt>
                <c:pt idx="12513">
                  <c:v>17.225097736908801</c:v>
                </c:pt>
                <c:pt idx="12514">
                  <c:v>17.226474313088499</c:v>
                </c:pt>
                <c:pt idx="12515">
                  <c:v>17.227850889268201</c:v>
                </c:pt>
                <c:pt idx="12516">
                  <c:v>17.229227465447899</c:v>
                </c:pt>
                <c:pt idx="12517">
                  <c:v>17.2306040416277</c:v>
                </c:pt>
                <c:pt idx="12518">
                  <c:v>17.231980617807402</c:v>
                </c:pt>
                <c:pt idx="12519">
                  <c:v>17.2333571939871</c:v>
                </c:pt>
                <c:pt idx="12520">
                  <c:v>17.234733770166802</c:v>
                </c:pt>
                <c:pt idx="12521">
                  <c:v>17.236110346346599</c:v>
                </c:pt>
                <c:pt idx="12522">
                  <c:v>17.237486922526301</c:v>
                </c:pt>
                <c:pt idx="12523">
                  <c:v>17.238863498705999</c:v>
                </c:pt>
                <c:pt idx="12524">
                  <c:v>17.240240074885701</c:v>
                </c:pt>
                <c:pt idx="12525">
                  <c:v>17.241616651065499</c:v>
                </c:pt>
                <c:pt idx="12526">
                  <c:v>17.242993227245201</c:v>
                </c:pt>
                <c:pt idx="12527">
                  <c:v>17.244369803424899</c:v>
                </c:pt>
                <c:pt idx="12528">
                  <c:v>17.2457463796047</c:v>
                </c:pt>
                <c:pt idx="12529">
                  <c:v>17.247122955784398</c:v>
                </c:pt>
                <c:pt idx="12530">
                  <c:v>17.2484995319641</c:v>
                </c:pt>
                <c:pt idx="12531">
                  <c:v>17.249876108143798</c:v>
                </c:pt>
                <c:pt idx="12532">
                  <c:v>17.2512526843236</c:v>
                </c:pt>
                <c:pt idx="12533">
                  <c:v>17.252629260503301</c:v>
                </c:pt>
                <c:pt idx="12534">
                  <c:v>17.254005836683</c:v>
                </c:pt>
                <c:pt idx="12535">
                  <c:v>17.255382412862701</c:v>
                </c:pt>
                <c:pt idx="12536">
                  <c:v>17.256758989042499</c:v>
                </c:pt>
                <c:pt idx="12537">
                  <c:v>17.258135565222201</c:v>
                </c:pt>
                <c:pt idx="12538">
                  <c:v>17.259512141401899</c:v>
                </c:pt>
                <c:pt idx="12539">
                  <c:v>17.260888717581601</c:v>
                </c:pt>
                <c:pt idx="12540">
                  <c:v>17.262265293761399</c:v>
                </c:pt>
                <c:pt idx="12541">
                  <c:v>17.2636418699411</c:v>
                </c:pt>
                <c:pt idx="12542">
                  <c:v>17.265018446120799</c:v>
                </c:pt>
                <c:pt idx="12543">
                  <c:v>17.2663950223005</c:v>
                </c:pt>
                <c:pt idx="12544">
                  <c:v>17.267771598480302</c:v>
                </c:pt>
                <c:pt idx="12545">
                  <c:v>17.26914817466</c:v>
                </c:pt>
                <c:pt idx="12546">
                  <c:v>17.270524750839702</c:v>
                </c:pt>
                <c:pt idx="12547">
                  <c:v>17.2719013270194</c:v>
                </c:pt>
                <c:pt idx="12548">
                  <c:v>17.273277903199201</c:v>
                </c:pt>
                <c:pt idx="12549">
                  <c:v>17.274654479378899</c:v>
                </c:pt>
                <c:pt idx="12550">
                  <c:v>17.276031055558601</c:v>
                </c:pt>
                <c:pt idx="12551">
                  <c:v>17.277407631738299</c:v>
                </c:pt>
                <c:pt idx="12552">
                  <c:v>17.2787842079181</c:v>
                </c:pt>
                <c:pt idx="12553">
                  <c:v>17.280160784097799</c:v>
                </c:pt>
                <c:pt idx="12554">
                  <c:v>17.2815373602775</c:v>
                </c:pt>
                <c:pt idx="12555">
                  <c:v>17.282913936457199</c:v>
                </c:pt>
                <c:pt idx="12556">
                  <c:v>17.284290512637</c:v>
                </c:pt>
                <c:pt idx="12557">
                  <c:v>17.285667088816702</c:v>
                </c:pt>
                <c:pt idx="12558">
                  <c:v>17.2870436649964</c:v>
                </c:pt>
                <c:pt idx="12559">
                  <c:v>17.288420241176201</c:v>
                </c:pt>
                <c:pt idx="12560">
                  <c:v>17.289796817355899</c:v>
                </c:pt>
                <c:pt idx="12561">
                  <c:v>17.291173393535601</c:v>
                </c:pt>
                <c:pt idx="12562">
                  <c:v>17.292549969715299</c:v>
                </c:pt>
                <c:pt idx="12563">
                  <c:v>17.293926545895101</c:v>
                </c:pt>
                <c:pt idx="12564">
                  <c:v>17.295303122074799</c:v>
                </c:pt>
                <c:pt idx="12565">
                  <c:v>17.296679698254501</c:v>
                </c:pt>
                <c:pt idx="12566">
                  <c:v>17.298056274434199</c:v>
                </c:pt>
                <c:pt idx="12567">
                  <c:v>17.299432850614</c:v>
                </c:pt>
                <c:pt idx="12568">
                  <c:v>17.300809426793698</c:v>
                </c:pt>
                <c:pt idx="12569">
                  <c:v>17.3021860029734</c:v>
                </c:pt>
                <c:pt idx="12570">
                  <c:v>17.303562579153098</c:v>
                </c:pt>
                <c:pt idx="12571">
                  <c:v>17.3049391553329</c:v>
                </c:pt>
                <c:pt idx="12572">
                  <c:v>17.306315731512601</c:v>
                </c:pt>
                <c:pt idx="12573">
                  <c:v>17.307692307692299</c:v>
                </c:pt>
                <c:pt idx="12574">
                  <c:v>17.309068883872001</c:v>
                </c:pt>
                <c:pt idx="12575">
                  <c:v>17.310445460051799</c:v>
                </c:pt>
                <c:pt idx="12576">
                  <c:v>17.311822036231501</c:v>
                </c:pt>
                <c:pt idx="12577">
                  <c:v>17.313198612411199</c:v>
                </c:pt>
                <c:pt idx="12578">
                  <c:v>17.314575188590901</c:v>
                </c:pt>
                <c:pt idx="12579">
                  <c:v>17.315951764770698</c:v>
                </c:pt>
                <c:pt idx="12580">
                  <c:v>17.3173283409504</c:v>
                </c:pt>
                <c:pt idx="12581">
                  <c:v>17.318704917130098</c:v>
                </c:pt>
                <c:pt idx="12582">
                  <c:v>17.3200814933098</c:v>
                </c:pt>
                <c:pt idx="12583">
                  <c:v>17.321458069489601</c:v>
                </c:pt>
                <c:pt idx="12584">
                  <c:v>17.3228346456693</c:v>
                </c:pt>
                <c:pt idx="12585">
                  <c:v>17.324211221849001</c:v>
                </c:pt>
                <c:pt idx="12586">
                  <c:v>17.3255877980287</c:v>
                </c:pt>
                <c:pt idx="12587">
                  <c:v>17.326964374208501</c:v>
                </c:pt>
                <c:pt idx="12588">
                  <c:v>17.328340950388199</c:v>
                </c:pt>
                <c:pt idx="12589">
                  <c:v>17.329717526567901</c:v>
                </c:pt>
                <c:pt idx="12590">
                  <c:v>17.331094102747699</c:v>
                </c:pt>
                <c:pt idx="12591">
                  <c:v>17.3324706789274</c:v>
                </c:pt>
                <c:pt idx="12592">
                  <c:v>17.333847255107099</c:v>
                </c:pt>
                <c:pt idx="12593">
                  <c:v>17.3352238312868</c:v>
                </c:pt>
                <c:pt idx="12594">
                  <c:v>17.336600407466602</c:v>
                </c:pt>
                <c:pt idx="12595">
                  <c:v>17.3379769836463</c:v>
                </c:pt>
                <c:pt idx="12596">
                  <c:v>17.339353559826002</c:v>
                </c:pt>
                <c:pt idx="12597">
                  <c:v>17.3407301360057</c:v>
                </c:pt>
                <c:pt idx="12598">
                  <c:v>17.342106712185501</c:v>
                </c:pt>
                <c:pt idx="12599">
                  <c:v>17.343483288365199</c:v>
                </c:pt>
                <c:pt idx="12600">
                  <c:v>17.344859864544901</c:v>
                </c:pt>
                <c:pt idx="12601">
                  <c:v>17.346236440724599</c:v>
                </c:pt>
                <c:pt idx="12602">
                  <c:v>17.3476130169044</c:v>
                </c:pt>
                <c:pt idx="12603">
                  <c:v>17.348989593084099</c:v>
                </c:pt>
                <c:pt idx="12604">
                  <c:v>17.3503661692638</c:v>
                </c:pt>
                <c:pt idx="12605">
                  <c:v>17.351742745443499</c:v>
                </c:pt>
                <c:pt idx="12606">
                  <c:v>17.3531193216233</c:v>
                </c:pt>
                <c:pt idx="12607">
                  <c:v>17.354495897803002</c:v>
                </c:pt>
                <c:pt idx="12608">
                  <c:v>17.3558724739827</c:v>
                </c:pt>
                <c:pt idx="12609">
                  <c:v>17.357249050162402</c:v>
                </c:pt>
                <c:pt idx="12610">
                  <c:v>17.358625626342199</c:v>
                </c:pt>
                <c:pt idx="12611">
                  <c:v>17.360002202521901</c:v>
                </c:pt>
                <c:pt idx="12612">
                  <c:v>17.361378778701599</c:v>
                </c:pt>
                <c:pt idx="12613">
                  <c:v>17.362755354881301</c:v>
                </c:pt>
                <c:pt idx="12614">
                  <c:v>17.364131931061099</c:v>
                </c:pt>
                <c:pt idx="12615">
                  <c:v>17.365508507240801</c:v>
                </c:pt>
                <c:pt idx="12616">
                  <c:v>17.366885083420499</c:v>
                </c:pt>
                <c:pt idx="12617">
                  <c:v>17.368261659600201</c:v>
                </c:pt>
                <c:pt idx="12618">
                  <c:v>17.369638235779998</c:v>
                </c:pt>
                <c:pt idx="12619">
                  <c:v>17.3710148119597</c:v>
                </c:pt>
                <c:pt idx="12620">
                  <c:v>17.372391388139398</c:v>
                </c:pt>
                <c:pt idx="12621">
                  <c:v>17.3737679643192</c:v>
                </c:pt>
                <c:pt idx="12622">
                  <c:v>17.375144540498901</c:v>
                </c:pt>
                <c:pt idx="12623">
                  <c:v>17.3765211166786</c:v>
                </c:pt>
                <c:pt idx="12624">
                  <c:v>17.377897692858301</c:v>
                </c:pt>
                <c:pt idx="12625">
                  <c:v>17.379274269038099</c:v>
                </c:pt>
                <c:pt idx="12626">
                  <c:v>17.380650845217801</c:v>
                </c:pt>
                <c:pt idx="12627">
                  <c:v>17.382027421397499</c:v>
                </c:pt>
                <c:pt idx="12628">
                  <c:v>17.383403997577201</c:v>
                </c:pt>
                <c:pt idx="12629">
                  <c:v>17.384780573756998</c:v>
                </c:pt>
                <c:pt idx="12630">
                  <c:v>17.3861571499367</c:v>
                </c:pt>
                <c:pt idx="12631">
                  <c:v>17.387533726116398</c:v>
                </c:pt>
                <c:pt idx="12632">
                  <c:v>17.3889103022961</c:v>
                </c:pt>
                <c:pt idx="12633">
                  <c:v>17.390286878475901</c:v>
                </c:pt>
                <c:pt idx="12634">
                  <c:v>17.3916634546556</c:v>
                </c:pt>
                <c:pt idx="12635">
                  <c:v>17.393040030835301</c:v>
                </c:pt>
                <c:pt idx="12636">
                  <c:v>17.394416607015</c:v>
                </c:pt>
                <c:pt idx="12637">
                  <c:v>17.395793183194801</c:v>
                </c:pt>
                <c:pt idx="12638">
                  <c:v>17.397169759374499</c:v>
                </c:pt>
                <c:pt idx="12639">
                  <c:v>17.398546335554201</c:v>
                </c:pt>
                <c:pt idx="12640">
                  <c:v>17.399922911733899</c:v>
                </c:pt>
                <c:pt idx="12641">
                  <c:v>17.4012994879137</c:v>
                </c:pt>
                <c:pt idx="12642">
                  <c:v>17.402676064093399</c:v>
                </c:pt>
                <c:pt idx="12643">
                  <c:v>17.4040526402731</c:v>
                </c:pt>
                <c:pt idx="12644">
                  <c:v>17.405429216452799</c:v>
                </c:pt>
                <c:pt idx="12645">
                  <c:v>17.4068057926326</c:v>
                </c:pt>
                <c:pt idx="12646">
                  <c:v>17.408182368812302</c:v>
                </c:pt>
                <c:pt idx="12647">
                  <c:v>17.409558944992</c:v>
                </c:pt>
                <c:pt idx="12648">
                  <c:v>17.410935521171702</c:v>
                </c:pt>
                <c:pt idx="12649">
                  <c:v>17.412312097351499</c:v>
                </c:pt>
                <c:pt idx="12650">
                  <c:v>17.413688673531201</c:v>
                </c:pt>
                <c:pt idx="12651">
                  <c:v>17.415065249710899</c:v>
                </c:pt>
                <c:pt idx="12652">
                  <c:v>17.416441825890701</c:v>
                </c:pt>
                <c:pt idx="12653">
                  <c:v>17.417818402070399</c:v>
                </c:pt>
                <c:pt idx="12654">
                  <c:v>17.419194978250101</c:v>
                </c:pt>
                <c:pt idx="12655">
                  <c:v>17.420571554429799</c:v>
                </c:pt>
                <c:pt idx="12656">
                  <c:v>17.4219481306096</c:v>
                </c:pt>
                <c:pt idx="12657">
                  <c:v>17.423324706789298</c:v>
                </c:pt>
                <c:pt idx="12658">
                  <c:v>17.424701282969</c:v>
                </c:pt>
                <c:pt idx="12659">
                  <c:v>17.426077859148698</c:v>
                </c:pt>
                <c:pt idx="12660">
                  <c:v>17.427454435328499</c:v>
                </c:pt>
                <c:pt idx="12661">
                  <c:v>17.428831011508201</c:v>
                </c:pt>
                <c:pt idx="12662">
                  <c:v>17.430207587687899</c:v>
                </c:pt>
                <c:pt idx="12663">
                  <c:v>17.431584163867601</c:v>
                </c:pt>
                <c:pt idx="12664">
                  <c:v>17.432960740047399</c:v>
                </c:pt>
                <c:pt idx="12665">
                  <c:v>17.434337316227101</c:v>
                </c:pt>
                <c:pt idx="12666">
                  <c:v>17.435713892406799</c:v>
                </c:pt>
                <c:pt idx="12667">
                  <c:v>17.437090468586501</c:v>
                </c:pt>
                <c:pt idx="12668">
                  <c:v>17.438467044766298</c:v>
                </c:pt>
                <c:pt idx="12669">
                  <c:v>17.439843620946</c:v>
                </c:pt>
                <c:pt idx="12670">
                  <c:v>17.441220197125698</c:v>
                </c:pt>
                <c:pt idx="12671">
                  <c:v>17.4425967733054</c:v>
                </c:pt>
                <c:pt idx="12672">
                  <c:v>17.443973349485201</c:v>
                </c:pt>
                <c:pt idx="12673">
                  <c:v>17.4453499256649</c:v>
                </c:pt>
                <c:pt idx="12674">
                  <c:v>17.446726501844601</c:v>
                </c:pt>
                <c:pt idx="12675">
                  <c:v>17.4481030780243</c:v>
                </c:pt>
                <c:pt idx="12676">
                  <c:v>17.449479654204101</c:v>
                </c:pt>
                <c:pt idx="12677">
                  <c:v>17.450856230383799</c:v>
                </c:pt>
                <c:pt idx="12678">
                  <c:v>17.452232806563501</c:v>
                </c:pt>
                <c:pt idx="12679">
                  <c:v>17.453609382743199</c:v>
                </c:pt>
                <c:pt idx="12680">
                  <c:v>17.454985958923</c:v>
                </c:pt>
                <c:pt idx="12681">
                  <c:v>17.456362535102699</c:v>
                </c:pt>
                <c:pt idx="12682">
                  <c:v>17.4577391112824</c:v>
                </c:pt>
                <c:pt idx="12683">
                  <c:v>17.459115687462202</c:v>
                </c:pt>
                <c:pt idx="12684">
                  <c:v>17.4604922636419</c:v>
                </c:pt>
                <c:pt idx="12685">
                  <c:v>17.461868839821602</c:v>
                </c:pt>
                <c:pt idx="12686">
                  <c:v>17.4632454160013</c:v>
                </c:pt>
                <c:pt idx="12687">
                  <c:v>17.464621992181101</c:v>
                </c:pt>
                <c:pt idx="12688">
                  <c:v>17.465998568360799</c:v>
                </c:pt>
                <c:pt idx="12689">
                  <c:v>17.467375144540501</c:v>
                </c:pt>
                <c:pt idx="12690">
                  <c:v>17.468751720720199</c:v>
                </c:pt>
                <c:pt idx="12691">
                  <c:v>17.4701282969</c:v>
                </c:pt>
                <c:pt idx="12692">
                  <c:v>17.471504873079699</c:v>
                </c:pt>
                <c:pt idx="12693">
                  <c:v>17.4728814492594</c:v>
                </c:pt>
                <c:pt idx="12694">
                  <c:v>17.474258025439099</c:v>
                </c:pt>
                <c:pt idx="12695">
                  <c:v>17.4756346016189</c:v>
                </c:pt>
                <c:pt idx="12696">
                  <c:v>17.477011177798602</c:v>
                </c:pt>
                <c:pt idx="12697">
                  <c:v>17.4783877539783</c:v>
                </c:pt>
                <c:pt idx="12698">
                  <c:v>17.479764330158002</c:v>
                </c:pt>
                <c:pt idx="12699">
                  <c:v>17.481140906337799</c:v>
                </c:pt>
                <c:pt idx="12700">
                  <c:v>17.482517482517501</c:v>
                </c:pt>
                <c:pt idx="12701">
                  <c:v>17.483894058697199</c:v>
                </c:pt>
                <c:pt idx="12702">
                  <c:v>17.485270634876901</c:v>
                </c:pt>
                <c:pt idx="12703">
                  <c:v>17.486647211056699</c:v>
                </c:pt>
                <c:pt idx="12704">
                  <c:v>17.488023787236401</c:v>
                </c:pt>
                <c:pt idx="12705">
                  <c:v>17.489400363416099</c:v>
                </c:pt>
                <c:pt idx="12706">
                  <c:v>17.490776939595801</c:v>
                </c:pt>
                <c:pt idx="12707">
                  <c:v>17.492153515775598</c:v>
                </c:pt>
                <c:pt idx="12708">
                  <c:v>17.4935300919553</c:v>
                </c:pt>
                <c:pt idx="12709">
                  <c:v>17.494906668134998</c:v>
                </c:pt>
                <c:pt idx="12710">
                  <c:v>17.4962832443147</c:v>
                </c:pt>
                <c:pt idx="12711">
                  <c:v>17.497659820494501</c:v>
                </c:pt>
                <c:pt idx="12712">
                  <c:v>17.4990363966742</c:v>
                </c:pt>
                <c:pt idx="12713">
                  <c:v>17.500412972853901</c:v>
                </c:pt>
                <c:pt idx="12714">
                  <c:v>17.5017895490336</c:v>
                </c:pt>
                <c:pt idx="12715">
                  <c:v>17.503166125213401</c:v>
                </c:pt>
                <c:pt idx="12716">
                  <c:v>17.504542701393099</c:v>
                </c:pt>
                <c:pt idx="12717">
                  <c:v>17.505919277572801</c:v>
                </c:pt>
                <c:pt idx="12718">
                  <c:v>17.507295853752598</c:v>
                </c:pt>
                <c:pt idx="12719">
                  <c:v>17.5086724299323</c:v>
                </c:pt>
                <c:pt idx="12720">
                  <c:v>17.510049006111998</c:v>
                </c:pt>
                <c:pt idx="12721">
                  <c:v>17.5114255822917</c:v>
                </c:pt>
                <c:pt idx="12722">
                  <c:v>17.512802158471501</c:v>
                </c:pt>
                <c:pt idx="12723">
                  <c:v>17.5141787346512</c:v>
                </c:pt>
                <c:pt idx="12724">
                  <c:v>17.515555310830901</c:v>
                </c:pt>
                <c:pt idx="12725">
                  <c:v>17.5169318870106</c:v>
                </c:pt>
                <c:pt idx="12726">
                  <c:v>17.518308463190401</c:v>
                </c:pt>
                <c:pt idx="12727">
                  <c:v>17.519685039370099</c:v>
                </c:pt>
                <c:pt idx="12728">
                  <c:v>17.521061615549801</c:v>
                </c:pt>
                <c:pt idx="12729">
                  <c:v>17.522438191729499</c:v>
                </c:pt>
                <c:pt idx="12730">
                  <c:v>17.5238147679093</c:v>
                </c:pt>
                <c:pt idx="12731">
                  <c:v>17.525191344088999</c:v>
                </c:pt>
                <c:pt idx="12732">
                  <c:v>17.5265679202687</c:v>
                </c:pt>
                <c:pt idx="12733">
                  <c:v>17.527944496448399</c:v>
                </c:pt>
                <c:pt idx="12734">
                  <c:v>17.5293210726282</c:v>
                </c:pt>
                <c:pt idx="12735">
                  <c:v>17.530697648807902</c:v>
                </c:pt>
                <c:pt idx="12736">
                  <c:v>17.5320742249876</c:v>
                </c:pt>
                <c:pt idx="12737">
                  <c:v>17.533450801167302</c:v>
                </c:pt>
                <c:pt idx="12738">
                  <c:v>17.534827377347099</c:v>
                </c:pt>
                <c:pt idx="12739">
                  <c:v>17.536203953526801</c:v>
                </c:pt>
                <c:pt idx="12740">
                  <c:v>17.537580529706499</c:v>
                </c:pt>
                <c:pt idx="12741">
                  <c:v>17.538957105886201</c:v>
                </c:pt>
                <c:pt idx="12742">
                  <c:v>17.540333682065999</c:v>
                </c:pt>
                <c:pt idx="12743">
                  <c:v>17.541710258245701</c:v>
                </c:pt>
                <c:pt idx="12744">
                  <c:v>17.543086834425399</c:v>
                </c:pt>
                <c:pt idx="12745">
                  <c:v>17.544463410605101</c:v>
                </c:pt>
                <c:pt idx="12746">
                  <c:v>17.545839986784902</c:v>
                </c:pt>
                <c:pt idx="12747">
                  <c:v>17.5472165629646</c:v>
                </c:pt>
                <c:pt idx="12748">
                  <c:v>17.548593139144302</c:v>
                </c:pt>
                <c:pt idx="12749">
                  <c:v>17.549969715324099</c:v>
                </c:pt>
                <c:pt idx="12750">
                  <c:v>17.551346291503801</c:v>
                </c:pt>
                <c:pt idx="12751">
                  <c:v>17.552722867683499</c:v>
                </c:pt>
                <c:pt idx="12752">
                  <c:v>17.554099443863201</c:v>
                </c:pt>
                <c:pt idx="12753">
                  <c:v>17.555476020042999</c:v>
                </c:pt>
                <c:pt idx="12754">
                  <c:v>17.556852596222701</c:v>
                </c:pt>
                <c:pt idx="12755">
                  <c:v>17.558229172402399</c:v>
                </c:pt>
                <c:pt idx="12756">
                  <c:v>17.559605748582101</c:v>
                </c:pt>
                <c:pt idx="12757">
                  <c:v>17.560982324761898</c:v>
                </c:pt>
                <c:pt idx="12758">
                  <c:v>17.5623589009416</c:v>
                </c:pt>
                <c:pt idx="12759">
                  <c:v>17.563735477121298</c:v>
                </c:pt>
                <c:pt idx="12760">
                  <c:v>17.565112053301</c:v>
                </c:pt>
                <c:pt idx="12761">
                  <c:v>17.566488629480801</c:v>
                </c:pt>
                <c:pt idx="12762">
                  <c:v>17.5678652056605</c:v>
                </c:pt>
                <c:pt idx="12763">
                  <c:v>17.569241781840201</c:v>
                </c:pt>
                <c:pt idx="12764">
                  <c:v>17.5706183580199</c:v>
                </c:pt>
                <c:pt idx="12765">
                  <c:v>17.571994934199701</c:v>
                </c:pt>
                <c:pt idx="12766">
                  <c:v>17.573371510379399</c:v>
                </c:pt>
                <c:pt idx="12767">
                  <c:v>17.574748086559101</c:v>
                </c:pt>
                <c:pt idx="12768">
                  <c:v>17.576124662738799</c:v>
                </c:pt>
                <c:pt idx="12769">
                  <c:v>17.5775012389186</c:v>
                </c:pt>
                <c:pt idx="12770">
                  <c:v>17.578877815098298</c:v>
                </c:pt>
                <c:pt idx="12771">
                  <c:v>17.580254391278</c:v>
                </c:pt>
                <c:pt idx="12772">
                  <c:v>17.581630967457698</c:v>
                </c:pt>
                <c:pt idx="12773">
                  <c:v>17.5830075436375</c:v>
                </c:pt>
                <c:pt idx="12774">
                  <c:v>17.584384119817202</c:v>
                </c:pt>
                <c:pt idx="12775">
                  <c:v>17.5857606959969</c:v>
                </c:pt>
                <c:pt idx="12776">
                  <c:v>17.587137272176601</c:v>
                </c:pt>
                <c:pt idx="12777">
                  <c:v>17.588513848356399</c:v>
                </c:pt>
                <c:pt idx="12778">
                  <c:v>17.589890424536101</c:v>
                </c:pt>
                <c:pt idx="12779">
                  <c:v>17.591267000715799</c:v>
                </c:pt>
                <c:pt idx="12780">
                  <c:v>17.592643576895501</c:v>
                </c:pt>
                <c:pt idx="12781">
                  <c:v>17.594020153075299</c:v>
                </c:pt>
                <c:pt idx="12782">
                  <c:v>17.595396729255</c:v>
                </c:pt>
                <c:pt idx="12783">
                  <c:v>17.596773305434699</c:v>
                </c:pt>
                <c:pt idx="12784">
                  <c:v>17.5981498816145</c:v>
                </c:pt>
                <c:pt idx="12785">
                  <c:v>17.599526457794202</c:v>
                </c:pt>
                <c:pt idx="12786">
                  <c:v>17.6009030339739</c:v>
                </c:pt>
                <c:pt idx="12787">
                  <c:v>17.602279610153602</c:v>
                </c:pt>
                <c:pt idx="12788">
                  <c:v>17.603656186333399</c:v>
                </c:pt>
                <c:pt idx="12789">
                  <c:v>17.605032762513101</c:v>
                </c:pt>
                <c:pt idx="12790">
                  <c:v>17.606409338692799</c:v>
                </c:pt>
                <c:pt idx="12791">
                  <c:v>17.607785914872501</c:v>
                </c:pt>
                <c:pt idx="12792">
                  <c:v>17.609162491052299</c:v>
                </c:pt>
                <c:pt idx="12793">
                  <c:v>17.610539067232001</c:v>
                </c:pt>
                <c:pt idx="12794">
                  <c:v>17.611915643411699</c:v>
                </c:pt>
                <c:pt idx="12795">
                  <c:v>17.613292219591401</c:v>
                </c:pt>
                <c:pt idx="12796">
                  <c:v>17.614668795771198</c:v>
                </c:pt>
                <c:pt idx="12797">
                  <c:v>17.6160453719509</c:v>
                </c:pt>
                <c:pt idx="12798">
                  <c:v>17.617421948130598</c:v>
                </c:pt>
                <c:pt idx="12799">
                  <c:v>17.6187985243103</c:v>
                </c:pt>
                <c:pt idx="12800">
                  <c:v>17.620175100490101</c:v>
                </c:pt>
                <c:pt idx="12801">
                  <c:v>17.621551676669799</c:v>
                </c:pt>
                <c:pt idx="12802">
                  <c:v>17.622928252849501</c:v>
                </c:pt>
                <c:pt idx="12803">
                  <c:v>17.624304829029199</c:v>
                </c:pt>
                <c:pt idx="12804">
                  <c:v>17.625681405209001</c:v>
                </c:pt>
                <c:pt idx="12805">
                  <c:v>17.627057981388699</c:v>
                </c:pt>
                <c:pt idx="12806">
                  <c:v>17.628434557568401</c:v>
                </c:pt>
                <c:pt idx="12807">
                  <c:v>17.629811133748198</c:v>
                </c:pt>
                <c:pt idx="12808">
                  <c:v>17.6311877099279</c:v>
                </c:pt>
                <c:pt idx="12809">
                  <c:v>17.632564286107598</c:v>
                </c:pt>
                <c:pt idx="12810">
                  <c:v>17.6339408622873</c:v>
                </c:pt>
                <c:pt idx="12811">
                  <c:v>17.635317438466998</c:v>
                </c:pt>
                <c:pt idx="12812">
                  <c:v>17.6366940146468</c:v>
                </c:pt>
                <c:pt idx="12813">
                  <c:v>17.638070590826501</c:v>
                </c:pt>
                <c:pt idx="12814">
                  <c:v>17.6394471670062</c:v>
                </c:pt>
                <c:pt idx="12815">
                  <c:v>17.640823743186001</c:v>
                </c:pt>
                <c:pt idx="12816">
                  <c:v>17.642200319365699</c:v>
                </c:pt>
                <c:pt idx="12817">
                  <c:v>17.643576895545401</c:v>
                </c:pt>
                <c:pt idx="12818">
                  <c:v>17.644953471725099</c:v>
                </c:pt>
                <c:pt idx="12819">
                  <c:v>17.6463300479049</c:v>
                </c:pt>
                <c:pt idx="12820">
                  <c:v>17.647706624084599</c:v>
                </c:pt>
                <c:pt idx="12821">
                  <c:v>17.6490832002643</c:v>
                </c:pt>
                <c:pt idx="12822">
                  <c:v>17.650459776443999</c:v>
                </c:pt>
                <c:pt idx="12823">
                  <c:v>17.6518363526238</c:v>
                </c:pt>
                <c:pt idx="12824">
                  <c:v>17.653212928803502</c:v>
                </c:pt>
                <c:pt idx="12825">
                  <c:v>17.6545895049832</c:v>
                </c:pt>
                <c:pt idx="12826">
                  <c:v>17.655966081162902</c:v>
                </c:pt>
                <c:pt idx="12827">
                  <c:v>17.657342657342699</c:v>
                </c:pt>
                <c:pt idx="12828">
                  <c:v>17.658719233522401</c:v>
                </c:pt>
                <c:pt idx="12829">
                  <c:v>17.660095809702099</c:v>
                </c:pt>
                <c:pt idx="12830">
                  <c:v>17.661472385881801</c:v>
                </c:pt>
                <c:pt idx="12831">
                  <c:v>17.662848962061599</c:v>
                </c:pt>
                <c:pt idx="12832">
                  <c:v>17.6642255382413</c:v>
                </c:pt>
                <c:pt idx="12833">
                  <c:v>17.665602114420999</c:v>
                </c:pt>
                <c:pt idx="12834">
                  <c:v>17.6669786906007</c:v>
                </c:pt>
                <c:pt idx="12835">
                  <c:v>17.668355266780502</c:v>
                </c:pt>
                <c:pt idx="12836">
                  <c:v>17.6697318429602</c:v>
                </c:pt>
                <c:pt idx="12837">
                  <c:v>17.671108419139902</c:v>
                </c:pt>
                <c:pt idx="12838">
                  <c:v>17.6724849953196</c:v>
                </c:pt>
                <c:pt idx="12839">
                  <c:v>17.673861571499401</c:v>
                </c:pt>
                <c:pt idx="12840">
                  <c:v>17.675238147679099</c:v>
                </c:pt>
                <c:pt idx="12841">
                  <c:v>17.676614723858801</c:v>
                </c:pt>
                <c:pt idx="12842">
                  <c:v>17.677991300038599</c:v>
                </c:pt>
                <c:pt idx="12843">
                  <c:v>17.679367876218301</c:v>
                </c:pt>
                <c:pt idx="12844">
                  <c:v>17.680744452397999</c:v>
                </c:pt>
                <c:pt idx="12845">
                  <c:v>17.682121028577701</c:v>
                </c:pt>
                <c:pt idx="12846">
                  <c:v>17.683497604757498</c:v>
                </c:pt>
                <c:pt idx="12847">
                  <c:v>17.6848741809372</c:v>
                </c:pt>
                <c:pt idx="12848">
                  <c:v>17.686250757116898</c:v>
                </c:pt>
                <c:pt idx="12849">
                  <c:v>17.6876273332966</c:v>
                </c:pt>
                <c:pt idx="12850">
                  <c:v>17.689003909476401</c:v>
                </c:pt>
                <c:pt idx="12851">
                  <c:v>17.6903804856561</c:v>
                </c:pt>
                <c:pt idx="12852">
                  <c:v>17.691757061835801</c:v>
                </c:pt>
                <c:pt idx="12853">
                  <c:v>17.6931336380155</c:v>
                </c:pt>
                <c:pt idx="12854">
                  <c:v>17.694510214195301</c:v>
                </c:pt>
                <c:pt idx="12855">
                  <c:v>17.695886790374999</c:v>
                </c:pt>
                <c:pt idx="12856">
                  <c:v>17.697263366554701</c:v>
                </c:pt>
                <c:pt idx="12857">
                  <c:v>17.698639942734399</c:v>
                </c:pt>
                <c:pt idx="12858">
                  <c:v>17.7000165189142</c:v>
                </c:pt>
                <c:pt idx="12859">
                  <c:v>17.701393095093898</c:v>
                </c:pt>
                <c:pt idx="12860">
                  <c:v>17.7027696712736</c:v>
                </c:pt>
                <c:pt idx="12861">
                  <c:v>17.704146247453298</c:v>
                </c:pt>
                <c:pt idx="12862">
                  <c:v>17.7055228236331</c:v>
                </c:pt>
                <c:pt idx="12863">
                  <c:v>17.706899399812801</c:v>
                </c:pt>
                <c:pt idx="12864">
                  <c:v>17.7082759759925</c:v>
                </c:pt>
                <c:pt idx="12865">
                  <c:v>17.709652552172201</c:v>
                </c:pt>
                <c:pt idx="12866">
                  <c:v>17.711029128351999</c:v>
                </c:pt>
                <c:pt idx="12867">
                  <c:v>17.712405704531701</c:v>
                </c:pt>
                <c:pt idx="12868">
                  <c:v>17.713782280711399</c:v>
                </c:pt>
                <c:pt idx="12869">
                  <c:v>17.715158856891101</c:v>
                </c:pt>
                <c:pt idx="12870">
                  <c:v>17.716535433070899</c:v>
                </c:pt>
                <c:pt idx="12871">
                  <c:v>17.7179120092506</c:v>
                </c:pt>
                <c:pt idx="12872">
                  <c:v>17.719288585430299</c:v>
                </c:pt>
                <c:pt idx="12873">
                  <c:v>17.72066516161</c:v>
                </c:pt>
                <c:pt idx="12874">
                  <c:v>17.722041737789802</c:v>
                </c:pt>
                <c:pt idx="12875">
                  <c:v>17.7234183139695</c:v>
                </c:pt>
                <c:pt idx="12876">
                  <c:v>17.724794890149202</c:v>
                </c:pt>
                <c:pt idx="12877">
                  <c:v>17.726171466328999</c:v>
                </c:pt>
                <c:pt idx="12878">
                  <c:v>17.727548042508701</c:v>
                </c:pt>
                <c:pt idx="12879">
                  <c:v>17.728924618688399</c:v>
                </c:pt>
                <c:pt idx="12880">
                  <c:v>17.730301194868101</c:v>
                </c:pt>
                <c:pt idx="12881">
                  <c:v>17.731677771047899</c:v>
                </c:pt>
                <c:pt idx="12882">
                  <c:v>17.733054347227601</c:v>
                </c:pt>
                <c:pt idx="12883">
                  <c:v>17.734430923407299</c:v>
                </c:pt>
                <c:pt idx="12884">
                  <c:v>17.735807499587001</c:v>
                </c:pt>
                <c:pt idx="12885">
                  <c:v>17.737184075766798</c:v>
                </c:pt>
                <c:pt idx="12886">
                  <c:v>17.7385606519465</c:v>
                </c:pt>
                <c:pt idx="12887">
                  <c:v>17.739937228126202</c:v>
                </c:pt>
                <c:pt idx="12888">
                  <c:v>17.7413138043059</c:v>
                </c:pt>
                <c:pt idx="12889">
                  <c:v>17.742690380485701</c:v>
                </c:pt>
                <c:pt idx="12890">
                  <c:v>17.744066956665399</c:v>
                </c:pt>
                <c:pt idx="12891">
                  <c:v>17.745443532845101</c:v>
                </c:pt>
                <c:pt idx="12892">
                  <c:v>17.746820109024799</c:v>
                </c:pt>
                <c:pt idx="12893">
                  <c:v>17.748196685204601</c:v>
                </c:pt>
                <c:pt idx="12894">
                  <c:v>17.749573261384299</c:v>
                </c:pt>
                <c:pt idx="12895">
                  <c:v>17.750949837564001</c:v>
                </c:pt>
                <c:pt idx="12896">
                  <c:v>17.752326413743699</c:v>
                </c:pt>
                <c:pt idx="12897">
                  <c:v>17.7537029899235</c:v>
                </c:pt>
                <c:pt idx="12898">
                  <c:v>17.755079566103198</c:v>
                </c:pt>
                <c:pt idx="12899">
                  <c:v>17.7564561422829</c:v>
                </c:pt>
                <c:pt idx="12900">
                  <c:v>17.757832718462598</c:v>
                </c:pt>
                <c:pt idx="12901">
                  <c:v>17.7592092946424</c:v>
                </c:pt>
                <c:pt idx="12902">
                  <c:v>17.760585870822101</c:v>
                </c:pt>
                <c:pt idx="12903">
                  <c:v>17.7619624470018</c:v>
                </c:pt>
                <c:pt idx="12904">
                  <c:v>17.763339023181501</c:v>
                </c:pt>
                <c:pt idx="12905">
                  <c:v>17.764715599361299</c:v>
                </c:pt>
                <c:pt idx="12906">
                  <c:v>17.766092175541001</c:v>
                </c:pt>
                <c:pt idx="12907">
                  <c:v>17.767468751720699</c:v>
                </c:pt>
                <c:pt idx="12908">
                  <c:v>17.7688453279005</c:v>
                </c:pt>
                <c:pt idx="12909">
                  <c:v>17.770221904080199</c:v>
                </c:pt>
                <c:pt idx="12910">
                  <c:v>17.7715984802599</c:v>
                </c:pt>
                <c:pt idx="12911">
                  <c:v>17.772975056439599</c:v>
                </c:pt>
                <c:pt idx="12912">
                  <c:v>17.7743516326194</c:v>
                </c:pt>
                <c:pt idx="12913">
                  <c:v>17.775728208799102</c:v>
                </c:pt>
                <c:pt idx="12914">
                  <c:v>17.7771047849788</c:v>
                </c:pt>
                <c:pt idx="12915">
                  <c:v>17.778481361158502</c:v>
                </c:pt>
                <c:pt idx="12916">
                  <c:v>17.779857937338299</c:v>
                </c:pt>
                <c:pt idx="12917">
                  <c:v>17.781234513518001</c:v>
                </c:pt>
                <c:pt idx="12918">
                  <c:v>17.782611089697699</c:v>
                </c:pt>
                <c:pt idx="12919">
                  <c:v>17.783987665877401</c:v>
                </c:pt>
                <c:pt idx="12920">
                  <c:v>17.785364242057199</c:v>
                </c:pt>
                <c:pt idx="12921">
                  <c:v>17.7867408182369</c:v>
                </c:pt>
                <c:pt idx="12922">
                  <c:v>17.788117394416599</c:v>
                </c:pt>
                <c:pt idx="12923">
                  <c:v>17.7894939705963</c:v>
                </c:pt>
                <c:pt idx="12924">
                  <c:v>17.790870546776102</c:v>
                </c:pt>
                <c:pt idx="12925">
                  <c:v>17.7922471229558</c:v>
                </c:pt>
                <c:pt idx="12926">
                  <c:v>17.793623699135502</c:v>
                </c:pt>
                <c:pt idx="12927">
                  <c:v>17.7950002753152</c:v>
                </c:pt>
                <c:pt idx="12928">
                  <c:v>17.796376851495001</c:v>
                </c:pt>
                <c:pt idx="12929">
                  <c:v>17.797753427674699</c:v>
                </c:pt>
                <c:pt idx="12930">
                  <c:v>17.799130003854401</c:v>
                </c:pt>
                <c:pt idx="12931">
                  <c:v>17.800506580034099</c:v>
                </c:pt>
                <c:pt idx="12932">
                  <c:v>17.801883156213901</c:v>
                </c:pt>
                <c:pt idx="12933">
                  <c:v>17.803259732393599</c:v>
                </c:pt>
                <c:pt idx="12934">
                  <c:v>17.804636308573301</c:v>
                </c:pt>
                <c:pt idx="12935">
                  <c:v>17.806012884752999</c:v>
                </c:pt>
                <c:pt idx="12936">
                  <c:v>17.8073894609328</c:v>
                </c:pt>
                <c:pt idx="12937">
                  <c:v>17.808766037112498</c:v>
                </c:pt>
                <c:pt idx="12938">
                  <c:v>17.8101426132922</c:v>
                </c:pt>
                <c:pt idx="12939">
                  <c:v>17.811519189471898</c:v>
                </c:pt>
                <c:pt idx="12940">
                  <c:v>17.8128957656517</c:v>
                </c:pt>
                <c:pt idx="12941">
                  <c:v>17.814272341831401</c:v>
                </c:pt>
                <c:pt idx="12942">
                  <c:v>17.8156489180111</c:v>
                </c:pt>
                <c:pt idx="12943">
                  <c:v>17.817025494190901</c:v>
                </c:pt>
                <c:pt idx="12944">
                  <c:v>17.818402070370599</c:v>
                </c:pt>
                <c:pt idx="12945">
                  <c:v>17.819778646550301</c:v>
                </c:pt>
                <c:pt idx="12946">
                  <c:v>17.821155222729999</c:v>
                </c:pt>
                <c:pt idx="12947">
                  <c:v>17.8225317989098</c:v>
                </c:pt>
                <c:pt idx="12948">
                  <c:v>17.823908375089498</c:v>
                </c:pt>
                <c:pt idx="12949">
                  <c:v>17.8252849512692</c:v>
                </c:pt>
                <c:pt idx="12950">
                  <c:v>17.826661527448898</c:v>
                </c:pt>
                <c:pt idx="12951">
                  <c:v>17.8280381036287</c:v>
                </c:pt>
                <c:pt idx="12952">
                  <c:v>17.829414679808401</c:v>
                </c:pt>
                <c:pt idx="12953">
                  <c:v>17.8307912559881</c:v>
                </c:pt>
                <c:pt idx="12954">
                  <c:v>17.832167832167801</c:v>
                </c:pt>
                <c:pt idx="12955">
                  <c:v>17.833544408347599</c:v>
                </c:pt>
                <c:pt idx="12956">
                  <c:v>17.834920984527301</c:v>
                </c:pt>
                <c:pt idx="12957">
                  <c:v>17.836297560706999</c:v>
                </c:pt>
                <c:pt idx="12958">
                  <c:v>17.837674136886701</c:v>
                </c:pt>
                <c:pt idx="12959">
                  <c:v>17.839050713066499</c:v>
                </c:pt>
                <c:pt idx="12960">
                  <c:v>17.8404272892462</c:v>
                </c:pt>
                <c:pt idx="12961">
                  <c:v>17.841803865425899</c:v>
                </c:pt>
                <c:pt idx="12962">
                  <c:v>17.8431804416056</c:v>
                </c:pt>
                <c:pt idx="12963">
                  <c:v>17.844557017785402</c:v>
                </c:pt>
                <c:pt idx="12964">
                  <c:v>17.8459335939651</c:v>
                </c:pt>
                <c:pt idx="12965">
                  <c:v>17.847310170144802</c:v>
                </c:pt>
                <c:pt idx="12966">
                  <c:v>17.8486867463245</c:v>
                </c:pt>
                <c:pt idx="12967">
                  <c:v>17.850063322504301</c:v>
                </c:pt>
                <c:pt idx="12968">
                  <c:v>17.851439898683999</c:v>
                </c:pt>
                <c:pt idx="12969">
                  <c:v>17.852816474863701</c:v>
                </c:pt>
                <c:pt idx="12970">
                  <c:v>17.854193051043399</c:v>
                </c:pt>
                <c:pt idx="12971">
                  <c:v>17.855569627223201</c:v>
                </c:pt>
                <c:pt idx="12972">
                  <c:v>17.856946203402899</c:v>
                </c:pt>
                <c:pt idx="12973">
                  <c:v>17.858322779582601</c:v>
                </c:pt>
                <c:pt idx="12974">
                  <c:v>17.859699355762402</c:v>
                </c:pt>
                <c:pt idx="12975">
                  <c:v>17.8610759319421</c:v>
                </c:pt>
                <c:pt idx="12976">
                  <c:v>17.862452508121802</c:v>
                </c:pt>
                <c:pt idx="12977">
                  <c:v>17.8638290843015</c:v>
                </c:pt>
                <c:pt idx="12978">
                  <c:v>17.865205660481301</c:v>
                </c:pt>
                <c:pt idx="12979">
                  <c:v>17.866582236660999</c:v>
                </c:pt>
                <c:pt idx="12980">
                  <c:v>17.867958812840701</c:v>
                </c:pt>
                <c:pt idx="12981">
                  <c:v>17.869335389020399</c:v>
                </c:pt>
                <c:pt idx="12982">
                  <c:v>17.870711965200201</c:v>
                </c:pt>
                <c:pt idx="12983">
                  <c:v>17.872088541379899</c:v>
                </c:pt>
                <c:pt idx="12984">
                  <c:v>17.873465117559601</c:v>
                </c:pt>
                <c:pt idx="12985">
                  <c:v>17.874841693739299</c:v>
                </c:pt>
                <c:pt idx="12986">
                  <c:v>17.8762182699191</c:v>
                </c:pt>
                <c:pt idx="12987">
                  <c:v>17.877594846098798</c:v>
                </c:pt>
                <c:pt idx="12988">
                  <c:v>17.8789714222785</c:v>
                </c:pt>
                <c:pt idx="12989">
                  <c:v>17.880347998458198</c:v>
                </c:pt>
                <c:pt idx="12990">
                  <c:v>17.881724574638</c:v>
                </c:pt>
                <c:pt idx="12991">
                  <c:v>17.883101150817701</c:v>
                </c:pt>
                <c:pt idx="12992">
                  <c:v>17.8844777269974</c:v>
                </c:pt>
                <c:pt idx="12993">
                  <c:v>17.885854303177101</c:v>
                </c:pt>
                <c:pt idx="12994">
                  <c:v>17.887230879356899</c:v>
                </c:pt>
                <c:pt idx="12995">
                  <c:v>17.888607455536601</c:v>
                </c:pt>
                <c:pt idx="12996">
                  <c:v>17.889984031716299</c:v>
                </c:pt>
                <c:pt idx="12997">
                  <c:v>17.891360607896001</c:v>
                </c:pt>
                <c:pt idx="12998">
                  <c:v>17.892737184075798</c:v>
                </c:pt>
                <c:pt idx="12999">
                  <c:v>17.8941137602555</c:v>
                </c:pt>
                <c:pt idx="13000">
                  <c:v>17.895490336435198</c:v>
                </c:pt>
                <c:pt idx="13001">
                  <c:v>17.8968669126149</c:v>
                </c:pt>
                <c:pt idx="13002">
                  <c:v>17.898243488794702</c:v>
                </c:pt>
                <c:pt idx="13003">
                  <c:v>17.8996200649744</c:v>
                </c:pt>
                <c:pt idx="13004">
                  <c:v>17.900996641154101</c:v>
                </c:pt>
                <c:pt idx="13005">
                  <c:v>17.902373217333899</c:v>
                </c:pt>
                <c:pt idx="13006">
                  <c:v>17.903749793513601</c:v>
                </c:pt>
                <c:pt idx="13007">
                  <c:v>17.905126369693299</c:v>
                </c:pt>
                <c:pt idx="13008">
                  <c:v>17.906502945873001</c:v>
                </c:pt>
                <c:pt idx="13009">
                  <c:v>17.907879522052799</c:v>
                </c:pt>
                <c:pt idx="13010">
                  <c:v>17.9092560982325</c:v>
                </c:pt>
                <c:pt idx="13011">
                  <c:v>17.910632674412199</c:v>
                </c:pt>
                <c:pt idx="13012">
                  <c:v>17.9120092505919</c:v>
                </c:pt>
                <c:pt idx="13013">
                  <c:v>17.913385826771702</c:v>
                </c:pt>
                <c:pt idx="13014">
                  <c:v>17.9147624029514</c:v>
                </c:pt>
                <c:pt idx="13015">
                  <c:v>17.916138979131102</c:v>
                </c:pt>
                <c:pt idx="13016">
                  <c:v>17.9175155553108</c:v>
                </c:pt>
                <c:pt idx="13017">
                  <c:v>17.918892131490601</c:v>
                </c:pt>
                <c:pt idx="13018">
                  <c:v>17.920268707670299</c:v>
                </c:pt>
                <c:pt idx="13019">
                  <c:v>17.921645283850001</c:v>
                </c:pt>
                <c:pt idx="13020">
                  <c:v>17.923021860029699</c:v>
                </c:pt>
                <c:pt idx="13021">
                  <c:v>17.924398436209501</c:v>
                </c:pt>
                <c:pt idx="13022">
                  <c:v>17.925775012389199</c:v>
                </c:pt>
                <c:pt idx="13023">
                  <c:v>17.927151588568901</c:v>
                </c:pt>
                <c:pt idx="13024">
                  <c:v>17.928528164748599</c:v>
                </c:pt>
                <c:pt idx="13025">
                  <c:v>17.9299047409284</c:v>
                </c:pt>
                <c:pt idx="13026">
                  <c:v>17.931281317108098</c:v>
                </c:pt>
                <c:pt idx="13027">
                  <c:v>17.9326578932878</c:v>
                </c:pt>
                <c:pt idx="13028">
                  <c:v>17.934034469467498</c:v>
                </c:pt>
                <c:pt idx="13029">
                  <c:v>17.935411045647299</c:v>
                </c:pt>
                <c:pt idx="13030">
                  <c:v>17.936787621827001</c:v>
                </c:pt>
                <c:pt idx="13031">
                  <c:v>17.938164198006699</c:v>
                </c:pt>
                <c:pt idx="13032">
                  <c:v>17.939540774186501</c:v>
                </c:pt>
                <c:pt idx="13033">
                  <c:v>17.940917350366199</c:v>
                </c:pt>
                <c:pt idx="13034">
                  <c:v>17.942293926545901</c:v>
                </c:pt>
                <c:pt idx="13035">
                  <c:v>17.943670502725599</c:v>
                </c:pt>
                <c:pt idx="13036">
                  <c:v>17.9450470789054</c:v>
                </c:pt>
                <c:pt idx="13037">
                  <c:v>17.946423655085098</c:v>
                </c:pt>
                <c:pt idx="13038">
                  <c:v>17.9478002312648</c:v>
                </c:pt>
                <c:pt idx="13039">
                  <c:v>17.949176807444498</c:v>
                </c:pt>
                <c:pt idx="13040">
                  <c:v>17.9505533836243</c:v>
                </c:pt>
                <c:pt idx="13041">
                  <c:v>17.951929959804001</c:v>
                </c:pt>
                <c:pt idx="13042">
                  <c:v>17.9533065359837</c:v>
                </c:pt>
                <c:pt idx="13043">
                  <c:v>17.954683112163401</c:v>
                </c:pt>
                <c:pt idx="13044">
                  <c:v>17.956059688343199</c:v>
                </c:pt>
                <c:pt idx="13045">
                  <c:v>17.957436264522901</c:v>
                </c:pt>
                <c:pt idx="13046">
                  <c:v>17.958812840702599</c:v>
                </c:pt>
                <c:pt idx="13047">
                  <c:v>17.960189416882301</c:v>
                </c:pt>
                <c:pt idx="13048">
                  <c:v>17.961565993062099</c:v>
                </c:pt>
                <c:pt idx="13049">
                  <c:v>17.9629425692418</c:v>
                </c:pt>
                <c:pt idx="13050">
                  <c:v>17.964319145421499</c:v>
                </c:pt>
                <c:pt idx="13051">
                  <c:v>17.9656957216012</c:v>
                </c:pt>
                <c:pt idx="13052">
                  <c:v>17.967072297781002</c:v>
                </c:pt>
                <c:pt idx="13053">
                  <c:v>17.9684488739607</c:v>
                </c:pt>
                <c:pt idx="13054">
                  <c:v>17.969825450140402</c:v>
                </c:pt>
                <c:pt idx="13055">
                  <c:v>17.9712020263201</c:v>
                </c:pt>
                <c:pt idx="13056">
                  <c:v>17.972578602499901</c:v>
                </c:pt>
                <c:pt idx="13057">
                  <c:v>17.973955178679599</c:v>
                </c:pt>
                <c:pt idx="13058">
                  <c:v>17.975331754859301</c:v>
                </c:pt>
                <c:pt idx="13059">
                  <c:v>17.976708331038999</c:v>
                </c:pt>
                <c:pt idx="13060">
                  <c:v>17.9780849072188</c:v>
                </c:pt>
                <c:pt idx="13061">
                  <c:v>17.979461483398499</c:v>
                </c:pt>
                <c:pt idx="13062">
                  <c:v>17.9808380595782</c:v>
                </c:pt>
                <c:pt idx="13063">
                  <c:v>17.982214635758002</c:v>
                </c:pt>
                <c:pt idx="13064">
                  <c:v>17.9835912119377</c:v>
                </c:pt>
                <c:pt idx="13065">
                  <c:v>17.984967788117402</c:v>
                </c:pt>
                <c:pt idx="13066">
                  <c:v>17.9863443642971</c:v>
                </c:pt>
                <c:pt idx="13067">
                  <c:v>17.987720940476901</c:v>
                </c:pt>
                <c:pt idx="13068">
                  <c:v>17.989097516656599</c:v>
                </c:pt>
                <c:pt idx="13069">
                  <c:v>17.990474092836301</c:v>
                </c:pt>
                <c:pt idx="13070">
                  <c:v>17.991850669015999</c:v>
                </c:pt>
                <c:pt idx="13071">
                  <c:v>17.993227245195801</c:v>
                </c:pt>
                <c:pt idx="13072">
                  <c:v>17.994603821375499</c:v>
                </c:pt>
                <c:pt idx="13073">
                  <c:v>17.995980397555201</c:v>
                </c:pt>
                <c:pt idx="13074">
                  <c:v>17.997356973734899</c:v>
                </c:pt>
                <c:pt idx="13075">
                  <c:v>17.9987335499147</c:v>
                </c:pt>
                <c:pt idx="13076">
                  <c:v>18.000110126094398</c:v>
                </c:pt>
                <c:pt idx="13077">
                  <c:v>18.0014867022741</c:v>
                </c:pt>
                <c:pt idx="13078">
                  <c:v>18.002863278453798</c:v>
                </c:pt>
                <c:pt idx="13079">
                  <c:v>18.0042398546336</c:v>
                </c:pt>
                <c:pt idx="13080">
                  <c:v>18.005616430813301</c:v>
                </c:pt>
                <c:pt idx="13081">
                  <c:v>18.006993006993</c:v>
                </c:pt>
                <c:pt idx="13082">
                  <c:v>18.008369583172701</c:v>
                </c:pt>
                <c:pt idx="13083">
                  <c:v>18.009746159352499</c:v>
                </c:pt>
                <c:pt idx="13084">
                  <c:v>18.011122735532201</c:v>
                </c:pt>
                <c:pt idx="13085">
                  <c:v>18.012499311711899</c:v>
                </c:pt>
                <c:pt idx="13086">
                  <c:v>18.013875887891601</c:v>
                </c:pt>
                <c:pt idx="13087">
                  <c:v>18.015252464071398</c:v>
                </c:pt>
                <c:pt idx="13088">
                  <c:v>18.0166290402511</c:v>
                </c:pt>
                <c:pt idx="13089">
                  <c:v>18.018005616430798</c:v>
                </c:pt>
                <c:pt idx="13090">
                  <c:v>18.0193821926105</c:v>
                </c:pt>
                <c:pt idx="13091">
                  <c:v>18.020758768790301</c:v>
                </c:pt>
                <c:pt idx="13092">
                  <c:v>18.02213534497</c:v>
                </c:pt>
                <c:pt idx="13093">
                  <c:v>18.023511921149701</c:v>
                </c:pt>
                <c:pt idx="13094">
                  <c:v>18.0248884973294</c:v>
                </c:pt>
                <c:pt idx="13095">
                  <c:v>18.026265073509201</c:v>
                </c:pt>
                <c:pt idx="13096">
                  <c:v>18.027641649688899</c:v>
                </c:pt>
                <c:pt idx="13097">
                  <c:v>18.029018225868601</c:v>
                </c:pt>
                <c:pt idx="13098">
                  <c:v>18.030394802048399</c:v>
                </c:pt>
                <c:pt idx="13099">
                  <c:v>18.0317713782281</c:v>
                </c:pt>
                <c:pt idx="13100">
                  <c:v>18.033147954407799</c:v>
                </c:pt>
                <c:pt idx="13101">
                  <c:v>18.0345245305875</c:v>
                </c:pt>
                <c:pt idx="13102">
                  <c:v>18.035901106767302</c:v>
                </c:pt>
                <c:pt idx="13103">
                  <c:v>18.037277682947</c:v>
                </c:pt>
                <c:pt idx="13104">
                  <c:v>18.038654259126702</c:v>
                </c:pt>
                <c:pt idx="13105">
                  <c:v>18.0400308353064</c:v>
                </c:pt>
                <c:pt idx="13106">
                  <c:v>18.041407411486201</c:v>
                </c:pt>
                <c:pt idx="13107">
                  <c:v>18.042783987665899</c:v>
                </c:pt>
                <c:pt idx="13108">
                  <c:v>18.044160563845601</c:v>
                </c:pt>
                <c:pt idx="13109">
                  <c:v>18.045537140025299</c:v>
                </c:pt>
                <c:pt idx="13110">
                  <c:v>18.046913716205101</c:v>
                </c:pt>
                <c:pt idx="13111">
                  <c:v>18.048290292384799</c:v>
                </c:pt>
                <c:pt idx="13112">
                  <c:v>18.049666868564501</c:v>
                </c:pt>
                <c:pt idx="13113">
                  <c:v>18.051043444744199</c:v>
                </c:pt>
                <c:pt idx="13114">
                  <c:v>18.052420020924</c:v>
                </c:pt>
                <c:pt idx="13115">
                  <c:v>18.053796597103702</c:v>
                </c:pt>
                <c:pt idx="13116">
                  <c:v>18.0551731732834</c:v>
                </c:pt>
                <c:pt idx="13117">
                  <c:v>18.056549749463102</c:v>
                </c:pt>
                <c:pt idx="13118">
                  <c:v>18.057926325642899</c:v>
                </c:pt>
                <c:pt idx="13119">
                  <c:v>18.059302901822601</c:v>
                </c:pt>
                <c:pt idx="13120">
                  <c:v>18.060679478002299</c:v>
                </c:pt>
                <c:pt idx="13121">
                  <c:v>18.062056054182001</c:v>
                </c:pt>
                <c:pt idx="13122">
                  <c:v>18.063432630361799</c:v>
                </c:pt>
                <c:pt idx="13123">
                  <c:v>18.064809206541501</c:v>
                </c:pt>
                <c:pt idx="13124">
                  <c:v>18.066185782721199</c:v>
                </c:pt>
                <c:pt idx="13125">
                  <c:v>18.067562358900901</c:v>
                </c:pt>
                <c:pt idx="13126">
                  <c:v>18.068938935080698</c:v>
                </c:pt>
                <c:pt idx="13127">
                  <c:v>18.0703155112604</c:v>
                </c:pt>
                <c:pt idx="13128">
                  <c:v>18.071692087440098</c:v>
                </c:pt>
                <c:pt idx="13129">
                  <c:v>18.0730686636199</c:v>
                </c:pt>
                <c:pt idx="13130">
                  <c:v>18.074445239799601</c:v>
                </c:pt>
                <c:pt idx="13131">
                  <c:v>18.0758218159793</c:v>
                </c:pt>
                <c:pt idx="13132">
                  <c:v>18.077198392159001</c:v>
                </c:pt>
                <c:pt idx="13133">
                  <c:v>18.078574968338799</c:v>
                </c:pt>
                <c:pt idx="13134">
                  <c:v>18.079951544518501</c:v>
                </c:pt>
                <c:pt idx="13135">
                  <c:v>18.081328120698199</c:v>
                </c:pt>
                <c:pt idx="13136">
                  <c:v>18.082704696877901</c:v>
                </c:pt>
                <c:pt idx="13137">
                  <c:v>18.084081273057699</c:v>
                </c:pt>
                <c:pt idx="13138">
                  <c:v>18.0854578492374</c:v>
                </c:pt>
                <c:pt idx="13139">
                  <c:v>18.086834425417099</c:v>
                </c:pt>
                <c:pt idx="13140">
                  <c:v>18.0882110015968</c:v>
                </c:pt>
                <c:pt idx="13141">
                  <c:v>18.089587577776602</c:v>
                </c:pt>
                <c:pt idx="13142">
                  <c:v>18.0909641539563</c:v>
                </c:pt>
                <c:pt idx="13143">
                  <c:v>18.092340730136002</c:v>
                </c:pt>
                <c:pt idx="13144">
                  <c:v>18.0937173063157</c:v>
                </c:pt>
                <c:pt idx="13145">
                  <c:v>18.095093882495501</c:v>
                </c:pt>
                <c:pt idx="13146">
                  <c:v>18.096470458675199</c:v>
                </c:pt>
                <c:pt idx="13147">
                  <c:v>18.097847034854901</c:v>
                </c:pt>
                <c:pt idx="13148">
                  <c:v>18.099223611034599</c:v>
                </c:pt>
                <c:pt idx="13149">
                  <c:v>18.1006001872144</c:v>
                </c:pt>
                <c:pt idx="13150">
                  <c:v>18.101976763394099</c:v>
                </c:pt>
                <c:pt idx="13151">
                  <c:v>18.1033533395738</c:v>
                </c:pt>
                <c:pt idx="13152">
                  <c:v>18.104729915753499</c:v>
                </c:pt>
                <c:pt idx="13153">
                  <c:v>18.1061064919333</c:v>
                </c:pt>
                <c:pt idx="13154">
                  <c:v>18.107483068113002</c:v>
                </c:pt>
                <c:pt idx="13155">
                  <c:v>18.1088596442927</c:v>
                </c:pt>
                <c:pt idx="13156">
                  <c:v>18.110236220472402</c:v>
                </c:pt>
                <c:pt idx="13157">
                  <c:v>18.111612796652199</c:v>
                </c:pt>
                <c:pt idx="13158">
                  <c:v>18.112989372831901</c:v>
                </c:pt>
                <c:pt idx="13159">
                  <c:v>18.114365949011599</c:v>
                </c:pt>
                <c:pt idx="13160">
                  <c:v>18.115742525191301</c:v>
                </c:pt>
                <c:pt idx="13161">
                  <c:v>18.117119101371099</c:v>
                </c:pt>
                <c:pt idx="13162">
                  <c:v>18.118495677550801</c:v>
                </c:pt>
                <c:pt idx="13163">
                  <c:v>18.119872253730499</c:v>
                </c:pt>
                <c:pt idx="13164">
                  <c:v>18.1212488299103</c:v>
                </c:pt>
                <c:pt idx="13165">
                  <c:v>18.122625406089998</c:v>
                </c:pt>
                <c:pt idx="13166">
                  <c:v>18.1240019822697</c:v>
                </c:pt>
                <c:pt idx="13167">
                  <c:v>18.125378558449398</c:v>
                </c:pt>
                <c:pt idx="13168">
                  <c:v>18.1267551346292</c:v>
                </c:pt>
                <c:pt idx="13169">
                  <c:v>18.128131710808901</c:v>
                </c:pt>
                <c:pt idx="13170">
                  <c:v>18.1295082869886</c:v>
                </c:pt>
                <c:pt idx="13171">
                  <c:v>18.130884863168301</c:v>
                </c:pt>
                <c:pt idx="13172">
                  <c:v>18.132261439348099</c:v>
                </c:pt>
                <c:pt idx="13173">
                  <c:v>18.133638015527801</c:v>
                </c:pt>
                <c:pt idx="13174">
                  <c:v>18.135014591707499</c:v>
                </c:pt>
                <c:pt idx="13175">
                  <c:v>18.136391167887201</c:v>
                </c:pt>
                <c:pt idx="13176">
                  <c:v>18.137767744066998</c:v>
                </c:pt>
                <c:pt idx="13177">
                  <c:v>18.1391443202467</c:v>
                </c:pt>
                <c:pt idx="13178">
                  <c:v>18.140520896426398</c:v>
                </c:pt>
                <c:pt idx="13179">
                  <c:v>18.1418974726061</c:v>
                </c:pt>
                <c:pt idx="13180">
                  <c:v>18.143274048785901</c:v>
                </c:pt>
                <c:pt idx="13181">
                  <c:v>18.1446506249656</c:v>
                </c:pt>
                <c:pt idx="13182">
                  <c:v>18.146027201145301</c:v>
                </c:pt>
                <c:pt idx="13183">
                  <c:v>18.147403777325</c:v>
                </c:pt>
                <c:pt idx="13184">
                  <c:v>18.148780353504801</c:v>
                </c:pt>
                <c:pt idx="13185">
                  <c:v>18.150156929684499</c:v>
                </c:pt>
                <c:pt idx="13186">
                  <c:v>18.151533505864201</c:v>
                </c:pt>
                <c:pt idx="13187">
                  <c:v>18.152910082043899</c:v>
                </c:pt>
                <c:pt idx="13188">
                  <c:v>18.1542866582237</c:v>
                </c:pt>
                <c:pt idx="13189">
                  <c:v>18.155663234403399</c:v>
                </c:pt>
                <c:pt idx="13190">
                  <c:v>18.1570398105831</c:v>
                </c:pt>
                <c:pt idx="13191">
                  <c:v>18.158416386762902</c:v>
                </c:pt>
                <c:pt idx="13192">
                  <c:v>18.1597929629426</c:v>
                </c:pt>
                <c:pt idx="13193">
                  <c:v>18.161169539122302</c:v>
                </c:pt>
                <c:pt idx="13194">
                  <c:v>18.162546115302</c:v>
                </c:pt>
                <c:pt idx="13195">
                  <c:v>18.163922691481702</c:v>
                </c:pt>
                <c:pt idx="13196">
                  <c:v>18.165299267661499</c:v>
                </c:pt>
                <c:pt idx="13197">
                  <c:v>18.166675843841201</c:v>
                </c:pt>
                <c:pt idx="13198">
                  <c:v>18.168052420020899</c:v>
                </c:pt>
                <c:pt idx="13199">
                  <c:v>18.169428996200701</c:v>
                </c:pt>
                <c:pt idx="13200">
                  <c:v>18.170805572380399</c:v>
                </c:pt>
                <c:pt idx="13201">
                  <c:v>18.172182148560101</c:v>
                </c:pt>
                <c:pt idx="13202">
                  <c:v>18.173558724739799</c:v>
                </c:pt>
                <c:pt idx="13203">
                  <c:v>18.1749353009196</c:v>
                </c:pt>
                <c:pt idx="13204">
                  <c:v>18.176311877099302</c:v>
                </c:pt>
                <c:pt idx="13205">
                  <c:v>18.177688453279</c:v>
                </c:pt>
                <c:pt idx="13206">
                  <c:v>18.179065029458702</c:v>
                </c:pt>
                <c:pt idx="13207">
                  <c:v>18.180441605638499</c:v>
                </c:pt>
                <c:pt idx="13208">
                  <c:v>18.181818181818201</c:v>
                </c:pt>
                <c:pt idx="13209">
                  <c:v>18.183194757997899</c:v>
                </c:pt>
                <c:pt idx="13210">
                  <c:v>18.184571334177601</c:v>
                </c:pt>
                <c:pt idx="13211">
                  <c:v>18.185947910357399</c:v>
                </c:pt>
                <c:pt idx="13212">
                  <c:v>18.187324486537101</c:v>
                </c:pt>
                <c:pt idx="13213">
                  <c:v>18.188701062716799</c:v>
                </c:pt>
                <c:pt idx="13214">
                  <c:v>18.190077638896501</c:v>
                </c:pt>
                <c:pt idx="13215">
                  <c:v>18.191454215076298</c:v>
                </c:pt>
                <c:pt idx="13216">
                  <c:v>18.192830791256</c:v>
                </c:pt>
                <c:pt idx="13217">
                  <c:v>18.194207367435698</c:v>
                </c:pt>
                <c:pt idx="13218">
                  <c:v>18.1955839436154</c:v>
                </c:pt>
                <c:pt idx="13219">
                  <c:v>18.196960519795201</c:v>
                </c:pt>
                <c:pt idx="13220">
                  <c:v>18.1983370959749</c:v>
                </c:pt>
                <c:pt idx="13221">
                  <c:v>18.199713672154601</c:v>
                </c:pt>
                <c:pt idx="13222">
                  <c:v>18.201090248334399</c:v>
                </c:pt>
                <c:pt idx="13223">
                  <c:v>18.202466824514101</c:v>
                </c:pt>
                <c:pt idx="13224">
                  <c:v>18.203843400693799</c:v>
                </c:pt>
                <c:pt idx="13225">
                  <c:v>18.205219976873501</c:v>
                </c:pt>
                <c:pt idx="13226">
                  <c:v>18.206596553053298</c:v>
                </c:pt>
                <c:pt idx="13227">
                  <c:v>18.207973129233</c:v>
                </c:pt>
                <c:pt idx="13228">
                  <c:v>18.209349705412698</c:v>
                </c:pt>
                <c:pt idx="13229">
                  <c:v>18.2107262815924</c:v>
                </c:pt>
                <c:pt idx="13230">
                  <c:v>18.212102857772202</c:v>
                </c:pt>
                <c:pt idx="13231">
                  <c:v>18.2134794339519</c:v>
                </c:pt>
                <c:pt idx="13232">
                  <c:v>18.214856010131601</c:v>
                </c:pt>
                <c:pt idx="13233">
                  <c:v>18.2162325863113</c:v>
                </c:pt>
                <c:pt idx="13234">
                  <c:v>18.217609162491101</c:v>
                </c:pt>
                <c:pt idx="13235">
                  <c:v>18.218985738670799</c:v>
                </c:pt>
                <c:pt idx="13236">
                  <c:v>18.220362314850501</c:v>
                </c:pt>
                <c:pt idx="13237">
                  <c:v>18.221738891030199</c:v>
                </c:pt>
                <c:pt idx="13238">
                  <c:v>18.22311546721</c:v>
                </c:pt>
                <c:pt idx="13239">
                  <c:v>18.224492043389699</c:v>
                </c:pt>
                <c:pt idx="13240">
                  <c:v>18.2258686195694</c:v>
                </c:pt>
                <c:pt idx="13241">
                  <c:v>18.227245195749099</c:v>
                </c:pt>
                <c:pt idx="13242">
                  <c:v>18.2286217719289</c:v>
                </c:pt>
                <c:pt idx="13243">
                  <c:v>18.229998348108602</c:v>
                </c:pt>
                <c:pt idx="13244">
                  <c:v>18.2313749242883</c:v>
                </c:pt>
                <c:pt idx="13245">
                  <c:v>18.232751500468002</c:v>
                </c:pt>
                <c:pt idx="13246">
                  <c:v>18.234128076647799</c:v>
                </c:pt>
                <c:pt idx="13247">
                  <c:v>18.235504652827501</c:v>
                </c:pt>
                <c:pt idx="13248">
                  <c:v>18.236881229007199</c:v>
                </c:pt>
                <c:pt idx="13249">
                  <c:v>18.238257805186901</c:v>
                </c:pt>
                <c:pt idx="13250">
                  <c:v>18.239634381366699</c:v>
                </c:pt>
                <c:pt idx="13251">
                  <c:v>18.241010957546401</c:v>
                </c:pt>
                <c:pt idx="13252">
                  <c:v>18.242387533726099</c:v>
                </c:pt>
                <c:pt idx="13253">
                  <c:v>18.243764109905801</c:v>
                </c:pt>
                <c:pt idx="13254">
                  <c:v>18.245140686085598</c:v>
                </c:pt>
                <c:pt idx="13255">
                  <c:v>18.2465172622653</c:v>
                </c:pt>
                <c:pt idx="13256">
                  <c:v>18.247893838444998</c:v>
                </c:pt>
                <c:pt idx="13257">
                  <c:v>18.249270414624799</c:v>
                </c:pt>
                <c:pt idx="13258">
                  <c:v>18.250646990804501</c:v>
                </c:pt>
                <c:pt idx="13259">
                  <c:v>18.252023566984199</c:v>
                </c:pt>
                <c:pt idx="13260">
                  <c:v>18.253400143163901</c:v>
                </c:pt>
                <c:pt idx="13261">
                  <c:v>18.254776719343699</c:v>
                </c:pt>
                <c:pt idx="13262">
                  <c:v>18.256153295523401</c:v>
                </c:pt>
                <c:pt idx="13263">
                  <c:v>18.257529871703099</c:v>
                </c:pt>
                <c:pt idx="13264">
                  <c:v>18.258906447882801</c:v>
                </c:pt>
                <c:pt idx="13265">
                  <c:v>18.260283024062598</c:v>
                </c:pt>
                <c:pt idx="13266">
                  <c:v>18.2616596002423</c:v>
                </c:pt>
                <c:pt idx="13267">
                  <c:v>18.263036176421998</c:v>
                </c:pt>
                <c:pt idx="13268">
                  <c:v>18.2644127526017</c:v>
                </c:pt>
                <c:pt idx="13269">
                  <c:v>18.265789328781501</c:v>
                </c:pt>
                <c:pt idx="13270">
                  <c:v>18.2671659049612</c:v>
                </c:pt>
                <c:pt idx="13271">
                  <c:v>18.268542481140901</c:v>
                </c:pt>
                <c:pt idx="13272">
                  <c:v>18.2699190573206</c:v>
                </c:pt>
                <c:pt idx="13273">
                  <c:v>18.271295633500401</c:v>
                </c:pt>
                <c:pt idx="13274">
                  <c:v>18.272672209680099</c:v>
                </c:pt>
                <c:pt idx="13275">
                  <c:v>18.274048785859801</c:v>
                </c:pt>
                <c:pt idx="13276">
                  <c:v>18.275425362039499</c:v>
                </c:pt>
                <c:pt idx="13277">
                  <c:v>18.2768019382193</c:v>
                </c:pt>
                <c:pt idx="13278">
                  <c:v>18.278178514398999</c:v>
                </c:pt>
                <c:pt idx="13279">
                  <c:v>18.2795550905787</c:v>
                </c:pt>
                <c:pt idx="13280">
                  <c:v>18.280931666758399</c:v>
                </c:pt>
                <c:pt idx="13281">
                  <c:v>18.2823082429382</c:v>
                </c:pt>
                <c:pt idx="13282">
                  <c:v>18.283684819117902</c:v>
                </c:pt>
                <c:pt idx="13283">
                  <c:v>18.2850613952976</c:v>
                </c:pt>
                <c:pt idx="13284">
                  <c:v>18.286437971477302</c:v>
                </c:pt>
                <c:pt idx="13285">
                  <c:v>18.287814547657099</c:v>
                </c:pt>
                <c:pt idx="13286">
                  <c:v>18.289191123836801</c:v>
                </c:pt>
                <c:pt idx="13287">
                  <c:v>18.290567700016499</c:v>
                </c:pt>
                <c:pt idx="13288">
                  <c:v>18.2919442761963</c:v>
                </c:pt>
                <c:pt idx="13289">
                  <c:v>18.293320852375999</c:v>
                </c:pt>
                <c:pt idx="13290">
                  <c:v>18.2946974285557</c:v>
                </c:pt>
                <c:pt idx="13291">
                  <c:v>18.296074004735399</c:v>
                </c:pt>
                <c:pt idx="13292">
                  <c:v>18.2974505809152</c:v>
                </c:pt>
                <c:pt idx="13293">
                  <c:v>18.298827157094902</c:v>
                </c:pt>
                <c:pt idx="13294">
                  <c:v>18.3002037332746</c:v>
                </c:pt>
                <c:pt idx="13295">
                  <c:v>18.301580309454302</c:v>
                </c:pt>
                <c:pt idx="13296">
                  <c:v>18.302956885634099</c:v>
                </c:pt>
                <c:pt idx="13297">
                  <c:v>18.304333461813801</c:v>
                </c:pt>
                <c:pt idx="13298">
                  <c:v>18.305710037993499</c:v>
                </c:pt>
                <c:pt idx="13299">
                  <c:v>18.307086614173201</c:v>
                </c:pt>
                <c:pt idx="13300">
                  <c:v>18.308463190352999</c:v>
                </c:pt>
                <c:pt idx="13301">
                  <c:v>18.309839766532701</c:v>
                </c:pt>
                <c:pt idx="13302">
                  <c:v>18.311216342712399</c:v>
                </c:pt>
                <c:pt idx="13303">
                  <c:v>18.312592918892101</c:v>
                </c:pt>
                <c:pt idx="13304">
                  <c:v>18.313969495071898</c:v>
                </c:pt>
                <c:pt idx="13305">
                  <c:v>18.3153460712516</c:v>
                </c:pt>
                <c:pt idx="13306">
                  <c:v>18.316722647431298</c:v>
                </c:pt>
                <c:pt idx="13307">
                  <c:v>18.318099223611</c:v>
                </c:pt>
                <c:pt idx="13308">
                  <c:v>18.319475799790801</c:v>
                </c:pt>
                <c:pt idx="13309">
                  <c:v>18.3208523759705</c:v>
                </c:pt>
                <c:pt idx="13310">
                  <c:v>18.322228952150201</c:v>
                </c:pt>
                <c:pt idx="13311">
                  <c:v>18.3236055283299</c:v>
                </c:pt>
                <c:pt idx="13312">
                  <c:v>18.324982104509701</c:v>
                </c:pt>
                <c:pt idx="13313">
                  <c:v>18.326358680689399</c:v>
                </c:pt>
                <c:pt idx="13314">
                  <c:v>18.327735256869101</c:v>
                </c:pt>
                <c:pt idx="13315">
                  <c:v>18.329111833048799</c:v>
                </c:pt>
                <c:pt idx="13316">
                  <c:v>18.3304884092286</c:v>
                </c:pt>
                <c:pt idx="13317">
                  <c:v>18.331864985408298</c:v>
                </c:pt>
                <c:pt idx="13318">
                  <c:v>18.333241561588</c:v>
                </c:pt>
                <c:pt idx="13319">
                  <c:v>18.334618137767698</c:v>
                </c:pt>
                <c:pt idx="13320">
                  <c:v>18.3359947139475</c:v>
                </c:pt>
                <c:pt idx="13321">
                  <c:v>18.337371290127201</c:v>
                </c:pt>
                <c:pt idx="13322">
                  <c:v>18.3387478663069</c:v>
                </c:pt>
                <c:pt idx="13323">
                  <c:v>18.340124442486701</c:v>
                </c:pt>
                <c:pt idx="13324">
                  <c:v>18.341501018666399</c:v>
                </c:pt>
                <c:pt idx="13325">
                  <c:v>18.342877594846101</c:v>
                </c:pt>
                <c:pt idx="13326">
                  <c:v>18.344254171025799</c:v>
                </c:pt>
                <c:pt idx="13327">
                  <c:v>18.3456307472056</c:v>
                </c:pt>
                <c:pt idx="13328">
                  <c:v>18.347007323385299</c:v>
                </c:pt>
                <c:pt idx="13329">
                  <c:v>18.348383899565</c:v>
                </c:pt>
                <c:pt idx="13330">
                  <c:v>18.349760475744699</c:v>
                </c:pt>
                <c:pt idx="13331">
                  <c:v>18.3511370519245</c:v>
                </c:pt>
                <c:pt idx="13332">
                  <c:v>18.352513628104202</c:v>
                </c:pt>
                <c:pt idx="13333">
                  <c:v>18.3538902042839</c:v>
                </c:pt>
                <c:pt idx="13334">
                  <c:v>18.355266780463602</c:v>
                </c:pt>
                <c:pt idx="13335">
                  <c:v>18.356643356643399</c:v>
                </c:pt>
                <c:pt idx="13336">
                  <c:v>18.358019932823101</c:v>
                </c:pt>
                <c:pt idx="13337">
                  <c:v>18.359396509002799</c:v>
                </c:pt>
                <c:pt idx="13338">
                  <c:v>18.360773085182501</c:v>
                </c:pt>
                <c:pt idx="13339">
                  <c:v>18.362149661362299</c:v>
                </c:pt>
                <c:pt idx="13340">
                  <c:v>18.363526237542001</c:v>
                </c:pt>
                <c:pt idx="13341">
                  <c:v>18.364902813721699</c:v>
                </c:pt>
                <c:pt idx="13342">
                  <c:v>18.366279389901401</c:v>
                </c:pt>
                <c:pt idx="13343">
                  <c:v>18.367655966081202</c:v>
                </c:pt>
                <c:pt idx="13344">
                  <c:v>18.3690325422609</c:v>
                </c:pt>
                <c:pt idx="13345">
                  <c:v>18.370409118440602</c:v>
                </c:pt>
                <c:pt idx="13346">
                  <c:v>18.3717856946203</c:v>
                </c:pt>
                <c:pt idx="13347">
                  <c:v>18.373162270800101</c:v>
                </c:pt>
                <c:pt idx="13348">
                  <c:v>18.374538846979799</c:v>
                </c:pt>
                <c:pt idx="13349">
                  <c:v>18.375915423159501</c:v>
                </c:pt>
                <c:pt idx="13350">
                  <c:v>18.377291999339199</c:v>
                </c:pt>
                <c:pt idx="13351">
                  <c:v>18.378668575519001</c:v>
                </c:pt>
                <c:pt idx="13352">
                  <c:v>18.380045151698699</c:v>
                </c:pt>
                <c:pt idx="13353">
                  <c:v>18.381421727878401</c:v>
                </c:pt>
                <c:pt idx="13354">
                  <c:v>18.382798304058198</c:v>
                </c:pt>
                <c:pt idx="13355">
                  <c:v>18.3841748802379</c:v>
                </c:pt>
                <c:pt idx="13356">
                  <c:v>18.385551456417598</c:v>
                </c:pt>
                <c:pt idx="13357">
                  <c:v>18.3869280325973</c:v>
                </c:pt>
                <c:pt idx="13358">
                  <c:v>18.388304608777101</c:v>
                </c:pt>
                <c:pt idx="13359">
                  <c:v>18.3896811849568</c:v>
                </c:pt>
                <c:pt idx="13360">
                  <c:v>18.391057761136501</c:v>
                </c:pt>
                <c:pt idx="13361">
                  <c:v>18.3924343373162</c:v>
                </c:pt>
                <c:pt idx="13362">
                  <c:v>18.393810913496001</c:v>
                </c:pt>
                <c:pt idx="13363">
                  <c:v>18.395187489675699</c:v>
                </c:pt>
                <c:pt idx="13364">
                  <c:v>18.396564065855401</c:v>
                </c:pt>
                <c:pt idx="13365">
                  <c:v>18.397940642035099</c:v>
                </c:pt>
                <c:pt idx="13366">
                  <c:v>18.3993172182149</c:v>
                </c:pt>
                <c:pt idx="13367">
                  <c:v>18.400693794394599</c:v>
                </c:pt>
                <c:pt idx="13368">
                  <c:v>18.4020703705743</c:v>
                </c:pt>
                <c:pt idx="13369">
                  <c:v>18.403446946753999</c:v>
                </c:pt>
                <c:pt idx="13370">
                  <c:v>18.4048235229338</c:v>
                </c:pt>
                <c:pt idx="13371">
                  <c:v>18.406200099113502</c:v>
                </c:pt>
                <c:pt idx="13372">
                  <c:v>18.4075766752932</c:v>
                </c:pt>
                <c:pt idx="13373">
                  <c:v>18.408953251472902</c:v>
                </c:pt>
                <c:pt idx="13374">
                  <c:v>18.410329827652699</c:v>
                </c:pt>
                <c:pt idx="13375">
                  <c:v>18.411706403832401</c:v>
                </c:pt>
                <c:pt idx="13376">
                  <c:v>18.413082980012099</c:v>
                </c:pt>
                <c:pt idx="13377">
                  <c:v>18.414459556191801</c:v>
                </c:pt>
                <c:pt idx="13378">
                  <c:v>18.415836132371599</c:v>
                </c:pt>
                <c:pt idx="13379">
                  <c:v>18.4172127085513</c:v>
                </c:pt>
                <c:pt idx="13380">
                  <c:v>18.418589284730999</c:v>
                </c:pt>
                <c:pt idx="13381">
                  <c:v>18.4199658609107</c:v>
                </c:pt>
                <c:pt idx="13382">
                  <c:v>18.421342437090502</c:v>
                </c:pt>
                <c:pt idx="13383">
                  <c:v>18.4227190132702</c:v>
                </c:pt>
                <c:pt idx="13384">
                  <c:v>18.424095589449902</c:v>
                </c:pt>
                <c:pt idx="13385">
                  <c:v>18.425472165629699</c:v>
                </c:pt>
                <c:pt idx="13386">
                  <c:v>18.426848741809401</c:v>
                </c:pt>
                <c:pt idx="13387">
                  <c:v>18.428225317989099</c:v>
                </c:pt>
                <c:pt idx="13388">
                  <c:v>18.429601894168801</c:v>
                </c:pt>
                <c:pt idx="13389">
                  <c:v>18.430978470348599</c:v>
                </c:pt>
                <c:pt idx="13390">
                  <c:v>18.432355046528301</c:v>
                </c:pt>
                <c:pt idx="13391">
                  <c:v>18.433731622707999</c:v>
                </c:pt>
                <c:pt idx="13392">
                  <c:v>18.435108198887701</c:v>
                </c:pt>
                <c:pt idx="13393">
                  <c:v>18.436484775067498</c:v>
                </c:pt>
                <c:pt idx="13394">
                  <c:v>18.4378613512472</c:v>
                </c:pt>
                <c:pt idx="13395">
                  <c:v>18.439237927426898</c:v>
                </c:pt>
                <c:pt idx="13396">
                  <c:v>18.4406145036066</c:v>
                </c:pt>
                <c:pt idx="13397">
                  <c:v>18.441991079786401</c:v>
                </c:pt>
                <c:pt idx="13398">
                  <c:v>18.4433676559661</c:v>
                </c:pt>
                <c:pt idx="13399">
                  <c:v>18.444744232145801</c:v>
                </c:pt>
                <c:pt idx="13400">
                  <c:v>18.446120808325499</c:v>
                </c:pt>
                <c:pt idx="13401">
                  <c:v>18.447497384505301</c:v>
                </c:pt>
                <c:pt idx="13402">
                  <c:v>18.448873960684999</c:v>
                </c:pt>
                <c:pt idx="13403">
                  <c:v>18.450250536864701</c:v>
                </c:pt>
                <c:pt idx="13404">
                  <c:v>18.451627113044399</c:v>
                </c:pt>
                <c:pt idx="13405">
                  <c:v>18.4530036892242</c:v>
                </c:pt>
                <c:pt idx="13406">
                  <c:v>18.454380265403898</c:v>
                </c:pt>
                <c:pt idx="13407">
                  <c:v>18.4557568415836</c:v>
                </c:pt>
                <c:pt idx="13408">
                  <c:v>18.457133417763298</c:v>
                </c:pt>
                <c:pt idx="13409">
                  <c:v>18.4585099939431</c:v>
                </c:pt>
                <c:pt idx="13410">
                  <c:v>18.459886570122801</c:v>
                </c:pt>
                <c:pt idx="13411">
                  <c:v>18.4612631463025</c:v>
                </c:pt>
                <c:pt idx="13412">
                  <c:v>18.462639722482201</c:v>
                </c:pt>
                <c:pt idx="13413">
                  <c:v>18.464016298661999</c:v>
                </c:pt>
                <c:pt idx="13414">
                  <c:v>18.465392874841701</c:v>
                </c:pt>
                <c:pt idx="13415">
                  <c:v>18.466769451021399</c:v>
                </c:pt>
                <c:pt idx="13416">
                  <c:v>18.4681460272012</c:v>
                </c:pt>
                <c:pt idx="13417">
                  <c:v>18.469522603380899</c:v>
                </c:pt>
                <c:pt idx="13418">
                  <c:v>18.4708991795606</c:v>
                </c:pt>
                <c:pt idx="13419">
                  <c:v>18.472275755740299</c:v>
                </c:pt>
                <c:pt idx="13420">
                  <c:v>18.4736523319201</c:v>
                </c:pt>
                <c:pt idx="13421">
                  <c:v>18.475028908099802</c:v>
                </c:pt>
                <c:pt idx="13422">
                  <c:v>18.4764054842795</c:v>
                </c:pt>
                <c:pt idx="13423">
                  <c:v>18.477782060459202</c:v>
                </c:pt>
                <c:pt idx="13424">
                  <c:v>18.479158636638999</c:v>
                </c:pt>
                <c:pt idx="13425">
                  <c:v>18.480535212818701</c:v>
                </c:pt>
                <c:pt idx="13426">
                  <c:v>18.481911788998399</c:v>
                </c:pt>
                <c:pt idx="13427">
                  <c:v>18.483288365178101</c:v>
                </c:pt>
                <c:pt idx="13428">
                  <c:v>18.484664941357899</c:v>
                </c:pt>
                <c:pt idx="13429">
                  <c:v>18.4860415175376</c:v>
                </c:pt>
                <c:pt idx="13430">
                  <c:v>18.487418093717299</c:v>
                </c:pt>
                <c:pt idx="13431">
                  <c:v>18.488794669897</c:v>
                </c:pt>
                <c:pt idx="13432">
                  <c:v>18.490171246076802</c:v>
                </c:pt>
                <c:pt idx="13433">
                  <c:v>18.4915478222565</c:v>
                </c:pt>
                <c:pt idx="13434">
                  <c:v>18.492924398436202</c:v>
                </c:pt>
                <c:pt idx="13435">
                  <c:v>18.4943009746159</c:v>
                </c:pt>
                <c:pt idx="13436">
                  <c:v>18.495677550795701</c:v>
                </c:pt>
                <c:pt idx="13437">
                  <c:v>18.497054126975399</c:v>
                </c:pt>
                <c:pt idx="13438">
                  <c:v>18.498430703155101</c:v>
                </c:pt>
                <c:pt idx="13439">
                  <c:v>18.499807279334799</c:v>
                </c:pt>
                <c:pt idx="13440">
                  <c:v>18.501183855514601</c:v>
                </c:pt>
                <c:pt idx="13441">
                  <c:v>18.502560431694299</c:v>
                </c:pt>
                <c:pt idx="13442">
                  <c:v>18.503937007874001</c:v>
                </c:pt>
                <c:pt idx="13443">
                  <c:v>18.505313584053699</c:v>
                </c:pt>
                <c:pt idx="13444">
                  <c:v>18.5066901602335</c:v>
                </c:pt>
                <c:pt idx="13445">
                  <c:v>18.508066736413198</c:v>
                </c:pt>
                <c:pt idx="13446">
                  <c:v>18.5094433125929</c:v>
                </c:pt>
                <c:pt idx="13447">
                  <c:v>18.510819888772701</c:v>
                </c:pt>
                <c:pt idx="13448">
                  <c:v>18.5121964649524</c:v>
                </c:pt>
                <c:pt idx="13449">
                  <c:v>18.513573041132101</c:v>
                </c:pt>
                <c:pt idx="13450">
                  <c:v>18.5149496173118</c:v>
                </c:pt>
                <c:pt idx="13451">
                  <c:v>18.516326193491601</c:v>
                </c:pt>
                <c:pt idx="13452">
                  <c:v>18.517702769671299</c:v>
                </c:pt>
                <c:pt idx="13453">
                  <c:v>18.519079345851001</c:v>
                </c:pt>
                <c:pt idx="13454">
                  <c:v>18.520455922030699</c:v>
                </c:pt>
                <c:pt idx="13455">
                  <c:v>18.5218324982105</c:v>
                </c:pt>
                <c:pt idx="13456">
                  <c:v>18.523209074390198</c:v>
                </c:pt>
                <c:pt idx="13457">
                  <c:v>18.5245856505699</c:v>
                </c:pt>
                <c:pt idx="13458">
                  <c:v>18.525962226749598</c:v>
                </c:pt>
                <c:pt idx="13459">
                  <c:v>18.5273388029294</c:v>
                </c:pt>
                <c:pt idx="13460">
                  <c:v>18.528715379109101</c:v>
                </c:pt>
                <c:pt idx="13461">
                  <c:v>18.5300919552888</c:v>
                </c:pt>
                <c:pt idx="13462">
                  <c:v>18.531468531468501</c:v>
                </c:pt>
                <c:pt idx="13463">
                  <c:v>18.532845107648299</c:v>
                </c:pt>
                <c:pt idx="13464">
                  <c:v>18.534221683828001</c:v>
                </c:pt>
                <c:pt idx="13465">
                  <c:v>18.535598260007699</c:v>
                </c:pt>
                <c:pt idx="13466">
                  <c:v>18.536974836187401</c:v>
                </c:pt>
                <c:pt idx="13467">
                  <c:v>18.538351412367199</c:v>
                </c:pt>
                <c:pt idx="13468">
                  <c:v>18.5397279885469</c:v>
                </c:pt>
                <c:pt idx="13469">
                  <c:v>18.541104564726599</c:v>
                </c:pt>
                <c:pt idx="13470">
                  <c:v>18.5424811409063</c:v>
                </c:pt>
                <c:pt idx="13471">
                  <c:v>18.543857717086102</c:v>
                </c:pt>
                <c:pt idx="13472">
                  <c:v>18.5452342932658</c:v>
                </c:pt>
                <c:pt idx="13473">
                  <c:v>18.546610869445502</c:v>
                </c:pt>
                <c:pt idx="13474">
                  <c:v>18.5479874456252</c:v>
                </c:pt>
                <c:pt idx="13475">
                  <c:v>18.549364021805001</c:v>
                </c:pt>
                <c:pt idx="13476">
                  <c:v>18.550740597984699</c:v>
                </c:pt>
                <c:pt idx="13477">
                  <c:v>18.552117174164401</c:v>
                </c:pt>
                <c:pt idx="13478">
                  <c:v>18.553493750344199</c:v>
                </c:pt>
                <c:pt idx="13479">
                  <c:v>18.554870326523901</c:v>
                </c:pt>
                <c:pt idx="13480">
                  <c:v>18.556246902703599</c:v>
                </c:pt>
                <c:pt idx="13481">
                  <c:v>18.557623478883301</c:v>
                </c:pt>
                <c:pt idx="13482">
                  <c:v>18.559000055063098</c:v>
                </c:pt>
                <c:pt idx="13483">
                  <c:v>18.5603766312428</c:v>
                </c:pt>
                <c:pt idx="13484">
                  <c:v>18.561753207422498</c:v>
                </c:pt>
                <c:pt idx="13485">
                  <c:v>18.5631297836022</c:v>
                </c:pt>
                <c:pt idx="13486">
                  <c:v>18.564506359782001</c:v>
                </c:pt>
                <c:pt idx="13487">
                  <c:v>18.565882935961699</c:v>
                </c:pt>
                <c:pt idx="13488">
                  <c:v>18.567259512141401</c:v>
                </c:pt>
                <c:pt idx="13489">
                  <c:v>18.568636088321099</c:v>
                </c:pt>
                <c:pt idx="13490">
                  <c:v>18.570012664500901</c:v>
                </c:pt>
                <c:pt idx="13491">
                  <c:v>18.571389240680599</c:v>
                </c:pt>
                <c:pt idx="13492">
                  <c:v>18.572765816860301</c:v>
                </c:pt>
                <c:pt idx="13493">
                  <c:v>18.574142393039999</c:v>
                </c:pt>
                <c:pt idx="13494">
                  <c:v>18.5755189692198</c:v>
                </c:pt>
                <c:pt idx="13495">
                  <c:v>18.576895545399498</c:v>
                </c:pt>
                <c:pt idx="13496">
                  <c:v>18.5782721215792</c:v>
                </c:pt>
                <c:pt idx="13497">
                  <c:v>18.579648697758898</c:v>
                </c:pt>
                <c:pt idx="13498">
                  <c:v>18.5810252739387</c:v>
                </c:pt>
                <c:pt idx="13499">
                  <c:v>18.582401850118401</c:v>
                </c:pt>
                <c:pt idx="13500">
                  <c:v>18.5837784262981</c:v>
                </c:pt>
                <c:pt idx="13501">
                  <c:v>18.585155002477801</c:v>
                </c:pt>
                <c:pt idx="13502">
                  <c:v>18.586531578657599</c:v>
                </c:pt>
                <c:pt idx="13503">
                  <c:v>18.587908154837301</c:v>
                </c:pt>
                <c:pt idx="13504">
                  <c:v>18.589284731016999</c:v>
                </c:pt>
                <c:pt idx="13505">
                  <c:v>18.590661307196701</c:v>
                </c:pt>
                <c:pt idx="13506">
                  <c:v>18.592037883376499</c:v>
                </c:pt>
                <c:pt idx="13507">
                  <c:v>18.5934144595562</c:v>
                </c:pt>
                <c:pt idx="13508">
                  <c:v>18.594791035735899</c:v>
                </c:pt>
                <c:pt idx="13509">
                  <c:v>18.5961676119156</c:v>
                </c:pt>
                <c:pt idx="13510">
                  <c:v>18.597544188095402</c:v>
                </c:pt>
                <c:pt idx="13511">
                  <c:v>18.5989207642751</c:v>
                </c:pt>
                <c:pt idx="13512">
                  <c:v>18.600297340454802</c:v>
                </c:pt>
                <c:pt idx="13513">
                  <c:v>18.601673916634599</c:v>
                </c:pt>
                <c:pt idx="13514">
                  <c:v>18.603050492814301</c:v>
                </c:pt>
                <c:pt idx="13515">
                  <c:v>18.604427068993999</c:v>
                </c:pt>
                <c:pt idx="13516">
                  <c:v>18.605803645173701</c:v>
                </c:pt>
                <c:pt idx="13517">
                  <c:v>18.607180221353499</c:v>
                </c:pt>
                <c:pt idx="13518">
                  <c:v>18.6085567975332</c:v>
                </c:pt>
                <c:pt idx="13519">
                  <c:v>18.609933373712899</c:v>
                </c:pt>
                <c:pt idx="13520">
                  <c:v>18.6113099498926</c:v>
                </c:pt>
                <c:pt idx="13521">
                  <c:v>18.612686526072402</c:v>
                </c:pt>
                <c:pt idx="13522">
                  <c:v>18.6140631022521</c:v>
                </c:pt>
                <c:pt idx="13523">
                  <c:v>18.615439678431802</c:v>
                </c:pt>
                <c:pt idx="13524">
                  <c:v>18.6168162546115</c:v>
                </c:pt>
                <c:pt idx="13525">
                  <c:v>18.618192830791301</c:v>
                </c:pt>
                <c:pt idx="13526">
                  <c:v>18.619569406970999</c:v>
                </c:pt>
                <c:pt idx="13527">
                  <c:v>18.620945983150701</c:v>
                </c:pt>
                <c:pt idx="13528">
                  <c:v>18.622322559330399</c:v>
                </c:pt>
                <c:pt idx="13529">
                  <c:v>18.623699135510201</c:v>
                </c:pt>
                <c:pt idx="13530">
                  <c:v>18.625075711689899</c:v>
                </c:pt>
                <c:pt idx="13531">
                  <c:v>18.626452287869601</c:v>
                </c:pt>
                <c:pt idx="13532">
                  <c:v>18.627828864049299</c:v>
                </c:pt>
                <c:pt idx="13533">
                  <c:v>18.6292054402291</c:v>
                </c:pt>
                <c:pt idx="13534">
                  <c:v>18.630582016408798</c:v>
                </c:pt>
                <c:pt idx="13535">
                  <c:v>18.6319585925885</c:v>
                </c:pt>
                <c:pt idx="13536">
                  <c:v>18.633335168768198</c:v>
                </c:pt>
                <c:pt idx="13537">
                  <c:v>18.634711744948</c:v>
                </c:pt>
                <c:pt idx="13538">
                  <c:v>18.636088321127701</c:v>
                </c:pt>
                <c:pt idx="13539">
                  <c:v>18.6374648973074</c:v>
                </c:pt>
                <c:pt idx="13540">
                  <c:v>18.638841473487101</c:v>
                </c:pt>
                <c:pt idx="13541">
                  <c:v>18.640218049666899</c:v>
                </c:pt>
                <c:pt idx="13542">
                  <c:v>18.641594625846601</c:v>
                </c:pt>
                <c:pt idx="13543">
                  <c:v>18.642971202026299</c:v>
                </c:pt>
                <c:pt idx="13544">
                  <c:v>18.6443477782061</c:v>
                </c:pt>
                <c:pt idx="13545">
                  <c:v>18.645724354385798</c:v>
                </c:pt>
                <c:pt idx="13546">
                  <c:v>18.6471009305655</c:v>
                </c:pt>
                <c:pt idx="13547">
                  <c:v>18.648477506745198</c:v>
                </c:pt>
                <c:pt idx="13548">
                  <c:v>18.649854082925</c:v>
                </c:pt>
                <c:pt idx="13549">
                  <c:v>18.651230659104701</c:v>
                </c:pt>
                <c:pt idx="13550">
                  <c:v>18.6526072352844</c:v>
                </c:pt>
                <c:pt idx="13551">
                  <c:v>18.653983811464101</c:v>
                </c:pt>
                <c:pt idx="13552">
                  <c:v>18.655360387643899</c:v>
                </c:pt>
                <c:pt idx="13553">
                  <c:v>18.656736963823601</c:v>
                </c:pt>
                <c:pt idx="13554">
                  <c:v>18.658113540003299</c:v>
                </c:pt>
                <c:pt idx="13555">
                  <c:v>18.659490116183001</c:v>
                </c:pt>
                <c:pt idx="13556">
                  <c:v>18.660866692362799</c:v>
                </c:pt>
                <c:pt idx="13557">
                  <c:v>18.6622432685425</c:v>
                </c:pt>
                <c:pt idx="13558">
                  <c:v>18.663619844722199</c:v>
                </c:pt>
                <c:pt idx="13559">
                  <c:v>18.6649964209019</c:v>
                </c:pt>
                <c:pt idx="13560">
                  <c:v>18.666372997081702</c:v>
                </c:pt>
                <c:pt idx="13561">
                  <c:v>18.6677495732614</c:v>
                </c:pt>
                <c:pt idx="13562">
                  <c:v>18.669126149441102</c:v>
                </c:pt>
                <c:pt idx="13563">
                  <c:v>18.6705027256208</c:v>
                </c:pt>
                <c:pt idx="13564">
                  <c:v>18.671879301800601</c:v>
                </c:pt>
                <c:pt idx="13565">
                  <c:v>18.673255877980299</c:v>
                </c:pt>
                <c:pt idx="13566">
                  <c:v>18.674632454160001</c:v>
                </c:pt>
                <c:pt idx="13567">
                  <c:v>18.676009030339699</c:v>
                </c:pt>
                <c:pt idx="13568">
                  <c:v>18.677385606519501</c:v>
                </c:pt>
                <c:pt idx="13569">
                  <c:v>18.678762182699199</c:v>
                </c:pt>
                <c:pt idx="13570">
                  <c:v>18.680138758878901</c:v>
                </c:pt>
                <c:pt idx="13571">
                  <c:v>18.681515335058599</c:v>
                </c:pt>
                <c:pt idx="13572">
                  <c:v>18.6828919112384</c:v>
                </c:pt>
                <c:pt idx="13573">
                  <c:v>18.684268487418102</c:v>
                </c:pt>
                <c:pt idx="13574">
                  <c:v>18.6856450635978</c:v>
                </c:pt>
                <c:pt idx="13575">
                  <c:v>18.687021639777502</c:v>
                </c:pt>
                <c:pt idx="13576">
                  <c:v>18.688398215957299</c:v>
                </c:pt>
                <c:pt idx="13577">
                  <c:v>18.689774792137001</c:v>
                </c:pt>
                <c:pt idx="13578">
                  <c:v>18.691151368316699</c:v>
                </c:pt>
                <c:pt idx="13579">
                  <c:v>18.692527944496501</c:v>
                </c:pt>
                <c:pt idx="13580">
                  <c:v>18.693904520676199</c:v>
                </c:pt>
                <c:pt idx="13581">
                  <c:v>18.695281096855901</c:v>
                </c:pt>
                <c:pt idx="13582">
                  <c:v>18.696657673035599</c:v>
                </c:pt>
                <c:pt idx="13583">
                  <c:v>18.6980342492154</c:v>
                </c:pt>
                <c:pt idx="13584">
                  <c:v>18.699410825395098</c:v>
                </c:pt>
                <c:pt idx="13585">
                  <c:v>18.7007874015748</c:v>
                </c:pt>
                <c:pt idx="13586">
                  <c:v>18.702163977754498</c:v>
                </c:pt>
                <c:pt idx="13587">
                  <c:v>18.7035405539343</c:v>
                </c:pt>
                <c:pt idx="13588">
                  <c:v>18.704917130114001</c:v>
                </c:pt>
                <c:pt idx="13589">
                  <c:v>18.7062937062937</c:v>
                </c:pt>
                <c:pt idx="13590">
                  <c:v>18.707670282473401</c:v>
                </c:pt>
                <c:pt idx="13591">
                  <c:v>18.709046858653199</c:v>
                </c:pt>
                <c:pt idx="13592">
                  <c:v>18.710423434832901</c:v>
                </c:pt>
                <c:pt idx="13593">
                  <c:v>18.711800011012599</c:v>
                </c:pt>
                <c:pt idx="13594">
                  <c:v>18.713176587192301</c:v>
                </c:pt>
                <c:pt idx="13595">
                  <c:v>18.714553163372099</c:v>
                </c:pt>
                <c:pt idx="13596">
                  <c:v>18.7159297395518</c:v>
                </c:pt>
                <c:pt idx="13597">
                  <c:v>18.717306315731499</c:v>
                </c:pt>
                <c:pt idx="13598">
                  <c:v>18.7186828919112</c:v>
                </c:pt>
                <c:pt idx="13599">
                  <c:v>18.720059468091002</c:v>
                </c:pt>
                <c:pt idx="13600">
                  <c:v>18.7214360442707</c:v>
                </c:pt>
                <c:pt idx="13601">
                  <c:v>18.722812620450402</c:v>
                </c:pt>
                <c:pt idx="13602">
                  <c:v>18.7241891966301</c:v>
                </c:pt>
                <c:pt idx="13603">
                  <c:v>18.725565772809901</c:v>
                </c:pt>
                <c:pt idx="13604">
                  <c:v>18.726942348989599</c:v>
                </c:pt>
                <c:pt idx="13605">
                  <c:v>18.728318925169301</c:v>
                </c:pt>
                <c:pt idx="13606">
                  <c:v>18.729695501349099</c:v>
                </c:pt>
                <c:pt idx="13607">
                  <c:v>18.7310720775288</c:v>
                </c:pt>
                <c:pt idx="13608">
                  <c:v>18.732448653708499</c:v>
                </c:pt>
                <c:pt idx="13609">
                  <c:v>18.7338252298882</c:v>
                </c:pt>
                <c:pt idx="13610">
                  <c:v>18.735201806068002</c:v>
                </c:pt>
                <c:pt idx="13611">
                  <c:v>18.7365783822477</c:v>
                </c:pt>
                <c:pt idx="13612">
                  <c:v>18.737954958427402</c:v>
                </c:pt>
                <c:pt idx="13613">
                  <c:v>18.7393315346071</c:v>
                </c:pt>
                <c:pt idx="13614">
                  <c:v>18.740708110786901</c:v>
                </c:pt>
                <c:pt idx="13615">
                  <c:v>18.742084686966599</c:v>
                </c:pt>
                <c:pt idx="13616">
                  <c:v>18.743461263146301</c:v>
                </c:pt>
                <c:pt idx="13617">
                  <c:v>18.744837839325999</c:v>
                </c:pt>
                <c:pt idx="13618">
                  <c:v>18.746214415505801</c:v>
                </c:pt>
                <c:pt idx="13619">
                  <c:v>18.747590991685499</c:v>
                </c:pt>
                <c:pt idx="13620">
                  <c:v>18.748967567865201</c:v>
                </c:pt>
                <c:pt idx="13621">
                  <c:v>18.750344144044899</c:v>
                </c:pt>
                <c:pt idx="13622">
                  <c:v>18.7517207202247</c:v>
                </c:pt>
                <c:pt idx="13623">
                  <c:v>18.753097296404398</c:v>
                </c:pt>
                <c:pt idx="13624">
                  <c:v>18.7544738725841</c:v>
                </c:pt>
                <c:pt idx="13625">
                  <c:v>18.755850448763798</c:v>
                </c:pt>
                <c:pt idx="13626">
                  <c:v>18.7572270249436</c:v>
                </c:pt>
                <c:pt idx="13627">
                  <c:v>18.758603601123301</c:v>
                </c:pt>
                <c:pt idx="13628">
                  <c:v>18.759980177302999</c:v>
                </c:pt>
                <c:pt idx="13629">
                  <c:v>18.761356753482701</c:v>
                </c:pt>
                <c:pt idx="13630">
                  <c:v>18.762733329662499</c:v>
                </c:pt>
                <c:pt idx="13631">
                  <c:v>18.764109905842201</c:v>
                </c:pt>
                <c:pt idx="13632">
                  <c:v>18.765486482021899</c:v>
                </c:pt>
                <c:pt idx="13633">
                  <c:v>18.766863058201601</c:v>
                </c:pt>
                <c:pt idx="13634">
                  <c:v>18.768239634381398</c:v>
                </c:pt>
                <c:pt idx="13635">
                  <c:v>18.7696162105611</c:v>
                </c:pt>
                <c:pt idx="13636">
                  <c:v>18.770992786740798</c:v>
                </c:pt>
                <c:pt idx="13637">
                  <c:v>18.7723693629206</c:v>
                </c:pt>
                <c:pt idx="13638">
                  <c:v>18.773745939100301</c:v>
                </c:pt>
                <c:pt idx="13639">
                  <c:v>18.77512251528</c:v>
                </c:pt>
                <c:pt idx="13640">
                  <c:v>18.776499091459701</c:v>
                </c:pt>
                <c:pt idx="13641">
                  <c:v>18.777875667639499</c:v>
                </c:pt>
                <c:pt idx="13642">
                  <c:v>18.779252243819201</c:v>
                </c:pt>
                <c:pt idx="13643">
                  <c:v>18.780628819998899</c:v>
                </c:pt>
                <c:pt idx="13644">
                  <c:v>18.782005396178601</c:v>
                </c:pt>
                <c:pt idx="13645">
                  <c:v>18.783381972358399</c:v>
                </c:pt>
                <c:pt idx="13646">
                  <c:v>18.7847585485381</c:v>
                </c:pt>
                <c:pt idx="13647">
                  <c:v>18.786135124717799</c:v>
                </c:pt>
                <c:pt idx="13648">
                  <c:v>18.7875117008975</c:v>
                </c:pt>
                <c:pt idx="13649">
                  <c:v>18.788888277077302</c:v>
                </c:pt>
                <c:pt idx="13650">
                  <c:v>18.790264853257</c:v>
                </c:pt>
                <c:pt idx="13651">
                  <c:v>18.791641429436702</c:v>
                </c:pt>
                <c:pt idx="13652">
                  <c:v>18.7930180056164</c:v>
                </c:pt>
                <c:pt idx="13653">
                  <c:v>18.794394581796201</c:v>
                </c:pt>
                <c:pt idx="13654">
                  <c:v>18.795771157975899</c:v>
                </c:pt>
                <c:pt idx="13655">
                  <c:v>18.797147734155601</c:v>
                </c:pt>
                <c:pt idx="13656">
                  <c:v>18.798524310335299</c:v>
                </c:pt>
                <c:pt idx="13657">
                  <c:v>18.7999008865151</c:v>
                </c:pt>
                <c:pt idx="13658">
                  <c:v>18.801277462694799</c:v>
                </c:pt>
                <c:pt idx="13659">
                  <c:v>18.8026540388745</c:v>
                </c:pt>
                <c:pt idx="13660">
                  <c:v>18.804030615054199</c:v>
                </c:pt>
                <c:pt idx="13661">
                  <c:v>18.805407191234</c:v>
                </c:pt>
                <c:pt idx="13662">
                  <c:v>18.806783767413702</c:v>
                </c:pt>
                <c:pt idx="13663">
                  <c:v>18.8081603435934</c:v>
                </c:pt>
                <c:pt idx="13664">
                  <c:v>18.809536919773102</c:v>
                </c:pt>
                <c:pt idx="13665">
                  <c:v>18.810913495952899</c:v>
                </c:pt>
                <c:pt idx="13666">
                  <c:v>18.812290072132601</c:v>
                </c:pt>
                <c:pt idx="13667">
                  <c:v>18.813666648312299</c:v>
                </c:pt>
                <c:pt idx="13668">
                  <c:v>18.815043224492001</c:v>
                </c:pt>
                <c:pt idx="13669">
                  <c:v>18.816419800671799</c:v>
                </c:pt>
                <c:pt idx="13670">
                  <c:v>18.817796376851501</c:v>
                </c:pt>
                <c:pt idx="13671">
                  <c:v>18.819172953031199</c:v>
                </c:pt>
                <c:pt idx="13672">
                  <c:v>18.820549529211</c:v>
                </c:pt>
                <c:pt idx="13673">
                  <c:v>18.821926105390698</c:v>
                </c:pt>
                <c:pt idx="13674">
                  <c:v>18.8233026815704</c:v>
                </c:pt>
                <c:pt idx="13675">
                  <c:v>18.824679257750098</c:v>
                </c:pt>
                <c:pt idx="13676">
                  <c:v>18.8260558339299</c:v>
                </c:pt>
                <c:pt idx="13677">
                  <c:v>18.827432410109601</c:v>
                </c:pt>
                <c:pt idx="13678">
                  <c:v>18.8288089862893</c:v>
                </c:pt>
                <c:pt idx="13679">
                  <c:v>18.830185562469001</c:v>
                </c:pt>
                <c:pt idx="13680">
                  <c:v>18.831562138648799</c:v>
                </c:pt>
                <c:pt idx="13681">
                  <c:v>18.832938714828501</c:v>
                </c:pt>
                <c:pt idx="13682">
                  <c:v>18.834315291008199</c:v>
                </c:pt>
                <c:pt idx="13683">
                  <c:v>18.835691867187901</c:v>
                </c:pt>
                <c:pt idx="13684">
                  <c:v>18.837068443367698</c:v>
                </c:pt>
                <c:pt idx="13685">
                  <c:v>18.8384450195474</c:v>
                </c:pt>
                <c:pt idx="13686">
                  <c:v>18.839821595727098</c:v>
                </c:pt>
                <c:pt idx="13687">
                  <c:v>18.8411981719068</c:v>
                </c:pt>
                <c:pt idx="13688">
                  <c:v>18.842574748086601</c:v>
                </c:pt>
                <c:pt idx="13689">
                  <c:v>18.8439513242663</c:v>
                </c:pt>
                <c:pt idx="13690">
                  <c:v>18.845327900446001</c:v>
                </c:pt>
                <c:pt idx="13691">
                  <c:v>18.8467044766257</c:v>
                </c:pt>
                <c:pt idx="13692">
                  <c:v>18.848081052805501</c:v>
                </c:pt>
                <c:pt idx="13693">
                  <c:v>18.849457628985199</c:v>
                </c:pt>
                <c:pt idx="13694">
                  <c:v>18.850834205164901</c:v>
                </c:pt>
                <c:pt idx="13695">
                  <c:v>18.852210781344599</c:v>
                </c:pt>
                <c:pt idx="13696">
                  <c:v>18.8535873575244</c:v>
                </c:pt>
                <c:pt idx="13697">
                  <c:v>18.854963933704099</c:v>
                </c:pt>
                <c:pt idx="13698">
                  <c:v>18.8563405098838</c:v>
                </c:pt>
                <c:pt idx="13699">
                  <c:v>18.857717086063499</c:v>
                </c:pt>
                <c:pt idx="13700">
                  <c:v>18.8590936622433</c:v>
                </c:pt>
                <c:pt idx="13701">
                  <c:v>18.860470238423002</c:v>
                </c:pt>
                <c:pt idx="13702">
                  <c:v>18.8618468146027</c:v>
                </c:pt>
                <c:pt idx="13703">
                  <c:v>18.863223390782501</c:v>
                </c:pt>
                <c:pt idx="13704">
                  <c:v>18.864599966962199</c:v>
                </c:pt>
                <c:pt idx="13705">
                  <c:v>18.865976543141901</c:v>
                </c:pt>
                <c:pt idx="13706">
                  <c:v>18.867353119321599</c:v>
                </c:pt>
                <c:pt idx="13707">
                  <c:v>18.868729695501401</c:v>
                </c:pt>
                <c:pt idx="13708">
                  <c:v>18.870106271681099</c:v>
                </c:pt>
                <c:pt idx="13709">
                  <c:v>18.871482847860801</c:v>
                </c:pt>
                <c:pt idx="13710">
                  <c:v>18.872859424040499</c:v>
                </c:pt>
                <c:pt idx="13711">
                  <c:v>18.8742360002203</c:v>
                </c:pt>
                <c:pt idx="13712">
                  <c:v>18.875612576399998</c:v>
                </c:pt>
                <c:pt idx="13713">
                  <c:v>18.8769891525797</c:v>
                </c:pt>
                <c:pt idx="13714">
                  <c:v>18.878365728759398</c:v>
                </c:pt>
                <c:pt idx="13715">
                  <c:v>18.879742304939199</c:v>
                </c:pt>
                <c:pt idx="13716">
                  <c:v>18.881118881118901</c:v>
                </c:pt>
                <c:pt idx="13717">
                  <c:v>18.882495457298599</c:v>
                </c:pt>
                <c:pt idx="13718">
                  <c:v>18.883872033478301</c:v>
                </c:pt>
                <c:pt idx="13719">
                  <c:v>18.885248609658099</c:v>
                </c:pt>
                <c:pt idx="13720">
                  <c:v>18.886625185837801</c:v>
                </c:pt>
                <c:pt idx="13721">
                  <c:v>18.888001762017499</c:v>
                </c:pt>
                <c:pt idx="13722">
                  <c:v>18.889378338197201</c:v>
                </c:pt>
                <c:pt idx="13723">
                  <c:v>18.890754914376998</c:v>
                </c:pt>
                <c:pt idx="13724">
                  <c:v>18.8921314905567</c:v>
                </c:pt>
                <c:pt idx="13725">
                  <c:v>18.893508066736398</c:v>
                </c:pt>
                <c:pt idx="13726">
                  <c:v>18.8948846429161</c:v>
                </c:pt>
                <c:pt idx="13727">
                  <c:v>18.896261219095901</c:v>
                </c:pt>
                <c:pt idx="13728">
                  <c:v>18.8976377952756</c:v>
                </c:pt>
                <c:pt idx="13729">
                  <c:v>18.899014371455301</c:v>
                </c:pt>
                <c:pt idx="13730">
                  <c:v>18.900390947635</c:v>
                </c:pt>
                <c:pt idx="13731">
                  <c:v>18.901767523814801</c:v>
                </c:pt>
                <c:pt idx="13732">
                  <c:v>18.903144099994499</c:v>
                </c:pt>
                <c:pt idx="13733">
                  <c:v>18.904520676174201</c:v>
                </c:pt>
                <c:pt idx="13734">
                  <c:v>18.905897252353999</c:v>
                </c:pt>
                <c:pt idx="13735">
                  <c:v>18.9072738285337</c:v>
                </c:pt>
                <c:pt idx="13736">
                  <c:v>18.908650404713399</c:v>
                </c:pt>
                <c:pt idx="13737">
                  <c:v>18.9100269808931</c:v>
                </c:pt>
                <c:pt idx="13738">
                  <c:v>18.911403557072902</c:v>
                </c:pt>
                <c:pt idx="13739">
                  <c:v>18.9127801332526</c:v>
                </c:pt>
                <c:pt idx="13740">
                  <c:v>18.914156709432302</c:v>
                </c:pt>
                <c:pt idx="13741">
                  <c:v>18.915533285612</c:v>
                </c:pt>
                <c:pt idx="13742">
                  <c:v>18.916909861791801</c:v>
                </c:pt>
                <c:pt idx="13743">
                  <c:v>18.918286437971499</c:v>
                </c:pt>
                <c:pt idx="13744">
                  <c:v>18.919663014151201</c:v>
                </c:pt>
                <c:pt idx="13745">
                  <c:v>18.921039590330899</c:v>
                </c:pt>
                <c:pt idx="13746">
                  <c:v>18.9224161665107</c:v>
                </c:pt>
                <c:pt idx="13747">
                  <c:v>18.923792742690399</c:v>
                </c:pt>
                <c:pt idx="13748">
                  <c:v>18.9251693188701</c:v>
                </c:pt>
                <c:pt idx="13749">
                  <c:v>18.926545895049799</c:v>
                </c:pt>
                <c:pt idx="13750">
                  <c:v>18.9279224712296</c:v>
                </c:pt>
                <c:pt idx="13751">
                  <c:v>18.929299047409302</c:v>
                </c:pt>
                <c:pt idx="13752">
                  <c:v>18.930675623589</c:v>
                </c:pt>
                <c:pt idx="13753">
                  <c:v>18.932052199768702</c:v>
                </c:pt>
                <c:pt idx="13754">
                  <c:v>18.933428775948499</c:v>
                </c:pt>
                <c:pt idx="13755">
                  <c:v>18.934805352128201</c:v>
                </c:pt>
                <c:pt idx="13756">
                  <c:v>18.936181928307899</c:v>
                </c:pt>
                <c:pt idx="13757">
                  <c:v>18.937558504487601</c:v>
                </c:pt>
                <c:pt idx="13758">
                  <c:v>18.938935080667399</c:v>
                </c:pt>
                <c:pt idx="13759">
                  <c:v>18.940311656847101</c:v>
                </c:pt>
                <c:pt idx="13760">
                  <c:v>18.941688233026799</c:v>
                </c:pt>
                <c:pt idx="13761">
                  <c:v>18.943064809206501</c:v>
                </c:pt>
                <c:pt idx="13762">
                  <c:v>18.944441385386298</c:v>
                </c:pt>
                <c:pt idx="13763">
                  <c:v>18.945817961566</c:v>
                </c:pt>
                <c:pt idx="13764">
                  <c:v>18.947194537745698</c:v>
                </c:pt>
                <c:pt idx="13765">
                  <c:v>18.9485711139254</c:v>
                </c:pt>
                <c:pt idx="13766">
                  <c:v>18.949947690105201</c:v>
                </c:pt>
                <c:pt idx="13767">
                  <c:v>18.9513242662849</c:v>
                </c:pt>
                <c:pt idx="13768">
                  <c:v>18.952700842464601</c:v>
                </c:pt>
                <c:pt idx="13769">
                  <c:v>18.954077418644399</c:v>
                </c:pt>
                <c:pt idx="13770">
                  <c:v>18.955453994824101</c:v>
                </c:pt>
                <c:pt idx="13771">
                  <c:v>18.956830571003799</c:v>
                </c:pt>
                <c:pt idx="13772">
                  <c:v>18.958207147183501</c:v>
                </c:pt>
                <c:pt idx="13773">
                  <c:v>18.959583723363298</c:v>
                </c:pt>
                <c:pt idx="13774">
                  <c:v>18.960960299543</c:v>
                </c:pt>
                <c:pt idx="13775">
                  <c:v>18.962336875722698</c:v>
                </c:pt>
                <c:pt idx="13776">
                  <c:v>18.9637134519024</c:v>
                </c:pt>
                <c:pt idx="13777">
                  <c:v>18.965090028082201</c:v>
                </c:pt>
                <c:pt idx="13778">
                  <c:v>18.9664666042619</c:v>
                </c:pt>
                <c:pt idx="13779">
                  <c:v>18.967843180441601</c:v>
                </c:pt>
                <c:pt idx="13780">
                  <c:v>18.9692197566213</c:v>
                </c:pt>
                <c:pt idx="13781">
                  <c:v>18.970596332801101</c:v>
                </c:pt>
                <c:pt idx="13782">
                  <c:v>18.971972908980799</c:v>
                </c:pt>
                <c:pt idx="13783">
                  <c:v>18.973349485160501</c:v>
                </c:pt>
                <c:pt idx="13784">
                  <c:v>18.974726061340199</c:v>
                </c:pt>
                <c:pt idx="13785">
                  <c:v>18.97610263752</c:v>
                </c:pt>
                <c:pt idx="13786">
                  <c:v>18.977479213699699</c:v>
                </c:pt>
                <c:pt idx="13787">
                  <c:v>18.9788557898794</c:v>
                </c:pt>
                <c:pt idx="13788">
                  <c:v>18.980232366059099</c:v>
                </c:pt>
                <c:pt idx="13789">
                  <c:v>18.9816089422389</c:v>
                </c:pt>
                <c:pt idx="13790">
                  <c:v>18.982985518418602</c:v>
                </c:pt>
                <c:pt idx="13791">
                  <c:v>18.9843620945983</c:v>
                </c:pt>
                <c:pt idx="13792">
                  <c:v>18.985738670778002</c:v>
                </c:pt>
                <c:pt idx="13793">
                  <c:v>18.987115246957799</c:v>
                </c:pt>
                <c:pt idx="13794">
                  <c:v>18.988491823137501</c:v>
                </c:pt>
                <c:pt idx="13795">
                  <c:v>18.989868399317199</c:v>
                </c:pt>
                <c:pt idx="13796">
                  <c:v>18.991244975496901</c:v>
                </c:pt>
                <c:pt idx="13797">
                  <c:v>18.992621551676699</c:v>
                </c:pt>
                <c:pt idx="13798">
                  <c:v>18.993998127856401</c:v>
                </c:pt>
                <c:pt idx="13799">
                  <c:v>18.995374704036099</c:v>
                </c:pt>
                <c:pt idx="13800">
                  <c:v>18.9967512802159</c:v>
                </c:pt>
                <c:pt idx="13801">
                  <c:v>18.998127856395602</c:v>
                </c:pt>
                <c:pt idx="13802">
                  <c:v>18.9995044325753</c:v>
                </c:pt>
                <c:pt idx="13803">
                  <c:v>19.000881008755002</c:v>
                </c:pt>
                <c:pt idx="13804">
                  <c:v>19.002257584934799</c:v>
                </c:pt>
                <c:pt idx="13805">
                  <c:v>19.003634161114501</c:v>
                </c:pt>
                <c:pt idx="13806">
                  <c:v>19.005010737294199</c:v>
                </c:pt>
                <c:pt idx="13807">
                  <c:v>19.006387313473901</c:v>
                </c:pt>
                <c:pt idx="13808">
                  <c:v>19.007763889653699</c:v>
                </c:pt>
                <c:pt idx="13809">
                  <c:v>19.009140465833401</c:v>
                </c:pt>
                <c:pt idx="13810">
                  <c:v>19.010517042013099</c:v>
                </c:pt>
                <c:pt idx="13811">
                  <c:v>19.011893618192801</c:v>
                </c:pt>
                <c:pt idx="13812">
                  <c:v>19.013270194372598</c:v>
                </c:pt>
                <c:pt idx="13813">
                  <c:v>19.0146467705523</c:v>
                </c:pt>
                <c:pt idx="13814">
                  <c:v>19.016023346731998</c:v>
                </c:pt>
                <c:pt idx="13815">
                  <c:v>19.0173999229117</c:v>
                </c:pt>
                <c:pt idx="13816">
                  <c:v>19.018776499091501</c:v>
                </c:pt>
                <c:pt idx="13817">
                  <c:v>19.0201530752712</c:v>
                </c:pt>
                <c:pt idx="13818">
                  <c:v>19.021529651450901</c:v>
                </c:pt>
                <c:pt idx="13819">
                  <c:v>19.0229062276306</c:v>
                </c:pt>
                <c:pt idx="13820">
                  <c:v>19.024282803810401</c:v>
                </c:pt>
                <c:pt idx="13821">
                  <c:v>19.025659379990099</c:v>
                </c:pt>
                <c:pt idx="13822">
                  <c:v>19.027035956169801</c:v>
                </c:pt>
                <c:pt idx="13823">
                  <c:v>19.028412532349499</c:v>
                </c:pt>
                <c:pt idx="13824">
                  <c:v>19.0297891085293</c:v>
                </c:pt>
                <c:pt idx="13825">
                  <c:v>19.031165684708998</c:v>
                </c:pt>
                <c:pt idx="13826">
                  <c:v>19.0325422608887</c:v>
                </c:pt>
                <c:pt idx="13827">
                  <c:v>19.033918837068502</c:v>
                </c:pt>
                <c:pt idx="13828">
                  <c:v>19.0352954132482</c:v>
                </c:pt>
                <c:pt idx="13829">
                  <c:v>19.036671989427902</c:v>
                </c:pt>
                <c:pt idx="13830">
                  <c:v>19.0380485656076</c:v>
                </c:pt>
                <c:pt idx="13831">
                  <c:v>19.039425141787401</c:v>
                </c:pt>
                <c:pt idx="13832">
                  <c:v>19.040801717967099</c:v>
                </c:pt>
                <c:pt idx="13833">
                  <c:v>19.042178294146801</c:v>
                </c:pt>
                <c:pt idx="13834">
                  <c:v>19.043554870326499</c:v>
                </c:pt>
                <c:pt idx="13835">
                  <c:v>19.0449314465063</c:v>
                </c:pt>
                <c:pt idx="13836">
                  <c:v>19.046308022685999</c:v>
                </c:pt>
                <c:pt idx="13837">
                  <c:v>19.0476845988657</c:v>
                </c:pt>
                <c:pt idx="13838">
                  <c:v>19.049061175045399</c:v>
                </c:pt>
                <c:pt idx="13839">
                  <c:v>19.0504377512252</c:v>
                </c:pt>
                <c:pt idx="13840">
                  <c:v>19.051814327404902</c:v>
                </c:pt>
                <c:pt idx="13841">
                  <c:v>19.0531909035846</c:v>
                </c:pt>
                <c:pt idx="13842">
                  <c:v>19.054567479764302</c:v>
                </c:pt>
                <c:pt idx="13843">
                  <c:v>19.055944055944099</c:v>
                </c:pt>
                <c:pt idx="13844">
                  <c:v>19.057320632123801</c:v>
                </c:pt>
                <c:pt idx="13845">
                  <c:v>19.058697208303499</c:v>
                </c:pt>
                <c:pt idx="13846">
                  <c:v>19.060073784483201</c:v>
                </c:pt>
                <c:pt idx="13847">
                  <c:v>19.061450360662999</c:v>
                </c:pt>
                <c:pt idx="13848">
                  <c:v>19.062826936842701</c:v>
                </c:pt>
                <c:pt idx="13849">
                  <c:v>19.064203513022399</c:v>
                </c:pt>
                <c:pt idx="13850">
                  <c:v>19.065580089202101</c:v>
                </c:pt>
                <c:pt idx="13851">
                  <c:v>19.066956665381898</c:v>
                </c:pt>
                <c:pt idx="13852">
                  <c:v>19.0683332415616</c:v>
                </c:pt>
                <c:pt idx="13853">
                  <c:v>19.069709817741298</c:v>
                </c:pt>
                <c:pt idx="13854">
                  <c:v>19.071086393921</c:v>
                </c:pt>
                <c:pt idx="13855">
                  <c:v>19.072462970100801</c:v>
                </c:pt>
                <c:pt idx="13856">
                  <c:v>19.073839546280499</c:v>
                </c:pt>
                <c:pt idx="13857">
                  <c:v>19.075216122460201</c:v>
                </c:pt>
                <c:pt idx="13858">
                  <c:v>19.076592698639999</c:v>
                </c:pt>
                <c:pt idx="13859">
                  <c:v>19.077969274819701</c:v>
                </c:pt>
                <c:pt idx="13860">
                  <c:v>19.079345850999399</c:v>
                </c:pt>
                <c:pt idx="13861">
                  <c:v>19.080722427179101</c:v>
                </c:pt>
                <c:pt idx="13862">
                  <c:v>19.082099003358898</c:v>
                </c:pt>
                <c:pt idx="13863">
                  <c:v>19.0834755795386</c:v>
                </c:pt>
                <c:pt idx="13864">
                  <c:v>19.084852155718298</c:v>
                </c:pt>
                <c:pt idx="13865">
                  <c:v>19.086228731898</c:v>
                </c:pt>
                <c:pt idx="13866">
                  <c:v>19.087605308077801</c:v>
                </c:pt>
                <c:pt idx="13867">
                  <c:v>19.0889818842575</c:v>
                </c:pt>
                <c:pt idx="13868">
                  <c:v>19.090358460437201</c:v>
                </c:pt>
                <c:pt idx="13869">
                  <c:v>19.0917350366169</c:v>
                </c:pt>
                <c:pt idx="13870">
                  <c:v>19.093111612796701</c:v>
                </c:pt>
                <c:pt idx="13871">
                  <c:v>19.094488188976399</c:v>
                </c:pt>
                <c:pt idx="13872">
                  <c:v>19.095864765156101</c:v>
                </c:pt>
                <c:pt idx="13873">
                  <c:v>19.097241341335799</c:v>
                </c:pt>
                <c:pt idx="13874">
                  <c:v>19.0986179175156</c:v>
                </c:pt>
                <c:pt idx="13875">
                  <c:v>19.099994493695299</c:v>
                </c:pt>
                <c:pt idx="13876">
                  <c:v>19.101371069875</c:v>
                </c:pt>
                <c:pt idx="13877">
                  <c:v>19.102747646054699</c:v>
                </c:pt>
                <c:pt idx="13878">
                  <c:v>19.1041242222345</c:v>
                </c:pt>
                <c:pt idx="13879">
                  <c:v>19.105500798414202</c:v>
                </c:pt>
                <c:pt idx="13880">
                  <c:v>19.1068773745939</c:v>
                </c:pt>
                <c:pt idx="13881">
                  <c:v>19.108253950773602</c:v>
                </c:pt>
                <c:pt idx="13882">
                  <c:v>19.109630526953399</c:v>
                </c:pt>
                <c:pt idx="13883">
                  <c:v>19.111007103133101</c:v>
                </c:pt>
                <c:pt idx="13884">
                  <c:v>19.112383679312799</c:v>
                </c:pt>
                <c:pt idx="13885">
                  <c:v>19.113760255492501</c:v>
                </c:pt>
                <c:pt idx="13886">
                  <c:v>19.115136831672299</c:v>
                </c:pt>
                <c:pt idx="13887">
                  <c:v>19.116513407852</c:v>
                </c:pt>
                <c:pt idx="13888">
                  <c:v>19.117889984031699</c:v>
                </c:pt>
                <c:pt idx="13889">
                  <c:v>19.1192665602114</c:v>
                </c:pt>
                <c:pt idx="13890">
                  <c:v>19.120643136391202</c:v>
                </c:pt>
                <c:pt idx="13891">
                  <c:v>19.1220197125709</c:v>
                </c:pt>
                <c:pt idx="13892">
                  <c:v>19.123396288750602</c:v>
                </c:pt>
                <c:pt idx="13893">
                  <c:v>19.124772864930399</c:v>
                </c:pt>
                <c:pt idx="13894">
                  <c:v>19.126149441110101</c:v>
                </c:pt>
                <c:pt idx="13895">
                  <c:v>19.127526017289799</c:v>
                </c:pt>
                <c:pt idx="13896">
                  <c:v>19.128902593469501</c:v>
                </c:pt>
                <c:pt idx="13897">
                  <c:v>19.130279169649299</c:v>
                </c:pt>
                <c:pt idx="13898">
                  <c:v>19.131655745829001</c:v>
                </c:pt>
                <c:pt idx="13899">
                  <c:v>19.133032322008699</c:v>
                </c:pt>
                <c:pt idx="13900">
                  <c:v>19.134408898188401</c:v>
                </c:pt>
                <c:pt idx="13901">
                  <c:v>19.135785474368198</c:v>
                </c:pt>
                <c:pt idx="13902">
                  <c:v>19.1371620505479</c:v>
                </c:pt>
                <c:pt idx="13903">
                  <c:v>19.138538626727598</c:v>
                </c:pt>
                <c:pt idx="13904">
                  <c:v>19.1399152029073</c:v>
                </c:pt>
                <c:pt idx="13905">
                  <c:v>19.141291779087101</c:v>
                </c:pt>
                <c:pt idx="13906">
                  <c:v>19.1426683552668</c:v>
                </c:pt>
                <c:pt idx="13907">
                  <c:v>19.144044931446501</c:v>
                </c:pt>
                <c:pt idx="13908">
                  <c:v>19.1454215076262</c:v>
                </c:pt>
                <c:pt idx="13909">
                  <c:v>19.146798083806001</c:v>
                </c:pt>
                <c:pt idx="13910">
                  <c:v>19.148174659985699</c:v>
                </c:pt>
                <c:pt idx="13911">
                  <c:v>19.149551236165401</c:v>
                </c:pt>
                <c:pt idx="13912">
                  <c:v>19.150927812345099</c:v>
                </c:pt>
                <c:pt idx="13913">
                  <c:v>19.1523043885249</c:v>
                </c:pt>
                <c:pt idx="13914">
                  <c:v>19.153680964704598</c:v>
                </c:pt>
                <c:pt idx="13915">
                  <c:v>19.1550575408843</c:v>
                </c:pt>
                <c:pt idx="13916">
                  <c:v>19.156434117063998</c:v>
                </c:pt>
                <c:pt idx="13917">
                  <c:v>19.1578106932438</c:v>
                </c:pt>
                <c:pt idx="13918">
                  <c:v>19.159187269423501</c:v>
                </c:pt>
                <c:pt idx="13919">
                  <c:v>19.1605638456032</c:v>
                </c:pt>
                <c:pt idx="13920">
                  <c:v>19.161940421782901</c:v>
                </c:pt>
                <c:pt idx="13921">
                  <c:v>19.163316997962699</c:v>
                </c:pt>
                <c:pt idx="13922">
                  <c:v>19.164693574142401</c:v>
                </c:pt>
                <c:pt idx="13923">
                  <c:v>19.166070150322099</c:v>
                </c:pt>
                <c:pt idx="13924">
                  <c:v>19.167446726501801</c:v>
                </c:pt>
                <c:pt idx="13925">
                  <c:v>19.168823302681599</c:v>
                </c:pt>
                <c:pt idx="13926">
                  <c:v>19.1701998788613</c:v>
                </c:pt>
                <c:pt idx="13927">
                  <c:v>19.171576455040999</c:v>
                </c:pt>
                <c:pt idx="13928">
                  <c:v>19.1729530312208</c:v>
                </c:pt>
                <c:pt idx="13929">
                  <c:v>19.174329607400502</c:v>
                </c:pt>
                <c:pt idx="13930">
                  <c:v>19.1757061835802</c:v>
                </c:pt>
                <c:pt idx="13931">
                  <c:v>19.177082759759902</c:v>
                </c:pt>
                <c:pt idx="13932">
                  <c:v>19.178459335939699</c:v>
                </c:pt>
                <c:pt idx="13933">
                  <c:v>19.179835912119401</c:v>
                </c:pt>
                <c:pt idx="13934">
                  <c:v>19.181212488299099</c:v>
                </c:pt>
                <c:pt idx="13935">
                  <c:v>19.182589064478801</c:v>
                </c:pt>
                <c:pt idx="13936">
                  <c:v>19.183965640658599</c:v>
                </c:pt>
                <c:pt idx="13937">
                  <c:v>19.185342216838301</c:v>
                </c:pt>
                <c:pt idx="13938">
                  <c:v>19.186718793017999</c:v>
                </c:pt>
                <c:pt idx="13939">
                  <c:v>19.188095369197701</c:v>
                </c:pt>
                <c:pt idx="13940">
                  <c:v>19.189471945377498</c:v>
                </c:pt>
                <c:pt idx="13941">
                  <c:v>19.1908485215572</c:v>
                </c:pt>
                <c:pt idx="13942">
                  <c:v>19.192225097736902</c:v>
                </c:pt>
                <c:pt idx="13943">
                  <c:v>19.1936016739166</c:v>
                </c:pt>
                <c:pt idx="13944">
                  <c:v>19.194978250096401</c:v>
                </c:pt>
                <c:pt idx="13945">
                  <c:v>19.196354826276099</c:v>
                </c:pt>
                <c:pt idx="13946">
                  <c:v>19.197731402455801</c:v>
                </c:pt>
                <c:pt idx="13947">
                  <c:v>19.199107978635499</c:v>
                </c:pt>
                <c:pt idx="13948">
                  <c:v>19.200484554815301</c:v>
                </c:pt>
                <c:pt idx="13949">
                  <c:v>19.201861130994999</c:v>
                </c:pt>
                <c:pt idx="13950">
                  <c:v>19.203237707174701</c:v>
                </c:pt>
                <c:pt idx="13951">
                  <c:v>19.204614283354399</c:v>
                </c:pt>
                <c:pt idx="13952">
                  <c:v>19.2059908595342</c:v>
                </c:pt>
                <c:pt idx="13953">
                  <c:v>19.207367435713898</c:v>
                </c:pt>
                <c:pt idx="13954">
                  <c:v>19.2087440118936</c:v>
                </c:pt>
                <c:pt idx="13955">
                  <c:v>19.210120588073298</c:v>
                </c:pt>
                <c:pt idx="13956">
                  <c:v>19.2114971642531</c:v>
                </c:pt>
                <c:pt idx="13957">
                  <c:v>19.212873740432801</c:v>
                </c:pt>
                <c:pt idx="13958">
                  <c:v>19.2142503166125</c:v>
                </c:pt>
                <c:pt idx="13959">
                  <c:v>19.215626892792301</c:v>
                </c:pt>
                <c:pt idx="13960">
                  <c:v>19.217003468971999</c:v>
                </c:pt>
                <c:pt idx="13961">
                  <c:v>19.218380045151701</c:v>
                </c:pt>
                <c:pt idx="13962">
                  <c:v>19.219756621331399</c:v>
                </c:pt>
                <c:pt idx="13963">
                  <c:v>19.2211331975112</c:v>
                </c:pt>
                <c:pt idx="13964">
                  <c:v>19.222509773690899</c:v>
                </c:pt>
                <c:pt idx="13965">
                  <c:v>19.2238863498706</c:v>
                </c:pt>
                <c:pt idx="13966">
                  <c:v>19.225262926050299</c:v>
                </c:pt>
                <c:pt idx="13967">
                  <c:v>19.2266395022301</c:v>
                </c:pt>
                <c:pt idx="13968">
                  <c:v>19.228016078409802</c:v>
                </c:pt>
                <c:pt idx="13969">
                  <c:v>19.2293926545895</c:v>
                </c:pt>
                <c:pt idx="13970">
                  <c:v>19.230769230769202</c:v>
                </c:pt>
                <c:pt idx="13971">
                  <c:v>19.232145806948999</c:v>
                </c:pt>
                <c:pt idx="13972">
                  <c:v>19.233522383128701</c:v>
                </c:pt>
                <c:pt idx="13973">
                  <c:v>19.234898959308399</c:v>
                </c:pt>
                <c:pt idx="13974">
                  <c:v>19.236275535488101</c:v>
                </c:pt>
                <c:pt idx="13975">
                  <c:v>19.237652111667899</c:v>
                </c:pt>
                <c:pt idx="13976">
                  <c:v>19.2390286878476</c:v>
                </c:pt>
                <c:pt idx="13977">
                  <c:v>19.240405264027299</c:v>
                </c:pt>
                <c:pt idx="13978">
                  <c:v>19.241781840207</c:v>
                </c:pt>
                <c:pt idx="13979">
                  <c:v>19.243158416386802</c:v>
                </c:pt>
                <c:pt idx="13980">
                  <c:v>19.2445349925665</c:v>
                </c:pt>
                <c:pt idx="13981">
                  <c:v>19.245911568746202</c:v>
                </c:pt>
                <c:pt idx="13982">
                  <c:v>19.2472881449259</c:v>
                </c:pt>
                <c:pt idx="13983">
                  <c:v>19.248664721105701</c:v>
                </c:pt>
                <c:pt idx="13984">
                  <c:v>19.250041297285399</c:v>
                </c:pt>
                <c:pt idx="13985">
                  <c:v>19.251417873465101</c:v>
                </c:pt>
                <c:pt idx="13986">
                  <c:v>19.252794449644899</c:v>
                </c:pt>
                <c:pt idx="13987">
                  <c:v>19.254171025824601</c:v>
                </c:pt>
                <c:pt idx="13988">
                  <c:v>19.255547602004299</c:v>
                </c:pt>
                <c:pt idx="13989">
                  <c:v>19.256924178184001</c:v>
                </c:pt>
                <c:pt idx="13990">
                  <c:v>19.258300754363798</c:v>
                </c:pt>
                <c:pt idx="13991">
                  <c:v>19.2596773305435</c:v>
                </c:pt>
                <c:pt idx="13992">
                  <c:v>19.261053906723198</c:v>
                </c:pt>
                <c:pt idx="13993">
                  <c:v>19.2624304829029</c:v>
                </c:pt>
                <c:pt idx="13994">
                  <c:v>19.263807059082701</c:v>
                </c:pt>
                <c:pt idx="13995">
                  <c:v>19.2651836352624</c:v>
                </c:pt>
                <c:pt idx="13996">
                  <c:v>19.266560211442101</c:v>
                </c:pt>
                <c:pt idx="13997">
                  <c:v>19.2679367876218</c:v>
                </c:pt>
                <c:pt idx="13998">
                  <c:v>19.269313363801601</c:v>
                </c:pt>
                <c:pt idx="13999">
                  <c:v>19.270689939981299</c:v>
                </c:pt>
                <c:pt idx="14000">
                  <c:v>19.272066516161001</c:v>
                </c:pt>
                <c:pt idx="14001">
                  <c:v>19.273443092340699</c:v>
                </c:pt>
                <c:pt idx="14002">
                  <c:v>19.2748196685205</c:v>
                </c:pt>
                <c:pt idx="14003">
                  <c:v>19.276196244700198</c:v>
                </c:pt>
                <c:pt idx="14004">
                  <c:v>19.2775728208799</c:v>
                </c:pt>
                <c:pt idx="14005">
                  <c:v>19.278949397059598</c:v>
                </c:pt>
                <c:pt idx="14006">
                  <c:v>19.2803259732394</c:v>
                </c:pt>
                <c:pt idx="14007">
                  <c:v>19.281702549419101</c:v>
                </c:pt>
                <c:pt idx="14008">
                  <c:v>19.2830791255988</c:v>
                </c:pt>
                <c:pt idx="14009">
                  <c:v>19.284455701778501</c:v>
                </c:pt>
                <c:pt idx="14010">
                  <c:v>19.285832277958299</c:v>
                </c:pt>
                <c:pt idx="14011">
                  <c:v>19.287208854138001</c:v>
                </c:pt>
                <c:pt idx="14012">
                  <c:v>19.288585430317699</c:v>
                </c:pt>
                <c:pt idx="14013">
                  <c:v>19.289962006497401</c:v>
                </c:pt>
                <c:pt idx="14014">
                  <c:v>19.291338582677199</c:v>
                </c:pt>
                <c:pt idx="14015">
                  <c:v>19.2927151588569</c:v>
                </c:pt>
                <c:pt idx="14016">
                  <c:v>19.294091735036599</c:v>
                </c:pt>
                <c:pt idx="14017">
                  <c:v>19.2954683112164</c:v>
                </c:pt>
                <c:pt idx="14018">
                  <c:v>19.296844887396102</c:v>
                </c:pt>
                <c:pt idx="14019">
                  <c:v>19.2982214635758</c:v>
                </c:pt>
                <c:pt idx="14020">
                  <c:v>19.299598039755502</c:v>
                </c:pt>
                <c:pt idx="14021">
                  <c:v>19.300974615935299</c:v>
                </c:pt>
                <c:pt idx="14022">
                  <c:v>19.302351192115001</c:v>
                </c:pt>
                <c:pt idx="14023">
                  <c:v>19.303727768294699</c:v>
                </c:pt>
                <c:pt idx="14024">
                  <c:v>19.305104344474401</c:v>
                </c:pt>
                <c:pt idx="14025">
                  <c:v>19.306480920654199</c:v>
                </c:pt>
                <c:pt idx="14026">
                  <c:v>19.307857496833901</c:v>
                </c:pt>
                <c:pt idx="14027">
                  <c:v>19.309234073013599</c:v>
                </c:pt>
                <c:pt idx="14028">
                  <c:v>19.310610649193301</c:v>
                </c:pt>
                <c:pt idx="14029">
                  <c:v>19.311987225373102</c:v>
                </c:pt>
                <c:pt idx="14030">
                  <c:v>19.3133638015528</c:v>
                </c:pt>
                <c:pt idx="14031">
                  <c:v>19.314740377732502</c:v>
                </c:pt>
                <c:pt idx="14032">
                  <c:v>19.3161169539122</c:v>
                </c:pt>
                <c:pt idx="14033">
                  <c:v>19.317493530092001</c:v>
                </c:pt>
                <c:pt idx="14034">
                  <c:v>19.318870106271699</c:v>
                </c:pt>
                <c:pt idx="14035">
                  <c:v>19.320246682451401</c:v>
                </c:pt>
                <c:pt idx="14036">
                  <c:v>19.321623258631099</c:v>
                </c:pt>
                <c:pt idx="14037">
                  <c:v>19.322999834810901</c:v>
                </c:pt>
                <c:pt idx="14038">
                  <c:v>19.324376410990599</c:v>
                </c:pt>
                <c:pt idx="14039">
                  <c:v>19.325752987170301</c:v>
                </c:pt>
                <c:pt idx="14040">
                  <c:v>19.327129563349999</c:v>
                </c:pt>
                <c:pt idx="14041">
                  <c:v>19.3285061395298</c:v>
                </c:pt>
                <c:pt idx="14042">
                  <c:v>19.329882715709498</c:v>
                </c:pt>
                <c:pt idx="14043">
                  <c:v>19.3312592918892</c:v>
                </c:pt>
                <c:pt idx="14044">
                  <c:v>19.332635868068898</c:v>
                </c:pt>
                <c:pt idx="14045">
                  <c:v>19.3340124442487</c:v>
                </c:pt>
                <c:pt idx="14046">
                  <c:v>19.335389020428401</c:v>
                </c:pt>
                <c:pt idx="14047">
                  <c:v>19.3367655966081</c:v>
                </c:pt>
                <c:pt idx="14048">
                  <c:v>19.338142172787801</c:v>
                </c:pt>
                <c:pt idx="14049">
                  <c:v>19.339518748967599</c:v>
                </c:pt>
                <c:pt idx="14050">
                  <c:v>19.340895325147301</c:v>
                </c:pt>
                <c:pt idx="14051">
                  <c:v>19.342271901326999</c:v>
                </c:pt>
                <c:pt idx="14052">
                  <c:v>19.3436484775068</c:v>
                </c:pt>
                <c:pt idx="14053">
                  <c:v>19.345025053686498</c:v>
                </c:pt>
                <c:pt idx="14054">
                  <c:v>19.3464016298662</c:v>
                </c:pt>
                <c:pt idx="14055">
                  <c:v>19.347778206045898</c:v>
                </c:pt>
                <c:pt idx="14056">
                  <c:v>19.3491547822257</c:v>
                </c:pt>
                <c:pt idx="14057">
                  <c:v>19.350531358405402</c:v>
                </c:pt>
                <c:pt idx="14058">
                  <c:v>19.3519079345851</c:v>
                </c:pt>
                <c:pt idx="14059">
                  <c:v>19.353284510764801</c:v>
                </c:pt>
                <c:pt idx="14060">
                  <c:v>19.354661086944599</c:v>
                </c:pt>
                <c:pt idx="14061">
                  <c:v>19.356037663124301</c:v>
                </c:pt>
                <c:pt idx="14062">
                  <c:v>19.357414239303999</c:v>
                </c:pt>
                <c:pt idx="14063">
                  <c:v>19.358790815483701</c:v>
                </c:pt>
                <c:pt idx="14064">
                  <c:v>19.360167391663499</c:v>
                </c:pt>
                <c:pt idx="14065">
                  <c:v>19.3615439678432</c:v>
                </c:pt>
                <c:pt idx="14066">
                  <c:v>19.362920544022899</c:v>
                </c:pt>
                <c:pt idx="14067">
                  <c:v>19.3642971202026</c:v>
                </c:pt>
                <c:pt idx="14068">
                  <c:v>19.365673696382402</c:v>
                </c:pt>
                <c:pt idx="14069">
                  <c:v>19.3670502725621</c:v>
                </c:pt>
                <c:pt idx="14070">
                  <c:v>19.368426848741802</c:v>
                </c:pt>
                <c:pt idx="14071">
                  <c:v>19.3698034249215</c:v>
                </c:pt>
                <c:pt idx="14072">
                  <c:v>19.371180001101301</c:v>
                </c:pt>
                <c:pt idx="14073">
                  <c:v>19.372556577280999</c:v>
                </c:pt>
                <c:pt idx="14074">
                  <c:v>19.373933153460701</c:v>
                </c:pt>
                <c:pt idx="14075">
                  <c:v>19.375309729640399</c:v>
                </c:pt>
                <c:pt idx="14076">
                  <c:v>19.376686305820201</c:v>
                </c:pt>
                <c:pt idx="14077">
                  <c:v>19.378062881999899</c:v>
                </c:pt>
                <c:pt idx="14078">
                  <c:v>19.379439458179601</c:v>
                </c:pt>
                <c:pt idx="14079">
                  <c:v>19.380816034359299</c:v>
                </c:pt>
                <c:pt idx="14080">
                  <c:v>19.3821926105391</c:v>
                </c:pt>
                <c:pt idx="14081">
                  <c:v>19.383569186718798</c:v>
                </c:pt>
                <c:pt idx="14082">
                  <c:v>19.3849457628985</c:v>
                </c:pt>
                <c:pt idx="14083">
                  <c:v>19.386322339078198</c:v>
                </c:pt>
                <c:pt idx="14084">
                  <c:v>19.387698915257999</c:v>
                </c:pt>
                <c:pt idx="14085">
                  <c:v>19.389075491437701</c:v>
                </c:pt>
                <c:pt idx="14086">
                  <c:v>19.390452067617399</c:v>
                </c:pt>
                <c:pt idx="14087">
                  <c:v>19.391828643797201</c:v>
                </c:pt>
                <c:pt idx="14088">
                  <c:v>19.393205219976899</c:v>
                </c:pt>
                <c:pt idx="14089">
                  <c:v>19.394581796156601</c:v>
                </c:pt>
                <c:pt idx="14090">
                  <c:v>19.395958372336299</c:v>
                </c:pt>
                <c:pt idx="14091">
                  <c:v>19.3973349485161</c:v>
                </c:pt>
                <c:pt idx="14092">
                  <c:v>19.398711524695798</c:v>
                </c:pt>
                <c:pt idx="14093">
                  <c:v>19.4000881008755</c:v>
                </c:pt>
                <c:pt idx="14094">
                  <c:v>19.401464677055198</c:v>
                </c:pt>
                <c:pt idx="14095">
                  <c:v>19.402841253235</c:v>
                </c:pt>
                <c:pt idx="14096">
                  <c:v>19.404217829414701</c:v>
                </c:pt>
                <c:pt idx="14097">
                  <c:v>19.4055944055944</c:v>
                </c:pt>
                <c:pt idx="14098">
                  <c:v>19.406970981774101</c:v>
                </c:pt>
                <c:pt idx="14099">
                  <c:v>19.408347557953899</c:v>
                </c:pt>
                <c:pt idx="14100">
                  <c:v>19.409724134133601</c:v>
                </c:pt>
                <c:pt idx="14101">
                  <c:v>19.411100710313299</c:v>
                </c:pt>
                <c:pt idx="14102">
                  <c:v>19.412477286493001</c:v>
                </c:pt>
                <c:pt idx="14103">
                  <c:v>19.413853862672799</c:v>
                </c:pt>
                <c:pt idx="14104">
                  <c:v>19.4152304388525</c:v>
                </c:pt>
                <c:pt idx="14105">
                  <c:v>19.416607015032199</c:v>
                </c:pt>
                <c:pt idx="14106">
                  <c:v>19.4179835912119</c:v>
                </c:pt>
                <c:pt idx="14107">
                  <c:v>19.419360167391702</c:v>
                </c:pt>
                <c:pt idx="14108">
                  <c:v>19.4207367435714</c:v>
                </c:pt>
                <c:pt idx="14109">
                  <c:v>19.422113319751102</c:v>
                </c:pt>
                <c:pt idx="14110">
                  <c:v>19.4234898959308</c:v>
                </c:pt>
                <c:pt idx="14111">
                  <c:v>19.424866472110601</c:v>
                </c:pt>
                <c:pt idx="14112">
                  <c:v>19.426243048290299</c:v>
                </c:pt>
                <c:pt idx="14113">
                  <c:v>19.427619624470001</c:v>
                </c:pt>
                <c:pt idx="14114">
                  <c:v>19.428996200649799</c:v>
                </c:pt>
                <c:pt idx="14115">
                  <c:v>19.4303727768295</c:v>
                </c:pt>
                <c:pt idx="14116">
                  <c:v>19.431749353009199</c:v>
                </c:pt>
                <c:pt idx="14117">
                  <c:v>19.4331259291889</c:v>
                </c:pt>
                <c:pt idx="14118">
                  <c:v>19.434502505368702</c:v>
                </c:pt>
                <c:pt idx="14119">
                  <c:v>19.4358790815484</c:v>
                </c:pt>
                <c:pt idx="14120">
                  <c:v>19.437255657728102</c:v>
                </c:pt>
                <c:pt idx="14121">
                  <c:v>19.4386322339078</c:v>
                </c:pt>
                <c:pt idx="14122">
                  <c:v>19.440008810087601</c:v>
                </c:pt>
                <c:pt idx="14123">
                  <c:v>19.441385386267299</c:v>
                </c:pt>
                <c:pt idx="14124">
                  <c:v>19.442761962447001</c:v>
                </c:pt>
                <c:pt idx="14125">
                  <c:v>19.444138538626699</c:v>
                </c:pt>
                <c:pt idx="14126">
                  <c:v>19.445515114806501</c:v>
                </c:pt>
                <c:pt idx="14127">
                  <c:v>19.446891690986199</c:v>
                </c:pt>
                <c:pt idx="14128">
                  <c:v>19.448268267165901</c:v>
                </c:pt>
                <c:pt idx="14129">
                  <c:v>19.449644843345599</c:v>
                </c:pt>
                <c:pt idx="14130">
                  <c:v>19.4510214195254</c:v>
                </c:pt>
                <c:pt idx="14131">
                  <c:v>19.452397995705098</c:v>
                </c:pt>
                <c:pt idx="14132">
                  <c:v>19.4537745718848</c:v>
                </c:pt>
                <c:pt idx="14133">
                  <c:v>19.455151148064498</c:v>
                </c:pt>
                <c:pt idx="14134">
                  <c:v>19.4565277242443</c:v>
                </c:pt>
                <c:pt idx="14135">
                  <c:v>19.457904300424001</c:v>
                </c:pt>
                <c:pt idx="14136">
                  <c:v>19.4592808766037</c:v>
                </c:pt>
                <c:pt idx="14137">
                  <c:v>19.460657452783401</c:v>
                </c:pt>
                <c:pt idx="14138">
                  <c:v>19.462034028963199</c:v>
                </c:pt>
                <c:pt idx="14139">
                  <c:v>19.463410605142901</c:v>
                </c:pt>
                <c:pt idx="14140">
                  <c:v>19.464787181322599</c:v>
                </c:pt>
                <c:pt idx="14141">
                  <c:v>19.466163757502301</c:v>
                </c:pt>
                <c:pt idx="14142">
                  <c:v>19.467540333682098</c:v>
                </c:pt>
                <c:pt idx="14143">
                  <c:v>19.4689169098618</c:v>
                </c:pt>
                <c:pt idx="14144">
                  <c:v>19.470293486041498</c:v>
                </c:pt>
                <c:pt idx="14145">
                  <c:v>19.4716700622212</c:v>
                </c:pt>
                <c:pt idx="14146">
                  <c:v>19.473046638401001</c:v>
                </c:pt>
                <c:pt idx="14147">
                  <c:v>19.4744232145807</c:v>
                </c:pt>
                <c:pt idx="14148">
                  <c:v>19.475799790760401</c:v>
                </c:pt>
                <c:pt idx="14149">
                  <c:v>19.477176366940199</c:v>
                </c:pt>
                <c:pt idx="14150">
                  <c:v>19.478552943119901</c:v>
                </c:pt>
                <c:pt idx="14151">
                  <c:v>19.479929519299599</c:v>
                </c:pt>
                <c:pt idx="14152">
                  <c:v>19.481306095479301</c:v>
                </c:pt>
                <c:pt idx="14153">
                  <c:v>19.482682671659099</c:v>
                </c:pt>
                <c:pt idx="14154">
                  <c:v>19.4840592478388</c:v>
                </c:pt>
                <c:pt idx="14155">
                  <c:v>19.485435824018499</c:v>
                </c:pt>
                <c:pt idx="14156">
                  <c:v>19.4868124001982</c:v>
                </c:pt>
                <c:pt idx="14157">
                  <c:v>19.488188976378002</c:v>
                </c:pt>
                <c:pt idx="14158">
                  <c:v>19.4895655525577</c:v>
                </c:pt>
                <c:pt idx="14159">
                  <c:v>19.490942128737402</c:v>
                </c:pt>
                <c:pt idx="14160">
                  <c:v>19.4923187049171</c:v>
                </c:pt>
                <c:pt idx="14161">
                  <c:v>19.493695281096901</c:v>
                </c:pt>
                <c:pt idx="14162">
                  <c:v>19.495071857276599</c:v>
                </c:pt>
                <c:pt idx="14163">
                  <c:v>19.496448433456301</c:v>
                </c:pt>
                <c:pt idx="14164">
                  <c:v>19.497825009635999</c:v>
                </c:pt>
                <c:pt idx="14165">
                  <c:v>19.499201585815801</c:v>
                </c:pt>
                <c:pt idx="14166">
                  <c:v>19.500578161995499</c:v>
                </c:pt>
                <c:pt idx="14167">
                  <c:v>19.501954738175201</c:v>
                </c:pt>
                <c:pt idx="14168">
                  <c:v>19.503331314354899</c:v>
                </c:pt>
                <c:pt idx="14169">
                  <c:v>19.5047078905347</c:v>
                </c:pt>
                <c:pt idx="14170">
                  <c:v>19.506084466714402</c:v>
                </c:pt>
                <c:pt idx="14171">
                  <c:v>19.5074610428941</c:v>
                </c:pt>
                <c:pt idx="14172">
                  <c:v>19.508837619073802</c:v>
                </c:pt>
                <c:pt idx="14173">
                  <c:v>19.510214195253599</c:v>
                </c:pt>
                <c:pt idx="14174">
                  <c:v>19.511590771433301</c:v>
                </c:pt>
                <c:pt idx="14175">
                  <c:v>19.512967347612999</c:v>
                </c:pt>
                <c:pt idx="14176">
                  <c:v>19.514343923792701</c:v>
                </c:pt>
                <c:pt idx="14177">
                  <c:v>19.515720499972499</c:v>
                </c:pt>
                <c:pt idx="14178">
                  <c:v>19.517097076152201</c:v>
                </c:pt>
                <c:pt idx="14179">
                  <c:v>19.518473652331899</c:v>
                </c:pt>
                <c:pt idx="14180">
                  <c:v>19.519850228511601</c:v>
                </c:pt>
                <c:pt idx="14181">
                  <c:v>19.521226804691398</c:v>
                </c:pt>
                <c:pt idx="14182">
                  <c:v>19.5226033808711</c:v>
                </c:pt>
                <c:pt idx="14183">
                  <c:v>19.523979957050798</c:v>
                </c:pt>
                <c:pt idx="14184">
                  <c:v>19.5253565332306</c:v>
                </c:pt>
                <c:pt idx="14185">
                  <c:v>19.526733109410301</c:v>
                </c:pt>
                <c:pt idx="14186">
                  <c:v>19.52810968559</c:v>
                </c:pt>
                <c:pt idx="14187">
                  <c:v>19.529486261769701</c:v>
                </c:pt>
                <c:pt idx="14188">
                  <c:v>19.530862837949499</c:v>
                </c:pt>
                <c:pt idx="14189">
                  <c:v>19.532239414129201</c:v>
                </c:pt>
                <c:pt idx="14190">
                  <c:v>19.533615990308899</c:v>
                </c:pt>
                <c:pt idx="14191">
                  <c:v>19.534992566488601</c:v>
                </c:pt>
                <c:pt idx="14192">
                  <c:v>19.536369142668399</c:v>
                </c:pt>
                <c:pt idx="14193">
                  <c:v>19.5377457188481</c:v>
                </c:pt>
                <c:pt idx="14194">
                  <c:v>19.539122295027799</c:v>
                </c:pt>
                <c:pt idx="14195">
                  <c:v>19.5404988712075</c:v>
                </c:pt>
                <c:pt idx="14196">
                  <c:v>19.541875447387302</c:v>
                </c:pt>
                <c:pt idx="14197">
                  <c:v>19.543252023567</c:v>
                </c:pt>
                <c:pt idx="14198">
                  <c:v>19.544628599746702</c:v>
                </c:pt>
                <c:pt idx="14199">
                  <c:v>19.5460051759264</c:v>
                </c:pt>
                <c:pt idx="14200">
                  <c:v>19.547381752106201</c:v>
                </c:pt>
                <c:pt idx="14201">
                  <c:v>19.548758328285899</c:v>
                </c:pt>
                <c:pt idx="14202">
                  <c:v>19.550134904465601</c:v>
                </c:pt>
                <c:pt idx="14203">
                  <c:v>19.551511480645299</c:v>
                </c:pt>
                <c:pt idx="14204">
                  <c:v>19.5528880568251</c:v>
                </c:pt>
                <c:pt idx="14205">
                  <c:v>19.554264633004799</c:v>
                </c:pt>
                <c:pt idx="14206">
                  <c:v>19.5556412091845</c:v>
                </c:pt>
                <c:pt idx="14207">
                  <c:v>19.557017785364302</c:v>
                </c:pt>
                <c:pt idx="14208">
                  <c:v>19.558394361544</c:v>
                </c:pt>
                <c:pt idx="14209">
                  <c:v>19.559770937723702</c:v>
                </c:pt>
                <c:pt idx="14210">
                  <c:v>19.5611475139034</c:v>
                </c:pt>
                <c:pt idx="14211">
                  <c:v>19.562524090083102</c:v>
                </c:pt>
                <c:pt idx="14212">
                  <c:v>19.563900666262899</c:v>
                </c:pt>
                <c:pt idx="14213">
                  <c:v>19.565277242442601</c:v>
                </c:pt>
                <c:pt idx="14214">
                  <c:v>19.566653818622299</c:v>
                </c:pt>
                <c:pt idx="14215">
                  <c:v>19.568030394802101</c:v>
                </c:pt>
                <c:pt idx="14216">
                  <c:v>19.569406970981799</c:v>
                </c:pt>
                <c:pt idx="14217">
                  <c:v>19.570783547161501</c:v>
                </c:pt>
                <c:pt idx="14218">
                  <c:v>19.572160123341199</c:v>
                </c:pt>
                <c:pt idx="14219">
                  <c:v>19.573536699521</c:v>
                </c:pt>
                <c:pt idx="14220">
                  <c:v>19.574913275700698</c:v>
                </c:pt>
                <c:pt idx="14221">
                  <c:v>19.5762898518804</c:v>
                </c:pt>
                <c:pt idx="14222">
                  <c:v>19.577666428060098</c:v>
                </c:pt>
                <c:pt idx="14223">
                  <c:v>19.5790430042399</c:v>
                </c:pt>
                <c:pt idx="14224">
                  <c:v>19.580419580419601</c:v>
                </c:pt>
                <c:pt idx="14225">
                  <c:v>19.5817961565993</c:v>
                </c:pt>
                <c:pt idx="14226">
                  <c:v>19.583172732779001</c:v>
                </c:pt>
                <c:pt idx="14227">
                  <c:v>19.584549308958799</c:v>
                </c:pt>
                <c:pt idx="14228">
                  <c:v>19.585925885138501</c:v>
                </c:pt>
                <c:pt idx="14229">
                  <c:v>19.587302461318199</c:v>
                </c:pt>
                <c:pt idx="14230">
                  <c:v>19.588679037497901</c:v>
                </c:pt>
                <c:pt idx="14231">
                  <c:v>19.590055613677698</c:v>
                </c:pt>
                <c:pt idx="14232">
                  <c:v>19.5914321898574</c:v>
                </c:pt>
                <c:pt idx="14233">
                  <c:v>19.592808766037098</c:v>
                </c:pt>
                <c:pt idx="14234">
                  <c:v>19.5941853422168</c:v>
                </c:pt>
                <c:pt idx="14235">
                  <c:v>19.595561918396601</c:v>
                </c:pt>
                <c:pt idx="14236">
                  <c:v>19.5969384945763</c:v>
                </c:pt>
                <c:pt idx="14237">
                  <c:v>19.598315070756001</c:v>
                </c:pt>
                <c:pt idx="14238">
                  <c:v>19.5996916469357</c:v>
                </c:pt>
                <c:pt idx="14239">
                  <c:v>19.601068223115501</c:v>
                </c:pt>
                <c:pt idx="14240">
                  <c:v>19.602444799295199</c:v>
                </c:pt>
                <c:pt idx="14241">
                  <c:v>19.603821375474901</c:v>
                </c:pt>
                <c:pt idx="14242">
                  <c:v>19.605197951654699</c:v>
                </c:pt>
                <c:pt idx="14243">
                  <c:v>19.6065745278344</c:v>
                </c:pt>
                <c:pt idx="14244">
                  <c:v>19.607951104014099</c:v>
                </c:pt>
                <c:pt idx="14245">
                  <c:v>19.6093276801938</c:v>
                </c:pt>
                <c:pt idx="14246">
                  <c:v>19.610704256373602</c:v>
                </c:pt>
                <c:pt idx="14247">
                  <c:v>19.6120808325533</c:v>
                </c:pt>
                <c:pt idx="14248">
                  <c:v>19.613457408733002</c:v>
                </c:pt>
                <c:pt idx="14249">
                  <c:v>19.6148339849127</c:v>
                </c:pt>
                <c:pt idx="14250">
                  <c:v>19.616210561092501</c:v>
                </c:pt>
                <c:pt idx="14251">
                  <c:v>19.617587137272199</c:v>
                </c:pt>
                <c:pt idx="14252">
                  <c:v>19.618963713451901</c:v>
                </c:pt>
                <c:pt idx="14253">
                  <c:v>19.620340289631599</c:v>
                </c:pt>
                <c:pt idx="14254">
                  <c:v>19.621716865811401</c:v>
                </c:pt>
                <c:pt idx="14255">
                  <c:v>19.623093441991099</c:v>
                </c:pt>
                <c:pt idx="14256">
                  <c:v>19.624470018170801</c:v>
                </c:pt>
                <c:pt idx="14257">
                  <c:v>19.625846594350499</c:v>
                </c:pt>
                <c:pt idx="14258">
                  <c:v>19.6272231705303</c:v>
                </c:pt>
                <c:pt idx="14259">
                  <c:v>19.628599746710002</c:v>
                </c:pt>
                <c:pt idx="14260">
                  <c:v>19.6299763228897</c:v>
                </c:pt>
                <c:pt idx="14261">
                  <c:v>19.631352899069402</c:v>
                </c:pt>
                <c:pt idx="14262">
                  <c:v>19.632729475249199</c:v>
                </c:pt>
                <c:pt idx="14263">
                  <c:v>19.634106051428901</c:v>
                </c:pt>
                <c:pt idx="14264">
                  <c:v>19.635482627608599</c:v>
                </c:pt>
                <c:pt idx="14265">
                  <c:v>19.636859203788301</c:v>
                </c:pt>
                <c:pt idx="14266">
                  <c:v>19.638235779968099</c:v>
                </c:pt>
                <c:pt idx="14267">
                  <c:v>19.639612356147801</c:v>
                </c:pt>
                <c:pt idx="14268">
                  <c:v>19.640988932327499</c:v>
                </c:pt>
                <c:pt idx="14269">
                  <c:v>19.642365508507201</c:v>
                </c:pt>
                <c:pt idx="14270">
                  <c:v>19.643742084686998</c:v>
                </c:pt>
                <c:pt idx="14271">
                  <c:v>19.6451186608667</c:v>
                </c:pt>
                <c:pt idx="14272">
                  <c:v>19.646495237046398</c:v>
                </c:pt>
                <c:pt idx="14273">
                  <c:v>19.6478718132262</c:v>
                </c:pt>
                <c:pt idx="14274">
                  <c:v>19.649248389405901</c:v>
                </c:pt>
                <c:pt idx="14275">
                  <c:v>19.6506249655856</c:v>
                </c:pt>
                <c:pt idx="14276">
                  <c:v>19.652001541765301</c:v>
                </c:pt>
                <c:pt idx="14277">
                  <c:v>19.653378117945099</c:v>
                </c:pt>
                <c:pt idx="14278">
                  <c:v>19.654754694124801</c:v>
                </c:pt>
                <c:pt idx="14279">
                  <c:v>19.656131270304499</c:v>
                </c:pt>
                <c:pt idx="14280">
                  <c:v>19.657507846484201</c:v>
                </c:pt>
                <c:pt idx="14281">
                  <c:v>19.658884422663998</c:v>
                </c:pt>
                <c:pt idx="14282">
                  <c:v>19.6602609988437</c:v>
                </c:pt>
                <c:pt idx="14283">
                  <c:v>19.661637575023398</c:v>
                </c:pt>
                <c:pt idx="14284">
                  <c:v>19.6630141512031</c:v>
                </c:pt>
                <c:pt idx="14285">
                  <c:v>19.664390727382902</c:v>
                </c:pt>
                <c:pt idx="14286">
                  <c:v>19.6657673035626</c:v>
                </c:pt>
                <c:pt idx="14287">
                  <c:v>19.667143879742301</c:v>
                </c:pt>
                <c:pt idx="14288">
                  <c:v>19.668520455922</c:v>
                </c:pt>
                <c:pt idx="14289">
                  <c:v>19.669897032101801</c:v>
                </c:pt>
                <c:pt idx="14290">
                  <c:v>19.671273608281499</c:v>
                </c:pt>
                <c:pt idx="14291">
                  <c:v>19.672650184461201</c:v>
                </c:pt>
                <c:pt idx="14292">
                  <c:v>19.674026760640899</c:v>
                </c:pt>
                <c:pt idx="14293">
                  <c:v>19.6754033368207</c:v>
                </c:pt>
                <c:pt idx="14294">
                  <c:v>19.676779913000399</c:v>
                </c:pt>
                <c:pt idx="14295">
                  <c:v>19.6781564891801</c:v>
                </c:pt>
                <c:pt idx="14296">
                  <c:v>19.679533065359799</c:v>
                </c:pt>
                <c:pt idx="14297">
                  <c:v>19.6809096415396</c:v>
                </c:pt>
                <c:pt idx="14298">
                  <c:v>19.682286217719302</c:v>
                </c:pt>
                <c:pt idx="14299">
                  <c:v>19.683662793899</c:v>
                </c:pt>
                <c:pt idx="14300">
                  <c:v>19.685039370078702</c:v>
                </c:pt>
                <c:pt idx="14301">
                  <c:v>19.686415946258499</c:v>
                </c:pt>
                <c:pt idx="14302">
                  <c:v>19.687792522438201</c:v>
                </c:pt>
                <c:pt idx="14303">
                  <c:v>19.689169098617899</c:v>
                </c:pt>
                <c:pt idx="14304">
                  <c:v>19.690545674797601</c:v>
                </c:pt>
                <c:pt idx="14305">
                  <c:v>19.691922250977399</c:v>
                </c:pt>
                <c:pt idx="14306">
                  <c:v>19.693298827157101</c:v>
                </c:pt>
                <c:pt idx="14307">
                  <c:v>19.694675403336799</c:v>
                </c:pt>
                <c:pt idx="14308">
                  <c:v>19.6960519795166</c:v>
                </c:pt>
                <c:pt idx="14309">
                  <c:v>19.697428555696298</c:v>
                </c:pt>
                <c:pt idx="14310">
                  <c:v>19.698805131876</c:v>
                </c:pt>
                <c:pt idx="14311">
                  <c:v>19.700181708055698</c:v>
                </c:pt>
                <c:pt idx="14312">
                  <c:v>19.701558284235499</c:v>
                </c:pt>
                <c:pt idx="14313">
                  <c:v>19.702934860415201</c:v>
                </c:pt>
                <c:pt idx="14314">
                  <c:v>19.704311436594899</c:v>
                </c:pt>
                <c:pt idx="14315">
                  <c:v>19.705688012774601</c:v>
                </c:pt>
                <c:pt idx="14316">
                  <c:v>19.707064588954399</c:v>
                </c:pt>
                <c:pt idx="14317">
                  <c:v>19.708441165134101</c:v>
                </c:pt>
                <c:pt idx="14318">
                  <c:v>19.709817741313799</c:v>
                </c:pt>
                <c:pt idx="14319">
                  <c:v>19.711194317493501</c:v>
                </c:pt>
                <c:pt idx="14320">
                  <c:v>19.712570893673298</c:v>
                </c:pt>
                <c:pt idx="14321">
                  <c:v>19.713947469853</c:v>
                </c:pt>
                <c:pt idx="14322">
                  <c:v>19.715324046032698</c:v>
                </c:pt>
                <c:pt idx="14323">
                  <c:v>19.7167006222124</c:v>
                </c:pt>
                <c:pt idx="14324">
                  <c:v>19.718077198392201</c:v>
                </c:pt>
                <c:pt idx="14325">
                  <c:v>19.7194537745719</c:v>
                </c:pt>
                <c:pt idx="14326">
                  <c:v>19.720830350751601</c:v>
                </c:pt>
                <c:pt idx="14327">
                  <c:v>19.7222069269313</c:v>
                </c:pt>
                <c:pt idx="14328">
                  <c:v>19.723583503111101</c:v>
                </c:pt>
                <c:pt idx="14329">
                  <c:v>19.724960079290799</c:v>
                </c:pt>
                <c:pt idx="14330">
                  <c:v>19.726336655470501</c:v>
                </c:pt>
                <c:pt idx="14331">
                  <c:v>19.727713231650199</c:v>
                </c:pt>
                <c:pt idx="14332">
                  <c:v>19.72908980783</c:v>
                </c:pt>
                <c:pt idx="14333">
                  <c:v>19.730466384009699</c:v>
                </c:pt>
                <c:pt idx="14334">
                  <c:v>19.7318429601894</c:v>
                </c:pt>
                <c:pt idx="14335">
                  <c:v>19.733219536369099</c:v>
                </c:pt>
                <c:pt idx="14336">
                  <c:v>19.7345961125489</c:v>
                </c:pt>
                <c:pt idx="14337">
                  <c:v>19.735972688728602</c:v>
                </c:pt>
                <c:pt idx="14338">
                  <c:v>19.7373492649083</c:v>
                </c:pt>
                <c:pt idx="14339">
                  <c:v>19.738725841088002</c:v>
                </c:pt>
                <c:pt idx="14340">
                  <c:v>19.740102417267799</c:v>
                </c:pt>
                <c:pt idx="14341">
                  <c:v>19.741478993447501</c:v>
                </c:pt>
                <c:pt idx="14342">
                  <c:v>19.742855569627199</c:v>
                </c:pt>
                <c:pt idx="14343">
                  <c:v>19.744232145807</c:v>
                </c:pt>
                <c:pt idx="14344">
                  <c:v>19.745608721986699</c:v>
                </c:pt>
                <c:pt idx="14345">
                  <c:v>19.7469852981664</c:v>
                </c:pt>
                <c:pt idx="14346">
                  <c:v>19.748361874346099</c:v>
                </c:pt>
                <c:pt idx="14347">
                  <c:v>19.7497384505259</c:v>
                </c:pt>
                <c:pt idx="14348">
                  <c:v>19.751115026705602</c:v>
                </c:pt>
                <c:pt idx="14349">
                  <c:v>19.7524916028853</c:v>
                </c:pt>
                <c:pt idx="14350">
                  <c:v>19.753868179065002</c:v>
                </c:pt>
                <c:pt idx="14351">
                  <c:v>19.755244755244799</c:v>
                </c:pt>
                <c:pt idx="14352">
                  <c:v>19.756621331424501</c:v>
                </c:pt>
                <c:pt idx="14353">
                  <c:v>19.757997907604199</c:v>
                </c:pt>
                <c:pt idx="14354">
                  <c:v>19.759374483783901</c:v>
                </c:pt>
                <c:pt idx="14355">
                  <c:v>19.760751059963699</c:v>
                </c:pt>
                <c:pt idx="14356">
                  <c:v>19.762127636143401</c:v>
                </c:pt>
                <c:pt idx="14357">
                  <c:v>19.763504212323099</c:v>
                </c:pt>
                <c:pt idx="14358">
                  <c:v>19.764880788502801</c:v>
                </c:pt>
                <c:pt idx="14359">
                  <c:v>19.766257364682598</c:v>
                </c:pt>
                <c:pt idx="14360">
                  <c:v>19.7676339408623</c:v>
                </c:pt>
                <c:pt idx="14361">
                  <c:v>19.769010517041998</c:v>
                </c:pt>
                <c:pt idx="14362">
                  <c:v>19.7703870932217</c:v>
                </c:pt>
                <c:pt idx="14363">
                  <c:v>19.771763669401501</c:v>
                </c:pt>
                <c:pt idx="14364">
                  <c:v>19.7731402455812</c:v>
                </c:pt>
                <c:pt idx="14365">
                  <c:v>19.774516821760901</c:v>
                </c:pt>
                <c:pt idx="14366">
                  <c:v>19.7758933979406</c:v>
                </c:pt>
                <c:pt idx="14367">
                  <c:v>19.777269974120401</c:v>
                </c:pt>
                <c:pt idx="14368">
                  <c:v>19.778646550300099</c:v>
                </c:pt>
                <c:pt idx="14369">
                  <c:v>19.780023126479801</c:v>
                </c:pt>
                <c:pt idx="14370">
                  <c:v>19.781399702659598</c:v>
                </c:pt>
                <c:pt idx="14371">
                  <c:v>19.7827762788393</c:v>
                </c:pt>
                <c:pt idx="14372">
                  <c:v>19.784152855018998</c:v>
                </c:pt>
                <c:pt idx="14373">
                  <c:v>19.7855294311987</c:v>
                </c:pt>
                <c:pt idx="14374">
                  <c:v>19.786906007378501</c:v>
                </c:pt>
                <c:pt idx="14375">
                  <c:v>19.7882825835582</c:v>
                </c:pt>
                <c:pt idx="14376">
                  <c:v>19.789659159737901</c:v>
                </c:pt>
                <c:pt idx="14377">
                  <c:v>19.7910357359176</c:v>
                </c:pt>
                <c:pt idx="14378">
                  <c:v>19.792412312097401</c:v>
                </c:pt>
                <c:pt idx="14379">
                  <c:v>19.793788888277099</c:v>
                </c:pt>
                <c:pt idx="14380">
                  <c:v>19.795165464456801</c:v>
                </c:pt>
                <c:pt idx="14381">
                  <c:v>19.796542040636499</c:v>
                </c:pt>
                <c:pt idx="14382">
                  <c:v>19.7979186168163</c:v>
                </c:pt>
                <c:pt idx="14383">
                  <c:v>19.799295192995999</c:v>
                </c:pt>
                <c:pt idx="14384">
                  <c:v>19.8006717691757</c:v>
                </c:pt>
                <c:pt idx="14385">
                  <c:v>19.802048345355399</c:v>
                </c:pt>
                <c:pt idx="14386">
                  <c:v>19.8034249215352</c:v>
                </c:pt>
                <c:pt idx="14387">
                  <c:v>19.804801497714902</c:v>
                </c:pt>
                <c:pt idx="14388">
                  <c:v>19.8061780738946</c:v>
                </c:pt>
                <c:pt idx="14389">
                  <c:v>19.807554650074302</c:v>
                </c:pt>
                <c:pt idx="14390">
                  <c:v>19.808931226254099</c:v>
                </c:pt>
                <c:pt idx="14391">
                  <c:v>19.810307802433801</c:v>
                </c:pt>
                <c:pt idx="14392">
                  <c:v>19.811684378613499</c:v>
                </c:pt>
                <c:pt idx="14393">
                  <c:v>19.813060954793201</c:v>
                </c:pt>
                <c:pt idx="14394">
                  <c:v>19.814437530972999</c:v>
                </c:pt>
                <c:pt idx="14395">
                  <c:v>19.815814107152701</c:v>
                </c:pt>
                <c:pt idx="14396">
                  <c:v>19.817190683332399</c:v>
                </c:pt>
                <c:pt idx="14397">
                  <c:v>19.818567259512101</c:v>
                </c:pt>
                <c:pt idx="14398">
                  <c:v>19.819943835691902</c:v>
                </c:pt>
                <c:pt idx="14399">
                  <c:v>19.8213204118716</c:v>
                </c:pt>
                <c:pt idx="14400">
                  <c:v>19.822696988051302</c:v>
                </c:pt>
                <c:pt idx="14401">
                  <c:v>19.824073564231099</c:v>
                </c:pt>
                <c:pt idx="14402">
                  <c:v>19.825450140410801</c:v>
                </c:pt>
                <c:pt idx="14403">
                  <c:v>19.826826716590499</c:v>
                </c:pt>
                <c:pt idx="14404">
                  <c:v>19.828203292770201</c:v>
                </c:pt>
                <c:pt idx="14405">
                  <c:v>19.829579868949999</c:v>
                </c:pt>
                <c:pt idx="14406">
                  <c:v>19.830956445129701</c:v>
                </c:pt>
                <c:pt idx="14407">
                  <c:v>19.832333021309399</c:v>
                </c:pt>
                <c:pt idx="14408">
                  <c:v>19.833709597489101</c:v>
                </c:pt>
                <c:pt idx="14409">
                  <c:v>19.835086173668898</c:v>
                </c:pt>
                <c:pt idx="14410">
                  <c:v>19.8364627498486</c:v>
                </c:pt>
                <c:pt idx="14411">
                  <c:v>19.837839326028298</c:v>
                </c:pt>
                <c:pt idx="14412">
                  <c:v>19.839215902208</c:v>
                </c:pt>
                <c:pt idx="14413">
                  <c:v>19.840592478387801</c:v>
                </c:pt>
                <c:pt idx="14414">
                  <c:v>19.8419690545675</c:v>
                </c:pt>
                <c:pt idx="14415">
                  <c:v>19.843345630747201</c:v>
                </c:pt>
                <c:pt idx="14416">
                  <c:v>19.8447222069269</c:v>
                </c:pt>
                <c:pt idx="14417">
                  <c:v>19.846098783106701</c:v>
                </c:pt>
                <c:pt idx="14418">
                  <c:v>19.847475359286399</c:v>
                </c:pt>
                <c:pt idx="14419">
                  <c:v>19.848851935466101</c:v>
                </c:pt>
                <c:pt idx="14420">
                  <c:v>19.850228511645799</c:v>
                </c:pt>
                <c:pt idx="14421">
                  <c:v>19.8516050878256</c:v>
                </c:pt>
                <c:pt idx="14422">
                  <c:v>19.852981664005299</c:v>
                </c:pt>
                <c:pt idx="14423">
                  <c:v>19.854358240185</c:v>
                </c:pt>
                <c:pt idx="14424">
                  <c:v>19.855734816364699</c:v>
                </c:pt>
                <c:pt idx="14425">
                  <c:v>19.8571113925445</c:v>
                </c:pt>
                <c:pt idx="14426">
                  <c:v>19.858487968724202</c:v>
                </c:pt>
                <c:pt idx="14427">
                  <c:v>19.8598645449039</c:v>
                </c:pt>
                <c:pt idx="14428">
                  <c:v>19.861241121083602</c:v>
                </c:pt>
                <c:pt idx="14429">
                  <c:v>19.862617697263399</c:v>
                </c:pt>
                <c:pt idx="14430">
                  <c:v>19.863994273443101</c:v>
                </c:pt>
                <c:pt idx="14431">
                  <c:v>19.865370849622799</c:v>
                </c:pt>
                <c:pt idx="14432">
                  <c:v>19.8667474258026</c:v>
                </c:pt>
                <c:pt idx="14433">
                  <c:v>19.868124001982299</c:v>
                </c:pt>
                <c:pt idx="14434">
                  <c:v>19.869500578162</c:v>
                </c:pt>
                <c:pt idx="14435">
                  <c:v>19.870877154341699</c:v>
                </c:pt>
                <c:pt idx="14436">
                  <c:v>19.8722537305215</c:v>
                </c:pt>
                <c:pt idx="14437">
                  <c:v>19.873630306701202</c:v>
                </c:pt>
                <c:pt idx="14438">
                  <c:v>19.8750068828809</c:v>
                </c:pt>
                <c:pt idx="14439">
                  <c:v>19.876383459060602</c:v>
                </c:pt>
                <c:pt idx="14440">
                  <c:v>19.877760035240399</c:v>
                </c:pt>
                <c:pt idx="14441">
                  <c:v>19.879136611420101</c:v>
                </c:pt>
                <c:pt idx="14442">
                  <c:v>19.880513187599799</c:v>
                </c:pt>
                <c:pt idx="14443">
                  <c:v>19.881889763779501</c:v>
                </c:pt>
                <c:pt idx="14444">
                  <c:v>19.883266339959299</c:v>
                </c:pt>
                <c:pt idx="14445">
                  <c:v>19.884642916139001</c:v>
                </c:pt>
                <c:pt idx="14446">
                  <c:v>19.886019492318699</c:v>
                </c:pt>
                <c:pt idx="14447">
                  <c:v>19.887396068498401</c:v>
                </c:pt>
                <c:pt idx="14448">
                  <c:v>19.888772644678198</c:v>
                </c:pt>
                <c:pt idx="14449">
                  <c:v>19.8901492208579</c:v>
                </c:pt>
                <c:pt idx="14450">
                  <c:v>19.891525797037598</c:v>
                </c:pt>
                <c:pt idx="14451">
                  <c:v>19.8929023732173</c:v>
                </c:pt>
                <c:pt idx="14452">
                  <c:v>19.894278949397101</c:v>
                </c:pt>
                <c:pt idx="14453">
                  <c:v>19.8956555255768</c:v>
                </c:pt>
                <c:pt idx="14454">
                  <c:v>19.897032101756501</c:v>
                </c:pt>
                <c:pt idx="14455">
                  <c:v>19.898408677936199</c:v>
                </c:pt>
                <c:pt idx="14456">
                  <c:v>19.899785254116001</c:v>
                </c:pt>
                <c:pt idx="14457">
                  <c:v>19.901161830295699</c:v>
                </c:pt>
                <c:pt idx="14458">
                  <c:v>19.902538406475401</c:v>
                </c:pt>
                <c:pt idx="14459">
                  <c:v>19.903914982655099</c:v>
                </c:pt>
                <c:pt idx="14460">
                  <c:v>19.9052915588349</c:v>
                </c:pt>
                <c:pt idx="14461">
                  <c:v>19.906668135014598</c:v>
                </c:pt>
                <c:pt idx="14462">
                  <c:v>19.9080447111943</c:v>
                </c:pt>
                <c:pt idx="14463">
                  <c:v>19.909421287373998</c:v>
                </c:pt>
                <c:pt idx="14464">
                  <c:v>19.9107978635538</c:v>
                </c:pt>
                <c:pt idx="14465">
                  <c:v>19.912174439733501</c:v>
                </c:pt>
                <c:pt idx="14466">
                  <c:v>19.9135510159132</c:v>
                </c:pt>
                <c:pt idx="14467">
                  <c:v>19.914927592093001</c:v>
                </c:pt>
                <c:pt idx="14468">
                  <c:v>19.916304168272699</c:v>
                </c:pt>
                <c:pt idx="14469">
                  <c:v>19.917680744452401</c:v>
                </c:pt>
                <c:pt idx="14470">
                  <c:v>19.919057320632099</c:v>
                </c:pt>
                <c:pt idx="14471">
                  <c:v>19.9204338968119</c:v>
                </c:pt>
                <c:pt idx="14472">
                  <c:v>19.921810472991599</c:v>
                </c:pt>
                <c:pt idx="14473">
                  <c:v>19.9231870491713</c:v>
                </c:pt>
                <c:pt idx="14474">
                  <c:v>19.924563625350999</c:v>
                </c:pt>
                <c:pt idx="14475">
                  <c:v>19.9259402015308</c:v>
                </c:pt>
                <c:pt idx="14476">
                  <c:v>19.927316777710502</c:v>
                </c:pt>
                <c:pt idx="14477">
                  <c:v>19.9286933538902</c:v>
                </c:pt>
                <c:pt idx="14478">
                  <c:v>19.930069930069902</c:v>
                </c:pt>
                <c:pt idx="14479">
                  <c:v>19.931446506249699</c:v>
                </c:pt>
                <c:pt idx="14480">
                  <c:v>19.932823082429401</c:v>
                </c:pt>
                <c:pt idx="14481">
                  <c:v>19.934199658609099</c:v>
                </c:pt>
                <c:pt idx="14482">
                  <c:v>19.935576234788801</c:v>
                </c:pt>
                <c:pt idx="14483">
                  <c:v>19.936952810968599</c:v>
                </c:pt>
                <c:pt idx="14484">
                  <c:v>19.9383293871483</c:v>
                </c:pt>
                <c:pt idx="14485">
                  <c:v>19.939705963327999</c:v>
                </c:pt>
                <c:pt idx="14486">
                  <c:v>19.9410825395077</c:v>
                </c:pt>
                <c:pt idx="14487">
                  <c:v>19.942459115687502</c:v>
                </c:pt>
                <c:pt idx="14488">
                  <c:v>19.9438356918672</c:v>
                </c:pt>
                <c:pt idx="14489">
                  <c:v>19.945212268046902</c:v>
                </c:pt>
                <c:pt idx="14490">
                  <c:v>19.9465888442266</c:v>
                </c:pt>
                <c:pt idx="14491">
                  <c:v>19.947965420406401</c:v>
                </c:pt>
                <c:pt idx="14492">
                  <c:v>19.949341996586099</c:v>
                </c:pt>
                <c:pt idx="14493">
                  <c:v>19.950718572765801</c:v>
                </c:pt>
                <c:pt idx="14494">
                  <c:v>19.952095148945499</c:v>
                </c:pt>
                <c:pt idx="14495">
                  <c:v>19.953471725125301</c:v>
                </c:pt>
                <c:pt idx="14496">
                  <c:v>19.954848301304999</c:v>
                </c:pt>
                <c:pt idx="14497">
                  <c:v>19.956224877484701</c:v>
                </c:pt>
                <c:pt idx="14498">
                  <c:v>19.957601453664498</c:v>
                </c:pt>
                <c:pt idx="14499">
                  <c:v>19.9589780298442</c:v>
                </c:pt>
                <c:pt idx="14500">
                  <c:v>19.960354606023898</c:v>
                </c:pt>
                <c:pt idx="14501">
                  <c:v>19.9617311822036</c:v>
                </c:pt>
                <c:pt idx="14502">
                  <c:v>19.963107758383401</c:v>
                </c:pt>
                <c:pt idx="14503">
                  <c:v>19.9644843345631</c:v>
                </c:pt>
                <c:pt idx="14504">
                  <c:v>19.965860910742801</c:v>
                </c:pt>
                <c:pt idx="14505">
                  <c:v>19.9672374869225</c:v>
                </c:pt>
                <c:pt idx="14506">
                  <c:v>19.968614063102301</c:v>
                </c:pt>
                <c:pt idx="14507">
                  <c:v>19.969990639281999</c:v>
                </c:pt>
                <c:pt idx="14508">
                  <c:v>19.971367215461701</c:v>
                </c:pt>
                <c:pt idx="14509">
                  <c:v>19.972743791641399</c:v>
                </c:pt>
                <c:pt idx="14510">
                  <c:v>19.9741203678212</c:v>
                </c:pt>
                <c:pt idx="14511">
                  <c:v>19.975496944000898</c:v>
                </c:pt>
                <c:pt idx="14512">
                  <c:v>19.9768735201806</c:v>
                </c:pt>
                <c:pt idx="14513">
                  <c:v>19.978250096360298</c:v>
                </c:pt>
                <c:pt idx="14514">
                  <c:v>19.9796266725401</c:v>
                </c:pt>
                <c:pt idx="14515">
                  <c:v>19.981003248719801</c:v>
                </c:pt>
                <c:pt idx="14516">
                  <c:v>19.9823798248995</c:v>
                </c:pt>
                <c:pt idx="14517">
                  <c:v>19.983756401079201</c:v>
                </c:pt>
                <c:pt idx="14518">
                  <c:v>19.985132977258999</c:v>
                </c:pt>
                <c:pt idx="14519">
                  <c:v>19.986509553438701</c:v>
                </c:pt>
                <c:pt idx="14520">
                  <c:v>19.987886129618399</c:v>
                </c:pt>
                <c:pt idx="14521">
                  <c:v>19.989262705798101</c:v>
                </c:pt>
                <c:pt idx="14522">
                  <c:v>19.990639281977899</c:v>
                </c:pt>
                <c:pt idx="14523">
                  <c:v>19.9920158581576</c:v>
                </c:pt>
                <c:pt idx="14524">
                  <c:v>19.993392434337299</c:v>
                </c:pt>
                <c:pt idx="14525">
                  <c:v>19.994769010517</c:v>
                </c:pt>
                <c:pt idx="14526">
                  <c:v>19.996145586696802</c:v>
                </c:pt>
                <c:pt idx="14527">
                  <c:v>19.9975221628765</c:v>
                </c:pt>
                <c:pt idx="14528">
                  <c:v>19.998898739056202</c:v>
                </c:pt>
                <c:pt idx="14529">
                  <c:v>20.000275315235999</c:v>
                </c:pt>
                <c:pt idx="14530">
                  <c:v>20.001651891415701</c:v>
                </c:pt>
                <c:pt idx="14531">
                  <c:v>20.003028467595399</c:v>
                </c:pt>
                <c:pt idx="14532">
                  <c:v>20.004405043775101</c:v>
                </c:pt>
                <c:pt idx="14533">
                  <c:v>20.005781619954899</c:v>
                </c:pt>
                <c:pt idx="14534">
                  <c:v>20.007158196134601</c:v>
                </c:pt>
                <c:pt idx="14535">
                  <c:v>20.008534772314299</c:v>
                </c:pt>
                <c:pt idx="14536">
                  <c:v>20.009911348494001</c:v>
                </c:pt>
                <c:pt idx="14537">
                  <c:v>20.011287924673798</c:v>
                </c:pt>
                <c:pt idx="14538">
                  <c:v>20.0126645008535</c:v>
                </c:pt>
                <c:pt idx="14539">
                  <c:v>20.014041077033198</c:v>
                </c:pt>
                <c:pt idx="14540">
                  <c:v>20.0154176532129</c:v>
                </c:pt>
                <c:pt idx="14541">
                  <c:v>20.016794229392701</c:v>
                </c:pt>
                <c:pt idx="14542">
                  <c:v>20.018170805572399</c:v>
                </c:pt>
                <c:pt idx="14543">
                  <c:v>20.019547381752101</c:v>
                </c:pt>
                <c:pt idx="14544">
                  <c:v>20.020923957931799</c:v>
                </c:pt>
                <c:pt idx="14545">
                  <c:v>20.022300534111601</c:v>
                </c:pt>
                <c:pt idx="14546">
                  <c:v>20.023677110291299</c:v>
                </c:pt>
                <c:pt idx="14547">
                  <c:v>20.025053686471001</c:v>
                </c:pt>
                <c:pt idx="14548">
                  <c:v>20.026430262650699</c:v>
                </c:pt>
                <c:pt idx="14549">
                  <c:v>20.0278068388305</c:v>
                </c:pt>
                <c:pt idx="14550">
                  <c:v>20.029183415010198</c:v>
                </c:pt>
                <c:pt idx="14551">
                  <c:v>20.0305599911899</c:v>
                </c:pt>
                <c:pt idx="14552">
                  <c:v>20.031936567369598</c:v>
                </c:pt>
                <c:pt idx="14553">
                  <c:v>20.0333131435494</c:v>
                </c:pt>
                <c:pt idx="14554">
                  <c:v>20.034689719729101</c:v>
                </c:pt>
                <c:pt idx="14555">
                  <c:v>20.0360662959088</c:v>
                </c:pt>
                <c:pt idx="14556">
                  <c:v>20.037442872088501</c:v>
                </c:pt>
                <c:pt idx="14557">
                  <c:v>20.038819448268299</c:v>
                </c:pt>
                <c:pt idx="14558">
                  <c:v>20.040196024448001</c:v>
                </c:pt>
                <c:pt idx="14559">
                  <c:v>20.041572600627699</c:v>
                </c:pt>
                <c:pt idx="14560">
                  <c:v>20.042949176807401</c:v>
                </c:pt>
                <c:pt idx="14561">
                  <c:v>20.044325752987199</c:v>
                </c:pt>
                <c:pt idx="14562">
                  <c:v>20.0457023291669</c:v>
                </c:pt>
                <c:pt idx="14563">
                  <c:v>20.047078905346599</c:v>
                </c:pt>
                <c:pt idx="14564">
                  <c:v>20.0484554815264</c:v>
                </c:pt>
                <c:pt idx="14565">
                  <c:v>20.049832057706102</c:v>
                </c:pt>
                <c:pt idx="14566">
                  <c:v>20.0512086338858</c:v>
                </c:pt>
                <c:pt idx="14567">
                  <c:v>20.052585210065502</c:v>
                </c:pt>
                <c:pt idx="14568">
                  <c:v>20.053961786245299</c:v>
                </c:pt>
                <c:pt idx="14569">
                  <c:v>20.055338362425001</c:v>
                </c:pt>
                <c:pt idx="14570">
                  <c:v>20.056714938604699</c:v>
                </c:pt>
                <c:pt idx="14571">
                  <c:v>20.058091514784401</c:v>
                </c:pt>
                <c:pt idx="14572">
                  <c:v>20.059468090964199</c:v>
                </c:pt>
                <c:pt idx="14573">
                  <c:v>20.0608446671439</c:v>
                </c:pt>
                <c:pt idx="14574">
                  <c:v>20.062221243323599</c:v>
                </c:pt>
                <c:pt idx="14575">
                  <c:v>20.0635978195033</c:v>
                </c:pt>
                <c:pt idx="14576">
                  <c:v>20.064974395683102</c:v>
                </c:pt>
                <c:pt idx="14577">
                  <c:v>20.0663509718628</c:v>
                </c:pt>
                <c:pt idx="14578">
                  <c:v>20.067727548042502</c:v>
                </c:pt>
                <c:pt idx="14579">
                  <c:v>20.0691041242222</c:v>
                </c:pt>
                <c:pt idx="14580">
                  <c:v>20.070480700402001</c:v>
                </c:pt>
                <c:pt idx="14581">
                  <c:v>20.071857276581699</c:v>
                </c:pt>
                <c:pt idx="14582">
                  <c:v>20.073233852761401</c:v>
                </c:pt>
                <c:pt idx="14583">
                  <c:v>20.074610428941099</c:v>
                </c:pt>
                <c:pt idx="14584">
                  <c:v>20.075987005120901</c:v>
                </c:pt>
                <c:pt idx="14585">
                  <c:v>20.077363581300599</c:v>
                </c:pt>
                <c:pt idx="14586">
                  <c:v>20.078740157480301</c:v>
                </c:pt>
                <c:pt idx="14587">
                  <c:v>20.080116733660098</c:v>
                </c:pt>
                <c:pt idx="14588">
                  <c:v>20.0814933098398</c:v>
                </c:pt>
                <c:pt idx="14589">
                  <c:v>20.082869886019498</c:v>
                </c:pt>
                <c:pt idx="14590">
                  <c:v>20.0842464621992</c:v>
                </c:pt>
                <c:pt idx="14591">
                  <c:v>20.085623038378898</c:v>
                </c:pt>
                <c:pt idx="14592">
                  <c:v>20.0869996145587</c:v>
                </c:pt>
                <c:pt idx="14593">
                  <c:v>20.088376190738401</c:v>
                </c:pt>
                <c:pt idx="14594">
                  <c:v>20.0897527669181</c:v>
                </c:pt>
                <c:pt idx="14595">
                  <c:v>20.091129343097901</c:v>
                </c:pt>
                <c:pt idx="14596">
                  <c:v>20.092505919277599</c:v>
                </c:pt>
                <c:pt idx="14597">
                  <c:v>20.093882495457301</c:v>
                </c:pt>
                <c:pt idx="14598">
                  <c:v>20.095259071636999</c:v>
                </c:pt>
                <c:pt idx="14599">
                  <c:v>20.0966356478168</c:v>
                </c:pt>
                <c:pt idx="14600">
                  <c:v>20.098012223996498</c:v>
                </c:pt>
                <c:pt idx="14601">
                  <c:v>20.0993888001762</c:v>
                </c:pt>
                <c:pt idx="14602">
                  <c:v>20.100765376355898</c:v>
                </c:pt>
                <c:pt idx="14603">
                  <c:v>20.1021419525357</c:v>
                </c:pt>
                <c:pt idx="14604">
                  <c:v>20.103518528715401</c:v>
                </c:pt>
                <c:pt idx="14605">
                  <c:v>20.1048951048951</c:v>
                </c:pt>
                <c:pt idx="14606">
                  <c:v>20.106271681074801</c:v>
                </c:pt>
                <c:pt idx="14607">
                  <c:v>20.107648257254599</c:v>
                </c:pt>
                <c:pt idx="14608">
                  <c:v>20.109024833434301</c:v>
                </c:pt>
                <c:pt idx="14609">
                  <c:v>20.110401409613999</c:v>
                </c:pt>
                <c:pt idx="14610">
                  <c:v>20.111777985793701</c:v>
                </c:pt>
                <c:pt idx="14611">
                  <c:v>20.113154561973499</c:v>
                </c:pt>
                <c:pt idx="14612">
                  <c:v>20.1145311381532</c:v>
                </c:pt>
                <c:pt idx="14613">
                  <c:v>20.115907714332899</c:v>
                </c:pt>
                <c:pt idx="14614">
                  <c:v>20.1172842905126</c:v>
                </c:pt>
                <c:pt idx="14615">
                  <c:v>20.118660866692402</c:v>
                </c:pt>
                <c:pt idx="14616">
                  <c:v>20.1200374428721</c:v>
                </c:pt>
                <c:pt idx="14617">
                  <c:v>20.121414019051802</c:v>
                </c:pt>
                <c:pt idx="14618">
                  <c:v>20.1227905952315</c:v>
                </c:pt>
                <c:pt idx="14619">
                  <c:v>20.124167171411301</c:v>
                </c:pt>
                <c:pt idx="14620">
                  <c:v>20.125543747590999</c:v>
                </c:pt>
                <c:pt idx="14621">
                  <c:v>20.126920323770701</c:v>
                </c:pt>
                <c:pt idx="14622">
                  <c:v>20.128296899950499</c:v>
                </c:pt>
                <c:pt idx="14623">
                  <c:v>20.129673476130201</c:v>
                </c:pt>
                <c:pt idx="14624">
                  <c:v>20.131050052309899</c:v>
                </c:pt>
                <c:pt idx="14625">
                  <c:v>20.132426628489601</c:v>
                </c:pt>
                <c:pt idx="14626">
                  <c:v>20.133803204669402</c:v>
                </c:pt>
                <c:pt idx="14627">
                  <c:v>20.1351797808491</c:v>
                </c:pt>
                <c:pt idx="14628">
                  <c:v>20.136556357028802</c:v>
                </c:pt>
                <c:pt idx="14629">
                  <c:v>20.1379329332085</c:v>
                </c:pt>
                <c:pt idx="14630">
                  <c:v>20.139309509388301</c:v>
                </c:pt>
                <c:pt idx="14631">
                  <c:v>20.140686085567999</c:v>
                </c:pt>
                <c:pt idx="14632">
                  <c:v>20.142062661747701</c:v>
                </c:pt>
                <c:pt idx="14633">
                  <c:v>20.143439237927399</c:v>
                </c:pt>
                <c:pt idx="14634">
                  <c:v>20.144815814107201</c:v>
                </c:pt>
                <c:pt idx="14635">
                  <c:v>20.146192390286899</c:v>
                </c:pt>
                <c:pt idx="14636">
                  <c:v>20.147568966466601</c:v>
                </c:pt>
                <c:pt idx="14637">
                  <c:v>20.148945542646299</c:v>
                </c:pt>
                <c:pt idx="14638">
                  <c:v>20.1503221188261</c:v>
                </c:pt>
                <c:pt idx="14639">
                  <c:v>20.151698695005798</c:v>
                </c:pt>
                <c:pt idx="14640">
                  <c:v>20.1530752711855</c:v>
                </c:pt>
                <c:pt idx="14641">
                  <c:v>20.154451847365198</c:v>
                </c:pt>
                <c:pt idx="14642">
                  <c:v>20.155828423545</c:v>
                </c:pt>
                <c:pt idx="14643">
                  <c:v>20.157204999724701</c:v>
                </c:pt>
                <c:pt idx="14644">
                  <c:v>20.1585815759044</c:v>
                </c:pt>
                <c:pt idx="14645">
                  <c:v>20.159958152084101</c:v>
                </c:pt>
                <c:pt idx="14646">
                  <c:v>20.161334728263899</c:v>
                </c:pt>
                <c:pt idx="14647">
                  <c:v>20.162711304443601</c:v>
                </c:pt>
                <c:pt idx="14648">
                  <c:v>20.164087880623299</c:v>
                </c:pt>
                <c:pt idx="14649">
                  <c:v>20.165464456803001</c:v>
                </c:pt>
                <c:pt idx="14650">
                  <c:v>20.166841032982799</c:v>
                </c:pt>
                <c:pt idx="14651">
                  <c:v>20.1682176091625</c:v>
                </c:pt>
                <c:pt idx="14652">
                  <c:v>20.169594185342199</c:v>
                </c:pt>
                <c:pt idx="14653">
                  <c:v>20.1709707615219</c:v>
                </c:pt>
                <c:pt idx="14654">
                  <c:v>20.172347337701702</c:v>
                </c:pt>
                <c:pt idx="14655">
                  <c:v>20.1737239138814</c:v>
                </c:pt>
                <c:pt idx="14656">
                  <c:v>20.175100490061102</c:v>
                </c:pt>
                <c:pt idx="14657">
                  <c:v>20.176477066240899</c:v>
                </c:pt>
                <c:pt idx="14658">
                  <c:v>20.177853642420601</c:v>
                </c:pt>
                <c:pt idx="14659">
                  <c:v>20.179230218600299</c:v>
                </c:pt>
                <c:pt idx="14660">
                  <c:v>20.180606794780001</c:v>
                </c:pt>
                <c:pt idx="14661">
                  <c:v>20.181983370959799</c:v>
                </c:pt>
                <c:pt idx="14662">
                  <c:v>20.1833599471395</c:v>
                </c:pt>
                <c:pt idx="14663">
                  <c:v>20.184736523319199</c:v>
                </c:pt>
                <c:pt idx="14664">
                  <c:v>20.1861130994989</c:v>
                </c:pt>
                <c:pt idx="14665">
                  <c:v>20.187489675678702</c:v>
                </c:pt>
                <c:pt idx="14666">
                  <c:v>20.1888662518584</c:v>
                </c:pt>
                <c:pt idx="14667">
                  <c:v>20.190242828038102</c:v>
                </c:pt>
                <c:pt idx="14668">
                  <c:v>20.1916194042178</c:v>
                </c:pt>
                <c:pt idx="14669">
                  <c:v>20.192995980397601</c:v>
                </c:pt>
                <c:pt idx="14670">
                  <c:v>20.194372556577299</c:v>
                </c:pt>
                <c:pt idx="14671">
                  <c:v>20.195749132757001</c:v>
                </c:pt>
                <c:pt idx="14672">
                  <c:v>20.197125708936699</c:v>
                </c:pt>
                <c:pt idx="14673">
                  <c:v>20.198502285116501</c:v>
                </c:pt>
                <c:pt idx="14674">
                  <c:v>20.199878861296199</c:v>
                </c:pt>
                <c:pt idx="14675">
                  <c:v>20.201255437475901</c:v>
                </c:pt>
                <c:pt idx="14676">
                  <c:v>20.202632013655599</c:v>
                </c:pt>
                <c:pt idx="14677">
                  <c:v>20.2040085898354</c:v>
                </c:pt>
                <c:pt idx="14678">
                  <c:v>20.205385166015098</c:v>
                </c:pt>
                <c:pt idx="14679">
                  <c:v>20.2067617421948</c:v>
                </c:pt>
                <c:pt idx="14680">
                  <c:v>20.208138318374498</c:v>
                </c:pt>
                <c:pt idx="14681">
                  <c:v>20.2095148945543</c:v>
                </c:pt>
                <c:pt idx="14682">
                  <c:v>20.210891470734001</c:v>
                </c:pt>
                <c:pt idx="14683">
                  <c:v>20.212268046913699</c:v>
                </c:pt>
                <c:pt idx="14684">
                  <c:v>20.213644623093401</c:v>
                </c:pt>
                <c:pt idx="14685">
                  <c:v>20.215021199273199</c:v>
                </c:pt>
                <c:pt idx="14686">
                  <c:v>20.216397775452901</c:v>
                </c:pt>
                <c:pt idx="14687">
                  <c:v>20.217774351632599</c:v>
                </c:pt>
                <c:pt idx="14688">
                  <c:v>20.2191509278124</c:v>
                </c:pt>
                <c:pt idx="14689">
                  <c:v>20.220527503992098</c:v>
                </c:pt>
                <c:pt idx="14690">
                  <c:v>20.2219040801718</c:v>
                </c:pt>
                <c:pt idx="14691">
                  <c:v>20.223280656351498</c:v>
                </c:pt>
                <c:pt idx="14692">
                  <c:v>20.2246572325313</c:v>
                </c:pt>
                <c:pt idx="14693">
                  <c:v>20.226033808711001</c:v>
                </c:pt>
                <c:pt idx="14694">
                  <c:v>20.2274103848907</c:v>
                </c:pt>
                <c:pt idx="14695">
                  <c:v>20.228786961070401</c:v>
                </c:pt>
                <c:pt idx="14696">
                  <c:v>20.230163537250199</c:v>
                </c:pt>
                <c:pt idx="14697">
                  <c:v>20.231540113429901</c:v>
                </c:pt>
                <c:pt idx="14698">
                  <c:v>20.232916689609599</c:v>
                </c:pt>
                <c:pt idx="14699">
                  <c:v>20.234293265789301</c:v>
                </c:pt>
                <c:pt idx="14700">
                  <c:v>20.235669841969099</c:v>
                </c:pt>
                <c:pt idx="14701">
                  <c:v>20.2370464181488</c:v>
                </c:pt>
                <c:pt idx="14702">
                  <c:v>20.238422994328499</c:v>
                </c:pt>
                <c:pt idx="14703">
                  <c:v>20.2397995705082</c:v>
                </c:pt>
                <c:pt idx="14704">
                  <c:v>20.241176146688002</c:v>
                </c:pt>
                <c:pt idx="14705">
                  <c:v>20.2425527228677</c:v>
                </c:pt>
                <c:pt idx="14706">
                  <c:v>20.243929299047402</c:v>
                </c:pt>
                <c:pt idx="14707">
                  <c:v>20.2453058752271</c:v>
                </c:pt>
                <c:pt idx="14708">
                  <c:v>20.246682451406901</c:v>
                </c:pt>
                <c:pt idx="14709">
                  <c:v>20.248059027586599</c:v>
                </c:pt>
                <c:pt idx="14710">
                  <c:v>20.249435603766301</c:v>
                </c:pt>
                <c:pt idx="14711">
                  <c:v>20.250812179945999</c:v>
                </c:pt>
                <c:pt idx="14712">
                  <c:v>20.2521887561258</c:v>
                </c:pt>
                <c:pt idx="14713">
                  <c:v>20.253565332305499</c:v>
                </c:pt>
                <c:pt idx="14714">
                  <c:v>20.2549419084852</c:v>
                </c:pt>
                <c:pt idx="14715">
                  <c:v>20.256318484664899</c:v>
                </c:pt>
                <c:pt idx="14716">
                  <c:v>20.2576950608447</c:v>
                </c:pt>
                <c:pt idx="14717">
                  <c:v>20.259071637024402</c:v>
                </c:pt>
                <c:pt idx="14718">
                  <c:v>20.2604482132041</c:v>
                </c:pt>
                <c:pt idx="14719">
                  <c:v>20.261824789383802</c:v>
                </c:pt>
                <c:pt idx="14720">
                  <c:v>20.263201365563599</c:v>
                </c:pt>
                <c:pt idx="14721">
                  <c:v>20.264577941743301</c:v>
                </c:pt>
                <c:pt idx="14722">
                  <c:v>20.265954517922999</c:v>
                </c:pt>
                <c:pt idx="14723">
                  <c:v>20.267331094102801</c:v>
                </c:pt>
                <c:pt idx="14724">
                  <c:v>20.268707670282499</c:v>
                </c:pt>
                <c:pt idx="14725">
                  <c:v>20.270084246462201</c:v>
                </c:pt>
                <c:pt idx="14726">
                  <c:v>20.271460822641899</c:v>
                </c:pt>
                <c:pt idx="14727">
                  <c:v>20.2728373988217</c:v>
                </c:pt>
                <c:pt idx="14728">
                  <c:v>20.274213975001398</c:v>
                </c:pt>
                <c:pt idx="14729">
                  <c:v>20.2755905511811</c:v>
                </c:pt>
                <c:pt idx="14730">
                  <c:v>20.276967127360798</c:v>
                </c:pt>
                <c:pt idx="14731">
                  <c:v>20.2783437035406</c:v>
                </c:pt>
                <c:pt idx="14732">
                  <c:v>20.279720279720301</c:v>
                </c:pt>
                <c:pt idx="14733">
                  <c:v>20.2810968559</c:v>
                </c:pt>
                <c:pt idx="14734">
                  <c:v>20.282473432079701</c:v>
                </c:pt>
                <c:pt idx="14735">
                  <c:v>20.283850008259499</c:v>
                </c:pt>
                <c:pt idx="14736">
                  <c:v>20.285226584439201</c:v>
                </c:pt>
                <c:pt idx="14737">
                  <c:v>20.286603160618899</c:v>
                </c:pt>
                <c:pt idx="14738">
                  <c:v>20.287979736798601</c:v>
                </c:pt>
                <c:pt idx="14739">
                  <c:v>20.289356312978398</c:v>
                </c:pt>
                <c:pt idx="14740">
                  <c:v>20.2907328891581</c:v>
                </c:pt>
                <c:pt idx="14741">
                  <c:v>20.292109465337798</c:v>
                </c:pt>
                <c:pt idx="14742">
                  <c:v>20.2934860415175</c:v>
                </c:pt>
                <c:pt idx="14743">
                  <c:v>20.294862617697301</c:v>
                </c:pt>
                <c:pt idx="14744">
                  <c:v>20.296239193877</c:v>
                </c:pt>
                <c:pt idx="14745">
                  <c:v>20.297615770056701</c:v>
                </c:pt>
                <c:pt idx="14746">
                  <c:v>20.2989923462364</c:v>
                </c:pt>
                <c:pt idx="14747">
                  <c:v>20.300368922416201</c:v>
                </c:pt>
                <c:pt idx="14748">
                  <c:v>20.301745498595899</c:v>
                </c:pt>
                <c:pt idx="14749">
                  <c:v>20.303122074775601</c:v>
                </c:pt>
                <c:pt idx="14750">
                  <c:v>20.304498650955299</c:v>
                </c:pt>
                <c:pt idx="14751">
                  <c:v>20.3058752271351</c:v>
                </c:pt>
                <c:pt idx="14752">
                  <c:v>20.307251803314799</c:v>
                </c:pt>
                <c:pt idx="14753">
                  <c:v>20.3086283794945</c:v>
                </c:pt>
                <c:pt idx="14754">
                  <c:v>20.310004955674302</c:v>
                </c:pt>
                <c:pt idx="14755">
                  <c:v>20.311381531854</c:v>
                </c:pt>
                <c:pt idx="14756">
                  <c:v>20.312758108033702</c:v>
                </c:pt>
                <c:pt idx="14757">
                  <c:v>20.3141346842134</c:v>
                </c:pt>
                <c:pt idx="14758">
                  <c:v>20.315511260393201</c:v>
                </c:pt>
                <c:pt idx="14759">
                  <c:v>20.316887836572899</c:v>
                </c:pt>
                <c:pt idx="14760">
                  <c:v>20.318264412752601</c:v>
                </c:pt>
                <c:pt idx="14761">
                  <c:v>20.319640988932299</c:v>
                </c:pt>
                <c:pt idx="14762">
                  <c:v>20.321017565112101</c:v>
                </c:pt>
                <c:pt idx="14763">
                  <c:v>20.322394141291799</c:v>
                </c:pt>
                <c:pt idx="14764">
                  <c:v>20.323770717471501</c:v>
                </c:pt>
                <c:pt idx="14765">
                  <c:v>20.325147293651199</c:v>
                </c:pt>
                <c:pt idx="14766">
                  <c:v>20.326523869831</c:v>
                </c:pt>
                <c:pt idx="14767">
                  <c:v>20.327900446010698</c:v>
                </c:pt>
                <c:pt idx="14768">
                  <c:v>20.3292770221904</c:v>
                </c:pt>
                <c:pt idx="14769">
                  <c:v>20.330653598370098</c:v>
                </c:pt>
                <c:pt idx="14770">
                  <c:v>20.332030174549899</c:v>
                </c:pt>
                <c:pt idx="14771">
                  <c:v>20.333406750729601</c:v>
                </c:pt>
                <c:pt idx="14772">
                  <c:v>20.334783326909299</c:v>
                </c:pt>
                <c:pt idx="14773">
                  <c:v>20.336159903089001</c:v>
                </c:pt>
                <c:pt idx="14774">
                  <c:v>20.337536479268799</c:v>
                </c:pt>
                <c:pt idx="14775">
                  <c:v>20.338913055448501</c:v>
                </c:pt>
                <c:pt idx="14776">
                  <c:v>20.340289631628199</c:v>
                </c:pt>
                <c:pt idx="14777">
                  <c:v>20.341666207807901</c:v>
                </c:pt>
                <c:pt idx="14778">
                  <c:v>20.343042783987698</c:v>
                </c:pt>
                <c:pt idx="14779">
                  <c:v>20.3444193601674</c:v>
                </c:pt>
                <c:pt idx="14780">
                  <c:v>20.345795936347098</c:v>
                </c:pt>
                <c:pt idx="14781">
                  <c:v>20.3471725125268</c:v>
                </c:pt>
                <c:pt idx="14782">
                  <c:v>20.348549088706601</c:v>
                </c:pt>
                <c:pt idx="14783">
                  <c:v>20.3499256648863</c:v>
                </c:pt>
                <c:pt idx="14784">
                  <c:v>20.351302241066001</c:v>
                </c:pt>
                <c:pt idx="14785">
                  <c:v>20.352678817245799</c:v>
                </c:pt>
                <c:pt idx="14786">
                  <c:v>20.354055393425501</c:v>
                </c:pt>
                <c:pt idx="14787">
                  <c:v>20.355431969605199</c:v>
                </c:pt>
                <c:pt idx="14788">
                  <c:v>20.356808545784901</c:v>
                </c:pt>
                <c:pt idx="14789">
                  <c:v>20.358185121964699</c:v>
                </c:pt>
                <c:pt idx="14790">
                  <c:v>20.3595616981444</c:v>
                </c:pt>
                <c:pt idx="14791">
                  <c:v>20.360938274324099</c:v>
                </c:pt>
                <c:pt idx="14792">
                  <c:v>20.3623148505038</c:v>
                </c:pt>
                <c:pt idx="14793">
                  <c:v>20.363691426683602</c:v>
                </c:pt>
                <c:pt idx="14794">
                  <c:v>20.3650680028633</c:v>
                </c:pt>
                <c:pt idx="14795">
                  <c:v>20.366444579043002</c:v>
                </c:pt>
                <c:pt idx="14796">
                  <c:v>20.3678211552227</c:v>
                </c:pt>
                <c:pt idx="14797">
                  <c:v>20.369197731402501</c:v>
                </c:pt>
                <c:pt idx="14798">
                  <c:v>20.370574307582199</c:v>
                </c:pt>
                <c:pt idx="14799">
                  <c:v>20.371950883761901</c:v>
                </c:pt>
                <c:pt idx="14800">
                  <c:v>20.373327459941599</c:v>
                </c:pt>
                <c:pt idx="14801">
                  <c:v>20.3747040361214</c:v>
                </c:pt>
                <c:pt idx="14802">
                  <c:v>20.376080612301099</c:v>
                </c:pt>
                <c:pt idx="14803">
                  <c:v>20.3774571884808</c:v>
                </c:pt>
                <c:pt idx="14804">
                  <c:v>20.378833764660499</c:v>
                </c:pt>
                <c:pt idx="14805">
                  <c:v>20.3802103408403</c:v>
                </c:pt>
                <c:pt idx="14806">
                  <c:v>20.381586917020002</c:v>
                </c:pt>
                <c:pt idx="14807">
                  <c:v>20.3829634931997</c:v>
                </c:pt>
                <c:pt idx="14808">
                  <c:v>20.384340069379402</c:v>
                </c:pt>
                <c:pt idx="14809">
                  <c:v>20.385716645559199</c:v>
                </c:pt>
                <c:pt idx="14810">
                  <c:v>20.387093221738901</c:v>
                </c:pt>
                <c:pt idx="14811">
                  <c:v>20.388469797918599</c:v>
                </c:pt>
                <c:pt idx="14812">
                  <c:v>20.389846374098301</c:v>
                </c:pt>
                <c:pt idx="14813">
                  <c:v>20.391222950278099</c:v>
                </c:pt>
                <c:pt idx="14814">
                  <c:v>20.392599526457801</c:v>
                </c:pt>
                <c:pt idx="14815">
                  <c:v>20.393976102637499</c:v>
                </c:pt>
                <c:pt idx="14816">
                  <c:v>20.3953526788173</c:v>
                </c:pt>
                <c:pt idx="14817">
                  <c:v>20.396729254996998</c:v>
                </c:pt>
                <c:pt idx="14818">
                  <c:v>20.3981058311767</c:v>
                </c:pt>
                <c:pt idx="14819">
                  <c:v>20.399482407356398</c:v>
                </c:pt>
                <c:pt idx="14820">
                  <c:v>20.4008589835362</c:v>
                </c:pt>
                <c:pt idx="14821">
                  <c:v>20.402235559715901</c:v>
                </c:pt>
                <c:pt idx="14822">
                  <c:v>20.4036121358956</c:v>
                </c:pt>
                <c:pt idx="14823">
                  <c:v>20.404988712075301</c:v>
                </c:pt>
                <c:pt idx="14824">
                  <c:v>20.406365288255099</c:v>
                </c:pt>
                <c:pt idx="14825">
                  <c:v>20.407741864434801</c:v>
                </c:pt>
                <c:pt idx="14826">
                  <c:v>20.409118440614499</c:v>
                </c:pt>
                <c:pt idx="14827">
                  <c:v>20.410495016794201</c:v>
                </c:pt>
                <c:pt idx="14828">
                  <c:v>20.411871592973998</c:v>
                </c:pt>
                <c:pt idx="14829">
                  <c:v>20.4132481691537</c:v>
                </c:pt>
                <c:pt idx="14830">
                  <c:v>20.414624745333398</c:v>
                </c:pt>
                <c:pt idx="14831">
                  <c:v>20.4160013215131</c:v>
                </c:pt>
                <c:pt idx="14832">
                  <c:v>20.417377897692901</c:v>
                </c:pt>
                <c:pt idx="14833">
                  <c:v>20.4187544738726</c:v>
                </c:pt>
                <c:pt idx="14834">
                  <c:v>20.420131050052301</c:v>
                </c:pt>
                <c:pt idx="14835">
                  <c:v>20.421507626232</c:v>
                </c:pt>
                <c:pt idx="14836">
                  <c:v>20.422884202411801</c:v>
                </c:pt>
                <c:pt idx="14837">
                  <c:v>20.424260778591499</c:v>
                </c:pt>
                <c:pt idx="14838">
                  <c:v>20.425637354771201</c:v>
                </c:pt>
                <c:pt idx="14839">
                  <c:v>20.427013930950899</c:v>
                </c:pt>
                <c:pt idx="14840">
                  <c:v>20.4283905071307</c:v>
                </c:pt>
                <c:pt idx="14841">
                  <c:v>20.429767083310399</c:v>
                </c:pt>
                <c:pt idx="14842">
                  <c:v>20.4311436594901</c:v>
                </c:pt>
                <c:pt idx="14843">
                  <c:v>20.432520235669902</c:v>
                </c:pt>
                <c:pt idx="14844">
                  <c:v>20.4338968118496</c:v>
                </c:pt>
                <c:pt idx="14845">
                  <c:v>20.435273388029302</c:v>
                </c:pt>
                <c:pt idx="14846">
                  <c:v>20.436649964209</c:v>
                </c:pt>
                <c:pt idx="14847">
                  <c:v>20.438026540388801</c:v>
                </c:pt>
                <c:pt idx="14848">
                  <c:v>20.439403116568499</c:v>
                </c:pt>
                <c:pt idx="14849">
                  <c:v>20.440779692748201</c:v>
                </c:pt>
                <c:pt idx="14850">
                  <c:v>20.442156268927899</c:v>
                </c:pt>
                <c:pt idx="14851">
                  <c:v>20.443532845107701</c:v>
                </c:pt>
                <c:pt idx="14852">
                  <c:v>20.444909421287399</c:v>
                </c:pt>
                <c:pt idx="14853">
                  <c:v>20.446285997467101</c:v>
                </c:pt>
                <c:pt idx="14854">
                  <c:v>20.447662573646799</c:v>
                </c:pt>
                <c:pt idx="14855">
                  <c:v>20.4490391498266</c:v>
                </c:pt>
                <c:pt idx="14856">
                  <c:v>20.450415726006302</c:v>
                </c:pt>
                <c:pt idx="14857">
                  <c:v>20.451792302186</c:v>
                </c:pt>
                <c:pt idx="14858">
                  <c:v>20.453168878365702</c:v>
                </c:pt>
                <c:pt idx="14859">
                  <c:v>20.454545454545499</c:v>
                </c:pt>
                <c:pt idx="14860">
                  <c:v>20.455922030725201</c:v>
                </c:pt>
                <c:pt idx="14861">
                  <c:v>20.457298606904899</c:v>
                </c:pt>
                <c:pt idx="14862">
                  <c:v>20.458675183084601</c:v>
                </c:pt>
                <c:pt idx="14863">
                  <c:v>20.460051759264399</c:v>
                </c:pt>
                <c:pt idx="14864">
                  <c:v>20.461428335444101</c:v>
                </c:pt>
                <c:pt idx="14865">
                  <c:v>20.462804911623799</c:v>
                </c:pt>
                <c:pt idx="14866">
                  <c:v>20.464181487803501</c:v>
                </c:pt>
                <c:pt idx="14867">
                  <c:v>20.465558063983298</c:v>
                </c:pt>
                <c:pt idx="14868">
                  <c:v>20.466934640163</c:v>
                </c:pt>
                <c:pt idx="14869">
                  <c:v>20.468311216342698</c:v>
                </c:pt>
                <c:pt idx="14870">
                  <c:v>20.4696877925224</c:v>
                </c:pt>
                <c:pt idx="14871">
                  <c:v>20.471064368702201</c:v>
                </c:pt>
                <c:pt idx="14872">
                  <c:v>20.4724409448819</c:v>
                </c:pt>
                <c:pt idx="14873">
                  <c:v>20.473817521061601</c:v>
                </c:pt>
                <c:pt idx="14874">
                  <c:v>20.4751940972413</c:v>
                </c:pt>
                <c:pt idx="14875">
                  <c:v>20.476570673421101</c:v>
                </c:pt>
                <c:pt idx="14876">
                  <c:v>20.477947249600799</c:v>
                </c:pt>
                <c:pt idx="14877">
                  <c:v>20.479323825780501</c:v>
                </c:pt>
                <c:pt idx="14878">
                  <c:v>20.480700401960299</c:v>
                </c:pt>
                <c:pt idx="14879">
                  <c:v>20.48207697814</c:v>
                </c:pt>
                <c:pt idx="14880">
                  <c:v>20.483453554319698</c:v>
                </c:pt>
                <c:pt idx="14881">
                  <c:v>20.4848301304994</c:v>
                </c:pt>
                <c:pt idx="14882">
                  <c:v>20.486206706679202</c:v>
                </c:pt>
                <c:pt idx="14883">
                  <c:v>20.4875832828589</c:v>
                </c:pt>
                <c:pt idx="14884">
                  <c:v>20.488959859038602</c:v>
                </c:pt>
                <c:pt idx="14885">
                  <c:v>20.4903364352183</c:v>
                </c:pt>
                <c:pt idx="14886">
                  <c:v>20.491713011398101</c:v>
                </c:pt>
                <c:pt idx="14887">
                  <c:v>20.493089587577799</c:v>
                </c:pt>
                <c:pt idx="14888">
                  <c:v>20.494466163757501</c:v>
                </c:pt>
                <c:pt idx="14889">
                  <c:v>20.495842739937199</c:v>
                </c:pt>
                <c:pt idx="14890">
                  <c:v>20.497219316117</c:v>
                </c:pt>
                <c:pt idx="14891">
                  <c:v>20.498595892296699</c:v>
                </c:pt>
                <c:pt idx="14892">
                  <c:v>20.4999724684764</c:v>
                </c:pt>
                <c:pt idx="14893">
                  <c:v>20.501349044656099</c:v>
                </c:pt>
                <c:pt idx="14894">
                  <c:v>20.5027256208359</c:v>
                </c:pt>
                <c:pt idx="14895">
                  <c:v>20.504102197015602</c:v>
                </c:pt>
                <c:pt idx="14896">
                  <c:v>20.5054787731953</c:v>
                </c:pt>
                <c:pt idx="14897">
                  <c:v>20.506855349375002</c:v>
                </c:pt>
                <c:pt idx="14898">
                  <c:v>20.508231925554799</c:v>
                </c:pt>
                <c:pt idx="14899">
                  <c:v>20.509608501734501</c:v>
                </c:pt>
                <c:pt idx="14900">
                  <c:v>20.510985077914199</c:v>
                </c:pt>
                <c:pt idx="14901">
                  <c:v>20.512361654093901</c:v>
                </c:pt>
                <c:pt idx="14902">
                  <c:v>20.513738230273699</c:v>
                </c:pt>
                <c:pt idx="14903">
                  <c:v>20.515114806453401</c:v>
                </c:pt>
                <c:pt idx="14904">
                  <c:v>20.516491382633099</c:v>
                </c:pt>
                <c:pt idx="14905">
                  <c:v>20.517867958812801</c:v>
                </c:pt>
                <c:pt idx="14906">
                  <c:v>20.519244534992598</c:v>
                </c:pt>
                <c:pt idx="14907">
                  <c:v>20.5206211111723</c:v>
                </c:pt>
                <c:pt idx="14908">
                  <c:v>20.521997687351998</c:v>
                </c:pt>
                <c:pt idx="14909">
                  <c:v>20.5233742635317</c:v>
                </c:pt>
                <c:pt idx="14910">
                  <c:v>20.524750839711501</c:v>
                </c:pt>
                <c:pt idx="14911">
                  <c:v>20.526127415891199</c:v>
                </c:pt>
                <c:pt idx="14912">
                  <c:v>20.527503992070901</c:v>
                </c:pt>
                <c:pt idx="14913">
                  <c:v>20.528880568250699</c:v>
                </c:pt>
                <c:pt idx="14914">
                  <c:v>20.530257144430401</c:v>
                </c:pt>
                <c:pt idx="14915">
                  <c:v>20.531633720610099</c:v>
                </c:pt>
                <c:pt idx="14916">
                  <c:v>20.533010296789801</c:v>
                </c:pt>
                <c:pt idx="14917">
                  <c:v>20.534386872969598</c:v>
                </c:pt>
                <c:pt idx="14918">
                  <c:v>20.5357634491493</c:v>
                </c:pt>
                <c:pt idx="14919">
                  <c:v>20.537140025328998</c:v>
                </c:pt>
                <c:pt idx="14920">
                  <c:v>20.5385166015087</c:v>
                </c:pt>
                <c:pt idx="14921">
                  <c:v>20.539893177688501</c:v>
                </c:pt>
                <c:pt idx="14922">
                  <c:v>20.5412697538682</c:v>
                </c:pt>
                <c:pt idx="14923">
                  <c:v>20.542646330047901</c:v>
                </c:pt>
                <c:pt idx="14924">
                  <c:v>20.5440229062276</c:v>
                </c:pt>
                <c:pt idx="14925">
                  <c:v>20.545399482407401</c:v>
                </c:pt>
                <c:pt idx="14926">
                  <c:v>20.546776058587099</c:v>
                </c:pt>
                <c:pt idx="14927">
                  <c:v>20.548152634766801</c:v>
                </c:pt>
                <c:pt idx="14928">
                  <c:v>20.549529210946499</c:v>
                </c:pt>
                <c:pt idx="14929">
                  <c:v>20.5509057871263</c:v>
                </c:pt>
                <c:pt idx="14930">
                  <c:v>20.552282363305999</c:v>
                </c:pt>
                <c:pt idx="14931">
                  <c:v>20.5536589394857</c:v>
                </c:pt>
                <c:pt idx="14932">
                  <c:v>20.555035515665399</c:v>
                </c:pt>
                <c:pt idx="14933">
                  <c:v>20.5564120918452</c:v>
                </c:pt>
                <c:pt idx="14934">
                  <c:v>20.557788668024902</c:v>
                </c:pt>
                <c:pt idx="14935">
                  <c:v>20.5591652442046</c:v>
                </c:pt>
                <c:pt idx="14936">
                  <c:v>20.560541820384302</c:v>
                </c:pt>
                <c:pt idx="14937">
                  <c:v>20.561918396564099</c:v>
                </c:pt>
                <c:pt idx="14938">
                  <c:v>20.563294972743801</c:v>
                </c:pt>
                <c:pt idx="14939">
                  <c:v>20.564671548923499</c:v>
                </c:pt>
                <c:pt idx="14940">
                  <c:v>20.566048125103201</c:v>
                </c:pt>
                <c:pt idx="14941">
                  <c:v>20.567424701282999</c:v>
                </c:pt>
                <c:pt idx="14942">
                  <c:v>20.5688012774627</c:v>
                </c:pt>
                <c:pt idx="14943">
                  <c:v>20.570177853642399</c:v>
                </c:pt>
                <c:pt idx="14944">
                  <c:v>20.5715544298222</c:v>
                </c:pt>
                <c:pt idx="14945">
                  <c:v>20.572931006001902</c:v>
                </c:pt>
                <c:pt idx="14946">
                  <c:v>20.5743075821816</c:v>
                </c:pt>
                <c:pt idx="14947">
                  <c:v>20.575684158361302</c:v>
                </c:pt>
                <c:pt idx="14948">
                  <c:v>20.577060734541099</c:v>
                </c:pt>
                <c:pt idx="14949">
                  <c:v>20.578437310720801</c:v>
                </c:pt>
                <c:pt idx="14950">
                  <c:v>20.579813886900499</c:v>
                </c:pt>
                <c:pt idx="14951">
                  <c:v>20.581190463080201</c:v>
                </c:pt>
                <c:pt idx="14952">
                  <c:v>20.582567039259999</c:v>
                </c:pt>
                <c:pt idx="14953">
                  <c:v>20.583943615439701</c:v>
                </c:pt>
                <c:pt idx="14954">
                  <c:v>20.585320191619399</c:v>
                </c:pt>
                <c:pt idx="14955">
                  <c:v>20.586696767799101</c:v>
                </c:pt>
                <c:pt idx="14956">
                  <c:v>20.588073343978898</c:v>
                </c:pt>
                <c:pt idx="14957">
                  <c:v>20.5894499201586</c:v>
                </c:pt>
                <c:pt idx="14958">
                  <c:v>20.590826496338298</c:v>
                </c:pt>
                <c:pt idx="14959">
                  <c:v>20.592203072518</c:v>
                </c:pt>
                <c:pt idx="14960">
                  <c:v>20.593579648697801</c:v>
                </c:pt>
                <c:pt idx="14961">
                  <c:v>20.5949562248775</c:v>
                </c:pt>
                <c:pt idx="14962">
                  <c:v>20.596332801057201</c:v>
                </c:pt>
                <c:pt idx="14963">
                  <c:v>20.5977093772369</c:v>
                </c:pt>
                <c:pt idx="14964">
                  <c:v>20.599085953416701</c:v>
                </c:pt>
                <c:pt idx="14965">
                  <c:v>20.600462529596399</c:v>
                </c:pt>
                <c:pt idx="14966">
                  <c:v>20.601839105776101</c:v>
                </c:pt>
                <c:pt idx="14967">
                  <c:v>20.603215681955799</c:v>
                </c:pt>
                <c:pt idx="14968">
                  <c:v>20.6045922581356</c:v>
                </c:pt>
                <c:pt idx="14969">
                  <c:v>20.605968834315298</c:v>
                </c:pt>
                <c:pt idx="14970">
                  <c:v>20.607345410495</c:v>
                </c:pt>
                <c:pt idx="14971">
                  <c:v>20.608721986674698</c:v>
                </c:pt>
                <c:pt idx="14972">
                  <c:v>20.6100985628545</c:v>
                </c:pt>
                <c:pt idx="14973">
                  <c:v>20.611475139034201</c:v>
                </c:pt>
                <c:pt idx="14974">
                  <c:v>20.6128517152139</c:v>
                </c:pt>
                <c:pt idx="14975">
                  <c:v>20.614228291393601</c:v>
                </c:pt>
                <c:pt idx="14976">
                  <c:v>20.615604867573399</c:v>
                </c:pt>
                <c:pt idx="14977">
                  <c:v>20.616981443753101</c:v>
                </c:pt>
                <c:pt idx="14978">
                  <c:v>20.618358019932799</c:v>
                </c:pt>
                <c:pt idx="14979">
                  <c:v>20.6197345961126</c:v>
                </c:pt>
                <c:pt idx="14980">
                  <c:v>20.621111172292299</c:v>
                </c:pt>
                <c:pt idx="14981">
                  <c:v>20.622487748472</c:v>
                </c:pt>
                <c:pt idx="14982">
                  <c:v>20.623864324651699</c:v>
                </c:pt>
                <c:pt idx="14983">
                  <c:v>20.6252409008315</c:v>
                </c:pt>
                <c:pt idx="14984">
                  <c:v>20.626617477011202</c:v>
                </c:pt>
                <c:pt idx="14985">
                  <c:v>20.6279940531909</c:v>
                </c:pt>
                <c:pt idx="14986">
                  <c:v>20.629370629370602</c:v>
                </c:pt>
                <c:pt idx="14987">
                  <c:v>20.630747205550399</c:v>
                </c:pt>
                <c:pt idx="14988">
                  <c:v>20.632123781730101</c:v>
                </c:pt>
                <c:pt idx="14989">
                  <c:v>20.633500357909799</c:v>
                </c:pt>
                <c:pt idx="14990">
                  <c:v>20.634876934089501</c:v>
                </c:pt>
                <c:pt idx="14991">
                  <c:v>20.636253510269299</c:v>
                </c:pt>
                <c:pt idx="14992">
                  <c:v>20.637630086449001</c:v>
                </c:pt>
                <c:pt idx="14993">
                  <c:v>20.639006662628699</c:v>
                </c:pt>
                <c:pt idx="14994">
                  <c:v>20.640383238808401</c:v>
                </c:pt>
                <c:pt idx="14995">
                  <c:v>20.641759814988198</c:v>
                </c:pt>
                <c:pt idx="14996">
                  <c:v>20.6431363911679</c:v>
                </c:pt>
                <c:pt idx="14997">
                  <c:v>20.644512967347602</c:v>
                </c:pt>
                <c:pt idx="14998">
                  <c:v>20.6458895435273</c:v>
                </c:pt>
                <c:pt idx="14999">
                  <c:v>20.647266119707101</c:v>
                </c:pt>
                <c:pt idx="15000">
                  <c:v>20.648642695886799</c:v>
                </c:pt>
                <c:pt idx="15001">
                  <c:v>20.650019272066501</c:v>
                </c:pt>
                <c:pt idx="15002">
                  <c:v>20.651395848246299</c:v>
                </c:pt>
                <c:pt idx="15003">
                  <c:v>20.652772424426001</c:v>
                </c:pt>
                <c:pt idx="15004">
                  <c:v>20.654149000605699</c:v>
                </c:pt>
                <c:pt idx="15005">
                  <c:v>20.655525576785401</c:v>
                </c:pt>
                <c:pt idx="15006">
                  <c:v>20.656902152965198</c:v>
                </c:pt>
                <c:pt idx="15007">
                  <c:v>20.6582787291449</c:v>
                </c:pt>
                <c:pt idx="15008">
                  <c:v>20.659655305324598</c:v>
                </c:pt>
                <c:pt idx="15009">
                  <c:v>20.6610318815043</c:v>
                </c:pt>
                <c:pt idx="15010">
                  <c:v>20.662408457684101</c:v>
                </c:pt>
                <c:pt idx="15011">
                  <c:v>20.6637850338638</c:v>
                </c:pt>
                <c:pt idx="15012">
                  <c:v>20.665161610043501</c:v>
                </c:pt>
                <c:pt idx="15013">
                  <c:v>20.6665381862232</c:v>
                </c:pt>
                <c:pt idx="15014">
                  <c:v>20.667914762403001</c:v>
                </c:pt>
                <c:pt idx="15015">
                  <c:v>20.669291338582699</c:v>
                </c:pt>
                <c:pt idx="15016">
                  <c:v>20.670667914762401</c:v>
                </c:pt>
                <c:pt idx="15017">
                  <c:v>20.672044490942099</c:v>
                </c:pt>
                <c:pt idx="15018">
                  <c:v>20.6734210671219</c:v>
                </c:pt>
                <c:pt idx="15019">
                  <c:v>20.674797643301599</c:v>
                </c:pt>
                <c:pt idx="15020">
                  <c:v>20.6761742194813</c:v>
                </c:pt>
                <c:pt idx="15021">
                  <c:v>20.677550795660999</c:v>
                </c:pt>
                <c:pt idx="15022">
                  <c:v>20.6789273718408</c:v>
                </c:pt>
                <c:pt idx="15023">
                  <c:v>20.680303948020502</c:v>
                </c:pt>
                <c:pt idx="15024">
                  <c:v>20.6816805242002</c:v>
                </c:pt>
                <c:pt idx="15025">
                  <c:v>20.683057100379902</c:v>
                </c:pt>
                <c:pt idx="15026">
                  <c:v>20.684433676559699</c:v>
                </c:pt>
                <c:pt idx="15027">
                  <c:v>20.685810252739401</c:v>
                </c:pt>
                <c:pt idx="15028">
                  <c:v>20.687186828919099</c:v>
                </c:pt>
                <c:pt idx="15029">
                  <c:v>20.688563405098801</c:v>
                </c:pt>
                <c:pt idx="15030">
                  <c:v>20.689939981278599</c:v>
                </c:pt>
                <c:pt idx="15031">
                  <c:v>20.6913165574583</c:v>
                </c:pt>
                <c:pt idx="15032">
                  <c:v>20.692693133637999</c:v>
                </c:pt>
                <c:pt idx="15033">
                  <c:v>20.6940697098177</c:v>
                </c:pt>
                <c:pt idx="15034">
                  <c:v>20.695446285997502</c:v>
                </c:pt>
                <c:pt idx="15035">
                  <c:v>20.6968228621772</c:v>
                </c:pt>
                <c:pt idx="15036">
                  <c:v>20.698199438356902</c:v>
                </c:pt>
                <c:pt idx="15037">
                  <c:v>20.699576014536699</c:v>
                </c:pt>
                <c:pt idx="15038">
                  <c:v>20.700952590716401</c:v>
                </c:pt>
                <c:pt idx="15039">
                  <c:v>20.702329166896099</c:v>
                </c:pt>
                <c:pt idx="15040">
                  <c:v>20.703705743075801</c:v>
                </c:pt>
                <c:pt idx="15041">
                  <c:v>20.705082319255599</c:v>
                </c:pt>
                <c:pt idx="15042">
                  <c:v>20.706458895435301</c:v>
                </c:pt>
                <c:pt idx="15043">
                  <c:v>20.707835471614999</c:v>
                </c:pt>
                <c:pt idx="15044">
                  <c:v>20.709212047794701</c:v>
                </c:pt>
                <c:pt idx="15045">
                  <c:v>20.710588623974498</c:v>
                </c:pt>
                <c:pt idx="15046">
                  <c:v>20.7119652001542</c:v>
                </c:pt>
                <c:pt idx="15047">
                  <c:v>20.713341776333898</c:v>
                </c:pt>
                <c:pt idx="15048">
                  <c:v>20.7147183525136</c:v>
                </c:pt>
                <c:pt idx="15049">
                  <c:v>20.716094928693401</c:v>
                </c:pt>
                <c:pt idx="15050">
                  <c:v>20.7174715048731</c:v>
                </c:pt>
                <c:pt idx="15051">
                  <c:v>20.718848081052801</c:v>
                </c:pt>
                <c:pt idx="15052">
                  <c:v>20.7202246572325</c:v>
                </c:pt>
                <c:pt idx="15053">
                  <c:v>20.721601233412301</c:v>
                </c:pt>
                <c:pt idx="15054">
                  <c:v>20.722977809591999</c:v>
                </c:pt>
                <c:pt idx="15055">
                  <c:v>20.724354385771701</c:v>
                </c:pt>
                <c:pt idx="15056">
                  <c:v>20.725730961951399</c:v>
                </c:pt>
                <c:pt idx="15057">
                  <c:v>20.7271075381312</c:v>
                </c:pt>
                <c:pt idx="15058">
                  <c:v>20.728484114310898</c:v>
                </c:pt>
                <c:pt idx="15059">
                  <c:v>20.7298606904906</c:v>
                </c:pt>
                <c:pt idx="15060">
                  <c:v>20.731237266670298</c:v>
                </c:pt>
                <c:pt idx="15061">
                  <c:v>20.7326138428501</c:v>
                </c:pt>
                <c:pt idx="15062">
                  <c:v>20.733990419029801</c:v>
                </c:pt>
                <c:pt idx="15063">
                  <c:v>20.7353669952095</c:v>
                </c:pt>
                <c:pt idx="15064">
                  <c:v>20.736743571389201</c:v>
                </c:pt>
                <c:pt idx="15065">
                  <c:v>20.738120147568999</c:v>
                </c:pt>
                <c:pt idx="15066">
                  <c:v>20.739496723748701</c:v>
                </c:pt>
                <c:pt idx="15067">
                  <c:v>20.740873299928399</c:v>
                </c:pt>
                <c:pt idx="15068">
                  <c:v>20.742249876108101</c:v>
                </c:pt>
                <c:pt idx="15069">
                  <c:v>20.743626452287899</c:v>
                </c:pt>
                <c:pt idx="15070">
                  <c:v>20.7450030284676</c:v>
                </c:pt>
                <c:pt idx="15071">
                  <c:v>20.746379604647299</c:v>
                </c:pt>
                <c:pt idx="15072">
                  <c:v>20.7477561808271</c:v>
                </c:pt>
                <c:pt idx="15073">
                  <c:v>20.749132757006802</c:v>
                </c:pt>
                <c:pt idx="15074">
                  <c:v>20.7505093331865</c:v>
                </c:pt>
                <c:pt idx="15075">
                  <c:v>20.751885909366202</c:v>
                </c:pt>
                <c:pt idx="15076">
                  <c:v>20.753262485545999</c:v>
                </c:pt>
                <c:pt idx="15077">
                  <c:v>20.754639061725701</c:v>
                </c:pt>
                <c:pt idx="15078">
                  <c:v>20.756015637905399</c:v>
                </c:pt>
                <c:pt idx="15079">
                  <c:v>20.757392214085101</c:v>
                </c:pt>
                <c:pt idx="15080">
                  <c:v>20.758768790264899</c:v>
                </c:pt>
                <c:pt idx="15081">
                  <c:v>20.760145366444601</c:v>
                </c:pt>
                <c:pt idx="15082">
                  <c:v>20.761521942624299</c:v>
                </c:pt>
                <c:pt idx="15083">
                  <c:v>20.762898518804001</c:v>
                </c:pt>
                <c:pt idx="15084">
                  <c:v>20.764275094983802</c:v>
                </c:pt>
                <c:pt idx="15085">
                  <c:v>20.7656516711635</c:v>
                </c:pt>
                <c:pt idx="15086">
                  <c:v>20.767028247343202</c:v>
                </c:pt>
                <c:pt idx="15087">
                  <c:v>20.7684048235229</c:v>
                </c:pt>
                <c:pt idx="15088">
                  <c:v>20.769781399702701</c:v>
                </c:pt>
                <c:pt idx="15089">
                  <c:v>20.771157975882399</c:v>
                </c:pt>
                <c:pt idx="15090">
                  <c:v>20.772534552062101</c:v>
                </c:pt>
                <c:pt idx="15091">
                  <c:v>20.773911128241799</c:v>
                </c:pt>
                <c:pt idx="15092">
                  <c:v>20.775287704421601</c:v>
                </c:pt>
                <c:pt idx="15093">
                  <c:v>20.776664280601299</c:v>
                </c:pt>
                <c:pt idx="15094">
                  <c:v>20.778040856781001</c:v>
                </c:pt>
                <c:pt idx="15095">
                  <c:v>20.779417432960699</c:v>
                </c:pt>
                <c:pt idx="15096">
                  <c:v>20.7807940091405</c:v>
                </c:pt>
                <c:pt idx="15097">
                  <c:v>20.782170585320198</c:v>
                </c:pt>
                <c:pt idx="15098">
                  <c:v>20.7835471614999</c:v>
                </c:pt>
                <c:pt idx="15099">
                  <c:v>20.784923737679598</c:v>
                </c:pt>
                <c:pt idx="15100">
                  <c:v>20.7863003138594</c:v>
                </c:pt>
                <c:pt idx="15101">
                  <c:v>20.787676890039101</c:v>
                </c:pt>
                <c:pt idx="15102">
                  <c:v>20.7890534662188</c:v>
                </c:pt>
                <c:pt idx="15103">
                  <c:v>20.790430042398601</c:v>
                </c:pt>
                <c:pt idx="15104">
                  <c:v>20.791806618578299</c:v>
                </c:pt>
                <c:pt idx="15105">
                  <c:v>20.793183194758001</c:v>
                </c:pt>
                <c:pt idx="15106">
                  <c:v>20.794559770937699</c:v>
                </c:pt>
                <c:pt idx="15107">
                  <c:v>20.7959363471175</c:v>
                </c:pt>
                <c:pt idx="15108">
                  <c:v>20.797312923297198</c:v>
                </c:pt>
                <c:pt idx="15109">
                  <c:v>20.7986894994769</c:v>
                </c:pt>
                <c:pt idx="15110">
                  <c:v>20.800066075656598</c:v>
                </c:pt>
                <c:pt idx="15111">
                  <c:v>20.8014426518364</c:v>
                </c:pt>
                <c:pt idx="15112">
                  <c:v>20.802819228016102</c:v>
                </c:pt>
                <c:pt idx="15113">
                  <c:v>20.8041958041958</c:v>
                </c:pt>
                <c:pt idx="15114">
                  <c:v>20.805572380375501</c:v>
                </c:pt>
                <c:pt idx="15115">
                  <c:v>20.806948956555299</c:v>
                </c:pt>
                <c:pt idx="15116">
                  <c:v>20.808325532735001</c:v>
                </c:pt>
                <c:pt idx="15117">
                  <c:v>20.809702108914699</c:v>
                </c:pt>
                <c:pt idx="15118">
                  <c:v>20.811078685094401</c:v>
                </c:pt>
                <c:pt idx="15119">
                  <c:v>20.812455261274199</c:v>
                </c:pt>
                <c:pt idx="15120">
                  <c:v>20.8138318374539</c:v>
                </c:pt>
                <c:pt idx="15121">
                  <c:v>20.815208413633599</c:v>
                </c:pt>
                <c:pt idx="15122">
                  <c:v>20.8165849898133</c:v>
                </c:pt>
                <c:pt idx="15123">
                  <c:v>20.817961565993102</c:v>
                </c:pt>
                <c:pt idx="15124">
                  <c:v>20.8193381421728</c:v>
                </c:pt>
                <c:pt idx="15125">
                  <c:v>20.820714718352502</c:v>
                </c:pt>
                <c:pt idx="15126">
                  <c:v>20.8220912945322</c:v>
                </c:pt>
                <c:pt idx="15127">
                  <c:v>20.823467870712001</c:v>
                </c:pt>
                <c:pt idx="15128">
                  <c:v>20.824844446891699</c:v>
                </c:pt>
                <c:pt idx="15129">
                  <c:v>20.826221023071401</c:v>
                </c:pt>
                <c:pt idx="15130">
                  <c:v>20.827597599251099</c:v>
                </c:pt>
                <c:pt idx="15131">
                  <c:v>20.828974175430901</c:v>
                </c:pt>
                <c:pt idx="15132">
                  <c:v>20.830350751610599</c:v>
                </c:pt>
                <c:pt idx="15133">
                  <c:v>20.831727327790301</c:v>
                </c:pt>
                <c:pt idx="15134">
                  <c:v>20.833103903970098</c:v>
                </c:pt>
                <c:pt idx="15135">
                  <c:v>20.8344804801498</c:v>
                </c:pt>
                <c:pt idx="15136">
                  <c:v>20.835857056329498</c:v>
                </c:pt>
                <c:pt idx="15137">
                  <c:v>20.8372336325092</c:v>
                </c:pt>
                <c:pt idx="15138">
                  <c:v>20.838610208689001</c:v>
                </c:pt>
                <c:pt idx="15139">
                  <c:v>20.839986784868699</c:v>
                </c:pt>
                <c:pt idx="15140">
                  <c:v>20.841363361048401</c:v>
                </c:pt>
                <c:pt idx="15141">
                  <c:v>20.842739937228099</c:v>
                </c:pt>
                <c:pt idx="15142">
                  <c:v>20.844116513407901</c:v>
                </c:pt>
                <c:pt idx="15143">
                  <c:v>20.845493089587599</c:v>
                </c:pt>
                <c:pt idx="15144">
                  <c:v>20.846869665767301</c:v>
                </c:pt>
                <c:pt idx="15145">
                  <c:v>20.848246241946999</c:v>
                </c:pt>
                <c:pt idx="15146">
                  <c:v>20.8496228181268</c:v>
                </c:pt>
                <c:pt idx="15147">
                  <c:v>20.850999394306498</c:v>
                </c:pt>
                <c:pt idx="15148">
                  <c:v>20.8523759704862</c:v>
                </c:pt>
                <c:pt idx="15149">
                  <c:v>20.853752546665898</c:v>
                </c:pt>
                <c:pt idx="15150">
                  <c:v>20.8551291228457</c:v>
                </c:pt>
                <c:pt idx="15151">
                  <c:v>20.856505699025401</c:v>
                </c:pt>
                <c:pt idx="15152">
                  <c:v>20.8578822752051</c:v>
                </c:pt>
                <c:pt idx="15153">
                  <c:v>20.859258851384801</c:v>
                </c:pt>
                <c:pt idx="15154">
                  <c:v>20.860635427564599</c:v>
                </c:pt>
                <c:pt idx="15155">
                  <c:v>20.862012003744301</c:v>
                </c:pt>
                <c:pt idx="15156">
                  <c:v>20.863388579923999</c:v>
                </c:pt>
                <c:pt idx="15157">
                  <c:v>20.864765156103701</c:v>
                </c:pt>
                <c:pt idx="15158">
                  <c:v>20.866141732283499</c:v>
                </c:pt>
                <c:pt idx="15159">
                  <c:v>20.8675183084632</c:v>
                </c:pt>
                <c:pt idx="15160">
                  <c:v>20.868894884642899</c:v>
                </c:pt>
                <c:pt idx="15161">
                  <c:v>20.8702714608226</c:v>
                </c:pt>
                <c:pt idx="15162">
                  <c:v>20.871648037002402</c:v>
                </c:pt>
                <c:pt idx="15163">
                  <c:v>20.8730246131821</c:v>
                </c:pt>
                <c:pt idx="15164">
                  <c:v>20.874401189361802</c:v>
                </c:pt>
                <c:pt idx="15165">
                  <c:v>20.8757777655415</c:v>
                </c:pt>
                <c:pt idx="15166">
                  <c:v>20.877154341721301</c:v>
                </c:pt>
                <c:pt idx="15167">
                  <c:v>20.878530917900999</c:v>
                </c:pt>
                <c:pt idx="15168">
                  <c:v>20.879907494080701</c:v>
                </c:pt>
                <c:pt idx="15169">
                  <c:v>20.881284070260499</c:v>
                </c:pt>
                <c:pt idx="15170">
                  <c:v>20.8826606464402</c:v>
                </c:pt>
                <c:pt idx="15171">
                  <c:v>20.884037222619899</c:v>
                </c:pt>
                <c:pt idx="15172">
                  <c:v>20.8854137987996</c:v>
                </c:pt>
                <c:pt idx="15173">
                  <c:v>20.886790374979402</c:v>
                </c:pt>
                <c:pt idx="15174">
                  <c:v>20.8881669511591</c:v>
                </c:pt>
                <c:pt idx="15175">
                  <c:v>20.889543527338802</c:v>
                </c:pt>
                <c:pt idx="15176">
                  <c:v>20.8909201035185</c:v>
                </c:pt>
                <c:pt idx="15177">
                  <c:v>20.892296679698301</c:v>
                </c:pt>
                <c:pt idx="15178">
                  <c:v>20.893673255877999</c:v>
                </c:pt>
                <c:pt idx="15179">
                  <c:v>20.895049832057701</c:v>
                </c:pt>
                <c:pt idx="15180">
                  <c:v>20.896426408237399</c:v>
                </c:pt>
                <c:pt idx="15181">
                  <c:v>20.897802984417201</c:v>
                </c:pt>
                <c:pt idx="15182">
                  <c:v>20.899179560596899</c:v>
                </c:pt>
                <c:pt idx="15183">
                  <c:v>20.900556136776601</c:v>
                </c:pt>
                <c:pt idx="15184">
                  <c:v>20.901932712956299</c:v>
                </c:pt>
                <c:pt idx="15185">
                  <c:v>20.9033092891361</c:v>
                </c:pt>
                <c:pt idx="15186">
                  <c:v>20.904685865315798</c:v>
                </c:pt>
                <c:pt idx="15187">
                  <c:v>20.9060624414955</c:v>
                </c:pt>
                <c:pt idx="15188">
                  <c:v>20.907439017675198</c:v>
                </c:pt>
                <c:pt idx="15189">
                  <c:v>20.908815593855</c:v>
                </c:pt>
                <c:pt idx="15190">
                  <c:v>20.910192170034701</c:v>
                </c:pt>
                <c:pt idx="15191">
                  <c:v>20.9115687462144</c:v>
                </c:pt>
                <c:pt idx="15192">
                  <c:v>20.912945322394101</c:v>
                </c:pt>
                <c:pt idx="15193">
                  <c:v>20.914321898573899</c:v>
                </c:pt>
                <c:pt idx="15194">
                  <c:v>20.915698474753601</c:v>
                </c:pt>
                <c:pt idx="15195">
                  <c:v>20.917075050933299</c:v>
                </c:pt>
                <c:pt idx="15196">
                  <c:v>20.9184516271131</c:v>
                </c:pt>
                <c:pt idx="15197">
                  <c:v>20.919828203292798</c:v>
                </c:pt>
                <c:pt idx="15198">
                  <c:v>20.9212047794725</c:v>
                </c:pt>
                <c:pt idx="15199">
                  <c:v>20.922581355652198</c:v>
                </c:pt>
                <c:pt idx="15200">
                  <c:v>20.923957931832</c:v>
                </c:pt>
                <c:pt idx="15201">
                  <c:v>20.925334508011701</c:v>
                </c:pt>
                <c:pt idx="15202">
                  <c:v>20.9267110841914</c:v>
                </c:pt>
                <c:pt idx="15203">
                  <c:v>20.928087660371101</c:v>
                </c:pt>
                <c:pt idx="15204">
                  <c:v>20.929464236550899</c:v>
                </c:pt>
                <c:pt idx="15205">
                  <c:v>20.930840812730601</c:v>
                </c:pt>
                <c:pt idx="15206">
                  <c:v>20.932217388910299</c:v>
                </c:pt>
                <c:pt idx="15207">
                  <c:v>20.933593965090001</c:v>
                </c:pt>
                <c:pt idx="15208">
                  <c:v>20.934970541269799</c:v>
                </c:pt>
                <c:pt idx="15209">
                  <c:v>20.9363471174495</c:v>
                </c:pt>
                <c:pt idx="15210">
                  <c:v>20.937723693629199</c:v>
                </c:pt>
                <c:pt idx="15211">
                  <c:v>20.9391002698089</c:v>
                </c:pt>
                <c:pt idx="15212">
                  <c:v>20.940476845988702</c:v>
                </c:pt>
                <c:pt idx="15213">
                  <c:v>20.9418534221684</c:v>
                </c:pt>
                <c:pt idx="15214">
                  <c:v>20.943229998348102</c:v>
                </c:pt>
                <c:pt idx="15215">
                  <c:v>20.9446065745278</c:v>
                </c:pt>
                <c:pt idx="15216">
                  <c:v>20.945983150707601</c:v>
                </c:pt>
                <c:pt idx="15217">
                  <c:v>20.947359726887299</c:v>
                </c:pt>
                <c:pt idx="15218">
                  <c:v>20.948736303067001</c:v>
                </c:pt>
                <c:pt idx="15219">
                  <c:v>20.950112879246699</c:v>
                </c:pt>
                <c:pt idx="15220">
                  <c:v>20.951489455426501</c:v>
                </c:pt>
                <c:pt idx="15221">
                  <c:v>20.952866031606199</c:v>
                </c:pt>
                <c:pt idx="15222">
                  <c:v>20.954242607785901</c:v>
                </c:pt>
                <c:pt idx="15223">
                  <c:v>20.955619183965599</c:v>
                </c:pt>
                <c:pt idx="15224">
                  <c:v>20.9569957601454</c:v>
                </c:pt>
                <c:pt idx="15225">
                  <c:v>20.958372336325102</c:v>
                </c:pt>
                <c:pt idx="15226">
                  <c:v>20.9597489125048</c:v>
                </c:pt>
                <c:pt idx="15227">
                  <c:v>20.961125488684601</c:v>
                </c:pt>
                <c:pt idx="15228">
                  <c:v>20.962502064864299</c:v>
                </c:pt>
                <c:pt idx="15229">
                  <c:v>20.963878641044001</c:v>
                </c:pt>
                <c:pt idx="15230">
                  <c:v>20.965255217223699</c:v>
                </c:pt>
                <c:pt idx="15231">
                  <c:v>20.966631793403501</c:v>
                </c:pt>
                <c:pt idx="15232">
                  <c:v>20.968008369583199</c:v>
                </c:pt>
                <c:pt idx="15233">
                  <c:v>20.969384945762901</c:v>
                </c:pt>
                <c:pt idx="15234">
                  <c:v>20.970761521942599</c:v>
                </c:pt>
                <c:pt idx="15235">
                  <c:v>20.9721380981224</c:v>
                </c:pt>
                <c:pt idx="15236">
                  <c:v>20.973514674302098</c:v>
                </c:pt>
                <c:pt idx="15237">
                  <c:v>20.9748912504818</c:v>
                </c:pt>
                <c:pt idx="15238">
                  <c:v>20.976267826661498</c:v>
                </c:pt>
                <c:pt idx="15239">
                  <c:v>20.9776444028413</c:v>
                </c:pt>
                <c:pt idx="15240">
                  <c:v>20.979020979021001</c:v>
                </c:pt>
                <c:pt idx="15241">
                  <c:v>20.9803975552007</c:v>
                </c:pt>
                <c:pt idx="15242">
                  <c:v>20.981774131380401</c:v>
                </c:pt>
                <c:pt idx="15243">
                  <c:v>20.983150707560199</c:v>
                </c:pt>
                <c:pt idx="15244">
                  <c:v>20.984527283739901</c:v>
                </c:pt>
                <c:pt idx="15245">
                  <c:v>20.985903859919599</c:v>
                </c:pt>
                <c:pt idx="15246">
                  <c:v>20.987280436099301</c:v>
                </c:pt>
                <c:pt idx="15247">
                  <c:v>20.988657012279099</c:v>
                </c:pt>
                <c:pt idx="15248">
                  <c:v>20.9900335884588</c:v>
                </c:pt>
                <c:pt idx="15249">
                  <c:v>20.991410164638499</c:v>
                </c:pt>
                <c:pt idx="15250">
                  <c:v>20.9927867408182</c:v>
                </c:pt>
                <c:pt idx="15251">
                  <c:v>20.994163316998002</c:v>
                </c:pt>
                <c:pt idx="15252">
                  <c:v>20.9955398931777</c:v>
                </c:pt>
                <c:pt idx="15253">
                  <c:v>20.996916469357402</c:v>
                </c:pt>
                <c:pt idx="15254">
                  <c:v>20.9982930455371</c:v>
                </c:pt>
                <c:pt idx="15255">
                  <c:v>20.999669621716901</c:v>
                </c:pt>
                <c:pt idx="15256">
                  <c:v>21.001046197896599</c:v>
                </c:pt>
                <c:pt idx="15257">
                  <c:v>21.002422774076301</c:v>
                </c:pt>
                <c:pt idx="15258">
                  <c:v>21.003799350256099</c:v>
                </c:pt>
                <c:pt idx="15259">
                  <c:v>21.0051759264358</c:v>
                </c:pt>
                <c:pt idx="15260">
                  <c:v>21.006552502615499</c:v>
                </c:pt>
                <c:pt idx="15261">
                  <c:v>21.0079290787952</c:v>
                </c:pt>
                <c:pt idx="15262">
                  <c:v>21.009305654975002</c:v>
                </c:pt>
                <c:pt idx="15263">
                  <c:v>21.0106822311547</c:v>
                </c:pt>
                <c:pt idx="15264">
                  <c:v>21.012058807334402</c:v>
                </c:pt>
                <c:pt idx="15265">
                  <c:v>21.0134353835141</c:v>
                </c:pt>
                <c:pt idx="15266">
                  <c:v>21.014811959693901</c:v>
                </c:pt>
                <c:pt idx="15267">
                  <c:v>21.016188535873599</c:v>
                </c:pt>
                <c:pt idx="15268">
                  <c:v>21.017565112053301</c:v>
                </c:pt>
                <c:pt idx="15269">
                  <c:v>21.018941688232999</c:v>
                </c:pt>
                <c:pt idx="15270">
                  <c:v>21.020318264412801</c:v>
                </c:pt>
                <c:pt idx="15271">
                  <c:v>21.021694840592499</c:v>
                </c:pt>
                <c:pt idx="15272">
                  <c:v>21.023071416772201</c:v>
                </c:pt>
                <c:pt idx="15273">
                  <c:v>21.024447992951899</c:v>
                </c:pt>
                <c:pt idx="15274">
                  <c:v>21.0258245691317</c:v>
                </c:pt>
                <c:pt idx="15275">
                  <c:v>21.027201145311398</c:v>
                </c:pt>
                <c:pt idx="15276">
                  <c:v>21.0285777214911</c:v>
                </c:pt>
                <c:pt idx="15277">
                  <c:v>21.029954297670798</c:v>
                </c:pt>
                <c:pt idx="15278">
                  <c:v>21.0313308738506</c:v>
                </c:pt>
                <c:pt idx="15279">
                  <c:v>21.032707450030301</c:v>
                </c:pt>
                <c:pt idx="15280">
                  <c:v>21.03408402621</c:v>
                </c:pt>
                <c:pt idx="15281">
                  <c:v>21.035460602389701</c:v>
                </c:pt>
                <c:pt idx="15282">
                  <c:v>21.036837178569499</c:v>
                </c:pt>
                <c:pt idx="15283">
                  <c:v>21.038213754749201</c:v>
                </c:pt>
                <c:pt idx="15284">
                  <c:v>21.039590330928899</c:v>
                </c:pt>
                <c:pt idx="15285">
                  <c:v>21.040966907108601</c:v>
                </c:pt>
                <c:pt idx="15286">
                  <c:v>21.042343483288398</c:v>
                </c:pt>
                <c:pt idx="15287">
                  <c:v>21.0437200594681</c:v>
                </c:pt>
                <c:pt idx="15288">
                  <c:v>21.045096635647798</c:v>
                </c:pt>
                <c:pt idx="15289">
                  <c:v>21.0464732118275</c:v>
                </c:pt>
                <c:pt idx="15290">
                  <c:v>21.047849788007301</c:v>
                </c:pt>
                <c:pt idx="15291">
                  <c:v>21.049226364187</c:v>
                </c:pt>
                <c:pt idx="15292">
                  <c:v>21.050602940366701</c:v>
                </c:pt>
                <c:pt idx="15293">
                  <c:v>21.051979516546499</c:v>
                </c:pt>
                <c:pt idx="15294">
                  <c:v>21.053356092726201</c:v>
                </c:pt>
                <c:pt idx="15295">
                  <c:v>21.054732668905899</c:v>
                </c:pt>
                <c:pt idx="15296">
                  <c:v>21.056109245085601</c:v>
                </c:pt>
                <c:pt idx="15297">
                  <c:v>21.057485821265399</c:v>
                </c:pt>
                <c:pt idx="15298">
                  <c:v>21.0588623974451</c:v>
                </c:pt>
                <c:pt idx="15299">
                  <c:v>21.060238973624799</c:v>
                </c:pt>
                <c:pt idx="15300">
                  <c:v>21.0616155498045</c:v>
                </c:pt>
                <c:pt idx="15301">
                  <c:v>21.062992125984302</c:v>
                </c:pt>
                <c:pt idx="15302">
                  <c:v>21.064368702164</c:v>
                </c:pt>
                <c:pt idx="15303">
                  <c:v>21.065745278343702</c:v>
                </c:pt>
                <c:pt idx="15304">
                  <c:v>21.0671218545234</c:v>
                </c:pt>
                <c:pt idx="15305">
                  <c:v>21.068498430703201</c:v>
                </c:pt>
                <c:pt idx="15306">
                  <c:v>21.069875006882899</c:v>
                </c:pt>
                <c:pt idx="15307">
                  <c:v>21.071251583062601</c:v>
                </c:pt>
                <c:pt idx="15308">
                  <c:v>21.072628159242299</c:v>
                </c:pt>
                <c:pt idx="15309">
                  <c:v>21.074004735422101</c:v>
                </c:pt>
                <c:pt idx="15310">
                  <c:v>21.075381311601799</c:v>
                </c:pt>
                <c:pt idx="15311">
                  <c:v>21.076757887781501</c:v>
                </c:pt>
                <c:pt idx="15312">
                  <c:v>21.078134463961199</c:v>
                </c:pt>
                <c:pt idx="15313">
                  <c:v>21.079511040141</c:v>
                </c:pt>
                <c:pt idx="15314">
                  <c:v>21.080887616320702</c:v>
                </c:pt>
                <c:pt idx="15315">
                  <c:v>21.0822641925004</c:v>
                </c:pt>
                <c:pt idx="15316">
                  <c:v>21.083640768680102</c:v>
                </c:pt>
                <c:pt idx="15317">
                  <c:v>21.085017344859899</c:v>
                </c:pt>
                <c:pt idx="15318">
                  <c:v>21.086393921039601</c:v>
                </c:pt>
                <c:pt idx="15319">
                  <c:v>21.087770497219299</c:v>
                </c:pt>
                <c:pt idx="15320">
                  <c:v>21.089147073399001</c:v>
                </c:pt>
                <c:pt idx="15321">
                  <c:v>21.090523649578799</c:v>
                </c:pt>
                <c:pt idx="15322">
                  <c:v>21.091900225758501</c:v>
                </c:pt>
                <c:pt idx="15323">
                  <c:v>21.093276801938199</c:v>
                </c:pt>
                <c:pt idx="15324">
                  <c:v>21.094653378118</c:v>
                </c:pt>
                <c:pt idx="15325">
                  <c:v>21.096029954297698</c:v>
                </c:pt>
                <c:pt idx="15326">
                  <c:v>21.0974065304774</c:v>
                </c:pt>
                <c:pt idx="15327">
                  <c:v>21.098783106657098</c:v>
                </c:pt>
                <c:pt idx="15328">
                  <c:v>21.1001596828369</c:v>
                </c:pt>
                <c:pt idx="15329">
                  <c:v>21.101536259016601</c:v>
                </c:pt>
                <c:pt idx="15330">
                  <c:v>21.1029128351963</c:v>
                </c:pt>
                <c:pt idx="15331">
                  <c:v>21.104289411376001</c:v>
                </c:pt>
                <c:pt idx="15332">
                  <c:v>21.105665987555799</c:v>
                </c:pt>
                <c:pt idx="15333">
                  <c:v>21.107042563735501</c:v>
                </c:pt>
                <c:pt idx="15334">
                  <c:v>21.108419139915199</c:v>
                </c:pt>
                <c:pt idx="15335">
                  <c:v>21.109795716094901</c:v>
                </c:pt>
                <c:pt idx="15336">
                  <c:v>21.111172292274698</c:v>
                </c:pt>
                <c:pt idx="15337">
                  <c:v>21.1125488684544</c:v>
                </c:pt>
                <c:pt idx="15338">
                  <c:v>21.113925444634098</c:v>
                </c:pt>
                <c:pt idx="15339">
                  <c:v>21.1153020208138</c:v>
                </c:pt>
                <c:pt idx="15340">
                  <c:v>21.116678596993602</c:v>
                </c:pt>
                <c:pt idx="15341">
                  <c:v>21.1180551731733</c:v>
                </c:pt>
                <c:pt idx="15342">
                  <c:v>21.119431749353001</c:v>
                </c:pt>
                <c:pt idx="15343">
                  <c:v>21.1208083255327</c:v>
                </c:pt>
                <c:pt idx="15344">
                  <c:v>21.122184901712501</c:v>
                </c:pt>
                <c:pt idx="15345">
                  <c:v>21.123561477892199</c:v>
                </c:pt>
                <c:pt idx="15346">
                  <c:v>21.124938054071901</c:v>
                </c:pt>
                <c:pt idx="15347">
                  <c:v>21.126314630251599</c:v>
                </c:pt>
                <c:pt idx="15348">
                  <c:v>21.1276912064314</c:v>
                </c:pt>
                <c:pt idx="15349">
                  <c:v>21.129067782611099</c:v>
                </c:pt>
                <c:pt idx="15350">
                  <c:v>21.1304443587908</c:v>
                </c:pt>
                <c:pt idx="15351">
                  <c:v>21.131820934970499</c:v>
                </c:pt>
                <c:pt idx="15352">
                  <c:v>21.1331975111503</c:v>
                </c:pt>
                <c:pt idx="15353">
                  <c:v>21.134574087330002</c:v>
                </c:pt>
                <c:pt idx="15354">
                  <c:v>21.1359506635097</c:v>
                </c:pt>
                <c:pt idx="15355">
                  <c:v>21.137327239689402</c:v>
                </c:pt>
                <c:pt idx="15356">
                  <c:v>21.138703815869199</c:v>
                </c:pt>
                <c:pt idx="15357">
                  <c:v>21.140080392048901</c:v>
                </c:pt>
                <c:pt idx="15358">
                  <c:v>21.141456968228599</c:v>
                </c:pt>
                <c:pt idx="15359">
                  <c:v>21.142833544408401</c:v>
                </c:pt>
                <c:pt idx="15360">
                  <c:v>21.144210120588099</c:v>
                </c:pt>
                <c:pt idx="15361">
                  <c:v>21.145586696767801</c:v>
                </c:pt>
                <c:pt idx="15362">
                  <c:v>21.146963272947499</c:v>
                </c:pt>
                <c:pt idx="15363">
                  <c:v>21.1483398491273</c:v>
                </c:pt>
                <c:pt idx="15364">
                  <c:v>21.149716425306998</c:v>
                </c:pt>
                <c:pt idx="15365">
                  <c:v>21.1510930014867</c:v>
                </c:pt>
                <c:pt idx="15366">
                  <c:v>21.152469577666398</c:v>
                </c:pt>
                <c:pt idx="15367">
                  <c:v>21.153846153846199</c:v>
                </c:pt>
                <c:pt idx="15368">
                  <c:v>21.155222730025901</c:v>
                </c:pt>
                <c:pt idx="15369">
                  <c:v>21.156599306205599</c:v>
                </c:pt>
                <c:pt idx="15370">
                  <c:v>21.157975882385301</c:v>
                </c:pt>
                <c:pt idx="15371">
                  <c:v>21.159352458565099</c:v>
                </c:pt>
                <c:pt idx="15372">
                  <c:v>21.160729034744801</c:v>
                </c:pt>
                <c:pt idx="15373">
                  <c:v>21.162105610924499</c:v>
                </c:pt>
                <c:pt idx="15374">
                  <c:v>21.163482187104201</c:v>
                </c:pt>
                <c:pt idx="15375">
                  <c:v>21.164858763283998</c:v>
                </c:pt>
                <c:pt idx="15376">
                  <c:v>21.1662353394637</c:v>
                </c:pt>
                <c:pt idx="15377">
                  <c:v>21.167611915643398</c:v>
                </c:pt>
                <c:pt idx="15378">
                  <c:v>21.1689884918231</c:v>
                </c:pt>
                <c:pt idx="15379">
                  <c:v>21.170365068002901</c:v>
                </c:pt>
                <c:pt idx="15380">
                  <c:v>21.1717416441826</c:v>
                </c:pt>
                <c:pt idx="15381">
                  <c:v>21.173118220362301</c:v>
                </c:pt>
                <c:pt idx="15382">
                  <c:v>21.174494796542</c:v>
                </c:pt>
                <c:pt idx="15383">
                  <c:v>21.175871372721801</c:v>
                </c:pt>
                <c:pt idx="15384">
                  <c:v>21.177247948901499</c:v>
                </c:pt>
                <c:pt idx="15385">
                  <c:v>21.178624525081201</c:v>
                </c:pt>
                <c:pt idx="15386">
                  <c:v>21.180001101260999</c:v>
                </c:pt>
                <c:pt idx="15387">
                  <c:v>21.1813776774407</c:v>
                </c:pt>
                <c:pt idx="15388">
                  <c:v>21.182754253620399</c:v>
                </c:pt>
                <c:pt idx="15389">
                  <c:v>21.1841308298001</c:v>
                </c:pt>
                <c:pt idx="15390">
                  <c:v>21.185507405979902</c:v>
                </c:pt>
                <c:pt idx="15391">
                  <c:v>21.1868839821596</c:v>
                </c:pt>
                <c:pt idx="15392">
                  <c:v>21.188260558339302</c:v>
                </c:pt>
                <c:pt idx="15393">
                  <c:v>21.189637134519</c:v>
                </c:pt>
                <c:pt idx="15394">
                  <c:v>21.191013710698801</c:v>
                </c:pt>
                <c:pt idx="15395">
                  <c:v>21.192390286878499</c:v>
                </c:pt>
                <c:pt idx="15396">
                  <c:v>21.193766863058201</c:v>
                </c:pt>
                <c:pt idx="15397">
                  <c:v>21.195143439237899</c:v>
                </c:pt>
                <c:pt idx="15398">
                  <c:v>21.1965200154177</c:v>
                </c:pt>
                <c:pt idx="15399">
                  <c:v>21.197896591597399</c:v>
                </c:pt>
                <c:pt idx="15400">
                  <c:v>21.1992731677771</c:v>
                </c:pt>
                <c:pt idx="15401">
                  <c:v>21.200649743956799</c:v>
                </c:pt>
                <c:pt idx="15402">
                  <c:v>21.2020263201366</c:v>
                </c:pt>
                <c:pt idx="15403">
                  <c:v>21.203402896316302</c:v>
                </c:pt>
                <c:pt idx="15404">
                  <c:v>21.204779472496</c:v>
                </c:pt>
                <c:pt idx="15405">
                  <c:v>21.206156048675702</c:v>
                </c:pt>
                <c:pt idx="15406">
                  <c:v>21.207532624855499</c:v>
                </c:pt>
                <c:pt idx="15407">
                  <c:v>21.208909201035201</c:v>
                </c:pt>
                <c:pt idx="15408">
                  <c:v>21.210285777214899</c:v>
                </c:pt>
                <c:pt idx="15409">
                  <c:v>21.211662353394601</c:v>
                </c:pt>
                <c:pt idx="15410">
                  <c:v>21.213038929574399</c:v>
                </c:pt>
                <c:pt idx="15411">
                  <c:v>21.214415505754101</c:v>
                </c:pt>
                <c:pt idx="15412">
                  <c:v>21.215792081933799</c:v>
                </c:pt>
                <c:pt idx="15413">
                  <c:v>21.217168658113501</c:v>
                </c:pt>
                <c:pt idx="15414">
                  <c:v>21.218545234293298</c:v>
                </c:pt>
                <c:pt idx="15415">
                  <c:v>21.219921810473</c:v>
                </c:pt>
                <c:pt idx="15416">
                  <c:v>21.221298386652698</c:v>
                </c:pt>
                <c:pt idx="15417">
                  <c:v>21.2226749628325</c:v>
                </c:pt>
                <c:pt idx="15418">
                  <c:v>21.224051539012201</c:v>
                </c:pt>
                <c:pt idx="15419">
                  <c:v>21.2254281151919</c:v>
                </c:pt>
                <c:pt idx="15420">
                  <c:v>21.226804691371601</c:v>
                </c:pt>
                <c:pt idx="15421">
                  <c:v>21.228181267551399</c:v>
                </c:pt>
                <c:pt idx="15422">
                  <c:v>21.229557843731101</c:v>
                </c:pt>
                <c:pt idx="15423">
                  <c:v>21.230934419910799</c:v>
                </c:pt>
                <c:pt idx="15424">
                  <c:v>21.232310996090501</c:v>
                </c:pt>
                <c:pt idx="15425">
                  <c:v>21.233687572270298</c:v>
                </c:pt>
                <c:pt idx="15426">
                  <c:v>21.23506414845</c:v>
                </c:pt>
                <c:pt idx="15427">
                  <c:v>21.236440724629698</c:v>
                </c:pt>
                <c:pt idx="15428">
                  <c:v>21.2378173008094</c:v>
                </c:pt>
                <c:pt idx="15429">
                  <c:v>21.239193876989201</c:v>
                </c:pt>
                <c:pt idx="15430">
                  <c:v>21.2405704531689</c:v>
                </c:pt>
                <c:pt idx="15431">
                  <c:v>21.241947029348601</c:v>
                </c:pt>
                <c:pt idx="15432">
                  <c:v>21.2433236055283</c:v>
                </c:pt>
                <c:pt idx="15433">
                  <c:v>21.244700181708101</c:v>
                </c:pt>
                <c:pt idx="15434">
                  <c:v>21.246076757887799</c:v>
                </c:pt>
                <c:pt idx="15435">
                  <c:v>21.247453334067501</c:v>
                </c:pt>
                <c:pt idx="15436">
                  <c:v>21.248829910247199</c:v>
                </c:pt>
                <c:pt idx="15437">
                  <c:v>21.250206486427</c:v>
                </c:pt>
                <c:pt idx="15438">
                  <c:v>21.251583062606699</c:v>
                </c:pt>
                <c:pt idx="15439">
                  <c:v>21.2529596387864</c:v>
                </c:pt>
                <c:pt idx="15440">
                  <c:v>21.254336214966099</c:v>
                </c:pt>
                <c:pt idx="15441">
                  <c:v>21.2557127911459</c:v>
                </c:pt>
                <c:pt idx="15442">
                  <c:v>21.257089367325602</c:v>
                </c:pt>
                <c:pt idx="15443">
                  <c:v>21.2584659435053</c:v>
                </c:pt>
                <c:pt idx="15444">
                  <c:v>21.259842519685002</c:v>
                </c:pt>
                <c:pt idx="15445">
                  <c:v>21.261219095864799</c:v>
                </c:pt>
                <c:pt idx="15446">
                  <c:v>21.262595672044501</c:v>
                </c:pt>
                <c:pt idx="15447">
                  <c:v>21.263972248224199</c:v>
                </c:pt>
                <c:pt idx="15448">
                  <c:v>21.265348824403901</c:v>
                </c:pt>
                <c:pt idx="15449">
                  <c:v>21.266725400583699</c:v>
                </c:pt>
                <c:pt idx="15450">
                  <c:v>21.268101976763401</c:v>
                </c:pt>
                <c:pt idx="15451">
                  <c:v>21.269478552943099</c:v>
                </c:pt>
                <c:pt idx="15452">
                  <c:v>21.2708551291229</c:v>
                </c:pt>
                <c:pt idx="15453">
                  <c:v>21.272231705302602</c:v>
                </c:pt>
                <c:pt idx="15454">
                  <c:v>21.2736082814823</c:v>
                </c:pt>
                <c:pt idx="15455">
                  <c:v>21.274984857662002</c:v>
                </c:pt>
                <c:pt idx="15456">
                  <c:v>21.276361433841799</c:v>
                </c:pt>
                <c:pt idx="15457">
                  <c:v>21.277738010021501</c:v>
                </c:pt>
                <c:pt idx="15458">
                  <c:v>21.279114586201199</c:v>
                </c:pt>
                <c:pt idx="15459">
                  <c:v>21.280491162380901</c:v>
                </c:pt>
                <c:pt idx="15460">
                  <c:v>21.281867738560699</c:v>
                </c:pt>
                <c:pt idx="15461">
                  <c:v>21.283244314740401</c:v>
                </c:pt>
                <c:pt idx="15462">
                  <c:v>21.284620890920099</c:v>
                </c:pt>
                <c:pt idx="15463">
                  <c:v>21.285997467099801</c:v>
                </c:pt>
                <c:pt idx="15464">
                  <c:v>21.287374043279598</c:v>
                </c:pt>
                <c:pt idx="15465">
                  <c:v>21.2887506194593</c:v>
                </c:pt>
                <c:pt idx="15466">
                  <c:v>21.290127195638998</c:v>
                </c:pt>
                <c:pt idx="15467">
                  <c:v>21.2915037718187</c:v>
                </c:pt>
                <c:pt idx="15468">
                  <c:v>21.292880347998501</c:v>
                </c:pt>
                <c:pt idx="15469">
                  <c:v>21.2942569241782</c:v>
                </c:pt>
                <c:pt idx="15470">
                  <c:v>21.295633500357901</c:v>
                </c:pt>
                <c:pt idx="15471">
                  <c:v>21.2970100765376</c:v>
                </c:pt>
                <c:pt idx="15472">
                  <c:v>21.298386652717401</c:v>
                </c:pt>
                <c:pt idx="15473">
                  <c:v>21.299763228897099</c:v>
                </c:pt>
                <c:pt idx="15474">
                  <c:v>21.301139805076801</c:v>
                </c:pt>
                <c:pt idx="15475">
                  <c:v>21.302516381256499</c:v>
                </c:pt>
                <c:pt idx="15476">
                  <c:v>21.3038929574363</c:v>
                </c:pt>
                <c:pt idx="15477">
                  <c:v>21.305269533615999</c:v>
                </c:pt>
                <c:pt idx="15478">
                  <c:v>21.3066461097957</c:v>
                </c:pt>
                <c:pt idx="15479">
                  <c:v>21.308022685975399</c:v>
                </c:pt>
                <c:pt idx="15480">
                  <c:v>21.3093992621552</c:v>
                </c:pt>
                <c:pt idx="15481">
                  <c:v>21.310775838334902</c:v>
                </c:pt>
                <c:pt idx="15482">
                  <c:v>21.3121524145146</c:v>
                </c:pt>
                <c:pt idx="15483">
                  <c:v>21.313528990694401</c:v>
                </c:pt>
                <c:pt idx="15484">
                  <c:v>21.314905566874099</c:v>
                </c:pt>
                <c:pt idx="15485">
                  <c:v>21.316282143053801</c:v>
                </c:pt>
                <c:pt idx="15486">
                  <c:v>21.317658719233499</c:v>
                </c:pt>
                <c:pt idx="15487">
                  <c:v>21.3190352954133</c:v>
                </c:pt>
                <c:pt idx="15488">
                  <c:v>21.320411871592999</c:v>
                </c:pt>
                <c:pt idx="15489">
                  <c:v>21.3217884477727</c:v>
                </c:pt>
                <c:pt idx="15490">
                  <c:v>21.323165023952399</c:v>
                </c:pt>
                <c:pt idx="15491">
                  <c:v>21.3245416001322</c:v>
                </c:pt>
                <c:pt idx="15492">
                  <c:v>21.325918176311902</c:v>
                </c:pt>
                <c:pt idx="15493">
                  <c:v>21.3272947524916</c:v>
                </c:pt>
                <c:pt idx="15494">
                  <c:v>21.328671328671302</c:v>
                </c:pt>
                <c:pt idx="15495">
                  <c:v>21.330047904851099</c:v>
                </c:pt>
                <c:pt idx="15496">
                  <c:v>21.331424481030801</c:v>
                </c:pt>
                <c:pt idx="15497">
                  <c:v>21.332801057210499</c:v>
                </c:pt>
                <c:pt idx="15498">
                  <c:v>21.334177633390201</c:v>
                </c:pt>
                <c:pt idx="15499">
                  <c:v>21.335554209569999</c:v>
                </c:pt>
                <c:pt idx="15500">
                  <c:v>21.336930785749701</c:v>
                </c:pt>
                <c:pt idx="15501">
                  <c:v>21.338307361929399</c:v>
                </c:pt>
                <c:pt idx="15502">
                  <c:v>21.339683938109101</c:v>
                </c:pt>
                <c:pt idx="15503">
                  <c:v>21.341060514288898</c:v>
                </c:pt>
                <c:pt idx="15504">
                  <c:v>21.3424370904686</c:v>
                </c:pt>
                <c:pt idx="15505">
                  <c:v>21.343813666648298</c:v>
                </c:pt>
                <c:pt idx="15506">
                  <c:v>21.345190242828</c:v>
                </c:pt>
                <c:pt idx="15507">
                  <c:v>21.346566819007801</c:v>
                </c:pt>
                <c:pt idx="15508">
                  <c:v>21.3479433951875</c:v>
                </c:pt>
                <c:pt idx="15509">
                  <c:v>21.349319971367201</c:v>
                </c:pt>
                <c:pt idx="15510">
                  <c:v>21.350696547546899</c:v>
                </c:pt>
                <c:pt idx="15511">
                  <c:v>21.352073123726701</c:v>
                </c:pt>
                <c:pt idx="15512">
                  <c:v>21.353449699906399</c:v>
                </c:pt>
                <c:pt idx="15513">
                  <c:v>21.354826276086101</c:v>
                </c:pt>
                <c:pt idx="15514">
                  <c:v>21.356202852265898</c:v>
                </c:pt>
                <c:pt idx="15515">
                  <c:v>21.3575794284456</c:v>
                </c:pt>
                <c:pt idx="15516">
                  <c:v>21.358956004625298</c:v>
                </c:pt>
                <c:pt idx="15517">
                  <c:v>21.360332580805</c:v>
                </c:pt>
                <c:pt idx="15518">
                  <c:v>21.361709156984801</c:v>
                </c:pt>
                <c:pt idx="15519">
                  <c:v>21.3630857331645</c:v>
                </c:pt>
                <c:pt idx="15520">
                  <c:v>21.364462309344201</c:v>
                </c:pt>
                <c:pt idx="15521">
                  <c:v>21.3658388855239</c:v>
                </c:pt>
                <c:pt idx="15522">
                  <c:v>21.367215461703701</c:v>
                </c:pt>
                <c:pt idx="15523">
                  <c:v>21.368592037883399</c:v>
                </c:pt>
                <c:pt idx="15524">
                  <c:v>21.369968614063101</c:v>
                </c:pt>
                <c:pt idx="15525">
                  <c:v>21.371345190242799</c:v>
                </c:pt>
                <c:pt idx="15526">
                  <c:v>21.3727217664226</c:v>
                </c:pt>
                <c:pt idx="15527">
                  <c:v>21.374098342602299</c:v>
                </c:pt>
                <c:pt idx="15528">
                  <c:v>21.375474918782</c:v>
                </c:pt>
                <c:pt idx="15529">
                  <c:v>21.376851494961699</c:v>
                </c:pt>
                <c:pt idx="15530">
                  <c:v>21.3782280711415</c:v>
                </c:pt>
                <c:pt idx="15531">
                  <c:v>21.379604647321202</c:v>
                </c:pt>
                <c:pt idx="15532">
                  <c:v>21.3809812235009</c:v>
                </c:pt>
                <c:pt idx="15533">
                  <c:v>21.382357799680602</c:v>
                </c:pt>
                <c:pt idx="15534">
                  <c:v>21.383734375860399</c:v>
                </c:pt>
                <c:pt idx="15535">
                  <c:v>21.385110952040101</c:v>
                </c:pt>
                <c:pt idx="15536">
                  <c:v>21.386487528219799</c:v>
                </c:pt>
                <c:pt idx="15537">
                  <c:v>21.387864104399501</c:v>
                </c:pt>
                <c:pt idx="15538">
                  <c:v>21.389240680579299</c:v>
                </c:pt>
                <c:pt idx="15539">
                  <c:v>21.390617256759</c:v>
                </c:pt>
                <c:pt idx="15540">
                  <c:v>21.391993832938699</c:v>
                </c:pt>
                <c:pt idx="15541">
                  <c:v>21.3933704091184</c:v>
                </c:pt>
                <c:pt idx="15542">
                  <c:v>21.394746985298202</c:v>
                </c:pt>
                <c:pt idx="15543">
                  <c:v>21.3961235614779</c:v>
                </c:pt>
                <c:pt idx="15544">
                  <c:v>21.397500137657602</c:v>
                </c:pt>
                <c:pt idx="15545">
                  <c:v>21.3988767138373</c:v>
                </c:pt>
                <c:pt idx="15546">
                  <c:v>21.400253290017101</c:v>
                </c:pt>
                <c:pt idx="15547">
                  <c:v>21.401629866196799</c:v>
                </c:pt>
                <c:pt idx="15548">
                  <c:v>21.403006442376501</c:v>
                </c:pt>
                <c:pt idx="15549">
                  <c:v>21.404383018556299</c:v>
                </c:pt>
                <c:pt idx="15550">
                  <c:v>21.405759594736001</c:v>
                </c:pt>
                <c:pt idx="15551">
                  <c:v>21.407136170915699</c:v>
                </c:pt>
                <c:pt idx="15552">
                  <c:v>21.408512747095401</c:v>
                </c:pt>
                <c:pt idx="15553">
                  <c:v>21.409889323275198</c:v>
                </c:pt>
                <c:pt idx="15554">
                  <c:v>21.4112658994549</c:v>
                </c:pt>
                <c:pt idx="15555">
                  <c:v>21.412642475634598</c:v>
                </c:pt>
                <c:pt idx="15556">
                  <c:v>21.4140190518143</c:v>
                </c:pt>
                <c:pt idx="15557">
                  <c:v>21.415395627994101</c:v>
                </c:pt>
                <c:pt idx="15558">
                  <c:v>21.4167722041738</c:v>
                </c:pt>
                <c:pt idx="15559">
                  <c:v>21.418148780353501</c:v>
                </c:pt>
                <c:pt idx="15560">
                  <c:v>21.4195253565332</c:v>
                </c:pt>
                <c:pt idx="15561">
                  <c:v>21.420901932713001</c:v>
                </c:pt>
                <c:pt idx="15562">
                  <c:v>21.422278508892699</c:v>
                </c:pt>
                <c:pt idx="15563">
                  <c:v>21.423655085072401</c:v>
                </c:pt>
                <c:pt idx="15564">
                  <c:v>21.425031661252099</c:v>
                </c:pt>
                <c:pt idx="15565">
                  <c:v>21.4264082374319</c:v>
                </c:pt>
                <c:pt idx="15566">
                  <c:v>21.427784813611598</c:v>
                </c:pt>
                <c:pt idx="15567">
                  <c:v>21.4291613897913</c:v>
                </c:pt>
                <c:pt idx="15568">
                  <c:v>21.430537965970998</c:v>
                </c:pt>
                <c:pt idx="15569">
                  <c:v>21.4319145421508</c:v>
                </c:pt>
                <c:pt idx="15570">
                  <c:v>21.433291118330501</c:v>
                </c:pt>
                <c:pt idx="15571">
                  <c:v>21.4346676945102</c:v>
                </c:pt>
                <c:pt idx="15572">
                  <c:v>21.436044270689901</c:v>
                </c:pt>
                <c:pt idx="15573">
                  <c:v>21.437420846869699</c:v>
                </c:pt>
                <c:pt idx="15574">
                  <c:v>21.438797423049401</c:v>
                </c:pt>
                <c:pt idx="15575">
                  <c:v>21.440173999229099</c:v>
                </c:pt>
                <c:pt idx="15576">
                  <c:v>21.441550575408801</c:v>
                </c:pt>
                <c:pt idx="15577">
                  <c:v>21.442927151588599</c:v>
                </c:pt>
                <c:pt idx="15578">
                  <c:v>21.4443037277683</c:v>
                </c:pt>
                <c:pt idx="15579">
                  <c:v>21.445680303947999</c:v>
                </c:pt>
                <c:pt idx="15580">
                  <c:v>21.4470568801278</c:v>
                </c:pt>
                <c:pt idx="15581">
                  <c:v>21.448433456307502</c:v>
                </c:pt>
                <c:pt idx="15582">
                  <c:v>21.4498100324872</c:v>
                </c:pt>
                <c:pt idx="15583">
                  <c:v>21.451186608666902</c:v>
                </c:pt>
                <c:pt idx="15584">
                  <c:v>21.452563184846699</c:v>
                </c:pt>
                <c:pt idx="15585">
                  <c:v>21.453939761026401</c:v>
                </c:pt>
                <c:pt idx="15586">
                  <c:v>21.455316337206099</c:v>
                </c:pt>
                <c:pt idx="15587">
                  <c:v>21.456692913385801</c:v>
                </c:pt>
                <c:pt idx="15588">
                  <c:v>21.458069489565599</c:v>
                </c:pt>
                <c:pt idx="15589">
                  <c:v>21.459446065745301</c:v>
                </c:pt>
                <c:pt idx="15590">
                  <c:v>21.460822641924999</c:v>
                </c:pt>
                <c:pt idx="15591">
                  <c:v>21.462199218104701</c:v>
                </c:pt>
                <c:pt idx="15592">
                  <c:v>21.463575794284498</c:v>
                </c:pt>
                <c:pt idx="15593">
                  <c:v>21.4649523704642</c:v>
                </c:pt>
                <c:pt idx="15594">
                  <c:v>21.466328946643898</c:v>
                </c:pt>
                <c:pt idx="15595">
                  <c:v>21.4677055228236</c:v>
                </c:pt>
                <c:pt idx="15596">
                  <c:v>21.469082099003401</c:v>
                </c:pt>
                <c:pt idx="15597">
                  <c:v>21.470458675183099</c:v>
                </c:pt>
                <c:pt idx="15598">
                  <c:v>21.471835251362801</c:v>
                </c:pt>
                <c:pt idx="15599">
                  <c:v>21.473211827542499</c:v>
                </c:pt>
                <c:pt idx="15600">
                  <c:v>21.474588403722301</c:v>
                </c:pt>
                <c:pt idx="15601">
                  <c:v>21.475964979901999</c:v>
                </c:pt>
                <c:pt idx="15602">
                  <c:v>21.477341556081701</c:v>
                </c:pt>
                <c:pt idx="15603">
                  <c:v>21.478718132261399</c:v>
                </c:pt>
                <c:pt idx="15604">
                  <c:v>21.4800947084412</c:v>
                </c:pt>
                <c:pt idx="15605">
                  <c:v>21.481471284620898</c:v>
                </c:pt>
                <c:pt idx="15606">
                  <c:v>21.4828478608006</c:v>
                </c:pt>
                <c:pt idx="15607">
                  <c:v>21.484224436980298</c:v>
                </c:pt>
                <c:pt idx="15608">
                  <c:v>21.4856010131601</c:v>
                </c:pt>
                <c:pt idx="15609">
                  <c:v>21.486977589339801</c:v>
                </c:pt>
                <c:pt idx="15610">
                  <c:v>21.4883541655195</c:v>
                </c:pt>
                <c:pt idx="15611">
                  <c:v>21.489730741699301</c:v>
                </c:pt>
                <c:pt idx="15612">
                  <c:v>21.491107317878999</c:v>
                </c:pt>
                <c:pt idx="15613">
                  <c:v>21.492483894058701</c:v>
                </c:pt>
                <c:pt idx="15614">
                  <c:v>21.493860470238399</c:v>
                </c:pt>
                <c:pt idx="15615">
                  <c:v>21.4952370464182</c:v>
                </c:pt>
                <c:pt idx="15616">
                  <c:v>21.496613622597899</c:v>
                </c:pt>
                <c:pt idx="15617">
                  <c:v>21.4979901987776</c:v>
                </c:pt>
                <c:pt idx="15618">
                  <c:v>21.499366774957299</c:v>
                </c:pt>
                <c:pt idx="15619">
                  <c:v>21.5007433511371</c:v>
                </c:pt>
                <c:pt idx="15620">
                  <c:v>21.502119927316802</c:v>
                </c:pt>
                <c:pt idx="15621">
                  <c:v>21.5034965034965</c:v>
                </c:pt>
                <c:pt idx="15622">
                  <c:v>21.504873079676202</c:v>
                </c:pt>
                <c:pt idx="15623">
                  <c:v>21.506249655855999</c:v>
                </c:pt>
                <c:pt idx="15624">
                  <c:v>21.507626232035701</c:v>
                </c:pt>
                <c:pt idx="15625">
                  <c:v>21.509002808215399</c:v>
                </c:pt>
                <c:pt idx="15626">
                  <c:v>21.510379384395101</c:v>
                </c:pt>
                <c:pt idx="15627">
                  <c:v>21.511755960574899</c:v>
                </c:pt>
                <c:pt idx="15628">
                  <c:v>21.5131325367546</c:v>
                </c:pt>
                <c:pt idx="15629">
                  <c:v>21.514509112934299</c:v>
                </c:pt>
                <c:pt idx="15630">
                  <c:v>21.515885689114</c:v>
                </c:pt>
                <c:pt idx="15631">
                  <c:v>21.517262265293802</c:v>
                </c:pt>
                <c:pt idx="15632">
                  <c:v>21.5186388414735</c:v>
                </c:pt>
                <c:pt idx="15633">
                  <c:v>21.520015417653202</c:v>
                </c:pt>
                <c:pt idx="15634">
                  <c:v>21.5213919938329</c:v>
                </c:pt>
                <c:pt idx="15635">
                  <c:v>21.522768570012701</c:v>
                </c:pt>
                <c:pt idx="15636">
                  <c:v>21.524145146192399</c:v>
                </c:pt>
                <c:pt idx="15637">
                  <c:v>21.525521722372101</c:v>
                </c:pt>
                <c:pt idx="15638">
                  <c:v>21.526898298551799</c:v>
                </c:pt>
                <c:pt idx="15639">
                  <c:v>21.528274874731601</c:v>
                </c:pt>
                <c:pt idx="15640">
                  <c:v>21.529651450911299</c:v>
                </c:pt>
                <c:pt idx="15641">
                  <c:v>21.531028027091001</c:v>
                </c:pt>
                <c:pt idx="15642">
                  <c:v>21.532404603270798</c:v>
                </c:pt>
                <c:pt idx="15643">
                  <c:v>21.5337811794505</c:v>
                </c:pt>
                <c:pt idx="15644">
                  <c:v>21.535157755630198</c:v>
                </c:pt>
                <c:pt idx="15645">
                  <c:v>21.5365343318099</c:v>
                </c:pt>
                <c:pt idx="15646">
                  <c:v>21.537910907989701</c:v>
                </c:pt>
                <c:pt idx="15647">
                  <c:v>21.5392874841694</c:v>
                </c:pt>
                <c:pt idx="15648">
                  <c:v>21.540664060349101</c:v>
                </c:pt>
                <c:pt idx="15649">
                  <c:v>21.5420406365288</c:v>
                </c:pt>
                <c:pt idx="15650">
                  <c:v>21.543417212708601</c:v>
                </c:pt>
                <c:pt idx="15651">
                  <c:v>21.544793788888299</c:v>
                </c:pt>
                <c:pt idx="15652">
                  <c:v>21.546170365068001</c:v>
                </c:pt>
                <c:pt idx="15653">
                  <c:v>21.547546941247699</c:v>
                </c:pt>
                <c:pt idx="15654">
                  <c:v>21.5489235174275</c:v>
                </c:pt>
                <c:pt idx="15655">
                  <c:v>21.550300093607198</c:v>
                </c:pt>
                <c:pt idx="15656">
                  <c:v>21.5516766697869</c:v>
                </c:pt>
                <c:pt idx="15657">
                  <c:v>21.553053245966598</c:v>
                </c:pt>
                <c:pt idx="15658">
                  <c:v>21.5544298221464</c:v>
                </c:pt>
                <c:pt idx="15659">
                  <c:v>21.555806398326101</c:v>
                </c:pt>
                <c:pt idx="15660">
                  <c:v>21.5571829745058</c:v>
                </c:pt>
                <c:pt idx="15661">
                  <c:v>21.558559550685501</c:v>
                </c:pt>
                <c:pt idx="15662">
                  <c:v>21.559936126865299</c:v>
                </c:pt>
                <c:pt idx="15663">
                  <c:v>21.561312703045001</c:v>
                </c:pt>
                <c:pt idx="15664">
                  <c:v>21.562689279224699</c:v>
                </c:pt>
                <c:pt idx="15665">
                  <c:v>21.564065855404401</c:v>
                </c:pt>
                <c:pt idx="15666">
                  <c:v>21.565442431584199</c:v>
                </c:pt>
                <c:pt idx="15667">
                  <c:v>21.5668190077639</c:v>
                </c:pt>
                <c:pt idx="15668">
                  <c:v>21.568195583943599</c:v>
                </c:pt>
                <c:pt idx="15669">
                  <c:v>21.5695721601233</c:v>
                </c:pt>
                <c:pt idx="15670">
                  <c:v>21.570948736303102</c:v>
                </c:pt>
                <c:pt idx="15671">
                  <c:v>21.5723253124828</c:v>
                </c:pt>
                <c:pt idx="15672">
                  <c:v>21.573701888662502</c:v>
                </c:pt>
                <c:pt idx="15673">
                  <c:v>21.575078464842299</c:v>
                </c:pt>
                <c:pt idx="15674">
                  <c:v>21.576455041022001</c:v>
                </c:pt>
                <c:pt idx="15675">
                  <c:v>21.577831617201699</c:v>
                </c:pt>
                <c:pt idx="15676">
                  <c:v>21.579208193381401</c:v>
                </c:pt>
                <c:pt idx="15677">
                  <c:v>21.580584769561199</c:v>
                </c:pt>
                <c:pt idx="15678">
                  <c:v>21.581961345740901</c:v>
                </c:pt>
                <c:pt idx="15679">
                  <c:v>21.583337921920599</c:v>
                </c:pt>
                <c:pt idx="15680">
                  <c:v>21.584714498100301</c:v>
                </c:pt>
                <c:pt idx="15681">
                  <c:v>21.586091074280102</c:v>
                </c:pt>
                <c:pt idx="15682">
                  <c:v>21.5874676504598</c:v>
                </c:pt>
                <c:pt idx="15683">
                  <c:v>21.588844226639502</c:v>
                </c:pt>
                <c:pt idx="15684">
                  <c:v>21.5902208028192</c:v>
                </c:pt>
                <c:pt idx="15685">
                  <c:v>21.591597378999001</c:v>
                </c:pt>
                <c:pt idx="15686">
                  <c:v>21.592973955178699</c:v>
                </c:pt>
                <c:pt idx="15687">
                  <c:v>21.594350531358401</c:v>
                </c:pt>
                <c:pt idx="15688">
                  <c:v>21.595727107538099</c:v>
                </c:pt>
                <c:pt idx="15689">
                  <c:v>21.597103683717901</c:v>
                </c:pt>
                <c:pt idx="15690">
                  <c:v>21.598480259897599</c:v>
                </c:pt>
                <c:pt idx="15691">
                  <c:v>21.599856836077301</c:v>
                </c:pt>
                <c:pt idx="15692">
                  <c:v>21.601233412256999</c:v>
                </c:pt>
                <c:pt idx="15693">
                  <c:v>21.6026099884368</c:v>
                </c:pt>
                <c:pt idx="15694">
                  <c:v>21.603986564616498</c:v>
                </c:pt>
                <c:pt idx="15695">
                  <c:v>21.6053631407962</c:v>
                </c:pt>
                <c:pt idx="15696">
                  <c:v>21.606739716975898</c:v>
                </c:pt>
                <c:pt idx="15697">
                  <c:v>21.6081162931557</c:v>
                </c:pt>
                <c:pt idx="15698">
                  <c:v>21.609492869335401</c:v>
                </c:pt>
                <c:pt idx="15699">
                  <c:v>21.6108694455151</c:v>
                </c:pt>
                <c:pt idx="15700">
                  <c:v>21.612246021694801</c:v>
                </c:pt>
                <c:pt idx="15701">
                  <c:v>21.613622597874599</c:v>
                </c:pt>
                <c:pt idx="15702">
                  <c:v>21.614999174054301</c:v>
                </c:pt>
                <c:pt idx="15703">
                  <c:v>21.616375750233999</c:v>
                </c:pt>
                <c:pt idx="15704">
                  <c:v>21.617752326413701</c:v>
                </c:pt>
                <c:pt idx="15705">
                  <c:v>21.619128902593499</c:v>
                </c:pt>
                <c:pt idx="15706">
                  <c:v>21.6205054787732</c:v>
                </c:pt>
                <c:pt idx="15707">
                  <c:v>21.621882054952898</c:v>
                </c:pt>
                <c:pt idx="15708">
                  <c:v>21.6232586311327</c:v>
                </c:pt>
                <c:pt idx="15709">
                  <c:v>21.624635207312402</c:v>
                </c:pt>
                <c:pt idx="15710">
                  <c:v>21.6260117834921</c:v>
                </c:pt>
                <c:pt idx="15711">
                  <c:v>21.627388359671802</c:v>
                </c:pt>
                <c:pt idx="15712">
                  <c:v>21.628764935851599</c:v>
                </c:pt>
                <c:pt idx="15713">
                  <c:v>21.630141512031301</c:v>
                </c:pt>
                <c:pt idx="15714">
                  <c:v>21.631518088210999</c:v>
                </c:pt>
                <c:pt idx="15715">
                  <c:v>21.632894664390701</c:v>
                </c:pt>
                <c:pt idx="15716">
                  <c:v>21.634271240570499</c:v>
                </c:pt>
                <c:pt idx="15717">
                  <c:v>21.6356478167502</c:v>
                </c:pt>
                <c:pt idx="15718">
                  <c:v>21.637024392929899</c:v>
                </c:pt>
                <c:pt idx="15719">
                  <c:v>21.6384009691096</c:v>
                </c:pt>
                <c:pt idx="15720">
                  <c:v>21.639777545289402</c:v>
                </c:pt>
                <c:pt idx="15721">
                  <c:v>21.6411541214691</c:v>
                </c:pt>
                <c:pt idx="15722">
                  <c:v>21.642530697648802</c:v>
                </c:pt>
                <c:pt idx="15723">
                  <c:v>21.6439072738285</c:v>
                </c:pt>
                <c:pt idx="15724">
                  <c:v>21.645283850008301</c:v>
                </c:pt>
                <c:pt idx="15725">
                  <c:v>21.646660426187999</c:v>
                </c:pt>
                <c:pt idx="15726">
                  <c:v>21.648037002367701</c:v>
                </c:pt>
                <c:pt idx="15727">
                  <c:v>21.649413578547399</c:v>
                </c:pt>
                <c:pt idx="15728">
                  <c:v>21.650790154727201</c:v>
                </c:pt>
                <c:pt idx="15729">
                  <c:v>21.652166730906899</c:v>
                </c:pt>
                <c:pt idx="15730">
                  <c:v>21.653543307086601</c:v>
                </c:pt>
                <c:pt idx="15731">
                  <c:v>21.654919883266299</c:v>
                </c:pt>
                <c:pt idx="15732">
                  <c:v>21.6562964594461</c:v>
                </c:pt>
                <c:pt idx="15733">
                  <c:v>21.657673035625798</c:v>
                </c:pt>
                <c:pt idx="15734">
                  <c:v>21.6590496118055</c:v>
                </c:pt>
                <c:pt idx="15735">
                  <c:v>21.660426187985198</c:v>
                </c:pt>
                <c:pt idx="15736">
                  <c:v>21.661802764165</c:v>
                </c:pt>
                <c:pt idx="15737">
                  <c:v>21.663179340344701</c:v>
                </c:pt>
                <c:pt idx="15738">
                  <c:v>21.664555916524399</c:v>
                </c:pt>
                <c:pt idx="15739">
                  <c:v>21.665932492704201</c:v>
                </c:pt>
                <c:pt idx="15740">
                  <c:v>21.667309068883899</c:v>
                </c:pt>
                <c:pt idx="15741">
                  <c:v>21.668685645063601</c:v>
                </c:pt>
                <c:pt idx="15742">
                  <c:v>21.670062221243299</c:v>
                </c:pt>
                <c:pt idx="15743">
                  <c:v>21.6714387974231</c:v>
                </c:pt>
                <c:pt idx="15744">
                  <c:v>21.672815373602798</c:v>
                </c:pt>
                <c:pt idx="15745">
                  <c:v>21.6741919497825</c:v>
                </c:pt>
                <c:pt idx="15746">
                  <c:v>21.675568525962198</c:v>
                </c:pt>
                <c:pt idx="15747">
                  <c:v>21.676945102142</c:v>
                </c:pt>
                <c:pt idx="15748">
                  <c:v>21.678321678321701</c:v>
                </c:pt>
                <c:pt idx="15749">
                  <c:v>21.6796982545014</c:v>
                </c:pt>
                <c:pt idx="15750">
                  <c:v>21.681074830681101</c:v>
                </c:pt>
                <c:pt idx="15751">
                  <c:v>21.682451406860899</c:v>
                </c:pt>
                <c:pt idx="15752">
                  <c:v>21.683827983040601</c:v>
                </c:pt>
                <c:pt idx="15753">
                  <c:v>21.685204559220299</c:v>
                </c:pt>
                <c:pt idx="15754">
                  <c:v>21.686581135400001</c:v>
                </c:pt>
                <c:pt idx="15755">
                  <c:v>21.687957711579799</c:v>
                </c:pt>
                <c:pt idx="15756">
                  <c:v>21.6893342877595</c:v>
                </c:pt>
                <c:pt idx="15757">
                  <c:v>21.690710863939199</c:v>
                </c:pt>
                <c:pt idx="15758">
                  <c:v>21.6920874401189</c:v>
                </c:pt>
                <c:pt idx="15759">
                  <c:v>21.693464016298702</c:v>
                </c:pt>
                <c:pt idx="15760">
                  <c:v>21.6948405924784</c:v>
                </c:pt>
                <c:pt idx="15761">
                  <c:v>21.696217168658102</c:v>
                </c:pt>
                <c:pt idx="15762">
                  <c:v>21.6975937448378</c:v>
                </c:pt>
                <c:pt idx="15763">
                  <c:v>21.698970321017601</c:v>
                </c:pt>
                <c:pt idx="15764">
                  <c:v>21.700346897197299</c:v>
                </c:pt>
                <c:pt idx="15765">
                  <c:v>21.701723473377001</c:v>
                </c:pt>
                <c:pt idx="15766">
                  <c:v>21.703100049556699</c:v>
                </c:pt>
                <c:pt idx="15767">
                  <c:v>21.7044766257365</c:v>
                </c:pt>
                <c:pt idx="15768">
                  <c:v>21.705853201916199</c:v>
                </c:pt>
                <c:pt idx="15769">
                  <c:v>21.7072297780959</c:v>
                </c:pt>
                <c:pt idx="15770">
                  <c:v>21.708606354275702</c:v>
                </c:pt>
                <c:pt idx="15771">
                  <c:v>21.7099829304554</c:v>
                </c:pt>
                <c:pt idx="15772">
                  <c:v>21.711359506635102</c:v>
                </c:pt>
                <c:pt idx="15773">
                  <c:v>21.7127360828148</c:v>
                </c:pt>
                <c:pt idx="15774">
                  <c:v>21.714112658994601</c:v>
                </c:pt>
                <c:pt idx="15775">
                  <c:v>21.715489235174299</c:v>
                </c:pt>
                <c:pt idx="15776">
                  <c:v>21.716865811354001</c:v>
                </c:pt>
                <c:pt idx="15777">
                  <c:v>21.718242387533699</c:v>
                </c:pt>
                <c:pt idx="15778">
                  <c:v>21.719618963713501</c:v>
                </c:pt>
                <c:pt idx="15779">
                  <c:v>21.720995539893199</c:v>
                </c:pt>
                <c:pt idx="15780">
                  <c:v>21.722372116072901</c:v>
                </c:pt>
                <c:pt idx="15781">
                  <c:v>21.723748692252599</c:v>
                </c:pt>
                <c:pt idx="15782">
                  <c:v>21.7251252684324</c:v>
                </c:pt>
                <c:pt idx="15783">
                  <c:v>21.726501844612098</c:v>
                </c:pt>
                <c:pt idx="15784">
                  <c:v>21.7278784207918</c:v>
                </c:pt>
                <c:pt idx="15785">
                  <c:v>21.729254996971498</c:v>
                </c:pt>
                <c:pt idx="15786">
                  <c:v>21.7306315731513</c:v>
                </c:pt>
                <c:pt idx="15787">
                  <c:v>21.732008149331001</c:v>
                </c:pt>
                <c:pt idx="15788">
                  <c:v>21.7333847255107</c:v>
                </c:pt>
                <c:pt idx="15789">
                  <c:v>21.734761301690401</c:v>
                </c:pt>
                <c:pt idx="15790">
                  <c:v>21.736137877870199</c:v>
                </c:pt>
                <c:pt idx="15791">
                  <c:v>21.737514454049901</c:v>
                </c:pt>
                <c:pt idx="15792">
                  <c:v>21.738891030229599</c:v>
                </c:pt>
                <c:pt idx="15793">
                  <c:v>21.740267606409301</c:v>
                </c:pt>
                <c:pt idx="15794">
                  <c:v>21.741644182589098</c:v>
                </c:pt>
                <c:pt idx="15795">
                  <c:v>21.7430207587688</c:v>
                </c:pt>
                <c:pt idx="15796">
                  <c:v>21.744397334948498</c:v>
                </c:pt>
                <c:pt idx="15797">
                  <c:v>21.7457739111283</c:v>
                </c:pt>
                <c:pt idx="15798">
                  <c:v>21.747150487308001</c:v>
                </c:pt>
                <c:pt idx="15799">
                  <c:v>21.7485270634877</c:v>
                </c:pt>
                <c:pt idx="15800">
                  <c:v>21.749903639667401</c:v>
                </c:pt>
                <c:pt idx="15801">
                  <c:v>21.751280215847199</c:v>
                </c:pt>
                <c:pt idx="15802">
                  <c:v>21.752656792026901</c:v>
                </c:pt>
                <c:pt idx="15803">
                  <c:v>21.754033368206599</c:v>
                </c:pt>
                <c:pt idx="15804">
                  <c:v>21.755409944386301</c:v>
                </c:pt>
                <c:pt idx="15805">
                  <c:v>21.756786520566099</c:v>
                </c:pt>
                <c:pt idx="15806">
                  <c:v>21.7581630967458</c:v>
                </c:pt>
                <c:pt idx="15807">
                  <c:v>21.759539672925499</c:v>
                </c:pt>
                <c:pt idx="15808">
                  <c:v>21.7609162491052</c:v>
                </c:pt>
                <c:pt idx="15809">
                  <c:v>21.762292825285002</c:v>
                </c:pt>
                <c:pt idx="15810">
                  <c:v>21.7636694014647</c:v>
                </c:pt>
                <c:pt idx="15811">
                  <c:v>21.765045977644402</c:v>
                </c:pt>
                <c:pt idx="15812">
                  <c:v>21.7664225538241</c:v>
                </c:pt>
                <c:pt idx="15813">
                  <c:v>21.767799130003901</c:v>
                </c:pt>
                <c:pt idx="15814">
                  <c:v>21.769175706183599</c:v>
                </c:pt>
                <c:pt idx="15815">
                  <c:v>21.770552282363301</c:v>
                </c:pt>
                <c:pt idx="15816">
                  <c:v>21.771928858542999</c:v>
                </c:pt>
                <c:pt idx="15817">
                  <c:v>21.773305434722801</c:v>
                </c:pt>
                <c:pt idx="15818">
                  <c:v>21.774682010902499</c:v>
                </c:pt>
                <c:pt idx="15819">
                  <c:v>21.776058587082201</c:v>
                </c:pt>
                <c:pt idx="15820">
                  <c:v>21.777435163261899</c:v>
                </c:pt>
                <c:pt idx="15821">
                  <c:v>21.7788117394417</c:v>
                </c:pt>
                <c:pt idx="15822">
                  <c:v>21.780188315621398</c:v>
                </c:pt>
                <c:pt idx="15823">
                  <c:v>21.7815648918011</c:v>
                </c:pt>
                <c:pt idx="15824">
                  <c:v>21.782941467980802</c:v>
                </c:pt>
                <c:pt idx="15825">
                  <c:v>21.784318044160599</c:v>
                </c:pt>
                <c:pt idx="15826">
                  <c:v>21.785694620340301</c:v>
                </c:pt>
                <c:pt idx="15827">
                  <c:v>21.787071196519999</c:v>
                </c:pt>
                <c:pt idx="15828">
                  <c:v>21.788447772699701</c:v>
                </c:pt>
                <c:pt idx="15829">
                  <c:v>21.789824348879499</c:v>
                </c:pt>
                <c:pt idx="15830">
                  <c:v>21.791200925059201</c:v>
                </c:pt>
                <c:pt idx="15831">
                  <c:v>21.792577501238899</c:v>
                </c:pt>
                <c:pt idx="15832">
                  <c:v>21.7939540774187</c:v>
                </c:pt>
                <c:pt idx="15833">
                  <c:v>21.795330653598398</c:v>
                </c:pt>
                <c:pt idx="15834">
                  <c:v>21.7967072297781</c:v>
                </c:pt>
                <c:pt idx="15835">
                  <c:v>21.798083805957798</c:v>
                </c:pt>
                <c:pt idx="15836">
                  <c:v>21.7994603821376</c:v>
                </c:pt>
                <c:pt idx="15837">
                  <c:v>21.800836958317301</c:v>
                </c:pt>
                <c:pt idx="15838">
                  <c:v>21.802213534497</c:v>
                </c:pt>
                <c:pt idx="15839">
                  <c:v>21.803590110676701</c:v>
                </c:pt>
                <c:pt idx="15840">
                  <c:v>21.804966686856499</c:v>
                </c:pt>
                <c:pt idx="15841">
                  <c:v>21.806343263036201</c:v>
                </c:pt>
                <c:pt idx="15842">
                  <c:v>21.807719839215899</c:v>
                </c:pt>
                <c:pt idx="15843">
                  <c:v>21.809096415395601</c:v>
                </c:pt>
                <c:pt idx="15844">
                  <c:v>21.810472991575399</c:v>
                </c:pt>
                <c:pt idx="15845">
                  <c:v>21.8118495677551</c:v>
                </c:pt>
                <c:pt idx="15846">
                  <c:v>21.813226143934799</c:v>
                </c:pt>
                <c:pt idx="15847">
                  <c:v>21.8146027201145</c:v>
                </c:pt>
                <c:pt idx="15848">
                  <c:v>21.815979296294302</c:v>
                </c:pt>
                <c:pt idx="15849">
                  <c:v>21.817355872474</c:v>
                </c:pt>
                <c:pt idx="15850">
                  <c:v>21.818732448653702</c:v>
                </c:pt>
                <c:pt idx="15851">
                  <c:v>21.8201090248334</c:v>
                </c:pt>
                <c:pt idx="15852">
                  <c:v>21.821485601013201</c:v>
                </c:pt>
                <c:pt idx="15853">
                  <c:v>21.822862177192899</c:v>
                </c:pt>
                <c:pt idx="15854">
                  <c:v>21.824238753372601</c:v>
                </c:pt>
                <c:pt idx="15855">
                  <c:v>21.825615329552299</c:v>
                </c:pt>
                <c:pt idx="15856">
                  <c:v>21.8269919057321</c:v>
                </c:pt>
                <c:pt idx="15857">
                  <c:v>21.828368481911799</c:v>
                </c:pt>
                <c:pt idx="15858">
                  <c:v>21.8297450580915</c:v>
                </c:pt>
                <c:pt idx="15859">
                  <c:v>21.831121634271199</c:v>
                </c:pt>
                <c:pt idx="15860">
                  <c:v>21.832498210451</c:v>
                </c:pt>
                <c:pt idx="15861">
                  <c:v>21.833874786630702</c:v>
                </c:pt>
                <c:pt idx="15862">
                  <c:v>21.8352513628104</c:v>
                </c:pt>
                <c:pt idx="15863">
                  <c:v>21.836627938990102</c:v>
                </c:pt>
                <c:pt idx="15864">
                  <c:v>21.838004515169899</c:v>
                </c:pt>
                <c:pt idx="15865">
                  <c:v>21.839381091349601</c:v>
                </c:pt>
                <c:pt idx="15866">
                  <c:v>21.840757667529299</c:v>
                </c:pt>
                <c:pt idx="15867">
                  <c:v>21.842134243709101</c:v>
                </c:pt>
                <c:pt idx="15868">
                  <c:v>21.843510819888799</c:v>
                </c:pt>
                <c:pt idx="15869">
                  <c:v>21.844887396068501</c:v>
                </c:pt>
                <c:pt idx="15870">
                  <c:v>21.846263972248199</c:v>
                </c:pt>
                <c:pt idx="15871">
                  <c:v>21.847640548428</c:v>
                </c:pt>
                <c:pt idx="15872">
                  <c:v>21.849017124607698</c:v>
                </c:pt>
                <c:pt idx="15873">
                  <c:v>21.8503937007874</c:v>
                </c:pt>
                <c:pt idx="15874">
                  <c:v>21.851770276967098</c:v>
                </c:pt>
                <c:pt idx="15875">
                  <c:v>21.8531468531469</c:v>
                </c:pt>
                <c:pt idx="15876">
                  <c:v>21.854523429326601</c:v>
                </c:pt>
                <c:pt idx="15877">
                  <c:v>21.8559000055063</c:v>
                </c:pt>
                <c:pt idx="15878">
                  <c:v>21.857276581686001</c:v>
                </c:pt>
                <c:pt idx="15879">
                  <c:v>21.858653157865799</c:v>
                </c:pt>
                <c:pt idx="15880">
                  <c:v>21.860029734045501</c:v>
                </c:pt>
                <c:pt idx="15881">
                  <c:v>21.861406310225199</c:v>
                </c:pt>
                <c:pt idx="15882">
                  <c:v>21.862782886404901</c:v>
                </c:pt>
                <c:pt idx="15883">
                  <c:v>21.864159462584698</c:v>
                </c:pt>
                <c:pt idx="15884">
                  <c:v>21.8655360387644</c:v>
                </c:pt>
                <c:pt idx="15885">
                  <c:v>21.866912614944098</c:v>
                </c:pt>
                <c:pt idx="15886">
                  <c:v>21.8682891911238</c:v>
                </c:pt>
                <c:pt idx="15887">
                  <c:v>21.869665767303601</c:v>
                </c:pt>
                <c:pt idx="15888">
                  <c:v>21.8710423434833</c:v>
                </c:pt>
                <c:pt idx="15889">
                  <c:v>21.872418919663001</c:v>
                </c:pt>
                <c:pt idx="15890">
                  <c:v>21.8737954958427</c:v>
                </c:pt>
                <c:pt idx="15891">
                  <c:v>21.875172072022501</c:v>
                </c:pt>
                <c:pt idx="15892">
                  <c:v>21.876548648202199</c:v>
                </c:pt>
                <c:pt idx="15893">
                  <c:v>21.877925224381901</c:v>
                </c:pt>
                <c:pt idx="15894">
                  <c:v>21.879301800561599</c:v>
                </c:pt>
                <c:pt idx="15895">
                  <c:v>21.8806783767414</c:v>
                </c:pt>
                <c:pt idx="15896">
                  <c:v>21.882054952921099</c:v>
                </c:pt>
                <c:pt idx="15897">
                  <c:v>21.8834315291008</c:v>
                </c:pt>
                <c:pt idx="15898">
                  <c:v>21.884808105280602</c:v>
                </c:pt>
                <c:pt idx="15899">
                  <c:v>21.8861846814603</c:v>
                </c:pt>
                <c:pt idx="15900">
                  <c:v>21.887561257640002</c:v>
                </c:pt>
                <c:pt idx="15901">
                  <c:v>21.8889378338197</c:v>
                </c:pt>
                <c:pt idx="15902">
                  <c:v>21.890314409999501</c:v>
                </c:pt>
                <c:pt idx="15903">
                  <c:v>21.891690986179199</c:v>
                </c:pt>
                <c:pt idx="15904">
                  <c:v>21.893067562358901</c:v>
                </c:pt>
                <c:pt idx="15905">
                  <c:v>21.894444138538599</c:v>
                </c:pt>
                <c:pt idx="15906">
                  <c:v>21.895820714718401</c:v>
                </c:pt>
                <c:pt idx="15907">
                  <c:v>21.897197290898099</c:v>
                </c:pt>
                <c:pt idx="15908">
                  <c:v>21.898573867077801</c:v>
                </c:pt>
                <c:pt idx="15909">
                  <c:v>21.899950443257499</c:v>
                </c:pt>
                <c:pt idx="15910">
                  <c:v>21.9013270194373</c:v>
                </c:pt>
                <c:pt idx="15911">
                  <c:v>21.902703595617002</c:v>
                </c:pt>
                <c:pt idx="15912">
                  <c:v>21.9040801717967</c:v>
                </c:pt>
                <c:pt idx="15913">
                  <c:v>21.905456747976402</c:v>
                </c:pt>
                <c:pt idx="15914">
                  <c:v>21.906833324156199</c:v>
                </c:pt>
                <c:pt idx="15915">
                  <c:v>21.908209900335901</c:v>
                </c:pt>
                <c:pt idx="15916">
                  <c:v>21.909586476515599</c:v>
                </c:pt>
                <c:pt idx="15917">
                  <c:v>21.910963052695301</c:v>
                </c:pt>
                <c:pt idx="15918">
                  <c:v>21.912339628875099</c:v>
                </c:pt>
                <c:pt idx="15919">
                  <c:v>21.913716205054801</c:v>
                </c:pt>
                <c:pt idx="15920">
                  <c:v>21.915092781234499</c:v>
                </c:pt>
                <c:pt idx="15921">
                  <c:v>21.916469357414201</c:v>
                </c:pt>
                <c:pt idx="15922">
                  <c:v>21.917845933593998</c:v>
                </c:pt>
                <c:pt idx="15923">
                  <c:v>21.9192225097737</c:v>
                </c:pt>
                <c:pt idx="15924">
                  <c:v>21.920599085953398</c:v>
                </c:pt>
                <c:pt idx="15925">
                  <c:v>21.9219756621331</c:v>
                </c:pt>
                <c:pt idx="15926">
                  <c:v>21.923352238312901</c:v>
                </c:pt>
                <c:pt idx="15927">
                  <c:v>21.9247288144926</c:v>
                </c:pt>
                <c:pt idx="15928">
                  <c:v>21.926105390672301</c:v>
                </c:pt>
                <c:pt idx="15929">
                  <c:v>21.927481966852099</c:v>
                </c:pt>
                <c:pt idx="15930">
                  <c:v>21.928858543031801</c:v>
                </c:pt>
                <c:pt idx="15931">
                  <c:v>21.930235119211499</c:v>
                </c:pt>
                <c:pt idx="15932">
                  <c:v>21.931611695391201</c:v>
                </c:pt>
                <c:pt idx="15933">
                  <c:v>21.932988271570999</c:v>
                </c:pt>
                <c:pt idx="15934">
                  <c:v>21.9343648477507</c:v>
                </c:pt>
                <c:pt idx="15935">
                  <c:v>21.935741423930398</c:v>
                </c:pt>
                <c:pt idx="15936">
                  <c:v>21.9371180001101</c:v>
                </c:pt>
                <c:pt idx="15937">
                  <c:v>21.938494576289902</c:v>
                </c:pt>
                <c:pt idx="15938">
                  <c:v>21.9398711524696</c:v>
                </c:pt>
                <c:pt idx="15939">
                  <c:v>21.941247728649302</c:v>
                </c:pt>
                <c:pt idx="15940">
                  <c:v>21.942624304829</c:v>
                </c:pt>
                <c:pt idx="15941">
                  <c:v>21.944000881008801</c:v>
                </c:pt>
                <c:pt idx="15942">
                  <c:v>21.945377457188499</c:v>
                </c:pt>
                <c:pt idx="15943">
                  <c:v>21.946754033368201</c:v>
                </c:pt>
                <c:pt idx="15944">
                  <c:v>21.948130609547899</c:v>
                </c:pt>
                <c:pt idx="15945">
                  <c:v>21.9495071857277</c:v>
                </c:pt>
                <c:pt idx="15946">
                  <c:v>21.950883761907399</c:v>
                </c:pt>
                <c:pt idx="15947">
                  <c:v>21.9522603380871</c:v>
                </c:pt>
                <c:pt idx="15948">
                  <c:v>21.953636914266799</c:v>
                </c:pt>
                <c:pt idx="15949">
                  <c:v>21.9550134904466</c:v>
                </c:pt>
                <c:pt idx="15950">
                  <c:v>21.956390066626302</c:v>
                </c:pt>
                <c:pt idx="15951">
                  <c:v>21.957766642806</c:v>
                </c:pt>
                <c:pt idx="15952">
                  <c:v>21.959143218985702</c:v>
                </c:pt>
                <c:pt idx="15953">
                  <c:v>21.960519795165499</c:v>
                </c:pt>
                <c:pt idx="15954">
                  <c:v>21.961896371345201</c:v>
                </c:pt>
                <c:pt idx="15955">
                  <c:v>21.963272947524899</c:v>
                </c:pt>
                <c:pt idx="15956">
                  <c:v>21.964649523704601</c:v>
                </c:pt>
                <c:pt idx="15957">
                  <c:v>21.966026099884399</c:v>
                </c:pt>
                <c:pt idx="15958">
                  <c:v>21.967402676064101</c:v>
                </c:pt>
                <c:pt idx="15959">
                  <c:v>21.968779252243799</c:v>
                </c:pt>
                <c:pt idx="15960">
                  <c:v>21.970155828423501</c:v>
                </c:pt>
                <c:pt idx="15961">
                  <c:v>21.971532404603298</c:v>
                </c:pt>
                <c:pt idx="15962">
                  <c:v>21.972908980783</c:v>
                </c:pt>
                <c:pt idx="15963">
                  <c:v>21.974285556962698</c:v>
                </c:pt>
                <c:pt idx="15964">
                  <c:v>21.975662133142499</c:v>
                </c:pt>
                <c:pt idx="15965">
                  <c:v>21.977038709322201</c:v>
                </c:pt>
                <c:pt idx="15966">
                  <c:v>21.978415285501899</c:v>
                </c:pt>
                <c:pt idx="15967">
                  <c:v>21.979791861681601</c:v>
                </c:pt>
                <c:pt idx="15968">
                  <c:v>21.981168437861399</c:v>
                </c:pt>
                <c:pt idx="15969">
                  <c:v>21.982545014041101</c:v>
                </c:pt>
                <c:pt idx="15970">
                  <c:v>21.983921590220799</c:v>
                </c:pt>
                <c:pt idx="15971">
                  <c:v>21.985298166400501</c:v>
                </c:pt>
                <c:pt idx="15972">
                  <c:v>21.986674742580298</c:v>
                </c:pt>
                <c:pt idx="15973">
                  <c:v>21.98805131876</c:v>
                </c:pt>
                <c:pt idx="15974">
                  <c:v>21.989427894939698</c:v>
                </c:pt>
                <c:pt idx="15975">
                  <c:v>21.9908044711194</c:v>
                </c:pt>
                <c:pt idx="15976">
                  <c:v>21.992181047299201</c:v>
                </c:pt>
                <c:pt idx="15977">
                  <c:v>21.9935576234789</c:v>
                </c:pt>
                <c:pt idx="15978">
                  <c:v>21.994934199658601</c:v>
                </c:pt>
                <c:pt idx="15979">
                  <c:v>21.9963107758383</c:v>
                </c:pt>
                <c:pt idx="15980">
                  <c:v>21.997687352018101</c:v>
                </c:pt>
                <c:pt idx="15981">
                  <c:v>21.999063928197799</c:v>
                </c:pt>
                <c:pt idx="15982">
                  <c:v>22.000440504377501</c:v>
                </c:pt>
                <c:pt idx="15983">
                  <c:v>22.001817080557199</c:v>
                </c:pt>
                <c:pt idx="15984">
                  <c:v>22.003193656737</c:v>
                </c:pt>
                <c:pt idx="15985">
                  <c:v>22.004570232916699</c:v>
                </c:pt>
                <c:pt idx="15986">
                  <c:v>22.0059468090964</c:v>
                </c:pt>
                <c:pt idx="15987">
                  <c:v>22.007323385276202</c:v>
                </c:pt>
                <c:pt idx="15988">
                  <c:v>22.0086999614559</c:v>
                </c:pt>
                <c:pt idx="15989">
                  <c:v>22.010076537635602</c:v>
                </c:pt>
                <c:pt idx="15990">
                  <c:v>22.0114531138153</c:v>
                </c:pt>
                <c:pt idx="15991">
                  <c:v>22.012829689995002</c:v>
                </c:pt>
                <c:pt idx="15992">
                  <c:v>22.014206266174799</c:v>
                </c:pt>
                <c:pt idx="15993">
                  <c:v>22.015582842354501</c:v>
                </c:pt>
                <c:pt idx="15994">
                  <c:v>22.016959418534199</c:v>
                </c:pt>
                <c:pt idx="15995">
                  <c:v>22.018335994714</c:v>
                </c:pt>
                <c:pt idx="15996">
                  <c:v>22.019712570893699</c:v>
                </c:pt>
                <c:pt idx="15997">
                  <c:v>22.0210891470734</c:v>
                </c:pt>
                <c:pt idx="15998">
                  <c:v>22.022465723253099</c:v>
                </c:pt>
                <c:pt idx="15999">
                  <c:v>22.0238422994329</c:v>
                </c:pt>
                <c:pt idx="16000">
                  <c:v>22.025218875612602</c:v>
                </c:pt>
                <c:pt idx="16001">
                  <c:v>22.0265954517923</c:v>
                </c:pt>
                <c:pt idx="16002">
                  <c:v>22.027972027972002</c:v>
                </c:pt>
                <c:pt idx="16003">
                  <c:v>22.029348604151799</c:v>
                </c:pt>
                <c:pt idx="16004">
                  <c:v>22.030725180331501</c:v>
                </c:pt>
                <c:pt idx="16005">
                  <c:v>22.032101756511199</c:v>
                </c:pt>
                <c:pt idx="16006">
                  <c:v>22.033478332690901</c:v>
                </c:pt>
                <c:pt idx="16007">
                  <c:v>22.034854908870699</c:v>
                </c:pt>
                <c:pt idx="16008">
                  <c:v>22.036231485050401</c:v>
                </c:pt>
                <c:pt idx="16009">
                  <c:v>22.037608061230099</c:v>
                </c:pt>
                <c:pt idx="16010">
                  <c:v>22.038984637409801</c:v>
                </c:pt>
                <c:pt idx="16011">
                  <c:v>22.040361213589598</c:v>
                </c:pt>
                <c:pt idx="16012">
                  <c:v>22.0417377897693</c:v>
                </c:pt>
                <c:pt idx="16013">
                  <c:v>22.043114365948998</c:v>
                </c:pt>
                <c:pt idx="16014">
                  <c:v>22.0444909421287</c:v>
                </c:pt>
                <c:pt idx="16015">
                  <c:v>22.045867518308501</c:v>
                </c:pt>
                <c:pt idx="16016">
                  <c:v>22.0472440944882</c:v>
                </c:pt>
                <c:pt idx="16017">
                  <c:v>22.048620670667901</c:v>
                </c:pt>
                <c:pt idx="16018">
                  <c:v>22.0499972468476</c:v>
                </c:pt>
                <c:pt idx="16019">
                  <c:v>22.051373823027401</c:v>
                </c:pt>
                <c:pt idx="16020">
                  <c:v>22.052750399207099</c:v>
                </c:pt>
                <c:pt idx="16021">
                  <c:v>22.054126975386801</c:v>
                </c:pt>
                <c:pt idx="16022">
                  <c:v>22.055503551566598</c:v>
                </c:pt>
                <c:pt idx="16023">
                  <c:v>22.0568801277463</c:v>
                </c:pt>
                <c:pt idx="16024">
                  <c:v>22.058256703925998</c:v>
                </c:pt>
                <c:pt idx="16025">
                  <c:v>22.0596332801057</c:v>
                </c:pt>
                <c:pt idx="16026">
                  <c:v>22.061009856285501</c:v>
                </c:pt>
                <c:pt idx="16027">
                  <c:v>22.0623864324652</c:v>
                </c:pt>
                <c:pt idx="16028">
                  <c:v>22.063763008644901</c:v>
                </c:pt>
                <c:pt idx="16029">
                  <c:v>22.0651395848246</c:v>
                </c:pt>
                <c:pt idx="16030">
                  <c:v>22.066516161004401</c:v>
                </c:pt>
                <c:pt idx="16031">
                  <c:v>22.067892737184099</c:v>
                </c:pt>
                <c:pt idx="16032">
                  <c:v>22.069269313363801</c:v>
                </c:pt>
                <c:pt idx="16033">
                  <c:v>22.070645889543499</c:v>
                </c:pt>
                <c:pt idx="16034">
                  <c:v>22.0720224657233</c:v>
                </c:pt>
                <c:pt idx="16035">
                  <c:v>22.073399041902999</c:v>
                </c:pt>
                <c:pt idx="16036">
                  <c:v>22.0747756180827</c:v>
                </c:pt>
                <c:pt idx="16037">
                  <c:v>22.076152194262399</c:v>
                </c:pt>
                <c:pt idx="16038">
                  <c:v>22.0775287704422</c:v>
                </c:pt>
                <c:pt idx="16039">
                  <c:v>22.078905346621902</c:v>
                </c:pt>
                <c:pt idx="16040">
                  <c:v>22.0802819228016</c:v>
                </c:pt>
                <c:pt idx="16041">
                  <c:v>22.081658498981302</c:v>
                </c:pt>
                <c:pt idx="16042">
                  <c:v>22.083035075161099</c:v>
                </c:pt>
                <c:pt idx="16043">
                  <c:v>22.084411651340801</c:v>
                </c:pt>
                <c:pt idx="16044">
                  <c:v>22.085788227520499</c:v>
                </c:pt>
                <c:pt idx="16045">
                  <c:v>22.087164803700201</c:v>
                </c:pt>
                <c:pt idx="16046">
                  <c:v>22.088541379879999</c:v>
                </c:pt>
                <c:pt idx="16047">
                  <c:v>22.089917956059701</c:v>
                </c:pt>
                <c:pt idx="16048">
                  <c:v>22.091294532239399</c:v>
                </c:pt>
                <c:pt idx="16049">
                  <c:v>22.092671108419101</c:v>
                </c:pt>
                <c:pt idx="16050">
                  <c:v>22.094047684598898</c:v>
                </c:pt>
                <c:pt idx="16051">
                  <c:v>22.0954242607786</c:v>
                </c:pt>
                <c:pt idx="16052">
                  <c:v>22.096800836958302</c:v>
                </c:pt>
                <c:pt idx="16053">
                  <c:v>22.098177413138099</c:v>
                </c:pt>
                <c:pt idx="16054">
                  <c:v>22.099553989317801</c:v>
                </c:pt>
                <c:pt idx="16055">
                  <c:v>22.100930565497499</c:v>
                </c:pt>
                <c:pt idx="16056">
                  <c:v>22.102307141677201</c:v>
                </c:pt>
                <c:pt idx="16057">
                  <c:v>22.103683717856999</c:v>
                </c:pt>
                <c:pt idx="16058">
                  <c:v>22.105060294036701</c:v>
                </c:pt>
                <c:pt idx="16059">
                  <c:v>22.106436870216399</c:v>
                </c:pt>
                <c:pt idx="16060">
                  <c:v>22.107813446396101</c:v>
                </c:pt>
                <c:pt idx="16061">
                  <c:v>22.109190022575898</c:v>
                </c:pt>
                <c:pt idx="16062">
                  <c:v>22.1105665987556</c:v>
                </c:pt>
                <c:pt idx="16063">
                  <c:v>22.111943174935298</c:v>
                </c:pt>
                <c:pt idx="16064">
                  <c:v>22.113319751115</c:v>
                </c:pt>
                <c:pt idx="16065">
                  <c:v>22.114696327294801</c:v>
                </c:pt>
                <c:pt idx="16066">
                  <c:v>22.1160729034745</c:v>
                </c:pt>
                <c:pt idx="16067">
                  <c:v>22.117449479654201</c:v>
                </c:pt>
                <c:pt idx="16068">
                  <c:v>22.1188260558339</c:v>
                </c:pt>
                <c:pt idx="16069">
                  <c:v>22.120202632013701</c:v>
                </c:pt>
                <c:pt idx="16070">
                  <c:v>22.121579208193399</c:v>
                </c:pt>
                <c:pt idx="16071">
                  <c:v>22.122955784373101</c:v>
                </c:pt>
                <c:pt idx="16072">
                  <c:v>22.124332360552799</c:v>
                </c:pt>
                <c:pt idx="16073">
                  <c:v>22.1257089367326</c:v>
                </c:pt>
                <c:pt idx="16074">
                  <c:v>22.127085512912299</c:v>
                </c:pt>
                <c:pt idx="16075">
                  <c:v>22.128462089092</c:v>
                </c:pt>
                <c:pt idx="16076">
                  <c:v>22.129838665271699</c:v>
                </c:pt>
                <c:pt idx="16077">
                  <c:v>22.1312152414515</c:v>
                </c:pt>
                <c:pt idx="16078">
                  <c:v>22.132591817631202</c:v>
                </c:pt>
                <c:pt idx="16079">
                  <c:v>22.1339683938109</c:v>
                </c:pt>
                <c:pt idx="16080">
                  <c:v>22.135344969990602</c:v>
                </c:pt>
                <c:pt idx="16081">
                  <c:v>22.136721546170399</c:v>
                </c:pt>
                <c:pt idx="16082">
                  <c:v>22.138098122350101</c:v>
                </c:pt>
                <c:pt idx="16083">
                  <c:v>22.139474698529799</c:v>
                </c:pt>
                <c:pt idx="16084">
                  <c:v>22.140851274709501</c:v>
                </c:pt>
                <c:pt idx="16085">
                  <c:v>22.142227850889299</c:v>
                </c:pt>
                <c:pt idx="16086">
                  <c:v>22.143604427069</c:v>
                </c:pt>
                <c:pt idx="16087">
                  <c:v>22.144981003248699</c:v>
                </c:pt>
                <c:pt idx="16088">
                  <c:v>22.1463575794285</c:v>
                </c:pt>
                <c:pt idx="16089">
                  <c:v>22.147734155608202</c:v>
                </c:pt>
                <c:pt idx="16090">
                  <c:v>22.1491107317879</c:v>
                </c:pt>
                <c:pt idx="16091">
                  <c:v>22.150487307967602</c:v>
                </c:pt>
                <c:pt idx="16092">
                  <c:v>22.151863884147399</c:v>
                </c:pt>
                <c:pt idx="16093">
                  <c:v>22.153240460327101</c:v>
                </c:pt>
                <c:pt idx="16094">
                  <c:v>22.154617036506799</c:v>
                </c:pt>
                <c:pt idx="16095">
                  <c:v>22.155993612686501</c:v>
                </c:pt>
                <c:pt idx="16096">
                  <c:v>22.157370188866299</c:v>
                </c:pt>
                <c:pt idx="16097">
                  <c:v>22.158746765046001</c:v>
                </c:pt>
                <c:pt idx="16098">
                  <c:v>22.160123341225699</c:v>
                </c:pt>
                <c:pt idx="16099">
                  <c:v>22.161499917405401</c:v>
                </c:pt>
                <c:pt idx="16100">
                  <c:v>22.162876493585198</c:v>
                </c:pt>
                <c:pt idx="16101">
                  <c:v>22.1642530697649</c:v>
                </c:pt>
                <c:pt idx="16102">
                  <c:v>22.165629645944598</c:v>
                </c:pt>
                <c:pt idx="16103">
                  <c:v>22.1670062221243</c:v>
                </c:pt>
                <c:pt idx="16104">
                  <c:v>22.168382798304101</c:v>
                </c:pt>
                <c:pt idx="16105">
                  <c:v>22.1697593744838</c:v>
                </c:pt>
                <c:pt idx="16106">
                  <c:v>22.171135950663501</c:v>
                </c:pt>
                <c:pt idx="16107">
                  <c:v>22.1725125268432</c:v>
                </c:pt>
                <c:pt idx="16108">
                  <c:v>22.173889103023001</c:v>
                </c:pt>
                <c:pt idx="16109">
                  <c:v>22.175265679202699</c:v>
                </c:pt>
                <c:pt idx="16110">
                  <c:v>22.176642255382401</c:v>
                </c:pt>
                <c:pt idx="16111">
                  <c:v>22.178018831562099</c:v>
                </c:pt>
                <c:pt idx="16112">
                  <c:v>22.1793954077419</c:v>
                </c:pt>
                <c:pt idx="16113">
                  <c:v>22.180771983921598</c:v>
                </c:pt>
                <c:pt idx="16114">
                  <c:v>22.1821485601013</c:v>
                </c:pt>
                <c:pt idx="16115">
                  <c:v>22.183525136280998</c:v>
                </c:pt>
                <c:pt idx="16116">
                  <c:v>22.1849017124608</c:v>
                </c:pt>
                <c:pt idx="16117">
                  <c:v>22.186278288640501</c:v>
                </c:pt>
                <c:pt idx="16118">
                  <c:v>22.1876548648202</c:v>
                </c:pt>
                <c:pt idx="16119">
                  <c:v>22.189031440999901</c:v>
                </c:pt>
                <c:pt idx="16120">
                  <c:v>22.190408017179699</c:v>
                </c:pt>
                <c:pt idx="16121">
                  <c:v>22.191784593359401</c:v>
                </c:pt>
                <c:pt idx="16122">
                  <c:v>22.193161169539099</c:v>
                </c:pt>
                <c:pt idx="16123">
                  <c:v>22.1945377457189</c:v>
                </c:pt>
                <c:pt idx="16124">
                  <c:v>22.195914321898599</c:v>
                </c:pt>
                <c:pt idx="16125">
                  <c:v>22.1972908980783</c:v>
                </c:pt>
                <c:pt idx="16126">
                  <c:v>22.198667474257999</c:v>
                </c:pt>
                <c:pt idx="16127">
                  <c:v>22.2000440504378</c:v>
                </c:pt>
                <c:pt idx="16128">
                  <c:v>22.201420626617502</c:v>
                </c:pt>
                <c:pt idx="16129">
                  <c:v>22.2027972027972</c:v>
                </c:pt>
                <c:pt idx="16130">
                  <c:v>22.204173778976902</c:v>
                </c:pt>
                <c:pt idx="16131">
                  <c:v>22.205550355156699</c:v>
                </c:pt>
                <c:pt idx="16132">
                  <c:v>22.206926931336401</c:v>
                </c:pt>
                <c:pt idx="16133">
                  <c:v>22.208303507516099</c:v>
                </c:pt>
                <c:pt idx="16134">
                  <c:v>22.209680083695801</c:v>
                </c:pt>
                <c:pt idx="16135">
                  <c:v>22.211056659875599</c:v>
                </c:pt>
                <c:pt idx="16136">
                  <c:v>22.212433236055301</c:v>
                </c:pt>
                <c:pt idx="16137">
                  <c:v>22.213809812234999</c:v>
                </c:pt>
                <c:pt idx="16138">
                  <c:v>22.215186388414701</c:v>
                </c:pt>
                <c:pt idx="16139">
                  <c:v>22.216562964594502</c:v>
                </c:pt>
                <c:pt idx="16140">
                  <c:v>22.2179395407742</c:v>
                </c:pt>
                <c:pt idx="16141">
                  <c:v>22.219316116953902</c:v>
                </c:pt>
                <c:pt idx="16142">
                  <c:v>22.2206926931336</c:v>
                </c:pt>
                <c:pt idx="16143">
                  <c:v>22.222069269313401</c:v>
                </c:pt>
                <c:pt idx="16144">
                  <c:v>22.223445845493099</c:v>
                </c:pt>
                <c:pt idx="16145">
                  <c:v>22.224822421672801</c:v>
                </c:pt>
                <c:pt idx="16146">
                  <c:v>22.226198997852499</c:v>
                </c:pt>
                <c:pt idx="16147">
                  <c:v>22.227575574032301</c:v>
                </c:pt>
                <c:pt idx="16148">
                  <c:v>22.228952150211999</c:v>
                </c:pt>
                <c:pt idx="16149">
                  <c:v>22.230328726391701</c:v>
                </c:pt>
                <c:pt idx="16150">
                  <c:v>22.231705302571498</c:v>
                </c:pt>
                <c:pt idx="16151">
                  <c:v>22.2330818787512</c:v>
                </c:pt>
                <c:pt idx="16152">
                  <c:v>22.234458454930898</c:v>
                </c:pt>
                <c:pt idx="16153">
                  <c:v>22.2358350311106</c:v>
                </c:pt>
                <c:pt idx="16154">
                  <c:v>22.237211607290401</c:v>
                </c:pt>
                <c:pt idx="16155">
                  <c:v>22.2385881834701</c:v>
                </c:pt>
                <c:pt idx="16156">
                  <c:v>22.239964759649801</c:v>
                </c:pt>
                <c:pt idx="16157">
                  <c:v>22.2413413358295</c:v>
                </c:pt>
                <c:pt idx="16158">
                  <c:v>22.242717912009301</c:v>
                </c:pt>
                <c:pt idx="16159">
                  <c:v>22.244094488188999</c:v>
                </c:pt>
                <c:pt idx="16160">
                  <c:v>22.245471064368701</c:v>
                </c:pt>
                <c:pt idx="16161">
                  <c:v>22.246847640548399</c:v>
                </c:pt>
                <c:pt idx="16162">
                  <c:v>22.2482242167282</c:v>
                </c:pt>
                <c:pt idx="16163">
                  <c:v>22.249600792907898</c:v>
                </c:pt>
                <c:pt idx="16164">
                  <c:v>22.2509773690876</c:v>
                </c:pt>
                <c:pt idx="16165">
                  <c:v>22.252353945267298</c:v>
                </c:pt>
                <c:pt idx="16166">
                  <c:v>22.2537305214471</c:v>
                </c:pt>
                <c:pt idx="16167">
                  <c:v>22.255107097626802</c:v>
                </c:pt>
                <c:pt idx="16168">
                  <c:v>22.2564836738065</c:v>
                </c:pt>
                <c:pt idx="16169">
                  <c:v>22.257860249986201</c:v>
                </c:pt>
                <c:pt idx="16170">
                  <c:v>22.259236826165999</c:v>
                </c:pt>
                <c:pt idx="16171">
                  <c:v>22.260613402345701</c:v>
                </c:pt>
                <c:pt idx="16172">
                  <c:v>22.261989978525399</c:v>
                </c:pt>
                <c:pt idx="16173">
                  <c:v>22.263366554705101</c:v>
                </c:pt>
                <c:pt idx="16174">
                  <c:v>22.264743130884899</c:v>
                </c:pt>
                <c:pt idx="16175">
                  <c:v>22.2661197070646</c:v>
                </c:pt>
                <c:pt idx="16176">
                  <c:v>22.267496283244299</c:v>
                </c:pt>
                <c:pt idx="16177">
                  <c:v>22.268872859424</c:v>
                </c:pt>
                <c:pt idx="16178">
                  <c:v>22.270249435603802</c:v>
                </c:pt>
                <c:pt idx="16179">
                  <c:v>22.2716260117835</c:v>
                </c:pt>
                <c:pt idx="16180">
                  <c:v>22.273002587963202</c:v>
                </c:pt>
                <c:pt idx="16181">
                  <c:v>22.274379164142999</c:v>
                </c:pt>
                <c:pt idx="16182">
                  <c:v>22.275755740322701</c:v>
                </c:pt>
                <c:pt idx="16183">
                  <c:v>22.277132316502399</c:v>
                </c:pt>
                <c:pt idx="16184">
                  <c:v>22.278508892682101</c:v>
                </c:pt>
                <c:pt idx="16185">
                  <c:v>22.279885468861899</c:v>
                </c:pt>
                <c:pt idx="16186">
                  <c:v>22.281262045041601</c:v>
                </c:pt>
                <c:pt idx="16187">
                  <c:v>22.282638621221299</c:v>
                </c:pt>
                <c:pt idx="16188">
                  <c:v>22.284015197401001</c:v>
                </c:pt>
                <c:pt idx="16189">
                  <c:v>22.285391773580798</c:v>
                </c:pt>
                <c:pt idx="16190">
                  <c:v>22.2867683497605</c:v>
                </c:pt>
                <c:pt idx="16191">
                  <c:v>22.288144925940198</c:v>
                </c:pt>
                <c:pt idx="16192">
                  <c:v>22.2895215021199</c:v>
                </c:pt>
                <c:pt idx="16193">
                  <c:v>22.290898078299701</c:v>
                </c:pt>
                <c:pt idx="16194">
                  <c:v>22.292274654479399</c:v>
                </c:pt>
                <c:pt idx="16195">
                  <c:v>22.293651230659101</c:v>
                </c:pt>
                <c:pt idx="16196">
                  <c:v>22.295027806838799</c:v>
                </c:pt>
                <c:pt idx="16197">
                  <c:v>22.296404383018601</c:v>
                </c:pt>
                <c:pt idx="16198">
                  <c:v>22.297780959198299</c:v>
                </c:pt>
                <c:pt idx="16199">
                  <c:v>22.299157535378001</c:v>
                </c:pt>
                <c:pt idx="16200">
                  <c:v>22.300534111557699</c:v>
                </c:pt>
                <c:pt idx="16201">
                  <c:v>22.3019106877375</c:v>
                </c:pt>
                <c:pt idx="16202">
                  <c:v>22.303287263917198</c:v>
                </c:pt>
                <c:pt idx="16203">
                  <c:v>22.3046638400969</c:v>
                </c:pt>
                <c:pt idx="16204">
                  <c:v>22.306040416276598</c:v>
                </c:pt>
                <c:pt idx="16205">
                  <c:v>22.3074169924564</c:v>
                </c:pt>
                <c:pt idx="16206">
                  <c:v>22.308793568636101</c:v>
                </c:pt>
                <c:pt idx="16207">
                  <c:v>22.3101701448158</c:v>
                </c:pt>
                <c:pt idx="16208">
                  <c:v>22.311546720995501</c:v>
                </c:pt>
                <c:pt idx="16209">
                  <c:v>22.312923297175299</c:v>
                </c:pt>
                <c:pt idx="16210">
                  <c:v>22.314299873355001</c:v>
                </c:pt>
                <c:pt idx="16211">
                  <c:v>22.315676449534699</c:v>
                </c:pt>
                <c:pt idx="16212">
                  <c:v>22.3170530257145</c:v>
                </c:pt>
                <c:pt idx="16213">
                  <c:v>22.318429601894199</c:v>
                </c:pt>
                <c:pt idx="16214">
                  <c:v>22.3198061780739</c:v>
                </c:pt>
                <c:pt idx="16215">
                  <c:v>22.321182754253599</c:v>
                </c:pt>
                <c:pt idx="16216">
                  <c:v>22.3225593304334</c:v>
                </c:pt>
                <c:pt idx="16217">
                  <c:v>22.323935906613102</c:v>
                </c:pt>
                <c:pt idx="16218">
                  <c:v>22.3253124827928</c:v>
                </c:pt>
                <c:pt idx="16219">
                  <c:v>22.326689058972502</c:v>
                </c:pt>
                <c:pt idx="16220">
                  <c:v>22.328065635152299</c:v>
                </c:pt>
                <c:pt idx="16221">
                  <c:v>22.329442211332001</c:v>
                </c:pt>
                <c:pt idx="16222">
                  <c:v>22.330818787511699</c:v>
                </c:pt>
                <c:pt idx="16223">
                  <c:v>22.332195363691401</c:v>
                </c:pt>
                <c:pt idx="16224">
                  <c:v>22.333571939871199</c:v>
                </c:pt>
                <c:pt idx="16225">
                  <c:v>22.3349485160509</c:v>
                </c:pt>
                <c:pt idx="16226">
                  <c:v>22.336325092230599</c:v>
                </c:pt>
                <c:pt idx="16227">
                  <c:v>22.3377016684103</c:v>
                </c:pt>
                <c:pt idx="16228">
                  <c:v>22.339078244590102</c:v>
                </c:pt>
                <c:pt idx="16229">
                  <c:v>22.3404548207698</c:v>
                </c:pt>
                <c:pt idx="16230">
                  <c:v>22.341831396949502</c:v>
                </c:pt>
                <c:pt idx="16231">
                  <c:v>22.3432079731292</c:v>
                </c:pt>
                <c:pt idx="16232">
                  <c:v>22.344584549309001</c:v>
                </c:pt>
                <c:pt idx="16233">
                  <c:v>22.345961125488699</c:v>
                </c:pt>
                <c:pt idx="16234">
                  <c:v>22.347337701668401</c:v>
                </c:pt>
                <c:pt idx="16235">
                  <c:v>22.348714277848099</c:v>
                </c:pt>
                <c:pt idx="16236">
                  <c:v>22.350090854027901</c:v>
                </c:pt>
                <c:pt idx="16237">
                  <c:v>22.351467430207599</c:v>
                </c:pt>
                <c:pt idx="16238">
                  <c:v>22.352844006387301</c:v>
                </c:pt>
                <c:pt idx="16239">
                  <c:v>22.354220582566999</c:v>
                </c:pt>
                <c:pt idx="16240">
                  <c:v>22.3555971587468</c:v>
                </c:pt>
                <c:pt idx="16241">
                  <c:v>22.356973734926498</c:v>
                </c:pt>
                <c:pt idx="16242">
                  <c:v>22.3583503111062</c:v>
                </c:pt>
                <c:pt idx="16243">
                  <c:v>22.359726887285898</c:v>
                </c:pt>
                <c:pt idx="16244">
                  <c:v>22.3611034634657</c:v>
                </c:pt>
                <c:pt idx="16245">
                  <c:v>22.362480039645401</c:v>
                </c:pt>
                <c:pt idx="16246">
                  <c:v>22.3638566158251</c:v>
                </c:pt>
                <c:pt idx="16247">
                  <c:v>22.365233192004901</c:v>
                </c:pt>
                <c:pt idx="16248">
                  <c:v>22.366609768184599</c:v>
                </c:pt>
                <c:pt idx="16249">
                  <c:v>22.367986344364301</c:v>
                </c:pt>
                <c:pt idx="16250">
                  <c:v>22.369362920543999</c:v>
                </c:pt>
                <c:pt idx="16251">
                  <c:v>22.3707394967238</c:v>
                </c:pt>
                <c:pt idx="16252">
                  <c:v>22.372116072903498</c:v>
                </c:pt>
                <c:pt idx="16253">
                  <c:v>22.3734926490832</c:v>
                </c:pt>
                <c:pt idx="16254">
                  <c:v>22.374869225262898</c:v>
                </c:pt>
                <c:pt idx="16255">
                  <c:v>22.3762458014427</c:v>
                </c:pt>
                <c:pt idx="16256">
                  <c:v>22.377622377622401</c:v>
                </c:pt>
                <c:pt idx="16257">
                  <c:v>22.3789989538021</c:v>
                </c:pt>
                <c:pt idx="16258">
                  <c:v>22.380375529981801</c:v>
                </c:pt>
                <c:pt idx="16259">
                  <c:v>22.381752106161599</c:v>
                </c:pt>
                <c:pt idx="16260">
                  <c:v>22.383128682341301</c:v>
                </c:pt>
                <c:pt idx="16261">
                  <c:v>22.384505258520999</c:v>
                </c:pt>
                <c:pt idx="16262">
                  <c:v>22.385881834700701</c:v>
                </c:pt>
                <c:pt idx="16263">
                  <c:v>22.387258410880499</c:v>
                </c:pt>
                <c:pt idx="16264">
                  <c:v>22.3886349870602</c:v>
                </c:pt>
                <c:pt idx="16265">
                  <c:v>22.390011563239899</c:v>
                </c:pt>
                <c:pt idx="16266">
                  <c:v>22.3913881394196</c:v>
                </c:pt>
                <c:pt idx="16267">
                  <c:v>22.392764715599402</c:v>
                </c:pt>
                <c:pt idx="16268">
                  <c:v>22.3941412917791</c:v>
                </c:pt>
                <c:pt idx="16269">
                  <c:v>22.395517867958802</c:v>
                </c:pt>
                <c:pt idx="16270">
                  <c:v>22.3968944441385</c:v>
                </c:pt>
                <c:pt idx="16271">
                  <c:v>22.398271020318301</c:v>
                </c:pt>
                <c:pt idx="16272">
                  <c:v>22.399647596497999</c:v>
                </c:pt>
                <c:pt idx="16273">
                  <c:v>22.401024172677701</c:v>
                </c:pt>
                <c:pt idx="16274">
                  <c:v>22.402400748857399</c:v>
                </c:pt>
                <c:pt idx="16275">
                  <c:v>22.403777325037201</c:v>
                </c:pt>
                <c:pt idx="16276">
                  <c:v>22.405153901216899</c:v>
                </c:pt>
                <c:pt idx="16277">
                  <c:v>22.406530477396601</c:v>
                </c:pt>
                <c:pt idx="16278">
                  <c:v>22.407907053576398</c:v>
                </c:pt>
                <c:pt idx="16279">
                  <c:v>22.4092836297561</c:v>
                </c:pt>
                <c:pt idx="16280">
                  <c:v>22.410660205935802</c:v>
                </c:pt>
                <c:pt idx="16281">
                  <c:v>22.4120367821155</c:v>
                </c:pt>
                <c:pt idx="16282">
                  <c:v>22.413413358295301</c:v>
                </c:pt>
                <c:pt idx="16283">
                  <c:v>22.414789934474999</c:v>
                </c:pt>
                <c:pt idx="16284">
                  <c:v>22.416166510654701</c:v>
                </c:pt>
                <c:pt idx="16285">
                  <c:v>22.417543086834399</c:v>
                </c:pt>
                <c:pt idx="16286">
                  <c:v>22.418919663014201</c:v>
                </c:pt>
                <c:pt idx="16287">
                  <c:v>22.420296239193899</c:v>
                </c:pt>
                <c:pt idx="16288">
                  <c:v>22.421672815373601</c:v>
                </c:pt>
                <c:pt idx="16289">
                  <c:v>22.423049391553299</c:v>
                </c:pt>
                <c:pt idx="16290">
                  <c:v>22.4244259677331</c:v>
                </c:pt>
                <c:pt idx="16291">
                  <c:v>22.425802543912798</c:v>
                </c:pt>
                <c:pt idx="16292">
                  <c:v>22.4271791200925</c:v>
                </c:pt>
                <c:pt idx="16293">
                  <c:v>22.428555696272198</c:v>
                </c:pt>
                <c:pt idx="16294">
                  <c:v>22.429932272452</c:v>
                </c:pt>
                <c:pt idx="16295">
                  <c:v>22.431308848631701</c:v>
                </c:pt>
                <c:pt idx="16296">
                  <c:v>22.4326854248114</c:v>
                </c:pt>
                <c:pt idx="16297">
                  <c:v>22.434062000991101</c:v>
                </c:pt>
                <c:pt idx="16298">
                  <c:v>22.435438577170899</c:v>
                </c:pt>
                <c:pt idx="16299">
                  <c:v>22.436815153350601</c:v>
                </c:pt>
                <c:pt idx="16300">
                  <c:v>22.438191729530299</c:v>
                </c:pt>
                <c:pt idx="16301">
                  <c:v>22.439568305710001</c:v>
                </c:pt>
                <c:pt idx="16302">
                  <c:v>22.440944881889799</c:v>
                </c:pt>
                <c:pt idx="16303">
                  <c:v>22.4423214580695</c:v>
                </c:pt>
                <c:pt idx="16304">
                  <c:v>22.443698034249199</c:v>
                </c:pt>
                <c:pt idx="16305">
                  <c:v>22.4450746104289</c:v>
                </c:pt>
                <c:pt idx="16306">
                  <c:v>22.446451186608702</c:v>
                </c:pt>
                <c:pt idx="16307">
                  <c:v>22.4478277627884</c:v>
                </c:pt>
                <c:pt idx="16308">
                  <c:v>22.449204338968102</c:v>
                </c:pt>
                <c:pt idx="16309">
                  <c:v>22.450580915147899</c:v>
                </c:pt>
                <c:pt idx="16310">
                  <c:v>22.451957491327601</c:v>
                </c:pt>
                <c:pt idx="16311">
                  <c:v>22.453334067507299</c:v>
                </c:pt>
                <c:pt idx="16312">
                  <c:v>22.454710643687001</c:v>
                </c:pt>
                <c:pt idx="16313">
                  <c:v>22.456087219866799</c:v>
                </c:pt>
                <c:pt idx="16314">
                  <c:v>22.4574637960465</c:v>
                </c:pt>
                <c:pt idx="16315">
                  <c:v>22.458840372226199</c:v>
                </c:pt>
                <c:pt idx="16316">
                  <c:v>22.4602169484059</c:v>
                </c:pt>
                <c:pt idx="16317">
                  <c:v>22.461593524585702</c:v>
                </c:pt>
                <c:pt idx="16318">
                  <c:v>22.4629701007654</c:v>
                </c:pt>
                <c:pt idx="16319">
                  <c:v>22.464346676945102</c:v>
                </c:pt>
                <c:pt idx="16320">
                  <c:v>22.4657232531248</c:v>
                </c:pt>
                <c:pt idx="16321">
                  <c:v>22.467099829304601</c:v>
                </c:pt>
                <c:pt idx="16322">
                  <c:v>22.468476405484299</c:v>
                </c:pt>
                <c:pt idx="16323">
                  <c:v>22.469852981664001</c:v>
                </c:pt>
                <c:pt idx="16324">
                  <c:v>22.471229557843699</c:v>
                </c:pt>
                <c:pt idx="16325">
                  <c:v>22.472606134023501</c:v>
                </c:pt>
                <c:pt idx="16326">
                  <c:v>22.473982710203199</c:v>
                </c:pt>
                <c:pt idx="16327">
                  <c:v>22.475359286382901</c:v>
                </c:pt>
                <c:pt idx="16328">
                  <c:v>22.476735862562599</c:v>
                </c:pt>
                <c:pt idx="16329">
                  <c:v>22.4781124387424</c:v>
                </c:pt>
                <c:pt idx="16330">
                  <c:v>22.479489014922098</c:v>
                </c:pt>
                <c:pt idx="16331">
                  <c:v>22.4808655911018</c:v>
                </c:pt>
                <c:pt idx="16332">
                  <c:v>22.482242167281498</c:v>
                </c:pt>
                <c:pt idx="16333">
                  <c:v>22.4836187434613</c:v>
                </c:pt>
                <c:pt idx="16334">
                  <c:v>22.484995319641001</c:v>
                </c:pt>
                <c:pt idx="16335">
                  <c:v>22.4863718958207</c:v>
                </c:pt>
                <c:pt idx="16336">
                  <c:v>22.487748472000401</c:v>
                </c:pt>
                <c:pt idx="16337">
                  <c:v>22.489125048180199</c:v>
                </c:pt>
                <c:pt idx="16338">
                  <c:v>22.490501624359901</c:v>
                </c:pt>
                <c:pt idx="16339">
                  <c:v>22.491878200539599</c:v>
                </c:pt>
                <c:pt idx="16340">
                  <c:v>22.493254776719301</c:v>
                </c:pt>
                <c:pt idx="16341">
                  <c:v>22.494631352899098</c:v>
                </c:pt>
                <c:pt idx="16342">
                  <c:v>22.4960079290788</c:v>
                </c:pt>
                <c:pt idx="16343">
                  <c:v>22.497384505258498</c:v>
                </c:pt>
                <c:pt idx="16344">
                  <c:v>22.4987610814383</c:v>
                </c:pt>
                <c:pt idx="16345">
                  <c:v>22.500137657618001</c:v>
                </c:pt>
                <c:pt idx="16346">
                  <c:v>22.5015142337977</c:v>
                </c:pt>
                <c:pt idx="16347">
                  <c:v>22.502890809977401</c:v>
                </c:pt>
                <c:pt idx="16348">
                  <c:v>22.504267386157199</c:v>
                </c:pt>
                <c:pt idx="16349">
                  <c:v>22.505643962336901</c:v>
                </c:pt>
                <c:pt idx="16350">
                  <c:v>22.507020538516599</c:v>
                </c:pt>
                <c:pt idx="16351">
                  <c:v>22.508397114696301</c:v>
                </c:pt>
                <c:pt idx="16352">
                  <c:v>22.509773690876099</c:v>
                </c:pt>
                <c:pt idx="16353">
                  <c:v>22.5111502670558</c:v>
                </c:pt>
                <c:pt idx="16354">
                  <c:v>22.512526843235499</c:v>
                </c:pt>
                <c:pt idx="16355">
                  <c:v>22.5139034194152</c:v>
                </c:pt>
                <c:pt idx="16356">
                  <c:v>22.515279995595002</c:v>
                </c:pt>
                <c:pt idx="16357">
                  <c:v>22.5166565717747</c:v>
                </c:pt>
                <c:pt idx="16358">
                  <c:v>22.518033147954402</c:v>
                </c:pt>
                <c:pt idx="16359">
                  <c:v>22.5194097241341</c:v>
                </c:pt>
                <c:pt idx="16360">
                  <c:v>22.520786300313901</c:v>
                </c:pt>
                <c:pt idx="16361">
                  <c:v>22.522162876493599</c:v>
                </c:pt>
                <c:pt idx="16362">
                  <c:v>22.523539452673301</c:v>
                </c:pt>
                <c:pt idx="16363">
                  <c:v>22.524916028852999</c:v>
                </c:pt>
                <c:pt idx="16364">
                  <c:v>22.526292605032801</c:v>
                </c:pt>
                <c:pt idx="16365">
                  <c:v>22.527669181212499</c:v>
                </c:pt>
                <c:pt idx="16366">
                  <c:v>22.5290457573922</c:v>
                </c:pt>
                <c:pt idx="16367">
                  <c:v>22.530422333571899</c:v>
                </c:pt>
                <c:pt idx="16368">
                  <c:v>22.5317989097517</c:v>
                </c:pt>
                <c:pt idx="16369">
                  <c:v>22.533175485931402</c:v>
                </c:pt>
                <c:pt idx="16370">
                  <c:v>22.5345520621111</c:v>
                </c:pt>
                <c:pt idx="16371">
                  <c:v>22.535928638290802</c:v>
                </c:pt>
                <c:pt idx="16372">
                  <c:v>22.537305214470599</c:v>
                </c:pt>
                <c:pt idx="16373">
                  <c:v>22.538681790650301</c:v>
                </c:pt>
                <c:pt idx="16374">
                  <c:v>22.540058366829999</c:v>
                </c:pt>
                <c:pt idx="16375">
                  <c:v>22.541434943009701</c:v>
                </c:pt>
                <c:pt idx="16376">
                  <c:v>22.542811519189499</c:v>
                </c:pt>
                <c:pt idx="16377">
                  <c:v>22.544188095369201</c:v>
                </c:pt>
                <c:pt idx="16378">
                  <c:v>22.545564671548899</c:v>
                </c:pt>
                <c:pt idx="16379">
                  <c:v>22.5469412477287</c:v>
                </c:pt>
                <c:pt idx="16380">
                  <c:v>22.548317823908398</c:v>
                </c:pt>
                <c:pt idx="16381">
                  <c:v>22.5496944000881</c:v>
                </c:pt>
                <c:pt idx="16382">
                  <c:v>22.551070976267798</c:v>
                </c:pt>
                <c:pt idx="16383">
                  <c:v>22.5524475524476</c:v>
                </c:pt>
                <c:pt idx="16384">
                  <c:v>22.553824128627301</c:v>
                </c:pt>
                <c:pt idx="16385">
                  <c:v>22.555200704807</c:v>
                </c:pt>
                <c:pt idx="16386">
                  <c:v>22.556577280986701</c:v>
                </c:pt>
                <c:pt idx="16387">
                  <c:v>22.557953857166499</c:v>
                </c:pt>
                <c:pt idx="16388">
                  <c:v>22.559330433346201</c:v>
                </c:pt>
                <c:pt idx="16389">
                  <c:v>22.560707009525899</c:v>
                </c:pt>
                <c:pt idx="16390">
                  <c:v>22.562083585705601</c:v>
                </c:pt>
                <c:pt idx="16391">
                  <c:v>22.563460161885398</c:v>
                </c:pt>
                <c:pt idx="16392">
                  <c:v>22.5648367380651</c:v>
                </c:pt>
                <c:pt idx="16393">
                  <c:v>22.566213314244798</c:v>
                </c:pt>
                <c:pt idx="16394">
                  <c:v>22.5675898904245</c:v>
                </c:pt>
                <c:pt idx="16395">
                  <c:v>22.568966466604302</c:v>
                </c:pt>
                <c:pt idx="16396">
                  <c:v>22.570343042784</c:v>
                </c:pt>
                <c:pt idx="16397">
                  <c:v>22.571719618963701</c:v>
                </c:pt>
                <c:pt idx="16398">
                  <c:v>22.5730961951434</c:v>
                </c:pt>
                <c:pt idx="16399">
                  <c:v>22.574472771323201</c:v>
                </c:pt>
                <c:pt idx="16400">
                  <c:v>22.575849347502899</c:v>
                </c:pt>
                <c:pt idx="16401">
                  <c:v>22.577225923682601</c:v>
                </c:pt>
                <c:pt idx="16402">
                  <c:v>22.578602499862399</c:v>
                </c:pt>
                <c:pt idx="16403">
                  <c:v>22.5799790760421</c:v>
                </c:pt>
                <c:pt idx="16404">
                  <c:v>22.581355652221799</c:v>
                </c:pt>
                <c:pt idx="16405">
                  <c:v>22.5827322284015</c:v>
                </c:pt>
                <c:pt idx="16406">
                  <c:v>22.584108804581302</c:v>
                </c:pt>
                <c:pt idx="16407">
                  <c:v>22.585485380761</c:v>
                </c:pt>
                <c:pt idx="16408">
                  <c:v>22.586861956940702</c:v>
                </c:pt>
                <c:pt idx="16409">
                  <c:v>22.5882385331204</c:v>
                </c:pt>
                <c:pt idx="16410">
                  <c:v>22.589615109300201</c:v>
                </c:pt>
                <c:pt idx="16411">
                  <c:v>22.590991685479899</c:v>
                </c:pt>
                <c:pt idx="16412">
                  <c:v>22.592368261659601</c:v>
                </c:pt>
                <c:pt idx="16413">
                  <c:v>22.593744837839299</c:v>
                </c:pt>
                <c:pt idx="16414">
                  <c:v>22.595121414019101</c:v>
                </c:pt>
                <c:pt idx="16415">
                  <c:v>22.596497990198799</c:v>
                </c:pt>
                <c:pt idx="16416">
                  <c:v>22.597874566378501</c:v>
                </c:pt>
                <c:pt idx="16417">
                  <c:v>22.599251142558199</c:v>
                </c:pt>
                <c:pt idx="16418">
                  <c:v>22.600627718738</c:v>
                </c:pt>
                <c:pt idx="16419">
                  <c:v>22.602004294917698</c:v>
                </c:pt>
                <c:pt idx="16420">
                  <c:v>22.6033808710974</c:v>
                </c:pt>
                <c:pt idx="16421">
                  <c:v>22.604757447277098</c:v>
                </c:pt>
                <c:pt idx="16422">
                  <c:v>22.606134023456899</c:v>
                </c:pt>
                <c:pt idx="16423">
                  <c:v>22.607510599636601</c:v>
                </c:pt>
                <c:pt idx="16424">
                  <c:v>22.608887175816299</c:v>
                </c:pt>
                <c:pt idx="16425">
                  <c:v>22.610263751996001</c:v>
                </c:pt>
                <c:pt idx="16426">
                  <c:v>22.611640328175799</c:v>
                </c:pt>
                <c:pt idx="16427">
                  <c:v>22.613016904355501</c:v>
                </c:pt>
                <c:pt idx="16428">
                  <c:v>22.614393480535199</c:v>
                </c:pt>
                <c:pt idx="16429">
                  <c:v>22.615770056714901</c:v>
                </c:pt>
                <c:pt idx="16430">
                  <c:v>22.617146632894698</c:v>
                </c:pt>
                <c:pt idx="16431">
                  <c:v>22.6185232090744</c:v>
                </c:pt>
                <c:pt idx="16432">
                  <c:v>22.619899785254098</c:v>
                </c:pt>
                <c:pt idx="16433">
                  <c:v>22.6212763614338</c:v>
                </c:pt>
                <c:pt idx="16434">
                  <c:v>22.622652937613601</c:v>
                </c:pt>
                <c:pt idx="16435">
                  <c:v>22.6240295137933</c:v>
                </c:pt>
                <c:pt idx="16436">
                  <c:v>22.625406089973001</c:v>
                </c:pt>
                <c:pt idx="16437">
                  <c:v>22.626782666152799</c:v>
                </c:pt>
                <c:pt idx="16438">
                  <c:v>22.628159242332501</c:v>
                </c:pt>
                <c:pt idx="16439">
                  <c:v>22.629535818512199</c:v>
                </c:pt>
                <c:pt idx="16440">
                  <c:v>22.630912394691901</c:v>
                </c:pt>
                <c:pt idx="16441">
                  <c:v>22.632288970871699</c:v>
                </c:pt>
                <c:pt idx="16442">
                  <c:v>22.6336655470514</c:v>
                </c:pt>
                <c:pt idx="16443">
                  <c:v>22.635042123231099</c:v>
                </c:pt>
                <c:pt idx="16444">
                  <c:v>22.6364186994108</c:v>
                </c:pt>
                <c:pt idx="16445">
                  <c:v>22.637795275590602</c:v>
                </c:pt>
                <c:pt idx="16446">
                  <c:v>22.6391718517703</c:v>
                </c:pt>
                <c:pt idx="16447">
                  <c:v>22.640548427950002</c:v>
                </c:pt>
                <c:pt idx="16448">
                  <c:v>22.6419250041297</c:v>
                </c:pt>
                <c:pt idx="16449">
                  <c:v>22.643301580309501</c:v>
                </c:pt>
                <c:pt idx="16450">
                  <c:v>22.644678156489199</c:v>
                </c:pt>
                <c:pt idx="16451">
                  <c:v>22.646054732668901</c:v>
                </c:pt>
                <c:pt idx="16452">
                  <c:v>22.647431308848599</c:v>
                </c:pt>
                <c:pt idx="16453">
                  <c:v>22.6488078850284</c:v>
                </c:pt>
                <c:pt idx="16454">
                  <c:v>22.650184461208099</c:v>
                </c:pt>
                <c:pt idx="16455">
                  <c:v>22.6515610373878</c:v>
                </c:pt>
                <c:pt idx="16456">
                  <c:v>22.652937613567499</c:v>
                </c:pt>
                <c:pt idx="16457">
                  <c:v>22.6543141897473</c:v>
                </c:pt>
                <c:pt idx="16458">
                  <c:v>22.655690765927002</c:v>
                </c:pt>
                <c:pt idx="16459">
                  <c:v>22.6570673421067</c:v>
                </c:pt>
                <c:pt idx="16460">
                  <c:v>22.658443918286402</c:v>
                </c:pt>
                <c:pt idx="16461">
                  <c:v>22.659820494466199</c:v>
                </c:pt>
                <c:pt idx="16462">
                  <c:v>22.661197070645901</c:v>
                </c:pt>
                <c:pt idx="16463">
                  <c:v>22.662573646825599</c:v>
                </c:pt>
                <c:pt idx="16464">
                  <c:v>22.663950223005301</c:v>
                </c:pt>
                <c:pt idx="16465">
                  <c:v>22.665326799185099</c:v>
                </c:pt>
                <c:pt idx="16466">
                  <c:v>22.666703375364801</c:v>
                </c:pt>
                <c:pt idx="16467">
                  <c:v>22.668079951544499</c:v>
                </c:pt>
                <c:pt idx="16468">
                  <c:v>22.6694565277243</c:v>
                </c:pt>
                <c:pt idx="16469">
                  <c:v>22.670833103903998</c:v>
                </c:pt>
                <c:pt idx="16470">
                  <c:v>22.6722096800837</c:v>
                </c:pt>
                <c:pt idx="16471">
                  <c:v>22.673586256263398</c:v>
                </c:pt>
                <c:pt idx="16472">
                  <c:v>22.6749628324432</c:v>
                </c:pt>
                <c:pt idx="16473">
                  <c:v>22.676339408622901</c:v>
                </c:pt>
                <c:pt idx="16474">
                  <c:v>22.6777159848026</c:v>
                </c:pt>
                <c:pt idx="16475">
                  <c:v>22.679092560982301</c:v>
                </c:pt>
                <c:pt idx="16476">
                  <c:v>22.680469137162099</c:v>
                </c:pt>
                <c:pt idx="16477">
                  <c:v>22.681845713341801</c:v>
                </c:pt>
                <c:pt idx="16478">
                  <c:v>22.683222289521499</c:v>
                </c:pt>
                <c:pt idx="16479">
                  <c:v>22.684598865701201</c:v>
                </c:pt>
                <c:pt idx="16480">
                  <c:v>22.685975441880998</c:v>
                </c:pt>
                <c:pt idx="16481">
                  <c:v>22.6873520180607</c:v>
                </c:pt>
                <c:pt idx="16482">
                  <c:v>22.688728594240398</c:v>
                </c:pt>
                <c:pt idx="16483">
                  <c:v>22.6901051704201</c:v>
                </c:pt>
                <c:pt idx="16484">
                  <c:v>22.691481746599901</c:v>
                </c:pt>
                <c:pt idx="16485">
                  <c:v>22.6928583227796</c:v>
                </c:pt>
                <c:pt idx="16486">
                  <c:v>22.694234898959301</c:v>
                </c:pt>
                <c:pt idx="16487">
                  <c:v>22.695611475139</c:v>
                </c:pt>
                <c:pt idx="16488">
                  <c:v>22.696988051318801</c:v>
                </c:pt>
                <c:pt idx="16489">
                  <c:v>22.698364627498499</c:v>
                </c:pt>
                <c:pt idx="16490">
                  <c:v>22.699741203678201</c:v>
                </c:pt>
                <c:pt idx="16491">
                  <c:v>22.701117779857899</c:v>
                </c:pt>
                <c:pt idx="16492">
                  <c:v>22.7024943560377</c:v>
                </c:pt>
                <c:pt idx="16493">
                  <c:v>22.703870932217399</c:v>
                </c:pt>
                <c:pt idx="16494">
                  <c:v>22.7052475083971</c:v>
                </c:pt>
                <c:pt idx="16495">
                  <c:v>22.706624084576799</c:v>
                </c:pt>
                <c:pt idx="16496">
                  <c:v>22.7080006607566</c:v>
                </c:pt>
                <c:pt idx="16497">
                  <c:v>22.709377236936302</c:v>
                </c:pt>
                <c:pt idx="16498">
                  <c:v>22.710753813116</c:v>
                </c:pt>
                <c:pt idx="16499">
                  <c:v>22.712130389295702</c:v>
                </c:pt>
                <c:pt idx="16500">
                  <c:v>22.713506965475499</c:v>
                </c:pt>
                <c:pt idx="16501">
                  <c:v>22.714883541655201</c:v>
                </c:pt>
                <c:pt idx="16502">
                  <c:v>22.716260117834899</c:v>
                </c:pt>
                <c:pt idx="16503">
                  <c:v>22.717636694014701</c:v>
                </c:pt>
                <c:pt idx="16504">
                  <c:v>22.719013270194399</c:v>
                </c:pt>
                <c:pt idx="16505">
                  <c:v>22.720389846374101</c:v>
                </c:pt>
                <c:pt idx="16506">
                  <c:v>22.721766422553799</c:v>
                </c:pt>
                <c:pt idx="16507">
                  <c:v>22.7231429987336</c:v>
                </c:pt>
                <c:pt idx="16508">
                  <c:v>22.724519574913302</c:v>
                </c:pt>
                <c:pt idx="16509">
                  <c:v>22.725896151093</c:v>
                </c:pt>
                <c:pt idx="16510">
                  <c:v>22.727272727272702</c:v>
                </c:pt>
                <c:pt idx="16511">
                  <c:v>22.728649303452499</c:v>
                </c:pt>
                <c:pt idx="16512">
                  <c:v>22.730025879632201</c:v>
                </c:pt>
                <c:pt idx="16513">
                  <c:v>22.731402455811899</c:v>
                </c:pt>
                <c:pt idx="16514">
                  <c:v>22.732779031991601</c:v>
                </c:pt>
                <c:pt idx="16515">
                  <c:v>22.734155608171399</c:v>
                </c:pt>
                <c:pt idx="16516">
                  <c:v>22.735532184351101</c:v>
                </c:pt>
                <c:pt idx="16517">
                  <c:v>22.736908760530799</c:v>
                </c:pt>
                <c:pt idx="16518">
                  <c:v>22.738285336710501</c:v>
                </c:pt>
                <c:pt idx="16519">
                  <c:v>22.739661912890298</c:v>
                </c:pt>
                <c:pt idx="16520">
                  <c:v>22.74103848907</c:v>
                </c:pt>
                <c:pt idx="16521">
                  <c:v>22.742415065249698</c:v>
                </c:pt>
                <c:pt idx="16522">
                  <c:v>22.7437916414294</c:v>
                </c:pt>
                <c:pt idx="16523">
                  <c:v>22.745168217609201</c:v>
                </c:pt>
                <c:pt idx="16524">
                  <c:v>22.7465447937889</c:v>
                </c:pt>
                <c:pt idx="16525">
                  <c:v>22.747921369968601</c:v>
                </c:pt>
                <c:pt idx="16526">
                  <c:v>22.7492979461483</c:v>
                </c:pt>
                <c:pt idx="16527">
                  <c:v>22.750674522328101</c:v>
                </c:pt>
                <c:pt idx="16528">
                  <c:v>22.752051098507799</c:v>
                </c:pt>
                <c:pt idx="16529">
                  <c:v>22.753427674687501</c:v>
                </c:pt>
                <c:pt idx="16530">
                  <c:v>22.754804250867199</c:v>
                </c:pt>
                <c:pt idx="16531">
                  <c:v>22.756180827047</c:v>
                </c:pt>
                <c:pt idx="16532">
                  <c:v>22.757557403226699</c:v>
                </c:pt>
                <c:pt idx="16533">
                  <c:v>22.7589339794064</c:v>
                </c:pt>
                <c:pt idx="16534">
                  <c:v>22.760310555586202</c:v>
                </c:pt>
                <c:pt idx="16535">
                  <c:v>22.7616871317659</c:v>
                </c:pt>
                <c:pt idx="16536">
                  <c:v>22.763063707945602</c:v>
                </c:pt>
                <c:pt idx="16537">
                  <c:v>22.7644402841253</c:v>
                </c:pt>
                <c:pt idx="16538">
                  <c:v>22.765816860305101</c:v>
                </c:pt>
                <c:pt idx="16539">
                  <c:v>22.767193436484799</c:v>
                </c:pt>
                <c:pt idx="16540">
                  <c:v>22.768570012664501</c:v>
                </c:pt>
                <c:pt idx="16541">
                  <c:v>22.769946588844199</c:v>
                </c:pt>
                <c:pt idx="16542">
                  <c:v>22.771323165024</c:v>
                </c:pt>
                <c:pt idx="16543">
                  <c:v>22.772699741203699</c:v>
                </c:pt>
                <c:pt idx="16544">
                  <c:v>22.7740763173834</c:v>
                </c:pt>
                <c:pt idx="16545">
                  <c:v>22.775452893563099</c:v>
                </c:pt>
                <c:pt idx="16546">
                  <c:v>22.7768294697429</c:v>
                </c:pt>
                <c:pt idx="16547">
                  <c:v>22.778206045922602</c:v>
                </c:pt>
                <c:pt idx="16548">
                  <c:v>22.7795826221023</c:v>
                </c:pt>
                <c:pt idx="16549">
                  <c:v>22.780959198282002</c:v>
                </c:pt>
                <c:pt idx="16550">
                  <c:v>22.782335774461799</c:v>
                </c:pt>
                <c:pt idx="16551">
                  <c:v>22.783712350641501</c:v>
                </c:pt>
                <c:pt idx="16552">
                  <c:v>22.785088926821199</c:v>
                </c:pt>
                <c:pt idx="16553">
                  <c:v>22.786465503000901</c:v>
                </c:pt>
                <c:pt idx="16554">
                  <c:v>22.787842079180699</c:v>
                </c:pt>
                <c:pt idx="16555">
                  <c:v>22.789218655360401</c:v>
                </c:pt>
                <c:pt idx="16556">
                  <c:v>22.790595231540099</c:v>
                </c:pt>
                <c:pt idx="16557">
                  <c:v>22.791971807719801</c:v>
                </c:pt>
                <c:pt idx="16558">
                  <c:v>22.793348383899598</c:v>
                </c:pt>
                <c:pt idx="16559">
                  <c:v>22.7947249600793</c:v>
                </c:pt>
                <c:pt idx="16560">
                  <c:v>22.796101536258998</c:v>
                </c:pt>
                <c:pt idx="16561">
                  <c:v>22.7974781124387</c:v>
                </c:pt>
                <c:pt idx="16562">
                  <c:v>22.798854688618501</c:v>
                </c:pt>
                <c:pt idx="16563">
                  <c:v>22.8002312647982</c:v>
                </c:pt>
                <c:pt idx="16564">
                  <c:v>22.801607840977901</c:v>
                </c:pt>
                <c:pt idx="16565">
                  <c:v>22.802984417157699</c:v>
                </c:pt>
                <c:pt idx="16566">
                  <c:v>22.804360993337401</c:v>
                </c:pt>
                <c:pt idx="16567">
                  <c:v>22.805737569517099</c:v>
                </c:pt>
                <c:pt idx="16568">
                  <c:v>22.807114145696801</c:v>
                </c:pt>
                <c:pt idx="16569">
                  <c:v>22.808490721876598</c:v>
                </c:pt>
                <c:pt idx="16570">
                  <c:v>22.8098672980563</c:v>
                </c:pt>
                <c:pt idx="16571">
                  <c:v>22.811243874235998</c:v>
                </c:pt>
                <c:pt idx="16572">
                  <c:v>22.8126204504157</c:v>
                </c:pt>
                <c:pt idx="16573">
                  <c:v>22.813997026595501</c:v>
                </c:pt>
                <c:pt idx="16574">
                  <c:v>22.8153736027752</c:v>
                </c:pt>
                <c:pt idx="16575">
                  <c:v>22.816750178954901</c:v>
                </c:pt>
                <c:pt idx="16576">
                  <c:v>22.8181267551346</c:v>
                </c:pt>
                <c:pt idx="16577">
                  <c:v>22.819503331314401</c:v>
                </c:pt>
                <c:pt idx="16578">
                  <c:v>22.820879907494099</c:v>
                </c:pt>
                <c:pt idx="16579">
                  <c:v>22.822256483673801</c:v>
                </c:pt>
                <c:pt idx="16580">
                  <c:v>22.823633059853499</c:v>
                </c:pt>
                <c:pt idx="16581">
                  <c:v>22.8250096360333</c:v>
                </c:pt>
                <c:pt idx="16582">
                  <c:v>22.826386212212999</c:v>
                </c:pt>
                <c:pt idx="16583">
                  <c:v>22.8277627883927</c:v>
                </c:pt>
                <c:pt idx="16584">
                  <c:v>22.829139364572399</c:v>
                </c:pt>
                <c:pt idx="16585">
                  <c:v>22.8305159407522</c:v>
                </c:pt>
                <c:pt idx="16586">
                  <c:v>22.831892516931902</c:v>
                </c:pt>
                <c:pt idx="16587">
                  <c:v>22.8332690931116</c:v>
                </c:pt>
                <c:pt idx="16588">
                  <c:v>22.834645669291302</c:v>
                </c:pt>
                <c:pt idx="16589">
                  <c:v>22.836022245471099</c:v>
                </c:pt>
                <c:pt idx="16590">
                  <c:v>22.837398821650801</c:v>
                </c:pt>
                <c:pt idx="16591">
                  <c:v>22.838775397830499</c:v>
                </c:pt>
                <c:pt idx="16592">
                  <c:v>22.840151974010201</c:v>
                </c:pt>
                <c:pt idx="16593">
                  <c:v>22.841528550189999</c:v>
                </c:pt>
                <c:pt idx="16594">
                  <c:v>22.8429051263697</c:v>
                </c:pt>
                <c:pt idx="16595">
                  <c:v>22.844281702549399</c:v>
                </c:pt>
                <c:pt idx="16596">
                  <c:v>22.8456582787292</c:v>
                </c:pt>
                <c:pt idx="16597">
                  <c:v>22.847034854908902</c:v>
                </c:pt>
                <c:pt idx="16598">
                  <c:v>22.8484114310886</c:v>
                </c:pt>
                <c:pt idx="16599">
                  <c:v>22.849788007268302</c:v>
                </c:pt>
                <c:pt idx="16600">
                  <c:v>22.851164583448099</c:v>
                </c:pt>
                <c:pt idx="16601">
                  <c:v>22.852541159627801</c:v>
                </c:pt>
                <c:pt idx="16602">
                  <c:v>22.853917735807499</c:v>
                </c:pt>
                <c:pt idx="16603">
                  <c:v>22.855294311987201</c:v>
                </c:pt>
                <c:pt idx="16604">
                  <c:v>22.856670888166999</c:v>
                </c:pt>
                <c:pt idx="16605">
                  <c:v>22.858047464346701</c:v>
                </c:pt>
                <c:pt idx="16606">
                  <c:v>22.859424040526399</c:v>
                </c:pt>
                <c:pt idx="16607">
                  <c:v>22.860800616706101</c:v>
                </c:pt>
                <c:pt idx="16608">
                  <c:v>22.862177192885898</c:v>
                </c:pt>
                <c:pt idx="16609">
                  <c:v>22.8635537690656</c:v>
                </c:pt>
                <c:pt idx="16610">
                  <c:v>22.864930345245298</c:v>
                </c:pt>
                <c:pt idx="16611">
                  <c:v>22.866306921425</c:v>
                </c:pt>
                <c:pt idx="16612">
                  <c:v>22.867683497604801</c:v>
                </c:pt>
                <c:pt idx="16613">
                  <c:v>22.8690600737845</c:v>
                </c:pt>
                <c:pt idx="16614">
                  <c:v>22.870436649964201</c:v>
                </c:pt>
                <c:pt idx="16615">
                  <c:v>22.8718132261439</c:v>
                </c:pt>
                <c:pt idx="16616">
                  <c:v>22.873189802323701</c:v>
                </c:pt>
                <c:pt idx="16617">
                  <c:v>22.874566378503399</c:v>
                </c:pt>
                <c:pt idx="16618">
                  <c:v>22.875942954683101</c:v>
                </c:pt>
                <c:pt idx="16619">
                  <c:v>22.877319530862799</c:v>
                </c:pt>
                <c:pt idx="16620">
                  <c:v>22.8786961070426</c:v>
                </c:pt>
                <c:pt idx="16621">
                  <c:v>22.880072683222298</c:v>
                </c:pt>
                <c:pt idx="16622">
                  <c:v>22.881449259402</c:v>
                </c:pt>
                <c:pt idx="16623">
                  <c:v>22.882825835581698</c:v>
                </c:pt>
                <c:pt idx="16624">
                  <c:v>22.8842024117615</c:v>
                </c:pt>
                <c:pt idx="16625">
                  <c:v>22.885578987941201</c:v>
                </c:pt>
                <c:pt idx="16626">
                  <c:v>22.8869555641209</c:v>
                </c:pt>
                <c:pt idx="16627">
                  <c:v>22.888332140300701</c:v>
                </c:pt>
                <c:pt idx="16628">
                  <c:v>22.889708716480399</c:v>
                </c:pt>
                <c:pt idx="16629">
                  <c:v>22.891085292660101</c:v>
                </c:pt>
                <c:pt idx="16630">
                  <c:v>22.892461868839799</c:v>
                </c:pt>
                <c:pt idx="16631">
                  <c:v>22.8938384450196</c:v>
                </c:pt>
                <c:pt idx="16632">
                  <c:v>22.895215021199299</c:v>
                </c:pt>
                <c:pt idx="16633">
                  <c:v>22.896591597379</c:v>
                </c:pt>
                <c:pt idx="16634">
                  <c:v>22.897968173558699</c:v>
                </c:pt>
                <c:pt idx="16635">
                  <c:v>22.8993447497385</c:v>
                </c:pt>
                <c:pt idx="16636">
                  <c:v>22.900721325918202</c:v>
                </c:pt>
                <c:pt idx="16637">
                  <c:v>22.9020979020979</c:v>
                </c:pt>
                <c:pt idx="16638">
                  <c:v>22.903474478277602</c:v>
                </c:pt>
                <c:pt idx="16639">
                  <c:v>22.904851054457399</c:v>
                </c:pt>
                <c:pt idx="16640">
                  <c:v>22.906227630637101</c:v>
                </c:pt>
                <c:pt idx="16641">
                  <c:v>22.907604206816799</c:v>
                </c:pt>
                <c:pt idx="16642">
                  <c:v>22.908980782996501</c:v>
                </c:pt>
                <c:pt idx="16643">
                  <c:v>22.910357359176299</c:v>
                </c:pt>
                <c:pt idx="16644">
                  <c:v>22.911733935356001</c:v>
                </c:pt>
                <c:pt idx="16645">
                  <c:v>22.913110511535699</c:v>
                </c:pt>
                <c:pt idx="16646">
                  <c:v>22.914487087715401</c:v>
                </c:pt>
                <c:pt idx="16647">
                  <c:v>22.915863663895198</c:v>
                </c:pt>
                <c:pt idx="16648">
                  <c:v>22.9172402400749</c:v>
                </c:pt>
                <c:pt idx="16649">
                  <c:v>22.918616816254598</c:v>
                </c:pt>
                <c:pt idx="16650">
                  <c:v>22.9199933924343</c:v>
                </c:pt>
                <c:pt idx="16651">
                  <c:v>22.921369968614101</c:v>
                </c:pt>
                <c:pt idx="16652">
                  <c:v>22.922746544793799</c:v>
                </c:pt>
                <c:pt idx="16653">
                  <c:v>22.924123120973501</c:v>
                </c:pt>
                <c:pt idx="16654">
                  <c:v>22.925499697153199</c:v>
                </c:pt>
                <c:pt idx="16655">
                  <c:v>22.926876273333001</c:v>
                </c:pt>
                <c:pt idx="16656">
                  <c:v>22.928252849512699</c:v>
                </c:pt>
                <c:pt idx="16657">
                  <c:v>22.929629425692401</c:v>
                </c:pt>
                <c:pt idx="16658">
                  <c:v>22.931006001872198</c:v>
                </c:pt>
                <c:pt idx="16659">
                  <c:v>22.9323825780519</c:v>
                </c:pt>
                <c:pt idx="16660">
                  <c:v>22.933759154231598</c:v>
                </c:pt>
                <c:pt idx="16661">
                  <c:v>22.9351357304113</c:v>
                </c:pt>
                <c:pt idx="16662">
                  <c:v>22.936512306591101</c:v>
                </c:pt>
                <c:pt idx="16663">
                  <c:v>22.9378888827708</c:v>
                </c:pt>
                <c:pt idx="16664">
                  <c:v>22.939265458950501</c:v>
                </c:pt>
                <c:pt idx="16665">
                  <c:v>22.9406420351302</c:v>
                </c:pt>
                <c:pt idx="16666">
                  <c:v>22.942018611310001</c:v>
                </c:pt>
                <c:pt idx="16667">
                  <c:v>22.943395187489699</c:v>
                </c:pt>
                <c:pt idx="16668">
                  <c:v>22.944771763669401</c:v>
                </c:pt>
                <c:pt idx="16669">
                  <c:v>22.946148339849099</c:v>
                </c:pt>
                <c:pt idx="16670">
                  <c:v>22.9475249160289</c:v>
                </c:pt>
                <c:pt idx="16671">
                  <c:v>22.948901492208599</c:v>
                </c:pt>
                <c:pt idx="16672">
                  <c:v>22.9502780683883</c:v>
                </c:pt>
                <c:pt idx="16673">
                  <c:v>22.951654644567999</c:v>
                </c:pt>
                <c:pt idx="16674">
                  <c:v>22.9530312207478</c:v>
                </c:pt>
                <c:pt idx="16675">
                  <c:v>22.954407796927502</c:v>
                </c:pt>
                <c:pt idx="16676">
                  <c:v>22.9557843731072</c:v>
                </c:pt>
                <c:pt idx="16677">
                  <c:v>22.957160949286902</c:v>
                </c:pt>
                <c:pt idx="16678">
                  <c:v>22.958537525466699</c:v>
                </c:pt>
                <c:pt idx="16679">
                  <c:v>22.959914101646401</c:v>
                </c:pt>
                <c:pt idx="16680">
                  <c:v>22.961290677826099</c:v>
                </c:pt>
                <c:pt idx="16681">
                  <c:v>22.962667254005801</c:v>
                </c:pt>
                <c:pt idx="16682">
                  <c:v>22.964043830185599</c:v>
                </c:pt>
                <c:pt idx="16683">
                  <c:v>22.9654204063653</c:v>
                </c:pt>
                <c:pt idx="16684">
                  <c:v>22.966796982544999</c:v>
                </c:pt>
                <c:pt idx="16685">
                  <c:v>22.9681735587247</c:v>
                </c:pt>
                <c:pt idx="16686">
                  <c:v>22.969550134904502</c:v>
                </c:pt>
                <c:pt idx="16687">
                  <c:v>22.9709267110842</c:v>
                </c:pt>
                <c:pt idx="16688">
                  <c:v>22.972303287263902</c:v>
                </c:pt>
                <c:pt idx="16689">
                  <c:v>22.9736798634436</c:v>
                </c:pt>
                <c:pt idx="16690">
                  <c:v>22.975056439623401</c:v>
                </c:pt>
                <c:pt idx="16691">
                  <c:v>22.976433015803099</c:v>
                </c:pt>
                <c:pt idx="16692">
                  <c:v>22.977809591982801</c:v>
                </c:pt>
                <c:pt idx="16693">
                  <c:v>22.979186168162599</c:v>
                </c:pt>
                <c:pt idx="16694">
                  <c:v>22.980562744342301</c:v>
                </c:pt>
                <c:pt idx="16695">
                  <c:v>22.981939320521999</c:v>
                </c:pt>
                <c:pt idx="16696">
                  <c:v>22.983315896701701</c:v>
                </c:pt>
                <c:pt idx="16697">
                  <c:v>22.984692472881498</c:v>
                </c:pt>
                <c:pt idx="16698">
                  <c:v>22.9860690490612</c:v>
                </c:pt>
                <c:pt idx="16699">
                  <c:v>22.987445625240898</c:v>
                </c:pt>
                <c:pt idx="16700">
                  <c:v>22.9888222014206</c:v>
                </c:pt>
                <c:pt idx="16701">
                  <c:v>22.990198777600401</c:v>
                </c:pt>
                <c:pt idx="16702">
                  <c:v>22.9915753537801</c:v>
                </c:pt>
                <c:pt idx="16703">
                  <c:v>22.992951929959801</c:v>
                </c:pt>
                <c:pt idx="16704">
                  <c:v>22.9943285061395</c:v>
                </c:pt>
                <c:pt idx="16705">
                  <c:v>22.995705082319301</c:v>
                </c:pt>
                <c:pt idx="16706">
                  <c:v>22.997081658498999</c:v>
                </c:pt>
                <c:pt idx="16707">
                  <c:v>22.998458234678701</c:v>
                </c:pt>
                <c:pt idx="16708">
                  <c:v>22.999834810858399</c:v>
                </c:pt>
                <c:pt idx="16709">
                  <c:v>23.0012113870382</c:v>
                </c:pt>
                <c:pt idx="16710">
                  <c:v>23.002587963217898</c:v>
                </c:pt>
                <c:pt idx="16711">
                  <c:v>23.0039645393976</c:v>
                </c:pt>
                <c:pt idx="16712">
                  <c:v>23.005341115577298</c:v>
                </c:pt>
                <c:pt idx="16713">
                  <c:v>23.0067176917571</c:v>
                </c:pt>
                <c:pt idx="16714">
                  <c:v>23.008094267936801</c:v>
                </c:pt>
                <c:pt idx="16715">
                  <c:v>23.0094708441165</c:v>
                </c:pt>
                <c:pt idx="16716">
                  <c:v>23.010847420296201</c:v>
                </c:pt>
                <c:pt idx="16717">
                  <c:v>23.012223996475999</c:v>
                </c:pt>
                <c:pt idx="16718">
                  <c:v>23.013600572655701</c:v>
                </c:pt>
                <c:pt idx="16719">
                  <c:v>23.014977148835399</c:v>
                </c:pt>
                <c:pt idx="16720">
                  <c:v>23.016353725015101</c:v>
                </c:pt>
                <c:pt idx="16721">
                  <c:v>23.017730301194899</c:v>
                </c:pt>
                <c:pt idx="16722">
                  <c:v>23.0191068773746</c:v>
                </c:pt>
                <c:pt idx="16723">
                  <c:v>23.020483453554299</c:v>
                </c:pt>
                <c:pt idx="16724">
                  <c:v>23.0218600297341</c:v>
                </c:pt>
                <c:pt idx="16725">
                  <c:v>23.023236605913802</c:v>
                </c:pt>
                <c:pt idx="16726">
                  <c:v>23.0246131820935</c:v>
                </c:pt>
                <c:pt idx="16727">
                  <c:v>23.025989758273202</c:v>
                </c:pt>
                <c:pt idx="16728">
                  <c:v>23.027366334452999</c:v>
                </c:pt>
                <c:pt idx="16729">
                  <c:v>23.028742910632701</c:v>
                </c:pt>
                <c:pt idx="16730">
                  <c:v>23.030119486812399</c:v>
                </c:pt>
                <c:pt idx="16731">
                  <c:v>23.031496062992101</c:v>
                </c:pt>
                <c:pt idx="16732">
                  <c:v>23.032872639171899</c:v>
                </c:pt>
                <c:pt idx="16733">
                  <c:v>23.034249215351601</c:v>
                </c:pt>
                <c:pt idx="16734">
                  <c:v>23.035625791531299</c:v>
                </c:pt>
                <c:pt idx="16735">
                  <c:v>23.037002367711001</c:v>
                </c:pt>
                <c:pt idx="16736">
                  <c:v>23.038378943890802</c:v>
                </c:pt>
                <c:pt idx="16737">
                  <c:v>23.0397555200705</c:v>
                </c:pt>
                <c:pt idx="16738">
                  <c:v>23.041132096250202</c:v>
                </c:pt>
                <c:pt idx="16739">
                  <c:v>23.0425086724299</c:v>
                </c:pt>
                <c:pt idx="16740">
                  <c:v>23.043885248609701</c:v>
                </c:pt>
                <c:pt idx="16741">
                  <c:v>23.045261824789399</c:v>
                </c:pt>
                <c:pt idx="16742">
                  <c:v>23.046638400969101</c:v>
                </c:pt>
                <c:pt idx="16743">
                  <c:v>23.048014977148799</c:v>
                </c:pt>
                <c:pt idx="16744">
                  <c:v>23.049391553328601</c:v>
                </c:pt>
                <c:pt idx="16745">
                  <c:v>23.050768129508299</c:v>
                </c:pt>
                <c:pt idx="16746">
                  <c:v>23.052144705688001</c:v>
                </c:pt>
                <c:pt idx="16747">
                  <c:v>23.053521281867699</c:v>
                </c:pt>
                <c:pt idx="16748">
                  <c:v>23.0548978580475</c:v>
                </c:pt>
                <c:pt idx="16749">
                  <c:v>23.056274434227198</c:v>
                </c:pt>
                <c:pt idx="16750">
                  <c:v>23.0576510104069</c:v>
                </c:pt>
                <c:pt idx="16751">
                  <c:v>23.059027586586598</c:v>
                </c:pt>
                <c:pt idx="16752">
                  <c:v>23.0604041627664</c:v>
                </c:pt>
                <c:pt idx="16753">
                  <c:v>23.061780738946101</c:v>
                </c:pt>
                <c:pt idx="16754">
                  <c:v>23.0631573151258</c:v>
                </c:pt>
                <c:pt idx="16755">
                  <c:v>23.064533891305501</c:v>
                </c:pt>
                <c:pt idx="16756">
                  <c:v>23.065910467485299</c:v>
                </c:pt>
                <c:pt idx="16757">
                  <c:v>23.067287043665001</c:v>
                </c:pt>
                <c:pt idx="16758">
                  <c:v>23.068663619844699</c:v>
                </c:pt>
                <c:pt idx="16759">
                  <c:v>23.0700401960245</c:v>
                </c:pt>
                <c:pt idx="16760">
                  <c:v>23.071416772204199</c:v>
                </c:pt>
                <c:pt idx="16761">
                  <c:v>23.0727933483839</c:v>
                </c:pt>
                <c:pt idx="16762">
                  <c:v>23.074169924563598</c:v>
                </c:pt>
                <c:pt idx="16763">
                  <c:v>23.0755465007434</c:v>
                </c:pt>
                <c:pt idx="16764">
                  <c:v>23.076923076923102</c:v>
                </c:pt>
                <c:pt idx="16765">
                  <c:v>23.0782996531028</c:v>
                </c:pt>
                <c:pt idx="16766">
                  <c:v>23.079676229282502</c:v>
                </c:pt>
                <c:pt idx="16767">
                  <c:v>23.081052805462299</c:v>
                </c:pt>
                <c:pt idx="16768">
                  <c:v>23.082429381642001</c:v>
                </c:pt>
                <c:pt idx="16769">
                  <c:v>23.083805957821699</c:v>
                </c:pt>
                <c:pt idx="16770">
                  <c:v>23.085182534001401</c:v>
                </c:pt>
                <c:pt idx="16771">
                  <c:v>23.086559110181199</c:v>
                </c:pt>
                <c:pt idx="16772">
                  <c:v>23.0879356863609</c:v>
                </c:pt>
                <c:pt idx="16773">
                  <c:v>23.089312262540599</c:v>
                </c:pt>
                <c:pt idx="16774">
                  <c:v>23.0906888387203</c:v>
                </c:pt>
                <c:pt idx="16775">
                  <c:v>23.092065414900102</c:v>
                </c:pt>
                <c:pt idx="16776">
                  <c:v>23.0934419910798</c:v>
                </c:pt>
                <c:pt idx="16777">
                  <c:v>23.094818567259502</c:v>
                </c:pt>
                <c:pt idx="16778">
                  <c:v>23.0961951434392</c:v>
                </c:pt>
                <c:pt idx="16779">
                  <c:v>23.097571719619001</c:v>
                </c:pt>
                <c:pt idx="16780">
                  <c:v>23.098948295798699</c:v>
                </c:pt>
                <c:pt idx="16781">
                  <c:v>23.100324871978401</c:v>
                </c:pt>
                <c:pt idx="16782">
                  <c:v>23.101701448158199</c:v>
                </c:pt>
                <c:pt idx="16783">
                  <c:v>23.103078024337901</c:v>
                </c:pt>
                <c:pt idx="16784">
                  <c:v>23.104454600517599</c:v>
                </c:pt>
                <c:pt idx="16785">
                  <c:v>23.105831176697301</c:v>
                </c:pt>
                <c:pt idx="16786">
                  <c:v>23.107207752877098</c:v>
                </c:pt>
                <c:pt idx="16787">
                  <c:v>23.1085843290568</c:v>
                </c:pt>
                <c:pt idx="16788">
                  <c:v>23.109960905236498</c:v>
                </c:pt>
                <c:pt idx="16789">
                  <c:v>23.1113374814162</c:v>
                </c:pt>
                <c:pt idx="16790">
                  <c:v>23.112714057596001</c:v>
                </c:pt>
                <c:pt idx="16791">
                  <c:v>23.1140906337757</c:v>
                </c:pt>
                <c:pt idx="16792">
                  <c:v>23.115467209955401</c:v>
                </c:pt>
                <c:pt idx="16793">
                  <c:v>23.116843786135099</c:v>
                </c:pt>
                <c:pt idx="16794">
                  <c:v>23.118220362314901</c:v>
                </c:pt>
                <c:pt idx="16795">
                  <c:v>23.119596938494599</c:v>
                </c:pt>
                <c:pt idx="16796">
                  <c:v>23.120973514674301</c:v>
                </c:pt>
                <c:pt idx="16797">
                  <c:v>23.122350090853999</c:v>
                </c:pt>
                <c:pt idx="16798">
                  <c:v>23.1237266670338</c:v>
                </c:pt>
                <c:pt idx="16799">
                  <c:v>23.125103243213498</c:v>
                </c:pt>
                <c:pt idx="16800">
                  <c:v>23.1264798193932</c:v>
                </c:pt>
                <c:pt idx="16801">
                  <c:v>23.127856395572898</c:v>
                </c:pt>
                <c:pt idx="16802">
                  <c:v>23.1292329717527</c:v>
                </c:pt>
                <c:pt idx="16803">
                  <c:v>23.130609547932401</c:v>
                </c:pt>
                <c:pt idx="16804">
                  <c:v>23.1319861241121</c:v>
                </c:pt>
                <c:pt idx="16805">
                  <c:v>23.133362700291801</c:v>
                </c:pt>
                <c:pt idx="16806">
                  <c:v>23.134739276471599</c:v>
                </c:pt>
                <c:pt idx="16807">
                  <c:v>23.136115852651301</c:v>
                </c:pt>
                <c:pt idx="16808">
                  <c:v>23.137492428830999</c:v>
                </c:pt>
                <c:pt idx="16809">
                  <c:v>23.138869005010701</c:v>
                </c:pt>
                <c:pt idx="16810">
                  <c:v>23.140245581190499</c:v>
                </c:pt>
                <c:pt idx="16811">
                  <c:v>23.1416221573702</c:v>
                </c:pt>
                <c:pt idx="16812">
                  <c:v>23.142998733549899</c:v>
                </c:pt>
                <c:pt idx="16813">
                  <c:v>23.1443753097296</c:v>
                </c:pt>
                <c:pt idx="16814">
                  <c:v>23.145751885909402</c:v>
                </c:pt>
                <c:pt idx="16815">
                  <c:v>23.1471284620891</c:v>
                </c:pt>
                <c:pt idx="16816">
                  <c:v>23.148505038268802</c:v>
                </c:pt>
                <c:pt idx="16817">
                  <c:v>23.149881614448599</c:v>
                </c:pt>
                <c:pt idx="16818">
                  <c:v>23.151258190628301</c:v>
                </c:pt>
                <c:pt idx="16819">
                  <c:v>23.152634766807999</c:v>
                </c:pt>
                <c:pt idx="16820">
                  <c:v>23.154011342987701</c:v>
                </c:pt>
                <c:pt idx="16821">
                  <c:v>23.155387919167499</c:v>
                </c:pt>
                <c:pt idx="16822">
                  <c:v>23.1567644953472</c:v>
                </c:pt>
                <c:pt idx="16823">
                  <c:v>23.158141071526899</c:v>
                </c:pt>
                <c:pt idx="16824">
                  <c:v>23.1595176477066</c:v>
                </c:pt>
                <c:pt idx="16825">
                  <c:v>23.160894223886402</c:v>
                </c:pt>
                <c:pt idx="16826">
                  <c:v>23.1622708000661</c:v>
                </c:pt>
                <c:pt idx="16827">
                  <c:v>23.163647376245802</c:v>
                </c:pt>
                <c:pt idx="16828">
                  <c:v>23.1650239524255</c:v>
                </c:pt>
                <c:pt idx="16829">
                  <c:v>23.166400528605301</c:v>
                </c:pt>
                <c:pt idx="16830">
                  <c:v>23.167777104784999</c:v>
                </c:pt>
                <c:pt idx="16831">
                  <c:v>23.169153680964701</c:v>
                </c:pt>
                <c:pt idx="16832">
                  <c:v>23.170530257144399</c:v>
                </c:pt>
                <c:pt idx="16833">
                  <c:v>23.171906833324201</c:v>
                </c:pt>
                <c:pt idx="16834">
                  <c:v>23.173283409503899</c:v>
                </c:pt>
                <c:pt idx="16835">
                  <c:v>23.174659985683601</c:v>
                </c:pt>
                <c:pt idx="16836">
                  <c:v>23.176036561863299</c:v>
                </c:pt>
                <c:pt idx="16837">
                  <c:v>23.1774131380431</c:v>
                </c:pt>
                <c:pt idx="16838">
                  <c:v>23.178789714222798</c:v>
                </c:pt>
                <c:pt idx="16839">
                  <c:v>23.1801662904025</c:v>
                </c:pt>
                <c:pt idx="16840">
                  <c:v>23.181542866582198</c:v>
                </c:pt>
                <c:pt idx="16841">
                  <c:v>23.182919442762</c:v>
                </c:pt>
                <c:pt idx="16842">
                  <c:v>23.184296018941701</c:v>
                </c:pt>
                <c:pt idx="16843">
                  <c:v>23.1856725951214</c:v>
                </c:pt>
                <c:pt idx="16844">
                  <c:v>23.187049171301101</c:v>
                </c:pt>
                <c:pt idx="16845">
                  <c:v>23.188425747480899</c:v>
                </c:pt>
                <c:pt idx="16846">
                  <c:v>23.189802323660601</c:v>
                </c:pt>
                <c:pt idx="16847">
                  <c:v>23.191178899840299</c:v>
                </c:pt>
                <c:pt idx="16848">
                  <c:v>23.192555476020001</c:v>
                </c:pt>
                <c:pt idx="16849">
                  <c:v>23.193932052199798</c:v>
                </c:pt>
                <c:pt idx="16850">
                  <c:v>23.1953086283795</c:v>
                </c:pt>
                <c:pt idx="16851">
                  <c:v>23.196685204559198</c:v>
                </c:pt>
                <c:pt idx="16852">
                  <c:v>23.198061780739</c:v>
                </c:pt>
                <c:pt idx="16853">
                  <c:v>23.199438356918701</c:v>
                </c:pt>
                <c:pt idx="16854">
                  <c:v>23.2008149330984</c:v>
                </c:pt>
                <c:pt idx="16855">
                  <c:v>23.202191509278101</c:v>
                </c:pt>
                <c:pt idx="16856">
                  <c:v>23.203568085457899</c:v>
                </c:pt>
                <c:pt idx="16857">
                  <c:v>23.204944661637601</c:v>
                </c:pt>
                <c:pt idx="16858">
                  <c:v>23.206321237817299</c:v>
                </c:pt>
                <c:pt idx="16859">
                  <c:v>23.207697813997001</c:v>
                </c:pt>
                <c:pt idx="16860">
                  <c:v>23.209074390176799</c:v>
                </c:pt>
                <c:pt idx="16861">
                  <c:v>23.2104509663565</c:v>
                </c:pt>
                <c:pt idx="16862">
                  <c:v>23.211827542536199</c:v>
                </c:pt>
                <c:pt idx="16863">
                  <c:v>23.2132041187159</c:v>
                </c:pt>
                <c:pt idx="16864">
                  <c:v>23.214580694895702</c:v>
                </c:pt>
                <c:pt idx="16865">
                  <c:v>23.2159572710754</c:v>
                </c:pt>
                <c:pt idx="16866">
                  <c:v>23.217333847255102</c:v>
                </c:pt>
                <c:pt idx="16867">
                  <c:v>23.2187104234348</c:v>
                </c:pt>
                <c:pt idx="16868">
                  <c:v>23.220086999614601</c:v>
                </c:pt>
                <c:pt idx="16869">
                  <c:v>23.221463575794299</c:v>
                </c:pt>
                <c:pt idx="16870">
                  <c:v>23.222840151974001</c:v>
                </c:pt>
                <c:pt idx="16871">
                  <c:v>23.224216728153699</c:v>
                </c:pt>
                <c:pt idx="16872">
                  <c:v>23.225593304333501</c:v>
                </c:pt>
                <c:pt idx="16873">
                  <c:v>23.226969880513199</c:v>
                </c:pt>
                <c:pt idx="16874">
                  <c:v>23.228346456692901</c:v>
                </c:pt>
                <c:pt idx="16875">
                  <c:v>23.229723032872599</c:v>
                </c:pt>
                <c:pt idx="16876">
                  <c:v>23.2310996090524</c:v>
                </c:pt>
                <c:pt idx="16877">
                  <c:v>23.232476185232098</c:v>
                </c:pt>
                <c:pt idx="16878">
                  <c:v>23.2338527614118</c:v>
                </c:pt>
                <c:pt idx="16879">
                  <c:v>23.235229337591502</c:v>
                </c:pt>
                <c:pt idx="16880">
                  <c:v>23.236605913771299</c:v>
                </c:pt>
                <c:pt idx="16881">
                  <c:v>23.237982489951001</c:v>
                </c:pt>
                <c:pt idx="16882">
                  <c:v>23.239359066130699</c:v>
                </c:pt>
                <c:pt idx="16883">
                  <c:v>23.240735642310501</c:v>
                </c:pt>
                <c:pt idx="16884">
                  <c:v>23.242112218490199</c:v>
                </c:pt>
                <c:pt idx="16885">
                  <c:v>23.243488794669901</c:v>
                </c:pt>
                <c:pt idx="16886">
                  <c:v>23.244865370849599</c:v>
                </c:pt>
                <c:pt idx="16887">
                  <c:v>23.2462419470294</c:v>
                </c:pt>
                <c:pt idx="16888">
                  <c:v>23.247618523209098</c:v>
                </c:pt>
                <c:pt idx="16889">
                  <c:v>23.2489950993888</c:v>
                </c:pt>
                <c:pt idx="16890">
                  <c:v>23.250371675568498</c:v>
                </c:pt>
                <c:pt idx="16891">
                  <c:v>23.2517482517483</c:v>
                </c:pt>
                <c:pt idx="16892">
                  <c:v>23.253124827928001</c:v>
                </c:pt>
                <c:pt idx="16893">
                  <c:v>23.2545014041077</c:v>
                </c:pt>
                <c:pt idx="16894">
                  <c:v>23.255877980287401</c:v>
                </c:pt>
                <c:pt idx="16895">
                  <c:v>23.257254556467199</c:v>
                </c:pt>
                <c:pt idx="16896">
                  <c:v>23.258631132646901</c:v>
                </c:pt>
                <c:pt idx="16897">
                  <c:v>23.260007708826599</c:v>
                </c:pt>
                <c:pt idx="16898">
                  <c:v>23.261384285006301</c:v>
                </c:pt>
                <c:pt idx="16899">
                  <c:v>23.262760861186099</c:v>
                </c:pt>
                <c:pt idx="16900">
                  <c:v>23.2641374373658</c:v>
                </c:pt>
                <c:pt idx="16901">
                  <c:v>23.265514013545499</c:v>
                </c:pt>
                <c:pt idx="16902">
                  <c:v>23.2668905897252</c:v>
                </c:pt>
                <c:pt idx="16903">
                  <c:v>23.268267165905002</c:v>
                </c:pt>
                <c:pt idx="16904">
                  <c:v>23.2696437420847</c:v>
                </c:pt>
                <c:pt idx="16905">
                  <c:v>23.271020318264402</c:v>
                </c:pt>
                <c:pt idx="16906">
                  <c:v>23.2723968944441</c:v>
                </c:pt>
                <c:pt idx="16907">
                  <c:v>23.273773470623901</c:v>
                </c:pt>
                <c:pt idx="16908">
                  <c:v>23.275150046803599</c:v>
                </c:pt>
                <c:pt idx="16909">
                  <c:v>23.276526622983301</c:v>
                </c:pt>
                <c:pt idx="16910">
                  <c:v>23.277903199162999</c:v>
                </c:pt>
                <c:pt idx="16911">
                  <c:v>23.2792797753428</c:v>
                </c:pt>
                <c:pt idx="16912">
                  <c:v>23.280656351522499</c:v>
                </c:pt>
                <c:pt idx="16913">
                  <c:v>23.2820329277022</c:v>
                </c:pt>
                <c:pt idx="16914">
                  <c:v>23.283409503882002</c:v>
                </c:pt>
                <c:pt idx="16915">
                  <c:v>23.2847860800617</c:v>
                </c:pt>
                <c:pt idx="16916">
                  <c:v>23.286162656241402</c:v>
                </c:pt>
                <c:pt idx="16917">
                  <c:v>23.2875392324211</c:v>
                </c:pt>
                <c:pt idx="16918">
                  <c:v>23.288915808600901</c:v>
                </c:pt>
                <c:pt idx="16919">
                  <c:v>23.290292384780599</c:v>
                </c:pt>
                <c:pt idx="16920">
                  <c:v>23.291668960960301</c:v>
                </c:pt>
                <c:pt idx="16921">
                  <c:v>23.293045537139999</c:v>
                </c:pt>
                <c:pt idx="16922">
                  <c:v>23.294422113319801</c:v>
                </c:pt>
                <c:pt idx="16923">
                  <c:v>23.295798689499499</c:v>
                </c:pt>
                <c:pt idx="16924">
                  <c:v>23.297175265679201</c:v>
                </c:pt>
                <c:pt idx="16925">
                  <c:v>23.298551841858899</c:v>
                </c:pt>
                <c:pt idx="16926">
                  <c:v>23.2999284180387</c:v>
                </c:pt>
                <c:pt idx="16927">
                  <c:v>23.301304994218398</c:v>
                </c:pt>
                <c:pt idx="16928">
                  <c:v>23.3026815703981</c:v>
                </c:pt>
                <c:pt idx="16929">
                  <c:v>23.304058146577798</c:v>
                </c:pt>
                <c:pt idx="16930">
                  <c:v>23.3054347227576</c:v>
                </c:pt>
                <c:pt idx="16931">
                  <c:v>23.306811298937301</c:v>
                </c:pt>
                <c:pt idx="16932">
                  <c:v>23.308187875117</c:v>
                </c:pt>
                <c:pt idx="16933">
                  <c:v>23.309564451296701</c:v>
                </c:pt>
                <c:pt idx="16934">
                  <c:v>23.310941027476499</c:v>
                </c:pt>
                <c:pt idx="16935">
                  <c:v>23.312317603656201</c:v>
                </c:pt>
                <c:pt idx="16936">
                  <c:v>23.313694179835899</c:v>
                </c:pt>
                <c:pt idx="16937">
                  <c:v>23.315070756015601</c:v>
                </c:pt>
                <c:pt idx="16938">
                  <c:v>23.316447332195398</c:v>
                </c:pt>
                <c:pt idx="16939">
                  <c:v>23.3178239083751</c:v>
                </c:pt>
                <c:pt idx="16940">
                  <c:v>23.319200484554798</c:v>
                </c:pt>
                <c:pt idx="16941">
                  <c:v>23.3205770607345</c:v>
                </c:pt>
                <c:pt idx="16942">
                  <c:v>23.321953636914301</c:v>
                </c:pt>
                <c:pt idx="16943">
                  <c:v>23.323330213094</c:v>
                </c:pt>
                <c:pt idx="16944">
                  <c:v>23.324706789273701</c:v>
                </c:pt>
                <c:pt idx="16945">
                  <c:v>23.3260833654534</c:v>
                </c:pt>
                <c:pt idx="16946">
                  <c:v>23.327459941633201</c:v>
                </c:pt>
                <c:pt idx="16947">
                  <c:v>23.328836517812899</c:v>
                </c:pt>
                <c:pt idx="16948">
                  <c:v>23.330213093992601</c:v>
                </c:pt>
                <c:pt idx="16949">
                  <c:v>23.331589670172399</c:v>
                </c:pt>
                <c:pt idx="16950">
                  <c:v>23.3329662463521</c:v>
                </c:pt>
                <c:pt idx="16951">
                  <c:v>23.334342822531799</c:v>
                </c:pt>
                <c:pt idx="16952">
                  <c:v>23.3357193987115</c:v>
                </c:pt>
                <c:pt idx="16953">
                  <c:v>23.337095974891302</c:v>
                </c:pt>
                <c:pt idx="16954">
                  <c:v>23.338472551071</c:v>
                </c:pt>
                <c:pt idx="16955">
                  <c:v>23.339849127250702</c:v>
                </c:pt>
                <c:pt idx="16956">
                  <c:v>23.3412257034304</c:v>
                </c:pt>
                <c:pt idx="16957">
                  <c:v>23.342602279610201</c:v>
                </c:pt>
                <c:pt idx="16958">
                  <c:v>23.343978855789899</c:v>
                </c:pt>
                <c:pt idx="16959">
                  <c:v>23.345355431969601</c:v>
                </c:pt>
                <c:pt idx="16960">
                  <c:v>23.346732008149299</c:v>
                </c:pt>
                <c:pt idx="16961">
                  <c:v>23.348108584329101</c:v>
                </c:pt>
                <c:pt idx="16962">
                  <c:v>23.349485160508799</c:v>
                </c:pt>
                <c:pt idx="16963">
                  <c:v>23.350861736688501</c:v>
                </c:pt>
                <c:pt idx="16964">
                  <c:v>23.352238312868199</c:v>
                </c:pt>
                <c:pt idx="16965">
                  <c:v>23.353614889048</c:v>
                </c:pt>
                <c:pt idx="16966">
                  <c:v>23.354991465227702</c:v>
                </c:pt>
                <c:pt idx="16967">
                  <c:v>23.3563680414074</c:v>
                </c:pt>
                <c:pt idx="16968">
                  <c:v>23.357744617587102</c:v>
                </c:pt>
                <c:pt idx="16969">
                  <c:v>23.359121193766899</c:v>
                </c:pt>
                <c:pt idx="16970">
                  <c:v>23.360497769946601</c:v>
                </c:pt>
                <c:pt idx="16971">
                  <c:v>23.361874346126299</c:v>
                </c:pt>
                <c:pt idx="16972">
                  <c:v>23.363250922306001</c:v>
                </c:pt>
                <c:pt idx="16973">
                  <c:v>23.364627498485799</c:v>
                </c:pt>
                <c:pt idx="16974">
                  <c:v>23.366004074665501</c:v>
                </c:pt>
                <c:pt idx="16975">
                  <c:v>23.367380650845199</c:v>
                </c:pt>
                <c:pt idx="16976">
                  <c:v>23.368757227024901</c:v>
                </c:pt>
                <c:pt idx="16977">
                  <c:v>23.370133803204698</c:v>
                </c:pt>
                <c:pt idx="16978">
                  <c:v>23.3715103793844</c:v>
                </c:pt>
                <c:pt idx="16979">
                  <c:v>23.372886955564098</c:v>
                </c:pt>
                <c:pt idx="16980">
                  <c:v>23.3742635317439</c:v>
                </c:pt>
                <c:pt idx="16981">
                  <c:v>23.375640107923601</c:v>
                </c:pt>
                <c:pt idx="16982">
                  <c:v>23.3770166841033</c:v>
                </c:pt>
                <c:pt idx="16983">
                  <c:v>23.378393260283001</c:v>
                </c:pt>
                <c:pt idx="16984">
                  <c:v>23.379769836462799</c:v>
                </c:pt>
                <c:pt idx="16985">
                  <c:v>23.381146412642501</c:v>
                </c:pt>
                <c:pt idx="16986">
                  <c:v>23.382522988822199</c:v>
                </c:pt>
                <c:pt idx="16987">
                  <c:v>23.383899565001901</c:v>
                </c:pt>
                <c:pt idx="16988">
                  <c:v>23.385276141181699</c:v>
                </c:pt>
                <c:pt idx="16989">
                  <c:v>23.3866527173614</c:v>
                </c:pt>
                <c:pt idx="16990">
                  <c:v>23.388029293541098</c:v>
                </c:pt>
                <c:pt idx="16991">
                  <c:v>23.3894058697208</c:v>
                </c:pt>
                <c:pt idx="16992">
                  <c:v>23.390782445900602</c:v>
                </c:pt>
                <c:pt idx="16993">
                  <c:v>23.3921590220803</c:v>
                </c:pt>
                <c:pt idx="16994">
                  <c:v>23.393535598260002</c:v>
                </c:pt>
                <c:pt idx="16995">
                  <c:v>23.3949121744397</c:v>
                </c:pt>
                <c:pt idx="16996">
                  <c:v>23.396288750619501</c:v>
                </c:pt>
                <c:pt idx="16997">
                  <c:v>23.397665326799199</c:v>
                </c:pt>
                <c:pt idx="16998">
                  <c:v>23.399041902978901</c:v>
                </c:pt>
                <c:pt idx="16999">
                  <c:v>23.400418479158599</c:v>
                </c:pt>
                <c:pt idx="17000">
                  <c:v>23.4017950553384</c:v>
                </c:pt>
                <c:pt idx="17001">
                  <c:v>23.403171631518099</c:v>
                </c:pt>
                <c:pt idx="17002">
                  <c:v>23.4045482076978</c:v>
                </c:pt>
                <c:pt idx="17003">
                  <c:v>23.405924783877499</c:v>
                </c:pt>
                <c:pt idx="17004">
                  <c:v>23.4073013600573</c:v>
                </c:pt>
                <c:pt idx="17005">
                  <c:v>23.408677936237002</c:v>
                </c:pt>
                <c:pt idx="17006">
                  <c:v>23.4100545124167</c:v>
                </c:pt>
                <c:pt idx="17007">
                  <c:v>23.411431088596402</c:v>
                </c:pt>
                <c:pt idx="17008">
                  <c:v>23.412807664776199</c:v>
                </c:pt>
                <c:pt idx="17009">
                  <c:v>23.414184240955901</c:v>
                </c:pt>
                <c:pt idx="17010">
                  <c:v>23.415560817135599</c:v>
                </c:pt>
                <c:pt idx="17011">
                  <c:v>23.416937393315401</c:v>
                </c:pt>
                <c:pt idx="17012">
                  <c:v>23.418313969495099</c:v>
                </c:pt>
                <c:pt idx="17013">
                  <c:v>23.419690545674801</c:v>
                </c:pt>
                <c:pt idx="17014">
                  <c:v>23.421067121854499</c:v>
                </c:pt>
                <c:pt idx="17015">
                  <c:v>23.4224436980343</c:v>
                </c:pt>
                <c:pt idx="17016">
                  <c:v>23.423820274213998</c:v>
                </c:pt>
                <c:pt idx="17017">
                  <c:v>23.4251968503937</c:v>
                </c:pt>
                <c:pt idx="17018">
                  <c:v>23.426573426573398</c:v>
                </c:pt>
                <c:pt idx="17019">
                  <c:v>23.427950002753199</c:v>
                </c:pt>
                <c:pt idx="17020">
                  <c:v>23.429326578932901</c:v>
                </c:pt>
                <c:pt idx="17021">
                  <c:v>23.430703155112599</c:v>
                </c:pt>
                <c:pt idx="17022">
                  <c:v>23.432079731292301</c:v>
                </c:pt>
                <c:pt idx="17023">
                  <c:v>23.433456307472099</c:v>
                </c:pt>
                <c:pt idx="17024">
                  <c:v>23.434832883651801</c:v>
                </c:pt>
                <c:pt idx="17025">
                  <c:v>23.436209459831499</c:v>
                </c:pt>
                <c:pt idx="17026">
                  <c:v>23.437586036011201</c:v>
                </c:pt>
                <c:pt idx="17027">
                  <c:v>23.438962612190998</c:v>
                </c:pt>
                <c:pt idx="17028">
                  <c:v>23.4403391883707</c:v>
                </c:pt>
                <c:pt idx="17029">
                  <c:v>23.441715764550398</c:v>
                </c:pt>
                <c:pt idx="17030">
                  <c:v>23.4430923407301</c:v>
                </c:pt>
                <c:pt idx="17031">
                  <c:v>23.444468916909901</c:v>
                </c:pt>
                <c:pt idx="17032">
                  <c:v>23.4458454930896</c:v>
                </c:pt>
                <c:pt idx="17033">
                  <c:v>23.447222069269301</c:v>
                </c:pt>
                <c:pt idx="17034">
                  <c:v>23.448598645449</c:v>
                </c:pt>
                <c:pt idx="17035">
                  <c:v>23.449975221628801</c:v>
                </c:pt>
                <c:pt idx="17036">
                  <c:v>23.451351797808499</c:v>
                </c:pt>
                <c:pt idx="17037">
                  <c:v>23.452728373988201</c:v>
                </c:pt>
                <c:pt idx="17038">
                  <c:v>23.454104950167999</c:v>
                </c:pt>
                <c:pt idx="17039">
                  <c:v>23.4554815263477</c:v>
                </c:pt>
                <c:pt idx="17040">
                  <c:v>23.456858102527399</c:v>
                </c:pt>
                <c:pt idx="17041">
                  <c:v>23.4582346787071</c:v>
                </c:pt>
                <c:pt idx="17042">
                  <c:v>23.459611254886902</c:v>
                </c:pt>
                <c:pt idx="17043">
                  <c:v>23.4609878310666</c:v>
                </c:pt>
                <c:pt idx="17044">
                  <c:v>23.462364407246302</c:v>
                </c:pt>
                <c:pt idx="17045">
                  <c:v>23.463740983426</c:v>
                </c:pt>
                <c:pt idx="17046">
                  <c:v>23.465117559605801</c:v>
                </c:pt>
                <c:pt idx="17047">
                  <c:v>23.466494135785499</c:v>
                </c:pt>
                <c:pt idx="17048">
                  <c:v>23.467870711965201</c:v>
                </c:pt>
                <c:pt idx="17049">
                  <c:v>23.469247288144899</c:v>
                </c:pt>
                <c:pt idx="17050">
                  <c:v>23.4706238643247</c:v>
                </c:pt>
                <c:pt idx="17051">
                  <c:v>23.472000440504399</c:v>
                </c:pt>
                <c:pt idx="17052">
                  <c:v>23.4733770166841</c:v>
                </c:pt>
                <c:pt idx="17053">
                  <c:v>23.474753592863799</c:v>
                </c:pt>
                <c:pt idx="17054">
                  <c:v>23.4761301690436</c:v>
                </c:pt>
                <c:pt idx="17055">
                  <c:v>23.477506745223302</c:v>
                </c:pt>
                <c:pt idx="17056">
                  <c:v>23.478883321403</c:v>
                </c:pt>
                <c:pt idx="17057">
                  <c:v>23.480259897582702</c:v>
                </c:pt>
                <c:pt idx="17058">
                  <c:v>23.481636473762499</c:v>
                </c:pt>
                <c:pt idx="17059">
                  <c:v>23.483013049942201</c:v>
                </c:pt>
                <c:pt idx="17060">
                  <c:v>23.484389626121899</c:v>
                </c:pt>
                <c:pt idx="17061">
                  <c:v>23.485766202301601</c:v>
                </c:pt>
                <c:pt idx="17062">
                  <c:v>23.487142778481399</c:v>
                </c:pt>
                <c:pt idx="17063">
                  <c:v>23.488519354661101</c:v>
                </c:pt>
                <c:pt idx="17064">
                  <c:v>23.489895930840799</c:v>
                </c:pt>
                <c:pt idx="17065">
                  <c:v>23.491272507020501</c:v>
                </c:pt>
                <c:pt idx="17066">
                  <c:v>23.492649083200298</c:v>
                </c:pt>
                <c:pt idx="17067">
                  <c:v>23.49402565938</c:v>
                </c:pt>
                <c:pt idx="17068">
                  <c:v>23.495402235559698</c:v>
                </c:pt>
                <c:pt idx="17069">
                  <c:v>23.4967788117394</c:v>
                </c:pt>
                <c:pt idx="17070">
                  <c:v>23.498155387919201</c:v>
                </c:pt>
                <c:pt idx="17071">
                  <c:v>23.4995319640989</c:v>
                </c:pt>
                <c:pt idx="17072">
                  <c:v>23.500908540278601</c:v>
                </c:pt>
                <c:pt idx="17073">
                  <c:v>23.502285116458399</c:v>
                </c:pt>
                <c:pt idx="17074">
                  <c:v>23.503661692638101</c:v>
                </c:pt>
                <c:pt idx="17075">
                  <c:v>23.505038268817799</c:v>
                </c:pt>
                <c:pt idx="17076">
                  <c:v>23.506414844997501</c:v>
                </c:pt>
                <c:pt idx="17077">
                  <c:v>23.507791421177298</c:v>
                </c:pt>
                <c:pt idx="17078">
                  <c:v>23.509167997357</c:v>
                </c:pt>
                <c:pt idx="17079">
                  <c:v>23.510544573536698</c:v>
                </c:pt>
                <c:pt idx="17080">
                  <c:v>23.5119211497164</c:v>
                </c:pt>
                <c:pt idx="17081">
                  <c:v>23.513297725896201</c:v>
                </c:pt>
                <c:pt idx="17082">
                  <c:v>23.5146743020759</c:v>
                </c:pt>
                <c:pt idx="17083">
                  <c:v>23.516050878255601</c:v>
                </c:pt>
                <c:pt idx="17084">
                  <c:v>23.5174274544353</c:v>
                </c:pt>
                <c:pt idx="17085">
                  <c:v>23.518804030615101</c:v>
                </c:pt>
                <c:pt idx="17086">
                  <c:v>23.520180606794799</c:v>
                </c:pt>
                <c:pt idx="17087">
                  <c:v>23.521557182974501</c:v>
                </c:pt>
                <c:pt idx="17088">
                  <c:v>23.522933759154199</c:v>
                </c:pt>
                <c:pt idx="17089">
                  <c:v>23.524310335334</c:v>
                </c:pt>
                <c:pt idx="17090">
                  <c:v>23.525686911513699</c:v>
                </c:pt>
                <c:pt idx="17091">
                  <c:v>23.5270634876934</c:v>
                </c:pt>
                <c:pt idx="17092">
                  <c:v>23.528440063873099</c:v>
                </c:pt>
                <c:pt idx="17093">
                  <c:v>23.5298166400529</c:v>
                </c:pt>
                <c:pt idx="17094">
                  <c:v>23.531193216232602</c:v>
                </c:pt>
                <c:pt idx="17095">
                  <c:v>23.5325697924123</c:v>
                </c:pt>
                <c:pt idx="17096">
                  <c:v>23.533946368592002</c:v>
                </c:pt>
                <c:pt idx="17097">
                  <c:v>23.535322944771799</c:v>
                </c:pt>
                <c:pt idx="17098">
                  <c:v>23.536699520951501</c:v>
                </c:pt>
                <c:pt idx="17099">
                  <c:v>23.538076097131199</c:v>
                </c:pt>
                <c:pt idx="17100">
                  <c:v>23.539452673310901</c:v>
                </c:pt>
                <c:pt idx="17101">
                  <c:v>23.540829249490699</c:v>
                </c:pt>
                <c:pt idx="17102">
                  <c:v>23.542205825670401</c:v>
                </c:pt>
                <c:pt idx="17103">
                  <c:v>23.543582401850099</c:v>
                </c:pt>
                <c:pt idx="17104">
                  <c:v>23.544958978029801</c:v>
                </c:pt>
                <c:pt idx="17105">
                  <c:v>23.546335554209598</c:v>
                </c:pt>
                <c:pt idx="17106">
                  <c:v>23.5477121303893</c:v>
                </c:pt>
                <c:pt idx="17107">
                  <c:v>23.549088706569002</c:v>
                </c:pt>
                <c:pt idx="17108">
                  <c:v>23.550465282748799</c:v>
                </c:pt>
                <c:pt idx="17109">
                  <c:v>23.551841858928501</c:v>
                </c:pt>
                <c:pt idx="17110">
                  <c:v>23.553218435108199</c:v>
                </c:pt>
                <c:pt idx="17111">
                  <c:v>23.554595011287901</c:v>
                </c:pt>
                <c:pt idx="17112">
                  <c:v>23.555971587467699</c:v>
                </c:pt>
                <c:pt idx="17113">
                  <c:v>23.557348163647401</c:v>
                </c:pt>
                <c:pt idx="17114">
                  <c:v>23.558724739827099</c:v>
                </c:pt>
                <c:pt idx="17115">
                  <c:v>23.560101316006801</c:v>
                </c:pt>
                <c:pt idx="17116">
                  <c:v>23.561477892186598</c:v>
                </c:pt>
                <c:pt idx="17117">
                  <c:v>23.5628544683663</c:v>
                </c:pt>
                <c:pt idx="17118">
                  <c:v>23.564231044545998</c:v>
                </c:pt>
                <c:pt idx="17119">
                  <c:v>23.5656076207257</c:v>
                </c:pt>
                <c:pt idx="17120">
                  <c:v>23.566984196905501</c:v>
                </c:pt>
                <c:pt idx="17121">
                  <c:v>23.5683607730852</c:v>
                </c:pt>
                <c:pt idx="17122">
                  <c:v>23.569737349264901</c:v>
                </c:pt>
                <c:pt idx="17123">
                  <c:v>23.5711139254446</c:v>
                </c:pt>
                <c:pt idx="17124">
                  <c:v>23.572490501624401</c:v>
                </c:pt>
                <c:pt idx="17125">
                  <c:v>23.573867077804099</c:v>
                </c:pt>
                <c:pt idx="17126">
                  <c:v>23.575243653983801</c:v>
                </c:pt>
                <c:pt idx="17127">
                  <c:v>23.576620230163499</c:v>
                </c:pt>
                <c:pt idx="17128">
                  <c:v>23.5779968063433</c:v>
                </c:pt>
                <c:pt idx="17129">
                  <c:v>23.579373382522999</c:v>
                </c:pt>
                <c:pt idx="17130">
                  <c:v>23.5807499587027</c:v>
                </c:pt>
                <c:pt idx="17131">
                  <c:v>23.582126534882399</c:v>
                </c:pt>
                <c:pt idx="17132">
                  <c:v>23.5835031110622</c:v>
                </c:pt>
                <c:pt idx="17133">
                  <c:v>23.584879687241902</c:v>
                </c:pt>
                <c:pt idx="17134">
                  <c:v>23.5862562634216</c:v>
                </c:pt>
                <c:pt idx="17135">
                  <c:v>23.587632839601401</c:v>
                </c:pt>
                <c:pt idx="17136">
                  <c:v>23.589009415781099</c:v>
                </c:pt>
                <c:pt idx="17137">
                  <c:v>23.590385991960801</c:v>
                </c:pt>
                <c:pt idx="17138">
                  <c:v>23.591762568140499</c:v>
                </c:pt>
                <c:pt idx="17139">
                  <c:v>23.5931391443203</c:v>
                </c:pt>
                <c:pt idx="17140">
                  <c:v>23.594515720499999</c:v>
                </c:pt>
                <c:pt idx="17141">
                  <c:v>23.5958922966797</c:v>
                </c:pt>
                <c:pt idx="17142">
                  <c:v>23.597268872859399</c:v>
                </c:pt>
                <c:pt idx="17143">
                  <c:v>23.5986454490392</c:v>
                </c:pt>
                <c:pt idx="17144">
                  <c:v>23.600022025218902</c:v>
                </c:pt>
                <c:pt idx="17145">
                  <c:v>23.6013986013986</c:v>
                </c:pt>
                <c:pt idx="17146">
                  <c:v>23.602775177578302</c:v>
                </c:pt>
                <c:pt idx="17147">
                  <c:v>23.604151753758099</c:v>
                </c:pt>
                <c:pt idx="17148">
                  <c:v>23.605528329937801</c:v>
                </c:pt>
                <c:pt idx="17149">
                  <c:v>23.606904906117499</c:v>
                </c:pt>
                <c:pt idx="17150">
                  <c:v>23.608281482297201</c:v>
                </c:pt>
                <c:pt idx="17151">
                  <c:v>23.609658058476999</c:v>
                </c:pt>
                <c:pt idx="17152">
                  <c:v>23.611034634656701</c:v>
                </c:pt>
                <c:pt idx="17153">
                  <c:v>23.612411210836399</c:v>
                </c:pt>
                <c:pt idx="17154">
                  <c:v>23.613787787016101</c:v>
                </c:pt>
                <c:pt idx="17155">
                  <c:v>23.615164363195898</c:v>
                </c:pt>
                <c:pt idx="17156">
                  <c:v>23.6165409393756</c:v>
                </c:pt>
                <c:pt idx="17157">
                  <c:v>23.617917515555298</c:v>
                </c:pt>
                <c:pt idx="17158">
                  <c:v>23.619294091735</c:v>
                </c:pt>
                <c:pt idx="17159">
                  <c:v>23.620670667914801</c:v>
                </c:pt>
                <c:pt idx="17160">
                  <c:v>23.6220472440945</c:v>
                </c:pt>
                <c:pt idx="17161">
                  <c:v>23.623423820274201</c:v>
                </c:pt>
                <c:pt idx="17162">
                  <c:v>23.6248003964539</c:v>
                </c:pt>
                <c:pt idx="17163">
                  <c:v>23.626176972633701</c:v>
                </c:pt>
                <c:pt idx="17164">
                  <c:v>23.627553548813399</c:v>
                </c:pt>
                <c:pt idx="17165">
                  <c:v>23.628930124993101</c:v>
                </c:pt>
                <c:pt idx="17166">
                  <c:v>23.630306701172898</c:v>
                </c:pt>
                <c:pt idx="17167">
                  <c:v>23.6316832773526</c:v>
                </c:pt>
                <c:pt idx="17168">
                  <c:v>23.633059853532298</c:v>
                </c:pt>
                <c:pt idx="17169">
                  <c:v>23.634436429712</c:v>
                </c:pt>
                <c:pt idx="17170">
                  <c:v>23.635813005891801</c:v>
                </c:pt>
                <c:pt idx="17171">
                  <c:v>23.6371895820715</c:v>
                </c:pt>
                <c:pt idx="17172">
                  <c:v>23.638566158251201</c:v>
                </c:pt>
                <c:pt idx="17173">
                  <c:v>23.6399427344309</c:v>
                </c:pt>
                <c:pt idx="17174">
                  <c:v>23.641319310610701</c:v>
                </c:pt>
                <c:pt idx="17175">
                  <c:v>23.642695886790399</c:v>
                </c:pt>
                <c:pt idx="17176">
                  <c:v>23.644072462970101</c:v>
                </c:pt>
                <c:pt idx="17177">
                  <c:v>23.645449039149799</c:v>
                </c:pt>
                <c:pt idx="17178">
                  <c:v>23.6468256153296</c:v>
                </c:pt>
                <c:pt idx="17179">
                  <c:v>23.648202191509299</c:v>
                </c:pt>
                <c:pt idx="17180">
                  <c:v>23.649578767689</c:v>
                </c:pt>
                <c:pt idx="17181">
                  <c:v>23.650955343868699</c:v>
                </c:pt>
                <c:pt idx="17182">
                  <c:v>23.6523319200485</c:v>
                </c:pt>
                <c:pt idx="17183">
                  <c:v>23.653708496228202</c:v>
                </c:pt>
                <c:pt idx="17184">
                  <c:v>23.6550850724079</c:v>
                </c:pt>
                <c:pt idx="17185">
                  <c:v>23.656461648587602</c:v>
                </c:pt>
                <c:pt idx="17186">
                  <c:v>23.657838224767399</c:v>
                </c:pt>
                <c:pt idx="17187">
                  <c:v>23.659214800947101</c:v>
                </c:pt>
                <c:pt idx="17188">
                  <c:v>23.660591377126799</c:v>
                </c:pt>
                <c:pt idx="17189">
                  <c:v>23.661967953306501</c:v>
                </c:pt>
                <c:pt idx="17190">
                  <c:v>23.663344529486299</c:v>
                </c:pt>
                <c:pt idx="17191">
                  <c:v>23.664721105666001</c:v>
                </c:pt>
                <c:pt idx="17192">
                  <c:v>23.666097681845699</c:v>
                </c:pt>
                <c:pt idx="17193">
                  <c:v>23.667474258025401</c:v>
                </c:pt>
                <c:pt idx="17194">
                  <c:v>23.668850834205202</c:v>
                </c:pt>
                <c:pt idx="17195">
                  <c:v>23.6702274103849</c:v>
                </c:pt>
                <c:pt idx="17196">
                  <c:v>23.671603986564602</c:v>
                </c:pt>
                <c:pt idx="17197">
                  <c:v>23.672980562744399</c:v>
                </c:pt>
                <c:pt idx="17198">
                  <c:v>23.674357138924101</c:v>
                </c:pt>
                <c:pt idx="17199">
                  <c:v>23.675733715103799</c:v>
                </c:pt>
                <c:pt idx="17200">
                  <c:v>23.677110291283501</c:v>
                </c:pt>
                <c:pt idx="17201">
                  <c:v>23.678486867463299</c:v>
                </c:pt>
                <c:pt idx="17202">
                  <c:v>23.679863443643001</c:v>
                </c:pt>
                <c:pt idx="17203">
                  <c:v>23.681240019822699</c:v>
                </c:pt>
                <c:pt idx="17204">
                  <c:v>23.682616596002401</c:v>
                </c:pt>
                <c:pt idx="17205">
                  <c:v>23.683993172182198</c:v>
                </c:pt>
                <c:pt idx="17206">
                  <c:v>23.6853697483619</c:v>
                </c:pt>
                <c:pt idx="17207">
                  <c:v>23.686746324541598</c:v>
                </c:pt>
                <c:pt idx="17208">
                  <c:v>23.6881229007213</c:v>
                </c:pt>
                <c:pt idx="17209">
                  <c:v>23.689499476901101</c:v>
                </c:pt>
                <c:pt idx="17210">
                  <c:v>23.6908760530808</c:v>
                </c:pt>
                <c:pt idx="17211">
                  <c:v>23.692252629260501</c:v>
                </c:pt>
                <c:pt idx="17212">
                  <c:v>23.6936292054402</c:v>
                </c:pt>
                <c:pt idx="17213">
                  <c:v>23.695005781620001</c:v>
                </c:pt>
                <c:pt idx="17214">
                  <c:v>23.696382357799699</c:v>
                </c:pt>
                <c:pt idx="17215">
                  <c:v>23.697758933979401</c:v>
                </c:pt>
                <c:pt idx="17216">
                  <c:v>23.699135510159099</c:v>
                </c:pt>
                <c:pt idx="17217">
                  <c:v>23.7005120863389</c:v>
                </c:pt>
                <c:pt idx="17218">
                  <c:v>23.701888662518598</c:v>
                </c:pt>
                <c:pt idx="17219">
                  <c:v>23.7032652386983</c:v>
                </c:pt>
                <c:pt idx="17220">
                  <c:v>23.704641814877998</c:v>
                </c:pt>
                <c:pt idx="17221">
                  <c:v>23.7060183910578</c:v>
                </c:pt>
                <c:pt idx="17222">
                  <c:v>23.707394967237502</c:v>
                </c:pt>
                <c:pt idx="17223">
                  <c:v>23.7087715434172</c:v>
                </c:pt>
                <c:pt idx="17224">
                  <c:v>23.710148119596901</c:v>
                </c:pt>
                <c:pt idx="17225">
                  <c:v>23.711524695776699</c:v>
                </c:pt>
                <c:pt idx="17226">
                  <c:v>23.712901271956401</c:v>
                </c:pt>
                <c:pt idx="17227">
                  <c:v>23.714277848136099</c:v>
                </c:pt>
                <c:pt idx="17228">
                  <c:v>23.715654424315801</c:v>
                </c:pt>
                <c:pt idx="17229">
                  <c:v>23.717031000495599</c:v>
                </c:pt>
                <c:pt idx="17230">
                  <c:v>23.7184075766753</c:v>
                </c:pt>
                <c:pt idx="17231">
                  <c:v>23.719784152854999</c:v>
                </c:pt>
                <c:pt idx="17232">
                  <c:v>23.7211607290348</c:v>
                </c:pt>
                <c:pt idx="17233">
                  <c:v>23.722537305214502</c:v>
                </c:pt>
                <c:pt idx="17234">
                  <c:v>23.7239138813942</c:v>
                </c:pt>
                <c:pt idx="17235">
                  <c:v>23.725290457573902</c:v>
                </c:pt>
                <c:pt idx="17236">
                  <c:v>23.726667033753699</c:v>
                </c:pt>
                <c:pt idx="17237">
                  <c:v>23.728043609933401</c:v>
                </c:pt>
                <c:pt idx="17238">
                  <c:v>23.729420186113099</c:v>
                </c:pt>
                <c:pt idx="17239">
                  <c:v>23.730796762292801</c:v>
                </c:pt>
                <c:pt idx="17240">
                  <c:v>23.732173338472599</c:v>
                </c:pt>
                <c:pt idx="17241">
                  <c:v>23.733549914652301</c:v>
                </c:pt>
                <c:pt idx="17242">
                  <c:v>23.734926490831999</c:v>
                </c:pt>
                <c:pt idx="17243">
                  <c:v>23.736303067011701</c:v>
                </c:pt>
                <c:pt idx="17244">
                  <c:v>23.737679643191498</c:v>
                </c:pt>
                <c:pt idx="17245">
                  <c:v>23.7390562193712</c:v>
                </c:pt>
                <c:pt idx="17246">
                  <c:v>23.740432795550898</c:v>
                </c:pt>
                <c:pt idx="17247">
                  <c:v>23.7418093717306</c:v>
                </c:pt>
                <c:pt idx="17248">
                  <c:v>23.743185947910401</c:v>
                </c:pt>
                <c:pt idx="17249">
                  <c:v>23.744562524090099</c:v>
                </c:pt>
                <c:pt idx="17250">
                  <c:v>23.745939100269801</c:v>
                </c:pt>
                <c:pt idx="17251">
                  <c:v>23.747315676449499</c:v>
                </c:pt>
                <c:pt idx="17252">
                  <c:v>23.748692252629301</c:v>
                </c:pt>
                <c:pt idx="17253">
                  <c:v>23.750068828808999</c:v>
                </c:pt>
                <c:pt idx="17254">
                  <c:v>23.751445404988701</c:v>
                </c:pt>
                <c:pt idx="17255">
                  <c:v>23.752821981168399</c:v>
                </c:pt>
                <c:pt idx="17256">
                  <c:v>23.7541985573482</c:v>
                </c:pt>
                <c:pt idx="17257">
                  <c:v>23.755575133527898</c:v>
                </c:pt>
                <c:pt idx="17258">
                  <c:v>23.7569517097076</c:v>
                </c:pt>
                <c:pt idx="17259">
                  <c:v>23.758328285887298</c:v>
                </c:pt>
                <c:pt idx="17260">
                  <c:v>23.7597048620671</c:v>
                </c:pt>
                <c:pt idx="17261">
                  <c:v>23.761081438246801</c:v>
                </c:pt>
                <c:pt idx="17262">
                  <c:v>23.7624580144265</c:v>
                </c:pt>
                <c:pt idx="17263">
                  <c:v>23.763834590606301</c:v>
                </c:pt>
                <c:pt idx="17264">
                  <c:v>23.765211166785999</c:v>
                </c:pt>
                <c:pt idx="17265">
                  <c:v>23.766587742965701</c:v>
                </c:pt>
                <c:pt idx="17266">
                  <c:v>23.767964319145399</c:v>
                </c:pt>
                <c:pt idx="17267">
                  <c:v>23.7693408953252</c:v>
                </c:pt>
                <c:pt idx="17268">
                  <c:v>23.770717471504899</c:v>
                </c:pt>
                <c:pt idx="17269">
                  <c:v>23.7720940476846</c:v>
                </c:pt>
                <c:pt idx="17270">
                  <c:v>23.773470623864299</c:v>
                </c:pt>
                <c:pt idx="17271">
                  <c:v>23.7748472000441</c:v>
                </c:pt>
                <c:pt idx="17272">
                  <c:v>23.776223776223802</c:v>
                </c:pt>
                <c:pt idx="17273">
                  <c:v>23.7776003524035</c:v>
                </c:pt>
                <c:pt idx="17274">
                  <c:v>23.778976928583202</c:v>
                </c:pt>
                <c:pt idx="17275">
                  <c:v>23.780353504762999</c:v>
                </c:pt>
                <c:pt idx="17276">
                  <c:v>23.781730080942701</c:v>
                </c:pt>
                <c:pt idx="17277">
                  <c:v>23.783106657122399</c:v>
                </c:pt>
                <c:pt idx="17278">
                  <c:v>23.784483233302101</c:v>
                </c:pt>
                <c:pt idx="17279">
                  <c:v>23.785859809481899</c:v>
                </c:pt>
                <c:pt idx="17280">
                  <c:v>23.7872363856616</c:v>
                </c:pt>
                <c:pt idx="17281">
                  <c:v>23.788612961841299</c:v>
                </c:pt>
                <c:pt idx="17282">
                  <c:v>23.789989538021</c:v>
                </c:pt>
                <c:pt idx="17283">
                  <c:v>23.791366114200802</c:v>
                </c:pt>
                <c:pt idx="17284">
                  <c:v>23.7927426903805</c:v>
                </c:pt>
                <c:pt idx="17285">
                  <c:v>23.794119266560202</c:v>
                </c:pt>
                <c:pt idx="17286">
                  <c:v>23.7954958427399</c:v>
                </c:pt>
                <c:pt idx="17287">
                  <c:v>23.796872418919701</c:v>
                </c:pt>
                <c:pt idx="17288">
                  <c:v>23.798248995099399</c:v>
                </c:pt>
                <c:pt idx="17289">
                  <c:v>23.799625571279101</c:v>
                </c:pt>
                <c:pt idx="17290">
                  <c:v>23.801002147458799</c:v>
                </c:pt>
                <c:pt idx="17291">
                  <c:v>23.802378723638601</c:v>
                </c:pt>
                <c:pt idx="17292">
                  <c:v>23.803755299818299</c:v>
                </c:pt>
                <c:pt idx="17293">
                  <c:v>23.805131875998001</c:v>
                </c:pt>
                <c:pt idx="17294">
                  <c:v>23.806508452177798</c:v>
                </c:pt>
                <c:pt idx="17295">
                  <c:v>23.8078850283575</c:v>
                </c:pt>
                <c:pt idx="17296">
                  <c:v>23.809261604537198</c:v>
                </c:pt>
                <c:pt idx="17297">
                  <c:v>23.8106381807169</c:v>
                </c:pt>
                <c:pt idx="17298">
                  <c:v>23.812014756896701</c:v>
                </c:pt>
                <c:pt idx="17299">
                  <c:v>23.8133913330764</c:v>
                </c:pt>
                <c:pt idx="17300">
                  <c:v>23.814767909256101</c:v>
                </c:pt>
                <c:pt idx="17301">
                  <c:v>23.8161444854358</c:v>
                </c:pt>
                <c:pt idx="17302">
                  <c:v>23.817521061615601</c:v>
                </c:pt>
                <c:pt idx="17303">
                  <c:v>23.818897637795299</c:v>
                </c:pt>
                <c:pt idx="17304">
                  <c:v>23.820274213975001</c:v>
                </c:pt>
                <c:pt idx="17305">
                  <c:v>23.821650790154699</c:v>
                </c:pt>
                <c:pt idx="17306">
                  <c:v>23.8230273663345</c:v>
                </c:pt>
                <c:pt idx="17307">
                  <c:v>23.824403942514198</c:v>
                </c:pt>
                <c:pt idx="17308">
                  <c:v>23.8257805186939</c:v>
                </c:pt>
                <c:pt idx="17309">
                  <c:v>23.827157094873598</c:v>
                </c:pt>
                <c:pt idx="17310">
                  <c:v>23.8285336710534</c:v>
                </c:pt>
                <c:pt idx="17311">
                  <c:v>23.829910247233101</c:v>
                </c:pt>
                <c:pt idx="17312">
                  <c:v>23.8312868234128</c:v>
                </c:pt>
                <c:pt idx="17313">
                  <c:v>23.832663399592501</c:v>
                </c:pt>
                <c:pt idx="17314">
                  <c:v>23.834039975772299</c:v>
                </c:pt>
                <c:pt idx="17315">
                  <c:v>23.835416551952001</c:v>
                </c:pt>
                <c:pt idx="17316">
                  <c:v>23.836793128131699</c:v>
                </c:pt>
                <c:pt idx="17317">
                  <c:v>23.838169704311401</c:v>
                </c:pt>
                <c:pt idx="17318">
                  <c:v>23.839546280491199</c:v>
                </c:pt>
                <c:pt idx="17319">
                  <c:v>23.8409228566709</c:v>
                </c:pt>
                <c:pt idx="17320">
                  <c:v>23.842299432850599</c:v>
                </c:pt>
                <c:pt idx="17321">
                  <c:v>23.8436760090303</c:v>
                </c:pt>
                <c:pt idx="17322">
                  <c:v>23.845052585210102</c:v>
                </c:pt>
                <c:pt idx="17323">
                  <c:v>23.8464291613898</c:v>
                </c:pt>
                <c:pt idx="17324">
                  <c:v>23.847805737569502</c:v>
                </c:pt>
                <c:pt idx="17325">
                  <c:v>23.849182313749299</c:v>
                </c:pt>
                <c:pt idx="17326">
                  <c:v>23.850558889929001</c:v>
                </c:pt>
                <c:pt idx="17327">
                  <c:v>23.851935466108699</c:v>
                </c:pt>
                <c:pt idx="17328">
                  <c:v>23.853312042288401</c:v>
                </c:pt>
                <c:pt idx="17329">
                  <c:v>23.854688618468199</c:v>
                </c:pt>
                <c:pt idx="17330">
                  <c:v>23.856065194647901</c:v>
                </c:pt>
                <c:pt idx="17331">
                  <c:v>23.857441770827599</c:v>
                </c:pt>
                <c:pt idx="17332">
                  <c:v>23.858818347007301</c:v>
                </c:pt>
                <c:pt idx="17333">
                  <c:v>23.860194923187098</c:v>
                </c:pt>
                <c:pt idx="17334">
                  <c:v>23.8615714993668</c:v>
                </c:pt>
                <c:pt idx="17335">
                  <c:v>23.862948075546502</c:v>
                </c:pt>
                <c:pt idx="17336">
                  <c:v>23.8643246517262</c:v>
                </c:pt>
                <c:pt idx="17337">
                  <c:v>23.865701227906001</c:v>
                </c:pt>
                <c:pt idx="17338">
                  <c:v>23.867077804085699</c:v>
                </c:pt>
                <c:pt idx="17339">
                  <c:v>23.868454380265401</c:v>
                </c:pt>
                <c:pt idx="17340">
                  <c:v>23.869830956445099</c:v>
                </c:pt>
                <c:pt idx="17341">
                  <c:v>23.871207532624901</c:v>
                </c:pt>
                <c:pt idx="17342">
                  <c:v>23.872584108804599</c:v>
                </c:pt>
                <c:pt idx="17343">
                  <c:v>23.873960684984301</c:v>
                </c:pt>
                <c:pt idx="17344">
                  <c:v>23.875337261163999</c:v>
                </c:pt>
                <c:pt idx="17345">
                  <c:v>23.8767138373438</c:v>
                </c:pt>
                <c:pt idx="17346">
                  <c:v>23.878090413523498</c:v>
                </c:pt>
                <c:pt idx="17347">
                  <c:v>23.8794669897032</c:v>
                </c:pt>
                <c:pt idx="17348">
                  <c:v>23.880843565882898</c:v>
                </c:pt>
                <c:pt idx="17349">
                  <c:v>23.8822201420627</c:v>
                </c:pt>
                <c:pt idx="17350">
                  <c:v>23.883596718242401</c:v>
                </c:pt>
                <c:pt idx="17351">
                  <c:v>23.8849732944221</c:v>
                </c:pt>
                <c:pt idx="17352">
                  <c:v>23.886349870601801</c:v>
                </c:pt>
                <c:pt idx="17353">
                  <c:v>23.887726446781599</c:v>
                </c:pt>
                <c:pt idx="17354">
                  <c:v>23.889103022961301</c:v>
                </c:pt>
                <c:pt idx="17355">
                  <c:v>23.890479599140999</c:v>
                </c:pt>
                <c:pt idx="17356">
                  <c:v>23.891856175320701</c:v>
                </c:pt>
                <c:pt idx="17357">
                  <c:v>23.893232751500499</c:v>
                </c:pt>
                <c:pt idx="17358">
                  <c:v>23.8946093276802</c:v>
                </c:pt>
                <c:pt idx="17359">
                  <c:v>23.895985903859899</c:v>
                </c:pt>
                <c:pt idx="17360">
                  <c:v>23.8973624800397</c:v>
                </c:pt>
                <c:pt idx="17361">
                  <c:v>23.898739056219402</c:v>
                </c:pt>
                <c:pt idx="17362">
                  <c:v>23.9001156323991</c:v>
                </c:pt>
                <c:pt idx="17363">
                  <c:v>23.901492208578802</c:v>
                </c:pt>
                <c:pt idx="17364">
                  <c:v>23.902868784758599</c:v>
                </c:pt>
                <c:pt idx="17365">
                  <c:v>23.904245360938301</c:v>
                </c:pt>
                <c:pt idx="17366">
                  <c:v>23.905621937117999</c:v>
                </c:pt>
                <c:pt idx="17367">
                  <c:v>23.906998513297701</c:v>
                </c:pt>
                <c:pt idx="17368">
                  <c:v>23.908375089477499</c:v>
                </c:pt>
                <c:pt idx="17369">
                  <c:v>23.9097516656572</c:v>
                </c:pt>
                <c:pt idx="17370">
                  <c:v>23.911128241836899</c:v>
                </c:pt>
                <c:pt idx="17371">
                  <c:v>23.9125048180166</c:v>
                </c:pt>
                <c:pt idx="17372">
                  <c:v>23.913881394196402</c:v>
                </c:pt>
                <c:pt idx="17373">
                  <c:v>23.9152579703761</c:v>
                </c:pt>
                <c:pt idx="17374">
                  <c:v>23.916634546555802</c:v>
                </c:pt>
                <c:pt idx="17375">
                  <c:v>23.9180111227355</c:v>
                </c:pt>
                <c:pt idx="17376">
                  <c:v>23.919387698915301</c:v>
                </c:pt>
                <c:pt idx="17377">
                  <c:v>23.920764275094999</c:v>
                </c:pt>
                <c:pt idx="17378">
                  <c:v>23.922140851274701</c:v>
                </c:pt>
                <c:pt idx="17379">
                  <c:v>23.923517427454399</c:v>
                </c:pt>
                <c:pt idx="17380">
                  <c:v>23.924894003634201</c:v>
                </c:pt>
                <c:pt idx="17381">
                  <c:v>23.926270579813899</c:v>
                </c:pt>
                <c:pt idx="17382">
                  <c:v>23.927647155993601</c:v>
                </c:pt>
                <c:pt idx="17383">
                  <c:v>23.929023732173299</c:v>
                </c:pt>
                <c:pt idx="17384">
                  <c:v>23.9304003083531</c:v>
                </c:pt>
                <c:pt idx="17385">
                  <c:v>23.931776884532798</c:v>
                </c:pt>
                <c:pt idx="17386">
                  <c:v>23.9331534607125</c:v>
                </c:pt>
                <c:pt idx="17387">
                  <c:v>23.934530036892198</c:v>
                </c:pt>
                <c:pt idx="17388">
                  <c:v>23.935906613072</c:v>
                </c:pt>
                <c:pt idx="17389">
                  <c:v>23.937283189251701</c:v>
                </c:pt>
                <c:pt idx="17390">
                  <c:v>23.9386597654314</c:v>
                </c:pt>
                <c:pt idx="17391">
                  <c:v>23.940036341611201</c:v>
                </c:pt>
                <c:pt idx="17392">
                  <c:v>23.941412917790899</c:v>
                </c:pt>
                <c:pt idx="17393">
                  <c:v>23.942789493970601</c:v>
                </c:pt>
                <c:pt idx="17394">
                  <c:v>23.944166070150299</c:v>
                </c:pt>
                <c:pt idx="17395">
                  <c:v>23.9455426463301</c:v>
                </c:pt>
                <c:pt idx="17396">
                  <c:v>23.946919222509798</c:v>
                </c:pt>
                <c:pt idx="17397">
                  <c:v>23.9482957986895</c:v>
                </c:pt>
                <c:pt idx="17398">
                  <c:v>23.949672374869198</c:v>
                </c:pt>
                <c:pt idx="17399">
                  <c:v>23.951048951049</c:v>
                </c:pt>
                <c:pt idx="17400">
                  <c:v>23.952425527228701</c:v>
                </c:pt>
                <c:pt idx="17401">
                  <c:v>23.9538021034084</c:v>
                </c:pt>
                <c:pt idx="17402">
                  <c:v>23.955178679588101</c:v>
                </c:pt>
                <c:pt idx="17403">
                  <c:v>23.956555255767899</c:v>
                </c:pt>
                <c:pt idx="17404">
                  <c:v>23.957931831947601</c:v>
                </c:pt>
                <c:pt idx="17405">
                  <c:v>23.959308408127299</c:v>
                </c:pt>
                <c:pt idx="17406">
                  <c:v>23.960684984307001</c:v>
                </c:pt>
                <c:pt idx="17407">
                  <c:v>23.962061560486799</c:v>
                </c:pt>
                <c:pt idx="17408">
                  <c:v>23.9634381366665</c:v>
                </c:pt>
                <c:pt idx="17409">
                  <c:v>23.964814712846199</c:v>
                </c:pt>
                <c:pt idx="17410">
                  <c:v>23.9661912890259</c:v>
                </c:pt>
                <c:pt idx="17411">
                  <c:v>23.967567865205702</c:v>
                </c:pt>
                <c:pt idx="17412">
                  <c:v>23.9689444413854</c:v>
                </c:pt>
                <c:pt idx="17413">
                  <c:v>23.970321017565102</c:v>
                </c:pt>
                <c:pt idx="17414">
                  <c:v>23.9716975937448</c:v>
                </c:pt>
                <c:pt idx="17415">
                  <c:v>23.973074169924601</c:v>
                </c:pt>
                <c:pt idx="17416">
                  <c:v>23.974450746104299</c:v>
                </c:pt>
                <c:pt idx="17417">
                  <c:v>23.975827322284001</c:v>
                </c:pt>
                <c:pt idx="17418">
                  <c:v>23.977203898463699</c:v>
                </c:pt>
                <c:pt idx="17419">
                  <c:v>23.978580474643501</c:v>
                </c:pt>
                <c:pt idx="17420">
                  <c:v>23.979957050823199</c:v>
                </c:pt>
                <c:pt idx="17421">
                  <c:v>23.9813336270029</c:v>
                </c:pt>
                <c:pt idx="17422">
                  <c:v>23.982710203182702</c:v>
                </c:pt>
                <c:pt idx="17423">
                  <c:v>23.9840867793624</c:v>
                </c:pt>
                <c:pt idx="17424">
                  <c:v>23.985463355542102</c:v>
                </c:pt>
                <c:pt idx="17425">
                  <c:v>23.9868399317218</c:v>
                </c:pt>
                <c:pt idx="17426">
                  <c:v>23.988216507901601</c:v>
                </c:pt>
                <c:pt idx="17427">
                  <c:v>23.989593084081299</c:v>
                </c:pt>
                <c:pt idx="17428">
                  <c:v>23.990969660261001</c:v>
                </c:pt>
                <c:pt idx="17429">
                  <c:v>23.992346236440699</c:v>
                </c:pt>
                <c:pt idx="17430">
                  <c:v>23.993722812620501</c:v>
                </c:pt>
                <c:pt idx="17431">
                  <c:v>23.995099388800199</c:v>
                </c:pt>
                <c:pt idx="17432">
                  <c:v>23.996475964979901</c:v>
                </c:pt>
                <c:pt idx="17433">
                  <c:v>23.997852541159599</c:v>
                </c:pt>
                <c:pt idx="17434">
                  <c:v>23.9992291173394</c:v>
                </c:pt>
                <c:pt idx="17435">
                  <c:v>24.000605693519098</c:v>
                </c:pt>
                <c:pt idx="17436">
                  <c:v>24.0019822696988</c:v>
                </c:pt>
                <c:pt idx="17437">
                  <c:v>24.003358845878498</c:v>
                </c:pt>
                <c:pt idx="17438">
                  <c:v>24.0047354220583</c:v>
                </c:pt>
                <c:pt idx="17439">
                  <c:v>24.006111998238001</c:v>
                </c:pt>
                <c:pt idx="17440">
                  <c:v>24.0074885744177</c:v>
                </c:pt>
                <c:pt idx="17441">
                  <c:v>24.008865150597401</c:v>
                </c:pt>
                <c:pt idx="17442">
                  <c:v>24.010241726777199</c:v>
                </c:pt>
                <c:pt idx="17443">
                  <c:v>24.011618302956901</c:v>
                </c:pt>
                <c:pt idx="17444">
                  <c:v>24.012994879136599</c:v>
                </c:pt>
                <c:pt idx="17445">
                  <c:v>24.014371455316301</c:v>
                </c:pt>
                <c:pt idx="17446">
                  <c:v>24.015748031496098</c:v>
                </c:pt>
                <c:pt idx="17447">
                  <c:v>24.0171246076758</c:v>
                </c:pt>
                <c:pt idx="17448">
                  <c:v>24.018501183855498</c:v>
                </c:pt>
                <c:pt idx="17449">
                  <c:v>24.0198777600352</c:v>
                </c:pt>
                <c:pt idx="17450">
                  <c:v>24.021254336215002</c:v>
                </c:pt>
                <c:pt idx="17451">
                  <c:v>24.0226309123947</c:v>
                </c:pt>
                <c:pt idx="17452">
                  <c:v>24.024007488574401</c:v>
                </c:pt>
                <c:pt idx="17453">
                  <c:v>24.025384064754199</c:v>
                </c:pt>
                <c:pt idx="17454">
                  <c:v>24.026760640933901</c:v>
                </c:pt>
                <c:pt idx="17455">
                  <c:v>24.028137217113599</c:v>
                </c:pt>
                <c:pt idx="17456">
                  <c:v>24.029513793293301</c:v>
                </c:pt>
                <c:pt idx="17457">
                  <c:v>24.030890369473099</c:v>
                </c:pt>
                <c:pt idx="17458">
                  <c:v>24.0322669456528</c:v>
                </c:pt>
                <c:pt idx="17459">
                  <c:v>24.033643521832499</c:v>
                </c:pt>
                <c:pt idx="17460">
                  <c:v>24.0350200980122</c:v>
                </c:pt>
                <c:pt idx="17461">
                  <c:v>24.036396674192002</c:v>
                </c:pt>
                <c:pt idx="17462">
                  <c:v>24.0377732503717</c:v>
                </c:pt>
                <c:pt idx="17463">
                  <c:v>24.039149826551402</c:v>
                </c:pt>
                <c:pt idx="17464">
                  <c:v>24.0405264027311</c:v>
                </c:pt>
                <c:pt idx="17465">
                  <c:v>24.041902978910901</c:v>
                </c:pt>
                <c:pt idx="17466">
                  <c:v>24.043279555090599</c:v>
                </c:pt>
                <c:pt idx="17467">
                  <c:v>24.044656131270301</c:v>
                </c:pt>
                <c:pt idx="17468">
                  <c:v>24.046032707449999</c:v>
                </c:pt>
                <c:pt idx="17469">
                  <c:v>24.047409283629801</c:v>
                </c:pt>
                <c:pt idx="17470">
                  <c:v>24.048785859809499</c:v>
                </c:pt>
                <c:pt idx="17471">
                  <c:v>24.050162435989201</c:v>
                </c:pt>
                <c:pt idx="17472">
                  <c:v>24.051539012168899</c:v>
                </c:pt>
                <c:pt idx="17473">
                  <c:v>24.0529155883487</c:v>
                </c:pt>
                <c:pt idx="17474">
                  <c:v>24.054292164528398</c:v>
                </c:pt>
                <c:pt idx="17475">
                  <c:v>24.0556687407081</c:v>
                </c:pt>
                <c:pt idx="17476">
                  <c:v>24.057045316887798</c:v>
                </c:pt>
                <c:pt idx="17477">
                  <c:v>24.058421893067599</c:v>
                </c:pt>
                <c:pt idx="17478">
                  <c:v>24.059798469247301</c:v>
                </c:pt>
                <c:pt idx="17479">
                  <c:v>24.061175045426999</c:v>
                </c:pt>
                <c:pt idx="17480">
                  <c:v>24.062551621606701</c:v>
                </c:pt>
                <c:pt idx="17481">
                  <c:v>24.063928197786499</c:v>
                </c:pt>
                <c:pt idx="17482">
                  <c:v>24.065304773966201</c:v>
                </c:pt>
                <c:pt idx="17483">
                  <c:v>24.066681350145899</c:v>
                </c:pt>
                <c:pt idx="17484">
                  <c:v>24.068057926325601</c:v>
                </c:pt>
                <c:pt idx="17485">
                  <c:v>24.069434502505398</c:v>
                </c:pt>
                <c:pt idx="17486">
                  <c:v>24.0708110786851</c:v>
                </c:pt>
                <c:pt idx="17487">
                  <c:v>24.072187654864798</c:v>
                </c:pt>
                <c:pt idx="17488">
                  <c:v>24.0735642310446</c:v>
                </c:pt>
                <c:pt idx="17489">
                  <c:v>24.074940807224301</c:v>
                </c:pt>
                <c:pt idx="17490">
                  <c:v>24.076317383404</c:v>
                </c:pt>
                <c:pt idx="17491">
                  <c:v>24.077693959583701</c:v>
                </c:pt>
                <c:pt idx="17492">
                  <c:v>24.079070535763499</c:v>
                </c:pt>
                <c:pt idx="17493">
                  <c:v>24.080447111943201</c:v>
                </c:pt>
                <c:pt idx="17494">
                  <c:v>24.081823688122899</c:v>
                </c:pt>
                <c:pt idx="17495">
                  <c:v>24.083200264302601</c:v>
                </c:pt>
                <c:pt idx="17496">
                  <c:v>24.084576840482399</c:v>
                </c:pt>
                <c:pt idx="17497">
                  <c:v>24.0859534166621</c:v>
                </c:pt>
                <c:pt idx="17498">
                  <c:v>24.087329992841799</c:v>
                </c:pt>
                <c:pt idx="17499">
                  <c:v>24.0887065690215</c:v>
                </c:pt>
                <c:pt idx="17500">
                  <c:v>24.090083145201302</c:v>
                </c:pt>
                <c:pt idx="17501">
                  <c:v>24.091459721381</c:v>
                </c:pt>
                <c:pt idx="17502">
                  <c:v>24.092836297560702</c:v>
                </c:pt>
                <c:pt idx="17503">
                  <c:v>24.0942128737404</c:v>
                </c:pt>
                <c:pt idx="17504">
                  <c:v>24.095589449920201</c:v>
                </c:pt>
                <c:pt idx="17505">
                  <c:v>24.096966026099899</c:v>
                </c:pt>
                <c:pt idx="17506">
                  <c:v>24.098342602279601</c:v>
                </c:pt>
                <c:pt idx="17507">
                  <c:v>24.099719178459299</c:v>
                </c:pt>
                <c:pt idx="17508">
                  <c:v>24.1010957546391</c:v>
                </c:pt>
                <c:pt idx="17509">
                  <c:v>24.102472330818799</c:v>
                </c:pt>
                <c:pt idx="17510">
                  <c:v>24.1038489069985</c:v>
                </c:pt>
                <c:pt idx="17511">
                  <c:v>24.105225483178199</c:v>
                </c:pt>
                <c:pt idx="17512">
                  <c:v>24.106602059358</c:v>
                </c:pt>
                <c:pt idx="17513">
                  <c:v>24.107978635537702</c:v>
                </c:pt>
                <c:pt idx="17514">
                  <c:v>24.1093552117174</c:v>
                </c:pt>
                <c:pt idx="17515">
                  <c:v>24.110731787897102</c:v>
                </c:pt>
                <c:pt idx="17516">
                  <c:v>24.112108364076899</c:v>
                </c:pt>
                <c:pt idx="17517">
                  <c:v>24.113484940256601</c:v>
                </c:pt>
                <c:pt idx="17518">
                  <c:v>24.114861516436299</c:v>
                </c:pt>
                <c:pt idx="17519">
                  <c:v>24.116238092616101</c:v>
                </c:pt>
                <c:pt idx="17520">
                  <c:v>24.117614668795799</c:v>
                </c:pt>
                <c:pt idx="17521">
                  <c:v>24.118991244975501</c:v>
                </c:pt>
                <c:pt idx="17522">
                  <c:v>24.120367821155199</c:v>
                </c:pt>
                <c:pt idx="17523">
                  <c:v>24.121744397335</c:v>
                </c:pt>
                <c:pt idx="17524">
                  <c:v>24.123120973514698</c:v>
                </c:pt>
                <c:pt idx="17525">
                  <c:v>24.1244975496944</c:v>
                </c:pt>
                <c:pt idx="17526">
                  <c:v>24.125874125874098</c:v>
                </c:pt>
                <c:pt idx="17527">
                  <c:v>24.1272507020539</c:v>
                </c:pt>
                <c:pt idx="17528">
                  <c:v>24.128627278233601</c:v>
                </c:pt>
                <c:pt idx="17529">
                  <c:v>24.1300038544133</c:v>
                </c:pt>
                <c:pt idx="17530">
                  <c:v>24.131380430593001</c:v>
                </c:pt>
                <c:pt idx="17531">
                  <c:v>24.132757006772799</c:v>
                </c:pt>
                <c:pt idx="17532">
                  <c:v>24.134133582952501</c:v>
                </c:pt>
                <c:pt idx="17533">
                  <c:v>24.135510159132199</c:v>
                </c:pt>
                <c:pt idx="17534">
                  <c:v>24.136886735311901</c:v>
                </c:pt>
                <c:pt idx="17535">
                  <c:v>24.138263311491698</c:v>
                </c:pt>
                <c:pt idx="17536">
                  <c:v>24.1396398876714</c:v>
                </c:pt>
                <c:pt idx="17537">
                  <c:v>24.141016463851098</c:v>
                </c:pt>
                <c:pt idx="17538">
                  <c:v>24.1423930400308</c:v>
                </c:pt>
                <c:pt idx="17539">
                  <c:v>24.143769616210601</c:v>
                </c:pt>
                <c:pt idx="17540">
                  <c:v>24.1451461923903</c:v>
                </c:pt>
                <c:pt idx="17541">
                  <c:v>24.146522768570001</c:v>
                </c:pt>
                <c:pt idx="17542">
                  <c:v>24.1478993447497</c:v>
                </c:pt>
                <c:pt idx="17543">
                  <c:v>24.149275920929501</c:v>
                </c:pt>
                <c:pt idx="17544">
                  <c:v>24.150652497109199</c:v>
                </c:pt>
                <c:pt idx="17545">
                  <c:v>24.152029073288901</c:v>
                </c:pt>
                <c:pt idx="17546">
                  <c:v>24.153405649468599</c:v>
                </c:pt>
                <c:pt idx="17547">
                  <c:v>24.1547822256484</c:v>
                </c:pt>
                <c:pt idx="17548">
                  <c:v>24.156158801828099</c:v>
                </c:pt>
                <c:pt idx="17549">
                  <c:v>24.1575353780078</c:v>
                </c:pt>
                <c:pt idx="17550">
                  <c:v>24.158911954187602</c:v>
                </c:pt>
                <c:pt idx="17551">
                  <c:v>24.1602885303673</c:v>
                </c:pt>
                <c:pt idx="17552">
                  <c:v>24.161665106547002</c:v>
                </c:pt>
                <c:pt idx="17553">
                  <c:v>24.1630416827267</c:v>
                </c:pt>
                <c:pt idx="17554">
                  <c:v>24.164418258906501</c:v>
                </c:pt>
                <c:pt idx="17555">
                  <c:v>24.165794835086199</c:v>
                </c:pt>
                <c:pt idx="17556">
                  <c:v>24.167171411265901</c:v>
                </c:pt>
                <c:pt idx="17557">
                  <c:v>24.168547987445599</c:v>
                </c:pt>
                <c:pt idx="17558">
                  <c:v>24.169924563625401</c:v>
                </c:pt>
                <c:pt idx="17559">
                  <c:v>24.171301139805099</c:v>
                </c:pt>
                <c:pt idx="17560">
                  <c:v>24.172677715984801</c:v>
                </c:pt>
                <c:pt idx="17561">
                  <c:v>24.174054292164499</c:v>
                </c:pt>
                <c:pt idx="17562">
                  <c:v>24.1754308683443</c:v>
                </c:pt>
                <c:pt idx="17563">
                  <c:v>24.176807444524002</c:v>
                </c:pt>
                <c:pt idx="17564">
                  <c:v>24.1781840207037</c:v>
                </c:pt>
                <c:pt idx="17565">
                  <c:v>24.179560596883402</c:v>
                </c:pt>
                <c:pt idx="17566">
                  <c:v>24.180937173063199</c:v>
                </c:pt>
                <c:pt idx="17567">
                  <c:v>24.182313749242901</c:v>
                </c:pt>
                <c:pt idx="17568">
                  <c:v>24.183690325422599</c:v>
                </c:pt>
                <c:pt idx="17569">
                  <c:v>24.185066901602301</c:v>
                </c:pt>
                <c:pt idx="17570">
                  <c:v>24.186443477782099</c:v>
                </c:pt>
                <c:pt idx="17571">
                  <c:v>24.187820053961801</c:v>
                </c:pt>
                <c:pt idx="17572">
                  <c:v>24.189196630141499</c:v>
                </c:pt>
                <c:pt idx="17573">
                  <c:v>24.190573206321201</c:v>
                </c:pt>
                <c:pt idx="17574">
                  <c:v>24.191949782500998</c:v>
                </c:pt>
                <c:pt idx="17575">
                  <c:v>24.1933263586807</c:v>
                </c:pt>
                <c:pt idx="17576">
                  <c:v>24.194702934860398</c:v>
                </c:pt>
                <c:pt idx="17577">
                  <c:v>24.1960795110401</c:v>
                </c:pt>
                <c:pt idx="17578">
                  <c:v>24.197456087219901</c:v>
                </c:pt>
                <c:pt idx="17579">
                  <c:v>24.1988326633996</c:v>
                </c:pt>
                <c:pt idx="17580">
                  <c:v>24.200209239579301</c:v>
                </c:pt>
                <c:pt idx="17581">
                  <c:v>24.201585815759099</c:v>
                </c:pt>
                <c:pt idx="17582">
                  <c:v>24.202962391938801</c:v>
                </c:pt>
                <c:pt idx="17583">
                  <c:v>24.204338968118499</c:v>
                </c:pt>
                <c:pt idx="17584">
                  <c:v>24.205715544298201</c:v>
                </c:pt>
                <c:pt idx="17585">
                  <c:v>24.207092120477999</c:v>
                </c:pt>
                <c:pt idx="17586">
                  <c:v>24.2084686966577</c:v>
                </c:pt>
                <c:pt idx="17587">
                  <c:v>24.209845272837399</c:v>
                </c:pt>
                <c:pt idx="17588">
                  <c:v>24.2112218490171</c:v>
                </c:pt>
                <c:pt idx="17589">
                  <c:v>24.212598425196902</c:v>
                </c:pt>
                <c:pt idx="17590">
                  <c:v>24.2139750013766</c:v>
                </c:pt>
                <c:pt idx="17591">
                  <c:v>24.215351577556302</c:v>
                </c:pt>
                <c:pt idx="17592">
                  <c:v>24.216728153736</c:v>
                </c:pt>
                <c:pt idx="17593">
                  <c:v>24.218104729915801</c:v>
                </c:pt>
                <c:pt idx="17594">
                  <c:v>24.219481306095499</c:v>
                </c:pt>
                <c:pt idx="17595">
                  <c:v>24.220857882275201</c:v>
                </c:pt>
                <c:pt idx="17596">
                  <c:v>24.222234458454899</c:v>
                </c:pt>
                <c:pt idx="17597">
                  <c:v>24.2236110346347</c:v>
                </c:pt>
                <c:pt idx="17598">
                  <c:v>24.224987610814399</c:v>
                </c:pt>
                <c:pt idx="17599">
                  <c:v>24.2263641869941</c:v>
                </c:pt>
                <c:pt idx="17600">
                  <c:v>24.227740763173799</c:v>
                </c:pt>
                <c:pt idx="17601">
                  <c:v>24.2291173393536</c:v>
                </c:pt>
                <c:pt idx="17602">
                  <c:v>24.230493915533302</c:v>
                </c:pt>
                <c:pt idx="17603">
                  <c:v>24.231870491713</c:v>
                </c:pt>
                <c:pt idx="17604">
                  <c:v>24.233247067892702</c:v>
                </c:pt>
                <c:pt idx="17605">
                  <c:v>24.234623644072499</c:v>
                </c:pt>
                <c:pt idx="17606">
                  <c:v>24.236000220252201</c:v>
                </c:pt>
                <c:pt idx="17607">
                  <c:v>24.237376796431899</c:v>
                </c:pt>
                <c:pt idx="17608">
                  <c:v>24.238753372611601</c:v>
                </c:pt>
                <c:pt idx="17609">
                  <c:v>24.240129948791399</c:v>
                </c:pt>
                <c:pt idx="17610">
                  <c:v>24.241506524971101</c:v>
                </c:pt>
                <c:pt idx="17611">
                  <c:v>24.242883101150799</c:v>
                </c:pt>
                <c:pt idx="17612">
                  <c:v>24.2442596773306</c:v>
                </c:pt>
                <c:pt idx="17613">
                  <c:v>24.245636253510298</c:v>
                </c:pt>
                <c:pt idx="17614">
                  <c:v>24.24701282969</c:v>
                </c:pt>
                <c:pt idx="17615">
                  <c:v>24.248389405869698</c:v>
                </c:pt>
                <c:pt idx="17616">
                  <c:v>24.2497659820495</c:v>
                </c:pt>
                <c:pt idx="17617">
                  <c:v>24.251142558229201</c:v>
                </c:pt>
                <c:pt idx="17618">
                  <c:v>24.2525191344089</c:v>
                </c:pt>
                <c:pt idx="17619">
                  <c:v>24.253895710588601</c:v>
                </c:pt>
                <c:pt idx="17620">
                  <c:v>24.255272286768399</c:v>
                </c:pt>
                <c:pt idx="17621">
                  <c:v>24.256648862948101</c:v>
                </c:pt>
                <c:pt idx="17622">
                  <c:v>24.258025439127799</c:v>
                </c:pt>
                <c:pt idx="17623">
                  <c:v>24.259402015307501</c:v>
                </c:pt>
                <c:pt idx="17624">
                  <c:v>24.260778591487298</c:v>
                </c:pt>
                <c:pt idx="17625">
                  <c:v>24.262155167667</c:v>
                </c:pt>
                <c:pt idx="17626">
                  <c:v>24.263531743846698</c:v>
                </c:pt>
                <c:pt idx="17627">
                  <c:v>24.2649083200264</c:v>
                </c:pt>
                <c:pt idx="17628">
                  <c:v>24.266284896206201</c:v>
                </c:pt>
                <c:pt idx="17629">
                  <c:v>24.2676614723859</c:v>
                </c:pt>
                <c:pt idx="17630">
                  <c:v>24.269038048565601</c:v>
                </c:pt>
                <c:pt idx="17631">
                  <c:v>24.2704146247453</c:v>
                </c:pt>
                <c:pt idx="17632">
                  <c:v>24.271791200925101</c:v>
                </c:pt>
                <c:pt idx="17633">
                  <c:v>24.273167777104799</c:v>
                </c:pt>
                <c:pt idx="17634">
                  <c:v>24.274544353284501</c:v>
                </c:pt>
                <c:pt idx="17635">
                  <c:v>24.275920929464199</c:v>
                </c:pt>
                <c:pt idx="17636">
                  <c:v>24.277297505644</c:v>
                </c:pt>
                <c:pt idx="17637">
                  <c:v>24.278674081823699</c:v>
                </c:pt>
                <c:pt idx="17638">
                  <c:v>24.2800506580034</c:v>
                </c:pt>
                <c:pt idx="17639">
                  <c:v>24.281427234183099</c:v>
                </c:pt>
                <c:pt idx="17640">
                  <c:v>24.2828038103629</c:v>
                </c:pt>
                <c:pt idx="17641">
                  <c:v>24.284180386542602</c:v>
                </c:pt>
                <c:pt idx="17642">
                  <c:v>24.2855569627223</c:v>
                </c:pt>
                <c:pt idx="17643">
                  <c:v>24.286933538902002</c:v>
                </c:pt>
                <c:pt idx="17644">
                  <c:v>24.288310115081799</c:v>
                </c:pt>
                <c:pt idx="17645">
                  <c:v>24.289686691261501</c:v>
                </c:pt>
                <c:pt idx="17646">
                  <c:v>24.291063267441199</c:v>
                </c:pt>
                <c:pt idx="17647">
                  <c:v>24.292439843621001</c:v>
                </c:pt>
                <c:pt idx="17648">
                  <c:v>24.293816419800699</c:v>
                </c:pt>
                <c:pt idx="17649">
                  <c:v>24.2951929959804</c:v>
                </c:pt>
                <c:pt idx="17650">
                  <c:v>24.296569572160099</c:v>
                </c:pt>
                <c:pt idx="17651">
                  <c:v>24.2979461483399</c:v>
                </c:pt>
                <c:pt idx="17652">
                  <c:v>24.299322724519602</c:v>
                </c:pt>
                <c:pt idx="17653">
                  <c:v>24.3006993006993</c:v>
                </c:pt>
                <c:pt idx="17654">
                  <c:v>24.302075876879002</c:v>
                </c:pt>
                <c:pt idx="17655">
                  <c:v>24.303452453058799</c:v>
                </c:pt>
                <c:pt idx="17656">
                  <c:v>24.304829029238501</c:v>
                </c:pt>
                <c:pt idx="17657">
                  <c:v>24.306205605418199</c:v>
                </c:pt>
                <c:pt idx="17658">
                  <c:v>24.307582181597901</c:v>
                </c:pt>
                <c:pt idx="17659">
                  <c:v>24.308958757777699</c:v>
                </c:pt>
                <c:pt idx="17660">
                  <c:v>24.310335333957401</c:v>
                </c:pt>
                <c:pt idx="17661">
                  <c:v>24.311711910137099</c:v>
                </c:pt>
                <c:pt idx="17662">
                  <c:v>24.313088486316801</c:v>
                </c:pt>
                <c:pt idx="17663">
                  <c:v>24.314465062496598</c:v>
                </c:pt>
                <c:pt idx="17664">
                  <c:v>24.3158416386763</c:v>
                </c:pt>
                <c:pt idx="17665">
                  <c:v>24.317218214855998</c:v>
                </c:pt>
                <c:pt idx="17666">
                  <c:v>24.3185947910357</c:v>
                </c:pt>
                <c:pt idx="17667">
                  <c:v>24.319971367215501</c:v>
                </c:pt>
                <c:pt idx="17668">
                  <c:v>24.3213479433952</c:v>
                </c:pt>
                <c:pt idx="17669">
                  <c:v>24.322724519574901</c:v>
                </c:pt>
                <c:pt idx="17670">
                  <c:v>24.3241010957546</c:v>
                </c:pt>
                <c:pt idx="17671">
                  <c:v>24.325477671934401</c:v>
                </c:pt>
                <c:pt idx="17672">
                  <c:v>24.326854248114099</c:v>
                </c:pt>
                <c:pt idx="17673">
                  <c:v>24.328230824293801</c:v>
                </c:pt>
                <c:pt idx="17674">
                  <c:v>24.329607400473499</c:v>
                </c:pt>
                <c:pt idx="17675">
                  <c:v>24.3309839766533</c:v>
                </c:pt>
                <c:pt idx="17676">
                  <c:v>24.332360552832998</c:v>
                </c:pt>
                <c:pt idx="17677">
                  <c:v>24.3337371290127</c:v>
                </c:pt>
                <c:pt idx="17678">
                  <c:v>24.335113705192501</c:v>
                </c:pt>
                <c:pt idx="17679">
                  <c:v>24.3364902813722</c:v>
                </c:pt>
                <c:pt idx="17680">
                  <c:v>24.337866857551901</c:v>
                </c:pt>
                <c:pt idx="17681">
                  <c:v>24.3392434337316</c:v>
                </c:pt>
                <c:pt idx="17682">
                  <c:v>24.340620009911401</c:v>
                </c:pt>
                <c:pt idx="17683">
                  <c:v>24.341996586091099</c:v>
                </c:pt>
                <c:pt idx="17684">
                  <c:v>24.343373162270801</c:v>
                </c:pt>
                <c:pt idx="17685">
                  <c:v>24.344749738450499</c:v>
                </c:pt>
                <c:pt idx="17686">
                  <c:v>24.3461263146303</c:v>
                </c:pt>
                <c:pt idx="17687">
                  <c:v>24.347502890809999</c:v>
                </c:pt>
                <c:pt idx="17688">
                  <c:v>24.3488794669897</c:v>
                </c:pt>
                <c:pt idx="17689">
                  <c:v>24.350256043169399</c:v>
                </c:pt>
                <c:pt idx="17690">
                  <c:v>24.3516326193492</c:v>
                </c:pt>
                <c:pt idx="17691">
                  <c:v>24.353009195528902</c:v>
                </c:pt>
                <c:pt idx="17692">
                  <c:v>24.3543857717086</c:v>
                </c:pt>
                <c:pt idx="17693">
                  <c:v>24.355762347888302</c:v>
                </c:pt>
                <c:pt idx="17694">
                  <c:v>24.357138924068099</c:v>
                </c:pt>
                <c:pt idx="17695">
                  <c:v>24.358515500247801</c:v>
                </c:pt>
                <c:pt idx="17696">
                  <c:v>24.359892076427499</c:v>
                </c:pt>
                <c:pt idx="17697">
                  <c:v>24.361268652607201</c:v>
                </c:pt>
                <c:pt idx="17698">
                  <c:v>24.362645228786999</c:v>
                </c:pt>
                <c:pt idx="17699">
                  <c:v>24.364021804966701</c:v>
                </c:pt>
                <c:pt idx="17700">
                  <c:v>24.365398381146399</c:v>
                </c:pt>
                <c:pt idx="17701">
                  <c:v>24.366774957326101</c:v>
                </c:pt>
                <c:pt idx="17702">
                  <c:v>24.368151533505898</c:v>
                </c:pt>
                <c:pt idx="17703">
                  <c:v>24.3695281096856</c:v>
                </c:pt>
                <c:pt idx="17704">
                  <c:v>24.370904685865298</c:v>
                </c:pt>
                <c:pt idx="17705">
                  <c:v>24.372281262045</c:v>
                </c:pt>
                <c:pt idx="17706">
                  <c:v>24.373657838224801</c:v>
                </c:pt>
                <c:pt idx="17707">
                  <c:v>24.375034414404499</c:v>
                </c:pt>
                <c:pt idx="17708">
                  <c:v>24.376410990584201</c:v>
                </c:pt>
                <c:pt idx="17709">
                  <c:v>24.377787566763999</c:v>
                </c:pt>
                <c:pt idx="17710">
                  <c:v>24.379164142943701</c:v>
                </c:pt>
                <c:pt idx="17711">
                  <c:v>24.380540719123399</c:v>
                </c:pt>
                <c:pt idx="17712">
                  <c:v>24.381917295303101</c:v>
                </c:pt>
                <c:pt idx="17713">
                  <c:v>24.383293871482898</c:v>
                </c:pt>
                <c:pt idx="17714">
                  <c:v>24.3846704476626</c:v>
                </c:pt>
                <c:pt idx="17715">
                  <c:v>24.386047023842298</c:v>
                </c:pt>
                <c:pt idx="17716">
                  <c:v>24.387423600022</c:v>
                </c:pt>
                <c:pt idx="17717">
                  <c:v>24.388800176201801</c:v>
                </c:pt>
                <c:pt idx="17718">
                  <c:v>24.3901767523815</c:v>
                </c:pt>
                <c:pt idx="17719">
                  <c:v>24.391553328561201</c:v>
                </c:pt>
                <c:pt idx="17720">
                  <c:v>24.3929299047409</c:v>
                </c:pt>
                <c:pt idx="17721">
                  <c:v>24.394306480920701</c:v>
                </c:pt>
                <c:pt idx="17722">
                  <c:v>24.395683057100399</c:v>
                </c:pt>
                <c:pt idx="17723">
                  <c:v>24.397059633280101</c:v>
                </c:pt>
                <c:pt idx="17724">
                  <c:v>24.398436209459799</c:v>
                </c:pt>
                <c:pt idx="17725">
                  <c:v>24.3998127856396</c:v>
                </c:pt>
                <c:pt idx="17726">
                  <c:v>24.401189361819299</c:v>
                </c:pt>
                <c:pt idx="17727">
                  <c:v>24.402565937999</c:v>
                </c:pt>
                <c:pt idx="17728">
                  <c:v>24.403942514178699</c:v>
                </c:pt>
                <c:pt idx="17729">
                  <c:v>24.4053190903585</c:v>
                </c:pt>
                <c:pt idx="17730">
                  <c:v>24.406695666538202</c:v>
                </c:pt>
                <c:pt idx="17731">
                  <c:v>24.4080722427179</c:v>
                </c:pt>
                <c:pt idx="17732">
                  <c:v>24.409448818897602</c:v>
                </c:pt>
                <c:pt idx="17733">
                  <c:v>24.410825395077399</c:v>
                </c:pt>
                <c:pt idx="17734">
                  <c:v>24.412201971257101</c:v>
                </c:pt>
                <c:pt idx="17735">
                  <c:v>24.413578547436799</c:v>
                </c:pt>
                <c:pt idx="17736">
                  <c:v>24.414955123616501</c:v>
                </c:pt>
                <c:pt idx="17737">
                  <c:v>24.416331699796299</c:v>
                </c:pt>
                <c:pt idx="17738">
                  <c:v>24.417708275976</c:v>
                </c:pt>
                <c:pt idx="17739">
                  <c:v>24.419084852155699</c:v>
                </c:pt>
                <c:pt idx="17740">
                  <c:v>24.4204614283355</c:v>
                </c:pt>
                <c:pt idx="17741">
                  <c:v>24.421838004515202</c:v>
                </c:pt>
                <c:pt idx="17742">
                  <c:v>24.4232145806949</c:v>
                </c:pt>
                <c:pt idx="17743">
                  <c:v>24.424591156874602</c:v>
                </c:pt>
                <c:pt idx="17744">
                  <c:v>24.425967733054399</c:v>
                </c:pt>
                <c:pt idx="17745">
                  <c:v>24.427344309234101</c:v>
                </c:pt>
                <c:pt idx="17746">
                  <c:v>24.428720885413799</c:v>
                </c:pt>
                <c:pt idx="17747">
                  <c:v>24.430097461593501</c:v>
                </c:pt>
                <c:pt idx="17748">
                  <c:v>24.431474037773299</c:v>
                </c:pt>
                <c:pt idx="17749">
                  <c:v>24.432850613953001</c:v>
                </c:pt>
                <c:pt idx="17750">
                  <c:v>24.434227190132699</c:v>
                </c:pt>
                <c:pt idx="17751">
                  <c:v>24.435603766312401</c:v>
                </c:pt>
                <c:pt idx="17752">
                  <c:v>24.436980342492198</c:v>
                </c:pt>
                <c:pt idx="17753">
                  <c:v>24.4383569186719</c:v>
                </c:pt>
                <c:pt idx="17754">
                  <c:v>24.439733494851598</c:v>
                </c:pt>
                <c:pt idx="17755">
                  <c:v>24.4411100710313</c:v>
                </c:pt>
                <c:pt idx="17756">
                  <c:v>24.442486647211101</c:v>
                </c:pt>
                <c:pt idx="17757">
                  <c:v>24.4438632233908</c:v>
                </c:pt>
                <c:pt idx="17758">
                  <c:v>24.445239799570501</c:v>
                </c:pt>
                <c:pt idx="17759">
                  <c:v>24.4466163757502</c:v>
                </c:pt>
                <c:pt idx="17760">
                  <c:v>24.447992951930001</c:v>
                </c:pt>
                <c:pt idx="17761">
                  <c:v>24.449369528109699</c:v>
                </c:pt>
                <c:pt idx="17762">
                  <c:v>24.450746104289401</c:v>
                </c:pt>
                <c:pt idx="17763">
                  <c:v>24.452122680469099</c:v>
                </c:pt>
                <c:pt idx="17764">
                  <c:v>24.4534992566489</c:v>
                </c:pt>
                <c:pt idx="17765">
                  <c:v>24.454875832828598</c:v>
                </c:pt>
                <c:pt idx="17766">
                  <c:v>24.4562524090083</c:v>
                </c:pt>
                <c:pt idx="17767">
                  <c:v>24.457628985187998</c:v>
                </c:pt>
                <c:pt idx="17768">
                  <c:v>24.4590055613678</c:v>
                </c:pt>
                <c:pt idx="17769">
                  <c:v>24.460382137547501</c:v>
                </c:pt>
                <c:pt idx="17770">
                  <c:v>24.4617587137272</c:v>
                </c:pt>
                <c:pt idx="17771">
                  <c:v>24.463135289906901</c:v>
                </c:pt>
                <c:pt idx="17772">
                  <c:v>24.464511866086699</c:v>
                </c:pt>
                <c:pt idx="17773">
                  <c:v>24.465888442266401</c:v>
                </c:pt>
                <c:pt idx="17774">
                  <c:v>24.467265018446099</c:v>
                </c:pt>
                <c:pt idx="17775">
                  <c:v>24.4686415946259</c:v>
                </c:pt>
                <c:pt idx="17776">
                  <c:v>24.470018170805599</c:v>
                </c:pt>
                <c:pt idx="17777">
                  <c:v>24.4713947469853</c:v>
                </c:pt>
                <c:pt idx="17778">
                  <c:v>24.472771323164999</c:v>
                </c:pt>
                <c:pt idx="17779">
                  <c:v>24.4741478993448</c:v>
                </c:pt>
                <c:pt idx="17780">
                  <c:v>24.475524475524502</c:v>
                </c:pt>
                <c:pt idx="17781">
                  <c:v>24.4769010517042</c:v>
                </c:pt>
                <c:pt idx="17782">
                  <c:v>24.478277627883902</c:v>
                </c:pt>
                <c:pt idx="17783">
                  <c:v>24.479654204063699</c:v>
                </c:pt>
                <c:pt idx="17784">
                  <c:v>24.481030780243401</c:v>
                </c:pt>
                <c:pt idx="17785">
                  <c:v>24.482407356423099</c:v>
                </c:pt>
                <c:pt idx="17786">
                  <c:v>24.483783932602801</c:v>
                </c:pt>
                <c:pt idx="17787">
                  <c:v>24.485160508782599</c:v>
                </c:pt>
                <c:pt idx="17788">
                  <c:v>24.486537084962301</c:v>
                </c:pt>
                <c:pt idx="17789">
                  <c:v>24.487913661141999</c:v>
                </c:pt>
                <c:pt idx="17790">
                  <c:v>24.489290237321701</c:v>
                </c:pt>
                <c:pt idx="17791">
                  <c:v>24.490666813501502</c:v>
                </c:pt>
                <c:pt idx="17792">
                  <c:v>24.4920433896812</c:v>
                </c:pt>
                <c:pt idx="17793">
                  <c:v>24.493419965860902</c:v>
                </c:pt>
                <c:pt idx="17794">
                  <c:v>24.4947965420406</c:v>
                </c:pt>
                <c:pt idx="17795">
                  <c:v>24.496173118220401</c:v>
                </c:pt>
                <c:pt idx="17796">
                  <c:v>24.497549694400099</c:v>
                </c:pt>
                <c:pt idx="17797">
                  <c:v>24.498926270579801</c:v>
                </c:pt>
                <c:pt idx="17798">
                  <c:v>24.500302846759499</c:v>
                </c:pt>
                <c:pt idx="17799">
                  <c:v>24.501679422939301</c:v>
                </c:pt>
                <c:pt idx="17800">
                  <c:v>24.503055999118999</c:v>
                </c:pt>
                <c:pt idx="17801">
                  <c:v>24.504432575298701</c:v>
                </c:pt>
                <c:pt idx="17802">
                  <c:v>24.505809151478498</c:v>
                </c:pt>
                <c:pt idx="17803">
                  <c:v>24.5071857276582</c:v>
                </c:pt>
                <c:pt idx="17804">
                  <c:v>24.508562303837898</c:v>
                </c:pt>
                <c:pt idx="17805">
                  <c:v>24.5099388800176</c:v>
                </c:pt>
                <c:pt idx="17806">
                  <c:v>24.511315456197401</c:v>
                </c:pt>
                <c:pt idx="17807">
                  <c:v>24.5126920323771</c:v>
                </c:pt>
                <c:pt idx="17808">
                  <c:v>24.514068608556801</c:v>
                </c:pt>
                <c:pt idx="17809">
                  <c:v>24.5154451847365</c:v>
                </c:pt>
                <c:pt idx="17810">
                  <c:v>24.516821760916301</c:v>
                </c:pt>
                <c:pt idx="17811">
                  <c:v>24.518198337095999</c:v>
                </c:pt>
                <c:pt idx="17812">
                  <c:v>24.519574913275701</c:v>
                </c:pt>
                <c:pt idx="17813">
                  <c:v>24.520951489455399</c:v>
                </c:pt>
                <c:pt idx="17814">
                  <c:v>24.5223280656352</c:v>
                </c:pt>
                <c:pt idx="17815">
                  <c:v>24.523704641814899</c:v>
                </c:pt>
                <c:pt idx="17816">
                  <c:v>24.5250812179946</c:v>
                </c:pt>
                <c:pt idx="17817">
                  <c:v>24.526457794174298</c:v>
                </c:pt>
                <c:pt idx="17818">
                  <c:v>24.5278343703541</c:v>
                </c:pt>
                <c:pt idx="17819">
                  <c:v>24.529210946533802</c:v>
                </c:pt>
                <c:pt idx="17820">
                  <c:v>24.5305875227135</c:v>
                </c:pt>
                <c:pt idx="17821">
                  <c:v>24.531964098893202</c:v>
                </c:pt>
                <c:pt idx="17822">
                  <c:v>24.533340675072999</c:v>
                </c:pt>
                <c:pt idx="17823">
                  <c:v>24.534717251252701</c:v>
                </c:pt>
                <c:pt idx="17824">
                  <c:v>24.536093827432399</c:v>
                </c:pt>
                <c:pt idx="17825">
                  <c:v>24.537470403612101</c:v>
                </c:pt>
                <c:pt idx="17826">
                  <c:v>24.538846979791899</c:v>
                </c:pt>
                <c:pt idx="17827">
                  <c:v>24.5402235559716</c:v>
                </c:pt>
                <c:pt idx="17828">
                  <c:v>24.541600132151299</c:v>
                </c:pt>
                <c:pt idx="17829">
                  <c:v>24.542976708331</c:v>
                </c:pt>
                <c:pt idx="17830">
                  <c:v>24.544353284510802</c:v>
                </c:pt>
                <c:pt idx="17831">
                  <c:v>24.5457298606905</c:v>
                </c:pt>
                <c:pt idx="17832">
                  <c:v>24.547106436870202</c:v>
                </c:pt>
                <c:pt idx="17833">
                  <c:v>24.5484830130499</c:v>
                </c:pt>
                <c:pt idx="17834">
                  <c:v>24.549859589229701</c:v>
                </c:pt>
                <c:pt idx="17835">
                  <c:v>24.551236165409399</c:v>
                </c:pt>
                <c:pt idx="17836">
                  <c:v>24.552612741589101</c:v>
                </c:pt>
                <c:pt idx="17837">
                  <c:v>24.553989317768899</c:v>
                </c:pt>
                <c:pt idx="17838">
                  <c:v>24.555365893948601</c:v>
                </c:pt>
                <c:pt idx="17839">
                  <c:v>24.556742470128299</c:v>
                </c:pt>
                <c:pt idx="17840">
                  <c:v>24.558119046308001</c:v>
                </c:pt>
                <c:pt idx="17841">
                  <c:v>24.559495622487798</c:v>
                </c:pt>
                <c:pt idx="17842">
                  <c:v>24.5608721986675</c:v>
                </c:pt>
                <c:pt idx="17843">
                  <c:v>24.562248774847198</c:v>
                </c:pt>
                <c:pt idx="17844">
                  <c:v>24.5636253510269</c:v>
                </c:pt>
                <c:pt idx="17845">
                  <c:v>24.565001927206701</c:v>
                </c:pt>
                <c:pt idx="17846">
                  <c:v>24.5663785033864</c:v>
                </c:pt>
                <c:pt idx="17847">
                  <c:v>24.567755079566101</c:v>
                </c:pt>
                <c:pt idx="17848">
                  <c:v>24.569131655745799</c:v>
                </c:pt>
                <c:pt idx="17849">
                  <c:v>24.570508231925601</c:v>
                </c:pt>
                <c:pt idx="17850">
                  <c:v>24.571884808105299</c:v>
                </c:pt>
                <c:pt idx="17851">
                  <c:v>24.573261384285001</c:v>
                </c:pt>
                <c:pt idx="17852">
                  <c:v>24.574637960464699</c:v>
                </c:pt>
                <c:pt idx="17853">
                  <c:v>24.5760145366445</c:v>
                </c:pt>
                <c:pt idx="17854">
                  <c:v>24.577391112824198</c:v>
                </c:pt>
                <c:pt idx="17855">
                  <c:v>24.5787676890039</c:v>
                </c:pt>
                <c:pt idx="17856">
                  <c:v>24.580144265183598</c:v>
                </c:pt>
                <c:pt idx="17857">
                  <c:v>24.5815208413634</c:v>
                </c:pt>
                <c:pt idx="17858">
                  <c:v>24.582897417543101</c:v>
                </c:pt>
                <c:pt idx="17859">
                  <c:v>24.5842739937228</c:v>
                </c:pt>
                <c:pt idx="17860">
                  <c:v>24.585650569902501</c:v>
                </c:pt>
                <c:pt idx="17861">
                  <c:v>24.587027146082299</c:v>
                </c:pt>
                <c:pt idx="17862">
                  <c:v>24.588403722262001</c:v>
                </c:pt>
                <c:pt idx="17863">
                  <c:v>24.589780298441699</c:v>
                </c:pt>
                <c:pt idx="17864">
                  <c:v>24.591156874621401</c:v>
                </c:pt>
                <c:pt idx="17865">
                  <c:v>24.592533450801199</c:v>
                </c:pt>
                <c:pt idx="17866">
                  <c:v>24.5939100269809</c:v>
                </c:pt>
                <c:pt idx="17867">
                  <c:v>24.595286603160599</c:v>
                </c:pt>
                <c:pt idx="17868">
                  <c:v>24.5966631793404</c:v>
                </c:pt>
                <c:pt idx="17869">
                  <c:v>24.598039755520102</c:v>
                </c:pt>
                <c:pt idx="17870">
                  <c:v>24.5994163316998</c:v>
                </c:pt>
                <c:pt idx="17871">
                  <c:v>24.600792907879502</c:v>
                </c:pt>
                <c:pt idx="17872">
                  <c:v>24.602169484059299</c:v>
                </c:pt>
                <c:pt idx="17873">
                  <c:v>24.603546060239001</c:v>
                </c:pt>
                <c:pt idx="17874">
                  <c:v>24.604922636418699</c:v>
                </c:pt>
                <c:pt idx="17875">
                  <c:v>24.606299212598401</c:v>
                </c:pt>
                <c:pt idx="17876">
                  <c:v>24.607675788778199</c:v>
                </c:pt>
                <c:pt idx="17877">
                  <c:v>24.6090523649579</c:v>
                </c:pt>
                <c:pt idx="17878">
                  <c:v>24.610428941137599</c:v>
                </c:pt>
                <c:pt idx="17879">
                  <c:v>24.6118055173173</c:v>
                </c:pt>
                <c:pt idx="17880">
                  <c:v>24.613182093497102</c:v>
                </c:pt>
                <c:pt idx="17881">
                  <c:v>24.6145586696768</c:v>
                </c:pt>
                <c:pt idx="17882">
                  <c:v>24.615935245856502</c:v>
                </c:pt>
                <c:pt idx="17883">
                  <c:v>24.6173118220362</c:v>
                </c:pt>
                <c:pt idx="17884">
                  <c:v>24.618688398216001</c:v>
                </c:pt>
                <c:pt idx="17885">
                  <c:v>24.620064974395699</c:v>
                </c:pt>
                <c:pt idx="17886">
                  <c:v>24.621441550575401</c:v>
                </c:pt>
                <c:pt idx="17887">
                  <c:v>24.622818126755099</c:v>
                </c:pt>
                <c:pt idx="17888">
                  <c:v>24.624194702934901</c:v>
                </c:pt>
                <c:pt idx="17889">
                  <c:v>24.625571279114599</c:v>
                </c:pt>
                <c:pt idx="17890">
                  <c:v>24.626947855294301</c:v>
                </c:pt>
                <c:pt idx="17891">
                  <c:v>24.628324431473999</c:v>
                </c:pt>
                <c:pt idx="17892">
                  <c:v>24.6297010076538</c:v>
                </c:pt>
                <c:pt idx="17893">
                  <c:v>24.631077583833498</c:v>
                </c:pt>
                <c:pt idx="17894">
                  <c:v>24.6324541600132</c:v>
                </c:pt>
                <c:pt idx="17895">
                  <c:v>24.633830736192898</c:v>
                </c:pt>
                <c:pt idx="17896">
                  <c:v>24.6352073123727</c:v>
                </c:pt>
                <c:pt idx="17897">
                  <c:v>24.636583888552401</c:v>
                </c:pt>
                <c:pt idx="17898">
                  <c:v>24.6379604647321</c:v>
                </c:pt>
                <c:pt idx="17899">
                  <c:v>24.639337040911801</c:v>
                </c:pt>
                <c:pt idx="17900">
                  <c:v>24.640713617091599</c:v>
                </c:pt>
                <c:pt idx="17901">
                  <c:v>24.642090193271301</c:v>
                </c:pt>
                <c:pt idx="17902">
                  <c:v>24.643466769450999</c:v>
                </c:pt>
                <c:pt idx="17903">
                  <c:v>24.6448433456308</c:v>
                </c:pt>
                <c:pt idx="17904">
                  <c:v>24.646219921810498</c:v>
                </c:pt>
                <c:pt idx="17905">
                  <c:v>24.6475964979902</c:v>
                </c:pt>
                <c:pt idx="17906">
                  <c:v>24.648973074169898</c:v>
                </c:pt>
                <c:pt idx="17907">
                  <c:v>24.6503496503497</c:v>
                </c:pt>
                <c:pt idx="17908">
                  <c:v>24.651726226529401</c:v>
                </c:pt>
                <c:pt idx="17909">
                  <c:v>24.6531028027091</c:v>
                </c:pt>
                <c:pt idx="17910">
                  <c:v>24.654479378888801</c:v>
                </c:pt>
                <c:pt idx="17911">
                  <c:v>24.655855955068599</c:v>
                </c:pt>
                <c:pt idx="17912">
                  <c:v>24.657232531248301</c:v>
                </c:pt>
                <c:pt idx="17913">
                  <c:v>24.658609107427999</c:v>
                </c:pt>
                <c:pt idx="17914">
                  <c:v>24.659985683607701</c:v>
                </c:pt>
                <c:pt idx="17915">
                  <c:v>24.661362259787499</c:v>
                </c:pt>
                <c:pt idx="17916">
                  <c:v>24.6627388359672</c:v>
                </c:pt>
                <c:pt idx="17917">
                  <c:v>24.664115412146899</c:v>
                </c:pt>
                <c:pt idx="17918">
                  <c:v>24.6654919883266</c:v>
                </c:pt>
                <c:pt idx="17919">
                  <c:v>24.666868564506402</c:v>
                </c:pt>
                <c:pt idx="17920">
                  <c:v>24.6682451406861</c:v>
                </c:pt>
                <c:pt idx="17921">
                  <c:v>24.669621716865802</c:v>
                </c:pt>
                <c:pt idx="17922">
                  <c:v>24.6709982930455</c:v>
                </c:pt>
                <c:pt idx="17923">
                  <c:v>24.672374869225301</c:v>
                </c:pt>
                <c:pt idx="17924">
                  <c:v>24.673751445404999</c:v>
                </c:pt>
                <c:pt idx="17925">
                  <c:v>24.675128021584701</c:v>
                </c:pt>
                <c:pt idx="17926">
                  <c:v>24.676504597764399</c:v>
                </c:pt>
                <c:pt idx="17927">
                  <c:v>24.677881173944201</c:v>
                </c:pt>
                <c:pt idx="17928">
                  <c:v>24.679257750123899</c:v>
                </c:pt>
                <c:pt idx="17929">
                  <c:v>24.680634326303601</c:v>
                </c:pt>
                <c:pt idx="17930">
                  <c:v>24.682010902483398</c:v>
                </c:pt>
                <c:pt idx="17931">
                  <c:v>24.6833874786631</c:v>
                </c:pt>
                <c:pt idx="17932">
                  <c:v>24.684764054842798</c:v>
                </c:pt>
                <c:pt idx="17933">
                  <c:v>24.6861406310225</c:v>
                </c:pt>
                <c:pt idx="17934">
                  <c:v>24.687517207202301</c:v>
                </c:pt>
                <c:pt idx="17935">
                  <c:v>24.688893783381999</c:v>
                </c:pt>
                <c:pt idx="17936">
                  <c:v>24.690270359561701</c:v>
                </c:pt>
                <c:pt idx="17937">
                  <c:v>24.691646935741399</c:v>
                </c:pt>
                <c:pt idx="17938">
                  <c:v>24.693023511921201</c:v>
                </c:pt>
                <c:pt idx="17939">
                  <c:v>24.694400088100899</c:v>
                </c:pt>
                <c:pt idx="17940">
                  <c:v>24.695776664280601</c:v>
                </c:pt>
                <c:pt idx="17941">
                  <c:v>24.697153240460299</c:v>
                </c:pt>
                <c:pt idx="17942">
                  <c:v>24.6985298166401</c:v>
                </c:pt>
                <c:pt idx="17943">
                  <c:v>24.699906392819798</c:v>
                </c:pt>
                <c:pt idx="17944">
                  <c:v>24.7012829689995</c:v>
                </c:pt>
                <c:pt idx="17945">
                  <c:v>24.702659545179198</c:v>
                </c:pt>
                <c:pt idx="17946">
                  <c:v>24.704036121359</c:v>
                </c:pt>
                <c:pt idx="17947">
                  <c:v>24.705412697538701</c:v>
                </c:pt>
                <c:pt idx="17948">
                  <c:v>24.7067892737184</c:v>
                </c:pt>
                <c:pt idx="17949">
                  <c:v>24.708165849898101</c:v>
                </c:pt>
                <c:pt idx="17950">
                  <c:v>24.709542426077899</c:v>
                </c:pt>
                <c:pt idx="17951">
                  <c:v>24.710919002257601</c:v>
                </c:pt>
                <c:pt idx="17952">
                  <c:v>24.712295578437299</c:v>
                </c:pt>
                <c:pt idx="17953">
                  <c:v>24.713672154617001</c:v>
                </c:pt>
                <c:pt idx="17954">
                  <c:v>24.715048730796799</c:v>
                </c:pt>
                <c:pt idx="17955">
                  <c:v>24.7164253069765</c:v>
                </c:pt>
                <c:pt idx="17956">
                  <c:v>24.717801883156199</c:v>
                </c:pt>
                <c:pt idx="17957">
                  <c:v>24.7191784593359</c:v>
                </c:pt>
                <c:pt idx="17958">
                  <c:v>24.720555035515702</c:v>
                </c:pt>
                <c:pt idx="17959">
                  <c:v>24.7219316116954</c:v>
                </c:pt>
                <c:pt idx="17960">
                  <c:v>24.723308187875102</c:v>
                </c:pt>
                <c:pt idx="17961">
                  <c:v>24.7246847640548</c:v>
                </c:pt>
                <c:pt idx="17962">
                  <c:v>24.726061340234601</c:v>
                </c:pt>
                <c:pt idx="17963">
                  <c:v>24.727437916414299</c:v>
                </c:pt>
                <c:pt idx="17964">
                  <c:v>24.728814492594001</c:v>
                </c:pt>
                <c:pt idx="17965">
                  <c:v>24.730191068773799</c:v>
                </c:pt>
                <c:pt idx="17966">
                  <c:v>24.7315676449535</c:v>
                </c:pt>
                <c:pt idx="17967">
                  <c:v>24.732944221133199</c:v>
                </c:pt>
                <c:pt idx="17968">
                  <c:v>24.7343207973129</c:v>
                </c:pt>
                <c:pt idx="17969">
                  <c:v>24.735697373492702</c:v>
                </c:pt>
                <c:pt idx="17970">
                  <c:v>24.7370739496724</c:v>
                </c:pt>
                <c:pt idx="17971">
                  <c:v>24.738450525852102</c:v>
                </c:pt>
                <c:pt idx="17972">
                  <c:v>24.7398271020318</c:v>
                </c:pt>
                <c:pt idx="17973">
                  <c:v>24.741203678211601</c:v>
                </c:pt>
                <c:pt idx="17974">
                  <c:v>24.742580254391299</c:v>
                </c:pt>
                <c:pt idx="17975">
                  <c:v>24.743956830571001</c:v>
                </c:pt>
                <c:pt idx="17976">
                  <c:v>24.745333406750699</c:v>
                </c:pt>
                <c:pt idx="17977">
                  <c:v>24.746709982930501</c:v>
                </c:pt>
                <c:pt idx="17978">
                  <c:v>24.748086559110199</c:v>
                </c:pt>
                <c:pt idx="17979">
                  <c:v>24.749463135289901</c:v>
                </c:pt>
                <c:pt idx="17980">
                  <c:v>24.750839711469599</c:v>
                </c:pt>
                <c:pt idx="17981">
                  <c:v>24.7522162876494</c:v>
                </c:pt>
                <c:pt idx="17982">
                  <c:v>24.753592863829098</c:v>
                </c:pt>
                <c:pt idx="17983">
                  <c:v>24.7549694400088</c:v>
                </c:pt>
                <c:pt idx="17984">
                  <c:v>24.756346016188498</c:v>
                </c:pt>
                <c:pt idx="17985">
                  <c:v>24.7577225923683</c:v>
                </c:pt>
                <c:pt idx="17986">
                  <c:v>24.759099168548001</c:v>
                </c:pt>
                <c:pt idx="17987">
                  <c:v>24.7604757447277</c:v>
                </c:pt>
                <c:pt idx="17988">
                  <c:v>24.761852320907401</c:v>
                </c:pt>
                <c:pt idx="17989">
                  <c:v>24.763228897087199</c:v>
                </c:pt>
                <c:pt idx="17990">
                  <c:v>24.764605473266901</c:v>
                </c:pt>
                <c:pt idx="17991">
                  <c:v>24.765982049446599</c:v>
                </c:pt>
                <c:pt idx="17992">
                  <c:v>24.7673586256264</c:v>
                </c:pt>
                <c:pt idx="17993">
                  <c:v>24.768735201806098</c:v>
                </c:pt>
                <c:pt idx="17994">
                  <c:v>24.7701117779858</c:v>
                </c:pt>
                <c:pt idx="17995">
                  <c:v>24.771488354165498</c:v>
                </c:pt>
                <c:pt idx="17996">
                  <c:v>24.7728649303453</c:v>
                </c:pt>
                <c:pt idx="17997">
                  <c:v>24.774241506525001</c:v>
                </c:pt>
                <c:pt idx="17998">
                  <c:v>24.7756180827047</c:v>
                </c:pt>
                <c:pt idx="17999">
                  <c:v>24.776994658884401</c:v>
                </c:pt>
                <c:pt idx="18000">
                  <c:v>24.778371235064199</c:v>
                </c:pt>
                <c:pt idx="18001">
                  <c:v>24.779747811243901</c:v>
                </c:pt>
                <c:pt idx="18002">
                  <c:v>24.781124387423599</c:v>
                </c:pt>
                <c:pt idx="18003">
                  <c:v>24.782500963603301</c:v>
                </c:pt>
                <c:pt idx="18004">
                  <c:v>24.783877539783099</c:v>
                </c:pt>
                <c:pt idx="18005">
                  <c:v>24.7852541159628</c:v>
                </c:pt>
                <c:pt idx="18006">
                  <c:v>24.786630692142499</c:v>
                </c:pt>
                <c:pt idx="18007">
                  <c:v>24.7880072683222</c:v>
                </c:pt>
                <c:pt idx="18008">
                  <c:v>24.789383844502002</c:v>
                </c:pt>
                <c:pt idx="18009">
                  <c:v>24.7907604206817</c:v>
                </c:pt>
                <c:pt idx="18010">
                  <c:v>24.792136996861402</c:v>
                </c:pt>
                <c:pt idx="18011">
                  <c:v>24.7935135730411</c:v>
                </c:pt>
                <c:pt idx="18012">
                  <c:v>24.794890149220901</c:v>
                </c:pt>
                <c:pt idx="18013">
                  <c:v>24.796266725400599</c:v>
                </c:pt>
                <c:pt idx="18014">
                  <c:v>24.797643301580301</c:v>
                </c:pt>
                <c:pt idx="18015">
                  <c:v>24.799019877759999</c:v>
                </c:pt>
                <c:pt idx="18016">
                  <c:v>24.800396453939801</c:v>
                </c:pt>
                <c:pt idx="18017">
                  <c:v>24.801773030119499</c:v>
                </c:pt>
                <c:pt idx="18018">
                  <c:v>24.803149606299201</c:v>
                </c:pt>
                <c:pt idx="18019">
                  <c:v>24.804526182478899</c:v>
                </c:pt>
                <c:pt idx="18020">
                  <c:v>24.8059027586587</c:v>
                </c:pt>
                <c:pt idx="18021">
                  <c:v>24.807279334838402</c:v>
                </c:pt>
                <c:pt idx="18022">
                  <c:v>24.8086559110181</c:v>
                </c:pt>
                <c:pt idx="18023">
                  <c:v>24.810032487197802</c:v>
                </c:pt>
                <c:pt idx="18024">
                  <c:v>24.811409063377599</c:v>
                </c:pt>
                <c:pt idx="18025">
                  <c:v>24.812785639557301</c:v>
                </c:pt>
                <c:pt idx="18026">
                  <c:v>24.814162215736999</c:v>
                </c:pt>
                <c:pt idx="18027">
                  <c:v>24.815538791916801</c:v>
                </c:pt>
                <c:pt idx="18028">
                  <c:v>24.816915368096499</c:v>
                </c:pt>
                <c:pt idx="18029">
                  <c:v>24.818291944276201</c:v>
                </c:pt>
                <c:pt idx="18030">
                  <c:v>24.819668520455899</c:v>
                </c:pt>
                <c:pt idx="18031">
                  <c:v>24.8210450966357</c:v>
                </c:pt>
                <c:pt idx="18032">
                  <c:v>24.822421672815398</c:v>
                </c:pt>
                <c:pt idx="18033">
                  <c:v>24.8237982489951</c:v>
                </c:pt>
                <c:pt idx="18034">
                  <c:v>24.825174825174798</c:v>
                </c:pt>
                <c:pt idx="18035">
                  <c:v>24.8265514013546</c:v>
                </c:pt>
                <c:pt idx="18036">
                  <c:v>24.827927977534301</c:v>
                </c:pt>
                <c:pt idx="18037">
                  <c:v>24.829304553714</c:v>
                </c:pt>
                <c:pt idx="18038">
                  <c:v>24.830681129893701</c:v>
                </c:pt>
                <c:pt idx="18039">
                  <c:v>24.832057706073499</c:v>
                </c:pt>
                <c:pt idx="18040">
                  <c:v>24.833434282253201</c:v>
                </c:pt>
                <c:pt idx="18041">
                  <c:v>24.834810858432899</c:v>
                </c:pt>
                <c:pt idx="18042">
                  <c:v>24.836187434612601</c:v>
                </c:pt>
                <c:pt idx="18043">
                  <c:v>24.837564010792399</c:v>
                </c:pt>
                <c:pt idx="18044">
                  <c:v>24.8389405869721</c:v>
                </c:pt>
                <c:pt idx="18045">
                  <c:v>24.840317163151798</c:v>
                </c:pt>
                <c:pt idx="18046">
                  <c:v>24.8416937393315</c:v>
                </c:pt>
                <c:pt idx="18047">
                  <c:v>24.843070315511302</c:v>
                </c:pt>
                <c:pt idx="18048">
                  <c:v>24.844446891691</c:v>
                </c:pt>
                <c:pt idx="18049">
                  <c:v>24.845823467870702</c:v>
                </c:pt>
                <c:pt idx="18050">
                  <c:v>24.8472000440504</c:v>
                </c:pt>
                <c:pt idx="18051">
                  <c:v>24.848576620230201</c:v>
                </c:pt>
                <c:pt idx="18052">
                  <c:v>24.849953196409899</c:v>
                </c:pt>
                <c:pt idx="18053">
                  <c:v>24.851329772589601</c:v>
                </c:pt>
                <c:pt idx="18054">
                  <c:v>24.852706348769299</c:v>
                </c:pt>
                <c:pt idx="18055">
                  <c:v>24.8540829249491</c:v>
                </c:pt>
                <c:pt idx="18056">
                  <c:v>24.855459501128799</c:v>
                </c:pt>
                <c:pt idx="18057">
                  <c:v>24.8568360773085</c:v>
                </c:pt>
                <c:pt idx="18058">
                  <c:v>24.858212653488302</c:v>
                </c:pt>
                <c:pt idx="18059">
                  <c:v>24.859589229668</c:v>
                </c:pt>
                <c:pt idx="18060">
                  <c:v>24.860965805847702</c:v>
                </c:pt>
                <c:pt idx="18061">
                  <c:v>24.8623423820274</c:v>
                </c:pt>
                <c:pt idx="18062">
                  <c:v>24.863718958207201</c:v>
                </c:pt>
                <c:pt idx="18063">
                  <c:v>24.865095534386899</c:v>
                </c:pt>
                <c:pt idx="18064">
                  <c:v>24.866472110566601</c:v>
                </c:pt>
                <c:pt idx="18065">
                  <c:v>24.867848686746299</c:v>
                </c:pt>
                <c:pt idx="18066">
                  <c:v>24.869225262926101</c:v>
                </c:pt>
                <c:pt idx="18067">
                  <c:v>24.870601839105799</c:v>
                </c:pt>
                <c:pt idx="18068">
                  <c:v>24.871978415285501</c:v>
                </c:pt>
                <c:pt idx="18069">
                  <c:v>24.873354991465199</c:v>
                </c:pt>
                <c:pt idx="18070">
                  <c:v>24.874731567645</c:v>
                </c:pt>
                <c:pt idx="18071">
                  <c:v>24.876108143824698</c:v>
                </c:pt>
                <c:pt idx="18072">
                  <c:v>24.8774847200044</c:v>
                </c:pt>
                <c:pt idx="18073">
                  <c:v>24.878861296184098</c:v>
                </c:pt>
                <c:pt idx="18074">
                  <c:v>24.880237872363899</c:v>
                </c:pt>
                <c:pt idx="18075">
                  <c:v>24.881614448543601</c:v>
                </c:pt>
                <c:pt idx="18076">
                  <c:v>24.882991024723299</c:v>
                </c:pt>
                <c:pt idx="18077">
                  <c:v>24.884367600903001</c:v>
                </c:pt>
                <c:pt idx="18078">
                  <c:v>24.885744177082799</c:v>
                </c:pt>
                <c:pt idx="18079">
                  <c:v>24.887120753262501</c:v>
                </c:pt>
                <c:pt idx="18080">
                  <c:v>24.888497329442199</c:v>
                </c:pt>
                <c:pt idx="18081">
                  <c:v>24.889873905621901</c:v>
                </c:pt>
                <c:pt idx="18082">
                  <c:v>24.891250481801698</c:v>
                </c:pt>
                <c:pt idx="18083">
                  <c:v>24.8926270579814</c:v>
                </c:pt>
                <c:pt idx="18084">
                  <c:v>24.894003634161098</c:v>
                </c:pt>
                <c:pt idx="18085">
                  <c:v>24.8953802103408</c:v>
                </c:pt>
                <c:pt idx="18086">
                  <c:v>24.896756786520601</c:v>
                </c:pt>
                <c:pt idx="18087">
                  <c:v>24.8981333627003</c:v>
                </c:pt>
                <c:pt idx="18088">
                  <c:v>24.899509938880001</c:v>
                </c:pt>
                <c:pt idx="18089">
                  <c:v>24.900886515059799</c:v>
                </c:pt>
                <c:pt idx="18090">
                  <c:v>24.902263091239501</c:v>
                </c:pt>
                <c:pt idx="18091">
                  <c:v>24.903639667419199</c:v>
                </c:pt>
                <c:pt idx="18092">
                  <c:v>24.905016243598901</c:v>
                </c:pt>
                <c:pt idx="18093">
                  <c:v>24.906392819778699</c:v>
                </c:pt>
                <c:pt idx="18094">
                  <c:v>24.9077693959584</c:v>
                </c:pt>
                <c:pt idx="18095">
                  <c:v>24.909145972138099</c:v>
                </c:pt>
                <c:pt idx="18096">
                  <c:v>24.9105225483178</c:v>
                </c:pt>
                <c:pt idx="18097">
                  <c:v>24.911899124497602</c:v>
                </c:pt>
                <c:pt idx="18098">
                  <c:v>24.9132757006773</c:v>
                </c:pt>
                <c:pt idx="18099">
                  <c:v>24.914652276857002</c:v>
                </c:pt>
                <c:pt idx="18100">
                  <c:v>24.9160288530367</c:v>
                </c:pt>
                <c:pt idx="18101">
                  <c:v>24.917405429216501</c:v>
                </c:pt>
                <c:pt idx="18102">
                  <c:v>24.918782005396199</c:v>
                </c:pt>
                <c:pt idx="18103">
                  <c:v>24.920158581575901</c:v>
                </c:pt>
                <c:pt idx="18104">
                  <c:v>24.921535157755599</c:v>
                </c:pt>
                <c:pt idx="18105">
                  <c:v>24.9229117339354</c:v>
                </c:pt>
                <c:pt idx="18106">
                  <c:v>24.924288310115099</c:v>
                </c:pt>
                <c:pt idx="18107">
                  <c:v>24.9256648862948</c:v>
                </c:pt>
                <c:pt idx="18108">
                  <c:v>24.927041462474499</c:v>
                </c:pt>
                <c:pt idx="18109">
                  <c:v>24.9284180386543</c:v>
                </c:pt>
                <c:pt idx="18110">
                  <c:v>24.929794614834002</c:v>
                </c:pt>
                <c:pt idx="18111">
                  <c:v>24.9311711910137</c:v>
                </c:pt>
                <c:pt idx="18112">
                  <c:v>24.932547767193402</c:v>
                </c:pt>
                <c:pt idx="18113">
                  <c:v>24.933924343373199</c:v>
                </c:pt>
                <c:pt idx="18114">
                  <c:v>24.935300919552901</c:v>
                </c:pt>
                <c:pt idx="18115">
                  <c:v>24.936677495732599</c:v>
                </c:pt>
                <c:pt idx="18116">
                  <c:v>24.938054071912301</c:v>
                </c:pt>
                <c:pt idx="18117">
                  <c:v>24.939430648092099</c:v>
                </c:pt>
                <c:pt idx="18118">
                  <c:v>24.940807224271801</c:v>
                </c:pt>
                <c:pt idx="18119">
                  <c:v>24.942183800451499</c:v>
                </c:pt>
                <c:pt idx="18120">
                  <c:v>24.9435603766313</c:v>
                </c:pt>
                <c:pt idx="18121">
                  <c:v>24.944936952810998</c:v>
                </c:pt>
                <c:pt idx="18122">
                  <c:v>24.9463135289907</c:v>
                </c:pt>
                <c:pt idx="18123">
                  <c:v>24.947690105170398</c:v>
                </c:pt>
                <c:pt idx="18124">
                  <c:v>24.9490666813502</c:v>
                </c:pt>
                <c:pt idx="18125">
                  <c:v>24.950443257529901</c:v>
                </c:pt>
                <c:pt idx="18126">
                  <c:v>24.9518198337096</c:v>
                </c:pt>
                <c:pt idx="18127">
                  <c:v>24.953196409889301</c:v>
                </c:pt>
                <c:pt idx="18128">
                  <c:v>24.954572986069099</c:v>
                </c:pt>
                <c:pt idx="18129">
                  <c:v>24.955949562248801</c:v>
                </c:pt>
                <c:pt idx="18130">
                  <c:v>24.957326138428499</c:v>
                </c:pt>
                <c:pt idx="18131">
                  <c:v>24.958702714608201</c:v>
                </c:pt>
                <c:pt idx="18132">
                  <c:v>24.960079290787998</c:v>
                </c:pt>
                <c:pt idx="18133">
                  <c:v>24.9614558669677</c:v>
                </c:pt>
                <c:pt idx="18134">
                  <c:v>24.962832443147398</c:v>
                </c:pt>
                <c:pt idx="18135">
                  <c:v>24.9642090193271</c:v>
                </c:pt>
                <c:pt idx="18136">
                  <c:v>24.965585595506901</c:v>
                </c:pt>
                <c:pt idx="18137">
                  <c:v>24.9669621716866</c:v>
                </c:pt>
                <c:pt idx="18138">
                  <c:v>24.968338747866301</c:v>
                </c:pt>
                <c:pt idx="18139">
                  <c:v>24.969715324046</c:v>
                </c:pt>
                <c:pt idx="18140">
                  <c:v>24.971091900225801</c:v>
                </c:pt>
                <c:pt idx="18141">
                  <c:v>24.972468476405499</c:v>
                </c:pt>
                <c:pt idx="18142">
                  <c:v>24.973845052585201</c:v>
                </c:pt>
                <c:pt idx="18143">
                  <c:v>24.975221628764899</c:v>
                </c:pt>
                <c:pt idx="18144">
                  <c:v>24.9765982049447</c:v>
                </c:pt>
                <c:pt idx="18145">
                  <c:v>24.977974781124399</c:v>
                </c:pt>
                <c:pt idx="18146">
                  <c:v>24.9793513573041</c:v>
                </c:pt>
                <c:pt idx="18147">
                  <c:v>24.980727933483799</c:v>
                </c:pt>
                <c:pt idx="18148">
                  <c:v>24.9821045096636</c:v>
                </c:pt>
                <c:pt idx="18149">
                  <c:v>24.983481085843302</c:v>
                </c:pt>
                <c:pt idx="18150">
                  <c:v>24.984857662023</c:v>
                </c:pt>
                <c:pt idx="18151">
                  <c:v>24.986234238202702</c:v>
                </c:pt>
                <c:pt idx="18152">
                  <c:v>24.987610814382499</c:v>
                </c:pt>
                <c:pt idx="18153">
                  <c:v>24.988987390562201</c:v>
                </c:pt>
                <c:pt idx="18154">
                  <c:v>24.990363966741899</c:v>
                </c:pt>
                <c:pt idx="18155">
                  <c:v>24.991740542921701</c:v>
                </c:pt>
                <c:pt idx="18156">
                  <c:v>24.993117119101399</c:v>
                </c:pt>
                <c:pt idx="18157">
                  <c:v>24.994493695281101</c:v>
                </c:pt>
                <c:pt idx="18158">
                  <c:v>24.995870271460799</c:v>
                </c:pt>
                <c:pt idx="18159">
                  <c:v>24.9972468476406</c:v>
                </c:pt>
                <c:pt idx="18160">
                  <c:v>24.998623423820298</c:v>
                </c:pt>
                <c:pt idx="18161">
                  <c:v>25</c:v>
                </c:pt>
                <c:pt idx="18162">
                  <c:v>25.001376576179702</c:v>
                </c:pt>
                <c:pt idx="18163">
                  <c:v>25.002753152359499</c:v>
                </c:pt>
                <c:pt idx="18164">
                  <c:v>25.004129728539201</c:v>
                </c:pt>
                <c:pt idx="18165">
                  <c:v>25.005506304718899</c:v>
                </c:pt>
                <c:pt idx="18166">
                  <c:v>25.006882880898601</c:v>
                </c:pt>
                <c:pt idx="18167">
                  <c:v>25.008259457078399</c:v>
                </c:pt>
                <c:pt idx="18168">
                  <c:v>25.009636033258101</c:v>
                </c:pt>
                <c:pt idx="18169">
                  <c:v>25.011012609437799</c:v>
                </c:pt>
                <c:pt idx="18170">
                  <c:v>25.012389185617501</c:v>
                </c:pt>
                <c:pt idx="18171">
                  <c:v>25.013765761797298</c:v>
                </c:pt>
                <c:pt idx="18172">
                  <c:v>25.015142337977</c:v>
                </c:pt>
                <c:pt idx="18173">
                  <c:v>25.016518914156698</c:v>
                </c:pt>
                <c:pt idx="18174">
                  <c:v>25.0178954903364</c:v>
                </c:pt>
                <c:pt idx="18175">
                  <c:v>25.019272066516201</c:v>
                </c:pt>
                <c:pt idx="18176">
                  <c:v>25.0206486426959</c:v>
                </c:pt>
                <c:pt idx="18177">
                  <c:v>25.022025218875601</c:v>
                </c:pt>
                <c:pt idx="18178">
                  <c:v>25.0234017950553</c:v>
                </c:pt>
                <c:pt idx="18179">
                  <c:v>25.024778371235101</c:v>
                </c:pt>
                <c:pt idx="18180">
                  <c:v>25.026154947414799</c:v>
                </c:pt>
                <c:pt idx="18181">
                  <c:v>25.027531523594501</c:v>
                </c:pt>
                <c:pt idx="18182">
                  <c:v>25.028908099774299</c:v>
                </c:pt>
                <c:pt idx="18183">
                  <c:v>25.030284675954</c:v>
                </c:pt>
                <c:pt idx="18184">
                  <c:v>25.031661252133699</c:v>
                </c:pt>
                <c:pt idx="18185">
                  <c:v>25.0330378283134</c:v>
                </c:pt>
                <c:pt idx="18186">
                  <c:v>25.034414404493202</c:v>
                </c:pt>
                <c:pt idx="18187">
                  <c:v>25.0357909806729</c:v>
                </c:pt>
                <c:pt idx="18188">
                  <c:v>25.037167556852602</c:v>
                </c:pt>
                <c:pt idx="18189">
                  <c:v>25.0385441330323</c:v>
                </c:pt>
                <c:pt idx="18190">
                  <c:v>25.039920709212101</c:v>
                </c:pt>
                <c:pt idx="18191">
                  <c:v>25.041297285391799</c:v>
                </c:pt>
                <c:pt idx="18192">
                  <c:v>25.042673861571501</c:v>
                </c:pt>
                <c:pt idx="18193">
                  <c:v>25.044050437751199</c:v>
                </c:pt>
                <c:pt idx="18194">
                  <c:v>25.045427013931</c:v>
                </c:pt>
                <c:pt idx="18195">
                  <c:v>25.046803590110699</c:v>
                </c:pt>
                <c:pt idx="18196">
                  <c:v>25.0481801662904</c:v>
                </c:pt>
                <c:pt idx="18197">
                  <c:v>25.049556742470099</c:v>
                </c:pt>
                <c:pt idx="18198">
                  <c:v>25.0509333186499</c:v>
                </c:pt>
                <c:pt idx="18199">
                  <c:v>25.052309894829602</c:v>
                </c:pt>
                <c:pt idx="18200">
                  <c:v>25.0536864710093</c:v>
                </c:pt>
                <c:pt idx="18201">
                  <c:v>25.055063047189002</c:v>
                </c:pt>
                <c:pt idx="18202">
                  <c:v>25.056439623368799</c:v>
                </c:pt>
                <c:pt idx="18203">
                  <c:v>25.057816199548501</c:v>
                </c:pt>
                <c:pt idx="18204">
                  <c:v>25.059192775728199</c:v>
                </c:pt>
                <c:pt idx="18205">
                  <c:v>25.060569351907901</c:v>
                </c:pt>
                <c:pt idx="18206">
                  <c:v>25.061945928087699</c:v>
                </c:pt>
                <c:pt idx="18207">
                  <c:v>25.063322504267401</c:v>
                </c:pt>
                <c:pt idx="18208">
                  <c:v>25.064699080447099</c:v>
                </c:pt>
                <c:pt idx="18209">
                  <c:v>25.066075656626801</c:v>
                </c:pt>
                <c:pt idx="18210">
                  <c:v>25.067452232806598</c:v>
                </c:pt>
                <c:pt idx="18211">
                  <c:v>25.0688288089863</c:v>
                </c:pt>
                <c:pt idx="18212">
                  <c:v>25.070205385165998</c:v>
                </c:pt>
                <c:pt idx="18213">
                  <c:v>25.0715819613457</c:v>
                </c:pt>
                <c:pt idx="18214">
                  <c:v>25.072958537525501</c:v>
                </c:pt>
                <c:pt idx="18215">
                  <c:v>25.0743351137052</c:v>
                </c:pt>
                <c:pt idx="18216">
                  <c:v>25.075711689884901</c:v>
                </c:pt>
                <c:pt idx="18217">
                  <c:v>25.077088266064699</c:v>
                </c:pt>
                <c:pt idx="18218">
                  <c:v>25.078464842244401</c:v>
                </c:pt>
                <c:pt idx="18219">
                  <c:v>25.079841418424099</c:v>
                </c:pt>
                <c:pt idx="18220">
                  <c:v>25.081217994603801</c:v>
                </c:pt>
                <c:pt idx="18221">
                  <c:v>25.082594570783598</c:v>
                </c:pt>
                <c:pt idx="18222">
                  <c:v>25.0839711469633</c:v>
                </c:pt>
                <c:pt idx="18223">
                  <c:v>25.085347723142998</c:v>
                </c:pt>
                <c:pt idx="18224">
                  <c:v>25.0867242993227</c:v>
                </c:pt>
                <c:pt idx="18225">
                  <c:v>25.088100875502501</c:v>
                </c:pt>
                <c:pt idx="18226">
                  <c:v>25.0894774516822</c:v>
                </c:pt>
                <c:pt idx="18227">
                  <c:v>25.090854027861901</c:v>
                </c:pt>
                <c:pt idx="18228">
                  <c:v>25.0922306040416</c:v>
                </c:pt>
                <c:pt idx="18229">
                  <c:v>25.093607180221401</c:v>
                </c:pt>
                <c:pt idx="18230">
                  <c:v>25.094983756401099</c:v>
                </c:pt>
                <c:pt idx="18231">
                  <c:v>25.096360332580801</c:v>
                </c:pt>
                <c:pt idx="18232">
                  <c:v>25.097736908760499</c:v>
                </c:pt>
                <c:pt idx="18233">
                  <c:v>25.0991134849403</c:v>
                </c:pt>
                <c:pt idx="18234">
                  <c:v>25.100490061119999</c:v>
                </c:pt>
                <c:pt idx="18235">
                  <c:v>25.1018666372997</c:v>
                </c:pt>
                <c:pt idx="18236">
                  <c:v>25.103243213479399</c:v>
                </c:pt>
                <c:pt idx="18237">
                  <c:v>25.1046197896592</c:v>
                </c:pt>
                <c:pt idx="18238">
                  <c:v>25.105996365838902</c:v>
                </c:pt>
                <c:pt idx="18239">
                  <c:v>25.1073729420186</c:v>
                </c:pt>
                <c:pt idx="18240">
                  <c:v>25.108749518198302</c:v>
                </c:pt>
                <c:pt idx="18241">
                  <c:v>25.110126094378099</c:v>
                </c:pt>
                <c:pt idx="18242">
                  <c:v>25.111502670557801</c:v>
                </c:pt>
                <c:pt idx="18243">
                  <c:v>25.112879246737499</c:v>
                </c:pt>
                <c:pt idx="18244">
                  <c:v>25.114255822917201</c:v>
                </c:pt>
                <c:pt idx="18245">
                  <c:v>25.115632399096999</c:v>
                </c:pt>
                <c:pt idx="18246">
                  <c:v>25.117008975276701</c:v>
                </c:pt>
                <c:pt idx="18247">
                  <c:v>25.118385551456399</c:v>
                </c:pt>
                <c:pt idx="18248">
                  <c:v>25.1197621276362</c:v>
                </c:pt>
                <c:pt idx="18249">
                  <c:v>25.121138703815902</c:v>
                </c:pt>
                <c:pt idx="18250">
                  <c:v>25.1225152799956</c:v>
                </c:pt>
                <c:pt idx="18251">
                  <c:v>25.123891856175302</c:v>
                </c:pt>
                <c:pt idx="18252">
                  <c:v>25.125268432355099</c:v>
                </c:pt>
                <c:pt idx="18253">
                  <c:v>25.126645008534801</c:v>
                </c:pt>
                <c:pt idx="18254">
                  <c:v>25.128021584714499</c:v>
                </c:pt>
                <c:pt idx="18255">
                  <c:v>25.129398160894201</c:v>
                </c:pt>
                <c:pt idx="18256">
                  <c:v>25.130774737073999</c:v>
                </c:pt>
                <c:pt idx="18257">
                  <c:v>25.132151313253701</c:v>
                </c:pt>
                <c:pt idx="18258">
                  <c:v>25.133527889433399</c:v>
                </c:pt>
                <c:pt idx="18259">
                  <c:v>25.134904465613101</c:v>
                </c:pt>
                <c:pt idx="18260">
                  <c:v>25.136281041792898</c:v>
                </c:pt>
                <c:pt idx="18261">
                  <c:v>25.1376576179726</c:v>
                </c:pt>
                <c:pt idx="18262">
                  <c:v>25.139034194152298</c:v>
                </c:pt>
                <c:pt idx="18263">
                  <c:v>25.140410770332</c:v>
                </c:pt>
                <c:pt idx="18264">
                  <c:v>25.141787346511801</c:v>
                </c:pt>
                <c:pt idx="18265">
                  <c:v>25.1431639226915</c:v>
                </c:pt>
                <c:pt idx="18266">
                  <c:v>25.144540498871201</c:v>
                </c:pt>
                <c:pt idx="18267">
                  <c:v>25.1459170750509</c:v>
                </c:pt>
                <c:pt idx="18268">
                  <c:v>25.147293651230701</c:v>
                </c:pt>
                <c:pt idx="18269">
                  <c:v>25.148670227410399</c:v>
                </c:pt>
                <c:pt idx="18270">
                  <c:v>25.150046803590101</c:v>
                </c:pt>
                <c:pt idx="18271">
                  <c:v>25.151423379769799</c:v>
                </c:pt>
                <c:pt idx="18272">
                  <c:v>25.1527999559496</c:v>
                </c:pt>
                <c:pt idx="18273">
                  <c:v>25.154176532129298</c:v>
                </c:pt>
                <c:pt idx="18274">
                  <c:v>25.155553108309</c:v>
                </c:pt>
                <c:pt idx="18275">
                  <c:v>25.156929684488698</c:v>
                </c:pt>
                <c:pt idx="18276">
                  <c:v>25.1583062606685</c:v>
                </c:pt>
                <c:pt idx="18277">
                  <c:v>25.159682836848202</c:v>
                </c:pt>
                <c:pt idx="18278">
                  <c:v>25.1610594130279</c:v>
                </c:pt>
                <c:pt idx="18279">
                  <c:v>25.162435989207601</c:v>
                </c:pt>
                <c:pt idx="18280">
                  <c:v>25.163812565387399</c:v>
                </c:pt>
                <c:pt idx="18281">
                  <c:v>25.165189141567101</c:v>
                </c:pt>
                <c:pt idx="18282">
                  <c:v>25.166565717746799</c:v>
                </c:pt>
                <c:pt idx="18283">
                  <c:v>25.1679422939266</c:v>
                </c:pt>
                <c:pt idx="18284">
                  <c:v>25.169318870106299</c:v>
                </c:pt>
                <c:pt idx="18285">
                  <c:v>25.170695446286</c:v>
                </c:pt>
                <c:pt idx="18286">
                  <c:v>25.172072022465699</c:v>
                </c:pt>
                <c:pt idx="18287">
                  <c:v>25.1734485986455</c:v>
                </c:pt>
                <c:pt idx="18288">
                  <c:v>25.174825174825202</c:v>
                </c:pt>
                <c:pt idx="18289">
                  <c:v>25.1762017510049</c:v>
                </c:pt>
                <c:pt idx="18290">
                  <c:v>25.177578327184602</c:v>
                </c:pt>
                <c:pt idx="18291">
                  <c:v>25.178954903364399</c:v>
                </c:pt>
                <c:pt idx="18292">
                  <c:v>25.180331479544101</c:v>
                </c:pt>
                <c:pt idx="18293">
                  <c:v>25.181708055723799</c:v>
                </c:pt>
                <c:pt idx="18294">
                  <c:v>25.183084631903501</c:v>
                </c:pt>
                <c:pt idx="18295">
                  <c:v>25.184461208083299</c:v>
                </c:pt>
                <c:pt idx="18296">
                  <c:v>25.185837784263001</c:v>
                </c:pt>
                <c:pt idx="18297">
                  <c:v>25.187214360442699</c:v>
                </c:pt>
                <c:pt idx="18298">
                  <c:v>25.188590936622401</c:v>
                </c:pt>
                <c:pt idx="18299">
                  <c:v>25.189967512802198</c:v>
                </c:pt>
                <c:pt idx="18300">
                  <c:v>25.1913440889819</c:v>
                </c:pt>
                <c:pt idx="18301">
                  <c:v>25.192720665161598</c:v>
                </c:pt>
                <c:pt idx="18302">
                  <c:v>25.1940972413413</c:v>
                </c:pt>
                <c:pt idx="18303">
                  <c:v>25.195473817521101</c:v>
                </c:pt>
                <c:pt idx="18304">
                  <c:v>25.196850393700799</c:v>
                </c:pt>
                <c:pt idx="18305">
                  <c:v>25.198226969880501</c:v>
                </c:pt>
                <c:pt idx="18306">
                  <c:v>25.199603546060199</c:v>
                </c:pt>
                <c:pt idx="18307">
                  <c:v>25.200980122240001</c:v>
                </c:pt>
                <c:pt idx="18308">
                  <c:v>25.202356698419699</c:v>
                </c:pt>
                <c:pt idx="18309">
                  <c:v>25.203733274599401</c:v>
                </c:pt>
                <c:pt idx="18310">
                  <c:v>25.205109850779198</c:v>
                </c:pt>
                <c:pt idx="18311">
                  <c:v>25.2064864269589</c:v>
                </c:pt>
                <c:pt idx="18312">
                  <c:v>25.207863003138598</c:v>
                </c:pt>
                <c:pt idx="18313">
                  <c:v>25.2092395793183</c:v>
                </c:pt>
                <c:pt idx="18314">
                  <c:v>25.210616155497998</c:v>
                </c:pt>
                <c:pt idx="18315">
                  <c:v>25.2119927316778</c:v>
                </c:pt>
                <c:pt idx="18316">
                  <c:v>25.213369307857501</c:v>
                </c:pt>
                <c:pt idx="18317">
                  <c:v>25.2147458840372</c:v>
                </c:pt>
                <c:pt idx="18318">
                  <c:v>25.216122460217001</c:v>
                </c:pt>
                <c:pt idx="18319">
                  <c:v>25.217499036396699</c:v>
                </c:pt>
                <c:pt idx="18320">
                  <c:v>25.218875612576401</c:v>
                </c:pt>
                <c:pt idx="18321">
                  <c:v>25.220252188756099</c:v>
                </c:pt>
                <c:pt idx="18322">
                  <c:v>25.2216287649359</c:v>
                </c:pt>
                <c:pt idx="18323">
                  <c:v>25.223005341115599</c:v>
                </c:pt>
                <c:pt idx="18324">
                  <c:v>25.2243819172953</c:v>
                </c:pt>
                <c:pt idx="18325">
                  <c:v>25.225758493474999</c:v>
                </c:pt>
                <c:pt idx="18326">
                  <c:v>25.2271350696548</c:v>
                </c:pt>
                <c:pt idx="18327">
                  <c:v>25.228511645834502</c:v>
                </c:pt>
                <c:pt idx="18328">
                  <c:v>25.2298882220142</c:v>
                </c:pt>
                <c:pt idx="18329">
                  <c:v>25.231264798193902</c:v>
                </c:pt>
                <c:pt idx="18330">
                  <c:v>25.232641374373699</c:v>
                </c:pt>
                <c:pt idx="18331">
                  <c:v>25.234017950553401</c:v>
                </c:pt>
                <c:pt idx="18332">
                  <c:v>25.235394526733099</c:v>
                </c:pt>
                <c:pt idx="18333">
                  <c:v>25.236771102912801</c:v>
                </c:pt>
                <c:pt idx="18334">
                  <c:v>25.238147679092599</c:v>
                </c:pt>
                <c:pt idx="18335">
                  <c:v>25.2395242552723</c:v>
                </c:pt>
                <c:pt idx="18336">
                  <c:v>25.240900831451999</c:v>
                </c:pt>
                <c:pt idx="18337">
                  <c:v>25.2422774076317</c:v>
                </c:pt>
                <c:pt idx="18338">
                  <c:v>25.243653983811502</c:v>
                </c:pt>
                <c:pt idx="18339">
                  <c:v>25.2450305599912</c:v>
                </c:pt>
                <c:pt idx="18340">
                  <c:v>25.246407136170902</c:v>
                </c:pt>
                <c:pt idx="18341">
                  <c:v>25.2477837123506</c:v>
                </c:pt>
                <c:pt idx="18342">
                  <c:v>25.249160288530401</c:v>
                </c:pt>
                <c:pt idx="18343">
                  <c:v>25.250536864710099</c:v>
                </c:pt>
                <c:pt idx="18344">
                  <c:v>25.251913440889801</c:v>
                </c:pt>
                <c:pt idx="18345">
                  <c:v>25.253290017069599</c:v>
                </c:pt>
                <c:pt idx="18346">
                  <c:v>25.254666593249301</c:v>
                </c:pt>
                <c:pt idx="18347">
                  <c:v>25.256043169428999</c:v>
                </c:pt>
                <c:pt idx="18348">
                  <c:v>25.257419745608701</c:v>
                </c:pt>
                <c:pt idx="18349">
                  <c:v>25.258796321788498</c:v>
                </c:pt>
                <c:pt idx="18350">
                  <c:v>25.2601728979682</c:v>
                </c:pt>
                <c:pt idx="18351">
                  <c:v>25.261549474147898</c:v>
                </c:pt>
                <c:pt idx="18352">
                  <c:v>25.2629260503276</c:v>
                </c:pt>
                <c:pt idx="18353">
                  <c:v>25.264302626507401</c:v>
                </c:pt>
                <c:pt idx="18354">
                  <c:v>25.2656792026871</c:v>
                </c:pt>
                <c:pt idx="18355">
                  <c:v>25.267055778866801</c:v>
                </c:pt>
                <c:pt idx="18356">
                  <c:v>25.2684323550465</c:v>
                </c:pt>
                <c:pt idx="18357">
                  <c:v>25.269808931226301</c:v>
                </c:pt>
                <c:pt idx="18358">
                  <c:v>25.271185507405999</c:v>
                </c:pt>
                <c:pt idx="18359">
                  <c:v>25.272562083585701</c:v>
                </c:pt>
                <c:pt idx="18360">
                  <c:v>25.273938659765399</c:v>
                </c:pt>
                <c:pt idx="18361">
                  <c:v>25.2753152359452</c:v>
                </c:pt>
                <c:pt idx="18362">
                  <c:v>25.276691812124898</c:v>
                </c:pt>
                <c:pt idx="18363">
                  <c:v>25.2780683883046</c:v>
                </c:pt>
                <c:pt idx="18364">
                  <c:v>25.279444964484298</c:v>
                </c:pt>
                <c:pt idx="18365">
                  <c:v>25.2808215406641</c:v>
                </c:pt>
                <c:pt idx="18366">
                  <c:v>25.282198116843801</c:v>
                </c:pt>
                <c:pt idx="18367">
                  <c:v>25.2835746930235</c:v>
                </c:pt>
                <c:pt idx="18368">
                  <c:v>25.284951269203201</c:v>
                </c:pt>
                <c:pt idx="18369">
                  <c:v>25.286327845382999</c:v>
                </c:pt>
                <c:pt idx="18370">
                  <c:v>25.287704421562701</c:v>
                </c:pt>
                <c:pt idx="18371">
                  <c:v>25.289080997742399</c:v>
                </c:pt>
                <c:pt idx="18372">
                  <c:v>25.290457573922101</c:v>
                </c:pt>
                <c:pt idx="18373">
                  <c:v>25.291834150101899</c:v>
                </c:pt>
                <c:pt idx="18374">
                  <c:v>25.2932107262816</c:v>
                </c:pt>
                <c:pt idx="18375">
                  <c:v>25.294587302461299</c:v>
                </c:pt>
                <c:pt idx="18376">
                  <c:v>25.2959638786411</c:v>
                </c:pt>
                <c:pt idx="18377">
                  <c:v>25.297340454820802</c:v>
                </c:pt>
                <c:pt idx="18378">
                  <c:v>25.2987170310005</c:v>
                </c:pt>
                <c:pt idx="18379">
                  <c:v>25.300093607180202</c:v>
                </c:pt>
                <c:pt idx="18380">
                  <c:v>25.301470183359999</c:v>
                </c:pt>
                <c:pt idx="18381">
                  <c:v>25.302846759539701</c:v>
                </c:pt>
                <c:pt idx="18382">
                  <c:v>25.304223335719399</c:v>
                </c:pt>
                <c:pt idx="18383">
                  <c:v>25.305599911899101</c:v>
                </c:pt>
                <c:pt idx="18384">
                  <c:v>25.306976488078899</c:v>
                </c:pt>
                <c:pt idx="18385">
                  <c:v>25.308353064258601</c:v>
                </c:pt>
                <c:pt idx="18386">
                  <c:v>25.309729640438299</c:v>
                </c:pt>
                <c:pt idx="18387">
                  <c:v>25.311106216618001</c:v>
                </c:pt>
                <c:pt idx="18388">
                  <c:v>25.312482792797798</c:v>
                </c:pt>
                <c:pt idx="18389">
                  <c:v>25.3138593689775</c:v>
                </c:pt>
                <c:pt idx="18390">
                  <c:v>25.315235945157202</c:v>
                </c:pt>
                <c:pt idx="18391">
                  <c:v>25.3166125213369</c:v>
                </c:pt>
                <c:pt idx="18392">
                  <c:v>25.317989097516701</c:v>
                </c:pt>
                <c:pt idx="18393">
                  <c:v>25.319365673696399</c:v>
                </c:pt>
                <c:pt idx="18394">
                  <c:v>25.320742249876101</c:v>
                </c:pt>
                <c:pt idx="18395">
                  <c:v>25.322118826055799</c:v>
                </c:pt>
                <c:pt idx="18396">
                  <c:v>25.323495402235601</c:v>
                </c:pt>
                <c:pt idx="18397">
                  <c:v>25.324871978415299</c:v>
                </c:pt>
                <c:pt idx="18398">
                  <c:v>25.326248554595001</c:v>
                </c:pt>
                <c:pt idx="18399">
                  <c:v>25.327625130774699</c:v>
                </c:pt>
                <c:pt idx="18400">
                  <c:v>25.3290017069545</c:v>
                </c:pt>
                <c:pt idx="18401">
                  <c:v>25.330378283134198</c:v>
                </c:pt>
                <c:pt idx="18402">
                  <c:v>25.3317548593139</c:v>
                </c:pt>
                <c:pt idx="18403">
                  <c:v>25.333131435493598</c:v>
                </c:pt>
                <c:pt idx="18404">
                  <c:v>25.3345080116734</c:v>
                </c:pt>
                <c:pt idx="18405">
                  <c:v>25.335884587853101</c:v>
                </c:pt>
                <c:pt idx="18406">
                  <c:v>25.3372611640328</c:v>
                </c:pt>
                <c:pt idx="18407">
                  <c:v>25.338637740212601</c:v>
                </c:pt>
                <c:pt idx="18408">
                  <c:v>25.340014316392299</c:v>
                </c:pt>
                <c:pt idx="18409">
                  <c:v>25.341390892572001</c:v>
                </c:pt>
                <c:pt idx="18410">
                  <c:v>25.342767468751699</c:v>
                </c:pt>
                <c:pt idx="18411">
                  <c:v>25.3441440449315</c:v>
                </c:pt>
                <c:pt idx="18412">
                  <c:v>25.345520621111199</c:v>
                </c:pt>
                <c:pt idx="18413">
                  <c:v>25.3468971972909</c:v>
                </c:pt>
                <c:pt idx="18414">
                  <c:v>25.348273773470599</c:v>
                </c:pt>
                <c:pt idx="18415">
                  <c:v>25.3496503496504</c:v>
                </c:pt>
                <c:pt idx="18416">
                  <c:v>25.351026925830102</c:v>
                </c:pt>
                <c:pt idx="18417">
                  <c:v>25.3524035020098</c:v>
                </c:pt>
                <c:pt idx="18418">
                  <c:v>25.353780078189502</c:v>
                </c:pt>
                <c:pt idx="18419">
                  <c:v>25.355156654369299</c:v>
                </c:pt>
                <c:pt idx="18420">
                  <c:v>25.356533230549001</c:v>
                </c:pt>
                <c:pt idx="18421">
                  <c:v>25.357909806728699</c:v>
                </c:pt>
                <c:pt idx="18422">
                  <c:v>25.359286382908401</c:v>
                </c:pt>
                <c:pt idx="18423">
                  <c:v>25.360662959088199</c:v>
                </c:pt>
                <c:pt idx="18424">
                  <c:v>25.3620395352679</c:v>
                </c:pt>
                <c:pt idx="18425">
                  <c:v>25.363416111447599</c:v>
                </c:pt>
                <c:pt idx="18426">
                  <c:v>25.3647926876273</c:v>
                </c:pt>
                <c:pt idx="18427">
                  <c:v>25.366169263807102</c:v>
                </c:pt>
                <c:pt idx="18428">
                  <c:v>25.3675458399868</c:v>
                </c:pt>
                <c:pt idx="18429">
                  <c:v>25.368922416166502</c:v>
                </c:pt>
                <c:pt idx="18430">
                  <c:v>25.3702989923462</c:v>
                </c:pt>
                <c:pt idx="18431">
                  <c:v>25.371675568526001</c:v>
                </c:pt>
                <c:pt idx="18432">
                  <c:v>25.373052144705699</c:v>
                </c:pt>
                <c:pt idx="18433">
                  <c:v>25.374428720885401</c:v>
                </c:pt>
                <c:pt idx="18434">
                  <c:v>25.375805297065099</c:v>
                </c:pt>
                <c:pt idx="18435">
                  <c:v>25.377181873244901</c:v>
                </c:pt>
                <c:pt idx="18436">
                  <c:v>25.378558449424599</c:v>
                </c:pt>
                <c:pt idx="18437">
                  <c:v>25.379935025604301</c:v>
                </c:pt>
                <c:pt idx="18438">
                  <c:v>25.381311601784098</c:v>
                </c:pt>
                <c:pt idx="18439">
                  <c:v>25.3826881779638</c:v>
                </c:pt>
                <c:pt idx="18440">
                  <c:v>25.384064754143498</c:v>
                </c:pt>
                <c:pt idx="18441">
                  <c:v>25.3854413303232</c:v>
                </c:pt>
                <c:pt idx="18442">
                  <c:v>25.386817906503001</c:v>
                </c:pt>
                <c:pt idx="18443">
                  <c:v>25.3881944826827</c:v>
                </c:pt>
                <c:pt idx="18444">
                  <c:v>25.389571058862401</c:v>
                </c:pt>
                <c:pt idx="18445">
                  <c:v>25.3909476350421</c:v>
                </c:pt>
                <c:pt idx="18446">
                  <c:v>25.392324211221901</c:v>
                </c:pt>
                <c:pt idx="18447">
                  <c:v>25.393700787401599</c:v>
                </c:pt>
                <c:pt idx="18448">
                  <c:v>25.395077363581301</c:v>
                </c:pt>
                <c:pt idx="18449">
                  <c:v>25.396453939760999</c:v>
                </c:pt>
                <c:pt idx="18450">
                  <c:v>25.3978305159408</c:v>
                </c:pt>
                <c:pt idx="18451">
                  <c:v>25.399207092120498</c:v>
                </c:pt>
                <c:pt idx="18452">
                  <c:v>25.4005836683002</c:v>
                </c:pt>
                <c:pt idx="18453">
                  <c:v>25.401960244479898</c:v>
                </c:pt>
                <c:pt idx="18454">
                  <c:v>25.4033368206597</c:v>
                </c:pt>
                <c:pt idx="18455">
                  <c:v>25.404713396839401</c:v>
                </c:pt>
                <c:pt idx="18456">
                  <c:v>25.4060899730191</c:v>
                </c:pt>
                <c:pt idx="18457">
                  <c:v>25.407466549198801</c:v>
                </c:pt>
                <c:pt idx="18458">
                  <c:v>25.408843125378599</c:v>
                </c:pt>
                <c:pt idx="18459">
                  <c:v>25.410219701558301</c:v>
                </c:pt>
                <c:pt idx="18460">
                  <c:v>25.411596277737999</c:v>
                </c:pt>
                <c:pt idx="18461">
                  <c:v>25.412972853917701</c:v>
                </c:pt>
                <c:pt idx="18462">
                  <c:v>25.414349430097499</c:v>
                </c:pt>
                <c:pt idx="18463">
                  <c:v>25.4157260062772</c:v>
                </c:pt>
                <c:pt idx="18464">
                  <c:v>25.417102582456899</c:v>
                </c:pt>
                <c:pt idx="18465">
                  <c:v>25.4184791586366</c:v>
                </c:pt>
                <c:pt idx="18466">
                  <c:v>25.419855734816402</c:v>
                </c:pt>
                <c:pt idx="18467">
                  <c:v>25.4212323109961</c:v>
                </c:pt>
                <c:pt idx="18468">
                  <c:v>25.422608887175802</c:v>
                </c:pt>
                <c:pt idx="18469">
                  <c:v>25.4239854633555</c:v>
                </c:pt>
                <c:pt idx="18470">
                  <c:v>25.425362039535301</c:v>
                </c:pt>
                <c:pt idx="18471">
                  <c:v>25.426738615714999</c:v>
                </c:pt>
                <c:pt idx="18472">
                  <c:v>25.428115191894701</c:v>
                </c:pt>
                <c:pt idx="18473">
                  <c:v>25.429491768074499</c:v>
                </c:pt>
                <c:pt idx="18474">
                  <c:v>25.430868344254201</c:v>
                </c:pt>
                <c:pt idx="18475">
                  <c:v>25.432244920433899</c:v>
                </c:pt>
                <c:pt idx="18476">
                  <c:v>25.4336214966136</c:v>
                </c:pt>
                <c:pt idx="18477">
                  <c:v>25.434998072793402</c:v>
                </c:pt>
                <c:pt idx="18478">
                  <c:v>25.4363746489731</c:v>
                </c:pt>
                <c:pt idx="18479">
                  <c:v>25.437751225152802</c:v>
                </c:pt>
                <c:pt idx="18480">
                  <c:v>25.4391278013325</c:v>
                </c:pt>
                <c:pt idx="18481">
                  <c:v>25.440504377512301</c:v>
                </c:pt>
                <c:pt idx="18482">
                  <c:v>25.441880953691999</c:v>
                </c:pt>
                <c:pt idx="18483">
                  <c:v>25.443257529871701</c:v>
                </c:pt>
                <c:pt idx="18484">
                  <c:v>25.444634106051399</c:v>
                </c:pt>
                <c:pt idx="18485">
                  <c:v>25.446010682231201</c:v>
                </c:pt>
                <c:pt idx="18486">
                  <c:v>25.447387258410899</c:v>
                </c:pt>
                <c:pt idx="18487">
                  <c:v>25.448763834590601</c:v>
                </c:pt>
                <c:pt idx="18488">
                  <c:v>25.450140410770299</c:v>
                </c:pt>
                <c:pt idx="18489">
                  <c:v>25.4515169869501</c:v>
                </c:pt>
                <c:pt idx="18490">
                  <c:v>25.452893563129798</c:v>
                </c:pt>
                <c:pt idx="18491">
                  <c:v>25.4542701393095</c:v>
                </c:pt>
                <c:pt idx="18492">
                  <c:v>25.455646715489198</c:v>
                </c:pt>
                <c:pt idx="18493">
                  <c:v>25.457023291669</c:v>
                </c:pt>
                <c:pt idx="18494">
                  <c:v>25.458399867848701</c:v>
                </c:pt>
                <c:pt idx="18495">
                  <c:v>25.4597764440284</c:v>
                </c:pt>
                <c:pt idx="18496">
                  <c:v>25.461153020208101</c:v>
                </c:pt>
                <c:pt idx="18497">
                  <c:v>25.462529596387899</c:v>
                </c:pt>
                <c:pt idx="18498">
                  <c:v>25.463906172567601</c:v>
                </c:pt>
                <c:pt idx="18499">
                  <c:v>25.465282748747299</c:v>
                </c:pt>
                <c:pt idx="18500">
                  <c:v>25.466659324927001</c:v>
                </c:pt>
                <c:pt idx="18501">
                  <c:v>25.468035901106798</c:v>
                </c:pt>
                <c:pt idx="18502">
                  <c:v>25.4694124772865</c:v>
                </c:pt>
                <c:pt idx="18503">
                  <c:v>25.470789053466198</c:v>
                </c:pt>
                <c:pt idx="18504">
                  <c:v>25.472165629646</c:v>
                </c:pt>
                <c:pt idx="18505">
                  <c:v>25.473542205825702</c:v>
                </c:pt>
                <c:pt idx="18506">
                  <c:v>25.4749187820054</c:v>
                </c:pt>
                <c:pt idx="18507">
                  <c:v>25.476295358185101</c:v>
                </c:pt>
                <c:pt idx="18508">
                  <c:v>25.477671934364899</c:v>
                </c:pt>
                <c:pt idx="18509">
                  <c:v>25.479048510544601</c:v>
                </c:pt>
                <c:pt idx="18510">
                  <c:v>25.480425086724299</c:v>
                </c:pt>
                <c:pt idx="18511">
                  <c:v>25.481801662904001</c:v>
                </c:pt>
                <c:pt idx="18512">
                  <c:v>25.483178239083799</c:v>
                </c:pt>
                <c:pt idx="18513">
                  <c:v>25.4845548152635</c:v>
                </c:pt>
                <c:pt idx="18514">
                  <c:v>25.485931391443199</c:v>
                </c:pt>
                <c:pt idx="18515">
                  <c:v>25.4873079676229</c:v>
                </c:pt>
                <c:pt idx="18516">
                  <c:v>25.488684543802702</c:v>
                </c:pt>
                <c:pt idx="18517">
                  <c:v>25.4900611199824</c:v>
                </c:pt>
                <c:pt idx="18518">
                  <c:v>25.491437696162102</c:v>
                </c:pt>
                <c:pt idx="18519">
                  <c:v>25.4928142723418</c:v>
                </c:pt>
                <c:pt idx="18520">
                  <c:v>25.494190848521601</c:v>
                </c:pt>
                <c:pt idx="18521">
                  <c:v>25.495567424701299</c:v>
                </c:pt>
                <c:pt idx="18522">
                  <c:v>25.496944000881001</c:v>
                </c:pt>
                <c:pt idx="18523">
                  <c:v>25.498320577060699</c:v>
                </c:pt>
                <c:pt idx="18524">
                  <c:v>25.499697153240501</c:v>
                </c:pt>
                <c:pt idx="18525">
                  <c:v>25.501073729420199</c:v>
                </c:pt>
                <c:pt idx="18526">
                  <c:v>25.502450305599901</c:v>
                </c:pt>
                <c:pt idx="18527">
                  <c:v>25.503826881779599</c:v>
                </c:pt>
                <c:pt idx="18528">
                  <c:v>25.5052034579594</c:v>
                </c:pt>
                <c:pt idx="18529">
                  <c:v>25.506580034139098</c:v>
                </c:pt>
                <c:pt idx="18530">
                  <c:v>25.5079566103188</c:v>
                </c:pt>
                <c:pt idx="18531">
                  <c:v>25.509333186498498</c:v>
                </c:pt>
                <c:pt idx="18532">
                  <c:v>25.510709762678299</c:v>
                </c:pt>
                <c:pt idx="18533">
                  <c:v>25.512086338858001</c:v>
                </c:pt>
                <c:pt idx="18534">
                  <c:v>25.513462915037699</c:v>
                </c:pt>
                <c:pt idx="18535">
                  <c:v>25.514839491217501</c:v>
                </c:pt>
                <c:pt idx="18536">
                  <c:v>25.516216067397199</c:v>
                </c:pt>
                <c:pt idx="18537">
                  <c:v>25.517592643576901</c:v>
                </c:pt>
                <c:pt idx="18538">
                  <c:v>25.518969219756599</c:v>
                </c:pt>
                <c:pt idx="18539">
                  <c:v>25.5203457959364</c:v>
                </c:pt>
                <c:pt idx="18540">
                  <c:v>25.521722372116098</c:v>
                </c:pt>
                <c:pt idx="18541">
                  <c:v>25.5230989482958</c:v>
                </c:pt>
                <c:pt idx="18542">
                  <c:v>25.524475524475498</c:v>
                </c:pt>
                <c:pt idx="18543">
                  <c:v>25.5258521006553</c:v>
                </c:pt>
                <c:pt idx="18544">
                  <c:v>25.527228676835001</c:v>
                </c:pt>
                <c:pt idx="18545">
                  <c:v>25.5286052530147</c:v>
                </c:pt>
                <c:pt idx="18546">
                  <c:v>25.529981829194401</c:v>
                </c:pt>
                <c:pt idx="18547">
                  <c:v>25.531358405374199</c:v>
                </c:pt>
                <c:pt idx="18548">
                  <c:v>25.532734981553901</c:v>
                </c:pt>
                <c:pt idx="18549">
                  <c:v>25.534111557733599</c:v>
                </c:pt>
                <c:pt idx="18550">
                  <c:v>25.535488133913301</c:v>
                </c:pt>
                <c:pt idx="18551">
                  <c:v>25.536864710093099</c:v>
                </c:pt>
                <c:pt idx="18552">
                  <c:v>25.5382412862728</c:v>
                </c:pt>
                <c:pt idx="18553">
                  <c:v>25.539617862452499</c:v>
                </c:pt>
                <c:pt idx="18554">
                  <c:v>25.5409944386322</c:v>
                </c:pt>
                <c:pt idx="18555">
                  <c:v>25.542371014812002</c:v>
                </c:pt>
                <c:pt idx="18556">
                  <c:v>25.5437475909917</c:v>
                </c:pt>
                <c:pt idx="18557">
                  <c:v>25.545124167171402</c:v>
                </c:pt>
                <c:pt idx="18558">
                  <c:v>25.5465007433511</c:v>
                </c:pt>
                <c:pt idx="18559">
                  <c:v>25.547877319530901</c:v>
                </c:pt>
                <c:pt idx="18560">
                  <c:v>25.549253895710599</c:v>
                </c:pt>
                <c:pt idx="18561">
                  <c:v>25.550630471890301</c:v>
                </c:pt>
                <c:pt idx="18562">
                  <c:v>25.552007048069999</c:v>
                </c:pt>
                <c:pt idx="18563">
                  <c:v>25.5533836242498</c:v>
                </c:pt>
                <c:pt idx="18564">
                  <c:v>25.554760200429499</c:v>
                </c:pt>
                <c:pt idx="18565">
                  <c:v>25.5561367766092</c:v>
                </c:pt>
                <c:pt idx="18566">
                  <c:v>25.557513352789002</c:v>
                </c:pt>
                <c:pt idx="18567">
                  <c:v>25.5588899289687</c:v>
                </c:pt>
                <c:pt idx="18568">
                  <c:v>25.560266505148402</c:v>
                </c:pt>
                <c:pt idx="18569">
                  <c:v>25.5616430813281</c:v>
                </c:pt>
                <c:pt idx="18570">
                  <c:v>25.563019657507901</c:v>
                </c:pt>
                <c:pt idx="18571">
                  <c:v>25.564396233687599</c:v>
                </c:pt>
                <c:pt idx="18572">
                  <c:v>25.565772809867301</c:v>
                </c:pt>
                <c:pt idx="18573">
                  <c:v>25.567149386046999</c:v>
                </c:pt>
                <c:pt idx="18574">
                  <c:v>25.568525962226801</c:v>
                </c:pt>
                <c:pt idx="18575">
                  <c:v>25.569902538406499</c:v>
                </c:pt>
                <c:pt idx="18576">
                  <c:v>25.571279114586201</c:v>
                </c:pt>
                <c:pt idx="18577">
                  <c:v>25.572655690765899</c:v>
                </c:pt>
                <c:pt idx="18578">
                  <c:v>25.5740322669457</c:v>
                </c:pt>
                <c:pt idx="18579">
                  <c:v>25.575408843125398</c:v>
                </c:pt>
                <c:pt idx="18580">
                  <c:v>25.5767854193051</c:v>
                </c:pt>
                <c:pt idx="18581">
                  <c:v>25.578161995484798</c:v>
                </c:pt>
                <c:pt idx="18582">
                  <c:v>25.5795385716646</c:v>
                </c:pt>
                <c:pt idx="18583">
                  <c:v>25.580915147844301</c:v>
                </c:pt>
                <c:pt idx="18584">
                  <c:v>25.582291724024</c:v>
                </c:pt>
                <c:pt idx="18585">
                  <c:v>25.583668300203701</c:v>
                </c:pt>
                <c:pt idx="18586">
                  <c:v>25.585044876383499</c:v>
                </c:pt>
                <c:pt idx="18587">
                  <c:v>25.586421452563201</c:v>
                </c:pt>
                <c:pt idx="18588">
                  <c:v>25.587798028742899</c:v>
                </c:pt>
                <c:pt idx="18589">
                  <c:v>25.589174604922601</c:v>
                </c:pt>
                <c:pt idx="18590">
                  <c:v>25.590551181102398</c:v>
                </c:pt>
                <c:pt idx="18591">
                  <c:v>25.5919277572821</c:v>
                </c:pt>
                <c:pt idx="18592">
                  <c:v>25.593304333461798</c:v>
                </c:pt>
                <c:pt idx="18593">
                  <c:v>25.5946809096415</c:v>
                </c:pt>
                <c:pt idx="18594">
                  <c:v>25.596057485821301</c:v>
                </c:pt>
                <c:pt idx="18595">
                  <c:v>25.597434062001</c:v>
                </c:pt>
                <c:pt idx="18596">
                  <c:v>25.598810638180701</c:v>
                </c:pt>
                <c:pt idx="18597">
                  <c:v>25.600187214360499</c:v>
                </c:pt>
                <c:pt idx="18598">
                  <c:v>25.601563790540201</c:v>
                </c:pt>
                <c:pt idx="18599">
                  <c:v>25.602940366719899</c:v>
                </c:pt>
                <c:pt idx="18600">
                  <c:v>25.604316942899601</c:v>
                </c:pt>
                <c:pt idx="18601">
                  <c:v>25.605693519079399</c:v>
                </c:pt>
                <c:pt idx="18602">
                  <c:v>25.6070700952591</c:v>
                </c:pt>
                <c:pt idx="18603">
                  <c:v>25.608446671438799</c:v>
                </c:pt>
                <c:pt idx="18604">
                  <c:v>25.6098232476185</c:v>
                </c:pt>
                <c:pt idx="18605">
                  <c:v>25.611199823798302</c:v>
                </c:pt>
                <c:pt idx="18606">
                  <c:v>25.612576399978</c:v>
                </c:pt>
                <c:pt idx="18607">
                  <c:v>25.613952976157702</c:v>
                </c:pt>
                <c:pt idx="18608">
                  <c:v>25.6153295523374</c:v>
                </c:pt>
                <c:pt idx="18609">
                  <c:v>25.616706128517201</c:v>
                </c:pt>
                <c:pt idx="18610">
                  <c:v>25.618082704696899</c:v>
                </c:pt>
                <c:pt idx="18611">
                  <c:v>25.619459280876601</c:v>
                </c:pt>
                <c:pt idx="18612">
                  <c:v>25.620835857056299</c:v>
                </c:pt>
                <c:pt idx="18613">
                  <c:v>25.622212433236101</c:v>
                </c:pt>
                <c:pt idx="18614">
                  <c:v>25.623589009415799</c:v>
                </c:pt>
                <c:pt idx="18615">
                  <c:v>25.624965585595501</c:v>
                </c:pt>
                <c:pt idx="18616">
                  <c:v>25.626342161775199</c:v>
                </c:pt>
                <c:pt idx="18617">
                  <c:v>25.627718737955</c:v>
                </c:pt>
                <c:pt idx="18618">
                  <c:v>25.629095314134702</c:v>
                </c:pt>
                <c:pt idx="18619">
                  <c:v>25.6304718903144</c:v>
                </c:pt>
                <c:pt idx="18620">
                  <c:v>25.631848466494102</c:v>
                </c:pt>
                <c:pt idx="18621">
                  <c:v>25.633225042673899</c:v>
                </c:pt>
                <c:pt idx="18622">
                  <c:v>25.634601618853601</c:v>
                </c:pt>
                <c:pt idx="18623">
                  <c:v>25.635978195033299</c:v>
                </c:pt>
                <c:pt idx="18624">
                  <c:v>25.637354771213001</c:v>
                </c:pt>
                <c:pt idx="18625">
                  <c:v>25.638731347392799</c:v>
                </c:pt>
                <c:pt idx="18626">
                  <c:v>25.640107923572501</c:v>
                </c:pt>
                <c:pt idx="18627">
                  <c:v>25.641484499752199</c:v>
                </c:pt>
                <c:pt idx="18628">
                  <c:v>25.642861075931901</c:v>
                </c:pt>
                <c:pt idx="18629">
                  <c:v>25.644237652111698</c:v>
                </c:pt>
                <c:pt idx="18630">
                  <c:v>25.6456142282914</c:v>
                </c:pt>
                <c:pt idx="18631">
                  <c:v>25.646990804471098</c:v>
                </c:pt>
                <c:pt idx="18632">
                  <c:v>25.6483673806509</c:v>
                </c:pt>
                <c:pt idx="18633">
                  <c:v>25.649743956830601</c:v>
                </c:pt>
                <c:pt idx="18634">
                  <c:v>25.6511205330103</c:v>
                </c:pt>
                <c:pt idx="18635">
                  <c:v>25.652497109190001</c:v>
                </c:pt>
                <c:pt idx="18636">
                  <c:v>25.653873685369799</c:v>
                </c:pt>
                <c:pt idx="18637">
                  <c:v>25.655250261549501</c:v>
                </c:pt>
                <c:pt idx="18638">
                  <c:v>25.656626837729199</c:v>
                </c:pt>
                <c:pt idx="18639">
                  <c:v>25.658003413908901</c:v>
                </c:pt>
                <c:pt idx="18640">
                  <c:v>25.659379990088699</c:v>
                </c:pt>
                <c:pt idx="18641">
                  <c:v>25.6607565662684</c:v>
                </c:pt>
                <c:pt idx="18642">
                  <c:v>25.662133142448099</c:v>
                </c:pt>
                <c:pt idx="18643">
                  <c:v>25.6635097186278</c:v>
                </c:pt>
                <c:pt idx="18644">
                  <c:v>25.664886294807602</c:v>
                </c:pt>
                <c:pt idx="18645">
                  <c:v>25.6662628709873</c:v>
                </c:pt>
                <c:pt idx="18646">
                  <c:v>25.667639447167002</c:v>
                </c:pt>
                <c:pt idx="18647">
                  <c:v>25.6690160233467</c:v>
                </c:pt>
                <c:pt idx="18648">
                  <c:v>25.670392599526501</c:v>
                </c:pt>
                <c:pt idx="18649">
                  <c:v>25.671769175706199</c:v>
                </c:pt>
                <c:pt idx="18650">
                  <c:v>25.673145751885901</c:v>
                </c:pt>
                <c:pt idx="18651">
                  <c:v>25.674522328065599</c:v>
                </c:pt>
                <c:pt idx="18652">
                  <c:v>25.6758989042454</c:v>
                </c:pt>
                <c:pt idx="18653">
                  <c:v>25.677275480425099</c:v>
                </c:pt>
                <c:pt idx="18654">
                  <c:v>25.6786520566048</c:v>
                </c:pt>
                <c:pt idx="18655">
                  <c:v>25.680028632784499</c:v>
                </c:pt>
                <c:pt idx="18656">
                  <c:v>25.6814052089643</c:v>
                </c:pt>
                <c:pt idx="18657">
                  <c:v>25.682781785144002</c:v>
                </c:pt>
                <c:pt idx="18658">
                  <c:v>25.6841583613237</c:v>
                </c:pt>
                <c:pt idx="18659">
                  <c:v>25.685534937503402</c:v>
                </c:pt>
                <c:pt idx="18660">
                  <c:v>25.686911513683199</c:v>
                </c:pt>
                <c:pt idx="18661">
                  <c:v>25.688288089862901</c:v>
                </c:pt>
                <c:pt idx="18662">
                  <c:v>25.689664666042599</c:v>
                </c:pt>
                <c:pt idx="18663">
                  <c:v>25.691041242222401</c:v>
                </c:pt>
                <c:pt idx="18664">
                  <c:v>25.692417818402099</c:v>
                </c:pt>
                <c:pt idx="18665">
                  <c:v>25.693794394581801</c:v>
                </c:pt>
                <c:pt idx="18666">
                  <c:v>25.695170970761499</c:v>
                </c:pt>
                <c:pt idx="18667">
                  <c:v>25.6965475469413</c:v>
                </c:pt>
                <c:pt idx="18668">
                  <c:v>25.697924123120998</c:v>
                </c:pt>
                <c:pt idx="18669">
                  <c:v>25.6993006993007</c:v>
                </c:pt>
                <c:pt idx="18670">
                  <c:v>25.700677275480398</c:v>
                </c:pt>
                <c:pt idx="18671">
                  <c:v>25.7020538516602</c:v>
                </c:pt>
                <c:pt idx="18672">
                  <c:v>25.703430427839901</c:v>
                </c:pt>
                <c:pt idx="18673">
                  <c:v>25.7048070040196</c:v>
                </c:pt>
                <c:pt idx="18674">
                  <c:v>25.706183580199301</c:v>
                </c:pt>
                <c:pt idx="18675">
                  <c:v>25.707560156379099</c:v>
                </c:pt>
                <c:pt idx="18676">
                  <c:v>25.708936732558801</c:v>
                </c:pt>
                <c:pt idx="18677">
                  <c:v>25.710313308738499</c:v>
                </c:pt>
                <c:pt idx="18678">
                  <c:v>25.711689884918201</c:v>
                </c:pt>
                <c:pt idx="18679">
                  <c:v>25.713066461097998</c:v>
                </c:pt>
                <c:pt idx="18680">
                  <c:v>25.7144430372777</c:v>
                </c:pt>
                <c:pt idx="18681">
                  <c:v>25.715819613457398</c:v>
                </c:pt>
                <c:pt idx="18682">
                  <c:v>25.7171961896371</c:v>
                </c:pt>
                <c:pt idx="18683">
                  <c:v>25.718572765816901</c:v>
                </c:pt>
                <c:pt idx="18684">
                  <c:v>25.7199493419966</c:v>
                </c:pt>
                <c:pt idx="18685">
                  <c:v>25.721325918176301</c:v>
                </c:pt>
                <c:pt idx="18686">
                  <c:v>25.722702494356</c:v>
                </c:pt>
                <c:pt idx="18687">
                  <c:v>25.724079070535801</c:v>
                </c:pt>
                <c:pt idx="18688">
                  <c:v>25.725455646715499</c:v>
                </c:pt>
                <c:pt idx="18689">
                  <c:v>25.726832222895201</c:v>
                </c:pt>
                <c:pt idx="18690">
                  <c:v>25.728208799074899</c:v>
                </c:pt>
                <c:pt idx="18691">
                  <c:v>25.7295853752547</c:v>
                </c:pt>
                <c:pt idx="18692">
                  <c:v>25.730961951434399</c:v>
                </c:pt>
                <c:pt idx="18693">
                  <c:v>25.7323385276141</c:v>
                </c:pt>
                <c:pt idx="18694">
                  <c:v>25.733715103793902</c:v>
                </c:pt>
                <c:pt idx="18695">
                  <c:v>25.7350916799736</c:v>
                </c:pt>
                <c:pt idx="18696">
                  <c:v>25.736468256153302</c:v>
                </c:pt>
                <c:pt idx="18697">
                  <c:v>25.737844832333</c:v>
                </c:pt>
                <c:pt idx="18698">
                  <c:v>25.739221408512801</c:v>
                </c:pt>
                <c:pt idx="18699">
                  <c:v>25.740597984692499</c:v>
                </c:pt>
                <c:pt idx="18700">
                  <c:v>25.741974560872201</c:v>
                </c:pt>
                <c:pt idx="18701">
                  <c:v>25.743351137051899</c:v>
                </c:pt>
                <c:pt idx="18702">
                  <c:v>25.744727713231701</c:v>
                </c:pt>
                <c:pt idx="18703">
                  <c:v>25.746104289411399</c:v>
                </c:pt>
                <c:pt idx="18704">
                  <c:v>25.7474808655911</c:v>
                </c:pt>
                <c:pt idx="18705">
                  <c:v>25.748857441770799</c:v>
                </c:pt>
                <c:pt idx="18706">
                  <c:v>25.7502340179506</c:v>
                </c:pt>
                <c:pt idx="18707">
                  <c:v>25.751610594130302</c:v>
                </c:pt>
                <c:pt idx="18708">
                  <c:v>25.75298717031</c:v>
                </c:pt>
                <c:pt idx="18709">
                  <c:v>25.754363746489702</c:v>
                </c:pt>
                <c:pt idx="18710">
                  <c:v>25.755740322669499</c:v>
                </c:pt>
                <c:pt idx="18711">
                  <c:v>25.757116898849201</c:v>
                </c:pt>
                <c:pt idx="18712">
                  <c:v>25.758493475028899</c:v>
                </c:pt>
                <c:pt idx="18713">
                  <c:v>25.759870051208601</c:v>
                </c:pt>
                <c:pt idx="18714">
                  <c:v>25.761246627388399</c:v>
                </c:pt>
                <c:pt idx="18715">
                  <c:v>25.762623203568101</c:v>
                </c:pt>
                <c:pt idx="18716">
                  <c:v>25.763999779747799</c:v>
                </c:pt>
                <c:pt idx="18717">
                  <c:v>25.765376355927501</c:v>
                </c:pt>
                <c:pt idx="18718">
                  <c:v>25.766752932107298</c:v>
                </c:pt>
                <c:pt idx="18719">
                  <c:v>25.768129508287</c:v>
                </c:pt>
                <c:pt idx="18720">
                  <c:v>25.769506084466698</c:v>
                </c:pt>
                <c:pt idx="18721">
                  <c:v>25.7708826606464</c:v>
                </c:pt>
                <c:pt idx="18722">
                  <c:v>25.772259236826201</c:v>
                </c:pt>
                <c:pt idx="18723">
                  <c:v>25.7736358130059</c:v>
                </c:pt>
                <c:pt idx="18724">
                  <c:v>25.775012389185601</c:v>
                </c:pt>
                <c:pt idx="18725">
                  <c:v>25.776388965365399</c:v>
                </c:pt>
                <c:pt idx="18726">
                  <c:v>25.777765541545101</c:v>
                </c:pt>
                <c:pt idx="18727">
                  <c:v>25.779142117724799</c:v>
                </c:pt>
                <c:pt idx="18728">
                  <c:v>25.780518693904501</c:v>
                </c:pt>
                <c:pt idx="18729">
                  <c:v>25.781895270084298</c:v>
                </c:pt>
                <c:pt idx="18730">
                  <c:v>25.783271846264</c:v>
                </c:pt>
                <c:pt idx="18731">
                  <c:v>25.784648422443698</c:v>
                </c:pt>
                <c:pt idx="18732">
                  <c:v>25.7860249986234</c:v>
                </c:pt>
                <c:pt idx="18733">
                  <c:v>25.787401574803201</c:v>
                </c:pt>
                <c:pt idx="18734">
                  <c:v>25.7887781509829</c:v>
                </c:pt>
                <c:pt idx="18735">
                  <c:v>25.790154727162601</c:v>
                </c:pt>
                <c:pt idx="18736">
                  <c:v>25.7915313033423</c:v>
                </c:pt>
                <c:pt idx="18737">
                  <c:v>25.792907879522101</c:v>
                </c:pt>
                <c:pt idx="18738">
                  <c:v>25.794284455701799</c:v>
                </c:pt>
                <c:pt idx="18739">
                  <c:v>25.795661031881501</c:v>
                </c:pt>
                <c:pt idx="18740">
                  <c:v>25.797037608061199</c:v>
                </c:pt>
                <c:pt idx="18741">
                  <c:v>25.798414184241</c:v>
                </c:pt>
                <c:pt idx="18742">
                  <c:v>25.799790760420699</c:v>
                </c:pt>
                <c:pt idx="18743">
                  <c:v>25.8011673366004</c:v>
                </c:pt>
                <c:pt idx="18744">
                  <c:v>25.802543912780099</c:v>
                </c:pt>
                <c:pt idx="18745">
                  <c:v>25.8039204889599</c:v>
                </c:pt>
                <c:pt idx="18746">
                  <c:v>25.805297065139602</c:v>
                </c:pt>
                <c:pt idx="18747">
                  <c:v>25.8066736413193</c:v>
                </c:pt>
                <c:pt idx="18748">
                  <c:v>25.808050217499002</c:v>
                </c:pt>
                <c:pt idx="18749">
                  <c:v>25.809426793678799</c:v>
                </c:pt>
                <c:pt idx="18750">
                  <c:v>25.810803369858501</c:v>
                </c:pt>
                <c:pt idx="18751">
                  <c:v>25.812179946038199</c:v>
                </c:pt>
                <c:pt idx="18752">
                  <c:v>25.813556522217901</c:v>
                </c:pt>
                <c:pt idx="18753">
                  <c:v>25.814933098397699</c:v>
                </c:pt>
                <c:pt idx="18754">
                  <c:v>25.816309674577401</c:v>
                </c:pt>
                <c:pt idx="18755">
                  <c:v>25.817686250757099</c:v>
                </c:pt>
                <c:pt idx="18756">
                  <c:v>25.819062826936801</c:v>
                </c:pt>
                <c:pt idx="18757">
                  <c:v>25.820439403116598</c:v>
                </c:pt>
                <c:pt idx="18758">
                  <c:v>25.8218159792963</c:v>
                </c:pt>
                <c:pt idx="18759">
                  <c:v>25.823192555475998</c:v>
                </c:pt>
                <c:pt idx="18760">
                  <c:v>25.824569131655799</c:v>
                </c:pt>
                <c:pt idx="18761">
                  <c:v>25.825945707835501</c:v>
                </c:pt>
                <c:pt idx="18762">
                  <c:v>25.827322284015199</c:v>
                </c:pt>
                <c:pt idx="18763">
                  <c:v>25.828698860194901</c:v>
                </c:pt>
                <c:pt idx="18764">
                  <c:v>25.830075436374699</c:v>
                </c:pt>
                <c:pt idx="18765">
                  <c:v>25.831452012554401</c:v>
                </c:pt>
                <c:pt idx="18766">
                  <c:v>25.832828588734099</c:v>
                </c:pt>
                <c:pt idx="18767">
                  <c:v>25.834205164913801</c:v>
                </c:pt>
                <c:pt idx="18768">
                  <c:v>25.835581741093598</c:v>
                </c:pt>
                <c:pt idx="18769">
                  <c:v>25.8369583172733</c:v>
                </c:pt>
                <c:pt idx="18770">
                  <c:v>25.838334893452998</c:v>
                </c:pt>
                <c:pt idx="18771">
                  <c:v>25.8397114696327</c:v>
                </c:pt>
                <c:pt idx="18772">
                  <c:v>25.841088045812501</c:v>
                </c:pt>
                <c:pt idx="18773">
                  <c:v>25.8424646219922</c:v>
                </c:pt>
                <c:pt idx="18774">
                  <c:v>25.843841198171901</c:v>
                </c:pt>
                <c:pt idx="18775">
                  <c:v>25.8452177743516</c:v>
                </c:pt>
                <c:pt idx="18776">
                  <c:v>25.846594350531401</c:v>
                </c:pt>
                <c:pt idx="18777">
                  <c:v>25.847970926711099</c:v>
                </c:pt>
                <c:pt idx="18778">
                  <c:v>25.849347502890801</c:v>
                </c:pt>
                <c:pt idx="18779">
                  <c:v>25.850724079070499</c:v>
                </c:pt>
                <c:pt idx="18780">
                  <c:v>25.8521006552503</c:v>
                </c:pt>
                <c:pt idx="18781">
                  <c:v>25.853477231429999</c:v>
                </c:pt>
                <c:pt idx="18782">
                  <c:v>25.8548538076097</c:v>
                </c:pt>
                <c:pt idx="18783">
                  <c:v>25.856230383789399</c:v>
                </c:pt>
                <c:pt idx="18784">
                  <c:v>25.8576069599692</c:v>
                </c:pt>
                <c:pt idx="18785">
                  <c:v>25.858983536148902</c:v>
                </c:pt>
                <c:pt idx="18786">
                  <c:v>25.8603601123286</c:v>
                </c:pt>
                <c:pt idx="18787">
                  <c:v>25.861736688508302</c:v>
                </c:pt>
                <c:pt idx="18788">
                  <c:v>25.863113264688099</c:v>
                </c:pt>
                <c:pt idx="18789">
                  <c:v>25.864489840867801</c:v>
                </c:pt>
                <c:pt idx="18790">
                  <c:v>25.865866417047499</c:v>
                </c:pt>
                <c:pt idx="18791">
                  <c:v>25.8672429932273</c:v>
                </c:pt>
                <c:pt idx="18792">
                  <c:v>25.868619569406999</c:v>
                </c:pt>
                <c:pt idx="18793">
                  <c:v>25.8699961455867</c:v>
                </c:pt>
                <c:pt idx="18794">
                  <c:v>25.871372721766399</c:v>
                </c:pt>
                <c:pt idx="18795">
                  <c:v>25.8727492979462</c:v>
                </c:pt>
                <c:pt idx="18796">
                  <c:v>25.874125874125902</c:v>
                </c:pt>
                <c:pt idx="18797">
                  <c:v>25.8755024503056</c:v>
                </c:pt>
                <c:pt idx="18798">
                  <c:v>25.876879026485302</c:v>
                </c:pt>
                <c:pt idx="18799">
                  <c:v>25.878255602665099</c:v>
                </c:pt>
                <c:pt idx="18800">
                  <c:v>25.879632178844801</c:v>
                </c:pt>
                <c:pt idx="18801">
                  <c:v>25.881008755024499</c:v>
                </c:pt>
                <c:pt idx="18802">
                  <c:v>25.882385331204201</c:v>
                </c:pt>
                <c:pt idx="18803">
                  <c:v>25.883761907383999</c:v>
                </c:pt>
                <c:pt idx="18804">
                  <c:v>25.885138483563701</c:v>
                </c:pt>
                <c:pt idx="18805">
                  <c:v>25.886515059743399</c:v>
                </c:pt>
                <c:pt idx="18806">
                  <c:v>25.887891635923101</c:v>
                </c:pt>
                <c:pt idx="18807">
                  <c:v>25.889268212102898</c:v>
                </c:pt>
                <c:pt idx="18808">
                  <c:v>25.8906447882826</c:v>
                </c:pt>
                <c:pt idx="18809">
                  <c:v>25.892021364462298</c:v>
                </c:pt>
                <c:pt idx="18810">
                  <c:v>25.893397940642</c:v>
                </c:pt>
                <c:pt idx="18811">
                  <c:v>25.894774516821801</c:v>
                </c:pt>
                <c:pt idx="18812">
                  <c:v>25.8961510930015</c:v>
                </c:pt>
                <c:pt idx="18813">
                  <c:v>25.897527669181201</c:v>
                </c:pt>
                <c:pt idx="18814">
                  <c:v>25.8989042453609</c:v>
                </c:pt>
                <c:pt idx="18815">
                  <c:v>25.900280821540701</c:v>
                </c:pt>
                <c:pt idx="18816">
                  <c:v>25.901657397720399</c:v>
                </c:pt>
                <c:pt idx="18817">
                  <c:v>25.903033973900101</c:v>
                </c:pt>
                <c:pt idx="18818">
                  <c:v>25.904410550079898</c:v>
                </c:pt>
                <c:pt idx="18819">
                  <c:v>25.9057871262596</c:v>
                </c:pt>
                <c:pt idx="18820">
                  <c:v>25.907163702439298</c:v>
                </c:pt>
                <c:pt idx="18821">
                  <c:v>25.908540278619</c:v>
                </c:pt>
                <c:pt idx="18822">
                  <c:v>25.909916854798801</c:v>
                </c:pt>
                <c:pt idx="18823">
                  <c:v>25.9112934309785</c:v>
                </c:pt>
                <c:pt idx="18824">
                  <c:v>25.912670007158201</c:v>
                </c:pt>
                <c:pt idx="18825">
                  <c:v>25.9140465833379</c:v>
                </c:pt>
                <c:pt idx="18826">
                  <c:v>25.915423159517701</c:v>
                </c:pt>
                <c:pt idx="18827">
                  <c:v>25.916799735697399</c:v>
                </c:pt>
                <c:pt idx="18828">
                  <c:v>25.918176311877101</c:v>
                </c:pt>
                <c:pt idx="18829">
                  <c:v>25.919552888056799</c:v>
                </c:pt>
                <c:pt idx="18830">
                  <c:v>25.9209294642366</c:v>
                </c:pt>
                <c:pt idx="18831">
                  <c:v>25.922306040416299</c:v>
                </c:pt>
                <c:pt idx="18832">
                  <c:v>25.923682616596</c:v>
                </c:pt>
                <c:pt idx="18833">
                  <c:v>25.925059192775699</c:v>
                </c:pt>
                <c:pt idx="18834">
                  <c:v>25.9264357689555</c:v>
                </c:pt>
                <c:pt idx="18835">
                  <c:v>25.927812345135202</c:v>
                </c:pt>
                <c:pt idx="18836">
                  <c:v>25.9291889213149</c:v>
                </c:pt>
                <c:pt idx="18837">
                  <c:v>25.930565497494602</c:v>
                </c:pt>
                <c:pt idx="18838">
                  <c:v>25.931942073674399</c:v>
                </c:pt>
                <c:pt idx="18839">
                  <c:v>25.933318649854101</c:v>
                </c:pt>
                <c:pt idx="18840">
                  <c:v>25.934695226033799</c:v>
                </c:pt>
                <c:pt idx="18841">
                  <c:v>25.936071802213501</c:v>
                </c:pt>
                <c:pt idx="18842">
                  <c:v>25.937448378393299</c:v>
                </c:pt>
                <c:pt idx="18843">
                  <c:v>25.938824954573001</c:v>
                </c:pt>
                <c:pt idx="18844">
                  <c:v>25.940201530752699</c:v>
                </c:pt>
                <c:pt idx="18845">
                  <c:v>25.941578106932401</c:v>
                </c:pt>
                <c:pt idx="18846">
                  <c:v>25.942954683112202</c:v>
                </c:pt>
                <c:pt idx="18847">
                  <c:v>25.9443312592919</c:v>
                </c:pt>
                <c:pt idx="18848">
                  <c:v>25.945707835471602</c:v>
                </c:pt>
                <c:pt idx="18849">
                  <c:v>25.9470844116513</c:v>
                </c:pt>
                <c:pt idx="18850">
                  <c:v>25.948460987831101</c:v>
                </c:pt>
                <c:pt idx="18851">
                  <c:v>25.949837564010799</c:v>
                </c:pt>
                <c:pt idx="18852">
                  <c:v>25.951214140190501</c:v>
                </c:pt>
                <c:pt idx="18853">
                  <c:v>25.952590716370299</c:v>
                </c:pt>
                <c:pt idx="18854">
                  <c:v>25.953967292550001</c:v>
                </c:pt>
                <c:pt idx="18855">
                  <c:v>25.955343868729699</c:v>
                </c:pt>
                <c:pt idx="18856">
                  <c:v>25.956720444909401</c:v>
                </c:pt>
                <c:pt idx="18857">
                  <c:v>25.958097021089198</c:v>
                </c:pt>
                <c:pt idx="18858">
                  <c:v>25.9594735972689</c:v>
                </c:pt>
                <c:pt idx="18859">
                  <c:v>25.960850173448598</c:v>
                </c:pt>
                <c:pt idx="18860">
                  <c:v>25.9622267496283</c:v>
                </c:pt>
                <c:pt idx="18861">
                  <c:v>25.963603325808101</c:v>
                </c:pt>
                <c:pt idx="18862">
                  <c:v>25.9649799019878</c:v>
                </c:pt>
                <c:pt idx="18863">
                  <c:v>25.966356478167501</c:v>
                </c:pt>
                <c:pt idx="18864">
                  <c:v>25.9677330543472</c:v>
                </c:pt>
                <c:pt idx="18865">
                  <c:v>25.969109630527001</c:v>
                </c:pt>
                <c:pt idx="18866">
                  <c:v>25.970486206706699</c:v>
                </c:pt>
                <c:pt idx="18867">
                  <c:v>25.971862782886401</c:v>
                </c:pt>
                <c:pt idx="18868">
                  <c:v>25.973239359066099</c:v>
                </c:pt>
                <c:pt idx="18869">
                  <c:v>25.9746159352459</c:v>
                </c:pt>
                <c:pt idx="18870">
                  <c:v>25.975992511425599</c:v>
                </c:pt>
                <c:pt idx="18871">
                  <c:v>25.9773690876053</c:v>
                </c:pt>
                <c:pt idx="18872">
                  <c:v>25.978745663784998</c:v>
                </c:pt>
                <c:pt idx="18873">
                  <c:v>25.9801222399648</c:v>
                </c:pt>
                <c:pt idx="18874">
                  <c:v>25.981498816144502</c:v>
                </c:pt>
                <c:pt idx="18875">
                  <c:v>25.9828753923242</c:v>
                </c:pt>
                <c:pt idx="18876">
                  <c:v>25.984251968503902</c:v>
                </c:pt>
                <c:pt idx="18877">
                  <c:v>25.985628544683699</c:v>
                </c:pt>
                <c:pt idx="18878">
                  <c:v>25.987005120863401</c:v>
                </c:pt>
                <c:pt idx="18879">
                  <c:v>25.988381697043099</c:v>
                </c:pt>
                <c:pt idx="18880">
                  <c:v>25.989758273222801</c:v>
                </c:pt>
                <c:pt idx="18881">
                  <c:v>25.991134849402599</c:v>
                </c:pt>
                <c:pt idx="18882">
                  <c:v>25.9925114255823</c:v>
                </c:pt>
                <c:pt idx="18883">
                  <c:v>25.993888001761999</c:v>
                </c:pt>
                <c:pt idx="18884">
                  <c:v>25.9952645779417</c:v>
                </c:pt>
                <c:pt idx="18885">
                  <c:v>25.996641154121502</c:v>
                </c:pt>
                <c:pt idx="18886">
                  <c:v>25.9980177303012</c:v>
                </c:pt>
                <c:pt idx="18887">
                  <c:v>25.999394306480902</c:v>
                </c:pt>
                <c:pt idx="18888">
                  <c:v>26.000770882660699</c:v>
                </c:pt>
                <c:pt idx="18889">
                  <c:v>26.002147458840401</c:v>
                </c:pt>
                <c:pt idx="18890">
                  <c:v>26.003524035020099</c:v>
                </c:pt>
                <c:pt idx="18891">
                  <c:v>26.004900611199801</c:v>
                </c:pt>
                <c:pt idx="18892">
                  <c:v>26.006277187379599</c:v>
                </c:pt>
                <c:pt idx="18893">
                  <c:v>26.007653763559301</c:v>
                </c:pt>
                <c:pt idx="18894">
                  <c:v>26.009030339738999</c:v>
                </c:pt>
                <c:pt idx="18895">
                  <c:v>26.010406915918701</c:v>
                </c:pt>
                <c:pt idx="18896">
                  <c:v>26.011783492098498</c:v>
                </c:pt>
                <c:pt idx="18897">
                  <c:v>26.0131600682782</c:v>
                </c:pt>
                <c:pt idx="18898">
                  <c:v>26.014536644457898</c:v>
                </c:pt>
                <c:pt idx="18899">
                  <c:v>26.0159132206376</c:v>
                </c:pt>
                <c:pt idx="18900">
                  <c:v>26.017289796817401</c:v>
                </c:pt>
                <c:pt idx="18901">
                  <c:v>26.0186663729971</c:v>
                </c:pt>
                <c:pt idx="18902">
                  <c:v>26.020042949176801</c:v>
                </c:pt>
                <c:pt idx="18903">
                  <c:v>26.021419525356499</c:v>
                </c:pt>
                <c:pt idx="18904">
                  <c:v>26.022796101536301</c:v>
                </c:pt>
                <c:pt idx="18905">
                  <c:v>26.024172677715999</c:v>
                </c:pt>
                <c:pt idx="18906">
                  <c:v>26.025549253895701</c:v>
                </c:pt>
                <c:pt idx="18907">
                  <c:v>26.026925830075399</c:v>
                </c:pt>
                <c:pt idx="18908">
                  <c:v>26.0283024062552</c:v>
                </c:pt>
                <c:pt idx="18909">
                  <c:v>26.029678982434898</c:v>
                </c:pt>
                <c:pt idx="18910">
                  <c:v>26.0310555586146</c:v>
                </c:pt>
                <c:pt idx="18911">
                  <c:v>26.032432134794298</c:v>
                </c:pt>
                <c:pt idx="18912">
                  <c:v>26.0338087109741</c:v>
                </c:pt>
                <c:pt idx="18913">
                  <c:v>26.035185287153801</c:v>
                </c:pt>
                <c:pt idx="18914">
                  <c:v>26.0365618633335</c:v>
                </c:pt>
                <c:pt idx="18915">
                  <c:v>26.037938439513201</c:v>
                </c:pt>
                <c:pt idx="18916">
                  <c:v>26.039315015692999</c:v>
                </c:pt>
                <c:pt idx="18917">
                  <c:v>26.040691591872701</c:v>
                </c:pt>
                <c:pt idx="18918">
                  <c:v>26.042068168052399</c:v>
                </c:pt>
                <c:pt idx="18919">
                  <c:v>26.0434447442322</c:v>
                </c:pt>
                <c:pt idx="18920">
                  <c:v>26.044821320411899</c:v>
                </c:pt>
                <c:pt idx="18921">
                  <c:v>26.0461978965916</c:v>
                </c:pt>
                <c:pt idx="18922">
                  <c:v>26.047574472771299</c:v>
                </c:pt>
                <c:pt idx="18923">
                  <c:v>26.0489510489511</c:v>
                </c:pt>
                <c:pt idx="18924">
                  <c:v>26.050327625130802</c:v>
                </c:pt>
                <c:pt idx="18925">
                  <c:v>26.0517042013105</c:v>
                </c:pt>
                <c:pt idx="18926">
                  <c:v>26.053080777490202</c:v>
                </c:pt>
                <c:pt idx="18927">
                  <c:v>26.054457353669999</c:v>
                </c:pt>
                <c:pt idx="18928">
                  <c:v>26.055833929849701</c:v>
                </c:pt>
                <c:pt idx="18929">
                  <c:v>26.057210506029399</c:v>
                </c:pt>
                <c:pt idx="18930">
                  <c:v>26.058587082209101</c:v>
                </c:pt>
                <c:pt idx="18931">
                  <c:v>26.059963658388899</c:v>
                </c:pt>
                <c:pt idx="18932">
                  <c:v>26.0613402345686</c:v>
                </c:pt>
                <c:pt idx="18933">
                  <c:v>26.062716810748299</c:v>
                </c:pt>
                <c:pt idx="18934">
                  <c:v>26.064093386928</c:v>
                </c:pt>
                <c:pt idx="18935">
                  <c:v>26.065469963107802</c:v>
                </c:pt>
                <c:pt idx="18936">
                  <c:v>26.0668465392875</c:v>
                </c:pt>
                <c:pt idx="18937">
                  <c:v>26.068223115467202</c:v>
                </c:pt>
                <c:pt idx="18938">
                  <c:v>26.0695996916469</c:v>
                </c:pt>
                <c:pt idx="18939">
                  <c:v>26.070976267826701</c:v>
                </c:pt>
                <c:pt idx="18940">
                  <c:v>26.072352844006399</c:v>
                </c:pt>
                <c:pt idx="18941">
                  <c:v>26.073729420186101</c:v>
                </c:pt>
                <c:pt idx="18942">
                  <c:v>26.075105996365799</c:v>
                </c:pt>
                <c:pt idx="18943">
                  <c:v>26.076482572545601</c:v>
                </c:pt>
                <c:pt idx="18944">
                  <c:v>26.077859148725299</c:v>
                </c:pt>
                <c:pt idx="18945">
                  <c:v>26.079235724905001</c:v>
                </c:pt>
                <c:pt idx="18946">
                  <c:v>26.080612301084798</c:v>
                </c:pt>
                <c:pt idx="18947">
                  <c:v>26.0819888772645</c:v>
                </c:pt>
                <c:pt idx="18948">
                  <c:v>26.083365453444198</c:v>
                </c:pt>
                <c:pt idx="18949">
                  <c:v>26.0847420296239</c:v>
                </c:pt>
                <c:pt idx="18950">
                  <c:v>26.086118605803701</c:v>
                </c:pt>
                <c:pt idx="18951">
                  <c:v>26.0874951819834</c:v>
                </c:pt>
                <c:pt idx="18952">
                  <c:v>26.088871758163101</c:v>
                </c:pt>
                <c:pt idx="18953">
                  <c:v>26.0902483343428</c:v>
                </c:pt>
                <c:pt idx="18954">
                  <c:v>26.091624910522601</c:v>
                </c:pt>
                <c:pt idx="18955">
                  <c:v>26.093001486702299</c:v>
                </c:pt>
                <c:pt idx="18956">
                  <c:v>26.094378062882001</c:v>
                </c:pt>
                <c:pt idx="18957">
                  <c:v>26.095754639061699</c:v>
                </c:pt>
                <c:pt idx="18958">
                  <c:v>26.0971312152415</c:v>
                </c:pt>
                <c:pt idx="18959">
                  <c:v>26.098507791421198</c:v>
                </c:pt>
                <c:pt idx="18960">
                  <c:v>26.0998843676009</c:v>
                </c:pt>
                <c:pt idx="18961">
                  <c:v>26.101260943780598</c:v>
                </c:pt>
                <c:pt idx="18962">
                  <c:v>26.1026375199604</c:v>
                </c:pt>
                <c:pt idx="18963">
                  <c:v>26.104014096140101</c:v>
                </c:pt>
                <c:pt idx="18964">
                  <c:v>26.1053906723198</c:v>
                </c:pt>
                <c:pt idx="18965">
                  <c:v>26.106767248499501</c:v>
                </c:pt>
                <c:pt idx="18966">
                  <c:v>26.108143824679299</c:v>
                </c:pt>
                <c:pt idx="18967">
                  <c:v>26.109520400859001</c:v>
                </c:pt>
                <c:pt idx="18968">
                  <c:v>26.110896977038699</c:v>
                </c:pt>
                <c:pt idx="18969">
                  <c:v>26.112273553218401</c:v>
                </c:pt>
                <c:pt idx="18970">
                  <c:v>26.113650129398199</c:v>
                </c:pt>
                <c:pt idx="18971">
                  <c:v>26.1150267055779</c:v>
                </c:pt>
                <c:pt idx="18972">
                  <c:v>26.116403281757599</c:v>
                </c:pt>
                <c:pt idx="18973">
                  <c:v>26.1177798579373</c:v>
                </c:pt>
                <c:pt idx="18974">
                  <c:v>26.119156434117102</c:v>
                </c:pt>
                <c:pt idx="18975">
                  <c:v>26.1205330102968</c:v>
                </c:pt>
                <c:pt idx="18976">
                  <c:v>26.121909586476502</c:v>
                </c:pt>
                <c:pt idx="18977">
                  <c:v>26.123286162656299</c:v>
                </c:pt>
                <c:pt idx="18978">
                  <c:v>26.124662738836001</c:v>
                </c:pt>
                <c:pt idx="18979">
                  <c:v>26.126039315015699</c:v>
                </c:pt>
                <c:pt idx="18980">
                  <c:v>26.127415891195401</c:v>
                </c:pt>
                <c:pt idx="18981">
                  <c:v>26.128792467375199</c:v>
                </c:pt>
                <c:pt idx="18982">
                  <c:v>26.130169043554901</c:v>
                </c:pt>
                <c:pt idx="18983">
                  <c:v>26.131545619734599</c:v>
                </c:pt>
                <c:pt idx="18984">
                  <c:v>26.132922195914301</c:v>
                </c:pt>
                <c:pt idx="18985">
                  <c:v>26.134298772094098</c:v>
                </c:pt>
                <c:pt idx="18986">
                  <c:v>26.1356753482738</c:v>
                </c:pt>
                <c:pt idx="18987">
                  <c:v>26.137051924453498</c:v>
                </c:pt>
                <c:pt idx="18988">
                  <c:v>26.1384285006332</c:v>
                </c:pt>
                <c:pt idx="18989">
                  <c:v>26.139805076813001</c:v>
                </c:pt>
                <c:pt idx="18990">
                  <c:v>26.141181652992699</c:v>
                </c:pt>
                <c:pt idx="18991">
                  <c:v>26.142558229172401</c:v>
                </c:pt>
                <c:pt idx="18992">
                  <c:v>26.143934805352099</c:v>
                </c:pt>
                <c:pt idx="18993">
                  <c:v>26.145311381531901</c:v>
                </c:pt>
                <c:pt idx="18994">
                  <c:v>26.146687957711599</c:v>
                </c:pt>
                <c:pt idx="18995">
                  <c:v>26.148064533891301</c:v>
                </c:pt>
                <c:pt idx="18996">
                  <c:v>26.149441110070999</c:v>
                </c:pt>
                <c:pt idx="18997">
                  <c:v>26.1508176862508</c:v>
                </c:pt>
                <c:pt idx="18998">
                  <c:v>26.152194262430498</c:v>
                </c:pt>
                <c:pt idx="18999">
                  <c:v>26.1535708386102</c:v>
                </c:pt>
                <c:pt idx="19000">
                  <c:v>26.154947414789898</c:v>
                </c:pt>
                <c:pt idx="19001">
                  <c:v>26.1563239909697</c:v>
                </c:pt>
                <c:pt idx="19002">
                  <c:v>26.157700567149401</c:v>
                </c:pt>
                <c:pt idx="19003">
                  <c:v>26.1590771433291</c:v>
                </c:pt>
                <c:pt idx="19004">
                  <c:v>26.160453719508801</c:v>
                </c:pt>
                <c:pt idx="19005">
                  <c:v>26.161830295688599</c:v>
                </c:pt>
                <c:pt idx="19006">
                  <c:v>26.163206871868301</c:v>
                </c:pt>
                <c:pt idx="19007">
                  <c:v>26.164583448047999</c:v>
                </c:pt>
                <c:pt idx="19008">
                  <c:v>26.165960024227701</c:v>
                </c:pt>
                <c:pt idx="19009">
                  <c:v>26.167336600407499</c:v>
                </c:pt>
                <c:pt idx="19010">
                  <c:v>26.1687131765872</c:v>
                </c:pt>
                <c:pt idx="19011">
                  <c:v>26.170089752766899</c:v>
                </c:pt>
                <c:pt idx="19012">
                  <c:v>26.1714663289467</c:v>
                </c:pt>
                <c:pt idx="19013">
                  <c:v>26.172842905126402</c:v>
                </c:pt>
                <c:pt idx="19014">
                  <c:v>26.1742194813061</c:v>
                </c:pt>
                <c:pt idx="19015">
                  <c:v>26.175596057485802</c:v>
                </c:pt>
                <c:pt idx="19016">
                  <c:v>26.176972633665599</c:v>
                </c:pt>
                <c:pt idx="19017">
                  <c:v>26.178349209845301</c:v>
                </c:pt>
                <c:pt idx="19018">
                  <c:v>26.179725786024999</c:v>
                </c:pt>
                <c:pt idx="19019">
                  <c:v>26.181102362204701</c:v>
                </c:pt>
                <c:pt idx="19020">
                  <c:v>26.182478938384499</c:v>
                </c:pt>
                <c:pt idx="19021">
                  <c:v>26.1838555145642</c:v>
                </c:pt>
                <c:pt idx="19022">
                  <c:v>26.185232090743899</c:v>
                </c:pt>
                <c:pt idx="19023">
                  <c:v>26.1866086669236</c:v>
                </c:pt>
                <c:pt idx="19024">
                  <c:v>26.187985243103402</c:v>
                </c:pt>
                <c:pt idx="19025">
                  <c:v>26.1893618192831</c:v>
                </c:pt>
                <c:pt idx="19026">
                  <c:v>26.190738395462802</c:v>
                </c:pt>
                <c:pt idx="19027">
                  <c:v>26.1921149716425</c:v>
                </c:pt>
                <c:pt idx="19028">
                  <c:v>26.193491547822301</c:v>
                </c:pt>
                <c:pt idx="19029">
                  <c:v>26.194868124001999</c:v>
                </c:pt>
                <c:pt idx="19030">
                  <c:v>26.196244700181701</c:v>
                </c:pt>
                <c:pt idx="19031">
                  <c:v>26.197621276361399</c:v>
                </c:pt>
                <c:pt idx="19032">
                  <c:v>26.198997852541201</c:v>
                </c:pt>
                <c:pt idx="19033">
                  <c:v>26.200374428720899</c:v>
                </c:pt>
                <c:pt idx="19034">
                  <c:v>26.201751004900601</c:v>
                </c:pt>
                <c:pt idx="19035">
                  <c:v>26.203127581080299</c:v>
                </c:pt>
                <c:pt idx="19036">
                  <c:v>26.2045041572601</c:v>
                </c:pt>
                <c:pt idx="19037">
                  <c:v>26.205880733439798</c:v>
                </c:pt>
                <c:pt idx="19038">
                  <c:v>26.2072573096195</c:v>
                </c:pt>
                <c:pt idx="19039">
                  <c:v>26.208633885799198</c:v>
                </c:pt>
                <c:pt idx="19040">
                  <c:v>26.210010461979</c:v>
                </c:pt>
                <c:pt idx="19041">
                  <c:v>26.211387038158701</c:v>
                </c:pt>
                <c:pt idx="19042">
                  <c:v>26.2127636143384</c:v>
                </c:pt>
                <c:pt idx="19043">
                  <c:v>26.214140190518101</c:v>
                </c:pt>
                <c:pt idx="19044">
                  <c:v>26.215516766697899</c:v>
                </c:pt>
                <c:pt idx="19045">
                  <c:v>26.216893342877601</c:v>
                </c:pt>
                <c:pt idx="19046">
                  <c:v>26.218269919057299</c:v>
                </c:pt>
                <c:pt idx="19047">
                  <c:v>26.2196464952371</c:v>
                </c:pt>
                <c:pt idx="19048">
                  <c:v>26.221023071416798</c:v>
                </c:pt>
                <c:pt idx="19049">
                  <c:v>26.2223996475965</c:v>
                </c:pt>
                <c:pt idx="19050">
                  <c:v>26.223776223776198</c:v>
                </c:pt>
                <c:pt idx="19051">
                  <c:v>26.225152799956</c:v>
                </c:pt>
                <c:pt idx="19052">
                  <c:v>26.226529376135701</c:v>
                </c:pt>
                <c:pt idx="19053">
                  <c:v>26.2279059523154</c:v>
                </c:pt>
                <c:pt idx="19054">
                  <c:v>26.229282528495101</c:v>
                </c:pt>
                <c:pt idx="19055">
                  <c:v>26.230659104674899</c:v>
                </c:pt>
                <c:pt idx="19056">
                  <c:v>26.232035680854601</c:v>
                </c:pt>
                <c:pt idx="19057">
                  <c:v>26.233412257034299</c:v>
                </c:pt>
                <c:pt idx="19058">
                  <c:v>26.234788833214001</c:v>
                </c:pt>
                <c:pt idx="19059">
                  <c:v>26.236165409393799</c:v>
                </c:pt>
                <c:pt idx="19060">
                  <c:v>26.2375419855735</c:v>
                </c:pt>
                <c:pt idx="19061">
                  <c:v>26.238918561753199</c:v>
                </c:pt>
                <c:pt idx="19062">
                  <c:v>26.2402951379329</c:v>
                </c:pt>
                <c:pt idx="19063">
                  <c:v>26.241671714112702</c:v>
                </c:pt>
                <c:pt idx="19064">
                  <c:v>26.2430482902924</c:v>
                </c:pt>
                <c:pt idx="19065">
                  <c:v>26.244424866472102</c:v>
                </c:pt>
                <c:pt idx="19066">
                  <c:v>26.2458014426518</c:v>
                </c:pt>
                <c:pt idx="19067">
                  <c:v>26.247178018831601</c:v>
                </c:pt>
                <c:pt idx="19068">
                  <c:v>26.248554595011299</c:v>
                </c:pt>
                <c:pt idx="19069">
                  <c:v>26.249931171191001</c:v>
                </c:pt>
                <c:pt idx="19070">
                  <c:v>26.251307747370699</c:v>
                </c:pt>
                <c:pt idx="19071">
                  <c:v>26.252684323550501</c:v>
                </c:pt>
                <c:pt idx="19072">
                  <c:v>26.254060899730199</c:v>
                </c:pt>
                <c:pt idx="19073">
                  <c:v>26.255437475909901</c:v>
                </c:pt>
                <c:pt idx="19074">
                  <c:v>26.256814052089702</c:v>
                </c:pt>
                <c:pt idx="19075">
                  <c:v>26.2581906282694</c:v>
                </c:pt>
                <c:pt idx="19076">
                  <c:v>26.259567204449102</c:v>
                </c:pt>
                <c:pt idx="19077">
                  <c:v>26.2609437806288</c:v>
                </c:pt>
                <c:pt idx="19078">
                  <c:v>26.262320356808601</c:v>
                </c:pt>
                <c:pt idx="19079">
                  <c:v>26.263696932988299</c:v>
                </c:pt>
                <c:pt idx="19080">
                  <c:v>26.265073509168001</c:v>
                </c:pt>
                <c:pt idx="19081">
                  <c:v>26.266450085347699</c:v>
                </c:pt>
                <c:pt idx="19082">
                  <c:v>26.267826661527501</c:v>
                </c:pt>
                <c:pt idx="19083">
                  <c:v>26.269203237707199</c:v>
                </c:pt>
                <c:pt idx="19084">
                  <c:v>26.270579813886901</c:v>
                </c:pt>
                <c:pt idx="19085">
                  <c:v>26.271956390066599</c:v>
                </c:pt>
                <c:pt idx="19086">
                  <c:v>26.2733329662464</c:v>
                </c:pt>
                <c:pt idx="19087">
                  <c:v>26.274709542426098</c:v>
                </c:pt>
                <c:pt idx="19088">
                  <c:v>26.2760861186058</c:v>
                </c:pt>
                <c:pt idx="19089">
                  <c:v>26.277462694785498</c:v>
                </c:pt>
                <c:pt idx="19090">
                  <c:v>26.2788392709653</c:v>
                </c:pt>
                <c:pt idx="19091">
                  <c:v>26.280215847145001</c:v>
                </c:pt>
                <c:pt idx="19092">
                  <c:v>26.2815924233247</c:v>
                </c:pt>
                <c:pt idx="19093">
                  <c:v>26.282968999504401</c:v>
                </c:pt>
                <c:pt idx="19094">
                  <c:v>26.284345575684199</c:v>
                </c:pt>
                <c:pt idx="19095">
                  <c:v>26.285722151863901</c:v>
                </c:pt>
                <c:pt idx="19096">
                  <c:v>26.287098728043599</c:v>
                </c:pt>
                <c:pt idx="19097">
                  <c:v>26.288475304223301</c:v>
                </c:pt>
                <c:pt idx="19098">
                  <c:v>26.289851880403099</c:v>
                </c:pt>
                <c:pt idx="19099">
                  <c:v>26.2912284565828</c:v>
                </c:pt>
                <c:pt idx="19100">
                  <c:v>26.292605032762498</c:v>
                </c:pt>
                <c:pt idx="19101">
                  <c:v>26.2939816089422</c:v>
                </c:pt>
                <c:pt idx="19102">
                  <c:v>26.295358185122002</c:v>
                </c:pt>
                <c:pt idx="19103">
                  <c:v>26.2967347613017</c:v>
                </c:pt>
                <c:pt idx="19104">
                  <c:v>26.298111337481402</c:v>
                </c:pt>
                <c:pt idx="19105">
                  <c:v>26.299487913661199</c:v>
                </c:pt>
                <c:pt idx="19106">
                  <c:v>26.300864489840901</c:v>
                </c:pt>
                <c:pt idx="19107">
                  <c:v>26.302241066020599</c:v>
                </c:pt>
                <c:pt idx="19108">
                  <c:v>26.303617642200301</c:v>
                </c:pt>
                <c:pt idx="19109">
                  <c:v>26.304994218380099</c:v>
                </c:pt>
                <c:pt idx="19110">
                  <c:v>26.3063707945598</c:v>
                </c:pt>
                <c:pt idx="19111">
                  <c:v>26.307747370739499</c:v>
                </c:pt>
                <c:pt idx="19112">
                  <c:v>26.3091239469192</c:v>
                </c:pt>
                <c:pt idx="19113">
                  <c:v>26.310500523099002</c:v>
                </c:pt>
                <c:pt idx="19114">
                  <c:v>26.3118770992787</c:v>
                </c:pt>
                <c:pt idx="19115">
                  <c:v>26.313253675458402</c:v>
                </c:pt>
                <c:pt idx="19116">
                  <c:v>26.3146302516381</c:v>
                </c:pt>
                <c:pt idx="19117">
                  <c:v>26.316006827817901</c:v>
                </c:pt>
                <c:pt idx="19118">
                  <c:v>26.317383403997599</c:v>
                </c:pt>
                <c:pt idx="19119">
                  <c:v>26.318759980177301</c:v>
                </c:pt>
                <c:pt idx="19120">
                  <c:v>26.320136556356999</c:v>
                </c:pt>
                <c:pt idx="19121">
                  <c:v>26.321513132536801</c:v>
                </c:pt>
                <c:pt idx="19122">
                  <c:v>26.322889708716499</c:v>
                </c:pt>
                <c:pt idx="19123">
                  <c:v>26.324266284896201</c:v>
                </c:pt>
                <c:pt idx="19124">
                  <c:v>26.325642861075899</c:v>
                </c:pt>
                <c:pt idx="19125">
                  <c:v>26.3270194372557</c:v>
                </c:pt>
                <c:pt idx="19126">
                  <c:v>26.328396013435398</c:v>
                </c:pt>
                <c:pt idx="19127">
                  <c:v>26.3297725896151</c:v>
                </c:pt>
                <c:pt idx="19128">
                  <c:v>26.331149165794798</c:v>
                </c:pt>
                <c:pt idx="19129">
                  <c:v>26.332525741974599</c:v>
                </c:pt>
                <c:pt idx="19130">
                  <c:v>26.333902318154301</c:v>
                </c:pt>
                <c:pt idx="19131">
                  <c:v>26.335278894333999</c:v>
                </c:pt>
                <c:pt idx="19132">
                  <c:v>26.336655470513701</c:v>
                </c:pt>
                <c:pt idx="19133">
                  <c:v>26.338032046693499</c:v>
                </c:pt>
                <c:pt idx="19134">
                  <c:v>26.339408622873201</c:v>
                </c:pt>
                <c:pt idx="19135">
                  <c:v>26.340785199052899</c:v>
                </c:pt>
                <c:pt idx="19136">
                  <c:v>26.342161775232601</c:v>
                </c:pt>
                <c:pt idx="19137">
                  <c:v>26.343538351412398</c:v>
                </c:pt>
                <c:pt idx="19138">
                  <c:v>26.3449149275921</c:v>
                </c:pt>
                <c:pt idx="19139">
                  <c:v>26.346291503771798</c:v>
                </c:pt>
                <c:pt idx="19140">
                  <c:v>26.3476680799516</c:v>
                </c:pt>
                <c:pt idx="19141">
                  <c:v>26.349044656131301</c:v>
                </c:pt>
                <c:pt idx="19142">
                  <c:v>26.350421232311</c:v>
                </c:pt>
                <c:pt idx="19143">
                  <c:v>26.351797808490701</c:v>
                </c:pt>
                <c:pt idx="19144">
                  <c:v>26.353174384670499</c:v>
                </c:pt>
                <c:pt idx="19145">
                  <c:v>26.354550960850201</c:v>
                </c:pt>
                <c:pt idx="19146">
                  <c:v>26.355927537029899</c:v>
                </c:pt>
                <c:pt idx="19147">
                  <c:v>26.357304113209601</c:v>
                </c:pt>
                <c:pt idx="19148">
                  <c:v>26.358680689389399</c:v>
                </c:pt>
                <c:pt idx="19149">
                  <c:v>26.3600572655691</c:v>
                </c:pt>
                <c:pt idx="19150">
                  <c:v>26.361433841748799</c:v>
                </c:pt>
                <c:pt idx="19151">
                  <c:v>26.3628104179285</c:v>
                </c:pt>
                <c:pt idx="19152">
                  <c:v>26.364186994108302</c:v>
                </c:pt>
                <c:pt idx="19153">
                  <c:v>26.365563570288</c:v>
                </c:pt>
                <c:pt idx="19154">
                  <c:v>26.366940146467702</c:v>
                </c:pt>
                <c:pt idx="19155">
                  <c:v>26.3683167226474</c:v>
                </c:pt>
                <c:pt idx="19156">
                  <c:v>26.369693298827201</c:v>
                </c:pt>
                <c:pt idx="19157">
                  <c:v>26.371069875006899</c:v>
                </c:pt>
                <c:pt idx="19158">
                  <c:v>26.372446451186601</c:v>
                </c:pt>
                <c:pt idx="19159">
                  <c:v>26.373823027366299</c:v>
                </c:pt>
                <c:pt idx="19160">
                  <c:v>26.3751996035461</c:v>
                </c:pt>
                <c:pt idx="19161">
                  <c:v>26.376576179725799</c:v>
                </c:pt>
                <c:pt idx="19162">
                  <c:v>26.3779527559055</c:v>
                </c:pt>
                <c:pt idx="19163">
                  <c:v>26.379329332085199</c:v>
                </c:pt>
                <c:pt idx="19164">
                  <c:v>26.380705908265</c:v>
                </c:pt>
                <c:pt idx="19165">
                  <c:v>26.382082484444702</c:v>
                </c:pt>
                <c:pt idx="19166">
                  <c:v>26.3834590606244</c:v>
                </c:pt>
                <c:pt idx="19167">
                  <c:v>26.384835636804102</c:v>
                </c:pt>
                <c:pt idx="19168">
                  <c:v>26.386212212983899</c:v>
                </c:pt>
                <c:pt idx="19169">
                  <c:v>26.387588789163601</c:v>
                </c:pt>
                <c:pt idx="19170">
                  <c:v>26.388965365343299</c:v>
                </c:pt>
                <c:pt idx="19171">
                  <c:v>26.390341941523001</c:v>
                </c:pt>
                <c:pt idx="19172">
                  <c:v>26.391718517702799</c:v>
                </c:pt>
                <c:pt idx="19173">
                  <c:v>26.393095093882501</c:v>
                </c:pt>
                <c:pt idx="19174">
                  <c:v>26.394471670062199</c:v>
                </c:pt>
                <c:pt idx="19175">
                  <c:v>26.395848246242</c:v>
                </c:pt>
                <c:pt idx="19176">
                  <c:v>26.397224822421698</c:v>
                </c:pt>
                <c:pt idx="19177">
                  <c:v>26.3986013986014</c:v>
                </c:pt>
                <c:pt idx="19178">
                  <c:v>26.399977974781098</c:v>
                </c:pt>
                <c:pt idx="19179">
                  <c:v>26.4013545509609</c:v>
                </c:pt>
                <c:pt idx="19180">
                  <c:v>26.402731127140601</c:v>
                </c:pt>
                <c:pt idx="19181">
                  <c:v>26.4041077033203</c:v>
                </c:pt>
                <c:pt idx="19182">
                  <c:v>26.405484279500001</c:v>
                </c:pt>
                <c:pt idx="19183">
                  <c:v>26.406860855679799</c:v>
                </c:pt>
                <c:pt idx="19184">
                  <c:v>26.408237431859501</c:v>
                </c:pt>
                <c:pt idx="19185">
                  <c:v>26.409614008039199</c:v>
                </c:pt>
                <c:pt idx="19186">
                  <c:v>26.410990584218901</c:v>
                </c:pt>
                <c:pt idx="19187">
                  <c:v>26.412367160398698</c:v>
                </c:pt>
                <c:pt idx="19188">
                  <c:v>26.4137437365784</c:v>
                </c:pt>
                <c:pt idx="19189">
                  <c:v>26.415120312758098</c:v>
                </c:pt>
                <c:pt idx="19190">
                  <c:v>26.4164968889378</c:v>
                </c:pt>
                <c:pt idx="19191">
                  <c:v>26.417873465117601</c:v>
                </c:pt>
                <c:pt idx="19192">
                  <c:v>26.4192500412973</c:v>
                </c:pt>
                <c:pt idx="19193">
                  <c:v>26.420626617477001</c:v>
                </c:pt>
                <c:pt idx="19194">
                  <c:v>26.4220031936567</c:v>
                </c:pt>
                <c:pt idx="19195">
                  <c:v>26.423379769836501</c:v>
                </c:pt>
                <c:pt idx="19196">
                  <c:v>26.424756346016199</c:v>
                </c:pt>
                <c:pt idx="19197">
                  <c:v>26.426132922195901</c:v>
                </c:pt>
                <c:pt idx="19198">
                  <c:v>26.427509498375599</c:v>
                </c:pt>
                <c:pt idx="19199">
                  <c:v>26.4288860745554</c:v>
                </c:pt>
                <c:pt idx="19200">
                  <c:v>26.430262650735099</c:v>
                </c:pt>
                <c:pt idx="19201">
                  <c:v>26.4316392269148</c:v>
                </c:pt>
                <c:pt idx="19202">
                  <c:v>26.433015803094602</c:v>
                </c:pt>
                <c:pt idx="19203">
                  <c:v>26.4343923792743</c:v>
                </c:pt>
                <c:pt idx="19204">
                  <c:v>26.435768955454002</c:v>
                </c:pt>
                <c:pt idx="19205">
                  <c:v>26.4371455316337</c:v>
                </c:pt>
                <c:pt idx="19206">
                  <c:v>26.438522107813501</c:v>
                </c:pt>
                <c:pt idx="19207">
                  <c:v>26.439898683993199</c:v>
                </c:pt>
                <c:pt idx="19208">
                  <c:v>26.441275260172901</c:v>
                </c:pt>
                <c:pt idx="19209">
                  <c:v>26.442651836352599</c:v>
                </c:pt>
                <c:pt idx="19210">
                  <c:v>26.444028412532401</c:v>
                </c:pt>
                <c:pt idx="19211">
                  <c:v>26.445404988712099</c:v>
                </c:pt>
                <c:pt idx="19212">
                  <c:v>26.446781564891801</c:v>
                </c:pt>
                <c:pt idx="19213">
                  <c:v>26.448158141071499</c:v>
                </c:pt>
                <c:pt idx="19214">
                  <c:v>26.4495347172513</c:v>
                </c:pt>
                <c:pt idx="19215">
                  <c:v>26.450911293430998</c:v>
                </c:pt>
                <c:pt idx="19216">
                  <c:v>26.4522878696107</c:v>
                </c:pt>
                <c:pt idx="19217">
                  <c:v>26.453664445790402</c:v>
                </c:pt>
                <c:pt idx="19218">
                  <c:v>26.455041021970199</c:v>
                </c:pt>
                <c:pt idx="19219">
                  <c:v>26.456417598149901</c:v>
                </c:pt>
                <c:pt idx="19220">
                  <c:v>26.457794174329599</c:v>
                </c:pt>
                <c:pt idx="19221">
                  <c:v>26.459170750509301</c:v>
                </c:pt>
                <c:pt idx="19222">
                  <c:v>26.460547326689099</c:v>
                </c:pt>
                <c:pt idx="19223">
                  <c:v>26.461923902868801</c:v>
                </c:pt>
                <c:pt idx="19224">
                  <c:v>26.463300479048499</c:v>
                </c:pt>
                <c:pt idx="19225">
                  <c:v>26.464677055228201</c:v>
                </c:pt>
                <c:pt idx="19226">
                  <c:v>26.466053631407998</c:v>
                </c:pt>
                <c:pt idx="19227">
                  <c:v>26.4674302075877</c:v>
                </c:pt>
                <c:pt idx="19228">
                  <c:v>26.468806783767398</c:v>
                </c:pt>
                <c:pt idx="19229">
                  <c:v>26.4701833599471</c:v>
                </c:pt>
                <c:pt idx="19230">
                  <c:v>26.471559936126901</c:v>
                </c:pt>
                <c:pt idx="19231">
                  <c:v>26.4729365123066</c:v>
                </c:pt>
                <c:pt idx="19232">
                  <c:v>26.474313088486301</c:v>
                </c:pt>
                <c:pt idx="19233">
                  <c:v>26.475689664666099</c:v>
                </c:pt>
                <c:pt idx="19234">
                  <c:v>26.477066240845801</c:v>
                </c:pt>
                <c:pt idx="19235">
                  <c:v>26.478442817025499</c:v>
                </c:pt>
                <c:pt idx="19236">
                  <c:v>26.479819393205201</c:v>
                </c:pt>
                <c:pt idx="19237">
                  <c:v>26.481195969384999</c:v>
                </c:pt>
                <c:pt idx="19238">
                  <c:v>26.4825725455647</c:v>
                </c:pt>
                <c:pt idx="19239">
                  <c:v>26.483949121744399</c:v>
                </c:pt>
                <c:pt idx="19240">
                  <c:v>26.4853256979241</c:v>
                </c:pt>
                <c:pt idx="19241">
                  <c:v>26.486702274103902</c:v>
                </c:pt>
                <c:pt idx="19242">
                  <c:v>26.4880788502836</c:v>
                </c:pt>
                <c:pt idx="19243">
                  <c:v>26.489455426463302</c:v>
                </c:pt>
                <c:pt idx="19244">
                  <c:v>26.490832002643</c:v>
                </c:pt>
                <c:pt idx="19245">
                  <c:v>26.492208578822801</c:v>
                </c:pt>
                <c:pt idx="19246">
                  <c:v>26.493585155002499</c:v>
                </c:pt>
                <c:pt idx="19247">
                  <c:v>26.494961731182201</c:v>
                </c:pt>
                <c:pt idx="19248">
                  <c:v>26.496338307361899</c:v>
                </c:pt>
                <c:pt idx="19249">
                  <c:v>26.4977148835417</c:v>
                </c:pt>
                <c:pt idx="19250">
                  <c:v>26.499091459721399</c:v>
                </c:pt>
                <c:pt idx="19251">
                  <c:v>26.5004680359011</c:v>
                </c:pt>
                <c:pt idx="19252">
                  <c:v>26.501844612080799</c:v>
                </c:pt>
                <c:pt idx="19253">
                  <c:v>26.5032211882606</c:v>
                </c:pt>
                <c:pt idx="19254">
                  <c:v>26.504597764440302</c:v>
                </c:pt>
                <c:pt idx="19255">
                  <c:v>26.50597434062</c:v>
                </c:pt>
                <c:pt idx="19256">
                  <c:v>26.507350916799702</c:v>
                </c:pt>
                <c:pt idx="19257">
                  <c:v>26.508727492979499</c:v>
                </c:pt>
                <c:pt idx="19258">
                  <c:v>26.510104069159201</c:v>
                </c:pt>
                <c:pt idx="19259">
                  <c:v>26.511480645338899</c:v>
                </c:pt>
                <c:pt idx="19260">
                  <c:v>26.512857221518601</c:v>
                </c:pt>
                <c:pt idx="19261">
                  <c:v>26.514233797698399</c:v>
                </c:pt>
                <c:pt idx="19262">
                  <c:v>26.515610373878101</c:v>
                </c:pt>
                <c:pt idx="19263">
                  <c:v>26.516986950057799</c:v>
                </c:pt>
                <c:pt idx="19264">
                  <c:v>26.518363526237501</c:v>
                </c:pt>
                <c:pt idx="19265">
                  <c:v>26.519740102417298</c:v>
                </c:pt>
                <c:pt idx="19266">
                  <c:v>26.521116678597</c:v>
                </c:pt>
                <c:pt idx="19267">
                  <c:v>26.522493254776698</c:v>
                </c:pt>
                <c:pt idx="19268">
                  <c:v>26.5238698309565</c:v>
                </c:pt>
                <c:pt idx="19269">
                  <c:v>26.525246407136201</c:v>
                </c:pt>
                <c:pt idx="19270">
                  <c:v>26.5266229833159</c:v>
                </c:pt>
                <c:pt idx="19271">
                  <c:v>26.527999559495601</c:v>
                </c:pt>
                <c:pt idx="19272">
                  <c:v>26.529376135675399</c:v>
                </c:pt>
                <c:pt idx="19273">
                  <c:v>26.530752711855101</c:v>
                </c:pt>
                <c:pt idx="19274">
                  <c:v>26.532129288034799</c:v>
                </c:pt>
                <c:pt idx="19275">
                  <c:v>26.533505864214501</c:v>
                </c:pt>
                <c:pt idx="19276">
                  <c:v>26.534882440394298</c:v>
                </c:pt>
                <c:pt idx="19277">
                  <c:v>26.536259016574</c:v>
                </c:pt>
                <c:pt idx="19278">
                  <c:v>26.537635592753698</c:v>
                </c:pt>
                <c:pt idx="19279">
                  <c:v>26.5390121689334</c:v>
                </c:pt>
                <c:pt idx="19280">
                  <c:v>26.540388745113201</c:v>
                </c:pt>
                <c:pt idx="19281">
                  <c:v>26.5417653212929</c:v>
                </c:pt>
                <c:pt idx="19282">
                  <c:v>26.543141897472601</c:v>
                </c:pt>
                <c:pt idx="19283">
                  <c:v>26.5445184736523</c:v>
                </c:pt>
                <c:pt idx="19284">
                  <c:v>26.545895049832101</c:v>
                </c:pt>
                <c:pt idx="19285">
                  <c:v>26.547271626011799</c:v>
                </c:pt>
                <c:pt idx="19286">
                  <c:v>26.548648202191501</c:v>
                </c:pt>
                <c:pt idx="19287">
                  <c:v>26.550024778371199</c:v>
                </c:pt>
                <c:pt idx="19288">
                  <c:v>26.551401354551</c:v>
                </c:pt>
                <c:pt idx="19289">
                  <c:v>26.552777930730699</c:v>
                </c:pt>
                <c:pt idx="19290">
                  <c:v>26.5541545069104</c:v>
                </c:pt>
                <c:pt idx="19291">
                  <c:v>26.555531083090099</c:v>
                </c:pt>
                <c:pt idx="19292">
                  <c:v>26.5569076592699</c:v>
                </c:pt>
                <c:pt idx="19293">
                  <c:v>26.558284235449602</c:v>
                </c:pt>
                <c:pt idx="19294">
                  <c:v>26.5596608116293</c:v>
                </c:pt>
                <c:pt idx="19295">
                  <c:v>26.561037387809002</c:v>
                </c:pt>
                <c:pt idx="19296">
                  <c:v>26.562413963988799</c:v>
                </c:pt>
                <c:pt idx="19297">
                  <c:v>26.563790540168501</c:v>
                </c:pt>
                <c:pt idx="19298">
                  <c:v>26.565167116348199</c:v>
                </c:pt>
                <c:pt idx="19299">
                  <c:v>26.566543692527901</c:v>
                </c:pt>
                <c:pt idx="19300">
                  <c:v>26.567920268707699</c:v>
                </c:pt>
                <c:pt idx="19301">
                  <c:v>26.569296844887401</c:v>
                </c:pt>
                <c:pt idx="19302">
                  <c:v>26.570673421067099</c:v>
                </c:pt>
                <c:pt idx="19303">
                  <c:v>26.5720499972469</c:v>
                </c:pt>
                <c:pt idx="19304">
                  <c:v>26.573426573426602</c:v>
                </c:pt>
                <c:pt idx="19305">
                  <c:v>26.5748031496063</c:v>
                </c:pt>
                <c:pt idx="19306">
                  <c:v>26.576179725786002</c:v>
                </c:pt>
                <c:pt idx="19307">
                  <c:v>26.577556301965799</c:v>
                </c:pt>
                <c:pt idx="19308">
                  <c:v>26.578932878145501</c:v>
                </c:pt>
                <c:pt idx="19309">
                  <c:v>26.580309454325199</c:v>
                </c:pt>
                <c:pt idx="19310">
                  <c:v>26.581686030504901</c:v>
                </c:pt>
                <c:pt idx="19311">
                  <c:v>26.583062606684699</c:v>
                </c:pt>
                <c:pt idx="19312">
                  <c:v>26.584439182864401</c:v>
                </c:pt>
                <c:pt idx="19313">
                  <c:v>26.585815759044099</c:v>
                </c:pt>
                <c:pt idx="19314">
                  <c:v>26.587192335223801</c:v>
                </c:pt>
                <c:pt idx="19315">
                  <c:v>26.588568911403598</c:v>
                </c:pt>
                <c:pt idx="19316">
                  <c:v>26.5899454875833</c:v>
                </c:pt>
                <c:pt idx="19317">
                  <c:v>26.591322063762998</c:v>
                </c:pt>
                <c:pt idx="19318">
                  <c:v>26.5926986399427</c:v>
                </c:pt>
                <c:pt idx="19319">
                  <c:v>26.594075216122501</c:v>
                </c:pt>
                <c:pt idx="19320">
                  <c:v>26.5954517923022</c:v>
                </c:pt>
                <c:pt idx="19321">
                  <c:v>26.596828368481901</c:v>
                </c:pt>
                <c:pt idx="19322">
                  <c:v>26.5982049446616</c:v>
                </c:pt>
                <c:pt idx="19323">
                  <c:v>26.599581520841401</c:v>
                </c:pt>
                <c:pt idx="19324">
                  <c:v>26.600958097021099</c:v>
                </c:pt>
                <c:pt idx="19325">
                  <c:v>26.602334673200801</c:v>
                </c:pt>
                <c:pt idx="19326">
                  <c:v>26.603711249380499</c:v>
                </c:pt>
                <c:pt idx="19327">
                  <c:v>26.6050878255603</c:v>
                </c:pt>
                <c:pt idx="19328">
                  <c:v>26.606464401739998</c:v>
                </c:pt>
                <c:pt idx="19329">
                  <c:v>26.6078409779197</c:v>
                </c:pt>
                <c:pt idx="19330">
                  <c:v>26.609217554099502</c:v>
                </c:pt>
                <c:pt idx="19331">
                  <c:v>26.6105941302792</c:v>
                </c:pt>
                <c:pt idx="19332">
                  <c:v>26.611970706458902</c:v>
                </c:pt>
                <c:pt idx="19333">
                  <c:v>26.6133472826386</c:v>
                </c:pt>
                <c:pt idx="19334">
                  <c:v>26.614723858818401</c:v>
                </c:pt>
                <c:pt idx="19335">
                  <c:v>26.616100434998099</c:v>
                </c:pt>
                <c:pt idx="19336">
                  <c:v>26.617477011177801</c:v>
                </c:pt>
                <c:pt idx="19337">
                  <c:v>26.618853587357499</c:v>
                </c:pt>
                <c:pt idx="19338">
                  <c:v>26.6202301635373</c:v>
                </c:pt>
                <c:pt idx="19339">
                  <c:v>26.621606739716999</c:v>
                </c:pt>
                <c:pt idx="19340">
                  <c:v>26.6229833158967</c:v>
                </c:pt>
                <c:pt idx="19341">
                  <c:v>26.624359892076399</c:v>
                </c:pt>
                <c:pt idx="19342">
                  <c:v>26.6257364682562</c:v>
                </c:pt>
                <c:pt idx="19343">
                  <c:v>26.627113044435902</c:v>
                </c:pt>
                <c:pt idx="19344">
                  <c:v>26.6284896206156</c:v>
                </c:pt>
                <c:pt idx="19345">
                  <c:v>26.629866196795302</c:v>
                </c:pt>
                <c:pt idx="19346">
                  <c:v>26.631242772975099</c:v>
                </c:pt>
                <c:pt idx="19347">
                  <c:v>26.632619349154801</c:v>
                </c:pt>
                <c:pt idx="19348">
                  <c:v>26.633995925334499</c:v>
                </c:pt>
                <c:pt idx="19349">
                  <c:v>26.635372501514201</c:v>
                </c:pt>
                <c:pt idx="19350">
                  <c:v>26.636749077693999</c:v>
                </c:pt>
                <c:pt idx="19351">
                  <c:v>26.638125653873701</c:v>
                </c:pt>
                <c:pt idx="19352">
                  <c:v>26.639502230053399</c:v>
                </c:pt>
                <c:pt idx="19353">
                  <c:v>26.640878806233101</c:v>
                </c:pt>
                <c:pt idx="19354">
                  <c:v>26.642255382412898</c:v>
                </c:pt>
                <c:pt idx="19355">
                  <c:v>26.6436319585926</c:v>
                </c:pt>
                <c:pt idx="19356">
                  <c:v>26.645008534772298</c:v>
                </c:pt>
                <c:pt idx="19357">
                  <c:v>26.646385110952</c:v>
                </c:pt>
                <c:pt idx="19358">
                  <c:v>26.647761687131801</c:v>
                </c:pt>
                <c:pt idx="19359">
                  <c:v>26.649138263311499</c:v>
                </c:pt>
                <c:pt idx="19360">
                  <c:v>26.650514839491201</c:v>
                </c:pt>
                <c:pt idx="19361">
                  <c:v>26.651891415670999</c:v>
                </c:pt>
                <c:pt idx="19362">
                  <c:v>26.653267991850701</c:v>
                </c:pt>
                <c:pt idx="19363">
                  <c:v>26.654644568030399</c:v>
                </c:pt>
                <c:pt idx="19364">
                  <c:v>26.656021144210101</c:v>
                </c:pt>
                <c:pt idx="19365">
                  <c:v>26.657397720389898</c:v>
                </c:pt>
                <c:pt idx="19366">
                  <c:v>26.6587742965696</c:v>
                </c:pt>
                <c:pt idx="19367">
                  <c:v>26.660150872749298</c:v>
                </c:pt>
                <c:pt idx="19368">
                  <c:v>26.661527448929</c:v>
                </c:pt>
                <c:pt idx="19369">
                  <c:v>26.662904025108801</c:v>
                </c:pt>
                <c:pt idx="19370">
                  <c:v>26.6642806012885</c:v>
                </c:pt>
                <c:pt idx="19371">
                  <c:v>26.665657177468201</c:v>
                </c:pt>
                <c:pt idx="19372">
                  <c:v>26.6670337536479</c:v>
                </c:pt>
                <c:pt idx="19373">
                  <c:v>26.668410329827701</c:v>
                </c:pt>
                <c:pt idx="19374">
                  <c:v>26.669786906007399</c:v>
                </c:pt>
                <c:pt idx="19375">
                  <c:v>26.671163482187101</c:v>
                </c:pt>
                <c:pt idx="19376">
                  <c:v>26.672540058366799</c:v>
                </c:pt>
                <c:pt idx="19377">
                  <c:v>26.6739166345466</c:v>
                </c:pt>
                <c:pt idx="19378">
                  <c:v>26.675293210726299</c:v>
                </c:pt>
                <c:pt idx="19379">
                  <c:v>26.676669786906</c:v>
                </c:pt>
                <c:pt idx="19380">
                  <c:v>26.678046363085699</c:v>
                </c:pt>
                <c:pt idx="19381">
                  <c:v>26.6794229392655</c:v>
                </c:pt>
                <c:pt idx="19382">
                  <c:v>26.680799515445202</c:v>
                </c:pt>
                <c:pt idx="19383">
                  <c:v>26.6821760916249</c:v>
                </c:pt>
                <c:pt idx="19384">
                  <c:v>26.683552667804602</c:v>
                </c:pt>
                <c:pt idx="19385">
                  <c:v>26.684929243984399</c:v>
                </c:pt>
                <c:pt idx="19386">
                  <c:v>26.686305820164101</c:v>
                </c:pt>
                <c:pt idx="19387">
                  <c:v>26.687682396343799</c:v>
                </c:pt>
                <c:pt idx="19388">
                  <c:v>26.689058972523501</c:v>
                </c:pt>
                <c:pt idx="19389">
                  <c:v>26.690435548703299</c:v>
                </c:pt>
                <c:pt idx="19390">
                  <c:v>26.691812124883</c:v>
                </c:pt>
                <c:pt idx="19391">
                  <c:v>26.693188701062699</c:v>
                </c:pt>
                <c:pt idx="19392">
                  <c:v>26.6945652772425</c:v>
                </c:pt>
                <c:pt idx="19393">
                  <c:v>26.695941853422202</c:v>
                </c:pt>
                <c:pt idx="19394">
                  <c:v>26.6973184296019</c:v>
                </c:pt>
                <c:pt idx="19395">
                  <c:v>26.698695005781602</c:v>
                </c:pt>
                <c:pt idx="19396">
                  <c:v>26.700071581961399</c:v>
                </c:pt>
                <c:pt idx="19397">
                  <c:v>26.701448158141101</c:v>
                </c:pt>
                <c:pt idx="19398">
                  <c:v>26.702824734320799</c:v>
                </c:pt>
                <c:pt idx="19399">
                  <c:v>26.704201310500501</c:v>
                </c:pt>
                <c:pt idx="19400">
                  <c:v>26.705577886680299</c:v>
                </c:pt>
                <c:pt idx="19401">
                  <c:v>26.706954462860001</c:v>
                </c:pt>
                <c:pt idx="19402">
                  <c:v>26.708331039039699</c:v>
                </c:pt>
                <c:pt idx="19403">
                  <c:v>26.709707615219401</c:v>
                </c:pt>
                <c:pt idx="19404">
                  <c:v>26.711084191399198</c:v>
                </c:pt>
                <c:pt idx="19405">
                  <c:v>26.7124607675789</c:v>
                </c:pt>
                <c:pt idx="19406">
                  <c:v>26.713837343758598</c:v>
                </c:pt>
                <c:pt idx="19407">
                  <c:v>26.7152139199383</c:v>
                </c:pt>
                <c:pt idx="19408">
                  <c:v>26.716590496118101</c:v>
                </c:pt>
                <c:pt idx="19409">
                  <c:v>26.7179670722978</c:v>
                </c:pt>
                <c:pt idx="19410">
                  <c:v>26.719343648477501</c:v>
                </c:pt>
                <c:pt idx="19411">
                  <c:v>26.7207202246572</c:v>
                </c:pt>
                <c:pt idx="19412">
                  <c:v>26.722096800837001</c:v>
                </c:pt>
                <c:pt idx="19413">
                  <c:v>26.723473377016699</c:v>
                </c:pt>
                <c:pt idx="19414">
                  <c:v>26.724849953196401</c:v>
                </c:pt>
                <c:pt idx="19415">
                  <c:v>26.726226529376099</c:v>
                </c:pt>
                <c:pt idx="19416">
                  <c:v>26.7276031055559</c:v>
                </c:pt>
                <c:pt idx="19417">
                  <c:v>26.728979681735598</c:v>
                </c:pt>
                <c:pt idx="19418">
                  <c:v>26.7303562579153</c:v>
                </c:pt>
                <c:pt idx="19419">
                  <c:v>26.731732834094998</c:v>
                </c:pt>
                <c:pt idx="19420">
                  <c:v>26.7331094102748</c:v>
                </c:pt>
                <c:pt idx="19421">
                  <c:v>26.734485986454501</c:v>
                </c:pt>
                <c:pt idx="19422">
                  <c:v>26.7358625626342</c:v>
                </c:pt>
                <c:pt idx="19423">
                  <c:v>26.737239138813901</c:v>
                </c:pt>
                <c:pt idx="19424">
                  <c:v>26.738615714993699</c:v>
                </c:pt>
                <c:pt idx="19425">
                  <c:v>26.739992291173401</c:v>
                </c:pt>
                <c:pt idx="19426">
                  <c:v>26.741368867353099</c:v>
                </c:pt>
                <c:pt idx="19427">
                  <c:v>26.7427454435329</c:v>
                </c:pt>
                <c:pt idx="19428">
                  <c:v>26.744122019712599</c:v>
                </c:pt>
                <c:pt idx="19429">
                  <c:v>26.7454985958923</c:v>
                </c:pt>
                <c:pt idx="19430">
                  <c:v>26.746875172071999</c:v>
                </c:pt>
                <c:pt idx="19431">
                  <c:v>26.7482517482518</c:v>
                </c:pt>
                <c:pt idx="19432">
                  <c:v>26.749628324431502</c:v>
                </c:pt>
                <c:pt idx="19433">
                  <c:v>26.7510049006112</c:v>
                </c:pt>
                <c:pt idx="19434">
                  <c:v>26.752381476790902</c:v>
                </c:pt>
                <c:pt idx="19435">
                  <c:v>26.753758052970699</c:v>
                </c:pt>
                <c:pt idx="19436">
                  <c:v>26.755134629150401</c:v>
                </c:pt>
                <c:pt idx="19437">
                  <c:v>26.756511205330099</c:v>
                </c:pt>
                <c:pt idx="19438">
                  <c:v>26.757887781509801</c:v>
                </c:pt>
                <c:pt idx="19439">
                  <c:v>26.759264357689599</c:v>
                </c:pt>
                <c:pt idx="19440">
                  <c:v>26.760640933869301</c:v>
                </c:pt>
                <c:pt idx="19441">
                  <c:v>26.762017510048999</c:v>
                </c:pt>
                <c:pt idx="19442">
                  <c:v>26.763394086228701</c:v>
                </c:pt>
                <c:pt idx="19443">
                  <c:v>26.764770662408498</c:v>
                </c:pt>
                <c:pt idx="19444">
                  <c:v>26.7661472385882</c:v>
                </c:pt>
                <c:pt idx="19445">
                  <c:v>26.767523814767902</c:v>
                </c:pt>
                <c:pt idx="19446">
                  <c:v>26.7689003909476</c:v>
                </c:pt>
                <c:pt idx="19447">
                  <c:v>26.770276967127401</c:v>
                </c:pt>
                <c:pt idx="19448">
                  <c:v>26.771653543307099</c:v>
                </c:pt>
                <c:pt idx="19449">
                  <c:v>26.773030119486801</c:v>
                </c:pt>
                <c:pt idx="19450">
                  <c:v>26.774406695666499</c:v>
                </c:pt>
                <c:pt idx="19451">
                  <c:v>26.775783271846301</c:v>
                </c:pt>
                <c:pt idx="19452">
                  <c:v>26.777159848025999</c:v>
                </c:pt>
                <c:pt idx="19453">
                  <c:v>26.778536424205701</c:v>
                </c:pt>
                <c:pt idx="19454">
                  <c:v>26.779913000385399</c:v>
                </c:pt>
                <c:pt idx="19455">
                  <c:v>26.7812895765652</c:v>
                </c:pt>
                <c:pt idx="19456">
                  <c:v>26.782666152744898</c:v>
                </c:pt>
                <c:pt idx="19457">
                  <c:v>26.7840427289246</c:v>
                </c:pt>
                <c:pt idx="19458">
                  <c:v>26.785419305104401</c:v>
                </c:pt>
                <c:pt idx="19459">
                  <c:v>26.7867958812841</c:v>
                </c:pt>
                <c:pt idx="19460">
                  <c:v>26.788172457463801</c:v>
                </c:pt>
                <c:pt idx="19461">
                  <c:v>26.7895490336435</c:v>
                </c:pt>
                <c:pt idx="19462">
                  <c:v>26.790925609823301</c:v>
                </c:pt>
                <c:pt idx="19463">
                  <c:v>26.792302186002999</c:v>
                </c:pt>
                <c:pt idx="19464">
                  <c:v>26.793678762182701</c:v>
                </c:pt>
                <c:pt idx="19465">
                  <c:v>26.795055338362399</c:v>
                </c:pt>
                <c:pt idx="19466">
                  <c:v>26.7964319145422</c:v>
                </c:pt>
                <c:pt idx="19467">
                  <c:v>26.797808490721899</c:v>
                </c:pt>
                <c:pt idx="19468">
                  <c:v>26.7991850669016</c:v>
                </c:pt>
                <c:pt idx="19469">
                  <c:v>26.800561643081299</c:v>
                </c:pt>
                <c:pt idx="19470">
                  <c:v>26.8019382192611</c:v>
                </c:pt>
                <c:pt idx="19471">
                  <c:v>26.803314795440802</c:v>
                </c:pt>
                <c:pt idx="19472">
                  <c:v>26.8046913716205</c:v>
                </c:pt>
                <c:pt idx="19473">
                  <c:v>26.806067947800202</c:v>
                </c:pt>
                <c:pt idx="19474">
                  <c:v>26.807444523979999</c:v>
                </c:pt>
                <c:pt idx="19475">
                  <c:v>26.808821100159701</c:v>
                </c:pt>
                <c:pt idx="19476">
                  <c:v>26.810197676339399</c:v>
                </c:pt>
                <c:pt idx="19477">
                  <c:v>26.811574252519101</c:v>
                </c:pt>
                <c:pt idx="19478">
                  <c:v>26.812950828698899</c:v>
                </c:pt>
                <c:pt idx="19479">
                  <c:v>26.8143274048786</c:v>
                </c:pt>
                <c:pt idx="19480">
                  <c:v>26.815703981058299</c:v>
                </c:pt>
                <c:pt idx="19481">
                  <c:v>26.817080557238</c:v>
                </c:pt>
                <c:pt idx="19482">
                  <c:v>26.818457133417802</c:v>
                </c:pt>
                <c:pt idx="19483">
                  <c:v>26.8198337095975</c:v>
                </c:pt>
                <c:pt idx="19484">
                  <c:v>26.821210285777202</c:v>
                </c:pt>
                <c:pt idx="19485">
                  <c:v>26.8225868619569</c:v>
                </c:pt>
                <c:pt idx="19486">
                  <c:v>26.823963438136701</c:v>
                </c:pt>
                <c:pt idx="19487">
                  <c:v>26.825340014316399</c:v>
                </c:pt>
                <c:pt idx="19488">
                  <c:v>26.826716590496101</c:v>
                </c:pt>
                <c:pt idx="19489">
                  <c:v>26.828093166675899</c:v>
                </c:pt>
                <c:pt idx="19490">
                  <c:v>26.829469742855601</c:v>
                </c:pt>
                <c:pt idx="19491">
                  <c:v>26.830846319035299</c:v>
                </c:pt>
                <c:pt idx="19492">
                  <c:v>26.832222895215001</c:v>
                </c:pt>
                <c:pt idx="19493">
                  <c:v>26.833599471394798</c:v>
                </c:pt>
                <c:pt idx="19494">
                  <c:v>26.8349760475745</c:v>
                </c:pt>
                <c:pt idx="19495">
                  <c:v>26.836352623754198</c:v>
                </c:pt>
                <c:pt idx="19496">
                  <c:v>26.8377291999339</c:v>
                </c:pt>
                <c:pt idx="19497">
                  <c:v>26.839105776113701</c:v>
                </c:pt>
                <c:pt idx="19498">
                  <c:v>26.8404823522934</c:v>
                </c:pt>
                <c:pt idx="19499">
                  <c:v>26.841858928473101</c:v>
                </c:pt>
                <c:pt idx="19500">
                  <c:v>26.8432355046528</c:v>
                </c:pt>
                <c:pt idx="19501">
                  <c:v>26.844612080832601</c:v>
                </c:pt>
                <c:pt idx="19502">
                  <c:v>26.845988657012299</c:v>
                </c:pt>
                <c:pt idx="19503">
                  <c:v>26.847365233192001</c:v>
                </c:pt>
                <c:pt idx="19504">
                  <c:v>26.848741809371699</c:v>
                </c:pt>
                <c:pt idx="19505">
                  <c:v>26.8501183855515</c:v>
                </c:pt>
                <c:pt idx="19506">
                  <c:v>26.851494961731198</c:v>
                </c:pt>
                <c:pt idx="19507">
                  <c:v>26.8528715379109</c:v>
                </c:pt>
                <c:pt idx="19508">
                  <c:v>26.854248114090598</c:v>
                </c:pt>
                <c:pt idx="19509">
                  <c:v>26.8556246902704</c:v>
                </c:pt>
                <c:pt idx="19510">
                  <c:v>26.857001266450101</c:v>
                </c:pt>
                <c:pt idx="19511">
                  <c:v>26.8583778426298</c:v>
                </c:pt>
                <c:pt idx="19512">
                  <c:v>26.859754418809501</c:v>
                </c:pt>
                <c:pt idx="19513">
                  <c:v>26.861130994989299</c:v>
                </c:pt>
                <c:pt idx="19514">
                  <c:v>26.862507571169001</c:v>
                </c:pt>
                <c:pt idx="19515">
                  <c:v>26.863884147348699</c:v>
                </c:pt>
                <c:pt idx="19516">
                  <c:v>26.865260723528401</c:v>
                </c:pt>
                <c:pt idx="19517">
                  <c:v>26.866637299708199</c:v>
                </c:pt>
                <c:pt idx="19518">
                  <c:v>26.8680138758879</c:v>
                </c:pt>
                <c:pt idx="19519">
                  <c:v>26.869390452067599</c:v>
                </c:pt>
                <c:pt idx="19520">
                  <c:v>26.8707670282474</c:v>
                </c:pt>
                <c:pt idx="19521">
                  <c:v>26.872143604427102</c:v>
                </c:pt>
                <c:pt idx="19522">
                  <c:v>26.8735201806068</c:v>
                </c:pt>
                <c:pt idx="19523">
                  <c:v>26.874896756786502</c:v>
                </c:pt>
                <c:pt idx="19524">
                  <c:v>26.876273332966299</c:v>
                </c:pt>
                <c:pt idx="19525">
                  <c:v>26.877649909146001</c:v>
                </c:pt>
                <c:pt idx="19526">
                  <c:v>26.879026485325699</c:v>
                </c:pt>
                <c:pt idx="19527">
                  <c:v>26.880403061505401</c:v>
                </c:pt>
                <c:pt idx="19528">
                  <c:v>26.881779637685199</c:v>
                </c:pt>
                <c:pt idx="19529">
                  <c:v>26.883156213864901</c:v>
                </c:pt>
                <c:pt idx="19530">
                  <c:v>26.884532790044599</c:v>
                </c:pt>
                <c:pt idx="19531">
                  <c:v>26.8859093662243</c:v>
                </c:pt>
                <c:pt idx="19532">
                  <c:v>26.887285942404102</c:v>
                </c:pt>
                <c:pt idx="19533">
                  <c:v>26.8886625185838</c:v>
                </c:pt>
                <c:pt idx="19534">
                  <c:v>26.890039094763502</c:v>
                </c:pt>
                <c:pt idx="19535">
                  <c:v>26.8914156709432</c:v>
                </c:pt>
                <c:pt idx="19536">
                  <c:v>26.892792247123001</c:v>
                </c:pt>
                <c:pt idx="19537">
                  <c:v>26.894168823302699</c:v>
                </c:pt>
                <c:pt idx="19538">
                  <c:v>26.895545399482401</c:v>
                </c:pt>
                <c:pt idx="19539">
                  <c:v>26.896921975662099</c:v>
                </c:pt>
                <c:pt idx="19540">
                  <c:v>26.898298551841901</c:v>
                </c:pt>
                <c:pt idx="19541">
                  <c:v>26.899675128021599</c:v>
                </c:pt>
                <c:pt idx="19542">
                  <c:v>26.901051704201301</c:v>
                </c:pt>
                <c:pt idx="19543">
                  <c:v>26.902428280380999</c:v>
                </c:pt>
                <c:pt idx="19544">
                  <c:v>26.9038048565608</c:v>
                </c:pt>
                <c:pt idx="19545">
                  <c:v>26.905181432740498</c:v>
                </c:pt>
                <c:pt idx="19546">
                  <c:v>26.9065580089202</c:v>
                </c:pt>
                <c:pt idx="19547">
                  <c:v>26.907934585099898</c:v>
                </c:pt>
                <c:pt idx="19548">
                  <c:v>26.9093111612797</c:v>
                </c:pt>
                <c:pt idx="19549">
                  <c:v>26.910687737459401</c:v>
                </c:pt>
                <c:pt idx="19550">
                  <c:v>26.9120643136391</c:v>
                </c:pt>
                <c:pt idx="19551">
                  <c:v>26.913440889818801</c:v>
                </c:pt>
                <c:pt idx="19552">
                  <c:v>26.914817465998599</c:v>
                </c:pt>
                <c:pt idx="19553">
                  <c:v>26.916194042178301</c:v>
                </c:pt>
                <c:pt idx="19554">
                  <c:v>26.917570618357999</c:v>
                </c:pt>
                <c:pt idx="19555">
                  <c:v>26.9189471945378</c:v>
                </c:pt>
                <c:pt idx="19556">
                  <c:v>26.920323770717498</c:v>
                </c:pt>
                <c:pt idx="19557">
                  <c:v>26.9217003468972</c:v>
                </c:pt>
                <c:pt idx="19558">
                  <c:v>26.923076923076898</c:v>
                </c:pt>
                <c:pt idx="19559">
                  <c:v>26.9244534992567</c:v>
                </c:pt>
                <c:pt idx="19560">
                  <c:v>26.925830075436402</c:v>
                </c:pt>
                <c:pt idx="19561">
                  <c:v>26.9272066516161</c:v>
                </c:pt>
                <c:pt idx="19562">
                  <c:v>26.928583227795801</c:v>
                </c:pt>
                <c:pt idx="19563">
                  <c:v>26.929959803975599</c:v>
                </c:pt>
                <c:pt idx="19564">
                  <c:v>26.931336380155301</c:v>
                </c:pt>
                <c:pt idx="19565">
                  <c:v>26.932712956334999</c:v>
                </c:pt>
                <c:pt idx="19566">
                  <c:v>26.934089532514701</c:v>
                </c:pt>
                <c:pt idx="19567">
                  <c:v>26.935466108694499</c:v>
                </c:pt>
                <c:pt idx="19568">
                  <c:v>26.9368426848742</c:v>
                </c:pt>
                <c:pt idx="19569">
                  <c:v>26.938219261053899</c:v>
                </c:pt>
                <c:pt idx="19570">
                  <c:v>26.9395958372336</c:v>
                </c:pt>
                <c:pt idx="19571">
                  <c:v>26.940972413413402</c:v>
                </c:pt>
                <c:pt idx="19572">
                  <c:v>26.9423489895931</c:v>
                </c:pt>
                <c:pt idx="19573">
                  <c:v>26.943725565772802</c:v>
                </c:pt>
                <c:pt idx="19574">
                  <c:v>26.9451021419525</c:v>
                </c:pt>
                <c:pt idx="19575">
                  <c:v>26.946478718132301</c:v>
                </c:pt>
                <c:pt idx="19576">
                  <c:v>26.947855294311999</c:v>
                </c:pt>
                <c:pt idx="19577">
                  <c:v>26.949231870491701</c:v>
                </c:pt>
                <c:pt idx="19578">
                  <c:v>26.950608446671399</c:v>
                </c:pt>
                <c:pt idx="19579">
                  <c:v>26.951985022851201</c:v>
                </c:pt>
                <c:pt idx="19580">
                  <c:v>26.953361599030899</c:v>
                </c:pt>
                <c:pt idx="19581">
                  <c:v>26.954738175210601</c:v>
                </c:pt>
                <c:pt idx="19582">
                  <c:v>26.956114751390398</c:v>
                </c:pt>
                <c:pt idx="19583">
                  <c:v>26.9574913275701</c:v>
                </c:pt>
                <c:pt idx="19584">
                  <c:v>26.958867903749798</c:v>
                </c:pt>
                <c:pt idx="19585">
                  <c:v>26.9602444799295</c:v>
                </c:pt>
                <c:pt idx="19586">
                  <c:v>26.961621056109301</c:v>
                </c:pt>
                <c:pt idx="19587">
                  <c:v>26.962997632288999</c:v>
                </c:pt>
                <c:pt idx="19588">
                  <c:v>26.964374208468701</c:v>
                </c:pt>
                <c:pt idx="19589">
                  <c:v>26.965750784648399</c:v>
                </c:pt>
                <c:pt idx="19590">
                  <c:v>26.967127360828201</c:v>
                </c:pt>
                <c:pt idx="19591">
                  <c:v>26.968503937007899</c:v>
                </c:pt>
                <c:pt idx="19592">
                  <c:v>26.969880513187601</c:v>
                </c:pt>
                <c:pt idx="19593">
                  <c:v>26.971257089367299</c:v>
                </c:pt>
                <c:pt idx="19594">
                  <c:v>26.9726336655471</c:v>
                </c:pt>
                <c:pt idx="19595">
                  <c:v>26.974010241726798</c:v>
                </c:pt>
                <c:pt idx="19596">
                  <c:v>26.9753868179065</c:v>
                </c:pt>
                <c:pt idx="19597">
                  <c:v>26.976763394086198</c:v>
                </c:pt>
                <c:pt idx="19598">
                  <c:v>26.978139970266</c:v>
                </c:pt>
                <c:pt idx="19599">
                  <c:v>26.979516546445701</c:v>
                </c:pt>
                <c:pt idx="19600">
                  <c:v>26.9808931226254</c:v>
                </c:pt>
                <c:pt idx="19601">
                  <c:v>26.982269698805101</c:v>
                </c:pt>
                <c:pt idx="19602">
                  <c:v>26.983646274984899</c:v>
                </c:pt>
                <c:pt idx="19603">
                  <c:v>26.985022851164601</c:v>
                </c:pt>
                <c:pt idx="19604">
                  <c:v>26.986399427344299</c:v>
                </c:pt>
                <c:pt idx="19605">
                  <c:v>26.987776003524001</c:v>
                </c:pt>
                <c:pt idx="19606">
                  <c:v>26.989152579703799</c:v>
                </c:pt>
                <c:pt idx="19607">
                  <c:v>26.9905291558835</c:v>
                </c:pt>
                <c:pt idx="19608">
                  <c:v>26.991905732063199</c:v>
                </c:pt>
                <c:pt idx="19609">
                  <c:v>26.9932823082429</c:v>
                </c:pt>
                <c:pt idx="19610">
                  <c:v>26.994658884422702</c:v>
                </c:pt>
                <c:pt idx="19611">
                  <c:v>26.9960354606024</c:v>
                </c:pt>
                <c:pt idx="19612">
                  <c:v>26.997412036782102</c:v>
                </c:pt>
                <c:pt idx="19613">
                  <c:v>26.9987886129618</c:v>
                </c:pt>
                <c:pt idx="19614">
                  <c:v>27.000165189141601</c:v>
                </c:pt>
                <c:pt idx="19615">
                  <c:v>27.001541765321299</c:v>
                </c:pt>
                <c:pt idx="19616">
                  <c:v>27.002918341501001</c:v>
                </c:pt>
                <c:pt idx="19617">
                  <c:v>27.004294917680799</c:v>
                </c:pt>
                <c:pt idx="19618">
                  <c:v>27.0056714938605</c:v>
                </c:pt>
                <c:pt idx="19619">
                  <c:v>27.007048070040199</c:v>
                </c:pt>
                <c:pt idx="19620">
                  <c:v>27.0084246462199</c:v>
                </c:pt>
                <c:pt idx="19621">
                  <c:v>27.009801222399702</c:v>
                </c:pt>
                <c:pt idx="19622">
                  <c:v>27.0111777985794</c:v>
                </c:pt>
                <c:pt idx="19623">
                  <c:v>27.012554374759102</c:v>
                </c:pt>
                <c:pt idx="19624">
                  <c:v>27.0139309509388</c:v>
                </c:pt>
                <c:pt idx="19625">
                  <c:v>27.015307527118601</c:v>
                </c:pt>
                <c:pt idx="19626">
                  <c:v>27.016684103298299</c:v>
                </c:pt>
                <c:pt idx="19627">
                  <c:v>27.018060679478001</c:v>
                </c:pt>
                <c:pt idx="19628">
                  <c:v>27.019437255657699</c:v>
                </c:pt>
                <c:pt idx="19629">
                  <c:v>27.020813831837501</c:v>
                </c:pt>
                <c:pt idx="19630">
                  <c:v>27.022190408017199</c:v>
                </c:pt>
                <c:pt idx="19631">
                  <c:v>27.023566984196901</c:v>
                </c:pt>
                <c:pt idx="19632">
                  <c:v>27.024943560376599</c:v>
                </c:pt>
                <c:pt idx="19633">
                  <c:v>27.0263201365564</c:v>
                </c:pt>
                <c:pt idx="19634">
                  <c:v>27.027696712736098</c:v>
                </c:pt>
                <c:pt idx="19635">
                  <c:v>27.0290732889158</c:v>
                </c:pt>
                <c:pt idx="19636">
                  <c:v>27.030449865095498</c:v>
                </c:pt>
                <c:pt idx="19637">
                  <c:v>27.0318264412753</c:v>
                </c:pt>
                <c:pt idx="19638">
                  <c:v>27.033203017455001</c:v>
                </c:pt>
                <c:pt idx="19639">
                  <c:v>27.0345795936347</c:v>
                </c:pt>
                <c:pt idx="19640">
                  <c:v>27.035956169814401</c:v>
                </c:pt>
                <c:pt idx="19641">
                  <c:v>27.037332745994199</c:v>
                </c:pt>
                <c:pt idx="19642">
                  <c:v>27.038709322173901</c:v>
                </c:pt>
                <c:pt idx="19643">
                  <c:v>27.040085898353599</c:v>
                </c:pt>
                <c:pt idx="19644">
                  <c:v>27.041462474533301</c:v>
                </c:pt>
                <c:pt idx="19645">
                  <c:v>27.042839050713098</c:v>
                </c:pt>
                <c:pt idx="19646">
                  <c:v>27.0442156268928</c:v>
                </c:pt>
                <c:pt idx="19647">
                  <c:v>27.045592203072498</c:v>
                </c:pt>
                <c:pt idx="19648">
                  <c:v>27.0469687792523</c:v>
                </c:pt>
                <c:pt idx="19649">
                  <c:v>27.048345355432001</c:v>
                </c:pt>
                <c:pt idx="19650">
                  <c:v>27.0497219316117</c:v>
                </c:pt>
                <c:pt idx="19651">
                  <c:v>27.051098507791401</c:v>
                </c:pt>
                <c:pt idx="19652">
                  <c:v>27.052475083971199</c:v>
                </c:pt>
                <c:pt idx="19653">
                  <c:v>27.053851660150901</c:v>
                </c:pt>
                <c:pt idx="19654">
                  <c:v>27.055228236330599</c:v>
                </c:pt>
                <c:pt idx="19655">
                  <c:v>27.056604812510301</c:v>
                </c:pt>
                <c:pt idx="19656">
                  <c:v>27.057981388690099</c:v>
                </c:pt>
                <c:pt idx="19657">
                  <c:v>27.0593579648698</c:v>
                </c:pt>
                <c:pt idx="19658">
                  <c:v>27.060734541049499</c:v>
                </c:pt>
                <c:pt idx="19659">
                  <c:v>27.0621111172292</c:v>
                </c:pt>
                <c:pt idx="19660">
                  <c:v>27.063487693409002</c:v>
                </c:pt>
                <c:pt idx="19661">
                  <c:v>27.0648642695887</c:v>
                </c:pt>
                <c:pt idx="19662">
                  <c:v>27.066240845768402</c:v>
                </c:pt>
                <c:pt idx="19663">
                  <c:v>27.0676174219481</c:v>
                </c:pt>
                <c:pt idx="19664">
                  <c:v>27.068993998127901</c:v>
                </c:pt>
                <c:pt idx="19665">
                  <c:v>27.070370574307599</c:v>
                </c:pt>
                <c:pt idx="19666">
                  <c:v>27.071747150487301</c:v>
                </c:pt>
                <c:pt idx="19667">
                  <c:v>27.073123726666999</c:v>
                </c:pt>
                <c:pt idx="19668">
                  <c:v>27.074500302846801</c:v>
                </c:pt>
                <c:pt idx="19669">
                  <c:v>27.075876879026499</c:v>
                </c:pt>
                <c:pt idx="19670">
                  <c:v>27.077253455206201</c:v>
                </c:pt>
                <c:pt idx="19671">
                  <c:v>27.078630031385899</c:v>
                </c:pt>
                <c:pt idx="19672">
                  <c:v>27.0800066075657</c:v>
                </c:pt>
                <c:pt idx="19673">
                  <c:v>27.081383183745402</c:v>
                </c:pt>
                <c:pt idx="19674">
                  <c:v>27.0827597599251</c:v>
                </c:pt>
                <c:pt idx="19675">
                  <c:v>27.084136336104802</c:v>
                </c:pt>
                <c:pt idx="19676">
                  <c:v>27.085512912284599</c:v>
                </c:pt>
                <c:pt idx="19677">
                  <c:v>27.086889488464301</c:v>
                </c:pt>
                <c:pt idx="19678">
                  <c:v>27.088266064643999</c:v>
                </c:pt>
                <c:pt idx="19679">
                  <c:v>27.089642640823701</c:v>
                </c:pt>
                <c:pt idx="19680">
                  <c:v>27.091019217003499</c:v>
                </c:pt>
                <c:pt idx="19681">
                  <c:v>27.092395793183201</c:v>
                </c:pt>
                <c:pt idx="19682">
                  <c:v>27.093772369362899</c:v>
                </c:pt>
                <c:pt idx="19683">
                  <c:v>27.0951489455427</c:v>
                </c:pt>
                <c:pt idx="19684">
                  <c:v>27.096525521722398</c:v>
                </c:pt>
                <c:pt idx="19685">
                  <c:v>27.0979020979021</c:v>
                </c:pt>
                <c:pt idx="19686">
                  <c:v>27.099278674081798</c:v>
                </c:pt>
                <c:pt idx="19687">
                  <c:v>27.1006552502616</c:v>
                </c:pt>
                <c:pt idx="19688">
                  <c:v>27.102031826441301</c:v>
                </c:pt>
                <c:pt idx="19689">
                  <c:v>27.103408402621</c:v>
                </c:pt>
                <c:pt idx="19690">
                  <c:v>27.104784978800701</c:v>
                </c:pt>
                <c:pt idx="19691">
                  <c:v>27.106161554980499</c:v>
                </c:pt>
                <c:pt idx="19692">
                  <c:v>27.107538131160201</c:v>
                </c:pt>
                <c:pt idx="19693">
                  <c:v>27.108914707339899</c:v>
                </c:pt>
                <c:pt idx="19694">
                  <c:v>27.110291283519601</c:v>
                </c:pt>
                <c:pt idx="19695">
                  <c:v>27.111667859699399</c:v>
                </c:pt>
                <c:pt idx="19696">
                  <c:v>27.1130444358791</c:v>
                </c:pt>
                <c:pt idx="19697">
                  <c:v>27.114421012058799</c:v>
                </c:pt>
                <c:pt idx="19698">
                  <c:v>27.1157975882385</c:v>
                </c:pt>
                <c:pt idx="19699">
                  <c:v>27.117174164418302</c:v>
                </c:pt>
                <c:pt idx="19700">
                  <c:v>27.118550740598</c:v>
                </c:pt>
                <c:pt idx="19701">
                  <c:v>27.119927316777702</c:v>
                </c:pt>
                <c:pt idx="19702">
                  <c:v>27.1213038929574</c:v>
                </c:pt>
                <c:pt idx="19703">
                  <c:v>27.122680469137201</c:v>
                </c:pt>
                <c:pt idx="19704">
                  <c:v>27.124057045316899</c:v>
                </c:pt>
                <c:pt idx="19705">
                  <c:v>27.125433621496601</c:v>
                </c:pt>
                <c:pt idx="19706">
                  <c:v>27.126810197676299</c:v>
                </c:pt>
                <c:pt idx="19707">
                  <c:v>27.1281867738561</c:v>
                </c:pt>
                <c:pt idx="19708">
                  <c:v>27.129563350035799</c:v>
                </c:pt>
                <c:pt idx="19709">
                  <c:v>27.1309399262155</c:v>
                </c:pt>
                <c:pt idx="19710">
                  <c:v>27.132316502395302</c:v>
                </c:pt>
                <c:pt idx="19711">
                  <c:v>27.133693078575</c:v>
                </c:pt>
                <c:pt idx="19712">
                  <c:v>27.135069654754702</c:v>
                </c:pt>
                <c:pt idx="19713">
                  <c:v>27.1364462309344</c:v>
                </c:pt>
                <c:pt idx="19714">
                  <c:v>27.137822807114201</c:v>
                </c:pt>
                <c:pt idx="19715">
                  <c:v>27.139199383293899</c:v>
                </c:pt>
                <c:pt idx="19716">
                  <c:v>27.140575959473601</c:v>
                </c:pt>
                <c:pt idx="19717">
                  <c:v>27.141952535653299</c:v>
                </c:pt>
                <c:pt idx="19718">
                  <c:v>27.143329111833101</c:v>
                </c:pt>
                <c:pt idx="19719">
                  <c:v>27.144705688012799</c:v>
                </c:pt>
                <c:pt idx="19720">
                  <c:v>27.146082264192501</c:v>
                </c:pt>
                <c:pt idx="19721">
                  <c:v>27.147458840372199</c:v>
                </c:pt>
                <c:pt idx="19722">
                  <c:v>27.148835416552</c:v>
                </c:pt>
                <c:pt idx="19723">
                  <c:v>27.150211992731698</c:v>
                </c:pt>
                <c:pt idx="19724">
                  <c:v>27.1515885689114</c:v>
                </c:pt>
                <c:pt idx="19725">
                  <c:v>27.152965145091098</c:v>
                </c:pt>
                <c:pt idx="19726">
                  <c:v>27.1543417212709</c:v>
                </c:pt>
                <c:pt idx="19727">
                  <c:v>27.155718297450601</c:v>
                </c:pt>
                <c:pt idx="19728">
                  <c:v>27.1570948736303</c:v>
                </c:pt>
                <c:pt idx="19729">
                  <c:v>27.158471449810001</c:v>
                </c:pt>
                <c:pt idx="19730">
                  <c:v>27.159848025989799</c:v>
                </c:pt>
                <c:pt idx="19731">
                  <c:v>27.161224602169501</c:v>
                </c:pt>
                <c:pt idx="19732">
                  <c:v>27.162601178349199</c:v>
                </c:pt>
                <c:pt idx="19733">
                  <c:v>27.163977754528901</c:v>
                </c:pt>
                <c:pt idx="19734">
                  <c:v>27.165354330708698</c:v>
                </c:pt>
                <c:pt idx="19735">
                  <c:v>27.1667309068884</c:v>
                </c:pt>
                <c:pt idx="19736">
                  <c:v>27.168107483068098</c:v>
                </c:pt>
                <c:pt idx="19737">
                  <c:v>27.1694840592478</c:v>
                </c:pt>
                <c:pt idx="19738">
                  <c:v>27.170860635427601</c:v>
                </c:pt>
                <c:pt idx="19739">
                  <c:v>27.1722372116073</c:v>
                </c:pt>
                <c:pt idx="19740">
                  <c:v>27.173613787787001</c:v>
                </c:pt>
                <c:pt idx="19741">
                  <c:v>27.1749903639667</c:v>
                </c:pt>
                <c:pt idx="19742">
                  <c:v>27.176366940146501</c:v>
                </c:pt>
                <c:pt idx="19743">
                  <c:v>27.177743516326199</c:v>
                </c:pt>
                <c:pt idx="19744">
                  <c:v>27.179120092505901</c:v>
                </c:pt>
                <c:pt idx="19745">
                  <c:v>27.180496668685699</c:v>
                </c:pt>
                <c:pt idx="19746">
                  <c:v>27.1818732448654</c:v>
                </c:pt>
                <c:pt idx="19747">
                  <c:v>27.183249821045099</c:v>
                </c:pt>
                <c:pt idx="19748">
                  <c:v>27.1846263972248</c:v>
                </c:pt>
                <c:pt idx="19749">
                  <c:v>27.186002973404602</c:v>
                </c:pt>
                <c:pt idx="19750">
                  <c:v>27.1873795495843</c:v>
                </c:pt>
                <c:pt idx="19751">
                  <c:v>27.188756125764002</c:v>
                </c:pt>
                <c:pt idx="19752">
                  <c:v>27.1901327019437</c:v>
                </c:pt>
                <c:pt idx="19753">
                  <c:v>27.191509278123501</c:v>
                </c:pt>
                <c:pt idx="19754">
                  <c:v>27.192885854303199</c:v>
                </c:pt>
                <c:pt idx="19755">
                  <c:v>27.194262430482901</c:v>
                </c:pt>
                <c:pt idx="19756">
                  <c:v>27.195639006662599</c:v>
                </c:pt>
                <c:pt idx="19757">
                  <c:v>27.197015582842401</c:v>
                </c:pt>
                <c:pt idx="19758">
                  <c:v>27.198392159022099</c:v>
                </c:pt>
                <c:pt idx="19759">
                  <c:v>27.1997687352018</c:v>
                </c:pt>
                <c:pt idx="19760">
                  <c:v>27.201145311381499</c:v>
                </c:pt>
                <c:pt idx="19761">
                  <c:v>27.2025218875613</c:v>
                </c:pt>
                <c:pt idx="19762">
                  <c:v>27.203898463741002</c:v>
                </c:pt>
                <c:pt idx="19763">
                  <c:v>27.2052750399207</c:v>
                </c:pt>
                <c:pt idx="19764">
                  <c:v>27.206651616100402</c:v>
                </c:pt>
                <c:pt idx="19765">
                  <c:v>27.208028192280199</c:v>
                </c:pt>
                <c:pt idx="19766">
                  <c:v>27.209404768459901</c:v>
                </c:pt>
                <c:pt idx="19767">
                  <c:v>27.210781344639599</c:v>
                </c:pt>
                <c:pt idx="19768">
                  <c:v>27.212157920819301</c:v>
                </c:pt>
                <c:pt idx="19769">
                  <c:v>27.213534496999099</c:v>
                </c:pt>
                <c:pt idx="19770">
                  <c:v>27.214911073178801</c:v>
                </c:pt>
                <c:pt idx="19771">
                  <c:v>27.216287649358499</c:v>
                </c:pt>
                <c:pt idx="19772">
                  <c:v>27.217664225538201</c:v>
                </c:pt>
                <c:pt idx="19773">
                  <c:v>27.219040801717998</c:v>
                </c:pt>
                <c:pt idx="19774">
                  <c:v>27.2204173778977</c:v>
                </c:pt>
                <c:pt idx="19775">
                  <c:v>27.221793954077398</c:v>
                </c:pt>
                <c:pt idx="19776">
                  <c:v>27.2231705302572</c:v>
                </c:pt>
                <c:pt idx="19777">
                  <c:v>27.224547106436901</c:v>
                </c:pt>
                <c:pt idx="19778">
                  <c:v>27.2259236826166</c:v>
                </c:pt>
                <c:pt idx="19779">
                  <c:v>27.227300258796301</c:v>
                </c:pt>
                <c:pt idx="19780">
                  <c:v>27.228676834976099</c:v>
                </c:pt>
                <c:pt idx="19781">
                  <c:v>27.230053411155801</c:v>
                </c:pt>
                <c:pt idx="19782">
                  <c:v>27.231429987335499</c:v>
                </c:pt>
                <c:pt idx="19783">
                  <c:v>27.232806563515201</c:v>
                </c:pt>
                <c:pt idx="19784">
                  <c:v>27.234183139694998</c:v>
                </c:pt>
                <c:pt idx="19785">
                  <c:v>27.2355597158747</c:v>
                </c:pt>
                <c:pt idx="19786">
                  <c:v>27.236936292054398</c:v>
                </c:pt>
                <c:pt idx="19787">
                  <c:v>27.2383128682341</c:v>
                </c:pt>
                <c:pt idx="19788">
                  <c:v>27.239689444413901</c:v>
                </c:pt>
                <c:pt idx="19789">
                  <c:v>27.2410660205936</c:v>
                </c:pt>
                <c:pt idx="19790">
                  <c:v>27.242442596773301</c:v>
                </c:pt>
                <c:pt idx="19791">
                  <c:v>27.243819172953</c:v>
                </c:pt>
                <c:pt idx="19792">
                  <c:v>27.245195749132801</c:v>
                </c:pt>
                <c:pt idx="19793">
                  <c:v>27.246572325312499</c:v>
                </c:pt>
                <c:pt idx="19794">
                  <c:v>27.247948901492201</c:v>
                </c:pt>
                <c:pt idx="19795">
                  <c:v>27.249325477671899</c:v>
                </c:pt>
                <c:pt idx="19796">
                  <c:v>27.2507020538517</c:v>
                </c:pt>
                <c:pt idx="19797">
                  <c:v>27.252078630031399</c:v>
                </c:pt>
                <c:pt idx="19798">
                  <c:v>27.2534552062111</c:v>
                </c:pt>
                <c:pt idx="19799">
                  <c:v>27.254831782390799</c:v>
                </c:pt>
                <c:pt idx="19800">
                  <c:v>27.2562083585706</c:v>
                </c:pt>
                <c:pt idx="19801">
                  <c:v>27.257584934750302</c:v>
                </c:pt>
                <c:pt idx="19802">
                  <c:v>27.25896151093</c:v>
                </c:pt>
                <c:pt idx="19803">
                  <c:v>27.260338087109702</c:v>
                </c:pt>
                <c:pt idx="19804">
                  <c:v>27.261714663289499</c:v>
                </c:pt>
                <c:pt idx="19805">
                  <c:v>27.263091239469201</c:v>
                </c:pt>
                <c:pt idx="19806">
                  <c:v>27.264467815648899</c:v>
                </c:pt>
                <c:pt idx="19807">
                  <c:v>27.265844391828701</c:v>
                </c:pt>
                <c:pt idx="19808">
                  <c:v>27.267220968008399</c:v>
                </c:pt>
                <c:pt idx="19809">
                  <c:v>27.268597544188101</c:v>
                </c:pt>
                <c:pt idx="19810">
                  <c:v>27.269974120367799</c:v>
                </c:pt>
                <c:pt idx="19811">
                  <c:v>27.2713506965476</c:v>
                </c:pt>
                <c:pt idx="19812">
                  <c:v>27.272727272727298</c:v>
                </c:pt>
                <c:pt idx="19813">
                  <c:v>27.274103848907</c:v>
                </c:pt>
                <c:pt idx="19814">
                  <c:v>27.275480425086698</c:v>
                </c:pt>
                <c:pt idx="19815">
                  <c:v>27.276857001266499</c:v>
                </c:pt>
                <c:pt idx="19816">
                  <c:v>27.278233577446201</c:v>
                </c:pt>
                <c:pt idx="19817">
                  <c:v>27.279610153625899</c:v>
                </c:pt>
                <c:pt idx="19818">
                  <c:v>27.280986729805601</c:v>
                </c:pt>
                <c:pt idx="19819">
                  <c:v>27.282363305985399</c:v>
                </c:pt>
                <c:pt idx="19820">
                  <c:v>27.283739882165101</c:v>
                </c:pt>
                <c:pt idx="19821">
                  <c:v>27.285116458344799</c:v>
                </c:pt>
                <c:pt idx="19822">
                  <c:v>27.286493034524501</c:v>
                </c:pt>
                <c:pt idx="19823">
                  <c:v>27.287869610704298</c:v>
                </c:pt>
                <c:pt idx="19824">
                  <c:v>27.289246186884</c:v>
                </c:pt>
                <c:pt idx="19825">
                  <c:v>27.290622763063698</c:v>
                </c:pt>
                <c:pt idx="19826">
                  <c:v>27.2919993392434</c:v>
                </c:pt>
                <c:pt idx="19827">
                  <c:v>27.293375915423201</c:v>
                </c:pt>
                <c:pt idx="19828">
                  <c:v>27.2947524916029</c:v>
                </c:pt>
                <c:pt idx="19829">
                  <c:v>27.296129067782601</c:v>
                </c:pt>
                <c:pt idx="19830">
                  <c:v>27.2975056439623</c:v>
                </c:pt>
                <c:pt idx="19831">
                  <c:v>27.298882220142101</c:v>
                </c:pt>
                <c:pt idx="19832">
                  <c:v>27.300258796321799</c:v>
                </c:pt>
                <c:pt idx="19833">
                  <c:v>27.301635372501501</c:v>
                </c:pt>
                <c:pt idx="19834">
                  <c:v>27.303011948681199</c:v>
                </c:pt>
                <c:pt idx="19835">
                  <c:v>27.304388524861</c:v>
                </c:pt>
                <c:pt idx="19836">
                  <c:v>27.305765101040699</c:v>
                </c:pt>
                <c:pt idx="19837">
                  <c:v>27.3071416772204</c:v>
                </c:pt>
                <c:pt idx="19838">
                  <c:v>27.308518253400202</c:v>
                </c:pt>
                <c:pt idx="19839">
                  <c:v>27.3098948295799</c:v>
                </c:pt>
                <c:pt idx="19840">
                  <c:v>27.311271405759602</c:v>
                </c:pt>
                <c:pt idx="19841">
                  <c:v>27.3126479819393</c:v>
                </c:pt>
                <c:pt idx="19842">
                  <c:v>27.314024558119101</c:v>
                </c:pt>
                <c:pt idx="19843">
                  <c:v>27.315401134298799</c:v>
                </c:pt>
                <c:pt idx="19844">
                  <c:v>27.316777710478501</c:v>
                </c:pt>
                <c:pt idx="19845">
                  <c:v>27.318154286658199</c:v>
                </c:pt>
                <c:pt idx="19846">
                  <c:v>27.319530862838</c:v>
                </c:pt>
                <c:pt idx="19847">
                  <c:v>27.320907439017699</c:v>
                </c:pt>
                <c:pt idx="19848">
                  <c:v>27.3222840151974</c:v>
                </c:pt>
                <c:pt idx="19849">
                  <c:v>27.323660591377099</c:v>
                </c:pt>
                <c:pt idx="19850">
                  <c:v>27.3250371675569</c:v>
                </c:pt>
                <c:pt idx="19851">
                  <c:v>27.326413743736602</c:v>
                </c:pt>
                <c:pt idx="19852">
                  <c:v>27.3277903199163</c:v>
                </c:pt>
                <c:pt idx="19853">
                  <c:v>27.329166896096002</c:v>
                </c:pt>
                <c:pt idx="19854">
                  <c:v>27.330543472275799</c:v>
                </c:pt>
                <c:pt idx="19855">
                  <c:v>27.331920048455501</c:v>
                </c:pt>
                <c:pt idx="19856">
                  <c:v>27.333296624635199</c:v>
                </c:pt>
                <c:pt idx="19857">
                  <c:v>27.334673200814901</c:v>
                </c:pt>
                <c:pt idx="19858">
                  <c:v>27.336049776994699</c:v>
                </c:pt>
                <c:pt idx="19859">
                  <c:v>27.337426353174401</c:v>
                </c:pt>
                <c:pt idx="19860">
                  <c:v>27.338802929354099</c:v>
                </c:pt>
                <c:pt idx="19861">
                  <c:v>27.340179505533801</c:v>
                </c:pt>
                <c:pt idx="19862">
                  <c:v>27.341556081713598</c:v>
                </c:pt>
                <c:pt idx="19863">
                  <c:v>27.3429326578933</c:v>
                </c:pt>
                <c:pt idx="19864">
                  <c:v>27.344309234072998</c:v>
                </c:pt>
                <c:pt idx="19865">
                  <c:v>27.3456858102527</c:v>
                </c:pt>
                <c:pt idx="19866">
                  <c:v>27.347062386432501</c:v>
                </c:pt>
                <c:pt idx="19867">
                  <c:v>27.3484389626122</c:v>
                </c:pt>
                <c:pt idx="19868">
                  <c:v>27.349815538791901</c:v>
                </c:pt>
                <c:pt idx="19869">
                  <c:v>27.3511921149716</c:v>
                </c:pt>
                <c:pt idx="19870">
                  <c:v>27.352568691151401</c:v>
                </c:pt>
                <c:pt idx="19871">
                  <c:v>27.353945267331099</c:v>
                </c:pt>
                <c:pt idx="19872">
                  <c:v>27.355321843510801</c:v>
                </c:pt>
                <c:pt idx="19873">
                  <c:v>27.356698419690598</c:v>
                </c:pt>
                <c:pt idx="19874">
                  <c:v>27.3580749958703</c:v>
                </c:pt>
                <c:pt idx="19875">
                  <c:v>27.359451572049998</c:v>
                </c:pt>
                <c:pt idx="19876">
                  <c:v>27.3608281482297</c:v>
                </c:pt>
                <c:pt idx="19877">
                  <c:v>27.362204724409501</c:v>
                </c:pt>
                <c:pt idx="19878">
                  <c:v>27.3635813005892</c:v>
                </c:pt>
                <c:pt idx="19879">
                  <c:v>27.364957876768901</c:v>
                </c:pt>
                <c:pt idx="19880">
                  <c:v>27.3663344529486</c:v>
                </c:pt>
                <c:pt idx="19881">
                  <c:v>27.367711029128401</c:v>
                </c:pt>
                <c:pt idx="19882">
                  <c:v>27.369087605308099</c:v>
                </c:pt>
                <c:pt idx="19883">
                  <c:v>27.370464181487801</c:v>
                </c:pt>
                <c:pt idx="19884">
                  <c:v>27.371840757667499</c:v>
                </c:pt>
                <c:pt idx="19885">
                  <c:v>27.3732173338473</c:v>
                </c:pt>
                <c:pt idx="19886">
                  <c:v>27.374593910026999</c:v>
                </c:pt>
                <c:pt idx="19887">
                  <c:v>27.3759704862067</c:v>
                </c:pt>
                <c:pt idx="19888">
                  <c:v>27.377347062386399</c:v>
                </c:pt>
                <c:pt idx="19889">
                  <c:v>27.3787236385662</c:v>
                </c:pt>
                <c:pt idx="19890">
                  <c:v>27.380100214745902</c:v>
                </c:pt>
                <c:pt idx="19891">
                  <c:v>27.3814767909256</c:v>
                </c:pt>
                <c:pt idx="19892">
                  <c:v>27.382853367105302</c:v>
                </c:pt>
                <c:pt idx="19893">
                  <c:v>27.384229943285099</c:v>
                </c:pt>
                <c:pt idx="19894">
                  <c:v>27.385606519464801</c:v>
                </c:pt>
                <c:pt idx="19895">
                  <c:v>27.386983095644499</c:v>
                </c:pt>
                <c:pt idx="19896">
                  <c:v>27.388359671824201</c:v>
                </c:pt>
                <c:pt idx="19897">
                  <c:v>27.389736248003999</c:v>
                </c:pt>
                <c:pt idx="19898">
                  <c:v>27.391112824183701</c:v>
                </c:pt>
                <c:pt idx="19899">
                  <c:v>27.392489400363399</c:v>
                </c:pt>
                <c:pt idx="19900">
                  <c:v>27.393865976543101</c:v>
                </c:pt>
                <c:pt idx="19901">
                  <c:v>27.395242552722902</c:v>
                </c:pt>
                <c:pt idx="19902">
                  <c:v>27.3966191289026</c:v>
                </c:pt>
                <c:pt idx="19903">
                  <c:v>27.397995705082302</c:v>
                </c:pt>
                <c:pt idx="19904">
                  <c:v>27.399372281262099</c:v>
                </c:pt>
                <c:pt idx="19905">
                  <c:v>27.400748857441801</c:v>
                </c:pt>
                <c:pt idx="19906">
                  <c:v>27.402125433621499</c:v>
                </c:pt>
                <c:pt idx="19907">
                  <c:v>27.403502009801201</c:v>
                </c:pt>
                <c:pt idx="19908">
                  <c:v>27.404878585980999</c:v>
                </c:pt>
                <c:pt idx="19909">
                  <c:v>27.406255162160701</c:v>
                </c:pt>
                <c:pt idx="19910">
                  <c:v>27.407631738340399</c:v>
                </c:pt>
                <c:pt idx="19911">
                  <c:v>27.409008314520101</c:v>
                </c:pt>
                <c:pt idx="19912">
                  <c:v>27.410384890699898</c:v>
                </c:pt>
                <c:pt idx="19913">
                  <c:v>27.4117614668796</c:v>
                </c:pt>
                <c:pt idx="19914">
                  <c:v>27.413138043059298</c:v>
                </c:pt>
                <c:pt idx="19915">
                  <c:v>27.414514619239</c:v>
                </c:pt>
                <c:pt idx="19916">
                  <c:v>27.415891195418801</c:v>
                </c:pt>
                <c:pt idx="19917">
                  <c:v>27.4172677715985</c:v>
                </c:pt>
                <c:pt idx="19918">
                  <c:v>27.418644347778201</c:v>
                </c:pt>
                <c:pt idx="19919">
                  <c:v>27.4200209239579</c:v>
                </c:pt>
                <c:pt idx="19920">
                  <c:v>27.421397500137701</c:v>
                </c:pt>
                <c:pt idx="19921">
                  <c:v>27.422774076317399</c:v>
                </c:pt>
                <c:pt idx="19922">
                  <c:v>27.424150652497101</c:v>
                </c:pt>
                <c:pt idx="19923">
                  <c:v>27.425527228676799</c:v>
                </c:pt>
                <c:pt idx="19924">
                  <c:v>27.4269038048566</c:v>
                </c:pt>
                <c:pt idx="19925">
                  <c:v>27.428280381036299</c:v>
                </c:pt>
                <c:pt idx="19926">
                  <c:v>27.429656957216</c:v>
                </c:pt>
                <c:pt idx="19927">
                  <c:v>27.431033533395698</c:v>
                </c:pt>
                <c:pt idx="19928">
                  <c:v>27.4324101095755</c:v>
                </c:pt>
                <c:pt idx="19929">
                  <c:v>27.433786685755202</c:v>
                </c:pt>
                <c:pt idx="19930">
                  <c:v>27.4351632619349</c:v>
                </c:pt>
                <c:pt idx="19931">
                  <c:v>27.436539838114602</c:v>
                </c:pt>
                <c:pt idx="19932">
                  <c:v>27.437916414294399</c:v>
                </c:pt>
                <c:pt idx="19933">
                  <c:v>27.439292990474101</c:v>
                </c:pt>
                <c:pt idx="19934">
                  <c:v>27.440669566653799</c:v>
                </c:pt>
                <c:pt idx="19935">
                  <c:v>27.4420461428336</c:v>
                </c:pt>
                <c:pt idx="19936">
                  <c:v>27.443422719013299</c:v>
                </c:pt>
                <c:pt idx="19937">
                  <c:v>27.444799295193</c:v>
                </c:pt>
                <c:pt idx="19938">
                  <c:v>27.446175871372699</c:v>
                </c:pt>
                <c:pt idx="19939">
                  <c:v>27.4475524475525</c:v>
                </c:pt>
                <c:pt idx="19940">
                  <c:v>27.448929023732202</c:v>
                </c:pt>
                <c:pt idx="19941">
                  <c:v>27.4503055999119</c:v>
                </c:pt>
                <c:pt idx="19942">
                  <c:v>27.451682176091602</c:v>
                </c:pt>
                <c:pt idx="19943">
                  <c:v>27.453058752271399</c:v>
                </c:pt>
                <c:pt idx="19944">
                  <c:v>27.454435328451101</c:v>
                </c:pt>
                <c:pt idx="19945">
                  <c:v>27.455811904630799</c:v>
                </c:pt>
                <c:pt idx="19946">
                  <c:v>27.457188480810501</c:v>
                </c:pt>
                <c:pt idx="19947">
                  <c:v>27.458565056990299</c:v>
                </c:pt>
                <c:pt idx="19948">
                  <c:v>27.459941633170001</c:v>
                </c:pt>
                <c:pt idx="19949">
                  <c:v>27.461318209349699</c:v>
                </c:pt>
                <c:pt idx="19950">
                  <c:v>27.462694785529401</c:v>
                </c:pt>
                <c:pt idx="19951">
                  <c:v>27.464071361709198</c:v>
                </c:pt>
                <c:pt idx="19952">
                  <c:v>27.4654479378889</c:v>
                </c:pt>
                <c:pt idx="19953">
                  <c:v>27.466824514068598</c:v>
                </c:pt>
                <c:pt idx="19954">
                  <c:v>27.4682010902483</c:v>
                </c:pt>
                <c:pt idx="19955">
                  <c:v>27.469577666428101</c:v>
                </c:pt>
                <c:pt idx="19956">
                  <c:v>27.4709542426078</c:v>
                </c:pt>
                <c:pt idx="19957">
                  <c:v>27.472330818787501</c:v>
                </c:pt>
                <c:pt idx="19958">
                  <c:v>27.473707394967199</c:v>
                </c:pt>
                <c:pt idx="19959">
                  <c:v>27.475083971147001</c:v>
                </c:pt>
                <c:pt idx="19960">
                  <c:v>27.476460547326699</c:v>
                </c:pt>
                <c:pt idx="19961">
                  <c:v>27.477837123506401</c:v>
                </c:pt>
                <c:pt idx="19962">
                  <c:v>27.479213699686198</c:v>
                </c:pt>
                <c:pt idx="19963">
                  <c:v>27.4805902758659</c:v>
                </c:pt>
                <c:pt idx="19964">
                  <c:v>27.481966852045598</c:v>
                </c:pt>
                <c:pt idx="19965">
                  <c:v>27.4833434282253</c:v>
                </c:pt>
                <c:pt idx="19966">
                  <c:v>27.484720004404998</c:v>
                </c:pt>
                <c:pt idx="19967">
                  <c:v>27.4860965805848</c:v>
                </c:pt>
                <c:pt idx="19968">
                  <c:v>27.487473156764501</c:v>
                </c:pt>
                <c:pt idx="19969">
                  <c:v>27.4888497329442</c:v>
                </c:pt>
                <c:pt idx="19970">
                  <c:v>27.490226309124001</c:v>
                </c:pt>
                <c:pt idx="19971">
                  <c:v>27.491602885303699</c:v>
                </c:pt>
                <c:pt idx="19972">
                  <c:v>27.492979461483401</c:v>
                </c:pt>
                <c:pt idx="19973">
                  <c:v>27.494356037663099</c:v>
                </c:pt>
                <c:pt idx="19974">
                  <c:v>27.4957326138429</c:v>
                </c:pt>
                <c:pt idx="19975">
                  <c:v>27.497109190022599</c:v>
                </c:pt>
                <c:pt idx="19976">
                  <c:v>27.4984857662023</c:v>
                </c:pt>
                <c:pt idx="19977">
                  <c:v>27.499862342381999</c:v>
                </c:pt>
                <c:pt idx="19978">
                  <c:v>27.5012389185618</c:v>
                </c:pt>
                <c:pt idx="19979">
                  <c:v>27.502615494741502</c:v>
                </c:pt>
                <c:pt idx="19980">
                  <c:v>27.5039920709212</c:v>
                </c:pt>
                <c:pt idx="19981">
                  <c:v>27.505368647100902</c:v>
                </c:pt>
                <c:pt idx="19982">
                  <c:v>27.506745223280699</c:v>
                </c:pt>
                <c:pt idx="19983">
                  <c:v>27.508121799460401</c:v>
                </c:pt>
                <c:pt idx="19984">
                  <c:v>27.509498375640099</c:v>
                </c:pt>
                <c:pt idx="19985">
                  <c:v>27.510874951819801</c:v>
                </c:pt>
                <c:pt idx="19986">
                  <c:v>27.512251527999599</c:v>
                </c:pt>
                <c:pt idx="19987">
                  <c:v>27.5136281041793</c:v>
                </c:pt>
                <c:pt idx="19988">
                  <c:v>27.515004680358999</c:v>
                </c:pt>
                <c:pt idx="19989">
                  <c:v>27.5163812565387</c:v>
                </c:pt>
                <c:pt idx="19990">
                  <c:v>27.517757832718502</c:v>
                </c:pt>
                <c:pt idx="19991">
                  <c:v>27.5191344088982</c:v>
                </c:pt>
                <c:pt idx="19992">
                  <c:v>27.520510985077902</c:v>
                </c:pt>
                <c:pt idx="19993">
                  <c:v>27.5218875612576</c:v>
                </c:pt>
                <c:pt idx="19994">
                  <c:v>27.523264137437401</c:v>
                </c:pt>
                <c:pt idx="19995">
                  <c:v>27.524640713617099</c:v>
                </c:pt>
                <c:pt idx="19996">
                  <c:v>27.526017289796801</c:v>
                </c:pt>
                <c:pt idx="19997">
                  <c:v>27.527393865976599</c:v>
                </c:pt>
                <c:pt idx="19998">
                  <c:v>27.528770442156301</c:v>
                </c:pt>
                <c:pt idx="19999">
                  <c:v>27.530147018335999</c:v>
                </c:pt>
                <c:pt idx="20000">
                  <c:v>27.531523594515701</c:v>
                </c:pt>
                <c:pt idx="20001">
                  <c:v>27.532900170695498</c:v>
                </c:pt>
                <c:pt idx="20002">
                  <c:v>27.5342767468752</c:v>
                </c:pt>
                <c:pt idx="20003">
                  <c:v>27.535653323054898</c:v>
                </c:pt>
                <c:pt idx="20004">
                  <c:v>27.5370298992346</c:v>
                </c:pt>
                <c:pt idx="20005">
                  <c:v>27.538406475414401</c:v>
                </c:pt>
                <c:pt idx="20006">
                  <c:v>27.5397830515941</c:v>
                </c:pt>
                <c:pt idx="20007">
                  <c:v>27.541159627773801</c:v>
                </c:pt>
                <c:pt idx="20008">
                  <c:v>27.5425362039535</c:v>
                </c:pt>
                <c:pt idx="20009">
                  <c:v>27.543912780133301</c:v>
                </c:pt>
                <c:pt idx="20010">
                  <c:v>27.545289356312999</c:v>
                </c:pt>
                <c:pt idx="20011">
                  <c:v>27.546665932492701</c:v>
                </c:pt>
                <c:pt idx="20012">
                  <c:v>27.548042508672399</c:v>
                </c:pt>
                <c:pt idx="20013">
                  <c:v>27.5494190848522</c:v>
                </c:pt>
                <c:pt idx="20014">
                  <c:v>27.550795661031898</c:v>
                </c:pt>
                <c:pt idx="20015">
                  <c:v>27.5521722372116</c:v>
                </c:pt>
                <c:pt idx="20016">
                  <c:v>27.553548813391298</c:v>
                </c:pt>
                <c:pt idx="20017">
                  <c:v>27.5549253895711</c:v>
                </c:pt>
                <c:pt idx="20018">
                  <c:v>27.556301965750801</c:v>
                </c:pt>
                <c:pt idx="20019">
                  <c:v>27.5576785419305</c:v>
                </c:pt>
                <c:pt idx="20020">
                  <c:v>27.559055118110201</c:v>
                </c:pt>
                <c:pt idx="20021">
                  <c:v>27.560431694289999</c:v>
                </c:pt>
                <c:pt idx="20022">
                  <c:v>27.561808270469701</c:v>
                </c:pt>
                <c:pt idx="20023">
                  <c:v>27.563184846649399</c:v>
                </c:pt>
                <c:pt idx="20024">
                  <c:v>27.564561422829101</c:v>
                </c:pt>
                <c:pt idx="20025">
                  <c:v>27.565937999008899</c:v>
                </c:pt>
                <c:pt idx="20026">
                  <c:v>27.5673145751886</c:v>
                </c:pt>
                <c:pt idx="20027">
                  <c:v>27.568691151368299</c:v>
                </c:pt>
                <c:pt idx="20028">
                  <c:v>27.570067727548</c:v>
                </c:pt>
                <c:pt idx="20029">
                  <c:v>27.571444303727802</c:v>
                </c:pt>
                <c:pt idx="20030">
                  <c:v>27.5728208799075</c:v>
                </c:pt>
                <c:pt idx="20031">
                  <c:v>27.574197456087202</c:v>
                </c:pt>
                <c:pt idx="20032">
                  <c:v>27.575574032266999</c:v>
                </c:pt>
                <c:pt idx="20033">
                  <c:v>27.576950608446701</c:v>
                </c:pt>
                <c:pt idx="20034">
                  <c:v>27.578327184626399</c:v>
                </c:pt>
                <c:pt idx="20035">
                  <c:v>27.579703760806101</c:v>
                </c:pt>
                <c:pt idx="20036">
                  <c:v>27.581080336985899</c:v>
                </c:pt>
                <c:pt idx="20037">
                  <c:v>27.582456913165601</c:v>
                </c:pt>
                <c:pt idx="20038">
                  <c:v>27.583833489345299</c:v>
                </c:pt>
                <c:pt idx="20039">
                  <c:v>27.585210065525001</c:v>
                </c:pt>
                <c:pt idx="20040">
                  <c:v>27.586586641704798</c:v>
                </c:pt>
                <c:pt idx="20041">
                  <c:v>27.5879632178845</c:v>
                </c:pt>
                <c:pt idx="20042">
                  <c:v>27.589339794064198</c:v>
                </c:pt>
                <c:pt idx="20043">
                  <c:v>27.5907163702439</c:v>
                </c:pt>
                <c:pt idx="20044">
                  <c:v>27.592092946423701</c:v>
                </c:pt>
                <c:pt idx="20045">
                  <c:v>27.593469522603399</c:v>
                </c:pt>
                <c:pt idx="20046">
                  <c:v>27.594846098783101</c:v>
                </c:pt>
                <c:pt idx="20047">
                  <c:v>27.596222674962799</c:v>
                </c:pt>
                <c:pt idx="20048">
                  <c:v>27.597599251142601</c:v>
                </c:pt>
                <c:pt idx="20049">
                  <c:v>27.598975827322299</c:v>
                </c:pt>
                <c:pt idx="20050">
                  <c:v>27.600352403502001</c:v>
                </c:pt>
                <c:pt idx="20051">
                  <c:v>27.601728979681699</c:v>
                </c:pt>
                <c:pt idx="20052">
                  <c:v>27.6031055558615</c:v>
                </c:pt>
                <c:pt idx="20053">
                  <c:v>27.604482132041198</c:v>
                </c:pt>
                <c:pt idx="20054">
                  <c:v>27.6058587082209</c:v>
                </c:pt>
                <c:pt idx="20055">
                  <c:v>27.607235284400598</c:v>
                </c:pt>
                <c:pt idx="20056">
                  <c:v>27.6086118605804</c:v>
                </c:pt>
                <c:pt idx="20057">
                  <c:v>27.609988436760101</c:v>
                </c:pt>
                <c:pt idx="20058">
                  <c:v>27.6113650129398</c:v>
                </c:pt>
                <c:pt idx="20059">
                  <c:v>27.612741589119501</c:v>
                </c:pt>
                <c:pt idx="20060">
                  <c:v>27.614118165299299</c:v>
                </c:pt>
                <c:pt idx="20061">
                  <c:v>27.615494741479001</c:v>
                </c:pt>
                <c:pt idx="20062">
                  <c:v>27.616871317658699</c:v>
                </c:pt>
                <c:pt idx="20063">
                  <c:v>27.6182478938385</c:v>
                </c:pt>
                <c:pt idx="20064">
                  <c:v>27.619624470018199</c:v>
                </c:pt>
                <c:pt idx="20065">
                  <c:v>27.6210010461979</c:v>
                </c:pt>
                <c:pt idx="20066">
                  <c:v>27.622377622377599</c:v>
                </c:pt>
                <c:pt idx="20067">
                  <c:v>27.6237541985574</c:v>
                </c:pt>
                <c:pt idx="20068">
                  <c:v>27.625130774737102</c:v>
                </c:pt>
                <c:pt idx="20069">
                  <c:v>27.6265073509168</c:v>
                </c:pt>
                <c:pt idx="20070">
                  <c:v>27.627883927096502</c:v>
                </c:pt>
                <c:pt idx="20071">
                  <c:v>27.629260503276299</c:v>
                </c:pt>
                <c:pt idx="20072">
                  <c:v>27.630637079456001</c:v>
                </c:pt>
                <c:pt idx="20073">
                  <c:v>27.632013655635699</c:v>
                </c:pt>
                <c:pt idx="20074">
                  <c:v>27.633390231815401</c:v>
                </c:pt>
                <c:pt idx="20075">
                  <c:v>27.634766807995199</c:v>
                </c:pt>
                <c:pt idx="20076">
                  <c:v>27.6361433841749</c:v>
                </c:pt>
                <c:pt idx="20077">
                  <c:v>27.637519960354599</c:v>
                </c:pt>
                <c:pt idx="20078">
                  <c:v>27.6388965365343</c:v>
                </c:pt>
                <c:pt idx="20079">
                  <c:v>27.640273112714102</c:v>
                </c:pt>
                <c:pt idx="20080">
                  <c:v>27.6416496888938</c:v>
                </c:pt>
                <c:pt idx="20081">
                  <c:v>27.643026265073502</c:v>
                </c:pt>
                <c:pt idx="20082">
                  <c:v>27.6444028412532</c:v>
                </c:pt>
                <c:pt idx="20083">
                  <c:v>27.645779417433001</c:v>
                </c:pt>
                <c:pt idx="20084">
                  <c:v>27.647155993612699</c:v>
                </c:pt>
                <c:pt idx="20085">
                  <c:v>27.648532569792401</c:v>
                </c:pt>
                <c:pt idx="20086">
                  <c:v>27.649909145972099</c:v>
                </c:pt>
                <c:pt idx="20087">
                  <c:v>27.651285722151901</c:v>
                </c:pt>
                <c:pt idx="20088">
                  <c:v>27.652662298331599</c:v>
                </c:pt>
                <c:pt idx="20089">
                  <c:v>27.654038874511301</c:v>
                </c:pt>
                <c:pt idx="20090">
                  <c:v>27.655415450691098</c:v>
                </c:pt>
                <c:pt idx="20091">
                  <c:v>27.6567920268708</c:v>
                </c:pt>
                <c:pt idx="20092">
                  <c:v>27.658168603050498</c:v>
                </c:pt>
                <c:pt idx="20093">
                  <c:v>27.6595451792302</c:v>
                </c:pt>
                <c:pt idx="20094">
                  <c:v>27.660921755409898</c:v>
                </c:pt>
                <c:pt idx="20095">
                  <c:v>27.6622983315897</c:v>
                </c:pt>
                <c:pt idx="20096">
                  <c:v>27.663674907769401</c:v>
                </c:pt>
                <c:pt idx="20097">
                  <c:v>27.6650514839491</c:v>
                </c:pt>
                <c:pt idx="20098">
                  <c:v>27.666428060128901</c:v>
                </c:pt>
                <c:pt idx="20099">
                  <c:v>27.667804636308599</c:v>
                </c:pt>
                <c:pt idx="20100">
                  <c:v>27.669181212488301</c:v>
                </c:pt>
                <c:pt idx="20101">
                  <c:v>27.670557788667999</c:v>
                </c:pt>
                <c:pt idx="20102">
                  <c:v>27.6719343648478</c:v>
                </c:pt>
                <c:pt idx="20103">
                  <c:v>27.673310941027498</c:v>
                </c:pt>
                <c:pt idx="20104">
                  <c:v>27.6746875172072</c:v>
                </c:pt>
                <c:pt idx="20105">
                  <c:v>27.676064093386898</c:v>
                </c:pt>
                <c:pt idx="20106">
                  <c:v>27.6774406695667</c:v>
                </c:pt>
                <c:pt idx="20107">
                  <c:v>27.678817245746401</c:v>
                </c:pt>
                <c:pt idx="20108">
                  <c:v>27.6801938219261</c:v>
                </c:pt>
                <c:pt idx="20109">
                  <c:v>27.681570398105801</c:v>
                </c:pt>
                <c:pt idx="20110">
                  <c:v>27.682946974285599</c:v>
                </c:pt>
                <c:pt idx="20111">
                  <c:v>27.684323550465301</c:v>
                </c:pt>
                <c:pt idx="20112">
                  <c:v>27.685700126644999</c:v>
                </c:pt>
                <c:pt idx="20113">
                  <c:v>27.687076702824701</c:v>
                </c:pt>
                <c:pt idx="20114">
                  <c:v>27.688453279004499</c:v>
                </c:pt>
                <c:pt idx="20115">
                  <c:v>27.6898298551842</c:v>
                </c:pt>
                <c:pt idx="20116">
                  <c:v>27.691206431363899</c:v>
                </c:pt>
                <c:pt idx="20117">
                  <c:v>27.6925830075436</c:v>
                </c:pt>
                <c:pt idx="20118">
                  <c:v>27.693959583723402</c:v>
                </c:pt>
                <c:pt idx="20119">
                  <c:v>27.6953361599031</c:v>
                </c:pt>
                <c:pt idx="20120">
                  <c:v>27.696712736082802</c:v>
                </c:pt>
                <c:pt idx="20121">
                  <c:v>27.6980893122625</c:v>
                </c:pt>
                <c:pt idx="20122">
                  <c:v>27.699465888442301</c:v>
                </c:pt>
                <c:pt idx="20123">
                  <c:v>27.700842464621999</c:v>
                </c:pt>
                <c:pt idx="20124">
                  <c:v>27.702219040801701</c:v>
                </c:pt>
                <c:pt idx="20125">
                  <c:v>27.703595616981499</c:v>
                </c:pt>
                <c:pt idx="20126">
                  <c:v>27.704972193161201</c:v>
                </c:pt>
                <c:pt idx="20127">
                  <c:v>27.706348769340899</c:v>
                </c:pt>
                <c:pt idx="20128">
                  <c:v>27.707725345520601</c:v>
                </c:pt>
                <c:pt idx="20129">
                  <c:v>27.709101921700402</c:v>
                </c:pt>
                <c:pt idx="20130">
                  <c:v>27.7104784978801</c:v>
                </c:pt>
                <c:pt idx="20131">
                  <c:v>27.711855074059802</c:v>
                </c:pt>
                <c:pt idx="20132">
                  <c:v>27.7132316502395</c:v>
                </c:pt>
                <c:pt idx="20133">
                  <c:v>27.714608226419301</c:v>
                </c:pt>
                <c:pt idx="20134">
                  <c:v>27.715984802598999</c:v>
                </c:pt>
                <c:pt idx="20135">
                  <c:v>27.717361378778701</c:v>
                </c:pt>
                <c:pt idx="20136">
                  <c:v>27.718737954958399</c:v>
                </c:pt>
                <c:pt idx="20137">
                  <c:v>27.720114531138201</c:v>
                </c:pt>
                <c:pt idx="20138">
                  <c:v>27.721491107317899</c:v>
                </c:pt>
                <c:pt idx="20139">
                  <c:v>27.722867683497601</c:v>
                </c:pt>
                <c:pt idx="20140">
                  <c:v>27.724244259677299</c:v>
                </c:pt>
                <c:pt idx="20141">
                  <c:v>27.7256208358571</c:v>
                </c:pt>
                <c:pt idx="20142">
                  <c:v>27.726997412036798</c:v>
                </c:pt>
                <c:pt idx="20143">
                  <c:v>27.7283739882165</c:v>
                </c:pt>
                <c:pt idx="20144">
                  <c:v>27.729750564396198</c:v>
                </c:pt>
                <c:pt idx="20145">
                  <c:v>27.731127140576</c:v>
                </c:pt>
                <c:pt idx="20146">
                  <c:v>27.732503716755701</c:v>
                </c:pt>
                <c:pt idx="20147">
                  <c:v>27.7338802929354</c:v>
                </c:pt>
                <c:pt idx="20148">
                  <c:v>27.735256869115101</c:v>
                </c:pt>
                <c:pt idx="20149">
                  <c:v>27.736633445294899</c:v>
                </c:pt>
                <c:pt idx="20150">
                  <c:v>27.738010021474601</c:v>
                </c:pt>
                <c:pt idx="20151">
                  <c:v>27.739386597654299</c:v>
                </c:pt>
                <c:pt idx="20152">
                  <c:v>27.740763173834001</c:v>
                </c:pt>
                <c:pt idx="20153">
                  <c:v>27.742139750013799</c:v>
                </c:pt>
                <c:pt idx="20154">
                  <c:v>27.7435163261935</c:v>
                </c:pt>
                <c:pt idx="20155">
                  <c:v>27.744892902373198</c:v>
                </c:pt>
                <c:pt idx="20156">
                  <c:v>27.746269478553</c:v>
                </c:pt>
                <c:pt idx="20157">
                  <c:v>27.747646054732702</c:v>
                </c:pt>
                <c:pt idx="20158">
                  <c:v>27.7490226309124</c:v>
                </c:pt>
                <c:pt idx="20159">
                  <c:v>27.750399207092102</c:v>
                </c:pt>
                <c:pt idx="20160">
                  <c:v>27.751775783271899</c:v>
                </c:pt>
                <c:pt idx="20161">
                  <c:v>27.753152359451601</c:v>
                </c:pt>
                <c:pt idx="20162">
                  <c:v>27.754528935631299</c:v>
                </c:pt>
                <c:pt idx="20163">
                  <c:v>27.755905511811001</c:v>
                </c:pt>
                <c:pt idx="20164">
                  <c:v>27.757282087990799</c:v>
                </c:pt>
                <c:pt idx="20165">
                  <c:v>27.7586586641705</c:v>
                </c:pt>
                <c:pt idx="20166">
                  <c:v>27.760035240350199</c:v>
                </c:pt>
                <c:pt idx="20167">
                  <c:v>27.7614118165299</c:v>
                </c:pt>
                <c:pt idx="20168">
                  <c:v>27.762788392709702</c:v>
                </c:pt>
                <c:pt idx="20169">
                  <c:v>27.7641649688894</c:v>
                </c:pt>
                <c:pt idx="20170">
                  <c:v>27.765541545069102</c:v>
                </c:pt>
                <c:pt idx="20171">
                  <c:v>27.7669181212488</c:v>
                </c:pt>
                <c:pt idx="20172">
                  <c:v>27.768294697428601</c:v>
                </c:pt>
                <c:pt idx="20173">
                  <c:v>27.769671273608299</c:v>
                </c:pt>
                <c:pt idx="20174">
                  <c:v>27.771047849788001</c:v>
                </c:pt>
                <c:pt idx="20175">
                  <c:v>27.772424425967699</c:v>
                </c:pt>
                <c:pt idx="20176">
                  <c:v>27.773801002147501</c:v>
                </c:pt>
                <c:pt idx="20177">
                  <c:v>27.775177578327199</c:v>
                </c:pt>
                <c:pt idx="20178">
                  <c:v>27.776554154506901</c:v>
                </c:pt>
                <c:pt idx="20179">
                  <c:v>27.777930730686599</c:v>
                </c:pt>
                <c:pt idx="20180">
                  <c:v>27.7793073068664</c:v>
                </c:pt>
                <c:pt idx="20181">
                  <c:v>27.780683883046098</c:v>
                </c:pt>
                <c:pt idx="20182">
                  <c:v>27.7820604592258</c:v>
                </c:pt>
                <c:pt idx="20183">
                  <c:v>27.783437035405498</c:v>
                </c:pt>
                <c:pt idx="20184">
                  <c:v>27.784813611585299</c:v>
                </c:pt>
                <c:pt idx="20185">
                  <c:v>27.786190187765001</c:v>
                </c:pt>
                <c:pt idx="20186">
                  <c:v>27.787566763944699</c:v>
                </c:pt>
                <c:pt idx="20187">
                  <c:v>27.788943340124501</c:v>
                </c:pt>
                <c:pt idx="20188">
                  <c:v>27.790319916304199</c:v>
                </c:pt>
                <c:pt idx="20189">
                  <c:v>27.791696492483901</c:v>
                </c:pt>
                <c:pt idx="20190">
                  <c:v>27.793073068663599</c:v>
                </c:pt>
                <c:pt idx="20191">
                  <c:v>27.7944496448434</c:v>
                </c:pt>
                <c:pt idx="20192">
                  <c:v>27.795826221023098</c:v>
                </c:pt>
                <c:pt idx="20193">
                  <c:v>27.7972027972028</c:v>
                </c:pt>
                <c:pt idx="20194">
                  <c:v>27.798579373382498</c:v>
                </c:pt>
                <c:pt idx="20195">
                  <c:v>27.7999559495623</c:v>
                </c:pt>
                <c:pt idx="20196">
                  <c:v>27.801332525742001</c:v>
                </c:pt>
                <c:pt idx="20197">
                  <c:v>27.8027091019217</c:v>
                </c:pt>
                <c:pt idx="20198">
                  <c:v>27.804085678101401</c:v>
                </c:pt>
                <c:pt idx="20199">
                  <c:v>27.805462254281199</c:v>
                </c:pt>
                <c:pt idx="20200">
                  <c:v>27.806838830460901</c:v>
                </c:pt>
                <c:pt idx="20201">
                  <c:v>27.808215406640599</c:v>
                </c:pt>
                <c:pt idx="20202">
                  <c:v>27.809591982820301</c:v>
                </c:pt>
                <c:pt idx="20203">
                  <c:v>27.810968559000099</c:v>
                </c:pt>
                <c:pt idx="20204">
                  <c:v>27.8123451351798</c:v>
                </c:pt>
                <c:pt idx="20205">
                  <c:v>27.813721711359499</c:v>
                </c:pt>
                <c:pt idx="20206">
                  <c:v>27.8150982875392</c:v>
                </c:pt>
                <c:pt idx="20207">
                  <c:v>27.816474863719002</c:v>
                </c:pt>
                <c:pt idx="20208">
                  <c:v>27.8178514398987</c:v>
                </c:pt>
                <c:pt idx="20209">
                  <c:v>27.819228016078402</c:v>
                </c:pt>
                <c:pt idx="20210">
                  <c:v>27.8206045922581</c:v>
                </c:pt>
                <c:pt idx="20211">
                  <c:v>27.821981168437901</c:v>
                </c:pt>
                <c:pt idx="20212">
                  <c:v>27.823357744617599</c:v>
                </c:pt>
                <c:pt idx="20213">
                  <c:v>27.824734320797301</c:v>
                </c:pt>
                <c:pt idx="20214">
                  <c:v>27.826110896976999</c:v>
                </c:pt>
                <c:pt idx="20215">
                  <c:v>27.8274874731568</c:v>
                </c:pt>
                <c:pt idx="20216">
                  <c:v>27.828864049336499</c:v>
                </c:pt>
                <c:pt idx="20217">
                  <c:v>27.8302406255162</c:v>
                </c:pt>
                <c:pt idx="20218">
                  <c:v>27.831617201696002</c:v>
                </c:pt>
                <c:pt idx="20219">
                  <c:v>27.8329937778757</c:v>
                </c:pt>
                <c:pt idx="20220">
                  <c:v>27.834370354055402</c:v>
                </c:pt>
                <c:pt idx="20221">
                  <c:v>27.8357469302351</c:v>
                </c:pt>
                <c:pt idx="20222">
                  <c:v>27.837123506414901</c:v>
                </c:pt>
                <c:pt idx="20223">
                  <c:v>27.838500082594599</c:v>
                </c:pt>
                <c:pt idx="20224">
                  <c:v>27.839876658774301</c:v>
                </c:pt>
                <c:pt idx="20225">
                  <c:v>27.841253234953999</c:v>
                </c:pt>
                <c:pt idx="20226">
                  <c:v>27.842629811133801</c:v>
                </c:pt>
                <c:pt idx="20227">
                  <c:v>27.844006387313499</c:v>
                </c:pt>
                <c:pt idx="20228">
                  <c:v>27.845382963493201</c:v>
                </c:pt>
                <c:pt idx="20229">
                  <c:v>27.846759539672899</c:v>
                </c:pt>
                <c:pt idx="20230">
                  <c:v>27.8481361158527</c:v>
                </c:pt>
                <c:pt idx="20231">
                  <c:v>27.849512692032398</c:v>
                </c:pt>
                <c:pt idx="20232">
                  <c:v>27.8508892682121</c:v>
                </c:pt>
                <c:pt idx="20233">
                  <c:v>27.852265844391798</c:v>
                </c:pt>
                <c:pt idx="20234">
                  <c:v>27.8536424205716</c:v>
                </c:pt>
                <c:pt idx="20235">
                  <c:v>27.855018996751301</c:v>
                </c:pt>
                <c:pt idx="20236">
                  <c:v>27.856395572931</c:v>
                </c:pt>
                <c:pt idx="20237">
                  <c:v>27.857772149110701</c:v>
                </c:pt>
                <c:pt idx="20238">
                  <c:v>27.859148725290499</c:v>
                </c:pt>
                <c:pt idx="20239">
                  <c:v>27.860525301470201</c:v>
                </c:pt>
                <c:pt idx="20240">
                  <c:v>27.861901877649899</c:v>
                </c:pt>
                <c:pt idx="20241">
                  <c:v>27.863278453829601</c:v>
                </c:pt>
                <c:pt idx="20242">
                  <c:v>27.864655030009398</c:v>
                </c:pt>
                <c:pt idx="20243">
                  <c:v>27.8660316061891</c:v>
                </c:pt>
                <c:pt idx="20244">
                  <c:v>27.867408182368798</c:v>
                </c:pt>
                <c:pt idx="20245">
                  <c:v>27.8687847585485</c:v>
                </c:pt>
                <c:pt idx="20246">
                  <c:v>27.870161334728301</c:v>
                </c:pt>
                <c:pt idx="20247">
                  <c:v>27.871537910908</c:v>
                </c:pt>
                <c:pt idx="20248">
                  <c:v>27.872914487087701</c:v>
                </c:pt>
                <c:pt idx="20249">
                  <c:v>27.8742910632674</c:v>
                </c:pt>
                <c:pt idx="20250">
                  <c:v>27.875667639447201</c:v>
                </c:pt>
                <c:pt idx="20251">
                  <c:v>27.877044215626899</c:v>
                </c:pt>
                <c:pt idx="20252">
                  <c:v>27.878420791806601</c:v>
                </c:pt>
                <c:pt idx="20253">
                  <c:v>27.879797367986399</c:v>
                </c:pt>
                <c:pt idx="20254">
                  <c:v>27.8811739441661</c:v>
                </c:pt>
                <c:pt idx="20255">
                  <c:v>27.882550520345799</c:v>
                </c:pt>
                <c:pt idx="20256">
                  <c:v>27.8839270965255</c:v>
                </c:pt>
                <c:pt idx="20257">
                  <c:v>27.885303672705302</c:v>
                </c:pt>
                <c:pt idx="20258">
                  <c:v>27.886680248885</c:v>
                </c:pt>
                <c:pt idx="20259">
                  <c:v>27.888056825064702</c:v>
                </c:pt>
                <c:pt idx="20260">
                  <c:v>27.8894334012444</c:v>
                </c:pt>
                <c:pt idx="20261">
                  <c:v>27.890809977424201</c:v>
                </c:pt>
                <c:pt idx="20262">
                  <c:v>27.892186553603899</c:v>
                </c:pt>
                <c:pt idx="20263">
                  <c:v>27.893563129783601</c:v>
                </c:pt>
                <c:pt idx="20264">
                  <c:v>27.894939705963299</c:v>
                </c:pt>
                <c:pt idx="20265">
                  <c:v>27.896316282143101</c:v>
                </c:pt>
                <c:pt idx="20266">
                  <c:v>27.897692858322799</c:v>
                </c:pt>
                <c:pt idx="20267">
                  <c:v>27.899069434502501</c:v>
                </c:pt>
                <c:pt idx="20268">
                  <c:v>27.900446010682199</c:v>
                </c:pt>
                <c:pt idx="20269">
                  <c:v>27.901822586862</c:v>
                </c:pt>
                <c:pt idx="20270">
                  <c:v>27.903199163041698</c:v>
                </c:pt>
                <c:pt idx="20271">
                  <c:v>27.9045757392214</c:v>
                </c:pt>
                <c:pt idx="20272">
                  <c:v>27.905952315401102</c:v>
                </c:pt>
                <c:pt idx="20273">
                  <c:v>27.907328891580899</c:v>
                </c:pt>
                <c:pt idx="20274">
                  <c:v>27.908705467760601</c:v>
                </c:pt>
                <c:pt idx="20275">
                  <c:v>27.910082043940299</c:v>
                </c:pt>
                <c:pt idx="20276">
                  <c:v>27.911458620120001</c:v>
                </c:pt>
                <c:pt idx="20277">
                  <c:v>27.912835196299799</c:v>
                </c:pt>
                <c:pt idx="20278">
                  <c:v>27.914211772479501</c:v>
                </c:pt>
                <c:pt idx="20279">
                  <c:v>27.915588348659199</c:v>
                </c:pt>
                <c:pt idx="20280">
                  <c:v>27.916964924838901</c:v>
                </c:pt>
                <c:pt idx="20281">
                  <c:v>27.918341501018698</c:v>
                </c:pt>
                <c:pt idx="20282">
                  <c:v>27.9197180771984</c:v>
                </c:pt>
                <c:pt idx="20283">
                  <c:v>27.921094653378098</c:v>
                </c:pt>
                <c:pt idx="20284">
                  <c:v>27.9224712295579</c:v>
                </c:pt>
                <c:pt idx="20285">
                  <c:v>27.923847805737601</c:v>
                </c:pt>
                <c:pt idx="20286">
                  <c:v>27.9252243819173</c:v>
                </c:pt>
                <c:pt idx="20287">
                  <c:v>27.926600958097001</c:v>
                </c:pt>
                <c:pt idx="20288">
                  <c:v>27.927977534276799</c:v>
                </c:pt>
                <c:pt idx="20289">
                  <c:v>27.929354110456501</c:v>
                </c:pt>
                <c:pt idx="20290">
                  <c:v>27.930730686636199</c:v>
                </c:pt>
                <c:pt idx="20291">
                  <c:v>27.932107262815901</c:v>
                </c:pt>
                <c:pt idx="20292">
                  <c:v>27.933483838995699</c:v>
                </c:pt>
                <c:pt idx="20293">
                  <c:v>27.9348604151754</c:v>
                </c:pt>
                <c:pt idx="20294">
                  <c:v>27.936236991355099</c:v>
                </c:pt>
                <c:pt idx="20295">
                  <c:v>27.9376135675348</c:v>
                </c:pt>
                <c:pt idx="20296">
                  <c:v>27.938990143714602</c:v>
                </c:pt>
                <c:pt idx="20297">
                  <c:v>27.9403667198943</c:v>
                </c:pt>
                <c:pt idx="20298">
                  <c:v>27.941743296074002</c:v>
                </c:pt>
                <c:pt idx="20299">
                  <c:v>27.9431198722537</c:v>
                </c:pt>
                <c:pt idx="20300">
                  <c:v>27.944496448433501</c:v>
                </c:pt>
                <c:pt idx="20301">
                  <c:v>27.945873024613199</c:v>
                </c:pt>
                <c:pt idx="20302">
                  <c:v>27.947249600792901</c:v>
                </c:pt>
                <c:pt idx="20303">
                  <c:v>27.948626176972599</c:v>
                </c:pt>
                <c:pt idx="20304">
                  <c:v>27.9500027531524</c:v>
                </c:pt>
                <c:pt idx="20305">
                  <c:v>27.951379329332099</c:v>
                </c:pt>
                <c:pt idx="20306">
                  <c:v>27.9527559055118</c:v>
                </c:pt>
                <c:pt idx="20307">
                  <c:v>27.954132481691499</c:v>
                </c:pt>
                <c:pt idx="20308">
                  <c:v>27.9555090578713</c:v>
                </c:pt>
                <c:pt idx="20309">
                  <c:v>27.956885634051002</c:v>
                </c:pt>
                <c:pt idx="20310">
                  <c:v>27.9582622102307</c:v>
                </c:pt>
                <c:pt idx="20311">
                  <c:v>27.959638786410402</c:v>
                </c:pt>
                <c:pt idx="20312">
                  <c:v>27.961015362590199</c:v>
                </c:pt>
                <c:pt idx="20313">
                  <c:v>27.962391938769901</c:v>
                </c:pt>
                <c:pt idx="20314">
                  <c:v>27.963768514949599</c:v>
                </c:pt>
                <c:pt idx="20315">
                  <c:v>27.965145091129401</c:v>
                </c:pt>
                <c:pt idx="20316">
                  <c:v>27.966521667309099</c:v>
                </c:pt>
                <c:pt idx="20317">
                  <c:v>27.967898243488801</c:v>
                </c:pt>
                <c:pt idx="20318">
                  <c:v>27.969274819668499</c:v>
                </c:pt>
                <c:pt idx="20319">
                  <c:v>27.9706513958483</c:v>
                </c:pt>
                <c:pt idx="20320">
                  <c:v>27.972027972027998</c:v>
                </c:pt>
                <c:pt idx="20321">
                  <c:v>27.9734045482077</c:v>
                </c:pt>
                <c:pt idx="20322">
                  <c:v>27.974781124387398</c:v>
                </c:pt>
                <c:pt idx="20323">
                  <c:v>27.9761577005672</c:v>
                </c:pt>
                <c:pt idx="20324">
                  <c:v>27.977534276746901</c:v>
                </c:pt>
                <c:pt idx="20325">
                  <c:v>27.9789108529266</c:v>
                </c:pt>
                <c:pt idx="20326">
                  <c:v>27.980287429106301</c:v>
                </c:pt>
                <c:pt idx="20327">
                  <c:v>27.981664005286099</c:v>
                </c:pt>
                <c:pt idx="20328">
                  <c:v>27.983040581465801</c:v>
                </c:pt>
                <c:pt idx="20329">
                  <c:v>27.984417157645499</c:v>
                </c:pt>
                <c:pt idx="20330">
                  <c:v>27.985793733825201</c:v>
                </c:pt>
                <c:pt idx="20331">
                  <c:v>27.987170310004998</c:v>
                </c:pt>
                <c:pt idx="20332">
                  <c:v>27.9885468861847</c:v>
                </c:pt>
                <c:pt idx="20333">
                  <c:v>27.989923462364398</c:v>
                </c:pt>
                <c:pt idx="20334">
                  <c:v>27.9913000385441</c:v>
                </c:pt>
                <c:pt idx="20335">
                  <c:v>27.992676614723901</c:v>
                </c:pt>
                <c:pt idx="20336">
                  <c:v>27.9940531909036</c:v>
                </c:pt>
                <c:pt idx="20337">
                  <c:v>27.995429767083301</c:v>
                </c:pt>
                <c:pt idx="20338">
                  <c:v>27.996806343263</c:v>
                </c:pt>
                <c:pt idx="20339">
                  <c:v>27.998182919442801</c:v>
                </c:pt>
                <c:pt idx="20340">
                  <c:v>27.999559495622499</c:v>
                </c:pt>
                <c:pt idx="20341">
                  <c:v>28.000936071802201</c:v>
                </c:pt>
                <c:pt idx="20342">
                  <c:v>28.002312647981899</c:v>
                </c:pt>
                <c:pt idx="20343">
                  <c:v>28.0036892241617</c:v>
                </c:pt>
                <c:pt idx="20344">
                  <c:v>28.005065800341399</c:v>
                </c:pt>
                <c:pt idx="20345">
                  <c:v>28.0064423765211</c:v>
                </c:pt>
                <c:pt idx="20346">
                  <c:v>28.007818952700902</c:v>
                </c:pt>
                <c:pt idx="20347">
                  <c:v>28.0091955288806</c:v>
                </c:pt>
                <c:pt idx="20348">
                  <c:v>28.010572105060302</c:v>
                </c:pt>
                <c:pt idx="20349">
                  <c:v>28.01194868124</c:v>
                </c:pt>
                <c:pt idx="20350">
                  <c:v>28.013325257419801</c:v>
                </c:pt>
                <c:pt idx="20351">
                  <c:v>28.014701833599499</c:v>
                </c:pt>
                <c:pt idx="20352">
                  <c:v>28.016078409779201</c:v>
                </c:pt>
                <c:pt idx="20353">
                  <c:v>28.017454985958899</c:v>
                </c:pt>
                <c:pt idx="20354">
                  <c:v>28.018831562138701</c:v>
                </c:pt>
                <c:pt idx="20355">
                  <c:v>28.020208138318399</c:v>
                </c:pt>
                <c:pt idx="20356">
                  <c:v>28.021584714498101</c:v>
                </c:pt>
                <c:pt idx="20357">
                  <c:v>28.022961290677799</c:v>
                </c:pt>
                <c:pt idx="20358">
                  <c:v>28.0243378668576</c:v>
                </c:pt>
                <c:pt idx="20359">
                  <c:v>28.025714443037302</c:v>
                </c:pt>
                <c:pt idx="20360">
                  <c:v>28.027091019217</c:v>
                </c:pt>
                <c:pt idx="20361">
                  <c:v>28.028467595396702</c:v>
                </c:pt>
                <c:pt idx="20362">
                  <c:v>28.029844171576499</c:v>
                </c:pt>
                <c:pt idx="20363">
                  <c:v>28.031220747756201</c:v>
                </c:pt>
                <c:pt idx="20364">
                  <c:v>28.032597323935899</c:v>
                </c:pt>
                <c:pt idx="20365">
                  <c:v>28.033973900115601</c:v>
                </c:pt>
                <c:pt idx="20366">
                  <c:v>28.035350476295399</c:v>
                </c:pt>
                <c:pt idx="20367">
                  <c:v>28.036727052475101</c:v>
                </c:pt>
                <c:pt idx="20368">
                  <c:v>28.038103628654799</c:v>
                </c:pt>
                <c:pt idx="20369">
                  <c:v>28.039480204834501</c:v>
                </c:pt>
                <c:pt idx="20370">
                  <c:v>28.040856781014298</c:v>
                </c:pt>
                <c:pt idx="20371">
                  <c:v>28.042233357194</c:v>
                </c:pt>
                <c:pt idx="20372">
                  <c:v>28.043609933373698</c:v>
                </c:pt>
                <c:pt idx="20373">
                  <c:v>28.0449865095534</c:v>
                </c:pt>
                <c:pt idx="20374">
                  <c:v>28.046363085733201</c:v>
                </c:pt>
                <c:pt idx="20375">
                  <c:v>28.0477396619129</c:v>
                </c:pt>
                <c:pt idx="20376">
                  <c:v>28.049116238092601</c:v>
                </c:pt>
                <c:pt idx="20377">
                  <c:v>28.050492814272399</c:v>
                </c:pt>
                <c:pt idx="20378">
                  <c:v>28.051869390452101</c:v>
                </c:pt>
                <c:pt idx="20379">
                  <c:v>28.053245966631799</c:v>
                </c:pt>
                <c:pt idx="20380">
                  <c:v>28.054622542811501</c:v>
                </c:pt>
                <c:pt idx="20381">
                  <c:v>28.055999118991299</c:v>
                </c:pt>
                <c:pt idx="20382">
                  <c:v>28.057375695171</c:v>
                </c:pt>
                <c:pt idx="20383">
                  <c:v>28.058752271350698</c:v>
                </c:pt>
                <c:pt idx="20384">
                  <c:v>28.0601288475304</c:v>
                </c:pt>
                <c:pt idx="20385">
                  <c:v>28.061505423710202</c:v>
                </c:pt>
                <c:pt idx="20386">
                  <c:v>28.0628819998899</c:v>
                </c:pt>
                <c:pt idx="20387">
                  <c:v>28.064258576069602</c:v>
                </c:pt>
                <c:pt idx="20388">
                  <c:v>28.0656351522493</c:v>
                </c:pt>
                <c:pt idx="20389">
                  <c:v>28.067011728429101</c:v>
                </c:pt>
                <c:pt idx="20390">
                  <c:v>28.068388304608799</c:v>
                </c:pt>
                <c:pt idx="20391">
                  <c:v>28.069764880788501</c:v>
                </c:pt>
                <c:pt idx="20392">
                  <c:v>28.071141456968199</c:v>
                </c:pt>
                <c:pt idx="20393">
                  <c:v>28.072518033148</c:v>
                </c:pt>
                <c:pt idx="20394">
                  <c:v>28.073894609327699</c:v>
                </c:pt>
                <c:pt idx="20395">
                  <c:v>28.0752711855074</c:v>
                </c:pt>
                <c:pt idx="20396">
                  <c:v>28.076647761687099</c:v>
                </c:pt>
                <c:pt idx="20397">
                  <c:v>28.0780243378669</c:v>
                </c:pt>
                <c:pt idx="20398">
                  <c:v>28.079400914046602</c:v>
                </c:pt>
                <c:pt idx="20399">
                  <c:v>28.0807774902263</c:v>
                </c:pt>
                <c:pt idx="20400">
                  <c:v>28.082154066406002</c:v>
                </c:pt>
                <c:pt idx="20401">
                  <c:v>28.083530642585799</c:v>
                </c:pt>
                <c:pt idx="20402">
                  <c:v>28.084907218765501</c:v>
                </c:pt>
                <c:pt idx="20403">
                  <c:v>28.086283794945199</c:v>
                </c:pt>
                <c:pt idx="20404">
                  <c:v>28.087660371124901</c:v>
                </c:pt>
                <c:pt idx="20405">
                  <c:v>28.089036947304699</c:v>
                </c:pt>
                <c:pt idx="20406">
                  <c:v>28.090413523484401</c:v>
                </c:pt>
                <c:pt idx="20407">
                  <c:v>28.091790099664099</c:v>
                </c:pt>
                <c:pt idx="20408">
                  <c:v>28.093166675843801</c:v>
                </c:pt>
                <c:pt idx="20409">
                  <c:v>28.094543252023598</c:v>
                </c:pt>
                <c:pt idx="20410">
                  <c:v>28.0959198282033</c:v>
                </c:pt>
                <c:pt idx="20411">
                  <c:v>28.097296404382998</c:v>
                </c:pt>
                <c:pt idx="20412">
                  <c:v>28.098672980562799</c:v>
                </c:pt>
                <c:pt idx="20413">
                  <c:v>28.100049556742501</c:v>
                </c:pt>
                <c:pt idx="20414">
                  <c:v>28.101426132922199</c:v>
                </c:pt>
                <c:pt idx="20415">
                  <c:v>28.102802709101901</c:v>
                </c:pt>
                <c:pt idx="20416">
                  <c:v>28.104179285281699</c:v>
                </c:pt>
                <c:pt idx="20417">
                  <c:v>28.105555861461401</c:v>
                </c:pt>
                <c:pt idx="20418">
                  <c:v>28.106932437641099</c:v>
                </c:pt>
                <c:pt idx="20419">
                  <c:v>28.108309013820801</c:v>
                </c:pt>
                <c:pt idx="20420">
                  <c:v>28.109685590000598</c:v>
                </c:pt>
                <c:pt idx="20421">
                  <c:v>28.1110621661803</c:v>
                </c:pt>
                <c:pt idx="20422">
                  <c:v>28.112438742359998</c:v>
                </c:pt>
                <c:pt idx="20423">
                  <c:v>28.1138153185397</c:v>
                </c:pt>
                <c:pt idx="20424">
                  <c:v>28.115191894719501</c:v>
                </c:pt>
                <c:pt idx="20425">
                  <c:v>28.1165684708992</c:v>
                </c:pt>
                <c:pt idx="20426">
                  <c:v>28.117945047078901</c:v>
                </c:pt>
                <c:pt idx="20427">
                  <c:v>28.1193216232586</c:v>
                </c:pt>
                <c:pt idx="20428">
                  <c:v>28.120698199438401</c:v>
                </c:pt>
                <c:pt idx="20429">
                  <c:v>28.122074775618099</c:v>
                </c:pt>
                <c:pt idx="20430">
                  <c:v>28.123451351797801</c:v>
                </c:pt>
                <c:pt idx="20431">
                  <c:v>28.124827927977499</c:v>
                </c:pt>
                <c:pt idx="20432">
                  <c:v>28.1262045041573</c:v>
                </c:pt>
                <c:pt idx="20433">
                  <c:v>28.127581080336999</c:v>
                </c:pt>
                <c:pt idx="20434">
                  <c:v>28.1289576565167</c:v>
                </c:pt>
                <c:pt idx="20435">
                  <c:v>28.130334232696399</c:v>
                </c:pt>
                <c:pt idx="20436">
                  <c:v>28.1317108088762</c:v>
                </c:pt>
                <c:pt idx="20437">
                  <c:v>28.133087385055902</c:v>
                </c:pt>
                <c:pt idx="20438">
                  <c:v>28.1344639612356</c:v>
                </c:pt>
                <c:pt idx="20439">
                  <c:v>28.135840537415302</c:v>
                </c:pt>
                <c:pt idx="20440">
                  <c:v>28.137217113595099</c:v>
                </c:pt>
                <c:pt idx="20441">
                  <c:v>28.138593689774801</c:v>
                </c:pt>
                <c:pt idx="20442">
                  <c:v>28.139970265954499</c:v>
                </c:pt>
                <c:pt idx="20443">
                  <c:v>28.1413468421343</c:v>
                </c:pt>
                <c:pt idx="20444">
                  <c:v>28.142723418313999</c:v>
                </c:pt>
                <c:pt idx="20445">
                  <c:v>28.1440999944937</c:v>
                </c:pt>
                <c:pt idx="20446">
                  <c:v>28.145476570673399</c:v>
                </c:pt>
                <c:pt idx="20447">
                  <c:v>28.1468531468532</c:v>
                </c:pt>
                <c:pt idx="20448">
                  <c:v>28.148229723032902</c:v>
                </c:pt>
                <c:pt idx="20449">
                  <c:v>28.1496062992126</c:v>
                </c:pt>
                <c:pt idx="20450">
                  <c:v>28.150982875392302</c:v>
                </c:pt>
                <c:pt idx="20451">
                  <c:v>28.152359451572099</c:v>
                </c:pt>
                <c:pt idx="20452">
                  <c:v>28.153736027751801</c:v>
                </c:pt>
                <c:pt idx="20453">
                  <c:v>28.155112603931499</c:v>
                </c:pt>
                <c:pt idx="20454">
                  <c:v>28.156489180111201</c:v>
                </c:pt>
                <c:pt idx="20455">
                  <c:v>28.157865756290999</c:v>
                </c:pt>
                <c:pt idx="20456">
                  <c:v>28.159242332470701</c:v>
                </c:pt>
                <c:pt idx="20457">
                  <c:v>28.160618908650399</c:v>
                </c:pt>
                <c:pt idx="20458">
                  <c:v>28.161995484830101</c:v>
                </c:pt>
                <c:pt idx="20459">
                  <c:v>28.163372061009898</c:v>
                </c:pt>
                <c:pt idx="20460">
                  <c:v>28.1647486371896</c:v>
                </c:pt>
                <c:pt idx="20461">
                  <c:v>28.166125213369298</c:v>
                </c:pt>
                <c:pt idx="20462">
                  <c:v>28.167501789549</c:v>
                </c:pt>
                <c:pt idx="20463">
                  <c:v>28.168878365728801</c:v>
                </c:pt>
                <c:pt idx="20464">
                  <c:v>28.1702549419085</c:v>
                </c:pt>
                <c:pt idx="20465">
                  <c:v>28.171631518088201</c:v>
                </c:pt>
                <c:pt idx="20466">
                  <c:v>28.1730080942679</c:v>
                </c:pt>
                <c:pt idx="20467">
                  <c:v>28.174384670447701</c:v>
                </c:pt>
                <c:pt idx="20468">
                  <c:v>28.175761246627399</c:v>
                </c:pt>
                <c:pt idx="20469">
                  <c:v>28.177137822807101</c:v>
                </c:pt>
                <c:pt idx="20470">
                  <c:v>28.178514398986799</c:v>
                </c:pt>
                <c:pt idx="20471">
                  <c:v>28.1798909751666</c:v>
                </c:pt>
                <c:pt idx="20472">
                  <c:v>28.181267551346298</c:v>
                </c:pt>
                <c:pt idx="20473">
                  <c:v>28.182644127526</c:v>
                </c:pt>
                <c:pt idx="20474">
                  <c:v>28.184020703705698</c:v>
                </c:pt>
                <c:pt idx="20475">
                  <c:v>28.1853972798855</c:v>
                </c:pt>
                <c:pt idx="20476">
                  <c:v>28.186773856065201</c:v>
                </c:pt>
                <c:pt idx="20477">
                  <c:v>28.1881504322449</c:v>
                </c:pt>
                <c:pt idx="20478">
                  <c:v>28.189527008424701</c:v>
                </c:pt>
                <c:pt idx="20479">
                  <c:v>28.190903584604399</c:v>
                </c:pt>
                <c:pt idx="20480">
                  <c:v>28.192280160784101</c:v>
                </c:pt>
                <c:pt idx="20481">
                  <c:v>28.193656736963799</c:v>
                </c:pt>
                <c:pt idx="20482">
                  <c:v>28.1950333131436</c:v>
                </c:pt>
                <c:pt idx="20483">
                  <c:v>28.196409889323299</c:v>
                </c:pt>
                <c:pt idx="20484">
                  <c:v>28.197786465503</c:v>
                </c:pt>
                <c:pt idx="20485">
                  <c:v>28.199163041682699</c:v>
                </c:pt>
                <c:pt idx="20486">
                  <c:v>28.2005396178625</c:v>
                </c:pt>
                <c:pt idx="20487">
                  <c:v>28.201916194042202</c:v>
                </c:pt>
                <c:pt idx="20488">
                  <c:v>28.2032927702219</c:v>
                </c:pt>
                <c:pt idx="20489">
                  <c:v>28.204669346401602</c:v>
                </c:pt>
                <c:pt idx="20490">
                  <c:v>28.206045922581399</c:v>
                </c:pt>
                <c:pt idx="20491">
                  <c:v>28.207422498761101</c:v>
                </c:pt>
                <c:pt idx="20492">
                  <c:v>28.208799074940799</c:v>
                </c:pt>
                <c:pt idx="20493">
                  <c:v>28.210175651120501</c:v>
                </c:pt>
                <c:pt idx="20494">
                  <c:v>28.211552227300299</c:v>
                </c:pt>
                <c:pt idx="20495">
                  <c:v>28.212928803480001</c:v>
                </c:pt>
                <c:pt idx="20496">
                  <c:v>28.214305379659699</c:v>
                </c:pt>
                <c:pt idx="20497">
                  <c:v>28.215681955839401</c:v>
                </c:pt>
                <c:pt idx="20498">
                  <c:v>28.217058532019198</c:v>
                </c:pt>
                <c:pt idx="20499">
                  <c:v>28.2184351081989</c:v>
                </c:pt>
                <c:pt idx="20500">
                  <c:v>28.219811684378602</c:v>
                </c:pt>
                <c:pt idx="20501">
                  <c:v>28.2211882605583</c:v>
                </c:pt>
                <c:pt idx="20502">
                  <c:v>28.222564836738101</c:v>
                </c:pt>
                <c:pt idx="20503">
                  <c:v>28.223941412917799</c:v>
                </c:pt>
                <c:pt idx="20504">
                  <c:v>28.225317989097501</c:v>
                </c:pt>
                <c:pt idx="20505">
                  <c:v>28.226694565277199</c:v>
                </c:pt>
                <c:pt idx="20506">
                  <c:v>28.228071141457001</c:v>
                </c:pt>
                <c:pt idx="20507">
                  <c:v>28.229447717636699</c:v>
                </c:pt>
                <c:pt idx="20508">
                  <c:v>28.230824293816401</c:v>
                </c:pt>
                <c:pt idx="20509">
                  <c:v>28.232200869996198</c:v>
                </c:pt>
                <c:pt idx="20510">
                  <c:v>28.2335774461759</c:v>
                </c:pt>
                <c:pt idx="20511">
                  <c:v>28.234954022355598</c:v>
                </c:pt>
                <c:pt idx="20512">
                  <c:v>28.2363305985353</c:v>
                </c:pt>
                <c:pt idx="20513">
                  <c:v>28.237707174715101</c:v>
                </c:pt>
                <c:pt idx="20514">
                  <c:v>28.2390837508948</c:v>
                </c:pt>
                <c:pt idx="20515">
                  <c:v>28.240460327074501</c:v>
                </c:pt>
                <c:pt idx="20516">
                  <c:v>28.2418369032542</c:v>
                </c:pt>
                <c:pt idx="20517">
                  <c:v>28.243213479434001</c:v>
                </c:pt>
                <c:pt idx="20518">
                  <c:v>28.244590055613699</c:v>
                </c:pt>
                <c:pt idx="20519">
                  <c:v>28.245966631793401</c:v>
                </c:pt>
                <c:pt idx="20520">
                  <c:v>28.247343207973099</c:v>
                </c:pt>
                <c:pt idx="20521">
                  <c:v>28.2487197841529</c:v>
                </c:pt>
                <c:pt idx="20522">
                  <c:v>28.250096360332599</c:v>
                </c:pt>
                <c:pt idx="20523">
                  <c:v>28.2514729365123</c:v>
                </c:pt>
                <c:pt idx="20524">
                  <c:v>28.252849512691999</c:v>
                </c:pt>
                <c:pt idx="20525">
                  <c:v>28.2542260888718</c:v>
                </c:pt>
                <c:pt idx="20526">
                  <c:v>28.255602665051502</c:v>
                </c:pt>
                <c:pt idx="20527">
                  <c:v>28.2569792412312</c:v>
                </c:pt>
                <c:pt idx="20528">
                  <c:v>28.258355817410902</c:v>
                </c:pt>
                <c:pt idx="20529">
                  <c:v>28.259732393590699</c:v>
                </c:pt>
                <c:pt idx="20530">
                  <c:v>28.261108969770401</c:v>
                </c:pt>
                <c:pt idx="20531">
                  <c:v>28.262485545950099</c:v>
                </c:pt>
                <c:pt idx="20532">
                  <c:v>28.263862122129801</c:v>
                </c:pt>
                <c:pt idx="20533">
                  <c:v>28.265238698309599</c:v>
                </c:pt>
                <c:pt idx="20534">
                  <c:v>28.2666152744893</c:v>
                </c:pt>
                <c:pt idx="20535">
                  <c:v>28.267991850668999</c:v>
                </c:pt>
                <c:pt idx="20536">
                  <c:v>28.2693684268488</c:v>
                </c:pt>
                <c:pt idx="20537">
                  <c:v>28.270745003028502</c:v>
                </c:pt>
                <c:pt idx="20538">
                  <c:v>28.2721215792082</c:v>
                </c:pt>
                <c:pt idx="20539">
                  <c:v>28.273498155387902</c:v>
                </c:pt>
                <c:pt idx="20540">
                  <c:v>28.274874731567699</c:v>
                </c:pt>
                <c:pt idx="20541">
                  <c:v>28.276251307747401</c:v>
                </c:pt>
                <c:pt idx="20542">
                  <c:v>28.277627883927099</c:v>
                </c:pt>
                <c:pt idx="20543">
                  <c:v>28.279004460106801</c:v>
                </c:pt>
                <c:pt idx="20544">
                  <c:v>28.280381036286599</c:v>
                </c:pt>
                <c:pt idx="20545">
                  <c:v>28.281757612466301</c:v>
                </c:pt>
                <c:pt idx="20546">
                  <c:v>28.283134188645999</c:v>
                </c:pt>
                <c:pt idx="20547">
                  <c:v>28.284510764825701</c:v>
                </c:pt>
                <c:pt idx="20548">
                  <c:v>28.285887341005498</c:v>
                </c:pt>
                <c:pt idx="20549">
                  <c:v>28.2872639171852</c:v>
                </c:pt>
                <c:pt idx="20550">
                  <c:v>28.288640493364898</c:v>
                </c:pt>
                <c:pt idx="20551">
                  <c:v>28.2900170695446</c:v>
                </c:pt>
                <c:pt idx="20552">
                  <c:v>28.291393645724401</c:v>
                </c:pt>
                <c:pt idx="20553">
                  <c:v>28.2927702219041</c:v>
                </c:pt>
                <c:pt idx="20554">
                  <c:v>28.294146798083801</c:v>
                </c:pt>
                <c:pt idx="20555">
                  <c:v>28.2955233742635</c:v>
                </c:pt>
                <c:pt idx="20556">
                  <c:v>28.296899950443301</c:v>
                </c:pt>
                <c:pt idx="20557">
                  <c:v>28.298276526622999</c:v>
                </c:pt>
                <c:pt idx="20558">
                  <c:v>28.299653102802701</c:v>
                </c:pt>
                <c:pt idx="20559">
                  <c:v>28.301029678982399</c:v>
                </c:pt>
                <c:pt idx="20560">
                  <c:v>28.3024062551622</c:v>
                </c:pt>
                <c:pt idx="20561">
                  <c:v>28.303782831341898</c:v>
                </c:pt>
                <c:pt idx="20562">
                  <c:v>28.3051594075216</c:v>
                </c:pt>
                <c:pt idx="20563">
                  <c:v>28.306535983701298</c:v>
                </c:pt>
                <c:pt idx="20564">
                  <c:v>28.3079125598811</c:v>
                </c:pt>
                <c:pt idx="20565">
                  <c:v>28.309289136060801</c:v>
                </c:pt>
                <c:pt idx="20566">
                  <c:v>28.3106657122405</c:v>
                </c:pt>
                <c:pt idx="20567">
                  <c:v>28.312042288420201</c:v>
                </c:pt>
                <c:pt idx="20568">
                  <c:v>28.313418864599999</c:v>
                </c:pt>
                <c:pt idx="20569">
                  <c:v>28.314795440779701</c:v>
                </c:pt>
                <c:pt idx="20570">
                  <c:v>28.316172016959399</c:v>
                </c:pt>
                <c:pt idx="20571">
                  <c:v>28.3175485931392</c:v>
                </c:pt>
                <c:pt idx="20572">
                  <c:v>28.318925169318899</c:v>
                </c:pt>
                <c:pt idx="20573">
                  <c:v>28.3203017454986</c:v>
                </c:pt>
                <c:pt idx="20574">
                  <c:v>28.321678321678299</c:v>
                </c:pt>
                <c:pt idx="20575">
                  <c:v>28.3230548978581</c:v>
                </c:pt>
                <c:pt idx="20576">
                  <c:v>28.324431474037802</c:v>
                </c:pt>
                <c:pt idx="20577">
                  <c:v>28.3258080502175</c:v>
                </c:pt>
                <c:pt idx="20578">
                  <c:v>28.327184626397202</c:v>
                </c:pt>
                <c:pt idx="20579">
                  <c:v>28.328561202576999</c:v>
                </c:pt>
                <c:pt idx="20580">
                  <c:v>28.329937778756701</c:v>
                </c:pt>
                <c:pt idx="20581">
                  <c:v>28.331314354936399</c:v>
                </c:pt>
                <c:pt idx="20582">
                  <c:v>28.332690931116101</c:v>
                </c:pt>
                <c:pt idx="20583">
                  <c:v>28.334067507295899</c:v>
                </c:pt>
                <c:pt idx="20584">
                  <c:v>28.335444083475601</c:v>
                </c:pt>
                <c:pt idx="20585">
                  <c:v>28.336820659655299</c:v>
                </c:pt>
                <c:pt idx="20586">
                  <c:v>28.338197235835</c:v>
                </c:pt>
                <c:pt idx="20587">
                  <c:v>28.339573812014802</c:v>
                </c:pt>
                <c:pt idx="20588">
                  <c:v>28.3409503881945</c:v>
                </c:pt>
                <c:pt idx="20589">
                  <c:v>28.342326964374202</c:v>
                </c:pt>
                <c:pt idx="20590">
                  <c:v>28.3437035405539</c:v>
                </c:pt>
                <c:pt idx="20591">
                  <c:v>28.345080116733701</c:v>
                </c:pt>
                <c:pt idx="20592">
                  <c:v>28.346456692913399</c:v>
                </c:pt>
                <c:pt idx="20593">
                  <c:v>28.347833269093101</c:v>
                </c:pt>
                <c:pt idx="20594">
                  <c:v>28.349209845272799</c:v>
                </c:pt>
                <c:pt idx="20595">
                  <c:v>28.350586421452601</c:v>
                </c:pt>
                <c:pt idx="20596">
                  <c:v>28.351962997632299</c:v>
                </c:pt>
                <c:pt idx="20597">
                  <c:v>28.353339573812001</c:v>
                </c:pt>
                <c:pt idx="20598">
                  <c:v>28.354716149991699</c:v>
                </c:pt>
                <c:pt idx="20599">
                  <c:v>28.3560927261715</c:v>
                </c:pt>
                <c:pt idx="20600">
                  <c:v>28.357469302351198</c:v>
                </c:pt>
                <c:pt idx="20601">
                  <c:v>28.3588458785309</c:v>
                </c:pt>
                <c:pt idx="20602">
                  <c:v>28.360222454710701</c:v>
                </c:pt>
                <c:pt idx="20603">
                  <c:v>28.3615990308904</c:v>
                </c:pt>
                <c:pt idx="20604">
                  <c:v>28.362975607070101</c:v>
                </c:pt>
                <c:pt idx="20605">
                  <c:v>28.3643521832498</c:v>
                </c:pt>
                <c:pt idx="20606">
                  <c:v>28.365728759429601</c:v>
                </c:pt>
                <c:pt idx="20607">
                  <c:v>28.367105335609299</c:v>
                </c:pt>
                <c:pt idx="20608">
                  <c:v>28.368481911789001</c:v>
                </c:pt>
                <c:pt idx="20609">
                  <c:v>28.369858487968699</c:v>
                </c:pt>
                <c:pt idx="20610">
                  <c:v>28.3712350641485</c:v>
                </c:pt>
                <c:pt idx="20611">
                  <c:v>28.372611640328198</c:v>
                </c:pt>
                <c:pt idx="20612">
                  <c:v>28.3739882165079</c:v>
                </c:pt>
                <c:pt idx="20613">
                  <c:v>28.375364792687598</c:v>
                </c:pt>
                <c:pt idx="20614">
                  <c:v>28.3767413688674</c:v>
                </c:pt>
                <c:pt idx="20615">
                  <c:v>28.378117945047102</c:v>
                </c:pt>
                <c:pt idx="20616">
                  <c:v>28.3794945212268</c:v>
                </c:pt>
                <c:pt idx="20617">
                  <c:v>28.380871097406501</c:v>
                </c:pt>
                <c:pt idx="20618">
                  <c:v>28.382247673586299</c:v>
                </c:pt>
                <c:pt idx="20619">
                  <c:v>28.383624249766001</c:v>
                </c:pt>
                <c:pt idx="20620">
                  <c:v>28.385000825945699</c:v>
                </c:pt>
                <c:pt idx="20621">
                  <c:v>28.386377402125401</c:v>
                </c:pt>
                <c:pt idx="20622">
                  <c:v>28.387753978305199</c:v>
                </c:pt>
                <c:pt idx="20623">
                  <c:v>28.3891305544849</c:v>
                </c:pt>
                <c:pt idx="20624">
                  <c:v>28.390507130664599</c:v>
                </c:pt>
                <c:pt idx="20625">
                  <c:v>28.3918837068443</c:v>
                </c:pt>
                <c:pt idx="20626">
                  <c:v>28.393260283024102</c:v>
                </c:pt>
                <c:pt idx="20627">
                  <c:v>28.3946368592038</c:v>
                </c:pt>
                <c:pt idx="20628">
                  <c:v>28.396013435383502</c:v>
                </c:pt>
                <c:pt idx="20629">
                  <c:v>28.3973900115632</c:v>
                </c:pt>
                <c:pt idx="20630">
                  <c:v>28.398766587743001</c:v>
                </c:pt>
                <c:pt idx="20631">
                  <c:v>28.400143163922699</c:v>
                </c:pt>
                <c:pt idx="20632">
                  <c:v>28.401519740102401</c:v>
                </c:pt>
                <c:pt idx="20633">
                  <c:v>28.402896316282199</c:v>
                </c:pt>
                <c:pt idx="20634">
                  <c:v>28.404272892461901</c:v>
                </c:pt>
                <c:pt idx="20635">
                  <c:v>28.405649468641599</c:v>
                </c:pt>
                <c:pt idx="20636">
                  <c:v>28.407026044821301</c:v>
                </c:pt>
                <c:pt idx="20637">
                  <c:v>28.408402621001098</c:v>
                </c:pt>
                <c:pt idx="20638">
                  <c:v>28.4097791971808</c:v>
                </c:pt>
                <c:pt idx="20639">
                  <c:v>28.411155773360498</c:v>
                </c:pt>
                <c:pt idx="20640">
                  <c:v>28.4125323495402</c:v>
                </c:pt>
                <c:pt idx="20641">
                  <c:v>28.413908925720001</c:v>
                </c:pt>
                <c:pt idx="20642">
                  <c:v>28.415285501899699</c:v>
                </c:pt>
                <c:pt idx="20643">
                  <c:v>28.416662078079401</c:v>
                </c:pt>
                <c:pt idx="20644">
                  <c:v>28.418038654259099</c:v>
                </c:pt>
                <c:pt idx="20645">
                  <c:v>28.419415230438901</c:v>
                </c:pt>
                <c:pt idx="20646">
                  <c:v>28.420791806618599</c:v>
                </c:pt>
                <c:pt idx="20647">
                  <c:v>28.422168382798301</c:v>
                </c:pt>
                <c:pt idx="20648">
                  <c:v>28.423544958977999</c:v>
                </c:pt>
                <c:pt idx="20649">
                  <c:v>28.4249215351578</c:v>
                </c:pt>
                <c:pt idx="20650">
                  <c:v>28.426298111337498</c:v>
                </c:pt>
                <c:pt idx="20651">
                  <c:v>28.4276746875172</c:v>
                </c:pt>
                <c:pt idx="20652">
                  <c:v>28.429051263696898</c:v>
                </c:pt>
                <c:pt idx="20653">
                  <c:v>28.4304278398767</c:v>
                </c:pt>
                <c:pt idx="20654">
                  <c:v>28.431804416056401</c:v>
                </c:pt>
                <c:pt idx="20655">
                  <c:v>28.4331809922361</c:v>
                </c:pt>
                <c:pt idx="20656">
                  <c:v>28.434557568415801</c:v>
                </c:pt>
                <c:pt idx="20657">
                  <c:v>28.435934144595599</c:v>
                </c:pt>
                <c:pt idx="20658">
                  <c:v>28.437310720775301</c:v>
                </c:pt>
                <c:pt idx="20659">
                  <c:v>28.438687296954999</c:v>
                </c:pt>
                <c:pt idx="20660">
                  <c:v>28.440063873134701</c:v>
                </c:pt>
                <c:pt idx="20661">
                  <c:v>28.441440449314499</c:v>
                </c:pt>
                <c:pt idx="20662">
                  <c:v>28.4428170254942</c:v>
                </c:pt>
                <c:pt idx="20663">
                  <c:v>28.444193601673899</c:v>
                </c:pt>
                <c:pt idx="20664">
                  <c:v>28.4455701778536</c:v>
                </c:pt>
                <c:pt idx="20665">
                  <c:v>28.446946754033402</c:v>
                </c:pt>
                <c:pt idx="20666">
                  <c:v>28.4483233302131</c:v>
                </c:pt>
                <c:pt idx="20667">
                  <c:v>28.449699906392802</c:v>
                </c:pt>
                <c:pt idx="20668">
                  <c:v>28.451076482572599</c:v>
                </c:pt>
                <c:pt idx="20669">
                  <c:v>28.452453058752301</c:v>
                </c:pt>
                <c:pt idx="20670">
                  <c:v>28.453829634931999</c:v>
                </c:pt>
                <c:pt idx="20671">
                  <c:v>28.455206211111701</c:v>
                </c:pt>
                <c:pt idx="20672">
                  <c:v>28.456582787291499</c:v>
                </c:pt>
                <c:pt idx="20673">
                  <c:v>28.4579593634712</c:v>
                </c:pt>
                <c:pt idx="20674">
                  <c:v>28.459335939650899</c:v>
                </c:pt>
                <c:pt idx="20675">
                  <c:v>28.4607125158306</c:v>
                </c:pt>
                <c:pt idx="20676">
                  <c:v>28.462089092010402</c:v>
                </c:pt>
                <c:pt idx="20677">
                  <c:v>28.4634656681901</c:v>
                </c:pt>
                <c:pt idx="20678">
                  <c:v>28.464842244369802</c:v>
                </c:pt>
                <c:pt idx="20679">
                  <c:v>28.4662188205495</c:v>
                </c:pt>
                <c:pt idx="20680">
                  <c:v>28.467595396729301</c:v>
                </c:pt>
                <c:pt idx="20681">
                  <c:v>28.468971972908999</c:v>
                </c:pt>
                <c:pt idx="20682">
                  <c:v>28.470348549088701</c:v>
                </c:pt>
                <c:pt idx="20683">
                  <c:v>28.471725125268399</c:v>
                </c:pt>
                <c:pt idx="20684">
                  <c:v>28.473101701448201</c:v>
                </c:pt>
                <c:pt idx="20685">
                  <c:v>28.474478277627899</c:v>
                </c:pt>
                <c:pt idx="20686">
                  <c:v>28.475854853807601</c:v>
                </c:pt>
                <c:pt idx="20687">
                  <c:v>28.477231429987299</c:v>
                </c:pt>
                <c:pt idx="20688">
                  <c:v>28.4786080061671</c:v>
                </c:pt>
                <c:pt idx="20689">
                  <c:v>28.479984582346798</c:v>
                </c:pt>
                <c:pt idx="20690">
                  <c:v>28.4813611585265</c:v>
                </c:pt>
                <c:pt idx="20691">
                  <c:v>28.482737734706198</c:v>
                </c:pt>
                <c:pt idx="20692">
                  <c:v>28.484114310886</c:v>
                </c:pt>
                <c:pt idx="20693">
                  <c:v>28.485490887065701</c:v>
                </c:pt>
                <c:pt idx="20694">
                  <c:v>28.4868674632454</c:v>
                </c:pt>
                <c:pt idx="20695">
                  <c:v>28.488244039425101</c:v>
                </c:pt>
                <c:pt idx="20696">
                  <c:v>28.489620615604899</c:v>
                </c:pt>
                <c:pt idx="20697">
                  <c:v>28.490997191784601</c:v>
                </c:pt>
                <c:pt idx="20698">
                  <c:v>28.492373767964299</c:v>
                </c:pt>
                <c:pt idx="20699">
                  <c:v>28.4937503441441</c:v>
                </c:pt>
                <c:pt idx="20700">
                  <c:v>28.495126920323798</c:v>
                </c:pt>
                <c:pt idx="20701">
                  <c:v>28.4965034965035</c:v>
                </c:pt>
                <c:pt idx="20702">
                  <c:v>28.497880072683198</c:v>
                </c:pt>
                <c:pt idx="20703">
                  <c:v>28.499256648863</c:v>
                </c:pt>
                <c:pt idx="20704">
                  <c:v>28.500633225042701</c:v>
                </c:pt>
                <c:pt idx="20705">
                  <c:v>28.5020098012224</c:v>
                </c:pt>
                <c:pt idx="20706">
                  <c:v>28.503386377402101</c:v>
                </c:pt>
                <c:pt idx="20707">
                  <c:v>28.504762953581899</c:v>
                </c:pt>
                <c:pt idx="20708">
                  <c:v>28.506139529761601</c:v>
                </c:pt>
                <c:pt idx="20709">
                  <c:v>28.507516105941299</c:v>
                </c:pt>
                <c:pt idx="20710">
                  <c:v>28.508892682121001</c:v>
                </c:pt>
                <c:pt idx="20711">
                  <c:v>28.510269258300799</c:v>
                </c:pt>
                <c:pt idx="20712">
                  <c:v>28.5116458344805</c:v>
                </c:pt>
                <c:pt idx="20713">
                  <c:v>28.513022410660199</c:v>
                </c:pt>
                <c:pt idx="20714">
                  <c:v>28.5143989868399</c:v>
                </c:pt>
                <c:pt idx="20715">
                  <c:v>28.515775563019702</c:v>
                </c:pt>
                <c:pt idx="20716">
                  <c:v>28.5171521391994</c:v>
                </c:pt>
                <c:pt idx="20717">
                  <c:v>28.518528715379102</c:v>
                </c:pt>
                <c:pt idx="20718">
                  <c:v>28.5199052915588</c:v>
                </c:pt>
                <c:pt idx="20719">
                  <c:v>28.521281867738601</c:v>
                </c:pt>
                <c:pt idx="20720">
                  <c:v>28.522658443918299</c:v>
                </c:pt>
                <c:pt idx="20721">
                  <c:v>28.524035020098001</c:v>
                </c:pt>
                <c:pt idx="20722">
                  <c:v>28.525411596277699</c:v>
                </c:pt>
                <c:pt idx="20723">
                  <c:v>28.526788172457501</c:v>
                </c:pt>
                <c:pt idx="20724">
                  <c:v>28.528164748637199</c:v>
                </c:pt>
                <c:pt idx="20725">
                  <c:v>28.529541324816901</c:v>
                </c:pt>
                <c:pt idx="20726">
                  <c:v>28.530917900996702</c:v>
                </c:pt>
                <c:pt idx="20727">
                  <c:v>28.5322944771764</c:v>
                </c:pt>
                <c:pt idx="20728">
                  <c:v>28.533671053356102</c:v>
                </c:pt>
                <c:pt idx="20729">
                  <c:v>28.5350476295358</c:v>
                </c:pt>
                <c:pt idx="20730">
                  <c:v>28.536424205715502</c:v>
                </c:pt>
                <c:pt idx="20731">
                  <c:v>28.537800781895299</c:v>
                </c:pt>
                <c:pt idx="20732">
                  <c:v>28.539177358075001</c:v>
                </c:pt>
                <c:pt idx="20733">
                  <c:v>28.540553934254699</c:v>
                </c:pt>
                <c:pt idx="20734">
                  <c:v>28.541930510434501</c:v>
                </c:pt>
                <c:pt idx="20735">
                  <c:v>28.543307086614199</c:v>
                </c:pt>
                <c:pt idx="20736">
                  <c:v>28.544683662793901</c:v>
                </c:pt>
                <c:pt idx="20737">
                  <c:v>28.546060238973599</c:v>
                </c:pt>
                <c:pt idx="20738">
                  <c:v>28.5474368151534</c:v>
                </c:pt>
                <c:pt idx="20739">
                  <c:v>28.548813391333098</c:v>
                </c:pt>
                <c:pt idx="20740">
                  <c:v>28.5501899675128</c:v>
                </c:pt>
                <c:pt idx="20741">
                  <c:v>28.551566543692498</c:v>
                </c:pt>
                <c:pt idx="20742">
                  <c:v>28.5529431198723</c:v>
                </c:pt>
                <c:pt idx="20743">
                  <c:v>28.554319696052001</c:v>
                </c:pt>
                <c:pt idx="20744">
                  <c:v>28.5556962722317</c:v>
                </c:pt>
                <c:pt idx="20745">
                  <c:v>28.557072848411401</c:v>
                </c:pt>
                <c:pt idx="20746">
                  <c:v>28.558449424591199</c:v>
                </c:pt>
                <c:pt idx="20747">
                  <c:v>28.559826000770901</c:v>
                </c:pt>
                <c:pt idx="20748">
                  <c:v>28.561202576950599</c:v>
                </c:pt>
                <c:pt idx="20749">
                  <c:v>28.562579153130301</c:v>
                </c:pt>
                <c:pt idx="20750">
                  <c:v>28.563955729310099</c:v>
                </c:pt>
                <c:pt idx="20751">
                  <c:v>28.5653323054898</c:v>
                </c:pt>
                <c:pt idx="20752">
                  <c:v>28.566708881669499</c:v>
                </c:pt>
                <c:pt idx="20753">
                  <c:v>28.5680854578492</c:v>
                </c:pt>
                <c:pt idx="20754">
                  <c:v>28.569462034029002</c:v>
                </c:pt>
                <c:pt idx="20755">
                  <c:v>28.5708386102087</c:v>
                </c:pt>
                <c:pt idx="20756">
                  <c:v>28.572215186388402</c:v>
                </c:pt>
                <c:pt idx="20757">
                  <c:v>28.573591762568199</c:v>
                </c:pt>
                <c:pt idx="20758">
                  <c:v>28.574968338747901</c:v>
                </c:pt>
                <c:pt idx="20759">
                  <c:v>28.576344914927599</c:v>
                </c:pt>
                <c:pt idx="20760">
                  <c:v>28.577721491107301</c:v>
                </c:pt>
                <c:pt idx="20761">
                  <c:v>28.579098067287099</c:v>
                </c:pt>
                <c:pt idx="20762">
                  <c:v>28.5804746434668</c:v>
                </c:pt>
                <c:pt idx="20763">
                  <c:v>28.581851219646499</c:v>
                </c:pt>
                <c:pt idx="20764">
                  <c:v>28.5832277958262</c:v>
                </c:pt>
                <c:pt idx="20765">
                  <c:v>28.584604372006002</c:v>
                </c:pt>
                <c:pt idx="20766">
                  <c:v>28.5859809481857</c:v>
                </c:pt>
                <c:pt idx="20767">
                  <c:v>28.587357524365402</c:v>
                </c:pt>
                <c:pt idx="20768">
                  <c:v>28.5887341005451</c:v>
                </c:pt>
                <c:pt idx="20769">
                  <c:v>28.590110676724901</c:v>
                </c:pt>
                <c:pt idx="20770">
                  <c:v>28.591487252904599</c:v>
                </c:pt>
                <c:pt idx="20771">
                  <c:v>28.592863829084301</c:v>
                </c:pt>
                <c:pt idx="20772">
                  <c:v>28.594240405263999</c:v>
                </c:pt>
                <c:pt idx="20773">
                  <c:v>28.595616981443801</c:v>
                </c:pt>
                <c:pt idx="20774">
                  <c:v>28.596993557623499</c:v>
                </c:pt>
                <c:pt idx="20775">
                  <c:v>28.598370133803201</c:v>
                </c:pt>
                <c:pt idx="20776">
                  <c:v>28.599746709982899</c:v>
                </c:pt>
                <c:pt idx="20777">
                  <c:v>28.6011232861627</c:v>
                </c:pt>
                <c:pt idx="20778">
                  <c:v>28.602499862342398</c:v>
                </c:pt>
                <c:pt idx="20779">
                  <c:v>28.6038764385221</c:v>
                </c:pt>
                <c:pt idx="20780">
                  <c:v>28.605253014701798</c:v>
                </c:pt>
                <c:pt idx="20781">
                  <c:v>28.6066295908816</c:v>
                </c:pt>
                <c:pt idx="20782">
                  <c:v>28.608006167061301</c:v>
                </c:pt>
                <c:pt idx="20783">
                  <c:v>28.609382743241</c:v>
                </c:pt>
                <c:pt idx="20784">
                  <c:v>28.610759319420701</c:v>
                </c:pt>
                <c:pt idx="20785">
                  <c:v>28.612135895600499</c:v>
                </c:pt>
                <c:pt idx="20786">
                  <c:v>28.613512471780201</c:v>
                </c:pt>
                <c:pt idx="20787">
                  <c:v>28.614889047959899</c:v>
                </c:pt>
                <c:pt idx="20788">
                  <c:v>28.616265624139601</c:v>
                </c:pt>
                <c:pt idx="20789">
                  <c:v>28.617642200319398</c:v>
                </c:pt>
                <c:pt idx="20790">
                  <c:v>28.6190187764991</c:v>
                </c:pt>
                <c:pt idx="20791">
                  <c:v>28.620395352678798</c:v>
                </c:pt>
                <c:pt idx="20792">
                  <c:v>28.6217719288586</c:v>
                </c:pt>
                <c:pt idx="20793">
                  <c:v>28.623148505038301</c:v>
                </c:pt>
                <c:pt idx="20794">
                  <c:v>28.624525081218</c:v>
                </c:pt>
                <c:pt idx="20795">
                  <c:v>28.625901657397701</c:v>
                </c:pt>
                <c:pt idx="20796">
                  <c:v>28.627278233577499</c:v>
                </c:pt>
                <c:pt idx="20797">
                  <c:v>28.628654809757201</c:v>
                </c:pt>
                <c:pt idx="20798">
                  <c:v>28.630031385936899</c:v>
                </c:pt>
                <c:pt idx="20799">
                  <c:v>28.631407962116601</c:v>
                </c:pt>
                <c:pt idx="20800">
                  <c:v>28.632784538296399</c:v>
                </c:pt>
                <c:pt idx="20801">
                  <c:v>28.6341611144761</c:v>
                </c:pt>
                <c:pt idx="20802">
                  <c:v>28.635537690655799</c:v>
                </c:pt>
                <c:pt idx="20803">
                  <c:v>28.6369142668355</c:v>
                </c:pt>
                <c:pt idx="20804">
                  <c:v>28.638290843015302</c:v>
                </c:pt>
                <c:pt idx="20805">
                  <c:v>28.639667419195</c:v>
                </c:pt>
                <c:pt idx="20806">
                  <c:v>28.641043995374702</c:v>
                </c:pt>
                <c:pt idx="20807">
                  <c:v>28.6424205715544</c:v>
                </c:pt>
                <c:pt idx="20808">
                  <c:v>28.643797147734201</c:v>
                </c:pt>
                <c:pt idx="20809">
                  <c:v>28.645173723913899</c:v>
                </c:pt>
                <c:pt idx="20810">
                  <c:v>28.646550300093601</c:v>
                </c:pt>
                <c:pt idx="20811">
                  <c:v>28.647926876273299</c:v>
                </c:pt>
                <c:pt idx="20812">
                  <c:v>28.649303452453101</c:v>
                </c:pt>
                <c:pt idx="20813">
                  <c:v>28.650680028632799</c:v>
                </c:pt>
                <c:pt idx="20814">
                  <c:v>28.6520566048125</c:v>
                </c:pt>
                <c:pt idx="20815">
                  <c:v>28.653433180992199</c:v>
                </c:pt>
                <c:pt idx="20816">
                  <c:v>28.654809757172</c:v>
                </c:pt>
                <c:pt idx="20817">
                  <c:v>28.656186333351702</c:v>
                </c:pt>
                <c:pt idx="20818">
                  <c:v>28.6575629095314</c:v>
                </c:pt>
                <c:pt idx="20819">
                  <c:v>28.658939485711102</c:v>
                </c:pt>
                <c:pt idx="20820">
                  <c:v>28.660316061890899</c:v>
                </c:pt>
                <c:pt idx="20821">
                  <c:v>28.661692638070601</c:v>
                </c:pt>
                <c:pt idx="20822">
                  <c:v>28.663069214250299</c:v>
                </c:pt>
                <c:pt idx="20823">
                  <c:v>28.664445790430001</c:v>
                </c:pt>
                <c:pt idx="20824">
                  <c:v>28.665822366609799</c:v>
                </c:pt>
                <c:pt idx="20825">
                  <c:v>28.667198942789501</c:v>
                </c:pt>
                <c:pt idx="20826">
                  <c:v>28.668575518969199</c:v>
                </c:pt>
                <c:pt idx="20827">
                  <c:v>28.669952095149</c:v>
                </c:pt>
                <c:pt idx="20828">
                  <c:v>28.671328671328698</c:v>
                </c:pt>
                <c:pt idx="20829">
                  <c:v>28.6727052475084</c:v>
                </c:pt>
                <c:pt idx="20830">
                  <c:v>28.674081823688098</c:v>
                </c:pt>
                <c:pt idx="20831">
                  <c:v>28.6754583998679</c:v>
                </c:pt>
                <c:pt idx="20832">
                  <c:v>28.676834976047601</c:v>
                </c:pt>
                <c:pt idx="20833">
                  <c:v>28.6782115522273</c:v>
                </c:pt>
                <c:pt idx="20834">
                  <c:v>28.679588128407001</c:v>
                </c:pt>
                <c:pt idx="20835">
                  <c:v>28.680964704586799</c:v>
                </c:pt>
                <c:pt idx="20836">
                  <c:v>28.682341280766501</c:v>
                </c:pt>
                <c:pt idx="20837">
                  <c:v>28.683717856946199</c:v>
                </c:pt>
                <c:pt idx="20838">
                  <c:v>28.685094433125901</c:v>
                </c:pt>
                <c:pt idx="20839">
                  <c:v>28.686471009305698</c:v>
                </c:pt>
                <c:pt idx="20840">
                  <c:v>28.6878475854854</c:v>
                </c:pt>
                <c:pt idx="20841">
                  <c:v>28.689224161665098</c:v>
                </c:pt>
                <c:pt idx="20842">
                  <c:v>28.6906007378448</c:v>
                </c:pt>
                <c:pt idx="20843">
                  <c:v>28.691977314024601</c:v>
                </c:pt>
                <c:pt idx="20844">
                  <c:v>28.6933538902043</c:v>
                </c:pt>
                <c:pt idx="20845">
                  <c:v>28.694730466384001</c:v>
                </c:pt>
                <c:pt idx="20846">
                  <c:v>28.6961070425637</c:v>
                </c:pt>
                <c:pt idx="20847">
                  <c:v>28.697483618743501</c:v>
                </c:pt>
                <c:pt idx="20848">
                  <c:v>28.698860194923199</c:v>
                </c:pt>
                <c:pt idx="20849">
                  <c:v>28.700236771102901</c:v>
                </c:pt>
                <c:pt idx="20850">
                  <c:v>28.701613347282599</c:v>
                </c:pt>
                <c:pt idx="20851">
                  <c:v>28.7029899234624</c:v>
                </c:pt>
                <c:pt idx="20852">
                  <c:v>28.704366499642099</c:v>
                </c:pt>
                <c:pt idx="20853">
                  <c:v>28.7057430758218</c:v>
                </c:pt>
                <c:pt idx="20854">
                  <c:v>28.707119652001499</c:v>
                </c:pt>
                <c:pt idx="20855">
                  <c:v>28.7084962281813</c:v>
                </c:pt>
                <c:pt idx="20856">
                  <c:v>28.709872804361002</c:v>
                </c:pt>
                <c:pt idx="20857">
                  <c:v>28.7112493805407</c:v>
                </c:pt>
                <c:pt idx="20858">
                  <c:v>28.712625956720501</c:v>
                </c:pt>
                <c:pt idx="20859">
                  <c:v>28.714002532900199</c:v>
                </c:pt>
                <c:pt idx="20860">
                  <c:v>28.715379109079901</c:v>
                </c:pt>
                <c:pt idx="20861">
                  <c:v>28.716755685259599</c:v>
                </c:pt>
                <c:pt idx="20862">
                  <c:v>28.718132261439401</c:v>
                </c:pt>
                <c:pt idx="20863">
                  <c:v>28.719508837619099</c:v>
                </c:pt>
                <c:pt idx="20864">
                  <c:v>28.720885413798801</c:v>
                </c:pt>
                <c:pt idx="20865">
                  <c:v>28.722261989978499</c:v>
                </c:pt>
                <c:pt idx="20866">
                  <c:v>28.7236385661583</c:v>
                </c:pt>
                <c:pt idx="20867">
                  <c:v>28.725015142337998</c:v>
                </c:pt>
                <c:pt idx="20868">
                  <c:v>28.7263917185177</c:v>
                </c:pt>
                <c:pt idx="20869">
                  <c:v>28.727768294697398</c:v>
                </c:pt>
                <c:pt idx="20870">
                  <c:v>28.729144870877199</c:v>
                </c:pt>
                <c:pt idx="20871">
                  <c:v>28.730521447056901</c:v>
                </c:pt>
                <c:pt idx="20872">
                  <c:v>28.731898023236599</c:v>
                </c:pt>
                <c:pt idx="20873">
                  <c:v>28.733274599416301</c:v>
                </c:pt>
                <c:pt idx="20874">
                  <c:v>28.734651175596099</c:v>
                </c:pt>
                <c:pt idx="20875">
                  <c:v>28.736027751775801</c:v>
                </c:pt>
                <c:pt idx="20876">
                  <c:v>28.737404327955499</c:v>
                </c:pt>
                <c:pt idx="20877">
                  <c:v>28.738780904135201</c:v>
                </c:pt>
                <c:pt idx="20878">
                  <c:v>28.740157480314998</c:v>
                </c:pt>
                <c:pt idx="20879">
                  <c:v>28.7415340564947</c:v>
                </c:pt>
                <c:pt idx="20880">
                  <c:v>28.742910632674398</c:v>
                </c:pt>
                <c:pt idx="20881">
                  <c:v>28.7442872088541</c:v>
                </c:pt>
                <c:pt idx="20882">
                  <c:v>28.745663785033901</c:v>
                </c:pt>
                <c:pt idx="20883">
                  <c:v>28.7470403612136</c:v>
                </c:pt>
                <c:pt idx="20884">
                  <c:v>28.748416937393301</c:v>
                </c:pt>
                <c:pt idx="20885">
                  <c:v>28.749793513573</c:v>
                </c:pt>
                <c:pt idx="20886">
                  <c:v>28.751170089752801</c:v>
                </c:pt>
                <c:pt idx="20887">
                  <c:v>28.752546665932499</c:v>
                </c:pt>
                <c:pt idx="20888">
                  <c:v>28.753923242112201</c:v>
                </c:pt>
                <c:pt idx="20889">
                  <c:v>28.755299818291999</c:v>
                </c:pt>
                <c:pt idx="20890">
                  <c:v>28.7566763944717</c:v>
                </c:pt>
                <c:pt idx="20891">
                  <c:v>28.758052970651399</c:v>
                </c:pt>
                <c:pt idx="20892">
                  <c:v>28.7594295468311</c:v>
                </c:pt>
                <c:pt idx="20893">
                  <c:v>28.760806123010902</c:v>
                </c:pt>
                <c:pt idx="20894">
                  <c:v>28.7621826991906</c:v>
                </c:pt>
                <c:pt idx="20895">
                  <c:v>28.763559275370302</c:v>
                </c:pt>
                <c:pt idx="20896">
                  <c:v>28.76493585155</c:v>
                </c:pt>
                <c:pt idx="20897">
                  <c:v>28.766312427729801</c:v>
                </c:pt>
                <c:pt idx="20898">
                  <c:v>28.767689003909499</c:v>
                </c:pt>
                <c:pt idx="20899">
                  <c:v>28.769065580089201</c:v>
                </c:pt>
                <c:pt idx="20900">
                  <c:v>28.770442156268899</c:v>
                </c:pt>
                <c:pt idx="20901">
                  <c:v>28.7718187324487</c:v>
                </c:pt>
                <c:pt idx="20902">
                  <c:v>28.773195308628399</c:v>
                </c:pt>
                <c:pt idx="20903">
                  <c:v>28.7745718848081</c:v>
                </c:pt>
                <c:pt idx="20904">
                  <c:v>28.775948460987799</c:v>
                </c:pt>
                <c:pt idx="20905">
                  <c:v>28.7773250371676</c:v>
                </c:pt>
                <c:pt idx="20906">
                  <c:v>28.778701613347302</c:v>
                </c:pt>
                <c:pt idx="20907">
                  <c:v>28.780078189527</c:v>
                </c:pt>
                <c:pt idx="20908">
                  <c:v>28.781454765706702</c:v>
                </c:pt>
                <c:pt idx="20909">
                  <c:v>28.782831341886499</c:v>
                </c:pt>
                <c:pt idx="20910">
                  <c:v>28.784207918066201</c:v>
                </c:pt>
                <c:pt idx="20911">
                  <c:v>28.785584494245899</c:v>
                </c:pt>
                <c:pt idx="20912">
                  <c:v>28.786961070425601</c:v>
                </c:pt>
                <c:pt idx="20913">
                  <c:v>28.788337646605399</c:v>
                </c:pt>
                <c:pt idx="20914">
                  <c:v>28.789714222785101</c:v>
                </c:pt>
                <c:pt idx="20915">
                  <c:v>28.791090798964799</c:v>
                </c:pt>
                <c:pt idx="20916">
                  <c:v>28.7924673751446</c:v>
                </c:pt>
                <c:pt idx="20917">
                  <c:v>28.793843951324298</c:v>
                </c:pt>
                <c:pt idx="20918">
                  <c:v>28.795220527504</c:v>
                </c:pt>
                <c:pt idx="20919">
                  <c:v>28.796597103683698</c:v>
                </c:pt>
                <c:pt idx="20920">
                  <c:v>28.7979736798634</c:v>
                </c:pt>
                <c:pt idx="20921">
                  <c:v>28.799350256043201</c:v>
                </c:pt>
                <c:pt idx="20922">
                  <c:v>28.8007268322229</c:v>
                </c:pt>
                <c:pt idx="20923">
                  <c:v>28.802103408402601</c:v>
                </c:pt>
                <c:pt idx="20924">
                  <c:v>28.803479984582399</c:v>
                </c:pt>
                <c:pt idx="20925">
                  <c:v>28.804856560762101</c:v>
                </c:pt>
                <c:pt idx="20926">
                  <c:v>28.806233136941799</c:v>
                </c:pt>
                <c:pt idx="20927">
                  <c:v>28.807609713121501</c:v>
                </c:pt>
                <c:pt idx="20928">
                  <c:v>28.808986289301298</c:v>
                </c:pt>
                <c:pt idx="20929">
                  <c:v>28.810362865481</c:v>
                </c:pt>
                <c:pt idx="20930">
                  <c:v>28.811739441660698</c:v>
                </c:pt>
                <c:pt idx="20931">
                  <c:v>28.8131160178404</c:v>
                </c:pt>
                <c:pt idx="20932">
                  <c:v>28.814492594020201</c:v>
                </c:pt>
                <c:pt idx="20933">
                  <c:v>28.8158691701999</c:v>
                </c:pt>
                <c:pt idx="20934">
                  <c:v>28.817245746379601</c:v>
                </c:pt>
                <c:pt idx="20935">
                  <c:v>28.8186223225593</c:v>
                </c:pt>
                <c:pt idx="20936">
                  <c:v>28.819998898739101</c:v>
                </c:pt>
                <c:pt idx="20937">
                  <c:v>28.821375474918799</c:v>
                </c:pt>
                <c:pt idx="20938">
                  <c:v>28.822752051098501</c:v>
                </c:pt>
                <c:pt idx="20939">
                  <c:v>28.824128627278199</c:v>
                </c:pt>
                <c:pt idx="20940">
                  <c:v>28.825505203458</c:v>
                </c:pt>
                <c:pt idx="20941">
                  <c:v>28.826881779637699</c:v>
                </c:pt>
                <c:pt idx="20942">
                  <c:v>28.8282583558174</c:v>
                </c:pt>
                <c:pt idx="20943">
                  <c:v>28.829634931997099</c:v>
                </c:pt>
                <c:pt idx="20944">
                  <c:v>28.8310115081769</c:v>
                </c:pt>
                <c:pt idx="20945">
                  <c:v>28.832388084356602</c:v>
                </c:pt>
                <c:pt idx="20946">
                  <c:v>28.8337646605363</c:v>
                </c:pt>
                <c:pt idx="20947">
                  <c:v>28.835141236716002</c:v>
                </c:pt>
                <c:pt idx="20948">
                  <c:v>28.836517812895799</c:v>
                </c:pt>
                <c:pt idx="20949">
                  <c:v>28.837894389075501</c:v>
                </c:pt>
                <c:pt idx="20950">
                  <c:v>28.839270965255199</c:v>
                </c:pt>
                <c:pt idx="20951">
                  <c:v>28.840647541435001</c:v>
                </c:pt>
                <c:pt idx="20952">
                  <c:v>28.842024117614699</c:v>
                </c:pt>
                <c:pt idx="20953">
                  <c:v>28.843400693794401</c:v>
                </c:pt>
                <c:pt idx="20954">
                  <c:v>28.844777269974099</c:v>
                </c:pt>
                <c:pt idx="20955">
                  <c:v>28.8461538461539</c:v>
                </c:pt>
                <c:pt idx="20956">
                  <c:v>28.847530422333602</c:v>
                </c:pt>
                <c:pt idx="20957">
                  <c:v>28.8489069985133</c:v>
                </c:pt>
                <c:pt idx="20958">
                  <c:v>28.850283574693002</c:v>
                </c:pt>
                <c:pt idx="20959">
                  <c:v>28.851660150872799</c:v>
                </c:pt>
                <c:pt idx="20960">
                  <c:v>28.853036727052501</c:v>
                </c:pt>
                <c:pt idx="20961">
                  <c:v>28.854413303232199</c:v>
                </c:pt>
                <c:pt idx="20962">
                  <c:v>28.855789879411901</c:v>
                </c:pt>
                <c:pt idx="20963">
                  <c:v>28.857166455591699</c:v>
                </c:pt>
                <c:pt idx="20964">
                  <c:v>28.858543031771401</c:v>
                </c:pt>
                <c:pt idx="20965">
                  <c:v>28.859919607951099</c:v>
                </c:pt>
                <c:pt idx="20966">
                  <c:v>28.861296184130801</c:v>
                </c:pt>
                <c:pt idx="20967">
                  <c:v>28.862672760310598</c:v>
                </c:pt>
                <c:pt idx="20968">
                  <c:v>28.8640493364903</c:v>
                </c:pt>
                <c:pt idx="20969">
                  <c:v>28.865425912669998</c:v>
                </c:pt>
                <c:pt idx="20970">
                  <c:v>28.8668024888497</c:v>
                </c:pt>
                <c:pt idx="20971">
                  <c:v>28.868179065029501</c:v>
                </c:pt>
                <c:pt idx="20972">
                  <c:v>28.8695556412092</c:v>
                </c:pt>
                <c:pt idx="20973">
                  <c:v>28.870932217388901</c:v>
                </c:pt>
                <c:pt idx="20974">
                  <c:v>28.8723087935686</c:v>
                </c:pt>
                <c:pt idx="20975">
                  <c:v>28.873685369748401</c:v>
                </c:pt>
                <c:pt idx="20976">
                  <c:v>28.875061945928099</c:v>
                </c:pt>
                <c:pt idx="20977">
                  <c:v>28.876438522107801</c:v>
                </c:pt>
                <c:pt idx="20978">
                  <c:v>28.877815098287499</c:v>
                </c:pt>
                <c:pt idx="20979">
                  <c:v>28.8791916744673</c:v>
                </c:pt>
                <c:pt idx="20980">
                  <c:v>28.880568250646999</c:v>
                </c:pt>
                <c:pt idx="20981">
                  <c:v>28.8819448268267</c:v>
                </c:pt>
                <c:pt idx="20982">
                  <c:v>28.883321403006502</c:v>
                </c:pt>
                <c:pt idx="20983">
                  <c:v>28.8846979791862</c:v>
                </c:pt>
                <c:pt idx="20984">
                  <c:v>28.886074555365902</c:v>
                </c:pt>
                <c:pt idx="20985">
                  <c:v>28.8874511315456</c:v>
                </c:pt>
                <c:pt idx="20986">
                  <c:v>28.888827707725401</c:v>
                </c:pt>
                <c:pt idx="20987">
                  <c:v>28.890204283905099</c:v>
                </c:pt>
                <c:pt idx="20988">
                  <c:v>28.891580860084801</c:v>
                </c:pt>
                <c:pt idx="20989">
                  <c:v>28.892957436264499</c:v>
                </c:pt>
                <c:pt idx="20990">
                  <c:v>28.8943340124443</c:v>
                </c:pt>
                <c:pt idx="20991">
                  <c:v>28.895710588623999</c:v>
                </c:pt>
                <c:pt idx="20992">
                  <c:v>28.8970871648037</c:v>
                </c:pt>
                <c:pt idx="20993">
                  <c:v>28.898463740983399</c:v>
                </c:pt>
                <c:pt idx="20994">
                  <c:v>28.8998403171632</c:v>
                </c:pt>
                <c:pt idx="20995">
                  <c:v>28.901216893342902</c:v>
                </c:pt>
                <c:pt idx="20996">
                  <c:v>28.9025934695226</c:v>
                </c:pt>
                <c:pt idx="20997">
                  <c:v>28.903970045702302</c:v>
                </c:pt>
                <c:pt idx="20998">
                  <c:v>28.905346621882099</c:v>
                </c:pt>
                <c:pt idx="20999">
                  <c:v>28.906723198061801</c:v>
                </c:pt>
                <c:pt idx="21000">
                  <c:v>28.908099774241499</c:v>
                </c:pt>
                <c:pt idx="21001">
                  <c:v>28.909476350421201</c:v>
                </c:pt>
                <c:pt idx="21002">
                  <c:v>28.910852926600999</c:v>
                </c:pt>
                <c:pt idx="21003">
                  <c:v>28.912229502780701</c:v>
                </c:pt>
                <c:pt idx="21004">
                  <c:v>28.913606078960399</c:v>
                </c:pt>
                <c:pt idx="21005">
                  <c:v>28.914982655140101</c:v>
                </c:pt>
                <c:pt idx="21006">
                  <c:v>28.916359231319898</c:v>
                </c:pt>
                <c:pt idx="21007">
                  <c:v>28.9177358074996</c:v>
                </c:pt>
                <c:pt idx="21008">
                  <c:v>28.919112383679298</c:v>
                </c:pt>
                <c:pt idx="21009">
                  <c:v>28.920488959859</c:v>
                </c:pt>
                <c:pt idx="21010">
                  <c:v>28.921865536038801</c:v>
                </c:pt>
                <c:pt idx="21011">
                  <c:v>28.923242112218499</c:v>
                </c:pt>
                <c:pt idx="21012">
                  <c:v>28.924618688398201</c:v>
                </c:pt>
                <c:pt idx="21013">
                  <c:v>28.925995264577999</c:v>
                </c:pt>
                <c:pt idx="21014">
                  <c:v>28.927371840757701</c:v>
                </c:pt>
                <c:pt idx="21015">
                  <c:v>28.928748416937399</c:v>
                </c:pt>
                <c:pt idx="21016">
                  <c:v>28.930124993117101</c:v>
                </c:pt>
                <c:pt idx="21017">
                  <c:v>28.931501569296898</c:v>
                </c:pt>
                <c:pt idx="21018">
                  <c:v>28.9328781454766</c:v>
                </c:pt>
                <c:pt idx="21019">
                  <c:v>28.934254721656298</c:v>
                </c:pt>
                <c:pt idx="21020">
                  <c:v>28.935631297836</c:v>
                </c:pt>
                <c:pt idx="21021">
                  <c:v>28.937007874015801</c:v>
                </c:pt>
                <c:pt idx="21022">
                  <c:v>28.9383844501955</c:v>
                </c:pt>
                <c:pt idx="21023">
                  <c:v>28.939761026375201</c:v>
                </c:pt>
                <c:pt idx="21024">
                  <c:v>28.9411376025549</c:v>
                </c:pt>
                <c:pt idx="21025">
                  <c:v>28.942514178734701</c:v>
                </c:pt>
                <c:pt idx="21026">
                  <c:v>28.943890754914399</c:v>
                </c:pt>
                <c:pt idx="21027">
                  <c:v>28.945267331094101</c:v>
                </c:pt>
                <c:pt idx="21028">
                  <c:v>28.946643907273799</c:v>
                </c:pt>
                <c:pt idx="21029">
                  <c:v>28.9480204834536</c:v>
                </c:pt>
                <c:pt idx="21030">
                  <c:v>28.949397059633299</c:v>
                </c:pt>
                <c:pt idx="21031">
                  <c:v>28.950773635813</c:v>
                </c:pt>
                <c:pt idx="21032">
                  <c:v>28.952150211992699</c:v>
                </c:pt>
                <c:pt idx="21033">
                  <c:v>28.9535267881725</c:v>
                </c:pt>
                <c:pt idx="21034">
                  <c:v>28.954903364352202</c:v>
                </c:pt>
                <c:pt idx="21035">
                  <c:v>28.9562799405319</c:v>
                </c:pt>
                <c:pt idx="21036">
                  <c:v>28.957656516711602</c:v>
                </c:pt>
                <c:pt idx="21037">
                  <c:v>28.959033092891399</c:v>
                </c:pt>
                <c:pt idx="21038">
                  <c:v>28.960409669071101</c:v>
                </c:pt>
                <c:pt idx="21039">
                  <c:v>28.961786245250799</c:v>
                </c:pt>
                <c:pt idx="21040">
                  <c:v>28.963162821430501</c:v>
                </c:pt>
                <c:pt idx="21041">
                  <c:v>28.964539397610299</c:v>
                </c:pt>
                <c:pt idx="21042">
                  <c:v>28.96591597379</c:v>
                </c:pt>
                <c:pt idx="21043">
                  <c:v>28.967292549969699</c:v>
                </c:pt>
                <c:pt idx="21044">
                  <c:v>28.9686691261494</c:v>
                </c:pt>
                <c:pt idx="21045">
                  <c:v>28.970045702329202</c:v>
                </c:pt>
                <c:pt idx="21046">
                  <c:v>28.9714222785089</c:v>
                </c:pt>
                <c:pt idx="21047">
                  <c:v>28.972798854688602</c:v>
                </c:pt>
                <c:pt idx="21048">
                  <c:v>28.974175430868399</c:v>
                </c:pt>
                <c:pt idx="21049">
                  <c:v>28.975552007048101</c:v>
                </c:pt>
                <c:pt idx="21050">
                  <c:v>28.976928583227799</c:v>
                </c:pt>
                <c:pt idx="21051">
                  <c:v>28.978305159407501</c:v>
                </c:pt>
                <c:pt idx="21052">
                  <c:v>28.979681735587299</c:v>
                </c:pt>
                <c:pt idx="21053">
                  <c:v>28.981058311767001</c:v>
                </c:pt>
                <c:pt idx="21054">
                  <c:v>28.982434887946699</c:v>
                </c:pt>
                <c:pt idx="21055">
                  <c:v>28.983811464126401</c:v>
                </c:pt>
                <c:pt idx="21056">
                  <c:v>28.985188040306198</c:v>
                </c:pt>
                <c:pt idx="21057">
                  <c:v>28.9865646164859</c:v>
                </c:pt>
                <c:pt idx="21058">
                  <c:v>28.987941192665598</c:v>
                </c:pt>
                <c:pt idx="21059">
                  <c:v>28.9893177688453</c:v>
                </c:pt>
                <c:pt idx="21060">
                  <c:v>28.990694345025101</c:v>
                </c:pt>
                <c:pt idx="21061">
                  <c:v>28.9920709212048</c:v>
                </c:pt>
                <c:pt idx="21062">
                  <c:v>28.993447497384501</c:v>
                </c:pt>
                <c:pt idx="21063">
                  <c:v>28.9948240735642</c:v>
                </c:pt>
                <c:pt idx="21064">
                  <c:v>28.996200649744001</c:v>
                </c:pt>
                <c:pt idx="21065">
                  <c:v>28.997577225923699</c:v>
                </c:pt>
                <c:pt idx="21066">
                  <c:v>28.998953802103401</c:v>
                </c:pt>
                <c:pt idx="21067">
                  <c:v>29.000330378283099</c:v>
                </c:pt>
                <c:pt idx="21068">
                  <c:v>29.0017069544629</c:v>
                </c:pt>
                <c:pt idx="21069">
                  <c:v>29.003083530642598</c:v>
                </c:pt>
                <c:pt idx="21070">
                  <c:v>29.0044601068223</c:v>
                </c:pt>
                <c:pt idx="21071">
                  <c:v>29.005836683001998</c:v>
                </c:pt>
                <c:pt idx="21072">
                  <c:v>29.0072132591818</c:v>
                </c:pt>
                <c:pt idx="21073">
                  <c:v>29.008589835361501</c:v>
                </c:pt>
                <c:pt idx="21074">
                  <c:v>29.0099664115412</c:v>
                </c:pt>
                <c:pt idx="21075">
                  <c:v>29.011342987720901</c:v>
                </c:pt>
                <c:pt idx="21076">
                  <c:v>29.012719563900699</c:v>
                </c:pt>
                <c:pt idx="21077">
                  <c:v>29.014096140080401</c:v>
                </c:pt>
                <c:pt idx="21078">
                  <c:v>29.015472716260099</c:v>
                </c:pt>
                <c:pt idx="21079">
                  <c:v>29.016849292439801</c:v>
                </c:pt>
                <c:pt idx="21080">
                  <c:v>29.018225868619599</c:v>
                </c:pt>
                <c:pt idx="21081">
                  <c:v>29.0196024447993</c:v>
                </c:pt>
                <c:pt idx="21082">
                  <c:v>29.020979020978999</c:v>
                </c:pt>
                <c:pt idx="21083">
                  <c:v>29.0223555971588</c:v>
                </c:pt>
                <c:pt idx="21084">
                  <c:v>29.023732173338502</c:v>
                </c:pt>
                <c:pt idx="21085">
                  <c:v>29.0251087495182</c:v>
                </c:pt>
                <c:pt idx="21086">
                  <c:v>29.026485325697902</c:v>
                </c:pt>
                <c:pt idx="21087">
                  <c:v>29.027861901877699</c:v>
                </c:pt>
                <c:pt idx="21088">
                  <c:v>29.029238478057401</c:v>
                </c:pt>
                <c:pt idx="21089">
                  <c:v>29.030615054237099</c:v>
                </c:pt>
                <c:pt idx="21090">
                  <c:v>29.031991630416801</c:v>
                </c:pt>
                <c:pt idx="21091">
                  <c:v>29.033368206596599</c:v>
                </c:pt>
                <c:pt idx="21092">
                  <c:v>29.034744782776301</c:v>
                </c:pt>
                <c:pt idx="21093">
                  <c:v>29.036121358955999</c:v>
                </c:pt>
                <c:pt idx="21094">
                  <c:v>29.037497935135701</c:v>
                </c:pt>
                <c:pt idx="21095">
                  <c:v>29.038874511315498</c:v>
                </c:pt>
                <c:pt idx="21096">
                  <c:v>29.0402510874952</c:v>
                </c:pt>
                <c:pt idx="21097">
                  <c:v>29.041627663674898</c:v>
                </c:pt>
                <c:pt idx="21098">
                  <c:v>29.0430042398546</c:v>
                </c:pt>
                <c:pt idx="21099">
                  <c:v>29.044380816034401</c:v>
                </c:pt>
                <c:pt idx="21100">
                  <c:v>29.045757392214099</c:v>
                </c:pt>
                <c:pt idx="21101">
                  <c:v>29.047133968393801</c:v>
                </c:pt>
                <c:pt idx="21102">
                  <c:v>29.048510544573499</c:v>
                </c:pt>
                <c:pt idx="21103">
                  <c:v>29.049887120753301</c:v>
                </c:pt>
                <c:pt idx="21104">
                  <c:v>29.051263696932999</c:v>
                </c:pt>
                <c:pt idx="21105">
                  <c:v>29.052640273112701</c:v>
                </c:pt>
                <c:pt idx="21106">
                  <c:v>29.054016849292498</c:v>
                </c:pt>
                <c:pt idx="21107">
                  <c:v>29.0553934254722</c:v>
                </c:pt>
                <c:pt idx="21108">
                  <c:v>29.056770001651898</c:v>
                </c:pt>
                <c:pt idx="21109">
                  <c:v>29.0581465778316</c:v>
                </c:pt>
                <c:pt idx="21110">
                  <c:v>29.059523154011298</c:v>
                </c:pt>
                <c:pt idx="21111">
                  <c:v>29.0608997301911</c:v>
                </c:pt>
                <c:pt idx="21112">
                  <c:v>29.062276306370801</c:v>
                </c:pt>
                <c:pt idx="21113">
                  <c:v>29.0636528825505</c:v>
                </c:pt>
                <c:pt idx="21114">
                  <c:v>29.065029458730301</c:v>
                </c:pt>
                <c:pt idx="21115">
                  <c:v>29.066406034909999</c:v>
                </c:pt>
                <c:pt idx="21116">
                  <c:v>29.067782611089701</c:v>
                </c:pt>
                <c:pt idx="21117">
                  <c:v>29.069159187269399</c:v>
                </c:pt>
                <c:pt idx="21118">
                  <c:v>29.0705357634492</c:v>
                </c:pt>
                <c:pt idx="21119">
                  <c:v>29.071912339628899</c:v>
                </c:pt>
                <c:pt idx="21120">
                  <c:v>29.0732889158086</c:v>
                </c:pt>
                <c:pt idx="21121">
                  <c:v>29.074665491988299</c:v>
                </c:pt>
                <c:pt idx="21122">
                  <c:v>29.0760420681681</c:v>
                </c:pt>
                <c:pt idx="21123">
                  <c:v>29.077418644347802</c:v>
                </c:pt>
                <c:pt idx="21124">
                  <c:v>29.0787952205275</c:v>
                </c:pt>
                <c:pt idx="21125">
                  <c:v>29.080171796707202</c:v>
                </c:pt>
                <c:pt idx="21126">
                  <c:v>29.081548372886999</c:v>
                </c:pt>
                <c:pt idx="21127">
                  <c:v>29.082924949066701</c:v>
                </c:pt>
                <c:pt idx="21128">
                  <c:v>29.084301525246399</c:v>
                </c:pt>
                <c:pt idx="21129">
                  <c:v>29.085678101426101</c:v>
                </c:pt>
                <c:pt idx="21130">
                  <c:v>29.087054677605899</c:v>
                </c:pt>
                <c:pt idx="21131">
                  <c:v>29.0884312537856</c:v>
                </c:pt>
                <c:pt idx="21132">
                  <c:v>29.089807829965299</c:v>
                </c:pt>
                <c:pt idx="21133">
                  <c:v>29.091184406145</c:v>
                </c:pt>
                <c:pt idx="21134">
                  <c:v>29.092560982324802</c:v>
                </c:pt>
                <c:pt idx="21135">
                  <c:v>29.0939375585045</c:v>
                </c:pt>
                <c:pt idx="21136">
                  <c:v>29.095314134684202</c:v>
                </c:pt>
                <c:pt idx="21137">
                  <c:v>29.0966907108639</c:v>
                </c:pt>
                <c:pt idx="21138">
                  <c:v>29.098067287043701</c:v>
                </c:pt>
                <c:pt idx="21139">
                  <c:v>29.099443863223399</c:v>
                </c:pt>
                <c:pt idx="21140">
                  <c:v>29.100820439403101</c:v>
                </c:pt>
                <c:pt idx="21141">
                  <c:v>29.102197015582899</c:v>
                </c:pt>
                <c:pt idx="21142">
                  <c:v>29.103573591762601</c:v>
                </c:pt>
                <c:pt idx="21143">
                  <c:v>29.104950167942299</c:v>
                </c:pt>
                <c:pt idx="21144">
                  <c:v>29.106326744122001</c:v>
                </c:pt>
                <c:pt idx="21145">
                  <c:v>29.107703320301798</c:v>
                </c:pt>
                <c:pt idx="21146">
                  <c:v>29.1090798964815</c:v>
                </c:pt>
                <c:pt idx="21147">
                  <c:v>29.110456472661198</c:v>
                </c:pt>
                <c:pt idx="21148">
                  <c:v>29.1118330488409</c:v>
                </c:pt>
                <c:pt idx="21149">
                  <c:v>29.113209625020701</c:v>
                </c:pt>
                <c:pt idx="21150">
                  <c:v>29.1145862012004</c:v>
                </c:pt>
                <c:pt idx="21151">
                  <c:v>29.115962777380101</c:v>
                </c:pt>
                <c:pt idx="21152">
                  <c:v>29.1173393535598</c:v>
                </c:pt>
                <c:pt idx="21153">
                  <c:v>29.118715929739601</c:v>
                </c:pt>
                <c:pt idx="21154">
                  <c:v>29.120092505919299</c:v>
                </c:pt>
                <c:pt idx="21155">
                  <c:v>29.121469082099001</c:v>
                </c:pt>
                <c:pt idx="21156">
                  <c:v>29.122845658278699</c:v>
                </c:pt>
                <c:pt idx="21157">
                  <c:v>29.1242222344585</c:v>
                </c:pt>
                <c:pt idx="21158">
                  <c:v>29.125598810638198</c:v>
                </c:pt>
                <c:pt idx="21159">
                  <c:v>29.1269753868179</c:v>
                </c:pt>
                <c:pt idx="21160">
                  <c:v>29.128351962997598</c:v>
                </c:pt>
                <c:pt idx="21161">
                  <c:v>29.1297285391774</c:v>
                </c:pt>
                <c:pt idx="21162">
                  <c:v>29.131105115357101</c:v>
                </c:pt>
                <c:pt idx="21163">
                  <c:v>29.1324816915368</c:v>
                </c:pt>
                <c:pt idx="21164">
                  <c:v>29.133858267716501</c:v>
                </c:pt>
                <c:pt idx="21165">
                  <c:v>29.135234843896299</c:v>
                </c:pt>
                <c:pt idx="21166">
                  <c:v>29.136611420076001</c:v>
                </c:pt>
                <c:pt idx="21167">
                  <c:v>29.137987996255699</c:v>
                </c:pt>
                <c:pt idx="21168">
                  <c:v>29.139364572435401</c:v>
                </c:pt>
                <c:pt idx="21169">
                  <c:v>29.140741148615199</c:v>
                </c:pt>
                <c:pt idx="21170">
                  <c:v>29.1421177247949</c:v>
                </c:pt>
                <c:pt idx="21171">
                  <c:v>29.143494300974599</c:v>
                </c:pt>
                <c:pt idx="21172">
                  <c:v>29.1448708771544</c:v>
                </c:pt>
                <c:pt idx="21173">
                  <c:v>29.146247453334102</c:v>
                </c:pt>
                <c:pt idx="21174">
                  <c:v>29.1476240295138</c:v>
                </c:pt>
                <c:pt idx="21175">
                  <c:v>29.149000605693502</c:v>
                </c:pt>
                <c:pt idx="21176">
                  <c:v>29.150377181873299</c:v>
                </c:pt>
                <c:pt idx="21177">
                  <c:v>29.151753758053001</c:v>
                </c:pt>
                <c:pt idx="21178">
                  <c:v>29.153130334232699</c:v>
                </c:pt>
                <c:pt idx="21179">
                  <c:v>29.154506910412401</c:v>
                </c:pt>
                <c:pt idx="21180">
                  <c:v>29.155883486592199</c:v>
                </c:pt>
                <c:pt idx="21181">
                  <c:v>29.157260062771901</c:v>
                </c:pt>
                <c:pt idx="21182">
                  <c:v>29.158636638951599</c:v>
                </c:pt>
                <c:pt idx="21183">
                  <c:v>29.160013215131301</c:v>
                </c:pt>
                <c:pt idx="21184">
                  <c:v>29.161389791311102</c:v>
                </c:pt>
                <c:pt idx="21185">
                  <c:v>29.1627663674908</c:v>
                </c:pt>
                <c:pt idx="21186">
                  <c:v>29.164142943670502</c:v>
                </c:pt>
                <c:pt idx="21187">
                  <c:v>29.1655195198502</c:v>
                </c:pt>
                <c:pt idx="21188">
                  <c:v>29.166896096030001</c:v>
                </c:pt>
                <c:pt idx="21189">
                  <c:v>29.168272672209699</c:v>
                </c:pt>
                <c:pt idx="21190">
                  <c:v>29.169649248389401</c:v>
                </c:pt>
                <c:pt idx="21191">
                  <c:v>29.171025824569099</c:v>
                </c:pt>
                <c:pt idx="21192">
                  <c:v>29.172402400748901</c:v>
                </c:pt>
                <c:pt idx="21193">
                  <c:v>29.173778976928599</c:v>
                </c:pt>
                <c:pt idx="21194">
                  <c:v>29.175155553108301</c:v>
                </c:pt>
                <c:pt idx="21195">
                  <c:v>29.176532129287999</c:v>
                </c:pt>
                <c:pt idx="21196">
                  <c:v>29.1779087054678</c:v>
                </c:pt>
                <c:pt idx="21197">
                  <c:v>29.179285281647498</c:v>
                </c:pt>
                <c:pt idx="21198">
                  <c:v>29.1806618578272</c:v>
                </c:pt>
                <c:pt idx="21199">
                  <c:v>29.182038434006898</c:v>
                </c:pt>
                <c:pt idx="21200">
                  <c:v>29.1834150101867</c:v>
                </c:pt>
                <c:pt idx="21201">
                  <c:v>29.184791586366401</c:v>
                </c:pt>
                <c:pt idx="21202">
                  <c:v>29.1861681625461</c:v>
                </c:pt>
                <c:pt idx="21203">
                  <c:v>29.187544738725801</c:v>
                </c:pt>
                <c:pt idx="21204">
                  <c:v>29.188921314905599</c:v>
                </c:pt>
                <c:pt idx="21205">
                  <c:v>29.190297891085301</c:v>
                </c:pt>
                <c:pt idx="21206">
                  <c:v>29.191674467264999</c:v>
                </c:pt>
                <c:pt idx="21207">
                  <c:v>29.1930510434448</c:v>
                </c:pt>
                <c:pt idx="21208">
                  <c:v>29.194427619624499</c:v>
                </c:pt>
                <c:pt idx="21209">
                  <c:v>29.1958041958042</c:v>
                </c:pt>
                <c:pt idx="21210">
                  <c:v>29.197180771983898</c:v>
                </c:pt>
                <c:pt idx="21211">
                  <c:v>29.1985573481637</c:v>
                </c:pt>
                <c:pt idx="21212">
                  <c:v>29.199933924343402</c:v>
                </c:pt>
                <c:pt idx="21213">
                  <c:v>29.2013105005231</c:v>
                </c:pt>
                <c:pt idx="21214">
                  <c:v>29.202687076702802</c:v>
                </c:pt>
                <c:pt idx="21215">
                  <c:v>29.204063652882599</c:v>
                </c:pt>
                <c:pt idx="21216">
                  <c:v>29.205440229062301</c:v>
                </c:pt>
                <c:pt idx="21217">
                  <c:v>29.206816805241999</c:v>
                </c:pt>
                <c:pt idx="21218">
                  <c:v>29.208193381421701</c:v>
                </c:pt>
                <c:pt idx="21219">
                  <c:v>29.209569957601499</c:v>
                </c:pt>
                <c:pt idx="21220">
                  <c:v>29.2109465337812</c:v>
                </c:pt>
                <c:pt idx="21221">
                  <c:v>29.212323109960899</c:v>
                </c:pt>
                <c:pt idx="21222">
                  <c:v>29.2136996861406</c:v>
                </c:pt>
                <c:pt idx="21223">
                  <c:v>29.215076262320402</c:v>
                </c:pt>
                <c:pt idx="21224">
                  <c:v>29.2164528385001</c:v>
                </c:pt>
                <c:pt idx="21225">
                  <c:v>29.217829414679802</c:v>
                </c:pt>
                <c:pt idx="21226">
                  <c:v>29.2192059908595</c:v>
                </c:pt>
                <c:pt idx="21227">
                  <c:v>29.220582567039301</c:v>
                </c:pt>
                <c:pt idx="21228">
                  <c:v>29.221959143218999</c:v>
                </c:pt>
                <c:pt idx="21229">
                  <c:v>29.223335719398701</c:v>
                </c:pt>
                <c:pt idx="21230">
                  <c:v>29.224712295578399</c:v>
                </c:pt>
                <c:pt idx="21231">
                  <c:v>29.226088871758201</c:v>
                </c:pt>
                <c:pt idx="21232">
                  <c:v>29.227465447937899</c:v>
                </c:pt>
                <c:pt idx="21233">
                  <c:v>29.228842024117601</c:v>
                </c:pt>
                <c:pt idx="21234">
                  <c:v>29.230218600297299</c:v>
                </c:pt>
                <c:pt idx="21235">
                  <c:v>29.2315951764771</c:v>
                </c:pt>
                <c:pt idx="21236">
                  <c:v>29.232971752656798</c:v>
                </c:pt>
                <c:pt idx="21237">
                  <c:v>29.2343483288365</c:v>
                </c:pt>
                <c:pt idx="21238">
                  <c:v>29.235724905016198</c:v>
                </c:pt>
                <c:pt idx="21239">
                  <c:v>29.237101481195999</c:v>
                </c:pt>
                <c:pt idx="21240">
                  <c:v>29.238478057375701</c:v>
                </c:pt>
                <c:pt idx="21241">
                  <c:v>29.239854633555399</c:v>
                </c:pt>
                <c:pt idx="21242">
                  <c:v>29.241231209735201</c:v>
                </c:pt>
                <c:pt idx="21243">
                  <c:v>29.242607785914899</c:v>
                </c:pt>
                <c:pt idx="21244">
                  <c:v>29.243984362094601</c:v>
                </c:pt>
                <c:pt idx="21245">
                  <c:v>29.245360938274299</c:v>
                </c:pt>
                <c:pt idx="21246">
                  <c:v>29.2467375144541</c:v>
                </c:pt>
                <c:pt idx="21247">
                  <c:v>29.248114090633798</c:v>
                </c:pt>
                <c:pt idx="21248">
                  <c:v>29.2494906668135</c:v>
                </c:pt>
                <c:pt idx="21249">
                  <c:v>29.250867242993198</c:v>
                </c:pt>
                <c:pt idx="21250">
                  <c:v>29.252243819173</c:v>
                </c:pt>
                <c:pt idx="21251">
                  <c:v>29.253620395352701</c:v>
                </c:pt>
                <c:pt idx="21252">
                  <c:v>29.2549969715324</c:v>
                </c:pt>
                <c:pt idx="21253">
                  <c:v>29.256373547712101</c:v>
                </c:pt>
                <c:pt idx="21254">
                  <c:v>29.257750123891899</c:v>
                </c:pt>
                <c:pt idx="21255">
                  <c:v>29.259126700071601</c:v>
                </c:pt>
                <c:pt idx="21256">
                  <c:v>29.260503276251299</c:v>
                </c:pt>
                <c:pt idx="21257">
                  <c:v>29.261879852431001</c:v>
                </c:pt>
                <c:pt idx="21258">
                  <c:v>29.263256428610799</c:v>
                </c:pt>
                <c:pt idx="21259">
                  <c:v>29.2646330047905</c:v>
                </c:pt>
                <c:pt idx="21260">
                  <c:v>29.266009580970199</c:v>
                </c:pt>
                <c:pt idx="21261">
                  <c:v>29.2673861571499</c:v>
                </c:pt>
                <c:pt idx="21262">
                  <c:v>29.268762733329702</c:v>
                </c:pt>
                <c:pt idx="21263">
                  <c:v>29.2701393095094</c:v>
                </c:pt>
                <c:pt idx="21264">
                  <c:v>29.271515885689102</c:v>
                </c:pt>
                <c:pt idx="21265">
                  <c:v>29.2728924618688</c:v>
                </c:pt>
                <c:pt idx="21266">
                  <c:v>29.274269038048601</c:v>
                </c:pt>
                <c:pt idx="21267">
                  <c:v>29.275645614228299</c:v>
                </c:pt>
                <c:pt idx="21268">
                  <c:v>29.277022190408001</c:v>
                </c:pt>
                <c:pt idx="21269">
                  <c:v>29.278398766587799</c:v>
                </c:pt>
                <c:pt idx="21270">
                  <c:v>29.2797753427675</c:v>
                </c:pt>
                <c:pt idx="21271">
                  <c:v>29.281151918947199</c:v>
                </c:pt>
                <c:pt idx="21272">
                  <c:v>29.2825284951269</c:v>
                </c:pt>
                <c:pt idx="21273">
                  <c:v>29.283905071306702</c:v>
                </c:pt>
                <c:pt idx="21274">
                  <c:v>29.2852816474864</c:v>
                </c:pt>
                <c:pt idx="21275">
                  <c:v>29.286658223666102</c:v>
                </c:pt>
                <c:pt idx="21276">
                  <c:v>29.2880347998458</c:v>
                </c:pt>
                <c:pt idx="21277">
                  <c:v>29.289411376025601</c:v>
                </c:pt>
                <c:pt idx="21278">
                  <c:v>29.290787952205299</c:v>
                </c:pt>
                <c:pt idx="21279">
                  <c:v>29.292164528385001</c:v>
                </c:pt>
                <c:pt idx="21280">
                  <c:v>29.293541104564699</c:v>
                </c:pt>
                <c:pt idx="21281">
                  <c:v>29.294917680744501</c:v>
                </c:pt>
                <c:pt idx="21282">
                  <c:v>29.296294256924199</c:v>
                </c:pt>
                <c:pt idx="21283">
                  <c:v>29.297670833103901</c:v>
                </c:pt>
                <c:pt idx="21284">
                  <c:v>29.299047409283599</c:v>
                </c:pt>
                <c:pt idx="21285">
                  <c:v>29.3004239854634</c:v>
                </c:pt>
                <c:pt idx="21286">
                  <c:v>29.301800561643098</c:v>
                </c:pt>
                <c:pt idx="21287">
                  <c:v>29.3031771378228</c:v>
                </c:pt>
                <c:pt idx="21288">
                  <c:v>29.304553714002498</c:v>
                </c:pt>
                <c:pt idx="21289">
                  <c:v>29.3059302901823</c:v>
                </c:pt>
                <c:pt idx="21290">
                  <c:v>29.307306866362001</c:v>
                </c:pt>
                <c:pt idx="21291">
                  <c:v>29.3086834425417</c:v>
                </c:pt>
                <c:pt idx="21292">
                  <c:v>29.310060018721401</c:v>
                </c:pt>
                <c:pt idx="21293">
                  <c:v>29.311436594901199</c:v>
                </c:pt>
                <c:pt idx="21294">
                  <c:v>29.312813171080901</c:v>
                </c:pt>
                <c:pt idx="21295">
                  <c:v>29.314189747260599</c:v>
                </c:pt>
                <c:pt idx="21296">
                  <c:v>29.315566323440301</c:v>
                </c:pt>
                <c:pt idx="21297">
                  <c:v>29.316942899620098</c:v>
                </c:pt>
                <c:pt idx="21298">
                  <c:v>29.3183194757998</c:v>
                </c:pt>
                <c:pt idx="21299">
                  <c:v>29.319696051979498</c:v>
                </c:pt>
                <c:pt idx="21300">
                  <c:v>29.3210726281592</c:v>
                </c:pt>
                <c:pt idx="21301">
                  <c:v>29.322449204339001</c:v>
                </c:pt>
                <c:pt idx="21302">
                  <c:v>29.3238257805187</c:v>
                </c:pt>
                <c:pt idx="21303">
                  <c:v>29.325202356698401</c:v>
                </c:pt>
                <c:pt idx="21304">
                  <c:v>29.326578932878199</c:v>
                </c:pt>
                <c:pt idx="21305">
                  <c:v>29.327955509057901</c:v>
                </c:pt>
                <c:pt idx="21306">
                  <c:v>29.329332085237599</c:v>
                </c:pt>
                <c:pt idx="21307">
                  <c:v>29.330708661417301</c:v>
                </c:pt>
                <c:pt idx="21308">
                  <c:v>29.332085237597099</c:v>
                </c:pt>
                <c:pt idx="21309">
                  <c:v>29.3334618137768</c:v>
                </c:pt>
                <c:pt idx="21310">
                  <c:v>29.334838389956499</c:v>
                </c:pt>
                <c:pt idx="21311">
                  <c:v>29.3362149661362</c:v>
                </c:pt>
                <c:pt idx="21312">
                  <c:v>29.337591542316002</c:v>
                </c:pt>
                <c:pt idx="21313">
                  <c:v>29.3389681184957</c:v>
                </c:pt>
                <c:pt idx="21314">
                  <c:v>29.340344694675402</c:v>
                </c:pt>
                <c:pt idx="21315">
                  <c:v>29.3417212708551</c:v>
                </c:pt>
                <c:pt idx="21316">
                  <c:v>29.343097847034901</c:v>
                </c:pt>
                <c:pt idx="21317">
                  <c:v>29.344474423214599</c:v>
                </c:pt>
                <c:pt idx="21318">
                  <c:v>29.345850999394301</c:v>
                </c:pt>
                <c:pt idx="21319">
                  <c:v>29.347227575573999</c:v>
                </c:pt>
                <c:pt idx="21320">
                  <c:v>29.348604151753801</c:v>
                </c:pt>
                <c:pt idx="21321">
                  <c:v>29.349980727933499</c:v>
                </c:pt>
                <c:pt idx="21322">
                  <c:v>29.351357304113201</c:v>
                </c:pt>
                <c:pt idx="21323">
                  <c:v>29.352733880292899</c:v>
                </c:pt>
                <c:pt idx="21324">
                  <c:v>29.3541104564727</c:v>
                </c:pt>
                <c:pt idx="21325">
                  <c:v>29.355487032652398</c:v>
                </c:pt>
                <c:pt idx="21326">
                  <c:v>29.3568636088321</c:v>
                </c:pt>
                <c:pt idx="21327">
                  <c:v>29.358240185011802</c:v>
                </c:pt>
                <c:pt idx="21328">
                  <c:v>29.359616761191599</c:v>
                </c:pt>
                <c:pt idx="21329">
                  <c:v>29.360993337371301</c:v>
                </c:pt>
                <c:pt idx="21330">
                  <c:v>29.362369913550999</c:v>
                </c:pt>
                <c:pt idx="21331">
                  <c:v>29.363746489730801</c:v>
                </c:pt>
                <c:pt idx="21332">
                  <c:v>29.365123065910499</c:v>
                </c:pt>
                <c:pt idx="21333">
                  <c:v>29.366499642090201</c:v>
                </c:pt>
                <c:pt idx="21334">
                  <c:v>29.367876218269899</c:v>
                </c:pt>
                <c:pt idx="21335">
                  <c:v>29.369252794449601</c:v>
                </c:pt>
                <c:pt idx="21336">
                  <c:v>29.370629370629398</c:v>
                </c:pt>
                <c:pt idx="21337">
                  <c:v>29.3720059468091</c:v>
                </c:pt>
                <c:pt idx="21338">
                  <c:v>29.373382522988798</c:v>
                </c:pt>
                <c:pt idx="21339">
                  <c:v>29.3747590991686</c:v>
                </c:pt>
                <c:pt idx="21340">
                  <c:v>29.376135675348301</c:v>
                </c:pt>
                <c:pt idx="21341">
                  <c:v>29.377512251528</c:v>
                </c:pt>
                <c:pt idx="21342">
                  <c:v>29.378888827707701</c:v>
                </c:pt>
                <c:pt idx="21343">
                  <c:v>29.380265403887499</c:v>
                </c:pt>
                <c:pt idx="21344">
                  <c:v>29.381641980067201</c:v>
                </c:pt>
                <c:pt idx="21345">
                  <c:v>29.383018556246899</c:v>
                </c:pt>
                <c:pt idx="21346">
                  <c:v>29.384395132426601</c:v>
                </c:pt>
                <c:pt idx="21347">
                  <c:v>29.385771708606399</c:v>
                </c:pt>
                <c:pt idx="21348">
                  <c:v>29.3871482847861</c:v>
                </c:pt>
                <c:pt idx="21349">
                  <c:v>29.388524860965799</c:v>
                </c:pt>
                <c:pt idx="21350">
                  <c:v>29.3899014371455</c:v>
                </c:pt>
                <c:pt idx="21351">
                  <c:v>29.391278013325302</c:v>
                </c:pt>
                <c:pt idx="21352">
                  <c:v>29.392654589505</c:v>
                </c:pt>
                <c:pt idx="21353">
                  <c:v>29.394031165684702</c:v>
                </c:pt>
                <c:pt idx="21354">
                  <c:v>29.3954077418644</c:v>
                </c:pt>
                <c:pt idx="21355">
                  <c:v>29.396784318044201</c:v>
                </c:pt>
                <c:pt idx="21356">
                  <c:v>29.398160894223899</c:v>
                </c:pt>
                <c:pt idx="21357">
                  <c:v>29.399537470403601</c:v>
                </c:pt>
                <c:pt idx="21358">
                  <c:v>29.400914046583299</c:v>
                </c:pt>
                <c:pt idx="21359">
                  <c:v>29.4022906227631</c:v>
                </c:pt>
                <c:pt idx="21360">
                  <c:v>29.403667198942799</c:v>
                </c:pt>
                <c:pt idx="21361">
                  <c:v>29.4050437751225</c:v>
                </c:pt>
                <c:pt idx="21362">
                  <c:v>29.406420351302302</c:v>
                </c:pt>
                <c:pt idx="21363">
                  <c:v>29.407796927482</c:v>
                </c:pt>
                <c:pt idx="21364">
                  <c:v>29.409173503661702</c:v>
                </c:pt>
                <c:pt idx="21365">
                  <c:v>29.4105500798414</c:v>
                </c:pt>
                <c:pt idx="21366">
                  <c:v>29.411926656021201</c:v>
                </c:pt>
                <c:pt idx="21367">
                  <c:v>29.413303232200899</c:v>
                </c:pt>
                <c:pt idx="21368">
                  <c:v>29.414679808380601</c:v>
                </c:pt>
                <c:pt idx="21369">
                  <c:v>29.416056384560299</c:v>
                </c:pt>
                <c:pt idx="21370">
                  <c:v>29.417432960740101</c:v>
                </c:pt>
                <c:pt idx="21371">
                  <c:v>29.418809536919799</c:v>
                </c:pt>
                <c:pt idx="21372">
                  <c:v>29.420186113099501</c:v>
                </c:pt>
                <c:pt idx="21373">
                  <c:v>29.421562689279199</c:v>
                </c:pt>
                <c:pt idx="21374">
                  <c:v>29.422939265459</c:v>
                </c:pt>
                <c:pt idx="21375">
                  <c:v>29.424315841638698</c:v>
                </c:pt>
                <c:pt idx="21376">
                  <c:v>29.4256924178184</c:v>
                </c:pt>
                <c:pt idx="21377">
                  <c:v>29.427068993998098</c:v>
                </c:pt>
                <c:pt idx="21378">
                  <c:v>29.4284455701779</c:v>
                </c:pt>
                <c:pt idx="21379">
                  <c:v>29.429822146357601</c:v>
                </c:pt>
                <c:pt idx="21380">
                  <c:v>29.4311987225373</c:v>
                </c:pt>
                <c:pt idx="21381">
                  <c:v>29.432575298717001</c:v>
                </c:pt>
                <c:pt idx="21382">
                  <c:v>29.433951874896799</c:v>
                </c:pt>
                <c:pt idx="21383">
                  <c:v>29.435328451076501</c:v>
                </c:pt>
                <c:pt idx="21384">
                  <c:v>29.436705027256199</c:v>
                </c:pt>
                <c:pt idx="21385">
                  <c:v>29.438081603435901</c:v>
                </c:pt>
                <c:pt idx="21386">
                  <c:v>29.439458179615698</c:v>
                </c:pt>
                <c:pt idx="21387">
                  <c:v>29.4408347557954</c:v>
                </c:pt>
                <c:pt idx="21388">
                  <c:v>29.442211331975098</c:v>
                </c:pt>
                <c:pt idx="21389">
                  <c:v>29.4435879081548</c:v>
                </c:pt>
                <c:pt idx="21390">
                  <c:v>29.444964484334601</c:v>
                </c:pt>
                <c:pt idx="21391">
                  <c:v>29.4463410605143</c:v>
                </c:pt>
                <c:pt idx="21392">
                  <c:v>29.447717636694001</c:v>
                </c:pt>
                <c:pt idx="21393">
                  <c:v>29.4490942128737</c:v>
                </c:pt>
                <c:pt idx="21394">
                  <c:v>29.450470789053501</c:v>
                </c:pt>
                <c:pt idx="21395">
                  <c:v>29.451847365233199</c:v>
                </c:pt>
                <c:pt idx="21396">
                  <c:v>29.453223941412901</c:v>
                </c:pt>
                <c:pt idx="21397">
                  <c:v>29.454600517592699</c:v>
                </c:pt>
                <c:pt idx="21398">
                  <c:v>29.4559770937724</c:v>
                </c:pt>
                <c:pt idx="21399">
                  <c:v>29.457353669952099</c:v>
                </c:pt>
                <c:pt idx="21400">
                  <c:v>29.4587302461318</c:v>
                </c:pt>
                <c:pt idx="21401">
                  <c:v>29.460106822311602</c:v>
                </c:pt>
                <c:pt idx="21402">
                  <c:v>29.4614833984913</c:v>
                </c:pt>
                <c:pt idx="21403">
                  <c:v>29.462859974671002</c:v>
                </c:pt>
                <c:pt idx="21404">
                  <c:v>29.4642365508507</c:v>
                </c:pt>
                <c:pt idx="21405">
                  <c:v>29.465613127030501</c:v>
                </c:pt>
                <c:pt idx="21406">
                  <c:v>29.466989703210199</c:v>
                </c:pt>
                <c:pt idx="21407">
                  <c:v>29.468366279389901</c:v>
                </c:pt>
                <c:pt idx="21408">
                  <c:v>29.469742855569599</c:v>
                </c:pt>
                <c:pt idx="21409">
                  <c:v>29.471119431749401</c:v>
                </c:pt>
                <c:pt idx="21410">
                  <c:v>29.472496007929099</c:v>
                </c:pt>
                <c:pt idx="21411">
                  <c:v>29.473872584108801</c:v>
                </c:pt>
                <c:pt idx="21412">
                  <c:v>29.475249160288499</c:v>
                </c:pt>
                <c:pt idx="21413">
                  <c:v>29.4766257364683</c:v>
                </c:pt>
                <c:pt idx="21414">
                  <c:v>29.478002312648002</c:v>
                </c:pt>
                <c:pt idx="21415">
                  <c:v>29.4793788888277</c:v>
                </c:pt>
                <c:pt idx="21416">
                  <c:v>29.480755465007402</c:v>
                </c:pt>
                <c:pt idx="21417">
                  <c:v>29.482132041187199</c:v>
                </c:pt>
                <c:pt idx="21418">
                  <c:v>29.483508617366901</c:v>
                </c:pt>
                <c:pt idx="21419">
                  <c:v>29.484885193546599</c:v>
                </c:pt>
                <c:pt idx="21420">
                  <c:v>29.486261769726301</c:v>
                </c:pt>
                <c:pt idx="21421">
                  <c:v>29.487638345906099</c:v>
                </c:pt>
                <c:pt idx="21422">
                  <c:v>29.489014922085801</c:v>
                </c:pt>
                <c:pt idx="21423">
                  <c:v>29.490391498265499</c:v>
                </c:pt>
                <c:pt idx="21424">
                  <c:v>29.491768074445201</c:v>
                </c:pt>
                <c:pt idx="21425">
                  <c:v>29.493144650624998</c:v>
                </c:pt>
                <c:pt idx="21426">
                  <c:v>29.4945212268047</c:v>
                </c:pt>
                <c:pt idx="21427">
                  <c:v>29.495897802984398</c:v>
                </c:pt>
                <c:pt idx="21428">
                  <c:v>29.4972743791642</c:v>
                </c:pt>
                <c:pt idx="21429">
                  <c:v>29.498650955343901</c:v>
                </c:pt>
                <c:pt idx="21430">
                  <c:v>29.5000275315236</c:v>
                </c:pt>
                <c:pt idx="21431">
                  <c:v>29.501404107703301</c:v>
                </c:pt>
                <c:pt idx="21432">
                  <c:v>29.502780683883099</c:v>
                </c:pt>
                <c:pt idx="21433">
                  <c:v>29.504157260062801</c:v>
                </c:pt>
                <c:pt idx="21434">
                  <c:v>29.505533836242499</c:v>
                </c:pt>
                <c:pt idx="21435">
                  <c:v>29.506910412422201</c:v>
                </c:pt>
                <c:pt idx="21436">
                  <c:v>29.508286988601999</c:v>
                </c:pt>
                <c:pt idx="21437">
                  <c:v>29.5096635647817</c:v>
                </c:pt>
                <c:pt idx="21438">
                  <c:v>29.511040140961398</c:v>
                </c:pt>
                <c:pt idx="21439">
                  <c:v>29.5124167171411</c:v>
                </c:pt>
                <c:pt idx="21440">
                  <c:v>29.513793293320902</c:v>
                </c:pt>
                <c:pt idx="21441">
                  <c:v>29.5151698695006</c:v>
                </c:pt>
                <c:pt idx="21442">
                  <c:v>29.516546445680302</c:v>
                </c:pt>
                <c:pt idx="21443">
                  <c:v>29.51792302186</c:v>
                </c:pt>
                <c:pt idx="21444">
                  <c:v>29.519299598039801</c:v>
                </c:pt>
                <c:pt idx="21445">
                  <c:v>29.520676174219499</c:v>
                </c:pt>
                <c:pt idx="21446">
                  <c:v>29.522052750399201</c:v>
                </c:pt>
                <c:pt idx="21447">
                  <c:v>29.523429326578899</c:v>
                </c:pt>
                <c:pt idx="21448">
                  <c:v>29.5248059027587</c:v>
                </c:pt>
                <c:pt idx="21449">
                  <c:v>29.526182478938399</c:v>
                </c:pt>
                <c:pt idx="21450">
                  <c:v>29.5275590551181</c:v>
                </c:pt>
                <c:pt idx="21451">
                  <c:v>29.528935631297799</c:v>
                </c:pt>
                <c:pt idx="21452">
                  <c:v>29.5303122074776</c:v>
                </c:pt>
                <c:pt idx="21453">
                  <c:v>29.531688783657302</c:v>
                </c:pt>
                <c:pt idx="21454">
                  <c:v>29.533065359837</c:v>
                </c:pt>
                <c:pt idx="21455">
                  <c:v>29.534441936016702</c:v>
                </c:pt>
                <c:pt idx="21456">
                  <c:v>29.535818512196499</c:v>
                </c:pt>
                <c:pt idx="21457">
                  <c:v>29.537195088376201</c:v>
                </c:pt>
                <c:pt idx="21458">
                  <c:v>29.538571664555899</c:v>
                </c:pt>
                <c:pt idx="21459">
                  <c:v>29.539948240735601</c:v>
                </c:pt>
                <c:pt idx="21460">
                  <c:v>29.541324816915399</c:v>
                </c:pt>
                <c:pt idx="21461">
                  <c:v>29.542701393095101</c:v>
                </c:pt>
                <c:pt idx="21462">
                  <c:v>29.544077969274799</c:v>
                </c:pt>
                <c:pt idx="21463">
                  <c:v>29.5454545454546</c:v>
                </c:pt>
                <c:pt idx="21464">
                  <c:v>29.546831121634298</c:v>
                </c:pt>
                <c:pt idx="21465">
                  <c:v>29.548207697814</c:v>
                </c:pt>
                <c:pt idx="21466">
                  <c:v>29.549584273993698</c:v>
                </c:pt>
                <c:pt idx="21467">
                  <c:v>29.550960850173499</c:v>
                </c:pt>
                <c:pt idx="21468">
                  <c:v>29.552337426353201</c:v>
                </c:pt>
                <c:pt idx="21469">
                  <c:v>29.553714002532899</c:v>
                </c:pt>
                <c:pt idx="21470">
                  <c:v>29.555090578712601</c:v>
                </c:pt>
                <c:pt idx="21471">
                  <c:v>29.556467154892399</c:v>
                </c:pt>
                <c:pt idx="21472">
                  <c:v>29.557843731072101</c:v>
                </c:pt>
                <c:pt idx="21473">
                  <c:v>29.559220307251799</c:v>
                </c:pt>
                <c:pt idx="21474">
                  <c:v>29.560596883431501</c:v>
                </c:pt>
                <c:pt idx="21475">
                  <c:v>29.561973459611298</c:v>
                </c:pt>
                <c:pt idx="21476">
                  <c:v>29.563350035791</c:v>
                </c:pt>
                <c:pt idx="21477">
                  <c:v>29.564726611970698</c:v>
                </c:pt>
                <c:pt idx="21478">
                  <c:v>29.5661031881504</c:v>
                </c:pt>
                <c:pt idx="21479">
                  <c:v>29.567479764330201</c:v>
                </c:pt>
                <c:pt idx="21480">
                  <c:v>29.5688563405099</c:v>
                </c:pt>
                <c:pt idx="21481">
                  <c:v>29.570232916689601</c:v>
                </c:pt>
                <c:pt idx="21482">
                  <c:v>29.5716094928693</c:v>
                </c:pt>
                <c:pt idx="21483">
                  <c:v>29.572986069049101</c:v>
                </c:pt>
                <c:pt idx="21484">
                  <c:v>29.574362645228799</c:v>
                </c:pt>
                <c:pt idx="21485">
                  <c:v>29.575739221408501</c:v>
                </c:pt>
                <c:pt idx="21486">
                  <c:v>29.577115797588299</c:v>
                </c:pt>
                <c:pt idx="21487">
                  <c:v>29.578492373768</c:v>
                </c:pt>
                <c:pt idx="21488">
                  <c:v>29.579868949947699</c:v>
                </c:pt>
                <c:pt idx="21489">
                  <c:v>29.5812455261274</c:v>
                </c:pt>
                <c:pt idx="21490">
                  <c:v>29.582622102307099</c:v>
                </c:pt>
                <c:pt idx="21491">
                  <c:v>29.5839986784869</c:v>
                </c:pt>
                <c:pt idx="21492">
                  <c:v>29.585375254666602</c:v>
                </c:pt>
                <c:pt idx="21493">
                  <c:v>29.5867518308463</c:v>
                </c:pt>
                <c:pt idx="21494">
                  <c:v>29.588128407026101</c:v>
                </c:pt>
                <c:pt idx="21495">
                  <c:v>29.589504983205799</c:v>
                </c:pt>
                <c:pt idx="21496">
                  <c:v>29.590881559385501</c:v>
                </c:pt>
                <c:pt idx="21497">
                  <c:v>29.592258135565199</c:v>
                </c:pt>
                <c:pt idx="21498">
                  <c:v>29.593634711745</c:v>
                </c:pt>
                <c:pt idx="21499">
                  <c:v>29.595011287924699</c:v>
                </c:pt>
                <c:pt idx="21500">
                  <c:v>29.5963878641044</c:v>
                </c:pt>
                <c:pt idx="21501">
                  <c:v>29.597764440284099</c:v>
                </c:pt>
                <c:pt idx="21502">
                  <c:v>29.5991410164639</c:v>
                </c:pt>
                <c:pt idx="21503">
                  <c:v>29.600517592643602</c:v>
                </c:pt>
                <c:pt idx="21504">
                  <c:v>29.6018941688233</c:v>
                </c:pt>
                <c:pt idx="21505">
                  <c:v>29.603270745003002</c:v>
                </c:pt>
                <c:pt idx="21506">
                  <c:v>29.604647321182799</c:v>
                </c:pt>
                <c:pt idx="21507">
                  <c:v>29.606023897362501</c:v>
                </c:pt>
                <c:pt idx="21508">
                  <c:v>29.607400473542199</c:v>
                </c:pt>
                <c:pt idx="21509">
                  <c:v>29.608777049721901</c:v>
                </c:pt>
                <c:pt idx="21510">
                  <c:v>29.610153625901699</c:v>
                </c:pt>
                <c:pt idx="21511">
                  <c:v>29.611530202081401</c:v>
                </c:pt>
                <c:pt idx="21512">
                  <c:v>29.612906778261099</c:v>
                </c:pt>
                <c:pt idx="21513">
                  <c:v>29.614283354440801</c:v>
                </c:pt>
                <c:pt idx="21514">
                  <c:v>29.615659930620598</c:v>
                </c:pt>
                <c:pt idx="21515">
                  <c:v>29.6170365068003</c:v>
                </c:pt>
                <c:pt idx="21516">
                  <c:v>29.618413082979998</c:v>
                </c:pt>
                <c:pt idx="21517">
                  <c:v>29.6197896591597</c:v>
                </c:pt>
                <c:pt idx="21518">
                  <c:v>29.621166235339501</c:v>
                </c:pt>
                <c:pt idx="21519">
                  <c:v>29.6225428115192</c:v>
                </c:pt>
                <c:pt idx="21520">
                  <c:v>29.623919387698901</c:v>
                </c:pt>
                <c:pt idx="21521">
                  <c:v>29.625295963878699</c:v>
                </c:pt>
                <c:pt idx="21522">
                  <c:v>29.626672540058401</c:v>
                </c:pt>
                <c:pt idx="21523">
                  <c:v>29.628049116238099</c:v>
                </c:pt>
                <c:pt idx="21524">
                  <c:v>29.629425692417801</c:v>
                </c:pt>
                <c:pt idx="21525">
                  <c:v>29.630802268597598</c:v>
                </c:pt>
                <c:pt idx="21526">
                  <c:v>29.6321788447773</c:v>
                </c:pt>
                <c:pt idx="21527">
                  <c:v>29.633555420956998</c:v>
                </c:pt>
                <c:pt idx="21528">
                  <c:v>29.6349319971367</c:v>
                </c:pt>
                <c:pt idx="21529">
                  <c:v>29.636308573316501</c:v>
                </c:pt>
                <c:pt idx="21530">
                  <c:v>29.6376851494962</c:v>
                </c:pt>
                <c:pt idx="21531">
                  <c:v>29.639061725675901</c:v>
                </c:pt>
                <c:pt idx="21532">
                  <c:v>29.6404383018556</c:v>
                </c:pt>
                <c:pt idx="21533">
                  <c:v>29.641814878035401</c:v>
                </c:pt>
                <c:pt idx="21534">
                  <c:v>29.643191454215099</c:v>
                </c:pt>
                <c:pt idx="21535">
                  <c:v>29.644568030394801</c:v>
                </c:pt>
                <c:pt idx="21536">
                  <c:v>29.645944606574499</c:v>
                </c:pt>
                <c:pt idx="21537">
                  <c:v>29.6473211827543</c:v>
                </c:pt>
                <c:pt idx="21538">
                  <c:v>29.648697758933999</c:v>
                </c:pt>
                <c:pt idx="21539">
                  <c:v>29.6500743351137</c:v>
                </c:pt>
                <c:pt idx="21540">
                  <c:v>29.651450911293399</c:v>
                </c:pt>
                <c:pt idx="21541">
                  <c:v>29.6528274874732</c:v>
                </c:pt>
                <c:pt idx="21542">
                  <c:v>29.654204063652902</c:v>
                </c:pt>
                <c:pt idx="21543">
                  <c:v>29.6555806398326</c:v>
                </c:pt>
                <c:pt idx="21544">
                  <c:v>29.656957216012302</c:v>
                </c:pt>
                <c:pt idx="21545">
                  <c:v>29.658333792192099</c:v>
                </c:pt>
                <c:pt idx="21546">
                  <c:v>29.659710368371801</c:v>
                </c:pt>
                <c:pt idx="21547">
                  <c:v>29.661086944551499</c:v>
                </c:pt>
                <c:pt idx="21548">
                  <c:v>29.662463520731201</c:v>
                </c:pt>
                <c:pt idx="21549">
                  <c:v>29.663840096910999</c:v>
                </c:pt>
                <c:pt idx="21550">
                  <c:v>29.665216673090701</c:v>
                </c:pt>
                <c:pt idx="21551">
                  <c:v>29.666593249270399</c:v>
                </c:pt>
                <c:pt idx="21552">
                  <c:v>29.667969825450101</c:v>
                </c:pt>
                <c:pt idx="21553">
                  <c:v>29.669346401629898</c:v>
                </c:pt>
                <c:pt idx="21554">
                  <c:v>29.6707229778096</c:v>
                </c:pt>
                <c:pt idx="21555">
                  <c:v>29.672099553989302</c:v>
                </c:pt>
                <c:pt idx="21556">
                  <c:v>29.673476130169099</c:v>
                </c:pt>
                <c:pt idx="21557">
                  <c:v>29.674852706348801</c:v>
                </c:pt>
                <c:pt idx="21558">
                  <c:v>29.676229282528499</c:v>
                </c:pt>
                <c:pt idx="21559">
                  <c:v>29.677605858708201</c:v>
                </c:pt>
                <c:pt idx="21560">
                  <c:v>29.678982434887999</c:v>
                </c:pt>
                <c:pt idx="21561">
                  <c:v>29.680359011067701</c:v>
                </c:pt>
                <c:pt idx="21562">
                  <c:v>29.681735587247399</c:v>
                </c:pt>
                <c:pt idx="21563">
                  <c:v>29.683112163427101</c:v>
                </c:pt>
                <c:pt idx="21564">
                  <c:v>29.684488739606898</c:v>
                </c:pt>
                <c:pt idx="21565">
                  <c:v>29.6858653157866</c:v>
                </c:pt>
                <c:pt idx="21566">
                  <c:v>29.687241891966298</c:v>
                </c:pt>
                <c:pt idx="21567">
                  <c:v>29.688618468146</c:v>
                </c:pt>
                <c:pt idx="21568">
                  <c:v>29.689995044325801</c:v>
                </c:pt>
                <c:pt idx="21569">
                  <c:v>29.6913716205055</c:v>
                </c:pt>
                <c:pt idx="21570">
                  <c:v>29.692748196685201</c:v>
                </c:pt>
                <c:pt idx="21571">
                  <c:v>29.6941247728649</c:v>
                </c:pt>
                <c:pt idx="21572">
                  <c:v>29.695501349044701</c:v>
                </c:pt>
                <c:pt idx="21573">
                  <c:v>29.696877925224399</c:v>
                </c:pt>
                <c:pt idx="21574">
                  <c:v>29.698254501404101</c:v>
                </c:pt>
                <c:pt idx="21575">
                  <c:v>29.699631077583799</c:v>
                </c:pt>
                <c:pt idx="21576">
                  <c:v>29.7010076537636</c:v>
                </c:pt>
                <c:pt idx="21577">
                  <c:v>29.702384229943299</c:v>
                </c:pt>
                <c:pt idx="21578">
                  <c:v>29.703760806123</c:v>
                </c:pt>
                <c:pt idx="21579">
                  <c:v>29.705137382302699</c:v>
                </c:pt>
                <c:pt idx="21580">
                  <c:v>29.7065139584825</c:v>
                </c:pt>
                <c:pt idx="21581">
                  <c:v>29.707890534662202</c:v>
                </c:pt>
                <c:pt idx="21582">
                  <c:v>29.7092671108419</c:v>
                </c:pt>
                <c:pt idx="21583">
                  <c:v>29.710643687021602</c:v>
                </c:pt>
                <c:pt idx="21584">
                  <c:v>29.712020263201399</c:v>
                </c:pt>
                <c:pt idx="21585">
                  <c:v>29.713396839381101</c:v>
                </c:pt>
                <c:pt idx="21586">
                  <c:v>29.714773415560799</c:v>
                </c:pt>
                <c:pt idx="21587">
                  <c:v>29.7161499917406</c:v>
                </c:pt>
                <c:pt idx="21588">
                  <c:v>29.717526567920299</c:v>
                </c:pt>
                <c:pt idx="21589">
                  <c:v>29.7189031441</c:v>
                </c:pt>
                <c:pt idx="21590">
                  <c:v>29.720279720279699</c:v>
                </c:pt>
                <c:pt idx="21591">
                  <c:v>29.7216562964595</c:v>
                </c:pt>
                <c:pt idx="21592">
                  <c:v>29.723032872639202</c:v>
                </c:pt>
                <c:pt idx="21593">
                  <c:v>29.7244094488189</c:v>
                </c:pt>
                <c:pt idx="21594">
                  <c:v>29.725786024998602</c:v>
                </c:pt>
                <c:pt idx="21595">
                  <c:v>29.727162601178399</c:v>
                </c:pt>
                <c:pt idx="21596">
                  <c:v>29.728539177358101</c:v>
                </c:pt>
                <c:pt idx="21597">
                  <c:v>29.729915753537799</c:v>
                </c:pt>
                <c:pt idx="21598">
                  <c:v>29.731292329717501</c:v>
                </c:pt>
                <c:pt idx="21599">
                  <c:v>29.732668905897299</c:v>
                </c:pt>
                <c:pt idx="21600">
                  <c:v>29.734045482077001</c:v>
                </c:pt>
                <c:pt idx="21601">
                  <c:v>29.735422058256699</c:v>
                </c:pt>
                <c:pt idx="21602">
                  <c:v>29.736798634436401</c:v>
                </c:pt>
                <c:pt idx="21603">
                  <c:v>29.738175210616198</c:v>
                </c:pt>
                <c:pt idx="21604">
                  <c:v>29.7395517867959</c:v>
                </c:pt>
                <c:pt idx="21605">
                  <c:v>29.740928362975598</c:v>
                </c:pt>
                <c:pt idx="21606">
                  <c:v>29.7423049391553</c:v>
                </c:pt>
                <c:pt idx="21607">
                  <c:v>29.743681515335101</c:v>
                </c:pt>
                <c:pt idx="21608">
                  <c:v>29.7450580915148</c:v>
                </c:pt>
                <c:pt idx="21609">
                  <c:v>29.746434667694501</c:v>
                </c:pt>
                <c:pt idx="21610">
                  <c:v>29.7478112438742</c:v>
                </c:pt>
                <c:pt idx="21611">
                  <c:v>29.749187820054001</c:v>
                </c:pt>
                <c:pt idx="21612">
                  <c:v>29.750564396233699</c:v>
                </c:pt>
                <c:pt idx="21613">
                  <c:v>29.751940972413401</c:v>
                </c:pt>
                <c:pt idx="21614">
                  <c:v>29.753317548593099</c:v>
                </c:pt>
                <c:pt idx="21615">
                  <c:v>29.7546941247729</c:v>
                </c:pt>
                <c:pt idx="21616">
                  <c:v>29.756070700952598</c:v>
                </c:pt>
                <c:pt idx="21617">
                  <c:v>29.7574472771323</c:v>
                </c:pt>
                <c:pt idx="21618">
                  <c:v>29.758823853311998</c:v>
                </c:pt>
                <c:pt idx="21619">
                  <c:v>29.7602004294918</c:v>
                </c:pt>
                <c:pt idx="21620">
                  <c:v>29.761577005671501</c:v>
                </c:pt>
                <c:pt idx="21621">
                  <c:v>29.7629535818512</c:v>
                </c:pt>
                <c:pt idx="21622">
                  <c:v>29.764330158031001</c:v>
                </c:pt>
                <c:pt idx="21623">
                  <c:v>29.765706734210699</c:v>
                </c:pt>
                <c:pt idx="21624">
                  <c:v>29.767083310390401</c:v>
                </c:pt>
                <c:pt idx="21625">
                  <c:v>29.768459886570099</c:v>
                </c:pt>
                <c:pt idx="21626">
                  <c:v>29.7698364627499</c:v>
                </c:pt>
                <c:pt idx="21627">
                  <c:v>29.771213038929599</c:v>
                </c:pt>
                <c:pt idx="21628">
                  <c:v>29.7725896151093</c:v>
                </c:pt>
                <c:pt idx="21629">
                  <c:v>29.773966191288999</c:v>
                </c:pt>
                <c:pt idx="21630">
                  <c:v>29.7753427674688</c:v>
                </c:pt>
                <c:pt idx="21631">
                  <c:v>29.776719343648502</c:v>
                </c:pt>
                <c:pt idx="21632">
                  <c:v>29.7780959198282</c:v>
                </c:pt>
                <c:pt idx="21633">
                  <c:v>29.779472496007902</c:v>
                </c:pt>
                <c:pt idx="21634">
                  <c:v>29.780849072187699</c:v>
                </c:pt>
                <c:pt idx="21635">
                  <c:v>29.782225648367401</c:v>
                </c:pt>
                <c:pt idx="21636">
                  <c:v>29.783602224547099</c:v>
                </c:pt>
                <c:pt idx="21637">
                  <c:v>29.784978800726801</c:v>
                </c:pt>
                <c:pt idx="21638">
                  <c:v>29.786355376906599</c:v>
                </c:pt>
                <c:pt idx="21639">
                  <c:v>29.787731953086301</c:v>
                </c:pt>
                <c:pt idx="21640">
                  <c:v>29.789108529265999</c:v>
                </c:pt>
                <c:pt idx="21641">
                  <c:v>29.7904851054457</c:v>
                </c:pt>
                <c:pt idx="21642">
                  <c:v>29.791861681625502</c:v>
                </c:pt>
                <c:pt idx="21643">
                  <c:v>29.7932382578052</c:v>
                </c:pt>
                <c:pt idx="21644">
                  <c:v>29.794614833984902</c:v>
                </c:pt>
                <c:pt idx="21645">
                  <c:v>29.7959914101646</c:v>
                </c:pt>
                <c:pt idx="21646">
                  <c:v>29.797367986344401</c:v>
                </c:pt>
                <c:pt idx="21647">
                  <c:v>29.798744562524099</c:v>
                </c:pt>
                <c:pt idx="21648">
                  <c:v>29.800121138703801</c:v>
                </c:pt>
                <c:pt idx="21649">
                  <c:v>29.801497714883499</c:v>
                </c:pt>
                <c:pt idx="21650">
                  <c:v>29.802874291063301</c:v>
                </c:pt>
                <c:pt idx="21651">
                  <c:v>29.804250867242999</c:v>
                </c:pt>
                <c:pt idx="21652">
                  <c:v>29.805627443422701</c:v>
                </c:pt>
                <c:pt idx="21653">
                  <c:v>29.807004019602498</c:v>
                </c:pt>
                <c:pt idx="21654">
                  <c:v>29.8083805957822</c:v>
                </c:pt>
                <c:pt idx="21655">
                  <c:v>29.809757171961898</c:v>
                </c:pt>
                <c:pt idx="21656">
                  <c:v>29.8111337481416</c:v>
                </c:pt>
                <c:pt idx="21657">
                  <c:v>29.812510324321401</c:v>
                </c:pt>
                <c:pt idx="21658">
                  <c:v>29.8138869005011</c:v>
                </c:pt>
                <c:pt idx="21659">
                  <c:v>29.815263476680801</c:v>
                </c:pt>
                <c:pt idx="21660">
                  <c:v>29.8166400528605</c:v>
                </c:pt>
                <c:pt idx="21661">
                  <c:v>29.818016629040301</c:v>
                </c:pt>
                <c:pt idx="21662">
                  <c:v>29.819393205219999</c:v>
                </c:pt>
                <c:pt idx="21663">
                  <c:v>29.820769781399701</c:v>
                </c:pt>
                <c:pt idx="21664">
                  <c:v>29.822146357579399</c:v>
                </c:pt>
                <c:pt idx="21665">
                  <c:v>29.8235229337592</c:v>
                </c:pt>
                <c:pt idx="21666">
                  <c:v>29.824899509938898</c:v>
                </c:pt>
                <c:pt idx="21667">
                  <c:v>29.8262760861186</c:v>
                </c:pt>
                <c:pt idx="21668">
                  <c:v>29.827652662298298</c:v>
                </c:pt>
                <c:pt idx="21669">
                  <c:v>29.8290292384781</c:v>
                </c:pt>
                <c:pt idx="21670">
                  <c:v>29.830405814657801</c:v>
                </c:pt>
                <c:pt idx="21671">
                  <c:v>29.8317823908375</c:v>
                </c:pt>
                <c:pt idx="21672">
                  <c:v>29.833158967017201</c:v>
                </c:pt>
                <c:pt idx="21673">
                  <c:v>29.834535543196999</c:v>
                </c:pt>
                <c:pt idx="21674">
                  <c:v>29.835912119376701</c:v>
                </c:pt>
                <c:pt idx="21675">
                  <c:v>29.837288695556399</c:v>
                </c:pt>
                <c:pt idx="21676">
                  <c:v>29.838665271736101</c:v>
                </c:pt>
                <c:pt idx="21677">
                  <c:v>29.840041847915899</c:v>
                </c:pt>
                <c:pt idx="21678">
                  <c:v>29.8414184240956</c:v>
                </c:pt>
                <c:pt idx="21679">
                  <c:v>29.842795000275299</c:v>
                </c:pt>
                <c:pt idx="21680">
                  <c:v>29.844171576455</c:v>
                </c:pt>
                <c:pt idx="21681">
                  <c:v>29.845548152634802</c:v>
                </c:pt>
                <c:pt idx="21682">
                  <c:v>29.8469247288145</c:v>
                </c:pt>
                <c:pt idx="21683">
                  <c:v>29.848301304994202</c:v>
                </c:pt>
                <c:pt idx="21684">
                  <c:v>29.849677881173999</c:v>
                </c:pt>
                <c:pt idx="21685">
                  <c:v>29.851054457353701</c:v>
                </c:pt>
                <c:pt idx="21686">
                  <c:v>29.852431033533399</c:v>
                </c:pt>
                <c:pt idx="21687">
                  <c:v>29.853807609713101</c:v>
                </c:pt>
                <c:pt idx="21688">
                  <c:v>29.855184185892899</c:v>
                </c:pt>
                <c:pt idx="21689">
                  <c:v>29.856560762072601</c:v>
                </c:pt>
                <c:pt idx="21690">
                  <c:v>29.857937338252299</c:v>
                </c:pt>
                <c:pt idx="21691">
                  <c:v>29.859313914432001</c:v>
                </c:pt>
                <c:pt idx="21692">
                  <c:v>29.860690490611798</c:v>
                </c:pt>
                <c:pt idx="21693">
                  <c:v>29.8620670667915</c:v>
                </c:pt>
                <c:pt idx="21694">
                  <c:v>29.863443642971198</c:v>
                </c:pt>
                <c:pt idx="21695">
                  <c:v>29.8648202191509</c:v>
                </c:pt>
                <c:pt idx="21696">
                  <c:v>29.866196795330701</c:v>
                </c:pt>
                <c:pt idx="21697">
                  <c:v>29.867573371510399</c:v>
                </c:pt>
                <c:pt idx="21698">
                  <c:v>29.868949947690101</c:v>
                </c:pt>
                <c:pt idx="21699">
                  <c:v>29.870326523869799</c:v>
                </c:pt>
                <c:pt idx="21700">
                  <c:v>29.871703100049601</c:v>
                </c:pt>
                <c:pt idx="21701">
                  <c:v>29.873079676229299</c:v>
                </c:pt>
                <c:pt idx="21702">
                  <c:v>29.874456252409001</c:v>
                </c:pt>
                <c:pt idx="21703">
                  <c:v>29.875832828588699</c:v>
                </c:pt>
                <c:pt idx="21704">
                  <c:v>29.8772094047685</c:v>
                </c:pt>
                <c:pt idx="21705">
                  <c:v>29.878585980948198</c:v>
                </c:pt>
                <c:pt idx="21706">
                  <c:v>29.8799625571279</c:v>
                </c:pt>
                <c:pt idx="21707">
                  <c:v>29.881339133307598</c:v>
                </c:pt>
                <c:pt idx="21708">
                  <c:v>29.8827157094874</c:v>
                </c:pt>
                <c:pt idx="21709">
                  <c:v>29.884092285667101</c:v>
                </c:pt>
                <c:pt idx="21710">
                  <c:v>29.8854688618468</c:v>
                </c:pt>
                <c:pt idx="21711">
                  <c:v>29.886845438026501</c:v>
                </c:pt>
                <c:pt idx="21712">
                  <c:v>29.888222014206299</c:v>
                </c:pt>
                <c:pt idx="21713">
                  <c:v>29.889598590386001</c:v>
                </c:pt>
                <c:pt idx="21714">
                  <c:v>29.890975166565699</c:v>
                </c:pt>
                <c:pt idx="21715">
                  <c:v>29.892351742745401</c:v>
                </c:pt>
                <c:pt idx="21716">
                  <c:v>29.893728318925199</c:v>
                </c:pt>
                <c:pt idx="21717">
                  <c:v>29.8951048951049</c:v>
                </c:pt>
                <c:pt idx="21718">
                  <c:v>29.896481471284599</c:v>
                </c:pt>
                <c:pt idx="21719">
                  <c:v>29.8978580474644</c:v>
                </c:pt>
                <c:pt idx="21720">
                  <c:v>29.899234623644102</c:v>
                </c:pt>
                <c:pt idx="21721">
                  <c:v>29.9006111998238</c:v>
                </c:pt>
                <c:pt idx="21722">
                  <c:v>29.901987776003502</c:v>
                </c:pt>
                <c:pt idx="21723">
                  <c:v>29.903364352183299</c:v>
                </c:pt>
                <c:pt idx="21724">
                  <c:v>29.904740928363001</c:v>
                </c:pt>
                <c:pt idx="21725">
                  <c:v>29.906117504542699</c:v>
                </c:pt>
                <c:pt idx="21726">
                  <c:v>29.907494080722401</c:v>
                </c:pt>
                <c:pt idx="21727">
                  <c:v>29.908870656902199</c:v>
                </c:pt>
                <c:pt idx="21728">
                  <c:v>29.9102472330819</c:v>
                </c:pt>
                <c:pt idx="21729">
                  <c:v>29.911623809261599</c:v>
                </c:pt>
                <c:pt idx="21730">
                  <c:v>29.9130003854413</c:v>
                </c:pt>
                <c:pt idx="21731">
                  <c:v>29.914376961621102</c:v>
                </c:pt>
                <c:pt idx="21732">
                  <c:v>29.9157535378008</c:v>
                </c:pt>
                <c:pt idx="21733">
                  <c:v>29.917130113980502</c:v>
                </c:pt>
                <c:pt idx="21734">
                  <c:v>29.9185066901602</c:v>
                </c:pt>
                <c:pt idx="21735">
                  <c:v>29.919883266340001</c:v>
                </c:pt>
                <c:pt idx="21736">
                  <c:v>29.921259842519699</c:v>
                </c:pt>
                <c:pt idx="21737">
                  <c:v>29.922636418699401</c:v>
                </c:pt>
                <c:pt idx="21738">
                  <c:v>29.924012994879099</c:v>
                </c:pt>
                <c:pt idx="21739">
                  <c:v>29.925389571058901</c:v>
                </c:pt>
                <c:pt idx="21740">
                  <c:v>29.926766147238599</c:v>
                </c:pt>
                <c:pt idx="21741">
                  <c:v>29.928142723418301</c:v>
                </c:pt>
                <c:pt idx="21742">
                  <c:v>29.929519299598098</c:v>
                </c:pt>
                <c:pt idx="21743">
                  <c:v>29.9308958757778</c:v>
                </c:pt>
                <c:pt idx="21744">
                  <c:v>29.932272451957498</c:v>
                </c:pt>
                <c:pt idx="21745">
                  <c:v>29.9336490281372</c:v>
                </c:pt>
                <c:pt idx="21746">
                  <c:v>29.935025604317001</c:v>
                </c:pt>
                <c:pt idx="21747">
                  <c:v>29.9364021804967</c:v>
                </c:pt>
                <c:pt idx="21748">
                  <c:v>29.937778756676401</c:v>
                </c:pt>
                <c:pt idx="21749">
                  <c:v>29.9391553328561</c:v>
                </c:pt>
                <c:pt idx="21750">
                  <c:v>29.940531909035901</c:v>
                </c:pt>
                <c:pt idx="21751">
                  <c:v>29.941908485215599</c:v>
                </c:pt>
                <c:pt idx="21752">
                  <c:v>29.943285061395301</c:v>
                </c:pt>
                <c:pt idx="21753">
                  <c:v>29.944661637574999</c:v>
                </c:pt>
                <c:pt idx="21754">
                  <c:v>29.9460382137548</c:v>
                </c:pt>
                <c:pt idx="21755">
                  <c:v>29.947414789934498</c:v>
                </c:pt>
                <c:pt idx="21756">
                  <c:v>29.9487913661142</c:v>
                </c:pt>
                <c:pt idx="21757">
                  <c:v>29.950167942293898</c:v>
                </c:pt>
                <c:pt idx="21758">
                  <c:v>29.9515445184737</c:v>
                </c:pt>
                <c:pt idx="21759">
                  <c:v>29.952921094653401</c:v>
                </c:pt>
                <c:pt idx="21760">
                  <c:v>29.9542976708331</c:v>
                </c:pt>
                <c:pt idx="21761">
                  <c:v>29.955674247012801</c:v>
                </c:pt>
                <c:pt idx="21762">
                  <c:v>29.957050823192599</c:v>
                </c:pt>
                <c:pt idx="21763">
                  <c:v>29.958427399372301</c:v>
                </c:pt>
                <c:pt idx="21764">
                  <c:v>29.959803975551999</c:v>
                </c:pt>
                <c:pt idx="21765">
                  <c:v>29.961180551731701</c:v>
                </c:pt>
                <c:pt idx="21766">
                  <c:v>29.962557127911499</c:v>
                </c:pt>
                <c:pt idx="21767">
                  <c:v>29.9639337040912</c:v>
                </c:pt>
                <c:pt idx="21768">
                  <c:v>29.965310280270899</c:v>
                </c:pt>
                <c:pt idx="21769">
                  <c:v>29.9666868564506</c:v>
                </c:pt>
                <c:pt idx="21770">
                  <c:v>29.968063432630402</c:v>
                </c:pt>
                <c:pt idx="21771">
                  <c:v>29.9694400088101</c:v>
                </c:pt>
                <c:pt idx="21772">
                  <c:v>29.970816584989802</c:v>
                </c:pt>
                <c:pt idx="21773">
                  <c:v>29.9721931611695</c:v>
                </c:pt>
                <c:pt idx="21774">
                  <c:v>29.973569737349301</c:v>
                </c:pt>
                <c:pt idx="21775">
                  <c:v>29.974946313528999</c:v>
                </c:pt>
                <c:pt idx="21776">
                  <c:v>29.976322889708701</c:v>
                </c:pt>
                <c:pt idx="21777">
                  <c:v>29.977699465888499</c:v>
                </c:pt>
                <c:pt idx="21778">
                  <c:v>29.979076042068201</c:v>
                </c:pt>
                <c:pt idx="21779">
                  <c:v>29.980452618247899</c:v>
                </c:pt>
                <c:pt idx="21780">
                  <c:v>29.981829194427601</c:v>
                </c:pt>
                <c:pt idx="21781">
                  <c:v>29.983205770607402</c:v>
                </c:pt>
                <c:pt idx="21782">
                  <c:v>29.9845823467871</c:v>
                </c:pt>
                <c:pt idx="21783">
                  <c:v>29.985958922966802</c:v>
                </c:pt>
                <c:pt idx="21784">
                  <c:v>29.9873354991465</c:v>
                </c:pt>
                <c:pt idx="21785">
                  <c:v>29.988712075326301</c:v>
                </c:pt>
                <c:pt idx="21786">
                  <c:v>29.990088651505999</c:v>
                </c:pt>
                <c:pt idx="21787">
                  <c:v>29.991465227685701</c:v>
                </c:pt>
                <c:pt idx="21788">
                  <c:v>29.992841803865399</c:v>
                </c:pt>
                <c:pt idx="21789">
                  <c:v>29.994218380045201</c:v>
                </c:pt>
                <c:pt idx="21790">
                  <c:v>29.995594956224899</c:v>
                </c:pt>
                <c:pt idx="21791">
                  <c:v>29.996971532404601</c:v>
                </c:pt>
                <c:pt idx="21792">
                  <c:v>29.998348108584299</c:v>
                </c:pt>
                <c:pt idx="21793">
                  <c:v>29.9997246847641</c:v>
                </c:pt>
                <c:pt idx="21794">
                  <c:v>30.001101260943798</c:v>
                </c:pt>
                <c:pt idx="21795">
                  <c:v>30.0024778371235</c:v>
                </c:pt>
                <c:pt idx="21796">
                  <c:v>30.003854413303198</c:v>
                </c:pt>
                <c:pt idx="21797">
                  <c:v>30.005230989483</c:v>
                </c:pt>
                <c:pt idx="21798">
                  <c:v>30.006607565662701</c:v>
                </c:pt>
                <c:pt idx="21799">
                  <c:v>30.0079841418424</c:v>
                </c:pt>
                <c:pt idx="21800">
                  <c:v>30.009360718022101</c:v>
                </c:pt>
                <c:pt idx="21801">
                  <c:v>30.010737294201899</c:v>
                </c:pt>
                <c:pt idx="21802">
                  <c:v>30.012113870381601</c:v>
                </c:pt>
                <c:pt idx="21803">
                  <c:v>30.013490446561299</c:v>
                </c:pt>
                <c:pt idx="21804">
                  <c:v>30.014867022741001</c:v>
                </c:pt>
                <c:pt idx="21805">
                  <c:v>30.016243598920799</c:v>
                </c:pt>
                <c:pt idx="21806">
                  <c:v>30.0176201751005</c:v>
                </c:pt>
                <c:pt idx="21807">
                  <c:v>30.018996751280199</c:v>
                </c:pt>
                <c:pt idx="21808">
                  <c:v>30.0203733274599</c:v>
                </c:pt>
                <c:pt idx="21809">
                  <c:v>30.021749903639702</c:v>
                </c:pt>
                <c:pt idx="21810">
                  <c:v>30.0231264798194</c:v>
                </c:pt>
                <c:pt idx="21811">
                  <c:v>30.024503055999102</c:v>
                </c:pt>
                <c:pt idx="21812">
                  <c:v>30.025879632178899</c:v>
                </c:pt>
                <c:pt idx="21813">
                  <c:v>30.027256208358601</c:v>
                </c:pt>
                <c:pt idx="21814">
                  <c:v>30.028632784538299</c:v>
                </c:pt>
                <c:pt idx="21815">
                  <c:v>30.030009360718001</c:v>
                </c:pt>
                <c:pt idx="21816">
                  <c:v>30.031385936897799</c:v>
                </c:pt>
                <c:pt idx="21817">
                  <c:v>30.0327625130775</c:v>
                </c:pt>
                <c:pt idx="21818">
                  <c:v>30.034139089257199</c:v>
                </c:pt>
                <c:pt idx="21819">
                  <c:v>30.0355156654369</c:v>
                </c:pt>
                <c:pt idx="21820">
                  <c:v>30.036892241616702</c:v>
                </c:pt>
                <c:pt idx="21821">
                  <c:v>30.0382688177964</c:v>
                </c:pt>
                <c:pt idx="21822">
                  <c:v>30.039645393976102</c:v>
                </c:pt>
                <c:pt idx="21823">
                  <c:v>30.0410219701558</c:v>
                </c:pt>
                <c:pt idx="21824">
                  <c:v>30.042398546335601</c:v>
                </c:pt>
                <c:pt idx="21825">
                  <c:v>30.043775122515299</c:v>
                </c:pt>
                <c:pt idx="21826">
                  <c:v>30.045151698695001</c:v>
                </c:pt>
                <c:pt idx="21827">
                  <c:v>30.046528274874699</c:v>
                </c:pt>
                <c:pt idx="21828">
                  <c:v>30.047904851054501</c:v>
                </c:pt>
                <c:pt idx="21829">
                  <c:v>30.049281427234199</c:v>
                </c:pt>
                <c:pt idx="21830">
                  <c:v>30.050658003413901</c:v>
                </c:pt>
                <c:pt idx="21831">
                  <c:v>30.052034579593599</c:v>
                </c:pt>
                <c:pt idx="21832">
                  <c:v>30.0534111557734</c:v>
                </c:pt>
                <c:pt idx="21833">
                  <c:v>30.054787731953098</c:v>
                </c:pt>
                <c:pt idx="21834">
                  <c:v>30.0561643081328</c:v>
                </c:pt>
                <c:pt idx="21835">
                  <c:v>30.057540884312498</c:v>
                </c:pt>
                <c:pt idx="21836">
                  <c:v>30.0589174604923</c:v>
                </c:pt>
                <c:pt idx="21837">
                  <c:v>30.060294036672001</c:v>
                </c:pt>
                <c:pt idx="21838">
                  <c:v>30.0616706128517</c:v>
                </c:pt>
                <c:pt idx="21839">
                  <c:v>30.063047189031401</c:v>
                </c:pt>
                <c:pt idx="21840">
                  <c:v>30.064423765211199</c:v>
                </c:pt>
                <c:pt idx="21841">
                  <c:v>30.065800341390901</c:v>
                </c:pt>
                <c:pt idx="21842">
                  <c:v>30.067176917570599</c:v>
                </c:pt>
                <c:pt idx="21843">
                  <c:v>30.0685534937504</c:v>
                </c:pt>
                <c:pt idx="21844">
                  <c:v>30.069930069930098</c:v>
                </c:pt>
                <c:pt idx="21845">
                  <c:v>30.0713066461098</c:v>
                </c:pt>
                <c:pt idx="21846">
                  <c:v>30.072683222289498</c:v>
                </c:pt>
                <c:pt idx="21847">
                  <c:v>30.0740597984693</c:v>
                </c:pt>
                <c:pt idx="21848">
                  <c:v>30.075436374649001</c:v>
                </c:pt>
                <c:pt idx="21849">
                  <c:v>30.0768129508287</c:v>
                </c:pt>
                <c:pt idx="21850">
                  <c:v>30.078189527008401</c:v>
                </c:pt>
                <c:pt idx="21851">
                  <c:v>30.079566103188199</c:v>
                </c:pt>
                <c:pt idx="21852">
                  <c:v>30.080942679367901</c:v>
                </c:pt>
                <c:pt idx="21853">
                  <c:v>30.082319255547599</c:v>
                </c:pt>
                <c:pt idx="21854">
                  <c:v>30.083695831727301</c:v>
                </c:pt>
                <c:pt idx="21855">
                  <c:v>30.085072407907099</c:v>
                </c:pt>
                <c:pt idx="21856">
                  <c:v>30.0864489840868</c:v>
                </c:pt>
                <c:pt idx="21857">
                  <c:v>30.087825560266499</c:v>
                </c:pt>
                <c:pt idx="21858">
                  <c:v>30.0892021364462</c:v>
                </c:pt>
                <c:pt idx="21859">
                  <c:v>30.090578712626002</c:v>
                </c:pt>
                <c:pt idx="21860">
                  <c:v>30.0919552888057</c:v>
                </c:pt>
                <c:pt idx="21861">
                  <c:v>30.093331864985402</c:v>
                </c:pt>
                <c:pt idx="21862">
                  <c:v>30.0947084411651</c:v>
                </c:pt>
                <c:pt idx="21863">
                  <c:v>30.096085017344901</c:v>
                </c:pt>
                <c:pt idx="21864">
                  <c:v>30.097461593524599</c:v>
                </c:pt>
                <c:pt idx="21865">
                  <c:v>30.098838169704301</c:v>
                </c:pt>
                <c:pt idx="21866">
                  <c:v>30.100214745883999</c:v>
                </c:pt>
                <c:pt idx="21867">
                  <c:v>30.101591322063801</c:v>
                </c:pt>
                <c:pt idx="21868">
                  <c:v>30.102967898243499</c:v>
                </c:pt>
                <c:pt idx="21869">
                  <c:v>30.1043444744232</c:v>
                </c:pt>
                <c:pt idx="21870">
                  <c:v>30.105721050602899</c:v>
                </c:pt>
                <c:pt idx="21871">
                  <c:v>30.1070976267827</c:v>
                </c:pt>
                <c:pt idx="21872">
                  <c:v>30.108474202962402</c:v>
                </c:pt>
                <c:pt idx="21873">
                  <c:v>30.1098507791421</c:v>
                </c:pt>
                <c:pt idx="21874">
                  <c:v>30.111227355321802</c:v>
                </c:pt>
                <c:pt idx="21875">
                  <c:v>30.112603931501599</c:v>
                </c:pt>
                <c:pt idx="21876">
                  <c:v>30.113980507681301</c:v>
                </c:pt>
                <c:pt idx="21877">
                  <c:v>30.115357083860999</c:v>
                </c:pt>
                <c:pt idx="21878">
                  <c:v>30.116733660040801</c:v>
                </c:pt>
                <c:pt idx="21879">
                  <c:v>30.118110236220499</c:v>
                </c:pt>
                <c:pt idx="21880">
                  <c:v>30.119486812400201</c:v>
                </c:pt>
                <c:pt idx="21881">
                  <c:v>30.120863388579899</c:v>
                </c:pt>
                <c:pt idx="21882">
                  <c:v>30.1222399647597</c:v>
                </c:pt>
                <c:pt idx="21883">
                  <c:v>30.123616540939398</c:v>
                </c:pt>
                <c:pt idx="21884">
                  <c:v>30.1249931171191</c:v>
                </c:pt>
                <c:pt idx="21885">
                  <c:v>30.126369693298798</c:v>
                </c:pt>
                <c:pt idx="21886">
                  <c:v>30.1277462694786</c:v>
                </c:pt>
                <c:pt idx="21887">
                  <c:v>30.129122845658301</c:v>
                </c:pt>
                <c:pt idx="21888">
                  <c:v>30.130499421838</c:v>
                </c:pt>
                <c:pt idx="21889">
                  <c:v>30.131875998017701</c:v>
                </c:pt>
                <c:pt idx="21890">
                  <c:v>30.133252574197499</c:v>
                </c:pt>
                <c:pt idx="21891">
                  <c:v>30.134629150377201</c:v>
                </c:pt>
                <c:pt idx="21892">
                  <c:v>30.136005726556899</c:v>
                </c:pt>
                <c:pt idx="21893">
                  <c:v>30.137382302736601</c:v>
                </c:pt>
                <c:pt idx="21894">
                  <c:v>30.138758878916398</c:v>
                </c:pt>
                <c:pt idx="21895">
                  <c:v>30.1401354550961</c:v>
                </c:pt>
                <c:pt idx="21896">
                  <c:v>30.141512031275798</c:v>
                </c:pt>
                <c:pt idx="21897">
                  <c:v>30.1428886074555</c:v>
                </c:pt>
                <c:pt idx="21898">
                  <c:v>30.144265183635301</c:v>
                </c:pt>
                <c:pt idx="21899">
                  <c:v>30.145641759815</c:v>
                </c:pt>
                <c:pt idx="21900">
                  <c:v>30.147018335994701</c:v>
                </c:pt>
                <c:pt idx="21901">
                  <c:v>30.148394912174499</c:v>
                </c:pt>
                <c:pt idx="21902">
                  <c:v>30.149771488354201</c:v>
                </c:pt>
                <c:pt idx="21903">
                  <c:v>30.151148064533899</c:v>
                </c:pt>
                <c:pt idx="21904">
                  <c:v>30.152524640713601</c:v>
                </c:pt>
                <c:pt idx="21905">
                  <c:v>30.153901216893299</c:v>
                </c:pt>
                <c:pt idx="21906">
                  <c:v>30.1552777930731</c:v>
                </c:pt>
                <c:pt idx="21907">
                  <c:v>30.156654369252799</c:v>
                </c:pt>
                <c:pt idx="21908">
                  <c:v>30.1580309454325</c:v>
                </c:pt>
                <c:pt idx="21909">
                  <c:v>30.159407521612302</c:v>
                </c:pt>
                <c:pt idx="21910">
                  <c:v>30.160784097792</c:v>
                </c:pt>
                <c:pt idx="21911">
                  <c:v>30.162160673971702</c:v>
                </c:pt>
                <c:pt idx="21912">
                  <c:v>30.1635372501514</c:v>
                </c:pt>
                <c:pt idx="21913">
                  <c:v>30.164913826331201</c:v>
                </c:pt>
                <c:pt idx="21914">
                  <c:v>30.166290402510899</c:v>
                </c:pt>
                <c:pt idx="21915">
                  <c:v>30.167666978690601</c:v>
                </c:pt>
                <c:pt idx="21916">
                  <c:v>30.169043554870299</c:v>
                </c:pt>
                <c:pt idx="21917">
                  <c:v>30.170420131050101</c:v>
                </c:pt>
                <c:pt idx="21918">
                  <c:v>30.171796707229799</c:v>
                </c:pt>
                <c:pt idx="21919">
                  <c:v>30.173173283409501</c:v>
                </c:pt>
                <c:pt idx="21920">
                  <c:v>30.174549859589199</c:v>
                </c:pt>
                <c:pt idx="21921">
                  <c:v>30.175926435769</c:v>
                </c:pt>
                <c:pt idx="21922">
                  <c:v>30.177303011948698</c:v>
                </c:pt>
                <c:pt idx="21923">
                  <c:v>30.1786795881284</c:v>
                </c:pt>
                <c:pt idx="21924">
                  <c:v>30.180056164308098</c:v>
                </c:pt>
                <c:pt idx="21925">
                  <c:v>30.181432740487899</c:v>
                </c:pt>
                <c:pt idx="21926">
                  <c:v>30.182809316667601</c:v>
                </c:pt>
                <c:pt idx="21927">
                  <c:v>30.184185892847299</c:v>
                </c:pt>
                <c:pt idx="21928">
                  <c:v>30.185562469027001</c:v>
                </c:pt>
                <c:pt idx="21929">
                  <c:v>30.186939045206799</c:v>
                </c:pt>
                <c:pt idx="21930">
                  <c:v>30.188315621386501</c:v>
                </c:pt>
                <c:pt idx="21931">
                  <c:v>30.189692197566199</c:v>
                </c:pt>
                <c:pt idx="21932">
                  <c:v>30.191068773745901</c:v>
                </c:pt>
                <c:pt idx="21933">
                  <c:v>30.192445349925698</c:v>
                </c:pt>
                <c:pt idx="21934">
                  <c:v>30.1938219261054</c:v>
                </c:pt>
                <c:pt idx="21935">
                  <c:v>30.195198502285098</c:v>
                </c:pt>
                <c:pt idx="21936">
                  <c:v>30.1965750784649</c:v>
                </c:pt>
                <c:pt idx="21937">
                  <c:v>30.197951654644601</c:v>
                </c:pt>
                <c:pt idx="21938">
                  <c:v>30.1993282308243</c:v>
                </c:pt>
                <c:pt idx="21939">
                  <c:v>30.200704807004001</c:v>
                </c:pt>
                <c:pt idx="21940">
                  <c:v>30.202081383183799</c:v>
                </c:pt>
                <c:pt idx="21941">
                  <c:v>30.203457959363501</c:v>
                </c:pt>
                <c:pt idx="21942">
                  <c:v>30.204834535543199</c:v>
                </c:pt>
                <c:pt idx="21943">
                  <c:v>30.206211111722901</c:v>
                </c:pt>
                <c:pt idx="21944">
                  <c:v>30.207587687902699</c:v>
                </c:pt>
                <c:pt idx="21945">
                  <c:v>30.2089642640824</c:v>
                </c:pt>
                <c:pt idx="21946">
                  <c:v>30.210340840262099</c:v>
                </c:pt>
                <c:pt idx="21947">
                  <c:v>30.2117174164418</c:v>
                </c:pt>
                <c:pt idx="21948">
                  <c:v>30.213093992621602</c:v>
                </c:pt>
                <c:pt idx="21949">
                  <c:v>30.2144705688013</c:v>
                </c:pt>
                <c:pt idx="21950">
                  <c:v>30.215847144981002</c:v>
                </c:pt>
                <c:pt idx="21951">
                  <c:v>30.2172237211607</c:v>
                </c:pt>
                <c:pt idx="21952">
                  <c:v>30.218600297340501</c:v>
                </c:pt>
                <c:pt idx="21953">
                  <c:v>30.219976873520199</c:v>
                </c:pt>
                <c:pt idx="21954">
                  <c:v>30.221353449699901</c:v>
                </c:pt>
                <c:pt idx="21955">
                  <c:v>30.222730025879599</c:v>
                </c:pt>
                <c:pt idx="21956">
                  <c:v>30.2241066020594</c:v>
                </c:pt>
                <c:pt idx="21957">
                  <c:v>30.225483178239099</c:v>
                </c:pt>
                <c:pt idx="21958">
                  <c:v>30.2268597544188</c:v>
                </c:pt>
                <c:pt idx="21959">
                  <c:v>30.228236330598499</c:v>
                </c:pt>
                <c:pt idx="21960">
                  <c:v>30.2296129067783</c:v>
                </c:pt>
                <c:pt idx="21961">
                  <c:v>30.230989482958002</c:v>
                </c:pt>
                <c:pt idx="21962">
                  <c:v>30.2323660591377</c:v>
                </c:pt>
                <c:pt idx="21963">
                  <c:v>30.233742635317402</c:v>
                </c:pt>
                <c:pt idx="21964">
                  <c:v>30.235119211497199</c:v>
                </c:pt>
                <c:pt idx="21965">
                  <c:v>30.236495787676901</c:v>
                </c:pt>
                <c:pt idx="21966">
                  <c:v>30.237872363856599</c:v>
                </c:pt>
                <c:pt idx="21967">
                  <c:v>30.239248940036301</c:v>
                </c:pt>
                <c:pt idx="21968">
                  <c:v>30.240625516216099</c:v>
                </c:pt>
                <c:pt idx="21969">
                  <c:v>30.242002092395801</c:v>
                </c:pt>
                <c:pt idx="21970">
                  <c:v>30.243378668575499</c:v>
                </c:pt>
                <c:pt idx="21971">
                  <c:v>30.2447552447553</c:v>
                </c:pt>
                <c:pt idx="21972">
                  <c:v>30.246131820934998</c:v>
                </c:pt>
                <c:pt idx="21973">
                  <c:v>30.2475083971147</c:v>
                </c:pt>
                <c:pt idx="21974">
                  <c:v>30.248884973294398</c:v>
                </c:pt>
                <c:pt idx="21975">
                  <c:v>30.2502615494742</c:v>
                </c:pt>
                <c:pt idx="21976">
                  <c:v>30.251638125653901</c:v>
                </c:pt>
                <c:pt idx="21977">
                  <c:v>30.2530147018336</c:v>
                </c:pt>
                <c:pt idx="21978">
                  <c:v>30.254391278013301</c:v>
                </c:pt>
                <c:pt idx="21979">
                  <c:v>30.255767854193099</c:v>
                </c:pt>
                <c:pt idx="21980">
                  <c:v>30.257144430372801</c:v>
                </c:pt>
                <c:pt idx="21981">
                  <c:v>30.258521006552499</c:v>
                </c:pt>
                <c:pt idx="21982">
                  <c:v>30.259897582732201</c:v>
                </c:pt>
                <c:pt idx="21983">
                  <c:v>30.261274158911998</c:v>
                </c:pt>
                <c:pt idx="21984">
                  <c:v>30.2626507350917</c:v>
                </c:pt>
                <c:pt idx="21985">
                  <c:v>30.264027311271398</c:v>
                </c:pt>
                <c:pt idx="21986">
                  <c:v>30.2654038874511</c:v>
                </c:pt>
                <c:pt idx="21987">
                  <c:v>30.266780463630901</c:v>
                </c:pt>
                <c:pt idx="21988">
                  <c:v>30.2681570398106</c:v>
                </c:pt>
                <c:pt idx="21989">
                  <c:v>30.269533615990301</c:v>
                </c:pt>
                <c:pt idx="21990">
                  <c:v>30.27091019217</c:v>
                </c:pt>
                <c:pt idx="21991">
                  <c:v>30.272286768349801</c:v>
                </c:pt>
                <c:pt idx="21992">
                  <c:v>30.273663344529499</c:v>
                </c:pt>
                <c:pt idx="21993">
                  <c:v>30.275039920709201</c:v>
                </c:pt>
                <c:pt idx="21994">
                  <c:v>30.276416496888899</c:v>
                </c:pt>
                <c:pt idx="21995">
                  <c:v>30.2777930730687</c:v>
                </c:pt>
                <c:pt idx="21996">
                  <c:v>30.279169649248399</c:v>
                </c:pt>
                <c:pt idx="21997">
                  <c:v>30.2805462254281</c:v>
                </c:pt>
                <c:pt idx="21998">
                  <c:v>30.281922801607902</c:v>
                </c:pt>
                <c:pt idx="21999">
                  <c:v>30.2832993777876</c:v>
                </c:pt>
                <c:pt idx="22000">
                  <c:v>30.284675953967302</c:v>
                </c:pt>
                <c:pt idx="22001">
                  <c:v>30.286052530147</c:v>
                </c:pt>
                <c:pt idx="22002">
                  <c:v>30.287429106326801</c:v>
                </c:pt>
                <c:pt idx="22003">
                  <c:v>30.288805682506499</c:v>
                </c:pt>
                <c:pt idx="22004">
                  <c:v>30.290182258686201</c:v>
                </c:pt>
                <c:pt idx="22005">
                  <c:v>30.291558834865899</c:v>
                </c:pt>
                <c:pt idx="22006">
                  <c:v>30.292935411045701</c:v>
                </c:pt>
                <c:pt idx="22007">
                  <c:v>30.294311987225399</c:v>
                </c:pt>
                <c:pt idx="22008">
                  <c:v>30.295688563405101</c:v>
                </c:pt>
                <c:pt idx="22009">
                  <c:v>30.297065139584799</c:v>
                </c:pt>
                <c:pt idx="22010">
                  <c:v>30.2984417157646</c:v>
                </c:pt>
                <c:pt idx="22011">
                  <c:v>30.299818291944302</c:v>
                </c:pt>
                <c:pt idx="22012">
                  <c:v>30.301194868124</c:v>
                </c:pt>
                <c:pt idx="22013">
                  <c:v>30.302571444303702</c:v>
                </c:pt>
                <c:pt idx="22014">
                  <c:v>30.303948020483499</c:v>
                </c:pt>
                <c:pt idx="22015">
                  <c:v>30.305324596663201</c:v>
                </c:pt>
                <c:pt idx="22016">
                  <c:v>30.306701172842899</c:v>
                </c:pt>
                <c:pt idx="22017">
                  <c:v>30.308077749022601</c:v>
                </c:pt>
                <c:pt idx="22018">
                  <c:v>30.309454325202399</c:v>
                </c:pt>
                <c:pt idx="22019">
                  <c:v>30.310830901382101</c:v>
                </c:pt>
                <c:pt idx="22020">
                  <c:v>30.312207477561799</c:v>
                </c:pt>
                <c:pt idx="22021">
                  <c:v>30.313584053741501</c:v>
                </c:pt>
                <c:pt idx="22022">
                  <c:v>30.314960629921298</c:v>
                </c:pt>
                <c:pt idx="22023">
                  <c:v>30.316337206101</c:v>
                </c:pt>
                <c:pt idx="22024">
                  <c:v>30.317713782280698</c:v>
                </c:pt>
                <c:pt idx="22025">
                  <c:v>30.3190903584604</c:v>
                </c:pt>
                <c:pt idx="22026">
                  <c:v>30.320466934640201</c:v>
                </c:pt>
                <c:pt idx="22027">
                  <c:v>30.3218435108199</c:v>
                </c:pt>
                <c:pt idx="22028">
                  <c:v>30.323220086999601</c:v>
                </c:pt>
                <c:pt idx="22029">
                  <c:v>30.3245966631793</c:v>
                </c:pt>
                <c:pt idx="22030">
                  <c:v>30.325973239359101</c:v>
                </c:pt>
                <c:pt idx="22031">
                  <c:v>30.327349815538799</c:v>
                </c:pt>
                <c:pt idx="22032">
                  <c:v>30.328726391718501</c:v>
                </c:pt>
                <c:pt idx="22033">
                  <c:v>30.330102967898299</c:v>
                </c:pt>
                <c:pt idx="22034">
                  <c:v>30.331479544078</c:v>
                </c:pt>
                <c:pt idx="22035">
                  <c:v>30.332856120257699</c:v>
                </c:pt>
                <c:pt idx="22036">
                  <c:v>30.3342326964374</c:v>
                </c:pt>
                <c:pt idx="22037">
                  <c:v>30.335609272617202</c:v>
                </c:pt>
                <c:pt idx="22038">
                  <c:v>30.3369858487969</c:v>
                </c:pt>
                <c:pt idx="22039">
                  <c:v>30.338362424976602</c:v>
                </c:pt>
                <c:pt idx="22040">
                  <c:v>30.3397390011563</c:v>
                </c:pt>
                <c:pt idx="22041">
                  <c:v>30.341115577336101</c:v>
                </c:pt>
                <c:pt idx="22042">
                  <c:v>30.342492153515799</c:v>
                </c:pt>
                <c:pt idx="22043">
                  <c:v>30.343868729695501</c:v>
                </c:pt>
                <c:pt idx="22044">
                  <c:v>30.345245305875199</c:v>
                </c:pt>
                <c:pt idx="22045">
                  <c:v>30.346621882055</c:v>
                </c:pt>
                <c:pt idx="22046">
                  <c:v>30.347998458234699</c:v>
                </c:pt>
                <c:pt idx="22047">
                  <c:v>30.3493750344144</c:v>
                </c:pt>
                <c:pt idx="22048">
                  <c:v>30.350751610594099</c:v>
                </c:pt>
                <c:pt idx="22049">
                  <c:v>30.3521281867739</c:v>
                </c:pt>
                <c:pt idx="22050">
                  <c:v>30.353504762953602</c:v>
                </c:pt>
                <c:pt idx="22051">
                  <c:v>30.3548813391333</c:v>
                </c:pt>
                <c:pt idx="22052">
                  <c:v>30.356257915313002</c:v>
                </c:pt>
                <c:pt idx="22053">
                  <c:v>30.357634491492799</c:v>
                </c:pt>
                <c:pt idx="22054">
                  <c:v>30.359011067672501</c:v>
                </c:pt>
                <c:pt idx="22055">
                  <c:v>30.360387643852199</c:v>
                </c:pt>
                <c:pt idx="22056">
                  <c:v>30.361764220031901</c:v>
                </c:pt>
                <c:pt idx="22057">
                  <c:v>30.363140796211699</c:v>
                </c:pt>
                <c:pt idx="22058">
                  <c:v>30.364517372391401</c:v>
                </c:pt>
                <c:pt idx="22059">
                  <c:v>30.365893948571099</c:v>
                </c:pt>
                <c:pt idx="22060">
                  <c:v>30.367270524750801</c:v>
                </c:pt>
                <c:pt idx="22061">
                  <c:v>30.368647100930598</c:v>
                </c:pt>
                <c:pt idx="22062">
                  <c:v>30.3700236771103</c:v>
                </c:pt>
                <c:pt idx="22063">
                  <c:v>30.371400253289998</c:v>
                </c:pt>
                <c:pt idx="22064">
                  <c:v>30.3727768294697</c:v>
                </c:pt>
                <c:pt idx="22065">
                  <c:v>30.374153405649501</c:v>
                </c:pt>
                <c:pt idx="22066">
                  <c:v>30.375529981829199</c:v>
                </c:pt>
                <c:pt idx="22067">
                  <c:v>30.376906558008901</c:v>
                </c:pt>
                <c:pt idx="22068">
                  <c:v>30.378283134188699</c:v>
                </c:pt>
                <c:pt idx="22069">
                  <c:v>30.379659710368401</c:v>
                </c:pt>
                <c:pt idx="22070">
                  <c:v>30.381036286548099</c:v>
                </c:pt>
                <c:pt idx="22071">
                  <c:v>30.382412862727801</c:v>
                </c:pt>
                <c:pt idx="22072">
                  <c:v>30.383789438907598</c:v>
                </c:pt>
                <c:pt idx="22073">
                  <c:v>30.3851660150873</c:v>
                </c:pt>
                <c:pt idx="22074">
                  <c:v>30.386542591266998</c:v>
                </c:pt>
                <c:pt idx="22075">
                  <c:v>30.3879191674467</c:v>
                </c:pt>
                <c:pt idx="22076">
                  <c:v>30.389295743626501</c:v>
                </c:pt>
                <c:pt idx="22077">
                  <c:v>30.3906723198062</c:v>
                </c:pt>
                <c:pt idx="22078">
                  <c:v>30.392048895985901</c:v>
                </c:pt>
                <c:pt idx="22079">
                  <c:v>30.3934254721656</c:v>
                </c:pt>
                <c:pt idx="22080">
                  <c:v>30.394802048345401</c:v>
                </c:pt>
                <c:pt idx="22081">
                  <c:v>30.396178624525099</c:v>
                </c:pt>
                <c:pt idx="22082">
                  <c:v>30.397555200704801</c:v>
                </c:pt>
                <c:pt idx="22083">
                  <c:v>30.398931776884499</c:v>
                </c:pt>
                <c:pt idx="22084">
                  <c:v>30.4003083530643</c:v>
                </c:pt>
                <c:pt idx="22085">
                  <c:v>30.401684929243999</c:v>
                </c:pt>
                <c:pt idx="22086">
                  <c:v>30.4030615054237</c:v>
                </c:pt>
                <c:pt idx="22087">
                  <c:v>30.404438081603399</c:v>
                </c:pt>
                <c:pt idx="22088">
                  <c:v>30.4058146577832</c:v>
                </c:pt>
                <c:pt idx="22089">
                  <c:v>30.407191233962902</c:v>
                </c:pt>
                <c:pt idx="22090">
                  <c:v>30.4085678101426</c:v>
                </c:pt>
                <c:pt idx="22091">
                  <c:v>30.409944386322302</c:v>
                </c:pt>
                <c:pt idx="22092">
                  <c:v>30.411320962502099</c:v>
                </c:pt>
                <c:pt idx="22093">
                  <c:v>30.412697538681801</c:v>
                </c:pt>
                <c:pt idx="22094">
                  <c:v>30.414074114861499</c:v>
                </c:pt>
                <c:pt idx="22095">
                  <c:v>30.415450691041201</c:v>
                </c:pt>
                <c:pt idx="22096">
                  <c:v>30.416827267220999</c:v>
                </c:pt>
                <c:pt idx="22097">
                  <c:v>30.4182038434007</c:v>
                </c:pt>
                <c:pt idx="22098">
                  <c:v>30.419580419580399</c:v>
                </c:pt>
                <c:pt idx="22099">
                  <c:v>30.4209569957602</c:v>
                </c:pt>
                <c:pt idx="22100">
                  <c:v>30.422333571939902</c:v>
                </c:pt>
                <c:pt idx="22101">
                  <c:v>30.4237101481196</c:v>
                </c:pt>
                <c:pt idx="22102">
                  <c:v>30.425086724299302</c:v>
                </c:pt>
                <c:pt idx="22103">
                  <c:v>30.426463300479099</c:v>
                </c:pt>
                <c:pt idx="22104">
                  <c:v>30.427839876658801</c:v>
                </c:pt>
                <c:pt idx="22105">
                  <c:v>30.429216452838499</c:v>
                </c:pt>
                <c:pt idx="22106">
                  <c:v>30.430593029018201</c:v>
                </c:pt>
                <c:pt idx="22107">
                  <c:v>30.431969605197999</c:v>
                </c:pt>
                <c:pt idx="22108">
                  <c:v>30.433346181377701</c:v>
                </c:pt>
                <c:pt idx="22109">
                  <c:v>30.434722757557399</c:v>
                </c:pt>
                <c:pt idx="22110">
                  <c:v>30.436099333737101</c:v>
                </c:pt>
                <c:pt idx="22111">
                  <c:v>30.437475909916898</c:v>
                </c:pt>
                <c:pt idx="22112">
                  <c:v>30.4388524860966</c:v>
                </c:pt>
                <c:pt idx="22113">
                  <c:v>30.440229062276298</c:v>
                </c:pt>
                <c:pt idx="22114">
                  <c:v>30.441605638456</c:v>
                </c:pt>
                <c:pt idx="22115">
                  <c:v>30.442982214635801</c:v>
                </c:pt>
                <c:pt idx="22116">
                  <c:v>30.4443587908155</c:v>
                </c:pt>
                <c:pt idx="22117">
                  <c:v>30.445735366995201</c:v>
                </c:pt>
                <c:pt idx="22118">
                  <c:v>30.4471119431749</c:v>
                </c:pt>
                <c:pt idx="22119">
                  <c:v>30.448488519354701</c:v>
                </c:pt>
                <c:pt idx="22120">
                  <c:v>30.449865095534399</c:v>
                </c:pt>
                <c:pt idx="22121">
                  <c:v>30.451241671714101</c:v>
                </c:pt>
                <c:pt idx="22122">
                  <c:v>30.452618247893799</c:v>
                </c:pt>
                <c:pt idx="22123">
                  <c:v>30.4539948240736</c:v>
                </c:pt>
                <c:pt idx="22124">
                  <c:v>30.455371400253298</c:v>
                </c:pt>
                <c:pt idx="22125">
                  <c:v>30.456747976433</c:v>
                </c:pt>
                <c:pt idx="22126">
                  <c:v>30.458124552612801</c:v>
                </c:pt>
                <c:pt idx="22127">
                  <c:v>30.4595011287925</c:v>
                </c:pt>
                <c:pt idx="22128">
                  <c:v>30.460877704972201</c:v>
                </c:pt>
                <c:pt idx="22129">
                  <c:v>30.4622542811519</c:v>
                </c:pt>
                <c:pt idx="22130">
                  <c:v>30.463630857331601</c:v>
                </c:pt>
                <c:pt idx="22131">
                  <c:v>30.465007433511399</c:v>
                </c:pt>
                <c:pt idx="22132">
                  <c:v>30.466384009691101</c:v>
                </c:pt>
                <c:pt idx="22133">
                  <c:v>30.467760585870799</c:v>
                </c:pt>
                <c:pt idx="22134">
                  <c:v>30.4691371620506</c:v>
                </c:pt>
                <c:pt idx="22135">
                  <c:v>30.470513738230299</c:v>
                </c:pt>
                <c:pt idx="22136">
                  <c:v>30.47189031441</c:v>
                </c:pt>
                <c:pt idx="22137">
                  <c:v>30.473266890589699</c:v>
                </c:pt>
                <c:pt idx="22138">
                  <c:v>30.4746434667695</c:v>
                </c:pt>
                <c:pt idx="22139">
                  <c:v>30.476020042949202</c:v>
                </c:pt>
                <c:pt idx="22140">
                  <c:v>30.4773966191289</c:v>
                </c:pt>
                <c:pt idx="22141">
                  <c:v>30.478773195308602</c:v>
                </c:pt>
                <c:pt idx="22142">
                  <c:v>30.480149771488399</c:v>
                </c:pt>
                <c:pt idx="22143">
                  <c:v>30.481526347668101</c:v>
                </c:pt>
              </c:numCache>
            </c:numRef>
          </c:xVal>
          <c:yVal>
            <c:numRef>
              <c:f>stop_high_freq!$B$4:$B$22147</c:f>
              <c:numCache>
                <c:formatCode>0.00E+00</c:formatCode>
                <c:ptCount val="22144"/>
                <c:pt idx="0" formatCode="General">
                  <c:v>0</c:v>
                </c:pt>
                <c:pt idx="1">
                  <c:v>1.3153426370032301E-5</c:v>
                </c:pt>
                <c:pt idx="2" formatCode="General">
                  <c:v>1.58055000677936E-4</c:v>
                </c:pt>
                <c:pt idx="3" formatCode="General">
                  <c:v>3.3221194069244197E-4</c:v>
                </c:pt>
                <c:pt idx="4" formatCode="General">
                  <c:v>1.0351598002377701E-3</c:v>
                </c:pt>
                <c:pt idx="5" formatCode="General">
                  <c:v>3.7662563104599802E-3</c:v>
                </c:pt>
                <c:pt idx="6" formatCode="General">
                  <c:v>8.3712055434108108E-3</c:v>
                </c:pt>
                <c:pt idx="7" formatCode="General">
                  <c:v>1.4086068007249E-2</c:v>
                </c:pt>
                <c:pt idx="8" formatCode="General">
                  <c:v>2.10264689029994E-2</c:v>
                </c:pt>
                <c:pt idx="9" formatCode="General">
                  <c:v>2.97660783361922E-2</c:v>
                </c:pt>
                <c:pt idx="10" formatCode="General">
                  <c:v>4.0800689641660899E-2</c:v>
                </c:pt>
                <c:pt idx="11" formatCode="General">
                  <c:v>5.3456659896323797E-2</c:v>
                </c:pt>
                <c:pt idx="12" formatCode="General">
                  <c:v>6.5900032741079903E-2</c:v>
                </c:pt>
                <c:pt idx="13" formatCode="General">
                  <c:v>7.7076320453682096E-2</c:v>
                </c:pt>
                <c:pt idx="14" formatCode="General">
                  <c:v>8.7282964818097206E-2</c:v>
                </c:pt>
                <c:pt idx="15" formatCode="General">
                  <c:v>9.6514440336759905E-2</c:v>
                </c:pt>
                <c:pt idx="16" formatCode="General">
                  <c:v>0.10335621626029701</c:v>
                </c:pt>
                <c:pt idx="17" formatCode="General">
                  <c:v>0.10625258961240799</c:v>
                </c:pt>
                <c:pt idx="18" formatCode="General">
                  <c:v>0.10546117455349401</c:v>
                </c:pt>
                <c:pt idx="19" formatCode="General">
                  <c:v>0.10074071946392001</c:v>
                </c:pt>
                <c:pt idx="20" formatCode="General">
                  <c:v>9.2329207018438803E-2</c:v>
                </c:pt>
                <c:pt idx="21" formatCode="General">
                  <c:v>8.1735084699573302E-2</c:v>
                </c:pt>
                <c:pt idx="22" formatCode="General">
                  <c:v>6.9484662426832197E-2</c:v>
                </c:pt>
                <c:pt idx="23" formatCode="General">
                  <c:v>5.5449296069225697E-2</c:v>
                </c:pt>
                <c:pt idx="24" formatCode="General">
                  <c:v>4.0377251225233203E-2</c:v>
                </c:pt>
                <c:pt idx="25" formatCode="General">
                  <c:v>2.4599507293713799E-2</c:v>
                </c:pt>
                <c:pt idx="26" formatCode="General">
                  <c:v>7.9445134850578501E-3</c:v>
                </c:pt>
                <c:pt idx="27" formatCode="General">
                  <c:v>-9.6593462709453608E-3</c:v>
                </c:pt>
                <c:pt idx="28" formatCode="General">
                  <c:v>-2.73921859322344E-2</c:v>
                </c:pt>
                <c:pt idx="29" formatCode="General">
                  <c:v>-4.2371354689631303E-2</c:v>
                </c:pt>
                <c:pt idx="30" formatCode="General">
                  <c:v>-5.3242801094651501E-2</c:v>
                </c:pt>
                <c:pt idx="31" formatCode="General">
                  <c:v>-6.1030065639175402E-2</c:v>
                </c:pt>
                <c:pt idx="32" formatCode="General">
                  <c:v>-6.6650670261915998E-2</c:v>
                </c:pt>
                <c:pt idx="33" formatCode="General">
                  <c:v>-7.0448289500156899E-2</c:v>
                </c:pt>
                <c:pt idx="34" formatCode="General">
                  <c:v>-7.2218219067294101E-2</c:v>
                </c:pt>
                <c:pt idx="35" formatCode="General">
                  <c:v>-7.1609356957152301E-2</c:v>
                </c:pt>
                <c:pt idx="36" formatCode="General">
                  <c:v>-6.9400126404464899E-2</c:v>
                </c:pt>
                <c:pt idx="37" formatCode="General">
                  <c:v>-6.6681665559035902E-2</c:v>
                </c:pt>
                <c:pt idx="38" formatCode="General">
                  <c:v>-6.3771966981949604E-2</c:v>
                </c:pt>
                <c:pt idx="39" formatCode="General">
                  <c:v>-6.0587277328833497E-2</c:v>
                </c:pt>
                <c:pt idx="40" formatCode="General">
                  <c:v>-5.7080141015546003E-2</c:v>
                </c:pt>
                <c:pt idx="41" formatCode="General">
                  <c:v>-5.3592504260345598E-2</c:v>
                </c:pt>
                <c:pt idx="42" formatCode="General">
                  <c:v>-5.0010629605906597E-2</c:v>
                </c:pt>
                <c:pt idx="43" formatCode="General">
                  <c:v>-4.53971501508676E-2</c:v>
                </c:pt>
                <c:pt idx="44" formatCode="General">
                  <c:v>-3.9006889018502203E-2</c:v>
                </c:pt>
                <c:pt idx="45" formatCode="General">
                  <c:v>-3.0838780809608401E-2</c:v>
                </c:pt>
                <c:pt idx="46" formatCode="General">
                  <c:v>-2.17707968341018E-2</c:v>
                </c:pt>
                <c:pt idx="47" formatCode="General">
                  <c:v>-1.278140400225E-2</c:v>
                </c:pt>
                <c:pt idx="48" formatCode="General">
                  <c:v>-4.86633166057664E-3</c:v>
                </c:pt>
                <c:pt idx="49" formatCode="General">
                  <c:v>1.70388999390342E-3</c:v>
                </c:pt>
                <c:pt idx="50" formatCode="General">
                  <c:v>7.3524426062776798E-3</c:v>
                </c:pt>
                <c:pt idx="51" formatCode="General">
                  <c:v>1.2165243366206901E-2</c:v>
                </c:pt>
                <c:pt idx="52" formatCode="General">
                  <c:v>1.5960022632813899E-2</c:v>
                </c:pt>
                <c:pt idx="53" formatCode="General">
                  <c:v>1.8259415341526902E-2</c:v>
                </c:pt>
                <c:pt idx="54" formatCode="General">
                  <c:v>1.93957233537995E-2</c:v>
                </c:pt>
                <c:pt idx="55" formatCode="General">
                  <c:v>1.9714882600587399E-2</c:v>
                </c:pt>
                <c:pt idx="56" formatCode="General">
                  <c:v>1.9166337406682599E-2</c:v>
                </c:pt>
                <c:pt idx="57" formatCode="General">
                  <c:v>1.8356144162355599E-2</c:v>
                </c:pt>
                <c:pt idx="58" formatCode="General">
                  <c:v>1.75841112720071E-2</c:v>
                </c:pt>
                <c:pt idx="59" formatCode="General">
                  <c:v>1.6866063243831698E-2</c:v>
                </c:pt>
                <c:pt idx="60" formatCode="General">
                  <c:v>1.6408022704562899E-2</c:v>
                </c:pt>
                <c:pt idx="61" formatCode="General">
                  <c:v>1.5788886900534201E-2</c:v>
                </c:pt>
                <c:pt idx="62" formatCode="General">
                  <c:v>1.3975232785453101E-2</c:v>
                </c:pt>
                <c:pt idx="63" formatCode="General">
                  <c:v>1.0596095424296501E-2</c:v>
                </c:pt>
                <c:pt idx="64" formatCode="General">
                  <c:v>6.9783129202123798E-3</c:v>
                </c:pt>
                <c:pt idx="65" formatCode="General">
                  <c:v>3.9015045295591601E-3</c:v>
                </c:pt>
                <c:pt idx="66" formatCode="General">
                  <c:v>1.37762659278773E-3</c:v>
                </c:pt>
                <c:pt idx="67" formatCode="General">
                  <c:v>-5.6761529774260102E-4</c:v>
                </c:pt>
                <c:pt idx="68" formatCode="General">
                  <c:v>-1.7126702930163899E-3</c:v>
                </c:pt>
                <c:pt idx="69" formatCode="General">
                  <c:v>-1.85847030013083E-3</c:v>
                </c:pt>
                <c:pt idx="70" formatCode="General">
                  <c:v>-1.9369099097917E-3</c:v>
                </c:pt>
                <c:pt idx="71" formatCode="General">
                  <c:v>-2.9311571142429499E-3</c:v>
                </c:pt>
                <c:pt idx="72" formatCode="General">
                  <c:v>-4.3205448522599596E-3</c:v>
                </c:pt>
                <c:pt idx="73" formatCode="General">
                  <c:v>-4.7530640251487498E-3</c:v>
                </c:pt>
                <c:pt idx="74" formatCode="General">
                  <c:v>-3.9403806041357703E-3</c:v>
                </c:pt>
                <c:pt idx="75" formatCode="General">
                  <c:v>-1.8893016453103699E-3</c:v>
                </c:pt>
                <c:pt idx="76" formatCode="General">
                  <c:v>1.56652028740629E-3</c:v>
                </c:pt>
                <c:pt idx="77" formatCode="General">
                  <c:v>5.8554699941632702E-3</c:v>
                </c:pt>
                <c:pt idx="78" formatCode="General">
                  <c:v>1.0887345106951199E-2</c:v>
                </c:pt>
                <c:pt idx="79" formatCode="General">
                  <c:v>1.73239522522474E-2</c:v>
                </c:pt>
                <c:pt idx="80" formatCode="General">
                  <c:v>2.50739679063831E-2</c:v>
                </c:pt>
                <c:pt idx="81" formatCode="General">
                  <c:v>3.42742831649058E-2</c:v>
                </c:pt>
                <c:pt idx="82" formatCode="General">
                  <c:v>4.5689010331982999E-2</c:v>
                </c:pt>
                <c:pt idx="83" formatCode="General">
                  <c:v>5.9178613634062897E-2</c:v>
                </c:pt>
                <c:pt idx="84" formatCode="General">
                  <c:v>7.3311344307723805E-2</c:v>
                </c:pt>
                <c:pt idx="85" formatCode="General">
                  <c:v>8.7282448791268896E-2</c:v>
                </c:pt>
                <c:pt idx="86" formatCode="General">
                  <c:v>0.101024542697459</c:v>
                </c:pt>
                <c:pt idx="87" formatCode="General">
                  <c:v>0.11385367973230701</c:v>
                </c:pt>
                <c:pt idx="88" formatCode="General">
                  <c:v>0.12404955793109</c:v>
                </c:pt>
                <c:pt idx="89" formatCode="General">
                  <c:v>0.12942691949176</c:v>
                </c:pt>
                <c:pt idx="90" formatCode="General">
                  <c:v>0.12879633381811001</c:v>
                </c:pt>
                <c:pt idx="91" formatCode="General">
                  <c:v>0.123007753858804</c:v>
                </c:pt>
                <c:pt idx="92" formatCode="General">
                  <c:v>0.113389997288497</c:v>
                </c:pt>
                <c:pt idx="93" formatCode="General">
                  <c:v>0.10152045159194199</c:v>
                </c:pt>
                <c:pt idx="94" formatCode="General">
                  <c:v>8.8335110180792598E-2</c:v>
                </c:pt>
                <c:pt idx="95" formatCode="General">
                  <c:v>7.2836789881930999E-2</c:v>
                </c:pt>
                <c:pt idx="96" formatCode="General">
                  <c:v>5.5130657535108298E-2</c:v>
                </c:pt>
                <c:pt idx="97" formatCode="General">
                  <c:v>3.7411813828268803E-2</c:v>
                </c:pt>
                <c:pt idx="98" formatCode="General">
                  <c:v>2.2131704983344401E-2</c:v>
                </c:pt>
                <c:pt idx="99" formatCode="General">
                  <c:v>1.0489482597535901E-2</c:v>
                </c:pt>
                <c:pt idx="100" formatCode="General">
                  <c:v>3.1304098066585501E-3</c:v>
                </c:pt>
                <c:pt idx="101" formatCode="General">
                  <c:v>8.6909263608260599E-4</c:v>
                </c:pt>
                <c:pt idx="102" formatCode="General">
                  <c:v>3.8814313085420802E-3</c:v>
                </c:pt>
                <c:pt idx="103" formatCode="General">
                  <c:v>1.15759761041829E-2</c:v>
                </c:pt>
                <c:pt idx="104" formatCode="General">
                  <c:v>2.3125662197360199E-2</c:v>
                </c:pt>
                <c:pt idx="105" formatCode="General">
                  <c:v>3.7786581774339002E-2</c:v>
                </c:pt>
                <c:pt idx="106" formatCode="General">
                  <c:v>5.4237193326545897E-2</c:v>
                </c:pt>
                <c:pt idx="107" formatCode="General">
                  <c:v>7.1509210677489596E-2</c:v>
                </c:pt>
                <c:pt idx="108" formatCode="General">
                  <c:v>8.8532808929528806E-2</c:v>
                </c:pt>
                <c:pt idx="109" formatCode="General">
                  <c:v>0.103368371220787</c:v>
                </c:pt>
                <c:pt idx="110" formatCode="General">
                  <c:v>0.114786115198432</c:v>
                </c:pt>
                <c:pt idx="111" formatCode="General">
                  <c:v>0.12236411465013899</c:v>
                </c:pt>
                <c:pt idx="112" formatCode="General">
                  <c:v>0.12661088762324499</c:v>
                </c:pt>
                <c:pt idx="113" formatCode="General">
                  <c:v>0.12746845224935099</c:v>
                </c:pt>
                <c:pt idx="114" formatCode="General">
                  <c:v>0.12424679184368601</c:v>
                </c:pt>
                <c:pt idx="115" formatCode="General">
                  <c:v>0.117763766510647</c:v>
                </c:pt>
                <c:pt idx="116" formatCode="General">
                  <c:v>0.109503784674857</c:v>
                </c:pt>
                <c:pt idx="117" formatCode="General">
                  <c:v>9.9001337623176699E-2</c:v>
                </c:pt>
                <c:pt idx="118" formatCode="General">
                  <c:v>8.5390940118218905E-2</c:v>
                </c:pt>
                <c:pt idx="119" formatCode="General">
                  <c:v>7.0195424988290706E-2</c:v>
                </c:pt>
                <c:pt idx="120" formatCode="General">
                  <c:v>5.5103145363188499E-2</c:v>
                </c:pt>
                <c:pt idx="121" formatCode="General">
                  <c:v>4.0921882616510002E-2</c:v>
                </c:pt>
                <c:pt idx="122" formatCode="General">
                  <c:v>2.72072872180966E-2</c:v>
                </c:pt>
                <c:pt idx="123" formatCode="General">
                  <c:v>1.3145794805107899E-2</c:v>
                </c:pt>
                <c:pt idx="124">
                  <c:v>4.1108504953889398E-5</c:v>
                </c:pt>
                <c:pt idx="125" formatCode="General">
                  <c:v>-1.0362130622183901E-2</c:v>
                </c:pt>
                <c:pt idx="126" formatCode="General">
                  <c:v>-1.7879614795232E-2</c:v>
                </c:pt>
                <c:pt idx="127" formatCode="General">
                  <c:v>-2.2614890894621001E-2</c:v>
                </c:pt>
                <c:pt idx="128" formatCode="General">
                  <c:v>-2.35117657511455E-2</c:v>
                </c:pt>
                <c:pt idx="129" formatCode="General">
                  <c:v>-2.0590550799978499E-2</c:v>
                </c:pt>
                <c:pt idx="130" formatCode="General">
                  <c:v>-1.45879245780669E-2</c:v>
                </c:pt>
                <c:pt idx="131" formatCode="General">
                  <c:v>-6.74120777884507E-3</c:v>
                </c:pt>
                <c:pt idx="132" formatCode="General">
                  <c:v>9.9123893086031393E-4</c:v>
                </c:pt>
                <c:pt idx="133" formatCode="General">
                  <c:v>7.4106284197260203E-3</c:v>
                </c:pt>
                <c:pt idx="134" formatCode="General">
                  <c:v>1.1488668385122301E-2</c:v>
                </c:pt>
                <c:pt idx="135" formatCode="General">
                  <c:v>1.2927957728498101E-2</c:v>
                </c:pt>
                <c:pt idx="136" formatCode="General">
                  <c:v>1.2330413753674401E-2</c:v>
                </c:pt>
                <c:pt idx="137" formatCode="General">
                  <c:v>8.9126708274625596E-3</c:v>
                </c:pt>
                <c:pt idx="138" formatCode="General">
                  <c:v>2.1857921711611701E-3</c:v>
                </c:pt>
                <c:pt idx="139" formatCode="General">
                  <c:v>-6.9025353033790402E-3</c:v>
                </c:pt>
                <c:pt idx="140" formatCode="General">
                  <c:v>-1.86924473627221E-2</c:v>
                </c:pt>
                <c:pt idx="141" formatCode="General">
                  <c:v>-3.36983610838721E-2</c:v>
                </c:pt>
                <c:pt idx="142" formatCode="General">
                  <c:v>-5.1630582189118597E-2</c:v>
                </c:pt>
                <c:pt idx="143" formatCode="General">
                  <c:v>-7.2187765526258704E-2</c:v>
                </c:pt>
                <c:pt idx="144" formatCode="General">
                  <c:v>-9.3742151637032201E-2</c:v>
                </c:pt>
                <c:pt idx="145" formatCode="General">
                  <c:v>-0.11453162944753199</c:v>
                </c:pt>
                <c:pt idx="146" formatCode="General">
                  <c:v>-0.134188182196851</c:v>
                </c:pt>
                <c:pt idx="147" formatCode="General">
                  <c:v>-0.152042230128933</c:v>
                </c:pt>
                <c:pt idx="148" formatCode="General">
                  <c:v>-0.166679089537559</c:v>
                </c:pt>
                <c:pt idx="149" formatCode="General">
                  <c:v>-0.177255684628363</c:v>
                </c:pt>
                <c:pt idx="150" formatCode="General">
                  <c:v>-0.18366859286222401</c:v>
                </c:pt>
                <c:pt idx="151" formatCode="General">
                  <c:v>-0.18607042306930399</c:v>
                </c:pt>
                <c:pt idx="152" formatCode="General">
                  <c:v>-0.184932588121136</c:v>
                </c:pt>
                <c:pt idx="153" formatCode="General">
                  <c:v>-0.181187924617841</c:v>
                </c:pt>
                <c:pt idx="154" formatCode="General">
                  <c:v>-0.175529978025594</c:v>
                </c:pt>
                <c:pt idx="155" formatCode="General">
                  <c:v>-0.16791408694434801</c:v>
                </c:pt>
                <c:pt idx="156" formatCode="General">
                  <c:v>-0.15783351326258799</c:v>
                </c:pt>
                <c:pt idx="157" formatCode="General">
                  <c:v>-0.14596712081570201</c:v>
                </c:pt>
                <c:pt idx="158" formatCode="General">
                  <c:v>-0.133404613648447</c:v>
                </c:pt>
                <c:pt idx="159" formatCode="General">
                  <c:v>-0.12134800138028599</c:v>
                </c:pt>
                <c:pt idx="160" formatCode="General">
                  <c:v>-0.110814682938857</c:v>
                </c:pt>
                <c:pt idx="161" formatCode="General">
                  <c:v>-0.10186651892583699</c:v>
                </c:pt>
                <c:pt idx="162" formatCode="General">
                  <c:v>-9.4429952316262195E-2</c:v>
                </c:pt>
                <c:pt idx="163" formatCode="General">
                  <c:v>-8.7806722846778498E-2</c:v>
                </c:pt>
                <c:pt idx="164" formatCode="General">
                  <c:v>-8.2204418079049504E-2</c:v>
                </c:pt>
                <c:pt idx="165" formatCode="General">
                  <c:v>-7.9081468706740293E-2</c:v>
                </c:pt>
                <c:pt idx="166" formatCode="General">
                  <c:v>-7.8912183883727297E-2</c:v>
                </c:pt>
                <c:pt idx="167" formatCode="General">
                  <c:v>-8.1244824846413599E-2</c:v>
                </c:pt>
                <c:pt idx="168" formatCode="General">
                  <c:v>-8.5561308035703304E-2</c:v>
                </c:pt>
                <c:pt idx="169" formatCode="General">
                  <c:v>-9.1119129342918603E-2</c:v>
                </c:pt>
                <c:pt idx="170" formatCode="General">
                  <c:v>-9.7986207467168004E-2</c:v>
                </c:pt>
                <c:pt idx="171" formatCode="General">
                  <c:v>-0.105681486795424</c:v>
                </c:pt>
                <c:pt idx="172" formatCode="General">
                  <c:v>-0.11325279871180199</c:v>
                </c:pt>
                <c:pt idx="173" formatCode="General">
                  <c:v>-0.12125855644176201</c:v>
                </c:pt>
                <c:pt idx="174" formatCode="General">
                  <c:v>-0.12997618024025301</c:v>
                </c:pt>
                <c:pt idx="175" formatCode="General">
                  <c:v>-0.13858456312401299</c:v>
                </c:pt>
                <c:pt idx="176" formatCode="General">
                  <c:v>-0.14597308014388299</c:v>
                </c:pt>
                <c:pt idx="177" formatCode="General">
                  <c:v>-0.15195862248324199</c:v>
                </c:pt>
                <c:pt idx="178" formatCode="General">
                  <c:v>-0.15671305912025599</c:v>
                </c:pt>
                <c:pt idx="179" formatCode="General">
                  <c:v>-0.159788276518955</c:v>
                </c:pt>
                <c:pt idx="180" formatCode="General">
                  <c:v>-0.16174122652952</c:v>
                </c:pt>
                <c:pt idx="181" formatCode="General">
                  <c:v>-0.16315303722510799</c:v>
                </c:pt>
                <c:pt idx="182" formatCode="General">
                  <c:v>-0.16341784222365599</c:v>
                </c:pt>
                <c:pt idx="183" formatCode="General">
                  <c:v>-0.16139277349256601</c:v>
                </c:pt>
                <c:pt idx="184" formatCode="General">
                  <c:v>-0.15678134306158201</c:v>
                </c:pt>
                <c:pt idx="185" formatCode="General">
                  <c:v>-0.15007965820472599</c:v>
                </c:pt>
                <c:pt idx="186" formatCode="General">
                  <c:v>-0.14135724137345601</c:v>
                </c:pt>
                <c:pt idx="187" formatCode="General">
                  <c:v>-0.13088669248413501</c:v>
                </c:pt>
                <c:pt idx="188" formatCode="General">
                  <c:v>-0.119251850376466</c:v>
                </c:pt>
                <c:pt idx="189" formatCode="General">
                  <c:v>-0.107518599207444</c:v>
                </c:pt>
                <c:pt idx="190" formatCode="General">
                  <c:v>-9.71347725562801E-2</c:v>
                </c:pt>
                <c:pt idx="191" formatCode="General">
                  <c:v>-8.7951043255857494E-2</c:v>
                </c:pt>
                <c:pt idx="192" formatCode="General">
                  <c:v>-7.9379983719626596E-2</c:v>
                </c:pt>
                <c:pt idx="193" formatCode="General">
                  <c:v>-7.2019855855271403E-2</c:v>
                </c:pt>
                <c:pt idx="194" formatCode="General">
                  <c:v>-6.5378283804177595E-2</c:v>
                </c:pt>
                <c:pt idx="195" formatCode="General">
                  <c:v>-5.8666789337089902E-2</c:v>
                </c:pt>
                <c:pt idx="196" formatCode="General">
                  <c:v>-5.2347642675769399E-2</c:v>
                </c:pt>
                <c:pt idx="197" formatCode="General">
                  <c:v>-4.6472576663737497E-2</c:v>
                </c:pt>
                <c:pt idx="198" formatCode="General">
                  <c:v>-4.1032740473735903E-2</c:v>
                </c:pt>
                <c:pt idx="199" formatCode="General">
                  <c:v>-3.64406277336305E-2</c:v>
                </c:pt>
                <c:pt idx="200" formatCode="General">
                  <c:v>-3.3327030074545599E-2</c:v>
                </c:pt>
                <c:pt idx="201" formatCode="General">
                  <c:v>-3.2151226317566402E-2</c:v>
                </c:pt>
                <c:pt idx="202" formatCode="General">
                  <c:v>-3.2925943728897997E-2</c:v>
                </c:pt>
                <c:pt idx="203" formatCode="General">
                  <c:v>-3.5053833543719597E-2</c:v>
                </c:pt>
                <c:pt idx="204" formatCode="General">
                  <c:v>-3.73709383474881E-2</c:v>
                </c:pt>
                <c:pt idx="205" formatCode="General">
                  <c:v>-3.8981478332450303E-2</c:v>
                </c:pt>
                <c:pt idx="206" formatCode="General">
                  <c:v>-4.00614777409933E-2</c:v>
                </c:pt>
                <c:pt idx="207" formatCode="General">
                  <c:v>-4.1153501331087798E-2</c:v>
                </c:pt>
                <c:pt idx="208" formatCode="General">
                  <c:v>-4.2127107416717498E-2</c:v>
                </c:pt>
                <c:pt idx="209" formatCode="General">
                  <c:v>-4.2740450194354497E-2</c:v>
                </c:pt>
                <c:pt idx="210" formatCode="General">
                  <c:v>-4.3307258747640999E-2</c:v>
                </c:pt>
                <c:pt idx="211" formatCode="General">
                  <c:v>-4.3625791591523098E-2</c:v>
                </c:pt>
                <c:pt idx="212" formatCode="General">
                  <c:v>-4.31375226067095E-2</c:v>
                </c:pt>
                <c:pt idx="213" formatCode="General">
                  <c:v>-4.2292221763858301E-2</c:v>
                </c:pt>
                <c:pt idx="214" formatCode="General">
                  <c:v>-4.0418420528176499E-2</c:v>
                </c:pt>
                <c:pt idx="215" formatCode="General">
                  <c:v>-3.6729920627678901E-2</c:v>
                </c:pt>
                <c:pt idx="216" formatCode="General">
                  <c:v>-3.2880225828966797E-2</c:v>
                </c:pt>
                <c:pt idx="217" formatCode="General">
                  <c:v>-3.0373391912783598E-2</c:v>
                </c:pt>
                <c:pt idx="218" formatCode="General">
                  <c:v>-2.91743662564325E-2</c:v>
                </c:pt>
                <c:pt idx="219" formatCode="General">
                  <c:v>-2.8300262275106999E-2</c:v>
                </c:pt>
                <c:pt idx="220" formatCode="General">
                  <c:v>-2.7344345633818899E-2</c:v>
                </c:pt>
                <c:pt idx="221" formatCode="General">
                  <c:v>-2.6376416566557301E-2</c:v>
                </c:pt>
                <c:pt idx="222" formatCode="General">
                  <c:v>-2.4922156376421801E-2</c:v>
                </c:pt>
                <c:pt idx="223" formatCode="General">
                  <c:v>-2.35752327852649E-2</c:v>
                </c:pt>
                <c:pt idx="224" formatCode="General">
                  <c:v>-2.3495025666447698E-2</c:v>
                </c:pt>
                <c:pt idx="225" formatCode="General">
                  <c:v>-2.4676722069388E-2</c:v>
                </c:pt>
                <c:pt idx="226" formatCode="General">
                  <c:v>-2.59982294026594E-2</c:v>
                </c:pt>
                <c:pt idx="227" formatCode="General">
                  <c:v>-2.69111466162687E-2</c:v>
                </c:pt>
                <c:pt idx="228" formatCode="General">
                  <c:v>-2.7978441638523501E-2</c:v>
                </c:pt>
                <c:pt idx="229" formatCode="General">
                  <c:v>-3.0023802721606301E-2</c:v>
                </c:pt>
                <c:pt idx="230" formatCode="General">
                  <c:v>-3.2838714687741001E-2</c:v>
                </c:pt>
                <c:pt idx="231" formatCode="General">
                  <c:v>-3.5357287854205298E-2</c:v>
                </c:pt>
                <c:pt idx="232" formatCode="General">
                  <c:v>-3.69742393917201E-2</c:v>
                </c:pt>
                <c:pt idx="233" formatCode="General">
                  <c:v>-3.8125441017684301E-2</c:v>
                </c:pt>
                <c:pt idx="234" formatCode="General">
                  <c:v>-3.9251692753226902E-2</c:v>
                </c:pt>
                <c:pt idx="235" formatCode="General">
                  <c:v>-4.1292665627690503E-2</c:v>
                </c:pt>
                <c:pt idx="236" formatCode="General">
                  <c:v>-4.59352582595077E-2</c:v>
                </c:pt>
                <c:pt idx="237" formatCode="General">
                  <c:v>-5.3527514396239401E-2</c:v>
                </c:pt>
                <c:pt idx="238" formatCode="General">
                  <c:v>-6.3040564105328906E-2</c:v>
                </c:pt>
                <c:pt idx="239" formatCode="General">
                  <c:v>-7.2538161389187603E-2</c:v>
                </c:pt>
                <c:pt idx="240" formatCode="General">
                  <c:v>-8.0873228834592498E-2</c:v>
                </c:pt>
                <c:pt idx="241" formatCode="General">
                  <c:v>-8.7964901455233196E-2</c:v>
                </c:pt>
                <c:pt idx="242" formatCode="General">
                  <c:v>-9.4233734156188201E-2</c:v>
                </c:pt>
                <c:pt idx="243" formatCode="General">
                  <c:v>-9.9654833255717001E-2</c:v>
                </c:pt>
                <c:pt idx="244" formatCode="General">
                  <c:v>-0.103405197572109</c:v>
                </c:pt>
                <c:pt idx="245" formatCode="General">
                  <c:v>-0.105240403937214</c:v>
                </c:pt>
                <c:pt idx="246" formatCode="General">
                  <c:v>-0.10444908172252</c:v>
                </c:pt>
                <c:pt idx="247" formatCode="General">
                  <c:v>-0.100988210242394</c:v>
                </c:pt>
                <c:pt idx="248" formatCode="General">
                  <c:v>-9.6637679867823303E-2</c:v>
                </c:pt>
                <c:pt idx="249" formatCode="General">
                  <c:v>-9.1851002615198102E-2</c:v>
                </c:pt>
                <c:pt idx="250" formatCode="General">
                  <c:v>-8.5710241257580103E-2</c:v>
                </c:pt>
                <c:pt idx="251" formatCode="General">
                  <c:v>-7.7595301760450805E-2</c:v>
                </c:pt>
                <c:pt idx="252" formatCode="General">
                  <c:v>-6.8488429030624798E-2</c:v>
                </c:pt>
                <c:pt idx="253" formatCode="General">
                  <c:v>-5.90523552761998E-2</c:v>
                </c:pt>
                <c:pt idx="254" formatCode="General">
                  <c:v>-4.8973358555854198E-2</c:v>
                </c:pt>
                <c:pt idx="255" formatCode="General">
                  <c:v>-3.8438703279213303E-2</c:v>
                </c:pt>
                <c:pt idx="256" formatCode="General">
                  <c:v>-2.7685944834421099E-2</c:v>
                </c:pt>
                <c:pt idx="257" formatCode="General">
                  <c:v>-1.6311817332928101E-2</c:v>
                </c:pt>
                <c:pt idx="258" formatCode="General">
                  <c:v>-3.72413576297635E-3</c:v>
                </c:pt>
                <c:pt idx="259" formatCode="General">
                  <c:v>8.6202269208644107E-3</c:v>
                </c:pt>
                <c:pt idx="260" formatCode="General">
                  <c:v>1.91830163055998E-2</c:v>
                </c:pt>
                <c:pt idx="261" formatCode="General">
                  <c:v>2.8080583423572902E-2</c:v>
                </c:pt>
                <c:pt idx="262" formatCode="General">
                  <c:v>3.6025415701545799E-2</c:v>
                </c:pt>
                <c:pt idx="263" formatCode="General">
                  <c:v>4.3255353022373197E-2</c:v>
                </c:pt>
                <c:pt idx="264" formatCode="General">
                  <c:v>5.0057874201838298E-2</c:v>
                </c:pt>
                <c:pt idx="265" formatCode="General">
                  <c:v>5.6466887580331797E-2</c:v>
                </c:pt>
                <c:pt idx="266" formatCode="General">
                  <c:v>6.2464068991321599E-2</c:v>
                </c:pt>
                <c:pt idx="267" formatCode="General">
                  <c:v>6.8662102123504001E-2</c:v>
                </c:pt>
                <c:pt idx="268" formatCode="General">
                  <c:v>7.4802873552761898E-2</c:v>
                </c:pt>
                <c:pt idx="269" formatCode="General">
                  <c:v>7.9704381975459898E-2</c:v>
                </c:pt>
                <c:pt idx="270" formatCode="General">
                  <c:v>8.2063467188535494E-2</c:v>
                </c:pt>
                <c:pt idx="271" formatCode="General">
                  <c:v>8.1693407217360306E-2</c:v>
                </c:pt>
                <c:pt idx="272" formatCode="General">
                  <c:v>7.9739837771508906E-2</c:v>
                </c:pt>
                <c:pt idx="273" formatCode="General">
                  <c:v>7.7148335767535006E-2</c:v>
                </c:pt>
                <c:pt idx="274" formatCode="General">
                  <c:v>7.4394234099267195E-2</c:v>
                </c:pt>
                <c:pt idx="275" formatCode="General">
                  <c:v>7.1682677668956002E-2</c:v>
                </c:pt>
                <c:pt idx="276" formatCode="General">
                  <c:v>6.8753181781338601E-2</c:v>
                </c:pt>
                <c:pt idx="277" formatCode="General">
                  <c:v>6.5713035375474599E-2</c:v>
                </c:pt>
                <c:pt idx="278" formatCode="General">
                  <c:v>6.3517750656563801E-2</c:v>
                </c:pt>
                <c:pt idx="279" formatCode="General">
                  <c:v>6.1997492190713897E-2</c:v>
                </c:pt>
                <c:pt idx="280" formatCode="General">
                  <c:v>5.9577661183101802E-2</c:v>
                </c:pt>
                <c:pt idx="281" formatCode="General">
                  <c:v>5.6114859556935397E-2</c:v>
                </c:pt>
                <c:pt idx="282" formatCode="General">
                  <c:v>5.2931277323574902E-2</c:v>
                </c:pt>
                <c:pt idx="283" formatCode="General">
                  <c:v>5.0752713234758898E-2</c:v>
                </c:pt>
                <c:pt idx="284" formatCode="General">
                  <c:v>4.9452301160247299E-2</c:v>
                </c:pt>
                <c:pt idx="285" formatCode="General">
                  <c:v>4.9623283014420601E-2</c:v>
                </c:pt>
                <c:pt idx="286" formatCode="General">
                  <c:v>5.1604677644815203E-2</c:v>
                </c:pt>
                <c:pt idx="287" formatCode="General">
                  <c:v>5.5206175998784399E-2</c:v>
                </c:pt>
                <c:pt idx="288" formatCode="General">
                  <c:v>6.1322504281132201E-2</c:v>
                </c:pt>
                <c:pt idx="289" formatCode="General">
                  <c:v>7.1035581205899007E-2</c:v>
                </c:pt>
                <c:pt idx="290" formatCode="General">
                  <c:v>8.4049438859491898E-2</c:v>
                </c:pt>
                <c:pt idx="291" formatCode="General">
                  <c:v>9.9466672530613004E-2</c:v>
                </c:pt>
                <c:pt idx="292" formatCode="General">
                  <c:v>0.116534114479214</c:v>
                </c:pt>
                <c:pt idx="293" formatCode="General">
                  <c:v>0.13446854202500599</c:v>
                </c:pt>
                <c:pt idx="294" formatCode="General">
                  <c:v>0.15307423037038101</c:v>
                </c:pt>
                <c:pt idx="295" formatCode="General">
                  <c:v>0.17191925202736999</c:v>
                </c:pt>
                <c:pt idx="296" formatCode="General">
                  <c:v>0.18990852658895099</c:v>
                </c:pt>
                <c:pt idx="297" formatCode="General">
                  <c:v>0.206292450016278</c:v>
                </c:pt>
                <c:pt idx="298" formatCode="General">
                  <c:v>0.220841565966093</c:v>
                </c:pt>
                <c:pt idx="299" formatCode="General">
                  <c:v>0.23291710908379301</c:v>
                </c:pt>
                <c:pt idx="300" formatCode="General">
                  <c:v>0.242059209675201</c:v>
                </c:pt>
                <c:pt idx="301" formatCode="General">
                  <c:v>0.24793790557506701</c:v>
                </c:pt>
                <c:pt idx="302" formatCode="General">
                  <c:v>0.25040792708786602</c:v>
                </c:pt>
                <c:pt idx="303" formatCode="General">
                  <c:v>0.24951503875346301</c:v>
                </c:pt>
                <c:pt idx="304" formatCode="General">
                  <c:v>0.24603653094192399</c:v>
                </c:pt>
                <c:pt idx="305" formatCode="General">
                  <c:v>0.24166520951620701</c:v>
                </c:pt>
                <c:pt idx="306" formatCode="General">
                  <c:v>0.23643086094284399</c:v>
                </c:pt>
                <c:pt idx="307" formatCode="General">
                  <c:v>0.22983737842968199</c:v>
                </c:pt>
                <c:pt idx="308" formatCode="General">
                  <c:v>0.22260067738082701</c:v>
                </c:pt>
                <c:pt idx="309" formatCode="General">
                  <c:v>0.21552609768712999</c:v>
                </c:pt>
                <c:pt idx="310" formatCode="General">
                  <c:v>0.208567275346491</c:v>
                </c:pt>
                <c:pt idx="311" formatCode="General">
                  <c:v>0.20208108712950901</c:v>
                </c:pt>
                <c:pt idx="312" formatCode="General">
                  <c:v>0.19664101795892699</c:v>
                </c:pt>
                <c:pt idx="313" formatCode="General">
                  <c:v>0.19196389582644999</c:v>
                </c:pt>
                <c:pt idx="314" formatCode="General">
                  <c:v>0.18786940030294999</c:v>
                </c:pt>
                <c:pt idx="315" formatCode="General">
                  <c:v>0.184381571530224</c:v>
                </c:pt>
                <c:pt idx="316" formatCode="General">
                  <c:v>0.18183550437732199</c:v>
                </c:pt>
                <c:pt idx="317" formatCode="General">
                  <c:v>0.18121543112958599</c:v>
                </c:pt>
                <c:pt idx="318" formatCode="General">
                  <c:v>0.182727682145367</c:v>
                </c:pt>
                <c:pt idx="319" formatCode="General">
                  <c:v>0.18502939511488201</c:v>
                </c:pt>
                <c:pt idx="320" formatCode="General">
                  <c:v>0.1872933761328</c:v>
                </c:pt>
                <c:pt idx="321" formatCode="General">
                  <c:v>0.189204457906195</c:v>
                </c:pt>
                <c:pt idx="322" formatCode="General">
                  <c:v>0.19023693513386</c:v>
                </c:pt>
                <c:pt idx="323" formatCode="General">
                  <c:v>0.190230064227733</c:v>
                </c:pt>
                <c:pt idx="324" formatCode="General">
                  <c:v>0.18927428905167801</c:v>
                </c:pt>
                <c:pt idx="325" formatCode="General">
                  <c:v>0.18649404579523299</c:v>
                </c:pt>
                <c:pt idx="326" formatCode="General">
                  <c:v>0.18186510549932899</c:v>
                </c:pt>
                <c:pt idx="327" formatCode="General">
                  <c:v>0.17657922147090199</c:v>
                </c:pt>
                <c:pt idx="328" formatCode="General">
                  <c:v>0.17034720238936199</c:v>
                </c:pt>
                <c:pt idx="329" formatCode="General">
                  <c:v>0.162994044331875</c:v>
                </c:pt>
                <c:pt idx="330" formatCode="General">
                  <c:v>0.154284489213701</c:v>
                </c:pt>
                <c:pt idx="331" formatCode="General">
                  <c:v>0.14399338123876901</c:v>
                </c:pt>
                <c:pt idx="332" formatCode="General">
                  <c:v>0.132929376039157</c:v>
                </c:pt>
                <c:pt idx="333" formatCode="General">
                  <c:v>0.120955379750547</c:v>
                </c:pt>
                <c:pt idx="334" formatCode="General">
                  <c:v>0.108062585330119</c:v>
                </c:pt>
                <c:pt idx="335" formatCode="General">
                  <c:v>9.5307730003191607E-2</c:v>
                </c:pt>
                <c:pt idx="336" formatCode="General">
                  <c:v>8.3535927502807403E-2</c:v>
                </c:pt>
                <c:pt idx="337" formatCode="General">
                  <c:v>7.3981367338417495E-2</c:v>
                </c:pt>
                <c:pt idx="338" formatCode="General">
                  <c:v>6.7919743473778105E-2</c:v>
                </c:pt>
                <c:pt idx="339" formatCode="General">
                  <c:v>6.5329004969208501E-2</c:v>
                </c:pt>
                <c:pt idx="340" formatCode="General">
                  <c:v>6.5879235037252903E-2</c:v>
                </c:pt>
                <c:pt idx="341" formatCode="General">
                  <c:v>6.8483638339250794E-2</c:v>
                </c:pt>
                <c:pt idx="342" formatCode="General">
                  <c:v>7.1173322092466795E-2</c:v>
                </c:pt>
                <c:pt idx="343" formatCode="General">
                  <c:v>7.3403221074476194E-2</c:v>
                </c:pt>
                <c:pt idx="344" formatCode="General">
                  <c:v>7.6263316677574106E-2</c:v>
                </c:pt>
                <c:pt idx="345" formatCode="General">
                  <c:v>8.1028445174663205E-2</c:v>
                </c:pt>
                <c:pt idx="346" formatCode="General">
                  <c:v>8.7409380937489997E-2</c:v>
                </c:pt>
                <c:pt idx="347" formatCode="General">
                  <c:v>9.5312684965234595E-2</c:v>
                </c:pt>
                <c:pt idx="348" formatCode="General">
                  <c:v>0.104740919494276</c:v>
                </c:pt>
                <c:pt idx="349" formatCode="General">
                  <c:v>0.113980213674566</c:v>
                </c:pt>
                <c:pt idx="350" formatCode="General">
                  <c:v>0.121668275309083</c:v>
                </c:pt>
                <c:pt idx="351" formatCode="General">
                  <c:v>0.12773258182369801</c:v>
                </c:pt>
                <c:pt idx="352" formatCode="General">
                  <c:v>0.1321377092015</c:v>
                </c:pt>
                <c:pt idx="353" formatCode="General">
                  <c:v>0.13426828095878099</c:v>
                </c:pt>
                <c:pt idx="354" formatCode="General">
                  <c:v>0.134085822908315</c:v>
                </c:pt>
                <c:pt idx="355" formatCode="General">
                  <c:v>0.13213255940987301</c:v>
                </c:pt>
                <c:pt idx="356" formatCode="General">
                  <c:v>0.12828463498649401</c:v>
                </c:pt>
                <c:pt idx="357" formatCode="General">
                  <c:v>0.121971861118767</c:v>
                </c:pt>
                <c:pt idx="358" formatCode="General">
                  <c:v>0.112451415814054</c:v>
                </c:pt>
                <c:pt idx="359" formatCode="General">
                  <c:v>0.100374315800851</c:v>
                </c:pt>
                <c:pt idx="360" formatCode="General">
                  <c:v>8.76029385139446E-2</c:v>
                </c:pt>
                <c:pt idx="361" formatCode="General">
                  <c:v>7.4930642182942403E-2</c:v>
                </c:pt>
                <c:pt idx="362" formatCode="General">
                  <c:v>6.2462405886881303E-2</c:v>
                </c:pt>
                <c:pt idx="363" formatCode="General">
                  <c:v>5.0424592339656502E-2</c:v>
                </c:pt>
                <c:pt idx="364" formatCode="General">
                  <c:v>3.83836210227054E-2</c:v>
                </c:pt>
                <c:pt idx="365" formatCode="General">
                  <c:v>2.5842541071418298E-2</c:v>
                </c:pt>
                <c:pt idx="366" formatCode="General">
                  <c:v>1.3515494449064599E-2</c:v>
                </c:pt>
                <c:pt idx="367" formatCode="General">
                  <c:v>2.1982186988447499E-3</c:v>
                </c:pt>
                <c:pt idx="368" formatCode="General">
                  <c:v>-8.9998229331843607E-3</c:v>
                </c:pt>
                <c:pt idx="369" formatCode="General">
                  <c:v>-2.1029426388653599E-2</c:v>
                </c:pt>
                <c:pt idx="370" formatCode="General">
                  <c:v>-3.2887739107225797E-2</c:v>
                </c:pt>
                <c:pt idx="371" formatCode="General">
                  <c:v>-4.3984492117802698E-2</c:v>
                </c:pt>
                <c:pt idx="372" formatCode="General">
                  <c:v>-5.4015734215844699E-2</c:v>
                </c:pt>
                <c:pt idx="373" formatCode="General">
                  <c:v>-6.2415930889658001E-2</c:v>
                </c:pt>
                <c:pt idx="374" formatCode="General">
                  <c:v>-6.9750829954637203E-2</c:v>
                </c:pt>
                <c:pt idx="375" formatCode="General">
                  <c:v>-7.7071380889935995E-2</c:v>
                </c:pt>
                <c:pt idx="376" formatCode="General">
                  <c:v>-8.4159412930874394E-2</c:v>
                </c:pt>
                <c:pt idx="377" formatCode="General">
                  <c:v>-8.97858295481056E-2</c:v>
                </c:pt>
                <c:pt idx="378" formatCode="General">
                  <c:v>-9.4760788997444695E-2</c:v>
                </c:pt>
                <c:pt idx="379" formatCode="General">
                  <c:v>-0.100983046784446</c:v>
                </c:pt>
                <c:pt idx="380" formatCode="General">
                  <c:v>-0.109057646690841</c:v>
                </c:pt>
                <c:pt idx="381" formatCode="General">
                  <c:v>-0.117869227001293</c:v>
                </c:pt>
                <c:pt idx="382" formatCode="General">
                  <c:v>-0.12630796169316599</c:v>
                </c:pt>
                <c:pt idx="383" formatCode="General">
                  <c:v>-0.13441922353345101</c:v>
                </c:pt>
                <c:pt idx="384" formatCode="General">
                  <c:v>-0.14226885199157799</c:v>
                </c:pt>
                <c:pt idx="385" formatCode="General">
                  <c:v>-0.15048567858913001</c:v>
                </c:pt>
                <c:pt idx="386" formatCode="General">
                  <c:v>-0.15892944926923999</c:v>
                </c:pt>
                <c:pt idx="387" formatCode="General">
                  <c:v>-0.16674553499348399</c:v>
                </c:pt>
                <c:pt idx="388" formatCode="General">
                  <c:v>-0.173853977070066</c:v>
                </c:pt>
                <c:pt idx="389" formatCode="General">
                  <c:v>-0.18015195143691001</c:v>
                </c:pt>
                <c:pt idx="390" formatCode="General">
                  <c:v>-0.18557789723007501</c:v>
                </c:pt>
                <c:pt idx="391" formatCode="General">
                  <c:v>-0.18986250434775401</c:v>
                </c:pt>
                <c:pt idx="392" formatCode="General">
                  <c:v>-0.192152898093706</c:v>
                </c:pt>
                <c:pt idx="393" formatCode="General">
                  <c:v>-0.19129407798095399</c:v>
                </c:pt>
                <c:pt idx="394" formatCode="General">
                  <c:v>-0.18744295015536999</c:v>
                </c:pt>
                <c:pt idx="395" formatCode="General">
                  <c:v>-0.18198318456333301</c:v>
                </c:pt>
                <c:pt idx="396" formatCode="General">
                  <c:v>-0.17612350565686299</c:v>
                </c:pt>
                <c:pt idx="397" formatCode="General">
                  <c:v>-0.17005265181888601</c:v>
                </c:pt>
                <c:pt idx="398" formatCode="General">
                  <c:v>-0.16245159159422301</c:v>
                </c:pt>
                <c:pt idx="399" formatCode="General">
                  <c:v>-0.152453256739849</c:v>
                </c:pt>
                <c:pt idx="400" formatCode="General">
                  <c:v>-0.139695543189891</c:v>
                </c:pt>
                <c:pt idx="401" formatCode="General">
                  <c:v>-0.124794985177744</c:v>
                </c:pt>
                <c:pt idx="402" formatCode="General">
                  <c:v>-0.10970357537219</c:v>
                </c:pt>
                <c:pt idx="403" formatCode="General">
                  <c:v>-9.5064281588103997E-2</c:v>
                </c:pt>
                <c:pt idx="404" formatCode="General">
                  <c:v>-8.0507261342559394E-2</c:v>
                </c:pt>
                <c:pt idx="405" formatCode="General">
                  <c:v>-6.63088518389328E-2</c:v>
                </c:pt>
                <c:pt idx="406" formatCode="General">
                  <c:v>-5.21952945120914E-2</c:v>
                </c:pt>
                <c:pt idx="407" formatCode="General">
                  <c:v>-3.9152012261663198E-2</c:v>
                </c:pt>
                <c:pt idx="408" formatCode="General">
                  <c:v>-2.8563880350747799E-2</c:v>
                </c:pt>
                <c:pt idx="409" formatCode="General">
                  <c:v>-2.0218665309543901E-2</c:v>
                </c:pt>
                <c:pt idx="410" formatCode="General">
                  <c:v>-1.4117261341038001E-2</c:v>
                </c:pt>
                <c:pt idx="411" formatCode="General">
                  <c:v>-1.1449119018762499E-2</c:v>
                </c:pt>
                <c:pt idx="412" formatCode="General">
                  <c:v>-1.3156320966096299E-2</c:v>
                </c:pt>
                <c:pt idx="413" formatCode="General">
                  <c:v>-1.84322466521251E-2</c:v>
                </c:pt>
                <c:pt idx="414" formatCode="General">
                  <c:v>-2.7341076210642901E-2</c:v>
                </c:pt>
                <c:pt idx="415" formatCode="General">
                  <c:v>-4.0335071760443701E-2</c:v>
                </c:pt>
                <c:pt idx="416" formatCode="General">
                  <c:v>-5.62129590671838E-2</c:v>
                </c:pt>
                <c:pt idx="417" formatCode="General">
                  <c:v>-7.2624267866321604E-2</c:v>
                </c:pt>
                <c:pt idx="418" formatCode="General">
                  <c:v>-8.7735196272059501E-2</c:v>
                </c:pt>
                <c:pt idx="419" formatCode="General">
                  <c:v>-0.10130992658791101</c:v>
                </c:pt>
                <c:pt idx="420" formatCode="General">
                  <c:v>-0.11325966864220301</c:v>
                </c:pt>
                <c:pt idx="421" formatCode="General">
                  <c:v>-0.122744313596299</c:v>
                </c:pt>
                <c:pt idx="422" formatCode="General">
                  <c:v>-0.129951733798609</c:v>
                </c:pt>
                <c:pt idx="423" formatCode="General">
                  <c:v>-0.13578514685125601</c:v>
                </c:pt>
                <c:pt idx="424" formatCode="General">
                  <c:v>-0.13944196200418901</c:v>
                </c:pt>
                <c:pt idx="425" formatCode="General">
                  <c:v>-0.13949359183842</c:v>
                </c:pt>
                <c:pt idx="426" formatCode="General">
                  <c:v>-0.13576351233355</c:v>
                </c:pt>
                <c:pt idx="427" formatCode="General">
                  <c:v>-0.129114589283016</c:v>
                </c:pt>
                <c:pt idx="428" formatCode="General">
                  <c:v>-0.120007942019799</c:v>
                </c:pt>
                <c:pt idx="429" formatCode="General">
                  <c:v>-0.10926706036353601</c:v>
                </c:pt>
                <c:pt idx="430" formatCode="General">
                  <c:v>-9.8379939190049601E-2</c:v>
                </c:pt>
                <c:pt idx="431" formatCode="General">
                  <c:v>-8.8426470089638595E-2</c:v>
                </c:pt>
                <c:pt idx="432" formatCode="General">
                  <c:v>-7.9671419668199794E-2</c:v>
                </c:pt>
                <c:pt idx="433" formatCode="General">
                  <c:v>-7.1843884316918599E-2</c:v>
                </c:pt>
                <c:pt idx="434" formatCode="General">
                  <c:v>-6.5586476961089699E-2</c:v>
                </c:pt>
                <c:pt idx="435" formatCode="General">
                  <c:v>-6.1247687429587298E-2</c:v>
                </c:pt>
                <c:pt idx="436" formatCode="General">
                  <c:v>-5.8798288589760703E-2</c:v>
                </c:pt>
                <c:pt idx="437" formatCode="General">
                  <c:v>-5.8712927874922903E-2</c:v>
                </c:pt>
                <c:pt idx="438" formatCode="General">
                  <c:v>-6.0743572659483998E-2</c:v>
                </c:pt>
                <c:pt idx="439" formatCode="General">
                  <c:v>-6.4348652003526005E-2</c:v>
                </c:pt>
                <c:pt idx="440" formatCode="General">
                  <c:v>-6.8716651343120397E-2</c:v>
                </c:pt>
                <c:pt idx="441" formatCode="General">
                  <c:v>-7.33983581231447E-2</c:v>
                </c:pt>
                <c:pt idx="442" formatCode="General">
                  <c:v>-7.9291135438297397E-2</c:v>
                </c:pt>
                <c:pt idx="443" formatCode="General">
                  <c:v>-8.6901255293637403E-2</c:v>
                </c:pt>
                <c:pt idx="444" formatCode="General">
                  <c:v>-9.5637562164398393E-2</c:v>
                </c:pt>
                <c:pt idx="445" formatCode="General">
                  <c:v>-0.104293939774035</c:v>
                </c:pt>
                <c:pt idx="446" formatCode="General">
                  <c:v>-0.11215852786236299</c:v>
                </c:pt>
                <c:pt idx="447" formatCode="General">
                  <c:v>-0.117986600420556</c:v>
                </c:pt>
                <c:pt idx="448" formatCode="General">
                  <c:v>-0.121563158401486</c:v>
                </c:pt>
                <c:pt idx="449" formatCode="General">
                  <c:v>-0.123818744111518</c:v>
                </c:pt>
                <c:pt idx="450" formatCode="General">
                  <c:v>-0.124215699667322</c:v>
                </c:pt>
                <c:pt idx="451" formatCode="General">
                  <c:v>-0.122562591062172</c:v>
                </c:pt>
                <c:pt idx="452" formatCode="General">
                  <c:v>-0.119339291520158</c:v>
                </c:pt>
                <c:pt idx="453" formatCode="General">
                  <c:v>-0.114685006697783</c:v>
                </c:pt>
                <c:pt idx="454" formatCode="General">
                  <c:v>-0.108695394398304</c:v>
                </c:pt>
                <c:pt idx="455" formatCode="General">
                  <c:v>-0.10137159476676801</c:v>
                </c:pt>
                <c:pt idx="456" formatCode="General">
                  <c:v>-9.2911262039207507E-2</c:v>
                </c:pt>
                <c:pt idx="457" formatCode="General">
                  <c:v>-8.3822352991426402E-2</c:v>
                </c:pt>
                <c:pt idx="458" formatCode="General">
                  <c:v>-7.5616435214145503E-2</c:v>
                </c:pt>
                <c:pt idx="459" formatCode="General">
                  <c:v>-6.9874293367387499E-2</c:v>
                </c:pt>
                <c:pt idx="460" formatCode="General">
                  <c:v>-6.6657997247272699E-2</c:v>
                </c:pt>
                <c:pt idx="461" formatCode="General">
                  <c:v>-6.4717891433925798E-2</c:v>
                </c:pt>
                <c:pt idx="462" formatCode="General">
                  <c:v>-6.3251204247822101E-2</c:v>
                </c:pt>
                <c:pt idx="463" formatCode="General">
                  <c:v>-6.22825338903637E-2</c:v>
                </c:pt>
                <c:pt idx="464" formatCode="General">
                  <c:v>-6.1576072284675203E-2</c:v>
                </c:pt>
                <c:pt idx="465" formatCode="General">
                  <c:v>-6.0380598458695901E-2</c:v>
                </c:pt>
                <c:pt idx="466" formatCode="General">
                  <c:v>-5.7893438330505198E-2</c:v>
                </c:pt>
                <c:pt idx="467" formatCode="General">
                  <c:v>-5.4082753134508797E-2</c:v>
                </c:pt>
                <c:pt idx="468" formatCode="General">
                  <c:v>-4.9191527379569402E-2</c:v>
                </c:pt>
                <c:pt idx="469" formatCode="General">
                  <c:v>-4.29418383127982E-2</c:v>
                </c:pt>
                <c:pt idx="470" formatCode="General">
                  <c:v>-3.6275086606593301E-2</c:v>
                </c:pt>
                <c:pt idx="471" formatCode="General">
                  <c:v>-3.0820909983838098E-2</c:v>
                </c:pt>
                <c:pt idx="472" formatCode="General">
                  <c:v>-2.6512973402446301E-2</c:v>
                </c:pt>
                <c:pt idx="473" formatCode="General">
                  <c:v>-2.3530585727598301E-2</c:v>
                </c:pt>
                <c:pt idx="474" formatCode="General">
                  <c:v>-2.2665987674594899E-2</c:v>
                </c:pt>
                <c:pt idx="475" formatCode="General">
                  <c:v>-2.3258994015926199E-2</c:v>
                </c:pt>
                <c:pt idx="476" formatCode="General">
                  <c:v>-2.31998465954537E-2</c:v>
                </c:pt>
                <c:pt idx="477" formatCode="General">
                  <c:v>-2.1471997332393199E-2</c:v>
                </c:pt>
                <c:pt idx="478" formatCode="General">
                  <c:v>-1.8694452793797198E-2</c:v>
                </c:pt>
                <c:pt idx="479" formatCode="General">
                  <c:v>-1.5484703761686701E-2</c:v>
                </c:pt>
                <c:pt idx="480" formatCode="General">
                  <c:v>-1.0832720157685599E-2</c:v>
                </c:pt>
                <c:pt idx="481" formatCode="General">
                  <c:v>-3.3114038789908099E-3</c:v>
                </c:pt>
                <c:pt idx="482" formatCode="General">
                  <c:v>6.6204525103339901E-3</c:v>
                </c:pt>
                <c:pt idx="483" formatCode="General">
                  <c:v>1.7621543272235699E-2</c:v>
                </c:pt>
                <c:pt idx="484" formatCode="General">
                  <c:v>2.8629675352729901E-2</c:v>
                </c:pt>
                <c:pt idx="485" formatCode="General">
                  <c:v>3.91323716562633E-2</c:v>
                </c:pt>
                <c:pt idx="486" formatCode="General">
                  <c:v>4.8417284884018801E-2</c:v>
                </c:pt>
                <c:pt idx="487" formatCode="General">
                  <c:v>5.5743555672258999E-2</c:v>
                </c:pt>
                <c:pt idx="488" formatCode="General">
                  <c:v>6.1546448885950802E-2</c:v>
                </c:pt>
                <c:pt idx="489" formatCode="General">
                  <c:v>6.56988849957027E-2</c:v>
                </c:pt>
                <c:pt idx="490" formatCode="General">
                  <c:v>6.73400599080895E-2</c:v>
                </c:pt>
                <c:pt idx="491" formatCode="General">
                  <c:v>6.63501532549889E-2</c:v>
                </c:pt>
                <c:pt idx="492" formatCode="General">
                  <c:v>6.2517157778017599E-2</c:v>
                </c:pt>
                <c:pt idx="493" formatCode="General">
                  <c:v>5.5070268601837703E-2</c:v>
                </c:pt>
                <c:pt idx="494" formatCode="General">
                  <c:v>4.45701191643691E-2</c:v>
                </c:pt>
                <c:pt idx="495" formatCode="General">
                  <c:v>3.2699042615631502E-2</c:v>
                </c:pt>
                <c:pt idx="496" formatCode="General">
                  <c:v>2.1001792941200199E-2</c:v>
                </c:pt>
                <c:pt idx="497" formatCode="General">
                  <c:v>1.09055280167782E-2</c:v>
                </c:pt>
                <c:pt idx="498" formatCode="General">
                  <c:v>2.8706144207390899E-3</c:v>
                </c:pt>
                <c:pt idx="499" formatCode="General">
                  <c:v>-3.33116139228555E-3</c:v>
                </c:pt>
                <c:pt idx="500" formatCode="General">
                  <c:v>-8.1040938377145901E-3</c:v>
                </c:pt>
                <c:pt idx="501" formatCode="General">
                  <c:v>-1.0790570754247801E-2</c:v>
                </c:pt>
                <c:pt idx="502" formatCode="General">
                  <c:v>-1.0354381692807699E-2</c:v>
                </c:pt>
                <c:pt idx="503" formatCode="General">
                  <c:v>-7.5313349352282601E-3</c:v>
                </c:pt>
                <c:pt idx="504" formatCode="General">
                  <c:v>-3.1307992997434198E-3</c:v>
                </c:pt>
                <c:pt idx="505" formatCode="General">
                  <c:v>3.3621477156022899E-3</c:v>
                </c:pt>
                <c:pt idx="506" formatCode="General">
                  <c:v>1.2030978560753001E-2</c:v>
                </c:pt>
                <c:pt idx="507" formatCode="General">
                  <c:v>2.1964850728879302E-2</c:v>
                </c:pt>
                <c:pt idx="508" formatCode="General">
                  <c:v>3.2326572761003002E-2</c:v>
                </c:pt>
                <c:pt idx="509" formatCode="General">
                  <c:v>4.2785522416576301E-2</c:v>
                </c:pt>
                <c:pt idx="510" formatCode="General">
                  <c:v>5.2113013862659402E-2</c:v>
                </c:pt>
                <c:pt idx="511" formatCode="General">
                  <c:v>5.97122710410153E-2</c:v>
                </c:pt>
                <c:pt idx="512" formatCode="General">
                  <c:v>6.6002914511700705E-2</c:v>
                </c:pt>
                <c:pt idx="513" formatCode="General">
                  <c:v>6.9913816148722094E-2</c:v>
                </c:pt>
                <c:pt idx="514" formatCode="General">
                  <c:v>6.9998469049433396E-2</c:v>
                </c:pt>
                <c:pt idx="515" formatCode="General">
                  <c:v>6.5912875968665102E-2</c:v>
                </c:pt>
                <c:pt idx="516" formatCode="General">
                  <c:v>5.8187016649619699E-2</c:v>
                </c:pt>
                <c:pt idx="517" formatCode="General">
                  <c:v>4.8193451316396803E-2</c:v>
                </c:pt>
                <c:pt idx="518" formatCode="General">
                  <c:v>3.7742444213205897E-2</c:v>
                </c:pt>
                <c:pt idx="519" formatCode="General">
                  <c:v>2.7783037013418499E-2</c:v>
                </c:pt>
                <c:pt idx="520" formatCode="General">
                  <c:v>1.83073066426237E-2</c:v>
                </c:pt>
                <c:pt idx="521" formatCode="General">
                  <c:v>9.8171087880146897E-3</c:v>
                </c:pt>
                <c:pt idx="522" formatCode="General">
                  <c:v>2.6006239834433301E-3</c:v>
                </c:pt>
                <c:pt idx="523" formatCode="General">
                  <c:v>-3.6033983510212701E-3</c:v>
                </c:pt>
                <c:pt idx="524" formatCode="General">
                  <c:v>-8.5050529288484503E-3</c:v>
                </c:pt>
                <c:pt idx="525" formatCode="General">
                  <c:v>-1.2805106686013701E-2</c:v>
                </c:pt>
                <c:pt idx="526" formatCode="General">
                  <c:v>-1.73233180649103E-2</c:v>
                </c:pt>
                <c:pt idx="527" formatCode="General">
                  <c:v>-2.2290079536743401E-2</c:v>
                </c:pt>
                <c:pt idx="528" formatCode="General">
                  <c:v>-2.8325029211856301E-2</c:v>
                </c:pt>
                <c:pt idx="529" formatCode="General">
                  <c:v>-3.5226987147391899E-2</c:v>
                </c:pt>
                <c:pt idx="530" formatCode="General">
                  <c:v>-4.1894160621901398E-2</c:v>
                </c:pt>
                <c:pt idx="531" formatCode="General">
                  <c:v>-4.7588475120144497E-2</c:v>
                </c:pt>
                <c:pt idx="532" formatCode="General">
                  <c:v>-5.2278367011858902E-2</c:v>
                </c:pt>
                <c:pt idx="533" formatCode="General">
                  <c:v>-5.6557062349205697E-2</c:v>
                </c:pt>
                <c:pt idx="534" formatCode="General">
                  <c:v>-6.0148787311949399E-2</c:v>
                </c:pt>
                <c:pt idx="535" formatCode="General">
                  <c:v>-6.2418621788705102E-2</c:v>
                </c:pt>
                <c:pt idx="536" formatCode="General">
                  <c:v>-6.3285261026605394E-2</c:v>
                </c:pt>
                <c:pt idx="537" formatCode="General">
                  <c:v>-6.1384985787519303E-2</c:v>
                </c:pt>
                <c:pt idx="538" formatCode="General">
                  <c:v>-5.61703702595098E-2</c:v>
                </c:pt>
                <c:pt idx="539" formatCode="General">
                  <c:v>-4.8646083091010102E-2</c:v>
                </c:pt>
                <c:pt idx="540" formatCode="General">
                  <c:v>-3.9280020989240702E-2</c:v>
                </c:pt>
                <c:pt idx="541" formatCode="General">
                  <c:v>-2.8096976996602799E-2</c:v>
                </c:pt>
                <c:pt idx="542" formatCode="General">
                  <c:v>-1.5481065411964701E-2</c:v>
                </c:pt>
                <c:pt idx="543" formatCode="General">
                  <c:v>-2.5901324542027802E-3</c:v>
                </c:pt>
                <c:pt idx="544" formatCode="General">
                  <c:v>8.9966412792050008E-3</c:v>
                </c:pt>
                <c:pt idx="545" formatCode="General">
                  <c:v>1.8881659457394701E-2</c:v>
                </c:pt>
                <c:pt idx="546" formatCode="General">
                  <c:v>2.7396868476057601E-2</c:v>
                </c:pt>
                <c:pt idx="547" formatCode="General">
                  <c:v>3.3987798854191703E-2</c:v>
                </c:pt>
                <c:pt idx="548" formatCode="General">
                  <c:v>3.8907221315202398E-2</c:v>
                </c:pt>
                <c:pt idx="549" formatCode="General">
                  <c:v>4.2811424677359197E-2</c:v>
                </c:pt>
                <c:pt idx="550" formatCode="General">
                  <c:v>4.5591872277048001E-2</c:v>
                </c:pt>
                <c:pt idx="551" formatCode="General">
                  <c:v>4.6600335005072602E-2</c:v>
                </c:pt>
                <c:pt idx="552" formatCode="General">
                  <c:v>4.6261824200159E-2</c:v>
                </c:pt>
                <c:pt idx="553" formatCode="General">
                  <c:v>4.5756550545125903E-2</c:v>
                </c:pt>
                <c:pt idx="554" formatCode="General">
                  <c:v>4.5095272326308902E-2</c:v>
                </c:pt>
                <c:pt idx="555" formatCode="General">
                  <c:v>4.3497250288269299E-2</c:v>
                </c:pt>
                <c:pt idx="556" formatCode="General">
                  <c:v>3.9579778593547103E-2</c:v>
                </c:pt>
                <c:pt idx="557" formatCode="General">
                  <c:v>3.3073618615906603E-2</c:v>
                </c:pt>
                <c:pt idx="558" formatCode="General">
                  <c:v>2.4625683682091701E-2</c:v>
                </c:pt>
                <c:pt idx="559" formatCode="General">
                  <c:v>1.6033788043550899E-2</c:v>
                </c:pt>
                <c:pt idx="560" formatCode="General">
                  <c:v>9.2232246897806999E-3</c:v>
                </c:pt>
                <c:pt idx="561" formatCode="General">
                  <c:v>3.2467406521485501E-3</c:v>
                </c:pt>
                <c:pt idx="562" formatCode="General">
                  <c:v>-2.7438429075198E-3</c:v>
                </c:pt>
                <c:pt idx="563" formatCode="General">
                  <c:v>-8.5350082095435199E-3</c:v>
                </c:pt>
                <c:pt idx="564" formatCode="General">
                  <c:v>-1.5120713364718799E-2</c:v>
                </c:pt>
                <c:pt idx="565" formatCode="General">
                  <c:v>-2.2637977197290798E-2</c:v>
                </c:pt>
                <c:pt idx="566" formatCode="General">
                  <c:v>-2.9647140301896701E-2</c:v>
                </c:pt>
                <c:pt idx="567" formatCode="General">
                  <c:v>-3.4527838346981601E-2</c:v>
                </c:pt>
                <c:pt idx="568" formatCode="General">
                  <c:v>-3.6627237210920802E-2</c:v>
                </c:pt>
                <c:pt idx="569" formatCode="General">
                  <c:v>-3.6380947496980703E-2</c:v>
                </c:pt>
                <c:pt idx="570" formatCode="General">
                  <c:v>-3.4142683436461999E-2</c:v>
                </c:pt>
                <c:pt idx="571" formatCode="General">
                  <c:v>-2.98756527905342E-2</c:v>
                </c:pt>
                <c:pt idx="572" formatCode="General">
                  <c:v>-2.29094556210294E-2</c:v>
                </c:pt>
                <c:pt idx="573" formatCode="General">
                  <c:v>-1.31019477644846E-2</c:v>
                </c:pt>
                <c:pt idx="574" formatCode="General">
                  <c:v>-1.56597495527007E-3</c:v>
                </c:pt>
                <c:pt idx="575" formatCode="General">
                  <c:v>1.0775957021613099E-2</c:v>
                </c:pt>
                <c:pt idx="576" formatCode="General">
                  <c:v>2.31772590491779E-2</c:v>
                </c:pt>
                <c:pt idx="577" formatCode="General">
                  <c:v>3.4989181302844299E-2</c:v>
                </c:pt>
                <c:pt idx="578" formatCode="General">
                  <c:v>4.6158159759981901E-2</c:v>
                </c:pt>
                <c:pt idx="579" formatCode="General">
                  <c:v>5.62854346775735E-2</c:v>
                </c:pt>
                <c:pt idx="580" formatCode="General">
                  <c:v>6.5109353453473698E-2</c:v>
                </c:pt>
                <c:pt idx="581" formatCode="General">
                  <c:v>7.17175844795825E-2</c:v>
                </c:pt>
                <c:pt idx="582" formatCode="General">
                  <c:v>7.4889986143547901E-2</c:v>
                </c:pt>
                <c:pt idx="583" formatCode="General">
                  <c:v>7.4644037969591501E-2</c:v>
                </c:pt>
                <c:pt idx="584" formatCode="General">
                  <c:v>7.1854197104107398E-2</c:v>
                </c:pt>
                <c:pt idx="585" formatCode="General">
                  <c:v>6.7583801976918198E-2</c:v>
                </c:pt>
                <c:pt idx="586" formatCode="General">
                  <c:v>6.2434007324321798E-2</c:v>
                </c:pt>
                <c:pt idx="587" formatCode="General">
                  <c:v>5.6711474719525097E-2</c:v>
                </c:pt>
                <c:pt idx="588" formatCode="General">
                  <c:v>5.0354650980601302E-2</c:v>
                </c:pt>
                <c:pt idx="589" formatCode="General">
                  <c:v>4.2589490369463502E-2</c:v>
                </c:pt>
                <c:pt idx="590" formatCode="General">
                  <c:v>3.2926707238227701E-2</c:v>
                </c:pt>
                <c:pt idx="591" formatCode="General">
                  <c:v>2.2335138862879401E-2</c:v>
                </c:pt>
                <c:pt idx="592" formatCode="General">
                  <c:v>1.25176020722181E-2</c:v>
                </c:pt>
                <c:pt idx="593" formatCode="General">
                  <c:v>4.7418749034509201E-3</c:v>
                </c:pt>
                <c:pt idx="594" formatCode="General">
                  <c:v>-1.44271903174207E-3</c:v>
                </c:pt>
                <c:pt idx="595" formatCode="General">
                  <c:v>-6.8591510390388598E-3</c:v>
                </c:pt>
                <c:pt idx="596" formatCode="General">
                  <c:v>-1.1025814195992399E-2</c:v>
                </c:pt>
                <c:pt idx="597" formatCode="General">
                  <c:v>-1.3597456488615401E-2</c:v>
                </c:pt>
                <c:pt idx="598" formatCode="General">
                  <c:v>-1.4056529011637601E-2</c:v>
                </c:pt>
                <c:pt idx="599" formatCode="General">
                  <c:v>-1.21360680546164E-2</c:v>
                </c:pt>
                <c:pt idx="600" formatCode="General">
                  <c:v>-7.33021688002431E-3</c:v>
                </c:pt>
                <c:pt idx="601" formatCode="General">
                  <c:v>1.04383426491016E-3</c:v>
                </c:pt>
                <c:pt idx="602" formatCode="General">
                  <c:v>1.16294613827366E-2</c:v>
                </c:pt>
                <c:pt idx="603" formatCode="General">
                  <c:v>2.2663590836215702E-2</c:v>
                </c:pt>
                <c:pt idx="604" formatCode="General">
                  <c:v>3.4157713204747302E-2</c:v>
                </c:pt>
                <c:pt idx="605" formatCode="General">
                  <c:v>4.6427889735663599E-2</c:v>
                </c:pt>
                <c:pt idx="606" formatCode="General">
                  <c:v>5.9212372723071699E-2</c:v>
                </c:pt>
                <c:pt idx="607" formatCode="General">
                  <c:v>7.1674530006662601E-2</c:v>
                </c:pt>
                <c:pt idx="608" formatCode="General">
                  <c:v>8.1906819393928895E-2</c:v>
                </c:pt>
                <c:pt idx="609" formatCode="General">
                  <c:v>8.8937023554442302E-2</c:v>
                </c:pt>
                <c:pt idx="610" formatCode="General">
                  <c:v>9.2829068520647096E-2</c:v>
                </c:pt>
                <c:pt idx="611" formatCode="General">
                  <c:v>9.3121747694881102E-2</c:v>
                </c:pt>
                <c:pt idx="612" formatCode="General">
                  <c:v>9.0195897346802403E-2</c:v>
                </c:pt>
                <c:pt idx="613" formatCode="General">
                  <c:v>8.5154848520458404E-2</c:v>
                </c:pt>
                <c:pt idx="614" formatCode="General">
                  <c:v>7.85203897261742E-2</c:v>
                </c:pt>
                <c:pt idx="615" formatCode="General">
                  <c:v>7.0464309986746201E-2</c:v>
                </c:pt>
                <c:pt idx="616" formatCode="General">
                  <c:v>6.1535848517946898E-2</c:v>
                </c:pt>
                <c:pt idx="617" formatCode="General">
                  <c:v>5.3312336445642997E-2</c:v>
                </c:pt>
                <c:pt idx="618" formatCode="General">
                  <c:v>4.6787352544398003E-2</c:v>
                </c:pt>
                <c:pt idx="619" formatCode="General">
                  <c:v>4.2786995089730599E-2</c:v>
                </c:pt>
                <c:pt idx="620" formatCode="General">
                  <c:v>4.2430023103672401E-2</c:v>
                </c:pt>
                <c:pt idx="621" formatCode="General">
                  <c:v>4.4889954685066603E-2</c:v>
                </c:pt>
                <c:pt idx="622" formatCode="General">
                  <c:v>4.8959665566636897E-2</c:v>
                </c:pt>
                <c:pt idx="623" formatCode="General">
                  <c:v>5.5088135784062298E-2</c:v>
                </c:pt>
                <c:pt idx="624" formatCode="General">
                  <c:v>6.2793947564164301E-2</c:v>
                </c:pt>
                <c:pt idx="625" formatCode="General">
                  <c:v>7.0714069749147193E-2</c:v>
                </c:pt>
                <c:pt idx="626" formatCode="General">
                  <c:v>7.8928210347078906E-2</c:v>
                </c:pt>
                <c:pt idx="627" formatCode="General">
                  <c:v>8.8430778942783006E-2</c:v>
                </c:pt>
                <c:pt idx="628" formatCode="General">
                  <c:v>9.9126426608135504E-2</c:v>
                </c:pt>
                <c:pt idx="629" formatCode="General">
                  <c:v>0.110244711348534</c:v>
                </c:pt>
                <c:pt idx="630" formatCode="General">
                  <c:v>0.121945642390624</c:v>
                </c:pt>
                <c:pt idx="631" formatCode="General">
                  <c:v>0.13382128371221699</c:v>
                </c:pt>
                <c:pt idx="632" formatCode="General">
                  <c:v>0.14483584315437201</c:v>
                </c:pt>
                <c:pt idx="633" formatCode="General">
                  <c:v>0.154917967608416</c:v>
                </c:pt>
                <c:pt idx="634" formatCode="General">
                  <c:v>0.16371772625206099</c:v>
                </c:pt>
                <c:pt idx="635" formatCode="General">
                  <c:v>0.170369602022337</c:v>
                </c:pt>
                <c:pt idx="636" formatCode="General">
                  <c:v>0.17512270577323399</c:v>
                </c:pt>
                <c:pt idx="637" formatCode="General">
                  <c:v>0.17821937283390701</c:v>
                </c:pt>
                <c:pt idx="638" formatCode="General">
                  <c:v>0.17875990998170199</c:v>
                </c:pt>
                <c:pt idx="639" formatCode="General">
                  <c:v>0.17539909849228399</c:v>
                </c:pt>
                <c:pt idx="640" formatCode="General">
                  <c:v>0.16802899702260801</c:v>
                </c:pt>
                <c:pt idx="641" formatCode="General">
                  <c:v>0.158124212111975</c:v>
                </c:pt>
                <c:pt idx="642" formatCode="General">
                  <c:v>0.147156835117568</c:v>
                </c:pt>
                <c:pt idx="643" formatCode="General">
                  <c:v>0.13455892761651</c:v>
                </c:pt>
                <c:pt idx="644" formatCode="General">
                  <c:v>0.11969644988646801</c:v>
                </c:pt>
                <c:pt idx="645" formatCode="General">
                  <c:v>0.10370028324795399</c:v>
                </c:pt>
                <c:pt idx="646" formatCode="General">
                  <c:v>8.7522464086635193E-2</c:v>
                </c:pt>
                <c:pt idx="647" formatCode="General">
                  <c:v>7.1711299640125001E-2</c:v>
                </c:pt>
                <c:pt idx="648" formatCode="General">
                  <c:v>5.7197151972438999E-2</c:v>
                </c:pt>
                <c:pt idx="649" formatCode="General">
                  <c:v>4.4298232641719303E-2</c:v>
                </c:pt>
                <c:pt idx="650" formatCode="General">
                  <c:v>3.2458745622642698E-2</c:v>
                </c:pt>
                <c:pt idx="651" formatCode="General">
                  <c:v>2.1483206944897699E-2</c:v>
                </c:pt>
                <c:pt idx="652" formatCode="General">
                  <c:v>1.11430445284435E-2</c:v>
                </c:pt>
                <c:pt idx="653" formatCode="General">
                  <c:v>1.2642667315621199E-3</c:v>
                </c:pt>
                <c:pt idx="654" formatCode="General">
                  <c:v>-7.2336460424300896E-3</c:v>
                </c:pt>
                <c:pt idx="655" formatCode="General">
                  <c:v>-1.32626396408797E-2</c:v>
                </c:pt>
                <c:pt idx="656" formatCode="General">
                  <c:v>-1.6201008429505701E-2</c:v>
                </c:pt>
                <c:pt idx="657" formatCode="General">
                  <c:v>-1.5651131214930801E-2</c:v>
                </c:pt>
                <c:pt idx="658" formatCode="General">
                  <c:v>-1.2215393477525E-2</c:v>
                </c:pt>
                <c:pt idx="659" formatCode="General">
                  <c:v>-6.7565222108617899E-3</c:v>
                </c:pt>
                <c:pt idx="660" formatCode="General">
                  <c:v>1.3049527241284101E-3</c:v>
                </c:pt>
                <c:pt idx="661" formatCode="General">
                  <c:v>1.2858152517873299E-2</c:v>
                </c:pt>
                <c:pt idx="662" formatCode="General">
                  <c:v>2.7021478912384499E-2</c:v>
                </c:pt>
                <c:pt idx="663" formatCode="General">
                  <c:v>4.2306022618346199E-2</c:v>
                </c:pt>
                <c:pt idx="664" formatCode="General">
                  <c:v>5.7803543083149299E-2</c:v>
                </c:pt>
                <c:pt idx="665" formatCode="General">
                  <c:v>7.2215430198727296E-2</c:v>
                </c:pt>
                <c:pt idx="666" formatCode="General">
                  <c:v>8.4111731483368493E-2</c:v>
                </c:pt>
                <c:pt idx="667" formatCode="General">
                  <c:v>9.2918663783276303E-2</c:v>
                </c:pt>
                <c:pt idx="668" formatCode="General">
                  <c:v>9.8625097231032105E-2</c:v>
                </c:pt>
                <c:pt idx="669" formatCode="General">
                  <c:v>0.101369653242878</c:v>
                </c:pt>
                <c:pt idx="670" formatCode="General">
                  <c:v>0.101095774641121</c:v>
                </c:pt>
                <c:pt idx="671" formatCode="General">
                  <c:v>9.7798521823221005E-2</c:v>
                </c:pt>
                <c:pt idx="672" formatCode="General">
                  <c:v>9.2175082381230095E-2</c:v>
                </c:pt>
                <c:pt idx="673" formatCode="General">
                  <c:v>8.4763298144723304E-2</c:v>
                </c:pt>
                <c:pt idx="674" formatCode="General">
                  <c:v>7.5239483167917703E-2</c:v>
                </c:pt>
                <c:pt idx="675" formatCode="General">
                  <c:v>6.4193667427019499E-2</c:v>
                </c:pt>
                <c:pt idx="676" formatCode="General">
                  <c:v>5.3010316623768802E-2</c:v>
                </c:pt>
                <c:pt idx="677" formatCode="General">
                  <c:v>4.2723849685688403E-2</c:v>
                </c:pt>
                <c:pt idx="678" formatCode="General">
                  <c:v>3.2866788744589502E-2</c:v>
                </c:pt>
                <c:pt idx="679" formatCode="General">
                  <c:v>2.2593073487058201E-2</c:v>
                </c:pt>
                <c:pt idx="680" formatCode="General">
                  <c:v>1.19638674346961E-2</c:v>
                </c:pt>
                <c:pt idx="681" formatCode="General">
                  <c:v>1.9967592270245201E-3</c:v>
                </c:pt>
                <c:pt idx="682" formatCode="General">
                  <c:v>-5.8717878719313698E-3</c:v>
                </c:pt>
                <c:pt idx="683" formatCode="General">
                  <c:v>-1.13400383019031E-2</c:v>
                </c:pt>
                <c:pt idx="684" formatCode="General">
                  <c:v>-1.4523478134762499E-2</c:v>
                </c:pt>
                <c:pt idx="685" formatCode="General">
                  <c:v>-1.53482921422168E-2</c:v>
                </c:pt>
                <c:pt idx="686" formatCode="General">
                  <c:v>-1.4111827517915201E-2</c:v>
                </c:pt>
                <c:pt idx="687" formatCode="General">
                  <c:v>-1.13124777555836E-2</c:v>
                </c:pt>
                <c:pt idx="688" formatCode="General">
                  <c:v>-8.2204769637795605E-3</c:v>
                </c:pt>
                <c:pt idx="689" formatCode="General">
                  <c:v>-6.4303778219771202E-3</c:v>
                </c:pt>
                <c:pt idx="690" formatCode="General">
                  <c:v>-6.7569675971775297E-3</c:v>
                </c:pt>
                <c:pt idx="691" formatCode="General">
                  <c:v>-8.6642276712970197E-3</c:v>
                </c:pt>
                <c:pt idx="692" formatCode="General">
                  <c:v>-1.0680947905402E-2</c:v>
                </c:pt>
                <c:pt idx="693" formatCode="General">
                  <c:v>-1.16387567854133E-2</c:v>
                </c:pt>
                <c:pt idx="694" formatCode="General">
                  <c:v>-1.12304068085902E-2</c:v>
                </c:pt>
                <c:pt idx="695" formatCode="General">
                  <c:v>-1.05406787424341E-2</c:v>
                </c:pt>
                <c:pt idx="696" formatCode="General">
                  <c:v>-1.0128648112494599E-2</c:v>
                </c:pt>
                <c:pt idx="697" formatCode="General">
                  <c:v>-9.8989923766555996E-3</c:v>
                </c:pt>
                <c:pt idx="698" formatCode="General">
                  <c:v>-1.03529859739337E-2</c:v>
                </c:pt>
                <c:pt idx="699" formatCode="General">
                  <c:v>-1.20489467141988E-2</c:v>
                </c:pt>
                <c:pt idx="700" formatCode="General">
                  <c:v>-1.57942729815824E-2</c:v>
                </c:pt>
                <c:pt idx="701" formatCode="General">
                  <c:v>-2.1467851844722802E-2</c:v>
                </c:pt>
                <c:pt idx="702" formatCode="General">
                  <c:v>-2.81947781701362E-2</c:v>
                </c:pt>
                <c:pt idx="703" formatCode="General">
                  <c:v>-3.5541222420433297E-2</c:v>
                </c:pt>
                <c:pt idx="704" formatCode="General">
                  <c:v>-4.20476590113502E-2</c:v>
                </c:pt>
                <c:pt idx="705" formatCode="General">
                  <c:v>-4.6932132305110501E-2</c:v>
                </c:pt>
                <c:pt idx="706" formatCode="General">
                  <c:v>-5.0370947282510702E-2</c:v>
                </c:pt>
                <c:pt idx="707" formatCode="General">
                  <c:v>-5.1738963328348597E-2</c:v>
                </c:pt>
                <c:pt idx="708" formatCode="General">
                  <c:v>-5.1315265286695298E-2</c:v>
                </c:pt>
                <c:pt idx="709" formatCode="General">
                  <c:v>-4.9883141506203502E-2</c:v>
                </c:pt>
                <c:pt idx="710" formatCode="General">
                  <c:v>-4.6948541247493203E-2</c:v>
                </c:pt>
                <c:pt idx="711" formatCode="General">
                  <c:v>-4.2062491921643401E-2</c:v>
                </c:pt>
                <c:pt idx="712" formatCode="General">
                  <c:v>-3.54861321940717E-2</c:v>
                </c:pt>
                <c:pt idx="713" formatCode="General">
                  <c:v>-2.77324381597975E-2</c:v>
                </c:pt>
                <c:pt idx="714" formatCode="General">
                  <c:v>-1.9290433279612398E-2</c:v>
                </c:pt>
                <c:pt idx="715" formatCode="General">
                  <c:v>-9.9585141540551904E-3</c:v>
                </c:pt>
                <c:pt idx="716">
                  <c:v>-9.8438400104460598E-5</c:v>
                </c:pt>
                <c:pt idx="717" formatCode="General">
                  <c:v>8.79545103768236E-3</c:v>
                </c:pt>
                <c:pt idx="718" formatCode="General">
                  <c:v>1.6122668806279501E-2</c:v>
                </c:pt>
                <c:pt idx="719" formatCode="General">
                  <c:v>2.2665327131536399E-2</c:v>
                </c:pt>
                <c:pt idx="720" formatCode="General">
                  <c:v>2.9165230404898702E-2</c:v>
                </c:pt>
                <c:pt idx="721" formatCode="General">
                  <c:v>3.5290770550970699E-2</c:v>
                </c:pt>
                <c:pt idx="722" formatCode="General">
                  <c:v>4.0281982967841197E-2</c:v>
                </c:pt>
                <c:pt idx="723" formatCode="General">
                  <c:v>4.4279674928447602E-2</c:v>
                </c:pt>
                <c:pt idx="724" formatCode="General">
                  <c:v>4.8063921069109103E-2</c:v>
                </c:pt>
                <c:pt idx="725" formatCode="General">
                  <c:v>5.2213085221428E-2</c:v>
                </c:pt>
                <c:pt idx="726" formatCode="General">
                  <c:v>5.7244787768582099E-2</c:v>
                </c:pt>
                <c:pt idx="727" formatCode="General">
                  <c:v>6.2800465520269397E-2</c:v>
                </c:pt>
                <c:pt idx="728" formatCode="General">
                  <c:v>6.7991760460226605E-2</c:v>
                </c:pt>
                <c:pt idx="729" formatCode="General">
                  <c:v>7.2499968758651195E-2</c:v>
                </c:pt>
                <c:pt idx="730" formatCode="General">
                  <c:v>7.6048785100896701E-2</c:v>
                </c:pt>
                <c:pt idx="731" formatCode="General">
                  <c:v>7.8562688629069996E-2</c:v>
                </c:pt>
                <c:pt idx="732" formatCode="General">
                  <c:v>7.9835464178754506E-2</c:v>
                </c:pt>
                <c:pt idx="733" formatCode="General">
                  <c:v>7.9426631723036906E-2</c:v>
                </c:pt>
                <c:pt idx="734" formatCode="General">
                  <c:v>7.7524940879919194E-2</c:v>
                </c:pt>
                <c:pt idx="735" formatCode="General">
                  <c:v>7.4454974928459802E-2</c:v>
                </c:pt>
                <c:pt idx="736" formatCode="General">
                  <c:v>6.9932619172597105E-2</c:v>
                </c:pt>
                <c:pt idx="737" formatCode="General">
                  <c:v>6.4205117959152999E-2</c:v>
                </c:pt>
                <c:pt idx="738" formatCode="General">
                  <c:v>5.7700575656656101E-2</c:v>
                </c:pt>
                <c:pt idx="739" formatCode="General">
                  <c:v>4.9727778267775698E-2</c:v>
                </c:pt>
                <c:pt idx="740" formatCode="General">
                  <c:v>4.0023254004051101E-2</c:v>
                </c:pt>
                <c:pt idx="741" formatCode="General">
                  <c:v>2.9226830789902701E-2</c:v>
                </c:pt>
                <c:pt idx="742" formatCode="General">
                  <c:v>1.83274894468239E-2</c:v>
                </c:pt>
                <c:pt idx="743" formatCode="General">
                  <c:v>7.5120800480398498E-3</c:v>
                </c:pt>
                <c:pt idx="744" formatCode="General">
                  <c:v>-3.7527903826144E-3</c:v>
                </c:pt>
                <c:pt idx="745" formatCode="General">
                  <c:v>-1.4533872868216601E-2</c:v>
                </c:pt>
                <c:pt idx="746" formatCode="General">
                  <c:v>-2.26353002072287E-2</c:v>
                </c:pt>
                <c:pt idx="747" formatCode="General">
                  <c:v>-2.6913836809670001E-2</c:v>
                </c:pt>
                <c:pt idx="748" formatCode="General">
                  <c:v>-2.82897668552907E-2</c:v>
                </c:pt>
                <c:pt idx="749" formatCode="General">
                  <c:v>-2.8165097421000301E-2</c:v>
                </c:pt>
                <c:pt idx="750" formatCode="General">
                  <c:v>-2.7576664409221501E-2</c:v>
                </c:pt>
                <c:pt idx="751" formatCode="General">
                  <c:v>-2.7058570925204001E-2</c:v>
                </c:pt>
                <c:pt idx="752" formatCode="General">
                  <c:v>-2.6534408036486101E-2</c:v>
                </c:pt>
                <c:pt idx="753" formatCode="General">
                  <c:v>-2.4966708150081E-2</c:v>
                </c:pt>
                <c:pt idx="754" formatCode="General">
                  <c:v>-2.0740237419529101E-2</c:v>
                </c:pt>
                <c:pt idx="755" formatCode="General">
                  <c:v>-1.38380047803939E-2</c:v>
                </c:pt>
                <c:pt idx="756" formatCode="General">
                  <c:v>-5.56558729034194E-3</c:v>
                </c:pt>
                <c:pt idx="757" formatCode="General">
                  <c:v>3.0359237194736502E-3</c:v>
                </c:pt>
                <c:pt idx="758" formatCode="General">
                  <c:v>1.1063650692446801E-2</c:v>
                </c:pt>
                <c:pt idx="759" formatCode="General">
                  <c:v>1.7759257470144299E-2</c:v>
                </c:pt>
                <c:pt idx="760" formatCode="General">
                  <c:v>2.2626750721906001E-2</c:v>
                </c:pt>
                <c:pt idx="761" formatCode="General">
                  <c:v>2.5581448741824799E-2</c:v>
                </c:pt>
                <c:pt idx="762" formatCode="General">
                  <c:v>2.59273262364942E-2</c:v>
                </c:pt>
                <c:pt idx="763" formatCode="General">
                  <c:v>2.28629080466826E-2</c:v>
                </c:pt>
                <c:pt idx="764" formatCode="General">
                  <c:v>1.68312567084094E-2</c:v>
                </c:pt>
                <c:pt idx="765" formatCode="General">
                  <c:v>8.5960455814508303E-3</c:v>
                </c:pt>
                <c:pt idx="766" formatCode="General">
                  <c:v>-1.2418126661454601E-3</c:v>
                </c:pt>
                <c:pt idx="767" formatCode="General">
                  <c:v>-1.2189321340149E-2</c:v>
                </c:pt>
                <c:pt idx="768" formatCode="General">
                  <c:v>-2.3591629860299598E-2</c:v>
                </c:pt>
                <c:pt idx="769" formatCode="General">
                  <c:v>-3.4863291782948502E-2</c:v>
                </c:pt>
                <c:pt idx="770" formatCode="General">
                  <c:v>-4.6833125648660497E-2</c:v>
                </c:pt>
                <c:pt idx="771" formatCode="General">
                  <c:v>-6.09725077552567E-2</c:v>
                </c:pt>
                <c:pt idx="772" formatCode="General">
                  <c:v>-7.6778361586641003E-2</c:v>
                </c:pt>
                <c:pt idx="773" formatCode="General">
                  <c:v>-9.2948434085351306E-2</c:v>
                </c:pt>
                <c:pt idx="774" formatCode="General">
                  <c:v>-0.10833188346914201</c:v>
                </c:pt>
                <c:pt idx="775" formatCode="General">
                  <c:v>-0.123130899283367</c:v>
                </c:pt>
                <c:pt idx="776" formatCode="General">
                  <c:v>-0.137969097626192</c:v>
                </c:pt>
                <c:pt idx="777" formatCode="General">
                  <c:v>-0.152027176961296</c:v>
                </c:pt>
                <c:pt idx="778" formatCode="General">
                  <c:v>-0.16411902629655301</c:v>
                </c:pt>
                <c:pt idx="779" formatCode="General">
                  <c:v>-0.173687664354815</c:v>
                </c:pt>
                <c:pt idx="780" formatCode="General">
                  <c:v>-0.18102150102169901</c:v>
                </c:pt>
                <c:pt idx="781" formatCode="General">
                  <c:v>-0.18636405276345</c:v>
                </c:pt>
                <c:pt idx="782" formatCode="General">
                  <c:v>-0.18906840376130199</c:v>
                </c:pt>
                <c:pt idx="783" formatCode="General">
                  <c:v>-0.188976175868068</c:v>
                </c:pt>
                <c:pt idx="784" formatCode="General">
                  <c:v>-0.18665359279934399</c:v>
                </c:pt>
                <c:pt idx="785" formatCode="General">
                  <c:v>-0.18167773707575199</c:v>
                </c:pt>
                <c:pt idx="786" formatCode="General">
                  <c:v>-0.17380509322110799</c:v>
                </c:pt>
                <c:pt idx="787" formatCode="General">
                  <c:v>-0.16348466620193999</c:v>
                </c:pt>
                <c:pt idx="788" formatCode="General">
                  <c:v>-0.15178981057459801</c:v>
                </c:pt>
                <c:pt idx="789" formatCode="General">
                  <c:v>-0.13938724654809501</c:v>
                </c:pt>
                <c:pt idx="790" formatCode="General">
                  <c:v>-0.12642466071837299</c:v>
                </c:pt>
                <c:pt idx="791" formatCode="General">
                  <c:v>-0.113404542227451</c:v>
                </c:pt>
                <c:pt idx="792" formatCode="General">
                  <c:v>-0.10091614825484201</c:v>
                </c:pt>
                <c:pt idx="793" formatCode="General">
                  <c:v>-8.9931563605603906E-2</c:v>
                </c:pt>
                <c:pt idx="794" formatCode="General">
                  <c:v>-8.0135628881857504E-2</c:v>
                </c:pt>
                <c:pt idx="795" formatCode="General">
                  <c:v>-7.0249497247718604E-2</c:v>
                </c:pt>
                <c:pt idx="796" formatCode="General">
                  <c:v>-6.10864822058301E-2</c:v>
                </c:pt>
                <c:pt idx="797" formatCode="General">
                  <c:v>-5.4459870914424897E-2</c:v>
                </c:pt>
                <c:pt idx="798" formatCode="General">
                  <c:v>-5.1132405611368101E-2</c:v>
                </c:pt>
                <c:pt idx="799" formatCode="General">
                  <c:v>-5.1624807184933903E-2</c:v>
                </c:pt>
                <c:pt idx="800" formatCode="General">
                  <c:v>-5.6559176347396399E-2</c:v>
                </c:pt>
                <c:pt idx="801" formatCode="General">
                  <c:v>-6.4946367113550799E-2</c:v>
                </c:pt>
                <c:pt idx="802" formatCode="General">
                  <c:v>-7.5180796056375607E-2</c:v>
                </c:pt>
                <c:pt idx="803" formatCode="General">
                  <c:v>-8.7586951830072202E-2</c:v>
                </c:pt>
                <c:pt idx="804" formatCode="General">
                  <c:v>-0.102818170052311</c:v>
                </c:pt>
                <c:pt idx="805" formatCode="General">
                  <c:v>-0.120021430576499</c:v>
                </c:pt>
                <c:pt idx="806" formatCode="General">
                  <c:v>-0.13762313786826399</c:v>
                </c:pt>
                <c:pt idx="807" formatCode="General">
                  <c:v>-0.15507249913787899</c:v>
                </c:pt>
                <c:pt idx="808" formatCode="General">
                  <c:v>-0.17185475565584901</c:v>
                </c:pt>
                <c:pt idx="809" formatCode="General">
                  <c:v>-0.18714446053896699</c:v>
                </c:pt>
                <c:pt idx="810" formatCode="General">
                  <c:v>-0.200943551305581</c:v>
                </c:pt>
                <c:pt idx="811" formatCode="General">
                  <c:v>-0.21257920561984101</c:v>
                </c:pt>
                <c:pt idx="812" formatCode="General">
                  <c:v>-0.22096365004982799</c:v>
                </c:pt>
                <c:pt idx="813" formatCode="General">
                  <c:v>-0.22550438554441199</c:v>
                </c:pt>
                <c:pt idx="814" formatCode="General">
                  <c:v>-0.226358805457091</c:v>
                </c:pt>
                <c:pt idx="815" formatCode="General">
                  <c:v>-0.22501233945386401</c:v>
                </c:pt>
                <c:pt idx="816" formatCode="General">
                  <c:v>-0.22188767708403201</c:v>
                </c:pt>
                <c:pt idx="817" formatCode="General">
                  <c:v>-0.216375646247705</c:v>
                </c:pt>
                <c:pt idx="818" formatCode="General">
                  <c:v>-0.208580101422082</c:v>
                </c:pt>
                <c:pt idx="819" formatCode="General">
                  <c:v>-0.19881903222358899</c:v>
                </c:pt>
                <c:pt idx="820" formatCode="General">
                  <c:v>-0.18717673335379501</c:v>
                </c:pt>
                <c:pt idx="821" formatCode="General">
                  <c:v>-0.17348959842438899</c:v>
                </c:pt>
                <c:pt idx="822" formatCode="General">
                  <c:v>-0.15767699856988701</c:v>
                </c:pt>
                <c:pt idx="823" formatCode="General">
                  <c:v>-0.140583602879672</c:v>
                </c:pt>
                <c:pt idx="824" formatCode="General">
                  <c:v>-0.123356358038454</c:v>
                </c:pt>
                <c:pt idx="825" formatCode="General">
                  <c:v>-0.10642796261819699</c:v>
                </c:pt>
                <c:pt idx="826" formatCode="General">
                  <c:v>-9.06290442288126E-2</c:v>
                </c:pt>
                <c:pt idx="827" formatCode="General">
                  <c:v>-7.6981642103357395E-2</c:v>
                </c:pt>
                <c:pt idx="828" formatCode="General">
                  <c:v>-6.53314553872959E-2</c:v>
                </c:pt>
                <c:pt idx="829" formatCode="General">
                  <c:v>-5.6534454771438203E-2</c:v>
                </c:pt>
                <c:pt idx="830" formatCode="General">
                  <c:v>-5.2303040429860698E-2</c:v>
                </c:pt>
                <c:pt idx="831" formatCode="General">
                  <c:v>-5.2351808431494E-2</c:v>
                </c:pt>
                <c:pt idx="832" formatCode="General">
                  <c:v>-5.62056342174405E-2</c:v>
                </c:pt>
                <c:pt idx="833" formatCode="General">
                  <c:v>-6.363391214064E-2</c:v>
                </c:pt>
                <c:pt idx="834" formatCode="General">
                  <c:v>-7.3892231427375707E-2</c:v>
                </c:pt>
                <c:pt idx="835" formatCode="General">
                  <c:v>-8.5564771581000093E-2</c:v>
                </c:pt>
                <c:pt idx="836" formatCode="General">
                  <c:v>-9.6603196187103293E-2</c:v>
                </c:pt>
                <c:pt idx="837" formatCode="General">
                  <c:v>-0.106271908736927</c:v>
                </c:pt>
                <c:pt idx="838" formatCode="General">
                  <c:v>-0.1149295112769</c:v>
                </c:pt>
                <c:pt idx="839" formatCode="General">
                  <c:v>-0.121787542988917</c:v>
                </c:pt>
                <c:pt idx="840" formatCode="General">
                  <c:v>-0.12580726765293601</c:v>
                </c:pt>
                <c:pt idx="841" formatCode="General">
                  <c:v>-0.127073442992964</c:v>
                </c:pt>
                <c:pt idx="842" formatCode="General">
                  <c:v>-0.125072564894954</c:v>
                </c:pt>
                <c:pt idx="843" formatCode="General">
                  <c:v>-0.11946957439834301</c:v>
                </c:pt>
                <c:pt idx="844" formatCode="General">
                  <c:v>-0.111144359844647</c:v>
                </c:pt>
                <c:pt idx="845" formatCode="General">
                  <c:v>-0.101374628503775</c:v>
                </c:pt>
                <c:pt idx="846" formatCode="General">
                  <c:v>-9.0808142510812206E-2</c:v>
                </c:pt>
                <c:pt idx="847" formatCode="General">
                  <c:v>-7.8925730313940803E-2</c:v>
                </c:pt>
                <c:pt idx="848" formatCode="General">
                  <c:v>-6.5033779864252003E-2</c:v>
                </c:pt>
                <c:pt idx="849" formatCode="General">
                  <c:v>-4.9243646971951098E-2</c:v>
                </c:pt>
                <c:pt idx="850" formatCode="General">
                  <c:v>-3.2159888167130099E-2</c:v>
                </c:pt>
                <c:pt idx="851" formatCode="General">
                  <c:v>-1.46898639042866E-2</c:v>
                </c:pt>
                <c:pt idx="852" formatCode="General">
                  <c:v>2.0184641476957699E-3</c:v>
                </c:pt>
                <c:pt idx="853" formatCode="General">
                  <c:v>1.7780800393040901E-2</c:v>
                </c:pt>
                <c:pt idx="854" formatCode="General">
                  <c:v>3.2054600244290299E-2</c:v>
                </c:pt>
                <c:pt idx="855" formatCode="General">
                  <c:v>4.35104164845216E-2</c:v>
                </c:pt>
                <c:pt idx="856" formatCode="General">
                  <c:v>5.11133927545568E-2</c:v>
                </c:pt>
                <c:pt idx="857" formatCode="General">
                  <c:v>5.4239356412385802E-2</c:v>
                </c:pt>
                <c:pt idx="858" formatCode="General">
                  <c:v>5.2905613167339501E-2</c:v>
                </c:pt>
                <c:pt idx="859" formatCode="General">
                  <c:v>4.76344171899276E-2</c:v>
                </c:pt>
                <c:pt idx="860" formatCode="General">
                  <c:v>3.8701815174768103E-2</c:v>
                </c:pt>
                <c:pt idx="861" formatCode="General">
                  <c:v>2.69680483059863E-2</c:v>
                </c:pt>
                <c:pt idx="862" formatCode="General">
                  <c:v>1.4443456936445E-2</c:v>
                </c:pt>
                <c:pt idx="863" formatCode="General">
                  <c:v>2.4437530254571901E-3</c:v>
                </c:pt>
                <c:pt idx="864" formatCode="General">
                  <c:v>-8.8494924044867692E-3</c:v>
                </c:pt>
                <c:pt idx="865" formatCode="General">
                  <c:v>-1.93952386786523E-2</c:v>
                </c:pt>
                <c:pt idx="866" formatCode="General">
                  <c:v>-2.8438558643003702E-2</c:v>
                </c:pt>
                <c:pt idx="867" formatCode="General">
                  <c:v>-3.3887531699383702E-2</c:v>
                </c:pt>
                <c:pt idx="868" formatCode="General">
                  <c:v>-3.4555218664589202E-2</c:v>
                </c:pt>
                <c:pt idx="869" formatCode="General">
                  <c:v>-3.1314586154391699E-2</c:v>
                </c:pt>
                <c:pt idx="870" formatCode="General">
                  <c:v>-2.4940567709746401E-2</c:v>
                </c:pt>
                <c:pt idx="871" formatCode="General">
                  <c:v>-1.4740263541995299E-2</c:v>
                </c:pt>
                <c:pt idx="872" formatCode="General">
                  <c:v>-9.0246941267323199E-4</c:v>
                </c:pt>
                <c:pt idx="873" formatCode="General">
                  <c:v>1.56186105521657E-2</c:v>
                </c:pt>
                <c:pt idx="874" formatCode="General">
                  <c:v>3.4609323800527801E-2</c:v>
                </c:pt>
                <c:pt idx="875" formatCode="General">
                  <c:v>5.5497307663739601E-2</c:v>
                </c:pt>
                <c:pt idx="876" formatCode="General">
                  <c:v>7.6936761260031197E-2</c:v>
                </c:pt>
                <c:pt idx="877" formatCode="General">
                  <c:v>9.7624278945884699E-2</c:v>
                </c:pt>
                <c:pt idx="878" formatCode="General">
                  <c:v>0.117190199500839</c:v>
                </c:pt>
                <c:pt idx="879" formatCode="General">
                  <c:v>0.13583076472232899</c:v>
                </c:pt>
                <c:pt idx="880" formatCode="General">
                  <c:v>0.15352995174789599</c:v>
                </c:pt>
                <c:pt idx="881" formatCode="General">
                  <c:v>0.16927366131479801</c:v>
                </c:pt>
                <c:pt idx="882" formatCode="General">
                  <c:v>0.18129878001636199</c:v>
                </c:pt>
                <c:pt idx="883" formatCode="General">
                  <c:v>0.188629730294295</c:v>
                </c:pt>
                <c:pt idx="884" formatCode="General">
                  <c:v>0.19159217449400001</c:v>
                </c:pt>
                <c:pt idx="885" formatCode="General">
                  <c:v>0.19053063932259101</c:v>
                </c:pt>
                <c:pt idx="886" formatCode="General">
                  <c:v>0.186582789113207</c:v>
                </c:pt>
                <c:pt idx="887" formatCode="General">
                  <c:v>0.180511252616189</c:v>
                </c:pt>
                <c:pt idx="888" formatCode="General">
                  <c:v>0.171944440401989</c:v>
                </c:pt>
                <c:pt idx="889" formatCode="General">
                  <c:v>0.159899508920575</c:v>
                </c:pt>
                <c:pt idx="890" formatCode="General">
                  <c:v>0.144370275114826</c:v>
                </c:pt>
                <c:pt idx="891" formatCode="General">
                  <c:v>0.12627923331494301</c:v>
                </c:pt>
                <c:pt idx="892" formatCode="General">
                  <c:v>0.106717065125468</c:v>
                </c:pt>
                <c:pt idx="893" formatCode="General">
                  <c:v>8.6708038271893606E-2</c:v>
                </c:pt>
                <c:pt idx="894" formatCode="General">
                  <c:v>6.6703057501387594E-2</c:v>
                </c:pt>
                <c:pt idx="895" formatCode="General">
                  <c:v>4.8126653095326599E-2</c:v>
                </c:pt>
                <c:pt idx="896" formatCode="General">
                  <c:v>3.2049561521388603E-2</c:v>
                </c:pt>
                <c:pt idx="897" formatCode="General">
                  <c:v>1.8612774733894399E-2</c:v>
                </c:pt>
                <c:pt idx="898" formatCode="General">
                  <c:v>7.5391291075303296E-3</c:v>
                </c:pt>
                <c:pt idx="899" formatCode="General">
                  <c:v>-1.57415225339294E-3</c:v>
                </c:pt>
                <c:pt idx="900" formatCode="General">
                  <c:v>-8.1050790900903894E-3</c:v>
                </c:pt>
                <c:pt idx="901" formatCode="General">
                  <c:v>-1.15193751510934E-2</c:v>
                </c:pt>
                <c:pt idx="902" formatCode="General">
                  <c:v>-1.1868538703275699E-2</c:v>
                </c:pt>
                <c:pt idx="903" formatCode="General">
                  <c:v>-8.9459518785465E-3</c:v>
                </c:pt>
                <c:pt idx="904" formatCode="General">
                  <c:v>-3.4965570745647298E-3</c:v>
                </c:pt>
                <c:pt idx="905" formatCode="General">
                  <c:v>3.22553884677773E-3</c:v>
                </c:pt>
                <c:pt idx="906" formatCode="General">
                  <c:v>1.1050776033252999E-2</c:v>
                </c:pt>
                <c:pt idx="907" formatCode="General">
                  <c:v>2.0446481264983701E-2</c:v>
                </c:pt>
                <c:pt idx="908" formatCode="General">
                  <c:v>3.1296255870550203E-2</c:v>
                </c:pt>
                <c:pt idx="909" formatCode="General">
                  <c:v>4.2913971089066701E-2</c:v>
                </c:pt>
                <c:pt idx="910" formatCode="General">
                  <c:v>5.5692909988450202E-2</c:v>
                </c:pt>
                <c:pt idx="911" formatCode="General">
                  <c:v>6.9819658026993595E-2</c:v>
                </c:pt>
                <c:pt idx="912" formatCode="General">
                  <c:v>8.3788541537807598E-2</c:v>
                </c:pt>
                <c:pt idx="913" formatCode="General">
                  <c:v>9.5927551479922199E-2</c:v>
                </c:pt>
                <c:pt idx="914" formatCode="General">
                  <c:v>0.10530744695277</c:v>
                </c:pt>
                <c:pt idx="915" formatCode="General">
                  <c:v>0.11198489845736</c:v>
                </c:pt>
                <c:pt idx="916" formatCode="General">
                  <c:v>0.116159615063311</c:v>
                </c:pt>
                <c:pt idx="917" formatCode="General">
                  <c:v>0.117563693487967</c:v>
                </c:pt>
                <c:pt idx="918" formatCode="General">
                  <c:v>0.116484213393779</c:v>
                </c:pt>
                <c:pt idx="919" formatCode="General">
                  <c:v>0.113666929056138</c:v>
                </c:pt>
                <c:pt idx="920" formatCode="General">
                  <c:v>0.108986594209408</c:v>
                </c:pt>
                <c:pt idx="921" formatCode="General">
                  <c:v>0.10279550557108701</c:v>
                </c:pt>
                <c:pt idx="922" formatCode="General">
                  <c:v>9.6054015971783493E-2</c:v>
                </c:pt>
                <c:pt idx="923" formatCode="General">
                  <c:v>8.8960344727280094E-2</c:v>
                </c:pt>
                <c:pt idx="924" formatCode="General">
                  <c:v>8.1343286312237195E-2</c:v>
                </c:pt>
                <c:pt idx="925" formatCode="General">
                  <c:v>7.2908505251266201E-2</c:v>
                </c:pt>
                <c:pt idx="926" formatCode="General">
                  <c:v>6.3766386591277993E-2</c:v>
                </c:pt>
                <c:pt idx="927" formatCode="General">
                  <c:v>5.43397685110086E-2</c:v>
                </c:pt>
                <c:pt idx="928" formatCode="General">
                  <c:v>4.5175240347149197E-2</c:v>
                </c:pt>
                <c:pt idx="929" formatCode="General">
                  <c:v>3.6772855902056902E-2</c:v>
                </c:pt>
                <c:pt idx="930" formatCode="General">
                  <c:v>3.0023071431965798E-2</c:v>
                </c:pt>
                <c:pt idx="931" formatCode="General">
                  <c:v>2.53273530447338E-2</c:v>
                </c:pt>
                <c:pt idx="932" formatCode="General">
                  <c:v>2.1941348772426799E-2</c:v>
                </c:pt>
                <c:pt idx="933" formatCode="General">
                  <c:v>1.95792949482675E-2</c:v>
                </c:pt>
                <c:pt idx="934" formatCode="General">
                  <c:v>1.8402791498052799E-2</c:v>
                </c:pt>
                <c:pt idx="935" formatCode="General">
                  <c:v>1.8407819703326101E-2</c:v>
                </c:pt>
                <c:pt idx="936" formatCode="General">
                  <c:v>1.9537924908558001E-2</c:v>
                </c:pt>
                <c:pt idx="937" formatCode="General">
                  <c:v>2.1733003086744099E-2</c:v>
                </c:pt>
                <c:pt idx="938" formatCode="General">
                  <c:v>2.4635572962340299E-2</c:v>
                </c:pt>
                <c:pt idx="939" formatCode="General">
                  <c:v>2.7096587782952999E-2</c:v>
                </c:pt>
                <c:pt idx="940" formatCode="General">
                  <c:v>2.8087128983098598E-2</c:v>
                </c:pt>
                <c:pt idx="941" formatCode="General">
                  <c:v>2.76877056622984E-2</c:v>
                </c:pt>
                <c:pt idx="942" formatCode="General">
                  <c:v>2.63540035010883E-2</c:v>
                </c:pt>
                <c:pt idx="943" formatCode="General">
                  <c:v>2.4766259227438501E-2</c:v>
                </c:pt>
                <c:pt idx="944" formatCode="General">
                  <c:v>2.36681669509149E-2</c:v>
                </c:pt>
                <c:pt idx="945" formatCode="General">
                  <c:v>2.2082190073187499E-2</c:v>
                </c:pt>
                <c:pt idx="946" formatCode="General">
                  <c:v>1.85994260631605E-2</c:v>
                </c:pt>
                <c:pt idx="947" formatCode="General">
                  <c:v>1.39633366548329E-2</c:v>
                </c:pt>
                <c:pt idx="948" formatCode="General">
                  <c:v>9.1583125117146204E-3</c:v>
                </c:pt>
                <c:pt idx="949" formatCode="General">
                  <c:v>4.96972652750057E-3</c:v>
                </c:pt>
                <c:pt idx="950" formatCode="General">
                  <c:v>1.7186954254678E-3</c:v>
                </c:pt>
                <c:pt idx="951" formatCode="General">
                  <c:v>-1.4289543535957101E-3</c:v>
                </c:pt>
                <c:pt idx="952" formatCode="General">
                  <c:v>-4.9923116274466599E-3</c:v>
                </c:pt>
                <c:pt idx="953" formatCode="General">
                  <c:v>-8.3434870258669493E-3</c:v>
                </c:pt>
                <c:pt idx="954" formatCode="General">
                  <c:v>-1.1182262959141501E-2</c:v>
                </c:pt>
                <c:pt idx="955" formatCode="General">
                  <c:v>-1.36615335931263E-2</c:v>
                </c:pt>
                <c:pt idx="956" formatCode="General">
                  <c:v>-1.51515555988042E-2</c:v>
                </c:pt>
                <c:pt idx="957" formatCode="General">
                  <c:v>-1.4782672229075301E-2</c:v>
                </c:pt>
                <c:pt idx="958" formatCode="General">
                  <c:v>-1.1923088204709401E-2</c:v>
                </c:pt>
                <c:pt idx="959" formatCode="General">
                  <c:v>-6.8604734886153797E-3</c:v>
                </c:pt>
                <c:pt idx="960" formatCode="General">
                  <c:v>-9.9851153545290391E-4</c:v>
                </c:pt>
                <c:pt idx="961" formatCode="General">
                  <c:v>4.6139412368565603E-3</c:v>
                </c:pt>
                <c:pt idx="962" formatCode="General">
                  <c:v>9.6120214209385497E-3</c:v>
                </c:pt>
                <c:pt idx="963" formatCode="General">
                  <c:v>1.4065139580029E-2</c:v>
                </c:pt>
                <c:pt idx="964" formatCode="General">
                  <c:v>1.7593384290658501E-2</c:v>
                </c:pt>
                <c:pt idx="965" formatCode="General">
                  <c:v>2.0283236849178599E-2</c:v>
                </c:pt>
                <c:pt idx="966" formatCode="General">
                  <c:v>2.24344633102233E-2</c:v>
                </c:pt>
                <c:pt idx="967" formatCode="General">
                  <c:v>2.3954145520977601E-2</c:v>
                </c:pt>
                <c:pt idx="968" formatCode="General">
                  <c:v>2.5828995866625699E-2</c:v>
                </c:pt>
                <c:pt idx="969" formatCode="General">
                  <c:v>2.7334828722409599E-2</c:v>
                </c:pt>
                <c:pt idx="970" formatCode="General">
                  <c:v>2.7122420998090899E-2</c:v>
                </c:pt>
                <c:pt idx="971" formatCode="General">
                  <c:v>2.4609983720090999E-2</c:v>
                </c:pt>
                <c:pt idx="972" formatCode="General">
                  <c:v>2.0099428518105301E-2</c:v>
                </c:pt>
                <c:pt idx="973" formatCode="General">
                  <c:v>1.3955409750067E-2</c:v>
                </c:pt>
                <c:pt idx="974" formatCode="General">
                  <c:v>5.8430460158487201E-3</c:v>
                </c:pt>
                <c:pt idx="975" formatCode="General">
                  <c:v>-3.8173688389559501E-3</c:v>
                </c:pt>
                <c:pt idx="976" formatCode="General">
                  <c:v>-1.4441268748528699E-2</c:v>
                </c:pt>
                <c:pt idx="977" formatCode="General">
                  <c:v>-2.5228421099445401E-2</c:v>
                </c:pt>
                <c:pt idx="978" formatCode="General">
                  <c:v>-3.4922633518037503E-2</c:v>
                </c:pt>
                <c:pt idx="979" formatCode="General">
                  <c:v>-4.25913074196781E-2</c:v>
                </c:pt>
                <c:pt idx="980" formatCode="General">
                  <c:v>-4.7723797744419698E-2</c:v>
                </c:pt>
                <c:pt idx="981" formatCode="General">
                  <c:v>-5.0127953990559797E-2</c:v>
                </c:pt>
                <c:pt idx="982" formatCode="General">
                  <c:v>-4.9396301112714501E-2</c:v>
                </c:pt>
                <c:pt idx="983" formatCode="General">
                  <c:v>-4.5892370079816398E-2</c:v>
                </c:pt>
                <c:pt idx="984" formatCode="General">
                  <c:v>-4.0398331159601897E-2</c:v>
                </c:pt>
                <c:pt idx="985" formatCode="General">
                  <c:v>-3.3639895424977702E-2</c:v>
                </c:pt>
                <c:pt idx="986" formatCode="General">
                  <c:v>-2.67060308756902E-2</c:v>
                </c:pt>
                <c:pt idx="987" formatCode="General">
                  <c:v>-2.0189665013174901E-2</c:v>
                </c:pt>
                <c:pt idx="988" formatCode="General">
                  <c:v>-1.5679437682097699E-2</c:v>
                </c:pt>
                <c:pt idx="989" formatCode="General">
                  <c:v>-1.3078826881498201E-2</c:v>
                </c:pt>
                <c:pt idx="990" formatCode="General">
                  <c:v>-1.0921903339848001E-2</c:v>
                </c:pt>
                <c:pt idx="991" formatCode="General">
                  <c:v>-9.37021475686412E-3</c:v>
                </c:pt>
                <c:pt idx="992" formatCode="General">
                  <c:v>-8.31243529557321E-3</c:v>
                </c:pt>
                <c:pt idx="993" formatCode="General">
                  <c:v>-6.6187134586413498E-3</c:v>
                </c:pt>
                <c:pt idx="994" formatCode="General">
                  <c:v>-3.1831187053033699E-3</c:v>
                </c:pt>
                <c:pt idx="995" formatCode="General">
                  <c:v>2.65694945540576E-3</c:v>
                </c:pt>
                <c:pt idx="996" formatCode="General">
                  <c:v>1.0597580270767199E-2</c:v>
                </c:pt>
                <c:pt idx="997" formatCode="General">
                  <c:v>2.0046400125414001E-2</c:v>
                </c:pt>
                <c:pt idx="998" formatCode="General">
                  <c:v>3.0444567541678302E-2</c:v>
                </c:pt>
                <c:pt idx="999" formatCode="General">
                  <c:v>4.00623748012593E-2</c:v>
                </c:pt>
                <c:pt idx="1000" formatCode="General">
                  <c:v>4.74866928832995E-2</c:v>
                </c:pt>
                <c:pt idx="1001" formatCode="General">
                  <c:v>5.1769239907865999E-2</c:v>
                </c:pt>
                <c:pt idx="1002" formatCode="General">
                  <c:v>5.2549359873894898E-2</c:v>
                </c:pt>
                <c:pt idx="1003" formatCode="General">
                  <c:v>5.0579872072389197E-2</c:v>
                </c:pt>
                <c:pt idx="1004" formatCode="General">
                  <c:v>4.66767553065216E-2</c:v>
                </c:pt>
                <c:pt idx="1005" formatCode="General">
                  <c:v>4.1359090920297201E-2</c:v>
                </c:pt>
                <c:pt idx="1006" formatCode="General">
                  <c:v>3.4851793281184498E-2</c:v>
                </c:pt>
                <c:pt idx="1007" formatCode="General">
                  <c:v>2.6617000805627501E-2</c:v>
                </c:pt>
                <c:pt idx="1008" formatCode="General">
                  <c:v>1.6430066828355998E-2</c:v>
                </c:pt>
                <c:pt idx="1009" formatCode="General">
                  <c:v>4.9959196113556004E-3</c:v>
                </c:pt>
                <c:pt idx="1010" formatCode="General">
                  <c:v>-7.4427083790802604E-3</c:v>
                </c:pt>
                <c:pt idx="1011" formatCode="General">
                  <c:v>-2.0117976922982998E-2</c:v>
                </c:pt>
                <c:pt idx="1012" formatCode="General">
                  <c:v>-3.28253787763685E-2</c:v>
                </c:pt>
                <c:pt idx="1013" formatCode="General">
                  <c:v>-4.6047184248376401E-2</c:v>
                </c:pt>
                <c:pt idx="1014" formatCode="General">
                  <c:v>-5.9730753181431798E-2</c:v>
                </c:pt>
                <c:pt idx="1015" formatCode="General">
                  <c:v>-7.2771893653878997E-2</c:v>
                </c:pt>
                <c:pt idx="1016" formatCode="General">
                  <c:v>-8.3041962208856804E-2</c:v>
                </c:pt>
                <c:pt idx="1017" formatCode="General">
                  <c:v>-8.9751579217773103E-2</c:v>
                </c:pt>
                <c:pt idx="1018" formatCode="General">
                  <c:v>-9.2302142399956197E-2</c:v>
                </c:pt>
                <c:pt idx="1019" formatCode="General">
                  <c:v>-9.0751225895944407E-2</c:v>
                </c:pt>
                <c:pt idx="1020" formatCode="General">
                  <c:v>-8.6297804702609004E-2</c:v>
                </c:pt>
                <c:pt idx="1021" formatCode="General">
                  <c:v>-7.9542384353355505E-2</c:v>
                </c:pt>
                <c:pt idx="1022" formatCode="General">
                  <c:v>-6.9664117231592104E-2</c:v>
                </c:pt>
                <c:pt idx="1023" formatCode="General">
                  <c:v>-5.5516598269226801E-2</c:v>
                </c:pt>
                <c:pt idx="1024" formatCode="General">
                  <c:v>-3.7814056873588603E-2</c:v>
                </c:pt>
                <c:pt idx="1025" formatCode="General">
                  <c:v>-1.8238492369319799E-2</c:v>
                </c:pt>
                <c:pt idx="1026" formatCode="General">
                  <c:v>1.90306933067811E-3</c:v>
                </c:pt>
                <c:pt idx="1027" formatCode="General">
                  <c:v>2.08383038486523E-2</c:v>
                </c:pt>
                <c:pt idx="1028" formatCode="General">
                  <c:v>3.7007766972703103E-2</c:v>
                </c:pt>
                <c:pt idx="1029" formatCode="General">
                  <c:v>5.1065472369302201E-2</c:v>
                </c:pt>
                <c:pt idx="1030" formatCode="General">
                  <c:v>6.3245020396312704E-2</c:v>
                </c:pt>
                <c:pt idx="1031" formatCode="General">
                  <c:v>7.2181804645148506E-2</c:v>
                </c:pt>
                <c:pt idx="1032" formatCode="General">
                  <c:v>7.7120805373710993E-2</c:v>
                </c:pt>
                <c:pt idx="1033" formatCode="General">
                  <c:v>7.8798745731862796E-2</c:v>
                </c:pt>
                <c:pt idx="1034" formatCode="General">
                  <c:v>7.8416736833731807E-2</c:v>
                </c:pt>
                <c:pt idx="1035" formatCode="General">
                  <c:v>7.6653989093392896E-2</c:v>
                </c:pt>
                <c:pt idx="1036" formatCode="General">
                  <c:v>7.4409619964568297E-2</c:v>
                </c:pt>
                <c:pt idx="1037" formatCode="General">
                  <c:v>7.1672350146566102E-2</c:v>
                </c:pt>
                <c:pt idx="1038" formatCode="General">
                  <c:v>6.7558283822339998E-2</c:v>
                </c:pt>
                <c:pt idx="1039" formatCode="General">
                  <c:v>6.1921728503812501E-2</c:v>
                </c:pt>
                <c:pt idx="1040" formatCode="General">
                  <c:v>5.5427311047336898E-2</c:v>
                </c:pt>
                <c:pt idx="1041" formatCode="General">
                  <c:v>4.8894740270527398E-2</c:v>
                </c:pt>
                <c:pt idx="1042" formatCode="General">
                  <c:v>4.2518093388705901E-2</c:v>
                </c:pt>
                <c:pt idx="1043" formatCode="General">
                  <c:v>3.6210816927813097E-2</c:v>
                </c:pt>
                <c:pt idx="1044" formatCode="General">
                  <c:v>3.0371753495452299E-2</c:v>
                </c:pt>
                <c:pt idx="1045" formatCode="General">
                  <c:v>2.4819891255365701E-2</c:v>
                </c:pt>
                <c:pt idx="1046" formatCode="General">
                  <c:v>1.9637196770996599E-2</c:v>
                </c:pt>
                <c:pt idx="1047" formatCode="General">
                  <c:v>1.6574528599239299E-2</c:v>
                </c:pt>
                <c:pt idx="1048" formatCode="General">
                  <c:v>1.69032950304146E-2</c:v>
                </c:pt>
                <c:pt idx="1049" formatCode="General">
                  <c:v>1.9864083816482699E-2</c:v>
                </c:pt>
                <c:pt idx="1050" formatCode="General">
                  <c:v>2.37068583046974E-2</c:v>
                </c:pt>
                <c:pt idx="1051" formatCode="General">
                  <c:v>2.7687684552773699E-2</c:v>
                </c:pt>
                <c:pt idx="1052" formatCode="General">
                  <c:v>3.11077134677702E-2</c:v>
                </c:pt>
                <c:pt idx="1053" formatCode="General">
                  <c:v>3.3460138106131E-2</c:v>
                </c:pt>
                <c:pt idx="1054" formatCode="General">
                  <c:v>3.46409367172218E-2</c:v>
                </c:pt>
                <c:pt idx="1055" formatCode="General">
                  <c:v>3.4567596869118603E-2</c:v>
                </c:pt>
                <c:pt idx="1056" formatCode="General">
                  <c:v>3.3014265568255902E-2</c:v>
                </c:pt>
                <c:pt idx="1057" formatCode="General">
                  <c:v>3.0481391478225001E-2</c:v>
                </c:pt>
                <c:pt idx="1058" formatCode="General">
                  <c:v>2.8348282459710401E-2</c:v>
                </c:pt>
                <c:pt idx="1059" formatCode="General">
                  <c:v>2.5898818004953701E-2</c:v>
                </c:pt>
                <c:pt idx="1060" formatCode="General">
                  <c:v>2.2627439157670001E-2</c:v>
                </c:pt>
                <c:pt idx="1061" formatCode="General">
                  <c:v>1.8527558693234199E-2</c:v>
                </c:pt>
                <c:pt idx="1062" formatCode="General">
                  <c:v>1.3217393108439401E-2</c:v>
                </c:pt>
                <c:pt idx="1063" formatCode="General">
                  <c:v>7.2633600815579496E-3</c:v>
                </c:pt>
                <c:pt idx="1064" formatCode="General">
                  <c:v>1.2909304951461099E-3</c:v>
                </c:pt>
                <c:pt idx="1065" formatCode="General">
                  <c:v>-4.0222980765264801E-3</c:v>
                </c:pt>
                <c:pt idx="1066" formatCode="General">
                  <c:v>-8.7333678598840309E-3</c:v>
                </c:pt>
                <c:pt idx="1067" formatCode="General">
                  <c:v>-1.26369369226253E-2</c:v>
                </c:pt>
                <c:pt idx="1068" formatCode="General">
                  <c:v>-1.45625408809201E-2</c:v>
                </c:pt>
                <c:pt idx="1069" formatCode="General">
                  <c:v>-1.46525474151303E-2</c:v>
                </c:pt>
                <c:pt idx="1070" formatCode="General">
                  <c:v>-1.3752988994756601E-2</c:v>
                </c:pt>
                <c:pt idx="1071" formatCode="General">
                  <c:v>-1.15526838288567E-2</c:v>
                </c:pt>
                <c:pt idx="1072" formatCode="General">
                  <c:v>-7.52470475349483E-3</c:v>
                </c:pt>
                <c:pt idx="1073" formatCode="General">
                  <c:v>-1.2914422100281299E-3</c:v>
                </c:pt>
                <c:pt idx="1074" formatCode="General">
                  <c:v>6.5673813977703199E-3</c:v>
                </c:pt>
                <c:pt idx="1075" formatCode="General">
                  <c:v>1.5356166586100501E-2</c:v>
                </c:pt>
                <c:pt idx="1076" formatCode="General">
                  <c:v>2.4411625973892601E-2</c:v>
                </c:pt>
                <c:pt idx="1077" formatCode="General">
                  <c:v>3.1619223196717297E-2</c:v>
                </c:pt>
                <c:pt idx="1078" formatCode="General">
                  <c:v>3.5692828215647503E-2</c:v>
                </c:pt>
                <c:pt idx="1079" formatCode="General">
                  <c:v>3.8344614675389299E-2</c:v>
                </c:pt>
                <c:pt idx="1080" formatCode="General">
                  <c:v>4.10931706381958E-2</c:v>
                </c:pt>
                <c:pt idx="1081" formatCode="General">
                  <c:v>4.2808137220115498E-2</c:v>
                </c:pt>
                <c:pt idx="1082" formatCode="General">
                  <c:v>4.2216510922377201E-2</c:v>
                </c:pt>
                <c:pt idx="1083" formatCode="General">
                  <c:v>3.9028137562707302E-2</c:v>
                </c:pt>
                <c:pt idx="1084" formatCode="General">
                  <c:v>3.3705715107766897E-2</c:v>
                </c:pt>
                <c:pt idx="1085" formatCode="General">
                  <c:v>2.64169214384978E-2</c:v>
                </c:pt>
                <c:pt idx="1086" formatCode="General">
                  <c:v>1.7313252780486E-2</c:v>
                </c:pt>
                <c:pt idx="1087" formatCode="General">
                  <c:v>6.34387970776382E-3</c:v>
                </c:pt>
                <c:pt idx="1088" formatCode="General">
                  <c:v>-7.0274346155568199E-3</c:v>
                </c:pt>
                <c:pt idx="1089" formatCode="General">
                  <c:v>-2.1809928040204901E-2</c:v>
                </c:pt>
                <c:pt idx="1090" formatCode="General">
                  <c:v>-3.63637910537963E-2</c:v>
                </c:pt>
                <c:pt idx="1091" formatCode="General">
                  <c:v>-5.0472964479122501E-2</c:v>
                </c:pt>
                <c:pt idx="1092" formatCode="General">
                  <c:v>-6.3591189774966195E-2</c:v>
                </c:pt>
                <c:pt idx="1093" formatCode="General">
                  <c:v>-7.5374024421032304E-2</c:v>
                </c:pt>
                <c:pt idx="1094" formatCode="General">
                  <c:v>-8.6404992551807794E-2</c:v>
                </c:pt>
                <c:pt idx="1095" formatCode="General">
                  <c:v>-9.6311805003690604E-2</c:v>
                </c:pt>
                <c:pt idx="1096" formatCode="General">
                  <c:v>-0.105126127824095</c:v>
                </c:pt>
                <c:pt idx="1097" formatCode="General">
                  <c:v>-0.11326075145937101</c:v>
                </c:pt>
                <c:pt idx="1098" formatCode="General">
                  <c:v>-0.120522695159353</c:v>
                </c:pt>
                <c:pt idx="1099" formatCode="General">
                  <c:v>-0.126655734548935</c:v>
                </c:pt>
                <c:pt idx="1100" formatCode="General">
                  <c:v>-0.130745911041348</c:v>
                </c:pt>
                <c:pt idx="1101" formatCode="General">
                  <c:v>-0.132065082287604</c:v>
                </c:pt>
                <c:pt idx="1102" formatCode="General">
                  <c:v>-0.13108751463808399</c:v>
                </c:pt>
                <c:pt idx="1103" formatCode="General">
                  <c:v>-0.12814236912829299</c:v>
                </c:pt>
                <c:pt idx="1104" formatCode="General">
                  <c:v>-0.12318323196358601</c:v>
                </c:pt>
                <c:pt idx="1105" formatCode="General">
                  <c:v>-0.11668364444881101</c:v>
                </c:pt>
                <c:pt idx="1106" formatCode="General">
                  <c:v>-0.109747561027344</c:v>
                </c:pt>
                <c:pt idx="1107" formatCode="General">
                  <c:v>-0.102508677052182</c:v>
                </c:pt>
                <c:pt idx="1108" formatCode="General">
                  <c:v>-9.5153790097894805E-2</c:v>
                </c:pt>
                <c:pt idx="1109" formatCode="General">
                  <c:v>-9.0184070569218497E-2</c:v>
                </c:pt>
                <c:pt idx="1110" formatCode="General">
                  <c:v>-8.8195782084761698E-2</c:v>
                </c:pt>
                <c:pt idx="1111" formatCode="General">
                  <c:v>-8.7855433467213501E-2</c:v>
                </c:pt>
                <c:pt idx="1112" formatCode="General">
                  <c:v>-8.91281872104326E-2</c:v>
                </c:pt>
                <c:pt idx="1113" formatCode="General">
                  <c:v>-9.2432802790872098E-2</c:v>
                </c:pt>
                <c:pt idx="1114" formatCode="General">
                  <c:v>-9.7508668058852693E-2</c:v>
                </c:pt>
                <c:pt idx="1115" formatCode="General">
                  <c:v>-0.102950642711348</c:v>
                </c:pt>
                <c:pt idx="1116" formatCode="General">
                  <c:v>-0.108172684840637</c:v>
                </c:pt>
                <c:pt idx="1117" formatCode="General">
                  <c:v>-0.113055191894368</c:v>
                </c:pt>
                <c:pt idx="1118" formatCode="General">
                  <c:v>-0.11728642506249801</c:v>
                </c:pt>
                <c:pt idx="1119" formatCode="General">
                  <c:v>-0.12078538177852501</c:v>
                </c:pt>
                <c:pt idx="1120" formatCode="General">
                  <c:v>-0.122878846501808</c:v>
                </c:pt>
                <c:pt idx="1121" formatCode="General">
                  <c:v>-0.12292715455946</c:v>
                </c:pt>
                <c:pt idx="1122" formatCode="General">
                  <c:v>-0.121570283044081</c:v>
                </c:pt>
                <c:pt idx="1123" formatCode="General">
                  <c:v>-0.12036236587384699</c:v>
                </c:pt>
                <c:pt idx="1124" formatCode="General">
                  <c:v>-0.119517273634473</c:v>
                </c:pt>
                <c:pt idx="1125" formatCode="General">
                  <c:v>-0.117782353705082</c:v>
                </c:pt>
                <c:pt idx="1126" formatCode="General">
                  <c:v>-0.114017241080368</c:v>
                </c:pt>
                <c:pt idx="1127" formatCode="General">
                  <c:v>-0.107433604624893</c:v>
                </c:pt>
                <c:pt idx="1128" formatCode="General">
                  <c:v>-9.8409566604868895E-2</c:v>
                </c:pt>
                <c:pt idx="1129" formatCode="General">
                  <c:v>-8.7202449255075504E-2</c:v>
                </c:pt>
                <c:pt idx="1130" formatCode="General">
                  <c:v>-7.4058292199533804E-2</c:v>
                </c:pt>
                <c:pt idx="1131" formatCode="General">
                  <c:v>-5.94488187516658E-2</c:v>
                </c:pt>
                <c:pt idx="1132" formatCode="General">
                  <c:v>-4.3697820771404002E-2</c:v>
                </c:pt>
                <c:pt idx="1133" formatCode="General">
                  <c:v>-2.8177019530628199E-2</c:v>
                </c:pt>
                <c:pt idx="1134" formatCode="General">
                  <c:v>-1.44715416137356E-2</c:v>
                </c:pt>
                <c:pt idx="1135" formatCode="General">
                  <c:v>-2.5220174223899799E-3</c:v>
                </c:pt>
                <c:pt idx="1136" formatCode="General">
                  <c:v>8.5583505179966102E-3</c:v>
                </c:pt>
                <c:pt idx="1137" formatCode="General">
                  <c:v>1.91346048535758E-2</c:v>
                </c:pt>
                <c:pt idx="1138" formatCode="General">
                  <c:v>2.8973832740997501E-2</c:v>
                </c:pt>
                <c:pt idx="1139" formatCode="General">
                  <c:v>3.71747539661378E-2</c:v>
                </c:pt>
                <c:pt idx="1140" formatCode="General">
                  <c:v>4.4061810112929999E-2</c:v>
                </c:pt>
                <c:pt idx="1141" formatCode="General">
                  <c:v>5.0621187297220697E-2</c:v>
                </c:pt>
                <c:pt idx="1142" formatCode="General">
                  <c:v>5.63622145030441E-2</c:v>
                </c:pt>
                <c:pt idx="1143" formatCode="General">
                  <c:v>5.9928284642270097E-2</c:v>
                </c:pt>
                <c:pt idx="1144" formatCode="General">
                  <c:v>6.0726404763168901E-2</c:v>
                </c:pt>
                <c:pt idx="1145" formatCode="General">
                  <c:v>5.8524842916163403E-2</c:v>
                </c:pt>
                <c:pt idx="1146" formatCode="General">
                  <c:v>5.31808880859709E-2</c:v>
                </c:pt>
                <c:pt idx="1147" formatCode="General">
                  <c:v>4.4452986078654298E-2</c:v>
                </c:pt>
                <c:pt idx="1148" formatCode="General">
                  <c:v>3.2849391928094301E-2</c:v>
                </c:pt>
                <c:pt idx="1149" formatCode="General">
                  <c:v>1.9424381363495499E-2</c:v>
                </c:pt>
                <c:pt idx="1150" formatCode="General">
                  <c:v>4.0216884969667896E-3</c:v>
                </c:pt>
                <c:pt idx="1151" formatCode="General">
                  <c:v>-1.34635903892736E-2</c:v>
                </c:pt>
                <c:pt idx="1152" formatCode="General">
                  <c:v>-3.2360105221044003E-2</c:v>
                </c:pt>
                <c:pt idx="1153" formatCode="General">
                  <c:v>-5.1892453902925698E-2</c:v>
                </c:pt>
                <c:pt idx="1154" formatCode="General">
                  <c:v>-7.0052794654270903E-2</c:v>
                </c:pt>
                <c:pt idx="1155" formatCode="General">
                  <c:v>-8.4968063329438195E-2</c:v>
                </c:pt>
                <c:pt idx="1156" formatCode="General">
                  <c:v>-9.7278986794679195E-2</c:v>
                </c:pt>
                <c:pt idx="1157" formatCode="General">
                  <c:v>-0.107736684466838</c:v>
                </c:pt>
                <c:pt idx="1158" formatCode="General">
                  <c:v>-0.115690695572958</c:v>
                </c:pt>
                <c:pt idx="1159" formatCode="General">
                  <c:v>-0.119626022045017</c:v>
                </c:pt>
                <c:pt idx="1160" formatCode="General">
                  <c:v>-0.11892416215157101</c:v>
                </c:pt>
                <c:pt idx="1161" formatCode="General">
                  <c:v>-0.114641154061288</c:v>
                </c:pt>
                <c:pt idx="1162" formatCode="General">
                  <c:v>-0.107849436567173</c:v>
                </c:pt>
                <c:pt idx="1163" formatCode="General">
                  <c:v>-9.88270062343099E-2</c:v>
                </c:pt>
                <c:pt idx="1164" formatCode="General">
                  <c:v>-8.7871965399301297E-2</c:v>
                </c:pt>
                <c:pt idx="1165" formatCode="General">
                  <c:v>-7.4669369151096496E-2</c:v>
                </c:pt>
                <c:pt idx="1166" formatCode="General">
                  <c:v>-5.8917773200548598E-2</c:v>
                </c:pt>
                <c:pt idx="1167" formatCode="General">
                  <c:v>-4.0878424427576103E-2</c:v>
                </c:pt>
                <c:pt idx="1168" formatCode="General">
                  <c:v>-2.0749142283348499E-2</c:v>
                </c:pt>
                <c:pt idx="1169" formatCode="General">
                  <c:v>6.7791762409603396E-4</c:v>
                </c:pt>
                <c:pt idx="1170" formatCode="General">
                  <c:v>2.2710435193703402E-2</c:v>
                </c:pt>
                <c:pt idx="1171" formatCode="General">
                  <c:v>4.3821499435959303E-2</c:v>
                </c:pt>
                <c:pt idx="1172" formatCode="General">
                  <c:v>6.2373335301705801E-2</c:v>
                </c:pt>
                <c:pt idx="1173" formatCode="General">
                  <c:v>7.7380531321641993E-2</c:v>
                </c:pt>
                <c:pt idx="1174" formatCode="General">
                  <c:v>8.9496483113442493E-2</c:v>
                </c:pt>
                <c:pt idx="1175" formatCode="General">
                  <c:v>0.100262172685068</c:v>
                </c:pt>
                <c:pt idx="1176" formatCode="General">
                  <c:v>0.10949928886271</c:v>
                </c:pt>
                <c:pt idx="1177" formatCode="General">
                  <c:v>0.1163307524587</c:v>
                </c:pt>
                <c:pt idx="1178" formatCode="General">
                  <c:v>0.119838737051309</c:v>
                </c:pt>
                <c:pt idx="1179" formatCode="General">
                  <c:v>0.119646929535108</c:v>
                </c:pt>
                <c:pt idx="1180" formatCode="General">
                  <c:v>0.115568172387118</c:v>
                </c:pt>
                <c:pt idx="1181" formatCode="General">
                  <c:v>0.107644802020366</c:v>
                </c:pt>
                <c:pt idx="1182" formatCode="General">
                  <c:v>9.7836589578577701E-2</c:v>
                </c:pt>
                <c:pt idx="1183" formatCode="General">
                  <c:v>8.7887849783347002E-2</c:v>
                </c:pt>
                <c:pt idx="1184" formatCode="General">
                  <c:v>7.8390745581581295E-2</c:v>
                </c:pt>
                <c:pt idx="1185" formatCode="General">
                  <c:v>6.9868390488055501E-2</c:v>
                </c:pt>
                <c:pt idx="1186" formatCode="General">
                  <c:v>6.2950984613684799E-2</c:v>
                </c:pt>
                <c:pt idx="1187" formatCode="General">
                  <c:v>5.8359907378736503E-2</c:v>
                </c:pt>
                <c:pt idx="1188" formatCode="General">
                  <c:v>5.6971380911893403E-2</c:v>
                </c:pt>
                <c:pt idx="1189" formatCode="General">
                  <c:v>6.0115106897731002E-2</c:v>
                </c:pt>
                <c:pt idx="1190" formatCode="General">
                  <c:v>6.7724907407141502E-2</c:v>
                </c:pt>
                <c:pt idx="1191" formatCode="General">
                  <c:v>7.8203449024350002E-2</c:v>
                </c:pt>
                <c:pt idx="1192" formatCode="General">
                  <c:v>8.99533581964954E-2</c:v>
                </c:pt>
                <c:pt idx="1193" formatCode="General">
                  <c:v>0.102400767833079</c:v>
                </c:pt>
                <c:pt idx="1194" formatCode="General">
                  <c:v>0.115726235790843</c:v>
                </c:pt>
                <c:pt idx="1195" formatCode="General">
                  <c:v>0.129245310574198</c:v>
                </c:pt>
                <c:pt idx="1196" formatCode="General">
                  <c:v>0.14160360950977199</c:v>
                </c:pt>
                <c:pt idx="1197" formatCode="General">
                  <c:v>0.15216960549492101</c:v>
                </c:pt>
                <c:pt idx="1198" formatCode="General">
                  <c:v>0.16057825302218201</c:v>
                </c:pt>
                <c:pt idx="1199" formatCode="General">
                  <c:v>0.16694518006913001</c:v>
                </c:pt>
                <c:pt idx="1200" formatCode="General">
                  <c:v>0.17173739286421899</c:v>
                </c:pt>
                <c:pt idx="1201" formatCode="General">
                  <c:v>0.17562510638895101</c:v>
                </c:pt>
                <c:pt idx="1202" formatCode="General">
                  <c:v>0.178491964322812</c:v>
                </c:pt>
                <c:pt idx="1203" formatCode="General">
                  <c:v>0.179437381153433</c:v>
                </c:pt>
                <c:pt idx="1204" formatCode="General">
                  <c:v>0.17898913684446599</c:v>
                </c:pt>
                <c:pt idx="1205" formatCode="General">
                  <c:v>0.17809277309849</c:v>
                </c:pt>
                <c:pt idx="1206" formatCode="General">
                  <c:v>0.17673755464522301</c:v>
                </c:pt>
                <c:pt idx="1207" formatCode="General">
                  <c:v>0.17501805396395401</c:v>
                </c:pt>
                <c:pt idx="1208" formatCode="General">
                  <c:v>0.17309230332690601</c:v>
                </c:pt>
                <c:pt idx="1209" formatCode="General">
                  <c:v>0.17103028413285901</c:v>
                </c:pt>
                <c:pt idx="1210" formatCode="General">
                  <c:v>0.16853797024389999</c:v>
                </c:pt>
                <c:pt idx="1211" formatCode="General">
                  <c:v>0.16497345986415399</c:v>
                </c:pt>
                <c:pt idx="1212" formatCode="General">
                  <c:v>0.16065252381176001</c:v>
                </c:pt>
                <c:pt idx="1213" formatCode="General">
                  <c:v>0.15539242345040599</c:v>
                </c:pt>
                <c:pt idx="1214" formatCode="General">
                  <c:v>0.14829554562858399</c:v>
                </c:pt>
                <c:pt idx="1215" formatCode="General">
                  <c:v>0.139400994932357</c:v>
                </c:pt>
                <c:pt idx="1216" formatCode="General">
                  <c:v>0.12966656703546001</c:v>
                </c:pt>
                <c:pt idx="1217" formatCode="General">
                  <c:v>0.12027471844240401</c:v>
                </c:pt>
                <c:pt idx="1218" formatCode="General">
                  <c:v>0.112519198686778</c:v>
                </c:pt>
                <c:pt idx="1219" formatCode="General">
                  <c:v>0.106776758770044</c:v>
                </c:pt>
                <c:pt idx="1220" formatCode="General">
                  <c:v>0.10313617884871699</c:v>
                </c:pt>
                <c:pt idx="1221" formatCode="General">
                  <c:v>0.10184240735573701</c:v>
                </c:pt>
                <c:pt idx="1222" formatCode="General">
                  <c:v>0.10177112816570601</c:v>
                </c:pt>
                <c:pt idx="1223" formatCode="General">
                  <c:v>0.101973305983647</c:v>
                </c:pt>
                <c:pt idx="1224" formatCode="General">
                  <c:v>0.10233170369688099</c:v>
                </c:pt>
                <c:pt idx="1225" formatCode="General">
                  <c:v>0.10371521511050399</c:v>
                </c:pt>
                <c:pt idx="1226" formatCode="General">
                  <c:v>0.10651632630514</c:v>
                </c:pt>
                <c:pt idx="1227" formatCode="General">
                  <c:v>0.10904627372716499</c:v>
                </c:pt>
                <c:pt idx="1228" formatCode="General">
                  <c:v>0.10987416763822801</c:v>
                </c:pt>
                <c:pt idx="1229" formatCode="General">
                  <c:v>0.10994374165069799</c:v>
                </c:pt>
                <c:pt idx="1230" formatCode="General">
                  <c:v>0.110244433384002</c:v>
                </c:pt>
                <c:pt idx="1231" formatCode="General">
                  <c:v>0.110004222285927</c:v>
                </c:pt>
                <c:pt idx="1232" formatCode="General">
                  <c:v>0.10933867241037901</c:v>
                </c:pt>
                <c:pt idx="1233" formatCode="General">
                  <c:v>0.10856198407210101</c:v>
                </c:pt>
                <c:pt idx="1234" formatCode="General">
                  <c:v>0.107085905014888</c:v>
                </c:pt>
                <c:pt idx="1235" formatCode="General">
                  <c:v>0.104419914774446</c:v>
                </c:pt>
                <c:pt idx="1236" formatCode="General">
                  <c:v>9.99758279929404E-2</c:v>
                </c:pt>
                <c:pt idx="1237" formatCode="General">
                  <c:v>9.3721666823701699E-2</c:v>
                </c:pt>
                <c:pt idx="1238" formatCode="General">
                  <c:v>8.5601024642965998E-2</c:v>
                </c:pt>
                <c:pt idx="1239" formatCode="General">
                  <c:v>7.5921360741302596E-2</c:v>
                </c:pt>
                <c:pt idx="1240" formatCode="General">
                  <c:v>6.6320843551594594E-2</c:v>
                </c:pt>
                <c:pt idx="1241" formatCode="General">
                  <c:v>5.7643255026867297E-2</c:v>
                </c:pt>
                <c:pt idx="1242" formatCode="General">
                  <c:v>4.9625883857597697E-2</c:v>
                </c:pt>
                <c:pt idx="1243" formatCode="General">
                  <c:v>4.1746555868008697E-2</c:v>
                </c:pt>
                <c:pt idx="1244" formatCode="General">
                  <c:v>3.5089112793146297E-2</c:v>
                </c:pt>
                <c:pt idx="1245" formatCode="General">
                  <c:v>3.09631548727917E-2</c:v>
                </c:pt>
                <c:pt idx="1246" formatCode="General">
                  <c:v>2.98250952967134E-2</c:v>
                </c:pt>
                <c:pt idx="1247" formatCode="General">
                  <c:v>3.1654833028461199E-2</c:v>
                </c:pt>
                <c:pt idx="1248" formatCode="General">
                  <c:v>3.5730799694511803E-2</c:v>
                </c:pt>
                <c:pt idx="1249" formatCode="General">
                  <c:v>4.1386917297481403E-2</c:v>
                </c:pt>
                <c:pt idx="1250" formatCode="General">
                  <c:v>4.8212970087248799E-2</c:v>
                </c:pt>
                <c:pt idx="1251" formatCode="General">
                  <c:v>5.6561836465337703E-2</c:v>
                </c:pt>
                <c:pt idx="1252" formatCode="General">
                  <c:v>6.6416928977360998E-2</c:v>
                </c:pt>
                <c:pt idx="1253" formatCode="General">
                  <c:v>7.6398537723575605E-2</c:v>
                </c:pt>
                <c:pt idx="1254" formatCode="General">
                  <c:v>8.50365653752687E-2</c:v>
                </c:pt>
                <c:pt idx="1255" formatCode="General">
                  <c:v>9.2037664361384205E-2</c:v>
                </c:pt>
                <c:pt idx="1256" formatCode="General">
                  <c:v>9.7339958597006199E-2</c:v>
                </c:pt>
                <c:pt idx="1257" formatCode="General">
                  <c:v>0.100540339838081</c:v>
                </c:pt>
                <c:pt idx="1258" formatCode="General">
                  <c:v>0.100836372827333</c:v>
                </c:pt>
                <c:pt idx="1259" formatCode="General">
                  <c:v>9.7908751549061201E-2</c:v>
                </c:pt>
                <c:pt idx="1260" formatCode="General">
                  <c:v>9.2505536324458404E-2</c:v>
                </c:pt>
                <c:pt idx="1261" formatCode="General">
                  <c:v>8.4609166846675701E-2</c:v>
                </c:pt>
                <c:pt idx="1262" formatCode="General">
                  <c:v>7.4095794719431493E-2</c:v>
                </c:pt>
                <c:pt idx="1263" formatCode="General">
                  <c:v>6.1394577331922398E-2</c:v>
                </c:pt>
                <c:pt idx="1264" formatCode="General">
                  <c:v>4.6519509948585697E-2</c:v>
                </c:pt>
                <c:pt idx="1265" formatCode="General">
                  <c:v>2.96326236961846E-2</c:v>
                </c:pt>
                <c:pt idx="1266" formatCode="General">
                  <c:v>1.2052076916291401E-2</c:v>
                </c:pt>
                <c:pt idx="1267" formatCode="General">
                  <c:v>-4.3144039308597804E-3</c:v>
                </c:pt>
                <c:pt idx="1268" formatCode="General">
                  <c:v>-1.8567187384612799E-2</c:v>
                </c:pt>
                <c:pt idx="1269" formatCode="General">
                  <c:v>-3.0949336369548799E-2</c:v>
                </c:pt>
                <c:pt idx="1270" formatCode="General">
                  <c:v>-4.1855204509218799E-2</c:v>
                </c:pt>
                <c:pt idx="1271" formatCode="General">
                  <c:v>-5.0600571161607703E-2</c:v>
                </c:pt>
                <c:pt idx="1272" formatCode="General">
                  <c:v>-5.6538048486882299E-2</c:v>
                </c:pt>
                <c:pt idx="1273" formatCode="General">
                  <c:v>-5.9847688578895997E-2</c:v>
                </c:pt>
                <c:pt idx="1274" formatCode="General">
                  <c:v>-6.1105540814475001E-2</c:v>
                </c:pt>
                <c:pt idx="1275" formatCode="General">
                  <c:v>-6.0535803613214298E-2</c:v>
                </c:pt>
                <c:pt idx="1276" formatCode="General">
                  <c:v>-5.9135066247236898E-2</c:v>
                </c:pt>
                <c:pt idx="1277" formatCode="General">
                  <c:v>-5.8599093408173798E-2</c:v>
                </c:pt>
                <c:pt idx="1278" formatCode="General">
                  <c:v>-5.93087568415143E-2</c:v>
                </c:pt>
                <c:pt idx="1279" formatCode="General">
                  <c:v>-6.0603229769084603E-2</c:v>
                </c:pt>
                <c:pt idx="1280" formatCode="General">
                  <c:v>-6.1883698696529099E-2</c:v>
                </c:pt>
                <c:pt idx="1281" formatCode="General">
                  <c:v>-6.3235903899481694E-2</c:v>
                </c:pt>
                <c:pt idx="1282" formatCode="General">
                  <c:v>-6.4349230294420204E-2</c:v>
                </c:pt>
                <c:pt idx="1283" formatCode="General">
                  <c:v>-6.6022884638415602E-2</c:v>
                </c:pt>
                <c:pt idx="1284" formatCode="General">
                  <c:v>-7.0312179717706896E-2</c:v>
                </c:pt>
                <c:pt idx="1285" formatCode="General">
                  <c:v>-7.8212107842147202E-2</c:v>
                </c:pt>
                <c:pt idx="1286" formatCode="General">
                  <c:v>-8.9434112005067096E-2</c:v>
                </c:pt>
                <c:pt idx="1287" formatCode="General">
                  <c:v>-0.10317248575445299</c:v>
                </c:pt>
                <c:pt idx="1288" formatCode="General">
                  <c:v>-0.118161218779176</c:v>
                </c:pt>
                <c:pt idx="1289" formatCode="General">
                  <c:v>-0.13283646876986399</c:v>
                </c:pt>
                <c:pt idx="1290" formatCode="General">
                  <c:v>-0.14632846870512201</c:v>
                </c:pt>
                <c:pt idx="1291" formatCode="General">
                  <c:v>-0.158252769135412</c:v>
                </c:pt>
                <c:pt idx="1292" formatCode="General">
                  <c:v>-0.16735339490000201</c:v>
                </c:pt>
                <c:pt idx="1293" formatCode="General">
                  <c:v>-0.17260835531216101</c:v>
                </c:pt>
                <c:pt idx="1294" formatCode="General">
                  <c:v>-0.17446538963855299</c:v>
                </c:pt>
                <c:pt idx="1295" formatCode="General">
                  <c:v>-0.17387345194796</c:v>
                </c:pt>
                <c:pt idx="1296" formatCode="General">
                  <c:v>-0.17197055014243501</c:v>
                </c:pt>
                <c:pt idx="1297" formatCode="General">
                  <c:v>-0.16995101821075201</c:v>
                </c:pt>
                <c:pt idx="1298" formatCode="General">
                  <c:v>-0.16811523708669701</c:v>
                </c:pt>
                <c:pt idx="1299" formatCode="General">
                  <c:v>-0.166273834701054</c:v>
                </c:pt>
                <c:pt idx="1300" formatCode="General">
                  <c:v>-0.164342688477539</c:v>
                </c:pt>
                <c:pt idx="1301" formatCode="General">
                  <c:v>-0.16131696588949301</c:v>
                </c:pt>
                <c:pt idx="1302" formatCode="General">
                  <c:v>-0.15634955462612601</c:v>
                </c:pt>
                <c:pt idx="1303" formatCode="General">
                  <c:v>-0.14990960692608801</c:v>
                </c:pt>
                <c:pt idx="1304" formatCode="General">
                  <c:v>-0.1436779372568</c:v>
                </c:pt>
                <c:pt idx="1305" formatCode="General">
                  <c:v>-0.13889102607725301</c:v>
                </c:pt>
                <c:pt idx="1306" formatCode="General">
                  <c:v>-0.13533643913524099</c:v>
                </c:pt>
                <c:pt idx="1307" formatCode="General">
                  <c:v>-0.13339302453568599</c:v>
                </c:pt>
                <c:pt idx="1308" formatCode="General">
                  <c:v>-0.13463316499679001</c:v>
                </c:pt>
                <c:pt idx="1309" formatCode="General">
                  <c:v>-0.13927650795233301</c:v>
                </c:pt>
                <c:pt idx="1310" formatCode="General">
                  <c:v>-0.14663806980390001</c:v>
                </c:pt>
                <c:pt idx="1311" formatCode="General">
                  <c:v>-0.155362044874199</c:v>
                </c:pt>
                <c:pt idx="1312" formatCode="General">
                  <c:v>-0.16369950270320599</c:v>
                </c:pt>
                <c:pt idx="1313" formatCode="General">
                  <c:v>-0.17185188466075399</c:v>
                </c:pt>
                <c:pt idx="1314" formatCode="General">
                  <c:v>-0.18084533406502601</c:v>
                </c:pt>
                <c:pt idx="1315" formatCode="General">
                  <c:v>-0.19047468351104499</c:v>
                </c:pt>
                <c:pt idx="1316" formatCode="General">
                  <c:v>-0.19897863113282499</c:v>
                </c:pt>
                <c:pt idx="1317" formatCode="General">
                  <c:v>-0.20546819845054601</c:v>
                </c:pt>
                <c:pt idx="1318" formatCode="General">
                  <c:v>-0.20922335537409001</c:v>
                </c:pt>
                <c:pt idx="1319" formatCode="General">
                  <c:v>-0.208617396227816</c:v>
                </c:pt>
                <c:pt idx="1320" formatCode="General">
                  <c:v>-0.204004650084505</c:v>
                </c:pt>
                <c:pt idx="1321" formatCode="General">
                  <c:v>-0.19673280070424101</c:v>
                </c:pt>
                <c:pt idx="1322" formatCode="General">
                  <c:v>-0.187586914687183</c:v>
                </c:pt>
                <c:pt idx="1323" formatCode="General">
                  <c:v>-0.176970874156721</c:v>
                </c:pt>
                <c:pt idx="1324" formatCode="General">
                  <c:v>-0.1653081581934</c:v>
                </c:pt>
                <c:pt idx="1325" formatCode="General">
                  <c:v>-0.153634881542459</c:v>
                </c:pt>
                <c:pt idx="1326" formatCode="General">
                  <c:v>-0.142387345766774</c:v>
                </c:pt>
                <c:pt idx="1327" formatCode="General">
                  <c:v>-0.13155348625680499</c:v>
                </c:pt>
                <c:pt idx="1328" formatCode="General">
                  <c:v>-0.12083820355887</c:v>
                </c:pt>
                <c:pt idx="1329" formatCode="General">
                  <c:v>-0.111508418774181</c:v>
                </c:pt>
                <c:pt idx="1330" formatCode="General">
                  <c:v>-0.10507303103226601</c:v>
                </c:pt>
                <c:pt idx="1331" formatCode="General">
                  <c:v>-0.10175970402277</c:v>
                </c:pt>
                <c:pt idx="1332" formatCode="General">
                  <c:v>-0.101323580833201</c:v>
                </c:pt>
                <c:pt idx="1333" formatCode="General">
                  <c:v>-0.102222147394902</c:v>
                </c:pt>
                <c:pt idx="1334" formatCode="General">
                  <c:v>-0.103820137349941</c:v>
                </c:pt>
                <c:pt idx="1335" formatCode="General">
                  <c:v>-0.106299727862269</c:v>
                </c:pt>
                <c:pt idx="1336" formatCode="General">
                  <c:v>-0.108672138701475</c:v>
                </c:pt>
                <c:pt idx="1337" formatCode="General">
                  <c:v>-0.109582739619873</c:v>
                </c:pt>
                <c:pt idx="1338" formatCode="General">
                  <c:v>-0.107629968004351</c:v>
                </c:pt>
                <c:pt idx="1339" formatCode="General">
                  <c:v>-0.102113350868442</c:v>
                </c:pt>
                <c:pt idx="1340" formatCode="General">
                  <c:v>-9.2731490315279497E-2</c:v>
                </c:pt>
                <c:pt idx="1341" formatCode="General">
                  <c:v>-7.9149318491707699E-2</c:v>
                </c:pt>
                <c:pt idx="1342" formatCode="General">
                  <c:v>-6.2757691302001498E-2</c:v>
                </c:pt>
                <c:pt idx="1343" formatCode="General">
                  <c:v>-4.5832840928968797E-2</c:v>
                </c:pt>
                <c:pt idx="1344" formatCode="General">
                  <c:v>-2.95888905883437E-2</c:v>
                </c:pt>
                <c:pt idx="1345" formatCode="General">
                  <c:v>-1.43472741589337E-2</c:v>
                </c:pt>
                <c:pt idx="1346" formatCode="General">
                  <c:v>-7.6660260865248802E-4</c:v>
                </c:pt>
                <c:pt idx="1347" formatCode="General">
                  <c:v>9.5468313859368801E-3</c:v>
                </c:pt>
                <c:pt idx="1348" formatCode="General">
                  <c:v>1.6091866586229998E-2</c:v>
                </c:pt>
                <c:pt idx="1349" formatCode="General">
                  <c:v>1.8788054457536198E-2</c:v>
                </c:pt>
                <c:pt idx="1350" formatCode="General">
                  <c:v>1.7365100233476701E-2</c:v>
                </c:pt>
                <c:pt idx="1351" formatCode="General">
                  <c:v>1.3315082307175E-2</c:v>
                </c:pt>
                <c:pt idx="1352" formatCode="General">
                  <c:v>8.0488353490853794E-3</c:v>
                </c:pt>
                <c:pt idx="1353" formatCode="General">
                  <c:v>1.56239434952791E-3</c:v>
                </c:pt>
                <c:pt idx="1354" formatCode="General">
                  <c:v>-6.1558521108223E-3</c:v>
                </c:pt>
                <c:pt idx="1355" formatCode="General">
                  <c:v>-1.47356477031283E-2</c:v>
                </c:pt>
                <c:pt idx="1356" formatCode="General">
                  <c:v>-2.34566206627706E-2</c:v>
                </c:pt>
                <c:pt idx="1357" formatCode="General">
                  <c:v>-3.08287323237505E-2</c:v>
                </c:pt>
                <c:pt idx="1358" formatCode="General">
                  <c:v>-3.6485438166005399E-2</c:v>
                </c:pt>
                <c:pt idx="1359" formatCode="General">
                  <c:v>-4.0896963383891698E-2</c:v>
                </c:pt>
                <c:pt idx="1360" formatCode="General">
                  <c:v>-4.3678071533451303E-2</c:v>
                </c:pt>
                <c:pt idx="1361" formatCode="General">
                  <c:v>-4.4959467506540701E-2</c:v>
                </c:pt>
                <c:pt idx="1362" formatCode="General">
                  <c:v>-4.5417854011946798E-2</c:v>
                </c:pt>
                <c:pt idx="1363" formatCode="General">
                  <c:v>-4.4865028245192999E-2</c:v>
                </c:pt>
                <c:pt idx="1364" formatCode="General">
                  <c:v>-4.2563475350157698E-2</c:v>
                </c:pt>
                <c:pt idx="1365" formatCode="General">
                  <c:v>-3.79324830824306E-2</c:v>
                </c:pt>
                <c:pt idx="1366" formatCode="General">
                  <c:v>-3.0665656192134301E-2</c:v>
                </c:pt>
                <c:pt idx="1367" formatCode="General">
                  <c:v>-2.1352700760573801E-2</c:v>
                </c:pt>
                <c:pt idx="1368" formatCode="General">
                  <c:v>-1.0963162379852299E-2</c:v>
                </c:pt>
                <c:pt idx="1369" formatCode="General">
                  <c:v>-1.7308364027508399E-4</c:v>
                </c:pt>
                <c:pt idx="1370" formatCode="General">
                  <c:v>1.10310540231933E-2</c:v>
                </c:pt>
                <c:pt idx="1371" formatCode="General">
                  <c:v>2.2222011550260299E-2</c:v>
                </c:pt>
                <c:pt idx="1372" formatCode="General">
                  <c:v>3.2308184835156198E-2</c:v>
                </c:pt>
                <c:pt idx="1373" formatCode="General">
                  <c:v>4.08440760286937E-2</c:v>
                </c:pt>
                <c:pt idx="1374" formatCode="General">
                  <c:v>4.8318788452640898E-2</c:v>
                </c:pt>
                <c:pt idx="1375" formatCode="General">
                  <c:v>5.4820578252763298E-2</c:v>
                </c:pt>
                <c:pt idx="1376" formatCode="General">
                  <c:v>6.0075028771455902E-2</c:v>
                </c:pt>
                <c:pt idx="1377" formatCode="General">
                  <c:v>6.3898640343223401E-2</c:v>
                </c:pt>
                <c:pt idx="1378" formatCode="General">
                  <c:v>6.5875198672004101E-2</c:v>
                </c:pt>
                <c:pt idx="1379" formatCode="General">
                  <c:v>6.6841385691100194E-2</c:v>
                </c:pt>
                <c:pt idx="1380" formatCode="General">
                  <c:v>6.7730159434859799E-2</c:v>
                </c:pt>
                <c:pt idx="1381" formatCode="General">
                  <c:v>6.9130997712844602E-2</c:v>
                </c:pt>
                <c:pt idx="1382" formatCode="General">
                  <c:v>7.1777990229665703E-2</c:v>
                </c:pt>
                <c:pt idx="1383" formatCode="General">
                  <c:v>7.46551485088809E-2</c:v>
                </c:pt>
                <c:pt idx="1384" formatCode="General">
                  <c:v>7.6559975887408399E-2</c:v>
                </c:pt>
                <c:pt idx="1385" formatCode="General">
                  <c:v>7.8402319245700194E-2</c:v>
                </c:pt>
                <c:pt idx="1386" formatCode="General">
                  <c:v>8.0704579872472704E-2</c:v>
                </c:pt>
                <c:pt idx="1387" formatCode="General">
                  <c:v>8.2551360016959396E-2</c:v>
                </c:pt>
                <c:pt idx="1388" formatCode="General">
                  <c:v>8.3836013325835498E-2</c:v>
                </c:pt>
                <c:pt idx="1389" formatCode="General">
                  <c:v>8.5401576819832403E-2</c:v>
                </c:pt>
                <c:pt idx="1390" formatCode="General">
                  <c:v>8.7534897484510599E-2</c:v>
                </c:pt>
                <c:pt idx="1391" formatCode="General">
                  <c:v>8.9974758629164694E-2</c:v>
                </c:pt>
                <c:pt idx="1392" formatCode="General">
                  <c:v>9.2443980159080202E-2</c:v>
                </c:pt>
                <c:pt idx="1393" formatCode="General">
                  <c:v>9.4581044281249305E-2</c:v>
                </c:pt>
                <c:pt idx="1394" formatCode="General">
                  <c:v>9.6344734661990297E-2</c:v>
                </c:pt>
                <c:pt idx="1395" formatCode="General">
                  <c:v>9.7589490119422598E-2</c:v>
                </c:pt>
                <c:pt idx="1396" formatCode="General">
                  <c:v>9.8529133122141593E-2</c:v>
                </c:pt>
                <c:pt idx="1397" formatCode="General">
                  <c:v>9.8755518460380096E-2</c:v>
                </c:pt>
                <c:pt idx="1398" formatCode="General">
                  <c:v>9.7221836620361601E-2</c:v>
                </c:pt>
                <c:pt idx="1399" formatCode="General">
                  <c:v>9.3901173046688602E-2</c:v>
                </c:pt>
                <c:pt idx="1400" formatCode="General">
                  <c:v>8.8867165545959803E-2</c:v>
                </c:pt>
                <c:pt idx="1401" formatCode="General">
                  <c:v>8.2515826902212402E-2</c:v>
                </c:pt>
                <c:pt idx="1402" formatCode="General">
                  <c:v>7.5545914826152694E-2</c:v>
                </c:pt>
                <c:pt idx="1403" formatCode="General">
                  <c:v>6.8215956936969302E-2</c:v>
                </c:pt>
                <c:pt idx="1404" formatCode="General">
                  <c:v>6.0386252815820399E-2</c:v>
                </c:pt>
                <c:pt idx="1405" formatCode="General">
                  <c:v>5.2258494765753803E-2</c:v>
                </c:pt>
                <c:pt idx="1406" formatCode="General">
                  <c:v>4.4659483830642097E-2</c:v>
                </c:pt>
                <c:pt idx="1407" formatCode="General">
                  <c:v>3.7942418379549397E-2</c:v>
                </c:pt>
                <c:pt idx="1408" formatCode="General">
                  <c:v>3.1999301025386097E-2</c:v>
                </c:pt>
                <c:pt idx="1409" formatCode="General">
                  <c:v>2.7026651054690602E-2</c:v>
                </c:pt>
                <c:pt idx="1410" formatCode="General">
                  <c:v>2.3375936157050699E-2</c:v>
                </c:pt>
                <c:pt idx="1411" formatCode="General">
                  <c:v>2.2023060936713801E-2</c:v>
                </c:pt>
                <c:pt idx="1412" formatCode="General">
                  <c:v>2.3857865474427701E-2</c:v>
                </c:pt>
                <c:pt idx="1413" formatCode="General">
                  <c:v>2.82776392853211E-2</c:v>
                </c:pt>
                <c:pt idx="1414" formatCode="General">
                  <c:v>3.4017555740946802E-2</c:v>
                </c:pt>
                <c:pt idx="1415" formatCode="General">
                  <c:v>4.0327071750745402E-2</c:v>
                </c:pt>
                <c:pt idx="1416" formatCode="General">
                  <c:v>4.6786754501776398E-2</c:v>
                </c:pt>
                <c:pt idx="1417" formatCode="General">
                  <c:v>5.2984598258325202E-2</c:v>
                </c:pt>
                <c:pt idx="1418" formatCode="General">
                  <c:v>5.8063072338266498E-2</c:v>
                </c:pt>
                <c:pt idx="1419" formatCode="General">
                  <c:v>6.1075734122224702E-2</c:v>
                </c:pt>
                <c:pt idx="1420" formatCode="General">
                  <c:v>6.22295347858954E-2</c:v>
                </c:pt>
                <c:pt idx="1421" formatCode="General">
                  <c:v>6.2975654516397694E-2</c:v>
                </c:pt>
                <c:pt idx="1422" formatCode="General">
                  <c:v>6.4141095083648195E-2</c:v>
                </c:pt>
                <c:pt idx="1423" formatCode="General">
                  <c:v>6.5241254164580501E-2</c:v>
                </c:pt>
                <c:pt idx="1424" formatCode="General">
                  <c:v>6.58855029555762E-2</c:v>
                </c:pt>
                <c:pt idx="1425" formatCode="General">
                  <c:v>6.6407192176204902E-2</c:v>
                </c:pt>
                <c:pt idx="1426" formatCode="General">
                  <c:v>6.6920823652723796E-2</c:v>
                </c:pt>
                <c:pt idx="1427" formatCode="General">
                  <c:v>6.7180366445669798E-2</c:v>
                </c:pt>
                <c:pt idx="1428" formatCode="General">
                  <c:v>6.7075074099583604E-2</c:v>
                </c:pt>
                <c:pt idx="1429" formatCode="General">
                  <c:v>6.7635440830098995E-2</c:v>
                </c:pt>
                <c:pt idx="1430" formatCode="General">
                  <c:v>6.9396144843198504E-2</c:v>
                </c:pt>
                <c:pt idx="1431" formatCode="General">
                  <c:v>7.0868767954031603E-2</c:v>
                </c:pt>
                <c:pt idx="1432" formatCode="General">
                  <c:v>7.1669257366410805E-2</c:v>
                </c:pt>
                <c:pt idx="1433" formatCode="General">
                  <c:v>7.2651306989072503E-2</c:v>
                </c:pt>
                <c:pt idx="1434" formatCode="General">
                  <c:v>7.3657985623936995E-2</c:v>
                </c:pt>
                <c:pt idx="1435" formatCode="General">
                  <c:v>7.4890688533625696E-2</c:v>
                </c:pt>
                <c:pt idx="1436" formatCode="General">
                  <c:v>7.7408315650679793E-2</c:v>
                </c:pt>
                <c:pt idx="1437" formatCode="General">
                  <c:v>8.2622953368471294E-2</c:v>
                </c:pt>
                <c:pt idx="1438" formatCode="General">
                  <c:v>9.2020984676602205E-2</c:v>
                </c:pt>
                <c:pt idx="1439" formatCode="General">
                  <c:v>0.10449779346268299</c:v>
                </c:pt>
                <c:pt idx="1440" formatCode="General">
                  <c:v>0.11842741542846399</c:v>
                </c:pt>
                <c:pt idx="1441" formatCode="General">
                  <c:v>0.133324277606097</c:v>
                </c:pt>
                <c:pt idx="1442" formatCode="General">
                  <c:v>0.147931171819601</c:v>
                </c:pt>
                <c:pt idx="1443" formatCode="General">
                  <c:v>0.16142485919536201</c:v>
                </c:pt>
                <c:pt idx="1444" formatCode="General">
                  <c:v>0.17334329703537699</c:v>
                </c:pt>
                <c:pt idx="1445" formatCode="General">
                  <c:v>0.18379230556580101</c:v>
                </c:pt>
                <c:pt idx="1446" formatCode="General">
                  <c:v>0.19405791478700701</c:v>
                </c:pt>
                <c:pt idx="1447" formatCode="General">
                  <c:v>0.204284237281422</c:v>
                </c:pt>
                <c:pt idx="1448" formatCode="General">
                  <c:v>0.21336572783831001</c:v>
                </c:pt>
                <c:pt idx="1449" formatCode="General">
                  <c:v>0.220015168085193</c:v>
                </c:pt>
                <c:pt idx="1450" formatCode="General">
                  <c:v>0.223974520366335</c:v>
                </c:pt>
                <c:pt idx="1451" formatCode="General">
                  <c:v>0.22618312082960401</c:v>
                </c:pt>
                <c:pt idx="1452" formatCode="General">
                  <c:v>0.22619337481239901</c:v>
                </c:pt>
                <c:pt idx="1453" formatCode="General">
                  <c:v>0.22327234146851199</c:v>
                </c:pt>
                <c:pt idx="1454" formatCode="General">
                  <c:v>0.218897992646613</c:v>
                </c:pt>
                <c:pt idx="1455" formatCode="General">
                  <c:v>0.21465483163737301</c:v>
                </c:pt>
                <c:pt idx="1456" formatCode="General">
                  <c:v>0.211881587520519</c:v>
                </c:pt>
                <c:pt idx="1457" formatCode="General">
                  <c:v>0.210988173916416</c:v>
                </c:pt>
                <c:pt idx="1458" formatCode="General">
                  <c:v>0.21077720890693799</c:v>
                </c:pt>
                <c:pt idx="1459" formatCode="General">
                  <c:v>0.210347417165169</c:v>
                </c:pt>
                <c:pt idx="1460" formatCode="General">
                  <c:v>0.209272778415731</c:v>
                </c:pt>
                <c:pt idx="1461" formatCode="General">
                  <c:v>0.207418653473459</c:v>
                </c:pt>
                <c:pt idx="1462" formatCode="General">
                  <c:v>0.204747045739545</c:v>
                </c:pt>
                <c:pt idx="1463" formatCode="General">
                  <c:v>0.20166803967880001</c:v>
                </c:pt>
                <c:pt idx="1464" formatCode="General">
                  <c:v>0.19916729640422901</c:v>
                </c:pt>
                <c:pt idx="1465" formatCode="General">
                  <c:v>0.197121942584953</c:v>
                </c:pt>
                <c:pt idx="1466" formatCode="General">
                  <c:v>0.194857028324464</c:v>
                </c:pt>
                <c:pt idx="1467" formatCode="General">
                  <c:v>0.19267788123049201</c:v>
                </c:pt>
                <c:pt idx="1468" formatCode="General">
                  <c:v>0.18995576869864</c:v>
                </c:pt>
                <c:pt idx="1469" formatCode="General">
                  <c:v>0.186244142746369</c:v>
                </c:pt>
                <c:pt idx="1470" formatCode="General">
                  <c:v>0.181343173194038</c:v>
                </c:pt>
                <c:pt idx="1471" formatCode="General">
                  <c:v>0.174463138321338</c:v>
                </c:pt>
                <c:pt idx="1472" formatCode="General">
                  <c:v>0.165633339696689</c:v>
                </c:pt>
                <c:pt idx="1473" formatCode="General">
                  <c:v>0.15579553530943099</c:v>
                </c:pt>
                <c:pt idx="1474" formatCode="General">
                  <c:v>0.147374754260746</c:v>
                </c:pt>
                <c:pt idx="1475" formatCode="General">
                  <c:v>0.141883495071496</c:v>
                </c:pt>
                <c:pt idx="1476" formatCode="General">
                  <c:v>0.13931358842995401</c:v>
                </c:pt>
                <c:pt idx="1477" formatCode="General">
                  <c:v>0.140109207453322</c:v>
                </c:pt>
                <c:pt idx="1478" formatCode="General">
                  <c:v>0.14479953020375999</c:v>
                </c:pt>
                <c:pt idx="1479" formatCode="General">
                  <c:v>0.153086553271818</c:v>
                </c:pt>
                <c:pt idx="1480" formatCode="General">
                  <c:v>0.16401495486290901</c:v>
                </c:pt>
                <c:pt idx="1481" formatCode="General">
                  <c:v>0.176046940446065</c:v>
                </c:pt>
                <c:pt idx="1482" formatCode="General">
                  <c:v>0.187083869199965</c:v>
                </c:pt>
                <c:pt idx="1483" formatCode="General">
                  <c:v>0.19664958442271399</c:v>
                </c:pt>
                <c:pt idx="1484" formatCode="General">
                  <c:v>0.205569499000686</c:v>
                </c:pt>
                <c:pt idx="1485" formatCode="General">
                  <c:v>0.21466285678824901</c:v>
                </c:pt>
                <c:pt idx="1486" formatCode="General">
                  <c:v>0.224450081668538</c:v>
                </c:pt>
                <c:pt idx="1487" formatCode="General">
                  <c:v>0.233759184196004</c:v>
                </c:pt>
                <c:pt idx="1488" formatCode="General">
                  <c:v>0.240396710444333</c:v>
                </c:pt>
                <c:pt idx="1489" formatCode="General">
                  <c:v>0.243513671829686</c:v>
                </c:pt>
                <c:pt idx="1490" formatCode="General">
                  <c:v>0.24359095861588101</c:v>
                </c:pt>
                <c:pt idx="1491" formatCode="General">
                  <c:v>0.24033390853098299</c:v>
                </c:pt>
                <c:pt idx="1492" formatCode="General">
                  <c:v>0.232750593221592</c:v>
                </c:pt>
                <c:pt idx="1493" formatCode="General">
                  <c:v>0.22155108536197199</c:v>
                </c:pt>
                <c:pt idx="1494" formatCode="General">
                  <c:v>0.20824512308770801</c:v>
                </c:pt>
                <c:pt idx="1495" formatCode="General">
                  <c:v>0.193684380122287</c:v>
                </c:pt>
                <c:pt idx="1496" formatCode="General">
                  <c:v>0.17836589260091401</c:v>
                </c:pt>
                <c:pt idx="1497" formatCode="General">
                  <c:v>0.162115923430832</c:v>
                </c:pt>
                <c:pt idx="1498" formatCode="General">
                  <c:v>0.145179942281811</c:v>
                </c:pt>
                <c:pt idx="1499" formatCode="General">
                  <c:v>0.128376959771689</c:v>
                </c:pt>
                <c:pt idx="1500" formatCode="General">
                  <c:v>0.113665872120568</c:v>
                </c:pt>
                <c:pt idx="1501" formatCode="General">
                  <c:v>0.10258846589837201</c:v>
                </c:pt>
                <c:pt idx="1502" formatCode="General">
                  <c:v>9.4219476561829704E-2</c:v>
                </c:pt>
                <c:pt idx="1503" formatCode="General">
                  <c:v>8.7972003837436002E-2</c:v>
                </c:pt>
                <c:pt idx="1504" formatCode="General">
                  <c:v>8.3605668880177897E-2</c:v>
                </c:pt>
                <c:pt idx="1505" formatCode="General">
                  <c:v>8.0658868291979102E-2</c:v>
                </c:pt>
                <c:pt idx="1506" formatCode="General">
                  <c:v>7.9639966511927895E-2</c:v>
                </c:pt>
                <c:pt idx="1507" formatCode="General">
                  <c:v>8.0803992187730503E-2</c:v>
                </c:pt>
                <c:pt idx="1508" formatCode="General">
                  <c:v>8.3121089576548401E-2</c:v>
                </c:pt>
                <c:pt idx="1509" formatCode="General">
                  <c:v>8.6097790322026496E-2</c:v>
                </c:pt>
                <c:pt idx="1510" formatCode="General">
                  <c:v>8.9200258187540404E-2</c:v>
                </c:pt>
                <c:pt idx="1511" formatCode="General">
                  <c:v>9.2520780696407096E-2</c:v>
                </c:pt>
                <c:pt idx="1512" formatCode="General">
                  <c:v>9.6431470291864801E-2</c:v>
                </c:pt>
                <c:pt idx="1513" formatCode="General">
                  <c:v>9.9181004260052705E-2</c:v>
                </c:pt>
                <c:pt idx="1514" formatCode="General">
                  <c:v>9.9871736087377705E-2</c:v>
                </c:pt>
                <c:pt idx="1515" formatCode="General">
                  <c:v>9.9433176969442302E-2</c:v>
                </c:pt>
                <c:pt idx="1516" formatCode="General">
                  <c:v>9.8170447607648606E-2</c:v>
                </c:pt>
                <c:pt idx="1517" formatCode="General">
                  <c:v>9.5204184249732898E-2</c:v>
                </c:pt>
                <c:pt idx="1518" formatCode="General">
                  <c:v>9.0078273953466403E-2</c:v>
                </c:pt>
                <c:pt idx="1519" formatCode="General">
                  <c:v>8.3082131933986003E-2</c:v>
                </c:pt>
                <c:pt idx="1520" formatCode="General">
                  <c:v>7.3753794238952702E-2</c:v>
                </c:pt>
                <c:pt idx="1521" formatCode="General">
                  <c:v>6.1384359813288901E-2</c:v>
                </c:pt>
                <c:pt idx="1522" formatCode="General">
                  <c:v>4.7266514219232697E-2</c:v>
                </c:pt>
                <c:pt idx="1523" formatCode="General">
                  <c:v>3.3295127029372998E-2</c:v>
                </c:pt>
                <c:pt idx="1524" formatCode="General">
                  <c:v>1.9849450414246499E-2</c:v>
                </c:pt>
                <c:pt idx="1525" formatCode="General">
                  <c:v>6.3988755764848096E-3</c:v>
                </c:pt>
                <c:pt idx="1526" formatCode="General">
                  <c:v>-7.9008828932939108E-3</c:v>
                </c:pt>
                <c:pt idx="1527" formatCode="General">
                  <c:v>-2.2217806631501899E-2</c:v>
                </c:pt>
                <c:pt idx="1528" formatCode="General">
                  <c:v>-3.4964473454583797E-2</c:v>
                </c:pt>
                <c:pt idx="1529" formatCode="General">
                  <c:v>-4.6568840524421701E-2</c:v>
                </c:pt>
                <c:pt idx="1530" formatCode="General">
                  <c:v>-5.7183833874125199E-2</c:v>
                </c:pt>
                <c:pt idx="1531" formatCode="General">
                  <c:v>-6.6902046169622101E-2</c:v>
                </c:pt>
                <c:pt idx="1532" formatCode="General">
                  <c:v>-7.6880251167602595E-2</c:v>
                </c:pt>
                <c:pt idx="1533" formatCode="General">
                  <c:v>-8.7499700630418897E-2</c:v>
                </c:pt>
                <c:pt idx="1534" formatCode="General">
                  <c:v>-9.8073207483518901E-2</c:v>
                </c:pt>
                <c:pt idx="1535" formatCode="General">
                  <c:v>-0.10786662732063899</c:v>
                </c:pt>
                <c:pt idx="1536" formatCode="General">
                  <c:v>-0.11651819159111999</c:v>
                </c:pt>
                <c:pt idx="1537" formatCode="General">
                  <c:v>-0.124402499053841</c:v>
                </c:pt>
                <c:pt idx="1538" formatCode="General">
                  <c:v>-0.13262199186520399</c:v>
                </c:pt>
                <c:pt idx="1539" formatCode="General">
                  <c:v>-0.141465045284213</c:v>
                </c:pt>
                <c:pt idx="1540" formatCode="General">
                  <c:v>-0.15049399561028701</c:v>
                </c:pt>
                <c:pt idx="1541" formatCode="General">
                  <c:v>-0.159307459755753</c:v>
                </c:pt>
                <c:pt idx="1542" formatCode="General">
                  <c:v>-0.16711836796979901</c:v>
                </c:pt>
                <c:pt idx="1543" formatCode="General">
                  <c:v>-0.173352761521431</c:v>
                </c:pt>
                <c:pt idx="1544" formatCode="General">
                  <c:v>-0.178055559125818</c:v>
                </c:pt>
                <c:pt idx="1545" formatCode="General">
                  <c:v>-0.181099706327948</c:v>
                </c:pt>
                <c:pt idx="1546" formatCode="General">
                  <c:v>-0.18370540229065799</c:v>
                </c:pt>
                <c:pt idx="1547" formatCode="General">
                  <c:v>-0.18748957574643699</c:v>
                </c:pt>
                <c:pt idx="1548" formatCode="General">
                  <c:v>-0.191649564388779</c:v>
                </c:pt>
                <c:pt idx="1549" formatCode="General">
                  <c:v>-0.195245501141804</c:v>
                </c:pt>
                <c:pt idx="1550" formatCode="General">
                  <c:v>-0.19915303681722599</c:v>
                </c:pt>
                <c:pt idx="1551" formatCode="General">
                  <c:v>-0.20377932713646699</c:v>
                </c:pt>
                <c:pt idx="1552" formatCode="General">
                  <c:v>-0.20957018271487801</c:v>
                </c:pt>
                <c:pt idx="1553" formatCode="General">
                  <c:v>-0.21690157041755301</c:v>
                </c:pt>
                <c:pt idx="1554" formatCode="General">
                  <c:v>-0.22490582580985799</c:v>
                </c:pt>
                <c:pt idx="1555" formatCode="General">
                  <c:v>-0.23266608633229</c:v>
                </c:pt>
                <c:pt idx="1556" formatCode="General">
                  <c:v>-0.24010387746517101</c:v>
                </c:pt>
                <c:pt idx="1557" formatCode="General">
                  <c:v>-0.24761932384167101</c:v>
                </c:pt>
                <c:pt idx="1558" formatCode="General">
                  <c:v>-0.25490939985858702</c:v>
                </c:pt>
                <c:pt idx="1559" formatCode="General">
                  <c:v>-0.26179746924811198</c:v>
                </c:pt>
                <c:pt idx="1560" formatCode="General">
                  <c:v>-0.26754722999742703</c:v>
                </c:pt>
                <c:pt idx="1561" formatCode="General">
                  <c:v>-0.27255881502159501</c:v>
                </c:pt>
                <c:pt idx="1562" formatCode="General">
                  <c:v>-0.27708826456980801</c:v>
                </c:pt>
                <c:pt idx="1563" formatCode="General">
                  <c:v>-0.28090549969805501</c:v>
                </c:pt>
                <c:pt idx="1564" formatCode="General">
                  <c:v>-0.28383190561478799</c:v>
                </c:pt>
                <c:pt idx="1565" formatCode="General">
                  <c:v>-0.28550109955840502</c:v>
                </c:pt>
                <c:pt idx="1566" formatCode="General">
                  <c:v>-0.28654944657353398</c:v>
                </c:pt>
                <c:pt idx="1567" formatCode="General">
                  <c:v>-0.28712207765499498</c:v>
                </c:pt>
                <c:pt idx="1568" formatCode="General">
                  <c:v>-0.28660842901638101</c:v>
                </c:pt>
                <c:pt idx="1569" formatCode="General">
                  <c:v>-0.28347438002772601</c:v>
                </c:pt>
                <c:pt idx="1570" formatCode="General">
                  <c:v>-0.27796908806979498</c:v>
                </c:pt>
                <c:pt idx="1571" formatCode="General">
                  <c:v>-0.27166845870012402</c:v>
                </c:pt>
                <c:pt idx="1572" formatCode="General">
                  <c:v>-0.26513486927207902</c:v>
                </c:pt>
                <c:pt idx="1573" formatCode="General">
                  <c:v>-0.25931035707594502</c:v>
                </c:pt>
                <c:pt idx="1574" formatCode="General">
                  <c:v>-0.25556676761157698</c:v>
                </c:pt>
                <c:pt idx="1575" formatCode="General">
                  <c:v>-0.25447101041125803</c:v>
                </c:pt>
                <c:pt idx="1576" formatCode="General">
                  <c:v>-0.25645088832592899</c:v>
                </c:pt>
                <c:pt idx="1577" formatCode="General">
                  <c:v>-0.26119031342440502</c:v>
                </c:pt>
                <c:pt idx="1578" formatCode="General">
                  <c:v>-0.266638622684645</c:v>
                </c:pt>
                <c:pt idx="1579" formatCode="General">
                  <c:v>-0.27149370130804501</c:v>
                </c:pt>
                <c:pt idx="1580" formatCode="General">
                  <c:v>-0.27608760769201302</c:v>
                </c:pt>
                <c:pt idx="1581" formatCode="General">
                  <c:v>-0.28104997752273803</c:v>
                </c:pt>
                <c:pt idx="1582" formatCode="General">
                  <c:v>-0.28645477517278001</c:v>
                </c:pt>
                <c:pt idx="1583" formatCode="General">
                  <c:v>-0.29230244195663402</c:v>
                </c:pt>
                <c:pt idx="1584" formatCode="General">
                  <c:v>-0.29970122273040301</c:v>
                </c:pt>
                <c:pt idx="1585" formatCode="General">
                  <c:v>-0.30900812723652998</c:v>
                </c:pt>
                <c:pt idx="1586" formatCode="General">
                  <c:v>-0.31900805835242402</c:v>
                </c:pt>
                <c:pt idx="1587" formatCode="General">
                  <c:v>-0.32885448552813601</c:v>
                </c:pt>
                <c:pt idx="1588" formatCode="General">
                  <c:v>-0.33817841617194599</c:v>
                </c:pt>
                <c:pt idx="1589" formatCode="General">
                  <c:v>-0.34535243940032501</c:v>
                </c:pt>
                <c:pt idx="1590" formatCode="General">
                  <c:v>-0.34971148640081101</c:v>
                </c:pt>
                <c:pt idx="1591" formatCode="General">
                  <c:v>-0.35251729994715902</c:v>
                </c:pt>
                <c:pt idx="1592" formatCode="General">
                  <c:v>-0.35422311024550401</c:v>
                </c:pt>
                <c:pt idx="1593" formatCode="General">
                  <c:v>-0.35518439402882102</c:v>
                </c:pt>
                <c:pt idx="1594" formatCode="General">
                  <c:v>-0.35545129066380798</c:v>
                </c:pt>
                <c:pt idx="1595" formatCode="General">
                  <c:v>-0.35456343897090198</c:v>
                </c:pt>
                <c:pt idx="1596" formatCode="General">
                  <c:v>-0.35254638231664998</c:v>
                </c:pt>
                <c:pt idx="1597" formatCode="General">
                  <c:v>-0.34880319442810798</c:v>
                </c:pt>
                <c:pt idx="1598" formatCode="General">
                  <c:v>-0.34406563881874003</c:v>
                </c:pt>
                <c:pt idx="1599" formatCode="General">
                  <c:v>-0.34076016126933101</c:v>
                </c:pt>
                <c:pt idx="1600" formatCode="General">
                  <c:v>-0.34006088172407101</c:v>
                </c:pt>
                <c:pt idx="1601" formatCode="General">
                  <c:v>-0.341346256229278</c:v>
                </c:pt>
                <c:pt idx="1602" formatCode="General">
                  <c:v>-0.34337416089495798</c:v>
                </c:pt>
                <c:pt idx="1603" formatCode="General">
                  <c:v>-0.34581486060408401</c:v>
                </c:pt>
                <c:pt idx="1604" formatCode="General">
                  <c:v>-0.349326951959545</c:v>
                </c:pt>
                <c:pt idx="1605" formatCode="General">
                  <c:v>-0.35480440860428503</c:v>
                </c:pt>
                <c:pt idx="1606" formatCode="General">
                  <c:v>-0.36175344218342997</c:v>
                </c:pt>
                <c:pt idx="1607" formatCode="General">
                  <c:v>-0.36903018473288901</c:v>
                </c:pt>
                <c:pt idx="1608" formatCode="General">
                  <c:v>-0.37631012905737099</c:v>
                </c:pt>
                <c:pt idx="1609" formatCode="General">
                  <c:v>-0.38283440225669402</c:v>
                </c:pt>
                <c:pt idx="1610" formatCode="General">
                  <c:v>-0.38858006552805002</c:v>
                </c:pt>
                <c:pt idx="1611" formatCode="General">
                  <c:v>-0.39418243180967999</c:v>
                </c:pt>
                <c:pt idx="1612" formatCode="General">
                  <c:v>-0.39846788852023901</c:v>
                </c:pt>
                <c:pt idx="1613" formatCode="General">
                  <c:v>-0.40033423294874398</c:v>
                </c:pt>
                <c:pt idx="1614" formatCode="General">
                  <c:v>-0.399645874867817</c:v>
                </c:pt>
                <c:pt idx="1615" formatCode="General">
                  <c:v>-0.39655074394209799</c:v>
                </c:pt>
                <c:pt idx="1616" formatCode="General">
                  <c:v>-0.39195289319249998</c:v>
                </c:pt>
                <c:pt idx="1617" formatCode="General">
                  <c:v>-0.38678814147339402</c:v>
                </c:pt>
                <c:pt idx="1618" formatCode="General">
                  <c:v>-0.38071717721861598</c:v>
                </c:pt>
                <c:pt idx="1619" formatCode="General">
                  <c:v>-0.373421298678066</c:v>
                </c:pt>
                <c:pt idx="1620" formatCode="General">
                  <c:v>-0.36505750656075098</c:v>
                </c:pt>
                <c:pt idx="1621" formatCode="General">
                  <c:v>-0.35538995317476202</c:v>
                </c:pt>
                <c:pt idx="1622" formatCode="General">
                  <c:v>-0.34532399528002899</c:v>
                </c:pt>
                <c:pt idx="1623" formatCode="General">
                  <c:v>-0.33592878501052997</c:v>
                </c:pt>
                <c:pt idx="1624" formatCode="General">
                  <c:v>-0.326710520289543</c:v>
                </c:pt>
                <c:pt idx="1625" formatCode="General">
                  <c:v>-0.317781521990875</c:v>
                </c:pt>
                <c:pt idx="1626" formatCode="General">
                  <c:v>-0.30900853621501001</c:v>
                </c:pt>
                <c:pt idx="1627" formatCode="General">
                  <c:v>-0.29980051480336001</c:v>
                </c:pt>
                <c:pt idx="1628" formatCode="General">
                  <c:v>-0.28968425016959898</c:v>
                </c:pt>
                <c:pt idx="1629" formatCode="General">
                  <c:v>-0.27750183084263003</c:v>
                </c:pt>
                <c:pt idx="1630" formatCode="General">
                  <c:v>-0.263513627285899</c:v>
                </c:pt>
                <c:pt idx="1631" formatCode="General">
                  <c:v>-0.249046463105706</c:v>
                </c:pt>
                <c:pt idx="1632" formatCode="General">
                  <c:v>-0.23457731037833801</c:v>
                </c:pt>
                <c:pt idx="1633" formatCode="General">
                  <c:v>-0.221060679338238</c:v>
                </c:pt>
                <c:pt idx="1634" formatCode="General">
                  <c:v>-0.209653100588164</c:v>
                </c:pt>
                <c:pt idx="1635" formatCode="General">
                  <c:v>-0.201169885200562</c:v>
                </c:pt>
                <c:pt idx="1636" formatCode="General">
                  <c:v>-0.19570410416773901</c:v>
                </c:pt>
                <c:pt idx="1637" formatCode="General">
                  <c:v>-0.19147485049390001</c:v>
                </c:pt>
                <c:pt idx="1638" formatCode="General">
                  <c:v>-0.18716976555783199</c:v>
                </c:pt>
                <c:pt idx="1639" formatCode="General">
                  <c:v>-0.18270292971438601</c:v>
                </c:pt>
                <c:pt idx="1640" formatCode="General">
                  <c:v>-0.178122899534254</c:v>
                </c:pt>
                <c:pt idx="1641" formatCode="General">
                  <c:v>-0.173050001281772</c:v>
                </c:pt>
                <c:pt idx="1642" formatCode="General">
                  <c:v>-0.16659048964989401</c:v>
                </c:pt>
                <c:pt idx="1643" formatCode="General">
                  <c:v>-0.159484987614915</c:v>
                </c:pt>
                <c:pt idx="1644" formatCode="General">
                  <c:v>-0.153284590104796</c:v>
                </c:pt>
                <c:pt idx="1645" formatCode="General">
                  <c:v>-0.14804792932515001</c:v>
                </c:pt>
                <c:pt idx="1646" formatCode="General">
                  <c:v>-0.14315427903608399</c:v>
                </c:pt>
                <c:pt idx="1647" formatCode="General">
                  <c:v>-0.13747089009584099</c:v>
                </c:pt>
                <c:pt idx="1648" formatCode="General">
                  <c:v>-0.12978581061859301</c:v>
                </c:pt>
                <c:pt idx="1649" formatCode="General">
                  <c:v>-0.120696497279683</c:v>
                </c:pt>
                <c:pt idx="1650" formatCode="General">
                  <c:v>-0.11074188127019299</c:v>
                </c:pt>
                <c:pt idx="1651" formatCode="General">
                  <c:v>-9.9503073294817598E-2</c:v>
                </c:pt>
                <c:pt idx="1652" formatCode="General">
                  <c:v>-8.7338103853891305E-2</c:v>
                </c:pt>
                <c:pt idx="1653" formatCode="General">
                  <c:v>-7.4624576125780398E-2</c:v>
                </c:pt>
                <c:pt idx="1654" formatCode="General">
                  <c:v>-6.1513156371521903E-2</c:v>
                </c:pt>
                <c:pt idx="1655" formatCode="General">
                  <c:v>-4.8271460470355798E-2</c:v>
                </c:pt>
                <c:pt idx="1656" formatCode="General">
                  <c:v>-3.4478617492635998E-2</c:v>
                </c:pt>
                <c:pt idx="1657" formatCode="General">
                  <c:v>-1.9588058506409101E-2</c:v>
                </c:pt>
                <c:pt idx="1658" formatCode="General">
                  <c:v>-4.1377498661850903E-3</c:v>
                </c:pt>
                <c:pt idx="1659" formatCode="General">
                  <c:v>1.09051439194486E-2</c:v>
                </c:pt>
                <c:pt idx="1660" formatCode="General">
                  <c:v>2.4812222813887602E-2</c:v>
                </c:pt>
                <c:pt idx="1661" formatCode="General">
                  <c:v>3.6300171057435403E-2</c:v>
                </c:pt>
                <c:pt idx="1662" formatCode="General">
                  <c:v>4.4024223505179497E-2</c:v>
                </c:pt>
                <c:pt idx="1663" formatCode="General">
                  <c:v>4.7122734332999197E-2</c:v>
                </c:pt>
                <c:pt idx="1664" formatCode="General">
                  <c:v>4.5591544414479698E-2</c:v>
                </c:pt>
                <c:pt idx="1665" formatCode="General">
                  <c:v>4.0191472198833698E-2</c:v>
                </c:pt>
                <c:pt idx="1666" formatCode="General">
                  <c:v>3.2649830107681098E-2</c:v>
                </c:pt>
                <c:pt idx="1667" formatCode="General">
                  <c:v>2.4400141528186599E-2</c:v>
                </c:pt>
                <c:pt idx="1668" formatCode="General">
                  <c:v>1.6039065717974799E-2</c:v>
                </c:pt>
                <c:pt idx="1669" formatCode="General">
                  <c:v>9.5420528372409993E-3</c:v>
                </c:pt>
                <c:pt idx="1670" formatCode="General">
                  <c:v>6.5780942301468101E-3</c:v>
                </c:pt>
                <c:pt idx="1671" formatCode="General">
                  <c:v>7.5048741763064902E-3</c:v>
                </c:pt>
                <c:pt idx="1672" formatCode="General">
                  <c:v>1.1578955145444001E-2</c:v>
                </c:pt>
                <c:pt idx="1673" formatCode="General">
                  <c:v>1.7232710938233999E-2</c:v>
                </c:pt>
                <c:pt idx="1674" formatCode="General">
                  <c:v>2.3995504981170701E-2</c:v>
                </c:pt>
                <c:pt idx="1675" formatCode="General">
                  <c:v>3.2299222229974403E-2</c:v>
                </c:pt>
                <c:pt idx="1676" formatCode="General">
                  <c:v>4.20862569605343E-2</c:v>
                </c:pt>
                <c:pt idx="1677" formatCode="General">
                  <c:v>5.3316879491464998E-2</c:v>
                </c:pt>
                <c:pt idx="1678" formatCode="General">
                  <c:v>6.5261836493743702E-2</c:v>
                </c:pt>
                <c:pt idx="1679" formatCode="General">
                  <c:v>7.69765096595664E-2</c:v>
                </c:pt>
                <c:pt idx="1680" formatCode="General">
                  <c:v>8.85290632751108E-2</c:v>
                </c:pt>
                <c:pt idx="1681" formatCode="General">
                  <c:v>9.9853717713225695E-2</c:v>
                </c:pt>
                <c:pt idx="1682" formatCode="General">
                  <c:v>0.11049056671905901</c:v>
                </c:pt>
                <c:pt idx="1683" formatCode="General">
                  <c:v>0.12023407513876901</c:v>
                </c:pt>
                <c:pt idx="1684" formatCode="General">
                  <c:v>0.12884268149763001</c:v>
                </c:pt>
                <c:pt idx="1685" formatCode="General">
                  <c:v>0.13581369907326599</c:v>
                </c:pt>
                <c:pt idx="1686" formatCode="General">
                  <c:v>0.14076759930393201</c:v>
                </c:pt>
                <c:pt idx="1687" formatCode="General">
                  <c:v>0.14390412893378399</c:v>
                </c:pt>
                <c:pt idx="1688" formatCode="General">
                  <c:v>0.14589806424937299</c:v>
                </c:pt>
                <c:pt idx="1689" formatCode="General">
                  <c:v>0.14745778233291801</c:v>
                </c:pt>
                <c:pt idx="1690" formatCode="General">
                  <c:v>0.14866710907660799</c:v>
                </c:pt>
                <c:pt idx="1691" formatCode="General">
                  <c:v>0.14932021946445101</c:v>
                </c:pt>
                <c:pt idx="1692" formatCode="General">
                  <c:v>0.150021219680711</c:v>
                </c:pt>
                <c:pt idx="1693" formatCode="General">
                  <c:v>0.15200913775254801</c:v>
                </c:pt>
                <c:pt idx="1694" formatCode="General">
                  <c:v>0.15594721860629701</c:v>
                </c:pt>
                <c:pt idx="1695" formatCode="General">
                  <c:v>0.16185749576431699</c:v>
                </c:pt>
                <c:pt idx="1696" formatCode="General">
                  <c:v>0.168985773124291</c:v>
                </c:pt>
                <c:pt idx="1697" formatCode="General">
                  <c:v>0.17613006440586801</c:v>
                </c:pt>
                <c:pt idx="1698" formatCode="General">
                  <c:v>0.18314356147881</c:v>
                </c:pt>
                <c:pt idx="1699" formatCode="General">
                  <c:v>0.19023543170548601</c:v>
                </c:pt>
                <c:pt idx="1700" formatCode="General">
                  <c:v>0.19662530182294799</c:v>
                </c:pt>
                <c:pt idx="1701" formatCode="General">
                  <c:v>0.20178841426753</c:v>
                </c:pt>
                <c:pt idx="1702" formatCode="General">
                  <c:v>0.206020624938166</c:v>
                </c:pt>
                <c:pt idx="1703" formatCode="General">
                  <c:v>0.20971466278122899</c:v>
                </c:pt>
                <c:pt idx="1704" formatCode="General">
                  <c:v>0.21302787668357601</c:v>
                </c:pt>
                <c:pt idx="1705" formatCode="General">
                  <c:v>0.21521367150290799</c:v>
                </c:pt>
                <c:pt idx="1706" formatCode="General">
                  <c:v>0.21601053943368201</c:v>
                </c:pt>
                <c:pt idx="1707" formatCode="General">
                  <c:v>0.21611375174792499</c:v>
                </c:pt>
                <c:pt idx="1708" formatCode="General">
                  <c:v>0.21608379041511999</c:v>
                </c:pt>
                <c:pt idx="1709" formatCode="General">
                  <c:v>0.216169963991103</c:v>
                </c:pt>
                <c:pt idx="1710" formatCode="General">
                  <c:v>0.21684830343838599</c:v>
                </c:pt>
                <c:pt idx="1711" formatCode="General">
                  <c:v>0.21839090928331201</c:v>
                </c:pt>
                <c:pt idx="1712" formatCode="General">
                  <c:v>0.220854373825905</c:v>
                </c:pt>
                <c:pt idx="1713" formatCode="General">
                  <c:v>0.22435556673689699</c:v>
                </c:pt>
                <c:pt idx="1714" formatCode="General">
                  <c:v>0.22849771244825701</c:v>
                </c:pt>
                <c:pt idx="1715" formatCode="General">
                  <c:v>0.23228446743390699</c:v>
                </c:pt>
                <c:pt idx="1716" formatCode="General">
                  <c:v>0.23481055540653101</c:v>
                </c:pt>
                <c:pt idx="1717" formatCode="General">
                  <c:v>0.23619001495448899</c:v>
                </c:pt>
                <c:pt idx="1718" formatCode="General">
                  <c:v>0.23686989759615701</c:v>
                </c:pt>
                <c:pt idx="1719" formatCode="General">
                  <c:v>0.236381706776673</c:v>
                </c:pt>
                <c:pt idx="1720" formatCode="General">
                  <c:v>0.23458358287322001</c:v>
                </c:pt>
                <c:pt idx="1721" formatCode="General">
                  <c:v>0.23210739474424399</c:v>
                </c:pt>
                <c:pt idx="1722" formatCode="General">
                  <c:v>0.228858481545819</c:v>
                </c:pt>
                <c:pt idx="1723" formatCode="General">
                  <c:v>0.224672740803327</c:v>
                </c:pt>
                <c:pt idx="1724" formatCode="General">
                  <c:v>0.22006436648448099</c:v>
                </c:pt>
                <c:pt idx="1725" formatCode="General">
                  <c:v>0.216622771650511</c:v>
                </c:pt>
                <c:pt idx="1726" formatCode="General">
                  <c:v>0.21403208850840999</c:v>
                </c:pt>
                <c:pt idx="1727" formatCode="General">
                  <c:v>0.21125886861954399</c:v>
                </c:pt>
                <c:pt idx="1728" formatCode="General">
                  <c:v>0.209491263299353</c:v>
                </c:pt>
                <c:pt idx="1729" formatCode="General">
                  <c:v>0.209382805220759</c:v>
                </c:pt>
                <c:pt idx="1730" formatCode="General">
                  <c:v>0.21013820467404401</c:v>
                </c:pt>
                <c:pt idx="1731" formatCode="General">
                  <c:v>0.21085656491096499</c:v>
                </c:pt>
                <c:pt idx="1732" formatCode="General">
                  <c:v>0.211880838891332</c:v>
                </c:pt>
                <c:pt idx="1733" formatCode="General">
                  <c:v>0.212598479884339</c:v>
                </c:pt>
                <c:pt idx="1734" formatCode="General">
                  <c:v>0.21185191694396799</c:v>
                </c:pt>
                <c:pt idx="1735" formatCode="General">
                  <c:v>0.210238636655254</c:v>
                </c:pt>
                <c:pt idx="1736" formatCode="General">
                  <c:v>0.20871630488784501</c:v>
                </c:pt>
                <c:pt idx="1737" formatCode="General">
                  <c:v>0.20790641877305399</c:v>
                </c:pt>
                <c:pt idx="1738" formatCode="General">
                  <c:v>0.20787958200055001</c:v>
                </c:pt>
                <c:pt idx="1739" formatCode="General">
                  <c:v>0.20812045096136</c:v>
                </c:pt>
                <c:pt idx="1740" formatCode="General">
                  <c:v>0.20819388807994599</c:v>
                </c:pt>
                <c:pt idx="1741" formatCode="General">
                  <c:v>0.208206515326361</c:v>
                </c:pt>
                <c:pt idx="1742" formatCode="General">
                  <c:v>0.207944998674855</c:v>
                </c:pt>
                <c:pt idx="1743" formatCode="General">
                  <c:v>0.20750188587408</c:v>
                </c:pt>
                <c:pt idx="1744" formatCode="General">
                  <c:v>0.20741407990190899</c:v>
                </c:pt>
                <c:pt idx="1745" formatCode="General">
                  <c:v>0.20830695143304201</c:v>
                </c:pt>
                <c:pt idx="1746" formatCode="General">
                  <c:v>0.21135615295270199</c:v>
                </c:pt>
                <c:pt idx="1747" formatCode="General">
                  <c:v>0.21710580137944199</c:v>
                </c:pt>
                <c:pt idx="1748" formatCode="General">
                  <c:v>0.22486041253806999</c:v>
                </c:pt>
                <c:pt idx="1749" formatCode="General">
                  <c:v>0.23447473785616499</c:v>
                </c:pt>
                <c:pt idx="1750" formatCode="General">
                  <c:v>0.24572626070147599</c:v>
                </c:pt>
                <c:pt idx="1751" formatCode="General">
                  <c:v>0.25758441634312801</c:v>
                </c:pt>
                <c:pt idx="1752" formatCode="General">
                  <c:v>0.269023938770861</c:v>
                </c:pt>
                <c:pt idx="1753" formatCode="General">
                  <c:v>0.27977429274166499</c:v>
                </c:pt>
                <c:pt idx="1754" formatCode="General">
                  <c:v>0.28990979771971598</c:v>
                </c:pt>
                <c:pt idx="1755" formatCode="General">
                  <c:v>0.299078076261385</c:v>
                </c:pt>
                <c:pt idx="1756" formatCode="General">
                  <c:v>0.30768050044749301</c:v>
                </c:pt>
                <c:pt idx="1757" formatCode="General">
                  <c:v>0.314815801801758</c:v>
                </c:pt>
                <c:pt idx="1758" formatCode="General">
                  <c:v>0.31953517644218199</c:v>
                </c:pt>
                <c:pt idx="1759" formatCode="General">
                  <c:v>0.32286288352867298</c:v>
                </c:pt>
                <c:pt idx="1760" formatCode="General">
                  <c:v>0.32552939616426602</c:v>
                </c:pt>
                <c:pt idx="1761" formatCode="General">
                  <c:v>0.32649055911859198</c:v>
                </c:pt>
                <c:pt idx="1762" formatCode="General">
                  <c:v>0.32529024567704001</c:v>
                </c:pt>
                <c:pt idx="1763" formatCode="General">
                  <c:v>0.32343139324090903</c:v>
                </c:pt>
                <c:pt idx="1764" formatCode="General">
                  <c:v>0.32196381508442601</c:v>
                </c:pt>
                <c:pt idx="1765" formatCode="General">
                  <c:v>0.32076736372736597</c:v>
                </c:pt>
                <c:pt idx="1766" formatCode="General">
                  <c:v>0.31918226126615201</c:v>
                </c:pt>
                <c:pt idx="1767" formatCode="General">
                  <c:v>0.316711937805642</c:v>
                </c:pt>
                <c:pt idx="1768" formatCode="General">
                  <c:v>0.31401791183696198</c:v>
                </c:pt>
                <c:pt idx="1769" formatCode="General">
                  <c:v>0.31122839792278001</c:v>
                </c:pt>
                <c:pt idx="1770" formatCode="General">
                  <c:v>0.30819783836713499</c:v>
                </c:pt>
                <c:pt idx="1771" formatCode="General">
                  <c:v>0.30540174816000698</c:v>
                </c:pt>
                <c:pt idx="1772" formatCode="General">
                  <c:v>0.302171820543986</c:v>
                </c:pt>
                <c:pt idx="1773" formatCode="General">
                  <c:v>0.29775786342890298</c:v>
                </c:pt>
                <c:pt idx="1774" formatCode="General">
                  <c:v>0.29273624322502001</c:v>
                </c:pt>
                <c:pt idx="1775" formatCode="General">
                  <c:v>0.28843683183413799</c:v>
                </c:pt>
                <c:pt idx="1776" formatCode="General">
                  <c:v>0.28446091879034202</c:v>
                </c:pt>
                <c:pt idx="1777" formatCode="General">
                  <c:v>0.28062196457181399</c:v>
                </c:pt>
                <c:pt idx="1778" formatCode="General">
                  <c:v>0.27795181150975501</c:v>
                </c:pt>
                <c:pt idx="1779" formatCode="General">
                  <c:v>0.27662474771027701</c:v>
                </c:pt>
                <c:pt idx="1780" formatCode="General">
                  <c:v>0.27670171801846</c:v>
                </c:pt>
                <c:pt idx="1781" formatCode="General">
                  <c:v>0.27822178131958197</c:v>
                </c:pt>
                <c:pt idx="1782" formatCode="General">
                  <c:v>0.28089139251986001</c:v>
                </c:pt>
                <c:pt idx="1783" formatCode="General">
                  <c:v>0.28508014852095598</c:v>
                </c:pt>
                <c:pt idx="1784" formatCode="General">
                  <c:v>0.29147019995543499</c:v>
                </c:pt>
                <c:pt idx="1785" formatCode="General">
                  <c:v>0.30024217362766698</c:v>
                </c:pt>
                <c:pt idx="1786" formatCode="General">
                  <c:v>0.310222127260465</c:v>
                </c:pt>
                <c:pt idx="1787" formatCode="General">
                  <c:v>0.31972333216673698</c:v>
                </c:pt>
                <c:pt idx="1788" formatCode="General">
                  <c:v>0.32825501955532799</c:v>
                </c:pt>
                <c:pt idx="1789" formatCode="General">
                  <c:v>0.33597933972367</c:v>
                </c:pt>
                <c:pt idx="1790" formatCode="General">
                  <c:v>0.34308213028020501</c:v>
                </c:pt>
                <c:pt idx="1791" formatCode="General">
                  <c:v>0.35025777433619898</c:v>
                </c:pt>
                <c:pt idx="1792" formatCode="General">
                  <c:v>0.35748873660611002</c:v>
                </c:pt>
                <c:pt idx="1793" formatCode="General">
                  <c:v>0.36335832939785101</c:v>
                </c:pt>
                <c:pt idx="1794" formatCode="General">
                  <c:v>0.36683853207663297</c:v>
                </c:pt>
                <c:pt idx="1795" formatCode="General">
                  <c:v>0.366669169537444</c:v>
                </c:pt>
                <c:pt idx="1796" formatCode="General">
                  <c:v>0.36199028958549101</c:v>
                </c:pt>
                <c:pt idx="1797" formatCode="General">
                  <c:v>0.35363033461336402</c:v>
                </c:pt>
                <c:pt idx="1798" formatCode="General">
                  <c:v>0.34251739772939099</c:v>
                </c:pt>
                <c:pt idx="1799" formatCode="General">
                  <c:v>0.33019962146804899</c:v>
                </c:pt>
                <c:pt idx="1800" formatCode="General">
                  <c:v>0.31884896348056102</c:v>
                </c:pt>
                <c:pt idx="1801" formatCode="General">
                  <c:v>0.308656161087976</c:v>
                </c:pt>
                <c:pt idx="1802" formatCode="General">
                  <c:v>0.29823493553610803</c:v>
                </c:pt>
                <c:pt idx="1803" formatCode="General">
                  <c:v>0.28794046815916302</c:v>
                </c:pt>
                <c:pt idx="1804" formatCode="General">
                  <c:v>0.27860959562171</c:v>
                </c:pt>
                <c:pt idx="1805" formatCode="General">
                  <c:v>0.26955818190469</c:v>
                </c:pt>
                <c:pt idx="1806" formatCode="General">
                  <c:v>0.26001892456577502</c:v>
                </c:pt>
                <c:pt idx="1807" formatCode="General">
                  <c:v>0.24999699123601599</c:v>
                </c:pt>
                <c:pt idx="1808" formatCode="General">
                  <c:v>0.24062313883852299</c:v>
                </c:pt>
                <c:pt idx="1809" formatCode="General">
                  <c:v>0.23232420196583201</c:v>
                </c:pt>
                <c:pt idx="1810" formatCode="General">
                  <c:v>0.224662949398031</c:v>
                </c:pt>
                <c:pt idx="1811" formatCode="General">
                  <c:v>0.216836903016942</c:v>
                </c:pt>
                <c:pt idx="1812" formatCode="General">
                  <c:v>0.20845161654960401</c:v>
                </c:pt>
                <c:pt idx="1813" formatCode="General">
                  <c:v>0.19959570525001899</c:v>
                </c:pt>
                <c:pt idx="1814" formatCode="General">
                  <c:v>0.190646783190735</c:v>
                </c:pt>
                <c:pt idx="1815" formatCode="General">
                  <c:v>0.18152246274967901</c:v>
                </c:pt>
                <c:pt idx="1816" formatCode="General">
                  <c:v>0.171947453912836</c:v>
                </c:pt>
                <c:pt idx="1817" formatCode="General">
                  <c:v>0.162476600866369</c:v>
                </c:pt>
                <c:pt idx="1818" formatCode="General">
                  <c:v>0.15345103078243599</c:v>
                </c:pt>
                <c:pt idx="1819" formatCode="General">
                  <c:v>0.14564019150320101</c:v>
                </c:pt>
                <c:pt idx="1820" formatCode="General">
                  <c:v>0.13940228411208699</c:v>
                </c:pt>
                <c:pt idx="1821" formatCode="General">
                  <c:v>0.134224209398143</c:v>
                </c:pt>
                <c:pt idx="1822" formatCode="General">
                  <c:v>0.130169511537648</c:v>
                </c:pt>
                <c:pt idx="1823" formatCode="General">
                  <c:v>0.126620999354915</c:v>
                </c:pt>
                <c:pt idx="1824" formatCode="General">
                  <c:v>0.121635099620238</c:v>
                </c:pt>
                <c:pt idx="1825" formatCode="General">
                  <c:v>0.115410452018161</c:v>
                </c:pt>
                <c:pt idx="1826" formatCode="General">
                  <c:v>0.109881411659479</c:v>
                </c:pt>
                <c:pt idx="1827" formatCode="General">
                  <c:v>0.10582622942938499</c:v>
                </c:pt>
                <c:pt idx="1828" formatCode="General">
                  <c:v>0.10438067108445601</c:v>
                </c:pt>
                <c:pt idx="1829" formatCode="General">
                  <c:v>0.10565535549994599</c:v>
                </c:pt>
                <c:pt idx="1830" formatCode="General">
                  <c:v>0.108284366442293</c:v>
                </c:pt>
                <c:pt idx="1831" formatCode="General">
                  <c:v>0.11162676752669599</c:v>
                </c:pt>
                <c:pt idx="1832" formatCode="General">
                  <c:v>0.11512958473938301</c:v>
                </c:pt>
                <c:pt idx="1833" formatCode="General">
                  <c:v>0.11891800471092</c:v>
                </c:pt>
                <c:pt idx="1834" formatCode="General">
                  <c:v>0.12325783823535399</c:v>
                </c:pt>
                <c:pt idx="1835" formatCode="General">
                  <c:v>0.12660289281960499</c:v>
                </c:pt>
                <c:pt idx="1836" formatCode="General">
                  <c:v>0.12761587019391701</c:v>
                </c:pt>
                <c:pt idx="1837" formatCode="General">
                  <c:v>0.127030749815602</c:v>
                </c:pt>
                <c:pt idx="1838" formatCode="General">
                  <c:v>0.12547474905886399</c:v>
                </c:pt>
                <c:pt idx="1839" formatCode="General">
                  <c:v>0.12279605850372199</c:v>
                </c:pt>
                <c:pt idx="1840" formatCode="General">
                  <c:v>0.118713378978031</c:v>
                </c:pt>
                <c:pt idx="1841" formatCode="General">
                  <c:v>0.11289299564159599</c:v>
                </c:pt>
                <c:pt idx="1842" formatCode="General">
                  <c:v>0.104341554475016</c:v>
                </c:pt>
                <c:pt idx="1843" formatCode="General">
                  <c:v>9.2079519479359107E-2</c:v>
                </c:pt>
                <c:pt idx="1844" formatCode="General">
                  <c:v>7.6679333334599406E-2</c:v>
                </c:pt>
                <c:pt idx="1845" formatCode="General">
                  <c:v>5.9189537980470899E-2</c:v>
                </c:pt>
                <c:pt idx="1846" formatCode="General">
                  <c:v>4.0075845486824899E-2</c:v>
                </c:pt>
                <c:pt idx="1847" formatCode="General">
                  <c:v>1.88967917424883E-2</c:v>
                </c:pt>
                <c:pt idx="1848" formatCode="General">
                  <c:v>-4.3120792912848599E-3</c:v>
                </c:pt>
                <c:pt idx="1849" formatCode="General">
                  <c:v>-2.8493293006250201E-2</c:v>
                </c:pt>
                <c:pt idx="1850" formatCode="General">
                  <c:v>-5.2064393266113403E-2</c:v>
                </c:pt>
                <c:pt idx="1851" formatCode="General">
                  <c:v>-7.4662237508444598E-2</c:v>
                </c:pt>
                <c:pt idx="1852" formatCode="General">
                  <c:v>-9.6922544155356602E-2</c:v>
                </c:pt>
                <c:pt idx="1853" formatCode="General">
                  <c:v>-0.118768248557635</c:v>
                </c:pt>
                <c:pt idx="1854" formatCode="General">
                  <c:v>-0.13922011736791201</c:v>
                </c:pt>
                <c:pt idx="1855" formatCode="General">
                  <c:v>-0.15693626741500299</c:v>
                </c:pt>
                <c:pt idx="1856" formatCode="General">
                  <c:v>-0.17169655379269599</c:v>
                </c:pt>
                <c:pt idx="1857" formatCode="General">
                  <c:v>-0.183156155571916</c:v>
                </c:pt>
                <c:pt idx="1858" formatCode="General">
                  <c:v>-0.19064707562361299</c:v>
                </c:pt>
                <c:pt idx="1859" formatCode="General">
                  <c:v>-0.19470489637994101</c:v>
                </c:pt>
                <c:pt idx="1860" formatCode="General">
                  <c:v>-0.19638099791646799</c:v>
                </c:pt>
                <c:pt idx="1861" formatCode="General">
                  <c:v>-0.19524151235071999</c:v>
                </c:pt>
                <c:pt idx="1862" formatCode="General">
                  <c:v>-0.19073320195817201</c:v>
                </c:pt>
                <c:pt idx="1863" formatCode="General">
                  <c:v>-0.184400314649416</c:v>
                </c:pt>
                <c:pt idx="1864" formatCode="General">
                  <c:v>-0.177653632704977</c:v>
                </c:pt>
                <c:pt idx="1865" formatCode="General">
                  <c:v>-0.17174540314991199</c:v>
                </c:pt>
                <c:pt idx="1866" formatCode="General">
                  <c:v>-0.168373829389868</c:v>
                </c:pt>
                <c:pt idx="1867" formatCode="General">
                  <c:v>-0.168956590828158</c:v>
                </c:pt>
                <c:pt idx="1868" formatCode="General">
                  <c:v>-0.174020769109861</c:v>
                </c:pt>
                <c:pt idx="1869" formatCode="General">
                  <c:v>-0.18249518623442099</c:v>
                </c:pt>
                <c:pt idx="1870" formatCode="General">
                  <c:v>-0.192616901832805</c:v>
                </c:pt>
                <c:pt idx="1871" formatCode="General">
                  <c:v>-0.20312286139371399</c:v>
                </c:pt>
                <c:pt idx="1872" formatCode="General">
                  <c:v>-0.21370167710253099</c:v>
                </c:pt>
                <c:pt idx="1873" formatCode="General">
                  <c:v>-0.22456696263722101</c:v>
                </c:pt>
                <c:pt idx="1874" formatCode="General">
                  <c:v>-0.23569921847436101</c:v>
                </c:pt>
                <c:pt idx="1875" formatCode="General">
                  <c:v>-0.246293478230737</c:v>
                </c:pt>
                <c:pt idx="1876" formatCode="General">
                  <c:v>-0.25638765280043602</c:v>
                </c:pt>
                <c:pt idx="1877" formatCode="General">
                  <c:v>-0.26706846036142501</c:v>
                </c:pt>
                <c:pt idx="1878" formatCode="General">
                  <c:v>-0.27812439092270103</c:v>
                </c:pt>
                <c:pt idx="1879" formatCode="General">
                  <c:v>-0.288413821690232</c:v>
                </c:pt>
                <c:pt idx="1880" formatCode="General">
                  <c:v>-0.29712822430271002</c:v>
                </c:pt>
                <c:pt idx="1881" formatCode="General">
                  <c:v>-0.304506274278804</c:v>
                </c:pt>
                <c:pt idx="1882" formatCode="General">
                  <c:v>-0.311957593188742</c:v>
                </c:pt>
                <c:pt idx="1883" formatCode="General">
                  <c:v>-0.32030301616176998</c:v>
                </c:pt>
                <c:pt idx="1884" formatCode="General">
                  <c:v>-0.32932077349206201</c:v>
                </c:pt>
                <c:pt idx="1885" formatCode="General">
                  <c:v>-0.33856681989106702</c:v>
                </c:pt>
                <c:pt idx="1886" formatCode="General">
                  <c:v>-0.34772932343603802</c:v>
                </c:pt>
                <c:pt idx="1887" formatCode="General">
                  <c:v>-0.357269776369607</c:v>
                </c:pt>
                <c:pt idx="1888" formatCode="General">
                  <c:v>-0.36802439739300102</c:v>
                </c:pt>
                <c:pt idx="1889" formatCode="General">
                  <c:v>-0.37922432045487298</c:v>
                </c:pt>
                <c:pt idx="1890" formatCode="General">
                  <c:v>-0.38908912955587999</c:v>
                </c:pt>
                <c:pt idx="1891" formatCode="General">
                  <c:v>-0.396987696233918</c:v>
                </c:pt>
                <c:pt idx="1892" formatCode="General">
                  <c:v>-0.403391138553921</c:v>
                </c:pt>
                <c:pt idx="1893" formatCode="General">
                  <c:v>-0.40849047807532102</c:v>
                </c:pt>
                <c:pt idx="1894" formatCode="General">
                  <c:v>-0.41306871032779302</c:v>
                </c:pt>
                <c:pt idx="1895" formatCode="General">
                  <c:v>-0.41803919266193601</c:v>
                </c:pt>
                <c:pt idx="1896" formatCode="General">
                  <c:v>-0.42321422483964199</c:v>
                </c:pt>
                <c:pt idx="1897" formatCode="General">
                  <c:v>-0.42854687636550198</c:v>
                </c:pt>
                <c:pt idx="1898" formatCode="General">
                  <c:v>-0.43401176688594201</c:v>
                </c:pt>
                <c:pt idx="1899" formatCode="General">
                  <c:v>-0.43881961695986998</c:v>
                </c:pt>
                <c:pt idx="1900" formatCode="General">
                  <c:v>-0.44271915923858102</c:v>
                </c:pt>
                <c:pt idx="1901" formatCode="General">
                  <c:v>-0.44651232792540202</c:v>
                </c:pt>
                <c:pt idx="1902" formatCode="General">
                  <c:v>-0.45029122952330802</c:v>
                </c:pt>
                <c:pt idx="1903" formatCode="General">
                  <c:v>-0.45344739407983298</c:v>
                </c:pt>
                <c:pt idx="1904" formatCode="General">
                  <c:v>-0.455277440852219</c:v>
                </c:pt>
                <c:pt idx="1905" formatCode="General">
                  <c:v>-0.45523368114008</c:v>
                </c:pt>
                <c:pt idx="1906" formatCode="General">
                  <c:v>-0.45337106725342402</c:v>
                </c:pt>
                <c:pt idx="1907" formatCode="General">
                  <c:v>-0.45057126827070099</c:v>
                </c:pt>
                <c:pt idx="1908" formatCode="General">
                  <c:v>-0.448115428315424</c:v>
                </c:pt>
                <c:pt idx="1909" formatCode="General">
                  <c:v>-0.44620281823175101</c:v>
                </c:pt>
                <c:pt idx="1910" formatCode="General">
                  <c:v>-0.444614988371486</c:v>
                </c:pt>
                <c:pt idx="1911" formatCode="General">
                  <c:v>-0.44338632770820902</c:v>
                </c:pt>
                <c:pt idx="1912" formatCode="General">
                  <c:v>-0.44349234210847499</c:v>
                </c:pt>
                <c:pt idx="1913" formatCode="General">
                  <c:v>-0.44544624075199102</c:v>
                </c:pt>
                <c:pt idx="1914" formatCode="General">
                  <c:v>-0.44787363379309503</c:v>
                </c:pt>
                <c:pt idx="1915" formatCode="General">
                  <c:v>-0.44879344123432502</c:v>
                </c:pt>
                <c:pt idx="1916" formatCode="General">
                  <c:v>-0.44665091847464999</c:v>
                </c:pt>
                <c:pt idx="1917" formatCode="General">
                  <c:v>-0.44159057610265501</c:v>
                </c:pt>
                <c:pt idx="1918" formatCode="General">
                  <c:v>-0.43363498416843399</c:v>
                </c:pt>
                <c:pt idx="1919" formatCode="General">
                  <c:v>-0.42322379335103899</c:v>
                </c:pt>
                <c:pt idx="1920" formatCode="General">
                  <c:v>-0.41211886208709197</c:v>
                </c:pt>
                <c:pt idx="1921" formatCode="General">
                  <c:v>-0.40149283298646199</c:v>
                </c:pt>
                <c:pt idx="1922" formatCode="General">
                  <c:v>-0.39185683385319298</c:v>
                </c:pt>
                <c:pt idx="1923" formatCode="General">
                  <c:v>-0.38379294545130899</c:v>
                </c:pt>
                <c:pt idx="1924" formatCode="General">
                  <c:v>-0.37773770836788001</c:v>
                </c:pt>
                <c:pt idx="1925" formatCode="General">
                  <c:v>-0.373438946429904</c:v>
                </c:pt>
                <c:pt idx="1926" formatCode="General">
                  <c:v>-0.37067154245650502</c:v>
                </c:pt>
                <c:pt idx="1927" formatCode="General">
                  <c:v>-0.369768915963608</c:v>
                </c:pt>
                <c:pt idx="1928" formatCode="General">
                  <c:v>-0.370389019331817</c:v>
                </c:pt>
                <c:pt idx="1929" formatCode="General">
                  <c:v>-0.37145745509307099</c:v>
                </c:pt>
                <c:pt idx="1930" formatCode="General">
                  <c:v>-0.373222928180306</c:v>
                </c:pt>
                <c:pt idx="1931" formatCode="General">
                  <c:v>-0.375729864777267</c:v>
                </c:pt>
                <c:pt idx="1932" formatCode="General">
                  <c:v>-0.378035420635078</c:v>
                </c:pt>
                <c:pt idx="1933" formatCode="General">
                  <c:v>-0.37943485722213999</c:v>
                </c:pt>
                <c:pt idx="1934" formatCode="General">
                  <c:v>-0.379712638368356</c:v>
                </c:pt>
                <c:pt idx="1935" formatCode="General">
                  <c:v>-0.37954997538951801</c:v>
                </c:pt>
                <c:pt idx="1936" formatCode="General">
                  <c:v>-0.37955927784662302</c:v>
                </c:pt>
                <c:pt idx="1937" formatCode="General">
                  <c:v>-0.379359162455841</c:v>
                </c:pt>
                <c:pt idx="1938" formatCode="General">
                  <c:v>-0.37914080646569398</c:v>
                </c:pt>
                <c:pt idx="1939" formatCode="General">
                  <c:v>-0.37980264761423299</c:v>
                </c:pt>
                <c:pt idx="1940" formatCode="General">
                  <c:v>-0.38156501697894502</c:v>
                </c:pt>
                <c:pt idx="1941" formatCode="General">
                  <c:v>-0.38324506190970198</c:v>
                </c:pt>
                <c:pt idx="1942" formatCode="General">
                  <c:v>-0.38377821007184798</c:v>
                </c:pt>
                <c:pt idx="1943" formatCode="General">
                  <c:v>-0.38350132555227201</c:v>
                </c:pt>
                <c:pt idx="1944" formatCode="General">
                  <c:v>-0.38267045312844</c:v>
                </c:pt>
                <c:pt idx="1945" formatCode="General">
                  <c:v>-0.38170317817150901</c:v>
                </c:pt>
                <c:pt idx="1946" formatCode="General">
                  <c:v>-0.38057650006202798</c:v>
                </c:pt>
                <c:pt idx="1947" formatCode="General">
                  <c:v>-0.37911129182047298</c:v>
                </c:pt>
                <c:pt idx="1948" formatCode="General">
                  <c:v>-0.37649886561655499</c:v>
                </c:pt>
                <c:pt idx="1949" formatCode="General">
                  <c:v>-0.37186282324182601</c:v>
                </c:pt>
                <c:pt idx="1950" formatCode="General">
                  <c:v>-0.36543290138852003</c:v>
                </c:pt>
                <c:pt idx="1951" formatCode="General">
                  <c:v>-0.35669021938035</c:v>
                </c:pt>
                <c:pt idx="1952" formatCode="General">
                  <c:v>-0.34643980205165098</c:v>
                </c:pt>
                <c:pt idx="1953" formatCode="General">
                  <c:v>-0.33578405605599299</c:v>
                </c:pt>
                <c:pt idx="1954" formatCode="General">
                  <c:v>-0.32380370193318098</c:v>
                </c:pt>
                <c:pt idx="1955" formatCode="General">
                  <c:v>-0.309691264840465</c:v>
                </c:pt>
                <c:pt idx="1956" formatCode="General">
                  <c:v>-0.29393540296913301</c:v>
                </c:pt>
                <c:pt idx="1957" formatCode="General">
                  <c:v>-0.277889123106215</c:v>
                </c:pt>
                <c:pt idx="1958" formatCode="General">
                  <c:v>-0.262987154942943</c:v>
                </c:pt>
                <c:pt idx="1959" formatCode="General">
                  <c:v>-0.249817697829221</c:v>
                </c:pt>
                <c:pt idx="1960" formatCode="General">
                  <c:v>-0.23796600457606301</c:v>
                </c:pt>
                <c:pt idx="1961" formatCode="General">
                  <c:v>-0.227489969374395</c:v>
                </c:pt>
                <c:pt idx="1962" formatCode="General">
                  <c:v>-0.21771072376701101</c:v>
                </c:pt>
                <c:pt idx="1963" formatCode="General">
                  <c:v>-0.207227611522218</c:v>
                </c:pt>
                <c:pt idx="1964" formatCode="General">
                  <c:v>-0.195955884150253</c:v>
                </c:pt>
                <c:pt idx="1965" formatCode="General">
                  <c:v>-0.183750037565657</c:v>
                </c:pt>
                <c:pt idx="1966" formatCode="General">
                  <c:v>-0.16964119118645299</c:v>
                </c:pt>
                <c:pt idx="1967" formatCode="General">
                  <c:v>-0.154101521917555</c:v>
                </c:pt>
                <c:pt idx="1968" formatCode="General">
                  <c:v>-0.13925275112466701</c:v>
                </c:pt>
                <c:pt idx="1969" formatCode="General">
                  <c:v>-0.12659473473226501</c:v>
                </c:pt>
                <c:pt idx="1970" formatCode="General">
                  <c:v>-0.11686906770489</c:v>
                </c:pt>
                <c:pt idx="1971" formatCode="General">
                  <c:v>-0.110198301546865</c:v>
                </c:pt>
                <c:pt idx="1972" formatCode="General">
                  <c:v>-0.105336622983166</c:v>
                </c:pt>
                <c:pt idx="1973" formatCode="General">
                  <c:v>-0.100724861862568</c:v>
                </c:pt>
                <c:pt idx="1974" formatCode="General">
                  <c:v>-9.5702124122398605E-2</c:v>
                </c:pt>
                <c:pt idx="1975" formatCode="General">
                  <c:v>-8.91895410237208E-2</c:v>
                </c:pt>
                <c:pt idx="1976" formatCode="General">
                  <c:v>-8.0547551781973203E-2</c:v>
                </c:pt>
                <c:pt idx="1977" formatCode="General">
                  <c:v>-7.0811131943565697E-2</c:v>
                </c:pt>
                <c:pt idx="1978" formatCode="General">
                  <c:v>-6.0347666884986398E-2</c:v>
                </c:pt>
                <c:pt idx="1979" formatCode="General">
                  <c:v>-4.9196122928849603E-2</c:v>
                </c:pt>
                <c:pt idx="1980" formatCode="General">
                  <c:v>-3.7491028778744002E-2</c:v>
                </c:pt>
                <c:pt idx="1981" formatCode="General">
                  <c:v>-2.4715613021410499E-2</c:v>
                </c:pt>
                <c:pt idx="1982" formatCode="General">
                  <c:v>-1.0006862074333701E-2</c:v>
                </c:pt>
                <c:pt idx="1983" formatCode="General">
                  <c:v>6.64707394032277E-3</c:v>
                </c:pt>
                <c:pt idx="1984" formatCode="General">
                  <c:v>2.4147562511796901E-2</c:v>
                </c:pt>
                <c:pt idx="1985" formatCode="General">
                  <c:v>4.1939079046691301E-2</c:v>
                </c:pt>
                <c:pt idx="1986" formatCode="General">
                  <c:v>6.0335541653872803E-2</c:v>
                </c:pt>
                <c:pt idx="1987" formatCode="General">
                  <c:v>7.8967061334470498E-2</c:v>
                </c:pt>
                <c:pt idx="1988" formatCode="General">
                  <c:v>9.5814414246471497E-2</c:v>
                </c:pt>
                <c:pt idx="1989" formatCode="General">
                  <c:v>0.109910411821858</c:v>
                </c:pt>
                <c:pt idx="1990" formatCode="General">
                  <c:v>0.121823231507094</c:v>
                </c:pt>
                <c:pt idx="1991" formatCode="General">
                  <c:v>0.13281097228199601</c:v>
                </c:pt>
                <c:pt idx="1992" formatCode="General">
                  <c:v>0.143486590462685</c:v>
                </c:pt>
                <c:pt idx="1993" formatCode="General">
                  <c:v>0.15303089286666999</c:v>
                </c:pt>
                <c:pt idx="1994" formatCode="General">
                  <c:v>0.16196723314696501</c:v>
                </c:pt>
                <c:pt idx="1995" formatCode="General">
                  <c:v>0.17148926529195599</c:v>
                </c:pt>
                <c:pt idx="1996" formatCode="General">
                  <c:v>0.180982289098785</c:v>
                </c:pt>
                <c:pt idx="1997" formatCode="General">
                  <c:v>0.190132864500449</c:v>
                </c:pt>
                <c:pt idx="1998" formatCode="General">
                  <c:v>0.19943166034540499</c:v>
                </c:pt>
                <c:pt idx="1999" formatCode="General">
                  <c:v>0.20926744708343001</c:v>
                </c:pt>
                <c:pt idx="2000" formatCode="General">
                  <c:v>0.22012080897296199</c:v>
                </c:pt>
                <c:pt idx="2001" formatCode="General">
                  <c:v>0.23105833498355999</c:v>
                </c:pt>
                <c:pt idx="2002" formatCode="General">
                  <c:v>0.24148925169800201</c:v>
                </c:pt>
                <c:pt idx="2003" formatCode="General">
                  <c:v>0.25180019679943699</c:v>
                </c:pt>
                <c:pt idx="2004" formatCode="General">
                  <c:v>0.26201127058875801</c:v>
                </c:pt>
                <c:pt idx="2005" formatCode="General">
                  <c:v>0.27273093071242099</c:v>
                </c:pt>
                <c:pt idx="2006" formatCode="General">
                  <c:v>0.285166605937615</c:v>
                </c:pt>
                <c:pt idx="2007" formatCode="General">
                  <c:v>0.29848700674594397</c:v>
                </c:pt>
                <c:pt idx="2008" formatCode="General">
                  <c:v>0.31113431191206098</c:v>
                </c:pt>
                <c:pt idx="2009" formatCode="General">
                  <c:v>0.32344825393614701</c:v>
                </c:pt>
                <c:pt idx="2010" formatCode="General">
                  <c:v>0.33581722112822898</c:v>
                </c:pt>
                <c:pt idx="2011" formatCode="General">
                  <c:v>0.34736078221262301</c:v>
                </c:pt>
                <c:pt idx="2012" formatCode="General">
                  <c:v>0.35699946839043101</c:v>
                </c:pt>
                <c:pt idx="2013" formatCode="General">
                  <c:v>0.36465822371696399</c:v>
                </c:pt>
                <c:pt idx="2014" formatCode="General">
                  <c:v>0.37010844198054199</c:v>
                </c:pt>
                <c:pt idx="2015" formatCode="General">
                  <c:v>0.373204370513251</c:v>
                </c:pt>
                <c:pt idx="2016" formatCode="General">
                  <c:v>0.37405009475826401</c:v>
                </c:pt>
                <c:pt idx="2017" formatCode="General">
                  <c:v>0.372936251403991</c:v>
                </c:pt>
                <c:pt idx="2018" formatCode="General">
                  <c:v>0.370496126129715</c:v>
                </c:pt>
                <c:pt idx="2019" formatCode="General">
                  <c:v>0.36793840566498698</c:v>
                </c:pt>
                <c:pt idx="2020" formatCode="General">
                  <c:v>0.36550804974128598</c:v>
                </c:pt>
                <c:pt idx="2021" formatCode="General">
                  <c:v>0.361711396677036</c:v>
                </c:pt>
                <c:pt idx="2022" formatCode="General">
                  <c:v>0.35661179602288501</c:v>
                </c:pt>
                <c:pt idx="2023" formatCode="General">
                  <c:v>0.351562581330849</c:v>
                </c:pt>
                <c:pt idx="2024" formatCode="General">
                  <c:v>0.34738934801531701</c:v>
                </c:pt>
                <c:pt idx="2025" formatCode="General">
                  <c:v>0.34465500440115299</c:v>
                </c:pt>
                <c:pt idx="2026" formatCode="General">
                  <c:v>0.34375859031457001</c:v>
                </c:pt>
                <c:pt idx="2027" formatCode="General">
                  <c:v>0.34494470938823801</c:v>
                </c:pt>
                <c:pt idx="2028" formatCode="General">
                  <c:v>0.34706052289352401</c:v>
                </c:pt>
                <c:pt idx="2029" formatCode="General">
                  <c:v>0.34917447508044802</c:v>
                </c:pt>
                <c:pt idx="2030" formatCode="General">
                  <c:v>0.35149948741213899</c:v>
                </c:pt>
                <c:pt idx="2031" formatCode="General">
                  <c:v>0.35397803152944601</c:v>
                </c:pt>
                <c:pt idx="2032" formatCode="General">
                  <c:v>0.35701263124238702</c:v>
                </c:pt>
                <c:pt idx="2033" formatCode="General">
                  <c:v>0.36179197656676498</c:v>
                </c:pt>
                <c:pt idx="2034" formatCode="General">
                  <c:v>0.36821326973398999</c:v>
                </c:pt>
                <c:pt idx="2035" formatCode="General">
                  <c:v>0.37470074989166102</c:v>
                </c:pt>
                <c:pt idx="2036" formatCode="General">
                  <c:v>0.38001621177114697</c:v>
                </c:pt>
                <c:pt idx="2037" formatCode="General">
                  <c:v>0.38392832543868699</c:v>
                </c:pt>
                <c:pt idx="2038" formatCode="General">
                  <c:v>0.38702654874271197</c:v>
                </c:pt>
                <c:pt idx="2039" formatCode="General">
                  <c:v>0.39001031863358598</c:v>
                </c:pt>
                <c:pt idx="2040" formatCode="General">
                  <c:v>0.39251617068621197</c:v>
                </c:pt>
                <c:pt idx="2041" formatCode="General">
                  <c:v>0.393622143375362</c:v>
                </c:pt>
                <c:pt idx="2042" formatCode="General">
                  <c:v>0.39276295115391002</c:v>
                </c:pt>
                <c:pt idx="2043" formatCode="General">
                  <c:v>0.38981458551474901</c:v>
                </c:pt>
                <c:pt idx="2044" formatCode="General">
                  <c:v>0.38633681094458899</c:v>
                </c:pt>
                <c:pt idx="2045" formatCode="General">
                  <c:v>0.38346398107888302</c:v>
                </c:pt>
                <c:pt idx="2046" formatCode="General">
                  <c:v>0.380468357233396</c:v>
                </c:pt>
                <c:pt idx="2047" formatCode="General">
                  <c:v>0.376884038029492</c:v>
                </c:pt>
                <c:pt idx="2048" formatCode="General">
                  <c:v>0.37297290749112499</c:v>
                </c:pt>
                <c:pt idx="2049" formatCode="General">
                  <c:v>0.36904246628188803</c:v>
                </c:pt>
                <c:pt idx="2050" formatCode="General">
                  <c:v>0.36448818233442798</c:v>
                </c:pt>
                <c:pt idx="2051" formatCode="General">
                  <c:v>0.359018607232653</c:v>
                </c:pt>
                <c:pt idx="2052" formatCode="General">
                  <c:v>0.35360735899645501</c:v>
                </c:pt>
                <c:pt idx="2053" formatCode="General">
                  <c:v>0.34835838551368598</c:v>
                </c:pt>
                <c:pt idx="2054" formatCode="General">
                  <c:v>0.34266450844761598</c:v>
                </c:pt>
                <c:pt idx="2055" formatCode="General">
                  <c:v>0.336102446659795</c:v>
                </c:pt>
                <c:pt idx="2056" formatCode="General">
                  <c:v>0.32837823513513698</c:v>
                </c:pt>
                <c:pt idx="2057" formatCode="General">
                  <c:v>0.31995750542108098</c:v>
                </c:pt>
                <c:pt idx="2058" formatCode="General">
                  <c:v>0.311269306412989</c:v>
                </c:pt>
                <c:pt idx="2059" formatCode="General">
                  <c:v>0.30258651748137999</c:v>
                </c:pt>
                <c:pt idx="2060" formatCode="General">
                  <c:v>0.29367258815772801</c:v>
                </c:pt>
                <c:pt idx="2061" formatCode="General">
                  <c:v>0.28491853399288702</c:v>
                </c:pt>
                <c:pt idx="2062" formatCode="General">
                  <c:v>0.27722660937531701</c:v>
                </c:pt>
                <c:pt idx="2063" formatCode="General">
                  <c:v>0.27099058948778898</c:v>
                </c:pt>
                <c:pt idx="2064" formatCode="General">
                  <c:v>0.26765758054663003</c:v>
                </c:pt>
                <c:pt idx="2065" formatCode="General">
                  <c:v>0.26737448647509598</c:v>
                </c:pt>
                <c:pt idx="2066" formatCode="General">
                  <c:v>0.26872946520880298</c:v>
                </c:pt>
                <c:pt idx="2067" formatCode="General">
                  <c:v>0.27046981631921002</c:v>
                </c:pt>
                <c:pt idx="2068" formatCode="General">
                  <c:v>0.27207295546569998</c:v>
                </c:pt>
                <c:pt idx="2069" formatCode="General">
                  <c:v>0.27341419553750002</c:v>
                </c:pt>
                <c:pt idx="2070" formatCode="General">
                  <c:v>0.27414454477084799</c:v>
                </c:pt>
                <c:pt idx="2071" formatCode="General">
                  <c:v>0.27459330286810701</c:v>
                </c:pt>
                <c:pt idx="2072" formatCode="General">
                  <c:v>0.27455780635652799</c:v>
                </c:pt>
                <c:pt idx="2073" formatCode="General">
                  <c:v>0.27390265938858599</c:v>
                </c:pt>
                <c:pt idx="2074" formatCode="General">
                  <c:v>0.27267698713513799</c:v>
                </c:pt>
                <c:pt idx="2075" formatCode="General">
                  <c:v>0.27035565940274697</c:v>
                </c:pt>
                <c:pt idx="2076" formatCode="General">
                  <c:v>0.26638161849784803</c:v>
                </c:pt>
                <c:pt idx="2077" formatCode="General">
                  <c:v>0.26069977717488002</c:v>
                </c:pt>
                <c:pt idx="2078" formatCode="General">
                  <c:v>0.25430736217127098</c:v>
                </c:pt>
                <c:pt idx="2079" formatCode="General">
                  <c:v>0.24829784550896999</c:v>
                </c:pt>
                <c:pt idx="2080" formatCode="General">
                  <c:v>0.243200608194307</c:v>
                </c:pt>
                <c:pt idx="2081" formatCode="General">
                  <c:v>0.23895371017839601</c:v>
                </c:pt>
                <c:pt idx="2082" formatCode="General">
                  <c:v>0.235805229475372</c:v>
                </c:pt>
                <c:pt idx="2083" formatCode="General">
                  <c:v>0.23363689661935899</c:v>
                </c:pt>
                <c:pt idx="2084" formatCode="General">
                  <c:v>0.231267776081611</c:v>
                </c:pt>
                <c:pt idx="2085" formatCode="General">
                  <c:v>0.22847101033195499</c:v>
                </c:pt>
                <c:pt idx="2086" formatCode="General">
                  <c:v>0.22559910719863099</c:v>
                </c:pt>
                <c:pt idx="2087" formatCode="General">
                  <c:v>0.22207575698361001</c:v>
                </c:pt>
                <c:pt idx="2088" formatCode="General">
                  <c:v>0.217990801253693</c:v>
                </c:pt>
                <c:pt idx="2089" formatCode="General">
                  <c:v>0.21303194677246201</c:v>
                </c:pt>
                <c:pt idx="2090" formatCode="General">
                  <c:v>0.20686669532192101</c:v>
                </c:pt>
                <c:pt idx="2091" formatCode="General">
                  <c:v>0.19990981563278201</c:v>
                </c:pt>
                <c:pt idx="2092" formatCode="General">
                  <c:v>0.19107087988778901</c:v>
                </c:pt>
                <c:pt idx="2093" formatCode="General">
                  <c:v>0.179558578852926</c:v>
                </c:pt>
                <c:pt idx="2094" formatCode="General">
                  <c:v>0.165490184707171</c:v>
                </c:pt>
                <c:pt idx="2095" formatCode="General">
                  <c:v>0.15012450748620901</c:v>
                </c:pt>
                <c:pt idx="2096" formatCode="General">
                  <c:v>0.13593712598461299</c:v>
                </c:pt>
                <c:pt idx="2097" formatCode="General">
                  <c:v>0.123435953237716</c:v>
                </c:pt>
                <c:pt idx="2098" formatCode="General">
                  <c:v>0.112673104259314</c:v>
                </c:pt>
                <c:pt idx="2099" formatCode="General">
                  <c:v>0.103405996033238</c:v>
                </c:pt>
                <c:pt idx="2100" formatCode="General">
                  <c:v>9.4957974154406793E-2</c:v>
                </c:pt>
                <c:pt idx="2101" formatCode="General">
                  <c:v>8.7262050436839197E-2</c:v>
                </c:pt>
                <c:pt idx="2102" formatCode="General">
                  <c:v>7.9926354820625795E-2</c:v>
                </c:pt>
                <c:pt idx="2103" formatCode="General">
                  <c:v>7.3287513125833897E-2</c:v>
                </c:pt>
                <c:pt idx="2104" formatCode="General">
                  <c:v>6.8178655595554999E-2</c:v>
                </c:pt>
                <c:pt idx="2105" formatCode="General">
                  <c:v>6.5351557441785599E-2</c:v>
                </c:pt>
                <c:pt idx="2106" formatCode="General">
                  <c:v>6.5457594385248494E-2</c:v>
                </c:pt>
                <c:pt idx="2107" formatCode="General">
                  <c:v>6.7712261230180301E-2</c:v>
                </c:pt>
                <c:pt idx="2108" formatCode="General">
                  <c:v>7.0440355384223996E-2</c:v>
                </c:pt>
                <c:pt idx="2109" formatCode="General">
                  <c:v>7.2241056269190598E-2</c:v>
                </c:pt>
                <c:pt idx="2110" formatCode="General">
                  <c:v>7.2773686190650805E-2</c:v>
                </c:pt>
                <c:pt idx="2111" formatCode="General">
                  <c:v>7.2230870598268104E-2</c:v>
                </c:pt>
                <c:pt idx="2112" formatCode="General">
                  <c:v>7.1196478144810393E-2</c:v>
                </c:pt>
                <c:pt idx="2113" formatCode="General">
                  <c:v>7.0539841950835902E-2</c:v>
                </c:pt>
                <c:pt idx="2114" formatCode="General">
                  <c:v>7.0331063409301994E-2</c:v>
                </c:pt>
                <c:pt idx="2115" formatCode="General">
                  <c:v>7.0362510631530303E-2</c:v>
                </c:pt>
                <c:pt idx="2116" formatCode="General">
                  <c:v>7.0247206046737995E-2</c:v>
                </c:pt>
                <c:pt idx="2117" formatCode="General">
                  <c:v>6.9451649469860197E-2</c:v>
                </c:pt>
                <c:pt idx="2118" formatCode="General">
                  <c:v>6.7719317384539096E-2</c:v>
                </c:pt>
                <c:pt idx="2119" formatCode="General">
                  <c:v>6.57121053143922E-2</c:v>
                </c:pt>
                <c:pt idx="2120" formatCode="General">
                  <c:v>6.3441912351816204E-2</c:v>
                </c:pt>
                <c:pt idx="2121" formatCode="General">
                  <c:v>5.9812862681793699E-2</c:v>
                </c:pt>
                <c:pt idx="2122" formatCode="General">
                  <c:v>5.4406328088807202E-2</c:v>
                </c:pt>
                <c:pt idx="2123" formatCode="General">
                  <c:v>4.7818724276569698E-2</c:v>
                </c:pt>
                <c:pt idx="2124" formatCode="General">
                  <c:v>3.9556392176597802E-2</c:v>
                </c:pt>
                <c:pt idx="2125" formatCode="General">
                  <c:v>2.89028808560019E-2</c:v>
                </c:pt>
                <c:pt idx="2126" formatCode="General">
                  <c:v>1.61643670986929E-2</c:v>
                </c:pt>
                <c:pt idx="2127" formatCode="General">
                  <c:v>1.3798122783838E-3</c:v>
                </c:pt>
                <c:pt idx="2128" formatCode="General">
                  <c:v>-1.43839764087039E-2</c:v>
                </c:pt>
                <c:pt idx="2129" formatCode="General">
                  <c:v>-2.9401444672079498E-2</c:v>
                </c:pt>
                <c:pt idx="2130" formatCode="General">
                  <c:v>-4.2687347498082298E-2</c:v>
                </c:pt>
                <c:pt idx="2131" formatCode="General">
                  <c:v>-5.3556885501078198E-2</c:v>
                </c:pt>
                <c:pt idx="2132" formatCode="General">
                  <c:v>-6.2501582644858694E-2</c:v>
                </c:pt>
                <c:pt idx="2133" formatCode="General">
                  <c:v>-7.0009868659646798E-2</c:v>
                </c:pt>
                <c:pt idx="2134" formatCode="General">
                  <c:v>-7.6296141332807405E-2</c:v>
                </c:pt>
                <c:pt idx="2135" formatCode="General">
                  <c:v>-8.2000108135363903E-2</c:v>
                </c:pt>
                <c:pt idx="2136" formatCode="General">
                  <c:v>-8.5967801131612703E-2</c:v>
                </c:pt>
                <c:pt idx="2137" formatCode="General">
                  <c:v>-8.7564361285748696E-2</c:v>
                </c:pt>
                <c:pt idx="2138" formatCode="General">
                  <c:v>-8.7601423297106296E-2</c:v>
                </c:pt>
                <c:pt idx="2139" formatCode="General">
                  <c:v>-8.6487653781490106E-2</c:v>
                </c:pt>
                <c:pt idx="2140" formatCode="General">
                  <c:v>-8.5722669623928105E-2</c:v>
                </c:pt>
                <c:pt idx="2141" formatCode="General">
                  <c:v>-8.6176457227500294E-2</c:v>
                </c:pt>
                <c:pt idx="2142" formatCode="General">
                  <c:v>-8.5992477144684096E-2</c:v>
                </c:pt>
                <c:pt idx="2143" formatCode="General">
                  <c:v>-8.4744417527161997E-2</c:v>
                </c:pt>
                <c:pt idx="2144" formatCode="General">
                  <c:v>-8.4143420958068094E-2</c:v>
                </c:pt>
                <c:pt idx="2145" formatCode="General">
                  <c:v>-8.4485224573143905E-2</c:v>
                </c:pt>
                <c:pt idx="2146" formatCode="General">
                  <c:v>-8.4653067956101502E-2</c:v>
                </c:pt>
                <c:pt idx="2147" formatCode="General">
                  <c:v>-8.3298151843710699E-2</c:v>
                </c:pt>
                <c:pt idx="2148" formatCode="General">
                  <c:v>-7.9434375071024493E-2</c:v>
                </c:pt>
                <c:pt idx="2149" formatCode="General">
                  <c:v>-7.3131611002973204E-2</c:v>
                </c:pt>
                <c:pt idx="2150" formatCode="General">
                  <c:v>-6.4590282516130096E-2</c:v>
                </c:pt>
                <c:pt idx="2151" formatCode="General">
                  <c:v>-5.44155213739849E-2</c:v>
                </c:pt>
                <c:pt idx="2152" formatCode="General">
                  <c:v>-4.4749642680183797E-2</c:v>
                </c:pt>
                <c:pt idx="2153" formatCode="General">
                  <c:v>-3.8154291223169101E-2</c:v>
                </c:pt>
                <c:pt idx="2154" formatCode="General">
                  <c:v>-3.51409073319996E-2</c:v>
                </c:pt>
                <c:pt idx="2155" formatCode="General">
                  <c:v>-3.5274681068329997E-2</c:v>
                </c:pt>
                <c:pt idx="2156" formatCode="General">
                  <c:v>-3.7818843127272302E-2</c:v>
                </c:pt>
                <c:pt idx="2157" formatCode="General">
                  <c:v>-4.2287883452215402E-2</c:v>
                </c:pt>
                <c:pt idx="2158" formatCode="General">
                  <c:v>-4.9422947090253702E-2</c:v>
                </c:pt>
                <c:pt idx="2159" formatCode="General">
                  <c:v>-5.8474233585636602E-2</c:v>
                </c:pt>
                <c:pt idx="2160" formatCode="General">
                  <c:v>-6.8044384945031899E-2</c:v>
                </c:pt>
                <c:pt idx="2161" formatCode="General">
                  <c:v>-7.7169638340364E-2</c:v>
                </c:pt>
                <c:pt idx="2162" formatCode="General">
                  <c:v>-8.4963057495901897E-2</c:v>
                </c:pt>
                <c:pt idx="2163" formatCode="General">
                  <c:v>-9.0385726641293795E-2</c:v>
                </c:pt>
                <c:pt idx="2164" formatCode="General">
                  <c:v>-9.2729697773694095E-2</c:v>
                </c:pt>
                <c:pt idx="2165" formatCode="General">
                  <c:v>-9.2656446289229005E-2</c:v>
                </c:pt>
                <c:pt idx="2166" formatCode="General">
                  <c:v>-9.1145395384608197E-2</c:v>
                </c:pt>
                <c:pt idx="2167" formatCode="General">
                  <c:v>-8.8999412504188205E-2</c:v>
                </c:pt>
                <c:pt idx="2168" formatCode="General">
                  <c:v>-8.6544300157661E-2</c:v>
                </c:pt>
                <c:pt idx="2169" formatCode="General">
                  <c:v>-8.2301321140858696E-2</c:v>
                </c:pt>
                <c:pt idx="2170" formatCode="General">
                  <c:v>-7.5236920498873802E-2</c:v>
                </c:pt>
                <c:pt idx="2171" formatCode="General">
                  <c:v>-6.6805244428979907E-2</c:v>
                </c:pt>
                <c:pt idx="2172" formatCode="General">
                  <c:v>-5.8779265572960697E-2</c:v>
                </c:pt>
                <c:pt idx="2173" formatCode="General">
                  <c:v>-5.2203751601222599E-2</c:v>
                </c:pt>
                <c:pt idx="2174" formatCode="General">
                  <c:v>-4.8300205874671098E-2</c:v>
                </c:pt>
                <c:pt idx="2175" formatCode="General">
                  <c:v>-4.6896540483635701E-2</c:v>
                </c:pt>
                <c:pt idx="2176" formatCode="General">
                  <c:v>-4.7462809228068399E-2</c:v>
                </c:pt>
                <c:pt idx="2177" formatCode="General">
                  <c:v>-5.0596458307068402E-2</c:v>
                </c:pt>
                <c:pt idx="2178" formatCode="General">
                  <c:v>-5.7112415250967101E-2</c:v>
                </c:pt>
                <c:pt idx="2179" formatCode="General">
                  <c:v>-6.6327492311404598E-2</c:v>
                </c:pt>
                <c:pt idx="2180" formatCode="General">
                  <c:v>-7.7048855490332302E-2</c:v>
                </c:pt>
                <c:pt idx="2181" formatCode="General">
                  <c:v>-8.9211976156111802E-2</c:v>
                </c:pt>
                <c:pt idx="2182" formatCode="General">
                  <c:v>-0.102684490872719</c:v>
                </c:pt>
                <c:pt idx="2183" formatCode="General">
                  <c:v>-0.11727957655278</c:v>
                </c:pt>
                <c:pt idx="2184" formatCode="General">
                  <c:v>-0.13193678536314701</c:v>
                </c:pt>
                <c:pt idx="2185" formatCode="General">
                  <c:v>-0.145604709771953</c:v>
                </c:pt>
                <c:pt idx="2186" formatCode="General">
                  <c:v>-0.158054580153978</c:v>
                </c:pt>
                <c:pt idx="2187" formatCode="General">
                  <c:v>-0.16997314503425801</c:v>
                </c:pt>
                <c:pt idx="2188" formatCode="General">
                  <c:v>-0.18275412784785899</c:v>
                </c:pt>
                <c:pt idx="2189" formatCode="General">
                  <c:v>-0.19659602040368099</c:v>
                </c:pt>
                <c:pt idx="2190" formatCode="General">
                  <c:v>-0.20946356421071199</c:v>
                </c:pt>
                <c:pt idx="2191" formatCode="General">
                  <c:v>-0.21969570087932899</c:v>
                </c:pt>
                <c:pt idx="2192" formatCode="General">
                  <c:v>-0.22729630866625899</c:v>
                </c:pt>
                <c:pt idx="2193" formatCode="General">
                  <c:v>-0.232511181138437</c:v>
                </c:pt>
                <c:pt idx="2194" formatCode="General">
                  <c:v>-0.235728832016141</c:v>
                </c:pt>
                <c:pt idx="2195" formatCode="General">
                  <c:v>-0.236993595538565</c:v>
                </c:pt>
                <c:pt idx="2196" formatCode="General">
                  <c:v>-0.236125024536431</c:v>
                </c:pt>
                <c:pt idx="2197" formatCode="General">
                  <c:v>-0.23330354884995699</c:v>
                </c:pt>
                <c:pt idx="2198" formatCode="General">
                  <c:v>-0.229066986454111</c:v>
                </c:pt>
                <c:pt idx="2199" formatCode="General">
                  <c:v>-0.22431548909243801</c:v>
                </c:pt>
                <c:pt idx="2200" formatCode="General">
                  <c:v>-0.21910878306684001</c:v>
                </c:pt>
                <c:pt idx="2201" formatCode="General">
                  <c:v>-0.213181636375742</c:v>
                </c:pt>
                <c:pt idx="2202" formatCode="General">
                  <c:v>-0.20696248782378901</c:v>
                </c:pt>
                <c:pt idx="2203" formatCode="General">
                  <c:v>-0.20160358788301</c:v>
                </c:pt>
                <c:pt idx="2204" formatCode="General">
                  <c:v>-0.19786456002747399</c:v>
                </c:pt>
                <c:pt idx="2205" formatCode="General">
                  <c:v>-0.195522754309359</c:v>
                </c:pt>
                <c:pt idx="2206" formatCode="General">
                  <c:v>-0.19391230513621599</c:v>
                </c:pt>
                <c:pt idx="2207" formatCode="General">
                  <c:v>-0.19277556178466401</c:v>
                </c:pt>
                <c:pt idx="2208" formatCode="General">
                  <c:v>-0.19231195303524201</c:v>
                </c:pt>
                <c:pt idx="2209" formatCode="General">
                  <c:v>-0.19288677672256699</c:v>
                </c:pt>
                <c:pt idx="2210" formatCode="General">
                  <c:v>-0.19405422497446601</c:v>
                </c:pt>
                <c:pt idx="2211" formatCode="General">
                  <c:v>-0.194878041104284</c:v>
                </c:pt>
                <c:pt idx="2212" formatCode="General">
                  <c:v>-0.19520688353923399</c:v>
                </c:pt>
                <c:pt idx="2213" formatCode="General">
                  <c:v>-0.19441293219226699</c:v>
                </c:pt>
                <c:pt idx="2214" formatCode="General">
                  <c:v>-0.19336783083933701</c:v>
                </c:pt>
                <c:pt idx="2215" formatCode="General">
                  <c:v>-0.19359256348454201</c:v>
                </c:pt>
                <c:pt idx="2216" formatCode="General">
                  <c:v>-0.19480585045719701</c:v>
                </c:pt>
                <c:pt idx="2217" formatCode="General">
                  <c:v>-0.19734022231891701</c:v>
                </c:pt>
                <c:pt idx="2218" formatCode="General">
                  <c:v>-0.201996990851085</c:v>
                </c:pt>
                <c:pt idx="2219" formatCode="General">
                  <c:v>-0.20923147867845601</c:v>
                </c:pt>
                <c:pt idx="2220" formatCode="General">
                  <c:v>-0.21900392538264399</c:v>
                </c:pt>
                <c:pt idx="2221" formatCode="General">
                  <c:v>-0.229686574952258</c:v>
                </c:pt>
                <c:pt idx="2222" formatCode="General">
                  <c:v>-0.24005770008537999</c:v>
                </c:pt>
                <c:pt idx="2223" formatCode="General">
                  <c:v>-0.24963607559285</c:v>
                </c:pt>
                <c:pt idx="2224" formatCode="General">
                  <c:v>-0.25747615424588299</c:v>
                </c:pt>
                <c:pt idx="2225" formatCode="General">
                  <c:v>-0.26265106370059799</c:v>
                </c:pt>
                <c:pt idx="2226" formatCode="General">
                  <c:v>-0.26538809300135002</c:v>
                </c:pt>
                <c:pt idx="2227" formatCode="General">
                  <c:v>-0.26722387466326802</c:v>
                </c:pt>
                <c:pt idx="2228" formatCode="General">
                  <c:v>-0.26846290161542302</c:v>
                </c:pt>
                <c:pt idx="2229" formatCode="General">
                  <c:v>-0.26866290117360198</c:v>
                </c:pt>
                <c:pt idx="2230" formatCode="General">
                  <c:v>-0.26774106933313102</c:v>
                </c:pt>
                <c:pt idx="2231" formatCode="General">
                  <c:v>-0.26525639746920698</c:v>
                </c:pt>
                <c:pt idx="2232" formatCode="General">
                  <c:v>-0.261570677081506</c:v>
                </c:pt>
                <c:pt idx="2233" formatCode="General">
                  <c:v>-0.25778349672289103</c:v>
                </c:pt>
                <c:pt idx="2234" formatCode="General">
                  <c:v>-0.25424467980334098</c:v>
                </c:pt>
                <c:pt idx="2235" formatCode="General">
                  <c:v>-0.25078056234262303</c:v>
                </c:pt>
                <c:pt idx="2236" formatCode="General">
                  <c:v>-0.24775548740103701</c:v>
                </c:pt>
                <c:pt idx="2237" formatCode="General">
                  <c:v>-0.24498368125244099</c:v>
                </c:pt>
                <c:pt idx="2238" formatCode="General">
                  <c:v>-0.241722228393772</c:v>
                </c:pt>
                <c:pt idx="2239" formatCode="General">
                  <c:v>-0.23773660285911999</c:v>
                </c:pt>
                <c:pt idx="2240" formatCode="General">
                  <c:v>-0.232709267844007</c:v>
                </c:pt>
                <c:pt idx="2241" formatCode="General">
                  <c:v>-0.225978010016395</c:v>
                </c:pt>
                <c:pt idx="2242" formatCode="General">
                  <c:v>-0.21755712025874799</c:v>
                </c:pt>
                <c:pt idx="2243" formatCode="General">
                  <c:v>-0.20768888611752201</c:v>
                </c:pt>
                <c:pt idx="2244" formatCode="General">
                  <c:v>-0.197192388298324</c:v>
                </c:pt>
                <c:pt idx="2245" formatCode="General">
                  <c:v>-0.187611218484278</c:v>
                </c:pt>
                <c:pt idx="2246" formatCode="General">
                  <c:v>-0.17925791783007899</c:v>
                </c:pt>
                <c:pt idx="2247" formatCode="General">
                  <c:v>-0.17169090020580499</c:v>
                </c:pt>
                <c:pt idx="2248" formatCode="General">
                  <c:v>-0.164918518300676</c:v>
                </c:pt>
                <c:pt idx="2249" formatCode="General">
                  <c:v>-0.159388729653031</c:v>
                </c:pt>
                <c:pt idx="2250" formatCode="General">
                  <c:v>-0.156796229864332</c:v>
                </c:pt>
                <c:pt idx="2251" formatCode="General">
                  <c:v>-0.15841921581398</c:v>
                </c:pt>
                <c:pt idx="2252" formatCode="General">
                  <c:v>-0.16358236913025301</c:v>
                </c:pt>
                <c:pt idx="2253" formatCode="General">
                  <c:v>-0.17108067050710701</c:v>
                </c:pt>
                <c:pt idx="2254" formatCode="General">
                  <c:v>-0.17989182397407999</c:v>
                </c:pt>
                <c:pt idx="2255" formatCode="General">
                  <c:v>-0.18948737678876701</c:v>
                </c:pt>
                <c:pt idx="2256" formatCode="General">
                  <c:v>-0.19947819873742501</c:v>
                </c:pt>
                <c:pt idx="2257" formatCode="General">
                  <c:v>-0.20886949589144899</c:v>
                </c:pt>
                <c:pt idx="2258" formatCode="General">
                  <c:v>-0.21718987059192801</c:v>
                </c:pt>
                <c:pt idx="2259" formatCode="General">
                  <c:v>-0.22479335581756399</c:v>
                </c:pt>
                <c:pt idx="2260" formatCode="General">
                  <c:v>-0.23182413081526601</c:v>
                </c:pt>
                <c:pt idx="2261" formatCode="General">
                  <c:v>-0.237832712244026</c:v>
                </c:pt>
                <c:pt idx="2262" formatCode="General">
                  <c:v>-0.242092572339489</c:v>
                </c:pt>
                <c:pt idx="2263" formatCode="General">
                  <c:v>-0.244419217108126</c:v>
                </c:pt>
                <c:pt idx="2264" formatCode="General">
                  <c:v>-0.24445514932979601</c:v>
                </c:pt>
                <c:pt idx="2265" formatCode="General">
                  <c:v>-0.24186115211096601</c:v>
                </c:pt>
                <c:pt idx="2266" formatCode="General">
                  <c:v>-0.23761716544705699</c:v>
                </c:pt>
                <c:pt idx="2267" formatCode="General">
                  <c:v>-0.23195328298513199</c:v>
                </c:pt>
                <c:pt idx="2268" formatCode="General">
                  <c:v>-0.22359358225436399</c:v>
                </c:pt>
                <c:pt idx="2269" formatCode="General">
                  <c:v>-0.21247112468741</c:v>
                </c:pt>
                <c:pt idx="2270" formatCode="General">
                  <c:v>-0.200090143619849</c:v>
                </c:pt>
                <c:pt idx="2271" formatCode="General">
                  <c:v>-0.18716891672309299</c:v>
                </c:pt>
                <c:pt idx="2272" formatCode="General">
                  <c:v>-0.173189539659998</c:v>
                </c:pt>
                <c:pt idx="2273" formatCode="General">
                  <c:v>-0.15699104072946701</c:v>
                </c:pt>
                <c:pt idx="2274" formatCode="General">
                  <c:v>-0.13782045654209199</c:v>
                </c:pt>
                <c:pt idx="2275" formatCode="General">
                  <c:v>-0.116187545382562</c:v>
                </c:pt>
                <c:pt idx="2276" formatCode="General">
                  <c:v>-9.3689962822919706E-2</c:v>
                </c:pt>
                <c:pt idx="2277" formatCode="General">
                  <c:v>-7.2013686300219606E-2</c:v>
                </c:pt>
                <c:pt idx="2278" formatCode="General">
                  <c:v>-5.2359798852621299E-2</c:v>
                </c:pt>
                <c:pt idx="2279" formatCode="General">
                  <c:v>-3.5252262549274598E-2</c:v>
                </c:pt>
                <c:pt idx="2280" formatCode="General">
                  <c:v>-2.1233725310148902E-2</c:v>
                </c:pt>
                <c:pt idx="2281" formatCode="General">
                  <c:v>-1.0782301549748701E-2</c:v>
                </c:pt>
                <c:pt idx="2282" formatCode="General">
                  <c:v>-3.4450939481431202E-3</c:v>
                </c:pt>
                <c:pt idx="2283" formatCode="General">
                  <c:v>1.33721504220457E-3</c:v>
                </c:pt>
                <c:pt idx="2284" formatCode="General">
                  <c:v>2.9487732626797599E-3</c:v>
                </c:pt>
                <c:pt idx="2285" formatCode="General">
                  <c:v>3.7485783682065501E-4</c:v>
                </c:pt>
                <c:pt idx="2286" formatCode="General">
                  <c:v>-5.2233297936005599E-3</c:v>
                </c:pt>
                <c:pt idx="2287" formatCode="General">
                  <c:v>-1.15543739103503E-2</c:v>
                </c:pt>
                <c:pt idx="2288" formatCode="General">
                  <c:v>-1.7729137422812499E-2</c:v>
                </c:pt>
                <c:pt idx="2289" formatCode="General">
                  <c:v>-2.3217269098922199E-2</c:v>
                </c:pt>
                <c:pt idx="2290" formatCode="General">
                  <c:v>-2.7144292188170799E-2</c:v>
                </c:pt>
                <c:pt idx="2291" formatCode="General">
                  <c:v>-2.96282079481873E-2</c:v>
                </c:pt>
                <c:pt idx="2292" formatCode="General">
                  <c:v>-3.08524876855291E-2</c:v>
                </c:pt>
                <c:pt idx="2293" formatCode="General">
                  <c:v>-3.0647754631267302E-2</c:v>
                </c:pt>
                <c:pt idx="2294" formatCode="General">
                  <c:v>-2.8714678186277199E-2</c:v>
                </c:pt>
                <c:pt idx="2295" formatCode="General">
                  <c:v>-2.51253553813915E-2</c:v>
                </c:pt>
                <c:pt idx="2296" formatCode="General">
                  <c:v>-1.92374526001435E-2</c:v>
                </c:pt>
                <c:pt idx="2297" formatCode="General">
                  <c:v>-9.9391012005134293E-3</c:v>
                </c:pt>
                <c:pt idx="2298" formatCode="General">
                  <c:v>1.6976567423006099E-3</c:v>
                </c:pt>
                <c:pt idx="2299" formatCode="General">
                  <c:v>1.4906074673235299E-2</c:v>
                </c:pt>
                <c:pt idx="2300" formatCode="General">
                  <c:v>2.9906076107644501E-2</c:v>
                </c:pt>
                <c:pt idx="2301" formatCode="General">
                  <c:v>4.5872236080165503E-2</c:v>
                </c:pt>
                <c:pt idx="2302" formatCode="General">
                  <c:v>6.1670269891349799E-2</c:v>
                </c:pt>
                <c:pt idx="2303" formatCode="General">
                  <c:v>7.6546803057177898E-2</c:v>
                </c:pt>
                <c:pt idx="2304" formatCode="General">
                  <c:v>8.9329757866890097E-2</c:v>
                </c:pt>
                <c:pt idx="2305" formatCode="General">
                  <c:v>9.9946806278643399E-2</c:v>
                </c:pt>
                <c:pt idx="2306" formatCode="General">
                  <c:v>0.109215996033333</c:v>
                </c:pt>
                <c:pt idx="2307" formatCode="General">
                  <c:v>0.117064330138829</c:v>
                </c:pt>
                <c:pt idx="2308" formatCode="General">
                  <c:v>0.1239041095994</c:v>
                </c:pt>
                <c:pt idx="2309" formatCode="General">
                  <c:v>0.12906861836928299</c:v>
                </c:pt>
                <c:pt idx="2310" formatCode="General">
                  <c:v>0.13115286582758401</c:v>
                </c:pt>
                <c:pt idx="2311" formatCode="General">
                  <c:v>0.13022170869810001</c:v>
                </c:pt>
                <c:pt idx="2312" formatCode="General">
                  <c:v>0.126505193008077</c:v>
                </c:pt>
                <c:pt idx="2313" formatCode="General">
                  <c:v>0.119567743913888</c:v>
                </c:pt>
                <c:pt idx="2314" formatCode="General">
                  <c:v>0.109734173425071</c:v>
                </c:pt>
                <c:pt idx="2315" formatCode="General">
                  <c:v>9.8404924793663306E-2</c:v>
                </c:pt>
                <c:pt idx="2316" formatCode="General">
                  <c:v>8.6757473554681802E-2</c:v>
                </c:pt>
                <c:pt idx="2317" formatCode="General">
                  <c:v>7.5092475092502498E-2</c:v>
                </c:pt>
                <c:pt idx="2318" formatCode="General">
                  <c:v>6.3618951519631303E-2</c:v>
                </c:pt>
                <c:pt idx="2319" formatCode="General">
                  <c:v>5.3005107708301497E-2</c:v>
                </c:pt>
                <c:pt idx="2320" formatCode="General">
                  <c:v>4.40151576955971E-2</c:v>
                </c:pt>
                <c:pt idx="2321" formatCode="General">
                  <c:v>3.6908360606546099E-2</c:v>
                </c:pt>
                <c:pt idx="2322" formatCode="General">
                  <c:v>3.1211820430329301E-2</c:v>
                </c:pt>
                <c:pt idx="2323" formatCode="General">
                  <c:v>2.63055156558177E-2</c:v>
                </c:pt>
                <c:pt idx="2324" formatCode="General">
                  <c:v>2.1983771563899902E-2</c:v>
                </c:pt>
                <c:pt idx="2325" formatCode="General">
                  <c:v>1.8923667750075399E-2</c:v>
                </c:pt>
                <c:pt idx="2326" formatCode="General">
                  <c:v>1.7883261598538099E-2</c:v>
                </c:pt>
                <c:pt idx="2327" formatCode="General">
                  <c:v>1.9295894639687099E-2</c:v>
                </c:pt>
                <c:pt idx="2328" formatCode="General">
                  <c:v>2.3680632833631698E-2</c:v>
                </c:pt>
                <c:pt idx="2329" formatCode="General">
                  <c:v>3.1557368716982302E-2</c:v>
                </c:pt>
                <c:pt idx="2330" formatCode="General">
                  <c:v>4.32597222745775E-2</c:v>
                </c:pt>
                <c:pt idx="2331" formatCode="General">
                  <c:v>5.8190218995544697E-2</c:v>
                </c:pt>
                <c:pt idx="2332" formatCode="General">
                  <c:v>7.4644530301135506E-2</c:v>
                </c:pt>
                <c:pt idx="2333" formatCode="General">
                  <c:v>9.1601657184531796E-2</c:v>
                </c:pt>
                <c:pt idx="2334" formatCode="General">
                  <c:v>0.109578558411107</c:v>
                </c:pt>
                <c:pt idx="2335" formatCode="General">
                  <c:v>0.12881457099030999</c:v>
                </c:pt>
                <c:pt idx="2336" formatCode="General">
                  <c:v>0.148626655157445</c:v>
                </c:pt>
                <c:pt idx="2337" formatCode="General">
                  <c:v>0.16811274700439999</c:v>
                </c:pt>
                <c:pt idx="2338" formatCode="General">
                  <c:v>0.18636651901321499</c:v>
                </c:pt>
                <c:pt idx="2339" formatCode="General">
                  <c:v>0.20268483762429301</c:v>
                </c:pt>
                <c:pt idx="2340" formatCode="General">
                  <c:v>0.21697375313258199</c:v>
                </c:pt>
                <c:pt idx="2341" formatCode="General">
                  <c:v>0.228088399532763</c:v>
                </c:pt>
                <c:pt idx="2342" formatCode="General">
                  <c:v>0.23498030922520199</c:v>
                </c:pt>
                <c:pt idx="2343" formatCode="General">
                  <c:v>0.23839247797761501</c:v>
                </c:pt>
                <c:pt idx="2344" formatCode="General">
                  <c:v>0.23940482854911099</c:v>
                </c:pt>
                <c:pt idx="2345" formatCode="General">
                  <c:v>0.238365821984064</c:v>
                </c:pt>
                <c:pt idx="2346" formatCode="General">
                  <c:v>0.23574654505213899</c:v>
                </c:pt>
                <c:pt idx="2347" formatCode="General">
                  <c:v>0.23111066973356501</c:v>
                </c:pt>
                <c:pt idx="2348" formatCode="General">
                  <c:v>0.224306097165273</c:v>
                </c:pt>
                <c:pt idx="2349" formatCode="General">
                  <c:v>0.21631520160985199</c:v>
                </c:pt>
                <c:pt idx="2350" formatCode="General">
                  <c:v>0.207855274742341</c:v>
                </c:pt>
                <c:pt idx="2351" formatCode="General">
                  <c:v>0.199910154293753</c:v>
                </c:pt>
                <c:pt idx="2352" formatCode="General">
                  <c:v>0.19264767849018299</c:v>
                </c:pt>
                <c:pt idx="2353" formatCode="General">
                  <c:v>0.186571161084468</c:v>
                </c:pt>
                <c:pt idx="2354" formatCode="General">
                  <c:v>0.18158823406090499</c:v>
                </c:pt>
                <c:pt idx="2355" formatCode="General">
                  <c:v>0.17796930548279499</c:v>
                </c:pt>
                <c:pt idx="2356" formatCode="General">
                  <c:v>0.17681049640100799</c:v>
                </c:pt>
                <c:pt idx="2357" formatCode="General">
                  <c:v>0.17794105129708501</c:v>
                </c:pt>
                <c:pt idx="2358" formatCode="General">
                  <c:v>0.18007120777982499</c:v>
                </c:pt>
                <c:pt idx="2359" formatCode="General">
                  <c:v>0.18198111629483599</c:v>
                </c:pt>
                <c:pt idx="2360" formatCode="General">
                  <c:v>0.18279445536042099</c:v>
                </c:pt>
                <c:pt idx="2361" formatCode="General">
                  <c:v>0.182087033550558</c:v>
                </c:pt>
                <c:pt idx="2362" formatCode="General">
                  <c:v>0.180514200800418</c:v>
                </c:pt>
                <c:pt idx="2363" formatCode="General">
                  <c:v>0.17976542731651499</c:v>
                </c:pt>
                <c:pt idx="2364" formatCode="General">
                  <c:v>0.181075578637726</c:v>
                </c:pt>
                <c:pt idx="2365" formatCode="General">
                  <c:v>0.183395543837758</c:v>
                </c:pt>
                <c:pt idx="2366" formatCode="General">
                  <c:v>0.184912967934556</c:v>
                </c:pt>
                <c:pt idx="2367" formatCode="General">
                  <c:v>0.18476830859236401</c:v>
                </c:pt>
                <c:pt idx="2368" formatCode="General">
                  <c:v>0.18390044856637899</c:v>
                </c:pt>
                <c:pt idx="2369" formatCode="General">
                  <c:v>0.18364542589743599</c:v>
                </c:pt>
                <c:pt idx="2370" formatCode="General">
                  <c:v>0.18361799814237001</c:v>
                </c:pt>
                <c:pt idx="2371" formatCode="General">
                  <c:v>0.18317862051985701</c:v>
                </c:pt>
                <c:pt idx="2372" formatCode="General">
                  <c:v>0.18324541115791601</c:v>
                </c:pt>
                <c:pt idx="2373" formatCode="General">
                  <c:v>0.183407799856149</c:v>
                </c:pt>
                <c:pt idx="2374" formatCode="General">
                  <c:v>0.18258426877030301</c:v>
                </c:pt>
                <c:pt idx="2375" formatCode="General">
                  <c:v>0.181211126360597</c:v>
                </c:pt>
                <c:pt idx="2376" formatCode="General">
                  <c:v>0.17901888820456599</c:v>
                </c:pt>
                <c:pt idx="2377" formatCode="General">
                  <c:v>0.176267685195238</c:v>
                </c:pt>
                <c:pt idx="2378" formatCode="General">
                  <c:v>0.17376863515229901</c:v>
                </c:pt>
                <c:pt idx="2379" formatCode="General">
                  <c:v>0.17172975432649301</c:v>
                </c:pt>
                <c:pt idx="2380" formatCode="General">
                  <c:v>0.17050590934732099</c:v>
                </c:pt>
                <c:pt idx="2381" formatCode="General">
                  <c:v>0.16994804092240601</c:v>
                </c:pt>
                <c:pt idx="2382" formatCode="General">
                  <c:v>0.16937842867946501</c:v>
                </c:pt>
                <c:pt idx="2383" formatCode="General">
                  <c:v>0.168753575423254</c:v>
                </c:pt>
                <c:pt idx="2384" formatCode="General">
                  <c:v>0.16853412222321901</c:v>
                </c:pt>
                <c:pt idx="2385" formatCode="General">
                  <c:v>0.16853441128586599</c:v>
                </c:pt>
                <c:pt idx="2386" formatCode="General">
                  <c:v>0.16811177962302701</c:v>
                </c:pt>
                <c:pt idx="2387" formatCode="General">
                  <c:v>0.16710632421329399</c:v>
                </c:pt>
                <c:pt idx="2388" formatCode="General">
                  <c:v>0.16670958652315701</c:v>
                </c:pt>
                <c:pt idx="2389" formatCode="General">
                  <c:v>0.16762303754656699</c:v>
                </c:pt>
                <c:pt idx="2390" formatCode="General">
                  <c:v>0.17010833346182699</c:v>
                </c:pt>
                <c:pt idx="2391" formatCode="General">
                  <c:v>0.17477605900783499</c:v>
                </c:pt>
                <c:pt idx="2392" formatCode="General">
                  <c:v>0.18089141960169799</c:v>
                </c:pt>
                <c:pt idx="2393" formatCode="General">
                  <c:v>0.187294963961742</c:v>
                </c:pt>
                <c:pt idx="2394" formatCode="General">
                  <c:v>0.192805838120791</c:v>
                </c:pt>
                <c:pt idx="2395" formatCode="General">
                  <c:v>0.197562187890331</c:v>
                </c:pt>
                <c:pt idx="2396" formatCode="General">
                  <c:v>0.202315447640986</c:v>
                </c:pt>
                <c:pt idx="2397" formatCode="General">
                  <c:v>0.20679742140968799</c:v>
                </c:pt>
                <c:pt idx="2398" formatCode="General">
                  <c:v>0.21006395158319999</c:v>
                </c:pt>
                <c:pt idx="2399" formatCode="General">
                  <c:v>0.21093150912257599</c:v>
                </c:pt>
                <c:pt idx="2400" formatCode="General">
                  <c:v>0.20879480068315301</c:v>
                </c:pt>
                <c:pt idx="2401" formatCode="General">
                  <c:v>0.20394248810407201</c:v>
                </c:pt>
                <c:pt idx="2402" formatCode="General">
                  <c:v>0.19745846714398199</c:v>
                </c:pt>
                <c:pt idx="2403" formatCode="General">
                  <c:v>0.189776596404479</c:v>
                </c:pt>
                <c:pt idx="2404" formatCode="General">
                  <c:v>0.180648572951287</c:v>
                </c:pt>
                <c:pt idx="2405" formatCode="General">
                  <c:v>0.169956758834444</c:v>
                </c:pt>
                <c:pt idx="2406" formatCode="General">
                  <c:v>0.158131585456214</c:v>
                </c:pt>
                <c:pt idx="2407" formatCode="General">
                  <c:v>0.14572978438835801</c:v>
                </c:pt>
                <c:pt idx="2408" formatCode="General">
                  <c:v>0.13327607481796899</c:v>
                </c:pt>
                <c:pt idx="2409" formatCode="General">
                  <c:v>0.120931404878808</c:v>
                </c:pt>
                <c:pt idx="2410" formatCode="General">
                  <c:v>0.10811596279095</c:v>
                </c:pt>
                <c:pt idx="2411" formatCode="General">
                  <c:v>9.4766651242100097E-2</c:v>
                </c:pt>
                <c:pt idx="2412" formatCode="General">
                  <c:v>8.2205629611717096E-2</c:v>
                </c:pt>
                <c:pt idx="2413" formatCode="General">
                  <c:v>7.1084139439765701E-2</c:v>
                </c:pt>
                <c:pt idx="2414" formatCode="General">
                  <c:v>6.1266194291218302E-2</c:v>
                </c:pt>
                <c:pt idx="2415" formatCode="General">
                  <c:v>5.2704443457223797E-2</c:v>
                </c:pt>
                <c:pt idx="2416" formatCode="General">
                  <c:v>4.5460192706813202E-2</c:v>
                </c:pt>
                <c:pt idx="2417" formatCode="General">
                  <c:v>4.0166938492324701E-2</c:v>
                </c:pt>
                <c:pt idx="2418" formatCode="General">
                  <c:v>3.6200695464438701E-2</c:v>
                </c:pt>
                <c:pt idx="2419" formatCode="General">
                  <c:v>3.2543870310134303E-2</c:v>
                </c:pt>
                <c:pt idx="2420" formatCode="General">
                  <c:v>2.95206370014593E-2</c:v>
                </c:pt>
                <c:pt idx="2421" formatCode="General">
                  <c:v>2.7568491753163601E-2</c:v>
                </c:pt>
                <c:pt idx="2422" formatCode="General">
                  <c:v>2.75554977091515E-2</c:v>
                </c:pt>
                <c:pt idx="2423" formatCode="General">
                  <c:v>2.9360476926400599E-2</c:v>
                </c:pt>
                <c:pt idx="2424" formatCode="General">
                  <c:v>3.2492609825214E-2</c:v>
                </c:pt>
                <c:pt idx="2425" formatCode="General">
                  <c:v>3.6683687152758097E-2</c:v>
                </c:pt>
                <c:pt idx="2426" formatCode="General">
                  <c:v>4.1079608862100402E-2</c:v>
                </c:pt>
                <c:pt idx="2427" formatCode="General">
                  <c:v>4.4958762813234902E-2</c:v>
                </c:pt>
                <c:pt idx="2428" formatCode="General">
                  <c:v>4.74824418611016E-2</c:v>
                </c:pt>
                <c:pt idx="2429" formatCode="General">
                  <c:v>4.8655596125610802E-2</c:v>
                </c:pt>
                <c:pt idx="2430" formatCode="General">
                  <c:v>4.8987470182543201E-2</c:v>
                </c:pt>
                <c:pt idx="2431" formatCode="General">
                  <c:v>4.9331379188213398E-2</c:v>
                </c:pt>
                <c:pt idx="2432" formatCode="General">
                  <c:v>4.8575991146779601E-2</c:v>
                </c:pt>
                <c:pt idx="2433" formatCode="General">
                  <c:v>4.4751271813366501E-2</c:v>
                </c:pt>
                <c:pt idx="2434" formatCode="General">
                  <c:v>3.8215779878426601E-2</c:v>
                </c:pt>
                <c:pt idx="2435" formatCode="General">
                  <c:v>2.9528118559041399E-2</c:v>
                </c:pt>
                <c:pt idx="2436" formatCode="General">
                  <c:v>1.86198081922316E-2</c:v>
                </c:pt>
                <c:pt idx="2437" formatCode="General">
                  <c:v>5.6734734693229504E-3</c:v>
                </c:pt>
                <c:pt idx="2438" formatCode="General">
                  <c:v>-8.9377255470658497E-3</c:v>
                </c:pt>
                <c:pt idx="2439" formatCode="General">
                  <c:v>-2.39538594623387E-2</c:v>
                </c:pt>
                <c:pt idx="2440" formatCode="General">
                  <c:v>-3.7441519501726701E-2</c:v>
                </c:pt>
                <c:pt idx="2441" formatCode="General">
                  <c:v>-4.8999626993945E-2</c:v>
                </c:pt>
                <c:pt idx="2442" formatCode="General">
                  <c:v>-5.8973091439529599E-2</c:v>
                </c:pt>
                <c:pt idx="2443" formatCode="General">
                  <c:v>-6.6896622348740595E-2</c:v>
                </c:pt>
                <c:pt idx="2444" formatCode="General">
                  <c:v>-7.2228540323636306E-2</c:v>
                </c:pt>
                <c:pt idx="2445" formatCode="General">
                  <c:v>-7.44542543400942E-2</c:v>
                </c:pt>
                <c:pt idx="2446" formatCode="General">
                  <c:v>-7.4048624908002902E-2</c:v>
                </c:pt>
                <c:pt idx="2447" formatCode="General">
                  <c:v>-7.23910700842679E-2</c:v>
                </c:pt>
                <c:pt idx="2448" formatCode="General">
                  <c:v>-7.0093632752002602E-2</c:v>
                </c:pt>
                <c:pt idx="2449" formatCode="General">
                  <c:v>-6.7768961534577496E-2</c:v>
                </c:pt>
                <c:pt idx="2450" formatCode="General">
                  <c:v>-6.5308621047294499E-2</c:v>
                </c:pt>
                <c:pt idx="2451" formatCode="General">
                  <c:v>-6.2583485987044593E-2</c:v>
                </c:pt>
                <c:pt idx="2452" formatCode="General">
                  <c:v>-6.0621790231935598E-2</c:v>
                </c:pt>
                <c:pt idx="2453" formatCode="General">
                  <c:v>-6.0657016480292598E-2</c:v>
                </c:pt>
                <c:pt idx="2454" formatCode="General">
                  <c:v>-6.2963791628549495E-2</c:v>
                </c:pt>
                <c:pt idx="2455" formatCode="General">
                  <c:v>-6.7928244922848893E-2</c:v>
                </c:pt>
                <c:pt idx="2456" formatCode="General">
                  <c:v>-7.6576653530722197E-2</c:v>
                </c:pt>
                <c:pt idx="2457" formatCode="General">
                  <c:v>-8.7874063679235698E-2</c:v>
                </c:pt>
                <c:pt idx="2458" formatCode="General">
                  <c:v>-0.100642659545628</c:v>
                </c:pt>
                <c:pt idx="2459" formatCode="General">
                  <c:v>-0.115501620896277</c:v>
                </c:pt>
                <c:pt idx="2460" formatCode="General">
                  <c:v>-0.13302303981774299</c:v>
                </c:pt>
                <c:pt idx="2461" formatCode="General">
                  <c:v>-0.15270049171220901</c:v>
                </c:pt>
                <c:pt idx="2462" formatCode="General">
                  <c:v>-0.17317162930834801</c:v>
                </c:pt>
                <c:pt idx="2463" formatCode="General">
                  <c:v>-0.19398760570528401</c:v>
                </c:pt>
                <c:pt idx="2464" formatCode="General">
                  <c:v>-0.21413519487417701</c:v>
                </c:pt>
                <c:pt idx="2465" formatCode="General">
                  <c:v>-0.23211802197176201</c:v>
                </c:pt>
                <c:pt idx="2466" formatCode="General">
                  <c:v>-0.24637761858197199</c:v>
                </c:pt>
                <c:pt idx="2467" formatCode="General">
                  <c:v>-0.25611069379295498</c:v>
                </c:pt>
                <c:pt idx="2468" formatCode="General">
                  <c:v>-0.26148883584717397</c:v>
                </c:pt>
                <c:pt idx="2469" formatCode="General">
                  <c:v>-0.26317603660640998</c:v>
                </c:pt>
                <c:pt idx="2470" formatCode="General">
                  <c:v>-0.26329358217022503</c:v>
                </c:pt>
                <c:pt idx="2471" formatCode="General">
                  <c:v>-0.26244222940977702</c:v>
                </c:pt>
                <c:pt idx="2472" formatCode="General">
                  <c:v>-0.25994745430319999</c:v>
                </c:pt>
                <c:pt idx="2473" formatCode="General">
                  <c:v>-0.25577480549715798</c:v>
                </c:pt>
                <c:pt idx="2474" formatCode="General">
                  <c:v>-0.25076972777272</c:v>
                </c:pt>
                <c:pt idx="2475" formatCode="General">
                  <c:v>-0.245964993521297</c:v>
                </c:pt>
                <c:pt idx="2476" formatCode="General">
                  <c:v>-0.241169460560337</c:v>
                </c:pt>
                <c:pt idx="2477" formatCode="General">
                  <c:v>-0.23612095725066001</c:v>
                </c:pt>
                <c:pt idx="2478" formatCode="General">
                  <c:v>-0.232015957912654</c:v>
                </c:pt>
                <c:pt idx="2479" formatCode="General">
                  <c:v>-0.229138205160485</c:v>
                </c:pt>
                <c:pt idx="2480" formatCode="General">
                  <c:v>-0.22663043880702399</c:v>
                </c:pt>
                <c:pt idx="2481" formatCode="General">
                  <c:v>-0.22488228114981701</c:v>
                </c:pt>
                <c:pt idx="2482" formatCode="General">
                  <c:v>-0.22451993304812901</c:v>
                </c:pt>
                <c:pt idx="2483" formatCode="General">
                  <c:v>-0.22652709927506101</c:v>
                </c:pt>
                <c:pt idx="2484" formatCode="General">
                  <c:v>-0.23124022762699301</c:v>
                </c:pt>
                <c:pt idx="2485" formatCode="General">
                  <c:v>-0.238046168452969</c:v>
                </c:pt>
                <c:pt idx="2486" formatCode="General">
                  <c:v>-0.24681323600665001</c:v>
                </c:pt>
                <c:pt idx="2487" formatCode="General">
                  <c:v>-0.25730982276626102</c:v>
                </c:pt>
                <c:pt idx="2488" formatCode="General">
                  <c:v>-0.26802901226188802</c:v>
                </c:pt>
                <c:pt idx="2489" formatCode="General">
                  <c:v>-0.27708049951817199</c:v>
                </c:pt>
                <c:pt idx="2490" formatCode="General">
                  <c:v>-0.28356556576785402</c:v>
                </c:pt>
                <c:pt idx="2491" formatCode="General">
                  <c:v>-0.28707910926247898</c:v>
                </c:pt>
                <c:pt idx="2492" formatCode="General">
                  <c:v>-0.28823208010181001</c:v>
                </c:pt>
                <c:pt idx="2493" formatCode="General">
                  <c:v>-0.28884070049890498</c:v>
                </c:pt>
                <c:pt idx="2494" formatCode="General">
                  <c:v>-0.290539077602887</c:v>
                </c:pt>
                <c:pt idx="2495" formatCode="General">
                  <c:v>-0.29354875821029502</c:v>
                </c:pt>
                <c:pt idx="2496" formatCode="General">
                  <c:v>-0.29718289374294499</c:v>
                </c:pt>
                <c:pt idx="2497" formatCode="General">
                  <c:v>-0.30155171348365101</c:v>
                </c:pt>
                <c:pt idx="2498" formatCode="General">
                  <c:v>-0.30589814586000003</c:v>
                </c:pt>
                <c:pt idx="2499" formatCode="General">
                  <c:v>-0.30896763929437698</c:v>
                </c:pt>
                <c:pt idx="2500" formatCode="General">
                  <c:v>-0.31070024364021298</c:v>
                </c:pt>
                <c:pt idx="2501" formatCode="General">
                  <c:v>-0.31165901940837298</c:v>
                </c:pt>
                <c:pt idx="2502" formatCode="General">
                  <c:v>-0.31217979306869698</c:v>
                </c:pt>
                <c:pt idx="2503" formatCode="General">
                  <c:v>-0.311363904934501</c:v>
                </c:pt>
                <c:pt idx="2504" formatCode="General">
                  <c:v>-0.308232372617256</c:v>
                </c:pt>
                <c:pt idx="2505" formatCode="General">
                  <c:v>-0.30310878536264102</c:v>
                </c:pt>
                <c:pt idx="2506" formatCode="General">
                  <c:v>-0.29685520449884301</c:v>
                </c:pt>
                <c:pt idx="2507" formatCode="General">
                  <c:v>-0.28939329507872802</c:v>
                </c:pt>
                <c:pt idx="2508" formatCode="General">
                  <c:v>-0.28012740303414402</c:v>
                </c:pt>
                <c:pt idx="2509" formatCode="General">
                  <c:v>-0.26856745182591901</c:v>
                </c:pt>
                <c:pt idx="2510" formatCode="General">
                  <c:v>-0.254883874507421</c:v>
                </c:pt>
                <c:pt idx="2511" formatCode="General">
                  <c:v>-0.23905763426844201</c:v>
                </c:pt>
                <c:pt idx="2512" formatCode="General">
                  <c:v>-0.220957869362266</c:v>
                </c:pt>
                <c:pt idx="2513" formatCode="General">
                  <c:v>-0.202472175284406</c:v>
                </c:pt>
                <c:pt idx="2514" formatCode="General">
                  <c:v>-0.185529764657096</c:v>
                </c:pt>
                <c:pt idx="2515" formatCode="General">
                  <c:v>-0.17092837970685301</c:v>
                </c:pt>
                <c:pt idx="2516" formatCode="General">
                  <c:v>-0.15895076584203999</c:v>
                </c:pt>
                <c:pt idx="2517" formatCode="General">
                  <c:v>-0.149082964219</c:v>
                </c:pt>
                <c:pt idx="2518" formatCode="General">
                  <c:v>-0.14047535900615199</c:v>
                </c:pt>
                <c:pt idx="2519" formatCode="General">
                  <c:v>-0.13274801393466401</c:v>
                </c:pt>
                <c:pt idx="2520" formatCode="General">
                  <c:v>-0.12566739063221399</c:v>
                </c:pt>
                <c:pt idx="2521" formatCode="General">
                  <c:v>-0.119084216183947</c:v>
                </c:pt>
                <c:pt idx="2522" formatCode="General">
                  <c:v>-0.113911655537292</c:v>
                </c:pt>
                <c:pt idx="2523" formatCode="General">
                  <c:v>-0.11018557121207601</c:v>
                </c:pt>
                <c:pt idx="2524" formatCode="General">
                  <c:v>-0.10687379421503</c:v>
                </c:pt>
                <c:pt idx="2525" formatCode="General">
                  <c:v>-0.104135265927686</c:v>
                </c:pt>
                <c:pt idx="2526" formatCode="General">
                  <c:v>-0.102795436215022</c:v>
                </c:pt>
                <c:pt idx="2527" formatCode="General">
                  <c:v>-0.102463537901995</c:v>
                </c:pt>
                <c:pt idx="2528" formatCode="General">
                  <c:v>-0.103259382950401</c:v>
                </c:pt>
                <c:pt idx="2529" formatCode="General">
                  <c:v>-0.10561016982645</c:v>
                </c:pt>
                <c:pt idx="2530" formatCode="General">
                  <c:v>-0.10935974209685299</c:v>
                </c:pt>
                <c:pt idx="2531" formatCode="General">
                  <c:v>-0.114121612114017</c:v>
                </c:pt>
                <c:pt idx="2532" formatCode="General">
                  <c:v>-0.118793497651456</c:v>
                </c:pt>
                <c:pt idx="2533" formatCode="General">
                  <c:v>-0.12300768939552099</c:v>
                </c:pt>
                <c:pt idx="2534" formatCode="General">
                  <c:v>-0.127495296262949</c:v>
                </c:pt>
                <c:pt idx="2535" formatCode="General">
                  <c:v>-0.132956873585899</c:v>
                </c:pt>
                <c:pt idx="2536" formatCode="General">
                  <c:v>-0.139288847452187</c:v>
                </c:pt>
                <c:pt idx="2537" formatCode="General">
                  <c:v>-0.14563504560313301</c:v>
                </c:pt>
                <c:pt idx="2538" formatCode="General">
                  <c:v>-0.15145562141031499</c:v>
                </c:pt>
                <c:pt idx="2539" formatCode="General">
                  <c:v>-0.15630905420331601</c:v>
                </c:pt>
                <c:pt idx="2540" formatCode="General">
                  <c:v>-0.15991827388459701</c:v>
                </c:pt>
                <c:pt idx="2541" formatCode="General">
                  <c:v>-0.16311656776013</c:v>
                </c:pt>
                <c:pt idx="2542" formatCode="General">
                  <c:v>-0.16562291203104601</c:v>
                </c:pt>
                <c:pt idx="2543" formatCode="General">
                  <c:v>-0.16647410611159599</c:v>
                </c:pt>
                <c:pt idx="2544" formatCode="General">
                  <c:v>-0.16589365260889999</c:v>
                </c:pt>
                <c:pt idx="2545" formatCode="General">
                  <c:v>-0.164008031067365</c:v>
                </c:pt>
                <c:pt idx="2546" formatCode="General">
                  <c:v>-0.16122461755126799</c:v>
                </c:pt>
                <c:pt idx="2547" formatCode="General">
                  <c:v>-0.159305896757681</c:v>
                </c:pt>
                <c:pt idx="2548" formatCode="General">
                  <c:v>-0.159512016698512</c:v>
                </c:pt>
                <c:pt idx="2549" formatCode="General">
                  <c:v>-0.161645758645345</c:v>
                </c:pt>
                <c:pt idx="2550" formatCode="General">
                  <c:v>-0.16616210699772799</c:v>
                </c:pt>
                <c:pt idx="2551" formatCode="General">
                  <c:v>-0.17287467134595599</c:v>
                </c:pt>
                <c:pt idx="2552" formatCode="General">
                  <c:v>-0.18001694410868599</c:v>
                </c:pt>
                <c:pt idx="2553" formatCode="General">
                  <c:v>-0.186942565759558</c:v>
                </c:pt>
                <c:pt idx="2554" formatCode="General">
                  <c:v>-0.19431629716814799</c:v>
                </c:pt>
                <c:pt idx="2555" formatCode="General">
                  <c:v>-0.202152111707703</c:v>
                </c:pt>
                <c:pt idx="2556" formatCode="General">
                  <c:v>-0.21016670145260999</c:v>
                </c:pt>
                <c:pt idx="2557" formatCode="General">
                  <c:v>-0.21819842634922701</c:v>
                </c:pt>
                <c:pt idx="2558" formatCode="General">
                  <c:v>-0.22541596439796799</c:v>
                </c:pt>
                <c:pt idx="2559" formatCode="General">
                  <c:v>-0.230659555190383</c:v>
                </c:pt>
                <c:pt idx="2560" formatCode="General">
                  <c:v>-0.233436478165188</c:v>
                </c:pt>
                <c:pt idx="2561" formatCode="General">
                  <c:v>-0.23354126307079501</c:v>
                </c:pt>
                <c:pt idx="2562" formatCode="General">
                  <c:v>-0.230765476609226</c:v>
                </c:pt>
                <c:pt idx="2563" formatCode="General">
                  <c:v>-0.22587299878836201</c:v>
                </c:pt>
                <c:pt idx="2564" formatCode="General">
                  <c:v>-0.21918581851008301</c:v>
                </c:pt>
                <c:pt idx="2565" formatCode="General">
                  <c:v>-0.21033249813190699</c:v>
                </c:pt>
                <c:pt idx="2566" formatCode="General">
                  <c:v>-0.19956402429032</c:v>
                </c:pt>
                <c:pt idx="2567" formatCode="General">
                  <c:v>-0.18685303749718599</c:v>
                </c:pt>
                <c:pt idx="2568" formatCode="General">
                  <c:v>-0.17190037376518399</c:v>
                </c:pt>
                <c:pt idx="2569" formatCode="General">
                  <c:v>-0.15518884038755201</c:v>
                </c:pt>
                <c:pt idx="2570" formatCode="General">
                  <c:v>-0.13772743140285501</c:v>
                </c:pt>
                <c:pt idx="2571" formatCode="General">
                  <c:v>-0.119360443288911</c:v>
                </c:pt>
                <c:pt idx="2572" formatCode="General">
                  <c:v>-0.100163148753885</c:v>
                </c:pt>
                <c:pt idx="2573" formatCode="General">
                  <c:v>-8.1949765702039198E-2</c:v>
                </c:pt>
                <c:pt idx="2574" formatCode="General">
                  <c:v>-6.5925560302274505E-2</c:v>
                </c:pt>
                <c:pt idx="2575" formatCode="General">
                  <c:v>-5.2285203352272901E-2</c:v>
                </c:pt>
                <c:pt idx="2576" formatCode="General">
                  <c:v>-4.0984597129665797E-2</c:v>
                </c:pt>
                <c:pt idx="2577" formatCode="General">
                  <c:v>-3.1591640479771498E-2</c:v>
                </c:pt>
                <c:pt idx="2578" formatCode="General">
                  <c:v>-2.4295869924376701E-2</c:v>
                </c:pt>
                <c:pt idx="2579" formatCode="General">
                  <c:v>-1.9358224944998899E-2</c:v>
                </c:pt>
                <c:pt idx="2580" formatCode="General">
                  <c:v>-1.7216825066486901E-2</c:v>
                </c:pt>
                <c:pt idx="2581" formatCode="General">
                  <c:v>-1.7660689893603702E-2</c:v>
                </c:pt>
                <c:pt idx="2582" formatCode="General">
                  <c:v>-1.9532944832054699E-2</c:v>
                </c:pt>
                <c:pt idx="2583" formatCode="General">
                  <c:v>-2.2438262042222799E-2</c:v>
                </c:pt>
                <c:pt idx="2584" formatCode="General">
                  <c:v>-2.5511492418793601E-2</c:v>
                </c:pt>
                <c:pt idx="2585" formatCode="General">
                  <c:v>-2.7047548659898502E-2</c:v>
                </c:pt>
                <c:pt idx="2586" formatCode="General">
                  <c:v>-2.6602027596981999E-2</c:v>
                </c:pt>
                <c:pt idx="2587" formatCode="General">
                  <c:v>-2.3795067904055601E-2</c:v>
                </c:pt>
                <c:pt idx="2588" formatCode="General">
                  <c:v>-1.73283571436403E-2</c:v>
                </c:pt>
                <c:pt idx="2589" formatCode="General">
                  <c:v>-6.3861416858126199E-3</c:v>
                </c:pt>
                <c:pt idx="2590" formatCode="General">
                  <c:v>9.7949408076876791E-3</c:v>
                </c:pt>
                <c:pt idx="2591" formatCode="General">
                  <c:v>3.1196778706129399E-2</c:v>
                </c:pt>
                <c:pt idx="2592" formatCode="General">
                  <c:v>5.70257279795525E-2</c:v>
                </c:pt>
                <c:pt idx="2593" formatCode="General">
                  <c:v>8.5131205999753795E-2</c:v>
                </c:pt>
                <c:pt idx="2594" formatCode="General">
                  <c:v>0.113638073327453</c:v>
                </c:pt>
                <c:pt idx="2595" formatCode="General">
                  <c:v>0.14266010929765599</c:v>
                </c:pt>
                <c:pt idx="2596" formatCode="General">
                  <c:v>0.17225120647390799</c:v>
                </c:pt>
                <c:pt idx="2597" formatCode="General">
                  <c:v>0.201670287752374</c:v>
                </c:pt>
                <c:pt idx="2598" formatCode="General">
                  <c:v>0.23084276394032799</c:v>
                </c:pt>
                <c:pt idx="2599" formatCode="General">
                  <c:v>0.25949446440437202</c:v>
                </c:pt>
                <c:pt idx="2600" formatCode="General">
                  <c:v>0.28587395498134399</c:v>
                </c:pt>
                <c:pt idx="2601" formatCode="General">
                  <c:v>0.308921235747739</c:v>
                </c:pt>
                <c:pt idx="2602" formatCode="General">
                  <c:v>0.327989959667086</c:v>
                </c:pt>
                <c:pt idx="2603" formatCode="General">
                  <c:v>0.34357493822041901</c:v>
                </c:pt>
                <c:pt idx="2604" formatCode="General">
                  <c:v>0.356797328612392</c:v>
                </c:pt>
                <c:pt idx="2605" formatCode="General">
                  <c:v>0.36678012610125998</c:v>
                </c:pt>
                <c:pt idx="2606" formatCode="General">
                  <c:v>0.372321099673739</c:v>
                </c:pt>
                <c:pt idx="2607" formatCode="General">
                  <c:v>0.37300944738448899</c:v>
                </c:pt>
                <c:pt idx="2608" formatCode="General">
                  <c:v>0.369141261723476</c:v>
                </c:pt>
                <c:pt idx="2609" formatCode="General">
                  <c:v>0.36115540157209203</c:v>
                </c:pt>
                <c:pt idx="2610" formatCode="General">
                  <c:v>0.35024098401978598</c:v>
                </c:pt>
                <c:pt idx="2611" formatCode="General">
                  <c:v>0.33811567503486301</c:v>
                </c:pt>
                <c:pt idx="2612" formatCode="General">
                  <c:v>0.32573074053734402</c:v>
                </c:pt>
                <c:pt idx="2613" formatCode="General">
                  <c:v>0.31334866663911598</c:v>
                </c:pt>
                <c:pt idx="2614" formatCode="General">
                  <c:v>0.30091090359218903</c:v>
                </c:pt>
                <c:pt idx="2615" formatCode="General">
                  <c:v>0.28829875564535401</c:v>
                </c:pt>
                <c:pt idx="2616" formatCode="General">
                  <c:v>0.27604506955839597</c:v>
                </c:pt>
                <c:pt idx="2617" formatCode="General">
                  <c:v>0.265902893353471</c:v>
                </c:pt>
                <c:pt idx="2618" formatCode="General">
                  <c:v>0.25938670337638697</c:v>
                </c:pt>
                <c:pt idx="2619" formatCode="General">
                  <c:v>0.25616110447385199</c:v>
                </c:pt>
                <c:pt idx="2620" formatCode="General">
                  <c:v>0.25485338568993798</c:v>
                </c:pt>
                <c:pt idx="2621" formatCode="General">
                  <c:v>0.25508879315850602</c:v>
                </c:pt>
                <c:pt idx="2622" formatCode="General">
                  <c:v>0.25752200881165899</c:v>
                </c:pt>
                <c:pt idx="2623" formatCode="General">
                  <c:v>0.26272194599570398</c:v>
                </c:pt>
                <c:pt idx="2624" formatCode="General">
                  <c:v>0.27046029156795998</c:v>
                </c:pt>
                <c:pt idx="2625" formatCode="General">
                  <c:v>0.28064578268953499</c:v>
                </c:pt>
                <c:pt idx="2626" formatCode="General">
                  <c:v>0.29378070178814703</c:v>
                </c:pt>
                <c:pt idx="2627" formatCode="General">
                  <c:v>0.30904932614917602</c:v>
                </c:pt>
                <c:pt idx="2628" formatCode="General">
                  <c:v>0.32441931901319598</c:v>
                </c:pt>
                <c:pt idx="2629" formatCode="General">
                  <c:v>0.33815846318947002</c:v>
                </c:pt>
                <c:pt idx="2630" formatCode="General">
                  <c:v>0.34963295689398999</c:v>
                </c:pt>
                <c:pt idx="2631" formatCode="General">
                  <c:v>0.35967356039780302</c:v>
                </c:pt>
                <c:pt idx="2632" formatCode="General">
                  <c:v>0.36993461952297602</c:v>
                </c:pt>
                <c:pt idx="2633" formatCode="General">
                  <c:v>0.37984055390307903</c:v>
                </c:pt>
                <c:pt idx="2634" formatCode="General">
                  <c:v>0.387784967104913</c:v>
                </c:pt>
                <c:pt idx="2635" formatCode="General">
                  <c:v>0.39395830529786702</c:v>
                </c:pt>
                <c:pt idx="2636" formatCode="General">
                  <c:v>0.398884462712707</c:v>
                </c:pt>
                <c:pt idx="2637" formatCode="General">
                  <c:v>0.40290246415923903</c:v>
                </c:pt>
                <c:pt idx="2638" formatCode="General">
                  <c:v>0.406293543560036</c:v>
                </c:pt>
                <c:pt idx="2639" formatCode="General">
                  <c:v>0.40953467371308699</c:v>
                </c:pt>
                <c:pt idx="2640" formatCode="General">
                  <c:v>0.41279067370603001</c:v>
                </c:pt>
                <c:pt idx="2641" formatCode="General">
                  <c:v>0.41651579932508198</c:v>
                </c:pt>
                <c:pt idx="2642" formatCode="General">
                  <c:v>0.42100420034105501</c:v>
                </c:pt>
                <c:pt idx="2643" formatCode="General">
                  <c:v>0.425878250083085</c:v>
                </c:pt>
                <c:pt idx="2644" formatCode="General">
                  <c:v>0.43102771789682798</c:v>
                </c:pt>
                <c:pt idx="2645" formatCode="General">
                  <c:v>0.436397960765736</c:v>
                </c:pt>
                <c:pt idx="2646" formatCode="General">
                  <c:v>0.44195560824514102</c:v>
                </c:pt>
                <c:pt idx="2647" formatCode="General">
                  <c:v>0.44808276864806801</c:v>
                </c:pt>
                <c:pt idx="2648" formatCode="General">
                  <c:v>0.45483176920009599</c:v>
                </c:pt>
                <c:pt idx="2649" formatCode="General">
                  <c:v>0.46096773513358502</c:v>
                </c:pt>
                <c:pt idx="2650" formatCode="General">
                  <c:v>0.46610038635041801</c:v>
                </c:pt>
                <c:pt idx="2651" formatCode="General">
                  <c:v>0.47024962924494901</c:v>
                </c:pt>
                <c:pt idx="2652" formatCode="General">
                  <c:v>0.47317441495089402</c:v>
                </c:pt>
                <c:pt idx="2653" formatCode="General">
                  <c:v>0.47490515989033799</c:v>
                </c:pt>
                <c:pt idx="2654" formatCode="General">
                  <c:v>0.47562583692410298</c:v>
                </c:pt>
                <c:pt idx="2655" formatCode="General">
                  <c:v>0.47594058857182298</c:v>
                </c:pt>
                <c:pt idx="2656" formatCode="General">
                  <c:v>0.476825311521136</c:v>
                </c:pt>
                <c:pt idx="2657" formatCode="General">
                  <c:v>0.47842353858152797</c:v>
                </c:pt>
                <c:pt idx="2658" formatCode="General">
                  <c:v>0.48031624634666897</c:v>
                </c:pt>
                <c:pt idx="2659" formatCode="General">
                  <c:v>0.482206101149176</c:v>
                </c:pt>
                <c:pt idx="2660" formatCode="General">
                  <c:v>0.484276681770411</c:v>
                </c:pt>
                <c:pt idx="2661" formatCode="General">
                  <c:v>0.486170583743465</c:v>
                </c:pt>
                <c:pt idx="2662" formatCode="General">
                  <c:v>0.48691730647328602</c:v>
                </c:pt>
                <c:pt idx="2663" formatCode="General">
                  <c:v>0.48627124542279099</c:v>
                </c:pt>
                <c:pt idx="2664" formatCode="General">
                  <c:v>0.48455563244598199</c:v>
                </c:pt>
                <c:pt idx="2665" formatCode="General">
                  <c:v>0.48238141428229497</c:v>
                </c:pt>
                <c:pt idx="2666" formatCode="General">
                  <c:v>0.47992238520852298</c:v>
                </c:pt>
                <c:pt idx="2667" formatCode="General">
                  <c:v>0.47679915253041799</c:v>
                </c:pt>
                <c:pt idx="2668" formatCode="General">
                  <c:v>0.47242242003026702</c:v>
                </c:pt>
                <c:pt idx="2669" formatCode="General">
                  <c:v>0.46717978587151199</c:v>
                </c:pt>
                <c:pt idx="2670" formatCode="General">
                  <c:v>0.46166271010591198</c:v>
                </c:pt>
                <c:pt idx="2671" formatCode="General">
                  <c:v>0.45553678995039798</c:v>
                </c:pt>
                <c:pt idx="2672" formatCode="General">
                  <c:v>0.44954845071933502</c:v>
                </c:pt>
                <c:pt idx="2673" formatCode="General">
                  <c:v>0.444158591523791</c:v>
                </c:pt>
                <c:pt idx="2674" formatCode="General">
                  <c:v>0.43879660408308901</c:v>
                </c:pt>
                <c:pt idx="2675" formatCode="General">
                  <c:v>0.43384852456093298</c:v>
                </c:pt>
                <c:pt idx="2676" formatCode="General">
                  <c:v>0.42972193833119199</c:v>
                </c:pt>
                <c:pt idx="2677" formatCode="General">
                  <c:v>0.42616109750539699</c:v>
                </c:pt>
                <c:pt idx="2678" formatCode="General">
                  <c:v>0.422855077522579</c:v>
                </c:pt>
                <c:pt idx="2679" formatCode="General">
                  <c:v>0.41970164467702198</c:v>
                </c:pt>
                <c:pt idx="2680" formatCode="General">
                  <c:v>0.4169283522335</c:v>
                </c:pt>
                <c:pt idx="2681" formatCode="General">
                  <c:v>0.41509936340626602</c:v>
                </c:pt>
                <c:pt idx="2682" formatCode="General">
                  <c:v>0.41388079510102499</c:v>
                </c:pt>
                <c:pt idx="2683" formatCode="General">
                  <c:v>0.41201181412473997</c:v>
                </c:pt>
                <c:pt idx="2684" formatCode="General">
                  <c:v>0.40960204036245501</c:v>
                </c:pt>
                <c:pt idx="2685" formatCode="General">
                  <c:v>0.40787964736918397</c:v>
                </c:pt>
                <c:pt idx="2686" formatCode="General">
                  <c:v>0.40651909466386699</c:v>
                </c:pt>
                <c:pt idx="2687" formatCode="General">
                  <c:v>0.40447902658020701</c:v>
                </c:pt>
                <c:pt idx="2688" formatCode="General">
                  <c:v>0.40159211836143099</c:v>
                </c:pt>
                <c:pt idx="2689" formatCode="General">
                  <c:v>0.39814003834297201</c:v>
                </c:pt>
                <c:pt idx="2690" formatCode="General">
                  <c:v>0.394662729288285</c:v>
                </c:pt>
                <c:pt idx="2691" formatCode="General">
                  <c:v>0.39092296995725601</c:v>
                </c:pt>
                <c:pt idx="2692" formatCode="General">
                  <c:v>0.38625530181088902</c:v>
                </c:pt>
                <c:pt idx="2693" formatCode="General">
                  <c:v>0.38016150921470798</c:v>
                </c:pt>
                <c:pt idx="2694" formatCode="General">
                  <c:v>0.37228485308943798</c:v>
                </c:pt>
                <c:pt idx="2695" formatCode="General">
                  <c:v>0.36173707304821601</c:v>
                </c:pt>
                <c:pt idx="2696" formatCode="General">
                  <c:v>0.34786522987313501</c:v>
                </c:pt>
                <c:pt idx="2697" formatCode="General">
                  <c:v>0.33143666815280598</c:v>
                </c:pt>
                <c:pt idx="2698" formatCode="General">
                  <c:v>0.31329158240098898</c:v>
                </c:pt>
                <c:pt idx="2699" formatCode="General">
                  <c:v>0.29423929925441999</c:v>
                </c:pt>
                <c:pt idx="2700" formatCode="General">
                  <c:v>0.27463660622307901</c:v>
                </c:pt>
                <c:pt idx="2701" formatCode="General">
                  <c:v>0.254935245172492</c:v>
                </c:pt>
                <c:pt idx="2702" formatCode="General">
                  <c:v>0.23536384233316901</c:v>
                </c:pt>
                <c:pt idx="2703" formatCode="General">
                  <c:v>0.21554515737998201</c:v>
                </c:pt>
                <c:pt idx="2704" formatCode="General">
                  <c:v>0.19490040057298499</c:v>
                </c:pt>
                <c:pt idx="2705" formatCode="General">
                  <c:v>0.17430684131743199</c:v>
                </c:pt>
                <c:pt idx="2706" formatCode="General">
                  <c:v>0.154772605592013</c:v>
                </c:pt>
                <c:pt idx="2707" formatCode="General">
                  <c:v>0.13611830288269799</c:v>
                </c:pt>
                <c:pt idx="2708" formatCode="General">
                  <c:v>0.11923415347380199</c:v>
                </c:pt>
                <c:pt idx="2709" formatCode="General">
                  <c:v>0.10446786518385399</c:v>
                </c:pt>
                <c:pt idx="2710" formatCode="General">
                  <c:v>9.1175352798069806E-2</c:v>
                </c:pt>
                <c:pt idx="2711" formatCode="General">
                  <c:v>7.9126164189015399E-2</c:v>
                </c:pt>
                <c:pt idx="2712" formatCode="General">
                  <c:v>6.8199730407196901E-2</c:v>
                </c:pt>
                <c:pt idx="2713" formatCode="General">
                  <c:v>5.9064408218458299E-2</c:v>
                </c:pt>
                <c:pt idx="2714" formatCode="General">
                  <c:v>5.2380574548952903E-2</c:v>
                </c:pt>
                <c:pt idx="2715" formatCode="General">
                  <c:v>4.76897976114539E-2</c:v>
                </c:pt>
                <c:pt idx="2716" formatCode="General">
                  <c:v>4.4977942230630702E-2</c:v>
                </c:pt>
                <c:pt idx="2717" formatCode="General">
                  <c:v>4.3134859547023299E-2</c:v>
                </c:pt>
                <c:pt idx="2718" formatCode="General">
                  <c:v>4.2246506825709698E-2</c:v>
                </c:pt>
                <c:pt idx="2719" formatCode="General">
                  <c:v>4.2666242882022698E-2</c:v>
                </c:pt>
                <c:pt idx="2720" formatCode="General">
                  <c:v>4.28491581234502E-2</c:v>
                </c:pt>
                <c:pt idx="2721" formatCode="General">
                  <c:v>4.2721956058406597E-2</c:v>
                </c:pt>
                <c:pt idx="2722" formatCode="General">
                  <c:v>4.21681946118561E-2</c:v>
                </c:pt>
                <c:pt idx="2723" formatCode="General">
                  <c:v>4.08370685866596E-2</c:v>
                </c:pt>
                <c:pt idx="2724" formatCode="General">
                  <c:v>3.9020134014496999E-2</c:v>
                </c:pt>
                <c:pt idx="2725" formatCode="General">
                  <c:v>3.6912276178110701E-2</c:v>
                </c:pt>
                <c:pt idx="2726" formatCode="General">
                  <c:v>3.5166138596722699E-2</c:v>
                </c:pt>
                <c:pt idx="2727" formatCode="General">
                  <c:v>3.3870356093895701E-2</c:v>
                </c:pt>
                <c:pt idx="2728" formatCode="General">
                  <c:v>3.2550255584128697E-2</c:v>
                </c:pt>
                <c:pt idx="2729" formatCode="General">
                  <c:v>3.0921517625821099E-2</c:v>
                </c:pt>
                <c:pt idx="2730" formatCode="General">
                  <c:v>2.85790440483993E-2</c:v>
                </c:pt>
                <c:pt idx="2731" formatCode="General">
                  <c:v>2.4605213448515399E-2</c:v>
                </c:pt>
                <c:pt idx="2732" formatCode="General">
                  <c:v>1.76034599408743E-2</c:v>
                </c:pt>
                <c:pt idx="2733" formatCode="General">
                  <c:v>7.1654866034704997E-3</c:v>
                </c:pt>
                <c:pt idx="2734" formatCode="General">
                  <c:v>-5.65218427865667E-3</c:v>
                </c:pt>
                <c:pt idx="2735" formatCode="General">
                  <c:v>-1.95714964816361E-2</c:v>
                </c:pt>
                <c:pt idx="2736" formatCode="General">
                  <c:v>-3.3925835902902698E-2</c:v>
                </c:pt>
                <c:pt idx="2737" formatCode="General">
                  <c:v>-4.8014427570219502E-2</c:v>
                </c:pt>
                <c:pt idx="2738" formatCode="General">
                  <c:v>-6.1248865130725798E-2</c:v>
                </c:pt>
                <c:pt idx="2739" formatCode="General">
                  <c:v>-7.3295058878250594E-2</c:v>
                </c:pt>
                <c:pt idx="2740" formatCode="General">
                  <c:v>-8.4902358680676193E-2</c:v>
                </c:pt>
                <c:pt idx="2741" formatCode="General">
                  <c:v>-9.7819583731173707E-2</c:v>
                </c:pt>
                <c:pt idx="2742" formatCode="General">
                  <c:v>-0.112472307344155</c:v>
                </c:pt>
                <c:pt idx="2743" formatCode="General">
                  <c:v>-0.128850700936253</c:v>
                </c:pt>
                <c:pt idx="2744" formatCode="General">
                  <c:v>-0.14679921356928399</c:v>
                </c:pt>
                <c:pt idx="2745" formatCode="General">
                  <c:v>-0.16486138865800001</c:v>
                </c:pt>
                <c:pt idx="2746" formatCode="General">
                  <c:v>-0.18200881761549101</c:v>
                </c:pt>
                <c:pt idx="2747" formatCode="General">
                  <c:v>-0.19838840293715501</c:v>
                </c:pt>
                <c:pt idx="2748" formatCode="General">
                  <c:v>-0.21422109338238501</c:v>
                </c:pt>
                <c:pt idx="2749" formatCode="General">
                  <c:v>-0.229882360980981</c:v>
                </c:pt>
                <c:pt idx="2750" formatCode="General">
                  <c:v>-0.24548793912452899</c:v>
                </c:pt>
                <c:pt idx="2751" formatCode="General">
                  <c:v>-0.26002014206319402</c:v>
                </c:pt>
                <c:pt idx="2752" formatCode="General">
                  <c:v>-0.27316189231827398</c:v>
                </c:pt>
                <c:pt idx="2753" formatCode="General">
                  <c:v>-0.28507191139229998</c:v>
                </c:pt>
                <c:pt idx="2754" formatCode="General">
                  <c:v>-0.29581270807905502</c:v>
                </c:pt>
                <c:pt idx="2755" formatCode="General">
                  <c:v>-0.30617605339384701</c:v>
                </c:pt>
                <c:pt idx="2756" formatCode="General">
                  <c:v>-0.31623014218548401</c:v>
                </c:pt>
                <c:pt idx="2757" formatCode="General">
                  <c:v>-0.32535971796827201</c:v>
                </c:pt>
                <c:pt idx="2758" formatCode="General">
                  <c:v>-0.33292021011428902</c:v>
                </c:pt>
                <c:pt idx="2759" formatCode="General">
                  <c:v>-0.33931108496834</c:v>
                </c:pt>
                <c:pt idx="2760" formatCode="General">
                  <c:v>-0.34605452925677699</c:v>
                </c:pt>
                <c:pt idx="2761" formatCode="General">
                  <c:v>-0.35383482935649702</c:v>
                </c:pt>
                <c:pt idx="2762" formatCode="General">
                  <c:v>-0.362156522692482</c:v>
                </c:pt>
                <c:pt idx="2763" formatCode="General">
                  <c:v>-0.36981715084981798</c:v>
                </c:pt>
                <c:pt idx="2764" formatCode="General">
                  <c:v>-0.37640991641874499</c:v>
                </c:pt>
                <c:pt idx="2765" formatCode="General">
                  <c:v>-0.38358249993064297</c:v>
                </c:pt>
                <c:pt idx="2766" formatCode="General">
                  <c:v>-0.39195967493732597</c:v>
                </c:pt>
                <c:pt idx="2767" formatCode="General">
                  <c:v>-0.40032375128512299</c:v>
                </c:pt>
                <c:pt idx="2768" formatCode="General">
                  <c:v>-0.40784674207355398</c:v>
                </c:pt>
                <c:pt idx="2769" formatCode="General">
                  <c:v>-0.41496482567427001</c:v>
                </c:pt>
                <c:pt idx="2770" formatCode="General">
                  <c:v>-0.42197121233242701</c:v>
                </c:pt>
                <c:pt idx="2771" formatCode="General">
                  <c:v>-0.42808478560866198</c:v>
                </c:pt>
                <c:pt idx="2772" formatCode="General">
                  <c:v>-0.43301960322926297</c:v>
                </c:pt>
                <c:pt idx="2773" formatCode="General">
                  <c:v>-0.43785995038887698</c:v>
                </c:pt>
                <c:pt idx="2774" formatCode="General">
                  <c:v>-0.44336367432870999</c:v>
                </c:pt>
                <c:pt idx="2775" formatCode="General">
                  <c:v>-0.44933575182052099</c:v>
                </c:pt>
                <c:pt idx="2776" formatCode="General">
                  <c:v>-0.45587676838226698</c:v>
                </c:pt>
                <c:pt idx="2777" formatCode="General">
                  <c:v>-0.462587968336029</c:v>
                </c:pt>
                <c:pt idx="2778" formatCode="General">
                  <c:v>-0.46844549839680599</c:v>
                </c:pt>
                <c:pt idx="2779" formatCode="General">
                  <c:v>-0.47341098509247798</c:v>
                </c:pt>
                <c:pt idx="2780" formatCode="General">
                  <c:v>-0.47777825301863203</c:v>
                </c:pt>
                <c:pt idx="2781" formatCode="General">
                  <c:v>-0.48148103390342201</c:v>
                </c:pt>
                <c:pt idx="2782" formatCode="General">
                  <c:v>-0.48527084469579401</c:v>
                </c:pt>
                <c:pt idx="2783" formatCode="General">
                  <c:v>-0.48922680391700901</c:v>
                </c:pt>
                <c:pt idx="2784" formatCode="General">
                  <c:v>-0.492305411026148</c:v>
                </c:pt>
                <c:pt idx="2785" formatCode="General">
                  <c:v>-0.49431304382779301</c:v>
                </c:pt>
                <c:pt idx="2786" formatCode="General">
                  <c:v>-0.49561822652102999</c:v>
                </c:pt>
                <c:pt idx="2787" formatCode="General">
                  <c:v>-0.49728757790732903</c:v>
                </c:pt>
                <c:pt idx="2788" formatCode="General">
                  <c:v>-0.50029194693525303</c:v>
                </c:pt>
                <c:pt idx="2789" formatCode="General">
                  <c:v>-0.50510984260630198</c:v>
                </c:pt>
                <c:pt idx="2790" formatCode="General">
                  <c:v>-0.51239107312105903</c:v>
                </c:pt>
                <c:pt idx="2791" formatCode="General">
                  <c:v>-0.52092181870468302</c:v>
                </c:pt>
                <c:pt idx="2792" formatCode="General">
                  <c:v>-0.52886777419423803</c:v>
                </c:pt>
                <c:pt idx="2793" formatCode="General">
                  <c:v>-0.53563652981240195</c:v>
                </c:pt>
                <c:pt idx="2794" formatCode="General">
                  <c:v>-0.54014584520504005</c:v>
                </c:pt>
                <c:pt idx="2795" formatCode="General">
                  <c:v>-0.54184188975745196</c:v>
                </c:pt>
                <c:pt idx="2796" formatCode="General">
                  <c:v>-0.54105239108669401</c:v>
                </c:pt>
                <c:pt idx="2797" formatCode="General">
                  <c:v>-0.53779065581054897</c:v>
                </c:pt>
                <c:pt idx="2798" formatCode="General">
                  <c:v>-0.53227699620416402</c:v>
                </c:pt>
                <c:pt idx="2799" formatCode="General">
                  <c:v>-0.52489489647049703</c:v>
                </c:pt>
                <c:pt idx="2800" formatCode="General">
                  <c:v>-0.51582141385498903</c:v>
                </c:pt>
                <c:pt idx="2801" formatCode="General">
                  <c:v>-0.50655192571602004</c:v>
                </c:pt>
                <c:pt idx="2802" formatCode="General">
                  <c:v>-0.498349040213244</c:v>
                </c:pt>
                <c:pt idx="2803" formatCode="General">
                  <c:v>-0.49090365519340901</c:v>
                </c:pt>
                <c:pt idx="2804" formatCode="General">
                  <c:v>-0.48418552496897899</c:v>
                </c:pt>
                <c:pt idx="2805" formatCode="General">
                  <c:v>-0.47861349739587</c:v>
                </c:pt>
                <c:pt idx="2806" formatCode="General">
                  <c:v>-0.474987171591985</c:v>
                </c:pt>
                <c:pt idx="2807" formatCode="General">
                  <c:v>-0.47263161463577602</c:v>
                </c:pt>
                <c:pt idx="2808" formatCode="General">
                  <c:v>-0.47009075502033099</c:v>
                </c:pt>
                <c:pt idx="2809" formatCode="General">
                  <c:v>-0.46709326874445201</c:v>
                </c:pt>
                <c:pt idx="2810" formatCode="General">
                  <c:v>-0.463987105325258</c:v>
                </c:pt>
                <c:pt idx="2811" formatCode="General">
                  <c:v>-0.461414944242105</c:v>
                </c:pt>
                <c:pt idx="2812" formatCode="General">
                  <c:v>-0.45876655339894601</c:v>
                </c:pt>
                <c:pt idx="2813" formatCode="General">
                  <c:v>-0.454952217930503</c:v>
                </c:pt>
                <c:pt idx="2814" formatCode="General">
                  <c:v>-0.450061914475199</c:v>
                </c:pt>
                <c:pt idx="2815" formatCode="General">
                  <c:v>-0.44477091325046902</c:v>
                </c:pt>
                <c:pt idx="2816" formatCode="General">
                  <c:v>-0.43958462439468499</c:v>
                </c:pt>
                <c:pt idx="2817" formatCode="General">
                  <c:v>-0.434637988229443</c:v>
                </c:pt>
                <c:pt idx="2818" formatCode="General">
                  <c:v>-0.42957110936514897</c:v>
                </c:pt>
                <c:pt idx="2819" formatCode="General">
                  <c:v>-0.42390920910892899</c:v>
                </c:pt>
                <c:pt idx="2820" formatCode="General">
                  <c:v>-0.41786064599474598</c:v>
                </c:pt>
                <c:pt idx="2821" formatCode="General">
                  <c:v>-0.41129734641509902</c:v>
                </c:pt>
                <c:pt idx="2822" formatCode="General">
                  <c:v>-0.40455045205501</c:v>
                </c:pt>
                <c:pt idx="2823" formatCode="General">
                  <c:v>-0.39850030402084302</c:v>
                </c:pt>
                <c:pt idx="2824" formatCode="General">
                  <c:v>-0.39354434983570102</c:v>
                </c:pt>
                <c:pt idx="2825" formatCode="General">
                  <c:v>-0.38961779125950302</c:v>
                </c:pt>
                <c:pt idx="2826" formatCode="General">
                  <c:v>-0.38640761974092802</c:v>
                </c:pt>
                <c:pt idx="2827" formatCode="General">
                  <c:v>-0.383742740145181</c:v>
                </c:pt>
                <c:pt idx="2828" formatCode="General">
                  <c:v>-0.38128800620023801</c:v>
                </c:pt>
                <c:pt idx="2829" formatCode="General">
                  <c:v>-0.37901223835902098</c:v>
                </c:pt>
                <c:pt idx="2830" formatCode="General">
                  <c:v>-0.37719204348871999</c:v>
                </c:pt>
                <c:pt idx="2831" formatCode="General">
                  <c:v>-0.37543978439021503</c:v>
                </c:pt>
                <c:pt idx="2832" formatCode="General">
                  <c:v>-0.37300125306108201</c:v>
                </c:pt>
                <c:pt idx="2833" formatCode="General">
                  <c:v>-0.369793563884594</c:v>
                </c:pt>
                <c:pt idx="2834" formatCode="General">
                  <c:v>-0.36605378342915501</c:v>
                </c:pt>
                <c:pt idx="2835" formatCode="General">
                  <c:v>-0.36146387215633902</c:v>
                </c:pt>
                <c:pt idx="2836" formatCode="General">
                  <c:v>-0.35634654130411902</c:v>
                </c:pt>
                <c:pt idx="2837" formatCode="General">
                  <c:v>-0.35096817368641298</c:v>
                </c:pt>
                <c:pt idx="2838" formatCode="General">
                  <c:v>-0.34473988390354698</c:v>
                </c:pt>
                <c:pt idx="2839" formatCode="General">
                  <c:v>-0.337643823919903</c:v>
                </c:pt>
                <c:pt idx="2840" formatCode="General">
                  <c:v>-0.33092664173791903</c:v>
                </c:pt>
                <c:pt idx="2841" formatCode="General">
                  <c:v>-0.325597728709763</c:v>
                </c:pt>
                <c:pt idx="2842" formatCode="General">
                  <c:v>-0.32096945516047698</c:v>
                </c:pt>
                <c:pt idx="2843" formatCode="General">
                  <c:v>-0.31514463172316198</c:v>
                </c:pt>
                <c:pt idx="2844" formatCode="General">
                  <c:v>-0.30705624601549503</c:v>
                </c:pt>
                <c:pt idx="2845" formatCode="General">
                  <c:v>-0.29740471390198397</c:v>
                </c:pt>
                <c:pt idx="2846" formatCode="General">
                  <c:v>-0.28704267021975199</c:v>
                </c:pt>
                <c:pt idx="2847" formatCode="General">
                  <c:v>-0.276666643656996</c:v>
                </c:pt>
                <c:pt idx="2848" formatCode="General">
                  <c:v>-0.26681269757555998</c:v>
                </c:pt>
                <c:pt idx="2849" formatCode="General">
                  <c:v>-0.25706900543113798</c:v>
                </c:pt>
                <c:pt idx="2850" formatCode="General">
                  <c:v>-0.246530619244309</c:v>
                </c:pt>
                <c:pt idx="2851" formatCode="General">
                  <c:v>-0.23558490128857401</c:v>
                </c:pt>
                <c:pt idx="2852" formatCode="General">
                  <c:v>-0.22497893697503901</c:v>
                </c:pt>
                <c:pt idx="2853" formatCode="General">
                  <c:v>-0.21476677639247599</c:v>
                </c:pt>
                <c:pt idx="2854" formatCode="General">
                  <c:v>-0.20457183149953601</c:v>
                </c:pt>
                <c:pt idx="2855" formatCode="General">
                  <c:v>-0.19437610506061401</c:v>
                </c:pt>
                <c:pt idx="2856" formatCode="General">
                  <c:v>-0.184981788519678</c:v>
                </c:pt>
                <c:pt idx="2857" formatCode="General">
                  <c:v>-0.17719590383415601</c:v>
                </c:pt>
                <c:pt idx="2858" formatCode="General">
                  <c:v>-0.17157431610132601</c:v>
                </c:pt>
                <c:pt idx="2859" formatCode="General">
                  <c:v>-0.16783317828805799</c:v>
                </c:pt>
                <c:pt idx="2860" formatCode="General">
                  <c:v>-0.16494497816914599</c:v>
                </c:pt>
                <c:pt idx="2861" formatCode="General">
                  <c:v>-0.16228255899261701</c:v>
                </c:pt>
                <c:pt idx="2862" formatCode="General">
                  <c:v>-0.159712612070392</c:v>
                </c:pt>
                <c:pt idx="2863" formatCode="General">
                  <c:v>-0.15701719994969601</c:v>
                </c:pt>
                <c:pt idx="2864" formatCode="General">
                  <c:v>-0.15313818556191899</c:v>
                </c:pt>
                <c:pt idx="2865" formatCode="General">
                  <c:v>-0.14740158554684701</c:v>
                </c:pt>
                <c:pt idx="2866" formatCode="General">
                  <c:v>-0.14120902204459401</c:v>
                </c:pt>
                <c:pt idx="2867" formatCode="General">
                  <c:v>-0.13557433607825101</c:v>
                </c:pt>
                <c:pt idx="2868" formatCode="General">
                  <c:v>-0.13004207477437801</c:v>
                </c:pt>
                <c:pt idx="2869" formatCode="General">
                  <c:v>-0.123852719648433</c:v>
                </c:pt>
                <c:pt idx="2870" formatCode="General">
                  <c:v>-0.117126977034642</c:v>
                </c:pt>
                <c:pt idx="2871" formatCode="General">
                  <c:v>-0.10993459443185399</c:v>
                </c:pt>
                <c:pt idx="2872" formatCode="General">
                  <c:v>-0.102087664418627</c:v>
                </c:pt>
                <c:pt idx="2873" formatCode="General">
                  <c:v>-9.5055780362288997E-2</c:v>
                </c:pt>
                <c:pt idx="2874" formatCode="General">
                  <c:v>-8.9446550048293993E-2</c:v>
                </c:pt>
                <c:pt idx="2875" formatCode="General">
                  <c:v>-8.4082990353691003E-2</c:v>
                </c:pt>
                <c:pt idx="2876" formatCode="General">
                  <c:v>-7.7350173966313995E-2</c:v>
                </c:pt>
                <c:pt idx="2877" formatCode="General">
                  <c:v>-6.8214585439547198E-2</c:v>
                </c:pt>
                <c:pt idx="2878" formatCode="General">
                  <c:v>-5.7711919869306197E-2</c:v>
                </c:pt>
                <c:pt idx="2879" formatCode="General">
                  <c:v>-4.8487032052011297E-2</c:v>
                </c:pt>
                <c:pt idx="2880" formatCode="General">
                  <c:v>-4.12263147661193E-2</c:v>
                </c:pt>
                <c:pt idx="2881" formatCode="General">
                  <c:v>-3.4360969383581901E-2</c:v>
                </c:pt>
                <c:pt idx="2882" formatCode="General">
                  <c:v>-2.73000547130627E-2</c:v>
                </c:pt>
                <c:pt idx="2883" formatCode="General">
                  <c:v>-1.8942934702596899E-2</c:v>
                </c:pt>
                <c:pt idx="2884" formatCode="General">
                  <c:v>-8.9812650081292009E-3</c:v>
                </c:pt>
                <c:pt idx="2885" formatCode="General">
                  <c:v>1.2763521056653199E-3</c:v>
                </c:pt>
                <c:pt idx="2886" formatCode="General">
                  <c:v>1.26045924968683E-2</c:v>
                </c:pt>
                <c:pt idx="2887" formatCode="General">
                  <c:v>2.5833623404204899E-2</c:v>
                </c:pt>
                <c:pt idx="2888" formatCode="General">
                  <c:v>3.8947468742311302E-2</c:v>
                </c:pt>
                <c:pt idx="2889" formatCode="General">
                  <c:v>4.9506523737041501E-2</c:v>
                </c:pt>
                <c:pt idx="2890" formatCode="General">
                  <c:v>5.7996671678665103E-2</c:v>
                </c:pt>
                <c:pt idx="2891" formatCode="General">
                  <c:v>6.5959731360158202E-2</c:v>
                </c:pt>
                <c:pt idx="2892" formatCode="General">
                  <c:v>7.3836749703050403E-2</c:v>
                </c:pt>
                <c:pt idx="2893" formatCode="General">
                  <c:v>8.2123900738915998E-2</c:v>
                </c:pt>
                <c:pt idx="2894" formatCode="General">
                  <c:v>9.1053128739615796E-2</c:v>
                </c:pt>
                <c:pt idx="2895" formatCode="General">
                  <c:v>9.9544170518714295E-2</c:v>
                </c:pt>
                <c:pt idx="2896" formatCode="General">
                  <c:v>0.10769585310252</c:v>
                </c:pt>
                <c:pt idx="2897" formatCode="General">
                  <c:v>0.117271959995967</c:v>
                </c:pt>
                <c:pt idx="2898" formatCode="General">
                  <c:v>0.12817111953296401</c:v>
                </c:pt>
                <c:pt idx="2899" formatCode="General">
                  <c:v>0.13959159447797001</c:v>
                </c:pt>
                <c:pt idx="2900" formatCode="General">
                  <c:v>0.15118223542609899</c:v>
                </c:pt>
                <c:pt idx="2901" formatCode="General">
                  <c:v>0.162778109335108</c:v>
                </c:pt>
                <c:pt idx="2902" formatCode="General">
                  <c:v>0.175019918312626</c:v>
                </c:pt>
                <c:pt idx="2903" formatCode="General">
                  <c:v>0.18826516936493601</c:v>
                </c:pt>
                <c:pt idx="2904" formatCode="General">
                  <c:v>0.202690868172761</c:v>
                </c:pt>
                <c:pt idx="2905" formatCode="General">
                  <c:v>0.217967314487236</c:v>
                </c:pt>
                <c:pt idx="2906" formatCode="General">
                  <c:v>0.23291749874821999</c:v>
                </c:pt>
                <c:pt idx="2907" formatCode="General">
                  <c:v>0.24697614979219101</c:v>
                </c:pt>
                <c:pt idx="2908" formatCode="General">
                  <c:v>0.25965619402246898</c:v>
                </c:pt>
                <c:pt idx="2909" formatCode="General">
                  <c:v>0.27060603084674401</c:v>
                </c:pt>
                <c:pt idx="2910" formatCode="General">
                  <c:v>0.280634323356382</c:v>
                </c:pt>
                <c:pt idx="2911" formatCode="General">
                  <c:v>0.29023392907687701</c:v>
                </c:pt>
                <c:pt idx="2912" formatCode="General">
                  <c:v>0.29900755336606</c:v>
                </c:pt>
                <c:pt idx="2913" formatCode="General">
                  <c:v>0.30610404205396702</c:v>
                </c:pt>
                <c:pt idx="2914" formatCode="General">
                  <c:v>0.31121582955919103</c:v>
                </c:pt>
                <c:pt idx="2915" formatCode="General">
                  <c:v>0.314725262829056</c:v>
                </c:pt>
                <c:pt idx="2916" formatCode="General">
                  <c:v>0.31649610911238102</c:v>
                </c:pt>
                <c:pt idx="2917" formatCode="General">
                  <c:v>0.31732550165998802</c:v>
                </c:pt>
                <c:pt idx="2918" formatCode="General">
                  <c:v>0.318567798704262</c:v>
                </c:pt>
                <c:pt idx="2919" formatCode="General">
                  <c:v>0.32046836678900598</c:v>
                </c:pt>
                <c:pt idx="2920" formatCode="General">
                  <c:v>0.32385025395483902</c:v>
                </c:pt>
                <c:pt idx="2921" formatCode="General">
                  <c:v>0.32980863364626001</c:v>
                </c:pt>
                <c:pt idx="2922" formatCode="General">
                  <c:v>0.337807333871944</c:v>
                </c:pt>
                <c:pt idx="2923" formatCode="General">
                  <c:v>0.34729467247533402</c:v>
                </c:pt>
                <c:pt idx="2924" formatCode="General">
                  <c:v>0.35794452700068502</c:v>
                </c:pt>
                <c:pt idx="2925" formatCode="General">
                  <c:v>0.36945772886712602</c:v>
                </c:pt>
                <c:pt idx="2926" formatCode="General">
                  <c:v>0.382205120354289</c:v>
                </c:pt>
                <c:pt idx="2927" formatCode="General">
                  <c:v>0.39567006688154299</c:v>
                </c:pt>
                <c:pt idx="2928" formatCode="General">
                  <c:v>0.40860579668608599</c:v>
                </c:pt>
                <c:pt idx="2929" formatCode="General">
                  <c:v>0.42032428394739502</c:v>
                </c:pt>
                <c:pt idx="2930" formatCode="General">
                  <c:v>0.430851704118558</c:v>
                </c:pt>
                <c:pt idx="2931" formatCode="General">
                  <c:v>0.44024240031568002</c:v>
                </c:pt>
                <c:pt idx="2932" formatCode="General">
                  <c:v>0.44838921395893599</c:v>
                </c:pt>
                <c:pt idx="2933" formatCode="General">
                  <c:v>0.45518675768780398</c:v>
                </c:pt>
                <c:pt idx="2934" formatCode="General">
                  <c:v>0.46113669775655097</c:v>
                </c:pt>
                <c:pt idx="2935" formatCode="General">
                  <c:v>0.46619568974359799</c:v>
                </c:pt>
                <c:pt idx="2936" formatCode="General">
                  <c:v>0.469065223137064</c:v>
                </c:pt>
                <c:pt idx="2937" formatCode="General">
                  <c:v>0.47034938338290599</c:v>
                </c:pt>
                <c:pt idx="2938" formatCode="General">
                  <c:v>0.47102951711178698</c:v>
                </c:pt>
                <c:pt idx="2939" formatCode="General">
                  <c:v>0.46987289564837298</c:v>
                </c:pt>
                <c:pt idx="2940" formatCode="General">
                  <c:v>0.46549369476647801</c:v>
                </c:pt>
                <c:pt idx="2941" formatCode="General">
                  <c:v>0.45738462205043201</c:v>
                </c:pt>
                <c:pt idx="2942" formatCode="General">
                  <c:v>0.44559660619742703</c:v>
                </c:pt>
                <c:pt idx="2943" formatCode="General">
                  <c:v>0.43144973227900402</c:v>
                </c:pt>
                <c:pt idx="2944" formatCode="General">
                  <c:v>0.41723631717593201</c:v>
                </c:pt>
                <c:pt idx="2945" formatCode="General">
                  <c:v>0.40447032569230501</c:v>
                </c:pt>
                <c:pt idx="2946" formatCode="General">
                  <c:v>0.39353348276900102</c:v>
                </c:pt>
                <c:pt idx="2947" formatCode="General">
                  <c:v>0.38402385788481502</c:v>
                </c:pt>
                <c:pt idx="2948" formatCode="General">
                  <c:v>0.37574036176022702</c:v>
                </c:pt>
                <c:pt idx="2949" formatCode="General">
                  <c:v>0.36968759616357399</c:v>
                </c:pt>
                <c:pt idx="2950" formatCode="General">
                  <c:v>0.36624455529505201</c:v>
                </c:pt>
                <c:pt idx="2951" formatCode="General">
                  <c:v>0.36578029722848798</c:v>
                </c:pt>
                <c:pt idx="2952" formatCode="General">
                  <c:v>0.368838396432555</c:v>
                </c:pt>
                <c:pt idx="2953" formatCode="General">
                  <c:v>0.37416916230955599</c:v>
                </c:pt>
                <c:pt idx="2954" formatCode="General">
                  <c:v>0.37973770117391098</c:v>
                </c:pt>
                <c:pt idx="2955" formatCode="General">
                  <c:v>0.38556880518786502</c:v>
                </c:pt>
                <c:pt idx="2956" formatCode="General">
                  <c:v>0.392160593892247</c:v>
                </c:pt>
                <c:pt idx="2957" formatCode="General">
                  <c:v>0.39870290168692502</c:v>
                </c:pt>
                <c:pt idx="2958" formatCode="General">
                  <c:v>0.40450045473514501</c:v>
                </c:pt>
                <c:pt idx="2959" formatCode="General">
                  <c:v>0.409176521065793</c:v>
                </c:pt>
                <c:pt idx="2960" formatCode="General">
                  <c:v>0.41343032604525698</c:v>
                </c:pt>
                <c:pt idx="2961" formatCode="General">
                  <c:v>0.41772416888441699</c:v>
                </c:pt>
                <c:pt idx="2962" formatCode="General">
                  <c:v>0.42097833785250099</c:v>
                </c:pt>
                <c:pt idx="2963" formatCode="General">
                  <c:v>0.42271539618744702</c:v>
                </c:pt>
                <c:pt idx="2964" formatCode="General">
                  <c:v>0.42265364908740699</c:v>
                </c:pt>
                <c:pt idx="2965" formatCode="General">
                  <c:v>0.41997424482007101</c:v>
                </c:pt>
                <c:pt idx="2966" formatCode="General">
                  <c:v>0.41478616030832199</c:v>
                </c:pt>
                <c:pt idx="2967" formatCode="General">
                  <c:v>0.40716484206971498</c:v>
                </c:pt>
                <c:pt idx="2968" formatCode="General">
                  <c:v>0.39738328537343898</c:v>
                </c:pt>
                <c:pt idx="2969" formatCode="General">
                  <c:v>0.386277850544055</c:v>
                </c:pt>
                <c:pt idx="2970" formatCode="General">
                  <c:v>0.374205922525566</c:v>
                </c:pt>
                <c:pt idx="2971" formatCode="General">
                  <c:v>0.361691672706006</c:v>
                </c:pt>
                <c:pt idx="2972" formatCode="General">
                  <c:v>0.34985345034868898</c:v>
                </c:pt>
                <c:pt idx="2973" formatCode="General">
                  <c:v>0.33964890456324198</c:v>
                </c:pt>
                <c:pt idx="2974" formatCode="General">
                  <c:v>0.33197144639371501</c:v>
                </c:pt>
                <c:pt idx="2975" formatCode="General">
                  <c:v>0.32683915983895601</c:v>
                </c:pt>
                <c:pt idx="2976" formatCode="General">
                  <c:v>0.32419230639129898</c:v>
                </c:pt>
                <c:pt idx="2977" formatCode="General">
                  <c:v>0.323381024699815</c:v>
                </c:pt>
                <c:pt idx="2978" formatCode="General">
                  <c:v>0.32249017829625098</c:v>
                </c:pt>
                <c:pt idx="2979" formatCode="General">
                  <c:v>0.32003092440726899</c:v>
                </c:pt>
                <c:pt idx="2980" formatCode="General">
                  <c:v>0.31532706189915999</c:v>
                </c:pt>
                <c:pt idx="2981" formatCode="General">
                  <c:v>0.30830413258446299</c:v>
                </c:pt>
                <c:pt idx="2982" formatCode="General">
                  <c:v>0.29964370280251901</c:v>
                </c:pt>
                <c:pt idx="2983" formatCode="General">
                  <c:v>0.28996601585213899</c:v>
                </c:pt>
                <c:pt idx="2984" formatCode="General">
                  <c:v>0.27936729147724199</c:v>
                </c:pt>
                <c:pt idx="2985" formatCode="General">
                  <c:v>0.26808091054775401</c:v>
                </c:pt>
                <c:pt idx="2986" formatCode="General">
                  <c:v>0.25656609818203402</c:v>
                </c:pt>
                <c:pt idx="2987" formatCode="General">
                  <c:v>0.24494200613968301</c:v>
                </c:pt>
                <c:pt idx="2988" formatCode="General">
                  <c:v>0.23288138040995399</c:v>
                </c:pt>
                <c:pt idx="2989" formatCode="General">
                  <c:v>0.220281207657819</c:v>
                </c:pt>
                <c:pt idx="2990" formatCode="General">
                  <c:v>0.20762628717951601</c:v>
                </c:pt>
                <c:pt idx="2991" formatCode="General">
                  <c:v>0.195481276028632</c:v>
                </c:pt>
                <c:pt idx="2992" formatCode="General">
                  <c:v>0.18497601577589501</c:v>
                </c:pt>
                <c:pt idx="2993" formatCode="General">
                  <c:v>0.176143126205699</c:v>
                </c:pt>
                <c:pt idx="2994" formatCode="General">
                  <c:v>0.16686236227481299</c:v>
                </c:pt>
                <c:pt idx="2995" formatCode="General">
                  <c:v>0.155366576751821</c:v>
                </c:pt>
                <c:pt idx="2996" formatCode="General">
                  <c:v>0.14110986149785701</c:v>
                </c:pt>
                <c:pt idx="2997" formatCode="General">
                  <c:v>0.12555576873402899</c:v>
                </c:pt>
                <c:pt idx="2998" formatCode="General">
                  <c:v>0.11107548605154501</c:v>
                </c:pt>
                <c:pt idx="2999" formatCode="General">
                  <c:v>9.8684475386901296E-2</c:v>
                </c:pt>
                <c:pt idx="3000" formatCode="General">
                  <c:v>8.8381245371654996E-2</c:v>
                </c:pt>
                <c:pt idx="3001" formatCode="General">
                  <c:v>8.0439313228402504E-2</c:v>
                </c:pt>
                <c:pt idx="3002" formatCode="General">
                  <c:v>7.5024867024216804E-2</c:v>
                </c:pt>
                <c:pt idx="3003" formatCode="General">
                  <c:v>7.2296770413315101E-2</c:v>
                </c:pt>
                <c:pt idx="3004" formatCode="General">
                  <c:v>7.2012426908251395E-2</c:v>
                </c:pt>
                <c:pt idx="3005" formatCode="General">
                  <c:v>7.4047776332604703E-2</c:v>
                </c:pt>
                <c:pt idx="3006" formatCode="General">
                  <c:v>7.6697725371455305E-2</c:v>
                </c:pt>
                <c:pt idx="3007" formatCode="General">
                  <c:v>7.7631267822678901E-2</c:v>
                </c:pt>
                <c:pt idx="3008" formatCode="General">
                  <c:v>7.6922964768152594E-2</c:v>
                </c:pt>
                <c:pt idx="3009" formatCode="General">
                  <c:v>7.5621889879357002E-2</c:v>
                </c:pt>
                <c:pt idx="3010" formatCode="General">
                  <c:v>7.3967538921071802E-2</c:v>
                </c:pt>
                <c:pt idx="3011" formatCode="General">
                  <c:v>7.2144302604823296E-2</c:v>
                </c:pt>
                <c:pt idx="3012" formatCode="General">
                  <c:v>7.1031593149152403E-2</c:v>
                </c:pt>
                <c:pt idx="3013" formatCode="General">
                  <c:v>7.0721739528098002E-2</c:v>
                </c:pt>
                <c:pt idx="3014" formatCode="General">
                  <c:v>7.0956696275591494E-2</c:v>
                </c:pt>
                <c:pt idx="3015" formatCode="General">
                  <c:v>7.1662125049964304E-2</c:v>
                </c:pt>
                <c:pt idx="3016" formatCode="General">
                  <c:v>7.2128688178117906E-2</c:v>
                </c:pt>
                <c:pt idx="3017" formatCode="General">
                  <c:v>7.13379579422041E-2</c:v>
                </c:pt>
                <c:pt idx="3018" formatCode="General">
                  <c:v>6.8675776787872803E-2</c:v>
                </c:pt>
                <c:pt idx="3019" formatCode="General">
                  <c:v>6.4263887539567605E-2</c:v>
                </c:pt>
                <c:pt idx="3020" formatCode="General">
                  <c:v>5.8390097862401499E-2</c:v>
                </c:pt>
                <c:pt idx="3021" formatCode="General">
                  <c:v>5.1370674746744803E-2</c:v>
                </c:pt>
                <c:pt idx="3022" formatCode="General">
                  <c:v>4.3277450470287401E-2</c:v>
                </c:pt>
                <c:pt idx="3023" formatCode="General">
                  <c:v>3.3395213909188398E-2</c:v>
                </c:pt>
                <c:pt idx="3024" formatCode="General">
                  <c:v>2.0923455436400801E-2</c:v>
                </c:pt>
                <c:pt idx="3025" formatCode="General">
                  <c:v>5.8447960952975296E-3</c:v>
                </c:pt>
                <c:pt idx="3026" formatCode="General">
                  <c:v>-1.0292120841595399E-2</c:v>
                </c:pt>
                <c:pt idx="3027" formatCode="General">
                  <c:v>-2.7111552352885499E-2</c:v>
                </c:pt>
                <c:pt idx="3028" formatCode="General">
                  <c:v>-4.5870524955174401E-2</c:v>
                </c:pt>
                <c:pt idx="3029" formatCode="General">
                  <c:v>-6.6699714984126995E-2</c:v>
                </c:pt>
                <c:pt idx="3030" formatCode="General">
                  <c:v>-8.8425592924574095E-2</c:v>
                </c:pt>
                <c:pt idx="3031" formatCode="General">
                  <c:v>-0.109367530736581</c:v>
                </c:pt>
                <c:pt idx="3032" formatCode="General">
                  <c:v>-0.12909283771073199</c:v>
                </c:pt>
                <c:pt idx="3033" formatCode="General">
                  <c:v>-0.14808775129850801</c:v>
                </c:pt>
                <c:pt idx="3034" formatCode="General">
                  <c:v>-0.16577557752294</c:v>
                </c:pt>
                <c:pt idx="3035" formatCode="General">
                  <c:v>-0.181520905673282</c:v>
                </c:pt>
                <c:pt idx="3036" formatCode="General">
                  <c:v>-0.195754123166478</c:v>
                </c:pt>
                <c:pt idx="3037" formatCode="General">
                  <c:v>-0.20865321199954401</c:v>
                </c:pt>
                <c:pt idx="3038" formatCode="General">
                  <c:v>-0.219459668278154</c:v>
                </c:pt>
                <c:pt idx="3039" formatCode="General">
                  <c:v>-0.226889069805531</c:v>
                </c:pt>
                <c:pt idx="3040" formatCode="General">
                  <c:v>-0.22988652257391101</c:v>
                </c:pt>
                <c:pt idx="3041" formatCode="General">
                  <c:v>-0.22820409304446501</c:v>
                </c:pt>
                <c:pt idx="3042" formatCode="General">
                  <c:v>-0.22233989285282699</c:v>
                </c:pt>
                <c:pt idx="3043" formatCode="General">
                  <c:v>-0.21320432995894401</c:v>
                </c:pt>
                <c:pt idx="3044" formatCode="General">
                  <c:v>-0.201344095913016</c:v>
                </c:pt>
                <c:pt idx="3045" formatCode="General">
                  <c:v>-0.18786238504555999</c:v>
                </c:pt>
                <c:pt idx="3046" formatCode="General">
                  <c:v>-0.17433973848176701</c:v>
                </c:pt>
                <c:pt idx="3047" formatCode="General">
                  <c:v>-0.162222751950091</c:v>
                </c:pt>
                <c:pt idx="3048" formatCode="General">
                  <c:v>-0.15251978528086099</c:v>
                </c:pt>
                <c:pt idx="3049" formatCode="General">
                  <c:v>-0.145500829165364</c:v>
                </c:pt>
                <c:pt idx="3050" formatCode="General">
                  <c:v>-0.14050742200423499</c:v>
                </c:pt>
                <c:pt idx="3051" formatCode="General">
                  <c:v>-0.13650251506825001</c:v>
                </c:pt>
                <c:pt idx="3052" formatCode="General">
                  <c:v>-0.13344484815794799</c:v>
                </c:pt>
                <c:pt idx="3053" formatCode="General">
                  <c:v>-0.130615567469552</c:v>
                </c:pt>
                <c:pt idx="3054" formatCode="General">
                  <c:v>-0.128015101379961</c:v>
                </c:pt>
                <c:pt idx="3055" formatCode="General">
                  <c:v>-0.12639343160161701</c:v>
                </c:pt>
                <c:pt idx="3056" formatCode="General">
                  <c:v>-0.12598821186162601</c:v>
                </c:pt>
                <c:pt idx="3057" formatCode="General">
                  <c:v>-0.12682394572524799</c:v>
                </c:pt>
                <c:pt idx="3058" formatCode="General">
                  <c:v>-0.12907022322487499</c:v>
                </c:pt>
                <c:pt idx="3059" formatCode="General">
                  <c:v>-0.13350269076489599</c:v>
                </c:pt>
                <c:pt idx="3060" formatCode="General">
                  <c:v>-0.13997049210985499</c:v>
                </c:pt>
                <c:pt idx="3061" formatCode="General">
                  <c:v>-0.14859200399077699</c:v>
                </c:pt>
                <c:pt idx="3062" formatCode="General">
                  <c:v>-0.16017844733876599</c:v>
                </c:pt>
                <c:pt idx="3063" formatCode="General">
                  <c:v>-0.17338940709134201</c:v>
                </c:pt>
                <c:pt idx="3064" formatCode="General">
                  <c:v>-0.186622182824558</c:v>
                </c:pt>
                <c:pt idx="3065" formatCode="General">
                  <c:v>-0.19959256738394601</c:v>
                </c:pt>
                <c:pt idx="3066" formatCode="General">
                  <c:v>-0.21190107479652401</c:v>
                </c:pt>
                <c:pt idx="3067" formatCode="General">
                  <c:v>-0.223487553021954</c:v>
                </c:pt>
                <c:pt idx="3068" formatCode="General">
                  <c:v>-0.23314878931271199</c:v>
                </c:pt>
                <c:pt idx="3069" formatCode="General">
                  <c:v>-0.240532782170332</c:v>
                </c:pt>
                <c:pt idx="3070" formatCode="General">
                  <c:v>-0.24659931964124199</c:v>
                </c:pt>
                <c:pt idx="3071" formatCode="General">
                  <c:v>-0.25116318426362499</c:v>
                </c:pt>
                <c:pt idx="3072" formatCode="General">
                  <c:v>-0.25438481841590799</c:v>
                </c:pt>
                <c:pt idx="3073" formatCode="General">
                  <c:v>-0.25626606137557201</c:v>
                </c:pt>
                <c:pt idx="3074" formatCode="General">
                  <c:v>-0.25724699481074398</c:v>
                </c:pt>
                <c:pt idx="3075" formatCode="General">
                  <c:v>-0.257957399204713</c:v>
                </c:pt>
                <c:pt idx="3076" formatCode="General">
                  <c:v>-0.25825231736464699</c:v>
                </c:pt>
                <c:pt idx="3077" formatCode="General">
                  <c:v>-0.258642698737506</c:v>
                </c:pt>
                <c:pt idx="3078" formatCode="General">
                  <c:v>-0.25905870766313799</c:v>
                </c:pt>
                <c:pt idx="3079" formatCode="General">
                  <c:v>-0.25923033920766603</c:v>
                </c:pt>
                <c:pt idx="3080" formatCode="General">
                  <c:v>-0.25888751059641801</c:v>
                </c:pt>
                <c:pt idx="3081" formatCode="General">
                  <c:v>-0.25767792957735902</c:v>
                </c:pt>
                <c:pt idx="3082" formatCode="General">
                  <c:v>-0.25573576665863601</c:v>
                </c:pt>
                <c:pt idx="3083" formatCode="General">
                  <c:v>-0.25243478501310401</c:v>
                </c:pt>
                <c:pt idx="3084" formatCode="General">
                  <c:v>-0.24734154801681599</c:v>
                </c:pt>
                <c:pt idx="3085" formatCode="General">
                  <c:v>-0.24117249716323</c:v>
                </c:pt>
                <c:pt idx="3086" formatCode="General">
                  <c:v>-0.23483320557778001</c:v>
                </c:pt>
                <c:pt idx="3087" formatCode="General">
                  <c:v>-0.22866857390076001</c:v>
                </c:pt>
                <c:pt idx="3088" formatCode="General">
                  <c:v>-0.22213064740264099</c:v>
                </c:pt>
                <c:pt idx="3089" formatCode="General">
                  <c:v>-0.21528877604388699</c:v>
                </c:pt>
                <c:pt idx="3090" formatCode="General">
                  <c:v>-0.20875617868931701</c:v>
                </c:pt>
                <c:pt idx="3091" formatCode="General">
                  <c:v>-0.202949543353382</c:v>
                </c:pt>
                <c:pt idx="3092" formatCode="General">
                  <c:v>-0.19869295948943699</c:v>
                </c:pt>
                <c:pt idx="3093" formatCode="General">
                  <c:v>-0.19677575720550899</c:v>
                </c:pt>
                <c:pt idx="3094" formatCode="General">
                  <c:v>-0.197300307429632</c:v>
                </c:pt>
                <c:pt idx="3095" formatCode="General">
                  <c:v>-0.200196546016015</c:v>
                </c:pt>
                <c:pt idx="3096" formatCode="General">
                  <c:v>-0.20532747952262001</c:v>
                </c:pt>
                <c:pt idx="3097" formatCode="General">
                  <c:v>-0.21313673191364599</c:v>
                </c:pt>
                <c:pt idx="3098" formatCode="General">
                  <c:v>-0.22308317736073899</c:v>
                </c:pt>
                <c:pt idx="3099" formatCode="General">
                  <c:v>-0.23377565872230099</c:v>
                </c:pt>
                <c:pt idx="3100" formatCode="General">
                  <c:v>-0.243647642911962</c:v>
                </c:pt>
                <c:pt idx="3101" formatCode="General">
                  <c:v>-0.25073293667748903</c:v>
                </c:pt>
                <c:pt idx="3102" formatCode="General">
                  <c:v>-0.254267489986299</c:v>
                </c:pt>
                <c:pt idx="3103" formatCode="General">
                  <c:v>-0.254813252808056</c:v>
                </c:pt>
                <c:pt idx="3104" formatCode="General">
                  <c:v>-0.253973632026322</c:v>
                </c:pt>
                <c:pt idx="3105" formatCode="General">
                  <c:v>-0.25239083056428202</c:v>
                </c:pt>
                <c:pt idx="3106" formatCode="General">
                  <c:v>-0.249798180105928</c:v>
                </c:pt>
                <c:pt idx="3107" formatCode="General">
                  <c:v>-0.24645973286366199</c:v>
                </c:pt>
                <c:pt idx="3108" formatCode="General">
                  <c:v>-0.24298413983491499</c:v>
                </c:pt>
                <c:pt idx="3109" formatCode="General">
                  <c:v>-0.23969565504125201</c:v>
                </c:pt>
                <c:pt idx="3110" formatCode="General">
                  <c:v>-0.23673977320328601</c:v>
                </c:pt>
                <c:pt idx="3111" formatCode="General">
                  <c:v>-0.23450028031043099</c:v>
                </c:pt>
                <c:pt idx="3112" formatCode="General">
                  <c:v>-0.233423594484368</c:v>
                </c:pt>
                <c:pt idx="3113" formatCode="General">
                  <c:v>-0.233569666208196</c:v>
                </c:pt>
                <c:pt idx="3114" formatCode="General">
                  <c:v>-0.23457347881993201</c:v>
                </c:pt>
                <c:pt idx="3115" formatCode="General">
                  <c:v>-0.23609796531129301</c:v>
                </c:pt>
                <c:pt idx="3116" formatCode="General">
                  <c:v>-0.237833574395617</c:v>
                </c:pt>
                <c:pt idx="3117" formatCode="General">
                  <c:v>-0.23963020708558899</c:v>
                </c:pt>
                <c:pt idx="3118" formatCode="General">
                  <c:v>-0.241327246922836</c:v>
                </c:pt>
                <c:pt idx="3119" formatCode="General">
                  <c:v>-0.24229168699822901</c:v>
                </c:pt>
                <c:pt idx="3120" formatCode="General">
                  <c:v>-0.241763968746987</c:v>
                </c:pt>
                <c:pt idx="3121" formatCode="General">
                  <c:v>-0.24012355107351099</c:v>
                </c:pt>
                <c:pt idx="3122" formatCode="General">
                  <c:v>-0.23824739856521199</c:v>
                </c:pt>
                <c:pt idx="3123" formatCode="General">
                  <c:v>-0.23589767541286699</c:v>
                </c:pt>
                <c:pt idx="3124" formatCode="General">
                  <c:v>-0.23246569762924901</c:v>
                </c:pt>
                <c:pt idx="3125" formatCode="General">
                  <c:v>-0.22761182184680701</c:v>
                </c:pt>
                <c:pt idx="3126" formatCode="General">
                  <c:v>-0.22105984788462901</c:v>
                </c:pt>
                <c:pt idx="3127" formatCode="General">
                  <c:v>-0.213566231786227</c:v>
                </c:pt>
                <c:pt idx="3128" formatCode="General">
                  <c:v>-0.205781560863806</c:v>
                </c:pt>
                <c:pt idx="3129" formatCode="General">
                  <c:v>-0.19789391908165699</c:v>
                </c:pt>
                <c:pt idx="3130" formatCode="General">
                  <c:v>-0.190634640332601</c:v>
                </c:pt>
                <c:pt idx="3131" formatCode="General">
                  <c:v>-0.183129728943912</c:v>
                </c:pt>
                <c:pt idx="3132" formatCode="General">
                  <c:v>-0.17476839676606401</c:v>
                </c:pt>
                <c:pt idx="3133" formatCode="General">
                  <c:v>-0.16640607009541</c:v>
                </c:pt>
                <c:pt idx="3134" formatCode="General">
                  <c:v>-0.15839062274920901</c:v>
                </c:pt>
                <c:pt idx="3135" formatCode="General">
                  <c:v>-0.150717839026316</c:v>
                </c:pt>
                <c:pt idx="3136" formatCode="General">
                  <c:v>-0.14331527559494101</c:v>
                </c:pt>
                <c:pt idx="3137" formatCode="General">
                  <c:v>-0.13516206361022801</c:v>
                </c:pt>
                <c:pt idx="3138" formatCode="General">
                  <c:v>-0.126267035067223</c:v>
                </c:pt>
                <c:pt idx="3139" formatCode="General">
                  <c:v>-0.117606405489784</c:v>
                </c:pt>
                <c:pt idx="3140" formatCode="General">
                  <c:v>-0.10811230327294601</c:v>
                </c:pt>
                <c:pt idx="3141" formatCode="General">
                  <c:v>-9.7694772494194698E-2</c:v>
                </c:pt>
                <c:pt idx="3142" formatCode="General">
                  <c:v>-8.77301702034331E-2</c:v>
                </c:pt>
                <c:pt idx="3143" formatCode="General">
                  <c:v>-7.86494569432898E-2</c:v>
                </c:pt>
                <c:pt idx="3144" formatCode="General">
                  <c:v>-6.9871001104921504E-2</c:v>
                </c:pt>
                <c:pt idx="3145" formatCode="General">
                  <c:v>-6.0606865831034702E-2</c:v>
                </c:pt>
                <c:pt idx="3146" formatCode="General">
                  <c:v>-5.1064017309943401E-2</c:v>
                </c:pt>
                <c:pt idx="3147" formatCode="General">
                  <c:v>-4.1483048267294799E-2</c:v>
                </c:pt>
                <c:pt idx="3148" formatCode="General">
                  <c:v>-3.145951767763E-2</c:v>
                </c:pt>
                <c:pt idx="3149" formatCode="General">
                  <c:v>-2.11947936371767E-2</c:v>
                </c:pt>
                <c:pt idx="3150" formatCode="General">
                  <c:v>-1.0622403553281701E-2</c:v>
                </c:pt>
                <c:pt idx="3151" formatCode="General">
                  <c:v>1.4320172095448099E-3</c:v>
                </c:pt>
                <c:pt idx="3152" formatCode="General">
                  <c:v>1.56347230619623E-2</c:v>
                </c:pt>
                <c:pt idx="3153" formatCode="General">
                  <c:v>3.1033259979000399E-2</c:v>
                </c:pt>
                <c:pt idx="3154" formatCode="General">
                  <c:v>4.6813393138726997E-2</c:v>
                </c:pt>
                <c:pt idx="3155" formatCode="General">
                  <c:v>6.3647835509969899E-2</c:v>
                </c:pt>
                <c:pt idx="3156" formatCode="General">
                  <c:v>8.1833106888994506E-2</c:v>
                </c:pt>
                <c:pt idx="3157" formatCode="General">
                  <c:v>0.100718325773083</c:v>
                </c:pt>
                <c:pt idx="3158" formatCode="General">
                  <c:v>0.11986681434270099</c:v>
                </c:pt>
                <c:pt idx="3159" formatCode="General">
                  <c:v>0.138556858394212</c:v>
                </c:pt>
                <c:pt idx="3160" formatCode="General">
                  <c:v>0.15511514756320499</c:v>
                </c:pt>
                <c:pt idx="3161" formatCode="General">
                  <c:v>0.168277968728583</c:v>
                </c:pt>
                <c:pt idx="3162" formatCode="General">
                  <c:v>0.17791468328711901</c:v>
                </c:pt>
                <c:pt idx="3163" formatCode="General">
                  <c:v>0.184137756030233</c:v>
                </c:pt>
                <c:pt idx="3164" formatCode="General">
                  <c:v>0.187141585379411</c:v>
                </c:pt>
                <c:pt idx="3165" formatCode="General">
                  <c:v>0.187507716260156</c:v>
                </c:pt>
                <c:pt idx="3166" formatCode="General">
                  <c:v>0.18614895968329501</c:v>
                </c:pt>
                <c:pt idx="3167" formatCode="General">
                  <c:v>0.18390704835402999</c:v>
                </c:pt>
                <c:pt idx="3168" formatCode="General">
                  <c:v>0.18126161995607901</c:v>
                </c:pt>
                <c:pt idx="3169" formatCode="General">
                  <c:v>0.17867578512298299</c:v>
                </c:pt>
                <c:pt idx="3170" formatCode="General">
                  <c:v>0.176559060833579</c:v>
                </c:pt>
                <c:pt idx="3171" formatCode="General">
                  <c:v>0.17492680264541299</c:v>
                </c:pt>
                <c:pt idx="3172" formatCode="General">
                  <c:v>0.17404304625393699</c:v>
                </c:pt>
                <c:pt idx="3173" formatCode="General">
                  <c:v>0.17372059158068201</c:v>
                </c:pt>
                <c:pt idx="3174" formatCode="General">
                  <c:v>0.17290720159174799</c:v>
                </c:pt>
                <c:pt idx="3175" formatCode="General">
                  <c:v>0.17108173666465301</c:v>
                </c:pt>
                <c:pt idx="3176" formatCode="General">
                  <c:v>0.16910134679965899</c:v>
                </c:pt>
                <c:pt idx="3177" formatCode="General">
                  <c:v>0.167392109657854</c:v>
                </c:pt>
                <c:pt idx="3178" formatCode="General">
                  <c:v>0.165893952164644</c:v>
                </c:pt>
                <c:pt idx="3179" formatCode="General">
                  <c:v>0.16552925498814899</c:v>
                </c:pt>
                <c:pt idx="3180" formatCode="General">
                  <c:v>0.166446900379841</c:v>
                </c:pt>
                <c:pt idx="3181" formatCode="General">
                  <c:v>0.168399637468545</c:v>
                </c:pt>
                <c:pt idx="3182" formatCode="General">
                  <c:v>0.171104550765284</c:v>
                </c:pt>
                <c:pt idx="3183" formatCode="General">
                  <c:v>0.17343318419675499</c:v>
                </c:pt>
                <c:pt idx="3184" formatCode="General">
                  <c:v>0.17471048378578699</c:v>
                </c:pt>
                <c:pt idx="3185" formatCode="General">
                  <c:v>0.17533260840412199</c:v>
                </c:pt>
                <c:pt idx="3186" formatCode="General">
                  <c:v>0.17556894175382901</c:v>
                </c:pt>
                <c:pt idx="3187" formatCode="General">
                  <c:v>0.174750892557544</c:v>
                </c:pt>
                <c:pt idx="3188" formatCode="General">
                  <c:v>0.17208960391373801</c:v>
                </c:pt>
                <c:pt idx="3189" formatCode="General">
                  <c:v>0.16667724249069299</c:v>
                </c:pt>
                <c:pt idx="3190" formatCode="General">
                  <c:v>0.158817726194974</c:v>
                </c:pt>
                <c:pt idx="3191" formatCode="General">
                  <c:v>0.150320351336522</c:v>
                </c:pt>
                <c:pt idx="3192" formatCode="General">
                  <c:v>0.142569233688496</c:v>
                </c:pt>
                <c:pt idx="3193" formatCode="General">
                  <c:v>0.13596384252725099</c:v>
                </c:pt>
                <c:pt idx="3194" formatCode="General">
                  <c:v>0.13038524976799301</c:v>
                </c:pt>
                <c:pt idx="3195" formatCode="General">
                  <c:v>0.12649142825142401</c:v>
                </c:pt>
                <c:pt idx="3196" formatCode="General">
                  <c:v>0.124019553473771</c:v>
                </c:pt>
                <c:pt idx="3197" formatCode="General">
                  <c:v>0.122379116736253</c:v>
                </c:pt>
                <c:pt idx="3198" formatCode="General">
                  <c:v>0.12163765906917599</c:v>
                </c:pt>
                <c:pt idx="3199" formatCode="General">
                  <c:v>0.120814740579717</c:v>
                </c:pt>
                <c:pt idx="3200" formatCode="General">
                  <c:v>0.119873141636457</c:v>
                </c:pt>
                <c:pt idx="3201" formatCode="General">
                  <c:v>0.119330731167228</c:v>
                </c:pt>
                <c:pt idx="3202" formatCode="General">
                  <c:v>0.118524037288624</c:v>
                </c:pt>
                <c:pt idx="3203" formatCode="General">
                  <c:v>0.116976406362127</c:v>
                </c:pt>
                <c:pt idx="3204" formatCode="General">
                  <c:v>0.11439197990649699</c:v>
                </c:pt>
                <c:pt idx="3205" formatCode="General">
                  <c:v>0.110560486800899</c:v>
                </c:pt>
                <c:pt idx="3206" formatCode="General">
                  <c:v>0.105421855837942</c:v>
                </c:pt>
                <c:pt idx="3207" formatCode="General">
                  <c:v>9.8708956919932603E-2</c:v>
                </c:pt>
                <c:pt idx="3208" formatCode="General">
                  <c:v>9.0242658443421594E-2</c:v>
                </c:pt>
                <c:pt idx="3209" formatCode="General">
                  <c:v>8.04432666967244E-2</c:v>
                </c:pt>
                <c:pt idx="3210" formatCode="General">
                  <c:v>6.9693735460786305E-2</c:v>
                </c:pt>
                <c:pt idx="3211" formatCode="General">
                  <c:v>5.8458566813914599E-2</c:v>
                </c:pt>
                <c:pt idx="3212" formatCode="General">
                  <c:v>4.7193989912519101E-2</c:v>
                </c:pt>
                <c:pt idx="3213" formatCode="General">
                  <c:v>3.6844499680663903E-2</c:v>
                </c:pt>
                <c:pt idx="3214" formatCode="General">
                  <c:v>2.88152846151613E-2</c:v>
                </c:pt>
                <c:pt idx="3215" formatCode="General">
                  <c:v>2.2587766047711198E-2</c:v>
                </c:pt>
                <c:pt idx="3216" formatCode="General">
                  <c:v>1.7064244281486101E-2</c:v>
                </c:pt>
                <c:pt idx="3217" formatCode="General">
                  <c:v>1.10341774528065E-2</c:v>
                </c:pt>
                <c:pt idx="3218" formatCode="General">
                  <c:v>3.6358675148992301E-3</c:v>
                </c:pt>
                <c:pt idx="3219" formatCode="General">
                  <c:v>-3.7581653872432101E-3</c:v>
                </c:pt>
                <c:pt idx="3220" formatCode="General">
                  <c:v>-8.3750249348024698E-3</c:v>
                </c:pt>
                <c:pt idx="3221" formatCode="General">
                  <c:v>-8.4308316878711799E-3</c:v>
                </c:pt>
                <c:pt idx="3222" formatCode="General">
                  <c:v>-3.67066992829345E-3</c:v>
                </c:pt>
                <c:pt idx="3223" formatCode="General">
                  <c:v>5.3715081458054204E-3</c:v>
                </c:pt>
                <c:pt idx="3224" formatCode="General">
                  <c:v>1.65650998372452E-2</c:v>
                </c:pt>
                <c:pt idx="3225" formatCode="General">
                  <c:v>2.75882079369516E-2</c:v>
                </c:pt>
                <c:pt idx="3226" formatCode="General">
                  <c:v>3.7256565303832097E-2</c:v>
                </c:pt>
                <c:pt idx="3227" formatCode="General">
                  <c:v>4.5882198336937102E-2</c:v>
                </c:pt>
                <c:pt idx="3228" formatCode="General">
                  <c:v>5.4067143337950603E-2</c:v>
                </c:pt>
                <c:pt idx="3229" formatCode="General">
                  <c:v>6.1755219777717099E-2</c:v>
                </c:pt>
                <c:pt idx="3230" formatCode="General">
                  <c:v>6.8832386286389199E-2</c:v>
                </c:pt>
                <c:pt idx="3231" formatCode="General">
                  <c:v>7.4988381528040299E-2</c:v>
                </c:pt>
                <c:pt idx="3232" formatCode="General">
                  <c:v>7.9884274799346205E-2</c:v>
                </c:pt>
                <c:pt idx="3233" formatCode="General">
                  <c:v>8.33535711335254E-2</c:v>
                </c:pt>
                <c:pt idx="3234" formatCode="General">
                  <c:v>8.4890251944692199E-2</c:v>
                </c:pt>
                <c:pt idx="3235" formatCode="General">
                  <c:v>8.3941739656595404E-2</c:v>
                </c:pt>
                <c:pt idx="3236" formatCode="General">
                  <c:v>8.1650433068756703E-2</c:v>
                </c:pt>
                <c:pt idx="3237" formatCode="General">
                  <c:v>7.9491728571549097E-2</c:v>
                </c:pt>
                <c:pt idx="3238" formatCode="General">
                  <c:v>7.7144194360890497E-2</c:v>
                </c:pt>
                <c:pt idx="3239" formatCode="General">
                  <c:v>7.4272756975375206E-2</c:v>
                </c:pt>
                <c:pt idx="3240" formatCode="General">
                  <c:v>7.0608986440910904E-2</c:v>
                </c:pt>
                <c:pt idx="3241" formatCode="General">
                  <c:v>6.5854345685706805E-2</c:v>
                </c:pt>
                <c:pt idx="3242" formatCode="General">
                  <c:v>6.0670351570780399E-2</c:v>
                </c:pt>
                <c:pt idx="3243" formatCode="General">
                  <c:v>5.5299012610075901E-2</c:v>
                </c:pt>
                <c:pt idx="3244" formatCode="General">
                  <c:v>4.8684983209678803E-2</c:v>
                </c:pt>
                <c:pt idx="3245" formatCode="General">
                  <c:v>4.0701748918469401E-2</c:v>
                </c:pt>
                <c:pt idx="3246" formatCode="General">
                  <c:v>3.2134357095756599E-2</c:v>
                </c:pt>
                <c:pt idx="3247" formatCode="General">
                  <c:v>2.3073909133752301E-2</c:v>
                </c:pt>
                <c:pt idx="3248" formatCode="General">
                  <c:v>1.4558390358257E-2</c:v>
                </c:pt>
                <c:pt idx="3249" formatCode="General">
                  <c:v>7.2720520442632998E-3</c:v>
                </c:pt>
                <c:pt idx="3250" formatCode="General">
                  <c:v>1.6267313561195999E-3</c:v>
                </c:pt>
                <c:pt idx="3251" formatCode="General">
                  <c:v>-2.6682726024797598E-3</c:v>
                </c:pt>
                <c:pt idx="3252" formatCode="General">
                  <c:v>-6.8818693667657199E-3</c:v>
                </c:pt>
                <c:pt idx="3253" formatCode="General">
                  <c:v>-1.0650911649017001E-2</c:v>
                </c:pt>
                <c:pt idx="3254" formatCode="General">
                  <c:v>-1.29044574380347E-2</c:v>
                </c:pt>
                <c:pt idx="3255" formatCode="General">
                  <c:v>-1.3592647126765899E-2</c:v>
                </c:pt>
                <c:pt idx="3256" formatCode="General">
                  <c:v>-1.33903879662684E-2</c:v>
                </c:pt>
                <c:pt idx="3257" formatCode="General">
                  <c:v>-1.26935018720182E-2</c:v>
                </c:pt>
                <c:pt idx="3258" formatCode="General">
                  <c:v>-1.1621057986268101E-2</c:v>
                </c:pt>
                <c:pt idx="3259" formatCode="General">
                  <c:v>-9.6369642598991192E-3</c:v>
                </c:pt>
                <c:pt idx="3260" formatCode="General">
                  <c:v>-5.9906906782326999E-3</c:v>
                </c:pt>
                <c:pt idx="3261" formatCode="General">
                  <c:v>-7.5840107365180104E-4</c:v>
                </c:pt>
                <c:pt idx="3262" formatCode="General">
                  <c:v>4.4587537249169201E-3</c:v>
                </c:pt>
                <c:pt idx="3263" formatCode="General">
                  <c:v>7.88129465928529E-3</c:v>
                </c:pt>
                <c:pt idx="3264" formatCode="General">
                  <c:v>1.0057098159093201E-2</c:v>
                </c:pt>
                <c:pt idx="3265" formatCode="General">
                  <c:v>1.19456864594317E-2</c:v>
                </c:pt>
                <c:pt idx="3266" formatCode="General">
                  <c:v>1.37076184977508E-2</c:v>
                </c:pt>
                <c:pt idx="3267" formatCode="General">
                  <c:v>1.50444306707825E-2</c:v>
                </c:pt>
                <c:pt idx="3268" formatCode="General">
                  <c:v>1.6032644940170399E-2</c:v>
                </c:pt>
                <c:pt idx="3269" formatCode="General">
                  <c:v>1.7657948517554201E-2</c:v>
                </c:pt>
                <c:pt idx="3270" formatCode="General">
                  <c:v>2.0661676093927401E-2</c:v>
                </c:pt>
                <c:pt idx="3271" formatCode="General">
                  <c:v>2.4371796698013599E-2</c:v>
                </c:pt>
                <c:pt idx="3272" formatCode="General">
                  <c:v>2.7195173698536999E-2</c:v>
                </c:pt>
                <c:pt idx="3273" formatCode="General">
                  <c:v>2.9124087950034301E-2</c:v>
                </c:pt>
                <c:pt idx="3274" formatCode="General">
                  <c:v>3.1352072728613699E-2</c:v>
                </c:pt>
                <c:pt idx="3275" formatCode="General">
                  <c:v>3.4184061664775403E-2</c:v>
                </c:pt>
                <c:pt idx="3276" formatCode="General">
                  <c:v>3.6582327402739298E-2</c:v>
                </c:pt>
                <c:pt idx="3277" formatCode="General">
                  <c:v>3.8130830513718801E-2</c:v>
                </c:pt>
                <c:pt idx="3278" formatCode="General">
                  <c:v>3.9486747480917399E-2</c:v>
                </c:pt>
                <c:pt idx="3279" formatCode="General">
                  <c:v>4.0891199858773299E-2</c:v>
                </c:pt>
                <c:pt idx="3280" formatCode="General">
                  <c:v>4.2129421383400797E-2</c:v>
                </c:pt>
                <c:pt idx="3281" formatCode="General">
                  <c:v>4.2361548497014401E-2</c:v>
                </c:pt>
                <c:pt idx="3282" formatCode="General">
                  <c:v>4.1361792211090903E-2</c:v>
                </c:pt>
                <c:pt idx="3283" formatCode="General">
                  <c:v>3.9659968130706602E-2</c:v>
                </c:pt>
                <c:pt idx="3284" formatCode="General">
                  <c:v>3.7381790258607203E-2</c:v>
                </c:pt>
                <c:pt idx="3285" formatCode="General">
                  <c:v>3.4246016771305003E-2</c:v>
                </c:pt>
                <c:pt idx="3286" formatCode="General">
                  <c:v>3.08108601449655E-2</c:v>
                </c:pt>
                <c:pt idx="3287" formatCode="General">
                  <c:v>2.8049266549596299E-2</c:v>
                </c:pt>
                <c:pt idx="3288" formatCode="General">
                  <c:v>2.5803636202488898E-2</c:v>
                </c:pt>
                <c:pt idx="3289" formatCode="General">
                  <c:v>2.4112663133584199E-2</c:v>
                </c:pt>
                <c:pt idx="3290" formatCode="General">
                  <c:v>2.3357723964070699E-2</c:v>
                </c:pt>
                <c:pt idx="3291" formatCode="General">
                  <c:v>2.3939885945895901E-2</c:v>
                </c:pt>
                <c:pt idx="3292" formatCode="General">
                  <c:v>2.5582656640743402E-2</c:v>
                </c:pt>
                <c:pt idx="3293" formatCode="General">
                  <c:v>2.7157391194946399E-2</c:v>
                </c:pt>
                <c:pt idx="3294" formatCode="General">
                  <c:v>2.8359015103382901E-2</c:v>
                </c:pt>
                <c:pt idx="3295" formatCode="General">
                  <c:v>2.9259908266865701E-2</c:v>
                </c:pt>
                <c:pt idx="3296" formatCode="General">
                  <c:v>2.96508292159232E-2</c:v>
                </c:pt>
                <c:pt idx="3297" formatCode="General">
                  <c:v>2.9547498662988801E-2</c:v>
                </c:pt>
                <c:pt idx="3298" formatCode="General">
                  <c:v>2.8680049130479099E-2</c:v>
                </c:pt>
                <c:pt idx="3299" formatCode="General">
                  <c:v>2.5964057308656401E-2</c:v>
                </c:pt>
                <c:pt idx="3300" formatCode="General">
                  <c:v>2.0605072791617801E-2</c:v>
                </c:pt>
                <c:pt idx="3301" formatCode="General">
                  <c:v>1.2984288974509E-2</c:v>
                </c:pt>
                <c:pt idx="3302" formatCode="General">
                  <c:v>3.9285082147755401E-3</c:v>
                </c:pt>
                <c:pt idx="3303" formatCode="General">
                  <c:v>-6.0443665880615801E-3</c:v>
                </c:pt>
                <c:pt idx="3304" formatCode="General">
                  <c:v>-1.6024683151405799E-2</c:v>
                </c:pt>
                <c:pt idx="3305" formatCode="General">
                  <c:v>-2.4637610705064102E-2</c:v>
                </c:pt>
                <c:pt idx="3306" formatCode="General">
                  <c:v>-3.1583867712287203E-2</c:v>
                </c:pt>
                <c:pt idx="3307" formatCode="General">
                  <c:v>-3.6978908319208803E-2</c:v>
                </c:pt>
                <c:pt idx="3308" formatCode="General">
                  <c:v>-4.04370837773236E-2</c:v>
                </c:pt>
                <c:pt idx="3309" formatCode="General">
                  <c:v>-4.1951032533687399E-2</c:v>
                </c:pt>
                <c:pt idx="3310" formatCode="General">
                  <c:v>-4.17149351852492E-2</c:v>
                </c:pt>
                <c:pt idx="3311" formatCode="General">
                  <c:v>-3.9542651700452999E-2</c:v>
                </c:pt>
                <c:pt idx="3312" formatCode="General">
                  <c:v>-3.5902009910009303E-2</c:v>
                </c:pt>
                <c:pt idx="3313" formatCode="General">
                  <c:v>-3.1986462092188098E-2</c:v>
                </c:pt>
                <c:pt idx="3314" formatCode="General">
                  <c:v>-2.8487108041257401E-2</c:v>
                </c:pt>
                <c:pt idx="3315" formatCode="General">
                  <c:v>-2.5553179966170899E-2</c:v>
                </c:pt>
                <c:pt idx="3316" formatCode="General">
                  <c:v>-2.2292207013726299E-2</c:v>
                </c:pt>
                <c:pt idx="3317" formatCode="General">
                  <c:v>-1.8245681940392201E-2</c:v>
                </c:pt>
                <c:pt idx="3318" formatCode="General">
                  <c:v>-1.36445453536043E-2</c:v>
                </c:pt>
                <c:pt idx="3319" formatCode="General">
                  <c:v>-8.8802177347927901E-3</c:v>
                </c:pt>
                <c:pt idx="3320" formatCode="General">
                  <c:v>-5.0698664139850599E-3</c:v>
                </c:pt>
                <c:pt idx="3321" formatCode="General">
                  <c:v>-2.93316653924324E-3</c:v>
                </c:pt>
                <c:pt idx="3322" formatCode="General">
                  <c:v>-1.71492507716613E-3</c:v>
                </c:pt>
                <c:pt idx="3323" formatCode="General">
                  <c:v>-5.5511237182381996E-4</c:v>
                </c:pt>
                <c:pt idx="3324" formatCode="General">
                  <c:v>4.2343544604044899E-4</c:v>
                </c:pt>
                <c:pt idx="3325" formatCode="General">
                  <c:v>1.95425099631925E-3</c:v>
                </c:pt>
                <c:pt idx="3326" formatCode="General">
                  <c:v>5.0638251857613196E-3</c:v>
                </c:pt>
                <c:pt idx="3327" formatCode="General">
                  <c:v>1.0362366287587301E-2</c:v>
                </c:pt>
                <c:pt idx="3328" formatCode="General">
                  <c:v>1.7425770235607398E-2</c:v>
                </c:pt>
                <c:pt idx="3329" formatCode="General">
                  <c:v>2.4703103462210899E-2</c:v>
                </c:pt>
                <c:pt idx="3330" formatCode="General">
                  <c:v>3.1608050035955397E-2</c:v>
                </c:pt>
                <c:pt idx="3331" formatCode="General">
                  <c:v>3.8790887130333802E-2</c:v>
                </c:pt>
                <c:pt idx="3332" formatCode="General">
                  <c:v>4.7133858869663002E-2</c:v>
                </c:pt>
                <c:pt idx="3333" formatCode="General">
                  <c:v>5.6583959778125602E-2</c:v>
                </c:pt>
                <c:pt idx="3334" formatCode="General">
                  <c:v>6.6694109791108902E-2</c:v>
                </c:pt>
                <c:pt idx="3335" formatCode="General">
                  <c:v>7.7537561243274697E-2</c:v>
                </c:pt>
                <c:pt idx="3336" formatCode="General">
                  <c:v>8.9219634140324397E-2</c:v>
                </c:pt>
                <c:pt idx="3337" formatCode="General">
                  <c:v>0.101448694977231</c:v>
                </c:pt>
                <c:pt idx="3338" formatCode="General">
                  <c:v>0.11354463479506</c:v>
                </c:pt>
                <c:pt idx="3339" formatCode="General">
                  <c:v>0.12510415702766201</c:v>
                </c:pt>
                <c:pt idx="3340" formatCode="General">
                  <c:v>0.136200815036879</c:v>
                </c:pt>
                <c:pt idx="3341" formatCode="General">
                  <c:v>0.14660757788484899</c:v>
                </c:pt>
                <c:pt idx="3342" formatCode="General">
                  <c:v>0.15562641569105601</c:v>
                </c:pt>
                <c:pt idx="3343" formatCode="General">
                  <c:v>0.162554358418282</c:v>
                </c:pt>
                <c:pt idx="3344" formatCode="General">
                  <c:v>0.166390591411989</c:v>
                </c:pt>
                <c:pt idx="3345" formatCode="General">
                  <c:v>0.16629748051093299</c:v>
                </c:pt>
                <c:pt idx="3346" formatCode="General">
                  <c:v>0.16298114029191399</c:v>
                </c:pt>
                <c:pt idx="3347" formatCode="General">
                  <c:v>0.156951391256934</c:v>
                </c:pt>
                <c:pt idx="3348" formatCode="General">
                  <c:v>0.148394453275704</c:v>
                </c:pt>
                <c:pt idx="3349" formatCode="General">
                  <c:v>0.13830512300789999</c:v>
                </c:pt>
                <c:pt idx="3350" formatCode="General">
                  <c:v>0.12772593042525501</c:v>
                </c:pt>
                <c:pt idx="3351" formatCode="General">
                  <c:v>0.11777332345593</c:v>
                </c:pt>
                <c:pt idx="3352" formatCode="General">
                  <c:v>0.108624087113966</c:v>
                </c:pt>
                <c:pt idx="3353" formatCode="General">
                  <c:v>9.9769785565255106E-2</c:v>
                </c:pt>
                <c:pt idx="3354" formatCode="General">
                  <c:v>9.16039251116499E-2</c:v>
                </c:pt>
                <c:pt idx="3355" formatCode="General">
                  <c:v>8.4634338883881804E-2</c:v>
                </c:pt>
                <c:pt idx="3356" formatCode="General">
                  <c:v>7.8642426676769003E-2</c:v>
                </c:pt>
                <c:pt idx="3357" formatCode="General">
                  <c:v>7.31930838417722E-2</c:v>
                </c:pt>
                <c:pt idx="3358" formatCode="General">
                  <c:v>6.8611632334862199E-2</c:v>
                </c:pt>
                <c:pt idx="3359" formatCode="General">
                  <c:v>6.5924755450243899E-2</c:v>
                </c:pt>
                <c:pt idx="3360" formatCode="General">
                  <c:v>6.5227551272737494E-2</c:v>
                </c:pt>
                <c:pt idx="3361" formatCode="General">
                  <c:v>6.5357359138300597E-2</c:v>
                </c:pt>
                <c:pt idx="3362" formatCode="General">
                  <c:v>6.5580888778266802E-2</c:v>
                </c:pt>
                <c:pt idx="3363" formatCode="General">
                  <c:v>6.5419949506115002E-2</c:v>
                </c:pt>
                <c:pt idx="3364" formatCode="General">
                  <c:v>6.4872084071531402E-2</c:v>
                </c:pt>
                <c:pt idx="3365" formatCode="General">
                  <c:v>6.4529196614944606E-2</c:v>
                </c:pt>
                <c:pt idx="3366" formatCode="General">
                  <c:v>6.5133160541923807E-2</c:v>
                </c:pt>
                <c:pt idx="3367" formatCode="General">
                  <c:v>6.7532407727042595E-2</c:v>
                </c:pt>
                <c:pt idx="3368" formatCode="General">
                  <c:v>7.0679848159471606E-2</c:v>
                </c:pt>
                <c:pt idx="3369" formatCode="General">
                  <c:v>7.3349911141658702E-2</c:v>
                </c:pt>
                <c:pt idx="3370" formatCode="General">
                  <c:v>7.5475161279840094E-2</c:v>
                </c:pt>
                <c:pt idx="3371" formatCode="General">
                  <c:v>7.61903764652134E-2</c:v>
                </c:pt>
                <c:pt idx="3372" formatCode="General">
                  <c:v>7.5538798190621995E-2</c:v>
                </c:pt>
                <c:pt idx="3373" formatCode="General">
                  <c:v>7.5210771548224503E-2</c:v>
                </c:pt>
                <c:pt idx="3374" formatCode="General">
                  <c:v>7.5956325239059194E-2</c:v>
                </c:pt>
                <c:pt idx="3375" formatCode="General">
                  <c:v>7.76916287466866E-2</c:v>
                </c:pt>
                <c:pt idx="3376" formatCode="General">
                  <c:v>7.9417814112233601E-2</c:v>
                </c:pt>
                <c:pt idx="3377" formatCode="General">
                  <c:v>8.0336106860991505E-2</c:v>
                </c:pt>
                <c:pt idx="3378" formatCode="General">
                  <c:v>8.0773073959978403E-2</c:v>
                </c:pt>
                <c:pt idx="3379" formatCode="General">
                  <c:v>7.9467605866863703E-2</c:v>
                </c:pt>
                <c:pt idx="3380" formatCode="General">
                  <c:v>7.5060538563677101E-2</c:v>
                </c:pt>
                <c:pt idx="3381" formatCode="General">
                  <c:v>6.7917916671782402E-2</c:v>
                </c:pt>
                <c:pt idx="3382" formatCode="General">
                  <c:v>5.8913587190388299E-2</c:v>
                </c:pt>
                <c:pt idx="3383" formatCode="General">
                  <c:v>4.9331487882957797E-2</c:v>
                </c:pt>
                <c:pt idx="3384" formatCode="General">
                  <c:v>3.9363884644055498E-2</c:v>
                </c:pt>
                <c:pt idx="3385" formatCode="General">
                  <c:v>2.841227520158E-2</c:v>
                </c:pt>
                <c:pt idx="3386" formatCode="General">
                  <c:v>1.64263204228546E-2</c:v>
                </c:pt>
                <c:pt idx="3387" formatCode="General">
                  <c:v>4.6064195643353897E-3</c:v>
                </c:pt>
                <c:pt idx="3388" formatCode="General">
                  <c:v>-5.5112297781879796E-3</c:v>
                </c:pt>
                <c:pt idx="3389" formatCode="General">
                  <c:v>-1.3947173376106001E-2</c:v>
                </c:pt>
                <c:pt idx="3390" formatCode="General">
                  <c:v>-2.14360883435687E-2</c:v>
                </c:pt>
                <c:pt idx="3391" formatCode="General">
                  <c:v>-2.7338947208678702E-2</c:v>
                </c:pt>
                <c:pt idx="3392" formatCode="General">
                  <c:v>-2.9967875396825199E-2</c:v>
                </c:pt>
                <c:pt idx="3393" formatCode="General">
                  <c:v>-2.98817863527427E-2</c:v>
                </c:pt>
                <c:pt idx="3394" formatCode="General">
                  <c:v>-2.8486271517739699E-2</c:v>
                </c:pt>
                <c:pt idx="3395" formatCode="General">
                  <c:v>-2.5257291557758001E-2</c:v>
                </c:pt>
                <c:pt idx="3396" formatCode="General">
                  <c:v>-1.9929464167309102E-2</c:v>
                </c:pt>
                <c:pt idx="3397" formatCode="General">
                  <c:v>-1.30325236772074E-2</c:v>
                </c:pt>
                <c:pt idx="3398" formatCode="General">
                  <c:v>-5.0997353441088597E-3</c:v>
                </c:pt>
                <c:pt idx="3399" formatCode="General">
                  <c:v>3.03154743937374E-3</c:v>
                </c:pt>
                <c:pt idx="3400" formatCode="General">
                  <c:v>1.02705550352308E-2</c:v>
                </c:pt>
                <c:pt idx="3401" formatCode="General">
                  <c:v>1.6000233215362598E-2</c:v>
                </c:pt>
                <c:pt idx="3402" formatCode="General">
                  <c:v>2.0011259303091101E-2</c:v>
                </c:pt>
                <c:pt idx="3403" formatCode="General">
                  <c:v>2.1834275744475998E-2</c:v>
                </c:pt>
                <c:pt idx="3404" formatCode="General">
                  <c:v>2.0823551922462401E-2</c:v>
                </c:pt>
                <c:pt idx="3405" formatCode="General">
                  <c:v>1.6370030255083001E-2</c:v>
                </c:pt>
                <c:pt idx="3406" formatCode="General">
                  <c:v>9.3370062880640398E-3</c:v>
                </c:pt>
                <c:pt idx="3407" formatCode="General">
                  <c:v>4.45233884286164E-4</c:v>
                </c:pt>
                <c:pt idx="3408" formatCode="General">
                  <c:v>-1.0949687032593801E-2</c:v>
                </c:pt>
                <c:pt idx="3409" formatCode="General">
                  <c:v>-2.5498719117208999E-2</c:v>
                </c:pt>
                <c:pt idx="3410" formatCode="General">
                  <c:v>-4.2411389901400101E-2</c:v>
                </c:pt>
                <c:pt idx="3411" formatCode="General">
                  <c:v>-6.0641554814053603E-2</c:v>
                </c:pt>
                <c:pt idx="3412" formatCode="General">
                  <c:v>-7.9498307799636E-2</c:v>
                </c:pt>
                <c:pt idx="3413" formatCode="General">
                  <c:v>-9.77711991737681E-2</c:v>
                </c:pt>
                <c:pt idx="3414" formatCode="General">
                  <c:v>-0.115002189327088</c:v>
                </c:pt>
                <c:pt idx="3415" formatCode="General">
                  <c:v>-0.13187930591584801</c:v>
                </c:pt>
                <c:pt idx="3416" formatCode="General">
                  <c:v>-0.148691444693375</c:v>
                </c:pt>
                <c:pt idx="3417" formatCode="General">
                  <c:v>-0.16513669178816501</c:v>
                </c:pt>
                <c:pt idx="3418" formatCode="General">
                  <c:v>-0.180517203473987</c:v>
                </c:pt>
                <c:pt idx="3419" formatCode="General">
                  <c:v>-0.19382294592086999</c:v>
                </c:pt>
                <c:pt idx="3420" formatCode="General">
                  <c:v>-0.20502240059898899</c:v>
                </c:pt>
                <c:pt idx="3421" formatCode="General">
                  <c:v>-0.215085135476072</c:v>
                </c:pt>
                <c:pt idx="3422" formatCode="General">
                  <c:v>-0.22414219113529499</c:v>
                </c:pt>
                <c:pt idx="3423" formatCode="General">
                  <c:v>-0.23176462794477001</c:v>
                </c:pt>
                <c:pt idx="3424" formatCode="General">
                  <c:v>-0.237886500973682</c:v>
                </c:pt>
                <c:pt idx="3425" formatCode="General">
                  <c:v>-0.242363382667932</c:v>
                </c:pt>
                <c:pt idx="3426" formatCode="General">
                  <c:v>-0.24553092541812199</c:v>
                </c:pt>
                <c:pt idx="3427" formatCode="General">
                  <c:v>-0.24829355532200201</c:v>
                </c:pt>
                <c:pt idx="3428" formatCode="General">
                  <c:v>-0.25134792206617501</c:v>
                </c:pt>
                <c:pt idx="3429" formatCode="General">
                  <c:v>-0.25486669707347798</c:v>
                </c:pt>
                <c:pt idx="3430" formatCode="General">
                  <c:v>-0.25927204174627699</c:v>
                </c:pt>
                <c:pt idx="3431" formatCode="General">
                  <c:v>-0.26382685190280902</c:v>
                </c:pt>
                <c:pt idx="3432" formatCode="General">
                  <c:v>-0.267058746434362</c:v>
                </c:pt>
                <c:pt idx="3433" formatCode="General">
                  <c:v>-0.26851757578145702</c:v>
                </c:pt>
                <c:pt idx="3434" formatCode="General">
                  <c:v>-0.26851014708212201</c:v>
                </c:pt>
                <c:pt idx="3435" formatCode="General">
                  <c:v>-0.26785360856170998</c:v>
                </c:pt>
                <c:pt idx="3436" formatCode="General">
                  <c:v>-0.266864923134571</c:v>
                </c:pt>
                <c:pt idx="3437" formatCode="General">
                  <c:v>-0.26491359407427501</c:v>
                </c:pt>
                <c:pt idx="3438" formatCode="General">
                  <c:v>-0.26188666098260299</c:v>
                </c:pt>
                <c:pt idx="3439" formatCode="General">
                  <c:v>-0.25813838421173602</c:v>
                </c:pt>
                <c:pt idx="3440" formatCode="General">
                  <c:v>-0.25295782462830801</c:v>
                </c:pt>
                <c:pt idx="3441" formatCode="General">
                  <c:v>-0.24618441746365799</c:v>
                </c:pt>
                <c:pt idx="3442" formatCode="General">
                  <c:v>-0.239600612467503</c:v>
                </c:pt>
                <c:pt idx="3443" formatCode="General">
                  <c:v>-0.23452188417474101</c:v>
                </c:pt>
                <c:pt idx="3444" formatCode="General">
                  <c:v>-0.230596802378946</c:v>
                </c:pt>
                <c:pt idx="3445" formatCode="General">
                  <c:v>-0.22759524670258399</c:v>
                </c:pt>
                <c:pt idx="3446" formatCode="General">
                  <c:v>-0.22580118285724499</c:v>
                </c:pt>
                <c:pt idx="3447" formatCode="General">
                  <c:v>-0.225515119225176</c:v>
                </c:pt>
                <c:pt idx="3448" formatCode="General">
                  <c:v>-0.227221237237795</c:v>
                </c:pt>
                <c:pt idx="3449" formatCode="General">
                  <c:v>-0.23060038847751699</c:v>
                </c:pt>
                <c:pt idx="3450" formatCode="General">
                  <c:v>-0.23494534031646999</c:v>
                </c:pt>
                <c:pt idx="3451" formatCode="General">
                  <c:v>-0.24025117878878999</c:v>
                </c:pt>
                <c:pt idx="3452" formatCode="General">
                  <c:v>-0.24674670945830501</c:v>
                </c:pt>
                <c:pt idx="3453" formatCode="General">
                  <c:v>-0.25443692664135198</c:v>
                </c:pt>
                <c:pt idx="3454" formatCode="General">
                  <c:v>-0.26232968634411102</c:v>
                </c:pt>
                <c:pt idx="3455" formatCode="General">
                  <c:v>-0.269458682798706</c:v>
                </c:pt>
                <c:pt idx="3456" formatCode="General">
                  <c:v>-0.27608205685071502</c:v>
                </c:pt>
                <c:pt idx="3457" formatCode="General">
                  <c:v>-0.282267376259275</c:v>
                </c:pt>
                <c:pt idx="3458" formatCode="General">
                  <c:v>-0.28805543854543297</c:v>
                </c:pt>
                <c:pt idx="3459" formatCode="General">
                  <c:v>-0.29271658649396198</c:v>
                </c:pt>
                <c:pt idx="3460" formatCode="General">
                  <c:v>-0.29503921530622901</c:v>
                </c:pt>
                <c:pt idx="3461" formatCode="General">
                  <c:v>-0.29583779521880499</c:v>
                </c:pt>
                <c:pt idx="3462" formatCode="General">
                  <c:v>-0.29604503477759198</c:v>
                </c:pt>
                <c:pt idx="3463" formatCode="General">
                  <c:v>-0.29519299273407601</c:v>
                </c:pt>
                <c:pt idx="3464" formatCode="General">
                  <c:v>-0.293224611314991</c:v>
                </c:pt>
                <c:pt idx="3465" formatCode="General">
                  <c:v>-0.28996014311708801</c:v>
                </c:pt>
                <c:pt idx="3466" formatCode="General">
                  <c:v>-0.28576430465999803</c:v>
                </c:pt>
                <c:pt idx="3467" formatCode="General">
                  <c:v>-0.28097473780906301</c:v>
                </c:pt>
                <c:pt idx="3468" formatCode="General">
                  <c:v>-0.27490373083791703</c:v>
                </c:pt>
                <c:pt idx="3469" formatCode="General">
                  <c:v>-0.26727183982979902</c:v>
                </c:pt>
                <c:pt idx="3470" formatCode="General">
                  <c:v>-0.25884763820483297</c:v>
                </c:pt>
                <c:pt idx="3471" formatCode="General">
                  <c:v>-0.24925422651360901</c:v>
                </c:pt>
                <c:pt idx="3472" formatCode="General">
                  <c:v>-0.237619208309648</c:v>
                </c:pt>
                <c:pt idx="3473" formatCode="General">
                  <c:v>-0.22455552167228601</c:v>
                </c:pt>
                <c:pt idx="3474" formatCode="General">
                  <c:v>-0.210253149019726</c:v>
                </c:pt>
                <c:pt idx="3475" formatCode="General">
                  <c:v>-0.194741553571874</c:v>
                </c:pt>
                <c:pt idx="3476" formatCode="General">
                  <c:v>-0.17831779620937499</c:v>
                </c:pt>
                <c:pt idx="3477" formatCode="General">
                  <c:v>-0.16184261012481599</c:v>
                </c:pt>
                <c:pt idx="3478" formatCode="General">
                  <c:v>-0.14677331407807101</c:v>
                </c:pt>
                <c:pt idx="3479" formatCode="General">
                  <c:v>-0.13431813554216801</c:v>
                </c:pt>
                <c:pt idx="3480" formatCode="General">
                  <c:v>-0.124882753042229</c:v>
                </c:pt>
                <c:pt idx="3481" formatCode="General">
                  <c:v>-0.11853880951936099</c:v>
                </c:pt>
                <c:pt idx="3482" formatCode="General">
                  <c:v>-0.11504424170286701</c:v>
                </c:pt>
                <c:pt idx="3483" formatCode="General">
                  <c:v>-0.113579016159653</c:v>
                </c:pt>
                <c:pt idx="3484" formatCode="General">
                  <c:v>-0.114117430132203</c:v>
                </c:pt>
                <c:pt idx="3485" formatCode="General">
                  <c:v>-0.117381636927869</c:v>
                </c:pt>
                <c:pt idx="3486" formatCode="General">
                  <c:v>-0.12281457791132799</c:v>
                </c:pt>
                <c:pt idx="3487" formatCode="General">
                  <c:v>-0.12945889229061</c:v>
                </c:pt>
                <c:pt idx="3488" formatCode="General">
                  <c:v>-0.13623323914298299</c:v>
                </c:pt>
                <c:pt idx="3489" formatCode="General">
                  <c:v>-0.141803884765935</c:v>
                </c:pt>
                <c:pt idx="3490" formatCode="General">
                  <c:v>-0.145853083862615</c:v>
                </c:pt>
                <c:pt idx="3491" formatCode="General">
                  <c:v>-0.149870432740939</c:v>
                </c:pt>
                <c:pt idx="3492" formatCode="General">
                  <c:v>-0.155586709991929</c:v>
                </c:pt>
                <c:pt idx="3493" formatCode="General">
                  <c:v>-0.16241938398743</c:v>
                </c:pt>
                <c:pt idx="3494" formatCode="General">
                  <c:v>-0.168320019805524</c:v>
                </c:pt>
                <c:pt idx="3495" formatCode="General">
                  <c:v>-0.17263118788350501</c:v>
                </c:pt>
                <c:pt idx="3496" formatCode="General">
                  <c:v>-0.17605819089594099</c:v>
                </c:pt>
                <c:pt idx="3497" formatCode="General">
                  <c:v>-0.179170153026462</c:v>
                </c:pt>
                <c:pt idx="3498" formatCode="General">
                  <c:v>-0.18203784288077199</c:v>
                </c:pt>
                <c:pt idx="3499" formatCode="General">
                  <c:v>-0.183293223301979</c:v>
                </c:pt>
                <c:pt idx="3500" formatCode="General">
                  <c:v>-0.181449764553101</c:v>
                </c:pt>
                <c:pt idx="3501" formatCode="General">
                  <c:v>-0.17563878135536501</c:v>
                </c:pt>
                <c:pt idx="3502" formatCode="General">
                  <c:v>-0.16589958166528401</c:v>
                </c:pt>
                <c:pt idx="3503" formatCode="General">
                  <c:v>-0.15309301034836201</c:v>
                </c:pt>
                <c:pt idx="3504" formatCode="General">
                  <c:v>-0.13822809722809501</c:v>
                </c:pt>
                <c:pt idx="3505" formatCode="General">
                  <c:v>-0.122562113557042</c:v>
                </c:pt>
                <c:pt idx="3506" formatCode="General">
                  <c:v>-0.10613308112837901</c:v>
                </c:pt>
                <c:pt idx="3507" formatCode="General">
                  <c:v>-8.9212342327497196E-2</c:v>
                </c:pt>
                <c:pt idx="3508" formatCode="General">
                  <c:v>-7.3456484062107599E-2</c:v>
                </c:pt>
                <c:pt idx="3509" formatCode="General">
                  <c:v>-5.9880367598079701E-2</c:v>
                </c:pt>
                <c:pt idx="3510" formatCode="General">
                  <c:v>-4.8289364239692503E-2</c:v>
                </c:pt>
                <c:pt idx="3511" formatCode="General">
                  <c:v>-3.8425578248744201E-2</c:v>
                </c:pt>
                <c:pt idx="3512" formatCode="General">
                  <c:v>-2.9703116156976701E-2</c:v>
                </c:pt>
                <c:pt idx="3513" formatCode="General">
                  <c:v>-2.1752801897141901E-2</c:v>
                </c:pt>
                <c:pt idx="3514" formatCode="General">
                  <c:v>-1.5682629216519198E-2</c:v>
                </c:pt>
                <c:pt idx="3515" formatCode="General">
                  <c:v>-1.22210924443542E-2</c:v>
                </c:pt>
                <c:pt idx="3516" formatCode="General">
                  <c:v>-9.9195720349643801E-3</c:v>
                </c:pt>
                <c:pt idx="3517" formatCode="General">
                  <c:v>-7.5963750529525597E-3</c:v>
                </c:pt>
                <c:pt idx="3518" formatCode="General">
                  <c:v>-5.5544439238994501E-3</c:v>
                </c:pt>
                <c:pt idx="3519" formatCode="General">
                  <c:v>-4.4553622402177797E-3</c:v>
                </c:pt>
                <c:pt idx="3520" formatCode="General">
                  <c:v>-5.5291268393383199E-3</c:v>
                </c:pt>
                <c:pt idx="3521" formatCode="General">
                  <c:v>-9.5479431284286095E-3</c:v>
                </c:pt>
                <c:pt idx="3522" formatCode="General">
                  <c:v>-1.57873205735658E-2</c:v>
                </c:pt>
                <c:pt idx="3523" formatCode="General">
                  <c:v>-2.2577085561899801E-2</c:v>
                </c:pt>
                <c:pt idx="3524" formatCode="General">
                  <c:v>-2.8836610373878101E-2</c:v>
                </c:pt>
                <c:pt idx="3525" formatCode="General">
                  <c:v>-3.3782595521957302E-2</c:v>
                </c:pt>
                <c:pt idx="3526" formatCode="General">
                  <c:v>-3.71380085835828E-2</c:v>
                </c:pt>
                <c:pt idx="3527" formatCode="General">
                  <c:v>-3.8661589056832799E-2</c:v>
                </c:pt>
                <c:pt idx="3528" formatCode="General">
                  <c:v>-3.7412185529513198E-2</c:v>
                </c:pt>
                <c:pt idx="3529" formatCode="General">
                  <c:v>-3.3194466614563399E-2</c:v>
                </c:pt>
                <c:pt idx="3530" formatCode="General">
                  <c:v>-2.68478427049057E-2</c:v>
                </c:pt>
                <c:pt idx="3531" formatCode="General">
                  <c:v>-1.9411643093759499E-2</c:v>
                </c:pt>
                <c:pt idx="3532" formatCode="General">
                  <c:v>-1.10779815085303E-2</c:v>
                </c:pt>
                <c:pt idx="3533" formatCode="General">
                  <c:v>-1.7030334953895001E-3</c:v>
                </c:pt>
                <c:pt idx="3534" formatCode="General">
                  <c:v>8.0144457680291006E-3</c:v>
                </c:pt>
                <c:pt idx="3535" formatCode="General">
                  <c:v>1.7885647663287301E-2</c:v>
                </c:pt>
                <c:pt idx="3536" formatCode="General">
                  <c:v>2.79550205583576E-2</c:v>
                </c:pt>
                <c:pt idx="3537" formatCode="General">
                  <c:v>3.7146421096036102E-2</c:v>
                </c:pt>
                <c:pt idx="3538" formatCode="General">
                  <c:v>4.4517045107934201E-2</c:v>
                </c:pt>
                <c:pt idx="3539" formatCode="General">
                  <c:v>5.0867413612947401E-2</c:v>
                </c:pt>
                <c:pt idx="3540" formatCode="General">
                  <c:v>5.76208020810434E-2</c:v>
                </c:pt>
                <c:pt idx="3541" formatCode="General">
                  <c:v>6.42437252195137E-2</c:v>
                </c:pt>
                <c:pt idx="3542" formatCode="General">
                  <c:v>6.9830005350370206E-2</c:v>
                </c:pt>
                <c:pt idx="3543" formatCode="General">
                  <c:v>7.4473529560991694E-2</c:v>
                </c:pt>
                <c:pt idx="3544" formatCode="General">
                  <c:v>7.8682563024458002E-2</c:v>
                </c:pt>
                <c:pt idx="3545" formatCode="General">
                  <c:v>8.2506193905474701E-2</c:v>
                </c:pt>
                <c:pt idx="3546" formatCode="General">
                  <c:v>8.5855223492379298E-2</c:v>
                </c:pt>
                <c:pt idx="3547" formatCode="General">
                  <c:v>8.9002782396986002E-2</c:v>
                </c:pt>
                <c:pt idx="3548" formatCode="General">
                  <c:v>9.1266779659226596E-2</c:v>
                </c:pt>
                <c:pt idx="3549" formatCode="General">
                  <c:v>9.2391547572570107E-2</c:v>
                </c:pt>
                <c:pt idx="3550" formatCode="General">
                  <c:v>9.3537115237382298E-2</c:v>
                </c:pt>
                <c:pt idx="3551" formatCode="General">
                  <c:v>9.5114230064264199E-2</c:v>
                </c:pt>
                <c:pt idx="3552" formatCode="General">
                  <c:v>9.7389046343564795E-2</c:v>
                </c:pt>
                <c:pt idx="3553" formatCode="General">
                  <c:v>0.10146246989621401</c:v>
                </c:pt>
                <c:pt idx="3554" formatCode="General">
                  <c:v>0.107358899894373</c:v>
                </c:pt>
                <c:pt idx="3555" formatCode="General">
                  <c:v>0.11437407128779099</c:v>
                </c:pt>
                <c:pt idx="3556" formatCode="General">
                  <c:v>0.122551615510905</c:v>
                </c:pt>
                <c:pt idx="3557" formatCode="General">
                  <c:v>0.13154788563643399</c:v>
                </c:pt>
                <c:pt idx="3558" formatCode="General">
                  <c:v>0.14031933534247501</c:v>
                </c:pt>
                <c:pt idx="3559" formatCode="General">
                  <c:v>0.14811829532030099</c:v>
                </c:pt>
                <c:pt idx="3560" formatCode="General">
                  <c:v>0.15378241996698899</c:v>
                </c:pt>
                <c:pt idx="3561" formatCode="General">
                  <c:v>0.15753558773336601</c:v>
                </c:pt>
                <c:pt idx="3562" formatCode="General">
                  <c:v>0.16103320826202799</c:v>
                </c:pt>
                <c:pt idx="3563" formatCode="General">
                  <c:v>0.16467097913370801</c:v>
                </c:pt>
                <c:pt idx="3564" formatCode="General">
                  <c:v>0.16787997830222001</c:v>
                </c:pt>
                <c:pt idx="3565" formatCode="General">
                  <c:v>0.170661325218462</c:v>
                </c:pt>
                <c:pt idx="3566" formatCode="General">
                  <c:v>0.173635805338584</c:v>
                </c:pt>
                <c:pt idx="3567" formatCode="General">
                  <c:v>0.178034289473325</c:v>
                </c:pt>
                <c:pt idx="3568" formatCode="General">
                  <c:v>0.184377853459327</c:v>
                </c:pt>
                <c:pt idx="3569" formatCode="General">
                  <c:v>0.19242969595466</c:v>
                </c:pt>
                <c:pt idx="3570" formatCode="General">
                  <c:v>0.203432533810677</c:v>
                </c:pt>
                <c:pt idx="3571" formatCode="General">
                  <c:v>0.21795905281472</c:v>
                </c:pt>
                <c:pt idx="3572" formatCode="General">
                  <c:v>0.235541039277152</c:v>
                </c:pt>
                <c:pt idx="3573" formatCode="General">
                  <c:v>0.25561435223081902</c:v>
                </c:pt>
                <c:pt idx="3574" formatCode="General">
                  <c:v>0.27706870538335598</c:v>
                </c:pt>
                <c:pt idx="3575" formatCode="General">
                  <c:v>0.299478475704611</c:v>
                </c:pt>
                <c:pt idx="3576" formatCode="General">
                  <c:v>0.322986897914605</c:v>
                </c:pt>
                <c:pt idx="3577" formatCode="General">
                  <c:v>0.34685238907886901</c:v>
                </c:pt>
                <c:pt idx="3578" formatCode="General">
                  <c:v>0.37019500017782903</c:v>
                </c:pt>
                <c:pt idx="3579" formatCode="General">
                  <c:v>0.392095155220481</c:v>
                </c:pt>
                <c:pt idx="3580" formatCode="General">
                  <c:v>0.41116636070971602</c:v>
                </c:pt>
                <c:pt idx="3581" formatCode="General">
                  <c:v>0.42640533682676801</c:v>
                </c:pt>
                <c:pt idx="3582" formatCode="General">
                  <c:v>0.43787212976329798</c:v>
                </c:pt>
                <c:pt idx="3583" formatCode="General">
                  <c:v>0.44649781093416202</c:v>
                </c:pt>
                <c:pt idx="3584" formatCode="General">
                  <c:v>0.452783279401339</c:v>
                </c:pt>
                <c:pt idx="3585" formatCode="General">
                  <c:v>0.45660861763393601</c:v>
                </c:pt>
                <c:pt idx="3586" formatCode="General">
                  <c:v>0.45753584597738201</c:v>
                </c:pt>
                <c:pt idx="3587" formatCode="General">
                  <c:v>0.455221520402524</c:v>
                </c:pt>
                <c:pt idx="3588" formatCode="General">
                  <c:v>0.45013296951195902</c:v>
                </c:pt>
                <c:pt idx="3589" formatCode="General">
                  <c:v>0.44295633350495101</c:v>
                </c:pt>
                <c:pt idx="3590" formatCode="General">
                  <c:v>0.43423230750200698</c:v>
                </c:pt>
                <c:pt idx="3591" formatCode="General">
                  <c:v>0.42368960121142402</c:v>
                </c:pt>
                <c:pt idx="3592" formatCode="General">
                  <c:v>0.41068208571016901</c:v>
                </c:pt>
                <c:pt idx="3593" formatCode="General">
                  <c:v>0.39682033483774598</c:v>
                </c:pt>
                <c:pt idx="3594" formatCode="General">
                  <c:v>0.38387999755913199</c:v>
                </c:pt>
                <c:pt idx="3595" formatCode="General">
                  <c:v>0.37254367951935402</c:v>
                </c:pt>
                <c:pt idx="3596" formatCode="General">
                  <c:v>0.36374526082800601</c:v>
                </c:pt>
                <c:pt idx="3597" formatCode="General">
                  <c:v>0.35777117807130898</c:v>
                </c:pt>
                <c:pt idx="3598" formatCode="General">
                  <c:v>0.35467664662043702</c:v>
                </c:pt>
                <c:pt idx="3599" formatCode="General">
                  <c:v>0.35520526940762998</c:v>
                </c:pt>
                <c:pt idx="3600" formatCode="General">
                  <c:v>0.359665951785202</c:v>
                </c:pt>
                <c:pt idx="3601" formatCode="General">
                  <c:v>0.36809683707739399</c:v>
                </c:pt>
                <c:pt idx="3602" formatCode="General">
                  <c:v>0.38085293058097303</c:v>
                </c:pt>
                <c:pt idx="3603" formatCode="General">
                  <c:v>0.39761381490798797</c:v>
                </c:pt>
                <c:pt idx="3604" formatCode="General">
                  <c:v>0.417297413439638</c:v>
                </c:pt>
                <c:pt idx="3605" formatCode="General">
                  <c:v>0.43827767791509298</c:v>
                </c:pt>
                <c:pt idx="3606" formatCode="General">
                  <c:v>0.45916873404404401</c:v>
                </c:pt>
                <c:pt idx="3607" formatCode="General">
                  <c:v>0.47920932446236603</c:v>
                </c:pt>
                <c:pt idx="3608" formatCode="General">
                  <c:v>0.498705054516138</c:v>
                </c:pt>
                <c:pt idx="3609" formatCode="General">
                  <c:v>0.51792727851142095</c:v>
                </c:pt>
                <c:pt idx="3610" formatCode="General">
                  <c:v>0.53553072415700098</c:v>
                </c:pt>
                <c:pt idx="3611" formatCode="General">
                  <c:v>0.55000363599140401</c:v>
                </c:pt>
                <c:pt idx="3612" formatCode="General">
                  <c:v>0.56047174926723797</c:v>
                </c:pt>
                <c:pt idx="3613" formatCode="General">
                  <c:v>0.56571871014597896</c:v>
                </c:pt>
                <c:pt idx="3614" formatCode="General">
                  <c:v>0.56520258302138904</c:v>
                </c:pt>
                <c:pt idx="3615" formatCode="General">
                  <c:v>0.56018708024779496</c:v>
                </c:pt>
                <c:pt idx="3616" formatCode="General">
                  <c:v>0.55149468716015604</c:v>
                </c:pt>
                <c:pt idx="3617" formatCode="General">
                  <c:v>0.53819228077411596</c:v>
                </c:pt>
                <c:pt idx="3618" formatCode="General">
                  <c:v>0.52062207377992598</c:v>
                </c:pt>
                <c:pt idx="3619" formatCode="General">
                  <c:v>0.50010681465697404</c:v>
                </c:pt>
                <c:pt idx="3620" formatCode="General">
                  <c:v>0.47805341133780399</c:v>
                </c:pt>
                <c:pt idx="3621" formatCode="General">
                  <c:v>0.45722406170730101</c:v>
                </c:pt>
                <c:pt idx="3622" formatCode="General">
                  <c:v>0.43873930645748899</c:v>
                </c:pt>
                <c:pt idx="3623" formatCode="General">
                  <c:v>0.42222503571564801</c:v>
                </c:pt>
                <c:pt idx="3624" formatCode="General">
                  <c:v>0.40753587827034199</c:v>
                </c:pt>
                <c:pt idx="3625" formatCode="General">
                  <c:v>0.39444641262653901</c:v>
                </c:pt>
                <c:pt idx="3626" formatCode="General">
                  <c:v>0.38328183487492501</c:v>
                </c:pt>
                <c:pt idx="3627" formatCode="General">
                  <c:v>0.37433100637455102</c:v>
                </c:pt>
                <c:pt idx="3628" formatCode="General">
                  <c:v>0.36720852750449101</c:v>
                </c:pt>
                <c:pt idx="3629" formatCode="General">
                  <c:v>0.360891000593695</c:v>
                </c:pt>
                <c:pt idx="3630" formatCode="General">
                  <c:v>0.35510850845369901</c:v>
                </c:pt>
                <c:pt idx="3631" formatCode="General">
                  <c:v>0.34936565647668399</c:v>
                </c:pt>
                <c:pt idx="3632" formatCode="General">
                  <c:v>0.34345121684430902</c:v>
                </c:pt>
                <c:pt idx="3633" formatCode="General">
                  <c:v>0.33886141796470398</c:v>
                </c:pt>
                <c:pt idx="3634" formatCode="General">
                  <c:v>0.33507892909000703</c:v>
                </c:pt>
                <c:pt idx="3635" formatCode="General">
                  <c:v>0.33069990063183702</c:v>
                </c:pt>
                <c:pt idx="3636" formatCode="General">
                  <c:v>0.325944857276114</c:v>
                </c:pt>
                <c:pt idx="3637" formatCode="General">
                  <c:v>0.32060725016289698</c:v>
                </c:pt>
                <c:pt idx="3638" formatCode="General">
                  <c:v>0.31508448797497002</c:v>
                </c:pt>
                <c:pt idx="3639" formatCode="General">
                  <c:v>0.30997515110496499</c:v>
                </c:pt>
                <c:pt idx="3640" formatCode="General">
                  <c:v>0.30413839264044501</c:v>
                </c:pt>
                <c:pt idx="3641" formatCode="General">
                  <c:v>0.29683837172239202</c:v>
                </c:pt>
                <c:pt idx="3642" formatCode="General">
                  <c:v>0.28827351474326102</c:v>
                </c:pt>
                <c:pt idx="3643" formatCode="General">
                  <c:v>0.27866349903263898</c:v>
                </c:pt>
                <c:pt idx="3644" formatCode="General">
                  <c:v>0.26944534589139901</c:v>
                </c:pt>
                <c:pt idx="3645" formatCode="General">
                  <c:v>0.261757754329079</c:v>
                </c:pt>
                <c:pt idx="3646" formatCode="General">
                  <c:v>0.25540258208246702</c:v>
                </c:pt>
                <c:pt idx="3647" formatCode="General">
                  <c:v>0.250589085621096</c:v>
                </c:pt>
                <c:pt idx="3648" formatCode="General">
                  <c:v>0.24774475332135901</c:v>
                </c:pt>
                <c:pt idx="3649" formatCode="General">
                  <c:v>0.24684686099455999</c:v>
                </c:pt>
                <c:pt idx="3650" formatCode="General">
                  <c:v>0.24627524793695299</c:v>
                </c:pt>
                <c:pt idx="3651" formatCode="General">
                  <c:v>0.244830433567923</c:v>
                </c:pt>
                <c:pt idx="3652" formatCode="General">
                  <c:v>0.24274784766062801</c:v>
                </c:pt>
                <c:pt idx="3653" formatCode="General">
                  <c:v>0.23971725580202299</c:v>
                </c:pt>
                <c:pt idx="3654" formatCode="General">
                  <c:v>0.23614678396864</c:v>
                </c:pt>
                <c:pt idx="3655" formatCode="General">
                  <c:v>0.23233400648363101</c:v>
                </c:pt>
                <c:pt idx="3656" formatCode="General">
                  <c:v>0.227417857014584</c:v>
                </c:pt>
                <c:pt idx="3657" formatCode="General">
                  <c:v>0.22005752244552099</c:v>
                </c:pt>
                <c:pt idx="3658" formatCode="General">
                  <c:v>0.20917204195320899</c:v>
                </c:pt>
                <c:pt idx="3659" formatCode="General">
                  <c:v>0.195265758125167</c:v>
                </c:pt>
                <c:pt idx="3660" formatCode="General">
                  <c:v>0.18040812905019701</c:v>
                </c:pt>
                <c:pt idx="3661" formatCode="General">
                  <c:v>0.166145002409022</c:v>
                </c:pt>
                <c:pt idx="3662" formatCode="General">
                  <c:v>0.15259066474928901</c:v>
                </c:pt>
                <c:pt idx="3663" formatCode="General">
                  <c:v>0.13976816128471001</c:v>
                </c:pt>
                <c:pt idx="3664" formatCode="General">
                  <c:v>0.12796648582585099</c:v>
                </c:pt>
                <c:pt idx="3665" formatCode="General">
                  <c:v>0.116986652496682</c:v>
                </c:pt>
                <c:pt idx="3666" formatCode="General">
                  <c:v>0.106412129173654</c:v>
                </c:pt>
                <c:pt idx="3667" formatCode="General">
                  <c:v>9.5584513999002502E-2</c:v>
                </c:pt>
                <c:pt idx="3668" formatCode="General">
                  <c:v>8.4496993444998197E-2</c:v>
                </c:pt>
                <c:pt idx="3669" formatCode="General">
                  <c:v>7.4197783496352199E-2</c:v>
                </c:pt>
                <c:pt idx="3670" formatCode="General">
                  <c:v>6.4611603018295105E-2</c:v>
                </c:pt>
                <c:pt idx="3671" formatCode="General">
                  <c:v>5.4970517671244799E-2</c:v>
                </c:pt>
                <c:pt idx="3672" formatCode="General">
                  <c:v>4.4761837884299202E-2</c:v>
                </c:pt>
                <c:pt idx="3673" formatCode="General">
                  <c:v>3.4715486261459198E-2</c:v>
                </c:pt>
                <c:pt idx="3674" formatCode="General">
                  <c:v>2.5329776381365399E-2</c:v>
                </c:pt>
                <c:pt idx="3675" formatCode="General">
                  <c:v>1.5217505394175599E-2</c:v>
                </c:pt>
                <c:pt idx="3676" formatCode="General">
                  <c:v>4.3707064349049196E-3</c:v>
                </c:pt>
                <c:pt idx="3677" formatCode="General">
                  <c:v>-6.5355916805325499E-3</c:v>
                </c:pt>
                <c:pt idx="3678" formatCode="General">
                  <c:v>-1.85835417382323E-2</c:v>
                </c:pt>
                <c:pt idx="3679" formatCode="General">
                  <c:v>-3.2294590379317298E-2</c:v>
                </c:pt>
                <c:pt idx="3680" formatCode="General">
                  <c:v>-4.6905708927131501E-2</c:v>
                </c:pt>
                <c:pt idx="3681" formatCode="General">
                  <c:v>-6.1747158733093797E-2</c:v>
                </c:pt>
                <c:pt idx="3682" formatCode="General">
                  <c:v>-7.5941351418748596E-2</c:v>
                </c:pt>
                <c:pt idx="3683" formatCode="General">
                  <c:v>-8.8992859682599401E-2</c:v>
                </c:pt>
                <c:pt idx="3684" formatCode="General">
                  <c:v>-0.10181419185514699</c:v>
                </c:pt>
                <c:pt idx="3685" formatCode="General">
                  <c:v>-0.114517617928619</c:v>
                </c:pt>
                <c:pt idx="3686" formatCode="General">
                  <c:v>-0.125422165918744</c:v>
                </c:pt>
                <c:pt idx="3687" formatCode="General">
                  <c:v>-0.133871739588589</c:v>
                </c:pt>
                <c:pt idx="3688" formatCode="General">
                  <c:v>-0.140607732753709</c:v>
                </c:pt>
                <c:pt idx="3689" formatCode="General">
                  <c:v>-0.14563611623644401</c:v>
                </c:pt>
                <c:pt idx="3690" formatCode="General">
                  <c:v>-0.14878197395885301</c:v>
                </c:pt>
                <c:pt idx="3691" formatCode="General">
                  <c:v>-0.15023873913470601</c:v>
                </c:pt>
                <c:pt idx="3692" formatCode="General">
                  <c:v>-0.14954738262006401</c:v>
                </c:pt>
                <c:pt idx="3693" formatCode="General">
                  <c:v>-0.146337860640739</c:v>
                </c:pt>
                <c:pt idx="3694" formatCode="General">
                  <c:v>-0.140617259487267</c:v>
                </c:pt>
                <c:pt idx="3695" formatCode="General">
                  <c:v>-0.13328669522901501</c:v>
                </c:pt>
                <c:pt idx="3696" formatCode="General">
                  <c:v>-0.12536277619281599</c:v>
                </c:pt>
                <c:pt idx="3697" formatCode="General">
                  <c:v>-0.11779853698034699</c:v>
                </c:pt>
                <c:pt idx="3698" formatCode="General">
                  <c:v>-0.11112577311172001</c:v>
                </c:pt>
                <c:pt idx="3699" formatCode="General">
                  <c:v>-0.10510658636332799</c:v>
                </c:pt>
                <c:pt idx="3700" formatCode="General">
                  <c:v>-9.98077124724778E-2</c:v>
                </c:pt>
                <c:pt idx="3701" formatCode="General">
                  <c:v>-9.5223305264955399E-2</c:v>
                </c:pt>
                <c:pt idx="3702" formatCode="General">
                  <c:v>-9.1117841769766894E-2</c:v>
                </c:pt>
                <c:pt idx="3703" formatCode="General">
                  <c:v>-8.7455978556263705E-2</c:v>
                </c:pt>
                <c:pt idx="3704" formatCode="General">
                  <c:v>-8.4857488899714201E-2</c:v>
                </c:pt>
                <c:pt idx="3705" formatCode="General">
                  <c:v>-8.3675424357398706E-2</c:v>
                </c:pt>
                <c:pt idx="3706" formatCode="General">
                  <c:v>-8.3327137550658695E-2</c:v>
                </c:pt>
                <c:pt idx="3707" formatCode="General">
                  <c:v>-8.3209018105585605E-2</c:v>
                </c:pt>
                <c:pt idx="3708" formatCode="General">
                  <c:v>-8.3920192899155394E-2</c:v>
                </c:pt>
                <c:pt idx="3709" formatCode="General">
                  <c:v>-8.7156500594236297E-2</c:v>
                </c:pt>
                <c:pt idx="3710" formatCode="General">
                  <c:v>-9.3374520346986803E-2</c:v>
                </c:pt>
                <c:pt idx="3711" formatCode="General">
                  <c:v>-0.102102294722967</c:v>
                </c:pt>
                <c:pt idx="3712" formatCode="General">
                  <c:v>-0.113375873731834</c:v>
                </c:pt>
                <c:pt idx="3713" formatCode="General">
                  <c:v>-0.126730464746972</c:v>
                </c:pt>
                <c:pt idx="3714" formatCode="General">
                  <c:v>-0.14175349556799599</c:v>
                </c:pt>
                <c:pt idx="3715" formatCode="General">
                  <c:v>-0.157759380591211</c:v>
                </c:pt>
                <c:pt idx="3716" formatCode="General">
                  <c:v>-0.17491521542362301</c:v>
                </c:pt>
                <c:pt idx="3717" formatCode="General">
                  <c:v>-0.19425800469816501</c:v>
                </c:pt>
                <c:pt idx="3718" formatCode="General">
                  <c:v>-0.21587815187950299</c:v>
                </c:pt>
                <c:pt idx="3719" formatCode="General">
                  <c:v>-0.238689820648361</c:v>
                </c:pt>
                <c:pt idx="3720" formatCode="General">
                  <c:v>-0.26115310149474502</c:v>
                </c:pt>
                <c:pt idx="3721" formatCode="General">
                  <c:v>-0.28172868637291698</c:v>
                </c:pt>
                <c:pt idx="3722" formatCode="General">
                  <c:v>-0.29995257222962102</c:v>
                </c:pt>
                <c:pt idx="3723" formatCode="General">
                  <c:v>-0.31715406369879701</c:v>
                </c:pt>
                <c:pt idx="3724" formatCode="General">
                  <c:v>-0.33383855591306799</c:v>
                </c:pt>
                <c:pt idx="3725" formatCode="General">
                  <c:v>-0.34942898509055298</c:v>
                </c:pt>
                <c:pt idx="3726" formatCode="General">
                  <c:v>-0.36333004064698998</c:v>
                </c:pt>
                <c:pt idx="3727" formatCode="General">
                  <c:v>-0.37507601334594298</c:v>
                </c:pt>
                <c:pt idx="3728" formatCode="General">
                  <c:v>-0.38466580993146099</c:v>
                </c:pt>
                <c:pt idx="3729" formatCode="General">
                  <c:v>-0.39205129168528402</c:v>
                </c:pt>
                <c:pt idx="3730" formatCode="General">
                  <c:v>-0.39690574551501401</c:v>
                </c:pt>
                <c:pt idx="3731" formatCode="General">
                  <c:v>-0.39974079617480901</c:v>
                </c:pt>
                <c:pt idx="3732" formatCode="General">
                  <c:v>-0.40195389955465399</c:v>
                </c:pt>
                <c:pt idx="3733" formatCode="General">
                  <c:v>-0.40457531289442</c:v>
                </c:pt>
                <c:pt idx="3734" formatCode="General">
                  <c:v>-0.40862662060148902</c:v>
                </c:pt>
                <c:pt idx="3735" formatCode="General">
                  <c:v>-0.41457649071867297</c:v>
                </c:pt>
                <c:pt idx="3736" formatCode="General">
                  <c:v>-0.42173622468512101</c:v>
                </c:pt>
                <c:pt idx="3737" formatCode="General">
                  <c:v>-0.42916762016736099</c:v>
                </c:pt>
                <c:pt idx="3738" formatCode="General">
                  <c:v>-0.43570406984673599</c:v>
                </c:pt>
                <c:pt idx="3739" formatCode="General">
                  <c:v>-0.440610687284195</c:v>
                </c:pt>
                <c:pt idx="3740" formatCode="General">
                  <c:v>-0.443728717642485</c:v>
                </c:pt>
                <c:pt idx="3741" formatCode="General">
                  <c:v>-0.44570027170541099</c:v>
                </c:pt>
                <c:pt idx="3742" formatCode="General">
                  <c:v>-0.44666682797662</c:v>
                </c:pt>
                <c:pt idx="3743" formatCode="General">
                  <c:v>-0.44668371997707002</c:v>
                </c:pt>
                <c:pt idx="3744" formatCode="General">
                  <c:v>-0.44589791420649399</c:v>
                </c:pt>
                <c:pt idx="3745" formatCode="General">
                  <c:v>-0.443488453380115</c:v>
                </c:pt>
                <c:pt idx="3746" formatCode="General">
                  <c:v>-0.440573526357458</c:v>
                </c:pt>
                <c:pt idx="3747" formatCode="General">
                  <c:v>-0.438803744859945</c:v>
                </c:pt>
                <c:pt idx="3748" formatCode="General">
                  <c:v>-0.43926306977310198</c:v>
                </c:pt>
                <c:pt idx="3749" formatCode="General">
                  <c:v>-0.44221603966179901</c:v>
                </c:pt>
                <c:pt idx="3750" formatCode="General">
                  <c:v>-0.446450032684582</c:v>
                </c:pt>
                <c:pt idx="3751" formatCode="General">
                  <c:v>-0.45109205320041901</c:v>
                </c:pt>
                <c:pt idx="3752" formatCode="General">
                  <c:v>-0.45621194210167199</c:v>
                </c:pt>
                <c:pt idx="3753" formatCode="General">
                  <c:v>-0.46292230621642999</c:v>
                </c:pt>
                <c:pt idx="3754" formatCode="General">
                  <c:v>-0.471704388909787</c:v>
                </c:pt>
                <c:pt idx="3755" formatCode="General">
                  <c:v>-0.48151342752744403</c:v>
                </c:pt>
                <c:pt idx="3756" formatCode="General">
                  <c:v>-0.49119560146768998</c:v>
                </c:pt>
                <c:pt idx="3757" formatCode="General">
                  <c:v>-0.50099806593299701</c:v>
                </c:pt>
                <c:pt idx="3758" formatCode="General">
                  <c:v>-0.51196236684690999</c:v>
                </c:pt>
                <c:pt idx="3759" formatCode="General">
                  <c:v>-0.52549185623696903</c:v>
                </c:pt>
                <c:pt idx="3760" formatCode="General">
                  <c:v>-0.54109909179881999</c:v>
                </c:pt>
                <c:pt idx="3761" formatCode="General">
                  <c:v>-0.55687162862681705</c:v>
                </c:pt>
                <c:pt idx="3762" formatCode="General">
                  <c:v>-0.57152436666803696</c:v>
                </c:pt>
                <c:pt idx="3763" formatCode="General">
                  <c:v>-0.58423726254403796</c:v>
                </c:pt>
                <c:pt idx="3764" formatCode="General">
                  <c:v>-0.594907847345992</c:v>
                </c:pt>
                <c:pt idx="3765" formatCode="General">
                  <c:v>-0.60309644451504296</c:v>
                </c:pt>
                <c:pt idx="3766" formatCode="General">
                  <c:v>-0.60887360838044802</c:v>
                </c:pt>
                <c:pt idx="3767" formatCode="General">
                  <c:v>-0.61331096761676696</c:v>
                </c:pt>
                <c:pt idx="3768" formatCode="General">
                  <c:v>-0.61669990739740699</c:v>
                </c:pt>
                <c:pt idx="3769" formatCode="General">
                  <c:v>-0.61771038036937698</c:v>
                </c:pt>
                <c:pt idx="3770" formatCode="General">
                  <c:v>-0.61606512828633397</c:v>
                </c:pt>
                <c:pt idx="3771" formatCode="General">
                  <c:v>-0.61158358381912503</c:v>
                </c:pt>
                <c:pt idx="3772" formatCode="General">
                  <c:v>-0.60370786012876299</c:v>
                </c:pt>
                <c:pt idx="3773" formatCode="General">
                  <c:v>-0.59353387338781605</c:v>
                </c:pt>
                <c:pt idx="3774" formatCode="General">
                  <c:v>-0.58286226778151395</c:v>
                </c:pt>
                <c:pt idx="3775" formatCode="General">
                  <c:v>-0.57245868195893002</c:v>
                </c:pt>
                <c:pt idx="3776" formatCode="General">
                  <c:v>-0.56194681069821895</c:v>
                </c:pt>
                <c:pt idx="3777" formatCode="General">
                  <c:v>-0.55198509058394796</c:v>
                </c:pt>
                <c:pt idx="3778" formatCode="General">
                  <c:v>-0.54325379020520703</c:v>
                </c:pt>
                <c:pt idx="3779" formatCode="General">
                  <c:v>-0.53453731641772995</c:v>
                </c:pt>
                <c:pt idx="3780" formatCode="General">
                  <c:v>-0.52491503636569203</c:v>
                </c:pt>
                <c:pt idx="3781" formatCode="General">
                  <c:v>-0.51504773408656301</c:v>
                </c:pt>
                <c:pt idx="3782" formatCode="General">
                  <c:v>-0.50534331082469897</c:v>
                </c:pt>
                <c:pt idx="3783" formatCode="General">
                  <c:v>-0.49608216422381501</c:v>
                </c:pt>
                <c:pt idx="3784" formatCode="General">
                  <c:v>-0.48735598192621699</c:v>
                </c:pt>
                <c:pt idx="3785" formatCode="General">
                  <c:v>-0.479063350246062</c:v>
                </c:pt>
                <c:pt idx="3786" formatCode="General">
                  <c:v>-0.470682506788282</c:v>
                </c:pt>
                <c:pt idx="3787" formatCode="General">
                  <c:v>-0.46180785303111199</c:v>
                </c:pt>
                <c:pt idx="3788" formatCode="General">
                  <c:v>-0.453318824056827</c:v>
                </c:pt>
                <c:pt idx="3789" formatCode="General">
                  <c:v>-0.44597695831707101</c:v>
                </c:pt>
                <c:pt idx="3790" formatCode="General">
                  <c:v>-0.44037379696075402</c:v>
                </c:pt>
                <c:pt idx="3791" formatCode="General">
                  <c:v>-0.43646931912829801</c:v>
                </c:pt>
                <c:pt idx="3792" formatCode="General">
                  <c:v>-0.43309344629080798</c:v>
                </c:pt>
                <c:pt idx="3793" formatCode="General">
                  <c:v>-0.42870684833661798</c:v>
                </c:pt>
                <c:pt idx="3794" formatCode="General">
                  <c:v>-0.42303372372922798</c:v>
                </c:pt>
                <c:pt idx="3795" formatCode="General">
                  <c:v>-0.41699740170765498</c:v>
                </c:pt>
                <c:pt idx="3796" formatCode="General">
                  <c:v>-0.410334998946836</c:v>
                </c:pt>
                <c:pt idx="3797" formatCode="General">
                  <c:v>-0.402618150085711</c:v>
                </c:pt>
                <c:pt idx="3798" formatCode="General">
                  <c:v>-0.39386809262530598</c:v>
                </c:pt>
                <c:pt idx="3799" formatCode="General">
                  <c:v>-0.38327516451382199</c:v>
                </c:pt>
                <c:pt idx="3800" formatCode="General">
                  <c:v>-0.37097946412795402</c:v>
                </c:pt>
                <c:pt idx="3801" formatCode="General">
                  <c:v>-0.35769569530184803</c:v>
                </c:pt>
                <c:pt idx="3802" formatCode="General">
                  <c:v>-0.34391472369291998</c:v>
                </c:pt>
                <c:pt idx="3803" formatCode="General">
                  <c:v>-0.33118776496698199</c:v>
                </c:pt>
                <c:pt idx="3804" formatCode="General">
                  <c:v>-0.32009945633794101</c:v>
                </c:pt>
                <c:pt idx="3805" formatCode="General">
                  <c:v>-0.31001595451543001</c:v>
                </c:pt>
                <c:pt idx="3806" formatCode="General">
                  <c:v>-0.29986399903609601</c:v>
                </c:pt>
                <c:pt idx="3807" formatCode="General">
                  <c:v>-0.2888197667963</c:v>
                </c:pt>
                <c:pt idx="3808" formatCode="General">
                  <c:v>-0.27739344296442497</c:v>
                </c:pt>
                <c:pt idx="3809" formatCode="General">
                  <c:v>-0.26590016606220002</c:v>
                </c:pt>
                <c:pt idx="3810" formatCode="General">
                  <c:v>-0.25388885193625399</c:v>
                </c:pt>
                <c:pt idx="3811" formatCode="General">
                  <c:v>-0.241043293383983</c:v>
                </c:pt>
                <c:pt idx="3812" formatCode="General">
                  <c:v>-0.22777771102818201</c:v>
                </c:pt>
                <c:pt idx="3813" formatCode="General">
                  <c:v>-0.214580048261482</c:v>
                </c:pt>
                <c:pt idx="3814" formatCode="General">
                  <c:v>-0.20136830964629601</c:v>
                </c:pt>
                <c:pt idx="3815" formatCode="General">
                  <c:v>-0.18795889088081799</c:v>
                </c:pt>
                <c:pt idx="3816" formatCode="General">
                  <c:v>-0.17431207866359899</c:v>
                </c:pt>
                <c:pt idx="3817" formatCode="General">
                  <c:v>-0.160203225388663</c:v>
                </c:pt>
                <c:pt idx="3818" formatCode="General">
                  <c:v>-0.14553821159796301</c:v>
                </c:pt>
                <c:pt idx="3819" formatCode="General">
                  <c:v>-0.130443589481714</c:v>
                </c:pt>
                <c:pt idx="3820" formatCode="General">
                  <c:v>-0.115373139586518</c:v>
                </c:pt>
                <c:pt idx="3821" formatCode="General">
                  <c:v>-0.100891545478211</c:v>
                </c:pt>
                <c:pt idx="3822" formatCode="General">
                  <c:v>-8.7324770109052402E-2</c:v>
                </c:pt>
                <c:pt idx="3823" formatCode="General">
                  <c:v>-7.4285444460595901E-2</c:v>
                </c:pt>
                <c:pt idx="3824" formatCode="General">
                  <c:v>-6.1491221272206603E-2</c:v>
                </c:pt>
                <c:pt idx="3825" formatCode="General">
                  <c:v>-4.9711822742314699E-2</c:v>
                </c:pt>
                <c:pt idx="3826" formatCode="General">
                  <c:v>-3.98702660133829E-2</c:v>
                </c:pt>
                <c:pt idx="3827" formatCode="General">
                  <c:v>-3.1609876542228299E-2</c:v>
                </c:pt>
                <c:pt idx="3828" formatCode="General">
                  <c:v>-2.40745918683575E-2</c:v>
                </c:pt>
                <c:pt idx="3829" formatCode="General">
                  <c:v>-1.70263415316344E-2</c:v>
                </c:pt>
                <c:pt idx="3830" formatCode="General">
                  <c:v>-1.0486736294353901E-2</c:v>
                </c:pt>
                <c:pt idx="3831" formatCode="General">
                  <c:v>-4.7091898092360097E-3</c:v>
                </c:pt>
                <c:pt idx="3832" formatCode="General">
                  <c:v>1.0484692205827901E-3</c:v>
                </c:pt>
                <c:pt idx="3833" formatCode="General">
                  <c:v>7.5318677130059497E-3</c:v>
                </c:pt>
                <c:pt idx="3834" formatCode="General">
                  <c:v>1.5092901446850601E-2</c:v>
                </c:pt>
                <c:pt idx="3835" formatCode="General">
                  <c:v>2.3972008935152202E-2</c:v>
                </c:pt>
                <c:pt idx="3836" formatCode="General">
                  <c:v>3.4821885884173003E-2</c:v>
                </c:pt>
                <c:pt idx="3837" formatCode="General">
                  <c:v>4.8661338923809902E-2</c:v>
                </c:pt>
                <c:pt idx="3838" formatCode="General">
                  <c:v>6.4853362859568095E-2</c:v>
                </c:pt>
                <c:pt idx="3839" formatCode="General">
                  <c:v>8.2820820086219701E-2</c:v>
                </c:pt>
                <c:pt idx="3840" formatCode="General">
                  <c:v>0.101943642175072</c:v>
                </c:pt>
                <c:pt idx="3841" formatCode="General">
                  <c:v>0.121638652526687</c:v>
                </c:pt>
                <c:pt idx="3842" formatCode="General">
                  <c:v>0.14202791936047901</c:v>
                </c:pt>
                <c:pt idx="3843" formatCode="General">
                  <c:v>0.162697358501531</c:v>
                </c:pt>
                <c:pt idx="3844" formatCode="General">
                  <c:v>0.18258882383160999</c:v>
                </c:pt>
                <c:pt idx="3845" formatCode="General">
                  <c:v>0.200687049114424</c:v>
                </c:pt>
                <c:pt idx="3846" formatCode="General">
                  <c:v>0.21624718853125999</c:v>
                </c:pt>
                <c:pt idx="3847" formatCode="General">
                  <c:v>0.22904421453788301</c:v>
                </c:pt>
                <c:pt idx="3848" formatCode="General">
                  <c:v>0.23911585378648401</c:v>
                </c:pt>
                <c:pt idx="3849" formatCode="General">
                  <c:v>0.247057508153296</c:v>
                </c:pt>
                <c:pt idx="3850" formatCode="General">
                  <c:v>0.25394029116429701</c:v>
                </c:pt>
                <c:pt idx="3851" formatCode="General">
                  <c:v>0.26071186291679399</c:v>
                </c:pt>
                <c:pt idx="3852" formatCode="General">
                  <c:v>0.26832956334854602</c:v>
                </c:pt>
                <c:pt idx="3853" formatCode="General">
                  <c:v>0.27700789806558002</c:v>
                </c:pt>
                <c:pt idx="3854" formatCode="General">
                  <c:v>0.28644547399702103</c:v>
                </c:pt>
                <c:pt idx="3855" formatCode="General">
                  <c:v>0.29583689699910698</c:v>
                </c:pt>
                <c:pt idx="3856" formatCode="General">
                  <c:v>0.30389056839429901</c:v>
                </c:pt>
                <c:pt idx="3857" formatCode="General">
                  <c:v>0.30934264045445498</c:v>
                </c:pt>
                <c:pt idx="3858" formatCode="General">
                  <c:v>0.31180608295333201</c:v>
                </c:pt>
                <c:pt idx="3859" formatCode="General">
                  <c:v>0.311582258859466</c:v>
                </c:pt>
                <c:pt idx="3860" formatCode="General">
                  <c:v>0.30903347584020702</c:v>
                </c:pt>
                <c:pt idx="3861" formatCode="General">
                  <c:v>0.30469199650064899</c:v>
                </c:pt>
                <c:pt idx="3862" formatCode="General">
                  <c:v>0.29970584345842699</c:v>
                </c:pt>
                <c:pt idx="3863" formatCode="General">
                  <c:v>0.29635471800641899</c:v>
                </c:pt>
                <c:pt idx="3864" formatCode="General">
                  <c:v>0.29602813922752602</c:v>
                </c:pt>
                <c:pt idx="3865" formatCode="General">
                  <c:v>0.29827539993881402</c:v>
                </c:pt>
                <c:pt idx="3866" formatCode="General">
                  <c:v>0.30338502628526398</c:v>
                </c:pt>
                <c:pt idx="3867" formatCode="General">
                  <c:v>0.31125208558133999</c:v>
                </c:pt>
                <c:pt idx="3868" formatCode="General">
                  <c:v>0.321831409672242</c:v>
                </c:pt>
                <c:pt idx="3869" formatCode="General">
                  <c:v>0.33570104176334897</c:v>
                </c:pt>
                <c:pt idx="3870" formatCode="General">
                  <c:v>0.35221134858122199</c:v>
                </c:pt>
                <c:pt idx="3871" formatCode="General">
                  <c:v>0.36982871774762299</c:v>
                </c:pt>
                <c:pt idx="3872" formatCode="General">
                  <c:v>0.38740072878555998</c:v>
                </c:pt>
                <c:pt idx="3873" formatCode="General">
                  <c:v>0.40460033043051702</c:v>
                </c:pt>
                <c:pt idx="3874" formatCode="General">
                  <c:v>0.42078444217191802</c:v>
                </c:pt>
                <c:pt idx="3875" formatCode="General">
                  <c:v>0.43565239519739601</c:v>
                </c:pt>
                <c:pt idx="3876" formatCode="General">
                  <c:v>0.44891941624828902</c:v>
                </c:pt>
                <c:pt idx="3877" formatCode="General">
                  <c:v>0.45997813584304398</c:v>
                </c:pt>
                <c:pt idx="3878" formatCode="General">
                  <c:v>0.46864550842250602</c:v>
                </c:pt>
                <c:pt idx="3879" formatCode="General">
                  <c:v>0.47414443932525602</c:v>
                </c:pt>
                <c:pt idx="3880" formatCode="General">
                  <c:v>0.47621484191588098</c:v>
                </c:pt>
                <c:pt idx="3881" formatCode="General">
                  <c:v>0.47580667875757399</c:v>
                </c:pt>
                <c:pt idx="3882" formatCode="General">
                  <c:v>0.47310623619223502</c:v>
                </c:pt>
                <c:pt idx="3883" formatCode="General">
                  <c:v>0.46798015157643202</c:v>
                </c:pt>
                <c:pt idx="3884" formatCode="General">
                  <c:v>0.46196248587140198</c:v>
                </c:pt>
                <c:pt idx="3885" formatCode="General">
                  <c:v>0.45629629345431799</c:v>
                </c:pt>
                <c:pt idx="3886" formatCode="General">
                  <c:v>0.45101383982349202</c:v>
                </c:pt>
                <c:pt idx="3887" formatCode="General">
                  <c:v>0.44593965360458199</c:v>
                </c:pt>
                <c:pt idx="3888" formatCode="General">
                  <c:v>0.44117505380868399</c:v>
                </c:pt>
                <c:pt idx="3889" formatCode="General">
                  <c:v>0.43709256592289097</c:v>
                </c:pt>
                <c:pt idx="3890" formatCode="General">
                  <c:v>0.43329065742526601</c:v>
                </c:pt>
                <c:pt idx="3891" formatCode="General">
                  <c:v>0.42887831939240201</c:v>
                </c:pt>
                <c:pt idx="3892" formatCode="General">
                  <c:v>0.42362357797845701</c:v>
                </c:pt>
                <c:pt idx="3893" formatCode="General">
                  <c:v>0.41758082850476802</c:v>
                </c:pt>
                <c:pt idx="3894" formatCode="General">
                  <c:v>0.410735422084957</c:v>
                </c:pt>
                <c:pt idx="3895" formatCode="General">
                  <c:v>0.40351889138570002</c:v>
                </c:pt>
                <c:pt idx="3896" formatCode="General">
                  <c:v>0.396571597462895</c:v>
                </c:pt>
                <c:pt idx="3897" formatCode="General">
                  <c:v>0.389907850942805</c:v>
                </c:pt>
                <c:pt idx="3898" formatCode="General">
                  <c:v>0.382854887842836</c:v>
                </c:pt>
                <c:pt idx="3899" formatCode="General">
                  <c:v>0.37536177562358303</c:v>
                </c:pt>
                <c:pt idx="3900" formatCode="General">
                  <c:v>0.36780476468823797</c:v>
                </c:pt>
                <c:pt idx="3901" formatCode="General">
                  <c:v>0.36004600369524598</c:v>
                </c:pt>
                <c:pt idx="3902" formatCode="General">
                  <c:v>0.35159384940354799</c:v>
                </c:pt>
                <c:pt idx="3903" formatCode="General">
                  <c:v>0.34233719807199198</c:v>
                </c:pt>
                <c:pt idx="3904" formatCode="General">
                  <c:v>0.33239001237459098</c:v>
                </c:pt>
                <c:pt idx="3905" formatCode="General">
                  <c:v>0.32166224062355397</c:v>
                </c:pt>
                <c:pt idx="3906" formatCode="General">
                  <c:v>0.31110552678685799</c:v>
                </c:pt>
                <c:pt idx="3907" formatCode="General">
                  <c:v>0.30234323722185003</c:v>
                </c:pt>
                <c:pt idx="3908" formatCode="General">
                  <c:v>0.29540136739032302</c:v>
                </c:pt>
                <c:pt idx="3909" formatCode="General">
                  <c:v>0.28949336960191602</c:v>
                </c:pt>
                <c:pt idx="3910" formatCode="General">
                  <c:v>0.28397996937011799</c:v>
                </c:pt>
                <c:pt idx="3911" formatCode="General">
                  <c:v>0.27844577257032399</c:v>
                </c:pt>
                <c:pt idx="3912" formatCode="General">
                  <c:v>0.273390518533982</c:v>
                </c:pt>
                <c:pt idx="3913" formatCode="General">
                  <c:v>0.26947396038409399</c:v>
                </c:pt>
                <c:pt idx="3914" formatCode="General">
                  <c:v>0.26745269525581</c:v>
                </c:pt>
                <c:pt idx="3915" formatCode="General">
                  <c:v>0.26740808105542402</c:v>
                </c:pt>
                <c:pt idx="3916" formatCode="General">
                  <c:v>0.26799370417830798</c:v>
                </c:pt>
                <c:pt idx="3917" formatCode="General">
                  <c:v>0.26883972680185603</c:v>
                </c:pt>
                <c:pt idx="3918" formatCode="General">
                  <c:v>0.26993591613756601</c:v>
                </c:pt>
                <c:pt idx="3919" formatCode="General">
                  <c:v>0.27215917512537602</c:v>
                </c:pt>
                <c:pt idx="3920" formatCode="General">
                  <c:v>0.27633144606968302</c:v>
                </c:pt>
                <c:pt idx="3921" formatCode="General">
                  <c:v>0.28056636536548901</c:v>
                </c:pt>
                <c:pt idx="3922" formatCode="General">
                  <c:v>0.28299112642156299</c:v>
                </c:pt>
                <c:pt idx="3923" formatCode="General">
                  <c:v>0.283111733370288</c:v>
                </c:pt>
                <c:pt idx="3924" formatCode="General">
                  <c:v>0.28071670672617599</c:v>
                </c:pt>
                <c:pt idx="3925" formatCode="General">
                  <c:v>0.27580802162233797</c:v>
                </c:pt>
                <c:pt idx="3926" formatCode="General">
                  <c:v>0.26858649881268198</c:v>
                </c:pt>
                <c:pt idx="3927" formatCode="General">
                  <c:v>0.259894688417871</c:v>
                </c:pt>
                <c:pt idx="3928" formatCode="General">
                  <c:v>0.25104441272969402</c:v>
                </c:pt>
                <c:pt idx="3929" formatCode="General">
                  <c:v>0.24186403928828001</c:v>
                </c:pt>
                <c:pt idx="3930" formatCode="General">
                  <c:v>0.23214656026087499</c:v>
                </c:pt>
                <c:pt idx="3931" formatCode="General">
                  <c:v>0.222162687095598</c:v>
                </c:pt>
                <c:pt idx="3932" formatCode="General">
                  <c:v>0.21191322928710299</c:v>
                </c:pt>
                <c:pt idx="3933" formatCode="General">
                  <c:v>0.201924217933971</c:v>
                </c:pt>
                <c:pt idx="3934" formatCode="General">
                  <c:v>0.19221597134752899</c:v>
                </c:pt>
                <c:pt idx="3935" formatCode="General">
                  <c:v>0.18246610178421199</c:v>
                </c:pt>
                <c:pt idx="3936" formatCode="General">
                  <c:v>0.17277585427968301</c:v>
                </c:pt>
                <c:pt idx="3937" formatCode="General">
                  <c:v>0.16327074934617</c:v>
                </c:pt>
                <c:pt idx="3938" formatCode="General">
                  <c:v>0.154684178051436</c:v>
                </c:pt>
                <c:pt idx="3939" formatCode="General">
                  <c:v>0.147377880892124</c:v>
                </c:pt>
                <c:pt idx="3940" formatCode="General">
                  <c:v>0.14106462086770699</c:v>
                </c:pt>
                <c:pt idx="3941" formatCode="General">
                  <c:v>0.13561184743794599</c:v>
                </c:pt>
                <c:pt idx="3942" formatCode="General">
                  <c:v>0.13138374002745801</c:v>
                </c:pt>
                <c:pt idx="3943" formatCode="General">
                  <c:v>0.12950928138363399</c:v>
                </c:pt>
                <c:pt idx="3944" formatCode="General">
                  <c:v>0.12972296470420899</c:v>
                </c:pt>
                <c:pt idx="3945" formatCode="General">
                  <c:v>0.13105014992768901</c:v>
                </c:pt>
                <c:pt idx="3946" formatCode="General">
                  <c:v>0.13286130682643099</c:v>
                </c:pt>
                <c:pt idx="3947" formatCode="General">
                  <c:v>0.134333746383063</c:v>
                </c:pt>
                <c:pt idx="3948" formatCode="General">
                  <c:v>0.13435708705654201</c:v>
                </c:pt>
                <c:pt idx="3949" formatCode="General">
                  <c:v>0.13314279505337601</c:v>
                </c:pt>
                <c:pt idx="3950" formatCode="General">
                  <c:v>0.13155484789028801</c:v>
                </c:pt>
                <c:pt idx="3951" formatCode="General">
                  <c:v>0.129819790403291</c:v>
                </c:pt>
                <c:pt idx="3952" formatCode="General">
                  <c:v>0.12819499624884401</c:v>
                </c:pt>
                <c:pt idx="3953" formatCode="General">
                  <c:v>0.12610772889696301</c:v>
                </c:pt>
                <c:pt idx="3954" formatCode="General">
                  <c:v>0.123772102765943</c:v>
                </c:pt>
                <c:pt idx="3955" formatCode="General">
                  <c:v>0.121594837461343</c:v>
                </c:pt>
                <c:pt idx="3956" formatCode="General">
                  <c:v>0.118901820287518</c:v>
                </c:pt>
                <c:pt idx="3957" formatCode="General">
                  <c:v>0.115232997930672</c:v>
                </c:pt>
                <c:pt idx="3958" formatCode="General">
                  <c:v>0.110245238045143</c:v>
                </c:pt>
                <c:pt idx="3959" formatCode="General">
                  <c:v>0.103739670044694</c:v>
                </c:pt>
                <c:pt idx="3960" formatCode="General">
                  <c:v>9.51276436638573E-2</c:v>
                </c:pt>
                <c:pt idx="3961" formatCode="General">
                  <c:v>8.2920159601150706E-2</c:v>
                </c:pt>
                <c:pt idx="3962" formatCode="General">
                  <c:v>6.7217861432278397E-2</c:v>
                </c:pt>
                <c:pt idx="3963" formatCode="General">
                  <c:v>4.9787998354164503E-2</c:v>
                </c:pt>
                <c:pt idx="3964" formatCode="General">
                  <c:v>3.1815708252895598E-2</c:v>
                </c:pt>
                <c:pt idx="3965" formatCode="General">
                  <c:v>1.36333243422549E-2</c:v>
                </c:pt>
                <c:pt idx="3966" formatCode="General">
                  <c:v>-4.8302482912596601E-3</c:v>
                </c:pt>
                <c:pt idx="3967" formatCode="General">
                  <c:v>-2.2855259818630302E-2</c:v>
                </c:pt>
                <c:pt idx="3968" formatCode="General">
                  <c:v>-3.9285001406760001E-2</c:v>
                </c:pt>
                <c:pt idx="3969" formatCode="General">
                  <c:v>-5.3313393516127003E-2</c:v>
                </c:pt>
                <c:pt idx="3970" formatCode="General">
                  <c:v>-6.4958555509965599E-2</c:v>
                </c:pt>
                <c:pt idx="3971" formatCode="General">
                  <c:v>-7.5065411487477196E-2</c:v>
                </c:pt>
                <c:pt idx="3972" formatCode="General">
                  <c:v>-8.3848206262798E-2</c:v>
                </c:pt>
                <c:pt idx="3973" formatCode="General">
                  <c:v>-9.1313059025489696E-2</c:v>
                </c:pt>
                <c:pt idx="3974" formatCode="General">
                  <c:v>-9.7311404241075997E-2</c:v>
                </c:pt>
                <c:pt idx="3975" formatCode="General">
                  <c:v>-0.101350833410085</c:v>
                </c:pt>
                <c:pt idx="3976" formatCode="General">
                  <c:v>-0.103744679693866</c:v>
                </c:pt>
                <c:pt idx="3977" formatCode="General">
                  <c:v>-0.10408077305567</c:v>
                </c:pt>
                <c:pt idx="3978" formatCode="General">
                  <c:v>-0.101408370919691</c:v>
                </c:pt>
                <c:pt idx="3979" formatCode="General">
                  <c:v>-9.6278279152081703E-2</c:v>
                </c:pt>
                <c:pt idx="3980" formatCode="General">
                  <c:v>-8.9214406465339902E-2</c:v>
                </c:pt>
                <c:pt idx="3981" formatCode="General">
                  <c:v>-8.0273152554853303E-2</c:v>
                </c:pt>
                <c:pt idx="3982" formatCode="General">
                  <c:v>-6.9731447007213607E-2</c:v>
                </c:pt>
                <c:pt idx="3983" formatCode="General">
                  <c:v>-5.8140296893760997E-2</c:v>
                </c:pt>
                <c:pt idx="3984" formatCode="General">
                  <c:v>-4.6289853542648897E-2</c:v>
                </c:pt>
                <c:pt idx="3985" formatCode="General">
                  <c:v>-3.4690210434266198E-2</c:v>
                </c:pt>
                <c:pt idx="3986" formatCode="General">
                  <c:v>-2.4452613727443302E-2</c:v>
                </c:pt>
                <c:pt idx="3987" formatCode="General">
                  <c:v>-1.7157647028530398E-2</c:v>
                </c:pt>
                <c:pt idx="3988" formatCode="General">
                  <c:v>-1.37375919266514E-2</c:v>
                </c:pt>
                <c:pt idx="3989" formatCode="General">
                  <c:v>-1.3880148336739E-2</c:v>
                </c:pt>
                <c:pt idx="3990" formatCode="General">
                  <c:v>-1.6516722232954601E-2</c:v>
                </c:pt>
                <c:pt idx="3991" formatCode="General">
                  <c:v>-2.0972870837588201E-2</c:v>
                </c:pt>
                <c:pt idx="3992" formatCode="General">
                  <c:v>-2.66458640448155E-2</c:v>
                </c:pt>
                <c:pt idx="3993" formatCode="General">
                  <c:v>-3.3273804897687997E-2</c:v>
                </c:pt>
                <c:pt idx="3994" formatCode="General">
                  <c:v>-4.0634581501668703E-2</c:v>
                </c:pt>
                <c:pt idx="3995" formatCode="General">
                  <c:v>-4.8667036179911603E-2</c:v>
                </c:pt>
                <c:pt idx="3996" formatCode="General">
                  <c:v>-5.7792959128101999E-2</c:v>
                </c:pt>
                <c:pt idx="3997" formatCode="General">
                  <c:v>-6.7810090383705196E-2</c:v>
                </c:pt>
                <c:pt idx="3998" formatCode="General">
                  <c:v>-7.7703933066522707E-2</c:v>
                </c:pt>
                <c:pt idx="3999" formatCode="General">
                  <c:v>-8.7895076865689203E-2</c:v>
                </c:pt>
                <c:pt idx="4000" formatCode="General">
                  <c:v>-9.9650351536676507E-2</c:v>
                </c:pt>
                <c:pt idx="4001" formatCode="General">
                  <c:v>-0.111997640559693</c:v>
                </c:pt>
                <c:pt idx="4002" formatCode="General">
                  <c:v>-0.12317567269768</c:v>
                </c:pt>
                <c:pt idx="4003" formatCode="General">
                  <c:v>-0.13218015929537999</c:v>
                </c:pt>
                <c:pt idx="4004" formatCode="General">
                  <c:v>-0.13806068313160599</c:v>
                </c:pt>
                <c:pt idx="4005" formatCode="General">
                  <c:v>-0.140628328254741</c:v>
                </c:pt>
                <c:pt idx="4006" formatCode="General">
                  <c:v>-0.14023010876345801</c:v>
                </c:pt>
                <c:pt idx="4007" formatCode="General">
                  <c:v>-0.13770820158795999</c:v>
                </c:pt>
                <c:pt idx="4008" formatCode="General">
                  <c:v>-0.13461676529276101</c:v>
                </c:pt>
                <c:pt idx="4009" formatCode="General">
                  <c:v>-0.13095567815173101</c:v>
                </c:pt>
                <c:pt idx="4010" formatCode="General">
                  <c:v>-0.12657541785597801</c:v>
                </c:pt>
                <c:pt idx="4011" formatCode="General">
                  <c:v>-0.121488138463841</c:v>
                </c:pt>
                <c:pt idx="4012" formatCode="General">
                  <c:v>-0.115202638880107</c:v>
                </c:pt>
                <c:pt idx="4013" formatCode="General">
                  <c:v>-0.10816868993779</c:v>
                </c:pt>
                <c:pt idx="4014" formatCode="General">
                  <c:v>-0.100444352858337</c:v>
                </c:pt>
                <c:pt idx="4015" formatCode="General">
                  <c:v>-9.2017549645885002E-2</c:v>
                </c:pt>
                <c:pt idx="4016" formatCode="General">
                  <c:v>-8.3331979126103004E-2</c:v>
                </c:pt>
                <c:pt idx="4017" formatCode="General">
                  <c:v>-7.5262039437881498E-2</c:v>
                </c:pt>
                <c:pt idx="4018" formatCode="General">
                  <c:v>-6.8807866719147098E-2</c:v>
                </c:pt>
                <c:pt idx="4019" formatCode="General">
                  <c:v>-6.4006205628475393E-2</c:v>
                </c:pt>
                <c:pt idx="4020" formatCode="General">
                  <c:v>-5.9877336102982903E-2</c:v>
                </c:pt>
                <c:pt idx="4021" formatCode="General">
                  <c:v>-5.6097980940508198E-2</c:v>
                </c:pt>
                <c:pt idx="4022" formatCode="General">
                  <c:v>-5.3553744873495297E-2</c:v>
                </c:pt>
                <c:pt idx="4023" formatCode="General">
                  <c:v>-5.2887702914254098E-2</c:v>
                </c:pt>
                <c:pt idx="4024" formatCode="General">
                  <c:v>-5.4438864483808601E-2</c:v>
                </c:pt>
                <c:pt idx="4025" formatCode="General">
                  <c:v>-5.9171357241758302E-2</c:v>
                </c:pt>
                <c:pt idx="4026" formatCode="General">
                  <c:v>-6.8129201169143505E-2</c:v>
                </c:pt>
                <c:pt idx="4027" formatCode="General">
                  <c:v>-8.1201710745148106E-2</c:v>
                </c:pt>
                <c:pt idx="4028" formatCode="General">
                  <c:v>-9.7294426722148303E-2</c:v>
                </c:pt>
                <c:pt idx="4029" formatCode="General">
                  <c:v>-0.114943029237456</c:v>
                </c:pt>
                <c:pt idx="4030" formatCode="General">
                  <c:v>-0.13319623088132199</c:v>
                </c:pt>
                <c:pt idx="4031" formatCode="General">
                  <c:v>-0.152221855238378</c:v>
                </c:pt>
                <c:pt idx="4032" formatCode="General">
                  <c:v>-0.17204008355704101</c:v>
                </c:pt>
                <c:pt idx="4033" formatCode="General">
                  <c:v>-0.19163145179463201</c:v>
                </c:pt>
                <c:pt idx="4034" formatCode="General">
                  <c:v>-0.210235864591993</c:v>
                </c:pt>
                <c:pt idx="4035" formatCode="General">
                  <c:v>-0.22742913484576799</c:v>
                </c:pt>
                <c:pt idx="4036" formatCode="General">
                  <c:v>-0.242695156348398</c:v>
                </c:pt>
                <c:pt idx="4037" formatCode="General">
                  <c:v>-0.25503702282401303</c:v>
                </c:pt>
                <c:pt idx="4038" formatCode="General">
                  <c:v>-0.26283904916957701</c:v>
                </c:pt>
                <c:pt idx="4039" formatCode="General">
                  <c:v>-0.26573261617764998</c:v>
                </c:pt>
                <c:pt idx="4040" formatCode="General">
                  <c:v>-0.26478447076157702</c:v>
                </c:pt>
                <c:pt idx="4041" formatCode="General">
                  <c:v>-0.26082630240094201</c:v>
                </c:pt>
                <c:pt idx="4042" formatCode="General">
                  <c:v>-0.25425362670432</c:v>
                </c:pt>
                <c:pt idx="4043" formatCode="General">
                  <c:v>-0.24547149149231701</c:v>
                </c:pt>
                <c:pt idx="4044" formatCode="General">
                  <c:v>-0.23512368276714801</c:v>
                </c:pt>
                <c:pt idx="4045" formatCode="General">
                  <c:v>-0.22284481658548799</c:v>
                </c:pt>
                <c:pt idx="4046" formatCode="General">
                  <c:v>-0.20887859427502101</c:v>
                </c:pt>
                <c:pt idx="4047" formatCode="General">
                  <c:v>-0.19408117512227199</c:v>
                </c:pt>
                <c:pt idx="4048" formatCode="General">
                  <c:v>-0.178604078325108</c:v>
                </c:pt>
                <c:pt idx="4049" formatCode="General">
                  <c:v>-0.16271131973512801</c:v>
                </c:pt>
                <c:pt idx="4050" formatCode="General">
                  <c:v>-0.14711682646615101</c:v>
                </c:pt>
                <c:pt idx="4051" formatCode="General">
                  <c:v>-0.13409279781814601</c:v>
                </c:pt>
                <c:pt idx="4052" formatCode="General">
                  <c:v>-0.125345151308245</c:v>
                </c:pt>
                <c:pt idx="4053" formatCode="General">
                  <c:v>-0.120277360753634</c:v>
                </c:pt>
                <c:pt idx="4054" formatCode="General">
                  <c:v>-0.117585208783492</c:v>
                </c:pt>
                <c:pt idx="4055" formatCode="General">
                  <c:v>-0.11597007580289399</c:v>
                </c:pt>
                <c:pt idx="4056" formatCode="General">
                  <c:v>-0.11484628942196699</c:v>
                </c:pt>
                <c:pt idx="4057" formatCode="General">
                  <c:v>-0.11461296463409</c:v>
                </c:pt>
                <c:pt idx="4058" formatCode="General">
                  <c:v>-0.115466537902669</c:v>
                </c:pt>
                <c:pt idx="4059" formatCode="General">
                  <c:v>-0.117654754164275</c:v>
                </c:pt>
                <c:pt idx="4060" formatCode="General">
                  <c:v>-0.121284667803264</c:v>
                </c:pt>
                <c:pt idx="4061" formatCode="General">
                  <c:v>-0.125965631160392</c:v>
                </c:pt>
                <c:pt idx="4062" formatCode="General">
                  <c:v>-0.131969052514431</c:v>
                </c:pt>
                <c:pt idx="4063" formatCode="General">
                  <c:v>-0.13955503219683901</c:v>
                </c:pt>
                <c:pt idx="4064" formatCode="General">
                  <c:v>-0.148010987593657</c:v>
                </c:pt>
                <c:pt idx="4065" formatCode="General">
                  <c:v>-0.156937869930448</c:v>
                </c:pt>
                <c:pt idx="4066" formatCode="General">
                  <c:v>-0.16648226902153501</c:v>
                </c:pt>
                <c:pt idx="4067" formatCode="General">
                  <c:v>-0.175948261865779</c:v>
                </c:pt>
                <c:pt idx="4068" formatCode="General">
                  <c:v>-0.18436147004018699</c:v>
                </c:pt>
                <c:pt idx="4069" formatCode="General">
                  <c:v>-0.19091662400374801</c:v>
                </c:pt>
                <c:pt idx="4070" formatCode="General">
                  <c:v>-0.195531212461999</c:v>
                </c:pt>
                <c:pt idx="4071" formatCode="General">
                  <c:v>-0.199142622524665</c:v>
                </c:pt>
                <c:pt idx="4072" formatCode="General">
                  <c:v>-0.20216990491985301</c:v>
                </c:pt>
                <c:pt idx="4073" formatCode="General">
                  <c:v>-0.20388939368068901</c:v>
                </c:pt>
                <c:pt idx="4074" formatCode="General">
                  <c:v>-0.20361511386914799</c:v>
                </c:pt>
                <c:pt idx="4075" formatCode="General">
                  <c:v>-0.201311746562608</c:v>
                </c:pt>
                <c:pt idx="4076" formatCode="General">
                  <c:v>-0.19680764410647</c:v>
                </c:pt>
                <c:pt idx="4077" formatCode="General">
                  <c:v>-0.18966729511354499</c:v>
                </c:pt>
                <c:pt idx="4078" formatCode="General">
                  <c:v>-0.18038281187048</c:v>
                </c:pt>
                <c:pt idx="4079" formatCode="General">
                  <c:v>-0.16997609592087001</c:v>
                </c:pt>
                <c:pt idx="4080" formatCode="General">
                  <c:v>-0.15869130719810201</c:v>
                </c:pt>
                <c:pt idx="4081" formatCode="General">
                  <c:v>-0.14786722480164799</c:v>
                </c:pt>
                <c:pt idx="4082" formatCode="General">
                  <c:v>-0.13878577913013501</c:v>
                </c:pt>
                <c:pt idx="4083" formatCode="General">
                  <c:v>-0.13189377042067199</c:v>
                </c:pt>
                <c:pt idx="4084" formatCode="General">
                  <c:v>-0.127852445061233</c:v>
                </c:pt>
                <c:pt idx="4085" formatCode="General">
                  <c:v>-0.125818138065484</c:v>
                </c:pt>
                <c:pt idx="4086" formatCode="General">
                  <c:v>-0.124728256186366</c:v>
                </c:pt>
                <c:pt idx="4087" formatCode="General">
                  <c:v>-0.124384814043023</c:v>
                </c:pt>
                <c:pt idx="4088" formatCode="General">
                  <c:v>-0.124637211685524</c:v>
                </c:pt>
                <c:pt idx="4089" formatCode="General">
                  <c:v>-0.12565053007921501</c:v>
                </c:pt>
                <c:pt idx="4090" formatCode="General">
                  <c:v>-0.126690078380956</c:v>
                </c:pt>
                <c:pt idx="4091" formatCode="General">
                  <c:v>-0.12758056170503301</c:v>
                </c:pt>
                <c:pt idx="4092" formatCode="General">
                  <c:v>-0.12899474731902699</c:v>
                </c:pt>
                <c:pt idx="4093" formatCode="General">
                  <c:v>-0.130195929938135</c:v>
                </c:pt>
                <c:pt idx="4094" formatCode="General">
                  <c:v>-0.12989044612176801</c:v>
                </c:pt>
                <c:pt idx="4095" formatCode="General">
                  <c:v>-0.12694822799053701</c:v>
                </c:pt>
                <c:pt idx="4096" formatCode="General">
                  <c:v>-0.121241405999247</c:v>
                </c:pt>
                <c:pt idx="4097" formatCode="General">
                  <c:v>-0.112558776453087</c:v>
                </c:pt>
                <c:pt idx="4098" formatCode="General">
                  <c:v>-0.10064223668583699</c:v>
                </c:pt>
                <c:pt idx="4099" formatCode="General">
                  <c:v>-8.6501091271845396E-2</c:v>
                </c:pt>
                <c:pt idx="4100" formatCode="General">
                  <c:v>-7.1630584946764705E-2</c:v>
                </c:pt>
                <c:pt idx="4101" formatCode="General">
                  <c:v>-5.7517152579865498E-2</c:v>
                </c:pt>
                <c:pt idx="4102" formatCode="General">
                  <c:v>-4.5427848638947499E-2</c:v>
                </c:pt>
                <c:pt idx="4103" formatCode="General">
                  <c:v>-3.6139787135212903E-2</c:v>
                </c:pt>
                <c:pt idx="4104" formatCode="General">
                  <c:v>-2.935899194598E-2</c:v>
                </c:pt>
                <c:pt idx="4105" formatCode="General">
                  <c:v>-2.5959472294342999E-2</c:v>
                </c:pt>
                <c:pt idx="4106" formatCode="General">
                  <c:v>-2.7034667949606201E-2</c:v>
                </c:pt>
                <c:pt idx="4107" formatCode="General">
                  <c:v>-3.1395363143037203E-2</c:v>
                </c:pt>
                <c:pt idx="4108" formatCode="General">
                  <c:v>-3.8044815555639898E-2</c:v>
                </c:pt>
                <c:pt idx="4109" formatCode="General">
                  <c:v>-4.6331829293820903E-2</c:v>
                </c:pt>
                <c:pt idx="4110" formatCode="General">
                  <c:v>-5.5521759937271299E-2</c:v>
                </c:pt>
                <c:pt idx="4111" formatCode="General">
                  <c:v>-6.4359487867173701E-2</c:v>
                </c:pt>
                <c:pt idx="4112" formatCode="General">
                  <c:v>-7.1593771484465996E-2</c:v>
                </c:pt>
                <c:pt idx="4113" formatCode="General">
                  <c:v>-7.7725987064135402E-2</c:v>
                </c:pt>
                <c:pt idx="4114" formatCode="General">
                  <c:v>-8.3739250697142498E-2</c:v>
                </c:pt>
                <c:pt idx="4115" formatCode="General">
                  <c:v>-8.9502078654845704E-2</c:v>
                </c:pt>
                <c:pt idx="4116" formatCode="General">
                  <c:v>-9.3964298948929895E-2</c:v>
                </c:pt>
                <c:pt idx="4117" formatCode="General">
                  <c:v>-9.7676582760114206E-2</c:v>
                </c:pt>
                <c:pt idx="4118" formatCode="General">
                  <c:v>-0.101446695665404</c:v>
                </c:pt>
                <c:pt idx="4119" formatCode="General">
                  <c:v>-0.10465115380328401</c:v>
                </c:pt>
                <c:pt idx="4120" formatCode="General">
                  <c:v>-0.106570842505342</c:v>
                </c:pt>
                <c:pt idx="4121" formatCode="General">
                  <c:v>-0.106729017403583</c:v>
                </c:pt>
                <c:pt idx="4122" formatCode="General">
                  <c:v>-0.10583913637872799</c:v>
                </c:pt>
                <c:pt idx="4123" formatCode="General">
                  <c:v>-0.10548482703398999</c:v>
                </c:pt>
                <c:pt idx="4124" formatCode="General">
                  <c:v>-0.105758366995112</c:v>
                </c:pt>
                <c:pt idx="4125" formatCode="General">
                  <c:v>-0.105663897650955</c:v>
                </c:pt>
                <c:pt idx="4126" formatCode="General">
                  <c:v>-0.10569527087174301</c:v>
                </c:pt>
                <c:pt idx="4127" formatCode="General">
                  <c:v>-0.105745778038723</c:v>
                </c:pt>
                <c:pt idx="4128" formatCode="General">
                  <c:v>-0.105558219944745</c:v>
                </c:pt>
                <c:pt idx="4129" formatCode="General">
                  <c:v>-0.10614273107380599</c:v>
                </c:pt>
                <c:pt idx="4130" formatCode="General">
                  <c:v>-0.107724527047328</c:v>
                </c:pt>
                <c:pt idx="4131" formatCode="General">
                  <c:v>-0.10937189389244099</c:v>
                </c:pt>
                <c:pt idx="4132" formatCode="General">
                  <c:v>-0.10986291201446199</c:v>
                </c:pt>
                <c:pt idx="4133" formatCode="General">
                  <c:v>-0.109440110047761</c:v>
                </c:pt>
                <c:pt idx="4134" formatCode="General">
                  <c:v>-0.109225954309647</c:v>
                </c:pt>
                <c:pt idx="4135" formatCode="General">
                  <c:v>-0.10916517309996</c:v>
                </c:pt>
                <c:pt idx="4136" formatCode="General">
                  <c:v>-0.108975728644203</c:v>
                </c:pt>
                <c:pt idx="4137" formatCode="General">
                  <c:v>-0.108973019374199</c:v>
                </c:pt>
                <c:pt idx="4138" formatCode="General">
                  <c:v>-0.109234132244516</c:v>
                </c:pt>
                <c:pt idx="4139" formatCode="General">
                  <c:v>-0.109655061188405</c:v>
                </c:pt>
                <c:pt idx="4140" formatCode="General">
                  <c:v>-0.109181447925032</c:v>
                </c:pt>
                <c:pt idx="4141" formatCode="General">
                  <c:v>-0.106591080258778</c:v>
                </c:pt>
                <c:pt idx="4142" formatCode="General">
                  <c:v>-0.101230505855735</c:v>
                </c:pt>
                <c:pt idx="4143" formatCode="General">
                  <c:v>-9.3213965318665798E-2</c:v>
                </c:pt>
                <c:pt idx="4144" formatCode="General">
                  <c:v>-8.3431179066590394E-2</c:v>
                </c:pt>
                <c:pt idx="4145" formatCode="General">
                  <c:v>-7.2910643752386095E-2</c:v>
                </c:pt>
                <c:pt idx="4146" formatCode="General">
                  <c:v>-6.1904536610638002E-2</c:v>
                </c:pt>
                <c:pt idx="4147" formatCode="General">
                  <c:v>-5.06253840071752E-2</c:v>
                </c:pt>
                <c:pt idx="4148" formatCode="General">
                  <c:v>-3.9582889858299102E-2</c:v>
                </c:pt>
                <c:pt idx="4149" formatCode="General">
                  <c:v>-2.8625839132293902E-2</c:v>
                </c:pt>
                <c:pt idx="4150" formatCode="General">
                  <c:v>-1.7380136716400499E-2</c:v>
                </c:pt>
                <c:pt idx="4151" formatCode="General">
                  <c:v>-5.6844622910175099E-3</c:v>
                </c:pt>
                <c:pt idx="4152" formatCode="General">
                  <c:v>6.0122012830254E-3</c:v>
                </c:pt>
                <c:pt idx="4153" formatCode="General">
                  <c:v>1.6672920758169601E-2</c:v>
                </c:pt>
                <c:pt idx="4154" formatCode="General">
                  <c:v>2.6335857953325999E-2</c:v>
                </c:pt>
                <c:pt idx="4155" formatCode="General">
                  <c:v>3.6292247661540503E-2</c:v>
                </c:pt>
                <c:pt idx="4156" formatCode="General">
                  <c:v>4.6058888783857201E-2</c:v>
                </c:pt>
                <c:pt idx="4157" formatCode="General">
                  <c:v>5.4112153931548501E-2</c:v>
                </c:pt>
                <c:pt idx="4158" formatCode="General">
                  <c:v>5.9492615128346499E-2</c:v>
                </c:pt>
                <c:pt idx="4159" formatCode="General">
                  <c:v>6.2763292387108899E-2</c:v>
                </c:pt>
                <c:pt idx="4160" formatCode="General">
                  <c:v>6.515552815832E-2</c:v>
                </c:pt>
                <c:pt idx="4161" formatCode="General">
                  <c:v>6.6895383420828305E-2</c:v>
                </c:pt>
                <c:pt idx="4162" formatCode="General">
                  <c:v>6.6580485338088899E-2</c:v>
                </c:pt>
                <c:pt idx="4163" formatCode="General">
                  <c:v>6.2964344384656895E-2</c:v>
                </c:pt>
                <c:pt idx="4164" formatCode="General">
                  <c:v>5.7542981700870403E-2</c:v>
                </c:pt>
                <c:pt idx="4165" formatCode="General">
                  <c:v>5.25122033370354E-2</c:v>
                </c:pt>
                <c:pt idx="4166" formatCode="General">
                  <c:v>4.9431415511988201E-2</c:v>
                </c:pt>
                <c:pt idx="4167" formatCode="General">
                  <c:v>4.9129619320886803E-2</c:v>
                </c:pt>
                <c:pt idx="4168" formatCode="General">
                  <c:v>5.1049084553871103E-2</c:v>
                </c:pt>
                <c:pt idx="4169" formatCode="General">
                  <c:v>5.3998969747067603E-2</c:v>
                </c:pt>
                <c:pt idx="4170" formatCode="General">
                  <c:v>5.7041066122948202E-2</c:v>
                </c:pt>
                <c:pt idx="4171" formatCode="General">
                  <c:v>6.0388809314873997E-2</c:v>
                </c:pt>
                <c:pt idx="4172" formatCode="General">
                  <c:v>6.4710838910058105E-2</c:v>
                </c:pt>
                <c:pt idx="4173" formatCode="General">
                  <c:v>6.9895214140636305E-2</c:v>
                </c:pt>
                <c:pt idx="4174" formatCode="General">
                  <c:v>7.5443864263997101E-2</c:v>
                </c:pt>
                <c:pt idx="4175" formatCode="General">
                  <c:v>8.2064553174020199E-2</c:v>
                </c:pt>
                <c:pt idx="4176" formatCode="General">
                  <c:v>8.9867337113635204E-2</c:v>
                </c:pt>
                <c:pt idx="4177" formatCode="General">
                  <c:v>9.8478667580179105E-2</c:v>
                </c:pt>
                <c:pt idx="4178" formatCode="General">
                  <c:v>0.1082276582903</c:v>
                </c:pt>
                <c:pt idx="4179" formatCode="General">
                  <c:v>0.118445781969874</c:v>
                </c:pt>
                <c:pt idx="4180" formatCode="General">
                  <c:v>0.128005360417591</c:v>
                </c:pt>
                <c:pt idx="4181" formatCode="General">
                  <c:v>0.13636978211701301</c:v>
                </c:pt>
                <c:pt idx="4182" formatCode="General">
                  <c:v>0.14350354154416001</c:v>
                </c:pt>
                <c:pt idx="4183" formatCode="General">
                  <c:v>0.14876248849498599</c:v>
                </c:pt>
                <c:pt idx="4184" formatCode="General">
                  <c:v>0.15235928910111299</c:v>
                </c:pt>
                <c:pt idx="4185" formatCode="General">
                  <c:v>0.15443197229865499</c:v>
                </c:pt>
                <c:pt idx="4186" formatCode="General">
                  <c:v>0.154060009986734</c:v>
                </c:pt>
                <c:pt idx="4187" formatCode="General">
                  <c:v>0.150842992348344</c:v>
                </c:pt>
                <c:pt idx="4188" formatCode="General">
                  <c:v>0.14620851558627801</c:v>
                </c:pt>
                <c:pt idx="4189" formatCode="General">
                  <c:v>0.141888737620675</c:v>
                </c:pt>
                <c:pt idx="4190" formatCode="General">
                  <c:v>0.137467327942948</c:v>
                </c:pt>
                <c:pt idx="4191" formatCode="General">
                  <c:v>0.13240408165006201</c:v>
                </c:pt>
                <c:pt idx="4192" formatCode="General">
                  <c:v>0.12721594004880099</c:v>
                </c:pt>
                <c:pt idx="4193" formatCode="General">
                  <c:v>0.122142913617782</c:v>
                </c:pt>
                <c:pt idx="4194" formatCode="General">
                  <c:v>0.11577013815263</c:v>
                </c:pt>
                <c:pt idx="4195" formatCode="General">
                  <c:v>0.107265840299768</c:v>
                </c:pt>
                <c:pt idx="4196" formatCode="General">
                  <c:v>9.8352082410345196E-2</c:v>
                </c:pt>
                <c:pt idx="4197" formatCode="General">
                  <c:v>9.0725498882395894E-2</c:v>
                </c:pt>
                <c:pt idx="4198" formatCode="General">
                  <c:v>8.5179618081113295E-2</c:v>
                </c:pt>
                <c:pt idx="4199" formatCode="General">
                  <c:v>8.1709816917687E-2</c:v>
                </c:pt>
                <c:pt idx="4200" formatCode="General">
                  <c:v>7.9023859371575605E-2</c:v>
                </c:pt>
                <c:pt idx="4201" formatCode="General">
                  <c:v>7.7455460504656501E-2</c:v>
                </c:pt>
                <c:pt idx="4202" formatCode="General">
                  <c:v>7.7883538802483998E-2</c:v>
                </c:pt>
                <c:pt idx="4203" formatCode="General">
                  <c:v>8.0218853819154404E-2</c:v>
                </c:pt>
                <c:pt idx="4204" formatCode="General">
                  <c:v>8.4831340246293005E-2</c:v>
                </c:pt>
                <c:pt idx="4205" formatCode="General">
                  <c:v>9.2236938687558195E-2</c:v>
                </c:pt>
                <c:pt idx="4206" formatCode="General">
                  <c:v>0.102608852499788</c:v>
                </c:pt>
                <c:pt idx="4207" formatCode="General">
                  <c:v>0.115086617798179</c:v>
                </c:pt>
                <c:pt idx="4208" formatCode="General">
                  <c:v>0.128734984138208</c:v>
                </c:pt>
                <c:pt idx="4209" formatCode="General">
                  <c:v>0.14317103897653799</c:v>
                </c:pt>
                <c:pt idx="4210" formatCode="General">
                  <c:v>0.157529897059068</c:v>
                </c:pt>
                <c:pt idx="4211" formatCode="General">
                  <c:v>0.17136777842092901</c:v>
                </c:pt>
                <c:pt idx="4212" formatCode="General">
                  <c:v>0.183975957409726</c:v>
                </c:pt>
                <c:pt idx="4213" formatCode="General">
                  <c:v>0.19401381892776201</c:v>
                </c:pt>
                <c:pt idx="4214" formatCode="General">
                  <c:v>0.20176839998032201</c:v>
                </c:pt>
                <c:pt idx="4215" formatCode="General">
                  <c:v>0.20730852593629701</c:v>
                </c:pt>
                <c:pt idx="4216" formatCode="General">
                  <c:v>0.210781405150824</c:v>
                </c:pt>
                <c:pt idx="4217" formatCode="General">
                  <c:v>0.21264707689038201</c:v>
                </c:pt>
                <c:pt idx="4218" formatCode="General">
                  <c:v>0.21314671970688101</c:v>
                </c:pt>
                <c:pt idx="4219" formatCode="General">
                  <c:v>0.21340608235654199</c:v>
                </c:pt>
                <c:pt idx="4220" formatCode="General">
                  <c:v>0.213555035270105</c:v>
                </c:pt>
                <c:pt idx="4221" formatCode="General">
                  <c:v>0.21263137254487</c:v>
                </c:pt>
                <c:pt idx="4222" formatCode="General">
                  <c:v>0.21076025474627999</c:v>
                </c:pt>
                <c:pt idx="4223" formatCode="General">
                  <c:v>0.20826133893381099</c:v>
                </c:pt>
                <c:pt idx="4224" formatCode="General">
                  <c:v>0.20515660505009201</c:v>
                </c:pt>
                <c:pt idx="4225" formatCode="General">
                  <c:v>0.20183953092151499</c:v>
                </c:pt>
                <c:pt idx="4226" formatCode="General">
                  <c:v>0.19824222341088901</c:v>
                </c:pt>
                <c:pt idx="4227" formatCode="General">
                  <c:v>0.19408681928096799</c:v>
                </c:pt>
                <c:pt idx="4228" formatCode="General">
                  <c:v>0.19076158737964899</c:v>
                </c:pt>
                <c:pt idx="4229" formatCode="General">
                  <c:v>0.18947852170253501</c:v>
                </c:pt>
                <c:pt idx="4230" formatCode="General">
                  <c:v>0.189922996104751</c:v>
                </c:pt>
                <c:pt idx="4231" formatCode="General">
                  <c:v>0.19177978312073099</c:v>
                </c:pt>
                <c:pt idx="4232" formatCode="General">
                  <c:v>0.19482133252296799</c:v>
                </c:pt>
                <c:pt idx="4233" formatCode="General">
                  <c:v>0.19912590628237301</c:v>
                </c:pt>
                <c:pt idx="4234" formatCode="General">
                  <c:v>0.204964891268687</c:v>
                </c:pt>
                <c:pt idx="4235" formatCode="General">
                  <c:v>0.21230650876923399</c:v>
                </c:pt>
                <c:pt idx="4236" formatCode="General">
                  <c:v>0.22003901303148099</c:v>
                </c:pt>
                <c:pt idx="4237" formatCode="General">
                  <c:v>0.22751774858344601</c:v>
                </c:pt>
                <c:pt idx="4238" formatCode="General">
                  <c:v>0.23570885394609101</c:v>
                </c:pt>
                <c:pt idx="4239" formatCode="General">
                  <c:v>0.244281022223933</c:v>
                </c:pt>
                <c:pt idx="4240" formatCode="General">
                  <c:v>0.251428726376695</c:v>
                </c:pt>
                <c:pt idx="4241" formatCode="General">
                  <c:v>0.25621439229999299</c:v>
                </c:pt>
                <c:pt idx="4242" formatCode="General">
                  <c:v>0.259096610270938</c:v>
                </c:pt>
                <c:pt idx="4243" formatCode="General">
                  <c:v>0.26092746401060302</c:v>
                </c:pt>
                <c:pt idx="4244" formatCode="General">
                  <c:v>0.26100529868963801</c:v>
                </c:pt>
                <c:pt idx="4245" formatCode="General">
                  <c:v>0.25867345249707202</c:v>
                </c:pt>
                <c:pt idx="4246" formatCode="General">
                  <c:v>0.25512576198863102</c:v>
                </c:pt>
                <c:pt idx="4247" formatCode="General">
                  <c:v>0.25241079549902801</c:v>
                </c:pt>
                <c:pt idx="4248" formatCode="General">
                  <c:v>0.25154411556974499</c:v>
                </c:pt>
                <c:pt idx="4249" formatCode="General">
                  <c:v>0.25173468725185599</c:v>
                </c:pt>
                <c:pt idx="4250" formatCode="General">
                  <c:v>0.25135800245127699</c:v>
                </c:pt>
                <c:pt idx="4251" formatCode="General">
                  <c:v>0.249614816628105</c:v>
                </c:pt>
                <c:pt idx="4252" formatCode="General">
                  <c:v>0.247037290023148</c:v>
                </c:pt>
                <c:pt idx="4253" formatCode="General">
                  <c:v>0.24441218419389299</c:v>
                </c:pt>
                <c:pt idx="4254" formatCode="General">
                  <c:v>0.24202175409071799</c:v>
                </c:pt>
                <c:pt idx="4255" formatCode="General">
                  <c:v>0.239496054864406</c:v>
                </c:pt>
                <c:pt idx="4256" formatCode="General">
                  <c:v>0.23625167493406199</c:v>
                </c:pt>
                <c:pt idx="4257" formatCode="General">
                  <c:v>0.232198918312541</c:v>
                </c:pt>
                <c:pt idx="4258" formatCode="General">
                  <c:v>0.22796190921332199</c:v>
                </c:pt>
                <c:pt idx="4259" formatCode="General">
                  <c:v>0.22353407747158599</c:v>
                </c:pt>
                <c:pt idx="4260" formatCode="General">
                  <c:v>0.21941706226999799</c:v>
                </c:pt>
                <c:pt idx="4261" formatCode="General">
                  <c:v>0.21700295243128601</c:v>
                </c:pt>
                <c:pt idx="4262" formatCode="General">
                  <c:v>0.21675819568605301</c:v>
                </c:pt>
                <c:pt idx="4263" formatCode="General">
                  <c:v>0.21846191577558599</c:v>
                </c:pt>
                <c:pt idx="4264" formatCode="General">
                  <c:v>0.22215532678500299</c:v>
                </c:pt>
                <c:pt idx="4265" formatCode="General">
                  <c:v>0.22680412447346701</c:v>
                </c:pt>
                <c:pt idx="4266" formatCode="General">
                  <c:v>0.23055057341851201</c:v>
                </c:pt>
                <c:pt idx="4267" formatCode="General">
                  <c:v>0.232672765860342</c:v>
                </c:pt>
                <c:pt idx="4268" formatCode="General">
                  <c:v>0.23369531543309599</c:v>
                </c:pt>
                <c:pt idx="4269" formatCode="General">
                  <c:v>0.233862311022381</c:v>
                </c:pt>
                <c:pt idx="4270" formatCode="General">
                  <c:v>0.233298961332078</c:v>
                </c:pt>
                <c:pt idx="4271" formatCode="General">
                  <c:v>0.232362240370276</c:v>
                </c:pt>
                <c:pt idx="4272" formatCode="General">
                  <c:v>0.23183437288699599</c:v>
                </c:pt>
                <c:pt idx="4273" formatCode="General">
                  <c:v>0.232949803912678</c:v>
                </c:pt>
                <c:pt idx="4274" formatCode="General">
                  <c:v>0.235931768761178</c:v>
                </c:pt>
                <c:pt idx="4275" formatCode="General">
                  <c:v>0.241496733600889</c:v>
                </c:pt>
                <c:pt idx="4276" formatCode="General">
                  <c:v>0.24940988897623501</c:v>
                </c:pt>
                <c:pt idx="4277" formatCode="General">
                  <c:v>0.257957696029598</c:v>
                </c:pt>
                <c:pt idx="4278" formatCode="General">
                  <c:v>0.26631124450453297</c:v>
                </c:pt>
                <c:pt idx="4279" formatCode="General">
                  <c:v>0.27317290447357301</c:v>
                </c:pt>
                <c:pt idx="4280" formatCode="General">
                  <c:v>0.27704189944476498</c:v>
                </c:pt>
                <c:pt idx="4281" formatCode="General">
                  <c:v>0.27809574282952798</c:v>
                </c:pt>
                <c:pt idx="4282" formatCode="General">
                  <c:v>0.27763592137153698</c:v>
                </c:pt>
                <c:pt idx="4283" formatCode="General">
                  <c:v>0.27580779834430602</c:v>
                </c:pt>
                <c:pt idx="4284" formatCode="General">
                  <c:v>0.27268967032715602</c:v>
                </c:pt>
                <c:pt idx="4285" formatCode="General">
                  <c:v>0.26965747481618402</c:v>
                </c:pt>
                <c:pt idx="4286" formatCode="General">
                  <c:v>0.26832691546127901</c:v>
                </c:pt>
                <c:pt idx="4287" formatCode="General">
                  <c:v>0.26972405444414299</c:v>
                </c:pt>
                <c:pt idx="4288" formatCode="General">
                  <c:v>0.27335402089094202</c:v>
                </c:pt>
                <c:pt idx="4289" formatCode="General">
                  <c:v>0.27759426697797102</c:v>
                </c:pt>
                <c:pt idx="4290" formatCode="General">
                  <c:v>0.28121779928901802</c:v>
                </c:pt>
                <c:pt idx="4291" formatCode="General">
                  <c:v>0.28410621135126002</c:v>
                </c:pt>
                <c:pt idx="4292" formatCode="General">
                  <c:v>0.28716966238661301</c:v>
                </c:pt>
                <c:pt idx="4293" formatCode="General">
                  <c:v>0.291002054257473</c:v>
                </c:pt>
                <c:pt idx="4294" formatCode="General">
                  <c:v>0.29484481654646999</c:v>
                </c:pt>
                <c:pt idx="4295" formatCode="General">
                  <c:v>0.297785840098582</c:v>
                </c:pt>
                <c:pt idx="4296" formatCode="General">
                  <c:v>0.29915198364752499</c:v>
                </c:pt>
                <c:pt idx="4297" formatCode="General">
                  <c:v>0.29816391975689599</c:v>
                </c:pt>
                <c:pt idx="4298" formatCode="General">
                  <c:v>0.29424061117009198</c:v>
                </c:pt>
                <c:pt idx="4299" formatCode="General">
                  <c:v>0.28849837365486503</c:v>
                </c:pt>
                <c:pt idx="4300" formatCode="General">
                  <c:v>0.282740396788906</c:v>
                </c:pt>
                <c:pt idx="4301" formatCode="General">
                  <c:v>0.27730567257518701</c:v>
                </c:pt>
                <c:pt idx="4302" formatCode="General">
                  <c:v>0.27099276250836801</c:v>
                </c:pt>
                <c:pt idx="4303" formatCode="General">
                  <c:v>0.263505313986789</c:v>
                </c:pt>
                <c:pt idx="4304" formatCode="General">
                  <c:v>0.25607779463077601</c:v>
                </c:pt>
                <c:pt idx="4305" formatCode="General">
                  <c:v>0.24850384272277701</c:v>
                </c:pt>
                <c:pt idx="4306" formatCode="General">
                  <c:v>0.239352886234273</c:v>
                </c:pt>
                <c:pt idx="4307" formatCode="General">
                  <c:v>0.228724761456432</c:v>
                </c:pt>
                <c:pt idx="4308" formatCode="General">
                  <c:v>0.21762261213810499</c:v>
                </c:pt>
                <c:pt idx="4309" formatCode="General">
                  <c:v>0.20574978699418001</c:v>
                </c:pt>
                <c:pt idx="4310" formatCode="General">
                  <c:v>0.1929643991394</c:v>
                </c:pt>
                <c:pt idx="4311" formatCode="General">
                  <c:v>0.179178343515804</c:v>
                </c:pt>
                <c:pt idx="4312" formatCode="General">
                  <c:v>0.16420851722636301</c:v>
                </c:pt>
                <c:pt idx="4313" formatCode="General">
                  <c:v>0.14812140023780801</c:v>
                </c:pt>
                <c:pt idx="4314" formatCode="General">
                  <c:v>0.13107189296713601</c:v>
                </c:pt>
                <c:pt idx="4315" formatCode="General">
                  <c:v>0.11387360036010601</c:v>
                </c:pt>
                <c:pt idx="4316" formatCode="General">
                  <c:v>9.7597798784308895E-2</c:v>
                </c:pt>
                <c:pt idx="4317" formatCode="General">
                  <c:v>8.3526940333133695E-2</c:v>
                </c:pt>
                <c:pt idx="4318" formatCode="General">
                  <c:v>7.22132919191735E-2</c:v>
                </c:pt>
                <c:pt idx="4319" formatCode="General">
                  <c:v>6.3434575991351105E-2</c:v>
                </c:pt>
                <c:pt idx="4320" formatCode="General">
                  <c:v>5.5738170996269903E-2</c:v>
                </c:pt>
                <c:pt idx="4321" formatCode="General">
                  <c:v>4.8825160055134403E-2</c:v>
                </c:pt>
                <c:pt idx="4322" formatCode="General">
                  <c:v>4.3185511433563903E-2</c:v>
                </c:pt>
                <c:pt idx="4323" formatCode="General">
                  <c:v>3.82775155167265E-2</c:v>
                </c:pt>
                <c:pt idx="4324" formatCode="General">
                  <c:v>3.4015022984084903E-2</c:v>
                </c:pt>
                <c:pt idx="4325" formatCode="General">
                  <c:v>2.95866843172671E-2</c:v>
                </c:pt>
                <c:pt idx="4326" formatCode="General">
                  <c:v>2.4398263092443601E-2</c:v>
                </c:pt>
                <c:pt idx="4327" formatCode="General">
                  <c:v>1.86841324569831E-2</c:v>
                </c:pt>
                <c:pt idx="4328" formatCode="General">
                  <c:v>1.27330563124072E-2</c:v>
                </c:pt>
                <c:pt idx="4329" formatCode="General">
                  <c:v>7.1150143585786002E-3</c:v>
                </c:pt>
                <c:pt idx="4330" formatCode="General">
                  <c:v>1.57693425189678E-3</c:v>
                </c:pt>
                <c:pt idx="4331" formatCode="General">
                  <c:v>-3.61296545864676E-3</c:v>
                </c:pt>
                <c:pt idx="4332" formatCode="General">
                  <c:v>-8.7005377579234006E-3</c:v>
                </c:pt>
                <c:pt idx="4333" formatCode="General">
                  <c:v>-1.5039408863981901E-2</c:v>
                </c:pt>
                <c:pt idx="4334" formatCode="General">
                  <c:v>-2.2889340379472701E-2</c:v>
                </c:pt>
                <c:pt idx="4335" formatCode="General">
                  <c:v>-3.2056732164880399E-2</c:v>
                </c:pt>
                <c:pt idx="4336" formatCode="General">
                  <c:v>-4.2309684618091002E-2</c:v>
                </c:pt>
                <c:pt idx="4337" formatCode="General">
                  <c:v>-5.3552524761985902E-2</c:v>
                </c:pt>
                <c:pt idx="4338" formatCode="General">
                  <c:v>-6.6276198952780696E-2</c:v>
                </c:pt>
                <c:pt idx="4339" formatCode="General">
                  <c:v>-8.0518547375039204E-2</c:v>
                </c:pt>
                <c:pt idx="4340" formatCode="General">
                  <c:v>-9.6328110346990806E-2</c:v>
                </c:pt>
                <c:pt idx="4341" formatCode="General">
                  <c:v>-0.11364149136394799</c:v>
                </c:pt>
                <c:pt idx="4342" formatCode="General">
                  <c:v>-0.13203214812626701</c:v>
                </c:pt>
                <c:pt idx="4343" formatCode="General">
                  <c:v>-0.15067319815858399</c:v>
                </c:pt>
                <c:pt idx="4344" formatCode="General">
                  <c:v>-0.16763748566818701</c:v>
                </c:pt>
                <c:pt idx="4345" formatCode="General">
                  <c:v>-0.182491116663278</c:v>
                </c:pt>
                <c:pt idx="4346" formatCode="General">
                  <c:v>-0.195616247173652</c:v>
                </c:pt>
                <c:pt idx="4347" formatCode="General">
                  <c:v>-0.20649497829965799</c:v>
                </c:pt>
                <c:pt idx="4348" formatCode="General">
                  <c:v>-0.21556610720046099</c:v>
                </c:pt>
                <c:pt idx="4349" formatCode="General">
                  <c:v>-0.22348315662884599</c:v>
                </c:pt>
                <c:pt idx="4350" formatCode="General">
                  <c:v>-0.22944707653476301</c:v>
                </c:pt>
                <c:pt idx="4351" formatCode="General">
                  <c:v>-0.23320508671970899</c:v>
                </c:pt>
                <c:pt idx="4352" formatCode="General">
                  <c:v>-0.23501471062123999</c:v>
                </c:pt>
                <c:pt idx="4353" formatCode="General">
                  <c:v>-0.23506572632053599</c:v>
                </c:pt>
                <c:pt idx="4354" formatCode="General">
                  <c:v>-0.23376025972041201</c:v>
                </c:pt>
                <c:pt idx="4355" formatCode="General">
                  <c:v>-0.23168697414245101</c:v>
                </c:pt>
                <c:pt idx="4356" formatCode="General">
                  <c:v>-0.22957201253698001</c:v>
                </c:pt>
                <c:pt idx="4357" formatCode="General">
                  <c:v>-0.22829422699478899</c:v>
                </c:pt>
                <c:pt idx="4358" formatCode="General">
                  <c:v>-0.22813109974172999</c:v>
                </c:pt>
                <c:pt idx="4359" formatCode="General">
                  <c:v>-0.22910444685577599</c:v>
                </c:pt>
                <c:pt idx="4360" formatCode="General">
                  <c:v>-0.23175789114095599</c:v>
                </c:pt>
                <c:pt idx="4361" formatCode="General">
                  <c:v>-0.235772151852674</c:v>
                </c:pt>
                <c:pt idx="4362" formatCode="General">
                  <c:v>-0.240103989651794</c:v>
                </c:pt>
                <c:pt idx="4363" formatCode="General">
                  <c:v>-0.244677358957617</c:v>
                </c:pt>
                <c:pt idx="4364" formatCode="General">
                  <c:v>-0.25009265267061898</c:v>
                </c:pt>
                <c:pt idx="4365" formatCode="General">
                  <c:v>-0.25691315768581402</c:v>
                </c:pt>
                <c:pt idx="4366" formatCode="General">
                  <c:v>-0.265732520115191</c:v>
                </c:pt>
                <c:pt idx="4367" formatCode="General">
                  <c:v>-0.27661529738333701</c:v>
                </c:pt>
                <c:pt idx="4368" formatCode="General">
                  <c:v>-0.29045893479290602</c:v>
                </c:pt>
                <c:pt idx="4369" formatCode="General">
                  <c:v>-0.30690852036995703</c:v>
                </c:pt>
                <c:pt idx="4370" formatCode="General">
                  <c:v>-0.32451042119045698</c:v>
                </c:pt>
                <c:pt idx="4371" formatCode="General">
                  <c:v>-0.34274194577662198</c:v>
                </c:pt>
                <c:pt idx="4372" formatCode="General">
                  <c:v>-0.36053648902348601</c:v>
                </c:pt>
                <c:pt idx="4373" formatCode="General">
                  <c:v>-0.37871618749450198</c:v>
                </c:pt>
                <c:pt idx="4374" formatCode="General">
                  <c:v>-0.39778214565125702</c:v>
                </c:pt>
                <c:pt idx="4375" formatCode="General">
                  <c:v>-0.416385680683795</c:v>
                </c:pt>
                <c:pt idx="4376" formatCode="General">
                  <c:v>-0.43435545794414498</c:v>
                </c:pt>
                <c:pt idx="4377" formatCode="General">
                  <c:v>-0.45047583393736201</c:v>
                </c:pt>
                <c:pt idx="4378" formatCode="General">
                  <c:v>-0.46318043420695398</c:v>
                </c:pt>
                <c:pt idx="4379" formatCode="General">
                  <c:v>-0.473342008178396</c:v>
                </c:pt>
                <c:pt idx="4380" formatCode="General">
                  <c:v>-0.48115430507812901</c:v>
                </c:pt>
                <c:pt idx="4381" formatCode="General">
                  <c:v>-0.48695333168731397</c:v>
                </c:pt>
                <c:pt idx="4382" formatCode="General">
                  <c:v>-0.492559040517901</c:v>
                </c:pt>
                <c:pt idx="4383" formatCode="General">
                  <c:v>-0.49825134742702298</c:v>
                </c:pt>
                <c:pt idx="4384" formatCode="General">
                  <c:v>-0.50332359404465399</c:v>
                </c:pt>
                <c:pt idx="4385" formatCode="General">
                  <c:v>-0.50720173586592099</c:v>
                </c:pt>
                <c:pt idx="4386" formatCode="General">
                  <c:v>-0.51062250270582099</c:v>
                </c:pt>
                <c:pt idx="4387" formatCode="General">
                  <c:v>-0.51442410304960795</c:v>
                </c:pt>
                <c:pt idx="4388" formatCode="General">
                  <c:v>-0.517495701847838</c:v>
                </c:pt>
                <c:pt idx="4389" formatCode="General">
                  <c:v>-0.51865359460558602</c:v>
                </c:pt>
                <c:pt idx="4390" formatCode="General">
                  <c:v>-0.51777715104244404</c:v>
                </c:pt>
                <c:pt idx="4391" formatCode="General">
                  <c:v>-0.51530809308783798</c:v>
                </c:pt>
                <c:pt idx="4392" formatCode="General">
                  <c:v>-0.51256248929853099</c:v>
                </c:pt>
                <c:pt idx="4393" formatCode="General">
                  <c:v>-0.51035870505792502</c:v>
                </c:pt>
                <c:pt idx="4394" formatCode="General">
                  <c:v>-0.50844718004879597</c:v>
                </c:pt>
                <c:pt idx="4395" formatCode="General">
                  <c:v>-0.50651802648847899</c:v>
                </c:pt>
                <c:pt idx="4396" formatCode="General">
                  <c:v>-0.50347938706572304</c:v>
                </c:pt>
                <c:pt idx="4397" formatCode="General">
                  <c:v>-0.49930511854552601</c:v>
                </c:pt>
                <c:pt idx="4398" formatCode="General">
                  <c:v>-0.49510911859255102</c:v>
                </c:pt>
                <c:pt idx="4399" formatCode="General">
                  <c:v>-0.49152356688221299</c:v>
                </c:pt>
                <c:pt idx="4400" formatCode="General">
                  <c:v>-0.48968349425061097</c:v>
                </c:pt>
                <c:pt idx="4401" formatCode="General">
                  <c:v>-0.490568769192405</c:v>
                </c:pt>
                <c:pt idx="4402" formatCode="General">
                  <c:v>-0.49413006168477502</c:v>
                </c:pt>
                <c:pt idx="4403" formatCode="General">
                  <c:v>-0.49955159690331002</c:v>
                </c:pt>
                <c:pt idx="4404" formatCode="General">
                  <c:v>-0.50561372609578503</c:v>
                </c:pt>
                <c:pt idx="4405" formatCode="General">
                  <c:v>-0.511532141088195</c:v>
                </c:pt>
                <c:pt idx="4406" formatCode="General">
                  <c:v>-0.51749159870477801</c:v>
                </c:pt>
                <c:pt idx="4407" formatCode="General">
                  <c:v>-0.52352957283406998</c:v>
                </c:pt>
                <c:pt idx="4408" formatCode="General">
                  <c:v>-0.52945139226080795</c:v>
                </c:pt>
                <c:pt idx="4409" formatCode="General">
                  <c:v>-0.53512676808434601</c:v>
                </c:pt>
                <c:pt idx="4410" formatCode="General">
                  <c:v>-0.53972377283553696</c:v>
                </c:pt>
                <c:pt idx="4411" formatCode="General">
                  <c:v>-0.54320958950617604</c:v>
                </c:pt>
                <c:pt idx="4412" formatCode="General">
                  <c:v>-0.54588310029005205</c:v>
                </c:pt>
                <c:pt idx="4413" formatCode="General">
                  <c:v>-0.54738674433034695</c:v>
                </c:pt>
                <c:pt idx="4414" formatCode="General">
                  <c:v>-0.54782598581390296</c:v>
                </c:pt>
                <c:pt idx="4415" formatCode="General">
                  <c:v>-0.54767188750943796</c:v>
                </c:pt>
                <c:pt idx="4416" formatCode="General">
                  <c:v>-0.54704751313904998</c:v>
                </c:pt>
                <c:pt idx="4417" formatCode="General">
                  <c:v>-0.54541812204981799</c:v>
                </c:pt>
                <c:pt idx="4418" formatCode="General">
                  <c:v>-0.541923848366614</c:v>
                </c:pt>
                <c:pt idx="4419" formatCode="General">
                  <c:v>-0.53608585780107798</c:v>
                </c:pt>
                <c:pt idx="4420" formatCode="General">
                  <c:v>-0.52825556983966104</c:v>
                </c:pt>
                <c:pt idx="4421" formatCode="General">
                  <c:v>-0.51846817269249801</c:v>
                </c:pt>
                <c:pt idx="4422" formatCode="General">
                  <c:v>-0.50621900420567101</c:v>
                </c:pt>
                <c:pt idx="4423" formatCode="General">
                  <c:v>-0.49202016696108197</c:v>
                </c:pt>
                <c:pt idx="4424" formatCode="General">
                  <c:v>-0.47699954010019402</c:v>
                </c:pt>
                <c:pt idx="4425" formatCode="General">
                  <c:v>-0.46117848710509002</c:v>
                </c:pt>
                <c:pt idx="4426" formatCode="General">
                  <c:v>-0.44407436707077502</c:v>
                </c:pt>
                <c:pt idx="4427" formatCode="General">
                  <c:v>-0.42586498520641097</c:v>
                </c:pt>
                <c:pt idx="4428" formatCode="General">
                  <c:v>-0.40719157381836701</c:v>
                </c:pt>
                <c:pt idx="4429" formatCode="General">
                  <c:v>-0.388365849109017</c:v>
                </c:pt>
                <c:pt idx="4430" formatCode="General">
                  <c:v>-0.36942801433296502</c:v>
                </c:pt>
                <c:pt idx="4431" formatCode="General">
                  <c:v>-0.3509127577649</c:v>
                </c:pt>
                <c:pt idx="4432" formatCode="General">
                  <c:v>-0.33292828768357602</c:v>
                </c:pt>
                <c:pt idx="4433" formatCode="General">
                  <c:v>-0.31615356477993101</c:v>
                </c:pt>
                <c:pt idx="4434" formatCode="General">
                  <c:v>-0.30147264152436398</c:v>
                </c:pt>
                <c:pt idx="4435" formatCode="General">
                  <c:v>-0.28853892846702001</c:v>
                </c:pt>
                <c:pt idx="4436" formatCode="General">
                  <c:v>-0.27729244867308001</c:v>
                </c:pt>
                <c:pt idx="4437" formatCode="General">
                  <c:v>-0.26803893070206303</c:v>
                </c:pt>
                <c:pt idx="4438" formatCode="General">
                  <c:v>-0.26061956952931598</c:v>
                </c:pt>
                <c:pt idx="4439" formatCode="General">
                  <c:v>-0.25404600672163302</c:v>
                </c:pt>
                <c:pt idx="4440" formatCode="General">
                  <c:v>-0.24789240106139801</c:v>
                </c:pt>
                <c:pt idx="4441" formatCode="General">
                  <c:v>-0.242804095078821</c:v>
                </c:pt>
                <c:pt idx="4442" formatCode="General">
                  <c:v>-0.23963641721433299</c:v>
                </c:pt>
                <c:pt idx="4443" formatCode="General">
                  <c:v>-0.23845477435666501</c:v>
                </c:pt>
                <c:pt idx="4444" formatCode="General">
                  <c:v>-0.238130263337616</c:v>
                </c:pt>
                <c:pt idx="4445" formatCode="General">
                  <c:v>-0.23722285730599499</c:v>
                </c:pt>
                <c:pt idx="4446" formatCode="General">
                  <c:v>-0.235112705834532</c:v>
                </c:pt>
                <c:pt idx="4447" formatCode="General">
                  <c:v>-0.23233446436542399</c:v>
                </c:pt>
                <c:pt idx="4448" formatCode="General">
                  <c:v>-0.228251241238211</c:v>
                </c:pt>
                <c:pt idx="4449" formatCode="General">
                  <c:v>-0.22184336135723601</c:v>
                </c:pt>
                <c:pt idx="4450" formatCode="General">
                  <c:v>-0.214255102827421</c:v>
                </c:pt>
                <c:pt idx="4451" formatCode="General">
                  <c:v>-0.20715245098065899</c:v>
                </c:pt>
                <c:pt idx="4452" formatCode="General">
                  <c:v>-0.200759104613111</c:v>
                </c:pt>
                <c:pt idx="4453" formatCode="General">
                  <c:v>-0.19427591879457801</c:v>
                </c:pt>
                <c:pt idx="4454" formatCode="General">
                  <c:v>-0.18664562457539599</c:v>
                </c:pt>
                <c:pt idx="4455" formatCode="General">
                  <c:v>-0.17755864137344399</c:v>
                </c:pt>
                <c:pt idx="4456" formatCode="General">
                  <c:v>-0.16745927736737401</c:v>
                </c:pt>
                <c:pt idx="4457" formatCode="General">
                  <c:v>-0.15648634695286801</c:v>
                </c:pt>
                <c:pt idx="4458" formatCode="General">
                  <c:v>-0.14413246918828199</c:v>
                </c:pt>
                <c:pt idx="4459" formatCode="General">
                  <c:v>-0.13076416806552499</c:v>
                </c:pt>
                <c:pt idx="4460" formatCode="General">
                  <c:v>-0.116665362342931</c:v>
                </c:pt>
                <c:pt idx="4461" formatCode="General">
                  <c:v>-0.101840026674493</c:v>
                </c:pt>
                <c:pt idx="4462" formatCode="General">
                  <c:v>-8.7128016681043696E-2</c:v>
                </c:pt>
                <c:pt idx="4463" formatCode="General">
                  <c:v>-7.3627631672574301E-2</c:v>
                </c:pt>
                <c:pt idx="4464" formatCode="General">
                  <c:v>-6.20686178111255E-2</c:v>
                </c:pt>
                <c:pt idx="4465" formatCode="General">
                  <c:v>-5.1706306233410597E-2</c:v>
                </c:pt>
                <c:pt idx="4466" formatCode="General">
                  <c:v>-4.2146616578555202E-2</c:v>
                </c:pt>
                <c:pt idx="4467" formatCode="General">
                  <c:v>-3.3227830260630302E-2</c:v>
                </c:pt>
                <c:pt idx="4468" formatCode="General">
                  <c:v>-2.41190243910498E-2</c:v>
                </c:pt>
                <c:pt idx="4469" formatCode="General">
                  <c:v>-1.43965255108571E-2</c:v>
                </c:pt>
                <c:pt idx="4470" formatCode="General">
                  <c:v>-4.8412773862552202E-3</c:v>
                </c:pt>
                <c:pt idx="4471" formatCode="General">
                  <c:v>3.7102633946946E-3</c:v>
                </c:pt>
                <c:pt idx="4472" formatCode="General">
                  <c:v>1.2006332805663201E-2</c:v>
                </c:pt>
                <c:pt idx="4473" formatCode="General">
                  <c:v>2.0522483393126199E-2</c:v>
                </c:pt>
                <c:pt idx="4474" formatCode="General">
                  <c:v>2.8616811793788499E-2</c:v>
                </c:pt>
                <c:pt idx="4475" formatCode="General">
                  <c:v>3.63660096108126E-2</c:v>
                </c:pt>
                <c:pt idx="4476" formatCode="General">
                  <c:v>4.4099015690848301E-2</c:v>
                </c:pt>
                <c:pt idx="4477" formatCode="General">
                  <c:v>5.1756437419698799E-2</c:v>
                </c:pt>
                <c:pt idx="4478" formatCode="General">
                  <c:v>5.9187766973107202E-2</c:v>
                </c:pt>
                <c:pt idx="4479" formatCode="General">
                  <c:v>6.6579817565515995E-2</c:v>
                </c:pt>
                <c:pt idx="4480" formatCode="General">
                  <c:v>7.4663006665953602E-2</c:v>
                </c:pt>
                <c:pt idx="4481" formatCode="General">
                  <c:v>8.4591332417146906E-2</c:v>
                </c:pt>
                <c:pt idx="4482" formatCode="General">
                  <c:v>9.6835206436400895E-2</c:v>
                </c:pt>
                <c:pt idx="4483" formatCode="General">
                  <c:v>0.110415903323896</c:v>
                </c:pt>
                <c:pt idx="4484" formatCode="General">
                  <c:v>0.12506788759156501</c:v>
                </c:pt>
                <c:pt idx="4485" formatCode="General">
                  <c:v>0.140733918086446</c:v>
                </c:pt>
                <c:pt idx="4486" formatCode="General">
                  <c:v>0.157407797738566</c:v>
                </c:pt>
                <c:pt idx="4487" formatCode="General">
                  <c:v>0.17571920797624899</c:v>
                </c:pt>
                <c:pt idx="4488" formatCode="General">
                  <c:v>0.19560611278306</c:v>
                </c:pt>
                <c:pt idx="4489" formatCode="General">
                  <c:v>0.21711348965464999</c:v>
                </c:pt>
                <c:pt idx="4490" formatCode="General">
                  <c:v>0.24033385640521601</c:v>
                </c:pt>
                <c:pt idx="4491" formatCode="General">
                  <c:v>0.26435616334104101</c:v>
                </c:pt>
                <c:pt idx="4492" formatCode="General">
                  <c:v>0.28743854444448103</c:v>
                </c:pt>
                <c:pt idx="4493" formatCode="General">
                  <c:v>0.30844204351052601</c:v>
                </c:pt>
                <c:pt idx="4494" formatCode="General">
                  <c:v>0.32760289768806</c:v>
                </c:pt>
                <c:pt idx="4495" formatCode="General">
                  <c:v>0.34551708034165002</c:v>
                </c:pt>
                <c:pt idx="4496" formatCode="General">
                  <c:v>0.36249215811542601</c:v>
                </c:pt>
                <c:pt idx="4497" formatCode="General">
                  <c:v>0.37893382997547398</c:v>
                </c:pt>
                <c:pt idx="4498" formatCode="General">
                  <c:v>0.39526267630476702</c:v>
                </c:pt>
                <c:pt idx="4499" formatCode="General">
                  <c:v>0.41001479087965398</c:v>
                </c:pt>
                <c:pt idx="4500" formatCode="General">
                  <c:v>0.42171846253114598</c:v>
                </c:pt>
                <c:pt idx="4501" formatCode="General">
                  <c:v>0.43032682016136498</c:v>
                </c:pt>
                <c:pt idx="4502" formatCode="General">
                  <c:v>0.43637507185734498</c:v>
                </c:pt>
                <c:pt idx="4503" formatCode="General">
                  <c:v>0.441304401007381</c:v>
                </c:pt>
                <c:pt idx="4504" formatCode="General">
                  <c:v>0.44591520773339199</c:v>
                </c:pt>
                <c:pt idx="4505" formatCode="General">
                  <c:v>0.450193476074708</c:v>
                </c:pt>
                <c:pt idx="4506" formatCode="General">
                  <c:v>0.45433727677889302</c:v>
                </c:pt>
                <c:pt idx="4507" formatCode="General">
                  <c:v>0.45878545602682602</c:v>
                </c:pt>
                <c:pt idx="4508" formatCode="General">
                  <c:v>0.46295023819653502</c:v>
                </c:pt>
                <c:pt idx="4509" formatCode="General">
                  <c:v>0.46617458181434401</c:v>
                </c:pt>
                <c:pt idx="4510" formatCode="General">
                  <c:v>0.46931631889626202</c:v>
                </c:pt>
                <c:pt idx="4511" formatCode="General">
                  <c:v>0.47294402164320798</c:v>
                </c:pt>
                <c:pt idx="4512" formatCode="General">
                  <c:v>0.47699506871384101</c:v>
                </c:pt>
                <c:pt idx="4513" formatCode="General">
                  <c:v>0.480562015369141</c:v>
                </c:pt>
                <c:pt idx="4514" formatCode="General">
                  <c:v>0.482634364457867</c:v>
                </c:pt>
                <c:pt idx="4515" formatCode="General">
                  <c:v>0.48311577766640501</c:v>
                </c:pt>
                <c:pt idx="4516" formatCode="General">
                  <c:v>0.48205111256540301</c:v>
                </c:pt>
                <c:pt idx="4517" formatCode="General">
                  <c:v>0.47978620490317803</c:v>
                </c:pt>
                <c:pt idx="4518" formatCode="General">
                  <c:v>0.47656308271845499</c:v>
                </c:pt>
                <c:pt idx="4519" formatCode="General">
                  <c:v>0.47232328469031398</c:v>
                </c:pt>
                <c:pt idx="4520" formatCode="General">
                  <c:v>0.46724439400518403</c:v>
                </c:pt>
                <c:pt idx="4521" formatCode="General">
                  <c:v>0.4621709509336</c:v>
                </c:pt>
                <c:pt idx="4522" formatCode="General">
                  <c:v>0.45809598283526098</c:v>
                </c:pt>
                <c:pt idx="4523" formatCode="General">
                  <c:v>0.45432479020193001</c:v>
                </c:pt>
                <c:pt idx="4524" formatCode="General">
                  <c:v>0.450446271174679</c:v>
                </c:pt>
                <c:pt idx="4525" formatCode="General">
                  <c:v>0.447100303459395</c:v>
                </c:pt>
                <c:pt idx="4526" formatCode="General">
                  <c:v>0.44376012620731597</c:v>
                </c:pt>
                <c:pt idx="4527" formatCode="General">
                  <c:v>0.43996146776984502</c:v>
                </c:pt>
                <c:pt idx="4528" formatCode="General">
                  <c:v>0.43654188796740301</c:v>
                </c:pt>
                <c:pt idx="4529" formatCode="General">
                  <c:v>0.43449953444510198</c:v>
                </c:pt>
                <c:pt idx="4530" formatCode="General">
                  <c:v>0.434014425081577</c:v>
                </c:pt>
                <c:pt idx="4531" formatCode="General">
                  <c:v>0.434821370167149</c:v>
                </c:pt>
                <c:pt idx="4532" formatCode="General">
                  <c:v>0.43667357471422302</c:v>
                </c:pt>
                <c:pt idx="4533" formatCode="General">
                  <c:v>0.439435197936137</c:v>
                </c:pt>
                <c:pt idx="4534" formatCode="General">
                  <c:v>0.44251710054302301</c:v>
                </c:pt>
                <c:pt idx="4535" formatCode="General">
                  <c:v>0.445564334506449</c:v>
                </c:pt>
                <c:pt idx="4536" formatCode="General">
                  <c:v>0.44809941781076801</c:v>
                </c:pt>
                <c:pt idx="4537" formatCode="General">
                  <c:v>0.44896742699650999</c:v>
                </c:pt>
                <c:pt idx="4538" formatCode="General">
                  <c:v>0.44798467565321098</c:v>
                </c:pt>
                <c:pt idx="4539" formatCode="General">
                  <c:v>0.44603494842179098</c:v>
                </c:pt>
                <c:pt idx="4540" formatCode="General">
                  <c:v>0.44351908420764402</c:v>
                </c:pt>
                <c:pt idx="4541" formatCode="General">
                  <c:v>0.44132412819315903</c:v>
                </c:pt>
                <c:pt idx="4542" formatCode="General">
                  <c:v>0.440107427469212</c:v>
                </c:pt>
                <c:pt idx="4543" formatCode="General">
                  <c:v>0.43965444906550699</c:v>
                </c:pt>
                <c:pt idx="4544" formatCode="General">
                  <c:v>0.44156570840496501</c:v>
                </c:pt>
                <c:pt idx="4545" formatCode="General">
                  <c:v>0.44686470474497503</c:v>
                </c:pt>
                <c:pt idx="4546" formatCode="General">
                  <c:v>0.45364658346041298</c:v>
                </c:pt>
                <c:pt idx="4547" formatCode="General">
                  <c:v>0.459471999352288</c:v>
                </c:pt>
                <c:pt idx="4548" formatCode="General">
                  <c:v>0.46351553948788299</c:v>
                </c:pt>
                <c:pt idx="4549" formatCode="General">
                  <c:v>0.46492131300198702</c:v>
                </c:pt>
                <c:pt idx="4550" formatCode="General">
                  <c:v>0.46314246492162198</c:v>
                </c:pt>
                <c:pt idx="4551" formatCode="General">
                  <c:v>0.45853483732686101</c:v>
                </c:pt>
                <c:pt idx="4552" formatCode="General">
                  <c:v>0.45160777398038998</c:v>
                </c:pt>
                <c:pt idx="4553" formatCode="General">
                  <c:v>0.44349667183246999</c:v>
                </c:pt>
                <c:pt idx="4554" formatCode="General">
                  <c:v>0.43461217688813902</c:v>
                </c:pt>
                <c:pt idx="4555" formatCode="General">
                  <c:v>0.42557632529117101</c:v>
                </c:pt>
                <c:pt idx="4556" formatCode="General">
                  <c:v>0.416506800226775</c:v>
                </c:pt>
                <c:pt idx="4557" formatCode="General">
                  <c:v>0.40750175258388199</c:v>
                </c:pt>
                <c:pt idx="4558" formatCode="General">
                  <c:v>0.39928699019330099</c:v>
                </c:pt>
                <c:pt idx="4559" formatCode="General">
                  <c:v>0.39219532669103602</c:v>
                </c:pt>
                <c:pt idx="4560" formatCode="General">
                  <c:v>0.38678277686211399</c:v>
                </c:pt>
                <c:pt idx="4561" formatCode="General">
                  <c:v>0.38216152814050502</c:v>
                </c:pt>
                <c:pt idx="4562" formatCode="General">
                  <c:v>0.37662080687437799</c:v>
                </c:pt>
                <c:pt idx="4563" formatCode="General">
                  <c:v>0.37037159309088102</c:v>
                </c:pt>
                <c:pt idx="4564" formatCode="General">
                  <c:v>0.364127657441986</c:v>
                </c:pt>
                <c:pt idx="4565" formatCode="General">
                  <c:v>0.357235204068864</c:v>
                </c:pt>
                <c:pt idx="4566" formatCode="General">
                  <c:v>0.34992903693684302</c:v>
                </c:pt>
                <c:pt idx="4567" formatCode="General">
                  <c:v>0.344410426120278</c:v>
                </c:pt>
                <c:pt idx="4568" formatCode="General">
                  <c:v>0.34119549697305102</c:v>
                </c:pt>
                <c:pt idx="4569" formatCode="General">
                  <c:v>0.33828463194029301</c:v>
                </c:pt>
                <c:pt idx="4570" formatCode="General">
                  <c:v>0.334230020746073</c:v>
                </c:pt>
                <c:pt idx="4571" formatCode="General">
                  <c:v>0.32925330169261602</c:v>
                </c:pt>
                <c:pt idx="4572" formatCode="General">
                  <c:v>0.32391206227957198</c:v>
                </c:pt>
                <c:pt idx="4573" formatCode="General">
                  <c:v>0.31762863246402501</c:v>
                </c:pt>
                <c:pt idx="4574" formatCode="General">
                  <c:v>0.31065160466861702</c:v>
                </c:pt>
                <c:pt idx="4575" formatCode="General">
                  <c:v>0.30409402264541802</c:v>
                </c:pt>
                <c:pt idx="4576" formatCode="General">
                  <c:v>0.29792938870427599</c:v>
                </c:pt>
                <c:pt idx="4577" formatCode="General">
                  <c:v>0.29165508832647502</c:v>
                </c:pt>
                <c:pt idx="4578" formatCode="General">
                  <c:v>0.28519276270773802</c:v>
                </c:pt>
                <c:pt idx="4579" formatCode="General">
                  <c:v>0.27844595282536599</c:v>
                </c:pt>
                <c:pt idx="4580" formatCode="General">
                  <c:v>0.271147123753403</c:v>
                </c:pt>
                <c:pt idx="4581" formatCode="General">
                  <c:v>0.26303070351587898</c:v>
                </c:pt>
                <c:pt idx="4582" formatCode="General">
                  <c:v>0.25471777352090802</c:v>
                </c:pt>
                <c:pt idx="4583" formatCode="General">
                  <c:v>0.24756597324523999</c:v>
                </c:pt>
                <c:pt idx="4584" formatCode="General">
                  <c:v>0.24163308640141101</c:v>
                </c:pt>
                <c:pt idx="4585" formatCode="General">
                  <c:v>0.236296343372882</c:v>
                </c:pt>
                <c:pt idx="4586" formatCode="General">
                  <c:v>0.231812479343564</c:v>
                </c:pt>
                <c:pt idx="4587" formatCode="General">
                  <c:v>0.22859495544876199</c:v>
                </c:pt>
                <c:pt idx="4588" formatCode="General">
                  <c:v>0.22656557540712699</c:v>
                </c:pt>
                <c:pt idx="4589" formatCode="General">
                  <c:v>0.22521274065907801</c:v>
                </c:pt>
                <c:pt idx="4590" formatCode="General">
                  <c:v>0.224058742046121</c:v>
                </c:pt>
                <c:pt idx="4591" formatCode="General">
                  <c:v>0.22254359839089299</c:v>
                </c:pt>
                <c:pt idx="4592" formatCode="General">
                  <c:v>0.21967516187534999</c:v>
                </c:pt>
                <c:pt idx="4593" formatCode="General">
                  <c:v>0.214922932069634</c:v>
                </c:pt>
                <c:pt idx="4594" formatCode="General">
                  <c:v>0.208479510414461</c:v>
                </c:pt>
                <c:pt idx="4595" formatCode="General">
                  <c:v>0.200335410689709</c:v>
                </c:pt>
                <c:pt idx="4596" formatCode="General">
                  <c:v>0.190224801678821</c:v>
                </c:pt>
                <c:pt idx="4597" formatCode="General">
                  <c:v>0.17842542453594101</c:v>
                </c:pt>
                <c:pt idx="4598" formatCode="General">
                  <c:v>0.16580629401116501</c:v>
                </c:pt>
                <c:pt idx="4599" formatCode="General">
                  <c:v>0.15342450853771</c:v>
                </c:pt>
                <c:pt idx="4600" formatCode="General">
                  <c:v>0.141732303219362</c:v>
                </c:pt>
                <c:pt idx="4601" formatCode="General">
                  <c:v>0.12913327829982499</c:v>
                </c:pt>
                <c:pt idx="4602" formatCode="General">
                  <c:v>0.113898317057014</c:v>
                </c:pt>
                <c:pt idx="4603" formatCode="General">
                  <c:v>9.6207537915090402E-2</c:v>
                </c:pt>
                <c:pt idx="4604" formatCode="General">
                  <c:v>7.7308912125083507E-2</c:v>
                </c:pt>
                <c:pt idx="4605" formatCode="General">
                  <c:v>5.8644539667730602E-2</c:v>
                </c:pt>
                <c:pt idx="4606" formatCode="General">
                  <c:v>4.1166924660506997E-2</c:v>
                </c:pt>
                <c:pt idx="4607" formatCode="General">
                  <c:v>2.5097770740532401E-2</c:v>
                </c:pt>
                <c:pt idx="4608" formatCode="General">
                  <c:v>9.4930618363841396E-3</c:v>
                </c:pt>
                <c:pt idx="4609" formatCode="General">
                  <c:v>-6.1384501277482496E-3</c:v>
                </c:pt>
                <c:pt idx="4610" formatCode="General">
                  <c:v>-2.0972166033739199E-2</c:v>
                </c:pt>
                <c:pt idx="4611" formatCode="General">
                  <c:v>-3.4380532531412301E-2</c:v>
                </c:pt>
                <c:pt idx="4612" formatCode="General">
                  <c:v>-4.5986661091273202E-2</c:v>
                </c:pt>
                <c:pt idx="4613" formatCode="General">
                  <c:v>-5.6592492533088602E-2</c:v>
                </c:pt>
                <c:pt idx="4614" formatCode="General">
                  <c:v>-6.62834146184937E-2</c:v>
                </c:pt>
                <c:pt idx="4615" formatCode="General">
                  <c:v>-7.4321101486992697E-2</c:v>
                </c:pt>
                <c:pt idx="4616" formatCode="General">
                  <c:v>-8.1384095515963401E-2</c:v>
                </c:pt>
                <c:pt idx="4617" formatCode="General">
                  <c:v>-8.8038556736604198E-2</c:v>
                </c:pt>
                <c:pt idx="4618" formatCode="General">
                  <c:v>-9.3775746533291099E-2</c:v>
                </c:pt>
                <c:pt idx="4619" formatCode="General">
                  <c:v>-9.8726183611750395E-2</c:v>
                </c:pt>
                <c:pt idx="4620" formatCode="General">
                  <c:v>-0.10314821630050799</c:v>
                </c:pt>
                <c:pt idx="4621" formatCode="General">
                  <c:v>-0.10683679068876201</c:v>
                </c:pt>
                <c:pt idx="4622" formatCode="General">
                  <c:v>-0.110051603905045</c:v>
                </c:pt>
                <c:pt idx="4623" formatCode="General">
                  <c:v>-0.112426539294149</c:v>
                </c:pt>
                <c:pt idx="4624" formatCode="General">
                  <c:v>-0.113097584518601</c:v>
                </c:pt>
                <c:pt idx="4625" formatCode="General">
                  <c:v>-0.11271803909875799</c:v>
                </c:pt>
                <c:pt idx="4626" formatCode="General">
                  <c:v>-0.11342790169040499</c:v>
                </c:pt>
                <c:pt idx="4627" formatCode="General">
                  <c:v>-0.116109519263093</c:v>
                </c:pt>
                <c:pt idx="4628" formatCode="General">
                  <c:v>-0.121401967368255</c:v>
                </c:pt>
                <c:pt idx="4629" formatCode="General">
                  <c:v>-0.12945651349682299</c:v>
                </c:pt>
                <c:pt idx="4630" formatCode="General">
                  <c:v>-0.13971034311660599</c:v>
                </c:pt>
                <c:pt idx="4631" formatCode="General">
                  <c:v>-0.15135963568173499</c:v>
                </c:pt>
                <c:pt idx="4632" formatCode="General">
                  <c:v>-0.16396879500547201</c:v>
                </c:pt>
                <c:pt idx="4633" formatCode="General">
                  <c:v>-0.177382331265692</c:v>
                </c:pt>
                <c:pt idx="4634" formatCode="General">
                  <c:v>-0.190909646324636</c:v>
                </c:pt>
                <c:pt idx="4635" formatCode="General">
                  <c:v>-0.204343288659977</c:v>
                </c:pt>
                <c:pt idx="4636" formatCode="General">
                  <c:v>-0.21752532353936399</c:v>
                </c:pt>
                <c:pt idx="4637" formatCode="General">
                  <c:v>-0.229876626723622</c:v>
                </c:pt>
                <c:pt idx="4638" formatCode="General">
                  <c:v>-0.24128751178388599</c:v>
                </c:pt>
                <c:pt idx="4639" formatCode="General">
                  <c:v>-0.25112732645098201</c:v>
                </c:pt>
                <c:pt idx="4640" formatCode="General">
                  <c:v>-0.25955035289281497</c:v>
                </c:pt>
                <c:pt idx="4641" formatCode="General">
                  <c:v>-0.26824055493946303</c:v>
                </c:pt>
                <c:pt idx="4642" formatCode="General">
                  <c:v>-0.27707542878267</c:v>
                </c:pt>
                <c:pt idx="4643" formatCode="General">
                  <c:v>-0.28544925660324699</c:v>
                </c:pt>
                <c:pt idx="4644" formatCode="General">
                  <c:v>-0.29386568835072102</c:v>
                </c:pt>
                <c:pt idx="4645" formatCode="General">
                  <c:v>-0.303098889617337</c:v>
                </c:pt>
                <c:pt idx="4646" formatCode="General">
                  <c:v>-0.31243618574034498</c:v>
                </c:pt>
                <c:pt idx="4647" formatCode="General">
                  <c:v>-0.32069830991044501</c:v>
                </c:pt>
                <c:pt idx="4648" formatCode="General">
                  <c:v>-0.32826240959395703</c:v>
                </c:pt>
                <c:pt idx="4649" formatCode="General">
                  <c:v>-0.33546591751833799</c:v>
                </c:pt>
                <c:pt idx="4650" formatCode="General">
                  <c:v>-0.34232235724307097</c:v>
                </c:pt>
                <c:pt idx="4651" formatCode="General">
                  <c:v>-0.34843476466189299</c:v>
                </c:pt>
                <c:pt idx="4652" formatCode="General">
                  <c:v>-0.35323187077836199</c:v>
                </c:pt>
                <c:pt idx="4653" formatCode="General">
                  <c:v>-0.35656106034859802</c:v>
                </c:pt>
                <c:pt idx="4654" formatCode="General">
                  <c:v>-0.35775743763937701</c:v>
                </c:pt>
                <c:pt idx="4655" formatCode="General">
                  <c:v>-0.35728993530748998</c:v>
                </c:pt>
                <c:pt idx="4656" formatCode="General">
                  <c:v>-0.35601554733146601</c:v>
                </c:pt>
                <c:pt idx="4657" formatCode="General">
                  <c:v>-0.35427774171429299</c:v>
                </c:pt>
                <c:pt idx="4658" formatCode="General">
                  <c:v>-0.35303018406297998</c:v>
                </c:pt>
                <c:pt idx="4659" formatCode="General">
                  <c:v>-0.35305789027851198</c:v>
                </c:pt>
                <c:pt idx="4660" formatCode="General">
                  <c:v>-0.35443789354997501</c:v>
                </c:pt>
                <c:pt idx="4661" formatCode="General">
                  <c:v>-0.35586025284608602</c:v>
                </c:pt>
                <c:pt idx="4662" formatCode="General">
                  <c:v>-0.356879643790943</c:v>
                </c:pt>
                <c:pt idx="4663" formatCode="General">
                  <c:v>-0.358342983959619</c:v>
                </c:pt>
                <c:pt idx="4664" formatCode="General">
                  <c:v>-0.36045522951319597</c:v>
                </c:pt>
                <c:pt idx="4665" formatCode="General">
                  <c:v>-0.36399729955118998</c:v>
                </c:pt>
                <c:pt idx="4666" formatCode="General">
                  <c:v>-0.36948835339894898</c:v>
                </c:pt>
                <c:pt idx="4667" formatCode="General">
                  <c:v>-0.37676915597133298</c:v>
                </c:pt>
                <c:pt idx="4668" formatCode="General">
                  <c:v>-0.38703986134276003</c:v>
                </c:pt>
                <c:pt idx="4669" formatCode="General">
                  <c:v>-0.40068375272523898</c:v>
                </c:pt>
                <c:pt idx="4670" formatCode="General">
                  <c:v>-0.41608517915795501</c:v>
                </c:pt>
                <c:pt idx="4671" formatCode="General">
                  <c:v>-0.43192113867149801</c:v>
                </c:pt>
                <c:pt idx="4672" formatCode="General">
                  <c:v>-0.44777966306889699</c:v>
                </c:pt>
                <c:pt idx="4673" formatCode="General">
                  <c:v>-0.463285936649174</c:v>
                </c:pt>
                <c:pt idx="4674" formatCode="General">
                  <c:v>-0.47648934173905599</c:v>
                </c:pt>
                <c:pt idx="4675" formatCode="General">
                  <c:v>-0.48518875658209099</c:v>
                </c:pt>
                <c:pt idx="4676" formatCode="General">
                  <c:v>-0.48945217294238202</c:v>
                </c:pt>
                <c:pt idx="4677" formatCode="General">
                  <c:v>-0.49121533598577899</c:v>
                </c:pt>
                <c:pt idx="4678" formatCode="General">
                  <c:v>-0.49189920179935598</c:v>
                </c:pt>
                <c:pt idx="4679" formatCode="General">
                  <c:v>-0.49176034760214699</c:v>
                </c:pt>
                <c:pt idx="4680" formatCode="General">
                  <c:v>-0.49079110127895498</c:v>
                </c:pt>
                <c:pt idx="4681" formatCode="General">
                  <c:v>-0.48842274350030102</c:v>
                </c:pt>
                <c:pt idx="4682" formatCode="General">
                  <c:v>-0.48481435042797599</c:v>
                </c:pt>
                <c:pt idx="4683" formatCode="General">
                  <c:v>-0.48136889253354598</c:v>
                </c:pt>
                <c:pt idx="4684" formatCode="General">
                  <c:v>-0.47784079857283002</c:v>
                </c:pt>
                <c:pt idx="4685" formatCode="General">
                  <c:v>-0.47336899577227298</c:v>
                </c:pt>
                <c:pt idx="4686" formatCode="General">
                  <c:v>-0.46857284186385501</c:v>
                </c:pt>
                <c:pt idx="4687" formatCode="General">
                  <c:v>-0.463719288265657</c:v>
                </c:pt>
                <c:pt idx="4688" formatCode="General">
                  <c:v>-0.45776015815688897</c:v>
                </c:pt>
                <c:pt idx="4689" formatCode="General">
                  <c:v>-0.450611572255392</c:v>
                </c:pt>
                <c:pt idx="4690" formatCode="General">
                  <c:v>-0.44327754964233701</c:v>
                </c:pt>
                <c:pt idx="4691" formatCode="General">
                  <c:v>-0.43545676359275098</c:v>
                </c:pt>
                <c:pt idx="4692" formatCode="General">
                  <c:v>-0.42733490344988101</c:v>
                </c:pt>
                <c:pt idx="4693" formatCode="General">
                  <c:v>-0.41965009027134498</c:v>
                </c:pt>
                <c:pt idx="4694" formatCode="General">
                  <c:v>-0.41214955862508001</c:v>
                </c:pt>
                <c:pt idx="4695" formatCode="General">
                  <c:v>-0.40406312550338702</c:v>
                </c:pt>
                <c:pt idx="4696" formatCode="General">
                  <c:v>-0.39457363196638401</c:v>
                </c:pt>
                <c:pt idx="4697" formatCode="General">
                  <c:v>-0.38453954293772702</c:v>
                </c:pt>
                <c:pt idx="4698" formatCode="General">
                  <c:v>-0.37489653989156402</c:v>
                </c:pt>
                <c:pt idx="4699" formatCode="General">
                  <c:v>-0.365724389909797</c:v>
                </c:pt>
                <c:pt idx="4700" formatCode="General">
                  <c:v>-0.35766073290043598</c:v>
                </c:pt>
                <c:pt idx="4701" formatCode="General">
                  <c:v>-0.350833211507451</c:v>
                </c:pt>
                <c:pt idx="4702" formatCode="General">
                  <c:v>-0.345840735826768</c:v>
                </c:pt>
                <c:pt idx="4703" formatCode="General">
                  <c:v>-0.34390263092393097</c:v>
                </c:pt>
                <c:pt idx="4704" formatCode="General">
                  <c:v>-0.34479039801468903</c:v>
                </c:pt>
                <c:pt idx="4705" formatCode="General">
                  <c:v>-0.34656789850228498</c:v>
                </c:pt>
                <c:pt idx="4706" formatCode="General">
                  <c:v>-0.34834563220097098</c:v>
                </c:pt>
                <c:pt idx="4707" formatCode="General">
                  <c:v>-0.35057882930123202</c:v>
                </c:pt>
                <c:pt idx="4708" formatCode="General">
                  <c:v>-0.35241330711699098</c:v>
                </c:pt>
                <c:pt idx="4709" formatCode="General">
                  <c:v>-0.35371974570519998</c:v>
                </c:pt>
                <c:pt idx="4710" formatCode="General">
                  <c:v>-0.35560736030783102</c:v>
                </c:pt>
                <c:pt idx="4711" formatCode="General">
                  <c:v>-0.35728166170215098</c:v>
                </c:pt>
                <c:pt idx="4712" formatCode="General">
                  <c:v>-0.35582002281929198</c:v>
                </c:pt>
                <c:pt idx="4713" formatCode="General">
                  <c:v>-0.35025025028397</c:v>
                </c:pt>
                <c:pt idx="4714" formatCode="General">
                  <c:v>-0.34257573535067098</c:v>
                </c:pt>
                <c:pt idx="4715" formatCode="General">
                  <c:v>-0.33432289841838297</c:v>
                </c:pt>
                <c:pt idx="4716" formatCode="General">
                  <c:v>-0.32619532721838101</c:v>
                </c:pt>
                <c:pt idx="4717" formatCode="General">
                  <c:v>-0.318212656724218</c:v>
                </c:pt>
                <c:pt idx="4718" formatCode="General">
                  <c:v>-0.310762525238231</c:v>
                </c:pt>
                <c:pt idx="4719" formatCode="General">
                  <c:v>-0.30452126129835699</c:v>
                </c:pt>
                <c:pt idx="4720" formatCode="General">
                  <c:v>-0.29874471855032803</c:v>
                </c:pt>
                <c:pt idx="4721" formatCode="General">
                  <c:v>-0.29254572400693701</c:v>
                </c:pt>
                <c:pt idx="4722" formatCode="General">
                  <c:v>-0.286556620049357</c:v>
                </c:pt>
                <c:pt idx="4723" formatCode="General">
                  <c:v>-0.28146970962853801</c:v>
                </c:pt>
                <c:pt idx="4724" formatCode="General">
                  <c:v>-0.27690568999554299</c:v>
                </c:pt>
                <c:pt idx="4725" formatCode="General">
                  <c:v>-0.27276409775041899</c:v>
                </c:pt>
                <c:pt idx="4726" formatCode="General">
                  <c:v>-0.26867234723093503</c:v>
                </c:pt>
                <c:pt idx="4727" formatCode="General">
                  <c:v>-0.26414441341195799</c:v>
                </c:pt>
                <c:pt idx="4728" formatCode="General">
                  <c:v>-0.25913614629909798</c:v>
                </c:pt>
                <c:pt idx="4729" formatCode="General">
                  <c:v>-0.25406152479895999</c:v>
                </c:pt>
                <c:pt idx="4730" formatCode="General">
                  <c:v>-0.249124457402529</c:v>
                </c:pt>
                <c:pt idx="4731" formatCode="General">
                  <c:v>-0.24412213930417301</c:v>
                </c:pt>
                <c:pt idx="4732" formatCode="General">
                  <c:v>-0.23941523374543799</c:v>
                </c:pt>
                <c:pt idx="4733" formatCode="General">
                  <c:v>-0.23556212670868401</c:v>
                </c:pt>
                <c:pt idx="4734" formatCode="General">
                  <c:v>-0.23232285549110099</c:v>
                </c:pt>
                <c:pt idx="4735" formatCode="General">
                  <c:v>-0.228705837373153</c:v>
                </c:pt>
                <c:pt idx="4736" formatCode="General">
                  <c:v>-0.22420945053007901</c:v>
                </c:pt>
                <c:pt idx="4737" formatCode="General">
                  <c:v>-0.21872628367099101</c:v>
                </c:pt>
                <c:pt idx="4738" formatCode="General">
                  <c:v>-0.212343765204517</c:v>
                </c:pt>
                <c:pt idx="4739" formatCode="General">
                  <c:v>-0.20498202529550599</c:v>
                </c:pt>
                <c:pt idx="4740" formatCode="General">
                  <c:v>-0.196460246504161</c:v>
                </c:pt>
                <c:pt idx="4741" formatCode="General">
                  <c:v>-0.187278080420931</c:v>
                </c:pt>
                <c:pt idx="4742" formatCode="General">
                  <c:v>-0.17780497951387</c:v>
                </c:pt>
                <c:pt idx="4743" formatCode="General">
                  <c:v>-0.16778724827292901</c:v>
                </c:pt>
                <c:pt idx="4744" formatCode="General">
                  <c:v>-0.15754864717422601</c:v>
                </c:pt>
                <c:pt idx="4745" formatCode="General">
                  <c:v>-0.14767201422006301</c:v>
                </c:pt>
                <c:pt idx="4746" formatCode="General">
                  <c:v>-0.13849671116376899</c:v>
                </c:pt>
                <c:pt idx="4747" formatCode="General">
                  <c:v>-0.12976128300918899</c:v>
                </c:pt>
                <c:pt idx="4748" formatCode="General">
                  <c:v>-0.120603298540968</c:v>
                </c:pt>
                <c:pt idx="4749" formatCode="General">
                  <c:v>-0.111124356386402</c:v>
                </c:pt>
                <c:pt idx="4750" formatCode="General">
                  <c:v>-0.102153759559479</c:v>
                </c:pt>
                <c:pt idx="4751" formatCode="General">
                  <c:v>-9.3724023892255204E-2</c:v>
                </c:pt>
                <c:pt idx="4752" formatCode="General">
                  <c:v>-8.5683219598803803E-2</c:v>
                </c:pt>
                <c:pt idx="4753" formatCode="General">
                  <c:v>-7.8284311531001502E-2</c:v>
                </c:pt>
                <c:pt idx="4754" formatCode="General">
                  <c:v>-7.1352715748745604E-2</c:v>
                </c:pt>
                <c:pt idx="4755" formatCode="General">
                  <c:v>-6.4494058921789596E-2</c:v>
                </c:pt>
                <c:pt idx="4756" formatCode="General">
                  <c:v>-5.7508725553796901E-2</c:v>
                </c:pt>
                <c:pt idx="4757" formatCode="General">
                  <c:v>-5.0703464744470801E-2</c:v>
                </c:pt>
                <c:pt idx="4758" formatCode="General">
                  <c:v>-4.5457036702484598E-2</c:v>
                </c:pt>
                <c:pt idx="4759" formatCode="General">
                  <c:v>-4.1585484277241201E-2</c:v>
                </c:pt>
                <c:pt idx="4760" formatCode="General">
                  <c:v>-3.7857466710707499E-2</c:v>
                </c:pt>
                <c:pt idx="4761" formatCode="General">
                  <c:v>-3.4019472742421897E-2</c:v>
                </c:pt>
                <c:pt idx="4762" formatCode="General">
                  <c:v>-2.9955639628667399E-2</c:v>
                </c:pt>
                <c:pt idx="4763" formatCode="General">
                  <c:v>-2.6355380569517198E-2</c:v>
                </c:pt>
                <c:pt idx="4764" formatCode="General">
                  <c:v>-2.1794830655562401E-2</c:v>
                </c:pt>
                <c:pt idx="4765" formatCode="General">
                  <c:v>-1.40450762550262E-2</c:v>
                </c:pt>
                <c:pt idx="4766" formatCode="General">
                  <c:v>-2.5706574490584901E-3</c:v>
                </c:pt>
                <c:pt idx="4767" formatCode="General">
                  <c:v>1.26387673326039E-2</c:v>
                </c:pt>
                <c:pt idx="4768" formatCode="General">
                  <c:v>3.1209975832428499E-2</c:v>
                </c:pt>
                <c:pt idx="4769" formatCode="General">
                  <c:v>5.1866551506191599E-2</c:v>
                </c:pt>
                <c:pt idx="4770" formatCode="General">
                  <c:v>7.2214587820267101E-2</c:v>
                </c:pt>
                <c:pt idx="4771" formatCode="General">
                  <c:v>9.0963639291533893E-2</c:v>
                </c:pt>
                <c:pt idx="4772" formatCode="General">
                  <c:v>0.108077021604047</c:v>
                </c:pt>
                <c:pt idx="4773" formatCode="General">
                  <c:v>0.12379724293125501</c:v>
                </c:pt>
                <c:pt idx="4774" formatCode="General">
                  <c:v>0.13821793163561699</c:v>
                </c:pt>
                <c:pt idx="4775" formatCode="General">
                  <c:v>0.15068884939610999</c:v>
                </c:pt>
                <c:pt idx="4776" formatCode="General">
                  <c:v>0.16042378603184199</c:v>
                </c:pt>
                <c:pt idx="4777" formatCode="General">
                  <c:v>0.16814965474743601</c:v>
                </c:pt>
                <c:pt idx="4778" formatCode="General">
                  <c:v>0.174372094683446</c:v>
                </c:pt>
                <c:pt idx="4779" formatCode="General">
                  <c:v>0.17869234633270301</c:v>
                </c:pt>
                <c:pt idx="4780" formatCode="General">
                  <c:v>0.18169214089147501</c:v>
                </c:pt>
                <c:pt idx="4781" formatCode="General">
                  <c:v>0.18345160562773899</c:v>
                </c:pt>
                <c:pt idx="4782" formatCode="General">
                  <c:v>0.18395962710889599</c:v>
                </c:pt>
                <c:pt idx="4783" formatCode="General">
                  <c:v>0.18354702916722199</c:v>
                </c:pt>
                <c:pt idx="4784" formatCode="General">
                  <c:v>0.18244404964876301</c:v>
                </c:pt>
                <c:pt idx="4785" formatCode="General">
                  <c:v>0.18160244198426101</c:v>
                </c:pt>
                <c:pt idx="4786" formatCode="General">
                  <c:v>0.181700942118519</c:v>
                </c:pt>
                <c:pt idx="4787" formatCode="General">
                  <c:v>0.18286755278335001</c:v>
                </c:pt>
                <c:pt idx="4788" formatCode="General">
                  <c:v>0.18575505851379101</c:v>
                </c:pt>
                <c:pt idx="4789" formatCode="General">
                  <c:v>0.19041573749982199</c:v>
                </c:pt>
                <c:pt idx="4790" formatCode="General">
                  <c:v>0.19575812836899301</c:v>
                </c:pt>
                <c:pt idx="4791" formatCode="General">
                  <c:v>0.20061023860920699</c:v>
                </c:pt>
                <c:pt idx="4792" formatCode="General">
                  <c:v>0.203641203245437</c:v>
                </c:pt>
                <c:pt idx="4793" formatCode="General">
                  <c:v>0.20501477662928699</c:v>
                </c:pt>
                <c:pt idx="4794" formatCode="General">
                  <c:v>0.20638463230505599</c:v>
                </c:pt>
                <c:pt idx="4795" formatCode="General">
                  <c:v>0.20959173345936399</c:v>
                </c:pt>
                <c:pt idx="4796" formatCode="General">
                  <c:v>0.216277780147141</c:v>
                </c:pt>
                <c:pt idx="4797" formatCode="General">
                  <c:v>0.22649533292931301</c:v>
                </c:pt>
                <c:pt idx="4798" formatCode="General">
                  <c:v>0.239061863474091</c:v>
                </c:pt>
                <c:pt idx="4799" formatCode="General">
                  <c:v>0.25329456414656298</c:v>
                </c:pt>
                <c:pt idx="4800" formatCode="General">
                  <c:v>0.26983815307324599</c:v>
                </c:pt>
                <c:pt idx="4801" formatCode="General">
                  <c:v>0.289093322136873</c:v>
                </c:pt>
                <c:pt idx="4802" formatCode="General">
                  <c:v>0.30911660077719499</c:v>
                </c:pt>
                <c:pt idx="4803" formatCode="General">
                  <c:v>0.32764900903803501</c:v>
                </c:pt>
                <c:pt idx="4804" formatCode="General">
                  <c:v>0.34385785806928798</c:v>
                </c:pt>
                <c:pt idx="4805" formatCode="General">
                  <c:v>0.357711225541816</c:v>
                </c:pt>
                <c:pt idx="4806" formatCode="General">
                  <c:v>0.36974829281445898</c:v>
                </c:pt>
                <c:pt idx="4807" formatCode="General">
                  <c:v>0.38061097736795801</c:v>
                </c:pt>
                <c:pt idx="4808" formatCode="General">
                  <c:v>0.39057237325070698</c:v>
                </c:pt>
                <c:pt idx="4809" formatCode="General">
                  <c:v>0.39975797606265301</c:v>
                </c:pt>
                <c:pt idx="4810" formatCode="General">
                  <c:v>0.40822700541735801</c:v>
                </c:pt>
                <c:pt idx="4811" formatCode="General">
                  <c:v>0.41616503381251302</c:v>
                </c:pt>
                <c:pt idx="4812" formatCode="General">
                  <c:v>0.42289433922235697</c:v>
                </c:pt>
                <c:pt idx="4813" formatCode="General">
                  <c:v>0.42800145979798299</c:v>
                </c:pt>
                <c:pt idx="4814" formatCode="General">
                  <c:v>0.431972630831923</c:v>
                </c:pt>
                <c:pt idx="4815" formatCode="General">
                  <c:v>0.43475536154823802</c:v>
                </c:pt>
                <c:pt idx="4816" formatCode="General">
                  <c:v>0.437259381098699</c:v>
                </c:pt>
                <c:pt idx="4817" formatCode="General">
                  <c:v>0.44022642892312502</c:v>
                </c:pt>
                <c:pt idx="4818" formatCode="General">
                  <c:v>0.44279604527380501</c:v>
                </c:pt>
                <c:pt idx="4819" formatCode="General">
                  <c:v>0.44437641248389997</c:v>
                </c:pt>
                <c:pt idx="4820" formatCode="General">
                  <c:v>0.446031313199859</c:v>
                </c:pt>
                <c:pt idx="4821" formatCode="General">
                  <c:v>0.44930921139448399</c:v>
                </c:pt>
                <c:pt idx="4822" formatCode="General">
                  <c:v>0.454328078970754</c:v>
                </c:pt>
                <c:pt idx="4823" formatCode="General">
                  <c:v>0.45968085249016599</c:v>
                </c:pt>
                <c:pt idx="4824" formatCode="General">
                  <c:v>0.46299345147154197</c:v>
                </c:pt>
                <c:pt idx="4825" formatCode="General">
                  <c:v>0.46389515531117598</c:v>
                </c:pt>
                <c:pt idx="4826" formatCode="General">
                  <c:v>0.46334281776429997</c:v>
                </c:pt>
                <c:pt idx="4827" formatCode="General">
                  <c:v>0.46067572571408</c:v>
                </c:pt>
                <c:pt idx="4828" formatCode="General">
                  <c:v>0.45507906243788798</c:v>
                </c:pt>
                <c:pt idx="4829" formatCode="General">
                  <c:v>0.44648255080631899</c:v>
                </c:pt>
                <c:pt idx="4830" formatCode="General">
                  <c:v>0.43517828113370599</c:v>
                </c:pt>
                <c:pt idx="4831" formatCode="General">
                  <c:v>0.42232982003443498</c:v>
                </c:pt>
                <c:pt idx="4832" formatCode="General">
                  <c:v>0.40938417664184901</c:v>
                </c:pt>
                <c:pt idx="4833" formatCode="General">
                  <c:v>0.39706872970705498</c:v>
                </c:pt>
                <c:pt idx="4834" formatCode="General">
                  <c:v>0.386350959184519</c:v>
                </c:pt>
                <c:pt idx="4835" formatCode="General">
                  <c:v>0.37772310318880498</c:v>
                </c:pt>
                <c:pt idx="4836" formatCode="General">
                  <c:v>0.37023989388286499</c:v>
                </c:pt>
                <c:pt idx="4837" formatCode="General">
                  <c:v>0.36320044189617801</c:v>
                </c:pt>
                <c:pt idx="4838" formatCode="General">
                  <c:v>0.35761014986463902</c:v>
                </c:pt>
                <c:pt idx="4839" formatCode="General">
                  <c:v>0.35488956496636298</c:v>
                </c:pt>
                <c:pt idx="4840" formatCode="General">
                  <c:v>0.35491898306577402</c:v>
                </c:pt>
                <c:pt idx="4841" formatCode="General">
                  <c:v>0.35734752262077901</c:v>
                </c:pt>
                <c:pt idx="4842" formatCode="General">
                  <c:v>0.36256351555560301</c:v>
                </c:pt>
                <c:pt idx="4843" formatCode="General">
                  <c:v>0.36997395300237601</c:v>
                </c:pt>
                <c:pt idx="4844" formatCode="General">
                  <c:v>0.378711266796113</c:v>
                </c:pt>
                <c:pt idx="4845" formatCode="General">
                  <c:v>0.38799312613358999</c:v>
                </c:pt>
                <c:pt idx="4846" formatCode="General">
                  <c:v>0.39656339104633598</c:v>
                </c:pt>
                <c:pt idx="4847" formatCode="General">
                  <c:v>0.402610943378577</c:v>
                </c:pt>
                <c:pt idx="4848" formatCode="General">
                  <c:v>0.40534605135095297</c:v>
                </c:pt>
                <c:pt idx="4849" formatCode="General">
                  <c:v>0.405715311366311</c:v>
                </c:pt>
                <c:pt idx="4850" formatCode="General">
                  <c:v>0.40406743745803803</c:v>
                </c:pt>
                <c:pt idx="4851" formatCode="General">
                  <c:v>0.40012790683646099</c:v>
                </c:pt>
                <c:pt idx="4852" formatCode="General">
                  <c:v>0.39475201949542899</c:v>
                </c:pt>
                <c:pt idx="4853" formatCode="General">
                  <c:v>0.39012435434055798</c:v>
                </c:pt>
                <c:pt idx="4854" formatCode="General">
                  <c:v>0.38697197350941698</c:v>
                </c:pt>
                <c:pt idx="4855" formatCode="General">
                  <c:v>0.38453922471486002</c:v>
                </c:pt>
                <c:pt idx="4856" formatCode="General">
                  <c:v>0.38247523164698899</c:v>
                </c:pt>
                <c:pt idx="4857" formatCode="General">
                  <c:v>0.381063610942319</c:v>
                </c:pt>
                <c:pt idx="4858" formatCode="General">
                  <c:v>0.38087168948282102</c:v>
                </c:pt>
                <c:pt idx="4859" formatCode="General">
                  <c:v>0.38226081967742098</c:v>
                </c:pt>
                <c:pt idx="4860" formatCode="General">
                  <c:v>0.38481093259565202</c:v>
                </c:pt>
                <c:pt idx="4861" formatCode="General">
                  <c:v>0.387941755262665</c:v>
                </c:pt>
                <c:pt idx="4862" formatCode="General">
                  <c:v>0.39213526853594</c:v>
                </c:pt>
                <c:pt idx="4863" formatCode="General">
                  <c:v>0.39668892705152198</c:v>
                </c:pt>
                <c:pt idx="4864" formatCode="General">
                  <c:v>0.40006802371594402</c:v>
                </c:pt>
                <c:pt idx="4865" formatCode="General">
                  <c:v>0.40136934379101502</c:v>
                </c:pt>
                <c:pt idx="4866" formatCode="General">
                  <c:v>0.40096133398265099</c:v>
                </c:pt>
                <c:pt idx="4867" formatCode="General">
                  <c:v>0.400402591140262</c:v>
                </c:pt>
                <c:pt idx="4868" formatCode="General">
                  <c:v>0.40097679195408897</c:v>
                </c:pt>
                <c:pt idx="4869" formatCode="General">
                  <c:v>0.40217552455662198</c:v>
                </c:pt>
                <c:pt idx="4870" formatCode="General">
                  <c:v>0.40349325219538001</c:v>
                </c:pt>
                <c:pt idx="4871" formatCode="General">
                  <c:v>0.40505700977014603</c:v>
                </c:pt>
                <c:pt idx="4872" formatCode="General">
                  <c:v>0.40588296942489499</c:v>
                </c:pt>
                <c:pt idx="4873" formatCode="General">
                  <c:v>0.40495345620706003</c:v>
                </c:pt>
                <c:pt idx="4874" formatCode="General">
                  <c:v>0.40177055356836699</c:v>
                </c:pt>
                <c:pt idx="4875" formatCode="General">
                  <c:v>0.39725407040410299</c:v>
                </c:pt>
                <c:pt idx="4876" formatCode="General">
                  <c:v>0.39231108012467503</c:v>
                </c:pt>
                <c:pt idx="4877" formatCode="General">
                  <c:v>0.38671360096384999</c:v>
                </c:pt>
                <c:pt idx="4878" formatCode="General">
                  <c:v>0.38009245997800201</c:v>
                </c:pt>
                <c:pt idx="4879" formatCode="General">
                  <c:v>0.37307923859481001</c:v>
                </c:pt>
                <c:pt idx="4880" formatCode="General">
                  <c:v>0.36605965862566597</c:v>
                </c:pt>
                <c:pt idx="4881" formatCode="General">
                  <c:v>0.35908627838393198</c:v>
                </c:pt>
                <c:pt idx="4882" formatCode="General">
                  <c:v>0.35209127610679603</c:v>
                </c:pt>
                <c:pt idx="4883" formatCode="General">
                  <c:v>0.34493694807783098</c:v>
                </c:pt>
                <c:pt idx="4884" formatCode="General">
                  <c:v>0.33850111440625003</c:v>
                </c:pt>
                <c:pt idx="4885" formatCode="General">
                  <c:v>0.33274476176367901</c:v>
                </c:pt>
                <c:pt idx="4886" formatCode="General">
                  <c:v>0.32688282498176202</c:v>
                </c:pt>
                <c:pt idx="4887" formatCode="General">
                  <c:v>0.32038814549424999</c:v>
                </c:pt>
                <c:pt idx="4888" formatCode="General">
                  <c:v>0.31356602125927102</c:v>
                </c:pt>
                <c:pt idx="4889" formatCode="General">
                  <c:v>0.30849261969064101</c:v>
                </c:pt>
                <c:pt idx="4890" formatCode="General">
                  <c:v>0.30655718199377602</c:v>
                </c:pt>
                <c:pt idx="4891" formatCode="General">
                  <c:v>0.30712690185518798</c:v>
                </c:pt>
                <c:pt idx="4892" formatCode="General">
                  <c:v>0.30965231911434099</c:v>
                </c:pt>
                <c:pt idx="4893" formatCode="General">
                  <c:v>0.313684601703765</c:v>
                </c:pt>
                <c:pt idx="4894" formatCode="General">
                  <c:v>0.31821118868022602</c:v>
                </c:pt>
                <c:pt idx="4895" formatCode="General">
                  <c:v>0.32158165047980602</c:v>
                </c:pt>
                <c:pt idx="4896" formatCode="General">
                  <c:v>0.32208838578742</c:v>
                </c:pt>
                <c:pt idx="4897" formatCode="General">
                  <c:v>0.31937998687474101</c:v>
                </c:pt>
                <c:pt idx="4898" formatCode="General">
                  <c:v>0.31382982292790601</c:v>
                </c:pt>
                <c:pt idx="4899" formatCode="General">
                  <c:v>0.306474892105431</c:v>
                </c:pt>
                <c:pt idx="4900" formatCode="General">
                  <c:v>0.29757881322573898</c:v>
                </c:pt>
                <c:pt idx="4901" formatCode="General">
                  <c:v>0.28602104550840601</c:v>
                </c:pt>
                <c:pt idx="4902" formatCode="General">
                  <c:v>0.27151346713868502</c:v>
                </c:pt>
                <c:pt idx="4903" formatCode="General">
                  <c:v>0.25515470635637599</c:v>
                </c:pt>
                <c:pt idx="4904" formatCode="General">
                  <c:v>0.237554553010078</c:v>
                </c:pt>
                <c:pt idx="4905" formatCode="General">
                  <c:v>0.218463352976666</c:v>
                </c:pt>
                <c:pt idx="4906" formatCode="General">
                  <c:v>0.19866603332188801</c:v>
                </c:pt>
                <c:pt idx="4907" formatCode="General">
                  <c:v>0.17922935352606001</c:v>
                </c:pt>
                <c:pt idx="4908" formatCode="General">
                  <c:v>0.160699035420651</c:v>
                </c:pt>
                <c:pt idx="4909" formatCode="General">
                  <c:v>0.14347865439350299</c:v>
                </c:pt>
                <c:pt idx="4910" formatCode="General">
                  <c:v>0.12662250346878401</c:v>
                </c:pt>
                <c:pt idx="4911" formatCode="General">
                  <c:v>0.10926062183771799</c:v>
                </c:pt>
                <c:pt idx="4912" formatCode="General">
                  <c:v>9.24457439940332E-2</c:v>
                </c:pt>
                <c:pt idx="4913" formatCode="General">
                  <c:v>7.7409336320780398E-2</c:v>
                </c:pt>
                <c:pt idx="4914" formatCode="General">
                  <c:v>6.4342435958853597E-2</c:v>
                </c:pt>
                <c:pt idx="4915" formatCode="General">
                  <c:v>5.27834668909151E-2</c:v>
                </c:pt>
                <c:pt idx="4916" formatCode="General">
                  <c:v>4.2494675447973702E-2</c:v>
                </c:pt>
                <c:pt idx="4917" formatCode="General">
                  <c:v>3.3115243243331302E-2</c:v>
                </c:pt>
                <c:pt idx="4918" formatCode="General">
                  <c:v>2.4695739294739599E-2</c:v>
                </c:pt>
                <c:pt idx="4919" formatCode="General">
                  <c:v>1.7618342425934699E-2</c:v>
                </c:pt>
                <c:pt idx="4920" formatCode="General">
                  <c:v>1.0492752965170601E-2</c:v>
                </c:pt>
                <c:pt idx="4921" formatCode="General">
                  <c:v>1.81419208563114E-3</c:v>
                </c:pt>
                <c:pt idx="4922" formatCode="General">
                  <c:v>-8.3163137540853103E-3</c:v>
                </c:pt>
                <c:pt idx="4923" formatCode="General">
                  <c:v>-1.87863623554025E-2</c:v>
                </c:pt>
                <c:pt idx="4924" formatCode="General">
                  <c:v>-2.84615654156536E-2</c:v>
                </c:pt>
                <c:pt idx="4925" formatCode="General">
                  <c:v>-3.78643568764633E-2</c:v>
                </c:pt>
                <c:pt idx="4926" formatCode="General">
                  <c:v>-4.8478678181092603E-2</c:v>
                </c:pt>
                <c:pt idx="4927" formatCode="General">
                  <c:v>-6.1524628716884203E-2</c:v>
                </c:pt>
                <c:pt idx="4928" formatCode="General">
                  <c:v>-7.7397030437220501E-2</c:v>
                </c:pt>
                <c:pt idx="4929" formatCode="General">
                  <c:v>-9.5263334416957501E-2</c:v>
                </c:pt>
                <c:pt idx="4930" formatCode="General">
                  <c:v>-0.115174505847461</c:v>
                </c:pt>
                <c:pt idx="4931" formatCode="General">
                  <c:v>-0.138339849797426</c:v>
                </c:pt>
                <c:pt idx="4932" formatCode="General">
                  <c:v>-0.16504710034415301</c:v>
                </c:pt>
                <c:pt idx="4933" formatCode="General">
                  <c:v>-0.19469729916267001</c:v>
                </c:pt>
                <c:pt idx="4934" formatCode="General">
                  <c:v>-0.22578773647483899</c:v>
                </c:pt>
                <c:pt idx="4935" formatCode="General">
                  <c:v>-0.25585778293984401</c:v>
                </c:pt>
                <c:pt idx="4936" formatCode="General">
                  <c:v>-0.28278190485493798</c:v>
                </c:pt>
                <c:pt idx="4937" formatCode="General">
                  <c:v>-0.30521230707584301</c:v>
                </c:pt>
                <c:pt idx="4938" formatCode="General">
                  <c:v>-0.32202915807544702</c:v>
                </c:pt>
                <c:pt idx="4939" formatCode="General">
                  <c:v>-0.33327920236052599</c:v>
                </c:pt>
                <c:pt idx="4940" formatCode="General">
                  <c:v>-0.33951062392597497</c:v>
                </c:pt>
                <c:pt idx="4941" formatCode="General">
                  <c:v>-0.34157214993639801</c:v>
                </c:pt>
                <c:pt idx="4942" formatCode="General">
                  <c:v>-0.34054872829614502</c:v>
                </c:pt>
                <c:pt idx="4943" formatCode="General">
                  <c:v>-0.33795600455331398</c:v>
                </c:pt>
                <c:pt idx="4944" formatCode="General">
                  <c:v>-0.33519692968013998</c:v>
                </c:pt>
                <c:pt idx="4945" formatCode="General">
                  <c:v>-0.33270885412310303</c:v>
                </c:pt>
                <c:pt idx="4946" formatCode="General">
                  <c:v>-0.33083940381290999</c:v>
                </c:pt>
                <c:pt idx="4947" formatCode="General">
                  <c:v>-0.32929630057150999</c:v>
                </c:pt>
                <c:pt idx="4948" formatCode="General">
                  <c:v>-0.32763411328066799</c:v>
                </c:pt>
                <c:pt idx="4949" formatCode="General">
                  <c:v>-0.32658896133462201</c:v>
                </c:pt>
                <c:pt idx="4950" formatCode="General">
                  <c:v>-0.32768974284338298</c:v>
                </c:pt>
                <c:pt idx="4951" formatCode="General">
                  <c:v>-0.33172915205971898</c:v>
                </c:pt>
                <c:pt idx="4952" formatCode="General">
                  <c:v>-0.33821695502351201</c:v>
                </c:pt>
                <c:pt idx="4953" formatCode="General">
                  <c:v>-0.34669568273270901</c:v>
                </c:pt>
                <c:pt idx="4954" formatCode="General">
                  <c:v>-0.356757569838484</c:v>
                </c:pt>
                <c:pt idx="4955" formatCode="General">
                  <c:v>-0.36841055458281302</c:v>
                </c:pt>
                <c:pt idx="4956" formatCode="General">
                  <c:v>-0.38191261962998502</c:v>
                </c:pt>
                <c:pt idx="4957" formatCode="General">
                  <c:v>-0.39811425177395598</c:v>
                </c:pt>
                <c:pt idx="4958" formatCode="General">
                  <c:v>-0.416651326984535</c:v>
                </c:pt>
                <c:pt idx="4959" formatCode="General">
                  <c:v>-0.43453599866832798</c:v>
                </c:pt>
                <c:pt idx="4960" formatCode="General">
                  <c:v>-0.44974992468380098</c:v>
                </c:pt>
                <c:pt idx="4961" formatCode="General">
                  <c:v>-0.46241662752429102</c:v>
                </c:pt>
                <c:pt idx="4962" formatCode="General">
                  <c:v>-0.47317442643486901</c:v>
                </c:pt>
                <c:pt idx="4963" formatCode="General">
                  <c:v>-0.48141361028159102</c:v>
                </c:pt>
                <c:pt idx="4964" formatCode="General">
                  <c:v>-0.48600734498515102</c:v>
                </c:pt>
                <c:pt idx="4965" formatCode="General">
                  <c:v>-0.48672756906945103</c:v>
                </c:pt>
                <c:pt idx="4966" formatCode="General">
                  <c:v>-0.484598693927691</c:v>
                </c:pt>
                <c:pt idx="4967" formatCode="General">
                  <c:v>-0.48070399727698798</c:v>
                </c:pt>
                <c:pt idx="4968" formatCode="General">
                  <c:v>-0.47525166014083098</c:v>
                </c:pt>
                <c:pt idx="4969" formatCode="General">
                  <c:v>-0.46872281271141503</c:v>
                </c:pt>
                <c:pt idx="4970" formatCode="General">
                  <c:v>-0.46144360506327498</c:v>
                </c:pt>
                <c:pt idx="4971" formatCode="General">
                  <c:v>-0.45347181539286302</c:v>
                </c:pt>
                <c:pt idx="4972" formatCode="General">
                  <c:v>-0.44580087005346403</c:v>
                </c:pt>
                <c:pt idx="4973" formatCode="General">
                  <c:v>-0.4396935466197</c:v>
                </c:pt>
                <c:pt idx="4974" formatCode="General">
                  <c:v>-0.43626267206487801</c:v>
                </c:pt>
                <c:pt idx="4975" formatCode="General">
                  <c:v>-0.43597618866876198</c:v>
                </c:pt>
                <c:pt idx="4976" formatCode="General">
                  <c:v>-0.43833188705972398</c:v>
                </c:pt>
                <c:pt idx="4977" formatCode="General">
                  <c:v>-0.44187435122565899</c:v>
                </c:pt>
                <c:pt idx="4978" formatCode="General">
                  <c:v>-0.44577853633532999</c:v>
                </c:pt>
                <c:pt idx="4979" formatCode="General">
                  <c:v>-0.450761843179038</c:v>
                </c:pt>
                <c:pt idx="4980" formatCode="General">
                  <c:v>-0.456754456518768</c:v>
                </c:pt>
                <c:pt idx="4981" formatCode="General">
                  <c:v>-0.46353854277529699</c:v>
                </c:pt>
                <c:pt idx="4982" formatCode="General">
                  <c:v>-0.47206623570386702</c:v>
                </c:pt>
                <c:pt idx="4983" formatCode="General">
                  <c:v>-0.48241450140269998</c:v>
                </c:pt>
                <c:pt idx="4984" formatCode="General">
                  <c:v>-0.49354137883747601</c:v>
                </c:pt>
                <c:pt idx="4985" formatCode="General">
                  <c:v>-0.50446523791541098</c:v>
                </c:pt>
                <c:pt idx="4986" formatCode="General">
                  <c:v>-0.51531287301640505</c:v>
                </c:pt>
                <c:pt idx="4987" formatCode="General">
                  <c:v>-0.52621442355693704</c:v>
                </c:pt>
                <c:pt idx="4988" formatCode="General">
                  <c:v>-0.53593122732508203</c:v>
                </c:pt>
                <c:pt idx="4989" formatCode="General">
                  <c:v>-0.54395623538629301</c:v>
                </c:pt>
                <c:pt idx="4990" formatCode="General">
                  <c:v>-0.55076212590337303</c:v>
                </c:pt>
                <c:pt idx="4991" formatCode="General">
                  <c:v>-0.55627783328198299</c:v>
                </c:pt>
                <c:pt idx="4992" formatCode="General">
                  <c:v>-0.56025525908426599</c:v>
                </c:pt>
                <c:pt idx="4993" formatCode="General">
                  <c:v>-0.56251314143463005</c:v>
                </c:pt>
                <c:pt idx="4994" formatCode="General">
                  <c:v>-0.56373107011910195</c:v>
                </c:pt>
                <c:pt idx="4995" formatCode="General">
                  <c:v>-0.564801673679177</c:v>
                </c:pt>
                <c:pt idx="4996" formatCode="General">
                  <c:v>-0.56551783146328305</c:v>
                </c:pt>
                <c:pt idx="4997" formatCode="General">
                  <c:v>-0.565420295111697</c:v>
                </c:pt>
                <c:pt idx="4998" formatCode="General">
                  <c:v>-0.56546258333856203</c:v>
                </c:pt>
                <c:pt idx="4999" formatCode="General">
                  <c:v>-0.56639188201877999</c:v>
                </c:pt>
                <c:pt idx="5000" formatCode="General">
                  <c:v>-0.56760615062198105</c:v>
                </c:pt>
                <c:pt idx="5001" formatCode="General">
                  <c:v>-0.56871447436090405</c:v>
                </c:pt>
                <c:pt idx="5002" formatCode="General">
                  <c:v>-0.56981062806008698</c:v>
                </c:pt>
                <c:pt idx="5003" formatCode="General">
                  <c:v>-0.57126502562535597</c:v>
                </c:pt>
                <c:pt idx="5004" formatCode="General">
                  <c:v>-0.57286315917643704</c:v>
                </c:pt>
                <c:pt idx="5005" formatCode="General">
                  <c:v>-0.57480935278801504</c:v>
                </c:pt>
                <c:pt idx="5006" formatCode="General">
                  <c:v>-0.57747755684423696</c:v>
                </c:pt>
                <c:pt idx="5007" formatCode="General">
                  <c:v>-0.57987870857962598</c:v>
                </c:pt>
                <c:pt idx="5008" formatCode="General">
                  <c:v>-0.58139144953754396</c:v>
                </c:pt>
                <c:pt idx="5009" formatCode="General">
                  <c:v>-0.58134535473831594</c:v>
                </c:pt>
                <c:pt idx="5010" formatCode="General">
                  <c:v>-0.57860964852235597</c:v>
                </c:pt>
                <c:pt idx="5011" formatCode="General">
                  <c:v>-0.57348518911035296</c:v>
                </c:pt>
                <c:pt idx="5012" formatCode="General">
                  <c:v>-0.56664690116924299</c:v>
                </c:pt>
                <c:pt idx="5013" formatCode="General">
                  <c:v>-0.55859097979601002</c:v>
                </c:pt>
                <c:pt idx="5014" formatCode="General">
                  <c:v>-0.54926154810460803</c:v>
                </c:pt>
                <c:pt idx="5015" formatCode="General">
                  <c:v>-0.53814005698004697</c:v>
                </c:pt>
                <c:pt idx="5016" formatCode="General">
                  <c:v>-0.52600281617650702</c:v>
                </c:pt>
                <c:pt idx="5017" formatCode="General">
                  <c:v>-0.51471689572701695</c:v>
                </c:pt>
                <c:pt idx="5018" formatCode="General">
                  <c:v>-0.50476263189734605</c:v>
                </c:pt>
                <c:pt idx="5019" formatCode="General">
                  <c:v>-0.49496875041920801</c:v>
                </c:pt>
                <c:pt idx="5020" formatCode="General">
                  <c:v>-0.48397182703819802</c:v>
                </c:pt>
                <c:pt idx="5021" formatCode="General">
                  <c:v>-0.47135270373531801</c:v>
                </c:pt>
                <c:pt idx="5022" formatCode="General">
                  <c:v>-0.45755769037953598</c:v>
                </c:pt>
                <c:pt idx="5023" formatCode="General">
                  <c:v>-0.443216789859673</c:v>
                </c:pt>
                <c:pt idx="5024" formatCode="General">
                  <c:v>-0.42959076775342497</c:v>
                </c:pt>
                <c:pt idx="5025" formatCode="General">
                  <c:v>-0.41736998753008298</c:v>
                </c:pt>
                <c:pt idx="5026" formatCode="General">
                  <c:v>-0.40699553896572799</c:v>
                </c:pt>
                <c:pt idx="5027" formatCode="General">
                  <c:v>-0.398895543751624</c:v>
                </c:pt>
                <c:pt idx="5028" formatCode="General">
                  <c:v>-0.39235481930705801</c:v>
                </c:pt>
                <c:pt idx="5029" formatCode="General">
                  <c:v>-0.38663807563413499</c:v>
                </c:pt>
                <c:pt idx="5030" formatCode="General">
                  <c:v>-0.381676182244649</c:v>
                </c:pt>
                <c:pt idx="5031" formatCode="General">
                  <c:v>-0.37689430928336398</c:v>
                </c:pt>
                <c:pt idx="5032" formatCode="General">
                  <c:v>-0.37096166881986498</c:v>
                </c:pt>
                <c:pt idx="5033" formatCode="General">
                  <c:v>-0.36352776709180201</c:v>
                </c:pt>
                <c:pt idx="5034" formatCode="General">
                  <c:v>-0.35434388039206999</c:v>
                </c:pt>
                <c:pt idx="5035" formatCode="General">
                  <c:v>-0.34404642785420603</c:v>
                </c:pt>
                <c:pt idx="5036" formatCode="General">
                  <c:v>-0.33343941231270602</c:v>
                </c:pt>
                <c:pt idx="5037" formatCode="General">
                  <c:v>-0.32244838100239598</c:v>
                </c:pt>
                <c:pt idx="5038" formatCode="General">
                  <c:v>-0.31102982372860999</c:v>
                </c:pt>
                <c:pt idx="5039" formatCode="General">
                  <c:v>-0.29963002578245901</c:v>
                </c:pt>
                <c:pt idx="5040" formatCode="General">
                  <c:v>-0.28853170999058397</c:v>
                </c:pt>
                <c:pt idx="5041" formatCode="General">
                  <c:v>-0.27744181256577499</c:v>
                </c:pt>
                <c:pt idx="5042" formatCode="General">
                  <c:v>-0.26550001902652598</c:v>
                </c:pt>
                <c:pt idx="5043" formatCode="General">
                  <c:v>-0.25155233296073398</c:v>
                </c:pt>
                <c:pt idx="5044" formatCode="General">
                  <c:v>-0.23529400046296201</c:v>
                </c:pt>
                <c:pt idx="5045" formatCode="General">
                  <c:v>-0.217968249337603</c:v>
                </c:pt>
                <c:pt idx="5046" formatCode="General">
                  <c:v>-0.20033689490541001</c:v>
                </c:pt>
                <c:pt idx="5047" formatCode="General">
                  <c:v>-0.18213053157848699</c:v>
                </c:pt>
                <c:pt idx="5048" formatCode="General">
                  <c:v>-0.164119206159796</c:v>
                </c:pt>
                <c:pt idx="5049" formatCode="General">
                  <c:v>-0.147105743010923</c:v>
                </c:pt>
                <c:pt idx="5050" formatCode="General">
                  <c:v>-0.13133093080630501</c:v>
                </c:pt>
                <c:pt idx="5051" formatCode="General">
                  <c:v>-0.11689873607766001</c:v>
                </c:pt>
                <c:pt idx="5052" formatCode="General">
                  <c:v>-0.104172271307337</c:v>
                </c:pt>
                <c:pt idx="5053" formatCode="General">
                  <c:v>-9.4097763930275094E-2</c:v>
                </c:pt>
                <c:pt idx="5054" formatCode="General">
                  <c:v>-8.6475155611778806E-2</c:v>
                </c:pt>
                <c:pt idx="5055" formatCode="General">
                  <c:v>-8.0044969507590893E-2</c:v>
                </c:pt>
                <c:pt idx="5056" formatCode="General">
                  <c:v>-7.4834551184521994E-2</c:v>
                </c:pt>
                <c:pt idx="5057" formatCode="General">
                  <c:v>-7.0349169526850205E-2</c:v>
                </c:pt>
                <c:pt idx="5058" formatCode="General">
                  <c:v>-6.5566016156981904E-2</c:v>
                </c:pt>
                <c:pt idx="5059" formatCode="General">
                  <c:v>-5.9608772560303398E-2</c:v>
                </c:pt>
                <c:pt idx="5060" formatCode="General">
                  <c:v>-5.2719729788625901E-2</c:v>
                </c:pt>
                <c:pt idx="5061" formatCode="General">
                  <c:v>-4.5555274459083403E-2</c:v>
                </c:pt>
                <c:pt idx="5062" formatCode="General">
                  <c:v>-3.7139520984097597E-2</c:v>
                </c:pt>
                <c:pt idx="5063" formatCode="General">
                  <c:v>-2.6879697211039302E-2</c:v>
                </c:pt>
                <c:pt idx="5064" formatCode="General">
                  <c:v>-1.55925067369232E-2</c:v>
                </c:pt>
                <c:pt idx="5065" formatCode="General">
                  <c:v>-4.1018469112357198E-3</c:v>
                </c:pt>
                <c:pt idx="5066" formatCode="General">
                  <c:v>7.7229584199294404E-3</c:v>
                </c:pt>
                <c:pt idx="5067" formatCode="General">
                  <c:v>2.0948467240370802E-2</c:v>
                </c:pt>
                <c:pt idx="5068" formatCode="General">
                  <c:v>3.6416451228726401E-2</c:v>
                </c:pt>
                <c:pt idx="5069" formatCode="General">
                  <c:v>5.3898130912513699E-2</c:v>
                </c:pt>
                <c:pt idx="5070" formatCode="General">
                  <c:v>7.2293477421951205E-2</c:v>
                </c:pt>
                <c:pt idx="5071" formatCode="General">
                  <c:v>9.0129794375708602E-2</c:v>
                </c:pt>
                <c:pt idx="5072" formatCode="General">
                  <c:v>0.106685627186628</c:v>
                </c:pt>
                <c:pt idx="5073" formatCode="General">
                  <c:v>0.121879110037922</c:v>
                </c:pt>
                <c:pt idx="5074" formatCode="General">
                  <c:v>0.13579058306011299</c:v>
                </c:pt>
                <c:pt idx="5075" formatCode="General">
                  <c:v>0.149131646247529</c:v>
                </c:pt>
                <c:pt idx="5076" formatCode="General">
                  <c:v>0.16247187561628901</c:v>
                </c:pt>
                <c:pt idx="5077" formatCode="General">
                  <c:v>0.17581882140101199</c:v>
                </c:pt>
                <c:pt idx="5078" formatCode="General">
                  <c:v>0.18937062944102001</c:v>
                </c:pt>
                <c:pt idx="5079" formatCode="General">
                  <c:v>0.20291582372102099</c:v>
                </c:pt>
                <c:pt idx="5080" formatCode="General">
                  <c:v>0.21598166618363199</c:v>
                </c:pt>
                <c:pt idx="5081" formatCode="General">
                  <c:v>0.22812777972474199</c:v>
                </c:pt>
                <c:pt idx="5082" formatCode="General">
                  <c:v>0.238872331192375</c:v>
                </c:pt>
                <c:pt idx="5083" formatCode="General">
                  <c:v>0.24758790972136399</c:v>
                </c:pt>
                <c:pt idx="5084" formatCode="General">
                  <c:v>0.25511350183849402</c:v>
                </c:pt>
                <c:pt idx="5085" formatCode="General">
                  <c:v>0.26319695736365001</c:v>
                </c:pt>
                <c:pt idx="5086" formatCode="General">
                  <c:v>0.27248901646524099</c:v>
                </c:pt>
                <c:pt idx="5087" formatCode="General">
                  <c:v>0.283021143824712</c:v>
                </c:pt>
                <c:pt idx="5088" formatCode="General">
                  <c:v>0.294597368332705</c:v>
                </c:pt>
                <c:pt idx="5089" formatCode="General">
                  <c:v>0.30747156589118202</c:v>
                </c:pt>
                <c:pt idx="5090" formatCode="General">
                  <c:v>0.32190353009830103</c:v>
                </c:pt>
                <c:pt idx="5091" formatCode="General">
                  <c:v>0.337864648950082</c:v>
                </c:pt>
                <c:pt idx="5092" formatCode="General">
                  <c:v>0.35531116444994698</c:v>
                </c:pt>
                <c:pt idx="5093" formatCode="General">
                  <c:v>0.37355302120313499</c:v>
                </c:pt>
                <c:pt idx="5094" formatCode="General">
                  <c:v>0.39145446761047398</c:v>
                </c:pt>
                <c:pt idx="5095" formatCode="General">
                  <c:v>0.40859765227910699</c:v>
                </c:pt>
                <c:pt idx="5096" formatCode="General">
                  <c:v>0.42511971130320703</c:v>
                </c:pt>
                <c:pt idx="5097" formatCode="General">
                  <c:v>0.44047599960464601</c:v>
                </c:pt>
                <c:pt idx="5098" formatCode="General">
                  <c:v>0.45371137191907102</c:v>
                </c:pt>
                <c:pt idx="5099" formatCode="General">
                  <c:v>0.46497160803587301</c:v>
                </c:pt>
                <c:pt idx="5100" formatCode="General">
                  <c:v>0.47486155437183097</c:v>
                </c:pt>
                <c:pt idx="5101" formatCode="General">
                  <c:v>0.48352335651454598</c:v>
                </c:pt>
                <c:pt idx="5102" formatCode="General">
                  <c:v>0.49128238303190902</c:v>
                </c:pt>
                <c:pt idx="5103" formatCode="General">
                  <c:v>0.49883823440351999</c:v>
                </c:pt>
                <c:pt idx="5104" formatCode="General">
                  <c:v>0.506945265639281</c:v>
                </c:pt>
                <c:pt idx="5105" formatCode="General">
                  <c:v>0.51567220916483003</c:v>
                </c:pt>
                <c:pt idx="5106" formatCode="General">
                  <c:v>0.52494848400401495</c:v>
                </c:pt>
                <c:pt idx="5107" formatCode="General">
                  <c:v>0.53542858628914902</c:v>
                </c:pt>
                <c:pt idx="5108" formatCode="General">
                  <c:v>0.54773061480734397</c:v>
                </c:pt>
                <c:pt idx="5109" formatCode="General">
                  <c:v>0.56088740302405504</c:v>
                </c:pt>
                <c:pt idx="5110" formatCode="General">
                  <c:v>0.57325386995083505</c:v>
                </c:pt>
                <c:pt idx="5111" formatCode="General">
                  <c:v>0.58432977550073095</c:v>
                </c:pt>
                <c:pt idx="5112" formatCode="General">
                  <c:v>0.59413827113337603</c:v>
                </c:pt>
                <c:pt idx="5113" formatCode="General">
                  <c:v>0.60246192213779903</c:v>
                </c:pt>
                <c:pt idx="5114" formatCode="General">
                  <c:v>0.60873588487790797</c:v>
                </c:pt>
                <c:pt idx="5115" formatCode="General">
                  <c:v>0.61268376971578598</c:v>
                </c:pt>
                <c:pt idx="5116" formatCode="General">
                  <c:v>0.61484142906140204</c:v>
                </c:pt>
                <c:pt idx="5117" formatCode="General">
                  <c:v>0.615472442443042</c:v>
                </c:pt>
                <c:pt idx="5118" formatCode="General">
                  <c:v>0.61420604485820096</c:v>
                </c:pt>
                <c:pt idx="5119" formatCode="General">
                  <c:v>0.61115904202882199</c:v>
                </c:pt>
                <c:pt idx="5120" formatCode="General">
                  <c:v>0.60678894252542903</c:v>
                </c:pt>
                <c:pt idx="5121" formatCode="General">
                  <c:v>0.60166980458115005</c:v>
                </c:pt>
                <c:pt idx="5122" formatCode="General">
                  <c:v>0.59710275227362497</c:v>
                </c:pt>
                <c:pt idx="5123" formatCode="General">
                  <c:v>0.59411630204416399</c:v>
                </c:pt>
                <c:pt idx="5124" formatCode="General">
                  <c:v>0.59243815452594195</c:v>
                </c:pt>
                <c:pt idx="5125" formatCode="General">
                  <c:v>0.59026629976478096</c:v>
                </c:pt>
                <c:pt idx="5126" formatCode="General">
                  <c:v>0.58692087878594501</c:v>
                </c:pt>
                <c:pt idx="5127" formatCode="General">
                  <c:v>0.58366194572020202</c:v>
                </c:pt>
                <c:pt idx="5128" formatCode="General">
                  <c:v>0.58089018554863003</c:v>
                </c:pt>
                <c:pt idx="5129" formatCode="General">
                  <c:v>0.57812801084612897</c:v>
                </c:pt>
                <c:pt idx="5130" formatCode="General">
                  <c:v>0.57470087765566702</c:v>
                </c:pt>
                <c:pt idx="5131" formatCode="General">
                  <c:v>0.57081637951777897</c:v>
                </c:pt>
                <c:pt idx="5132" formatCode="General">
                  <c:v>0.56707174860207599</c:v>
                </c:pt>
                <c:pt idx="5133" formatCode="General">
                  <c:v>0.56397553727717797</c:v>
                </c:pt>
                <c:pt idx="5134" formatCode="General">
                  <c:v>0.56147877928649503</c:v>
                </c:pt>
                <c:pt idx="5135" formatCode="General">
                  <c:v>0.56049344877058704</c:v>
                </c:pt>
                <c:pt idx="5136" formatCode="General">
                  <c:v>0.56161477845540997</c:v>
                </c:pt>
                <c:pt idx="5137" formatCode="General">
                  <c:v>0.56383075638060498</c:v>
                </c:pt>
                <c:pt idx="5138" formatCode="General">
                  <c:v>0.56758750742987396</c:v>
                </c:pt>
                <c:pt idx="5139" formatCode="General">
                  <c:v>0.57338707105509901</c:v>
                </c:pt>
                <c:pt idx="5140" formatCode="General">
                  <c:v>0.58049594375539704</c:v>
                </c:pt>
                <c:pt idx="5141" formatCode="General">
                  <c:v>0.588169508276287</c:v>
                </c:pt>
                <c:pt idx="5142" formatCode="General">
                  <c:v>0.59612667111532402</c:v>
                </c:pt>
                <c:pt idx="5143" formatCode="General">
                  <c:v>0.60266374321780602</c:v>
                </c:pt>
                <c:pt idx="5144" formatCode="General">
                  <c:v>0.60589613045740098</c:v>
                </c:pt>
                <c:pt idx="5145" formatCode="General">
                  <c:v>0.60535531250112296</c:v>
                </c:pt>
                <c:pt idx="5146" formatCode="General">
                  <c:v>0.60103426591164599</c:v>
                </c:pt>
                <c:pt idx="5147" formatCode="General">
                  <c:v>0.59259358228558301</c:v>
                </c:pt>
                <c:pt idx="5148" formatCode="General">
                  <c:v>0.579880959241731</c:v>
                </c:pt>
                <c:pt idx="5149" formatCode="General">
                  <c:v>0.56384765020639505</c:v>
                </c:pt>
                <c:pt idx="5150" formatCode="General">
                  <c:v>0.54449591864949598</c:v>
                </c:pt>
                <c:pt idx="5151" formatCode="General">
                  <c:v>0.521806965337964</c:v>
                </c:pt>
                <c:pt idx="5152" formatCode="General">
                  <c:v>0.49643194800173102</c:v>
                </c:pt>
                <c:pt idx="5153" formatCode="General">
                  <c:v>0.46944470004425498</c:v>
                </c:pt>
                <c:pt idx="5154" formatCode="General">
                  <c:v>0.44240614576354198</c:v>
                </c:pt>
                <c:pt idx="5155" formatCode="General">
                  <c:v>0.41594557180341901</c:v>
                </c:pt>
                <c:pt idx="5156" formatCode="General">
                  <c:v>0.39065740619017397</c:v>
                </c:pt>
                <c:pt idx="5157" formatCode="General">
                  <c:v>0.36752586650069302</c:v>
                </c:pt>
                <c:pt idx="5158" formatCode="General">
                  <c:v>0.347481858923817</c:v>
                </c:pt>
                <c:pt idx="5159" formatCode="General">
                  <c:v>0.33105936099024902</c:v>
                </c:pt>
                <c:pt idx="5160" formatCode="General">
                  <c:v>0.31845370777987603</c:v>
                </c:pt>
                <c:pt idx="5161" formatCode="General">
                  <c:v>0.309961706168905</c:v>
                </c:pt>
                <c:pt idx="5162" formatCode="General">
                  <c:v>0.30499139891489702</c:v>
                </c:pt>
                <c:pt idx="5163" formatCode="General">
                  <c:v>0.30266177781034997</c:v>
                </c:pt>
                <c:pt idx="5164" formatCode="General">
                  <c:v>0.30245175208424402</c:v>
                </c:pt>
                <c:pt idx="5165" formatCode="General">
                  <c:v>0.30364375600141302</c:v>
                </c:pt>
                <c:pt idx="5166" formatCode="General">
                  <c:v>0.30617338943170003</c:v>
                </c:pt>
                <c:pt idx="5167" formatCode="General">
                  <c:v>0.30957405055455101</c:v>
                </c:pt>
                <c:pt idx="5168" formatCode="General">
                  <c:v>0.31317820910543198</c:v>
                </c:pt>
                <c:pt idx="5169" formatCode="General">
                  <c:v>0.31697631824329497</c:v>
                </c:pt>
                <c:pt idx="5170" formatCode="General">
                  <c:v>0.32072474870311501</c:v>
                </c:pt>
                <c:pt idx="5171" formatCode="General">
                  <c:v>0.32427043563027502</c:v>
                </c:pt>
                <c:pt idx="5172" formatCode="General">
                  <c:v>0.32680555278868101</c:v>
                </c:pt>
                <c:pt idx="5173" formatCode="General">
                  <c:v>0.32767656653051602</c:v>
                </c:pt>
                <c:pt idx="5174" formatCode="General">
                  <c:v>0.32695225900758101</c:v>
                </c:pt>
                <c:pt idx="5175" formatCode="General">
                  <c:v>0.32435813064397301</c:v>
                </c:pt>
                <c:pt idx="5176" formatCode="General">
                  <c:v>0.31947545573805403</c:v>
                </c:pt>
                <c:pt idx="5177" formatCode="General">
                  <c:v>0.31201931005925498</c:v>
                </c:pt>
                <c:pt idx="5178" formatCode="General">
                  <c:v>0.302666650569684</c:v>
                </c:pt>
                <c:pt idx="5179" formatCode="General">
                  <c:v>0.29260266269725999</c:v>
                </c:pt>
                <c:pt idx="5180" formatCode="General">
                  <c:v>0.28161951727304901</c:v>
                </c:pt>
                <c:pt idx="5181" formatCode="General">
                  <c:v>0.26975311054581302</c:v>
                </c:pt>
                <c:pt idx="5182" formatCode="General">
                  <c:v>0.258513815380637</c:v>
                </c:pt>
                <c:pt idx="5183" formatCode="General">
                  <c:v>0.24789297291831</c:v>
                </c:pt>
                <c:pt idx="5184" formatCode="General">
                  <c:v>0.236573968305407</c:v>
                </c:pt>
                <c:pt idx="5185" formatCode="General">
                  <c:v>0.22397076765105001</c:v>
                </c:pt>
                <c:pt idx="5186" formatCode="General">
                  <c:v>0.21141209349201101</c:v>
                </c:pt>
                <c:pt idx="5187" formatCode="General">
                  <c:v>0.19975514126490901</c:v>
                </c:pt>
                <c:pt idx="5188" formatCode="General">
                  <c:v>0.189107787367021</c:v>
                </c:pt>
                <c:pt idx="5189" formatCode="General">
                  <c:v>0.18048178197596901</c:v>
                </c:pt>
                <c:pt idx="5190" formatCode="General">
                  <c:v>0.17374030306590299</c:v>
                </c:pt>
                <c:pt idx="5191" formatCode="General">
                  <c:v>0.16813585554952901</c:v>
                </c:pt>
                <c:pt idx="5192" formatCode="General">
                  <c:v>0.16338880976883899</c:v>
                </c:pt>
                <c:pt idx="5193" formatCode="General">
                  <c:v>0.15941377822866701</c:v>
                </c:pt>
                <c:pt idx="5194" formatCode="General">
                  <c:v>0.156057666780369</c:v>
                </c:pt>
                <c:pt idx="5195" formatCode="General">
                  <c:v>0.152967233710846</c:v>
                </c:pt>
                <c:pt idx="5196" formatCode="General">
                  <c:v>0.149752349132042</c:v>
                </c:pt>
                <c:pt idx="5197" formatCode="General">
                  <c:v>0.14585884891307099</c:v>
                </c:pt>
                <c:pt idx="5198" formatCode="General">
                  <c:v>0.14113259263254099</c:v>
                </c:pt>
                <c:pt idx="5199" formatCode="General">
                  <c:v>0.135313094411874</c:v>
                </c:pt>
                <c:pt idx="5200" formatCode="General">
                  <c:v>0.12822464333820599</c:v>
                </c:pt>
                <c:pt idx="5201" formatCode="General">
                  <c:v>0.120895989462734</c:v>
                </c:pt>
                <c:pt idx="5202" formatCode="General">
                  <c:v>0.113593259086103</c:v>
                </c:pt>
                <c:pt idx="5203" formatCode="General">
                  <c:v>0.106229660539223</c:v>
                </c:pt>
                <c:pt idx="5204" formatCode="General">
                  <c:v>9.8765524731058402E-2</c:v>
                </c:pt>
                <c:pt idx="5205" formatCode="General">
                  <c:v>9.1235267808262605E-2</c:v>
                </c:pt>
                <c:pt idx="5206" formatCode="General">
                  <c:v>8.4192380358023899E-2</c:v>
                </c:pt>
                <c:pt idx="5207" formatCode="General">
                  <c:v>7.8145552687834297E-2</c:v>
                </c:pt>
                <c:pt idx="5208" formatCode="General">
                  <c:v>7.3350404022791499E-2</c:v>
                </c:pt>
                <c:pt idx="5209" formatCode="General">
                  <c:v>6.8444085902788304E-2</c:v>
                </c:pt>
                <c:pt idx="5210" formatCode="General">
                  <c:v>6.1618482086785997E-2</c:v>
                </c:pt>
                <c:pt idx="5211" formatCode="General">
                  <c:v>5.2989369701937399E-2</c:v>
                </c:pt>
                <c:pt idx="5212" formatCode="General">
                  <c:v>4.3582470981414302E-2</c:v>
                </c:pt>
                <c:pt idx="5213" formatCode="General">
                  <c:v>3.4348522418261099E-2</c:v>
                </c:pt>
                <c:pt idx="5214" formatCode="General">
                  <c:v>2.4816830597585399E-2</c:v>
                </c:pt>
                <c:pt idx="5215" formatCode="General">
                  <c:v>1.3895987536021399E-2</c:v>
                </c:pt>
                <c:pt idx="5216" formatCode="General">
                  <c:v>1.56886233997023E-3</c:v>
                </c:pt>
                <c:pt idx="5217" formatCode="General">
                  <c:v>-1.1632083561993601E-2</c:v>
                </c:pt>
                <c:pt idx="5218" formatCode="General">
                  <c:v>-2.4858396002265401E-2</c:v>
                </c:pt>
                <c:pt idx="5219" formatCode="General">
                  <c:v>-3.8213005679590198E-2</c:v>
                </c:pt>
                <c:pt idx="5220" formatCode="General">
                  <c:v>-5.20629069027514E-2</c:v>
                </c:pt>
                <c:pt idx="5221" formatCode="General">
                  <c:v>-6.61186460346537E-2</c:v>
                </c:pt>
                <c:pt idx="5222" formatCode="General">
                  <c:v>-7.9762115907464598E-2</c:v>
                </c:pt>
                <c:pt idx="5223" formatCode="General">
                  <c:v>-9.2090374812594397E-2</c:v>
                </c:pt>
                <c:pt idx="5224" formatCode="General">
                  <c:v>-0.103109849821597</c:v>
                </c:pt>
                <c:pt idx="5225" formatCode="General">
                  <c:v>-0.11294377651539</c:v>
                </c:pt>
                <c:pt idx="5226" formatCode="General">
                  <c:v>-0.121446773687321</c:v>
                </c:pt>
                <c:pt idx="5227" formatCode="General">
                  <c:v>-0.12904939513373501</c:v>
                </c:pt>
                <c:pt idx="5228" formatCode="General">
                  <c:v>-0.13533507109373599</c:v>
                </c:pt>
                <c:pt idx="5229" formatCode="General">
                  <c:v>-0.140546750859741</c:v>
                </c:pt>
                <c:pt idx="5230" formatCode="General">
                  <c:v>-0.14572880790691201</c:v>
                </c:pt>
                <c:pt idx="5231" formatCode="General">
                  <c:v>-0.15001206338949799</c:v>
                </c:pt>
                <c:pt idx="5232" formatCode="General">
                  <c:v>-0.152169635920748</c:v>
                </c:pt>
                <c:pt idx="5233" formatCode="General">
                  <c:v>-0.15241834267128901</c:v>
                </c:pt>
                <c:pt idx="5234" formatCode="General">
                  <c:v>-0.151734490737365</c:v>
                </c:pt>
                <c:pt idx="5235" formatCode="General">
                  <c:v>-0.151378001286085</c:v>
                </c:pt>
                <c:pt idx="5236" formatCode="General">
                  <c:v>-0.151718289954104</c:v>
                </c:pt>
                <c:pt idx="5237" formatCode="General">
                  <c:v>-0.15212661469404301</c:v>
                </c:pt>
                <c:pt idx="5238" formatCode="General">
                  <c:v>-0.152091690004407</c:v>
                </c:pt>
                <c:pt idx="5239" formatCode="General">
                  <c:v>-0.15180706625218399</c:v>
                </c:pt>
                <c:pt idx="5240" formatCode="General">
                  <c:v>-0.15205004042696099</c:v>
                </c:pt>
                <c:pt idx="5241" formatCode="General">
                  <c:v>-0.15297540248511299</c:v>
                </c:pt>
                <c:pt idx="5242" formatCode="General">
                  <c:v>-0.154209652817001</c:v>
                </c:pt>
                <c:pt idx="5243" formatCode="General">
                  <c:v>-0.155298922967637</c:v>
                </c:pt>
                <c:pt idx="5244" formatCode="General">
                  <c:v>-0.15718700318614101</c:v>
                </c:pt>
                <c:pt idx="5245" formatCode="General">
                  <c:v>-0.16143818337872701</c:v>
                </c:pt>
                <c:pt idx="5246" formatCode="General">
                  <c:v>-0.168673445100366</c:v>
                </c:pt>
                <c:pt idx="5247" formatCode="General">
                  <c:v>-0.17897673630834601</c:v>
                </c:pt>
                <c:pt idx="5248" formatCode="General">
                  <c:v>-0.19264668318772099</c:v>
                </c:pt>
                <c:pt idx="5249" formatCode="General">
                  <c:v>-0.210232168238143</c:v>
                </c:pt>
                <c:pt idx="5250" formatCode="General">
                  <c:v>-0.230353298066683</c:v>
                </c:pt>
                <c:pt idx="5251" formatCode="General">
                  <c:v>-0.25091964244013298</c:v>
                </c:pt>
                <c:pt idx="5252" formatCode="General">
                  <c:v>-0.27104400566576198</c:v>
                </c:pt>
                <c:pt idx="5253" formatCode="General">
                  <c:v>-0.291152310939361</c:v>
                </c:pt>
                <c:pt idx="5254" formatCode="General">
                  <c:v>-0.31093055204948999</c:v>
                </c:pt>
                <c:pt idx="5255" formatCode="General">
                  <c:v>-0.32927894866590002</c:v>
                </c:pt>
                <c:pt idx="5256" formatCode="General">
                  <c:v>-0.34650312565096802</c:v>
                </c:pt>
                <c:pt idx="5257" formatCode="General">
                  <c:v>-0.36287397841605201</c:v>
                </c:pt>
                <c:pt idx="5258" formatCode="General">
                  <c:v>-0.37765385925012002</c:v>
                </c:pt>
                <c:pt idx="5259" formatCode="General">
                  <c:v>-0.39042426982026102</c:v>
                </c:pt>
                <c:pt idx="5260" formatCode="General">
                  <c:v>-0.40187560172500603</c:v>
                </c:pt>
                <c:pt idx="5261" formatCode="General">
                  <c:v>-0.41269532632304401</c:v>
                </c:pt>
                <c:pt idx="5262" formatCode="General">
                  <c:v>-0.42206747909740799</c:v>
                </c:pt>
                <c:pt idx="5263" formatCode="General">
                  <c:v>-0.429442997586722</c:v>
                </c:pt>
                <c:pt idx="5264" formatCode="General">
                  <c:v>-0.435438243048834</c:v>
                </c:pt>
                <c:pt idx="5265" formatCode="General">
                  <c:v>-0.43957062432732802</c:v>
                </c:pt>
                <c:pt idx="5266" formatCode="General">
                  <c:v>-0.44098382045573797</c:v>
                </c:pt>
                <c:pt idx="5267" formatCode="General">
                  <c:v>-0.43989779345396601</c:v>
                </c:pt>
                <c:pt idx="5268" formatCode="General">
                  <c:v>-0.43700818231079203</c:v>
                </c:pt>
                <c:pt idx="5269" formatCode="General">
                  <c:v>-0.43269059438612301</c:v>
                </c:pt>
                <c:pt idx="5270" formatCode="General">
                  <c:v>-0.42736469721300802</c:v>
                </c:pt>
                <c:pt idx="5271" formatCode="General">
                  <c:v>-0.42200066159456101</c:v>
                </c:pt>
                <c:pt idx="5272" formatCode="General">
                  <c:v>-0.41841282607793401</c:v>
                </c:pt>
                <c:pt idx="5273" formatCode="General">
                  <c:v>-0.41785372202262</c:v>
                </c:pt>
                <c:pt idx="5274" formatCode="General">
                  <c:v>-0.420193557460323</c:v>
                </c:pt>
                <c:pt idx="5275" formatCode="General">
                  <c:v>-0.42483894184094301</c:v>
                </c:pt>
                <c:pt idx="5276" formatCode="General">
                  <c:v>-0.43164457905181403</c:v>
                </c:pt>
                <c:pt idx="5277" formatCode="General">
                  <c:v>-0.44039929289894902</c:v>
                </c:pt>
                <c:pt idx="5278" formatCode="General">
                  <c:v>-0.45100400290766202</c:v>
                </c:pt>
                <c:pt idx="5279" formatCode="General">
                  <c:v>-0.46331359097459301</c:v>
                </c:pt>
                <c:pt idx="5280" formatCode="General">
                  <c:v>-0.47602670542794701</c:v>
                </c:pt>
                <c:pt idx="5281" formatCode="General">
                  <c:v>-0.48889586170238503</c:v>
                </c:pt>
                <c:pt idx="5282" formatCode="General">
                  <c:v>-0.50237033935696496</c:v>
                </c:pt>
                <c:pt idx="5283" formatCode="General">
                  <c:v>-0.51586066965962896</c:v>
                </c:pt>
                <c:pt idx="5284" formatCode="General">
                  <c:v>-0.52903248313908702</c:v>
                </c:pt>
                <c:pt idx="5285" formatCode="General">
                  <c:v>-0.54291056490930301</c:v>
                </c:pt>
                <c:pt idx="5286" formatCode="General">
                  <c:v>-0.55763431698226795</c:v>
                </c:pt>
                <c:pt idx="5287" formatCode="General">
                  <c:v>-0.57135415745544305</c:v>
                </c:pt>
                <c:pt idx="5288" formatCode="General">
                  <c:v>-0.582418057996685</c:v>
                </c:pt>
                <c:pt idx="5289" formatCode="General">
                  <c:v>-0.59018215951084096</c:v>
                </c:pt>
                <c:pt idx="5290" formatCode="General">
                  <c:v>-0.59598308882859097</c:v>
                </c:pt>
                <c:pt idx="5291" formatCode="General">
                  <c:v>-0.60178235205158903</c:v>
                </c:pt>
                <c:pt idx="5292" formatCode="General">
                  <c:v>-0.60736245063987004</c:v>
                </c:pt>
                <c:pt idx="5293" formatCode="General">
                  <c:v>-0.61153767711467599</c:v>
                </c:pt>
                <c:pt idx="5294" formatCode="General">
                  <c:v>-0.61418695308270199</c:v>
                </c:pt>
                <c:pt idx="5295" formatCode="General">
                  <c:v>-0.61606907176903103</c:v>
                </c:pt>
                <c:pt idx="5296" formatCode="General">
                  <c:v>-0.61741410590691304</c:v>
                </c:pt>
                <c:pt idx="5297" formatCode="General">
                  <c:v>-0.61734563541165299</c:v>
                </c:pt>
                <c:pt idx="5298" formatCode="General">
                  <c:v>-0.61527719143233595</c:v>
                </c:pt>
                <c:pt idx="5299" formatCode="General">
                  <c:v>-0.61175906146652004</c:v>
                </c:pt>
                <c:pt idx="5300" formatCode="General">
                  <c:v>-0.60757420999211398</c:v>
                </c:pt>
                <c:pt idx="5301" formatCode="General">
                  <c:v>-0.60332007398690601</c:v>
                </c:pt>
                <c:pt idx="5302" formatCode="General">
                  <c:v>-0.59901107095718698</c:v>
                </c:pt>
                <c:pt idx="5303" formatCode="General">
                  <c:v>-0.59406768571345803</c:v>
                </c:pt>
                <c:pt idx="5304" formatCode="General">
                  <c:v>-0.58848555995542495</c:v>
                </c:pt>
                <c:pt idx="5305" formatCode="General">
                  <c:v>-0.58281652879717205</c:v>
                </c:pt>
                <c:pt idx="5306" formatCode="General">
                  <c:v>-0.57720504891762703</c:v>
                </c:pt>
                <c:pt idx="5307" formatCode="General">
                  <c:v>-0.57200440499366501</c:v>
                </c:pt>
                <c:pt idx="5308" formatCode="General">
                  <c:v>-0.56754530789011803</c:v>
                </c:pt>
                <c:pt idx="5309" formatCode="General">
                  <c:v>-0.56279702037889801</c:v>
                </c:pt>
                <c:pt idx="5310" formatCode="General">
                  <c:v>-0.55767557412766999</c:v>
                </c:pt>
                <c:pt idx="5311" formatCode="General">
                  <c:v>-0.553737719123511</c:v>
                </c:pt>
                <c:pt idx="5312" formatCode="General">
                  <c:v>-0.55134094459582295</c:v>
                </c:pt>
                <c:pt idx="5313" formatCode="General">
                  <c:v>-0.55025401579293798</c:v>
                </c:pt>
                <c:pt idx="5314" formatCode="General">
                  <c:v>-0.550758588255991</c:v>
                </c:pt>
                <c:pt idx="5315" formatCode="General">
                  <c:v>-0.55249897389976399</c:v>
                </c:pt>
                <c:pt idx="5316" formatCode="General">
                  <c:v>-0.55414764491150303</c:v>
                </c:pt>
                <c:pt idx="5317" formatCode="General">
                  <c:v>-0.555343217634511</c:v>
                </c:pt>
                <c:pt idx="5318" formatCode="General">
                  <c:v>-0.55667311892823801</c:v>
                </c:pt>
                <c:pt idx="5319" formatCode="General">
                  <c:v>-0.55810060520362703</c:v>
                </c:pt>
                <c:pt idx="5320" formatCode="General">
                  <c:v>-0.55941751906911996</c:v>
                </c:pt>
                <c:pt idx="5321" formatCode="General">
                  <c:v>-0.56119749762536497</c:v>
                </c:pt>
                <c:pt idx="5322" formatCode="General">
                  <c:v>-0.56424528110414895</c:v>
                </c:pt>
                <c:pt idx="5323" formatCode="General">
                  <c:v>-0.56814436951397096</c:v>
                </c:pt>
                <c:pt idx="5324" formatCode="General">
                  <c:v>-0.57155603649855102</c:v>
                </c:pt>
                <c:pt idx="5325" formatCode="General">
                  <c:v>-0.57287058082712705</c:v>
                </c:pt>
                <c:pt idx="5326" formatCode="General">
                  <c:v>-0.57085823263597002</c:v>
                </c:pt>
                <c:pt idx="5327" formatCode="General">
                  <c:v>-0.56567177933743895</c:v>
                </c:pt>
                <c:pt idx="5328" formatCode="General">
                  <c:v>-0.55767237314446205</c:v>
                </c:pt>
                <c:pt idx="5329" formatCode="General">
                  <c:v>-0.54735589228110804</c:v>
                </c:pt>
                <c:pt idx="5330" formatCode="General">
                  <c:v>-0.53542333502363304</c:v>
                </c:pt>
                <c:pt idx="5331" formatCode="General">
                  <c:v>-0.52183524351581101</c:v>
                </c:pt>
                <c:pt idx="5332" formatCode="General">
                  <c:v>-0.50646885629165395</c:v>
                </c:pt>
                <c:pt idx="5333" formatCode="General">
                  <c:v>-0.490531003144968</c:v>
                </c:pt>
                <c:pt idx="5334" formatCode="General">
                  <c:v>-0.47437264828116699</c:v>
                </c:pt>
                <c:pt idx="5335" formatCode="General">
                  <c:v>-0.457810331403113</c:v>
                </c:pt>
                <c:pt idx="5336" formatCode="General">
                  <c:v>-0.44168146546163201</c:v>
                </c:pt>
                <c:pt idx="5337" formatCode="General">
                  <c:v>-0.42654993656270201</c:v>
                </c:pt>
                <c:pt idx="5338" formatCode="General">
                  <c:v>-0.41233969066325399</c:v>
                </c:pt>
                <c:pt idx="5339" formatCode="General">
                  <c:v>-0.39826649901410099</c:v>
                </c:pt>
                <c:pt idx="5340" formatCode="General">
                  <c:v>-0.38436892401436301</c:v>
                </c:pt>
                <c:pt idx="5341" formatCode="General">
                  <c:v>-0.37120864917830998</c:v>
                </c:pt>
                <c:pt idx="5342" formatCode="General">
                  <c:v>-0.35874454360531599</c:v>
                </c:pt>
                <c:pt idx="5343" formatCode="General">
                  <c:v>-0.34697049220252202</c:v>
                </c:pt>
                <c:pt idx="5344" formatCode="General">
                  <c:v>-0.33571597224739802</c:v>
                </c:pt>
                <c:pt idx="5345" formatCode="General">
                  <c:v>-0.32489354173796903</c:v>
                </c:pt>
                <c:pt idx="5346" formatCode="General">
                  <c:v>-0.31450295859435601</c:v>
                </c:pt>
                <c:pt idx="5347" formatCode="General">
                  <c:v>-0.30478259218562498</c:v>
                </c:pt>
                <c:pt idx="5348" formatCode="General">
                  <c:v>-0.29553417942892801</c:v>
                </c:pt>
                <c:pt idx="5349" formatCode="General">
                  <c:v>-0.28567475159233602</c:v>
                </c:pt>
                <c:pt idx="5350" formatCode="General">
                  <c:v>-0.27577829572339702</c:v>
                </c:pt>
                <c:pt idx="5351" formatCode="General">
                  <c:v>-0.26644238742012599</c:v>
                </c:pt>
                <c:pt idx="5352" formatCode="General">
                  <c:v>-0.25685506677481901</c:v>
                </c:pt>
                <c:pt idx="5353" formatCode="General">
                  <c:v>-0.24693186070809101</c:v>
                </c:pt>
                <c:pt idx="5354" formatCode="General">
                  <c:v>-0.237499912362899</c:v>
                </c:pt>
                <c:pt idx="5355" formatCode="General">
                  <c:v>-0.22869598962388701</c:v>
                </c:pt>
                <c:pt idx="5356" formatCode="General">
                  <c:v>-0.22035866423446299</c:v>
                </c:pt>
                <c:pt idx="5357" formatCode="General">
                  <c:v>-0.21213109650005901</c:v>
                </c:pt>
                <c:pt idx="5358" formatCode="General">
                  <c:v>-0.203341152872897</c:v>
                </c:pt>
                <c:pt idx="5359" formatCode="General">
                  <c:v>-0.19320330744634101</c:v>
                </c:pt>
                <c:pt idx="5360" formatCode="General">
                  <c:v>-0.18080806384321699</c:v>
                </c:pt>
                <c:pt idx="5361" formatCode="General">
                  <c:v>-0.16520267602070701</c:v>
                </c:pt>
                <c:pt idx="5362" formatCode="General">
                  <c:v>-0.14662541797440401</c:v>
                </c:pt>
                <c:pt idx="5363" formatCode="General">
                  <c:v>-0.12611615523344</c:v>
                </c:pt>
                <c:pt idx="5364" formatCode="General">
                  <c:v>-0.10465700406553401</c:v>
                </c:pt>
                <c:pt idx="5365" formatCode="General">
                  <c:v>-8.3608776874061805E-2</c:v>
                </c:pt>
                <c:pt idx="5366" formatCode="General">
                  <c:v>-6.2872550142980002E-2</c:v>
                </c:pt>
                <c:pt idx="5367" formatCode="General">
                  <c:v>-4.2432414356099998E-2</c:v>
                </c:pt>
                <c:pt idx="5368" formatCode="General">
                  <c:v>-2.4246954728333801E-2</c:v>
                </c:pt>
                <c:pt idx="5369" formatCode="General">
                  <c:v>-9.5705940745260901E-3</c:v>
                </c:pt>
                <c:pt idx="5370" formatCode="General">
                  <c:v>2.6493091217929601E-3</c:v>
                </c:pt>
                <c:pt idx="5371" formatCode="General">
                  <c:v>1.3478881649240101E-2</c:v>
                </c:pt>
                <c:pt idx="5372" formatCode="General">
                  <c:v>2.3770905593558399E-2</c:v>
                </c:pt>
                <c:pt idx="5373" formatCode="General">
                  <c:v>3.4133876632369997E-2</c:v>
                </c:pt>
                <c:pt idx="5374" formatCode="General">
                  <c:v>4.4739425200527497E-2</c:v>
                </c:pt>
                <c:pt idx="5375" formatCode="General">
                  <c:v>5.6201290377241198E-2</c:v>
                </c:pt>
                <c:pt idx="5376" formatCode="General">
                  <c:v>6.8576336155777906E-2</c:v>
                </c:pt>
                <c:pt idx="5377" formatCode="General">
                  <c:v>8.1628050473917899E-2</c:v>
                </c:pt>
                <c:pt idx="5378" formatCode="General">
                  <c:v>9.4698397657305394E-2</c:v>
                </c:pt>
                <c:pt idx="5379" formatCode="General">
                  <c:v>0.10733827313486501</c:v>
                </c:pt>
                <c:pt idx="5380" formatCode="General">
                  <c:v>0.120541818601514</c:v>
                </c:pt>
                <c:pt idx="5381" formatCode="General">
                  <c:v>0.134826879714739</c:v>
                </c:pt>
                <c:pt idx="5382" formatCode="General">
                  <c:v>0.148887073869757</c:v>
                </c:pt>
                <c:pt idx="5383" formatCode="General">
                  <c:v>0.16213375132090299</c:v>
                </c:pt>
                <c:pt idx="5384" formatCode="General">
                  <c:v>0.17492109877338499</c:v>
                </c:pt>
                <c:pt idx="5385" formatCode="General">
                  <c:v>0.18696179743017299</c:v>
                </c:pt>
                <c:pt idx="5386" formatCode="General">
                  <c:v>0.19788563217502</c:v>
                </c:pt>
                <c:pt idx="5387" formatCode="General">
                  <c:v>0.20815595743873</c:v>
                </c:pt>
                <c:pt idx="5388" formatCode="General">
                  <c:v>0.21809206735231501</c:v>
                </c:pt>
                <c:pt idx="5389" formatCode="General">
                  <c:v>0.22678655909928799</c:v>
                </c:pt>
                <c:pt idx="5390" formatCode="General">
                  <c:v>0.23449789065537999</c:v>
                </c:pt>
                <c:pt idx="5391" formatCode="General">
                  <c:v>0.24258037163266499</c:v>
                </c:pt>
                <c:pt idx="5392" formatCode="General">
                  <c:v>0.25077494357698898</c:v>
                </c:pt>
                <c:pt idx="5393" formatCode="General">
                  <c:v>0.259193461673485</c:v>
                </c:pt>
                <c:pt idx="5394" formatCode="General">
                  <c:v>0.269045504626094</c:v>
                </c:pt>
                <c:pt idx="5395" formatCode="General">
                  <c:v>0.28004815939035099</c:v>
                </c:pt>
                <c:pt idx="5396" formatCode="General">
                  <c:v>0.292066565917174</c:v>
                </c:pt>
                <c:pt idx="5397" formatCode="General">
                  <c:v>0.30498557740026599</c:v>
                </c:pt>
                <c:pt idx="5398" formatCode="General">
                  <c:v>0.31863576234822999</c:v>
                </c:pt>
                <c:pt idx="5399" formatCode="General">
                  <c:v>0.33362485314344698</c:v>
                </c:pt>
                <c:pt idx="5400" formatCode="General">
                  <c:v>0.349213362929508</c:v>
                </c:pt>
                <c:pt idx="5401" formatCode="General">
                  <c:v>0.36416714935855599</c:v>
                </c:pt>
                <c:pt idx="5402" formatCode="General">
                  <c:v>0.37766453585960003</c:v>
                </c:pt>
                <c:pt idx="5403" formatCode="General">
                  <c:v>0.38965323478799102</c:v>
                </c:pt>
                <c:pt idx="5404" formatCode="General">
                  <c:v>0.40030134199221101</c:v>
                </c:pt>
                <c:pt idx="5405" formatCode="General">
                  <c:v>0.40940554715727401</c:v>
                </c:pt>
                <c:pt idx="5406" formatCode="General">
                  <c:v>0.41789704862849397</c:v>
                </c:pt>
                <c:pt idx="5407" formatCode="General">
                  <c:v>0.426014586944436</c:v>
                </c:pt>
                <c:pt idx="5408" formatCode="General">
                  <c:v>0.433318159648382</c:v>
                </c:pt>
                <c:pt idx="5409" formatCode="General">
                  <c:v>0.44076063595917397</c:v>
                </c:pt>
                <c:pt idx="5410" formatCode="General">
                  <c:v>0.44972753878612098</c:v>
                </c:pt>
                <c:pt idx="5411" formatCode="General">
                  <c:v>0.46041974036875599</c:v>
                </c:pt>
                <c:pt idx="5412" formatCode="General">
                  <c:v>0.47154512703441898</c:v>
                </c:pt>
                <c:pt idx="5413" formatCode="General">
                  <c:v>0.48202158634133502</c:v>
                </c:pt>
                <c:pt idx="5414" formatCode="General">
                  <c:v>0.49179760149148399</c:v>
                </c:pt>
                <c:pt idx="5415" formatCode="General">
                  <c:v>0.500810054157239</c:v>
                </c:pt>
                <c:pt idx="5416" formatCode="General">
                  <c:v>0.50801026875140198</c:v>
                </c:pt>
                <c:pt idx="5417" formatCode="General">
                  <c:v>0.51253895590573595</c:v>
                </c:pt>
                <c:pt idx="5418" formatCode="General">
                  <c:v>0.51458842279773198</c:v>
                </c:pt>
                <c:pt idx="5419" formatCode="General">
                  <c:v>0.515264971038081</c:v>
                </c:pt>
                <c:pt idx="5420" formatCode="General">
                  <c:v>0.515974186839249</c:v>
                </c:pt>
                <c:pt idx="5421" formatCode="General">
                  <c:v>0.51675674751856004</c:v>
                </c:pt>
                <c:pt idx="5422" formatCode="General">
                  <c:v>0.51736533346687896</c:v>
                </c:pt>
                <c:pt idx="5423" formatCode="General">
                  <c:v>0.51834416305754505</c:v>
                </c:pt>
                <c:pt idx="5424" formatCode="General">
                  <c:v>0.52007465127501995</c:v>
                </c:pt>
                <c:pt idx="5425" formatCode="General">
                  <c:v>0.52204462368120597</c:v>
                </c:pt>
                <c:pt idx="5426" formatCode="General">
                  <c:v>0.52314907596685301</c:v>
                </c:pt>
                <c:pt idx="5427" formatCode="General">
                  <c:v>0.52244375812405297</c:v>
                </c:pt>
                <c:pt idx="5428" formatCode="General">
                  <c:v>0.52074493739178596</c:v>
                </c:pt>
                <c:pt idx="5429" formatCode="General">
                  <c:v>0.51984658471119505</c:v>
                </c:pt>
                <c:pt idx="5430" formatCode="General">
                  <c:v>0.51957671696191199</c:v>
                </c:pt>
                <c:pt idx="5431" formatCode="General">
                  <c:v>0.51980317404177601</c:v>
                </c:pt>
                <c:pt idx="5432" formatCode="General">
                  <c:v>0.52071199558263803</c:v>
                </c:pt>
                <c:pt idx="5433" formatCode="General">
                  <c:v>0.52228105098070299</c:v>
                </c:pt>
                <c:pt idx="5434" formatCode="General">
                  <c:v>0.52477404304542197</c:v>
                </c:pt>
                <c:pt idx="5435" formatCode="General">
                  <c:v>0.52856469031968401</c:v>
                </c:pt>
                <c:pt idx="5436" formatCode="General">
                  <c:v>0.533653504219468</c:v>
                </c:pt>
                <c:pt idx="5437" formatCode="General">
                  <c:v>0.54040712147758796</c:v>
                </c:pt>
                <c:pt idx="5438" formatCode="General">
                  <c:v>0.54886644403774099</c:v>
                </c:pt>
                <c:pt idx="5439" formatCode="General">
                  <c:v>0.55800637950244703</c:v>
                </c:pt>
                <c:pt idx="5440" formatCode="General">
                  <c:v>0.567825773559689</c:v>
                </c:pt>
                <c:pt idx="5441" formatCode="General">
                  <c:v>0.57827395083266497</c:v>
                </c:pt>
                <c:pt idx="5442" formatCode="General">
                  <c:v>0.58893083258437295</c:v>
                </c:pt>
                <c:pt idx="5443" formatCode="General">
                  <c:v>0.59920536828441495</c:v>
                </c:pt>
                <c:pt idx="5444" formatCode="General">
                  <c:v>0.60778961539430998</c:v>
                </c:pt>
                <c:pt idx="5445" formatCode="General">
                  <c:v>0.61388486695418298</c:v>
                </c:pt>
                <c:pt idx="5446" formatCode="General">
                  <c:v>0.61820336540346799</c:v>
                </c:pt>
                <c:pt idx="5447" formatCode="General">
                  <c:v>0.62122317066474297</c:v>
                </c:pt>
                <c:pt idx="5448" formatCode="General">
                  <c:v>0.62273506198241502</c:v>
                </c:pt>
                <c:pt idx="5449" formatCode="General">
                  <c:v>0.62336359196380298</c:v>
                </c:pt>
                <c:pt idx="5450" formatCode="General">
                  <c:v>0.62443570908361801</c:v>
                </c:pt>
                <c:pt idx="5451" formatCode="General">
                  <c:v>0.62530807451496495</c:v>
                </c:pt>
                <c:pt idx="5452" formatCode="General">
                  <c:v>0.62368694516247403</c:v>
                </c:pt>
                <c:pt idx="5453" formatCode="General">
                  <c:v>0.61890688122606297</c:v>
                </c:pt>
                <c:pt idx="5454" formatCode="General">
                  <c:v>0.61178159826789302</c:v>
                </c:pt>
                <c:pt idx="5455" formatCode="General">
                  <c:v>0.60362827260968899</c:v>
                </c:pt>
                <c:pt idx="5456" formatCode="General">
                  <c:v>0.59503716849696897</c:v>
                </c:pt>
                <c:pt idx="5457" formatCode="General">
                  <c:v>0.58622309053666499</c:v>
                </c:pt>
                <c:pt idx="5458" formatCode="General">
                  <c:v>0.57735104371627999</c:v>
                </c:pt>
                <c:pt idx="5459" formatCode="General">
                  <c:v>0.56786122634093705</c:v>
                </c:pt>
                <c:pt idx="5460" formatCode="General">
                  <c:v>0.55730959832651805</c:v>
                </c:pt>
                <c:pt idx="5461" formatCode="General">
                  <c:v>0.54657625496397499</c:v>
                </c:pt>
                <c:pt idx="5462" formatCode="General">
                  <c:v>0.53656752114887296</c:v>
                </c:pt>
                <c:pt idx="5463" formatCode="General">
                  <c:v>0.52705421032729405</c:v>
                </c:pt>
                <c:pt idx="5464" formatCode="General">
                  <c:v>0.51752126104952101</c:v>
                </c:pt>
                <c:pt idx="5465" formatCode="General">
                  <c:v>0.50822078548539296</c:v>
                </c:pt>
                <c:pt idx="5466" formatCode="General">
                  <c:v>0.49891993497467502</c:v>
                </c:pt>
                <c:pt idx="5467" formatCode="General">
                  <c:v>0.48951421938402601</c:v>
                </c:pt>
                <c:pt idx="5468" formatCode="General">
                  <c:v>0.480688868910641</c:v>
                </c:pt>
                <c:pt idx="5469" formatCode="General">
                  <c:v>0.47259925364885702</c:v>
                </c:pt>
                <c:pt idx="5470" formatCode="General">
                  <c:v>0.46549914477854698</c:v>
                </c:pt>
                <c:pt idx="5471" formatCode="General">
                  <c:v>0.460409347223112</c:v>
                </c:pt>
                <c:pt idx="5472" formatCode="General">
                  <c:v>0.45717645978652499</c:v>
                </c:pt>
                <c:pt idx="5473" formatCode="General">
                  <c:v>0.454753046360232</c:v>
                </c:pt>
                <c:pt idx="5474" formatCode="General">
                  <c:v>0.45362568374312001</c:v>
                </c:pt>
                <c:pt idx="5475" formatCode="General">
                  <c:v>0.453438251221296</c:v>
                </c:pt>
                <c:pt idx="5476" formatCode="General">
                  <c:v>0.45271640394763402</c:v>
                </c:pt>
                <c:pt idx="5477" formatCode="General">
                  <c:v>0.45083721593028198</c:v>
                </c:pt>
                <c:pt idx="5478" formatCode="General">
                  <c:v>0.447463404397554</c:v>
                </c:pt>
                <c:pt idx="5479" formatCode="General">
                  <c:v>0.443162124479625</c:v>
                </c:pt>
                <c:pt idx="5480" formatCode="General">
                  <c:v>0.43795598954681297</c:v>
                </c:pt>
                <c:pt idx="5481" formatCode="General">
                  <c:v>0.43172171611605897</c:v>
                </c:pt>
                <c:pt idx="5482" formatCode="General">
                  <c:v>0.42505002112215901</c:v>
                </c:pt>
                <c:pt idx="5483" formatCode="General">
                  <c:v>0.41733872480800699</c:v>
                </c:pt>
                <c:pt idx="5484" formatCode="General">
                  <c:v>0.407721465175576</c:v>
                </c:pt>
                <c:pt idx="5485" formatCode="General">
                  <c:v>0.39627414977893999</c:v>
                </c:pt>
                <c:pt idx="5486" formatCode="General">
                  <c:v>0.38309404542844699</c:v>
                </c:pt>
                <c:pt idx="5487" formatCode="General">
                  <c:v>0.36798484040198598</c:v>
                </c:pt>
                <c:pt idx="5488" formatCode="General">
                  <c:v>0.35200950777561701</c:v>
                </c:pt>
                <c:pt idx="5489" formatCode="General">
                  <c:v>0.33568218286491902</c:v>
                </c:pt>
                <c:pt idx="5490" formatCode="General">
                  <c:v>0.31943411945380301</c:v>
                </c:pt>
                <c:pt idx="5491" formatCode="General">
                  <c:v>0.304409775321136</c:v>
                </c:pt>
                <c:pt idx="5492" formatCode="General">
                  <c:v>0.290691608416424</c:v>
                </c:pt>
                <c:pt idx="5493" formatCode="General">
                  <c:v>0.27817056994310901</c:v>
                </c:pt>
                <c:pt idx="5494" formatCode="General">
                  <c:v>0.266298835280114</c:v>
                </c:pt>
                <c:pt idx="5495" formatCode="General">
                  <c:v>0.25505011587367699</c:v>
                </c:pt>
                <c:pt idx="5496" formatCode="General">
                  <c:v>0.24543118932633801</c:v>
                </c:pt>
                <c:pt idx="5497" formatCode="General">
                  <c:v>0.23716680211957999</c:v>
                </c:pt>
                <c:pt idx="5498" formatCode="General">
                  <c:v>0.229488000826405</c:v>
                </c:pt>
                <c:pt idx="5499" formatCode="General">
                  <c:v>0.22208281460953</c:v>
                </c:pt>
                <c:pt idx="5500" formatCode="General">
                  <c:v>0.21487125326991699</c:v>
                </c:pt>
                <c:pt idx="5501" formatCode="General">
                  <c:v>0.20849612370079301</c:v>
                </c:pt>
                <c:pt idx="5502" formatCode="General">
                  <c:v>0.20283442596725901</c:v>
                </c:pt>
                <c:pt idx="5503" formatCode="General">
                  <c:v>0.19684479236569</c:v>
                </c:pt>
                <c:pt idx="5504" formatCode="General">
                  <c:v>0.19022942176633301</c:v>
                </c:pt>
                <c:pt idx="5505" formatCode="General">
                  <c:v>0.18302027044199001</c:v>
                </c:pt>
                <c:pt idx="5506" formatCode="General">
                  <c:v>0.17500288135702299</c:v>
                </c:pt>
                <c:pt idx="5507" formatCode="General">
                  <c:v>0.165970447098925</c:v>
                </c:pt>
                <c:pt idx="5508" formatCode="General">
                  <c:v>0.15552350884645899</c:v>
                </c:pt>
                <c:pt idx="5509" formatCode="General">
                  <c:v>0.14263542203094201</c:v>
                </c:pt>
                <c:pt idx="5510" formatCode="General">
                  <c:v>0.12727555069150401</c:v>
                </c:pt>
                <c:pt idx="5511" formatCode="General">
                  <c:v>0.109250283366999</c:v>
                </c:pt>
                <c:pt idx="5512" formatCode="General">
                  <c:v>8.83601941867007E-2</c:v>
                </c:pt>
                <c:pt idx="5513" formatCode="General">
                  <c:v>6.5567570400938205E-2</c:v>
                </c:pt>
                <c:pt idx="5514" formatCode="General">
                  <c:v>4.2213108145675103E-2</c:v>
                </c:pt>
                <c:pt idx="5515" formatCode="General">
                  <c:v>1.9284443081821399E-2</c:v>
                </c:pt>
                <c:pt idx="5516" formatCode="General">
                  <c:v>-4.2038561581891802E-3</c:v>
                </c:pt>
                <c:pt idx="5517" formatCode="General">
                  <c:v>-2.8835382839054801E-2</c:v>
                </c:pt>
                <c:pt idx="5518" formatCode="General">
                  <c:v>-5.37555777815691E-2</c:v>
                </c:pt>
                <c:pt idx="5519" formatCode="General">
                  <c:v>-7.8902774058215497E-2</c:v>
                </c:pt>
                <c:pt idx="5520" formatCode="General">
                  <c:v>-0.10371236434990801</c:v>
                </c:pt>
                <c:pt idx="5521" formatCode="General">
                  <c:v>-0.12681040478553901</c:v>
                </c:pt>
                <c:pt idx="5522" formatCode="General">
                  <c:v>-0.147599143925042</c:v>
                </c:pt>
                <c:pt idx="5523" formatCode="General">
                  <c:v>-0.16545365848087101</c:v>
                </c:pt>
                <c:pt idx="5524" formatCode="General">
                  <c:v>-0.17997074935492599</c:v>
                </c:pt>
                <c:pt idx="5525" formatCode="General">
                  <c:v>-0.19122927474334001</c:v>
                </c:pt>
                <c:pt idx="5526" formatCode="General">
                  <c:v>-0.19931811027496399</c:v>
                </c:pt>
                <c:pt idx="5527" formatCode="General">
                  <c:v>-0.20423452151802399</c:v>
                </c:pt>
                <c:pt idx="5528" formatCode="General">
                  <c:v>-0.20651443311682099</c:v>
                </c:pt>
                <c:pt idx="5529" formatCode="General">
                  <c:v>-0.20752122052279401</c:v>
                </c:pt>
                <c:pt idx="5530" formatCode="General">
                  <c:v>-0.20780135862406099</c:v>
                </c:pt>
                <c:pt idx="5531" formatCode="General">
                  <c:v>-0.208207696709275</c:v>
                </c:pt>
                <c:pt idx="5532" formatCode="General">
                  <c:v>-0.20964052033772401</c:v>
                </c:pt>
                <c:pt idx="5533" formatCode="General">
                  <c:v>-0.21188716191541301</c:v>
                </c:pt>
                <c:pt idx="5534" formatCode="General">
                  <c:v>-0.215068186136878</c:v>
                </c:pt>
                <c:pt idx="5535" formatCode="General">
                  <c:v>-0.22032270752199201</c:v>
                </c:pt>
                <c:pt idx="5536" formatCode="General">
                  <c:v>-0.22814174355393499</c:v>
                </c:pt>
                <c:pt idx="5537" formatCode="General">
                  <c:v>-0.23762944131137501</c:v>
                </c:pt>
                <c:pt idx="5538" formatCode="General">
                  <c:v>-0.247950890007921</c:v>
                </c:pt>
                <c:pt idx="5539" formatCode="General">
                  <c:v>-0.258147817904683</c:v>
                </c:pt>
                <c:pt idx="5540" formatCode="General">
                  <c:v>-0.26816498150082602</c:v>
                </c:pt>
                <c:pt idx="5541" formatCode="General">
                  <c:v>-0.27858924934020501</c:v>
                </c:pt>
                <c:pt idx="5542" formatCode="General">
                  <c:v>-0.28959472639031097</c:v>
                </c:pt>
                <c:pt idx="5543" formatCode="General">
                  <c:v>-0.30087066329652101</c:v>
                </c:pt>
                <c:pt idx="5544" formatCode="General">
                  <c:v>-0.31162511914811603</c:v>
                </c:pt>
                <c:pt idx="5545" formatCode="General">
                  <c:v>-0.32218183195885902</c:v>
                </c:pt>
                <c:pt idx="5546" formatCode="General">
                  <c:v>-0.33402008930708699</c:v>
                </c:pt>
                <c:pt idx="5547" formatCode="General">
                  <c:v>-0.34715265608654899</c:v>
                </c:pt>
                <c:pt idx="5548" formatCode="General">
                  <c:v>-0.36068016102863798</c:v>
                </c:pt>
                <c:pt idx="5549" formatCode="General">
                  <c:v>-0.37433801061092897</c:v>
                </c:pt>
                <c:pt idx="5550" formatCode="General">
                  <c:v>-0.38782884841779303</c:v>
                </c:pt>
                <c:pt idx="5551" formatCode="General">
                  <c:v>-0.40052604281826798</c:v>
                </c:pt>
                <c:pt idx="5552" formatCode="General">
                  <c:v>-0.41197154806168701</c:v>
                </c:pt>
                <c:pt idx="5553" formatCode="General">
                  <c:v>-0.42141473102876398</c:v>
                </c:pt>
                <c:pt idx="5554" formatCode="General">
                  <c:v>-0.42868333995056501</c:v>
                </c:pt>
                <c:pt idx="5555" formatCode="General">
                  <c:v>-0.43435819270689102</c:v>
                </c:pt>
                <c:pt idx="5556" formatCode="General">
                  <c:v>-0.43839134492269599</c:v>
                </c:pt>
                <c:pt idx="5557" formatCode="General">
                  <c:v>-0.44079821466966801</c:v>
                </c:pt>
                <c:pt idx="5558" formatCode="General">
                  <c:v>-0.44188174098886901</c:v>
                </c:pt>
                <c:pt idx="5559" formatCode="General">
                  <c:v>-0.44245389939815999</c:v>
                </c:pt>
                <c:pt idx="5560" formatCode="General">
                  <c:v>-0.44253991862811298</c:v>
                </c:pt>
                <c:pt idx="5561" formatCode="General">
                  <c:v>-0.44245977067289199</c:v>
                </c:pt>
                <c:pt idx="5562" formatCode="General">
                  <c:v>-0.44326240424694402</c:v>
                </c:pt>
                <c:pt idx="5563" formatCode="General">
                  <c:v>-0.44545755543322502</c:v>
                </c:pt>
                <c:pt idx="5564" formatCode="General">
                  <c:v>-0.44941389638104501</c:v>
                </c:pt>
                <c:pt idx="5565" formatCode="General">
                  <c:v>-0.45396498004925201</c:v>
                </c:pt>
                <c:pt idx="5566" formatCode="General">
                  <c:v>-0.45704240673604402</c:v>
                </c:pt>
                <c:pt idx="5567" formatCode="General">
                  <c:v>-0.45896315266260002</c:v>
                </c:pt>
                <c:pt idx="5568" formatCode="General">
                  <c:v>-0.46066688379124798</c:v>
                </c:pt>
                <c:pt idx="5569" formatCode="General">
                  <c:v>-0.46197875472497002</c:v>
                </c:pt>
                <c:pt idx="5570" formatCode="General">
                  <c:v>-0.46324054440650902</c:v>
                </c:pt>
                <c:pt idx="5571" formatCode="General">
                  <c:v>-0.464473192835201</c:v>
                </c:pt>
                <c:pt idx="5572" formatCode="General">
                  <c:v>-0.46584322754004598</c:v>
                </c:pt>
                <c:pt idx="5573" formatCode="General">
                  <c:v>-0.46731697817287399</c:v>
                </c:pt>
                <c:pt idx="5574" formatCode="General">
                  <c:v>-0.46836418591158202</c:v>
                </c:pt>
                <c:pt idx="5575" formatCode="General">
                  <c:v>-0.46973421195561599</c:v>
                </c:pt>
                <c:pt idx="5576" formatCode="General">
                  <c:v>-0.47254462796528801</c:v>
                </c:pt>
                <c:pt idx="5577" formatCode="General">
                  <c:v>-0.476509043159421</c:v>
                </c:pt>
                <c:pt idx="5578" formatCode="General">
                  <c:v>-0.481767640861402</c:v>
                </c:pt>
                <c:pt idx="5579" formatCode="General">
                  <c:v>-0.48848941124556899</c:v>
                </c:pt>
                <c:pt idx="5580" formatCode="General">
                  <c:v>-0.495503178034429</c:v>
                </c:pt>
                <c:pt idx="5581" formatCode="General">
                  <c:v>-0.50242612221481597</c:v>
                </c:pt>
                <c:pt idx="5582" formatCode="General">
                  <c:v>-0.51035632670832398</c:v>
                </c:pt>
                <c:pt idx="5583" formatCode="General">
                  <c:v>-0.51942417142693997</c:v>
                </c:pt>
                <c:pt idx="5584" formatCode="General">
                  <c:v>-0.528577144967041</c:v>
                </c:pt>
                <c:pt idx="5585" formatCode="General">
                  <c:v>-0.53789773536600904</c:v>
                </c:pt>
                <c:pt idx="5586" formatCode="General">
                  <c:v>-0.54885535336198199</c:v>
                </c:pt>
                <c:pt idx="5587" formatCode="General">
                  <c:v>-0.56176914086233198</c:v>
                </c:pt>
                <c:pt idx="5588" formatCode="General">
                  <c:v>-0.575212149471793</c:v>
                </c:pt>
                <c:pt idx="5589" formatCode="General">
                  <c:v>-0.58866614048878396</c:v>
                </c:pt>
                <c:pt idx="5590" formatCode="General">
                  <c:v>-0.60220678266918004</c:v>
                </c:pt>
                <c:pt idx="5591" formatCode="General">
                  <c:v>-0.61515508991415702</c:v>
                </c:pt>
                <c:pt idx="5592" formatCode="General">
                  <c:v>-0.62618725485446103</c:v>
                </c:pt>
                <c:pt idx="5593" formatCode="General">
                  <c:v>-0.63296789409603305</c:v>
                </c:pt>
                <c:pt idx="5594" formatCode="General">
                  <c:v>-0.63431850658813105</c:v>
                </c:pt>
                <c:pt idx="5595" formatCode="General">
                  <c:v>-0.63107541154036195</c:v>
                </c:pt>
                <c:pt idx="5596" formatCode="General">
                  <c:v>-0.62435205067465105</c:v>
                </c:pt>
                <c:pt idx="5597" formatCode="General">
                  <c:v>-0.615509704933484</c:v>
                </c:pt>
                <c:pt idx="5598" formatCode="General">
                  <c:v>-0.60567779429356094</c:v>
                </c:pt>
                <c:pt idx="5599" formatCode="General">
                  <c:v>-0.59549245500635495</c:v>
                </c:pt>
                <c:pt idx="5600" formatCode="General">
                  <c:v>-0.58519203799933295</c:v>
                </c:pt>
                <c:pt idx="5601" formatCode="General">
                  <c:v>-0.57544459129668502</c:v>
                </c:pt>
                <c:pt idx="5602" formatCode="General">
                  <c:v>-0.56649850791560696</c:v>
                </c:pt>
                <c:pt idx="5603" formatCode="General">
                  <c:v>-0.55713573735544197</c:v>
                </c:pt>
                <c:pt idx="5604" formatCode="General">
                  <c:v>-0.546286216894867</c:v>
                </c:pt>
                <c:pt idx="5605" formatCode="General">
                  <c:v>-0.53429337878699701</c:v>
                </c:pt>
                <c:pt idx="5606" formatCode="General">
                  <c:v>-0.52236773050515894</c:v>
                </c:pt>
                <c:pt idx="5607" formatCode="General">
                  <c:v>-0.51140724210891797</c:v>
                </c:pt>
                <c:pt idx="5608" formatCode="General">
                  <c:v>-0.50065758655361803</c:v>
                </c:pt>
                <c:pt idx="5609" formatCode="General">
                  <c:v>-0.48874840505369499</c:v>
                </c:pt>
                <c:pt idx="5610" formatCode="General">
                  <c:v>-0.47559833872753299</c:v>
                </c:pt>
                <c:pt idx="5611" formatCode="General">
                  <c:v>-0.46299666833132602</c:v>
                </c:pt>
                <c:pt idx="5612" formatCode="General">
                  <c:v>-0.45261777815134402</c:v>
                </c:pt>
                <c:pt idx="5613" formatCode="General">
                  <c:v>-0.44404201408843103</c:v>
                </c:pt>
                <c:pt idx="5614" formatCode="General">
                  <c:v>-0.43632643223010498</c:v>
                </c:pt>
                <c:pt idx="5615" formatCode="General">
                  <c:v>-0.42924329669077399</c:v>
                </c:pt>
                <c:pt idx="5616" formatCode="General">
                  <c:v>-0.42281013402850798</c:v>
                </c:pt>
                <c:pt idx="5617" formatCode="General">
                  <c:v>-0.41577832169335899</c:v>
                </c:pt>
                <c:pt idx="5618" formatCode="General">
                  <c:v>-0.40676334203151199</c:v>
                </c:pt>
                <c:pt idx="5619" formatCode="General">
                  <c:v>-0.39591824920246799</c:v>
                </c:pt>
                <c:pt idx="5620" formatCode="General">
                  <c:v>-0.38351375203507299</c:v>
                </c:pt>
                <c:pt idx="5621" formatCode="General">
                  <c:v>-0.36942760683938303</c:v>
                </c:pt>
                <c:pt idx="5622" formatCode="General">
                  <c:v>-0.35401210598059701</c:v>
                </c:pt>
                <c:pt idx="5623" formatCode="General">
                  <c:v>-0.33827697004777602</c:v>
                </c:pt>
                <c:pt idx="5624" formatCode="General">
                  <c:v>-0.32285588644207303</c:v>
                </c:pt>
                <c:pt idx="5625" formatCode="General">
                  <c:v>-0.307748620414798</c:v>
                </c:pt>
                <c:pt idx="5626" formatCode="General">
                  <c:v>-0.293299272500532</c:v>
                </c:pt>
                <c:pt idx="5627" formatCode="General">
                  <c:v>-0.27969773837829198</c:v>
                </c:pt>
                <c:pt idx="5628" formatCode="General">
                  <c:v>-0.26707510492079101</c:v>
                </c:pt>
                <c:pt idx="5629" formatCode="General">
                  <c:v>-0.25519260031993002</c:v>
                </c:pt>
                <c:pt idx="5630" formatCode="General">
                  <c:v>-0.24416633876565</c:v>
                </c:pt>
                <c:pt idx="5631" formatCode="General">
                  <c:v>-0.23430466411940401</c:v>
                </c:pt>
                <c:pt idx="5632" formatCode="General">
                  <c:v>-0.22490059500972301</c:v>
                </c:pt>
                <c:pt idx="5633" formatCode="General">
                  <c:v>-0.21590098045289499</c:v>
                </c:pt>
                <c:pt idx="5634" formatCode="General">
                  <c:v>-0.20746389240598501</c:v>
                </c:pt>
                <c:pt idx="5635" formatCode="General">
                  <c:v>-0.19958181310017001</c:v>
                </c:pt>
                <c:pt idx="5636" formatCode="General">
                  <c:v>-0.19227031525454599</c:v>
                </c:pt>
                <c:pt idx="5637" formatCode="General">
                  <c:v>-0.18394103104055501</c:v>
                </c:pt>
                <c:pt idx="5638" formatCode="General">
                  <c:v>-0.17293655404393099</c:v>
                </c:pt>
                <c:pt idx="5639" formatCode="General">
                  <c:v>-0.16071318581382599</c:v>
                </c:pt>
                <c:pt idx="5640" formatCode="General">
                  <c:v>-0.14863506999216</c:v>
                </c:pt>
                <c:pt idx="5641" formatCode="General">
                  <c:v>-0.13670265817994101</c:v>
                </c:pt>
                <c:pt idx="5642" formatCode="General">
                  <c:v>-0.124389057271377</c:v>
                </c:pt>
                <c:pt idx="5643" formatCode="General">
                  <c:v>-0.111984583963191</c:v>
                </c:pt>
                <c:pt idx="5644" formatCode="General">
                  <c:v>-0.100548555429293</c:v>
                </c:pt>
                <c:pt idx="5645" formatCode="General">
                  <c:v>-8.9606720197532005E-2</c:v>
                </c:pt>
                <c:pt idx="5646" formatCode="General">
                  <c:v>-7.9235958498732897E-2</c:v>
                </c:pt>
                <c:pt idx="5647" formatCode="General">
                  <c:v>-6.9525153433676504E-2</c:v>
                </c:pt>
                <c:pt idx="5648" formatCode="General">
                  <c:v>-6.0415178374145402E-2</c:v>
                </c:pt>
                <c:pt idx="5649" formatCode="General">
                  <c:v>-5.1792624959943703E-2</c:v>
                </c:pt>
                <c:pt idx="5650" formatCode="General">
                  <c:v>-4.2995986340001097E-2</c:v>
                </c:pt>
                <c:pt idx="5651" formatCode="General">
                  <c:v>-3.3319973398841803E-2</c:v>
                </c:pt>
                <c:pt idx="5652" formatCode="General">
                  <c:v>-2.2417744869840599E-2</c:v>
                </c:pt>
                <c:pt idx="5653" formatCode="General">
                  <c:v>-1.0510485495244E-2</c:v>
                </c:pt>
                <c:pt idx="5654" formatCode="General">
                  <c:v>1.4958845092199601E-3</c:v>
                </c:pt>
                <c:pt idx="5655" formatCode="General">
                  <c:v>1.21838983481573E-2</c:v>
                </c:pt>
                <c:pt idx="5656" formatCode="General">
                  <c:v>2.1707777567113101E-2</c:v>
                </c:pt>
                <c:pt idx="5657" formatCode="General">
                  <c:v>3.0492523155515001E-2</c:v>
                </c:pt>
                <c:pt idx="5658" formatCode="General">
                  <c:v>3.84008856729251E-2</c:v>
                </c:pt>
                <c:pt idx="5659" formatCode="General">
                  <c:v>4.6131908413795698E-2</c:v>
                </c:pt>
                <c:pt idx="5660" formatCode="General">
                  <c:v>5.2782150605866898E-2</c:v>
                </c:pt>
                <c:pt idx="5661" formatCode="General">
                  <c:v>5.6865868513469003E-2</c:v>
                </c:pt>
                <c:pt idx="5662" formatCode="General">
                  <c:v>5.8968671961722799E-2</c:v>
                </c:pt>
                <c:pt idx="5663" formatCode="General">
                  <c:v>6.0308730287744E-2</c:v>
                </c:pt>
                <c:pt idx="5664" formatCode="General">
                  <c:v>6.1062495378040302E-2</c:v>
                </c:pt>
                <c:pt idx="5665" formatCode="General">
                  <c:v>6.1586019918418701E-2</c:v>
                </c:pt>
                <c:pt idx="5666" formatCode="General">
                  <c:v>6.2893895855649307E-2</c:v>
                </c:pt>
                <c:pt idx="5667" formatCode="General">
                  <c:v>6.6233078205851406E-2</c:v>
                </c:pt>
                <c:pt idx="5668" formatCode="General">
                  <c:v>7.2254277761626601E-2</c:v>
                </c:pt>
                <c:pt idx="5669" formatCode="General">
                  <c:v>8.1165165690979493E-2</c:v>
                </c:pt>
                <c:pt idx="5670" formatCode="General">
                  <c:v>9.3100018054436795E-2</c:v>
                </c:pt>
                <c:pt idx="5671" formatCode="General">
                  <c:v>0.10708264049986201</c:v>
                </c:pt>
                <c:pt idx="5672" formatCode="General">
                  <c:v>0.12230708139268801</c:v>
                </c:pt>
                <c:pt idx="5673" formatCode="General">
                  <c:v>0.13857360115183301</c:v>
                </c:pt>
                <c:pt idx="5674" formatCode="General">
                  <c:v>0.155684609187283</c:v>
                </c:pt>
                <c:pt idx="5675" formatCode="General">
                  <c:v>0.173773726100312</c:v>
                </c:pt>
                <c:pt idx="5676" formatCode="General">
                  <c:v>0.19271336461701599</c:v>
                </c:pt>
                <c:pt idx="5677" formatCode="General">
                  <c:v>0.211948828394494</c:v>
                </c:pt>
                <c:pt idx="5678" formatCode="General">
                  <c:v>0.23078643243576</c:v>
                </c:pt>
                <c:pt idx="5679" formatCode="General">
                  <c:v>0.248930999787281</c:v>
                </c:pt>
                <c:pt idx="5680" formatCode="General">
                  <c:v>0.26565340703408302</c:v>
                </c:pt>
                <c:pt idx="5681" formatCode="General">
                  <c:v>0.27984015748192997</c:v>
                </c:pt>
                <c:pt idx="5682" formatCode="General">
                  <c:v>0.29130735161619697</c:v>
                </c:pt>
                <c:pt idx="5683" formatCode="General">
                  <c:v>0.30021529243735301</c:v>
                </c:pt>
                <c:pt idx="5684" formatCode="General">
                  <c:v>0.30722582112975599</c:v>
                </c:pt>
                <c:pt idx="5685" formatCode="General">
                  <c:v>0.31308670258674598</c:v>
                </c:pt>
                <c:pt idx="5686" formatCode="General">
                  <c:v>0.31786213491974002</c:v>
                </c:pt>
                <c:pt idx="5687" formatCode="General">
                  <c:v>0.32181727039910402</c:v>
                </c:pt>
                <c:pt idx="5688" formatCode="General">
                  <c:v>0.32575408974266501</c:v>
                </c:pt>
                <c:pt idx="5689" formatCode="General">
                  <c:v>0.32972230691645499</c:v>
                </c:pt>
                <c:pt idx="5690" formatCode="General">
                  <c:v>0.333442186812834</c:v>
                </c:pt>
                <c:pt idx="5691" formatCode="General">
                  <c:v>0.33765980234583798</c:v>
                </c:pt>
                <c:pt idx="5692" formatCode="General">
                  <c:v>0.342286309883373</c:v>
                </c:pt>
                <c:pt idx="5693" formatCode="General">
                  <c:v>0.34745992314423202</c:v>
                </c:pt>
                <c:pt idx="5694" formatCode="General">
                  <c:v>0.35408003807322602</c:v>
                </c:pt>
                <c:pt idx="5695" formatCode="General">
                  <c:v>0.360670588923517</c:v>
                </c:pt>
                <c:pt idx="5696" formatCode="General">
                  <c:v>0.36599644084578298</c:v>
                </c:pt>
                <c:pt idx="5697" formatCode="General">
                  <c:v>0.37027838973286498</c:v>
                </c:pt>
                <c:pt idx="5698" formatCode="General">
                  <c:v>0.37367884750101299</c:v>
                </c:pt>
                <c:pt idx="5699" formatCode="General">
                  <c:v>0.37746646047440502</c:v>
                </c:pt>
                <c:pt idx="5700" formatCode="General">
                  <c:v>0.38365450044902799</c:v>
                </c:pt>
                <c:pt idx="5701" formatCode="General">
                  <c:v>0.39196132259018202</c:v>
                </c:pt>
                <c:pt idx="5702" formatCode="General">
                  <c:v>0.40127718752515101</c:v>
                </c:pt>
                <c:pt idx="5703" formatCode="General">
                  <c:v>0.411781620449093</c:v>
                </c:pt>
                <c:pt idx="5704" formatCode="General">
                  <c:v>0.42344995405143998</c:v>
                </c:pt>
                <c:pt idx="5705" formatCode="General">
                  <c:v>0.43522209762630798</c:v>
                </c:pt>
                <c:pt idx="5706" formatCode="General">
                  <c:v>0.44631730913453599</c:v>
                </c:pt>
                <c:pt idx="5707" formatCode="General">
                  <c:v>0.45713982632806099</c:v>
                </c:pt>
                <c:pt idx="5708" formatCode="General">
                  <c:v>0.468860469253848</c:v>
                </c:pt>
                <c:pt idx="5709" formatCode="General">
                  <c:v>0.48274725540922803</c:v>
                </c:pt>
                <c:pt idx="5710" formatCode="General">
                  <c:v>0.49866637068948899</c:v>
                </c:pt>
                <c:pt idx="5711" formatCode="General">
                  <c:v>0.51522192315065096</c:v>
                </c:pt>
                <c:pt idx="5712" formatCode="General">
                  <c:v>0.53141201989813303</c:v>
                </c:pt>
                <c:pt idx="5713" formatCode="General">
                  <c:v>0.54581402291936998</c:v>
                </c:pt>
                <c:pt idx="5714" formatCode="General">
                  <c:v>0.55837642850712998</c:v>
                </c:pt>
                <c:pt idx="5715" formatCode="General">
                  <c:v>0.57091572992052397</c:v>
                </c:pt>
                <c:pt idx="5716" formatCode="General">
                  <c:v>0.58245517800572699</c:v>
                </c:pt>
                <c:pt idx="5717" formatCode="General">
                  <c:v>0.59185400144535305</c:v>
                </c:pt>
                <c:pt idx="5718" formatCode="General">
                  <c:v>0.59975128317400495</c:v>
                </c:pt>
                <c:pt idx="5719" formatCode="General">
                  <c:v>0.60606282369114906</c:v>
                </c:pt>
                <c:pt idx="5720" formatCode="General">
                  <c:v>0.61044587026160402</c:v>
                </c:pt>
                <c:pt idx="5721" formatCode="General">
                  <c:v>0.61256858594488195</c:v>
                </c:pt>
                <c:pt idx="5722" formatCode="General">
                  <c:v>0.61130219233857497</c:v>
                </c:pt>
                <c:pt idx="5723" formatCode="General">
                  <c:v>0.6061235844074</c:v>
                </c:pt>
                <c:pt idx="5724" formatCode="General">
                  <c:v>0.59755209700446099</c:v>
                </c:pt>
                <c:pt idx="5725" formatCode="General">
                  <c:v>0.58700371253320005</c:v>
                </c:pt>
                <c:pt idx="5726" formatCode="General">
                  <c:v>0.57603773014613902</c:v>
                </c:pt>
                <c:pt idx="5727" formatCode="General">
                  <c:v>0.56508162357560499</c:v>
                </c:pt>
                <c:pt idx="5728" formatCode="General">
                  <c:v>0.55403037389522103</c:v>
                </c:pt>
                <c:pt idx="5729" formatCode="General">
                  <c:v>0.54380819023376703</c:v>
                </c:pt>
                <c:pt idx="5730" formatCode="General">
                  <c:v>0.53625682089314797</c:v>
                </c:pt>
                <c:pt idx="5731" formatCode="General">
                  <c:v>0.53157152138475805</c:v>
                </c:pt>
                <c:pt idx="5732" formatCode="General">
                  <c:v>0.53010118279682905</c:v>
                </c:pt>
                <c:pt idx="5733" formatCode="General">
                  <c:v>0.53199836129941402</c:v>
                </c:pt>
                <c:pt idx="5734" formatCode="General">
                  <c:v>0.536605996515373</c:v>
                </c:pt>
                <c:pt idx="5735" formatCode="General">
                  <c:v>0.54303893740972398</c:v>
                </c:pt>
                <c:pt idx="5736" formatCode="General">
                  <c:v>0.55092892661107895</c:v>
                </c:pt>
                <c:pt idx="5737" formatCode="General">
                  <c:v>0.56054713220521502</c:v>
                </c:pt>
                <c:pt idx="5738" formatCode="General">
                  <c:v>0.57078031172339905</c:v>
                </c:pt>
                <c:pt idx="5739" formatCode="General">
                  <c:v>0.58082125521466199</c:v>
                </c:pt>
                <c:pt idx="5740" formatCode="General">
                  <c:v>0.590573074589965</c:v>
                </c:pt>
                <c:pt idx="5741" formatCode="General">
                  <c:v>0.59945637912430905</c:v>
                </c:pt>
                <c:pt idx="5742" formatCode="General">
                  <c:v>0.60631232970721305</c:v>
                </c:pt>
                <c:pt idx="5743" formatCode="General">
                  <c:v>0.61007940383539505</c:v>
                </c:pt>
                <c:pt idx="5744" formatCode="General">
                  <c:v>0.60959357133413805</c:v>
                </c:pt>
                <c:pt idx="5745" formatCode="General">
                  <c:v>0.60466424827660803</c:v>
                </c:pt>
                <c:pt idx="5746" formatCode="General">
                  <c:v>0.59607617873673602</c:v>
                </c:pt>
                <c:pt idx="5747" formatCode="General">
                  <c:v>0.58379198919640296</c:v>
                </c:pt>
                <c:pt idx="5748" formatCode="General">
                  <c:v>0.56880304458682995</c:v>
                </c:pt>
                <c:pt idx="5749" formatCode="General">
                  <c:v>0.55301688557677098</c:v>
                </c:pt>
                <c:pt idx="5750" formatCode="General">
                  <c:v>0.53665486683941699</c:v>
                </c:pt>
                <c:pt idx="5751" formatCode="General">
                  <c:v>0.51953055253291403</c:v>
                </c:pt>
                <c:pt idx="5752" formatCode="General">
                  <c:v>0.50276337788613901</c:v>
                </c:pt>
                <c:pt idx="5753" formatCode="General">
                  <c:v>0.48755409294294899</c:v>
                </c:pt>
                <c:pt idx="5754" formatCode="General">
                  <c:v>0.47321813722146799</c:v>
                </c:pt>
                <c:pt idx="5755" formatCode="General">
                  <c:v>0.45995392708592198</c:v>
                </c:pt>
                <c:pt idx="5756" formatCode="General">
                  <c:v>0.44900980856135098</c:v>
                </c:pt>
                <c:pt idx="5757" formatCode="General">
                  <c:v>0.44100335539649999</c:v>
                </c:pt>
                <c:pt idx="5758" formatCode="General">
                  <c:v>0.43548487591606999</c:v>
                </c:pt>
                <c:pt idx="5759" formatCode="General">
                  <c:v>0.43175173507460402</c:v>
                </c:pt>
                <c:pt idx="5760" formatCode="General">
                  <c:v>0.42926901596907002</c:v>
                </c:pt>
                <c:pt idx="5761" formatCode="General">
                  <c:v>0.42717790642241599</c:v>
                </c:pt>
                <c:pt idx="5762" formatCode="General">
                  <c:v>0.42506897204314298</c:v>
                </c:pt>
                <c:pt idx="5763" formatCode="General">
                  <c:v>0.42154790775762102</c:v>
                </c:pt>
                <c:pt idx="5764" formatCode="General">
                  <c:v>0.41610628903642799</c:v>
                </c:pt>
                <c:pt idx="5765" formatCode="General">
                  <c:v>0.41001937519175902</c:v>
                </c:pt>
                <c:pt idx="5766" formatCode="General">
                  <c:v>0.40378488150098002</c:v>
                </c:pt>
                <c:pt idx="5767" formatCode="General">
                  <c:v>0.39693419836218602</c:v>
                </c:pt>
                <c:pt idx="5768" formatCode="General">
                  <c:v>0.38965333820916498</c:v>
                </c:pt>
                <c:pt idx="5769" formatCode="General">
                  <c:v>0.38260484131148298</c:v>
                </c:pt>
                <c:pt idx="5770" formatCode="General">
                  <c:v>0.37648812790010999</c:v>
                </c:pt>
                <c:pt idx="5771" formatCode="General">
                  <c:v>0.37168367181054601</c:v>
                </c:pt>
                <c:pt idx="5772" formatCode="General">
                  <c:v>0.36734003732232101</c:v>
                </c:pt>
                <c:pt idx="5773" formatCode="General">
                  <c:v>0.36291662767391802</c:v>
                </c:pt>
                <c:pt idx="5774" formatCode="General">
                  <c:v>0.35835230302283699</c:v>
                </c:pt>
                <c:pt idx="5775" formatCode="General">
                  <c:v>0.35308680731737502</c:v>
                </c:pt>
                <c:pt idx="5776" formatCode="General">
                  <c:v>0.347222749466848</c:v>
                </c:pt>
                <c:pt idx="5777" formatCode="General">
                  <c:v>0.341621809565333</c:v>
                </c:pt>
                <c:pt idx="5778" formatCode="General">
                  <c:v>0.33637799262923701</c:v>
                </c:pt>
                <c:pt idx="5779" formatCode="General">
                  <c:v>0.33107966308019399</c:v>
                </c:pt>
                <c:pt idx="5780" formatCode="General">
                  <c:v>0.32471370484133699</c:v>
                </c:pt>
                <c:pt idx="5781" formatCode="General">
                  <c:v>0.31575839805716899</c:v>
                </c:pt>
                <c:pt idx="5782" formatCode="General">
                  <c:v>0.30420101504858799</c:v>
                </c:pt>
                <c:pt idx="5783" formatCode="General">
                  <c:v>0.28979868649332902</c:v>
                </c:pt>
                <c:pt idx="5784" formatCode="General">
                  <c:v>0.27168191917336798</c:v>
                </c:pt>
                <c:pt idx="5785" formatCode="General">
                  <c:v>0.25075325286283401</c:v>
                </c:pt>
                <c:pt idx="5786" formatCode="General">
                  <c:v>0.228306612088265</c:v>
                </c:pt>
                <c:pt idx="5787" formatCode="General">
                  <c:v>0.20507731876346799</c:v>
                </c:pt>
                <c:pt idx="5788" formatCode="General">
                  <c:v>0.18164577884072799</c:v>
                </c:pt>
                <c:pt idx="5789" formatCode="General">
                  <c:v>0.15761811288406699</c:v>
                </c:pt>
                <c:pt idx="5790" formatCode="General">
                  <c:v>0.133536312185213</c:v>
                </c:pt>
                <c:pt idx="5791" formatCode="General">
                  <c:v>0.110531679642084</c:v>
                </c:pt>
                <c:pt idx="5792" formatCode="General">
                  <c:v>8.8866010005563198E-2</c:v>
                </c:pt>
                <c:pt idx="5793" formatCode="General">
                  <c:v>6.8641544802388002E-2</c:v>
                </c:pt>
                <c:pt idx="5794" formatCode="General">
                  <c:v>5.0000691770092899E-2</c:v>
                </c:pt>
                <c:pt idx="5795" formatCode="General">
                  <c:v>3.3224873347828601E-2</c:v>
                </c:pt>
                <c:pt idx="5796" formatCode="General">
                  <c:v>1.86291878204453E-2</c:v>
                </c:pt>
                <c:pt idx="5797" formatCode="General">
                  <c:v>6.1396691933468996E-3</c:v>
                </c:pt>
                <c:pt idx="5798" formatCode="General">
                  <c:v>-4.9519544002743004E-3</c:v>
                </c:pt>
                <c:pt idx="5799" formatCode="General">
                  <c:v>-1.4992714537739499E-2</c:v>
                </c:pt>
                <c:pt idx="5800" formatCode="General">
                  <c:v>-2.3622931530793902E-2</c:v>
                </c:pt>
                <c:pt idx="5801" formatCode="General">
                  <c:v>-3.0758793363223701E-2</c:v>
                </c:pt>
                <c:pt idx="5802" formatCode="General">
                  <c:v>-3.6704339997303603E-2</c:v>
                </c:pt>
                <c:pt idx="5803" formatCode="General">
                  <c:v>-4.2208839715226598E-2</c:v>
                </c:pt>
                <c:pt idx="5804" formatCode="General">
                  <c:v>-4.7255506966890501E-2</c:v>
                </c:pt>
                <c:pt idx="5805" formatCode="General">
                  <c:v>-5.1173962469961802E-2</c:v>
                </c:pt>
                <c:pt idx="5806" formatCode="General">
                  <c:v>-5.35892441998361E-2</c:v>
                </c:pt>
                <c:pt idx="5807" formatCode="General">
                  <c:v>-5.4737036030318202E-2</c:v>
                </c:pt>
                <c:pt idx="5808" formatCode="General">
                  <c:v>-5.5472586135279701E-2</c:v>
                </c:pt>
                <c:pt idx="5809" formatCode="General">
                  <c:v>-5.6108507348767399E-2</c:v>
                </c:pt>
                <c:pt idx="5810" formatCode="General">
                  <c:v>-5.7804341669748502E-2</c:v>
                </c:pt>
                <c:pt idx="5811" formatCode="General">
                  <c:v>-6.1594744253257498E-2</c:v>
                </c:pt>
                <c:pt idx="5812" formatCode="General">
                  <c:v>-6.6824139561353205E-2</c:v>
                </c:pt>
                <c:pt idx="5813" formatCode="General">
                  <c:v>-7.3085651073149793E-2</c:v>
                </c:pt>
                <c:pt idx="5814" formatCode="General">
                  <c:v>-7.9800192452652297E-2</c:v>
                </c:pt>
                <c:pt idx="5815" formatCode="General">
                  <c:v>-8.5951386933516699E-2</c:v>
                </c:pt>
                <c:pt idx="5816" formatCode="General">
                  <c:v>-9.1904948973150893E-2</c:v>
                </c:pt>
                <c:pt idx="5817" formatCode="General">
                  <c:v>-9.8893704347656E-2</c:v>
                </c:pt>
                <c:pt idx="5818" formatCode="General">
                  <c:v>-0.108196069515965</c:v>
                </c:pt>
                <c:pt idx="5819" formatCode="General">
                  <c:v>-0.12040798494546801</c:v>
                </c:pt>
                <c:pt idx="5820" formatCode="General">
                  <c:v>-0.135208951738923</c:v>
                </c:pt>
                <c:pt idx="5821" formatCode="General">
                  <c:v>-0.15150639125926499</c:v>
                </c:pt>
                <c:pt idx="5822" formatCode="General">
                  <c:v>-0.16768253018016899</c:v>
                </c:pt>
                <c:pt idx="5823" formatCode="General">
                  <c:v>-0.18284749393921501</c:v>
                </c:pt>
                <c:pt idx="5824" formatCode="General">
                  <c:v>-0.196752206580391</c:v>
                </c:pt>
                <c:pt idx="5825" formatCode="General">
                  <c:v>-0.20949249444291501</c:v>
                </c:pt>
                <c:pt idx="5826" formatCode="General">
                  <c:v>-0.22147046947164101</c:v>
                </c:pt>
                <c:pt idx="5827" formatCode="General">
                  <c:v>-0.23297036143924499</c:v>
                </c:pt>
                <c:pt idx="5828" formatCode="General">
                  <c:v>-0.24393420534480101</c:v>
                </c:pt>
                <c:pt idx="5829" formatCode="General">
                  <c:v>-0.25417497859850202</c:v>
                </c:pt>
                <c:pt idx="5830" formatCode="General">
                  <c:v>-0.263164291920782</c:v>
                </c:pt>
                <c:pt idx="5831" formatCode="General">
                  <c:v>-0.27084019094281903</c:v>
                </c:pt>
                <c:pt idx="5832" formatCode="General">
                  <c:v>-0.27826187247957201</c:v>
                </c:pt>
                <c:pt idx="5833" formatCode="General">
                  <c:v>-0.28554361557684599</c:v>
                </c:pt>
                <c:pt idx="5834" formatCode="General">
                  <c:v>-0.29312486417102601</c:v>
                </c:pt>
                <c:pt idx="5835" formatCode="General">
                  <c:v>-0.30249762010891701</c:v>
                </c:pt>
                <c:pt idx="5836" formatCode="General">
                  <c:v>-0.313385175803164</c:v>
                </c:pt>
                <c:pt idx="5837" formatCode="General">
                  <c:v>-0.32393430025704001</c:v>
                </c:pt>
                <c:pt idx="5838" formatCode="General">
                  <c:v>-0.33306235647287702</c:v>
                </c:pt>
                <c:pt idx="5839" formatCode="General">
                  <c:v>-0.34058377832195103</c:v>
                </c:pt>
                <c:pt idx="5840" formatCode="General">
                  <c:v>-0.34648239385377899</c:v>
                </c:pt>
                <c:pt idx="5841" formatCode="General">
                  <c:v>-0.351335202998524</c:v>
                </c:pt>
                <c:pt idx="5842" formatCode="General">
                  <c:v>-0.35617077435765199</c:v>
                </c:pt>
                <c:pt idx="5843" formatCode="General">
                  <c:v>-0.36148379964831101</c:v>
                </c:pt>
                <c:pt idx="5844" formatCode="General">
                  <c:v>-0.36708704748224902</c:v>
                </c:pt>
                <c:pt idx="5845" formatCode="General">
                  <c:v>-0.37257729747561602</c:v>
                </c:pt>
                <c:pt idx="5846" formatCode="General">
                  <c:v>-0.37797426364716202</c:v>
                </c:pt>
                <c:pt idx="5847" formatCode="General">
                  <c:v>-0.383240332014115</c:v>
                </c:pt>
                <c:pt idx="5848" formatCode="General">
                  <c:v>-0.388375168373018</c:v>
                </c:pt>
                <c:pt idx="5849" formatCode="General">
                  <c:v>-0.39462838726518301</c:v>
                </c:pt>
                <c:pt idx="5850" formatCode="General">
                  <c:v>-0.40316020942099801</c:v>
                </c:pt>
                <c:pt idx="5851" formatCode="General">
                  <c:v>-0.41374779006564</c:v>
                </c:pt>
                <c:pt idx="5852" formatCode="General">
                  <c:v>-0.42602037977250401</c:v>
                </c:pt>
                <c:pt idx="5853" formatCode="General">
                  <c:v>-0.44029644565739201</c:v>
                </c:pt>
                <c:pt idx="5854" formatCode="General">
                  <c:v>-0.45664667030357198</c:v>
                </c:pt>
                <c:pt idx="5855" formatCode="General">
                  <c:v>-0.47501942276028197</c:v>
                </c:pt>
                <c:pt idx="5856" formatCode="General">
                  <c:v>-0.494793115392692</c:v>
                </c:pt>
                <c:pt idx="5857" formatCode="General">
                  <c:v>-0.51485893469505195</c:v>
                </c:pt>
                <c:pt idx="5858" formatCode="General">
                  <c:v>-0.53422982592426205</c:v>
                </c:pt>
                <c:pt idx="5859" formatCode="General">
                  <c:v>-0.55173566119855699</c:v>
                </c:pt>
                <c:pt idx="5860" formatCode="General">
                  <c:v>-0.56674716713504603</c:v>
                </c:pt>
                <c:pt idx="5861" formatCode="General">
                  <c:v>-0.57962559912992895</c:v>
                </c:pt>
                <c:pt idx="5862" formatCode="General">
                  <c:v>-0.58994617543427097</c:v>
                </c:pt>
                <c:pt idx="5863" formatCode="General">
                  <c:v>-0.59716451991900499</c:v>
                </c:pt>
                <c:pt idx="5864" formatCode="General">
                  <c:v>-0.60198072879385101</c:v>
                </c:pt>
                <c:pt idx="5865" formatCode="General">
                  <c:v>-0.60458483552956699</c:v>
                </c:pt>
                <c:pt idx="5866" formatCode="General">
                  <c:v>-0.60501053214446698</c:v>
                </c:pt>
                <c:pt idx="5867" formatCode="General">
                  <c:v>-0.60384746952740898</c:v>
                </c:pt>
                <c:pt idx="5868" formatCode="General">
                  <c:v>-0.60183899173409305</c:v>
                </c:pt>
                <c:pt idx="5869" formatCode="General">
                  <c:v>-0.59911687511483103</c:v>
                </c:pt>
                <c:pt idx="5870" formatCode="General">
                  <c:v>-0.59670385314990504</c:v>
                </c:pt>
                <c:pt idx="5871" formatCode="General">
                  <c:v>-0.596106505391789</c:v>
                </c:pt>
                <c:pt idx="5872" formatCode="General">
                  <c:v>-0.59763860623661702</c:v>
                </c:pt>
                <c:pt idx="5873" formatCode="General">
                  <c:v>-0.60157096803517196</c:v>
                </c:pt>
                <c:pt idx="5874" formatCode="General">
                  <c:v>-0.60832267044298005</c:v>
                </c:pt>
                <c:pt idx="5875" formatCode="General">
                  <c:v>-0.61792845357430104</c:v>
                </c:pt>
                <c:pt idx="5876" formatCode="General">
                  <c:v>-0.62940348789451295</c:v>
                </c:pt>
                <c:pt idx="5877" formatCode="General">
                  <c:v>-0.64138547080342301</c:v>
                </c:pt>
                <c:pt idx="5878" formatCode="General">
                  <c:v>-0.65291995625208399</c:v>
                </c:pt>
                <c:pt idx="5879" formatCode="General">
                  <c:v>-0.66349183925812805</c:v>
                </c:pt>
                <c:pt idx="5880" formatCode="General">
                  <c:v>-0.67312598666811896</c:v>
                </c:pt>
                <c:pt idx="5881" formatCode="General">
                  <c:v>-0.68162365429891003</c:v>
                </c:pt>
                <c:pt idx="5882" formatCode="General">
                  <c:v>-0.68774211985859501</c:v>
                </c:pt>
                <c:pt idx="5883" formatCode="General">
                  <c:v>-0.69016323579667505</c:v>
                </c:pt>
                <c:pt idx="5884" formatCode="General">
                  <c:v>-0.68903622805640197</c:v>
                </c:pt>
                <c:pt idx="5885" formatCode="General">
                  <c:v>-0.68566105334659699</c:v>
                </c:pt>
                <c:pt idx="5886" formatCode="General">
                  <c:v>-0.67993525086139694</c:v>
                </c:pt>
                <c:pt idx="5887" formatCode="General">
                  <c:v>-0.67105792835480804</c:v>
                </c:pt>
                <c:pt idx="5888" formatCode="General">
                  <c:v>-0.65953614548172901</c:v>
                </c:pt>
                <c:pt idx="5889" formatCode="General">
                  <c:v>-0.64638834007297097</c:v>
                </c:pt>
                <c:pt idx="5890" formatCode="General">
                  <c:v>-0.63239947566617605</c:v>
                </c:pt>
                <c:pt idx="5891" formatCode="General">
                  <c:v>-0.61751937764365195</c:v>
                </c:pt>
                <c:pt idx="5892" formatCode="General">
                  <c:v>-0.60174366327716899</c:v>
                </c:pt>
                <c:pt idx="5893" formatCode="General">
                  <c:v>-0.58584518378428097</c:v>
                </c:pt>
                <c:pt idx="5894" formatCode="General">
                  <c:v>-0.57057883927685304</c:v>
                </c:pt>
                <c:pt idx="5895" formatCode="General">
                  <c:v>-0.5565033670924</c:v>
                </c:pt>
                <c:pt idx="5896" formatCode="General">
                  <c:v>-0.54469038094705102</c:v>
                </c:pt>
                <c:pt idx="5897" formatCode="General">
                  <c:v>-0.53612416810852404</c:v>
                </c:pt>
                <c:pt idx="5898" formatCode="General">
                  <c:v>-0.53072508360565795</c:v>
                </c:pt>
                <c:pt idx="5899" formatCode="General">
                  <c:v>-0.52752193596722796</c:v>
                </c:pt>
                <c:pt idx="5900" formatCode="General">
                  <c:v>-0.52579262331648502</c:v>
                </c:pt>
                <c:pt idx="5901" formatCode="General">
                  <c:v>-0.52589783412671298</c:v>
                </c:pt>
                <c:pt idx="5902" formatCode="General">
                  <c:v>-0.527499762735685</c:v>
                </c:pt>
                <c:pt idx="5903" formatCode="General">
                  <c:v>-0.52962766868099997</c:v>
                </c:pt>
                <c:pt idx="5904" formatCode="General">
                  <c:v>-0.53249735293571399</c:v>
                </c:pt>
                <c:pt idx="5905" formatCode="General">
                  <c:v>-0.53658946088092596</c:v>
                </c:pt>
                <c:pt idx="5906" formatCode="General">
                  <c:v>-0.54143514673034099</c:v>
                </c:pt>
                <c:pt idx="5907" formatCode="General">
                  <c:v>-0.54684388870356704</c:v>
                </c:pt>
                <c:pt idx="5908" formatCode="General">
                  <c:v>-0.55249525599319704</c:v>
                </c:pt>
                <c:pt idx="5909" formatCode="General">
                  <c:v>-0.55802301586167402</c:v>
                </c:pt>
                <c:pt idx="5910" formatCode="General">
                  <c:v>-0.56279064449099203</c:v>
                </c:pt>
                <c:pt idx="5911" formatCode="General">
                  <c:v>-0.56575977925349996</c:v>
                </c:pt>
                <c:pt idx="5912" formatCode="General">
                  <c:v>-0.56643478204072095</c:v>
                </c:pt>
                <c:pt idx="5913" formatCode="General">
                  <c:v>-0.56470372406300995</c:v>
                </c:pt>
                <c:pt idx="5914" formatCode="General">
                  <c:v>-0.56038703772109899</c:v>
                </c:pt>
                <c:pt idx="5915" formatCode="General">
                  <c:v>-0.55270608054138903</c:v>
                </c:pt>
                <c:pt idx="5916" formatCode="General">
                  <c:v>-0.541829026602623</c:v>
                </c:pt>
                <c:pt idx="5917" formatCode="General">
                  <c:v>-0.52867848137960705</c:v>
                </c:pt>
                <c:pt idx="5918" formatCode="General">
                  <c:v>-0.51376240821454999</c:v>
                </c:pt>
                <c:pt idx="5919" formatCode="General">
                  <c:v>-0.49624900766088498</c:v>
                </c:pt>
                <c:pt idx="5920" formatCode="General">
                  <c:v>-0.47607681776508398</c:v>
                </c:pt>
                <c:pt idx="5921" formatCode="General">
                  <c:v>-0.45551304116923202</c:v>
                </c:pt>
                <c:pt idx="5922" formatCode="General">
                  <c:v>-0.43568047945623301</c:v>
                </c:pt>
                <c:pt idx="5923" formatCode="General">
                  <c:v>-0.41622865166247602</c:v>
                </c:pt>
                <c:pt idx="5924" formatCode="General">
                  <c:v>-0.39727937719580297</c:v>
                </c:pt>
                <c:pt idx="5925" formatCode="General">
                  <c:v>-0.37887641475778</c:v>
                </c:pt>
                <c:pt idx="5926" formatCode="General">
                  <c:v>-0.360060042578495</c:v>
                </c:pt>
                <c:pt idx="5927" formatCode="General">
                  <c:v>-0.34054559599984402</c:v>
                </c:pt>
                <c:pt idx="5928" formatCode="General">
                  <c:v>-0.32150596566055001</c:v>
                </c:pt>
                <c:pt idx="5929" formatCode="General">
                  <c:v>-0.30321205191199702</c:v>
                </c:pt>
                <c:pt idx="5930" formatCode="General">
                  <c:v>-0.28610835048210198</c:v>
                </c:pt>
                <c:pt idx="5931" formatCode="General">
                  <c:v>-0.27137693227338799</c:v>
                </c:pt>
                <c:pt idx="5932" formatCode="General">
                  <c:v>-0.25884615403765399</c:v>
                </c:pt>
                <c:pt idx="5933" formatCode="General">
                  <c:v>-0.247638126796596</c:v>
                </c:pt>
                <c:pt idx="5934" formatCode="General">
                  <c:v>-0.237663527345192</c:v>
                </c:pt>
                <c:pt idx="5935" formatCode="General">
                  <c:v>-0.228600030952408</c:v>
                </c:pt>
                <c:pt idx="5936" formatCode="General">
                  <c:v>-0.22006334956999299</c:v>
                </c:pt>
                <c:pt idx="5937" formatCode="General">
                  <c:v>-0.21230049956459701</c:v>
                </c:pt>
                <c:pt idx="5938" formatCode="General">
                  <c:v>-0.204469860590519</c:v>
                </c:pt>
                <c:pt idx="5939" formatCode="General">
                  <c:v>-0.19684705667535801</c:v>
                </c:pt>
                <c:pt idx="5940" formatCode="General">
                  <c:v>-0.18955275845948599</c:v>
                </c:pt>
                <c:pt idx="5941" formatCode="General">
                  <c:v>-0.18199753681446099</c:v>
                </c:pt>
                <c:pt idx="5942" formatCode="General">
                  <c:v>-0.17398936166207099</c:v>
                </c:pt>
                <c:pt idx="5943" formatCode="General">
                  <c:v>-0.16491881047646301</c:v>
                </c:pt>
                <c:pt idx="5944" formatCode="General">
                  <c:v>-0.15513996906184499</c:v>
                </c:pt>
                <c:pt idx="5945" formatCode="General">
                  <c:v>-0.145400683389593</c:v>
                </c:pt>
                <c:pt idx="5946" formatCode="General">
                  <c:v>-0.13525264891909899</c:v>
                </c:pt>
                <c:pt idx="5947" formatCode="General">
                  <c:v>-0.12349299598109199</c:v>
                </c:pt>
                <c:pt idx="5948" formatCode="General">
                  <c:v>-0.11003533716096001</c:v>
                </c:pt>
                <c:pt idx="5949" formatCode="General">
                  <c:v>-9.6158148569741794E-2</c:v>
                </c:pt>
                <c:pt idx="5950" formatCode="General">
                  <c:v>-8.2397133900154906E-2</c:v>
                </c:pt>
                <c:pt idx="5951" formatCode="General">
                  <c:v>-6.8183309443600695E-2</c:v>
                </c:pt>
                <c:pt idx="5952" formatCode="General">
                  <c:v>-5.3075744921709203E-2</c:v>
                </c:pt>
                <c:pt idx="5953" formatCode="General">
                  <c:v>-3.70891177914928E-2</c:v>
                </c:pt>
                <c:pt idx="5954" formatCode="General">
                  <c:v>-2.0600131632363902E-2</c:v>
                </c:pt>
                <c:pt idx="5955" formatCode="General">
                  <c:v>-3.52504638011322E-3</c:v>
                </c:pt>
                <c:pt idx="5956" formatCode="General">
                  <c:v>1.43668510111447E-2</c:v>
                </c:pt>
                <c:pt idx="5957" formatCode="General">
                  <c:v>3.2261473068584998E-2</c:v>
                </c:pt>
                <c:pt idx="5958" formatCode="General">
                  <c:v>4.8549940998351401E-2</c:v>
                </c:pt>
                <c:pt idx="5959" formatCode="General">
                  <c:v>6.1728901948548201E-2</c:v>
                </c:pt>
                <c:pt idx="5960" formatCode="General">
                  <c:v>7.1561549297681104E-2</c:v>
                </c:pt>
                <c:pt idx="5961" formatCode="General">
                  <c:v>7.8783716115186295E-2</c:v>
                </c:pt>
                <c:pt idx="5962" formatCode="General">
                  <c:v>8.3555228690644703E-2</c:v>
                </c:pt>
                <c:pt idx="5963" formatCode="General">
                  <c:v>8.6700451617133703E-2</c:v>
                </c:pt>
                <c:pt idx="5964" formatCode="General">
                  <c:v>8.9171082414190306E-2</c:v>
                </c:pt>
                <c:pt idx="5965" formatCode="General">
                  <c:v>9.2695536668391407E-2</c:v>
                </c:pt>
                <c:pt idx="5966" formatCode="General">
                  <c:v>9.8908163679656103E-2</c:v>
                </c:pt>
                <c:pt idx="5967" formatCode="General">
                  <c:v>0.107839477895757</c:v>
                </c:pt>
                <c:pt idx="5968" formatCode="General">
                  <c:v>0.11921435171438199</c:v>
                </c:pt>
                <c:pt idx="5969" formatCode="General">
                  <c:v>0.13305120537844001</c:v>
                </c:pt>
                <c:pt idx="5970" formatCode="General">
                  <c:v>0.15009899003604801</c:v>
                </c:pt>
                <c:pt idx="5971" formatCode="General">
                  <c:v>0.17028933914657399</c:v>
                </c:pt>
                <c:pt idx="5972" formatCode="General">
                  <c:v>0.192069908648691</c:v>
                </c:pt>
                <c:pt idx="5973" formatCode="General">
                  <c:v>0.21339927237418799</c:v>
                </c:pt>
                <c:pt idx="5974" formatCode="General">
                  <c:v>0.23155291119895299</c:v>
                </c:pt>
                <c:pt idx="5975" formatCode="General">
                  <c:v>0.245869339979844</c:v>
                </c:pt>
                <c:pt idx="5976" formatCode="General">
                  <c:v>0.25760871227144799</c:v>
                </c:pt>
                <c:pt idx="5977" formatCode="General">
                  <c:v>0.26734588643934998</c:v>
                </c:pt>
                <c:pt idx="5978" formatCode="General">
                  <c:v>0.27506946707400598</c:v>
                </c:pt>
                <c:pt idx="5979" formatCode="General">
                  <c:v>0.28057100642341198</c:v>
                </c:pt>
                <c:pt idx="5980" formatCode="General">
                  <c:v>0.28467100657047401</c:v>
                </c:pt>
                <c:pt idx="5981" formatCode="General">
                  <c:v>0.28849797765655399</c:v>
                </c:pt>
                <c:pt idx="5982" formatCode="General">
                  <c:v>0.29228934397356099</c:v>
                </c:pt>
                <c:pt idx="5983" formatCode="General">
                  <c:v>0.29587476236126897</c:v>
                </c:pt>
                <c:pt idx="5984" formatCode="General">
                  <c:v>0.299314574014655</c:v>
                </c:pt>
                <c:pt idx="5985" formatCode="General">
                  <c:v>0.30272979589498999</c:v>
                </c:pt>
                <c:pt idx="5986" formatCode="General">
                  <c:v>0.30667412561315499</c:v>
                </c:pt>
                <c:pt idx="5987" formatCode="General">
                  <c:v>0.31227083768464298</c:v>
                </c:pt>
                <c:pt idx="5988" formatCode="General">
                  <c:v>0.32001467389445898</c:v>
                </c:pt>
                <c:pt idx="5989" formatCode="General">
                  <c:v>0.32956749358212301</c:v>
                </c:pt>
                <c:pt idx="5990" formatCode="General">
                  <c:v>0.34010760335630502</c:v>
                </c:pt>
                <c:pt idx="5991" formatCode="General">
                  <c:v>0.35098951187237698</c:v>
                </c:pt>
                <c:pt idx="5992" formatCode="General">
                  <c:v>0.36295451760878</c:v>
                </c:pt>
                <c:pt idx="5993" formatCode="General">
                  <c:v>0.37598394557450399</c:v>
                </c:pt>
                <c:pt idx="5994" formatCode="General">
                  <c:v>0.38950638776103202</c:v>
                </c:pt>
                <c:pt idx="5995" formatCode="General">
                  <c:v>0.40325124722535399</c:v>
                </c:pt>
                <c:pt idx="5996" formatCode="General">
                  <c:v>0.41676394282572299</c:v>
                </c:pt>
                <c:pt idx="5997" formatCode="General">
                  <c:v>0.42896383737138699</c:v>
                </c:pt>
                <c:pt idx="5998" formatCode="General">
                  <c:v>0.43799574784946099</c:v>
                </c:pt>
                <c:pt idx="5999" formatCode="General">
                  <c:v>0.44273691781463897</c:v>
                </c:pt>
                <c:pt idx="6000" formatCode="General">
                  <c:v>0.44392758043205</c:v>
                </c:pt>
                <c:pt idx="6001" formatCode="General">
                  <c:v>0.44378158343906299</c:v>
                </c:pt>
                <c:pt idx="6002" formatCode="General">
                  <c:v>0.44368151961527302</c:v>
                </c:pt>
                <c:pt idx="6003" formatCode="General">
                  <c:v>0.44475894024409102</c:v>
                </c:pt>
                <c:pt idx="6004" formatCode="General">
                  <c:v>0.447766887470539</c:v>
                </c:pt>
                <c:pt idx="6005" formatCode="General">
                  <c:v>0.45148494575577103</c:v>
                </c:pt>
                <c:pt idx="6006" formatCode="General">
                  <c:v>0.454882038497259</c:v>
                </c:pt>
                <c:pt idx="6007" formatCode="General">
                  <c:v>0.45835616393386203</c:v>
                </c:pt>
                <c:pt idx="6008" formatCode="General">
                  <c:v>0.46242517093308599</c:v>
                </c:pt>
                <c:pt idx="6009" formatCode="General">
                  <c:v>0.46788552629074498</c:v>
                </c:pt>
                <c:pt idx="6010" formatCode="General">
                  <c:v>0.47535788485894698</c:v>
                </c:pt>
                <c:pt idx="6011" formatCode="General">
                  <c:v>0.48428260012901603</c:v>
                </c:pt>
                <c:pt idx="6012" formatCode="General">
                  <c:v>0.49368107090242402</c:v>
                </c:pt>
                <c:pt idx="6013" formatCode="General">
                  <c:v>0.50332137206518002</c:v>
                </c:pt>
                <c:pt idx="6014" formatCode="General">
                  <c:v>0.51361929341963097</c:v>
                </c:pt>
                <c:pt idx="6015" formatCode="General">
                  <c:v>0.52476355807187802</c:v>
                </c:pt>
                <c:pt idx="6016" formatCode="General">
                  <c:v>0.535599823000107</c:v>
                </c:pt>
                <c:pt idx="6017" formatCode="General">
                  <c:v>0.54537705294151395</c:v>
                </c:pt>
                <c:pt idx="6018" formatCode="General">
                  <c:v>0.55468877619553603</c:v>
                </c:pt>
                <c:pt idx="6019" formatCode="General">
                  <c:v>0.56339952695393103</c:v>
                </c:pt>
                <c:pt idx="6020" formatCode="General">
                  <c:v>0.57093059105911004</c:v>
                </c:pt>
                <c:pt idx="6021" formatCode="General">
                  <c:v>0.57660586602765196</c:v>
                </c:pt>
                <c:pt idx="6022" formatCode="General">
                  <c:v>0.58138852443164701</c:v>
                </c:pt>
                <c:pt idx="6023" formatCode="General">
                  <c:v>0.58624900983859296</c:v>
                </c:pt>
                <c:pt idx="6024" formatCode="General">
                  <c:v>0.59037988138401398</c:v>
                </c:pt>
                <c:pt idx="6025" formatCode="General">
                  <c:v>0.593933974606216</c:v>
                </c:pt>
                <c:pt idx="6026" formatCode="General">
                  <c:v>0.59692830155964105</c:v>
                </c:pt>
                <c:pt idx="6027" formatCode="General">
                  <c:v>0.59899479397390198</c:v>
                </c:pt>
                <c:pt idx="6028" formatCode="General">
                  <c:v>0.60082443324917101</c:v>
                </c:pt>
                <c:pt idx="6029" formatCode="General">
                  <c:v>0.60365567111660201</c:v>
                </c:pt>
                <c:pt idx="6030" formatCode="General">
                  <c:v>0.60836552269826705</c:v>
                </c:pt>
                <c:pt idx="6031" formatCode="General">
                  <c:v>0.61410227722896304</c:v>
                </c:pt>
                <c:pt idx="6032" formatCode="General">
                  <c:v>0.61959520213520003</c:v>
                </c:pt>
                <c:pt idx="6033" formatCode="General">
                  <c:v>0.62479083970567495</c:v>
                </c:pt>
                <c:pt idx="6034" formatCode="General">
                  <c:v>0.63048930317809704</c:v>
                </c:pt>
                <c:pt idx="6035" formatCode="General">
                  <c:v>0.63603205897626203</c:v>
                </c:pt>
                <c:pt idx="6036" formatCode="General">
                  <c:v>0.63980961594711305</c:v>
                </c:pt>
                <c:pt idx="6037" formatCode="General">
                  <c:v>0.64153929044269997</c:v>
                </c:pt>
                <c:pt idx="6038" formatCode="General">
                  <c:v>0.64174984146316005</c:v>
                </c:pt>
                <c:pt idx="6039" formatCode="General">
                  <c:v>0.64104644488027696</c:v>
                </c:pt>
                <c:pt idx="6040" formatCode="General">
                  <c:v>0.63901302119174297</c:v>
                </c:pt>
                <c:pt idx="6041" formatCode="General">
                  <c:v>0.63453159523757496</c:v>
                </c:pt>
                <c:pt idx="6042" formatCode="General">
                  <c:v>0.627638089151348</c:v>
                </c:pt>
                <c:pt idx="6043" formatCode="General">
                  <c:v>0.61883136538299599</c:v>
                </c:pt>
                <c:pt idx="6044" formatCode="General">
                  <c:v>0.60766420878351801</c:v>
                </c:pt>
                <c:pt idx="6045" formatCode="General">
                  <c:v>0.59434336294187995</c:v>
                </c:pt>
                <c:pt idx="6046" formatCode="General">
                  <c:v>0.57947997910207305</c:v>
                </c:pt>
                <c:pt idx="6047" formatCode="General">
                  <c:v>0.563814405561752</c:v>
                </c:pt>
                <c:pt idx="6048" formatCode="General">
                  <c:v>0.54839595632076399</c:v>
                </c:pt>
                <c:pt idx="6049" formatCode="General">
                  <c:v>0.53372429669282495</c:v>
                </c:pt>
                <c:pt idx="6050" formatCode="General">
                  <c:v>0.52018995079670205</c:v>
                </c:pt>
                <c:pt idx="6051" formatCode="General">
                  <c:v>0.50833374203695403</c:v>
                </c:pt>
                <c:pt idx="6052" formatCode="General">
                  <c:v>0.49858672112299401</c:v>
                </c:pt>
                <c:pt idx="6053" formatCode="General">
                  <c:v>0.49070684048119301</c:v>
                </c:pt>
                <c:pt idx="6054" formatCode="General">
                  <c:v>0.48447072461378299</c:v>
                </c:pt>
                <c:pt idx="6055" formatCode="General">
                  <c:v>0.479966265099177</c:v>
                </c:pt>
                <c:pt idx="6056" formatCode="General">
                  <c:v>0.47771909095382298</c:v>
                </c:pt>
                <c:pt idx="6057" formatCode="General">
                  <c:v>0.47831545366587003</c:v>
                </c:pt>
                <c:pt idx="6058" formatCode="General">
                  <c:v>0.481056484868571</c:v>
                </c:pt>
                <c:pt idx="6059" formatCode="General">
                  <c:v>0.48453620179823798</c:v>
                </c:pt>
                <c:pt idx="6060" formatCode="General">
                  <c:v>0.48795141145146398</c:v>
                </c:pt>
                <c:pt idx="6061" formatCode="General">
                  <c:v>0.49088487905123401</c:v>
                </c:pt>
                <c:pt idx="6062" formatCode="General">
                  <c:v>0.49311556384500699</c:v>
                </c:pt>
                <c:pt idx="6063" formatCode="General">
                  <c:v>0.49488063544147798</c:v>
                </c:pt>
                <c:pt idx="6064" formatCode="General">
                  <c:v>0.49632942367761401</c:v>
                </c:pt>
                <c:pt idx="6065" formatCode="General">
                  <c:v>0.496922124783307</c:v>
                </c:pt>
                <c:pt idx="6066" formatCode="General">
                  <c:v>0.496442229532224</c:v>
                </c:pt>
                <c:pt idx="6067" formatCode="General">
                  <c:v>0.495108386172804</c:v>
                </c:pt>
                <c:pt idx="6068" formatCode="General">
                  <c:v>0.49316393187775798</c:v>
                </c:pt>
                <c:pt idx="6069" formatCode="General">
                  <c:v>0.49003603263839302</c:v>
                </c:pt>
                <c:pt idx="6070" formatCode="General">
                  <c:v>0.48586046913608899</c:v>
                </c:pt>
                <c:pt idx="6071" formatCode="General">
                  <c:v>0.481533479616916</c:v>
                </c:pt>
                <c:pt idx="6072" formatCode="General">
                  <c:v>0.47609312777830798</c:v>
                </c:pt>
                <c:pt idx="6073" formatCode="General">
                  <c:v>0.468409139055532</c:v>
                </c:pt>
                <c:pt idx="6074" formatCode="General">
                  <c:v>0.45746993067736103</c:v>
                </c:pt>
                <c:pt idx="6075" formatCode="General">
                  <c:v>0.44332035303057099</c:v>
                </c:pt>
                <c:pt idx="6076" formatCode="General">
                  <c:v>0.42823726811141999</c:v>
                </c:pt>
                <c:pt idx="6077" formatCode="General">
                  <c:v>0.413746310418736</c:v>
                </c:pt>
                <c:pt idx="6078" formatCode="General">
                  <c:v>0.39993718103030002</c:v>
                </c:pt>
                <c:pt idx="6079" formatCode="General">
                  <c:v>0.38781031509729402</c:v>
                </c:pt>
                <c:pt idx="6080" formatCode="General">
                  <c:v>0.37687492618808299</c:v>
                </c:pt>
                <c:pt idx="6081" formatCode="General">
                  <c:v>0.36487739161223798</c:v>
                </c:pt>
                <c:pt idx="6082" formatCode="General">
                  <c:v>0.35131004923912901</c:v>
                </c:pt>
                <c:pt idx="6083" formatCode="General">
                  <c:v>0.33671896062453799</c:v>
                </c:pt>
                <c:pt idx="6084" formatCode="General">
                  <c:v>0.32152214142796598</c:v>
                </c:pt>
                <c:pt idx="6085" formatCode="General">
                  <c:v>0.30594482390120098</c:v>
                </c:pt>
                <c:pt idx="6086" formatCode="General">
                  <c:v>0.28977734043193998</c:v>
                </c:pt>
                <c:pt idx="6087" formatCode="General">
                  <c:v>0.27257388393883197</c:v>
                </c:pt>
                <c:pt idx="6088" formatCode="General">
                  <c:v>0.25435140200927597</c:v>
                </c:pt>
                <c:pt idx="6089" formatCode="General">
                  <c:v>0.235809882372149</c:v>
                </c:pt>
                <c:pt idx="6090" formatCode="General">
                  <c:v>0.217196673709043</c:v>
                </c:pt>
                <c:pt idx="6091" formatCode="General">
                  <c:v>0.19868165940350299</c:v>
                </c:pt>
                <c:pt idx="6092" formatCode="General">
                  <c:v>0.18100924321363901</c:v>
                </c:pt>
                <c:pt idx="6093" formatCode="General">
                  <c:v>0.16505152807613899</c:v>
                </c:pt>
                <c:pt idx="6094" formatCode="General">
                  <c:v>0.15074604777230599</c:v>
                </c:pt>
                <c:pt idx="6095" formatCode="General">
                  <c:v>0.136363592770327</c:v>
                </c:pt>
                <c:pt idx="6096" formatCode="General">
                  <c:v>0.12069676508591599</c:v>
                </c:pt>
                <c:pt idx="6097" formatCode="General">
                  <c:v>0.10496285785107599</c:v>
                </c:pt>
                <c:pt idx="6098" formatCode="General">
                  <c:v>8.9596618505474401E-2</c:v>
                </c:pt>
                <c:pt idx="6099" formatCode="General">
                  <c:v>7.4042148496274399E-2</c:v>
                </c:pt>
                <c:pt idx="6100" formatCode="General">
                  <c:v>5.84649051565342E-2</c:v>
                </c:pt>
                <c:pt idx="6101" formatCode="General">
                  <c:v>4.3632263092132001E-2</c:v>
                </c:pt>
                <c:pt idx="6102" formatCode="General">
                  <c:v>3.0340976944426098E-2</c:v>
                </c:pt>
                <c:pt idx="6103" formatCode="General">
                  <c:v>1.8207374145465999E-2</c:v>
                </c:pt>
                <c:pt idx="6104" formatCode="General">
                  <c:v>7.4305810262014597E-3</c:v>
                </c:pt>
                <c:pt idx="6105" formatCode="General">
                  <c:v>-2.57184564235517E-3</c:v>
                </c:pt>
                <c:pt idx="6106" formatCode="General">
                  <c:v>-1.26156103649101E-2</c:v>
                </c:pt>
                <c:pt idx="6107" formatCode="General">
                  <c:v>-2.24193667793301E-2</c:v>
                </c:pt>
                <c:pt idx="6108" formatCode="General">
                  <c:v>-3.23250078629614E-2</c:v>
                </c:pt>
                <c:pt idx="6109" formatCode="General">
                  <c:v>-4.2381590372527998E-2</c:v>
                </c:pt>
                <c:pt idx="6110" formatCode="General">
                  <c:v>-5.2637723509844997E-2</c:v>
                </c:pt>
                <c:pt idx="6111" formatCode="General">
                  <c:v>-6.3269347232288997E-2</c:v>
                </c:pt>
                <c:pt idx="6112" formatCode="General">
                  <c:v>-7.3565339810659505E-2</c:v>
                </c:pt>
                <c:pt idx="6113" formatCode="General">
                  <c:v>-8.2090278434039293E-2</c:v>
                </c:pt>
                <c:pt idx="6114" formatCode="General">
                  <c:v>-8.7764796012991794E-2</c:v>
                </c:pt>
                <c:pt idx="6115" formatCode="General">
                  <c:v>-9.1520609625716204E-2</c:v>
                </c:pt>
                <c:pt idx="6116" formatCode="General">
                  <c:v>-9.4898168184859799E-2</c:v>
                </c:pt>
                <c:pt idx="6117" formatCode="General">
                  <c:v>-9.8205245234246702E-2</c:v>
                </c:pt>
                <c:pt idx="6118" formatCode="General">
                  <c:v>-0.101614959579793</c:v>
                </c:pt>
                <c:pt idx="6119" formatCode="General">
                  <c:v>-0.105688775984166</c:v>
                </c:pt>
                <c:pt idx="6120" formatCode="General">
                  <c:v>-0.110453502057259</c:v>
                </c:pt>
                <c:pt idx="6121" formatCode="General">
                  <c:v>-0.115986610039504</c:v>
                </c:pt>
                <c:pt idx="6122" formatCode="General">
                  <c:v>-0.12270565738695099</c:v>
                </c:pt>
                <c:pt idx="6123" formatCode="General">
                  <c:v>-0.13028774267505799</c:v>
                </c:pt>
                <c:pt idx="6124" formatCode="General">
                  <c:v>-0.13913331056950401</c:v>
                </c:pt>
                <c:pt idx="6125" formatCode="General">
                  <c:v>-0.149653990520425</c:v>
                </c:pt>
                <c:pt idx="6126" formatCode="General">
                  <c:v>-0.16159878021372601</c:v>
                </c:pt>
                <c:pt idx="6127" formatCode="General">
                  <c:v>-0.17463288422166301</c:v>
                </c:pt>
                <c:pt idx="6128" formatCode="General">
                  <c:v>-0.18761939110706499</c:v>
                </c:pt>
                <c:pt idx="6129" formatCode="General">
                  <c:v>-0.200419478666711</c:v>
                </c:pt>
                <c:pt idx="6130" formatCode="General">
                  <c:v>-0.21343877786825999</c:v>
                </c:pt>
                <c:pt idx="6131" formatCode="General">
                  <c:v>-0.22614123292379201</c:v>
                </c:pt>
                <c:pt idx="6132" formatCode="General">
                  <c:v>-0.237821184733819</c:v>
                </c:pt>
                <c:pt idx="6133" formatCode="General">
                  <c:v>-0.24814866823270801</c:v>
                </c:pt>
                <c:pt idx="6134" formatCode="General">
                  <c:v>-0.25779288218115298</c:v>
                </c:pt>
                <c:pt idx="6135" formatCode="General">
                  <c:v>-0.26748458430053001</c:v>
                </c:pt>
                <c:pt idx="6136" formatCode="General">
                  <c:v>-0.27766974542619799</c:v>
                </c:pt>
                <c:pt idx="6137" formatCode="General">
                  <c:v>-0.28920660081120497</c:v>
                </c:pt>
                <c:pt idx="6138" formatCode="General">
                  <c:v>-0.30186420547065201</c:v>
                </c:pt>
                <c:pt idx="6139" formatCode="General">
                  <c:v>-0.31458319454693701</c:v>
                </c:pt>
                <c:pt idx="6140" formatCode="General">
                  <c:v>-0.32705364594512598</c:v>
                </c:pt>
                <c:pt idx="6141" formatCode="General">
                  <c:v>-0.33892812540851602</c:v>
                </c:pt>
                <c:pt idx="6142" formatCode="General">
                  <c:v>-0.349236168155516</c:v>
                </c:pt>
                <c:pt idx="6143" formatCode="General">
                  <c:v>-0.358028411336963</c:v>
                </c:pt>
                <c:pt idx="6144" formatCode="General">
                  <c:v>-0.36585098178659298</c:v>
                </c:pt>
                <c:pt idx="6145" formatCode="General">
                  <c:v>-0.37301374027050399</c:v>
                </c:pt>
                <c:pt idx="6146" formatCode="General">
                  <c:v>-0.37924135037552198</c:v>
                </c:pt>
                <c:pt idx="6147" formatCode="General">
                  <c:v>-0.38357492509055302</c:v>
                </c:pt>
                <c:pt idx="6148" formatCode="General">
                  <c:v>-0.385763394099706</c:v>
                </c:pt>
                <c:pt idx="6149" formatCode="General">
                  <c:v>-0.386458731282876</c:v>
                </c:pt>
                <c:pt idx="6150" formatCode="General">
                  <c:v>-0.38630126524638703</c:v>
                </c:pt>
                <c:pt idx="6151" formatCode="General">
                  <c:v>-0.38568404264332201</c:v>
                </c:pt>
                <c:pt idx="6152" formatCode="General">
                  <c:v>-0.385852019362382</c:v>
                </c:pt>
                <c:pt idx="6153" formatCode="General">
                  <c:v>-0.38736991274300397</c:v>
                </c:pt>
                <c:pt idx="6154" formatCode="General">
                  <c:v>-0.39003060811059298</c:v>
                </c:pt>
                <c:pt idx="6155" formatCode="General">
                  <c:v>-0.39437244117522802</c:v>
                </c:pt>
                <c:pt idx="6156" formatCode="General">
                  <c:v>-0.40033459076980499</c:v>
                </c:pt>
                <c:pt idx="6157" formatCode="General">
                  <c:v>-0.40666924308441899</c:v>
                </c:pt>
                <c:pt idx="6158" formatCode="General">
                  <c:v>-0.41309073139793401</c:v>
                </c:pt>
                <c:pt idx="6159" formatCode="General">
                  <c:v>-0.41964873560246901</c:v>
                </c:pt>
                <c:pt idx="6160" formatCode="General">
                  <c:v>-0.42600821783839499</c:v>
                </c:pt>
                <c:pt idx="6161" formatCode="General">
                  <c:v>-0.433213802822773</c:v>
                </c:pt>
                <c:pt idx="6162" formatCode="General">
                  <c:v>-0.44292369002711002</c:v>
                </c:pt>
                <c:pt idx="6163" formatCode="General">
                  <c:v>-0.45524171518837597</c:v>
                </c:pt>
                <c:pt idx="6164" formatCode="General">
                  <c:v>-0.46877032983118799</c:v>
                </c:pt>
                <c:pt idx="6165" formatCode="General">
                  <c:v>-0.482630735129148</c:v>
                </c:pt>
                <c:pt idx="6166" formatCode="General">
                  <c:v>-0.49679002888480001</c:v>
                </c:pt>
                <c:pt idx="6167" formatCode="General">
                  <c:v>-0.51143009188490995</c:v>
                </c:pt>
                <c:pt idx="6168" formatCode="General">
                  <c:v>-0.52736104164515996</c:v>
                </c:pt>
                <c:pt idx="6169" formatCode="General">
                  <c:v>-0.54446859259879699</c:v>
                </c:pt>
                <c:pt idx="6170" formatCode="General">
                  <c:v>-0.56095561592240095</c:v>
                </c:pt>
                <c:pt idx="6171" formatCode="General">
                  <c:v>-0.57638422531256395</c:v>
                </c:pt>
                <c:pt idx="6172" formatCode="General">
                  <c:v>-0.59080466669865095</c:v>
                </c:pt>
                <c:pt idx="6173" formatCode="General">
                  <c:v>-0.60290964396272495</c:v>
                </c:pt>
                <c:pt idx="6174" formatCode="General">
                  <c:v>-0.61248657645252302</c:v>
                </c:pt>
                <c:pt idx="6175" formatCode="General">
                  <c:v>-0.62044516037143904</c:v>
                </c:pt>
                <c:pt idx="6176" formatCode="General">
                  <c:v>-0.62679253854210004</c:v>
                </c:pt>
                <c:pt idx="6177" formatCode="General">
                  <c:v>-0.63155501333484598</c:v>
                </c:pt>
                <c:pt idx="6178" formatCode="General">
                  <c:v>-0.63428661466161995</c:v>
                </c:pt>
                <c:pt idx="6179" formatCode="General">
                  <c:v>-0.63510405930968405</c:v>
                </c:pt>
                <c:pt idx="6180" formatCode="General">
                  <c:v>-0.63489814089169405</c:v>
                </c:pt>
                <c:pt idx="6181" formatCode="General">
                  <c:v>-0.63407360228615495</c:v>
                </c:pt>
                <c:pt idx="6182" formatCode="General">
                  <c:v>-0.63295061175550305</c:v>
                </c:pt>
                <c:pt idx="6183" formatCode="General">
                  <c:v>-0.63231088959281201</c:v>
                </c:pt>
                <c:pt idx="6184" formatCode="General">
                  <c:v>-0.63268075692176895</c:v>
                </c:pt>
                <c:pt idx="6185" formatCode="General">
                  <c:v>-0.63297445502763205</c:v>
                </c:pt>
                <c:pt idx="6186" formatCode="General">
                  <c:v>-0.63254247257075302</c:v>
                </c:pt>
                <c:pt idx="6187" formatCode="General">
                  <c:v>-0.63132477665787201</c:v>
                </c:pt>
                <c:pt idx="6188" formatCode="General">
                  <c:v>-0.62959920948902204</c:v>
                </c:pt>
                <c:pt idx="6189" formatCode="General">
                  <c:v>-0.62876488734984004</c:v>
                </c:pt>
                <c:pt idx="6190" formatCode="General">
                  <c:v>-0.62960370800353405</c:v>
                </c:pt>
                <c:pt idx="6191" formatCode="General">
                  <c:v>-0.63246598693936895</c:v>
                </c:pt>
                <c:pt idx="6192" formatCode="General">
                  <c:v>-0.63714742198531205</c:v>
                </c:pt>
                <c:pt idx="6193" formatCode="General">
                  <c:v>-0.64380025039122202</c:v>
                </c:pt>
                <c:pt idx="6194" formatCode="General">
                  <c:v>-0.65300388804890697</c:v>
                </c:pt>
                <c:pt idx="6195" formatCode="General">
                  <c:v>-0.66389323773033204</c:v>
                </c:pt>
                <c:pt idx="6196" formatCode="General">
                  <c:v>-0.67452385451102104</c:v>
                </c:pt>
                <c:pt idx="6197" formatCode="General">
                  <c:v>-0.68341276680241603</c:v>
                </c:pt>
                <c:pt idx="6198" formatCode="General">
                  <c:v>-0.69020295552274102</c:v>
                </c:pt>
                <c:pt idx="6199" formatCode="General">
                  <c:v>-0.69466380793682403</c:v>
                </c:pt>
                <c:pt idx="6200" formatCode="General">
                  <c:v>-0.69595465772260101</c:v>
                </c:pt>
                <c:pt idx="6201" formatCode="General">
                  <c:v>-0.69303848398844403</c:v>
                </c:pt>
                <c:pt idx="6202" formatCode="General">
                  <c:v>-0.68545900208097199</c:v>
                </c:pt>
                <c:pt idx="6203" formatCode="General">
                  <c:v>-0.67290996205125597</c:v>
                </c:pt>
                <c:pt idx="6204" formatCode="General">
                  <c:v>-0.65660897963116305</c:v>
                </c:pt>
                <c:pt idx="6205" formatCode="General">
                  <c:v>-0.63904947011043201</c:v>
                </c:pt>
                <c:pt idx="6206" formatCode="General">
                  <c:v>-0.62168732141124705</c:v>
                </c:pt>
                <c:pt idx="6207" formatCode="General">
                  <c:v>-0.60535421423994595</c:v>
                </c:pt>
                <c:pt idx="6208" formatCode="General">
                  <c:v>-0.59048966657374402</c:v>
                </c:pt>
                <c:pt idx="6209" formatCode="General">
                  <c:v>-0.57710925671601299</c:v>
                </c:pt>
                <c:pt idx="6210" formatCode="General">
                  <c:v>-0.56464988339526601</c:v>
                </c:pt>
                <c:pt idx="6211" formatCode="General">
                  <c:v>-0.55269096252127803</c:v>
                </c:pt>
                <c:pt idx="6212" formatCode="General">
                  <c:v>-0.54160814639897603</c:v>
                </c:pt>
                <c:pt idx="6213" formatCode="General">
                  <c:v>-0.53195338547988402</c:v>
                </c:pt>
                <c:pt idx="6214" formatCode="General">
                  <c:v>-0.52442034532141202</c:v>
                </c:pt>
                <c:pt idx="6215" formatCode="General">
                  <c:v>-0.51866550274279</c:v>
                </c:pt>
                <c:pt idx="6216" formatCode="General">
                  <c:v>-0.51349758663614198</c:v>
                </c:pt>
                <c:pt idx="6217" formatCode="General">
                  <c:v>-0.50819110891901198</c:v>
                </c:pt>
                <c:pt idx="6218" formatCode="General">
                  <c:v>-0.50205343112738099</c:v>
                </c:pt>
                <c:pt idx="6219" formatCode="General">
                  <c:v>-0.494981614085576</c:v>
                </c:pt>
                <c:pt idx="6220" formatCode="General">
                  <c:v>-0.48657321900013101</c:v>
                </c:pt>
                <c:pt idx="6221" formatCode="General">
                  <c:v>-0.47558628438777101</c:v>
                </c:pt>
                <c:pt idx="6222" formatCode="General">
                  <c:v>-0.46133909494782799</c:v>
                </c:pt>
                <c:pt idx="6223" formatCode="General">
                  <c:v>-0.44464468585522099</c:v>
                </c:pt>
                <c:pt idx="6224" formatCode="General">
                  <c:v>-0.42715305933313202</c:v>
                </c:pt>
                <c:pt idx="6225" formatCode="General">
                  <c:v>-0.409571773719765</c:v>
                </c:pt>
                <c:pt idx="6226" formatCode="General">
                  <c:v>-0.391734832524613</c:v>
                </c:pt>
                <c:pt idx="6227" formatCode="General">
                  <c:v>-0.37315361101072098</c:v>
                </c:pt>
                <c:pt idx="6228" formatCode="General">
                  <c:v>-0.35418074305917402</c:v>
                </c:pt>
                <c:pt idx="6229" formatCode="General">
                  <c:v>-0.335974872214586</c:v>
                </c:pt>
                <c:pt idx="6230" formatCode="General">
                  <c:v>-0.31988833423151503</c:v>
                </c:pt>
                <c:pt idx="6231" formatCode="General">
                  <c:v>-0.30662832785972</c:v>
                </c:pt>
                <c:pt idx="6232" formatCode="General">
                  <c:v>-0.295577020425072</c:v>
                </c:pt>
                <c:pt idx="6233" formatCode="General">
                  <c:v>-0.28607910455927799</c:v>
                </c:pt>
                <c:pt idx="6234" formatCode="General">
                  <c:v>-0.27752810704591302</c:v>
                </c:pt>
                <c:pt idx="6235" formatCode="General">
                  <c:v>-0.26899139491808399</c:v>
                </c:pt>
                <c:pt idx="6236" formatCode="General">
                  <c:v>-0.25955849809128201</c:v>
                </c:pt>
                <c:pt idx="6237" formatCode="General">
                  <c:v>-0.24885636066157399</c:v>
                </c:pt>
                <c:pt idx="6238" formatCode="General">
                  <c:v>-0.23628629530690601</c:v>
                </c:pt>
                <c:pt idx="6239" formatCode="General">
                  <c:v>-0.22222073947668999</c:v>
                </c:pt>
                <c:pt idx="6240" formatCode="General">
                  <c:v>-0.20839265181404801</c:v>
                </c:pt>
                <c:pt idx="6241" formatCode="General">
                  <c:v>-0.19596827268727801</c:v>
                </c:pt>
                <c:pt idx="6242" formatCode="General">
                  <c:v>-0.18549906823986201</c:v>
                </c:pt>
                <c:pt idx="6243" formatCode="General">
                  <c:v>-0.175874308195172</c:v>
                </c:pt>
                <c:pt idx="6244" formatCode="General">
                  <c:v>-0.16550015128645201</c:v>
                </c:pt>
                <c:pt idx="6245" formatCode="General">
                  <c:v>-0.15490480952812899</c:v>
                </c:pt>
                <c:pt idx="6246" formatCode="General">
                  <c:v>-0.14591120254199899</c:v>
                </c:pt>
                <c:pt idx="6247" formatCode="General">
                  <c:v>-0.138629976440106</c:v>
                </c:pt>
                <c:pt idx="6248" formatCode="General">
                  <c:v>-0.13092278185358999</c:v>
                </c:pt>
                <c:pt idx="6249" formatCode="General">
                  <c:v>-0.120899336325762</c:v>
                </c:pt>
                <c:pt idx="6250" formatCode="General">
                  <c:v>-0.107486073703029</c:v>
                </c:pt>
                <c:pt idx="6251" formatCode="General">
                  <c:v>-9.0234044293719701E-2</c:v>
                </c:pt>
                <c:pt idx="6252" formatCode="General">
                  <c:v>-6.9211249914940404E-2</c:v>
                </c:pt>
                <c:pt idx="6253" formatCode="General">
                  <c:v>-4.5620435827226698E-2</c:v>
                </c:pt>
                <c:pt idx="6254" formatCode="General">
                  <c:v>-2.11411110318857E-2</c:v>
                </c:pt>
                <c:pt idx="6255" formatCode="General">
                  <c:v>3.3109560147807499E-3</c:v>
                </c:pt>
                <c:pt idx="6256" formatCode="General">
                  <c:v>2.6895953317523001E-2</c:v>
                </c:pt>
                <c:pt idx="6257" formatCode="General">
                  <c:v>4.89341726524751E-2</c:v>
                </c:pt>
                <c:pt idx="6258" formatCode="General">
                  <c:v>6.9668478434833106E-2</c:v>
                </c:pt>
                <c:pt idx="6259" formatCode="General">
                  <c:v>8.8725358859733996E-2</c:v>
                </c:pt>
                <c:pt idx="6260" formatCode="General">
                  <c:v>0.104489055244658</c:v>
                </c:pt>
                <c:pt idx="6261" formatCode="General">
                  <c:v>0.11636651381695801</c:v>
                </c:pt>
                <c:pt idx="6262" formatCode="General">
                  <c:v>0.124669188134788</c:v>
                </c:pt>
                <c:pt idx="6263" formatCode="General">
                  <c:v>0.13016716670384301</c:v>
                </c:pt>
                <c:pt idx="6264" formatCode="General">
                  <c:v>0.13344472291402901</c:v>
                </c:pt>
                <c:pt idx="6265" formatCode="General">
                  <c:v>0.13520989004558201</c:v>
                </c:pt>
                <c:pt idx="6266" formatCode="General">
                  <c:v>0.136755830649092</c:v>
                </c:pt>
                <c:pt idx="6267" formatCode="General">
                  <c:v>0.13859222392911899</c:v>
                </c:pt>
                <c:pt idx="6268" formatCode="General">
                  <c:v>0.14060638473620901</c:v>
                </c:pt>
                <c:pt idx="6269" formatCode="General">
                  <c:v>0.143276182120673</c:v>
                </c:pt>
                <c:pt idx="6270" formatCode="General">
                  <c:v>0.147516660779697</c:v>
                </c:pt>
                <c:pt idx="6271" formatCode="General">
                  <c:v>0.153155263116562</c:v>
                </c:pt>
                <c:pt idx="6272" formatCode="General">
                  <c:v>0.16003759384475999</c:v>
                </c:pt>
                <c:pt idx="6273" formatCode="General">
                  <c:v>0.16813980740037501</c:v>
                </c:pt>
                <c:pt idx="6274" formatCode="General">
                  <c:v>0.17695439120946199</c:v>
                </c:pt>
                <c:pt idx="6275" formatCode="General">
                  <c:v>0.18611664510856199</c:v>
                </c:pt>
                <c:pt idx="6276" formatCode="General">
                  <c:v>0.19585298604589499</c:v>
                </c:pt>
                <c:pt idx="6277" formatCode="General">
                  <c:v>0.20656801550455001</c:v>
                </c:pt>
                <c:pt idx="6278" formatCode="General">
                  <c:v>0.217597324016435</c:v>
                </c:pt>
                <c:pt idx="6279" formatCode="General">
                  <c:v>0.227835919835122</c:v>
                </c:pt>
                <c:pt idx="6280" formatCode="General">
                  <c:v>0.23709734090161599</c:v>
                </c:pt>
                <c:pt idx="6281" formatCode="General">
                  <c:v>0.24668985548613201</c:v>
                </c:pt>
                <c:pt idx="6282" formatCode="General">
                  <c:v>0.25775564914509302</c:v>
                </c:pt>
                <c:pt idx="6283" formatCode="General">
                  <c:v>0.270645836873949</c:v>
                </c:pt>
                <c:pt idx="6284" formatCode="General">
                  <c:v>0.28537678858508098</c:v>
                </c:pt>
                <c:pt idx="6285" formatCode="General">
                  <c:v>0.30126129357492298</c:v>
                </c:pt>
                <c:pt idx="6286" formatCode="General">
                  <c:v>0.31782510888388099</c:v>
                </c:pt>
                <c:pt idx="6287" formatCode="General">
                  <c:v>0.33459990605539502</c:v>
                </c:pt>
                <c:pt idx="6288" formatCode="General">
                  <c:v>0.35044393972354398</c:v>
                </c:pt>
                <c:pt idx="6289" formatCode="General">
                  <c:v>0.36514810895222899</c:v>
                </c:pt>
                <c:pt idx="6290" formatCode="General">
                  <c:v>0.37793782538862802</c:v>
                </c:pt>
                <c:pt idx="6291" formatCode="General">
                  <c:v>0.38760043451171899</c:v>
                </c:pt>
                <c:pt idx="6292" formatCode="General">
                  <c:v>0.39418833247894403</c:v>
                </c:pt>
                <c:pt idx="6293" formatCode="General">
                  <c:v>0.39853994491424399</c:v>
                </c:pt>
                <c:pt idx="6294" formatCode="General">
                  <c:v>0.40129823880964799</c:v>
                </c:pt>
                <c:pt idx="6295" formatCode="General">
                  <c:v>0.402610582786953</c:v>
                </c:pt>
                <c:pt idx="6296" formatCode="General">
                  <c:v>0.403442614423696</c:v>
                </c:pt>
                <c:pt idx="6297" formatCode="General">
                  <c:v>0.40499801842334798</c:v>
                </c:pt>
                <c:pt idx="6298" formatCode="General">
                  <c:v>0.40720213341653699</c:v>
                </c:pt>
                <c:pt idx="6299" formatCode="General">
                  <c:v>0.41031805577399499</c:v>
                </c:pt>
                <c:pt idx="6300" formatCode="General">
                  <c:v>0.41454323289492001</c:v>
                </c:pt>
                <c:pt idx="6301" formatCode="General">
                  <c:v>0.41878718597982301</c:v>
                </c:pt>
                <c:pt idx="6302" formatCode="General">
                  <c:v>0.423173812665186</c:v>
                </c:pt>
                <c:pt idx="6303" formatCode="General">
                  <c:v>0.42894765547548602</c:v>
                </c:pt>
                <c:pt idx="6304" formatCode="General">
                  <c:v>0.435466770742513</c:v>
                </c:pt>
                <c:pt idx="6305" formatCode="General">
                  <c:v>0.44161864520660898</c:v>
                </c:pt>
                <c:pt idx="6306" formatCode="General">
                  <c:v>0.44691735620138301</c:v>
                </c:pt>
                <c:pt idx="6307" formatCode="General">
                  <c:v>0.45055735771529898</c:v>
                </c:pt>
                <c:pt idx="6308" formatCode="General">
                  <c:v>0.45213293820193101</c:v>
                </c:pt>
                <c:pt idx="6309" formatCode="General">
                  <c:v>0.45154321912141399</c:v>
                </c:pt>
                <c:pt idx="6310" formatCode="General">
                  <c:v>0.44932249146911801</c:v>
                </c:pt>
                <c:pt idx="6311" formatCode="General">
                  <c:v>0.44711723214904198</c:v>
                </c:pt>
                <c:pt idx="6312" formatCode="General">
                  <c:v>0.44611896282739999</c:v>
                </c:pt>
                <c:pt idx="6313" formatCode="General">
                  <c:v>0.446149615894746</c:v>
                </c:pt>
                <c:pt idx="6314" formatCode="General">
                  <c:v>0.44697053010365301</c:v>
                </c:pt>
                <c:pt idx="6315" formatCode="General">
                  <c:v>0.44889440829257798</c:v>
                </c:pt>
                <c:pt idx="6316" formatCode="General">
                  <c:v>0.45304691905431999</c:v>
                </c:pt>
                <c:pt idx="6317" formatCode="General">
                  <c:v>0.45981395159418398</c:v>
                </c:pt>
                <c:pt idx="6318" formatCode="General">
                  <c:v>0.468401290607528</c:v>
                </c:pt>
                <c:pt idx="6319" formatCode="General">
                  <c:v>0.47917805836175198</c:v>
                </c:pt>
                <c:pt idx="6320" formatCode="General">
                  <c:v>0.49282918521129798</c:v>
                </c:pt>
                <c:pt idx="6321" formatCode="General">
                  <c:v>0.50832110945501896</c:v>
                </c:pt>
                <c:pt idx="6322" formatCode="General">
                  <c:v>0.52413247385749895</c:v>
                </c:pt>
                <c:pt idx="6323" formatCode="General">
                  <c:v>0.53892085658308098</c:v>
                </c:pt>
                <c:pt idx="6324" formatCode="General">
                  <c:v>0.55244696723294995</c:v>
                </c:pt>
                <c:pt idx="6325" formatCode="General">
                  <c:v>0.56445558364184101</c:v>
                </c:pt>
                <c:pt idx="6326" formatCode="General">
                  <c:v>0.57466024429947404</c:v>
                </c:pt>
                <c:pt idx="6327" formatCode="General">
                  <c:v>0.58371527769513498</c:v>
                </c:pt>
                <c:pt idx="6328" formatCode="General">
                  <c:v>0.59202836777880996</c:v>
                </c:pt>
                <c:pt idx="6329" formatCode="General">
                  <c:v>0.59931133154164895</c:v>
                </c:pt>
                <c:pt idx="6330" formatCode="General">
                  <c:v>0.60460435953234803</c:v>
                </c:pt>
                <c:pt idx="6331" formatCode="General">
                  <c:v>0.60779332607047298</c:v>
                </c:pt>
                <c:pt idx="6332" formatCode="General">
                  <c:v>0.609797468964837</c:v>
                </c:pt>
                <c:pt idx="6333" formatCode="General">
                  <c:v>0.61118222139414502</c:v>
                </c:pt>
                <c:pt idx="6334" formatCode="General">
                  <c:v>0.61194780794951598</c:v>
                </c:pt>
                <c:pt idx="6335" formatCode="General">
                  <c:v>0.61124286145839002</c:v>
                </c:pt>
                <c:pt idx="6336" formatCode="General">
                  <c:v>0.60824492715239997</c:v>
                </c:pt>
                <c:pt idx="6337" formatCode="General">
                  <c:v>0.60344926554672795</c:v>
                </c:pt>
                <c:pt idx="6338" formatCode="General">
                  <c:v>0.59769184772486705</c:v>
                </c:pt>
                <c:pt idx="6339" formatCode="General">
                  <c:v>0.591055847537164</c:v>
                </c:pt>
                <c:pt idx="6340" formatCode="General">
                  <c:v>0.58375199237331998</c:v>
                </c:pt>
                <c:pt idx="6341" formatCode="General">
                  <c:v>0.575989839027234</c:v>
                </c:pt>
                <c:pt idx="6342" formatCode="General">
                  <c:v>0.56817194705968999</c:v>
                </c:pt>
                <c:pt idx="6343" formatCode="General">
                  <c:v>0.56019713049686104</c:v>
                </c:pt>
                <c:pt idx="6344" formatCode="General">
                  <c:v>0.55056424028714102</c:v>
                </c:pt>
                <c:pt idx="6345" formatCode="General">
                  <c:v>0.53920365684098504</c:v>
                </c:pt>
                <c:pt idx="6346" formatCode="General">
                  <c:v>0.52667193669571</c:v>
                </c:pt>
                <c:pt idx="6347" formatCode="General">
                  <c:v>0.51391793600043301</c:v>
                </c:pt>
                <c:pt idx="6348" formatCode="General">
                  <c:v>0.50229631471371206</c:v>
                </c:pt>
                <c:pt idx="6349" formatCode="General">
                  <c:v>0.49171287035600902</c:v>
                </c:pt>
                <c:pt idx="6350" formatCode="General">
                  <c:v>0.48198051870221398</c:v>
                </c:pt>
                <c:pt idx="6351" formatCode="General">
                  <c:v>0.47385573492979599</c:v>
                </c:pt>
                <c:pt idx="6352" formatCode="General">
                  <c:v>0.467824926442442</c:v>
                </c:pt>
                <c:pt idx="6353" formatCode="General">
                  <c:v>0.46243692406459602</c:v>
                </c:pt>
                <c:pt idx="6354" formatCode="General">
                  <c:v>0.455615963870179</c:v>
                </c:pt>
                <c:pt idx="6355" formatCode="General">
                  <c:v>0.44789540954307</c:v>
                </c:pt>
                <c:pt idx="6356" formatCode="General">
                  <c:v>0.44138941324727099</c:v>
                </c:pt>
                <c:pt idx="6357" formatCode="General">
                  <c:v>0.43654330819307502</c:v>
                </c:pt>
                <c:pt idx="6358" formatCode="General">
                  <c:v>0.43308287583406102</c:v>
                </c:pt>
                <c:pt idx="6359" formatCode="General">
                  <c:v>0.43118841219583498</c:v>
                </c:pt>
                <c:pt idx="6360" formatCode="General">
                  <c:v>0.43081331697119601</c:v>
                </c:pt>
                <c:pt idx="6361" formatCode="General">
                  <c:v>0.431474225110896</c:v>
                </c:pt>
                <c:pt idx="6362" formatCode="General">
                  <c:v>0.43325960706202299</c:v>
                </c:pt>
                <c:pt idx="6363" formatCode="General">
                  <c:v>0.43652550515410199</c:v>
                </c:pt>
                <c:pt idx="6364" formatCode="General">
                  <c:v>0.44047503306150698</c:v>
                </c:pt>
                <c:pt idx="6365" formatCode="General">
                  <c:v>0.44338519444557301</c:v>
                </c:pt>
                <c:pt idx="6366" formatCode="General">
                  <c:v>0.44446957791860198</c:v>
                </c:pt>
                <c:pt idx="6367" formatCode="General">
                  <c:v>0.44415597514906102</c:v>
                </c:pt>
                <c:pt idx="6368" formatCode="General">
                  <c:v>0.44266884933862699</c:v>
                </c:pt>
                <c:pt idx="6369" formatCode="General">
                  <c:v>0.439916235670963</c:v>
                </c:pt>
                <c:pt idx="6370" formatCode="General">
                  <c:v>0.43527940030133799</c:v>
                </c:pt>
                <c:pt idx="6371" formatCode="General">
                  <c:v>0.42821857616112102</c:v>
                </c:pt>
                <c:pt idx="6372" formatCode="General">
                  <c:v>0.419404760814376</c:v>
                </c:pt>
                <c:pt idx="6373" formatCode="General">
                  <c:v>0.40965497202513901</c:v>
                </c:pt>
                <c:pt idx="6374" formatCode="General">
                  <c:v>0.39943262892308501</c:v>
                </c:pt>
                <c:pt idx="6375" formatCode="General">
                  <c:v>0.389276685753915</c:v>
                </c:pt>
                <c:pt idx="6376" formatCode="General">
                  <c:v>0.37922733542538301</c:v>
                </c:pt>
                <c:pt idx="6377" formatCode="General">
                  <c:v>0.36871645685320598</c:v>
                </c:pt>
                <c:pt idx="6378" formatCode="General">
                  <c:v>0.35700008862753502</c:v>
                </c:pt>
                <c:pt idx="6379" formatCode="General">
                  <c:v>0.34483885397610697</c:v>
                </c:pt>
                <c:pt idx="6380" formatCode="General">
                  <c:v>0.33390805354437902</c:v>
                </c:pt>
                <c:pt idx="6381" formatCode="General">
                  <c:v>0.32411591516640498</c:v>
                </c:pt>
                <c:pt idx="6382" formatCode="General">
                  <c:v>0.31466348339554001</c:v>
                </c:pt>
                <c:pt idx="6383" formatCode="General">
                  <c:v>0.30527964037258498</c:v>
                </c:pt>
                <c:pt idx="6384" formatCode="General">
                  <c:v>0.295906423353964</c:v>
                </c:pt>
                <c:pt idx="6385" formatCode="General">
                  <c:v>0.286452705334238</c:v>
                </c:pt>
                <c:pt idx="6386" formatCode="General">
                  <c:v>0.27705971168876398</c:v>
                </c:pt>
                <c:pt idx="6387" formatCode="General">
                  <c:v>0.26809476259339199</c:v>
                </c:pt>
                <c:pt idx="6388" formatCode="General">
                  <c:v>0.25946026874237299</c:v>
                </c:pt>
                <c:pt idx="6389" formatCode="General">
                  <c:v>0.250626557776436</c:v>
                </c:pt>
                <c:pt idx="6390" formatCode="General">
                  <c:v>0.241550948392382</c:v>
                </c:pt>
                <c:pt idx="6391" formatCode="General">
                  <c:v>0.23234274804292099</c:v>
                </c:pt>
                <c:pt idx="6392" formatCode="General">
                  <c:v>0.222084524611949</c:v>
                </c:pt>
                <c:pt idx="6393" formatCode="General">
                  <c:v>0.21000274835479599</c:v>
                </c:pt>
                <c:pt idx="6394" formatCode="General">
                  <c:v>0.197079768912305</c:v>
                </c:pt>
                <c:pt idx="6395" formatCode="General">
                  <c:v>0.184299688603102</c:v>
                </c:pt>
                <c:pt idx="6396" formatCode="General">
                  <c:v>0.17124127928656699</c:v>
                </c:pt>
                <c:pt idx="6397" formatCode="General">
                  <c:v>0.15787300597003701</c:v>
                </c:pt>
                <c:pt idx="6398" formatCode="General">
                  <c:v>0.14461005553128101</c:v>
                </c:pt>
                <c:pt idx="6399" formatCode="General">
                  <c:v>0.13106853395329199</c:v>
                </c:pt>
                <c:pt idx="6400" formatCode="General">
                  <c:v>0.117503002024784</c:v>
                </c:pt>
                <c:pt idx="6401" formatCode="General">
                  <c:v>0.104273813025395</c:v>
                </c:pt>
                <c:pt idx="6402" formatCode="General">
                  <c:v>9.0715390741103602E-2</c:v>
                </c:pt>
                <c:pt idx="6403" formatCode="General">
                  <c:v>7.6487236842999906E-2</c:v>
                </c:pt>
                <c:pt idx="6404" formatCode="General">
                  <c:v>6.1696465507813797E-2</c:v>
                </c:pt>
                <c:pt idx="6405" formatCode="General">
                  <c:v>4.6962558048144802E-2</c:v>
                </c:pt>
                <c:pt idx="6406" formatCode="General">
                  <c:v>3.26856425329752E-2</c:v>
                </c:pt>
                <c:pt idx="6407" formatCode="General">
                  <c:v>1.9257799462447101E-2</c:v>
                </c:pt>
                <c:pt idx="6408" formatCode="General">
                  <c:v>7.7354947546939097E-3</c:v>
                </c:pt>
                <c:pt idx="6409" formatCode="General">
                  <c:v>-1.347280087691E-3</c:v>
                </c:pt>
                <c:pt idx="6410" formatCode="General">
                  <c:v>-8.3298920431665903E-3</c:v>
                </c:pt>
                <c:pt idx="6411" formatCode="General">
                  <c:v>-1.38801606840178E-2</c:v>
                </c:pt>
                <c:pt idx="6412" formatCode="General">
                  <c:v>-1.8582052969183801E-2</c:v>
                </c:pt>
                <c:pt idx="6413" formatCode="General">
                  <c:v>-2.21853159915473E-2</c:v>
                </c:pt>
                <c:pt idx="6414" formatCode="General">
                  <c:v>-2.4242980830329702E-2</c:v>
                </c:pt>
                <c:pt idx="6415" formatCode="General">
                  <c:v>-2.4254143317897301E-2</c:v>
                </c:pt>
                <c:pt idx="6416" formatCode="General">
                  <c:v>-2.1783809066568498E-2</c:v>
                </c:pt>
                <c:pt idx="6417" formatCode="General">
                  <c:v>-1.6064125899618999E-2</c:v>
                </c:pt>
                <c:pt idx="6418" formatCode="General">
                  <c:v>-7.3185330178660796E-3</c:v>
                </c:pt>
                <c:pt idx="6419" formatCode="General">
                  <c:v>2.6243518559254798E-3</c:v>
                </c:pt>
                <c:pt idx="6420" formatCode="General">
                  <c:v>1.2393762229438301E-2</c:v>
                </c:pt>
                <c:pt idx="6421" formatCode="General">
                  <c:v>2.1465573884710699E-2</c:v>
                </c:pt>
                <c:pt idx="6422" formatCode="General">
                  <c:v>2.9867160137617001E-2</c:v>
                </c:pt>
                <c:pt idx="6423" formatCode="General">
                  <c:v>3.73402803307155E-2</c:v>
                </c:pt>
                <c:pt idx="6424" formatCode="General">
                  <c:v>4.2992491134287103E-2</c:v>
                </c:pt>
                <c:pt idx="6425" formatCode="General">
                  <c:v>4.62536696963851E-2</c:v>
                </c:pt>
                <c:pt idx="6426" formatCode="General">
                  <c:v>4.6474695735682497E-2</c:v>
                </c:pt>
                <c:pt idx="6427" formatCode="General">
                  <c:v>4.3732446408469301E-2</c:v>
                </c:pt>
                <c:pt idx="6428" formatCode="General">
                  <c:v>3.9727439345930697E-2</c:v>
                </c:pt>
                <c:pt idx="6429" formatCode="General">
                  <c:v>3.4688469451991298E-2</c:v>
                </c:pt>
                <c:pt idx="6430" formatCode="General">
                  <c:v>2.7156698137578299E-2</c:v>
                </c:pt>
                <c:pt idx="6431" formatCode="General">
                  <c:v>1.61739136341063E-2</c:v>
                </c:pt>
                <c:pt idx="6432" formatCode="General">
                  <c:v>1.6459848162981401E-3</c:v>
                </c:pt>
                <c:pt idx="6433" formatCode="General">
                  <c:v>-1.7027985084394001E-2</c:v>
                </c:pt>
                <c:pt idx="6434" formatCode="General">
                  <c:v>-4.0856788883619703E-2</c:v>
                </c:pt>
                <c:pt idx="6435" formatCode="General">
                  <c:v>-6.9137600130349794E-2</c:v>
                </c:pt>
                <c:pt idx="6436" formatCode="General">
                  <c:v>-9.9809151969893595E-2</c:v>
                </c:pt>
                <c:pt idx="6437" formatCode="General">
                  <c:v>-0.13084946051840499</c:v>
                </c:pt>
                <c:pt idx="6438" formatCode="General">
                  <c:v>-0.16037713370404499</c:v>
                </c:pt>
                <c:pt idx="6439" formatCode="General">
                  <c:v>-0.187187385650632</c:v>
                </c:pt>
                <c:pt idx="6440" formatCode="General">
                  <c:v>-0.21093923450208699</c:v>
                </c:pt>
                <c:pt idx="6441" formatCode="General">
                  <c:v>-0.23101453883737699</c:v>
                </c:pt>
                <c:pt idx="6442" formatCode="General">
                  <c:v>-0.24671057924350501</c:v>
                </c:pt>
                <c:pt idx="6443" formatCode="General">
                  <c:v>-0.25837825464346298</c:v>
                </c:pt>
                <c:pt idx="6444" formatCode="General">
                  <c:v>-0.26600014345433798</c:v>
                </c:pt>
                <c:pt idx="6445" formatCode="General">
                  <c:v>-0.26973302185739401</c:v>
                </c:pt>
                <c:pt idx="6446" formatCode="General">
                  <c:v>-0.27026971076996897</c:v>
                </c:pt>
                <c:pt idx="6447" formatCode="General">
                  <c:v>-0.268211744266736</c:v>
                </c:pt>
                <c:pt idx="6448" formatCode="General">
                  <c:v>-0.26393976973024502</c:v>
                </c:pt>
                <c:pt idx="6449" formatCode="General">
                  <c:v>-0.258110496480357</c:v>
                </c:pt>
                <c:pt idx="6450" formatCode="General">
                  <c:v>-0.252214694333529</c:v>
                </c:pt>
                <c:pt idx="6451" formatCode="General">
                  <c:v>-0.246568711876922</c:v>
                </c:pt>
                <c:pt idx="6452" formatCode="General">
                  <c:v>-0.24062430743932001</c:v>
                </c:pt>
                <c:pt idx="6453" formatCode="General">
                  <c:v>-0.233790460942714</c:v>
                </c:pt>
                <c:pt idx="6454" formatCode="General">
                  <c:v>-0.22712327167337901</c:v>
                </c:pt>
                <c:pt idx="6455" formatCode="General">
                  <c:v>-0.222262780569565</c:v>
                </c:pt>
                <c:pt idx="6456" formatCode="General">
                  <c:v>-0.21875510288621899</c:v>
                </c:pt>
                <c:pt idx="6457" formatCode="General">
                  <c:v>-0.217115989110194</c:v>
                </c:pt>
                <c:pt idx="6458" formatCode="General">
                  <c:v>-0.21966213499485701</c:v>
                </c:pt>
                <c:pt idx="6459" formatCode="General">
                  <c:v>-0.227141532301296</c:v>
                </c:pt>
                <c:pt idx="6460" formatCode="General">
                  <c:v>-0.23733482544199899</c:v>
                </c:pt>
                <c:pt idx="6461" formatCode="General">
                  <c:v>-0.249011809180441</c:v>
                </c:pt>
                <c:pt idx="6462" formatCode="General">
                  <c:v>-0.26310481067214703</c:v>
                </c:pt>
                <c:pt idx="6463" formatCode="General">
                  <c:v>-0.27964025501558898</c:v>
                </c:pt>
                <c:pt idx="6464" formatCode="General">
                  <c:v>-0.29783160681598603</c:v>
                </c:pt>
                <c:pt idx="6465" formatCode="General">
                  <c:v>-0.316929486146934</c:v>
                </c:pt>
                <c:pt idx="6466" formatCode="General">
                  <c:v>-0.33564216521363899</c:v>
                </c:pt>
                <c:pt idx="6467" formatCode="General">
                  <c:v>-0.35278574934444901</c:v>
                </c:pt>
                <c:pt idx="6468" formatCode="General">
                  <c:v>-0.36831663312332502</c:v>
                </c:pt>
                <c:pt idx="6469" formatCode="General">
                  <c:v>-0.38135383028712999</c:v>
                </c:pt>
                <c:pt idx="6470" formatCode="General">
                  <c:v>-0.389903813463088</c:v>
                </c:pt>
                <c:pt idx="6471" formatCode="General">
                  <c:v>-0.39371562491908102</c:v>
                </c:pt>
                <c:pt idx="6472" formatCode="General">
                  <c:v>-0.39360435150241402</c:v>
                </c:pt>
                <c:pt idx="6473" formatCode="General">
                  <c:v>-0.39009613102887097</c:v>
                </c:pt>
                <c:pt idx="6474" formatCode="General">
                  <c:v>-0.383622829629922</c:v>
                </c:pt>
                <c:pt idx="6475" formatCode="General">
                  <c:v>-0.37521868145273901</c:v>
                </c:pt>
                <c:pt idx="6476" formatCode="General">
                  <c:v>-0.365564850036872</c:v>
                </c:pt>
                <c:pt idx="6477" formatCode="General">
                  <c:v>-0.35417164597547701</c:v>
                </c:pt>
                <c:pt idx="6478" formatCode="General">
                  <c:v>-0.34129637517731198</c:v>
                </c:pt>
                <c:pt idx="6479" formatCode="General">
                  <c:v>-0.32770955021814002</c:v>
                </c:pt>
                <c:pt idx="6480" formatCode="General">
                  <c:v>-0.31381606928768002</c:v>
                </c:pt>
                <c:pt idx="6481" formatCode="General">
                  <c:v>-0.30066685818816102</c:v>
                </c:pt>
                <c:pt idx="6482" formatCode="General">
                  <c:v>-0.29051703496821002</c:v>
                </c:pt>
                <c:pt idx="6483" formatCode="General">
                  <c:v>-0.284844204706521</c:v>
                </c:pt>
                <c:pt idx="6484" formatCode="General">
                  <c:v>-0.28325961235268698</c:v>
                </c:pt>
                <c:pt idx="6485" formatCode="General">
                  <c:v>-0.28510069317047099</c:v>
                </c:pt>
                <c:pt idx="6486" formatCode="General">
                  <c:v>-0.28865206632681101</c:v>
                </c:pt>
                <c:pt idx="6487" formatCode="General">
                  <c:v>-0.29356116180084901</c:v>
                </c:pt>
                <c:pt idx="6488" formatCode="General">
                  <c:v>-0.30142411577641898</c:v>
                </c:pt>
                <c:pt idx="6489" formatCode="General">
                  <c:v>-0.31293253655608999</c:v>
                </c:pt>
                <c:pt idx="6490" formatCode="General">
                  <c:v>-0.32894404462551602</c:v>
                </c:pt>
                <c:pt idx="6491" formatCode="General">
                  <c:v>-0.34841320395261099</c:v>
                </c:pt>
                <c:pt idx="6492" formatCode="General">
                  <c:v>-0.36972831595240002</c:v>
                </c:pt>
                <c:pt idx="6493" formatCode="General">
                  <c:v>-0.39286038284113201</c:v>
                </c:pt>
                <c:pt idx="6494" formatCode="General">
                  <c:v>-0.41754195222865498</c:v>
                </c:pt>
                <c:pt idx="6495" formatCode="General">
                  <c:v>-0.442631634596026</c:v>
                </c:pt>
                <c:pt idx="6496" formatCode="General">
                  <c:v>-0.46619894020222402</c:v>
                </c:pt>
                <c:pt idx="6497" formatCode="General">
                  <c:v>-0.48572267938764402</c:v>
                </c:pt>
                <c:pt idx="6498" formatCode="General">
                  <c:v>-0.500301458047964</c:v>
                </c:pt>
                <c:pt idx="6499" formatCode="General">
                  <c:v>-0.51130443299849004</c:v>
                </c:pt>
                <c:pt idx="6500" formatCode="General">
                  <c:v>-0.51928118784798805</c:v>
                </c:pt>
                <c:pt idx="6501" formatCode="General">
                  <c:v>-0.52333878876281503</c:v>
                </c:pt>
                <c:pt idx="6502" formatCode="General">
                  <c:v>-0.52323647929493</c:v>
                </c:pt>
                <c:pt idx="6503" formatCode="General">
                  <c:v>-0.52011875769091598</c:v>
                </c:pt>
                <c:pt idx="6504" formatCode="General">
                  <c:v>-0.51449264763372604</c:v>
                </c:pt>
                <c:pt idx="6505" formatCode="General">
                  <c:v>-0.50650453962213504</c:v>
                </c:pt>
                <c:pt idx="6506" formatCode="General">
                  <c:v>-0.49773322138169201</c:v>
                </c:pt>
                <c:pt idx="6507" formatCode="General">
                  <c:v>-0.48943796762716901</c:v>
                </c:pt>
                <c:pt idx="6508" formatCode="General">
                  <c:v>-0.48162463780143899</c:v>
                </c:pt>
                <c:pt idx="6509" formatCode="General">
                  <c:v>-0.47442159729099698</c:v>
                </c:pt>
                <c:pt idx="6510" formatCode="General">
                  <c:v>-0.468058747692634</c:v>
                </c:pt>
                <c:pt idx="6511" formatCode="General">
                  <c:v>-0.46313670991089501</c:v>
                </c:pt>
                <c:pt idx="6512" formatCode="General">
                  <c:v>-0.46056676945695102</c:v>
                </c:pt>
                <c:pt idx="6513" formatCode="General">
                  <c:v>-0.45986844737652699</c:v>
                </c:pt>
                <c:pt idx="6514" formatCode="General">
                  <c:v>-0.45947687494912698</c:v>
                </c:pt>
                <c:pt idx="6515" formatCode="General">
                  <c:v>-0.45840379351514599</c:v>
                </c:pt>
                <c:pt idx="6516" formatCode="General">
                  <c:v>-0.45593770381097898</c:v>
                </c:pt>
                <c:pt idx="6517" formatCode="General">
                  <c:v>-0.45140690912547099</c:v>
                </c:pt>
                <c:pt idx="6518" formatCode="General">
                  <c:v>-0.44466689606843701</c:v>
                </c:pt>
                <c:pt idx="6519" formatCode="General">
                  <c:v>-0.43576330109235001</c:v>
                </c:pt>
                <c:pt idx="6520" formatCode="General">
                  <c:v>-0.42541119501082197</c:v>
                </c:pt>
                <c:pt idx="6521" formatCode="General">
                  <c:v>-0.414563751162281</c:v>
                </c:pt>
                <c:pt idx="6522" formatCode="General">
                  <c:v>-0.40400945770469099</c:v>
                </c:pt>
                <c:pt idx="6523" formatCode="General">
                  <c:v>-0.39497850173473897</c:v>
                </c:pt>
                <c:pt idx="6524" formatCode="General">
                  <c:v>-0.38720144775140303</c:v>
                </c:pt>
                <c:pt idx="6525" formatCode="General">
                  <c:v>-0.379288681061689</c:v>
                </c:pt>
                <c:pt idx="6526" formatCode="General">
                  <c:v>-0.37131831683605898</c:v>
                </c:pt>
                <c:pt idx="6527" formatCode="General">
                  <c:v>-0.36443881839514602</c:v>
                </c:pt>
                <c:pt idx="6528" formatCode="General">
                  <c:v>-0.35940365582659201</c:v>
                </c:pt>
                <c:pt idx="6529" formatCode="General">
                  <c:v>-0.35606391672967502</c:v>
                </c:pt>
                <c:pt idx="6530" formatCode="General">
                  <c:v>-0.35405942654727701</c:v>
                </c:pt>
                <c:pt idx="6531" formatCode="General">
                  <c:v>-0.35311074704236001</c:v>
                </c:pt>
                <c:pt idx="6532" formatCode="General">
                  <c:v>-0.352754117538779</c:v>
                </c:pt>
                <c:pt idx="6533" formatCode="General">
                  <c:v>-0.35336018538840003</c:v>
                </c:pt>
                <c:pt idx="6534" formatCode="General">
                  <c:v>-0.35428581055516201</c:v>
                </c:pt>
                <c:pt idx="6535" formatCode="General">
                  <c:v>-0.35404638444374398</c:v>
                </c:pt>
                <c:pt idx="6536" formatCode="General">
                  <c:v>-0.35248316186088902</c:v>
                </c:pt>
                <c:pt idx="6537" formatCode="General">
                  <c:v>-0.34980009304338799</c:v>
                </c:pt>
                <c:pt idx="6538" formatCode="General">
                  <c:v>-0.34609648776271801</c:v>
                </c:pt>
                <c:pt idx="6539" formatCode="General">
                  <c:v>-0.34044025998507599</c:v>
                </c:pt>
                <c:pt idx="6540" formatCode="General">
                  <c:v>-0.33172641112002899</c:v>
                </c:pt>
                <c:pt idx="6541" formatCode="General">
                  <c:v>-0.32013067334608702</c:v>
                </c:pt>
                <c:pt idx="6542" formatCode="General">
                  <c:v>-0.30642932370181702</c:v>
                </c:pt>
                <c:pt idx="6543" formatCode="General">
                  <c:v>-0.29166997171603198</c:v>
                </c:pt>
                <c:pt idx="6544" formatCode="General">
                  <c:v>-0.27757110043998701</c:v>
                </c:pt>
                <c:pt idx="6545" formatCode="General">
                  <c:v>-0.26507082862861397</c:v>
                </c:pt>
                <c:pt idx="6546" formatCode="General">
                  <c:v>-0.25426192491671601</c:v>
                </c:pt>
                <c:pt idx="6547" formatCode="General">
                  <c:v>-0.24547665330687099</c:v>
                </c:pt>
                <c:pt idx="6548" formatCode="General">
                  <c:v>-0.23969024369081501</c:v>
                </c:pt>
                <c:pt idx="6549" formatCode="General">
                  <c:v>-0.23754171990360701</c:v>
                </c:pt>
                <c:pt idx="6550" formatCode="General">
                  <c:v>-0.237168276383668</c:v>
                </c:pt>
                <c:pt idx="6551" formatCode="General">
                  <c:v>-0.237036343441754</c:v>
                </c:pt>
                <c:pt idx="6552" formatCode="General">
                  <c:v>-0.23752446488370199</c:v>
                </c:pt>
                <c:pt idx="6553" formatCode="General">
                  <c:v>-0.23865778318807501</c:v>
                </c:pt>
                <c:pt idx="6554" formatCode="General">
                  <c:v>-0.24013079244425001</c:v>
                </c:pt>
                <c:pt idx="6555" formatCode="General">
                  <c:v>-0.241865616402894</c:v>
                </c:pt>
                <c:pt idx="6556" formatCode="General">
                  <c:v>-0.24357682762565699</c:v>
                </c:pt>
                <c:pt idx="6557" formatCode="General">
                  <c:v>-0.24608480893013299</c:v>
                </c:pt>
                <c:pt idx="6558" formatCode="General">
                  <c:v>-0.24927099809060299</c:v>
                </c:pt>
                <c:pt idx="6559" formatCode="General">
                  <c:v>-0.25109625014251602</c:v>
                </c:pt>
                <c:pt idx="6560" formatCode="General">
                  <c:v>-0.25101260131138597</c:v>
                </c:pt>
                <c:pt idx="6561" formatCode="General">
                  <c:v>-0.25029246264853799</c:v>
                </c:pt>
                <c:pt idx="6562" formatCode="General">
                  <c:v>-0.24934876488740801</c:v>
                </c:pt>
                <c:pt idx="6563" formatCode="General">
                  <c:v>-0.24790334255405</c:v>
                </c:pt>
                <c:pt idx="6564" formatCode="General">
                  <c:v>-0.24587384501002699</c:v>
                </c:pt>
                <c:pt idx="6565" formatCode="General">
                  <c:v>-0.24254219911382599</c:v>
                </c:pt>
                <c:pt idx="6566" formatCode="General">
                  <c:v>-0.23862481968077401</c:v>
                </c:pt>
                <c:pt idx="6567" formatCode="General">
                  <c:v>-0.23513582950252199</c:v>
                </c:pt>
                <c:pt idx="6568" formatCode="General">
                  <c:v>-0.23176530215458799</c:v>
                </c:pt>
                <c:pt idx="6569" formatCode="General">
                  <c:v>-0.22802881259871599</c:v>
                </c:pt>
                <c:pt idx="6570" formatCode="General">
                  <c:v>-0.22397882109814701</c:v>
                </c:pt>
                <c:pt idx="6571" formatCode="General">
                  <c:v>-0.220089251374843</c:v>
                </c:pt>
                <c:pt idx="6572" formatCode="General">
                  <c:v>-0.216323255094335</c:v>
                </c:pt>
                <c:pt idx="6573" formatCode="General">
                  <c:v>-0.21187955652513599</c:v>
                </c:pt>
                <c:pt idx="6574" formatCode="General">
                  <c:v>-0.20648806984731</c:v>
                </c:pt>
                <c:pt idx="6575" formatCode="General">
                  <c:v>-0.201135401684613</c:v>
                </c:pt>
                <c:pt idx="6576" formatCode="General">
                  <c:v>-0.19580600620755101</c:v>
                </c:pt>
                <c:pt idx="6577" formatCode="General">
                  <c:v>-0.189618033550013</c:v>
                </c:pt>
                <c:pt idx="6578" formatCode="General">
                  <c:v>-0.18296639877797799</c:v>
                </c:pt>
                <c:pt idx="6579" formatCode="General">
                  <c:v>-0.17565902064466299</c:v>
                </c:pt>
                <c:pt idx="6580" formatCode="General">
                  <c:v>-0.167498920095178</c:v>
                </c:pt>
                <c:pt idx="6581" formatCode="General">
                  <c:v>-0.15954439955632799</c:v>
                </c:pt>
                <c:pt idx="6582" formatCode="General">
                  <c:v>-0.15220041522900299</c:v>
                </c:pt>
                <c:pt idx="6583" formatCode="General">
                  <c:v>-0.14513531883163799</c:v>
                </c:pt>
                <c:pt idx="6584" formatCode="General">
                  <c:v>-0.13846837424891301</c:v>
                </c:pt>
                <c:pt idx="6585" formatCode="General">
                  <c:v>-0.13226357816089701</c:v>
                </c:pt>
                <c:pt idx="6586" formatCode="General">
                  <c:v>-0.12526433409398699</c:v>
                </c:pt>
                <c:pt idx="6587" formatCode="General">
                  <c:v>-0.117446741315081</c:v>
                </c:pt>
                <c:pt idx="6588" formatCode="General">
                  <c:v>-0.109970735754662</c:v>
                </c:pt>
                <c:pt idx="6589" formatCode="General">
                  <c:v>-0.103414051186</c:v>
                </c:pt>
                <c:pt idx="6590" formatCode="General">
                  <c:v>-9.7039599121950093E-2</c:v>
                </c:pt>
                <c:pt idx="6591" formatCode="General">
                  <c:v>-9.0303533575077102E-2</c:v>
                </c:pt>
                <c:pt idx="6592" formatCode="General">
                  <c:v>-8.3501993958478196E-2</c:v>
                </c:pt>
                <c:pt idx="6593" formatCode="General">
                  <c:v>-7.60503179910475E-2</c:v>
                </c:pt>
                <c:pt idx="6594" formatCode="General">
                  <c:v>-6.7793437725933006E-2</c:v>
                </c:pt>
                <c:pt idx="6595" formatCode="General">
                  <c:v>-5.8914184077662399E-2</c:v>
                </c:pt>
                <c:pt idx="6596" formatCode="General">
                  <c:v>-4.90782225895664E-2</c:v>
                </c:pt>
                <c:pt idx="6597" formatCode="General">
                  <c:v>-3.7455346576672398E-2</c:v>
                </c:pt>
                <c:pt idx="6598" formatCode="General">
                  <c:v>-2.3217177792291599E-2</c:v>
                </c:pt>
                <c:pt idx="6599" formatCode="General">
                  <c:v>-6.86150940446095E-3</c:v>
                </c:pt>
                <c:pt idx="6600" formatCode="General">
                  <c:v>1.1731162005953999E-2</c:v>
                </c:pt>
                <c:pt idx="6601" formatCode="General">
                  <c:v>3.3471970269480802E-2</c:v>
                </c:pt>
                <c:pt idx="6602" formatCode="General">
                  <c:v>5.7439714862065998E-2</c:v>
                </c:pt>
                <c:pt idx="6603" formatCode="General">
                  <c:v>8.2739201058548206E-2</c:v>
                </c:pt>
                <c:pt idx="6604" formatCode="General">
                  <c:v>0.10961516366689</c:v>
                </c:pt>
                <c:pt idx="6605" formatCode="General">
                  <c:v>0.138228727042777</c:v>
                </c:pt>
                <c:pt idx="6606" formatCode="General">
                  <c:v>0.167974539915236</c:v>
                </c:pt>
                <c:pt idx="6607" formatCode="General">
                  <c:v>0.195919675087082</c:v>
                </c:pt>
                <c:pt idx="6608" formatCode="General">
                  <c:v>0.21974294303302699</c:v>
                </c:pt>
                <c:pt idx="6609" formatCode="General">
                  <c:v>0.23940644904187</c:v>
                </c:pt>
                <c:pt idx="6610" formatCode="General">
                  <c:v>0.25496189404866998</c:v>
                </c:pt>
                <c:pt idx="6611" formatCode="General">
                  <c:v>0.26618928787395701</c:v>
                </c:pt>
                <c:pt idx="6612" formatCode="General">
                  <c:v>0.27228233715712402</c:v>
                </c:pt>
                <c:pt idx="6613" formatCode="General">
                  <c:v>0.27353605453339003</c:v>
                </c:pt>
                <c:pt idx="6614" formatCode="General">
                  <c:v>0.27101339387915402</c:v>
                </c:pt>
                <c:pt idx="6615" formatCode="General">
                  <c:v>0.26471904457320999</c:v>
                </c:pt>
                <c:pt idx="6616" formatCode="General">
                  <c:v>0.25482170117453801</c:v>
                </c:pt>
                <c:pt idx="6617" formatCode="General">
                  <c:v>0.242671728153038</c:v>
                </c:pt>
                <c:pt idx="6618" formatCode="General">
                  <c:v>0.23010497271896299</c:v>
                </c:pt>
                <c:pt idx="6619" formatCode="General">
                  <c:v>0.21851523439274401</c:v>
                </c:pt>
                <c:pt idx="6620" formatCode="General">
                  <c:v>0.20902614862313301</c:v>
                </c:pt>
                <c:pt idx="6621" formatCode="General">
                  <c:v>0.202628191419084</c:v>
                </c:pt>
                <c:pt idx="6622" formatCode="General">
                  <c:v>0.20058655475127701</c:v>
                </c:pt>
                <c:pt idx="6623" formatCode="General">
                  <c:v>0.20302366421387499</c:v>
                </c:pt>
                <c:pt idx="6624" formatCode="General">
                  <c:v>0.20950391818792699</c:v>
                </c:pt>
                <c:pt idx="6625" formatCode="General">
                  <c:v>0.21949767025339501</c:v>
                </c:pt>
                <c:pt idx="6626" formatCode="General">
                  <c:v>0.23233277283095299</c:v>
                </c:pt>
                <c:pt idx="6627" formatCode="General">
                  <c:v>0.24780831851867</c:v>
                </c:pt>
                <c:pt idx="6628" formatCode="General">
                  <c:v>0.26574830499302599</c:v>
                </c:pt>
                <c:pt idx="6629" formatCode="General">
                  <c:v>0.285486974267396</c:v>
                </c:pt>
                <c:pt idx="6630" formatCode="General">
                  <c:v>0.305611933841266</c:v>
                </c:pt>
                <c:pt idx="6631" formatCode="General">
                  <c:v>0.32508315223689599</c:v>
                </c:pt>
                <c:pt idx="6632" formatCode="General">
                  <c:v>0.34358056451242902</c:v>
                </c:pt>
                <c:pt idx="6633" formatCode="General">
                  <c:v>0.36178870378351802</c:v>
                </c:pt>
                <c:pt idx="6634" formatCode="General">
                  <c:v>0.379482598205302</c:v>
                </c:pt>
                <c:pt idx="6635" formatCode="General">
                  <c:v>0.39560714589082202</c:v>
                </c:pt>
                <c:pt idx="6636" formatCode="General">
                  <c:v>0.40955992495698901</c:v>
                </c:pt>
                <c:pt idx="6637" formatCode="General">
                  <c:v>0.42213498212862999</c:v>
                </c:pt>
                <c:pt idx="6638" formatCode="General">
                  <c:v>0.43350538513959502</c:v>
                </c:pt>
                <c:pt idx="6639" formatCode="General">
                  <c:v>0.44227075081227002</c:v>
                </c:pt>
                <c:pt idx="6640" formatCode="General">
                  <c:v>0.44826423978072799</c:v>
                </c:pt>
                <c:pt idx="6641" formatCode="General">
                  <c:v>0.45193516208539197</c:v>
                </c:pt>
                <c:pt idx="6642" formatCode="General">
                  <c:v>0.45314172037142098</c:v>
                </c:pt>
                <c:pt idx="6643" formatCode="General">
                  <c:v>0.45170414359177302</c:v>
                </c:pt>
                <c:pt idx="6644" formatCode="General">
                  <c:v>0.44791672854737502</c:v>
                </c:pt>
                <c:pt idx="6645" formatCode="General">
                  <c:v>0.44229392822966401</c:v>
                </c:pt>
                <c:pt idx="6646" formatCode="General">
                  <c:v>0.43572011181123399</c:v>
                </c:pt>
                <c:pt idx="6647" formatCode="General">
                  <c:v>0.42890559662261502</c:v>
                </c:pt>
                <c:pt idx="6648" formatCode="General">
                  <c:v>0.42274268797808101</c:v>
                </c:pt>
                <c:pt idx="6649" formatCode="General">
                  <c:v>0.417153305289722</c:v>
                </c:pt>
                <c:pt idx="6650" formatCode="General">
                  <c:v>0.411393419846101</c:v>
                </c:pt>
                <c:pt idx="6651" formatCode="General">
                  <c:v>0.40522672814064498</c:v>
                </c:pt>
                <c:pt idx="6652" formatCode="General">
                  <c:v>0.39852684204619099</c:v>
                </c:pt>
                <c:pt idx="6653" formatCode="General">
                  <c:v>0.392296559409955</c:v>
                </c:pt>
                <c:pt idx="6654" formatCode="General">
                  <c:v>0.38737121115766499</c:v>
                </c:pt>
                <c:pt idx="6655" formatCode="General">
                  <c:v>0.38367013939376698</c:v>
                </c:pt>
                <c:pt idx="6656" formatCode="General">
                  <c:v>0.380952259199974</c:v>
                </c:pt>
                <c:pt idx="6657" formatCode="General">
                  <c:v>0.37985134121209002</c:v>
                </c:pt>
                <c:pt idx="6658" formatCode="General">
                  <c:v>0.38079544706225099</c:v>
                </c:pt>
                <c:pt idx="6659" formatCode="General">
                  <c:v>0.38386416169287502</c:v>
                </c:pt>
                <c:pt idx="6660" formatCode="General">
                  <c:v>0.38822642511192601</c:v>
                </c:pt>
                <c:pt idx="6661" formatCode="General">
                  <c:v>0.39257890611264001</c:v>
                </c:pt>
                <c:pt idx="6662" formatCode="General">
                  <c:v>0.39662088083746</c:v>
                </c:pt>
                <c:pt idx="6663" formatCode="General">
                  <c:v>0.40013868247283602</c:v>
                </c:pt>
                <c:pt idx="6664" formatCode="General">
                  <c:v>0.40271156599337199</c:v>
                </c:pt>
                <c:pt idx="6665" formatCode="General">
                  <c:v>0.403892323057161</c:v>
                </c:pt>
                <c:pt idx="6666" formatCode="General">
                  <c:v>0.40408725040611598</c:v>
                </c:pt>
                <c:pt idx="6667" formatCode="General">
                  <c:v>0.40419048571657801</c:v>
                </c:pt>
                <c:pt idx="6668" formatCode="General">
                  <c:v>0.40408911597855202</c:v>
                </c:pt>
                <c:pt idx="6669" formatCode="General">
                  <c:v>0.40342031165889602</c:v>
                </c:pt>
                <c:pt idx="6670" formatCode="General">
                  <c:v>0.402297618811161</c:v>
                </c:pt>
                <c:pt idx="6671" formatCode="General">
                  <c:v>0.40082541709392799</c:v>
                </c:pt>
                <c:pt idx="6672" formatCode="General">
                  <c:v>0.398603775143959</c:v>
                </c:pt>
                <c:pt idx="6673" formatCode="General">
                  <c:v>0.39493860570970102</c:v>
                </c:pt>
                <c:pt idx="6674" formatCode="General">
                  <c:v>0.389002966347546</c:v>
                </c:pt>
                <c:pt idx="6675" formatCode="General">
                  <c:v>0.380499286152787</c:v>
                </c:pt>
                <c:pt idx="6676" formatCode="General">
                  <c:v>0.37032115991775599</c:v>
                </c:pt>
                <c:pt idx="6677" formatCode="General">
                  <c:v>0.35847579610708202</c:v>
                </c:pt>
                <c:pt idx="6678" formatCode="General">
                  <c:v>0.34510213804555701</c:v>
                </c:pt>
                <c:pt idx="6679" formatCode="General">
                  <c:v>0.33054713144661502</c:v>
                </c:pt>
                <c:pt idx="6680" formatCode="General">
                  <c:v>0.31549712834387</c:v>
                </c:pt>
                <c:pt idx="6681" formatCode="General">
                  <c:v>0.30161428781494998</c:v>
                </c:pt>
                <c:pt idx="6682" formatCode="General">
                  <c:v>0.28970136551678799</c:v>
                </c:pt>
                <c:pt idx="6683" formatCode="General">
                  <c:v>0.27990707990714597</c:v>
                </c:pt>
                <c:pt idx="6684" formatCode="General">
                  <c:v>0.27190685625675898</c:v>
                </c:pt>
                <c:pt idx="6685" formatCode="General">
                  <c:v>0.26497236732770801</c:v>
                </c:pt>
                <c:pt idx="6686" formatCode="General">
                  <c:v>0.25863828411123602</c:v>
                </c:pt>
                <c:pt idx="6687" formatCode="General">
                  <c:v>0.25267674902122</c:v>
                </c:pt>
                <c:pt idx="6688" formatCode="General">
                  <c:v>0.24748065528041899</c:v>
                </c:pt>
                <c:pt idx="6689" formatCode="General">
                  <c:v>0.24382462993972501</c:v>
                </c:pt>
                <c:pt idx="6690" formatCode="General">
                  <c:v>0.24111031480046899</c:v>
                </c:pt>
                <c:pt idx="6691" formatCode="General">
                  <c:v>0.238368434212052</c:v>
                </c:pt>
                <c:pt idx="6692" formatCode="General">
                  <c:v>0.23592688884124199</c:v>
                </c:pt>
                <c:pt idx="6693" formatCode="General">
                  <c:v>0.23503170259145301</c:v>
                </c:pt>
                <c:pt idx="6694" formatCode="General">
                  <c:v>0.23647257986893699</c:v>
                </c:pt>
                <c:pt idx="6695" formatCode="General">
                  <c:v>0.23914393794858299</c:v>
                </c:pt>
                <c:pt idx="6696" formatCode="General">
                  <c:v>0.24121073777882401</c:v>
                </c:pt>
                <c:pt idx="6697" formatCode="General">
                  <c:v>0.24280506993217099</c:v>
                </c:pt>
                <c:pt idx="6698" formatCode="General">
                  <c:v>0.24524468062148899</c:v>
                </c:pt>
                <c:pt idx="6699" formatCode="General">
                  <c:v>0.24916114533477199</c:v>
                </c:pt>
                <c:pt idx="6700" formatCode="General">
                  <c:v>0.25320879252088402</c:v>
                </c:pt>
                <c:pt idx="6701" formatCode="General">
                  <c:v>0.25505158373112802</c:v>
                </c:pt>
                <c:pt idx="6702" formatCode="General">
                  <c:v>0.254386383833556</c:v>
                </c:pt>
                <c:pt idx="6703" formatCode="General">
                  <c:v>0.25143303567012598</c:v>
                </c:pt>
                <c:pt idx="6704" formatCode="General">
                  <c:v>0.24660702715650801</c:v>
                </c:pt>
                <c:pt idx="6705" formatCode="General">
                  <c:v>0.241308828523777</c:v>
                </c:pt>
                <c:pt idx="6706" formatCode="General">
                  <c:v>0.23675881503608801</c:v>
                </c:pt>
                <c:pt idx="6707" formatCode="General">
                  <c:v>0.233984481061735</c:v>
                </c:pt>
                <c:pt idx="6708" formatCode="General">
                  <c:v>0.23271638818465601</c:v>
                </c:pt>
                <c:pt idx="6709" formatCode="General">
                  <c:v>0.23210917386096999</c:v>
                </c:pt>
                <c:pt idx="6710" formatCode="General">
                  <c:v>0.23237748770460301</c:v>
                </c:pt>
                <c:pt idx="6711" formatCode="General">
                  <c:v>0.232477523390134</c:v>
                </c:pt>
                <c:pt idx="6712" formatCode="General">
                  <c:v>0.23066172034424301</c:v>
                </c:pt>
                <c:pt idx="6713" formatCode="General">
                  <c:v>0.22667263064812301</c:v>
                </c:pt>
                <c:pt idx="6714" formatCode="General">
                  <c:v>0.22065020515813499</c:v>
                </c:pt>
                <c:pt idx="6715" formatCode="General">
                  <c:v>0.21269580813716099</c:v>
                </c:pt>
                <c:pt idx="6716" formatCode="General">
                  <c:v>0.20299906184651201</c:v>
                </c:pt>
                <c:pt idx="6717" formatCode="General">
                  <c:v>0.192264485659636</c:v>
                </c:pt>
                <c:pt idx="6718" formatCode="General">
                  <c:v>0.18160080602072101</c:v>
                </c:pt>
                <c:pt idx="6719" formatCode="General">
                  <c:v>0.17186318070356699</c:v>
                </c:pt>
                <c:pt idx="6720" formatCode="General">
                  <c:v>0.16364695049041</c:v>
                </c:pt>
                <c:pt idx="6721" formatCode="General">
                  <c:v>0.15766551978260099</c:v>
                </c:pt>
                <c:pt idx="6722" formatCode="General">
                  <c:v>0.15434895707516799</c:v>
                </c:pt>
                <c:pt idx="6723" formatCode="General">
                  <c:v>0.15329281133254699</c:v>
                </c:pt>
                <c:pt idx="6724" formatCode="General">
                  <c:v>0.153763391185993</c:v>
                </c:pt>
                <c:pt idx="6725" formatCode="General">
                  <c:v>0.154611470701704</c:v>
                </c:pt>
                <c:pt idx="6726" formatCode="General">
                  <c:v>0.15526797194042</c:v>
                </c:pt>
                <c:pt idx="6727" formatCode="General">
                  <c:v>0.15622104166956</c:v>
                </c:pt>
                <c:pt idx="6728" formatCode="General">
                  <c:v>0.15669372489787101</c:v>
                </c:pt>
                <c:pt idx="6729" formatCode="General">
                  <c:v>0.15560211360517601</c:v>
                </c:pt>
                <c:pt idx="6730" formatCode="General">
                  <c:v>0.152814105342815</c:v>
                </c:pt>
                <c:pt idx="6731" formatCode="General">
                  <c:v>0.14756486559036699</c:v>
                </c:pt>
                <c:pt idx="6732" formatCode="General">
                  <c:v>0.13915582148877501</c:v>
                </c:pt>
                <c:pt idx="6733" formatCode="General">
                  <c:v>0.12767562372448699</c:v>
                </c:pt>
                <c:pt idx="6734" formatCode="General">
                  <c:v>0.113648754362407</c:v>
                </c:pt>
                <c:pt idx="6735" formatCode="General">
                  <c:v>9.8539022637558302E-2</c:v>
                </c:pt>
                <c:pt idx="6736" formatCode="General">
                  <c:v>8.38109707964666E-2</c:v>
                </c:pt>
                <c:pt idx="6737" formatCode="General">
                  <c:v>7.0063151115299399E-2</c:v>
                </c:pt>
                <c:pt idx="6738" formatCode="General">
                  <c:v>5.7573044933355098E-2</c:v>
                </c:pt>
                <c:pt idx="6739" formatCode="General">
                  <c:v>4.5765564946230602E-2</c:v>
                </c:pt>
                <c:pt idx="6740" formatCode="General">
                  <c:v>3.4401643157302202E-2</c:v>
                </c:pt>
                <c:pt idx="6741" formatCode="General">
                  <c:v>2.41069921352501E-2</c:v>
                </c:pt>
                <c:pt idx="6742" formatCode="General">
                  <c:v>1.4933629823245699E-2</c:v>
                </c:pt>
                <c:pt idx="6743" formatCode="General">
                  <c:v>7.8430956075526206E-3</c:v>
                </c:pt>
                <c:pt idx="6744" formatCode="General">
                  <c:v>3.55265112649801E-3</c:v>
                </c:pt>
                <c:pt idx="6745" formatCode="General">
                  <c:v>1.29980577767807E-3</c:v>
                </c:pt>
                <c:pt idx="6746" formatCode="General">
                  <c:v>1.4942877753353599E-4</c:v>
                </c:pt>
                <c:pt idx="6747" formatCode="General">
                  <c:v>-8.2681031032111004E-4</c:v>
                </c:pt>
                <c:pt idx="6748" formatCode="General">
                  <c:v>-1.6919388924919599E-3</c:v>
                </c:pt>
                <c:pt idx="6749" formatCode="General">
                  <c:v>-2.0180692400000098E-3</c:v>
                </c:pt>
                <c:pt idx="6750" formatCode="General">
                  <c:v>-1.8000237749474801E-3</c:v>
                </c:pt>
                <c:pt idx="6751" formatCode="General">
                  <c:v>-1.4792850300067099E-3</c:v>
                </c:pt>
                <c:pt idx="6752" formatCode="General">
                  <c:v>-2.0565443472295901E-3</c:v>
                </c:pt>
                <c:pt idx="6753" formatCode="General">
                  <c:v>-4.5483798486827803E-3</c:v>
                </c:pt>
                <c:pt idx="6754" formatCode="General">
                  <c:v>-9.4532983438501694E-3</c:v>
                </c:pt>
                <c:pt idx="6755" formatCode="General">
                  <c:v>-1.7004574068758101E-2</c:v>
                </c:pt>
                <c:pt idx="6756" formatCode="General">
                  <c:v>-2.6425173503817199E-2</c:v>
                </c:pt>
                <c:pt idx="6757" formatCode="General">
                  <c:v>-3.6785371530578398E-2</c:v>
                </c:pt>
                <c:pt idx="6758" formatCode="General">
                  <c:v>-4.7741213289239297E-2</c:v>
                </c:pt>
                <c:pt idx="6759" formatCode="General">
                  <c:v>-5.8941858770751102E-2</c:v>
                </c:pt>
                <c:pt idx="6760" formatCode="General">
                  <c:v>-7.0417520772831504E-2</c:v>
                </c:pt>
                <c:pt idx="6761" formatCode="General">
                  <c:v>-8.3250553162698998E-2</c:v>
                </c:pt>
                <c:pt idx="6762" formatCode="General">
                  <c:v>-9.7190913613095301E-2</c:v>
                </c:pt>
                <c:pt idx="6763" formatCode="General">
                  <c:v>-0.11022432249111</c:v>
                </c:pt>
                <c:pt idx="6764" formatCode="General">
                  <c:v>-0.12187759245454199</c:v>
                </c:pt>
                <c:pt idx="6765" formatCode="General">
                  <c:v>-0.13247038022142801</c:v>
                </c:pt>
                <c:pt idx="6766" formatCode="General">
                  <c:v>-0.14181286344501801</c:v>
                </c:pt>
                <c:pt idx="6767" formatCode="General">
                  <c:v>-0.15026690444285301</c:v>
                </c:pt>
                <c:pt idx="6768" formatCode="General">
                  <c:v>-0.15844063562448299</c:v>
                </c:pt>
                <c:pt idx="6769" formatCode="General">
                  <c:v>-0.16691604723786899</c:v>
                </c:pt>
                <c:pt idx="6770" formatCode="General">
                  <c:v>-0.176105240156881</c:v>
                </c:pt>
                <c:pt idx="6771" formatCode="General">
                  <c:v>-0.18457550106031001</c:v>
                </c:pt>
                <c:pt idx="6772" formatCode="General">
                  <c:v>-0.19121972760037201</c:v>
                </c:pt>
                <c:pt idx="6773" formatCode="General">
                  <c:v>-0.196554779487986</c:v>
                </c:pt>
                <c:pt idx="6774" formatCode="General">
                  <c:v>-0.201332911284579</c:v>
                </c:pt>
                <c:pt idx="6775" formatCode="General">
                  <c:v>-0.205579755795092</c:v>
                </c:pt>
                <c:pt idx="6776" formatCode="General">
                  <c:v>-0.20895805003797999</c:v>
                </c:pt>
                <c:pt idx="6777" formatCode="General">
                  <c:v>-0.21201781793749799</c:v>
                </c:pt>
                <c:pt idx="6778" formatCode="General">
                  <c:v>-0.215402920492275</c:v>
                </c:pt>
                <c:pt idx="6779" formatCode="General">
                  <c:v>-0.219623901857328</c:v>
                </c:pt>
                <c:pt idx="6780" formatCode="General">
                  <c:v>-0.22471386777736399</c:v>
                </c:pt>
                <c:pt idx="6781" formatCode="General">
                  <c:v>-0.23104992717374401</c:v>
                </c:pt>
                <c:pt idx="6782" formatCode="General">
                  <c:v>-0.238850514222714</c:v>
                </c:pt>
                <c:pt idx="6783" formatCode="General">
                  <c:v>-0.24686318022228099</c:v>
                </c:pt>
                <c:pt idx="6784" formatCode="General">
                  <c:v>-0.253508732658901</c:v>
                </c:pt>
                <c:pt idx="6785" formatCode="General">
                  <c:v>-0.25943318142445798</c:v>
                </c:pt>
                <c:pt idx="6786" formatCode="General">
                  <c:v>-0.265868927312221</c:v>
                </c:pt>
                <c:pt idx="6787" formatCode="General">
                  <c:v>-0.27295228259207499</c:v>
                </c:pt>
                <c:pt idx="6788" formatCode="General">
                  <c:v>-0.28149938563870602</c:v>
                </c:pt>
                <c:pt idx="6789" formatCode="General">
                  <c:v>-0.29126175905021601</c:v>
                </c:pt>
                <c:pt idx="6790" formatCode="General">
                  <c:v>-0.30122954045449601</c:v>
                </c:pt>
                <c:pt idx="6791" formatCode="General">
                  <c:v>-0.31135431085974902</c:v>
                </c:pt>
                <c:pt idx="6792" formatCode="General">
                  <c:v>-0.32116636358084999</c:v>
                </c:pt>
                <c:pt idx="6793" formatCode="General">
                  <c:v>-0.32963814484889298</c:v>
                </c:pt>
                <c:pt idx="6794" formatCode="General">
                  <c:v>-0.33707708538791598</c:v>
                </c:pt>
                <c:pt idx="6795" formatCode="General">
                  <c:v>-0.34357157815459899</c:v>
                </c:pt>
                <c:pt idx="6796" formatCode="General">
                  <c:v>-0.34838998699462598</c:v>
                </c:pt>
                <c:pt idx="6797" formatCode="General">
                  <c:v>-0.35134667711630302</c:v>
                </c:pt>
                <c:pt idx="6798" formatCode="General">
                  <c:v>-0.35310894188466402</c:v>
                </c:pt>
                <c:pt idx="6799" formatCode="General">
                  <c:v>-0.35424487771809499</c:v>
                </c:pt>
                <c:pt idx="6800" formatCode="General">
                  <c:v>-0.35370130585256498</c:v>
                </c:pt>
                <c:pt idx="6801" formatCode="General">
                  <c:v>-0.35065570294321402</c:v>
                </c:pt>
                <c:pt idx="6802" formatCode="General">
                  <c:v>-0.34577400045072298</c:v>
                </c:pt>
                <c:pt idx="6803" formatCode="General">
                  <c:v>-0.33951094631124201</c:v>
                </c:pt>
                <c:pt idx="6804" formatCode="General">
                  <c:v>-0.332376760615057</c:v>
                </c:pt>
                <c:pt idx="6805" formatCode="General">
                  <c:v>-0.32470239578012799</c:v>
                </c:pt>
                <c:pt idx="6806" formatCode="General">
                  <c:v>-0.31682013322173103</c:v>
                </c:pt>
                <c:pt idx="6807" formatCode="General">
                  <c:v>-0.30932594402565999</c:v>
                </c:pt>
                <c:pt idx="6808" formatCode="General">
                  <c:v>-0.302052416444407</c:v>
                </c:pt>
                <c:pt idx="6809" formatCode="General">
                  <c:v>-0.29500889710095002</c:v>
                </c:pt>
                <c:pt idx="6810" formatCode="General">
                  <c:v>-0.28866271311845398</c:v>
                </c:pt>
                <c:pt idx="6811" formatCode="General">
                  <c:v>-0.28417228035636</c:v>
                </c:pt>
                <c:pt idx="6812" formatCode="General">
                  <c:v>-0.28239043299657002</c:v>
                </c:pt>
                <c:pt idx="6813" formatCode="General">
                  <c:v>-0.283115539325629</c:v>
                </c:pt>
                <c:pt idx="6814" formatCode="General">
                  <c:v>-0.28701092468017902</c:v>
                </c:pt>
                <c:pt idx="6815" formatCode="General">
                  <c:v>-0.29453688304777698</c:v>
                </c:pt>
                <c:pt idx="6816" formatCode="General">
                  <c:v>-0.30419164178468699</c:v>
                </c:pt>
                <c:pt idx="6817" formatCode="General">
                  <c:v>-0.31439267241551699</c:v>
                </c:pt>
                <c:pt idx="6818" formatCode="General">
                  <c:v>-0.32415062197912098</c:v>
                </c:pt>
                <c:pt idx="6819" formatCode="General">
                  <c:v>-0.33274883038931902</c:v>
                </c:pt>
                <c:pt idx="6820" formatCode="General">
                  <c:v>-0.34126226793556003</c:v>
                </c:pt>
                <c:pt idx="6821" formatCode="General">
                  <c:v>-0.35067388565047097</c:v>
                </c:pt>
                <c:pt idx="6822" formatCode="General">
                  <c:v>-0.36058713082824201</c:v>
                </c:pt>
                <c:pt idx="6823" formatCode="General">
                  <c:v>-0.36985898354310798</c:v>
                </c:pt>
                <c:pt idx="6824" formatCode="General">
                  <c:v>-0.377008240468161</c:v>
                </c:pt>
                <c:pt idx="6825" formatCode="General">
                  <c:v>-0.38152203767413201</c:v>
                </c:pt>
                <c:pt idx="6826" formatCode="General">
                  <c:v>-0.38355369529934302</c:v>
                </c:pt>
                <c:pt idx="6827" formatCode="General">
                  <c:v>-0.38326831139700102</c:v>
                </c:pt>
                <c:pt idx="6828" formatCode="General">
                  <c:v>-0.380969034067557</c:v>
                </c:pt>
                <c:pt idx="6829" formatCode="General">
                  <c:v>-0.377583136341755</c:v>
                </c:pt>
                <c:pt idx="6830" formatCode="General">
                  <c:v>-0.37379566429824002</c:v>
                </c:pt>
                <c:pt idx="6831" formatCode="General">
                  <c:v>-0.36992720146782399</c:v>
                </c:pt>
                <c:pt idx="6832" formatCode="General">
                  <c:v>-0.36630724638145301</c:v>
                </c:pt>
                <c:pt idx="6833" formatCode="General">
                  <c:v>-0.36347921962282698</c:v>
                </c:pt>
                <c:pt idx="6834" formatCode="General">
                  <c:v>-0.36156304384330901</c:v>
                </c:pt>
                <c:pt idx="6835" formatCode="General">
                  <c:v>-0.36025299116984399</c:v>
                </c:pt>
                <c:pt idx="6836" formatCode="General">
                  <c:v>-0.35955815880222802</c:v>
                </c:pt>
                <c:pt idx="6837" formatCode="General">
                  <c:v>-0.35983291070273499</c:v>
                </c:pt>
                <c:pt idx="6838" formatCode="General">
                  <c:v>-0.36203258321357901</c:v>
                </c:pt>
                <c:pt idx="6839" formatCode="General">
                  <c:v>-0.36646908476977202</c:v>
                </c:pt>
                <c:pt idx="6840" formatCode="General">
                  <c:v>-0.37156749535141398</c:v>
                </c:pt>
                <c:pt idx="6841" formatCode="General">
                  <c:v>-0.37484315954719899</c:v>
                </c:pt>
                <c:pt idx="6842" formatCode="General">
                  <c:v>-0.37479585131538101</c:v>
                </c:pt>
                <c:pt idx="6843" formatCode="General">
                  <c:v>-0.37118394777495101</c:v>
                </c:pt>
                <c:pt idx="6844" formatCode="General">
                  <c:v>-0.36476191329160301</c:v>
                </c:pt>
                <c:pt idx="6845" formatCode="General">
                  <c:v>-0.356527205727104</c:v>
                </c:pt>
                <c:pt idx="6846" formatCode="General">
                  <c:v>-0.34690680858463901</c:v>
                </c:pt>
                <c:pt idx="6847" formatCode="General">
                  <c:v>-0.33623794835936199</c:v>
                </c:pt>
                <c:pt idx="6848" formatCode="General">
                  <c:v>-0.32507944173473202</c:v>
                </c:pt>
                <c:pt idx="6849" formatCode="General">
                  <c:v>-0.313582141077555</c:v>
                </c:pt>
                <c:pt idx="6850" formatCode="General">
                  <c:v>-0.30179410443994598</c:v>
                </c:pt>
                <c:pt idx="6851" formatCode="General">
                  <c:v>-0.28946023197514897</c:v>
                </c:pt>
                <c:pt idx="6852" formatCode="General">
                  <c:v>-0.27589717938965402</c:v>
                </c:pt>
                <c:pt idx="6853" formatCode="General">
                  <c:v>-0.26138635322600101</c:v>
                </c:pt>
                <c:pt idx="6854" formatCode="General">
                  <c:v>-0.24706220588612399</c:v>
                </c:pt>
                <c:pt idx="6855" formatCode="General">
                  <c:v>-0.233581520747949</c:v>
                </c:pt>
                <c:pt idx="6856" formatCode="General">
                  <c:v>-0.221195529917003</c:v>
                </c:pt>
                <c:pt idx="6857" formatCode="General">
                  <c:v>-0.21078499939696199</c:v>
                </c:pt>
                <c:pt idx="6858" formatCode="General">
                  <c:v>-0.20373186388338099</c:v>
                </c:pt>
                <c:pt idx="6859" formatCode="General">
                  <c:v>-0.200823709657211</c:v>
                </c:pt>
                <c:pt idx="6860" formatCode="General">
                  <c:v>-0.20120721482517101</c:v>
                </c:pt>
                <c:pt idx="6861" formatCode="General">
                  <c:v>-0.20356456775382001</c:v>
                </c:pt>
                <c:pt idx="6862" formatCode="General">
                  <c:v>-0.207371955439311</c:v>
                </c:pt>
                <c:pt idx="6863" formatCode="General">
                  <c:v>-0.21237874689816499</c:v>
                </c:pt>
                <c:pt idx="6864" formatCode="General">
                  <c:v>-0.21774950700614201</c:v>
                </c:pt>
                <c:pt idx="6865" formatCode="General">
                  <c:v>-0.22255251086383601</c:v>
                </c:pt>
                <c:pt idx="6866" formatCode="General">
                  <c:v>-0.226633730195097</c:v>
                </c:pt>
                <c:pt idx="6867" formatCode="General">
                  <c:v>-0.22948711772028299</c:v>
                </c:pt>
                <c:pt idx="6868" formatCode="General">
                  <c:v>-0.23044882607578501</c:v>
                </c:pt>
                <c:pt idx="6869" formatCode="General">
                  <c:v>-0.22905048246924201</c:v>
                </c:pt>
                <c:pt idx="6870" formatCode="General">
                  <c:v>-0.22497597243307599</c:v>
                </c:pt>
                <c:pt idx="6871" formatCode="General">
                  <c:v>-0.218415210387196</c:v>
                </c:pt>
                <c:pt idx="6872" formatCode="General">
                  <c:v>-0.20960088696372201</c:v>
                </c:pt>
                <c:pt idx="6873" formatCode="General">
                  <c:v>-0.19852725943249999</c:v>
                </c:pt>
                <c:pt idx="6874" formatCode="General">
                  <c:v>-0.18538679445626299</c:v>
                </c:pt>
                <c:pt idx="6875" formatCode="General">
                  <c:v>-0.170922277060434</c:v>
                </c:pt>
                <c:pt idx="6876" formatCode="General">
                  <c:v>-0.15525010549141399</c:v>
                </c:pt>
                <c:pt idx="6877" formatCode="General">
                  <c:v>-0.13840172429821199</c:v>
                </c:pt>
                <c:pt idx="6878" formatCode="General">
                  <c:v>-0.120574029377796</c:v>
                </c:pt>
                <c:pt idx="6879" formatCode="General">
                  <c:v>-0.10140713900668499</c:v>
                </c:pt>
                <c:pt idx="6880" formatCode="General">
                  <c:v>-8.0161461380663698E-2</c:v>
                </c:pt>
                <c:pt idx="6881" formatCode="General">
                  <c:v>-5.78754681471206E-2</c:v>
                </c:pt>
                <c:pt idx="6882" formatCode="General">
                  <c:v>-3.7000383650266901E-2</c:v>
                </c:pt>
                <c:pt idx="6883" formatCode="General">
                  <c:v>-1.8070984331729E-2</c:v>
                </c:pt>
                <c:pt idx="6884" formatCode="General">
                  <c:v>-6.1899356731423202E-4</c:v>
                </c:pt>
                <c:pt idx="6885" formatCode="General">
                  <c:v>1.4584486029172001E-2</c:v>
                </c:pt>
                <c:pt idx="6886" formatCode="General">
                  <c:v>2.7868079863214198E-2</c:v>
                </c:pt>
                <c:pt idx="6887" formatCode="General">
                  <c:v>4.0512635438460003E-2</c:v>
                </c:pt>
                <c:pt idx="6888" formatCode="General">
                  <c:v>5.21758920437898E-2</c:v>
                </c:pt>
                <c:pt idx="6889" formatCode="General">
                  <c:v>6.2341305314402802E-2</c:v>
                </c:pt>
                <c:pt idx="6890" formatCode="General">
                  <c:v>7.1164082665179901E-2</c:v>
                </c:pt>
                <c:pt idx="6891" formatCode="General">
                  <c:v>7.9525476554252905E-2</c:v>
                </c:pt>
                <c:pt idx="6892" formatCode="General">
                  <c:v>8.7895628856431707E-2</c:v>
                </c:pt>
                <c:pt idx="6893" formatCode="General">
                  <c:v>9.6725867011345001E-2</c:v>
                </c:pt>
                <c:pt idx="6894" formatCode="General">
                  <c:v>0.106716618053125</c:v>
                </c:pt>
                <c:pt idx="6895" formatCode="General">
                  <c:v>0.118347055291233</c:v>
                </c:pt>
                <c:pt idx="6896" formatCode="General">
                  <c:v>0.13050745092882499</c:v>
                </c:pt>
                <c:pt idx="6897" formatCode="General">
                  <c:v>0.141953446711575</c:v>
                </c:pt>
                <c:pt idx="6898" formatCode="General">
                  <c:v>0.15217481028563701</c:v>
                </c:pt>
                <c:pt idx="6899" formatCode="General">
                  <c:v>0.160627138594132</c:v>
                </c:pt>
                <c:pt idx="6900" formatCode="General">
                  <c:v>0.16778952372429201</c:v>
                </c:pt>
                <c:pt idx="6901" formatCode="General">
                  <c:v>0.17505843857327599</c:v>
                </c:pt>
                <c:pt idx="6902" formatCode="General">
                  <c:v>0.18279650589760901</c:v>
                </c:pt>
                <c:pt idx="6903" formatCode="General">
                  <c:v>0.18973604544735201</c:v>
                </c:pt>
                <c:pt idx="6904" formatCode="General">
                  <c:v>0.19573470414643501</c:v>
                </c:pt>
                <c:pt idx="6905" formatCode="General">
                  <c:v>0.20100494592631499</c:v>
                </c:pt>
                <c:pt idx="6906" formatCode="General">
                  <c:v>0.20660206788063801</c:v>
                </c:pt>
                <c:pt idx="6907" formatCode="General">
                  <c:v>0.213666213896581</c:v>
                </c:pt>
                <c:pt idx="6908" formatCode="General">
                  <c:v>0.22112441160979299</c:v>
                </c:pt>
                <c:pt idx="6909" formatCode="General">
                  <c:v>0.22764760519909799</c:v>
                </c:pt>
                <c:pt idx="6910" formatCode="General">
                  <c:v>0.23319943134072299</c:v>
                </c:pt>
                <c:pt idx="6911" formatCode="General">
                  <c:v>0.23706899675658699</c:v>
                </c:pt>
                <c:pt idx="6912" formatCode="General">
                  <c:v>0.238678241926671</c:v>
                </c:pt>
                <c:pt idx="6913" formatCode="General">
                  <c:v>0.23878766169145799</c:v>
                </c:pt>
                <c:pt idx="6914" formatCode="General">
                  <c:v>0.23705208092489299</c:v>
                </c:pt>
                <c:pt idx="6915" formatCode="General">
                  <c:v>0.23320283695712499</c:v>
                </c:pt>
                <c:pt idx="6916" formatCode="General">
                  <c:v>0.22764560504092701</c:v>
                </c:pt>
                <c:pt idx="6917" formatCode="General">
                  <c:v>0.221383978606148</c:v>
                </c:pt>
                <c:pt idx="6918" formatCode="General">
                  <c:v>0.21564617928784899</c:v>
                </c:pt>
                <c:pt idx="6919" formatCode="General">
                  <c:v>0.21080375559716999</c:v>
                </c:pt>
                <c:pt idx="6920" formatCode="General">
                  <c:v>0.206396168003709</c:v>
                </c:pt>
                <c:pt idx="6921" formatCode="General">
                  <c:v>0.20204407470709801</c:v>
                </c:pt>
                <c:pt idx="6922" formatCode="General">
                  <c:v>0.19855851221486501</c:v>
                </c:pt>
                <c:pt idx="6923" formatCode="General">
                  <c:v>0.19723692269693499</c:v>
                </c:pt>
                <c:pt idx="6924" formatCode="General">
                  <c:v>0.19846216208450401</c:v>
                </c:pt>
                <c:pt idx="6925" formatCode="General">
                  <c:v>0.20220545023674599</c:v>
                </c:pt>
                <c:pt idx="6926" formatCode="General">
                  <c:v>0.20857389930789599</c:v>
                </c:pt>
                <c:pt idx="6927" formatCode="General">
                  <c:v>0.217185587764441</c:v>
                </c:pt>
                <c:pt idx="6928" formatCode="General">
                  <c:v>0.227520172734062</c:v>
                </c:pt>
                <c:pt idx="6929" formatCode="General">
                  <c:v>0.23920681323852599</c:v>
                </c:pt>
                <c:pt idx="6930" formatCode="General">
                  <c:v>0.25197339130491098</c:v>
                </c:pt>
                <c:pt idx="6931" formatCode="General">
                  <c:v>0.26561653435007099</c:v>
                </c:pt>
                <c:pt idx="6932" formatCode="General">
                  <c:v>0.27929163002572299</c:v>
                </c:pt>
                <c:pt idx="6933" formatCode="General">
                  <c:v>0.29254244445543098</c:v>
                </c:pt>
                <c:pt idx="6934" formatCode="General">
                  <c:v>0.30579221774469101</c:v>
                </c:pt>
                <c:pt idx="6935" formatCode="General">
                  <c:v>0.31867514920665502</c:v>
                </c:pt>
                <c:pt idx="6936" formatCode="General">
                  <c:v>0.33079510058070699</c:v>
                </c:pt>
                <c:pt idx="6937" formatCode="General">
                  <c:v>0.342236942543023</c:v>
                </c:pt>
                <c:pt idx="6938" formatCode="General">
                  <c:v>0.35279583884608101</c:v>
                </c:pt>
                <c:pt idx="6939" formatCode="General">
                  <c:v>0.361618138449045</c:v>
                </c:pt>
                <c:pt idx="6940" formatCode="General">
                  <c:v>0.36782311120678701</c:v>
                </c:pt>
                <c:pt idx="6941" formatCode="General">
                  <c:v>0.37149652858062998</c:v>
                </c:pt>
                <c:pt idx="6942" formatCode="General">
                  <c:v>0.37330733890589601</c:v>
                </c:pt>
                <c:pt idx="6943" formatCode="General">
                  <c:v>0.37285264929282103</c:v>
                </c:pt>
                <c:pt idx="6944" formatCode="General">
                  <c:v>0.36988280262001499</c:v>
                </c:pt>
                <c:pt idx="6945" formatCode="General">
                  <c:v>0.36493931700752502</c:v>
                </c:pt>
                <c:pt idx="6946" formatCode="General">
                  <c:v>0.35942206523335302</c:v>
                </c:pt>
                <c:pt idx="6947" formatCode="General">
                  <c:v>0.35394298867357299</c:v>
                </c:pt>
                <c:pt idx="6948" formatCode="General">
                  <c:v>0.34772566455210902</c:v>
                </c:pt>
                <c:pt idx="6949" formatCode="General">
                  <c:v>0.341182950507258</c:v>
                </c:pt>
                <c:pt idx="6950" formatCode="General">
                  <c:v>0.33450616555656398</c:v>
                </c:pt>
                <c:pt idx="6951" formatCode="General">
                  <c:v>0.326799717146882</c:v>
                </c:pt>
                <c:pt idx="6952" formatCode="General">
                  <c:v>0.31788315535138401</c:v>
                </c:pt>
                <c:pt idx="6953" formatCode="General">
                  <c:v>0.30897364505769997</c:v>
                </c:pt>
                <c:pt idx="6954" formatCode="General">
                  <c:v>0.301999179531521</c:v>
                </c:pt>
                <c:pt idx="6955" formatCode="General">
                  <c:v>0.29864058345668298</c:v>
                </c:pt>
                <c:pt idx="6956" formatCode="General">
                  <c:v>0.29861396693445602</c:v>
                </c:pt>
                <c:pt idx="6957" formatCode="General">
                  <c:v>0.30111499612769799</c:v>
                </c:pt>
                <c:pt idx="6958" formatCode="General">
                  <c:v>0.30613038317392699</c:v>
                </c:pt>
                <c:pt idx="6959" formatCode="General">
                  <c:v>0.31364842080252697</c:v>
                </c:pt>
                <c:pt idx="6960" formatCode="General">
                  <c:v>0.32375605209677999</c:v>
                </c:pt>
                <c:pt idx="6961" formatCode="General">
                  <c:v>0.335570504869451</c:v>
                </c:pt>
                <c:pt idx="6962" formatCode="General">
                  <c:v>0.348374350417814</c:v>
                </c:pt>
                <c:pt idx="6963" formatCode="General">
                  <c:v>0.36197918302102899</c:v>
                </c:pt>
                <c:pt idx="6964" formatCode="General">
                  <c:v>0.375038446589264</c:v>
                </c:pt>
                <c:pt idx="6965" formatCode="General">
                  <c:v>0.38707401922799001</c:v>
                </c:pt>
                <c:pt idx="6966" formatCode="General">
                  <c:v>0.39781453537148498</c:v>
                </c:pt>
                <c:pt idx="6967" formatCode="General">
                  <c:v>0.40551049093939501</c:v>
                </c:pt>
                <c:pt idx="6968" formatCode="General">
                  <c:v>0.40885396106487398</c:v>
                </c:pt>
                <c:pt idx="6969" formatCode="General">
                  <c:v>0.40798168490261599</c:v>
                </c:pt>
                <c:pt idx="6970" formatCode="General">
                  <c:v>0.40413858659746699</c:v>
                </c:pt>
                <c:pt idx="6971" formatCode="General">
                  <c:v>0.39922200374185401</c:v>
                </c:pt>
                <c:pt idx="6972" formatCode="General">
                  <c:v>0.39337734884651498</c:v>
                </c:pt>
                <c:pt idx="6973" formatCode="General">
                  <c:v>0.38518284882525999</c:v>
                </c:pt>
                <c:pt idx="6974" formatCode="General">
                  <c:v>0.374721678082239</c:v>
                </c:pt>
                <c:pt idx="6975" formatCode="General">
                  <c:v>0.363473016523782</c:v>
                </c:pt>
                <c:pt idx="6976" formatCode="General">
                  <c:v>0.35358457613956901</c:v>
                </c:pt>
                <c:pt idx="6977" formatCode="General">
                  <c:v>0.345896009781544</c:v>
                </c:pt>
                <c:pt idx="6978" formatCode="General">
                  <c:v>0.340025799899628</c:v>
                </c:pt>
                <c:pt idx="6979" formatCode="General">
                  <c:v>0.33581458069772602</c:v>
                </c:pt>
                <c:pt idx="6980" formatCode="General">
                  <c:v>0.33283348468334001</c:v>
                </c:pt>
                <c:pt idx="6981" formatCode="General">
                  <c:v>0.33107259404815398</c:v>
                </c:pt>
                <c:pt idx="6982" formatCode="General">
                  <c:v>0.33066590428869702</c:v>
                </c:pt>
                <c:pt idx="6983" formatCode="General">
                  <c:v>0.33097042120245901</c:v>
                </c:pt>
                <c:pt idx="6984" formatCode="General">
                  <c:v>0.33113804860646501</c:v>
                </c:pt>
                <c:pt idx="6985" formatCode="General">
                  <c:v>0.33128461106655699</c:v>
                </c:pt>
                <c:pt idx="6986" formatCode="General">
                  <c:v>0.331717005708207</c:v>
                </c:pt>
                <c:pt idx="6987" formatCode="General">
                  <c:v>0.33232711880447302</c:v>
                </c:pt>
                <c:pt idx="6988" formatCode="General">
                  <c:v>0.33361281208222499</c:v>
                </c:pt>
                <c:pt idx="6989" formatCode="General">
                  <c:v>0.33613472622431201</c:v>
                </c:pt>
                <c:pt idx="6990" formatCode="General">
                  <c:v>0.33964374797616798</c:v>
                </c:pt>
                <c:pt idx="6991" formatCode="General">
                  <c:v>0.34289829575452802</c:v>
                </c:pt>
                <c:pt idx="6992" formatCode="General">
                  <c:v>0.34491698326209902</c:v>
                </c:pt>
                <c:pt idx="6993" formatCode="General">
                  <c:v>0.34631881516310897</c:v>
                </c:pt>
                <c:pt idx="6994" formatCode="General">
                  <c:v>0.34788465264326102</c:v>
                </c:pt>
                <c:pt idx="6995" formatCode="General">
                  <c:v>0.35014620170657901</c:v>
                </c:pt>
                <c:pt idx="6996" formatCode="General">
                  <c:v>0.35303990411962299</c:v>
                </c:pt>
                <c:pt idx="6997" formatCode="General">
                  <c:v>0.35588117109323197</c:v>
                </c:pt>
                <c:pt idx="6998" formatCode="General">
                  <c:v>0.35776102003900301</c:v>
                </c:pt>
                <c:pt idx="6999" formatCode="General">
                  <c:v>0.35791489463257498</c:v>
                </c:pt>
                <c:pt idx="7000" formatCode="General">
                  <c:v>0.35730031347705599</c:v>
                </c:pt>
                <c:pt idx="7001" formatCode="General">
                  <c:v>0.35602770566693798</c:v>
                </c:pt>
                <c:pt idx="7002" formatCode="General">
                  <c:v>0.35369332014410199</c:v>
                </c:pt>
                <c:pt idx="7003" formatCode="General">
                  <c:v>0.35127617815844397</c:v>
                </c:pt>
                <c:pt idx="7004" formatCode="General">
                  <c:v>0.34953797942037701</c:v>
                </c:pt>
                <c:pt idx="7005" formatCode="General">
                  <c:v>0.34885768724837501</c:v>
                </c:pt>
                <c:pt idx="7006" formatCode="General">
                  <c:v>0.35011257841424698</c:v>
                </c:pt>
                <c:pt idx="7007" formatCode="General">
                  <c:v>0.35394406102329901</c:v>
                </c:pt>
                <c:pt idx="7008" formatCode="General">
                  <c:v>0.35924281223822802</c:v>
                </c:pt>
                <c:pt idx="7009" formatCode="General">
                  <c:v>0.36528025393936903</c:v>
                </c:pt>
                <c:pt idx="7010" formatCode="General">
                  <c:v>0.37160050601219502</c:v>
                </c:pt>
                <c:pt idx="7011" formatCode="General">
                  <c:v>0.37567554806091003</c:v>
                </c:pt>
                <c:pt idx="7012" formatCode="General">
                  <c:v>0.37583066430122303</c:v>
                </c:pt>
                <c:pt idx="7013" formatCode="General">
                  <c:v>0.37291955087420398</c:v>
                </c:pt>
                <c:pt idx="7014" formatCode="General">
                  <c:v>0.36847109274877299</c:v>
                </c:pt>
                <c:pt idx="7015" formatCode="General">
                  <c:v>0.36371521082020702</c:v>
                </c:pt>
                <c:pt idx="7016" formatCode="General">
                  <c:v>0.35888433250825102</c:v>
                </c:pt>
                <c:pt idx="7017" formatCode="General">
                  <c:v>0.35308823798996403</c:v>
                </c:pt>
                <c:pt idx="7018" formatCode="General">
                  <c:v>0.345221520157594</c:v>
                </c:pt>
                <c:pt idx="7019" formatCode="General">
                  <c:v>0.33615872275964098</c:v>
                </c:pt>
                <c:pt idx="7020" formatCode="General">
                  <c:v>0.327165199582099</c:v>
                </c:pt>
                <c:pt idx="7021" formatCode="General">
                  <c:v>0.31801480222886003</c:v>
                </c:pt>
                <c:pt idx="7022" formatCode="General">
                  <c:v>0.30831475781706902</c:v>
                </c:pt>
                <c:pt idx="7023" formatCode="General">
                  <c:v>0.29783314114455101</c:v>
                </c:pt>
                <c:pt idx="7024" formatCode="General">
                  <c:v>0.28654581203401602</c:v>
                </c:pt>
                <c:pt idx="7025" formatCode="General">
                  <c:v>0.27518606181718502</c:v>
                </c:pt>
                <c:pt idx="7026" formatCode="General">
                  <c:v>0.26455471862693702</c:v>
                </c:pt>
                <c:pt idx="7027" formatCode="General">
                  <c:v>0.25498020349863798</c:v>
                </c:pt>
                <c:pt idx="7028" formatCode="General">
                  <c:v>0.245742416799208</c:v>
                </c:pt>
                <c:pt idx="7029" formatCode="General">
                  <c:v>0.23614415655830301</c:v>
                </c:pt>
                <c:pt idx="7030" formatCode="General">
                  <c:v>0.22722770296198799</c:v>
                </c:pt>
                <c:pt idx="7031" formatCode="General">
                  <c:v>0.219850966444535</c:v>
                </c:pt>
                <c:pt idx="7032" formatCode="General">
                  <c:v>0.21394238360526999</c:v>
                </c:pt>
                <c:pt idx="7033" formatCode="General">
                  <c:v>0.20888160384347501</c:v>
                </c:pt>
                <c:pt idx="7034" formatCode="General">
                  <c:v>0.20405995397829399</c:v>
                </c:pt>
                <c:pt idx="7035" formatCode="General">
                  <c:v>0.198386680020955</c:v>
                </c:pt>
                <c:pt idx="7036" formatCode="General">
                  <c:v>0.19114873085612499</c:v>
                </c:pt>
                <c:pt idx="7037" formatCode="General">
                  <c:v>0.183088779489402</c:v>
                </c:pt>
                <c:pt idx="7038" formatCode="General">
                  <c:v>0.17468295141169099</c:v>
                </c:pt>
                <c:pt idx="7039" formatCode="General">
                  <c:v>0.16587750642942001</c:v>
                </c:pt>
                <c:pt idx="7040" formatCode="General">
                  <c:v>0.15609244614357001</c:v>
                </c:pt>
                <c:pt idx="7041" formatCode="General">
                  <c:v>0.145118853667801</c:v>
                </c:pt>
                <c:pt idx="7042" formatCode="General">
                  <c:v>0.13403394288293199</c:v>
                </c:pt>
                <c:pt idx="7043" formatCode="General">
                  <c:v>0.12294427723343999</c:v>
                </c:pt>
                <c:pt idx="7044" formatCode="General">
                  <c:v>0.110587543857249</c:v>
                </c:pt>
                <c:pt idx="7045" formatCode="General">
                  <c:v>9.8058846692576696E-2</c:v>
                </c:pt>
                <c:pt idx="7046" formatCode="General">
                  <c:v>8.70409124062477E-2</c:v>
                </c:pt>
                <c:pt idx="7047" formatCode="General">
                  <c:v>7.7235649204234896E-2</c:v>
                </c:pt>
                <c:pt idx="7048" formatCode="General">
                  <c:v>6.7246015962815597E-2</c:v>
                </c:pt>
                <c:pt idx="7049" formatCode="General">
                  <c:v>5.6692678997036401E-2</c:v>
                </c:pt>
                <c:pt idx="7050" formatCode="General">
                  <c:v>4.56053593660323E-2</c:v>
                </c:pt>
                <c:pt idx="7051" formatCode="General">
                  <c:v>3.2917830984319302E-2</c:v>
                </c:pt>
                <c:pt idx="7052" formatCode="General">
                  <c:v>1.8976175800719801E-2</c:v>
                </c:pt>
                <c:pt idx="7053" formatCode="General">
                  <c:v>4.3797495909519901E-3</c:v>
                </c:pt>
                <c:pt idx="7054" formatCode="General">
                  <c:v>-1.10848822828207E-2</c:v>
                </c:pt>
                <c:pt idx="7055" formatCode="General">
                  <c:v>-2.6583269089863099E-2</c:v>
                </c:pt>
                <c:pt idx="7056" formatCode="General">
                  <c:v>-4.1428779977720501E-2</c:v>
                </c:pt>
                <c:pt idx="7057" formatCode="General">
                  <c:v>-5.7197344530733198E-2</c:v>
                </c:pt>
                <c:pt idx="7058" formatCode="General">
                  <c:v>-7.5211461875146796E-2</c:v>
                </c:pt>
                <c:pt idx="7059" formatCode="General">
                  <c:v>-9.4668502943656904E-2</c:v>
                </c:pt>
                <c:pt idx="7060" formatCode="General">
                  <c:v>-0.11502323228014801</c:v>
                </c:pt>
                <c:pt idx="7061" formatCode="General">
                  <c:v>-0.136407989270211</c:v>
                </c:pt>
                <c:pt idx="7062" formatCode="General">
                  <c:v>-0.15795513224048399</c:v>
                </c:pt>
                <c:pt idx="7063" formatCode="General">
                  <c:v>-0.17853436928364499</c:v>
                </c:pt>
                <c:pt idx="7064" formatCode="General">
                  <c:v>-0.196732410323851</c:v>
                </c:pt>
                <c:pt idx="7065" formatCode="General">
                  <c:v>-0.212045850706858</c:v>
                </c:pt>
                <c:pt idx="7066" formatCode="General">
                  <c:v>-0.22586827598812401</c:v>
                </c:pt>
                <c:pt idx="7067" formatCode="General">
                  <c:v>-0.239499220533373</c:v>
                </c:pt>
                <c:pt idx="7068" formatCode="General">
                  <c:v>-0.25335995998584598</c:v>
                </c:pt>
                <c:pt idx="7069" formatCode="General">
                  <c:v>-0.26753045736361802</c:v>
                </c:pt>
                <c:pt idx="7070" formatCode="General">
                  <c:v>-0.281996180949388</c:v>
                </c:pt>
                <c:pt idx="7071" formatCode="General">
                  <c:v>-0.29574582253715098</c:v>
                </c:pt>
                <c:pt idx="7072" formatCode="General">
                  <c:v>-0.30804090239707299</c:v>
                </c:pt>
                <c:pt idx="7073" formatCode="General">
                  <c:v>-0.31961998702521999</c:v>
                </c:pt>
                <c:pt idx="7074" formatCode="General">
                  <c:v>-0.331581161957343</c:v>
                </c:pt>
                <c:pt idx="7075" formatCode="General">
                  <c:v>-0.344229435396463</c:v>
                </c:pt>
                <c:pt idx="7076" formatCode="General">
                  <c:v>-0.35706314312744902</c:v>
                </c:pt>
                <c:pt idx="7077" formatCode="General">
                  <c:v>-0.369773633055346</c:v>
                </c:pt>
                <c:pt idx="7078" formatCode="General">
                  <c:v>-0.38176922087494403</c:v>
                </c:pt>
                <c:pt idx="7079" formatCode="General">
                  <c:v>-0.392977605404978</c:v>
                </c:pt>
                <c:pt idx="7080" formatCode="General">
                  <c:v>-0.40361729408581498</c:v>
                </c:pt>
                <c:pt idx="7081" formatCode="General">
                  <c:v>-0.41259982588076399</c:v>
                </c:pt>
                <c:pt idx="7082" formatCode="General">
                  <c:v>-0.41955299531443302</c:v>
                </c:pt>
                <c:pt idx="7083" formatCode="General">
                  <c:v>-0.42464465746246199</c:v>
                </c:pt>
                <c:pt idx="7084" formatCode="General">
                  <c:v>-0.42803128321960898</c:v>
                </c:pt>
                <c:pt idx="7085" formatCode="General">
                  <c:v>-0.431163160748952</c:v>
                </c:pt>
                <c:pt idx="7086" formatCode="General">
                  <c:v>-0.43610497073770099</c:v>
                </c:pt>
                <c:pt idx="7087" formatCode="General">
                  <c:v>-0.44249144738551099</c:v>
                </c:pt>
                <c:pt idx="7088" formatCode="General">
                  <c:v>-0.44786363387809902</c:v>
                </c:pt>
                <c:pt idx="7089" formatCode="General">
                  <c:v>-0.45210331427154998</c:v>
                </c:pt>
                <c:pt idx="7090" formatCode="General">
                  <c:v>-0.45638864819401398</c:v>
                </c:pt>
                <c:pt idx="7091" formatCode="General">
                  <c:v>-0.46092891138481701</c:v>
                </c:pt>
                <c:pt idx="7092" formatCode="General">
                  <c:v>-0.46618384347662001</c:v>
                </c:pt>
                <c:pt idx="7093" formatCode="General">
                  <c:v>-0.47171296646025301</c:v>
                </c:pt>
                <c:pt idx="7094" formatCode="General">
                  <c:v>-0.47623973834052302</c:v>
                </c:pt>
                <c:pt idx="7095" formatCode="General">
                  <c:v>-0.47979053834701701</c:v>
                </c:pt>
                <c:pt idx="7096" formatCode="General">
                  <c:v>-0.48283221326928499</c:v>
                </c:pt>
                <c:pt idx="7097" formatCode="General">
                  <c:v>-0.48563532353665101</c:v>
                </c:pt>
                <c:pt idx="7098" formatCode="General">
                  <c:v>-0.48884157545159901</c:v>
                </c:pt>
                <c:pt idx="7099" formatCode="General">
                  <c:v>-0.49322586852135902</c:v>
                </c:pt>
                <c:pt idx="7100" formatCode="General">
                  <c:v>-0.498990590594179</c:v>
                </c:pt>
                <c:pt idx="7101" formatCode="General">
                  <c:v>-0.505997854048996</c:v>
                </c:pt>
                <c:pt idx="7102" formatCode="General">
                  <c:v>-0.51479212020692899</c:v>
                </c:pt>
                <c:pt idx="7103" formatCode="General">
                  <c:v>-0.52496621425305801</c:v>
                </c:pt>
                <c:pt idx="7104" formatCode="General">
                  <c:v>-0.53558353249540303</c:v>
                </c:pt>
                <c:pt idx="7105" formatCode="General">
                  <c:v>-0.54615328429010801</c:v>
                </c:pt>
                <c:pt idx="7106" formatCode="General">
                  <c:v>-0.55617669047291796</c:v>
                </c:pt>
                <c:pt idx="7107" formatCode="General">
                  <c:v>-0.56473443368345499</c:v>
                </c:pt>
                <c:pt idx="7108" formatCode="General">
                  <c:v>-0.57144928712875698</c:v>
                </c:pt>
                <c:pt idx="7109" formatCode="General">
                  <c:v>-0.57680480152772395</c:v>
                </c:pt>
                <c:pt idx="7110" formatCode="General">
                  <c:v>-0.58125065579756297</c:v>
                </c:pt>
                <c:pt idx="7111" formatCode="General">
                  <c:v>-0.58482250451095796</c:v>
                </c:pt>
                <c:pt idx="7112" formatCode="General">
                  <c:v>-0.58739135106736395</c:v>
                </c:pt>
                <c:pt idx="7113" formatCode="General">
                  <c:v>-0.58898407391482999</c:v>
                </c:pt>
                <c:pt idx="7114" formatCode="General">
                  <c:v>-0.58939781074451603</c:v>
                </c:pt>
                <c:pt idx="7115" formatCode="General">
                  <c:v>-0.589055008381969</c:v>
                </c:pt>
                <c:pt idx="7116" formatCode="General">
                  <c:v>-0.58903781390314103</c:v>
                </c:pt>
                <c:pt idx="7117" formatCode="General">
                  <c:v>-0.58949178185116002</c:v>
                </c:pt>
                <c:pt idx="7118" formatCode="General">
                  <c:v>-0.59016701657009996</c:v>
                </c:pt>
                <c:pt idx="7119" formatCode="General">
                  <c:v>-0.59219284715421605</c:v>
                </c:pt>
                <c:pt idx="7120" formatCode="General">
                  <c:v>-0.59692238661761798</c:v>
                </c:pt>
                <c:pt idx="7121" formatCode="General">
                  <c:v>-0.60451944807114399</c:v>
                </c:pt>
                <c:pt idx="7122" formatCode="General">
                  <c:v>-0.61393881110399495</c:v>
                </c:pt>
                <c:pt idx="7123" formatCode="General">
                  <c:v>-0.62315452062197296</c:v>
                </c:pt>
                <c:pt idx="7124" formatCode="General">
                  <c:v>-0.62997221288123595</c:v>
                </c:pt>
                <c:pt idx="7125" formatCode="General">
                  <c:v>-0.634458240950866</c:v>
                </c:pt>
                <c:pt idx="7126" formatCode="General">
                  <c:v>-0.63689781710428905</c:v>
                </c:pt>
                <c:pt idx="7127" formatCode="General">
                  <c:v>-0.63603706070954802</c:v>
                </c:pt>
                <c:pt idx="7128" formatCode="General">
                  <c:v>-0.63150693279110404</c:v>
                </c:pt>
                <c:pt idx="7129" formatCode="General">
                  <c:v>-0.62338045383831897</c:v>
                </c:pt>
                <c:pt idx="7130" formatCode="General">
                  <c:v>-0.61190445473428901</c:v>
                </c:pt>
                <c:pt idx="7131" formatCode="General">
                  <c:v>-0.59736267483839101</c:v>
                </c:pt>
                <c:pt idx="7132" formatCode="General">
                  <c:v>-0.58025159103035495</c:v>
                </c:pt>
                <c:pt idx="7133" formatCode="General">
                  <c:v>-0.56172326696985198</c:v>
                </c:pt>
                <c:pt idx="7134" formatCode="General">
                  <c:v>-0.54110548688488602</c:v>
                </c:pt>
                <c:pt idx="7135" formatCode="General">
                  <c:v>-0.51807719727153001</c:v>
                </c:pt>
                <c:pt idx="7136" formatCode="General">
                  <c:v>-0.49388546366312902</c:v>
                </c:pt>
                <c:pt idx="7137" formatCode="General">
                  <c:v>-0.46984337089282102</c:v>
                </c:pt>
                <c:pt idx="7138" formatCode="General">
                  <c:v>-0.44748930309250201</c:v>
                </c:pt>
                <c:pt idx="7139" formatCode="General">
                  <c:v>-0.42770884468206899</c:v>
                </c:pt>
                <c:pt idx="7140" formatCode="General">
                  <c:v>-0.41010748150479098</c:v>
                </c:pt>
                <c:pt idx="7141" formatCode="General">
                  <c:v>-0.39435987115023002</c:v>
                </c:pt>
                <c:pt idx="7142" formatCode="General">
                  <c:v>-0.38081120548220998</c:v>
                </c:pt>
                <c:pt idx="7143" formatCode="General">
                  <c:v>-0.36897083855371898</c:v>
                </c:pt>
                <c:pt idx="7144" formatCode="General">
                  <c:v>-0.359046043589485</c:v>
                </c:pt>
                <c:pt idx="7145" formatCode="General">
                  <c:v>-0.35208581167125103</c:v>
                </c:pt>
                <c:pt idx="7146" formatCode="General">
                  <c:v>-0.34831357250869399</c:v>
                </c:pt>
                <c:pt idx="7147" formatCode="General">
                  <c:v>-0.34708535403694302</c:v>
                </c:pt>
                <c:pt idx="7148" formatCode="General">
                  <c:v>-0.34763038946694902</c:v>
                </c:pt>
                <c:pt idx="7149" formatCode="General">
                  <c:v>-0.349101050283596</c:v>
                </c:pt>
                <c:pt idx="7150" formatCode="General">
                  <c:v>-0.35059416763790002</c:v>
                </c:pt>
                <c:pt idx="7151" formatCode="General">
                  <c:v>-0.351611047442214</c:v>
                </c:pt>
                <c:pt idx="7152" formatCode="General">
                  <c:v>-0.35212261040836401</c:v>
                </c:pt>
                <c:pt idx="7153" formatCode="General">
                  <c:v>-0.35221616739403999</c:v>
                </c:pt>
                <c:pt idx="7154" formatCode="General">
                  <c:v>-0.35176764035742197</c:v>
                </c:pt>
                <c:pt idx="7155" formatCode="General">
                  <c:v>-0.35084424696852401</c:v>
                </c:pt>
                <c:pt idx="7156" formatCode="General">
                  <c:v>-0.35019461593312301</c:v>
                </c:pt>
                <c:pt idx="7157" formatCode="General">
                  <c:v>-0.35088952470982798</c:v>
                </c:pt>
                <c:pt idx="7158" formatCode="General">
                  <c:v>-0.352481701405369</c:v>
                </c:pt>
                <c:pt idx="7159" formatCode="General">
                  <c:v>-0.35356073831128099</c:v>
                </c:pt>
                <c:pt idx="7160" formatCode="General">
                  <c:v>-0.353870876353164</c:v>
                </c:pt>
                <c:pt idx="7161" formatCode="General">
                  <c:v>-0.35409504474324499</c:v>
                </c:pt>
                <c:pt idx="7162" formatCode="General">
                  <c:v>-0.35546654557659801</c:v>
                </c:pt>
                <c:pt idx="7163" formatCode="General">
                  <c:v>-0.35868846250353598</c:v>
                </c:pt>
                <c:pt idx="7164" formatCode="General">
                  <c:v>-0.36274078060251502</c:v>
                </c:pt>
                <c:pt idx="7165" formatCode="General">
                  <c:v>-0.36683189168189501</c:v>
                </c:pt>
                <c:pt idx="7166" formatCode="General">
                  <c:v>-0.37025762680381302</c:v>
                </c:pt>
                <c:pt idx="7167" formatCode="General">
                  <c:v>-0.372863935281248</c:v>
                </c:pt>
                <c:pt idx="7168" formatCode="General">
                  <c:v>-0.375043585288245</c:v>
                </c:pt>
                <c:pt idx="7169" formatCode="General">
                  <c:v>-0.37620730994226997</c:v>
                </c:pt>
                <c:pt idx="7170" formatCode="General">
                  <c:v>-0.37618229101459899</c:v>
                </c:pt>
                <c:pt idx="7171" formatCode="General">
                  <c:v>-0.37518200927186501</c:v>
                </c:pt>
                <c:pt idx="7172" formatCode="General">
                  <c:v>-0.37352326605045799</c:v>
                </c:pt>
                <c:pt idx="7173" formatCode="General">
                  <c:v>-0.37091442408897102</c:v>
                </c:pt>
                <c:pt idx="7174" formatCode="General">
                  <c:v>-0.36719104968981903</c:v>
                </c:pt>
                <c:pt idx="7175" formatCode="General">
                  <c:v>-0.36272235543308001</c:v>
                </c:pt>
                <c:pt idx="7176" formatCode="General">
                  <c:v>-0.35750261386551702</c:v>
                </c:pt>
                <c:pt idx="7177" formatCode="General">
                  <c:v>-0.35166834349259302</c:v>
                </c:pt>
                <c:pt idx="7178" formatCode="General">
                  <c:v>-0.34555365778267</c:v>
                </c:pt>
                <c:pt idx="7179" formatCode="General">
                  <c:v>-0.338422881590903</c:v>
                </c:pt>
                <c:pt idx="7180" formatCode="General">
                  <c:v>-0.32943879092026401</c:v>
                </c:pt>
                <c:pt idx="7181" formatCode="General">
                  <c:v>-0.31906213200184902</c:v>
                </c:pt>
                <c:pt idx="7182" formatCode="General">
                  <c:v>-0.30745401792676602</c:v>
                </c:pt>
                <c:pt idx="7183" formatCode="General">
                  <c:v>-0.29491356404990599</c:v>
                </c:pt>
                <c:pt idx="7184" formatCode="General">
                  <c:v>-0.28223793064904801</c:v>
                </c:pt>
                <c:pt idx="7185" formatCode="General">
                  <c:v>-0.26928385094323598</c:v>
                </c:pt>
                <c:pt idx="7186" formatCode="General">
                  <c:v>-0.25595012374205101</c:v>
                </c:pt>
                <c:pt idx="7187" formatCode="General">
                  <c:v>-0.24246076279484199</c:v>
                </c:pt>
                <c:pt idx="7188" formatCode="General">
                  <c:v>-0.228291321800212</c:v>
                </c:pt>
                <c:pt idx="7189" formatCode="General">
                  <c:v>-0.213408035643115</c:v>
                </c:pt>
                <c:pt idx="7190" formatCode="General">
                  <c:v>-0.19874500474002099</c:v>
                </c:pt>
                <c:pt idx="7191" formatCode="General">
                  <c:v>-0.18510923682490499</c:v>
                </c:pt>
                <c:pt idx="7192" formatCode="General">
                  <c:v>-0.17223035442661699</c:v>
                </c:pt>
                <c:pt idx="7193" formatCode="General">
                  <c:v>-0.15966744145496101</c:v>
                </c:pt>
                <c:pt idx="7194" formatCode="General">
                  <c:v>-0.147099978882819</c:v>
                </c:pt>
                <c:pt idx="7195" formatCode="General">
                  <c:v>-0.13493575199642199</c:v>
                </c:pt>
                <c:pt idx="7196" formatCode="General">
                  <c:v>-0.123719397402869</c:v>
                </c:pt>
                <c:pt idx="7197" formatCode="General">
                  <c:v>-0.11317576015059801</c:v>
                </c:pt>
                <c:pt idx="7198" formatCode="General">
                  <c:v>-0.10220239304082999</c:v>
                </c:pt>
                <c:pt idx="7199" formatCode="General">
                  <c:v>-9.1037668053625107E-2</c:v>
                </c:pt>
                <c:pt idx="7200" formatCode="General">
                  <c:v>-8.0586931444261697E-2</c:v>
                </c:pt>
                <c:pt idx="7201" formatCode="General">
                  <c:v>-6.9889648504406404E-2</c:v>
                </c:pt>
                <c:pt idx="7202" formatCode="General">
                  <c:v>-5.8089921181758201E-2</c:v>
                </c:pt>
                <c:pt idx="7203" formatCode="General">
                  <c:v>-4.5769416861273497E-2</c:v>
                </c:pt>
                <c:pt idx="7204" formatCode="General">
                  <c:v>-3.3570540081088E-2</c:v>
                </c:pt>
                <c:pt idx="7205" formatCode="General">
                  <c:v>-2.19515505337072E-2</c:v>
                </c:pt>
                <c:pt idx="7206" formatCode="General">
                  <c:v>-1.16769415776499E-2</c:v>
                </c:pt>
                <c:pt idx="7207" formatCode="General">
                  <c:v>-2.4580510452098699E-3</c:v>
                </c:pt>
                <c:pt idx="7208" formatCode="General">
                  <c:v>6.1733653777920399E-3</c:v>
                </c:pt>
                <c:pt idx="7209" formatCode="General">
                  <c:v>1.43522978165089E-2</c:v>
                </c:pt>
                <c:pt idx="7210" formatCode="General">
                  <c:v>2.2441127938042899E-2</c:v>
                </c:pt>
                <c:pt idx="7211" formatCode="General">
                  <c:v>3.03296874686944E-2</c:v>
                </c:pt>
                <c:pt idx="7212" formatCode="General">
                  <c:v>3.76298499398404E-2</c:v>
                </c:pt>
                <c:pt idx="7213" formatCode="General">
                  <c:v>4.4484082799754E-2</c:v>
                </c:pt>
                <c:pt idx="7214" formatCode="General">
                  <c:v>5.1785290050946599E-2</c:v>
                </c:pt>
                <c:pt idx="7215" formatCode="General">
                  <c:v>6.0323856163276499E-2</c:v>
                </c:pt>
                <c:pt idx="7216" formatCode="General">
                  <c:v>7.0302006587987895E-2</c:v>
                </c:pt>
                <c:pt idx="7217" formatCode="General">
                  <c:v>8.1414301583035295E-2</c:v>
                </c:pt>
                <c:pt idx="7218" formatCode="General">
                  <c:v>9.3036179255841803E-2</c:v>
                </c:pt>
                <c:pt idx="7219" formatCode="General">
                  <c:v>0.105594938668056</c:v>
                </c:pt>
                <c:pt idx="7220" formatCode="General">
                  <c:v>0.120013041320099</c:v>
                </c:pt>
                <c:pt idx="7221" formatCode="General">
                  <c:v>0.13616171383018999</c:v>
                </c:pt>
                <c:pt idx="7222" formatCode="General">
                  <c:v>0.152752134341537</c:v>
                </c:pt>
                <c:pt idx="7223" formatCode="General">
                  <c:v>0.16838426377037999</c:v>
                </c:pt>
                <c:pt idx="7224" formatCode="General">
                  <c:v>0.18230970930579601</c:v>
                </c:pt>
                <c:pt idx="7225" formatCode="General">
                  <c:v>0.19493917732681099</c:v>
                </c:pt>
                <c:pt idx="7226" formatCode="General">
                  <c:v>0.20664731130321901</c:v>
                </c:pt>
                <c:pt idx="7227" formatCode="General">
                  <c:v>0.21690146083787301</c:v>
                </c:pt>
                <c:pt idx="7228" formatCode="General">
                  <c:v>0.226178879551275</c:v>
                </c:pt>
                <c:pt idx="7229" formatCode="General">
                  <c:v>0.235238343339878</c:v>
                </c:pt>
                <c:pt idx="7230" formatCode="General">
                  <c:v>0.244512149413779</c:v>
                </c:pt>
                <c:pt idx="7231" formatCode="General">
                  <c:v>0.25332208819556501</c:v>
                </c:pt>
                <c:pt idx="7232" formatCode="General">
                  <c:v>0.26039326745385599</c:v>
                </c:pt>
                <c:pt idx="7233" formatCode="General">
                  <c:v>0.26676064318688397</c:v>
                </c:pt>
                <c:pt idx="7234" formatCode="General">
                  <c:v>0.27308734712593502</c:v>
                </c:pt>
                <c:pt idx="7235" formatCode="General">
                  <c:v>0.27938428413814798</c:v>
                </c:pt>
                <c:pt idx="7236" formatCode="General">
                  <c:v>0.28574533207486802</c:v>
                </c:pt>
                <c:pt idx="7237" formatCode="General">
                  <c:v>0.29171950480543302</c:v>
                </c:pt>
                <c:pt idx="7238" formatCode="General">
                  <c:v>0.29702634773665998</c:v>
                </c:pt>
                <c:pt idx="7239" formatCode="General">
                  <c:v>0.30179617090588701</c:v>
                </c:pt>
                <c:pt idx="7240" formatCode="General">
                  <c:v>0.30605458128424701</c:v>
                </c:pt>
                <c:pt idx="7241" formatCode="General">
                  <c:v>0.31052323529877501</c:v>
                </c:pt>
                <c:pt idx="7242" formatCode="General">
                  <c:v>0.31567017332325698</c:v>
                </c:pt>
                <c:pt idx="7243" formatCode="General">
                  <c:v>0.32115052180605902</c:v>
                </c:pt>
                <c:pt idx="7244" formatCode="General">
                  <c:v>0.32755700067338001</c:v>
                </c:pt>
                <c:pt idx="7245" formatCode="General">
                  <c:v>0.335239346949393</c:v>
                </c:pt>
                <c:pt idx="7246" formatCode="General">
                  <c:v>0.34403696195838801</c:v>
                </c:pt>
                <c:pt idx="7247" formatCode="General">
                  <c:v>0.35358288556481399</c:v>
                </c:pt>
                <c:pt idx="7248" formatCode="General">
                  <c:v>0.36400726728074201</c:v>
                </c:pt>
                <c:pt idx="7249" formatCode="General">
                  <c:v>0.37533219314483701</c:v>
                </c:pt>
                <c:pt idx="7250" formatCode="General">
                  <c:v>0.386477883504105</c:v>
                </c:pt>
                <c:pt idx="7251" formatCode="General">
                  <c:v>0.39653207389957001</c:v>
                </c:pt>
                <c:pt idx="7252" formatCode="General">
                  <c:v>0.405251144067175</c:v>
                </c:pt>
                <c:pt idx="7253" formatCode="General">
                  <c:v>0.41235568157442598</c:v>
                </c:pt>
                <c:pt idx="7254" formatCode="General">
                  <c:v>0.417652513728476</c:v>
                </c:pt>
                <c:pt idx="7255" formatCode="General">
                  <c:v>0.42037416643308001</c:v>
                </c:pt>
                <c:pt idx="7256" formatCode="General">
                  <c:v>0.41957387265067703</c:v>
                </c:pt>
                <c:pt idx="7257" formatCode="General">
                  <c:v>0.41560052069838999</c:v>
                </c:pt>
                <c:pt idx="7258" formatCode="General">
                  <c:v>0.40862567947348</c:v>
                </c:pt>
                <c:pt idx="7259" formatCode="General">
                  <c:v>0.39830199830482499</c:v>
                </c:pt>
                <c:pt idx="7260" formatCode="General">
                  <c:v>0.38548328355737299</c:v>
                </c:pt>
                <c:pt idx="7261" formatCode="General">
                  <c:v>0.372172023108363</c:v>
                </c:pt>
                <c:pt idx="7262" formatCode="General">
                  <c:v>0.35980762937042299</c:v>
                </c:pt>
                <c:pt idx="7263" formatCode="General">
                  <c:v>0.348574125046965</c:v>
                </c:pt>
                <c:pt idx="7264" formatCode="General">
                  <c:v>0.33784379535965697</c:v>
                </c:pt>
                <c:pt idx="7265" formatCode="General">
                  <c:v>0.32777979955339898</c:v>
                </c:pt>
                <c:pt idx="7266" formatCode="General">
                  <c:v>0.31937362822771698</c:v>
                </c:pt>
                <c:pt idx="7267" formatCode="General">
                  <c:v>0.31305631177996901</c:v>
                </c:pt>
                <c:pt idx="7268" formatCode="General">
                  <c:v>0.30920149609466802</c:v>
                </c:pt>
                <c:pt idx="7269" formatCode="General">
                  <c:v>0.308118795355731</c:v>
                </c:pt>
                <c:pt idx="7270" formatCode="General">
                  <c:v>0.31020060188374399</c:v>
                </c:pt>
                <c:pt idx="7271" formatCode="General">
                  <c:v>0.31617600019224501</c:v>
                </c:pt>
                <c:pt idx="7272" formatCode="General">
                  <c:v>0.32573788169977502</c:v>
                </c:pt>
                <c:pt idx="7273" formatCode="General">
                  <c:v>0.33661648612114697</c:v>
                </c:pt>
                <c:pt idx="7274" formatCode="General">
                  <c:v>0.34675324625774401</c:v>
                </c:pt>
                <c:pt idx="7275" formatCode="General">
                  <c:v>0.35620383016768598</c:v>
                </c:pt>
                <c:pt idx="7276" formatCode="General">
                  <c:v>0.36487856619412801</c:v>
                </c:pt>
                <c:pt idx="7277" formatCode="General">
                  <c:v>0.37290519119737098</c:v>
                </c:pt>
                <c:pt idx="7278" formatCode="General">
                  <c:v>0.38056497546854101</c:v>
                </c:pt>
                <c:pt idx="7279" formatCode="General">
                  <c:v>0.38761755789671998</c:v>
                </c:pt>
                <c:pt idx="7280" formatCode="General">
                  <c:v>0.39379781395875901</c:v>
                </c:pt>
                <c:pt idx="7281" formatCode="General">
                  <c:v>0.39914788426310399</c:v>
                </c:pt>
                <c:pt idx="7282" formatCode="General">
                  <c:v>0.40444697960514497</c:v>
                </c:pt>
                <c:pt idx="7283" formatCode="General">
                  <c:v>0.40992270244751</c:v>
                </c:pt>
                <c:pt idx="7284" formatCode="General">
                  <c:v>0.41516126213695198</c:v>
                </c:pt>
                <c:pt idx="7285" formatCode="General">
                  <c:v>0.41941537978027998</c:v>
                </c:pt>
                <c:pt idx="7286" formatCode="General">
                  <c:v>0.42268864412441998</c:v>
                </c:pt>
                <c:pt idx="7287" formatCode="General">
                  <c:v>0.42507644831513702</c:v>
                </c:pt>
                <c:pt idx="7288" formatCode="General">
                  <c:v>0.42689837164636002</c:v>
                </c:pt>
                <c:pt idx="7289" formatCode="General">
                  <c:v>0.42913968133013403</c:v>
                </c:pt>
                <c:pt idx="7290" formatCode="General">
                  <c:v>0.43209334659649701</c:v>
                </c:pt>
                <c:pt idx="7291" formatCode="General">
                  <c:v>0.43604722369375598</c:v>
                </c:pt>
                <c:pt idx="7292" formatCode="General">
                  <c:v>0.44131832647233499</c:v>
                </c:pt>
                <c:pt idx="7293" formatCode="General">
                  <c:v>0.44687935601790701</c:v>
                </c:pt>
                <c:pt idx="7294" formatCode="General">
                  <c:v>0.45236866328651099</c:v>
                </c:pt>
                <c:pt idx="7295" formatCode="General">
                  <c:v>0.45817719855380501</c:v>
                </c:pt>
                <c:pt idx="7296" formatCode="General">
                  <c:v>0.46444410523581903</c:v>
                </c:pt>
                <c:pt idx="7297" formatCode="General">
                  <c:v>0.47116376241598701</c:v>
                </c:pt>
                <c:pt idx="7298" formatCode="General">
                  <c:v>0.47720104312867001</c:v>
                </c:pt>
                <c:pt idx="7299" formatCode="General">
                  <c:v>0.48102726727883199</c:v>
                </c:pt>
                <c:pt idx="7300" formatCode="General">
                  <c:v>0.48283757028758201</c:v>
                </c:pt>
                <c:pt idx="7301" formatCode="General">
                  <c:v>0.48350004622158599</c:v>
                </c:pt>
                <c:pt idx="7302" formatCode="General">
                  <c:v>0.48282585599312799</c:v>
                </c:pt>
                <c:pt idx="7303" formatCode="General">
                  <c:v>0.48108691371108098</c:v>
                </c:pt>
                <c:pt idx="7304" formatCode="General">
                  <c:v>0.47866770633207401</c:v>
                </c:pt>
                <c:pt idx="7305" formatCode="General">
                  <c:v>0.47635910518867203</c:v>
                </c:pt>
                <c:pt idx="7306" formatCode="General">
                  <c:v>0.47496332933600599</c:v>
                </c:pt>
                <c:pt idx="7307" formatCode="General">
                  <c:v>0.47421893929714198</c:v>
                </c:pt>
                <c:pt idx="7308" formatCode="General">
                  <c:v>0.474044232569798</c:v>
                </c:pt>
                <c:pt idx="7309" formatCode="General">
                  <c:v>0.47417034437521299</c:v>
                </c:pt>
                <c:pt idx="7310" formatCode="General">
                  <c:v>0.47477511792891602</c:v>
                </c:pt>
                <c:pt idx="7311" formatCode="General">
                  <c:v>0.47562664977105901</c:v>
                </c:pt>
                <c:pt idx="7312" formatCode="General">
                  <c:v>0.47565915829990102</c:v>
                </c:pt>
                <c:pt idx="7313" formatCode="General">
                  <c:v>0.47461437965605302</c:v>
                </c:pt>
                <c:pt idx="7314" formatCode="General">
                  <c:v>0.47260431070984599</c:v>
                </c:pt>
                <c:pt idx="7315" formatCode="General">
                  <c:v>0.47018574303371302</c:v>
                </c:pt>
                <c:pt idx="7316" formatCode="General">
                  <c:v>0.466855819748766</c:v>
                </c:pt>
                <c:pt idx="7317" formatCode="General">
                  <c:v>0.46083215422813001</c:v>
                </c:pt>
                <c:pt idx="7318" formatCode="General">
                  <c:v>0.451380071161398</c:v>
                </c:pt>
                <c:pt idx="7319" formatCode="General">
                  <c:v>0.438962444692655</c:v>
                </c:pt>
                <c:pt idx="7320" formatCode="General">
                  <c:v>0.42404183992225902</c:v>
                </c:pt>
                <c:pt idx="7321" formatCode="General">
                  <c:v>0.40806310726681899</c:v>
                </c:pt>
                <c:pt idx="7322" formatCode="General">
                  <c:v>0.39336046118198997</c:v>
                </c:pt>
                <c:pt idx="7323" formatCode="General">
                  <c:v>0.38084110777986402</c:v>
                </c:pt>
                <c:pt idx="7324" formatCode="General">
                  <c:v>0.36977383130298402</c:v>
                </c:pt>
                <c:pt idx="7325" formatCode="General">
                  <c:v>0.35985963337131499</c:v>
                </c:pt>
                <c:pt idx="7326" formatCode="General">
                  <c:v>0.351948176451302</c:v>
                </c:pt>
                <c:pt idx="7327" formatCode="General">
                  <c:v>0.34662006998063499</c:v>
                </c:pt>
                <c:pt idx="7328" formatCode="General">
                  <c:v>0.34256717415653298</c:v>
                </c:pt>
                <c:pt idx="7329" formatCode="General">
                  <c:v>0.338000819462629</c:v>
                </c:pt>
                <c:pt idx="7330" formatCode="General">
                  <c:v>0.33286720415126803</c:v>
                </c:pt>
                <c:pt idx="7331" formatCode="General">
                  <c:v>0.32756085590419798</c:v>
                </c:pt>
                <c:pt idx="7332" formatCode="General">
                  <c:v>0.322172656089104</c:v>
                </c:pt>
                <c:pt idx="7333" formatCode="General">
                  <c:v>0.317164740312327</c:v>
                </c:pt>
                <c:pt idx="7334" formatCode="General">
                  <c:v>0.312825526004537</c:v>
                </c:pt>
                <c:pt idx="7335" formatCode="General">
                  <c:v>0.308570368661091</c:v>
                </c:pt>
                <c:pt idx="7336" formatCode="General">
                  <c:v>0.30456332778100398</c:v>
                </c:pt>
                <c:pt idx="7337" formatCode="General">
                  <c:v>0.30109221126062002</c:v>
                </c:pt>
                <c:pt idx="7338" formatCode="General">
                  <c:v>0.29721091665294103</c:v>
                </c:pt>
                <c:pt idx="7339" formatCode="General">
                  <c:v>0.29152000766442998</c:v>
                </c:pt>
                <c:pt idx="7340" formatCode="General">
                  <c:v>0.28475680783012097</c:v>
                </c:pt>
                <c:pt idx="7341" formatCode="General">
                  <c:v>0.27879696074745802</c:v>
                </c:pt>
                <c:pt idx="7342" formatCode="General">
                  <c:v>0.27322023383351401</c:v>
                </c:pt>
                <c:pt idx="7343" formatCode="General">
                  <c:v>0.267036393469121</c:v>
                </c:pt>
                <c:pt idx="7344" formatCode="General">
                  <c:v>0.26125211058534198</c:v>
                </c:pt>
                <c:pt idx="7345" formatCode="General">
                  <c:v>0.25654288284848997</c:v>
                </c:pt>
                <c:pt idx="7346" formatCode="General">
                  <c:v>0.25183728759676199</c:v>
                </c:pt>
                <c:pt idx="7347" formatCode="General">
                  <c:v>0.24651722395733699</c:v>
                </c:pt>
                <c:pt idx="7348" formatCode="General">
                  <c:v>0.241244360313736</c:v>
                </c:pt>
                <c:pt idx="7349" formatCode="General">
                  <c:v>0.23660662397652099</c:v>
                </c:pt>
                <c:pt idx="7350" formatCode="General">
                  <c:v>0.232997685762175</c:v>
                </c:pt>
                <c:pt idx="7351" formatCode="General">
                  <c:v>0.23160521052078301</c:v>
                </c:pt>
                <c:pt idx="7352" formatCode="General">
                  <c:v>0.23169340966027199</c:v>
                </c:pt>
                <c:pt idx="7353" formatCode="General">
                  <c:v>0.23060509834273599</c:v>
                </c:pt>
                <c:pt idx="7354" formatCode="General">
                  <c:v>0.22734639258997499</c:v>
                </c:pt>
                <c:pt idx="7355" formatCode="General">
                  <c:v>0.222083868440099</c:v>
                </c:pt>
                <c:pt idx="7356" formatCode="General">
                  <c:v>0.215357137616316</c:v>
                </c:pt>
                <c:pt idx="7357" formatCode="General">
                  <c:v>0.20842808804055901</c:v>
                </c:pt>
                <c:pt idx="7358" formatCode="General">
                  <c:v>0.200092179289905</c:v>
                </c:pt>
                <c:pt idx="7359" formatCode="General">
                  <c:v>0.18901894787171</c:v>
                </c:pt>
                <c:pt idx="7360" formatCode="General">
                  <c:v>0.176410559931995</c:v>
                </c:pt>
                <c:pt idx="7361" formatCode="General">
                  <c:v>0.162629305373646</c:v>
                </c:pt>
                <c:pt idx="7362" formatCode="General">
                  <c:v>0.14757389839133001</c:v>
                </c:pt>
                <c:pt idx="7363" formatCode="General">
                  <c:v>0.131346716501264</c:v>
                </c:pt>
                <c:pt idx="7364" formatCode="General">
                  <c:v>0.114357451845714</c:v>
                </c:pt>
                <c:pt idx="7365" formatCode="General">
                  <c:v>9.6937251230452895E-2</c:v>
                </c:pt>
                <c:pt idx="7366" formatCode="General">
                  <c:v>7.8663410511078002E-2</c:v>
                </c:pt>
                <c:pt idx="7367" formatCode="General">
                  <c:v>5.9847456828262202E-2</c:v>
                </c:pt>
                <c:pt idx="7368" formatCode="General">
                  <c:v>4.1431776898190699E-2</c:v>
                </c:pt>
                <c:pt idx="7369" formatCode="General">
                  <c:v>2.3338200504974101E-2</c:v>
                </c:pt>
                <c:pt idx="7370" formatCode="General">
                  <c:v>5.4396175001219802E-3</c:v>
                </c:pt>
                <c:pt idx="7371" formatCode="General">
                  <c:v>-1.1624839668810699E-2</c:v>
                </c:pt>
                <c:pt idx="7372" formatCode="General">
                  <c:v>-2.68973923114042E-2</c:v>
                </c:pt>
                <c:pt idx="7373" formatCode="General">
                  <c:v>-4.0305177064647799E-2</c:v>
                </c:pt>
                <c:pt idx="7374" formatCode="General">
                  <c:v>-5.2623756170852298E-2</c:v>
                </c:pt>
                <c:pt idx="7375" formatCode="General">
                  <c:v>-6.4138881716885698E-2</c:v>
                </c:pt>
                <c:pt idx="7376" formatCode="General">
                  <c:v>-7.4106973221092706E-2</c:v>
                </c:pt>
                <c:pt idx="7377" formatCode="General">
                  <c:v>-8.1729664135944194E-2</c:v>
                </c:pt>
                <c:pt idx="7378" formatCode="General">
                  <c:v>-8.7506777972459801E-2</c:v>
                </c:pt>
                <c:pt idx="7379" formatCode="General">
                  <c:v>-9.1879059645909297E-2</c:v>
                </c:pt>
                <c:pt idx="7380" formatCode="General">
                  <c:v>-9.5531974714373996E-2</c:v>
                </c:pt>
                <c:pt idx="7381" formatCode="General">
                  <c:v>-9.9554122399296202E-2</c:v>
                </c:pt>
                <c:pt idx="7382" formatCode="General">
                  <c:v>-0.103660921817322</c:v>
                </c:pt>
                <c:pt idx="7383" formatCode="General">
                  <c:v>-0.107282756934007</c:v>
                </c:pt>
                <c:pt idx="7384" formatCode="General">
                  <c:v>-0.110083571426788</c:v>
                </c:pt>
                <c:pt idx="7385" formatCode="General">
                  <c:v>-0.11237289574575</c:v>
                </c:pt>
                <c:pt idx="7386" formatCode="General">
                  <c:v>-0.115412845453864</c:v>
                </c:pt>
                <c:pt idx="7387" formatCode="General">
                  <c:v>-0.119930380914543</c:v>
                </c:pt>
                <c:pt idx="7388" formatCode="General">
                  <c:v>-0.12620942998513099</c:v>
                </c:pt>
                <c:pt idx="7389" formatCode="General">
                  <c:v>-0.13375391163164199</c:v>
                </c:pt>
                <c:pt idx="7390" formatCode="General">
                  <c:v>-0.141821359398901</c:v>
                </c:pt>
                <c:pt idx="7391" formatCode="General">
                  <c:v>-0.14963545354027599</c:v>
                </c:pt>
                <c:pt idx="7392" formatCode="General">
                  <c:v>-0.15634163835342499</c:v>
                </c:pt>
                <c:pt idx="7393" formatCode="General">
                  <c:v>-0.161184265790763</c:v>
                </c:pt>
                <c:pt idx="7394" formatCode="General">
                  <c:v>-0.163833632700388</c:v>
                </c:pt>
                <c:pt idx="7395" formatCode="General">
                  <c:v>-0.16491413089516499</c:v>
                </c:pt>
                <c:pt idx="7396" formatCode="General">
                  <c:v>-0.16463547637960299</c:v>
                </c:pt>
                <c:pt idx="7397" formatCode="General">
                  <c:v>-0.163265659073379</c:v>
                </c:pt>
                <c:pt idx="7398" formatCode="General">
                  <c:v>-0.16085781254190801</c:v>
                </c:pt>
                <c:pt idx="7399" formatCode="General">
                  <c:v>-0.15652272563195399</c:v>
                </c:pt>
                <c:pt idx="7400" formatCode="General">
                  <c:v>-0.149912923731712</c:v>
                </c:pt>
                <c:pt idx="7401" formatCode="General">
                  <c:v>-0.14265626733999701</c:v>
                </c:pt>
                <c:pt idx="7402" formatCode="General">
                  <c:v>-0.13630697168337899</c:v>
                </c:pt>
                <c:pt idx="7403" formatCode="General">
                  <c:v>-0.13088845356763901</c:v>
                </c:pt>
                <c:pt idx="7404" formatCode="General">
                  <c:v>-0.12684419239533901</c:v>
                </c:pt>
                <c:pt idx="7405" formatCode="General">
                  <c:v>-0.12487549618194201</c:v>
                </c:pt>
                <c:pt idx="7406" formatCode="General">
                  <c:v>-0.12515346526197499</c:v>
                </c:pt>
                <c:pt idx="7407" formatCode="General">
                  <c:v>-0.12811350743870101</c:v>
                </c:pt>
                <c:pt idx="7408" formatCode="General">
                  <c:v>-0.13451450505225501</c:v>
                </c:pt>
                <c:pt idx="7409" formatCode="General">
                  <c:v>-0.14430084671558399</c:v>
                </c:pt>
                <c:pt idx="7410" formatCode="General">
                  <c:v>-0.15615095835351001</c:v>
                </c:pt>
                <c:pt idx="7411" formatCode="General">
                  <c:v>-0.168166940895529</c:v>
                </c:pt>
                <c:pt idx="7412" formatCode="General">
                  <c:v>-0.17901270899549701</c:v>
                </c:pt>
                <c:pt idx="7413" formatCode="General">
                  <c:v>-0.18814778132912299</c:v>
                </c:pt>
                <c:pt idx="7414" formatCode="General">
                  <c:v>-0.19517462641171701</c:v>
                </c:pt>
                <c:pt idx="7415" formatCode="General">
                  <c:v>-0.19963121291851199</c:v>
                </c:pt>
                <c:pt idx="7416" formatCode="General">
                  <c:v>-0.201743840103915</c:v>
                </c:pt>
                <c:pt idx="7417" formatCode="General">
                  <c:v>-0.20177513515855799</c:v>
                </c:pt>
                <c:pt idx="7418" formatCode="General">
                  <c:v>-0.19922991159850501</c:v>
                </c:pt>
                <c:pt idx="7419" formatCode="General">
                  <c:v>-0.195052651218975</c:v>
                </c:pt>
                <c:pt idx="7420" formatCode="General">
                  <c:v>-0.19029192497644401</c:v>
                </c:pt>
                <c:pt idx="7421" formatCode="General">
                  <c:v>-0.18417490944339401</c:v>
                </c:pt>
                <c:pt idx="7422" formatCode="General">
                  <c:v>-0.17604236469055601</c:v>
                </c:pt>
                <c:pt idx="7423" formatCode="General">
                  <c:v>-0.167347742740036</c:v>
                </c:pt>
                <c:pt idx="7424" formatCode="General">
                  <c:v>-0.15955111727362001</c:v>
                </c:pt>
                <c:pt idx="7425" formatCode="General">
                  <c:v>-0.15277585710861699</c:v>
                </c:pt>
                <c:pt idx="7426" formatCode="General">
                  <c:v>-0.14745326378097101</c:v>
                </c:pt>
                <c:pt idx="7427" formatCode="General">
                  <c:v>-0.14311798830019301</c:v>
                </c:pt>
                <c:pt idx="7428" formatCode="General">
                  <c:v>-0.13960288131340001</c:v>
                </c:pt>
                <c:pt idx="7429" formatCode="General">
                  <c:v>-0.137418937721142</c:v>
                </c:pt>
                <c:pt idx="7430" formatCode="General">
                  <c:v>-0.13674475488885701</c:v>
                </c:pt>
                <c:pt idx="7431" formatCode="General">
                  <c:v>-0.13757723510707301</c:v>
                </c:pt>
                <c:pt idx="7432" formatCode="General">
                  <c:v>-0.14016139012347001</c:v>
                </c:pt>
                <c:pt idx="7433" formatCode="General">
                  <c:v>-0.14501744772077699</c:v>
                </c:pt>
                <c:pt idx="7434" formatCode="General">
                  <c:v>-0.151464588115891</c:v>
                </c:pt>
                <c:pt idx="7435" formatCode="General">
                  <c:v>-0.15882202420172101</c:v>
                </c:pt>
                <c:pt idx="7436" formatCode="General">
                  <c:v>-0.166958086145549</c:v>
                </c:pt>
                <c:pt idx="7437" formatCode="General">
                  <c:v>-0.17546787874860501</c:v>
                </c:pt>
                <c:pt idx="7438" formatCode="General">
                  <c:v>-0.18451477152458401</c:v>
                </c:pt>
                <c:pt idx="7439" formatCode="General">
                  <c:v>-0.19514372611834099</c:v>
                </c:pt>
                <c:pt idx="7440" formatCode="General">
                  <c:v>-0.207557717465092</c:v>
                </c:pt>
                <c:pt idx="7441" formatCode="General">
                  <c:v>-0.220907922238127</c:v>
                </c:pt>
                <c:pt idx="7442" formatCode="General">
                  <c:v>-0.23373996393430399</c:v>
                </c:pt>
                <c:pt idx="7443" formatCode="General">
                  <c:v>-0.24417250263189699</c:v>
                </c:pt>
                <c:pt idx="7444" formatCode="General">
                  <c:v>-0.252040961106479</c:v>
                </c:pt>
                <c:pt idx="7445" formatCode="General">
                  <c:v>-0.25783843513969201</c:v>
                </c:pt>
                <c:pt idx="7446" formatCode="General">
                  <c:v>-0.26052573435681697</c:v>
                </c:pt>
                <c:pt idx="7447" formatCode="General">
                  <c:v>-0.25938691680856701</c:v>
                </c:pt>
                <c:pt idx="7448" formatCode="General">
                  <c:v>-0.255293003526746</c:v>
                </c:pt>
                <c:pt idx="7449" formatCode="General">
                  <c:v>-0.24911831937823201</c:v>
                </c:pt>
                <c:pt idx="7450" formatCode="General">
                  <c:v>-0.24161908556158301</c:v>
                </c:pt>
                <c:pt idx="7451" formatCode="General">
                  <c:v>-0.23400590772000601</c:v>
                </c:pt>
                <c:pt idx="7452" formatCode="General">
                  <c:v>-0.227144608284541</c:v>
                </c:pt>
                <c:pt idx="7453" formatCode="General">
                  <c:v>-0.22104282123148999</c:v>
                </c:pt>
                <c:pt idx="7454" formatCode="General">
                  <c:v>-0.21511857264159701</c:v>
                </c:pt>
                <c:pt idx="7455" formatCode="General">
                  <c:v>-0.209919039821405</c:v>
                </c:pt>
                <c:pt idx="7456" formatCode="General">
                  <c:v>-0.20670033148901801</c:v>
                </c:pt>
                <c:pt idx="7457" formatCode="General">
                  <c:v>-0.205015371484569</c:v>
                </c:pt>
                <c:pt idx="7458" formatCode="General">
                  <c:v>-0.20412458178713899</c:v>
                </c:pt>
                <c:pt idx="7459" formatCode="General">
                  <c:v>-0.20371831274530899</c:v>
                </c:pt>
                <c:pt idx="7460" formatCode="General">
                  <c:v>-0.20353463333989399</c:v>
                </c:pt>
                <c:pt idx="7461" formatCode="General">
                  <c:v>-0.20358715335322999</c:v>
                </c:pt>
                <c:pt idx="7462" formatCode="General">
                  <c:v>-0.20382969395301401</c:v>
                </c:pt>
                <c:pt idx="7463" formatCode="General">
                  <c:v>-0.20430862101473299</c:v>
                </c:pt>
                <c:pt idx="7464" formatCode="General">
                  <c:v>-0.204521240848625</c:v>
                </c:pt>
                <c:pt idx="7465" formatCode="General">
                  <c:v>-0.203289847486958</c:v>
                </c:pt>
                <c:pt idx="7466" formatCode="General">
                  <c:v>-0.20018473116322899</c:v>
                </c:pt>
                <c:pt idx="7467" formatCode="General">
                  <c:v>-0.19593838958287399</c:v>
                </c:pt>
                <c:pt idx="7468" formatCode="General">
                  <c:v>-0.19019255225936499</c:v>
                </c:pt>
                <c:pt idx="7469" formatCode="General">
                  <c:v>-0.18279941989369899</c:v>
                </c:pt>
                <c:pt idx="7470" formatCode="General">
                  <c:v>-0.174832184090115</c:v>
                </c:pt>
                <c:pt idx="7471" formatCode="General">
                  <c:v>-0.16713191258529</c:v>
                </c:pt>
                <c:pt idx="7472" formatCode="General">
                  <c:v>-0.16003044873692299</c:v>
                </c:pt>
                <c:pt idx="7473" formatCode="General">
                  <c:v>-0.15392000357748201</c:v>
                </c:pt>
                <c:pt idx="7474" formatCode="General">
                  <c:v>-0.149737354222995</c:v>
                </c:pt>
                <c:pt idx="7475" formatCode="General">
                  <c:v>-0.147902415231906</c:v>
                </c:pt>
                <c:pt idx="7476" formatCode="General">
                  <c:v>-0.14773886442214901</c:v>
                </c:pt>
                <c:pt idx="7477" formatCode="General">
                  <c:v>-0.14819651855138199</c:v>
                </c:pt>
                <c:pt idx="7478" formatCode="General">
                  <c:v>-0.148352769584983</c:v>
                </c:pt>
                <c:pt idx="7479" formatCode="General">
                  <c:v>-0.147943397336397</c:v>
                </c:pt>
                <c:pt idx="7480" formatCode="General">
                  <c:v>-0.14700643977267899</c:v>
                </c:pt>
                <c:pt idx="7481" formatCode="General">
                  <c:v>-0.14559155746789901</c:v>
                </c:pt>
                <c:pt idx="7482" formatCode="General">
                  <c:v>-0.14408740728772901</c:v>
                </c:pt>
                <c:pt idx="7483" formatCode="General">
                  <c:v>-0.141923321725688</c:v>
                </c:pt>
                <c:pt idx="7484" formatCode="General">
                  <c:v>-0.138011344438836</c:v>
                </c:pt>
                <c:pt idx="7485" formatCode="General">
                  <c:v>-0.132441768464648</c:v>
                </c:pt>
                <c:pt idx="7486" formatCode="General">
                  <c:v>-0.12608186155637</c:v>
                </c:pt>
                <c:pt idx="7487" formatCode="General">
                  <c:v>-0.12076706570295299</c:v>
                </c:pt>
                <c:pt idx="7488" formatCode="General">
                  <c:v>-0.117427732971221</c:v>
                </c:pt>
                <c:pt idx="7489" formatCode="General">
                  <c:v>-0.11483704652441799</c:v>
                </c:pt>
                <c:pt idx="7490" formatCode="General">
                  <c:v>-0.112319922886033</c:v>
                </c:pt>
                <c:pt idx="7491" formatCode="General">
                  <c:v>-0.1093159159675</c:v>
                </c:pt>
                <c:pt idx="7492" formatCode="General">
                  <c:v>-0.105648239676964</c:v>
                </c:pt>
                <c:pt idx="7493" formatCode="General">
                  <c:v>-0.102526031893915</c:v>
                </c:pt>
                <c:pt idx="7494" formatCode="General">
                  <c:v>-0.100683939732816</c:v>
                </c:pt>
                <c:pt idx="7495" formatCode="General">
                  <c:v>-9.9221611307462307E-2</c:v>
                </c:pt>
                <c:pt idx="7496" formatCode="General">
                  <c:v>-9.7893883396317702E-2</c:v>
                </c:pt>
                <c:pt idx="7497" formatCode="General">
                  <c:v>-9.7528100735827294E-2</c:v>
                </c:pt>
                <c:pt idx="7498" formatCode="General">
                  <c:v>-9.70693458267613E-2</c:v>
                </c:pt>
                <c:pt idx="7499" formatCode="General">
                  <c:v>-9.5482880692710798E-2</c:v>
                </c:pt>
                <c:pt idx="7500" formatCode="General">
                  <c:v>-9.3222203531707598E-2</c:v>
                </c:pt>
                <c:pt idx="7501" formatCode="General">
                  <c:v>-9.0517506331835904E-2</c:v>
                </c:pt>
                <c:pt idx="7502" formatCode="General">
                  <c:v>-8.8295484255641696E-2</c:v>
                </c:pt>
                <c:pt idx="7503" formatCode="General">
                  <c:v>-8.81005504730277E-2</c:v>
                </c:pt>
                <c:pt idx="7504" formatCode="General">
                  <c:v>-9.0249156584200296E-2</c:v>
                </c:pt>
                <c:pt idx="7505" formatCode="General">
                  <c:v>-9.3944986812301901E-2</c:v>
                </c:pt>
                <c:pt idx="7506" formatCode="General">
                  <c:v>-9.8368271049151801E-2</c:v>
                </c:pt>
                <c:pt idx="7507" formatCode="General">
                  <c:v>-0.10286990790096701</c:v>
                </c:pt>
                <c:pt idx="7508" formatCode="General">
                  <c:v>-0.10653076226319499</c:v>
                </c:pt>
                <c:pt idx="7509" formatCode="General">
                  <c:v>-0.10858210285640101</c:v>
                </c:pt>
                <c:pt idx="7510" formatCode="General">
                  <c:v>-0.109090735258746</c:v>
                </c:pt>
                <c:pt idx="7511" formatCode="General">
                  <c:v>-0.108358955296347</c:v>
                </c:pt>
                <c:pt idx="7512" formatCode="General">
                  <c:v>-0.106853103660382</c:v>
                </c:pt>
                <c:pt idx="7513" formatCode="General">
                  <c:v>-0.104374170902992</c:v>
                </c:pt>
                <c:pt idx="7514" formatCode="General">
                  <c:v>-0.100643315891715</c:v>
                </c:pt>
                <c:pt idx="7515" formatCode="General">
                  <c:v>-9.6544538096987195E-2</c:v>
                </c:pt>
                <c:pt idx="7516" formatCode="General">
                  <c:v>-9.2446097865844706E-2</c:v>
                </c:pt>
                <c:pt idx="7517" formatCode="General">
                  <c:v>-8.88619597629665E-2</c:v>
                </c:pt>
                <c:pt idx="7518" formatCode="General">
                  <c:v>-8.7035242110106506E-2</c:v>
                </c:pt>
                <c:pt idx="7519" formatCode="General">
                  <c:v>-8.7632327479356106E-2</c:v>
                </c:pt>
                <c:pt idx="7520" formatCode="General">
                  <c:v>-9.0354872439089004E-2</c:v>
                </c:pt>
                <c:pt idx="7521" formatCode="General">
                  <c:v>-9.4653037902992898E-2</c:v>
                </c:pt>
                <c:pt idx="7522" formatCode="General">
                  <c:v>-0.101008178266608</c:v>
                </c:pt>
                <c:pt idx="7523" formatCode="General">
                  <c:v>-0.110441281108324</c:v>
                </c:pt>
                <c:pt idx="7524" formatCode="General">
                  <c:v>-0.123703604558625</c:v>
                </c:pt>
                <c:pt idx="7525" formatCode="General">
                  <c:v>-0.14058545224268501</c:v>
                </c:pt>
                <c:pt idx="7526" formatCode="General">
                  <c:v>-0.16009974700334101</c:v>
                </c:pt>
                <c:pt idx="7527" formatCode="General">
                  <c:v>-0.18082626275783101</c:v>
                </c:pt>
                <c:pt idx="7528" formatCode="General">
                  <c:v>-0.20065156525800101</c:v>
                </c:pt>
                <c:pt idx="7529" formatCode="General">
                  <c:v>-0.21803021866538799</c:v>
                </c:pt>
                <c:pt idx="7530" formatCode="General">
                  <c:v>-0.23246278196669601</c:v>
                </c:pt>
                <c:pt idx="7531" formatCode="General">
                  <c:v>-0.24424832215157999</c:v>
                </c:pt>
                <c:pt idx="7532" formatCode="General">
                  <c:v>-0.25409892324142902</c:v>
                </c:pt>
                <c:pt idx="7533" formatCode="General">
                  <c:v>-0.26235176058401699</c:v>
                </c:pt>
                <c:pt idx="7534" formatCode="General">
                  <c:v>-0.26937160769369101</c:v>
                </c:pt>
                <c:pt idx="7535" formatCode="General">
                  <c:v>-0.27544940480642299</c:v>
                </c:pt>
                <c:pt idx="7536" formatCode="General">
                  <c:v>-0.280635588842023</c:v>
                </c:pt>
                <c:pt idx="7537" formatCode="General">
                  <c:v>-0.28397282923324701</c:v>
                </c:pt>
                <c:pt idx="7538" formatCode="General">
                  <c:v>-0.28372317406050701</c:v>
                </c:pt>
                <c:pt idx="7539" formatCode="General">
                  <c:v>-0.28045002548028602</c:v>
                </c:pt>
                <c:pt idx="7540" formatCode="General">
                  <c:v>-0.27590281614432499</c:v>
                </c:pt>
                <c:pt idx="7541" formatCode="General">
                  <c:v>-0.27008845104171703</c:v>
                </c:pt>
                <c:pt idx="7542" formatCode="General">
                  <c:v>-0.26254495247898701</c:v>
                </c:pt>
                <c:pt idx="7543" formatCode="General">
                  <c:v>-0.25296944900392399</c:v>
                </c:pt>
                <c:pt idx="7544" formatCode="General">
                  <c:v>-0.24142227335411101</c:v>
                </c:pt>
                <c:pt idx="7545" formatCode="General">
                  <c:v>-0.22930913506315301</c:v>
                </c:pt>
                <c:pt idx="7546" formatCode="General">
                  <c:v>-0.21755402167621701</c:v>
                </c:pt>
                <c:pt idx="7547" formatCode="General">
                  <c:v>-0.20640641959244199</c:v>
                </c:pt>
                <c:pt idx="7548" formatCode="General">
                  <c:v>-0.19709715152558799</c:v>
                </c:pt>
                <c:pt idx="7549" formatCode="General">
                  <c:v>-0.19130521721955199</c:v>
                </c:pt>
                <c:pt idx="7550" formatCode="General">
                  <c:v>-0.18997667552597999</c:v>
                </c:pt>
                <c:pt idx="7551" formatCode="General">
                  <c:v>-0.192569011281196</c:v>
                </c:pt>
                <c:pt idx="7552" formatCode="General">
                  <c:v>-0.19740482621188299</c:v>
                </c:pt>
                <c:pt idx="7553" formatCode="General">
                  <c:v>-0.203388893127598</c:v>
                </c:pt>
                <c:pt idx="7554" formatCode="General">
                  <c:v>-0.21017545534503401</c:v>
                </c:pt>
                <c:pt idx="7555" formatCode="General">
                  <c:v>-0.217444852243702</c:v>
                </c:pt>
                <c:pt idx="7556" formatCode="General">
                  <c:v>-0.22555588695891499</c:v>
                </c:pt>
                <c:pt idx="7557" formatCode="General">
                  <c:v>-0.234088427581432</c:v>
                </c:pt>
                <c:pt idx="7558" formatCode="General">
                  <c:v>-0.24103450946205099</c:v>
                </c:pt>
                <c:pt idx="7559" formatCode="General">
                  <c:v>-0.24497425166897799</c:v>
                </c:pt>
                <c:pt idx="7560" formatCode="General">
                  <c:v>-0.24621074057020501</c:v>
                </c:pt>
                <c:pt idx="7561" formatCode="General">
                  <c:v>-0.245182159537193</c:v>
                </c:pt>
                <c:pt idx="7562" formatCode="General">
                  <c:v>-0.242432512425795</c:v>
                </c:pt>
                <c:pt idx="7563" formatCode="General">
                  <c:v>-0.238001928024905</c:v>
                </c:pt>
                <c:pt idx="7564" formatCode="General">
                  <c:v>-0.23115401547187001</c:v>
                </c:pt>
                <c:pt idx="7565" formatCode="General">
                  <c:v>-0.22157572775350501</c:v>
                </c:pt>
                <c:pt idx="7566" formatCode="General">
                  <c:v>-0.20946010581632499</c:v>
                </c:pt>
                <c:pt idx="7567" formatCode="General">
                  <c:v>-0.19660131811524301</c:v>
                </c:pt>
                <c:pt idx="7568" formatCode="General">
                  <c:v>-0.18511948140958201</c:v>
                </c:pt>
                <c:pt idx="7569" formatCode="General">
                  <c:v>-0.17510940122208499</c:v>
                </c:pt>
                <c:pt idx="7570" formatCode="General">
                  <c:v>-0.16615954976891201</c:v>
                </c:pt>
                <c:pt idx="7571" formatCode="General">
                  <c:v>-0.15932680839091701</c:v>
                </c:pt>
                <c:pt idx="7572" formatCode="General">
                  <c:v>-0.155151504388814</c:v>
                </c:pt>
                <c:pt idx="7573" formatCode="General">
                  <c:v>-0.152085745293603</c:v>
                </c:pt>
                <c:pt idx="7574" formatCode="General">
                  <c:v>-0.149751636445137</c:v>
                </c:pt>
                <c:pt idx="7575" formatCode="General">
                  <c:v>-0.148981391588839</c:v>
                </c:pt>
                <c:pt idx="7576" formatCode="General">
                  <c:v>-0.148758856601099</c:v>
                </c:pt>
                <c:pt idx="7577" formatCode="General">
                  <c:v>-0.14859469770679201</c:v>
                </c:pt>
                <c:pt idx="7578" formatCode="General">
                  <c:v>-0.147687915611728</c:v>
                </c:pt>
                <c:pt idx="7579" formatCode="General">
                  <c:v>-0.14450567051992899</c:v>
                </c:pt>
                <c:pt idx="7580" formatCode="General">
                  <c:v>-0.13911997811378701</c:v>
                </c:pt>
                <c:pt idx="7581" formatCode="General">
                  <c:v>-0.13252778676890301</c:v>
                </c:pt>
                <c:pt idx="7582" formatCode="General">
                  <c:v>-0.125515406323707</c:v>
                </c:pt>
                <c:pt idx="7583" formatCode="General">
                  <c:v>-0.11787848055892899</c:v>
                </c:pt>
                <c:pt idx="7584" formatCode="General">
                  <c:v>-0.109366579944893</c:v>
                </c:pt>
                <c:pt idx="7585" formatCode="General">
                  <c:v>-0.10045050792584501</c:v>
                </c:pt>
                <c:pt idx="7586" formatCode="General">
                  <c:v>-9.2538047468843698E-2</c:v>
                </c:pt>
                <c:pt idx="7587" formatCode="General">
                  <c:v>-8.6783638588502104E-2</c:v>
                </c:pt>
                <c:pt idx="7588" formatCode="General">
                  <c:v>-8.3313308856994797E-2</c:v>
                </c:pt>
                <c:pt idx="7589" formatCode="General">
                  <c:v>-8.2060388352081001E-2</c:v>
                </c:pt>
                <c:pt idx="7590" formatCode="General">
                  <c:v>-8.3680716507454705E-2</c:v>
                </c:pt>
                <c:pt idx="7591" formatCode="General">
                  <c:v>-8.80723443706075E-2</c:v>
                </c:pt>
                <c:pt idx="7592" formatCode="General">
                  <c:v>-9.2991042881094901E-2</c:v>
                </c:pt>
                <c:pt idx="7593" formatCode="General">
                  <c:v>-9.7319775930650207E-2</c:v>
                </c:pt>
                <c:pt idx="7594" formatCode="General">
                  <c:v>-0.103152220199726</c:v>
                </c:pt>
                <c:pt idx="7595" formatCode="General">
                  <c:v>-0.110629845543953</c:v>
                </c:pt>
                <c:pt idx="7596" formatCode="General">
                  <c:v>-0.117969259291284</c:v>
                </c:pt>
                <c:pt idx="7597" formatCode="General">
                  <c:v>-0.12498709692795</c:v>
                </c:pt>
                <c:pt idx="7598" formatCode="General">
                  <c:v>-0.132000296076662</c:v>
                </c:pt>
                <c:pt idx="7599" formatCode="General">
                  <c:v>-0.13892184556909701</c:v>
                </c:pt>
                <c:pt idx="7600" formatCode="General">
                  <c:v>-0.14536688407027401</c:v>
                </c:pt>
                <c:pt idx="7601" formatCode="General">
                  <c:v>-0.15062914277007999</c:v>
                </c:pt>
                <c:pt idx="7602" formatCode="General">
                  <c:v>-0.15358084579450401</c:v>
                </c:pt>
                <c:pt idx="7603" formatCode="General">
                  <c:v>-0.153043032174108</c:v>
                </c:pt>
                <c:pt idx="7604" formatCode="General">
                  <c:v>-0.14917041825994201</c:v>
                </c:pt>
                <c:pt idx="7605" formatCode="General">
                  <c:v>-0.14236674192469401</c:v>
                </c:pt>
                <c:pt idx="7606" formatCode="General">
                  <c:v>-0.131999700971072</c:v>
                </c:pt>
                <c:pt idx="7607" formatCode="General">
                  <c:v>-0.11825577458287199</c:v>
                </c:pt>
                <c:pt idx="7608" formatCode="General">
                  <c:v>-0.102284743164801</c:v>
                </c:pt>
                <c:pt idx="7609" formatCode="General">
                  <c:v>-8.4993571479571497E-2</c:v>
                </c:pt>
                <c:pt idx="7610" formatCode="General">
                  <c:v>-6.6533143553706903E-2</c:v>
                </c:pt>
                <c:pt idx="7611" formatCode="General">
                  <c:v>-4.6892232013550299E-2</c:v>
                </c:pt>
                <c:pt idx="7612" formatCode="General">
                  <c:v>-2.7414305999128499E-2</c:v>
                </c:pt>
                <c:pt idx="7613" formatCode="General">
                  <c:v>-9.20364963198529E-3</c:v>
                </c:pt>
                <c:pt idx="7614" formatCode="General">
                  <c:v>7.6191205966419399E-3</c:v>
                </c:pt>
                <c:pt idx="7615" formatCode="General">
                  <c:v>2.2195079583940801E-2</c:v>
                </c:pt>
                <c:pt idx="7616" formatCode="General">
                  <c:v>3.4792789251626301E-2</c:v>
                </c:pt>
                <c:pt idx="7617" formatCode="General">
                  <c:v>4.6178573748697598E-2</c:v>
                </c:pt>
                <c:pt idx="7618" formatCode="General">
                  <c:v>5.6286705053242597E-2</c:v>
                </c:pt>
                <c:pt idx="7619" formatCode="General">
                  <c:v>6.5172660827374301E-2</c:v>
                </c:pt>
                <c:pt idx="7620" formatCode="General">
                  <c:v>7.2569627648634796E-2</c:v>
                </c:pt>
                <c:pt idx="7621" formatCode="General">
                  <c:v>7.8503985327150402E-2</c:v>
                </c:pt>
                <c:pt idx="7622" formatCode="General">
                  <c:v>8.2927183280126202E-2</c:v>
                </c:pt>
                <c:pt idx="7623" formatCode="General">
                  <c:v>8.5477131402570197E-2</c:v>
                </c:pt>
                <c:pt idx="7624" formatCode="General">
                  <c:v>8.7224709634141306E-2</c:v>
                </c:pt>
                <c:pt idx="7625" formatCode="General">
                  <c:v>8.89255315420137E-2</c:v>
                </c:pt>
                <c:pt idx="7626" formatCode="General">
                  <c:v>9.0352753554120396E-2</c:v>
                </c:pt>
                <c:pt idx="7627" formatCode="General">
                  <c:v>9.2124770031287995E-2</c:v>
                </c:pt>
                <c:pt idx="7628" formatCode="General">
                  <c:v>9.4479786630845303E-2</c:v>
                </c:pt>
                <c:pt idx="7629" formatCode="General">
                  <c:v>9.5730282358283902E-2</c:v>
                </c:pt>
                <c:pt idx="7630" formatCode="General">
                  <c:v>9.5425894114496299E-2</c:v>
                </c:pt>
                <c:pt idx="7631" formatCode="General">
                  <c:v>9.5261279405970206E-2</c:v>
                </c:pt>
                <c:pt idx="7632" formatCode="General">
                  <c:v>9.7040743713207603E-2</c:v>
                </c:pt>
                <c:pt idx="7633" formatCode="General">
                  <c:v>0.101124441952278</c:v>
                </c:pt>
                <c:pt idx="7634" formatCode="General">
                  <c:v>0.106761374357809</c:v>
                </c:pt>
                <c:pt idx="7635" formatCode="General">
                  <c:v>0.114082598557076</c:v>
                </c:pt>
                <c:pt idx="7636" formatCode="General">
                  <c:v>0.12378021232762899</c:v>
                </c:pt>
                <c:pt idx="7637" formatCode="General">
                  <c:v>0.135496718802816</c:v>
                </c:pt>
                <c:pt idx="7638" formatCode="General">
                  <c:v>0.14790078686035399</c:v>
                </c:pt>
                <c:pt idx="7639" formatCode="General">
                  <c:v>0.16038237973713301</c:v>
                </c:pt>
                <c:pt idx="7640" formatCode="General">
                  <c:v>0.172596020658872</c:v>
                </c:pt>
                <c:pt idx="7641" formatCode="General">
                  <c:v>0.18478755372644201</c:v>
                </c:pt>
                <c:pt idx="7642" formatCode="General">
                  <c:v>0.19634331600306401</c:v>
                </c:pt>
                <c:pt idx="7643" formatCode="General">
                  <c:v>0.206220574822914</c:v>
                </c:pt>
                <c:pt idx="7644" formatCode="General">
                  <c:v>0.21468106193863801</c:v>
                </c:pt>
                <c:pt idx="7645" formatCode="General">
                  <c:v>0.22224614840784099</c:v>
                </c:pt>
                <c:pt idx="7646" formatCode="General">
                  <c:v>0.228558382527252</c:v>
                </c:pt>
                <c:pt idx="7647" formatCode="General">
                  <c:v>0.23244168035589699</c:v>
                </c:pt>
                <c:pt idx="7648" formatCode="General">
                  <c:v>0.23394658294870199</c:v>
                </c:pt>
                <c:pt idx="7649" formatCode="General">
                  <c:v>0.23387642211816101</c:v>
                </c:pt>
                <c:pt idx="7650" formatCode="General">
                  <c:v>0.23241884511326999</c:v>
                </c:pt>
                <c:pt idx="7651" formatCode="General">
                  <c:v>0.22927144157995</c:v>
                </c:pt>
                <c:pt idx="7652" formatCode="General">
                  <c:v>0.22505299013549401</c:v>
                </c:pt>
                <c:pt idx="7653" formatCode="General">
                  <c:v>0.221280436638116</c:v>
                </c:pt>
                <c:pt idx="7654" formatCode="General">
                  <c:v>0.21849476005202501</c:v>
                </c:pt>
                <c:pt idx="7655" formatCode="General">
                  <c:v>0.21707499280402101</c:v>
                </c:pt>
                <c:pt idx="7656" formatCode="General">
                  <c:v>0.21818792308085999</c:v>
                </c:pt>
                <c:pt idx="7657" formatCode="General">
                  <c:v>0.22137652974209801</c:v>
                </c:pt>
                <c:pt idx="7658" formatCode="General">
                  <c:v>0.22499828485427001</c:v>
                </c:pt>
                <c:pt idx="7659" formatCode="General">
                  <c:v>0.22825123436641701</c:v>
                </c:pt>
                <c:pt idx="7660" formatCode="General">
                  <c:v>0.23126332829552801</c:v>
                </c:pt>
                <c:pt idx="7661" formatCode="General">
                  <c:v>0.23392186527619399</c:v>
                </c:pt>
                <c:pt idx="7662" formatCode="General">
                  <c:v>0.23527808263963401</c:v>
                </c:pt>
                <c:pt idx="7663" formatCode="General">
                  <c:v>0.23528646687777799</c:v>
                </c:pt>
                <c:pt idx="7664" formatCode="General">
                  <c:v>0.23475824541892401</c:v>
                </c:pt>
                <c:pt idx="7665" formatCode="General">
                  <c:v>0.234369893744689</c:v>
                </c:pt>
                <c:pt idx="7666" formatCode="General">
                  <c:v>0.23397229375508899</c:v>
                </c:pt>
                <c:pt idx="7667" formatCode="General">
                  <c:v>0.23300106479928701</c:v>
                </c:pt>
                <c:pt idx="7668" formatCode="General">
                  <c:v>0.23113349452370399</c:v>
                </c:pt>
                <c:pt idx="7669" formatCode="General">
                  <c:v>0.228940937505001</c:v>
                </c:pt>
                <c:pt idx="7670" formatCode="General">
                  <c:v>0.22760795227644801</c:v>
                </c:pt>
                <c:pt idx="7671" formatCode="General">
                  <c:v>0.227074565364283</c:v>
                </c:pt>
                <c:pt idx="7672" formatCode="General">
                  <c:v>0.22698463249293999</c:v>
                </c:pt>
                <c:pt idx="7673" formatCode="General">
                  <c:v>0.22695550363928901</c:v>
                </c:pt>
                <c:pt idx="7674" formatCode="General">
                  <c:v>0.22725233807529599</c:v>
                </c:pt>
                <c:pt idx="7675" formatCode="General">
                  <c:v>0.22843734699523099</c:v>
                </c:pt>
                <c:pt idx="7676" formatCode="General">
                  <c:v>0.23042735815545001</c:v>
                </c:pt>
                <c:pt idx="7677" formatCode="General">
                  <c:v>0.23306744551349201</c:v>
                </c:pt>
                <c:pt idx="7678" formatCode="General">
                  <c:v>0.23640290607491299</c:v>
                </c:pt>
                <c:pt idx="7679" formatCode="General">
                  <c:v>0.24005386748618299</c:v>
                </c:pt>
                <c:pt idx="7680" formatCode="General">
                  <c:v>0.243109421465837</c:v>
                </c:pt>
                <c:pt idx="7681" formatCode="General">
                  <c:v>0.24617296653281401</c:v>
                </c:pt>
                <c:pt idx="7682" formatCode="General">
                  <c:v>0.25070525652415199</c:v>
                </c:pt>
                <c:pt idx="7683" formatCode="General">
                  <c:v>0.25730848833784498</c:v>
                </c:pt>
                <c:pt idx="7684" formatCode="General">
                  <c:v>0.26504114862789802</c:v>
                </c:pt>
                <c:pt idx="7685" formatCode="General">
                  <c:v>0.27277149726397099</c:v>
                </c:pt>
                <c:pt idx="7686" formatCode="General">
                  <c:v>0.28028420519435998</c:v>
                </c:pt>
                <c:pt idx="7687" formatCode="General">
                  <c:v>0.287288521153854</c:v>
                </c:pt>
                <c:pt idx="7688" formatCode="General">
                  <c:v>0.29399698804622698</c:v>
                </c:pt>
                <c:pt idx="7689" formatCode="General">
                  <c:v>0.30190111642684497</c:v>
                </c:pt>
                <c:pt idx="7690" formatCode="General">
                  <c:v>0.31160324862183503</c:v>
                </c:pt>
                <c:pt idx="7691" formatCode="General">
                  <c:v>0.322572583705238</c:v>
                </c:pt>
                <c:pt idx="7692" formatCode="General">
                  <c:v>0.33405092577238199</c:v>
                </c:pt>
                <c:pt idx="7693" formatCode="General">
                  <c:v>0.346358734227043</c:v>
                </c:pt>
                <c:pt idx="7694" formatCode="General">
                  <c:v>0.36001783352535299</c:v>
                </c:pt>
                <c:pt idx="7695" formatCode="General">
                  <c:v>0.37427910352820898</c:v>
                </c:pt>
                <c:pt idx="7696" formatCode="General">
                  <c:v>0.38856302691295702</c:v>
                </c:pt>
                <c:pt idx="7697" formatCode="General">
                  <c:v>0.40264072874356499</c:v>
                </c:pt>
                <c:pt idx="7698" formatCode="General">
                  <c:v>0.41668529299927398</c:v>
                </c:pt>
                <c:pt idx="7699" formatCode="General">
                  <c:v>0.43049343533873302</c:v>
                </c:pt>
                <c:pt idx="7700" formatCode="General">
                  <c:v>0.44293265962216499</c:v>
                </c:pt>
                <c:pt idx="7701" formatCode="General">
                  <c:v>0.453600980819935</c:v>
                </c:pt>
                <c:pt idx="7702" formatCode="General">
                  <c:v>0.462290950645181</c:v>
                </c:pt>
                <c:pt idx="7703" formatCode="General">
                  <c:v>0.46848420415396103</c:v>
                </c:pt>
                <c:pt idx="7704" formatCode="General">
                  <c:v>0.47145176424769403</c:v>
                </c:pt>
                <c:pt idx="7705" formatCode="General">
                  <c:v>0.471239519354755</c:v>
                </c:pt>
                <c:pt idx="7706" formatCode="General">
                  <c:v>0.468093818523586</c:v>
                </c:pt>
                <c:pt idx="7707" formatCode="General">
                  <c:v>0.46151748314320701</c:v>
                </c:pt>
                <c:pt idx="7708" formatCode="General">
                  <c:v>0.45244836852841103</c:v>
                </c:pt>
                <c:pt idx="7709" formatCode="General">
                  <c:v>0.44153367623703399</c:v>
                </c:pt>
                <c:pt idx="7710" formatCode="General">
                  <c:v>0.42856333290878201</c:v>
                </c:pt>
                <c:pt idx="7711" formatCode="General">
                  <c:v>0.41484173396145102</c:v>
                </c:pt>
                <c:pt idx="7712" formatCode="General">
                  <c:v>0.40207858417418402</c:v>
                </c:pt>
                <c:pt idx="7713" formatCode="General">
                  <c:v>0.39104628687325999</c:v>
                </c:pt>
                <c:pt idx="7714" formatCode="General">
                  <c:v>0.382710526062921</c:v>
                </c:pt>
                <c:pt idx="7715" formatCode="General">
                  <c:v>0.37730832365354899</c:v>
                </c:pt>
                <c:pt idx="7716" formatCode="General">
                  <c:v>0.37350177011857399</c:v>
                </c:pt>
                <c:pt idx="7717" formatCode="General">
                  <c:v>0.36984045113228098</c:v>
                </c:pt>
                <c:pt idx="7718" formatCode="General">
                  <c:v>0.365574146370514</c:v>
                </c:pt>
                <c:pt idx="7719" formatCode="General">
                  <c:v>0.36088570280191001</c:v>
                </c:pt>
                <c:pt idx="7720" formatCode="General">
                  <c:v>0.35671338129479202</c:v>
                </c:pt>
                <c:pt idx="7721" formatCode="General">
                  <c:v>0.35326539146409203</c:v>
                </c:pt>
                <c:pt idx="7722" formatCode="General">
                  <c:v>0.35014260518492901</c:v>
                </c:pt>
                <c:pt idx="7723" formatCode="General">
                  <c:v>0.34735270085217002</c:v>
                </c:pt>
                <c:pt idx="7724" formatCode="General">
                  <c:v>0.34583680049205701</c:v>
                </c:pt>
                <c:pt idx="7725" formatCode="General">
                  <c:v>0.34656764034054099</c:v>
                </c:pt>
                <c:pt idx="7726" formatCode="General">
                  <c:v>0.34911862111625702</c:v>
                </c:pt>
                <c:pt idx="7727" formatCode="General">
                  <c:v>0.35327256871677298</c:v>
                </c:pt>
                <c:pt idx="7728" formatCode="General">
                  <c:v>0.35934158974650199</c:v>
                </c:pt>
                <c:pt idx="7729" formatCode="General">
                  <c:v>0.36661388785457399</c:v>
                </c:pt>
                <c:pt idx="7730" formatCode="General">
                  <c:v>0.37451893120572</c:v>
                </c:pt>
                <c:pt idx="7731" formatCode="General">
                  <c:v>0.38275538737260301</c:v>
                </c:pt>
                <c:pt idx="7732" formatCode="General">
                  <c:v>0.39047017311441101</c:v>
                </c:pt>
                <c:pt idx="7733" formatCode="General">
                  <c:v>0.39721863399049501</c:v>
                </c:pt>
                <c:pt idx="7734" formatCode="General">
                  <c:v>0.40335796338868102</c:v>
                </c:pt>
                <c:pt idx="7735" formatCode="General">
                  <c:v>0.40925283774461002</c:v>
                </c:pt>
                <c:pt idx="7736" formatCode="General">
                  <c:v>0.41338817745282902</c:v>
                </c:pt>
                <c:pt idx="7737" formatCode="General">
                  <c:v>0.41446863445007698</c:v>
                </c:pt>
                <c:pt idx="7738" formatCode="General">
                  <c:v>0.41314559757152097</c:v>
                </c:pt>
                <c:pt idx="7739" formatCode="General">
                  <c:v>0.41018175669056101</c:v>
                </c:pt>
                <c:pt idx="7740" formatCode="General">
                  <c:v>0.405669111623714</c:v>
                </c:pt>
                <c:pt idx="7741" formatCode="General">
                  <c:v>0.400338818403492</c:v>
                </c:pt>
                <c:pt idx="7742" formatCode="General">
                  <c:v>0.39622025047249498</c:v>
                </c:pt>
                <c:pt idx="7743" formatCode="General">
                  <c:v>0.39434509786819999</c:v>
                </c:pt>
                <c:pt idx="7744" formatCode="General">
                  <c:v>0.39353277548268101</c:v>
                </c:pt>
                <c:pt idx="7745" formatCode="General">
                  <c:v>0.39197167805357103</c:v>
                </c:pt>
                <c:pt idx="7746" formatCode="General">
                  <c:v>0.389481229711236</c:v>
                </c:pt>
                <c:pt idx="7747" formatCode="General">
                  <c:v>0.38685037786624599</c:v>
                </c:pt>
                <c:pt idx="7748" formatCode="General">
                  <c:v>0.38463175829354901</c:v>
                </c:pt>
                <c:pt idx="7749" formatCode="General">
                  <c:v>0.38326554073401298</c:v>
                </c:pt>
                <c:pt idx="7750" formatCode="General">
                  <c:v>0.38184792532305201</c:v>
                </c:pt>
                <c:pt idx="7751" formatCode="General">
                  <c:v>0.37973897578850002</c:v>
                </c:pt>
                <c:pt idx="7752" formatCode="General">
                  <c:v>0.37749705053614802</c:v>
                </c:pt>
                <c:pt idx="7753" formatCode="General">
                  <c:v>0.37507330598525301</c:v>
                </c:pt>
                <c:pt idx="7754" formatCode="General">
                  <c:v>0.37174171862729999</c:v>
                </c:pt>
                <c:pt idx="7755" formatCode="General">
                  <c:v>0.367287845733268</c:v>
                </c:pt>
                <c:pt idx="7756" formatCode="General">
                  <c:v>0.36194147314036701</c:v>
                </c:pt>
                <c:pt idx="7757" formatCode="General">
                  <c:v>0.35515648345325901</c:v>
                </c:pt>
                <c:pt idx="7758" formatCode="General">
                  <c:v>0.34645362500004601</c:v>
                </c:pt>
                <c:pt idx="7759" formatCode="General">
                  <c:v>0.33583240383160801</c:v>
                </c:pt>
                <c:pt idx="7760" formatCode="General">
                  <c:v>0.32394313784258</c:v>
                </c:pt>
                <c:pt idx="7761" formatCode="General">
                  <c:v>0.31192333332237498</c:v>
                </c:pt>
                <c:pt idx="7762" formatCode="General">
                  <c:v>0.30029236415245403</c:v>
                </c:pt>
                <c:pt idx="7763" formatCode="General">
                  <c:v>0.28834760768548001</c:v>
                </c:pt>
                <c:pt idx="7764" formatCode="General">
                  <c:v>0.27589209205790599</c:v>
                </c:pt>
                <c:pt idx="7765" formatCode="General">
                  <c:v>0.26437158304338199</c:v>
                </c:pt>
                <c:pt idx="7766" formatCode="General">
                  <c:v>0.25396145227996503</c:v>
                </c:pt>
                <c:pt idx="7767" formatCode="General">
                  <c:v>0.24366195854714301</c:v>
                </c:pt>
                <c:pt idx="7768" formatCode="General">
                  <c:v>0.23313072338933299</c:v>
                </c:pt>
                <c:pt idx="7769" formatCode="General">
                  <c:v>0.222079230326307</c:v>
                </c:pt>
                <c:pt idx="7770" formatCode="General">
                  <c:v>0.21081261829999901</c:v>
                </c:pt>
                <c:pt idx="7771" formatCode="General">
                  <c:v>0.19950340780123901</c:v>
                </c:pt>
                <c:pt idx="7772" formatCode="General">
                  <c:v>0.18768286979520499</c:v>
                </c:pt>
                <c:pt idx="7773" formatCode="General">
                  <c:v>0.17501204202925</c:v>
                </c:pt>
                <c:pt idx="7774" formatCode="General">
                  <c:v>0.16082565459213199</c:v>
                </c:pt>
                <c:pt idx="7775" formatCode="General">
                  <c:v>0.14529599121141501</c:v>
                </c:pt>
                <c:pt idx="7776" formatCode="General">
                  <c:v>0.129480223316011</c:v>
                </c:pt>
                <c:pt idx="7777" formatCode="General">
                  <c:v>0.11285264223437499</c:v>
                </c:pt>
                <c:pt idx="7778" formatCode="General">
                  <c:v>9.4374900211639995E-2</c:v>
                </c:pt>
                <c:pt idx="7779" formatCode="General">
                  <c:v>7.5215195341610197E-2</c:v>
                </c:pt>
                <c:pt idx="7780" formatCode="General">
                  <c:v>5.7214251727660398E-2</c:v>
                </c:pt>
                <c:pt idx="7781" formatCode="General">
                  <c:v>3.95366720475991E-2</c:v>
                </c:pt>
                <c:pt idx="7782" formatCode="General">
                  <c:v>2.1082649906350299E-2</c:v>
                </c:pt>
                <c:pt idx="7783" formatCode="General">
                  <c:v>2.0756504892553099E-3</c:v>
                </c:pt>
                <c:pt idx="7784" formatCode="General">
                  <c:v>-1.8100507720554899E-2</c:v>
                </c:pt>
                <c:pt idx="7785" formatCode="General">
                  <c:v>-3.8729623186803903E-2</c:v>
                </c:pt>
                <c:pt idx="7786" formatCode="General">
                  <c:v>-5.7973838351876902E-2</c:v>
                </c:pt>
                <c:pt idx="7787" formatCode="General">
                  <c:v>-7.49778318753717E-2</c:v>
                </c:pt>
                <c:pt idx="7788" formatCode="General">
                  <c:v>-8.94267914747649E-2</c:v>
                </c:pt>
                <c:pt idx="7789" formatCode="General">
                  <c:v>-0.101245226852821</c:v>
                </c:pt>
                <c:pt idx="7790" formatCode="General">
                  <c:v>-0.110310092629363</c:v>
                </c:pt>
                <c:pt idx="7791" formatCode="General">
                  <c:v>-0.117673476709051</c:v>
                </c:pt>
                <c:pt idx="7792" formatCode="General">
                  <c:v>-0.124538775532079</c:v>
                </c:pt>
                <c:pt idx="7793" formatCode="General">
                  <c:v>-0.13122568918885</c:v>
                </c:pt>
                <c:pt idx="7794" formatCode="General">
                  <c:v>-0.13848273099689901</c:v>
                </c:pt>
                <c:pt idx="7795" formatCode="General">
                  <c:v>-0.14628383844300999</c:v>
                </c:pt>
                <c:pt idx="7796" formatCode="General">
                  <c:v>-0.154360478994641</c:v>
                </c:pt>
                <c:pt idx="7797" formatCode="General">
                  <c:v>-0.161438370395276</c:v>
                </c:pt>
                <c:pt idx="7798" formatCode="General">
                  <c:v>-0.16722125139902999</c:v>
                </c:pt>
                <c:pt idx="7799" formatCode="General">
                  <c:v>-0.17338752740475699</c:v>
                </c:pt>
                <c:pt idx="7800" formatCode="General">
                  <c:v>-0.18057630814730299</c:v>
                </c:pt>
                <c:pt idx="7801" formatCode="General">
                  <c:v>-0.18869224786413399</c:v>
                </c:pt>
                <c:pt idx="7802" formatCode="General">
                  <c:v>-0.19785398467260101</c:v>
                </c:pt>
                <c:pt idx="7803" formatCode="General">
                  <c:v>-0.207663721513868</c:v>
                </c:pt>
                <c:pt idx="7804" formatCode="General">
                  <c:v>-0.21729455924993199</c:v>
                </c:pt>
                <c:pt idx="7805" formatCode="General">
                  <c:v>-0.22709502393307199</c:v>
                </c:pt>
                <c:pt idx="7806" formatCode="General">
                  <c:v>-0.237203874392069</c:v>
                </c:pt>
                <c:pt idx="7807" formatCode="General">
                  <c:v>-0.24773549932196201</c:v>
                </c:pt>
                <c:pt idx="7808" formatCode="General">
                  <c:v>-0.25834813075505902</c:v>
                </c:pt>
                <c:pt idx="7809" formatCode="General">
                  <c:v>-0.26921594736765397</c:v>
                </c:pt>
                <c:pt idx="7810" formatCode="General">
                  <c:v>-0.28105911820073798</c:v>
                </c:pt>
                <c:pt idx="7811" formatCode="General">
                  <c:v>-0.29295818733275503</c:v>
                </c:pt>
                <c:pt idx="7812" formatCode="General">
                  <c:v>-0.30421643544940402</c:v>
                </c:pt>
                <c:pt idx="7813" formatCode="General">
                  <c:v>-0.31566395261249502</c:v>
                </c:pt>
                <c:pt idx="7814" formatCode="General">
                  <c:v>-0.32841627041294402</c:v>
                </c:pt>
                <c:pt idx="7815" formatCode="General">
                  <c:v>-0.34277341715913101</c:v>
                </c:pt>
                <c:pt idx="7816" formatCode="General">
                  <c:v>-0.357865435867809</c:v>
                </c:pt>
                <c:pt idx="7817" formatCode="General">
                  <c:v>-0.37224719843725901</c:v>
                </c:pt>
                <c:pt idx="7818" formatCode="General">
                  <c:v>-0.38566708157337798</c:v>
                </c:pt>
                <c:pt idx="7819" formatCode="General">
                  <c:v>-0.39822630950931898</c:v>
                </c:pt>
                <c:pt idx="7820" formatCode="General">
                  <c:v>-0.41072034662519802</c:v>
                </c:pt>
                <c:pt idx="7821" formatCode="General">
                  <c:v>-0.42451421040376303</c:v>
                </c:pt>
                <c:pt idx="7822" formatCode="General">
                  <c:v>-0.43872157890711599</c:v>
                </c:pt>
                <c:pt idx="7823" formatCode="General">
                  <c:v>-0.45200323299505601</c:v>
                </c:pt>
                <c:pt idx="7824" formatCode="General">
                  <c:v>-0.46470405256264602</c:v>
                </c:pt>
                <c:pt idx="7825" formatCode="General">
                  <c:v>-0.47769051065435703</c:v>
                </c:pt>
                <c:pt idx="7826" formatCode="General">
                  <c:v>-0.49147027419759998</c:v>
                </c:pt>
                <c:pt idx="7827" formatCode="General">
                  <c:v>-0.50523666852659899</c:v>
                </c:pt>
                <c:pt idx="7828" formatCode="General">
                  <c:v>-0.51779430516548297</c:v>
                </c:pt>
                <c:pt idx="7829" formatCode="General">
                  <c:v>-0.52830624666420001</c:v>
                </c:pt>
                <c:pt idx="7830" formatCode="General">
                  <c:v>-0.53604806691257401</c:v>
                </c:pt>
                <c:pt idx="7831" formatCode="General">
                  <c:v>-0.54093820510718105</c:v>
                </c:pt>
                <c:pt idx="7832" formatCode="General">
                  <c:v>-0.54412606302842403</c:v>
                </c:pt>
                <c:pt idx="7833" formatCode="General">
                  <c:v>-0.54726362266761897</c:v>
                </c:pt>
                <c:pt idx="7834" formatCode="General">
                  <c:v>-0.55112942151686395</c:v>
                </c:pt>
                <c:pt idx="7835" formatCode="General">
                  <c:v>-0.55598454254367002</c:v>
                </c:pt>
                <c:pt idx="7836" formatCode="General">
                  <c:v>-0.56175206186332605</c:v>
                </c:pt>
                <c:pt idx="7837" formatCode="General">
                  <c:v>-0.56777392283373496</c:v>
                </c:pt>
                <c:pt idx="7838" formatCode="General">
                  <c:v>-0.57435697144638298</c:v>
                </c:pt>
                <c:pt idx="7839" formatCode="General">
                  <c:v>-0.58208833204556099</c:v>
                </c:pt>
                <c:pt idx="7840" formatCode="General">
                  <c:v>-0.59094476056535505</c:v>
                </c:pt>
                <c:pt idx="7841" formatCode="General">
                  <c:v>-0.60078560838857897</c:v>
                </c:pt>
                <c:pt idx="7842" formatCode="General">
                  <c:v>-0.611104751204671</c:v>
                </c:pt>
                <c:pt idx="7843" formatCode="General">
                  <c:v>-0.62118987930721303</c:v>
                </c:pt>
                <c:pt idx="7844" formatCode="General">
                  <c:v>-0.63112108420619595</c:v>
                </c:pt>
                <c:pt idx="7845" formatCode="General">
                  <c:v>-0.64104712282611498</c:v>
                </c:pt>
                <c:pt idx="7846" formatCode="General">
                  <c:v>-0.65018413027708699</c:v>
                </c:pt>
                <c:pt idx="7847" formatCode="General">
                  <c:v>-0.65802099649346202</c:v>
                </c:pt>
                <c:pt idx="7848" formatCode="General">
                  <c:v>-0.66481565693918598</c:v>
                </c:pt>
                <c:pt idx="7849" formatCode="General">
                  <c:v>-0.67213857488446804</c:v>
                </c:pt>
                <c:pt idx="7850" formatCode="General">
                  <c:v>-0.68069226902244195</c:v>
                </c:pt>
                <c:pt idx="7851" formatCode="General">
                  <c:v>-0.68935961651069499</c:v>
                </c:pt>
                <c:pt idx="7852" formatCode="General">
                  <c:v>-0.69747856953138698</c:v>
                </c:pt>
                <c:pt idx="7853" formatCode="General">
                  <c:v>-0.70436357823523499</c:v>
                </c:pt>
                <c:pt idx="7854" formatCode="General">
                  <c:v>-0.70907810979142305</c:v>
                </c:pt>
                <c:pt idx="7855" formatCode="General">
                  <c:v>-0.711539274785988</c:v>
                </c:pt>
                <c:pt idx="7856" formatCode="General">
                  <c:v>-0.71244209953910898</c:v>
                </c:pt>
                <c:pt idx="7857" formatCode="General">
                  <c:v>-0.71299727275814195</c:v>
                </c:pt>
                <c:pt idx="7858" formatCode="General">
                  <c:v>-0.71354323113283002</c:v>
                </c:pt>
                <c:pt idx="7859" formatCode="General">
                  <c:v>-0.71345904216872402</c:v>
                </c:pt>
                <c:pt idx="7860" formatCode="General">
                  <c:v>-0.71229174390364602</c:v>
                </c:pt>
                <c:pt idx="7861" formatCode="General">
                  <c:v>-0.71003311045288398</c:v>
                </c:pt>
                <c:pt idx="7862" formatCode="General">
                  <c:v>-0.70737720741421894</c:v>
                </c:pt>
                <c:pt idx="7863" formatCode="General">
                  <c:v>-0.70538288121219295</c:v>
                </c:pt>
                <c:pt idx="7864" formatCode="General">
                  <c:v>-0.70353288252869695</c:v>
                </c:pt>
                <c:pt idx="7865" formatCode="General">
                  <c:v>-0.70074177564154205</c:v>
                </c:pt>
                <c:pt idx="7866" formatCode="General">
                  <c:v>-0.697415894797072</c:v>
                </c:pt>
                <c:pt idx="7867" formatCode="General">
                  <c:v>-0.69399940365014101</c:v>
                </c:pt>
                <c:pt idx="7868" formatCode="General">
                  <c:v>-0.69108350567750498</c:v>
                </c:pt>
                <c:pt idx="7869" formatCode="General">
                  <c:v>-0.68891164597196397</c:v>
                </c:pt>
                <c:pt idx="7870" formatCode="General">
                  <c:v>-0.68723414719204001</c:v>
                </c:pt>
                <c:pt idx="7871" formatCode="General">
                  <c:v>-0.68543251419307605</c:v>
                </c:pt>
                <c:pt idx="7872" formatCode="General">
                  <c:v>-0.68267343091703203</c:v>
                </c:pt>
                <c:pt idx="7873" formatCode="General">
                  <c:v>-0.679141579641661</c:v>
                </c:pt>
                <c:pt idx="7874" formatCode="General">
                  <c:v>-0.67487297440512695</c:v>
                </c:pt>
                <c:pt idx="7875" formatCode="General">
                  <c:v>-0.66947826631754603</c:v>
                </c:pt>
                <c:pt idx="7876" formatCode="General">
                  <c:v>-0.662783655396463</c:v>
                </c:pt>
                <c:pt idx="7877" formatCode="General">
                  <c:v>-0.65560292921944296</c:v>
                </c:pt>
                <c:pt idx="7878" formatCode="General">
                  <c:v>-0.64904166513742101</c:v>
                </c:pt>
                <c:pt idx="7879" formatCode="General">
                  <c:v>-0.64321190660854899</c:v>
                </c:pt>
                <c:pt idx="7880" formatCode="General">
                  <c:v>-0.63843246199036596</c:v>
                </c:pt>
                <c:pt idx="7881" formatCode="General">
                  <c:v>-0.63463412259940299</c:v>
                </c:pt>
                <c:pt idx="7882" formatCode="General">
                  <c:v>-0.63110548394277</c:v>
                </c:pt>
                <c:pt idx="7883" formatCode="General">
                  <c:v>-0.62685736880336695</c:v>
                </c:pt>
                <c:pt idx="7884" formatCode="General">
                  <c:v>-0.62279494200336705</c:v>
                </c:pt>
                <c:pt idx="7885" formatCode="General">
                  <c:v>-0.62027982852795605</c:v>
                </c:pt>
                <c:pt idx="7886" formatCode="General">
                  <c:v>-0.618189785556713</c:v>
                </c:pt>
                <c:pt idx="7887" formatCode="General">
                  <c:v>-0.616026162551501</c:v>
                </c:pt>
                <c:pt idx="7888" formatCode="General">
                  <c:v>-0.61427199951287403</c:v>
                </c:pt>
                <c:pt idx="7889" formatCode="General">
                  <c:v>-0.61290884725037298</c:v>
                </c:pt>
                <c:pt idx="7890" formatCode="General">
                  <c:v>-0.61234885736142097</c:v>
                </c:pt>
                <c:pt idx="7891" formatCode="General">
                  <c:v>-0.61170480591518706</c:v>
                </c:pt>
                <c:pt idx="7892" formatCode="General">
                  <c:v>-0.60934413249693298</c:v>
                </c:pt>
                <c:pt idx="7893" formatCode="General">
                  <c:v>-0.60562638665225299</c:v>
                </c:pt>
                <c:pt idx="7894" formatCode="General">
                  <c:v>-0.60090856663581105</c:v>
                </c:pt>
                <c:pt idx="7895" formatCode="General">
                  <c:v>-0.59464059646246703</c:v>
                </c:pt>
                <c:pt idx="7896" formatCode="General">
                  <c:v>-0.58718946926573601</c:v>
                </c:pt>
                <c:pt idx="7897" formatCode="General">
                  <c:v>-0.58002344776500003</c:v>
                </c:pt>
                <c:pt idx="7898" formatCode="General">
                  <c:v>-0.57404538519095005</c:v>
                </c:pt>
                <c:pt idx="7899" formatCode="General">
                  <c:v>-0.56875437045453803</c:v>
                </c:pt>
                <c:pt idx="7900" formatCode="General">
                  <c:v>-0.563146256032939</c:v>
                </c:pt>
                <c:pt idx="7901" formatCode="General">
                  <c:v>-0.55646570482773605</c:v>
                </c:pt>
                <c:pt idx="7902" formatCode="General">
                  <c:v>-0.54854329896846798</c:v>
                </c:pt>
                <c:pt idx="7903" formatCode="General">
                  <c:v>-0.53891848876888904</c:v>
                </c:pt>
                <c:pt idx="7904" formatCode="General">
                  <c:v>-0.52680413606737497</c:v>
                </c:pt>
                <c:pt idx="7905" formatCode="General">
                  <c:v>-0.512094672014902</c:v>
                </c:pt>
                <c:pt idx="7906" formatCode="General">
                  <c:v>-0.494687633911219</c:v>
                </c:pt>
                <c:pt idx="7907" formatCode="General">
                  <c:v>-0.47456247242395699</c:v>
                </c:pt>
                <c:pt idx="7908" formatCode="General">
                  <c:v>-0.45243049565465998</c:v>
                </c:pt>
                <c:pt idx="7909" formatCode="General">
                  <c:v>-0.42976353594387801</c:v>
                </c:pt>
                <c:pt idx="7910" formatCode="General">
                  <c:v>-0.40767227873638201</c:v>
                </c:pt>
                <c:pt idx="7911" formatCode="General">
                  <c:v>-0.38634776782694102</c:v>
                </c:pt>
                <c:pt idx="7912" formatCode="General">
                  <c:v>-0.36507647263548398</c:v>
                </c:pt>
                <c:pt idx="7913" formatCode="General">
                  <c:v>-0.34309456659007198</c:v>
                </c:pt>
                <c:pt idx="7914" formatCode="General">
                  <c:v>-0.32220539231681899</c:v>
                </c:pt>
                <c:pt idx="7915" formatCode="General">
                  <c:v>-0.30413182602720201</c:v>
                </c:pt>
                <c:pt idx="7916" formatCode="General">
                  <c:v>-0.28904124652920099</c:v>
                </c:pt>
                <c:pt idx="7917" formatCode="General">
                  <c:v>-0.27824119321357998</c:v>
                </c:pt>
                <c:pt idx="7918" formatCode="General">
                  <c:v>-0.27134929734742902</c:v>
                </c:pt>
                <c:pt idx="7919" formatCode="General">
                  <c:v>-0.266388830790038</c:v>
                </c:pt>
                <c:pt idx="7920" formatCode="General">
                  <c:v>-0.26243709636865198</c:v>
                </c:pt>
                <c:pt idx="7921" formatCode="General">
                  <c:v>-0.258900412751916</c:v>
                </c:pt>
                <c:pt idx="7922" formatCode="General">
                  <c:v>-0.25537788281365698</c:v>
                </c:pt>
                <c:pt idx="7923" formatCode="General">
                  <c:v>-0.25124320769928998</c:v>
                </c:pt>
                <c:pt idx="7924" formatCode="General">
                  <c:v>-0.24638215504868699</c:v>
                </c:pt>
                <c:pt idx="7925" formatCode="General">
                  <c:v>-0.24125408384602601</c:v>
                </c:pt>
                <c:pt idx="7926" formatCode="General">
                  <c:v>-0.234877489398189</c:v>
                </c:pt>
                <c:pt idx="7927" formatCode="General">
                  <c:v>-0.225944373645139</c:v>
                </c:pt>
                <c:pt idx="7928" formatCode="General">
                  <c:v>-0.21340148591112301</c:v>
                </c:pt>
                <c:pt idx="7929" formatCode="General">
                  <c:v>-0.196842149960507</c:v>
                </c:pt>
                <c:pt idx="7930" formatCode="General">
                  <c:v>-0.17753923141605599</c:v>
                </c:pt>
                <c:pt idx="7931" formatCode="General">
                  <c:v>-0.15641738923419601</c:v>
                </c:pt>
                <c:pt idx="7932" formatCode="General">
                  <c:v>-0.133604832308755</c:v>
                </c:pt>
                <c:pt idx="7933" formatCode="General">
                  <c:v>-0.10960187597761401</c:v>
                </c:pt>
                <c:pt idx="7934" formatCode="General">
                  <c:v>-8.3989323592565598E-2</c:v>
                </c:pt>
                <c:pt idx="7935" formatCode="General">
                  <c:v>-5.6308415257145403E-2</c:v>
                </c:pt>
                <c:pt idx="7936" formatCode="General">
                  <c:v>-2.7744905183904298E-2</c:v>
                </c:pt>
                <c:pt idx="7937" formatCode="General">
                  <c:v>1.0454232824773401E-3</c:v>
                </c:pt>
                <c:pt idx="7938" formatCode="General">
                  <c:v>2.9792799658738E-2</c:v>
                </c:pt>
                <c:pt idx="7939" formatCode="General">
                  <c:v>5.7722442168868501E-2</c:v>
                </c:pt>
                <c:pt idx="7940" formatCode="General">
                  <c:v>8.3617245190045597E-2</c:v>
                </c:pt>
                <c:pt idx="7941" formatCode="General">
                  <c:v>0.106166546887698</c:v>
                </c:pt>
                <c:pt idx="7942" formatCode="General">
                  <c:v>0.12608610548367799</c:v>
                </c:pt>
                <c:pt idx="7943" formatCode="General">
                  <c:v>0.14474951554243101</c:v>
                </c:pt>
                <c:pt idx="7944" formatCode="General">
                  <c:v>0.16213227316816201</c:v>
                </c:pt>
                <c:pt idx="7945" formatCode="General">
                  <c:v>0.17740008222266199</c:v>
                </c:pt>
                <c:pt idx="7946" formatCode="General">
                  <c:v>0.189950195795032</c:v>
                </c:pt>
                <c:pt idx="7947" formatCode="General">
                  <c:v>0.19965002381684699</c:v>
                </c:pt>
                <c:pt idx="7948" formatCode="General">
                  <c:v>0.20677772595810501</c:v>
                </c:pt>
                <c:pt idx="7949" formatCode="General">
                  <c:v>0.212126505131327</c:v>
                </c:pt>
                <c:pt idx="7950" formatCode="General">
                  <c:v>0.21672876500917199</c:v>
                </c:pt>
                <c:pt idx="7951" formatCode="General">
                  <c:v>0.22100866604845701</c:v>
                </c:pt>
                <c:pt idx="7952" formatCode="General">
                  <c:v>0.22431119721450599</c:v>
                </c:pt>
                <c:pt idx="7953" formatCode="General">
                  <c:v>0.22720143366912299</c:v>
                </c:pt>
                <c:pt idx="7954" formatCode="General">
                  <c:v>0.23161500414966699</c:v>
                </c:pt>
                <c:pt idx="7955" formatCode="General">
                  <c:v>0.238072353290534</c:v>
                </c:pt>
                <c:pt idx="7956" formatCode="General">
                  <c:v>0.24599020389232701</c:v>
                </c:pt>
                <c:pt idx="7957" formatCode="General">
                  <c:v>0.254504104489649</c:v>
                </c:pt>
                <c:pt idx="7958" formatCode="General">
                  <c:v>0.26357707838782501</c:v>
                </c:pt>
                <c:pt idx="7959" formatCode="General">
                  <c:v>0.27517337648371498</c:v>
                </c:pt>
                <c:pt idx="7960" formatCode="General">
                  <c:v>0.28999929822387699</c:v>
                </c:pt>
                <c:pt idx="7961" formatCode="General">
                  <c:v>0.30681494885006</c:v>
                </c:pt>
                <c:pt idx="7962" formatCode="General">
                  <c:v>0.32443515041760801</c:v>
                </c:pt>
                <c:pt idx="7963" formatCode="General">
                  <c:v>0.34244131933518801</c:v>
                </c:pt>
                <c:pt idx="7964" formatCode="General">
                  <c:v>0.361122320329473</c:v>
                </c:pt>
                <c:pt idx="7965" formatCode="General">
                  <c:v>0.37969959130650199</c:v>
                </c:pt>
                <c:pt idx="7966" formatCode="General">
                  <c:v>0.39703018507592103</c:v>
                </c:pt>
                <c:pt idx="7967" formatCode="General">
                  <c:v>0.41372574251215799</c:v>
                </c:pt>
                <c:pt idx="7968" formatCode="General">
                  <c:v>0.43048833277357401</c:v>
                </c:pt>
                <c:pt idx="7969" formatCode="General">
                  <c:v>0.44698493627221703</c:v>
                </c:pt>
                <c:pt idx="7970" formatCode="General">
                  <c:v>0.46320519571187801</c:v>
                </c:pt>
                <c:pt idx="7971" formatCode="General">
                  <c:v>0.47964948225964799</c:v>
                </c:pt>
                <c:pt idx="7972" formatCode="General">
                  <c:v>0.49608877840238003</c:v>
                </c:pt>
                <c:pt idx="7973" formatCode="General">
                  <c:v>0.51240536363779199</c:v>
                </c:pt>
                <c:pt idx="7974" formatCode="General">
                  <c:v>0.52816822421423304</c:v>
                </c:pt>
                <c:pt idx="7975" formatCode="General">
                  <c:v>0.54135786468577396</c:v>
                </c:pt>
                <c:pt idx="7976" formatCode="General">
                  <c:v>0.55190274804539796</c:v>
                </c:pt>
                <c:pt idx="7977" formatCode="General">
                  <c:v>0.56104060796925503</c:v>
                </c:pt>
                <c:pt idx="7978" formatCode="General">
                  <c:v>0.56969415674129598</c:v>
                </c:pt>
                <c:pt idx="7979" formatCode="General">
                  <c:v>0.578810185814428</c:v>
                </c:pt>
                <c:pt idx="7980" formatCode="General">
                  <c:v>0.58841182519825397</c:v>
                </c:pt>
                <c:pt idx="7981" formatCode="General">
                  <c:v>0.59765468879412098</c:v>
                </c:pt>
                <c:pt idx="7982" formatCode="General">
                  <c:v>0.60659032943138003</c:v>
                </c:pt>
                <c:pt idx="7983" formatCode="General">
                  <c:v>0.615735080463919</c:v>
                </c:pt>
                <c:pt idx="7984" formatCode="General">
                  <c:v>0.625160210234186</c:v>
                </c:pt>
                <c:pt idx="7985" formatCode="General">
                  <c:v>0.63550792937655798</c:v>
                </c:pt>
                <c:pt idx="7986" formatCode="General">
                  <c:v>0.64687730160415002</c:v>
                </c:pt>
                <c:pt idx="7987" formatCode="General">
                  <c:v>0.658838207722517</c:v>
                </c:pt>
                <c:pt idx="7988" formatCode="General">
                  <c:v>0.67164943911319197</c:v>
                </c:pt>
                <c:pt idx="7989" formatCode="General">
                  <c:v>0.68509235928965395</c:v>
                </c:pt>
                <c:pt idx="7990" formatCode="General">
                  <c:v>0.69882281061405305</c:v>
                </c:pt>
                <c:pt idx="7991" formatCode="General">
                  <c:v>0.71299686340327395</c:v>
                </c:pt>
                <c:pt idx="7992" formatCode="General">
                  <c:v>0.72739772483273601</c:v>
                </c:pt>
                <c:pt idx="7993" formatCode="General">
                  <c:v>0.74137083394702696</c:v>
                </c:pt>
                <c:pt idx="7994" formatCode="General">
                  <c:v>0.75471889025711203</c:v>
                </c:pt>
                <c:pt idx="7995" formatCode="General">
                  <c:v>0.76797447107841399</c:v>
                </c:pt>
                <c:pt idx="7996" formatCode="General">
                  <c:v>0.78082987600390097</c:v>
                </c:pt>
                <c:pt idx="7997" formatCode="General">
                  <c:v>0.79219876452916504</c:v>
                </c:pt>
                <c:pt idx="7998" formatCode="General">
                  <c:v>0.80217094149465495</c:v>
                </c:pt>
                <c:pt idx="7999" formatCode="General">
                  <c:v>0.81148693508969205</c:v>
                </c:pt>
                <c:pt idx="8000" formatCode="General">
                  <c:v>0.82033436627631096</c:v>
                </c:pt>
                <c:pt idx="8001" formatCode="General">
                  <c:v>0.82840356123804404</c:v>
                </c:pt>
                <c:pt idx="8002" formatCode="General">
                  <c:v>0.835303450460255</c:v>
                </c:pt>
                <c:pt idx="8003" formatCode="General">
                  <c:v>0.84047109607513504</c:v>
                </c:pt>
                <c:pt idx="8004" formatCode="General">
                  <c:v>0.84347993641656205</c:v>
                </c:pt>
                <c:pt idx="8005" formatCode="General">
                  <c:v>0.84433096600106305</c:v>
                </c:pt>
                <c:pt idx="8006" formatCode="General">
                  <c:v>0.84244283135723996</c:v>
                </c:pt>
                <c:pt idx="8007" formatCode="General">
                  <c:v>0.838547895793613</c:v>
                </c:pt>
                <c:pt idx="8008" formatCode="General">
                  <c:v>0.83372001025124198</c:v>
                </c:pt>
                <c:pt idx="8009" formatCode="General">
                  <c:v>0.82841209871099397</c:v>
                </c:pt>
                <c:pt idx="8010" formatCode="General">
                  <c:v>0.82235571181369604</c:v>
                </c:pt>
                <c:pt idx="8011" formatCode="General">
                  <c:v>0.81554299168368305</c:v>
                </c:pt>
                <c:pt idx="8012" formatCode="General">
                  <c:v>0.80895363494758998</c:v>
                </c:pt>
                <c:pt idx="8013" formatCode="General">
                  <c:v>0.802396943406257</c:v>
                </c:pt>
                <c:pt idx="8014" formatCode="General">
                  <c:v>0.79556887932477804</c:v>
                </c:pt>
                <c:pt idx="8015" formatCode="General">
                  <c:v>0.78838223445945699</c:v>
                </c:pt>
                <c:pt idx="8016" formatCode="General">
                  <c:v>0.78076884201878605</c:v>
                </c:pt>
                <c:pt idx="8017" formatCode="General">
                  <c:v>0.77253178203569295</c:v>
                </c:pt>
                <c:pt idx="8018" formatCode="General">
                  <c:v>0.76421350463335302</c:v>
                </c:pt>
                <c:pt idx="8019" formatCode="General">
                  <c:v>0.75649556462532597</c:v>
                </c:pt>
                <c:pt idx="8020" formatCode="General">
                  <c:v>0.74865202596059299</c:v>
                </c:pt>
                <c:pt idx="8021" formatCode="General">
                  <c:v>0.74004900650555006</c:v>
                </c:pt>
                <c:pt idx="8022" formatCode="General">
                  <c:v>0.73229548603670203</c:v>
                </c:pt>
                <c:pt idx="8023" formatCode="General">
                  <c:v>0.72698069175897495</c:v>
                </c:pt>
                <c:pt idx="8024" formatCode="General">
                  <c:v>0.72342265916691795</c:v>
                </c:pt>
                <c:pt idx="8025" formatCode="General">
                  <c:v>0.72068864818734402</c:v>
                </c:pt>
                <c:pt idx="8026" formatCode="General">
                  <c:v>0.71825395464424002</c:v>
                </c:pt>
                <c:pt idx="8027" formatCode="General">
                  <c:v>0.71510226905174101</c:v>
                </c:pt>
                <c:pt idx="8028" formatCode="General">
                  <c:v>0.71078289982646703</c:v>
                </c:pt>
                <c:pt idx="8029" formatCode="General">
                  <c:v>0.70660908727613603</c:v>
                </c:pt>
                <c:pt idx="8030" formatCode="General">
                  <c:v>0.70354015661275504</c:v>
                </c:pt>
                <c:pt idx="8031" formatCode="General">
                  <c:v>0.70185126453727498</c:v>
                </c:pt>
                <c:pt idx="8032" formatCode="General">
                  <c:v>0.70143722705442402</c:v>
                </c:pt>
                <c:pt idx="8033" formatCode="General">
                  <c:v>0.70180711013085695</c:v>
                </c:pt>
                <c:pt idx="8034" formatCode="General">
                  <c:v>0.70295729619813097</c:v>
                </c:pt>
                <c:pt idx="8035" formatCode="General">
                  <c:v>0.70534336193010105</c:v>
                </c:pt>
                <c:pt idx="8036" formatCode="General">
                  <c:v>0.70887482736803897</c:v>
                </c:pt>
                <c:pt idx="8037" formatCode="General">
                  <c:v>0.71319517700997803</c:v>
                </c:pt>
                <c:pt idx="8038" formatCode="General">
                  <c:v>0.71779333185621996</c:v>
                </c:pt>
                <c:pt idx="8039" formatCode="General">
                  <c:v>0.72120396625027705</c:v>
                </c:pt>
                <c:pt idx="8040" formatCode="General">
                  <c:v>0.72146392184810004</c:v>
                </c:pt>
                <c:pt idx="8041" formatCode="General">
                  <c:v>0.71813126199889399</c:v>
                </c:pt>
                <c:pt idx="8042" formatCode="General">
                  <c:v>0.71198483968142801</c:v>
                </c:pt>
                <c:pt idx="8043" formatCode="General">
                  <c:v>0.70389448152645795</c:v>
                </c:pt>
                <c:pt idx="8044" formatCode="General">
                  <c:v>0.69431671406497397</c:v>
                </c:pt>
                <c:pt idx="8045" formatCode="General">
                  <c:v>0.68353390655601898</c:v>
                </c:pt>
                <c:pt idx="8046" formatCode="General">
                  <c:v>0.67262443928920401</c:v>
                </c:pt>
                <c:pt idx="8047" formatCode="General">
                  <c:v>0.66177954821580298</c:v>
                </c:pt>
                <c:pt idx="8048" formatCode="General">
                  <c:v>0.65027605400403399</c:v>
                </c:pt>
                <c:pt idx="8049" formatCode="General">
                  <c:v>0.637162235941785</c:v>
                </c:pt>
                <c:pt idx="8050" formatCode="General">
                  <c:v>0.62221338400924497</c:v>
                </c:pt>
                <c:pt idx="8051" formatCode="General">
                  <c:v>0.60628180897490702</c:v>
                </c:pt>
                <c:pt idx="8052" formatCode="General">
                  <c:v>0.590254229079203</c:v>
                </c:pt>
                <c:pt idx="8053" formatCode="General">
                  <c:v>0.57512746145742999</c:v>
                </c:pt>
                <c:pt idx="8054" formatCode="General">
                  <c:v>0.56072637342835396</c:v>
                </c:pt>
                <c:pt idx="8055" formatCode="General">
                  <c:v>0.546325203719077</c:v>
                </c:pt>
                <c:pt idx="8056" formatCode="General">
                  <c:v>0.53236489243865204</c:v>
                </c:pt>
                <c:pt idx="8057" formatCode="General">
                  <c:v>0.51958377940725098</c:v>
                </c:pt>
                <c:pt idx="8058" formatCode="General">
                  <c:v>0.50824843264220199</c:v>
                </c:pt>
                <c:pt idx="8059" formatCode="General">
                  <c:v>0.497653035316581</c:v>
                </c:pt>
                <c:pt idx="8060" formatCode="General">
                  <c:v>0.48750401025912898</c:v>
                </c:pt>
                <c:pt idx="8061" formatCode="General">
                  <c:v>0.47834750069904702</c:v>
                </c:pt>
                <c:pt idx="8062" formatCode="General">
                  <c:v>0.47010983645026699</c:v>
                </c:pt>
                <c:pt idx="8063" formatCode="General">
                  <c:v>0.46281463030000197</c:v>
                </c:pt>
                <c:pt idx="8064" formatCode="General">
                  <c:v>0.45616841002608299</c:v>
                </c:pt>
                <c:pt idx="8065" formatCode="General">
                  <c:v>0.44953148625504202</c:v>
                </c:pt>
                <c:pt idx="8066" formatCode="General">
                  <c:v>0.44247957354060602</c:v>
                </c:pt>
                <c:pt idx="8067" formatCode="General">
                  <c:v>0.43335934746990401</c:v>
                </c:pt>
                <c:pt idx="8068" formatCode="General">
                  <c:v>0.42103926743122</c:v>
                </c:pt>
                <c:pt idx="8069" formatCode="General">
                  <c:v>0.40608813066361799</c:v>
                </c:pt>
                <c:pt idx="8070" formatCode="General">
                  <c:v>0.38875046958339199</c:v>
                </c:pt>
                <c:pt idx="8071" formatCode="General">
                  <c:v>0.36918695887799602</c:v>
                </c:pt>
                <c:pt idx="8072" formatCode="General">
                  <c:v>0.34833176349040801</c:v>
                </c:pt>
                <c:pt idx="8073" formatCode="General">
                  <c:v>0.32649150976212699</c:v>
                </c:pt>
                <c:pt idx="8074" formatCode="General">
                  <c:v>0.30365395490923902</c:v>
                </c:pt>
                <c:pt idx="8075" formatCode="General">
                  <c:v>0.28011848501549402</c:v>
                </c:pt>
                <c:pt idx="8076" formatCode="General">
                  <c:v>0.25649909775920998</c:v>
                </c:pt>
                <c:pt idx="8077" formatCode="General">
                  <c:v>0.23312697517736</c:v>
                </c:pt>
                <c:pt idx="8078" formatCode="General">
                  <c:v>0.210293912261585</c:v>
                </c:pt>
                <c:pt idx="8079" formatCode="General">
                  <c:v>0.188316676833227</c:v>
                </c:pt>
                <c:pt idx="8080" formatCode="General">
                  <c:v>0.167248189473922</c:v>
                </c:pt>
                <c:pt idx="8081" formatCode="General">
                  <c:v>0.14781221146051601</c:v>
                </c:pt>
                <c:pt idx="8082" formatCode="General">
                  <c:v>0.12950965531668801</c:v>
                </c:pt>
                <c:pt idx="8083" formatCode="General">
                  <c:v>0.111100844447285</c:v>
                </c:pt>
                <c:pt idx="8084" formatCode="General">
                  <c:v>9.2732411340505097E-2</c:v>
                </c:pt>
                <c:pt idx="8085" formatCode="General">
                  <c:v>7.4858109287809102E-2</c:v>
                </c:pt>
                <c:pt idx="8086" formatCode="General">
                  <c:v>5.8111973146828998E-2</c:v>
                </c:pt>
                <c:pt idx="8087" formatCode="General">
                  <c:v>4.26373844363898E-2</c:v>
                </c:pt>
                <c:pt idx="8088" formatCode="General">
                  <c:v>2.7892207536845199E-2</c:v>
                </c:pt>
                <c:pt idx="8089" formatCode="General">
                  <c:v>1.3733499931527801E-2</c:v>
                </c:pt>
                <c:pt idx="8090" formatCode="General">
                  <c:v>1.0192054078940801E-3</c:v>
                </c:pt>
                <c:pt idx="8091" formatCode="General">
                  <c:v>-9.5121668466274598E-3</c:v>
                </c:pt>
                <c:pt idx="8092" formatCode="General">
                  <c:v>-1.8483589202441E-2</c:v>
                </c:pt>
                <c:pt idx="8093" formatCode="General">
                  <c:v>-2.6063007917696401E-2</c:v>
                </c:pt>
                <c:pt idx="8094" formatCode="General">
                  <c:v>-3.2117504699905798E-2</c:v>
                </c:pt>
                <c:pt idx="8095" formatCode="General">
                  <c:v>-3.7346963468988699E-2</c:v>
                </c:pt>
                <c:pt idx="8096" formatCode="General">
                  <c:v>-4.2532428484339302E-2</c:v>
                </c:pt>
                <c:pt idx="8097" formatCode="General">
                  <c:v>-4.7854046936738497E-2</c:v>
                </c:pt>
                <c:pt idx="8098" formatCode="General">
                  <c:v>-5.3841861579126897E-2</c:v>
                </c:pt>
                <c:pt idx="8099" formatCode="General">
                  <c:v>-6.1196509144234801E-2</c:v>
                </c:pt>
                <c:pt idx="8100" formatCode="General">
                  <c:v>-6.9634174710565502E-2</c:v>
                </c:pt>
                <c:pt idx="8101" formatCode="General">
                  <c:v>-7.8242006185334598E-2</c:v>
                </c:pt>
                <c:pt idx="8102" formatCode="General">
                  <c:v>-8.7144030768772501E-2</c:v>
                </c:pt>
                <c:pt idx="8103" formatCode="General">
                  <c:v>-9.6717190241399298E-2</c:v>
                </c:pt>
                <c:pt idx="8104" formatCode="General">
                  <c:v>-0.106716473189122</c:v>
                </c:pt>
                <c:pt idx="8105" formatCode="General">
                  <c:v>-0.11789720136602</c:v>
                </c:pt>
                <c:pt idx="8106" formatCode="General">
                  <c:v>-0.13102203421244499</c:v>
                </c:pt>
                <c:pt idx="8107" formatCode="General">
                  <c:v>-0.14631898462284901</c:v>
                </c:pt>
                <c:pt idx="8108" formatCode="General">
                  <c:v>-0.164333801951701</c:v>
                </c:pt>
                <c:pt idx="8109" formatCode="General">
                  <c:v>-0.18498908548291501</c:v>
                </c:pt>
                <c:pt idx="8110" formatCode="General">
                  <c:v>-0.20784939499736599</c:v>
                </c:pt>
                <c:pt idx="8111" formatCode="General">
                  <c:v>-0.23201740314975999</c:v>
                </c:pt>
                <c:pt idx="8112" formatCode="General">
                  <c:v>-0.25626215332255198</c:v>
                </c:pt>
                <c:pt idx="8113" formatCode="General">
                  <c:v>-0.27963671745423402</c:v>
                </c:pt>
                <c:pt idx="8114" formatCode="General">
                  <c:v>-0.30079782352294099</c:v>
                </c:pt>
                <c:pt idx="8115" formatCode="General">
                  <c:v>-0.31945136065982899</c:v>
                </c:pt>
                <c:pt idx="8116" formatCode="General">
                  <c:v>-0.33623542386791599</c:v>
                </c:pt>
                <c:pt idx="8117" formatCode="General">
                  <c:v>-0.35176921939592498</c:v>
                </c:pt>
                <c:pt idx="8118" formatCode="General">
                  <c:v>-0.366430648535293</c:v>
                </c:pt>
                <c:pt idx="8119" formatCode="General">
                  <c:v>-0.38008713592064902</c:v>
                </c:pt>
                <c:pt idx="8120" formatCode="General">
                  <c:v>-0.39326604528190201</c:v>
                </c:pt>
                <c:pt idx="8121" formatCode="General">
                  <c:v>-0.40673719752048998</c:v>
                </c:pt>
                <c:pt idx="8122" formatCode="General">
                  <c:v>-0.42014463659332801</c:v>
                </c:pt>
                <c:pt idx="8123" formatCode="General">
                  <c:v>-0.43198155851349801</c:v>
                </c:pt>
                <c:pt idx="8124" formatCode="General">
                  <c:v>-0.44097679541161999</c:v>
                </c:pt>
                <c:pt idx="8125" formatCode="General">
                  <c:v>-0.44817322891844602</c:v>
                </c:pt>
                <c:pt idx="8126" formatCode="General">
                  <c:v>-0.45508346067856098</c:v>
                </c:pt>
                <c:pt idx="8127" formatCode="General">
                  <c:v>-0.46189470457076798</c:v>
                </c:pt>
                <c:pt idx="8128" formatCode="General">
                  <c:v>-0.46902427847874101</c:v>
                </c:pt>
                <c:pt idx="8129" formatCode="General">
                  <c:v>-0.47669709913591501</c:v>
                </c:pt>
                <c:pt idx="8130" formatCode="General">
                  <c:v>-0.48481127865300799</c:v>
                </c:pt>
                <c:pt idx="8131" formatCode="General">
                  <c:v>-0.49261570927201798</c:v>
                </c:pt>
                <c:pt idx="8132" formatCode="General">
                  <c:v>-0.50002220663729202</c:v>
                </c:pt>
                <c:pt idx="8133" formatCode="General">
                  <c:v>-0.50829068914519104</c:v>
                </c:pt>
                <c:pt idx="8134" formatCode="General">
                  <c:v>-0.51702869011414199</c:v>
                </c:pt>
                <c:pt idx="8135" formatCode="General">
                  <c:v>-0.52502801635874496</c:v>
                </c:pt>
                <c:pt idx="8136" formatCode="General">
                  <c:v>-0.53285054770062301</c:v>
                </c:pt>
                <c:pt idx="8137" formatCode="General">
                  <c:v>-0.54177837582096899</c:v>
                </c:pt>
                <c:pt idx="8138" formatCode="General">
                  <c:v>-0.55234956155248405</c:v>
                </c:pt>
                <c:pt idx="8139" formatCode="General">
                  <c:v>-0.56324058398921595</c:v>
                </c:pt>
                <c:pt idx="8140" formatCode="General">
                  <c:v>-0.57272485222900804</c:v>
                </c:pt>
                <c:pt idx="8141" formatCode="General">
                  <c:v>-0.58068312009731504</c:v>
                </c:pt>
                <c:pt idx="8142" formatCode="General">
                  <c:v>-0.58764308281197897</c:v>
                </c:pt>
                <c:pt idx="8143" formatCode="General">
                  <c:v>-0.59452553503066996</c:v>
                </c:pt>
                <c:pt idx="8144" formatCode="General">
                  <c:v>-0.60196191767961205</c:v>
                </c:pt>
                <c:pt idx="8145" formatCode="General">
                  <c:v>-0.60997224940530004</c:v>
                </c:pt>
                <c:pt idx="8146" formatCode="General">
                  <c:v>-0.61801207045280704</c:v>
                </c:pt>
                <c:pt idx="8147" formatCode="General">
                  <c:v>-0.62671459290063602</c:v>
                </c:pt>
                <c:pt idx="8148" formatCode="General">
                  <c:v>-0.63772595752535999</c:v>
                </c:pt>
                <c:pt idx="8149" formatCode="General">
                  <c:v>-0.65141725971007503</c:v>
                </c:pt>
                <c:pt idx="8150" formatCode="General">
                  <c:v>-0.66733681225966801</c:v>
                </c:pt>
                <c:pt idx="8151" formatCode="General">
                  <c:v>-0.68528908469125505</c:v>
                </c:pt>
                <c:pt idx="8152" formatCode="General">
                  <c:v>-0.70501840930455995</c:v>
                </c:pt>
                <c:pt idx="8153" formatCode="General">
                  <c:v>-0.72525148908805404</c:v>
                </c:pt>
                <c:pt idx="8154" formatCode="General">
                  <c:v>-0.74526843213530303</c:v>
                </c:pt>
                <c:pt idx="8155" formatCode="General">
                  <c:v>-0.764944435831444</c:v>
                </c:pt>
                <c:pt idx="8156" formatCode="General">
                  <c:v>-0.78366274944486103</c:v>
                </c:pt>
                <c:pt idx="8157" formatCode="General">
                  <c:v>-0.80067777608080704</c:v>
                </c:pt>
                <c:pt idx="8158" formatCode="General">
                  <c:v>-0.81585660149710604</c:v>
                </c:pt>
                <c:pt idx="8159" formatCode="General">
                  <c:v>-0.82927592571693098</c:v>
                </c:pt>
                <c:pt idx="8160" formatCode="General">
                  <c:v>-0.84009203953956801</c:v>
                </c:pt>
                <c:pt idx="8161" formatCode="General">
                  <c:v>-0.84784260650793597</c:v>
                </c:pt>
                <c:pt idx="8162" formatCode="General">
                  <c:v>-0.85304890694620605</c:v>
                </c:pt>
                <c:pt idx="8163" formatCode="General">
                  <c:v>-0.85627452771003199</c:v>
                </c:pt>
                <c:pt idx="8164" formatCode="General">
                  <c:v>-0.85729680448060497</c:v>
                </c:pt>
                <c:pt idx="8165" formatCode="General">
                  <c:v>-0.85598954814805295</c:v>
                </c:pt>
                <c:pt idx="8166" formatCode="General">
                  <c:v>-0.85325110358035205</c:v>
                </c:pt>
                <c:pt idx="8167" formatCode="General">
                  <c:v>-0.84949208746198501</c:v>
                </c:pt>
                <c:pt idx="8168" formatCode="General">
                  <c:v>-0.84501620606515004</c:v>
                </c:pt>
                <c:pt idx="8169" formatCode="General">
                  <c:v>-0.84018257373226601</c:v>
                </c:pt>
                <c:pt idx="8170" formatCode="General">
                  <c:v>-0.83568399981466801</c:v>
                </c:pt>
                <c:pt idx="8171" formatCode="General">
                  <c:v>-0.83270383351122801</c:v>
                </c:pt>
                <c:pt idx="8172" formatCode="General">
                  <c:v>-0.83120807837713295</c:v>
                </c:pt>
                <c:pt idx="8173" formatCode="General">
                  <c:v>-0.83071393052477005</c:v>
                </c:pt>
                <c:pt idx="8174" formatCode="General">
                  <c:v>-0.83084074377837203</c:v>
                </c:pt>
                <c:pt idx="8175" formatCode="General">
                  <c:v>-0.83190451371584295</c:v>
                </c:pt>
                <c:pt idx="8176" formatCode="General">
                  <c:v>-0.83381036849109802</c:v>
                </c:pt>
                <c:pt idx="8177" formatCode="General">
                  <c:v>-0.83633137378259703</c:v>
                </c:pt>
                <c:pt idx="8178" formatCode="General">
                  <c:v>-0.84003884816337704</c:v>
                </c:pt>
                <c:pt idx="8179" formatCode="General">
                  <c:v>-0.84537902053960001</c:v>
                </c:pt>
                <c:pt idx="8180" formatCode="General">
                  <c:v>-0.85232891169528902</c:v>
                </c:pt>
                <c:pt idx="8181" formatCode="General">
                  <c:v>-0.860706801043021</c:v>
                </c:pt>
                <c:pt idx="8182" formatCode="General">
                  <c:v>-0.86986941573790999</c:v>
                </c:pt>
                <c:pt idx="8183" formatCode="General">
                  <c:v>-0.87796881544676497</c:v>
                </c:pt>
                <c:pt idx="8184" formatCode="General">
                  <c:v>-0.88413030868640796</c:v>
                </c:pt>
                <c:pt idx="8185" formatCode="General">
                  <c:v>-0.88852597625030505</c:v>
                </c:pt>
                <c:pt idx="8186" formatCode="General">
                  <c:v>-0.89152494317770703</c:v>
                </c:pt>
                <c:pt idx="8187" formatCode="General">
                  <c:v>-0.89258851766512803</c:v>
                </c:pt>
                <c:pt idx="8188" formatCode="General">
                  <c:v>-0.89070756900611203</c:v>
                </c:pt>
                <c:pt idx="8189" formatCode="General">
                  <c:v>-0.886417400075036</c:v>
                </c:pt>
                <c:pt idx="8190" formatCode="General">
                  <c:v>-0.88041852145997401</c:v>
                </c:pt>
                <c:pt idx="8191" formatCode="General">
                  <c:v>-0.87222997196532903</c:v>
                </c:pt>
                <c:pt idx="8192" formatCode="General">
                  <c:v>-0.861468373727859</c:v>
                </c:pt>
                <c:pt idx="8193" formatCode="General">
                  <c:v>-0.84872047586864596</c:v>
                </c:pt>
                <c:pt idx="8194" formatCode="General">
                  <c:v>-0.83407797322490995</c:v>
                </c:pt>
                <c:pt idx="8195" formatCode="General">
                  <c:v>-0.81765566444236704</c:v>
                </c:pt>
                <c:pt idx="8196" formatCode="General">
                  <c:v>-0.80002301076496896</c:v>
                </c:pt>
                <c:pt idx="8197" formatCode="General">
                  <c:v>-0.78183234359725995</c:v>
                </c:pt>
                <c:pt idx="8198" formatCode="General">
                  <c:v>-0.76459600559374497</c:v>
                </c:pt>
                <c:pt idx="8199" formatCode="General">
                  <c:v>-0.74936135874904497</c:v>
                </c:pt>
                <c:pt idx="8200" formatCode="General">
                  <c:v>-0.73513503937542701</c:v>
                </c:pt>
                <c:pt idx="8201" formatCode="General">
                  <c:v>-0.71980701220778498</c:v>
                </c:pt>
                <c:pt idx="8202" formatCode="General">
                  <c:v>-0.70343215397417602</c:v>
                </c:pt>
                <c:pt idx="8203" formatCode="General">
                  <c:v>-0.68721127221136402</c:v>
                </c:pt>
                <c:pt idx="8204" formatCode="General">
                  <c:v>-0.67037584001502304</c:v>
                </c:pt>
                <c:pt idx="8205" formatCode="General">
                  <c:v>-0.652788346306312</c:v>
                </c:pt>
                <c:pt idx="8206" formatCode="General">
                  <c:v>-0.63479445754737596</c:v>
                </c:pt>
                <c:pt idx="8207" formatCode="General">
                  <c:v>-0.61485802281315605</c:v>
                </c:pt>
                <c:pt idx="8208" formatCode="General">
                  <c:v>-0.59246886308140001</c:v>
                </c:pt>
                <c:pt idx="8209" formatCode="General">
                  <c:v>-0.569045604411064</c:v>
                </c:pt>
                <c:pt idx="8210" formatCode="General">
                  <c:v>-0.54618083601276002</c:v>
                </c:pt>
                <c:pt idx="8211" formatCode="General">
                  <c:v>-0.52485831616591405</c:v>
                </c:pt>
                <c:pt idx="8212" formatCode="General">
                  <c:v>-0.50577161104096102</c:v>
                </c:pt>
                <c:pt idx="8213" formatCode="General">
                  <c:v>-0.48924094855745398</c:v>
                </c:pt>
                <c:pt idx="8214" formatCode="General">
                  <c:v>-0.47441969437181802</c:v>
                </c:pt>
                <c:pt idx="8215" formatCode="General">
                  <c:v>-0.46017583096332398</c:v>
                </c:pt>
                <c:pt idx="8216" formatCode="General">
                  <c:v>-0.44570648676688601</c:v>
                </c:pt>
                <c:pt idx="8217" formatCode="General">
                  <c:v>-0.43087095798796199</c:v>
                </c:pt>
                <c:pt idx="8218" formatCode="General">
                  <c:v>-0.41545315725251702</c:v>
                </c:pt>
                <c:pt idx="8219" formatCode="General">
                  <c:v>-0.39995550785001499</c:v>
                </c:pt>
                <c:pt idx="8220" formatCode="General">
                  <c:v>-0.384981654667711</c:v>
                </c:pt>
                <c:pt idx="8221" formatCode="General">
                  <c:v>-0.36951149243126702</c:v>
                </c:pt>
                <c:pt idx="8222" formatCode="General">
                  <c:v>-0.35293452370388001</c:v>
                </c:pt>
                <c:pt idx="8223" formatCode="General">
                  <c:v>-0.33483790782302503</c:v>
                </c:pt>
                <c:pt idx="8224" formatCode="General">
                  <c:v>-0.31495931538127098</c:v>
                </c:pt>
                <c:pt idx="8225" formatCode="General">
                  <c:v>-0.29322140613979197</c:v>
                </c:pt>
                <c:pt idx="8226" formatCode="General">
                  <c:v>-0.26879765731662503</c:v>
                </c:pt>
                <c:pt idx="8227" formatCode="General">
                  <c:v>-0.24183299782736201</c:v>
                </c:pt>
                <c:pt idx="8228" formatCode="General">
                  <c:v>-0.21339907899800001</c:v>
                </c:pt>
                <c:pt idx="8229" formatCode="General">
                  <c:v>-0.18560530757625601</c:v>
                </c:pt>
                <c:pt idx="8230" formatCode="General">
                  <c:v>-0.15938468463630301</c:v>
                </c:pt>
                <c:pt idx="8231" formatCode="General">
                  <c:v>-0.13306107801422301</c:v>
                </c:pt>
                <c:pt idx="8232" formatCode="General">
                  <c:v>-0.10606415971950101</c:v>
                </c:pt>
                <c:pt idx="8233" formatCode="General">
                  <c:v>-7.9388847885912606E-2</c:v>
                </c:pt>
                <c:pt idx="8234" formatCode="General">
                  <c:v>-5.3353034110221999E-2</c:v>
                </c:pt>
                <c:pt idx="8235" formatCode="General">
                  <c:v>-2.8381467690341201E-2</c:v>
                </c:pt>
                <c:pt idx="8236" formatCode="General">
                  <c:v>-4.9925001190683398E-3</c:v>
                </c:pt>
                <c:pt idx="8237" formatCode="General">
                  <c:v>1.7513968929975001E-2</c:v>
                </c:pt>
                <c:pt idx="8238" formatCode="General">
                  <c:v>3.9876966604081097E-2</c:v>
                </c:pt>
                <c:pt idx="8239" formatCode="General">
                  <c:v>6.18954230369273E-2</c:v>
                </c:pt>
                <c:pt idx="8240" formatCode="General">
                  <c:v>8.3309626661045896E-2</c:v>
                </c:pt>
                <c:pt idx="8241" formatCode="General">
                  <c:v>0.104466335324086</c:v>
                </c:pt>
                <c:pt idx="8242" formatCode="General">
                  <c:v>0.126370959624657</c:v>
                </c:pt>
                <c:pt idx="8243" formatCode="General">
                  <c:v>0.15022385057850099</c:v>
                </c:pt>
                <c:pt idx="8244" formatCode="General">
                  <c:v>0.17513878461820001</c:v>
                </c:pt>
                <c:pt idx="8245" formatCode="General">
                  <c:v>0.19988085566133901</c:v>
                </c:pt>
                <c:pt idx="8246" formatCode="General">
                  <c:v>0.22426143419452901</c:v>
                </c:pt>
                <c:pt idx="8247" formatCode="General">
                  <c:v>0.247513880495632</c:v>
                </c:pt>
                <c:pt idx="8248" formatCode="General">
                  <c:v>0.27001582426939302</c:v>
                </c:pt>
                <c:pt idx="8249" formatCode="General">
                  <c:v>0.292436432333885</c:v>
                </c:pt>
                <c:pt idx="8250" formatCode="General">
                  <c:v>0.313696934887225</c:v>
                </c:pt>
                <c:pt idx="8251" formatCode="General">
                  <c:v>0.33408606526310097</c:v>
                </c:pt>
                <c:pt idx="8252" formatCode="General">
                  <c:v>0.35469684647524902</c:v>
                </c:pt>
                <c:pt idx="8253" formatCode="General">
                  <c:v>0.37541086479772101</c:v>
                </c:pt>
                <c:pt idx="8254" formatCode="General">
                  <c:v>0.395945560632879</c:v>
                </c:pt>
                <c:pt idx="8255" formatCode="General">
                  <c:v>0.41553215335864901</c:v>
                </c:pt>
                <c:pt idx="8256" formatCode="General">
                  <c:v>0.43309138739289899</c:v>
                </c:pt>
                <c:pt idx="8257" formatCode="General">
                  <c:v>0.44863122438462</c:v>
                </c:pt>
                <c:pt idx="8258" formatCode="General">
                  <c:v>0.46225206021722398</c:v>
                </c:pt>
                <c:pt idx="8259" formatCode="General">
                  <c:v>0.47379235401950098</c:v>
                </c:pt>
                <c:pt idx="8260" formatCode="General">
                  <c:v>0.48363206731793801</c:v>
                </c:pt>
                <c:pt idx="8261" formatCode="General">
                  <c:v>0.49178733265924002</c:v>
                </c:pt>
                <c:pt idx="8262" formatCode="General">
                  <c:v>0.49855941475653998</c:v>
                </c:pt>
                <c:pt idx="8263" formatCode="General">
                  <c:v>0.50512416989081899</c:v>
                </c:pt>
                <c:pt idx="8264" formatCode="General">
                  <c:v>0.51181377869850797</c:v>
                </c:pt>
                <c:pt idx="8265" formatCode="General">
                  <c:v>0.518740365735194</c:v>
                </c:pt>
                <c:pt idx="8266" formatCode="General">
                  <c:v>0.52643841492164101</c:v>
                </c:pt>
                <c:pt idx="8267" formatCode="General">
                  <c:v>0.53523225998895396</c:v>
                </c:pt>
                <c:pt idx="8268" formatCode="General">
                  <c:v>0.544651083732692</c:v>
                </c:pt>
                <c:pt idx="8269" formatCode="General">
                  <c:v>0.55343783797630097</c:v>
                </c:pt>
                <c:pt idx="8270" formatCode="General">
                  <c:v>0.56119127826041504</c:v>
                </c:pt>
                <c:pt idx="8271" formatCode="General">
                  <c:v>0.56909728895692602</c:v>
                </c:pt>
                <c:pt idx="8272" formatCode="General">
                  <c:v>0.57835356094250601</c:v>
                </c:pt>
                <c:pt idx="8273" formatCode="General">
                  <c:v>0.58835850085160402</c:v>
                </c:pt>
                <c:pt idx="8274" formatCode="General">
                  <c:v>0.59871045438599402</c:v>
                </c:pt>
                <c:pt idx="8275" formatCode="General">
                  <c:v>0.60920498774255305</c:v>
                </c:pt>
                <c:pt idx="8276" formatCode="General">
                  <c:v>0.61852398697118205</c:v>
                </c:pt>
                <c:pt idx="8277" formatCode="General">
                  <c:v>0.62558632619281396</c:v>
                </c:pt>
                <c:pt idx="8278" formatCode="General">
                  <c:v>0.63040172235298197</c:v>
                </c:pt>
                <c:pt idx="8279" formatCode="General">
                  <c:v>0.63360607469683405</c:v>
                </c:pt>
                <c:pt idx="8280" formatCode="General">
                  <c:v>0.63565437553027904</c:v>
                </c:pt>
                <c:pt idx="8281" formatCode="General">
                  <c:v>0.63736925123264099</c:v>
                </c:pt>
                <c:pt idx="8282" formatCode="General">
                  <c:v>0.63998132624416204</c:v>
                </c:pt>
                <c:pt idx="8283" formatCode="General">
                  <c:v>0.64368419045825997</c:v>
                </c:pt>
                <c:pt idx="8284" formatCode="General">
                  <c:v>0.64819666814559795</c:v>
                </c:pt>
                <c:pt idx="8285" formatCode="General">
                  <c:v>0.65269407229202103</c:v>
                </c:pt>
                <c:pt idx="8286" formatCode="General">
                  <c:v>0.65591325650610399</c:v>
                </c:pt>
                <c:pt idx="8287" formatCode="General">
                  <c:v>0.65711606390537602</c:v>
                </c:pt>
                <c:pt idx="8288" formatCode="General">
                  <c:v>0.65670997400182096</c:v>
                </c:pt>
                <c:pt idx="8289" formatCode="General">
                  <c:v>0.65596933804039903</c:v>
                </c:pt>
                <c:pt idx="8290" formatCode="General">
                  <c:v>0.65607083931155097</c:v>
                </c:pt>
                <c:pt idx="8291" formatCode="General">
                  <c:v>0.65754703453053098</c:v>
                </c:pt>
                <c:pt idx="8292" formatCode="General">
                  <c:v>0.66000455442724903</c:v>
                </c:pt>
                <c:pt idx="8293" formatCode="General">
                  <c:v>0.66377043042423201</c:v>
                </c:pt>
                <c:pt idx="8294" formatCode="General">
                  <c:v>0.66940690051644802</c:v>
                </c:pt>
                <c:pt idx="8295" formatCode="General">
                  <c:v>0.67602729106528303</c:v>
                </c:pt>
                <c:pt idx="8296" formatCode="General">
                  <c:v>0.68250014757858701</c:v>
                </c:pt>
                <c:pt idx="8297" formatCode="General">
                  <c:v>0.68842268944893303</c:v>
                </c:pt>
                <c:pt idx="8298" formatCode="General">
                  <c:v>0.69349996098602196</c:v>
                </c:pt>
                <c:pt idx="8299" formatCode="General">
                  <c:v>0.69748809880055196</c:v>
                </c:pt>
                <c:pt idx="8300" formatCode="General">
                  <c:v>0.700177031317192</c:v>
                </c:pt>
                <c:pt idx="8301" formatCode="General">
                  <c:v>0.70123826895194896</c:v>
                </c:pt>
                <c:pt idx="8302" formatCode="General">
                  <c:v>0.70075831630665897</c:v>
                </c:pt>
                <c:pt idx="8303" formatCode="General">
                  <c:v>0.69948624612499599</c:v>
                </c:pt>
                <c:pt idx="8304" formatCode="General">
                  <c:v>0.69727740127104798</c:v>
                </c:pt>
                <c:pt idx="8305" formatCode="General">
                  <c:v>0.69307669375672099</c:v>
                </c:pt>
                <c:pt idx="8306" formatCode="General">
                  <c:v>0.68694181010162103</c:v>
                </c:pt>
                <c:pt idx="8307" formatCode="General">
                  <c:v>0.67940489941401905</c:v>
                </c:pt>
                <c:pt idx="8308" formatCode="General">
                  <c:v>0.67090240874275398</c:v>
                </c:pt>
                <c:pt idx="8309" formatCode="General">
                  <c:v>0.662356908334918</c:v>
                </c:pt>
                <c:pt idx="8310" formatCode="General">
                  <c:v>0.65423274182465796</c:v>
                </c:pt>
                <c:pt idx="8311" formatCode="General">
                  <c:v>0.646649299374495</c:v>
                </c:pt>
                <c:pt idx="8312" formatCode="General">
                  <c:v>0.639929069148925</c:v>
                </c:pt>
                <c:pt idx="8313" formatCode="General">
                  <c:v>0.63437408303532805</c:v>
                </c:pt>
                <c:pt idx="8314" formatCode="General">
                  <c:v>0.62976948071237104</c:v>
                </c:pt>
                <c:pt idx="8315" formatCode="General">
                  <c:v>0.62553745945184802</c:v>
                </c:pt>
                <c:pt idx="8316" formatCode="General">
                  <c:v>0.62223034039643799</c:v>
                </c:pt>
                <c:pt idx="8317" formatCode="General">
                  <c:v>0.62095555206014896</c:v>
                </c:pt>
                <c:pt idx="8318" formatCode="General">
                  <c:v>0.62130122980599101</c:v>
                </c:pt>
                <c:pt idx="8319" formatCode="General">
                  <c:v>0.62254254920046004</c:v>
                </c:pt>
                <c:pt idx="8320" formatCode="General">
                  <c:v>0.62491152925022697</c:v>
                </c:pt>
                <c:pt idx="8321" formatCode="General">
                  <c:v>0.62906963909707703</c:v>
                </c:pt>
                <c:pt idx="8322" formatCode="General">
                  <c:v>0.63496779944842996</c:v>
                </c:pt>
                <c:pt idx="8323" formatCode="General">
                  <c:v>0.64244341210845402</c:v>
                </c:pt>
                <c:pt idx="8324" formatCode="General">
                  <c:v>0.65206811844797496</c:v>
                </c:pt>
                <c:pt idx="8325" formatCode="General">
                  <c:v>0.66309841301531802</c:v>
                </c:pt>
                <c:pt idx="8326" formatCode="General">
                  <c:v>0.67393049228673296</c:v>
                </c:pt>
                <c:pt idx="8327" formatCode="General">
                  <c:v>0.68377728725689901</c:v>
                </c:pt>
                <c:pt idx="8328" formatCode="General">
                  <c:v>0.69253488763968796</c:v>
                </c:pt>
                <c:pt idx="8329" formatCode="General">
                  <c:v>0.70075244778244405</c:v>
                </c:pt>
                <c:pt idx="8330" formatCode="General">
                  <c:v>0.70882814023727903</c:v>
                </c:pt>
                <c:pt idx="8331" formatCode="General">
                  <c:v>0.716117989187392</c:v>
                </c:pt>
                <c:pt idx="8332" formatCode="General">
                  <c:v>0.721896296312728</c:v>
                </c:pt>
                <c:pt idx="8333" formatCode="General">
                  <c:v>0.72619407724913199</c:v>
                </c:pt>
                <c:pt idx="8334" formatCode="General">
                  <c:v>0.72834731126964003</c:v>
                </c:pt>
                <c:pt idx="8335" formatCode="General">
                  <c:v>0.72772477176946604</c:v>
                </c:pt>
                <c:pt idx="8336" formatCode="General">
                  <c:v>0.72433637746992396</c:v>
                </c:pt>
                <c:pt idx="8337" formatCode="General">
                  <c:v>0.71821908982375005</c:v>
                </c:pt>
                <c:pt idx="8338" formatCode="General">
                  <c:v>0.70969362725463903</c:v>
                </c:pt>
                <c:pt idx="8339" formatCode="General">
                  <c:v>0.69904231392412597</c:v>
                </c:pt>
                <c:pt idx="8340" formatCode="General">
                  <c:v>0.68699586396731604</c:v>
                </c:pt>
                <c:pt idx="8341" formatCode="General">
                  <c:v>0.67349240119264597</c:v>
                </c:pt>
                <c:pt idx="8342" formatCode="General">
                  <c:v>0.65847842743129603</c:v>
                </c:pt>
                <c:pt idx="8343" formatCode="General">
                  <c:v>0.64324164631890102</c:v>
                </c:pt>
                <c:pt idx="8344" formatCode="General">
                  <c:v>0.62850200940411705</c:v>
                </c:pt>
                <c:pt idx="8345" formatCode="General">
                  <c:v>0.61383500204199004</c:v>
                </c:pt>
                <c:pt idx="8346" formatCode="General">
                  <c:v>0.59948195456012399</c:v>
                </c:pt>
                <c:pt idx="8347" formatCode="General">
                  <c:v>0.58470360306628599</c:v>
                </c:pt>
                <c:pt idx="8348" formatCode="General">
                  <c:v>0.56840058526983295</c:v>
                </c:pt>
                <c:pt idx="8349" formatCode="General">
                  <c:v>0.55129515016804997</c:v>
                </c:pt>
                <c:pt idx="8350" formatCode="General">
                  <c:v>0.53420030888202097</c:v>
                </c:pt>
                <c:pt idx="8351" formatCode="General">
                  <c:v>0.51754938960624197</c:v>
                </c:pt>
                <c:pt idx="8352" formatCode="General">
                  <c:v>0.50146879750074802</c:v>
                </c:pt>
                <c:pt idx="8353" formatCode="General">
                  <c:v>0.48678128346094102</c:v>
                </c:pt>
                <c:pt idx="8354" formatCode="General">
                  <c:v>0.47352025278007298</c:v>
                </c:pt>
                <c:pt idx="8355" formatCode="General">
                  <c:v>0.460220126338378</c:v>
                </c:pt>
                <c:pt idx="8356" formatCode="General">
                  <c:v>0.44641811870503201</c:v>
                </c:pt>
                <c:pt idx="8357" formatCode="General">
                  <c:v>0.432520490430713</c:v>
                </c:pt>
                <c:pt idx="8358" formatCode="General">
                  <c:v>0.41884828853140799</c:v>
                </c:pt>
                <c:pt idx="8359" formatCode="General">
                  <c:v>0.405056888684242</c:v>
                </c:pt>
                <c:pt idx="8360" formatCode="General">
                  <c:v>0.39146429636352797</c:v>
                </c:pt>
                <c:pt idx="8361" formatCode="General">
                  <c:v>0.37843760959324502</c:v>
                </c:pt>
                <c:pt idx="8362" formatCode="General">
                  <c:v>0.36548453616370202</c:v>
                </c:pt>
                <c:pt idx="8363" formatCode="General">
                  <c:v>0.353036500467931</c:v>
                </c:pt>
                <c:pt idx="8364" formatCode="General">
                  <c:v>0.34119455306674201</c:v>
                </c:pt>
                <c:pt idx="8365" formatCode="General">
                  <c:v>0.32928915675541298</c:v>
                </c:pt>
                <c:pt idx="8366" formatCode="General">
                  <c:v>0.31662395232060397</c:v>
                </c:pt>
                <c:pt idx="8367" formatCode="General">
                  <c:v>0.30286523325195802</c:v>
                </c:pt>
                <c:pt idx="8368" formatCode="General">
                  <c:v>0.28778443601069198</c:v>
                </c:pt>
                <c:pt idx="8369" formatCode="General">
                  <c:v>0.27122255391970901</c:v>
                </c:pt>
                <c:pt idx="8370" formatCode="General">
                  <c:v>0.25329541614163897</c:v>
                </c:pt>
                <c:pt idx="8371" formatCode="General">
                  <c:v>0.233652345619003</c:v>
                </c:pt>
                <c:pt idx="8372" formatCode="General">
                  <c:v>0.212163282190166</c:v>
                </c:pt>
                <c:pt idx="8373" formatCode="General">
                  <c:v>0.189973556879869</c:v>
                </c:pt>
                <c:pt idx="8374" formatCode="General">
                  <c:v>0.16806348762116699</c:v>
                </c:pt>
                <c:pt idx="8375" formatCode="General">
                  <c:v>0.14631572916236901</c:v>
                </c:pt>
                <c:pt idx="8376" formatCode="General">
                  <c:v>0.124102060827216</c:v>
                </c:pt>
                <c:pt idx="8377" formatCode="General">
                  <c:v>0.101547455816465</c:v>
                </c:pt>
                <c:pt idx="8378" formatCode="General">
                  <c:v>7.9541668478448804E-2</c:v>
                </c:pt>
                <c:pt idx="8379" formatCode="General">
                  <c:v>5.8878459471673902E-2</c:v>
                </c:pt>
                <c:pt idx="8380" formatCode="General">
                  <c:v>3.9919296394248301E-2</c:v>
                </c:pt>
                <c:pt idx="8381" formatCode="General">
                  <c:v>2.2229387221354199E-2</c:v>
                </c:pt>
                <c:pt idx="8382" formatCode="General">
                  <c:v>6.1562363517087496E-3</c:v>
                </c:pt>
                <c:pt idx="8383" formatCode="General">
                  <c:v>-8.1092376593075392E-3</c:v>
                </c:pt>
                <c:pt idx="8384" formatCode="General">
                  <c:v>-2.0402313729624401E-2</c:v>
                </c:pt>
                <c:pt idx="8385" formatCode="General">
                  <c:v>-3.0737851790538701E-2</c:v>
                </c:pt>
                <c:pt idx="8386" formatCode="General">
                  <c:v>-4.0011065602912697E-2</c:v>
                </c:pt>
                <c:pt idx="8387" formatCode="General">
                  <c:v>-4.8780093316387503E-2</c:v>
                </c:pt>
                <c:pt idx="8388" formatCode="General">
                  <c:v>-5.7683125699630598E-2</c:v>
                </c:pt>
                <c:pt idx="8389" formatCode="General">
                  <c:v>-6.7650833889370404E-2</c:v>
                </c:pt>
                <c:pt idx="8390" formatCode="General">
                  <c:v>-7.8560905286976193E-2</c:v>
                </c:pt>
                <c:pt idx="8391" formatCode="General">
                  <c:v>-8.9487031548864907E-2</c:v>
                </c:pt>
                <c:pt idx="8392" formatCode="General">
                  <c:v>-0.101036585690084</c:v>
                </c:pt>
                <c:pt idx="8393" formatCode="General">
                  <c:v>-0.11368616437347</c:v>
                </c:pt>
                <c:pt idx="8394" formatCode="General">
                  <c:v>-0.126847643873649</c:v>
                </c:pt>
                <c:pt idx="8395" formatCode="General">
                  <c:v>-0.14088451323934201</c:v>
                </c:pt>
                <c:pt idx="8396" formatCode="General">
                  <c:v>-0.15550961983299599</c:v>
                </c:pt>
                <c:pt idx="8397" formatCode="General">
                  <c:v>-0.16934280071614599</c:v>
                </c:pt>
                <c:pt idx="8398" formatCode="General">
                  <c:v>-0.18159590358917899</c:v>
                </c:pt>
                <c:pt idx="8399" formatCode="General">
                  <c:v>-0.19254444724976799</c:v>
                </c:pt>
                <c:pt idx="8400" formatCode="General">
                  <c:v>-0.20278699057446201</c:v>
                </c:pt>
                <c:pt idx="8401" formatCode="General">
                  <c:v>-0.212573388559059</c:v>
                </c:pt>
                <c:pt idx="8402" formatCode="General">
                  <c:v>-0.222038045270882</c:v>
                </c:pt>
                <c:pt idx="8403" formatCode="General">
                  <c:v>-0.23126808220289299</c:v>
                </c:pt>
                <c:pt idx="8404" formatCode="General">
                  <c:v>-0.24098182226853401</c:v>
                </c:pt>
                <c:pt idx="8405" formatCode="General">
                  <c:v>-0.25219345283961098</c:v>
                </c:pt>
                <c:pt idx="8406" formatCode="General">
                  <c:v>-0.26584350242497101</c:v>
                </c:pt>
                <c:pt idx="8407" formatCode="General">
                  <c:v>-0.28226116066588403</c:v>
                </c:pt>
                <c:pt idx="8408" formatCode="General">
                  <c:v>-0.30103537600564001</c:v>
                </c:pt>
                <c:pt idx="8409" formatCode="General">
                  <c:v>-0.32215780706707497</c:v>
                </c:pt>
                <c:pt idx="8410" formatCode="General">
                  <c:v>-0.34479043274493598</c:v>
                </c:pt>
                <c:pt idx="8411" formatCode="General">
                  <c:v>-0.36730192634067999</c:v>
                </c:pt>
                <c:pt idx="8412" formatCode="General">
                  <c:v>-0.388710622415125</c:v>
                </c:pt>
                <c:pt idx="8413" formatCode="General">
                  <c:v>-0.40812969546519301</c:v>
                </c:pt>
                <c:pt idx="8414" formatCode="General">
                  <c:v>-0.42533696811979599</c:v>
                </c:pt>
                <c:pt idx="8415" formatCode="General">
                  <c:v>-0.44001218061122199</c:v>
                </c:pt>
                <c:pt idx="8416" formatCode="General">
                  <c:v>-0.452329874315754</c:v>
                </c:pt>
                <c:pt idx="8417" formatCode="General">
                  <c:v>-0.46260880201913401</c:v>
                </c:pt>
                <c:pt idx="8418" formatCode="General">
                  <c:v>-0.47028566059382199</c:v>
                </c:pt>
                <c:pt idx="8419" formatCode="General">
                  <c:v>-0.47555969240430501</c:v>
                </c:pt>
                <c:pt idx="8420" formatCode="General">
                  <c:v>-0.47866385362183</c:v>
                </c:pt>
                <c:pt idx="8421" formatCode="General">
                  <c:v>-0.47972487506440897</c:v>
                </c:pt>
                <c:pt idx="8422" formatCode="General">
                  <c:v>-0.47978413181469998</c:v>
                </c:pt>
                <c:pt idx="8423" formatCode="General">
                  <c:v>-0.480216727529164</c:v>
                </c:pt>
                <c:pt idx="8424" formatCode="General">
                  <c:v>-0.48145947399265099</c:v>
                </c:pt>
                <c:pt idx="8425" formatCode="General">
                  <c:v>-0.48370246776312098</c:v>
                </c:pt>
                <c:pt idx="8426" formatCode="General">
                  <c:v>-0.48826891519990201</c:v>
                </c:pt>
                <c:pt idx="8427" formatCode="General">
                  <c:v>-0.49652904671818798</c:v>
                </c:pt>
                <c:pt idx="8428" formatCode="General">
                  <c:v>-0.508469857938178</c:v>
                </c:pt>
                <c:pt idx="8429" formatCode="General">
                  <c:v>-0.52352092566642305</c:v>
                </c:pt>
                <c:pt idx="8430" formatCode="General">
                  <c:v>-0.54129445860416603</c:v>
                </c:pt>
                <c:pt idx="8431" formatCode="General">
                  <c:v>-0.56112692938881403</c:v>
                </c:pt>
                <c:pt idx="8432" formatCode="General">
                  <c:v>-0.58305586125685704</c:v>
                </c:pt>
                <c:pt idx="8433" formatCode="General">
                  <c:v>-0.60705052396301196</c:v>
                </c:pt>
                <c:pt idx="8434" formatCode="General">
                  <c:v>-0.63201529940773205</c:v>
                </c:pt>
                <c:pt idx="8435" formatCode="General">
                  <c:v>-0.65795757208081396</c:v>
                </c:pt>
                <c:pt idx="8436" formatCode="General">
                  <c:v>-0.68479994776853004</c:v>
                </c:pt>
                <c:pt idx="8437" formatCode="General">
                  <c:v>-0.71101196503748498</c:v>
                </c:pt>
                <c:pt idx="8438" formatCode="General">
                  <c:v>-0.73546975918228297</c:v>
                </c:pt>
                <c:pt idx="8439" formatCode="General">
                  <c:v>-0.75820564520857703</c:v>
                </c:pt>
                <c:pt idx="8440" formatCode="General">
                  <c:v>-0.77970094186389804</c:v>
                </c:pt>
                <c:pt idx="8441" formatCode="General">
                  <c:v>-0.79951628079155301</c:v>
                </c:pt>
                <c:pt idx="8442" formatCode="General">
                  <c:v>-0.81662336889117204</c:v>
                </c:pt>
                <c:pt idx="8443" formatCode="General">
                  <c:v>-0.83114919285902999</c:v>
                </c:pt>
                <c:pt idx="8444" formatCode="General">
                  <c:v>-0.843669309420776</c:v>
                </c:pt>
                <c:pt idx="8445" formatCode="General">
                  <c:v>-0.853470431323892</c:v>
                </c:pt>
                <c:pt idx="8446" formatCode="General">
                  <c:v>-0.85916427441501897</c:v>
                </c:pt>
                <c:pt idx="8447" formatCode="General">
                  <c:v>-0.86023845335686999</c:v>
                </c:pt>
                <c:pt idx="8448" formatCode="General">
                  <c:v>-0.85687657700124698</c:v>
                </c:pt>
                <c:pt idx="8449" formatCode="General">
                  <c:v>-0.84949957458691605</c:v>
                </c:pt>
                <c:pt idx="8450" formatCode="General">
                  <c:v>-0.83861142631379504</c:v>
                </c:pt>
                <c:pt idx="8451" formatCode="General">
                  <c:v>-0.82551342940331396</c:v>
                </c:pt>
                <c:pt idx="8452" formatCode="General">
                  <c:v>-0.81168728234425103</c:v>
                </c:pt>
                <c:pt idx="8453" formatCode="General">
                  <c:v>-0.79792624237593801</c:v>
                </c:pt>
                <c:pt idx="8454" formatCode="General">
                  <c:v>-0.78555198484378796</c:v>
                </c:pt>
                <c:pt idx="8455" formatCode="General">
                  <c:v>-0.77608715202448897</c:v>
                </c:pt>
                <c:pt idx="8456" formatCode="General">
                  <c:v>-0.77098757783209204</c:v>
                </c:pt>
                <c:pt idx="8457" formatCode="General">
                  <c:v>-0.77039228923125203</c:v>
                </c:pt>
                <c:pt idx="8458" formatCode="General">
                  <c:v>-0.77385109949589603</c:v>
                </c:pt>
                <c:pt idx="8459" formatCode="General">
                  <c:v>-0.78052333030590004</c:v>
                </c:pt>
                <c:pt idx="8460" formatCode="General">
                  <c:v>-0.78903201291220304</c:v>
                </c:pt>
                <c:pt idx="8461" formatCode="General">
                  <c:v>-0.79899653798012105</c:v>
                </c:pt>
                <c:pt idx="8462" formatCode="General">
                  <c:v>-0.81035435988086602</c:v>
                </c:pt>
                <c:pt idx="8463" formatCode="General">
                  <c:v>-0.82280769257995401</c:v>
                </c:pt>
                <c:pt idx="8464" formatCode="General">
                  <c:v>-0.83569975233328997</c:v>
                </c:pt>
                <c:pt idx="8465" formatCode="General">
                  <c:v>-0.84735447770563599</c:v>
                </c:pt>
                <c:pt idx="8466" formatCode="General">
                  <c:v>-0.85549942130030399</c:v>
                </c:pt>
                <c:pt idx="8467" formatCode="General">
                  <c:v>-0.85908687875678302</c:v>
                </c:pt>
                <c:pt idx="8468" formatCode="General">
                  <c:v>-0.85875974578369996</c:v>
                </c:pt>
                <c:pt idx="8469" formatCode="General">
                  <c:v>-0.85610916686039895</c:v>
                </c:pt>
                <c:pt idx="8470" formatCode="General">
                  <c:v>-0.85260122585273701</c:v>
                </c:pt>
                <c:pt idx="8471" formatCode="General">
                  <c:v>-0.84831133017341198</c:v>
                </c:pt>
                <c:pt idx="8472" formatCode="General">
                  <c:v>-0.84278587691277795</c:v>
                </c:pt>
                <c:pt idx="8473" formatCode="General">
                  <c:v>-0.83637024813745697</c:v>
                </c:pt>
                <c:pt idx="8474" formatCode="General">
                  <c:v>-0.82960266138211403</c:v>
                </c:pt>
                <c:pt idx="8475" formatCode="General">
                  <c:v>-0.82224540802964396</c:v>
                </c:pt>
                <c:pt idx="8476" formatCode="General">
                  <c:v>-0.81424609164252904</c:v>
                </c:pt>
                <c:pt idx="8477" formatCode="General">
                  <c:v>-0.80659779600512704</c:v>
                </c:pt>
                <c:pt idx="8478" formatCode="General">
                  <c:v>-0.79919135895322402</c:v>
                </c:pt>
                <c:pt idx="8479" formatCode="General">
                  <c:v>-0.79126959489159299</c:v>
                </c:pt>
                <c:pt idx="8480" formatCode="General">
                  <c:v>-0.78304182396896704</c:v>
                </c:pt>
                <c:pt idx="8481" formatCode="General">
                  <c:v>-0.77478688753024105</c:v>
                </c:pt>
                <c:pt idx="8482" formatCode="General">
                  <c:v>-0.76647734734093598</c:v>
                </c:pt>
                <c:pt idx="8483" formatCode="General">
                  <c:v>-0.7580434854086</c:v>
                </c:pt>
                <c:pt idx="8484" formatCode="General">
                  <c:v>-0.74959588797427801</c:v>
                </c:pt>
                <c:pt idx="8485" formatCode="General">
                  <c:v>-0.74120323758697204</c:v>
                </c:pt>
                <c:pt idx="8486" formatCode="General">
                  <c:v>-0.73303078699287505</c:v>
                </c:pt>
                <c:pt idx="8487" formatCode="General">
                  <c:v>-0.725248953575924</c:v>
                </c:pt>
                <c:pt idx="8488" formatCode="General">
                  <c:v>-0.71777787878108001</c:v>
                </c:pt>
                <c:pt idx="8489" formatCode="General">
                  <c:v>-0.71033053103131105</c:v>
                </c:pt>
                <c:pt idx="8490" formatCode="General">
                  <c:v>-0.70247573682397801</c:v>
                </c:pt>
                <c:pt idx="8491" formatCode="General">
                  <c:v>-0.69395027118588704</c:v>
                </c:pt>
                <c:pt idx="8492" formatCode="General">
                  <c:v>-0.68512646615801498</c:v>
                </c:pt>
                <c:pt idx="8493" formatCode="General">
                  <c:v>-0.67699726846003205</c:v>
                </c:pt>
                <c:pt idx="8494" formatCode="General">
                  <c:v>-0.66824035301437301</c:v>
                </c:pt>
                <c:pt idx="8495" formatCode="General">
                  <c:v>-0.656714940392225</c:v>
                </c:pt>
                <c:pt idx="8496" formatCode="General">
                  <c:v>-0.64191602014522797</c:v>
                </c:pt>
                <c:pt idx="8497" formatCode="General">
                  <c:v>-0.62360533214370095</c:v>
                </c:pt>
                <c:pt idx="8498" formatCode="General">
                  <c:v>-0.60137118222677199</c:v>
                </c:pt>
                <c:pt idx="8499" formatCode="General">
                  <c:v>-0.57541126723676495</c:v>
                </c:pt>
                <c:pt idx="8500" formatCode="General">
                  <c:v>-0.54696889763946599</c:v>
                </c:pt>
                <c:pt idx="8501" formatCode="General">
                  <c:v>-0.51696909420904402</c:v>
                </c:pt>
                <c:pt idx="8502" formatCode="General">
                  <c:v>-0.48666700729850298</c:v>
                </c:pt>
                <c:pt idx="8503" formatCode="General">
                  <c:v>-0.45686059082792402</c:v>
                </c:pt>
                <c:pt idx="8504" formatCode="General">
                  <c:v>-0.42738146462826498</c:v>
                </c:pt>
                <c:pt idx="8505" formatCode="General">
                  <c:v>-0.39859956522447498</c:v>
                </c:pt>
                <c:pt idx="8506" formatCode="General">
                  <c:v>-0.37093158302574197</c:v>
                </c:pt>
                <c:pt idx="8507" formatCode="General">
                  <c:v>-0.34509932440625002</c:v>
                </c:pt>
                <c:pt idx="8508" formatCode="General">
                  <c:v>-0.32131704202363298</c:v>
                </c:pt>
                <c:pt idx="8509" formatCode="General">
                  <c:v>-0.29974543777736301</c:v>
                </c:pt>
                <c:pt idx="8510" formatCode="General">
                  <c:v>-0.280903674910159</c:v>
                </c:pt>
                <c:pt idx="8511" formatCode="General">
                  <c:v>-0.26403630332257799</c:v>
                </c:pt>
                <c:pt idx="8512" formatCode="General">
                  <c:v>-0.24811030247381499</c:v>
                </c:pt>
                <c:pt idx="8513" formatCode="General">
                  <c:v>-0.23291544953150001</c:v>
                </c:pt>
                <c:pt idx="8514" formatCode="General">
                  <c:v>-0.219541392770671</c:v>
                </c:pt>
                <c:pt idx="8515" formatCode="General">
                  <c:v>-0.208691279921152</c:v>
                </c:pt>
                <c:pt idx="8516" formatCode="General">
                  <c:v>-0.19931316715090699</c:v>
                </c:pt>
                <c:pt idx="8517" formatCode="General">
                  <c:v>-0.19001738004770799</c:v>
                </c:pt>
                <c:pt idx="8518" formatCode="General">
                  <c:v>-0.180378187316765</c:v>
                </c:pt>
                <c:pt idx="8519" formatCode="General">
                  <c:v>-0.169974224355395</c:v>
                </c:pt>
                <c:pt idx="8520" formatCode="General">
                  <c:v>-0.15760679915027301</c:v>
                </c:pt>
                <c:pt idx="8521" formatCode="General">
                  <c:v>-0.14233701080332201</c:v>
                </c:pt>
                <c:pt idx="8522" formatCode="General">
                  <c:v>-0.123966930450872</c:v>
                </c:pt>
                <c:pt idx="8523" formatCode="General">
                  <c:v>-0.101981254414936</c:v>
                </c:pt>
                <c:pt idx="8524" formatCode="General">
                  <c:v>-7.6778326096772001E-2</c:v>
                </c:pt>
                <c:pt idx="8525" formatCode="General">
                  <c:v>-4.9991109657772502E-2</c:v>
                </c:pt>
                <c:pt idx="8526" formatCode="General">
                  <c:v>-2.20675705257437E-2</c:v>
                </c:pt>
                <c:pt idx="8527" formatCode="General">
                  <c:v>7.1201314566776497E-3</c:v>
                </c:pt>
                <c:pt idx="8528" formatCode="General">
                  <c:v>3.7108261385782097E-2</c:v>
                </c:pt>
                <c:pt idx="8529" formatCode="General">
                  <c:v>6.6529785833381302E-2</c:v>
                </c:pt>
                <c:pt idx="8530" formatCode="General">
                  <c:v>9.3876377487403698E-2</c:v>
                </c:pt>
                <c:pt idx="8531" formatCode="General">
                  <c:v>0.118387070318671</c:v>
                </c:pt>
                <c:pt idx="8532" formatCode="General">
                  <c:v>0.139692534896705</c:v>
                </c:pt>
                <c:pt idx="8533" formatCode="General">
                  <c:v>0.15814955975311501</c:v>
                </c:pt>
                <c:pt idx="8534" formatCode="General">
                  <c:v>0.17390541052427799</c:v>
                </c:pt>
                <c:pt idx="8535" formatCode="General">
                  <c:v>0.18695709842059499</c:v>
                </c:pt>
                <c:pt idx="8536" formatCode="General">
                  <c:v>0.197991830709736</c:v>
                </c:pt>
                <c:pt idx="8537" formatCode="General">
                  <c:v>0.20829704039606001</c:v>
                </c:pt>
                <c:pt idx="8538" formatCode="General">
                  <c:v>0.21891638246001799</c:v>
                </c:pt>
                <c:pt idx="8539" formatCode="General">
                  <c:v>0.22984066360708</c:v>
                </c:pt>
                <c:pt idx="8540" formatCode="General">
                  <c:v>0.24009163609708201</c:v>
                </c:pt>
                <c:pt idx="8541" formatCode="General">
                  <c:v>0.24924804406734899</c:v>
                </c:pt>
                <c:pt idx="8542" formatCode="General">
                  <c:v>0.25810498384841402</c:v>
                </c:pt>
                <c:pt idx="8543" formatCode="General">
                  <c:v>0.26733839479553601</c:v>
                </c:pt>
                <c:pt idx="8544" formatCode="General">
                  <c:v>0.27687384660644698</c:v>
                </c:pt>
                <c:pt idx="8545" formatCode="General">
                  <c:v>0.28658585219051502</c:v>
                </c:pt>
                <c:pt idx="8546" formatCode="General">
                  <c:v>0.29648575205639799</c:v>
                </c:pt>
                <c:pt idx="8547" formatCode="General">
                  <c:v>0.30600336327655497</c:v>
                </c:pt>
                <c:pt idx="8548" formatCode="General">
                  <c:v>0.31463459921979903</c:v>
                </c:pt>
                <c:pt idx="8549" formatCode="General">
                  <c:v>0.32223501027519003</c:v>
                </c:pt>
                <c:pt idx="8550" formatCode="General">
                  <c:v>0.32931104372704201</c:v>
                </c:pt>
                <c:pt idx="8551" formatCode="General">
                  <c:v>0.33652627777868099</c:v>
                </c:pt>
                <c:pt idx="8552" formatCode="General">
                  <c:v>0.34406137490090999</c:v>
                </c:pt>
                <c:pt idx="8553" formatCode="General">
                  <c:v>0.35192317076807</c:v>
                </c:pt>
                <c:pt idx="8554" formatCode="General">
                  <c:v>0.36049676051521601</c:v>
                </c:pt>
                <c:pt idx="8555" formatCode="General">
                  <c:v>0.36959839272699202</c:v>
                </c:pt>
                <c:pt idx="8556" formatCode="General">
                  <c:v>0.37869972471635599</c:v>
                </c:pt>
                <c:pt idx="8557" formatCode="General">
                  <c:v>0.38867747005151398</c:v>
                </c:pt>
                <c:pt idx="8558" formatCode="General">
                  <c:v>0.399092320660341</c:v>
                </c:pt>
                <c:pt idx="8559" formatCode="General">
                  <c:v>0.40820895544344199</c:v>
                </c:pt>
                <c:pt idx="8560" formatCode="General">
                  <c:v>0.415793811745516</c:v>
                </c:pt>
                <c:pt idx="8561" formatCode="General">
                  <c:v>0.42348261815247501</c:v>
                </c:pt>
                <c:pt idx="8562" formatCode="General">
                  <c:v>0.43294493874456602</c:v>
                </c:pt>
                <c:pt idx="8563" formatCode="General">
                  <c:v>0.44422557269568702</c:v>
                </c:pt>
                <c:pt idx="8564" formatCode="General">
                  <c:v>0.45702667782005602</c:v>
                </c:pt>
                <c:pt idx="8565" formatCode="General">
                  <c:v>0.47201481792409999</c:v>
                </c:pt>
                <c:pt idx="8566" formatCode="General">
                  <c:v>0.48934647122071601</c:v>
                </c:pt>
                <c:pt idx="8567" formatCode="General">
                  <c:v>0.50856154054382796</c:v>
                </c:pt>
                <c:pt idx="8568" formatCode="General">
                  <c:v>0.52892119017426897</c:v>
                </c:pt>
                <c:pt idx="8569" formatCode="General">
                  <c:v>0.54898500045334797</c:v>
                </c:pt>
                <c:pt idx="8570" formatCode="General">
                  <c:v>0.56782117712094504</c:v>
                </c:pt>
                <c:pt idx="8571" formatCode="General">
                  <c:v>0.58491261937461703</c:v>
                </c:pt>
                <c:pt idx="8572" formatCode="General">
                  <c:v>0.60009995749247902</c:v>
                </c:pt>
                <c:pt idx="8573" formatCode="General">
                  <c:v>0.61343855212239295</c:v>
                </c:pt>
                <c:pt idx="8574" formatCode="General">
                  <c:v>0.62514965042928705</c:v>
                </c:pt>
                <c:pt idx="8575" formatCode="General">
                  <c:v>0.63523730380612298</c:v>
                </c:pt>
                <c:pt idx="8576" formatCode="General">
                  <c:v>0.64324704571885005</c:v>
                </c:pt>
                <c:pt idx="8577" formatCode="General">
                  <c:v>0.64943366250287604</c:v>
                </c:pt>
                <c:pt idx="8578" formatCode="General">
                  <c:v>0.65427297872544299</c:v>
                </c:pt>
                <c:pt idx="8579" formatCode="General">
                  <c:v>0.65753688966547097</c:v>
                </c:pt>
                <c:pt idx="8580" formatCode="General">
                  <c:v>0.65960612659626305</c:v>
                </c:pt>
                <c:pt idx="8581" formatCode="General">
                  <c:v>0.66147952327770898</c:v>
                </c:pt>
                <c:pt idx="8582" formatCode="General">
                  <c:v>0.66272104455620195</c:v>
                </c:pt>
                <c:pt idx="8583" formatCode="General">
                  <c:v>0.662461264074935</c:v>
                </c:pt>
                <c:pt idx="8584" formatCode="General">
                  <c:v>0.66144692355641999</c:v>
                </c:pt>
                <c:pt idx="8585" formatCode="General">
                  <c:v>0.65984286893371202</c:v>
                </c:pt>
                <c:pt idx="8586" formatCode="General">
                  <c:v>0.65805624203622604</c:v>
                </c:pt>
                <c:pt idx="8587" formatCode="General">
                  <c:v>0.65731411083425695</c:v>
                </c:pt>
                <c:pt idx="8588" formatCode="General">
                  <c:v>0.65740398152286394</c:v>
                </c:pt>
                <c:pt idx="8589" formatCode="General">
                  <c:v>0.65781677500684699</c:v>
                </c:pt>
                <c:pt idx="8590" formatCode="General">
                  <c:v>0.65824379751652196</c:v>
                </c:pt>
                <c:pt idx="8591" formatCode="General">
                  <c:v>0.65881192346560702</c:v>
                </c:pt>
                <c:pt idx="8592" formatCode="General">
                  <c:v>0.66045161423046295</c:v>
                </c:pt>
                <c:pt idx="8593" formatCode="General">
                  <c:v>0.66369382958276302</c:v>
                </c:pt>
                <c:pt idx="8594" formatCode="General">
                  <c:v>0.66861386246732402</c:v>
                </c:pt>
                <c:pt idx="8595" formatCode="General">
                  <c:v>0.67514909005114898</c:v>
                </c:pt>
                <c:pt idx="8596" formatCode="General">
                  <c:v>0.68352334556582195</c:v>
                </c:pt>
                <c:pt idx="8597" formatCode="General">
                  <c:v>0.69376447368654004</c:v>
                </c:pt>
                <c:pt idx="8598" formatCode="General">
                  <c:v>0.70415646287665101</c:v>
                </c:pt>
                <c:pt idx="8599" formatCode="General">
                  <c:v>0.71363219861879901</c:v>
                </c:pt>
                <c:pt idx="8600" formatCode="General">
                  <c:v>0.72247691613840404</c:v>
                </c:pt>
                <c:pt idx="8601" formatCode="General">
                  <c:v>0.73046906588751603</c:v>
                </c:pt>
                <c:pt idx="8602" formatCode="General">
                  <c:v>0.737133000362313</c:v>
                </c:pt>
                <c:pt idx="8603" formatCode="General">
                  <c:v>0.74251441483550495</c:v>
                </c:pt>
                <c:pt idx="8604" formatCode="General">
                  <c:v>0.74697043620543602</c:v>
                </c:pt>
                <c:pt idx="8605" formatCode="General">
                  <c:v>0.750581838377127</c:v>
                </c:pt>
                <c:pt idx="8606" formatCode="General">
                  <c:v>0.75332942765906197</c:v>
                </c:pt>
                <c:pt idx="8607" formatCode="General">
                  <c:v>0.75556464384781996</c:v>
                </c:pt>
                <c:pt idx="8608" formatCode="General">
                  <c:v>0.75747122689601798</c:v>
                </c:pt>
                <c:pt idx="8609" formatCode="General">
                  <c:v>0.75920547629538604</c:v>
                </c:pt>
                <c:pt idx="8610" formatCode="General">
                  <c:v>0.76079234812665297</c:v>
                </c:pt>
                <c:pt idx="8611" formatCode="General">
                  <c:v>0.76138082711390698</c:v>
                </c:pt>
                <c:pt idx="8612" formatCode="General">
                  <c:v>0.76034782148256297</c:v>
                </c:pt>
                <c:pt idx="8613" formatCode="General">
                  <c:v>0.75760018379788596</c:v>
                </c:pt>
                <c:pt idx="8614" formatCode="General">
                  <c:v>0.75273461134847197</c:v>
                </c:pt>
                <c:pt idx="8615" formatCode="General">
                  <c:v>0.74529128866298699</c:v>
                </c:pt>
                <c:pt idx="8616" formatCode="General">
                  <c:v>0.73543663563038697</c:v>
                </c:pt>
                <c:pt idx="8617" formatCode="General">
                  <c:v>0.72303601853958799</c:v>
                </c:pt>
                <c:pt idx="8618" formatCode="General">
                  <c:v>0.70770592872812199</c:v>
                </c:pt>
                <c:pt idx="8619" formatCode="General">
                  <c:v>0.69006680071353299</c:v>
                </c:pt>
                <c:pt idx="8620" formatCode="General">
                  <c:v>0.67168775515794099</c:v>
                </c:pt>
                <c:pt idx="8621" formatCode="General">
                  <c:v>0.65292116824714896</c:v>
                </c:pt>
                <c:pt idx="8622" formatCode="General">
                  <c:v>0.63332606889712595</c:v>
                </c:pt>
                <c:pt idx="8623" formatCode="General">
                  <c:v>0.61356770358990798</c:v>
                </c:pt>
                <c:pt idx="8624" formatCode="General">
                  <c:v>0.59541069308314298</c:v>
                </c:pt>
                <c:pt idx="8625" formatCode="General">
                  <c:v>0.57989263672964297</c:v>
                </c:pt>
                <c:pt idx="8626" formatCode="General">
                  <c:v>0.56677524563972503</c:v>
                </c:pt>
                <c:pt idx="8627" formatCode="General">
                  <c:v>0.55739065357023898</c:v>
                </c:pt>
                <c:pt idx="8628" formatCode="General">
                  <c:v>0.55273904962391296</c:v>
                </c:pt>
                <c:pt idx="8629" formatCode="General">
                  <c:v>0.55168805270389198</c:v>
                </c:pt>
                <c:pt idx="8630" formatCode="General">
                  <c:v>0.55384446890219496</c:v>
                </c:pt>
                <c:pt idx="8631" formatCode="General">
                  <c:v>0.558245029450124</c:v>
                </c:pt>
                <c:pt idx="8632" formatCode="General">
                  <c:v>0.56331833003452503</c:v>
                </c:pt>
                <c:pt idx="8633" formatCode="General">
                  <c:v>0.56923523633679696</c:v>
                </c:pt>
                <c:pt idx="8634" formatCode="General">
                  <c:v>0.57589833371205401</c:v>
                </c:pt>
                <c:pt idx="8635" formatCode="General">
                  <c:v>0.58184337454122603</c:v>
                </c:pt>
                <c:pt idx="8636" formatCode="General">
                  <c:v>0.58680775661116902</c:v>
                </c:pt>
                <c:pt idx="8637" formatCode="General">
                  <c:v>0.59081458026012701</c:v>
                </c:pt>
                <c:pt idx="8638" formatCode="General">
                  <c:v>0.59298678676174299</c:v>
                </c:pt>
                <c:pt idx="8639" formatCode="General">
                  <c:v>0.59237691365522505</c:v>
                </c:pt>
                <c:pt idx="8640" formatCode="General">
                  <c:v>0.58795438842908598</c:v>
                </c:pt>
                <c:pt idx="8641" formatCode="General">
                  <c:v>0.57930128669251102</c:v>
                </c:pt>
                <c:pt idx="8642" formatCode="General">
                  <c:v>0.56687019257080395</c:v>
                </c:pt>
                <c:pt idx="8643" formatCode="General">
                  <c:v>0.55105817804868595</c:v>
                </c:pt>
                <c:pt idx="8644" formatCode="General">
                  <c:v>0.53123119603898805</c:v>
                </c:pt>
                <c:pt idx="8645" formatCode="General">
                  <c:v>0.50759856658018099</c:v>
                </c:pt>
                <c:pt idx="8646" formatCode="General">
                  <c:v>0.48205847409004099</c:v>
                </c:pt>
                <c:pt idx="8647" formatCode="General">
                  <c:v>0.45620094242986597</c:v>
                </c:pt>
                <c:pt idx="8648" formatCode="General">
                  <c:v>0.431581455999826</c:v>
                </c:pt>
                <c:pt idx="8649" formatCode="General">
                  <c:v>0.40904865320394401</c:v>
                </c:pt>
                <c:pt idx="8650" formatCode="General">
                  <c:v>0.38846767088567702</c:v>
                </c:pt>
                <c:pt idx="8651" formatCode="General">
                  <c:v>0.37024999748972798</c:v>
                </c:pt>
                <c:pt idx="8652" formatCode="General">
                  <c:v>0.35464855224403602</c:v>
                </c:pt>
                <c:pt idx="8653" formatCode="General">
                  <c:v>0.34162270563017799</c:v>
                </c:pt>
                <c:pt idx="8654" formatCode="General">
                  <c:v>0.33064317684797401</c:v>
                </c:pt>
                <c:pt idx="8655" formatCode="General">
                  <c:v>0.320764408261487</c:v>
                </c:pt>
                <c:pt idx="8656" formatCode="General">
                  <c:v>0.31131128986305601</c:v>
                </c:pt>
                <c:pt idx="8657" formatCode="General">
                  <c:v>0.30156936311064703</c:v>
                </c:pt>
                <c:pt idx="8658" formatCode="General">
                  <c:v>0.29125015166012802</c:v>
                </c:pt>
                <c:pt idx="8659" formatCode="General">
                  <c:v>0.27930991216720202</c:v>
                </c:pt>
                <c:pt idx="8660" formatCode="General">
                  <c:v>0.26476366859463102</c:v>
                </c:pt>
                <c:pt idx="8661" formatCode="General">
                  <c:v>0.24874579526895399</c:v>
                </c:pt>
                <c:pt idx="8662" formatCode="General">
                  <c:v>0.23256337123147999</c:v>
                </c:pt>
                <c:pt idx="8663" formatCode="General">
                  <c:v>0.21669461252945699</c:v>
                </c:pt>
                <c:pt idx="8664" formatCode="General">
                  <c:v>0.20104251029366299</c:v>
                </c:pt>
                <c:pt idx="8665" formatCode="General">
                  <c:v>0.18434785153816899</c:v>
                </c:pt>
                <c:pt idx="8666" formatCode="General">
                  <c:v>0.16636189641898999</c:v>
                </c:pt>
                <c:pt idx="8667" formatCode="General">
                  <c:v>0.14856237397523001</c:v>
                </c:pt>
                <c:pt idx="8668" formatCode="General">
                  <c:v>0.131096564003502</c:v>
                </c:pt>
                <c:pt idx="8669" formatCode="General">
                  <c:v>0.112949704131273</c:v>
                </c:pt>
                <c:pt idx="8670" formatCode="General">
                  <c:v>9.4144904331413606E-2</c:v>
                </c:pt>
                <c:pt idx="8671" formatCode="General">
                  <c:v>7.5079109088675502E-2</c:v>
                </c:pt>
                <c:pt idx="8672" formatCode="General">
                  <c:v>5.5896968409268999E-2</c:v>
                </c:pt>
                <c:pt idx="8673" formatCode="General">
                  <c:v>3.6643787750781497E-2</c:v>
                </c:pt>
                <c:pt idx="8674" formatCode="General">
                  <c:v>1.82195422549195E-2</c:v>
                </c:pt>
                <c:pt idx="8675" formatCode="General">
                  <c:v>1.56162964520911E-3</c:v>
                </c:pt>
                <c:pt idx="8676" formatCode="General">
                  <c:v>-1.3244142933256001E-2</c:v>
                </c:pt>
                <c:pt idx="8677" formatCode="General">
                  <c:v>-2.5694798958247399E-2</c:v>
                </c:pt>
                <c:pt idx="8678" formatCode="General">
                  <c:v>-3.5754559404227303E-2</c:v>
                </c:pt>
                <c:pt idx="8679" formatCode="General">
                  <c:v>-4.4051567515120897E-2</c:v>
                </c:pt>
                <c:pt idx="8680" formatCode="General">
                  <c:v>-5.1755099783315002E-2</c:v>
                </c:pt>
                <c:pt idx="8681" formatCode="General">
                  <c:v>-5.9433108714956898E-2</c:v>
                </c:pt>
                <c:pt idx="8682" formatCode="General">
                  <c:v>-6.7042786881223795E-2</c:v>
                </c:pt>
                <c:pt idx="8683" formatCode="General">
                  <c:v>-7.4561042241342607E-2</c:v>
                </c:pt>
                <c:pt idx="8684" formatCode="General">
                  <c:v>-8.1423492501146097E-2</c:v>
                </c:pt>
                <c:pt idx="8685" formatCode="General">
                  <c:v>-8.79239425911299E-2</c:v>
                </c:pt>
                <c:pt idx="8686" formatCode="General">
                  <c:v>-9.5302547114781894E-2</c:v>
                </c:pt>
                <c:pt idx="8687" formatCode="General">
                  <c:v>-0.103377618408329</c:v>
                </c:pt>
                <c:pt idx="8688" formatCode="General">
                  <c:v>-0.11190894279415201</c:v>
                </c:pt>
                <c:pt idx="8689" formatCode="General">
                  <c:v>-0.12070260177188499</c:v>
                </c:pt>
                <c:pt idx="8690" formatCode="General">
                  <c:v>-0.12981400928842399</c:v>
                </c:pt>
                <c:pt idx="8691" formatCode="General">
                  <c:v>-0.140149134456973</c:v>
                </c:pt>
                <c:pt idx="8692" formatCode="General">
                  <c:v>-0.15187325327217899</c:v>
                </c:pt>
                <c:pt idx="8693" formatCode="General">
                  <c:v>-0.16432342380214199</c:v>
                </c:pt>
                <c:pt idx="8694" formatCode="General">
                  <c:v>-0.176016368433874</c:v>
                </c:pt>
                <c:pt idx="8695" formatCode="General">
                  <c:v>-0.18676912821403799</c:v>
                </c:pt>
                <c:pt idx="8696" formatCode="General">
                  <c:v>-0.19790591531551299</c:v>
                </c:pt>
                <c:pt idx="8697" formatCode="General">
                  <c:v>-0.210233838092235</c:v>
                </c:pt>
                <c:pt idx="8698" formatCode="General">
                  <c:v>-0.22416734799886601</c:v>
                </c:pt>
                <c:pt idx="8699" formatCode="General">
                  <c:v>-0.240071232421075</c:v>
                </c:pt>
                <c:pt idx="8700" formatCode="General">
                  <c:v>-0.25660627751589199</c:v>
                </c:pt>
                <c:pt idx="8701" formatCode="General">
                  <c:v>-0.27174903741901701</c:v>
                </c:pt>
                <c:pt idx="8702" formatCode="General">
                  <c:v>-0.28504775846241298</c:v>
                </c:pt>
                <c:pt idx="8703" formatCode="General">
                  <c:v>-0.29706131508776501</c:v>
                </c:pt>
                <c:pt idx="8704" formatCode="General">
                  <c:v>-0.30896849444149999</c:v>
                </c:pt>
                <c:pt idx="8705" formatCode="General">
                  <c:v>-0.32173101707967999</c:v>
                </c:pt>
                <c:pt idx="8706" formatCode="General">
                  <c:v>-0.33479075494496102</c:v>
                </c:pt>
                <c:pt idx="8707" formatCode="General">
                  <c:v>-0.34636530746649302</c:v>
                </c:pt>
                <c:pt idx="8708" formatCode="General">
                  <c:v>-0.35511038031362802</c:v>
                </c:pt>
                <c:pt idx="8709" formatCode="General">
                  <c:v>-0.36164366907418799</c:v>
                </c:pt>
                <c:pt idx="8710" formatCode="General">
                  <c:v>-0.36749569629573597</c:v>
                </c:pt>
                <c:pt idx="8711" formatCode="General">
                  <c:v>-0.37302257649589099</c:v>
                </c:pt>
                <c:pt idx="8712" formatCode="General">
                  <c:v>-0.37784618213902998</c:v>
                </c:pt>
                <c:pt idx="8713" formatCode="General">
                  <c:v>-0.38200787931685198</c:v>
                </c:pt>
                <c:pt idx="8714" formatCode="General">
                  <c:v>-0.38520252541424999</c:v>
                </c:pt>
                <c:pt idx="8715" formatCode="General">
                  <c:v>-0.38812775008825201</c:v>
                </c:pt>
                <c:pt idx="8716" formatCode="General">
                  <c:v>-0.39172375154274502</c:v>
                </c:pt>
                <c:pt idx="8717" formatCode="General">
                  <c:v>-0.395273944828341</c:v>
                </c:pt>
                <c:pt idx="8718" formatCode="General">
                  <c:v>-0.39829194312039001</c:v>
                </c:pt>
                <c:pt idx="8719" formatCode="General">
                  <c:v>-0.40020711532334102</c:v>
                </c:pt>
                <c:pt idx="8720" formatCode="General">
                  <c:v>-0.40086482969593001</c:v>
                </c:pt>
                <c:pt idx="8721" formatCode="General">
                  <c:v>-0.40144315560112998</c:v>
                </c:pt>
                <c:pt idx="8722" formatCode="General">
                  <c:v>-0.40305322541733901</c:v>
                </c:pt>
                <c:pt idx="8723" formatCode="General">
                  <c:v>-0.40621364019541401</c:v>
                </c:pt>
                <c:pt idx="8724" formatCode="General">
                  <c:v>-0.41036297992381798</c:v>
                </c:pt>
                <c:pt idx="8725" formatCode="General">
                  <c:v>-0.41451366139694601</c:v>
                </c:pt>
                <c:pt idx="8726" formatCode="General">
                  <c:v>-0.4194396208133</c:v>
                </c:pt>
                <c:pt idx="8727" formatCode="General">
                  <c:v>-0.42651873788887001</c:v>
                </c:pt>
                <c:pt idx="8728" formatCode="General">
                  <c:v>-0.43629964394533999</c:v>
                </c:pt>
                <c:pt idx="8729" formatCode="General">
                  <c:v>-0.44847272414571798</c:v>
                </c:pt>
                <c:pt idx="8730" formatCode="General">
                  <c:v>-0.46242838758198301</c:v>
                </c:pt>
                <c:pt idx="8731" formatCode="General">
                  <c:v>-0.477847755074985</c:v>
                </c:pt>
                <c:pt idx="8732" formatCode="General">
                  <c:v>-0.49382284706613799</c:v>
                </c:pt>
                <c:pt idx="8733" formatCode="General">
                  <c:v>-0.50930530367304605</c:v>
                </c:pt>
                <c:pt idx="8734" formatCode="General">
                  <c:v>-0.52478331771403697</c:v>
                </c:pt>
                <c:pt idx="8735" formatCode="General">
                  <c:v>-0.54088923544586198</c:v>
                </c:pt>
                <c:pt idx="8736" formatCode="General">
                  <c:v>-0.55722047968033395</c:v>
                </c:pt>
                <c:pt idx="8737" formatCode="General">
                  <c:v>-0.57299873126971901</c:v>
                </c:pt>
                <c:pt idx="8738" formatCode="General">
                  <c:v>-0.58747676174018104</c:v>
                </c:pt>
                <c:pt idx="8739" formatCode="General">
                  <c:v>-0.600739742242001</c:v>
                </c:pt>
                <c:pt idx="8740" formatCode="General">
                  <c:v>-0.61273273586475796</c:v>
                </c:pt>
                <c:pt idx="8741" formatCode="General">
                  <c:v>-0.62349776156174697</c:v>
                </c:pt>
                <c:pt idx="8742" formatCode="General">
                  <c:v>-0.632849030869302</c:v>
                </c:pt>
                <c:pt idx="8743" formatCode="General">
                  <c:v>-0.64038707427841202</c:v>
                </c:pt>
                <c:pt idx="8744" formatCode="General">
                  <c:v>-0.64604428197321295</c:v>
                </c:pt>
                <c:pt idx="8745" formatCode="General">
                  <c:v>-0.64990894506212504</c:v>
                </c:pt>
                <c:pt idx="8746" formatCode="General">
                  <c:v>-0.652029286934247</c:v>
                </c:pt>
                <c:pt idx="8747" formatCode="General">
                  <c:v>-0.65237971396058703</c:v>
                </c:pt>
                <c:pt idx="8748" formatCode="General">
                  <c:v>-0.65094903578075802</c:v>
                </c:pt>
                <c:pt idx="8749" formatCode="General">
                  <c:v>-0.64789653347934795</c:v>
                </c:pt>
                <c:pt idx="8750" formatCode="General">
                  <c:v>-0.644242081095313</c:v>
                </c:pt>
                <c:pt idx="8751" formatCode="General">
                  <c:v>-0.64076464963248803</c:v>
                </c:pt>
                <c:pt idx="8752" formatCode="General">
                  <c:v>-0.63769326292004502</c:v>
                </c:pt>
                <c:pt idx="8753" formatCode="General">
                  <c:v>-0.63593768458691202</c:v>
                </c:pt>
                <c:pt idx="8754" formatCode="General">
                  <c:v>-0.63629080805059901</c:v>
                </c:pt>
                <c:pt idx="8755" formatCode="General">
                  <c:v>-0.63877270382142803</c:v>
                </c:pt>
                <c:pt idx="8756" formatCode="General">
                  <c:v>-0.64298273520679705</c:v>
                </c:pt>
                <c:pt idx="8757" formatCode="General">
                  <c:v>-0.64795990436282402</c:v>
                </c:pt>
                <c:pt idx="8758" formatCode="General">
                  <c:v>-0.65362189195680698</c:v>
                </c:pt>
                <c:pt idx="8759" formatCode="General">
                  <c:v>-0.66085375215550402</c:v>
                </c:pt>
                <c:pt idx="8760" formatCode="General">
                  <c:v>-0.67041102675560305</c:v>
                </c:pt>
                <c:pt idx="8761" formatCode="General">
                  <c:v>-0.682107060329045</c:v>
                </c:pt>
                <c:pt idx="8762" formatCode="General">
                  <c:v>-0.69469334646109904</c:v>
                </c:pt>
                <c:pt idx="8763" formatCode="General">
                  <c:v>-0.70668443455323404</c:v>
                </c:pt>
                <c:pt idx="8764" formatCode="General">
                  <c:v>-0.71752598291861003</c:v>
                </c:pt>
                <c:pt idx="8765" formatCode="General">
                  <c:v>-0.72662575951123498</c:v>
                </c:pt>
                <c:pt idx="8766" formatCode="General">
                  <c:v>-0.73261973510993705</c:v>
                </c:pt>
                <c:pt idx="8767" formatCode="General">
                  <c:v>-0.73468765141006298</c:v>
                </c:pt>
                <c:pt idx="8768" formatCode="General">
                  <c:v>-0.73256120137783598</c:v>
                </c:pt>
                <c:pt idx="8769" formatCode="General">
                  <c:v>-0.72682024373432597</c:v>
                </c:pt>
                <c:pt idx="8770" formatCode="General">
                  <c:v>-0.71890228257604605</c:v>
                </c:pt>
                <c:pt idx="8771" formatCode="General">
                  <c:v>-0.70912665899435001</c:v>
                </c:pt>
                <c:pt idx="8772" formatCode="General">
                  <c:v>-0.69670107954562599</c:v>
                </c:pt>
                <c:pt idx="8773" formatCode="General">
                  <c:v>-0.681477299329735</c:v>
                </c:pt>
                <c:pt idx="8774" formatCode="General">
                  <c:v>-0.66386367064927598</c:v>
                </c:pt>
                <c:pt idx="8775" formatCode="General">
                  <c:v>-0.64484970344394599</c:v>
                </c:pt>
                <c:pt idx="8776" formatCode="General">
                  <c:v>-0.62463711080957596</c:v>
                </c:pt>
                <c:pt idx="8777" formatCode="General">
                  <c:v>-0.602872380823536</c:v>
                </c:pt>
                <c:pt idx="8778" formatCode="General">
                  <c:v>-0.58016983577315695</c:v>
                </c:pt>
                <c:pt idx="8779" formatCode="General">
                  <c:v>-0.55799375893952297</c:v>
                </c:pt>
                <c:pt idx="8780" formatCode="General">
                  <c:v>-0.53834046824155901</c:v>
                </c:pt>
                <c:pt idx="8781" formatCode="General">
                  <c:v>-0.52226013345697797</c:v>
                </c:pt>
                <c:pt idx="8782" formatCode="General">
                  <c:v>-0.50978840334966502</c:v>
                </c:pt>
                <c:pt idx="8783" formatCode="General">
                  <c:v>-0.50010522237174404</c:v>
                </c:pt>
                <c:pt idx="8784" formatCode="General">
                  <c:v>-0.49265945617582702</c:v>
                </c:pt>
                <c:pt idx="8785" formatCode="General">
                  <c:v>-0.48733683266188199</c:v>
                </c:pt>
                <c:pt idx="8786" formatCode="General">
                  <c:v>-0.48367871071744001</c:v>
                </c:pt>
                <c:pt idx="8787" formatCode="General">
                  <c:v>-0.48169359933335798</c:v>
                </c:pt>
                <c:pt idx="8788" formatCode="General">
                  <c:v>-0.48153363389904502</c:v>
                </c:pt>
                <c:pt idx="8789" formatCode="General">
                  <c:v>-0.48363753948507099</c:v>
                </c:pt>
                <c:pt idx="8790" formatCode="General">
                  <c:v>-0.48854022571163003</c:v>
                </c:pt>
                <c:pt idx="8791" formatCode="General">
                  <c:v>-0.49523159865516803</c:v>
                </c:pt>
                <c:pt idx="8792" formatCode="General">
                  <c:v>-0.50256844002831802</c:v>
                </c:pt>
                <c:pt idx="8793" formatCode="General">
                  <c:v>-0.510786745614216</c:v>
                </c:pt>
                <c:pt idx="8794" formatCode="General">
                  <c:v>-0.51900179034514404</c:v>
                </c:pt>
                <c:pt idx="8795" formatCode="General">
                  <c:v>-0.52541084110464298</c:v>
                </c:pt>
                <c:pt idx="8796" formatCode="General">
                  <c:v>-0.52905896132174102</c:v>
                </c:pt>
                <c:pt idx="8797" formatCode="General">
                  <c:v>-0.52868023777925899</c:v>
                </c:pt>
                <c:pt idx="8798" formatCode="General">
                  <c:v>-0.52415866647342302</c:v>
                </c:pt>
                <c:pt idx="8799" formatCode="General">
                  <c:v>-0.515688510440383</c:v>
                </c:pt>
                <c:pt idx="8800" formatCode="General">
                  <c:v>-0.50289485119636101</c:v>
                </c:pt>
                <c:pt idx="8801" formatCode="General">
                  <c:v>-0.487218942040825</c:v>
                </c:pt>
                <c:pt idx="8802" formatCode="General">
                  <c:v>-0.46975939956292201</c:v>
                </c:pt>
                <c:pt idx="8803" formatCode="General">
                  <c:v>-0.45078812251941303</c:v>
                </c:pt>
                <c:pt idx="8804" formatCode="General">
                  <c:v>-0.43083305237584502</c:v>
                </c:pt>
                <c:pt idx="8805" formatCode="General">
                  <c:v>-0.40988530636349602</c:v>
                </c:pt>
                <c:pt idx="8806" formatCode="General">
                  <c:v>-0.387962093313234</c:v>
                </c:pt>
                <c:pt idx="8807" formatCode="General">
                  <c:v>-0.36566489949418501</c:v>
                </c:pt>
                <c:pt idx="8808" formatCode="General">
                  <c:v>-0.34314434043603398</c:v>
                </c:pt>
                <c:pt idx="8809" formatCode="General">
                  <c:v>-0.32019938122396102</c:v>
                </c:pt>
                <c:pt idx="8810" formatCode="General">
                  <c:v>-0.29720683735106102</c:v>
                </c:pt>
                <c:pt idx="8811" formatCode="General">
                  <c:v>-0.27466577279323701</c:v>
                </c:pt>
                <c:pt idx="8812" formatCode="General">
                  <c:v>-0.25317074664321898</c:v>
                </c:pt>
                <c:pt idx="8813" formatCode="General">
                  <c:v>-0.23310510264213999</c:v>
                </c:pt>
                <c:pt idx="8814" formatCode="General">
                  <c:v>-0.213858518538799</c:v>
                </c:pt>
                <c:pt idx="8815" formatCode="General">
                  <c:v>-0.19485739163447799</c:v>
                </c:pt>
                <c:pt idx="8816" formatCode="General">
                  <c:v>-0.17666511713643501</c:v>
                </c:pt>
                <c:pt idx="8817" formatCode="General">
                  <c:v>-0.16006077967495799</c:v>
                </c:pt>
                <c:pt idx="8818" formatCode="General">
                  <c:v>-0.144815287119334</c:v>
                </c:pt>
                <c:pt idx="8819" formatCode="General">
                  <c:v>-0.13139467095599899</c:v>
                </c:pt>
                <c:pt idx="8820" formatCode="General">
                  <c:v>-0.120891446018713</c:v>
                </c:pt>
                <c:pt idx="8821" formatCode="General">
                  <c:v>-0.112959582167256</c:v>
                </c:pt>
                <c:pt idx="8822" formatCode="General">
                  <c:v>-0.107342567407452</c:v>
                </c:pt>
                <c:pt idx="8823" formatCode="General">
                  <c:v>-0.103072870710898</c:v>
                </c:pt>
                <c:pt idx="8824" formatCode="General">
                  <c:v>-9.8933495660629006E-2</c:v>
                </c:pt>
                <c:pt idx="8825" formatCode="General">
                  <c:v>-9.4689045996588297E-2</c:v>
                </c:pt>
                <c:pt idx="8826" formatCode="General">
                  <c:v>-8.9767761905648502E-2</c:v>
                </c:pt>
                <c:pt idx="8827" formatCode="General">
                  <c:v>-8.3669380283232703E-2</c:v>
                </c:pt>
                <c:pt idx="8828" formatCode="General">
                  <c:v>-7.6743558021552E-2</c:v>
                </c:pt>
                <c:pt idx="8829" formatCode="General">
                  <c:v>-6.9221252746011999E-2</c:v>
                </c:pt>
                <c:pt idx="8830" formatCode="General">
                  <c:v>-6.0958053244044699E-2</c:v>
                </c:pt>
                <c:pt idx="8831" formatCode="General">
                  <c:v>-5.1854619489236399E-2</c:v>
                </c:pt>
                <c:pt idx="8832" formatCode="General">
                  <c:v>-4.1589335871044603E-2</c:v>
                </c:pt>
                <c:pt idx="8833" formatCode="General">
                  <c:v>-3.0935216445355702E-2</c:v>
                </c:pt>
                <c:pt idx="8834" formatCode="General">
                  <c:v>-2.0185179521177501E-2</c:v>
                </c:pt>
                <c:pt idx="8835" formatCode="General">
                  <c:v>-9.3041276603409301E-3</c:v>
                </c:pt>
                <c:pt idx="8836" formatCode="General">
                  <c:v>1.3971452991231701E-3</c:v>
                </c:pt>
                <c:pt idx="8837" formatCode="General">
                  <c:v>1.20952112954448E-2</c:v>
                </c:pt>
                <c:pt idx="8838" formatCode="General">
                  <c:v>2.29752942944495E-2</c:v>
                </c:pt>
                <c:pt idx="8839" formatCode="General">
                  <c:v>3.4413859738744799E-2</c:v>
                </c:pt>
                <c:pt idx="8840" formatCode="General">
                  <c:v>4.71381436744076E-2</c:v>
                </c:pt>
                <c:pt idx="8841" formatCode="General">
                  <c:v>6.1176773349478297E-2</c:v>
                </c:pt>
                <c:pt idx="8842" formatCode="General">
                  <c:v>7.5720404579106795E-2</c:v>
                </c:pt>
                <c:pt idx="8843" formatCode="General">
                  <c:v>9.0557875576131902E-2</c:v>
                </c:pt>
                <c:pt idx="8844" formatCode="General">
                  <c:v>0.10543630691129301</c:v>
                </c:pt>
                <c:pt idx="8845" formatCode="General">
                  <c:v>0.119903653900977</c:v>
                </c:pt>
                <c:pt idx="8846" formatCode="General">
                  <c:v>0.13371736521966299</c:v>
                </c:pt>
                <c:pt idx="8847" formatCode="General">
                  <c:v>0.147632679747322</c:v>
                </c:pt>
                <c:pt idx="8848" formatCode="General">
                  <c:v>0.16270357675597499</c:v>
                </c:pt>
                <c:pt idx="8849" formatCode="General">
                  <c:v>0.178812329322632</c:v>
                </c:pt>
                <c:pt idx="8850" formatCode="General">
                  <c:v>0.19566276732066801</c:v>
                </c:pt>
                <c:pt idx="8851" formatCode="General">
                  <c:v>0.21295484849642801</c:v>
                </c:pt>
                <c:pt idx="8852" formatCode="General">
                  <c:v>0.230392024790053</c:v>
                </c:pt>
                <c:pt idx="8853" formatCode="General">
                  <c:v>0.24837258953112201</c:v>
                </c:pt>
                <c:pt idx="8854" formatCode="General">
                  <c:v>0.26717886726040702</c:v>
                </c:pt>
                <c:pt idx="8855" formatCode="General">
                  <c:v>0.28637526587066597</c:v>
                </c:pt>
                <c:pt idx="8856" formatCode="General">
                  <c:v>0.30540252590612599</c:v>
                </c:pt>
                <c:pt idx="8857" formatCode="General">
                  <c:v>0.32349197370237698</c:v>
                </c:pt>
                <c:pt idx="8858" formatCode="General">
                  <c:v>0.34027874681272502</c:v>
                </c:pt>
                <c:pt idx="8859" formatCode="General">
                  <c:v>0.35552299359363798</c:v>
                </c:pt>
                <c:pt idx="8860" formatCode="General">
                  <c:v>0.36852941193901101</c:v>
                </c:pt>
                <c:pt idx="8861" formatCode="General">
                  <c:v>0.379437883851233</c:v>
                </c:pt>
                <c:pt idx="8862" formatCode="General">
                  <c:v>0.38979415901432501</c:v>
                </c:pt>
                <c:pt idx="8863" formatCode="General">
                  <c:v>0.401057057891618</c:v>
                </c:pt>
                <c:pt idx="8864" formatCode="General">
                  <c:v>0.412559925013603</c:v>
                </c:pt>
                <c:pt idx="8865" formatCode="General">
                  <c:v>0.42293748190706798</c:v>
                </c:pt>
                <c:pt idx="8866" formatCode="General">
                  <c:v>0.43195778797693002</c:v>
                </c:pt>
                <c:pt idx="8867" formatCode="General">
                  <c:v>0.43981167031176799</c:v>
                </c:pt>
                <c:pt idx="8868" formatCode="General">
                  <c:v>0.44555280892393601</c:v>
                </c:pt>
                <c:pt idx="8869" formatCode="General">
                  <c:v>0.448980927766085</c:v>
                </c:pt>
                <c:pt idx="8870" formatCode="General">
                  <c:v>0.45168488828894898</c:v>
                </c:pt>
                <c:pt idx="8871" formatCode="General">
                  <c:v>0.45474459297513797</c:v>
                </c:pt>
                <c:pt idx="8872" formatCode="General">
                  <c:v>0.45850007252260799</c:v>
                </c:pt>
                <c:pt idx="8873" formatCode="General">
                  <c:v>0.46251824028710098</c:v>
                </c:pt>
                <c:pt idx="8874" formatCode="General">
                  <c:v>0.46649609445399098</c:v>
                </c:pt>
                <c:pt idx="8875" formatCode="General">
                  <c:v>0.470804640134173</c:v>
                </c:pt>
                <c:pt idx="8876" formatCode="General">
                  <c:v>0.475809006681567</c:v>
                </c:pt>
                <c:pt idx="8877" formatCode="General">
                  <c:v>0.48106703669273299</c:v>
                </c:pt>
                <c:pt idx="8878" formatCode="General">
                  <c:v>0.48594760254435898</c:v>
                </c:pt>
                <c:pt idx="8879" formatCode="General">
                  <c:v>0.49181708744699398</c:v>
                </c:pt>
                <c:pt idx="8880" formatCode="General">
                  <c:v>0.49902815202247502</c:v>
                </c:pt>
                <c:pt idx="8881" formatCode="General">
                  <c:v>0.506177361561709</c:v>
                </c:pt>
                <c:pt idx="8882" formatCode="General">
                  <c:v>0.512957038979025</c:v>
                </c:pt>
                <c:pt idx="8883" formatCode="General">
                  <c:v>0.51884919741023605</c:v>
                </c:pt>
                <c:pt idx="8884" formatCode="General">
                  <c:v>0.52394843326687501</c:v>
                </c:pt>
                <c:pt idx="8885" formatCode="General">
                  <c:v>0.52899918196772</c:v>
                </c:pt>
                <c:pt idx="8886" formatCode="General">
                  <c:v>0.53460777688189898</c:v>
                </c:pt>
                <c:pt idx="8887" formatCode="General">
                  <c:v>0.54078856018973998</c:v>
                </c:pt>
                <c:pt idx="8888" formatCode="General">
                  <c:v>0.54691569279840502</c:v>
                </c:pt>
                <c:pt idx="8889" formatCode="General">
                  <c:v>0.55309829036332803</c:v>
                </c:pt>
                <c:pt idx="8890" formatCode="General">
                  <c:v>0.55970619377507902</c:v>
                </c:pt>
                <c:pt idx="8891" formatCode="General">
                  <c:v>0.56698684438074298</c:v>
                </c:pt>
                <c:pt idx="8892" formatCode="General">
                  <c:v>0.57488658259476</c:v>
                </c:pt>
                <c:pt idx="8893" formatCode="General">
                  <c:v>0.58332115318095101</c:v>
                </c:pt>
                <c:pt idx="8894" formatCode="General">
                  <c:v>0.59194084693627103</c:v>
                </c:pt>
                <c:pt idx="8895" formatCode="General">
                  <c:v>0.600302828433805</c:v>
                </c:pt>
                <c:pt idx="8896" formatCode="General">
                  <c:v>0.60755726606971305</c:v>
                </c:pt>
                <c:pt idx="8897" formatCode="General">
                  <c:v>0.61320000119961504</c:v>
                </c:pt>
                <c:pt idx="8898" formatCode="General">
                  <c:v>0.61763226733521204</c:v>
                </c:pt>
                <c:pt idx="8899" formatCode="General">
                  <c:v>0.62023195080444404</c:v>
                </c:pt>
                <c:pt idx="8900" formatCode="General">
                  <c:v>0.62060152194607299</c:v>
                </c:pt>
                <c:pt idx="8901" formatCode="General">
                  <c:v>0.61931333170762404</c:v>
                </c:pt>
                <c:pt idx="8902" formatCode="General">
                  <c:v>0.61613992359241898</c:v>
                </c:pt>
                <c:pt idx="8903" formatCode="General">
                  <c:v>0.61064790956965498</c:v>
                </c:pt>
                <c:pt idx="8904" formatCode="General">
                  <c:v>0.60283254229880101</c:v>
                </c:pt>
                <c:pt idx="8905" formatCode="General">
                  <c:v>0.59322981923437501</c:v>
                </c:pt>
                <c:pt idx="8906" formatCode="General">
                  <c:v>0.58260113510486999</c:v>
                </c:pt>
                <c:pt idx="8907" formatCode="General">
                  <c:v>0.57111498263389304</c:v>
                </c:pt>
                <c:pt idx="8908" formatCode="General">
                  <c:v>0.55853805529196499</c:v>
                </c:pt>
                <c:pt idx="8909" formatCode="General">
                  <c:v>0.54493760275429803</c:v>
                </c:pt>
                <c:pt idx="8910" formatCode="General">
                  <c:v>0.531138901414688</c:v>
                </c:pt>
                <c:pt idx="8911" formatCode="General">
                  <c:v>0.51854714739097896</c:v>
                </c:pt>
                <c:pt idx="8912" formatCode="General">
                  <c:v>0.50862218366995904</c:v>
                </c:pt>
                <c:pt idx="8913" formatCode="General">
                  <c:v>0.50142239126908394</c:v>
                </c:pt>
                <c:pt idx="8914" formatCode="General">
                  <c:v>0.49592041685902799</c:v>
                </c:pt>
                <c:pt idx="8915" formatCode="General">
                  <c:v>0.49306174019784499</c:v>
                </c:pt>
                <c:pt idx="8916" formatCode="General">
                  <c:v>0.49426132484802199</c:v>
                </c:pt>
                <c:pt idx="8917" formatCode="General">
                  <c:v>0.49854350447906698</c:v>
                </c:pt>
                <c:pt idx="8918" formatCode="General">
                  <c:v>0.50443158042869496</c:v>
                </c:pt>
                <c:pt idx="8919" formatCode="General">
                  <c:v>0.51150890937802795</c:v>
                </c:pt>
                <c:pt idx="8920" formatCode="General">
                  <c:v>0.51991693467626698</c:v>
                </c:pt>
                <c:pt idx="8921" formatCode="General">
                  <c:v>0.53062022955805299</c:v>
                </c:pt>
                <c:pt idx="8922" formatCode="General">
                  <c:v>0.54356122817081998</c:v>
                </c:pt>
                <c:pt idx="8923" formatCode="General">
                  <c:v>0.55763486663078099</c:v>
                </c:pt>
                <c:pt idx="8924" formatCode="General">
                  <c:v>0.57217096692422198</c:v>
                </c:pt>
                <c:pt idx="8925" formatCode="General">
                  <c:v>0.58656401645238199</c:v>
                </c:pt>
                <c:pt idx="8926" formatCode="General">
                  <c:v>0.60166662082723099</c:v>
                </c:pt>
                <c:pt idx="8927" formatCode="General">
                  <c:v>0.61774797538049797</c:v>
                </c:pt>
                <c:pt idx="8928" formatCode="General">
                  <c:v>0.633830470585242</c:v>
                </c:pt>
                <c:pt idx="8929" formatCode="General">
                  <c:v>0.64915974487341699</c:v>
                </c:pt>
                <c:pt idx="8930" formatCode="General">
                  <c:v>0.66269194479165405</c:v>
                </c:pt>
                <c:pt idx="8931" formatCode="General">
                  <c:v>0.67408405982560404</c:v>
                </c:pt>
                <c:pt idx="8932" formatCode="General">
                  <c:v>0.68368473864596002</c:v>
                </c:pt>
                <c:pt idx="8933" formatCode="General">
                  <c:v>0.69088024591242703</c:v>
                </c:pt>
                <c:pt idx="8934" formatCode="General">
                  <c:v>0.69421921997309899</c:v>
                </c:pt>
                <c:pt idx="8935" formatCode="General">
                  <c:v>0.69310411188310395</c:v>
                </c:pt>
                <c:pt idx="8936" formatCode="General">
                  <c:v>0.68719380183412204</c:v>
                </c:pt>
                <c:pt idx="8937" formatCode="General">
                  <c:v>0.67655186716652704</c:v>
                </c:pt>
                <c:pt idx="8938" formatCode="General">
                  <c:v>0.66157698932119502</c:v>
                </c:pt>
                <c:pt idx="8939" formatCode="General">
                  <c:v>0.64257621975178203</c:v>
                </c:pt>
                <c:pt idx="8940" formatCode="General">
                  <c:v>0.62014801353657201</c:v>
                </c:pt>
                <c:pt idx="8941" formatCode="General">
                  <c:v>0.59524031236497998</c:v>
                </c:pt>
                <c:pt idx="8942" formatCode="General">
                  <c:v>0.56922333851504303</c:v>
                </c:pt>
                <c:pt idx="8943" formatCode="General">
                  <c:v>0.54255845157655502</c:v>
                </c:pt>
                <c:pt idx="8944" formatCode="General">
                  <c:v>0.51558087205240599</c:v>
                </c:pt>
                <c:pt idx="8945" formatCode="General">
                  <c:v>0.48886165140106702</c:v>
                </c:pt>
                <c:pt idx="8946" formatCode="General">
                  <c:v>0.46336765433389399</c:v>
                </c:pt>
                <c:pt idx="8947" formatCode="General">
                  <c:v>0.440385515372127</c:v>
                </c:pt>
                <c:pt idx="8948" formatCode="General">
                  <c:v>0.420184448961402</c:v>
                </c:pt>
                <c:pt idx="8949" formatCode="General">
                  <c:v>0.40219749572477698</c:v>
                </c:pt>
                <c:pt idx="8950" formatCode="General">
                  <c:v>0.38664869914267702</c:v>
                </c:pt>
                <c:pt idx="8951" formatCode="General">
                  <c:v>0.37446898805002798</c:v>
                </c:pt>
                <c:pt idx="8952" formatCode="General">
                  <c:v>0.36564902791151899</c:v>
                </c:pt>
                <c:pt idx="8953" formatCode="General">
                  <c:v>0.36054332634089797</c:v>
                </c:pt>
                <c:pt idx="8954" formatCode="General">
                  <c:v>0.35976398978704099</c:v>
                </c:pt>
                <c:pt idx="8955" formatCode="General">
                  <c:v>0.362248670021242</c:v>
                </c:pt>
                <c:pt idx="8956" formatCode="General">
                  <c:v>0.36655507663376802</c:v>
                </c:pt>
                <c:pt idx="8957" formatCode="General">
                  <c:v>0.37184899227872498</c:v>
                </c:pt>
                <c:pt idx="8958" formatCode="General">
                  <c:v>0.37720108209880199</c:v>
                </c:pt>
                <c:pt idx="8959" formatCode="General">
                  <c:v>0.38186579352068101</c:v>
                </c:pt>
                <c:pt idx="8960" formatCode="General">
                  <c:v>0.38537658974317301</c:v>
                </c:pt>
                <c:pt idx="8961" formatCode="General">
                  <c:v>0.386917827421077</c:v>
                </c:pt>
                <c:pt idx="8962" formatCode="General">
                  <c:v>0.38622007376877499</c:v>
                </c:pt>
                <c:pt idx="8963" formatCode="General">
                  <c:v>0.38392142617921998</c:v>
                </c:pt>
                <c:pt idx="8964" formatCode="General">
                  <c:v>0.37980122122193699</c:v>
                </c:pt>
                <c:pt idx="8965" formatCode="General">
                  <c:v>0.37376961990978402</c:v>
                </c:pt>
                <c:pt idx="8966" formatCode="General">
                  <c:v>0.36580685300167898</c:v>
                </c:pt>
                <c:pt idx="8967" formatCode="General">
                  <c:v>0.35596767876313201</c:v>
                </c:pt>
                <c:pt idx="8968" formatCode="General">
                  <c:v>0.34516427343123002</c:v>
                </c:pt>
                <c:pt idx="8969" formatCode="General">
                  <c:v>0.33404962234128399</c:v>
                </c:pt>
                <c:pt idx="8970" formatCode="General">
                  <c:v>0.32313186508018299</c:v>
                </c:pt>
                <c:pt idx="8971" formatCode="General">
                  <c:v>0.31244798449415201</c:v>
                </c:pt>
                <c:pt idx="8972" formatCode="General">
                  <c:v>0.30114160650621502</c:v>
                </c:pt>
                <c:pt idx="8973" formatCode="General">
                  <c:v>0.288387543470217</c:v>
                </c:pt>
                <c:pt idx="8974" formatCode="General">
                  <c:v>0.27443233299001402</c:v>
                </c:pt>
                <c:pt idx="8975" formatCode="General">
                  <c:v>0.26039264835165798</c:v>
                </c:pt>
                <c:pt idx="8976" formatCode="General">
                  <c:v>0.24746311227649601</c:v>
                </c:pt>
                <c:pt idx="8977" formatCode="General">
                  <c:v>0.23604981413255899</c:v>
                </c:pt>
                <c:pt idx="8978" formatCode="General">
                  <c:v>0.225099243137793</c:v>
                </c:pt>
                <c:pt idx="8979" formatCode="General">
                  <c:v>0.21329204037739299</c:v>
                </c:pt>
                <c:pt idx="8980" formatCode="General">
                  <c:v>0.20093729630503901</c:v>
                </c:pt>
                <c:pt idx="8981" formatCode="General">
                  <c:v>0.18873317840411899</c:v>
                </c:pt>
                <c:pt idx="8982" formatCode="General">
                  <c:v>0.17588046619193901</c:v>
                </c:pt>
                <c:pt idx="8983" formatCode="General">
                  <c:v>0.16159695754084</c:v>
                </c:pt>
                <c:pt idx="8984" formatCode="General">
                  <c:v>0.14679310763922199</c:v>
                </c:pt>
                <c:pt idx="8985" formatCode="General">
                  <c:v>0.132699214604202</c:v>
                </c:pt>
                <c:pt idx="8986" formatCode="General">
                  <c:v>0.120267511022685</c:v>
                </c:pt>
                <c:pt idx="8987" formatCode="General">
                  <c:v>0.110687314155703</c:v>
                </c:pt>
                <c:pt idx="8988" formatCode="General">
                  <c:v>0.103576278156409</c:v>
                </c:pt>
                <c:pt idx="8989" formatCode="General">
                  <c:v>9.7791385137651093E-2</c:v>
                </c:pt>
                <c:pt idx="8990" formatCode="General">
                  <c:v>9.2402402807599801E-2</c:v>
                </c:pt>
                <c:pt idx="8991" formatCode="General">
                  <c:v>8.7053188912825999E-2</c:v>
                </c:pt>
                <c:pt idx="8992" formatCode="General">
                  <c:v>8.1901932730576402E-2</c:v>
                </c:pt>
                <c:pt idx="8993" formatCode="General">
                  <c:v>7.56966871963968E-2</c:v>
                </c:pt>
                <c:pt idx="8994" formatCode="General">
                  <c:v>6.8536604603274001E-2</c:v>
                </c:pt>
                <c:pt idx="8995" formatCode="General">
                  <c:v>6.1362406361600903E-2</c:v>
                </c:pt>
                <c:pt idx="8996" formatCode="General">
                  <c:v>5.3502294409364E-2</c:v>
                </c:pt>
                <c:pt idx="8997" formatCode="General">
                  <c:v>4.4806481786239E-2</c:v>
                </c:pt>
                <c:pt idx="8998" formatCode="General">
                  <c:v>3.5664738317649103E-2</c:v>
                </c:pt>
                <c:pt idx="8999" formatCode="General">
                  <c:v>2.5119380823167701E-2</c:v>
                </c:pt>
                <c:pt idx="9000" formatCode="General">
                  <c:v>1.20096686266517E-2</c:v>
                </c:pt>
                <c:pt idx="9001" formatCode="General">
                  <c:v>-4.5741462197676497E-3</c:v>
                </c:pt>
                <c:pt idx="9002" formatCode="General">
                  <c:v>-2.5177008417275801E-2</c:v>
                </c:pt>
                <c:pt idx="9003" formatCode="General">
                  <c:v>-4.8895316323481701E-2</c:v>
                </c:pt>
                <c:pt idx="9004" formatCode="General">
                  <c:v>-7.4599641459543301E-2</c:v>
                </c:pt>
                <c:pt idx="9005" formatCode="General">
                  <c:v>-0.10194546228411799</c:v>
                </c:pt>
                <c:pt idx="9006" formatCode="General">
                  <c:v>-0.12998883947461701</c:v>
                </c:pt>
                <c:pt idx="9007" formatCode="General">
                  <c:v>-0.15725699651988301</c:v>
                </c:pt>
                <c:pt idx="9008" formatCode="General">
                  <c:v>-0.18245626652526201</c:v>
                </c:pt>
                <c:pt idx="9009" formatCode="General">
                  <c:v>-0.204843081117322</c:v>
                </c:pt>
                <c:pt idx="9010" formatCode="General">
                  <c:v>-0.22472264482832899</c:v>
                </c:pt>
                <c:pt idx="9011" formatCode="General">
                  <c:v>-0.24277497301086401</c:v>
                </c:pt>
                <c:pt idx="9012" formatCode="General">
                  <c:v>-0.25970898185004498</c:v>
                </c:pt>
                <c:pt idx="9013" formatCode="General">
                  <c:v>-0.27573744462211103</c:v>
                </c:pt>
                <c:pt idx="9014" formatCode="General">
                  <c:v>-0.29009740265478401</c:v>
                </c:pt>
                <c:pt idx="9015" formatCode="General">
                  <c:v>-0.30234706857309901</c:v>
                </c:pt>
                <c:pt idx="9016" formatCode="General">
                  <c:v>-0.31402397251269998</c:v>
                </c:pt>
                <c:pt idx="9017" formatCode="General">
                  <c:v>-0.32634490217372603</c:v>
                </c:pt>
                <c:pt idx="9018" formatCode="General">
                  <c:v>-0.33881414499073398</c:v>
                </c:pt>
                <c:pt idx="9019" formatCode="General">
                  <c:v>-0.35111245916808298</c:v>
                </c:pt>
                <c:pt idx="9020" formatCode="General">
                  <c:v>-0.36304128118541101</c:v>
                </c:pt>
                <c:pt idx="9021" formatCode="General">
                  <c:v>-0.37408692804733001</c:v>
                </c:pt>
                <c:pt idx="9022" formatCode="General">
                  <c:v>-0.383459606884552</c:v>
                </c:pt>
                <c:pt idx="9023" formatCode="General">
                  <c:v>-0.39064298764558603</c:v>
                </c:pt>
                <c:pt idx="9024" formatCode="General">
                  <c:v>-0.39635616773705201</c:v>
                </c:pt>
                <c:pt idx="9025" formatCode="General">
                  <c:v>-0.40200865542627001</c:v>
                </c:pt>
                <c:pt idx="9026" formatCode="General">
                  <c:v>-0.40788322473667499</c:v>
                </c:pt>
                <c:pt idx="9027" formatCode="General">
                  <c:v>-0.41432929695127702</c:v>
                </c:pt>
                <c:pt idx="9028" formatCode="General">
                  <c:v>-0.42153059896544298</c:v>
                </c:pt>
                <c:pt idx="9029" formatCode="General">
                  <c:v>-0.429026631309535</c:v>
                </c:pt>
                <c:pt idx="9030" formatCode="General">
                  <c:v>-0.43607709759397301</c:v>
                </c:pt>
                <c:pt idx="9031" formatCode="General">
                  <c:v>-0.44244250874499103</c:v>
                </c:pt>
                <c:pt idx="9032" formatCode="General">
                  <c:v>-0.44771645748001898</c:v>
                </c:pt>
                <c:pt idx="9033" formatCode="General">
                  <c:v>-0.45115281025451398</c:v>
                </c:pt>
                <c:pt idx="9034" formatCode="General">
                  <c:v>-0.45362960637680799</c:v>
                </c:pt>
                <c:pt idx="9035" formatCode="General">
                  <c:v>-0.45583178727693802</c:v>
                </c:pt>
                <c:pt idx="9036" formatCode="General">
                  <c:v>-0.45867679695145003</c:v>
                </c:pt>
                <c:pt idx="9037" formatCode="General">
                  <c:v>-0.462690568912202</c:v>
                </c:pt>
                <c:pt idx="9038" formatCode="General">
                  <c:v>-0.46748166858233497</c:v>
                </c:pt>
                <c:pt idx="9039" formatCode="General">
                  <c:v>-0.473006792522494</c:v>
                </c:pt>
                <c:pt idx="9040" formatCode="General">
                  <c:v>-0.47914869165791002</c:v>
                </c:pt>
                <c:pt idx="9041" formatCode="General">
                  <c:v>-0.48552417231015799</c:v>
                </c:pt>
                <c:pt idx="9042" formatCode="General">
                  <c:v>-0.491936896133021</c:v>
                </c:pt>
                <c:pt idx="9043" formatCode="General">
                  <c:v>-0.49814474974705403</c:v>
                </c:pt>
                <c:pt idx="9044" formatCode="General">
                  <c:v>-0.50391491019057899</c:v>
                </c:pt>
                <c:pt idx="9045" formatCode="General">
                  <c:v>-0.50972898982754899</c:v>
                </c:pt>
                <c:pt idx="9046" formatCode="General">
                  <c:v>-0.51546462582215502</c:v>
                </c:pt>
                <c:pt idx="9047" formatCode="General">
                  <c:v>-0.51972966419083899</c:v>
                </c:pt>
                <c:pt idx="9048" formatCode="General">
                  <c:v>-0.52140635121630596</c:v>
                </c:pt>
                <c:pt idx="9049" formatCode="General">
                  <c:v>-0.52056735218399497</c:v>
                </c:pt>
                <c:pt idx="9050" formatCode="General">
                  <c:v>-0.51846821844711899</c:v>
                </c:pt>
                <c:pt idx="9051" formatCode="General">
                  <c:v>-0.51630186127894495</c:v>
                </c:pt>
                <c:pt idx="9052" formatCode="General">
                  <c:v>-0.51401758259362396</c:v>
                </c:pt>
                <c:pt idx="9053" formatCode="General">
                  <c:v>-0.51172897947770701</c:v>
                </c:pt>
                <c:pt idx="9054" formatCode="General">
                  <c:v>-0.51042302326308697</c:v>
                </c:pt>
                <c:pt idx="9055" formatCode="General">
                  <c:v>-0.51105687047850901</c:v>
                </c:pt>
                <c:pt idx="9056" formatCode="General">
                  <c:v>-0.51412612501285704</c:v>
                </c:pt>
                <c:pt idx="9057" formatCode="General">
                  <c:v>-0.51891415899285698</c:v>
                </c:pt>
                <c:pt idx="9058" formatCode="General">
                  <c:v>-0.52350647186044996</c:v>
                </c:pt>
                <c:pt idx="9059" formatCode="General">
                  <c:v>-0.52755351319650001</c:v>
                </c:pt>
                <c:pt idx="9060" formatCode="General">
                  <c:v>-0.53113562274149695</c:v>
                </c:pt>
                <c:pt idx="9061" formatCode="General">
                  <c:v>-0.53301405314180805</c:v>
                </c:pt>
                <c:pt idx="9062" formatCode="General">
                  <c:v>-0.53300226480137303</c:v>
                </c:pt>
                <c:pt idx="9063" formatCode="General">
                  <c:v>-0.53199020874233105</c:v>
                </c:pt>
                <c:pt idx="9064" formatCode="General">
                  <c:v>-0.53058943695520699</c:v>
                </c:pt>
                <c:pt idx="9065" formatCode="General">
                  <c:v>-0.52748650346032999</c:v>
                </c:pt>
                <c:pt idx="9066" formatCode="General">
                  <c:v>-0.52188153314621799</c:v>
                </c:pt>
                <c:pt idx="9067" formatCode="General">
                  <c:v>-0.51473323214188405</c:v>
                </c:pt>
                <c:pt idx="9068" formatCode="General">
                  <c:v>-0.50611019619851205</c:v>
                </c:pt>
                <c:pt idx="9069" formatCode="General">
                  <c:v>-0.496402080758719</c:v>
                </c:pt>
                <c:pt idx="9070" formatCode="General">
                  <c:v>-0.485982092808385</c:v>
                </c:pt>
                <c:pt idx="9071" formatCode="General">
                  <c:v>-0.47505964095918302</c:v>
                </c:pt>
                <c:pt idx="9072" formatCode="General">
                  <c:v>-0.46336197247614902</c:v>
                </c:pt>
                <c:pt idx="9073" formatCode="General">
                  <c:v>-0.45100535517129398</c:v>
                </c:pt>
                <c:pt idx="9074" formatCode="General">
                  <c:v>-0.439472953154117</c:v>
                </c:pt>
                <c:pt idx="9075" formatCode="General">
                  <c:v>-0.42979511159943701</c:v>
                </c:pt>
                <c:pt idx="9076" formatCode="General">
                  <c:v>-0.42305218188745602</c:v>
                </c:pt>
                <c:pt idx="9077" formatCode="General">
                  <c:v>-0.41953196260891901</c:v>
                </c:pt>
                <c:pt idx="9078" formatCode="General">
                  <c:v>-0.417640631254247</c:v>
                </c:pt>
                <c:pt idx="9079" formatCode="General">
                  <c:v>-0.41728552184373402</c:v>
                </c:pt>
                <c:pt idx="9080" formatCode="General">
                  <c:v>-0.41926929761535597</c:v>
                </c:pt>
                <c:pt idx="9081" formatCode="General">
                  <c:v>-0.42211698409255599</c:v>
                </c:pt>
                <c:pt idx="9082" formatCode="General">
                  <c:v>-0.42432820872949301</c:v>
                </c:pt>
                <c:pt idx="9083" formatCode="General">
                  <c:v>-0.42663708375570403</c:v>
                </c:pt>
                <c:pt idx="9084" formatCode="General">
                  <c:v>-0.42968179227089098</c:v>
                </c:pt>
                <c:pt idx="9085" formatCode="General">
                  <c:v>-0.43255390040167802</c:v>
                </c:pt>
                <c:pt idx="9086" formatCode="General">
                  <c:v>-0.43529383105131503</c:v>
                </c:pt>
                <c:pt idx="9087" formatCode="General">
                  <c:v>-0.43836254278075099</c:v>
                </c:pt>
                <c:pt idx="9088" formatCode="General">
                  <c:v>-0.441521048128727</c:v>
                </c:pt>
                <c:pt idx="9089" formatCode="General">
                  <c:v>-0.44506909129174299</c:v>
                </c:pt>
                <c:pt idx="9090" formatCode="General">
                  <c:v>-0.44867288390510102</c:v>
                </c:pt>
                <c:pt idx="9091" formatCode="General">
                  <c:v>-0.45121863119523498</c:v>
                </c:pt>
                <c:pt idx="9092" formatCode="General">
                  <c:v>-0.452085426829818</c:v>
                </c:pt>
                <c:pt idx="9093" formatCode="General">
                  <c:v>-0.45067242320626</c:v>
                </c:pt>
                <c:pt idx="9094" formatCode="General">
                  <c:v>-0.44687981026419299</c:v>
                </c:pt>
                <c:pt idx="9095" formatCode="General">
                  <c:v>-0.44183749832557301</c:v>
                </c:pt>
                <c:pt idx="9096" formatCode="General">
                  <c:v>-0.436733646159913</c:v>
                </c:pt>
                <c:pt idx="9097" formatCode="General">
                  <c:v>-0.43148934919717202</c:v>
                </c:pt>
                <c:pt idx="9098" formatCode="General">
                  <c:v>-0.42539912876130698</c:v>
                </c:pt>
                <c:pt idx="9099" formatCode="General">
                  <c:v>-0.41877950583356099</c:v>
                </c:pt>
                <c:pt idx="9100" formatCode="General">
                  <c:v>-0.41159602282006003</c:v>
                </c:pt>
                <c:pt idx="9101" formatCode="General">
                  <c:v>-0.40302965891478298</c:v>
                </c:pt>
                <c:pt idx="9102" formatCode="General">
                  <c:v>-0.39357806460028699</c:v>
                </c:pt>
                <c:pt idx="9103" formatCode="General">
                  <c:v>-0.38434802472919799</c:v>
                </c:pt>
                <c:pt idx="9104" formatCode="General">
                  <c:v>-0.37584153174003598</c:v>
                </c:pt>
                <c:pt idx="9105" formatCode="General">
                  <c:v>-0.36720964567489001</c:v>
                </c:pt>
                <c:pt idx="9106" formatCode="General">
                  <c:v>-0.359041234199584</c:v>
                </c:pt>
                <c:pt idx="9107" formatCode="General">
                  <c:v>-0.35274975655428997</c:v>
                </c:pt>
                <c:pt idx="9108" formatCode="General">
                  <c:v>-0.34785223595689102</c:v>
                </c:pt>
                <c:pt idx="9109" formatCode="General">
                  <c:v>-0.34413554960494103</c:v>
                </c:pt>
                <c:pt idx="9110" formatCode="General">
                  <c:v>-0.34135872595483702</c:v>
                </c:pt>
                <c:pt idx="9111" formatCode="General">
                  <c:v>-0.339385161639227</c:v>
                </c:pt>
                <c:pt idx="9112" formatCode="General">
                  <c:v>-0.339152571402069</c:v>
                </c:pt>
                <c:pt idx="9113" formatCode="General">
                  <c:v>-0.341483607478138</c:v>
                </c:pt>
                <c:pt idx="9114" formatCode="General">
                  <c:v>-0.346023516470991</c:v>
                </c:pt>
                <c:pt idx="9115" formatCode="General">
                  <c:v>-0.35192127223998998</c:v>
                </c:pt>
                <c:pt idx="9116" formatCode="General">
                  <c:v>-0.35958600048434303</c:v>
                </c:pt>
                <c:pt idx="9117" formatCode="General">
                  <c:v>-0.36879297199897099</c:v>
                </c:pt>
                <c:pt idx="9118" formatCode="General">
                  <c:v>-0.37805288136659199</c:v>
                </c:pt>
                <c:pt idx="9119" formatCode="General">
                  <c:v>-0.38652423107762202</c:v>
                </c:pt>
                <c:pt idx="9120" formatCode="General">
                  <c:v>-0.39347760340951399</c:v>
                </c:pt>
                <c:pt idx="9121" formatCode="General">
                  <c:v>-0.39813772492286198</c:v>
                </c:pt>
                <c:pt idx="9122" formatCode="General">
                  <c:v>-0.39949846555492702</c:v>
                </c:pt>
                <c:pt idx="9123" formatCode="General">
                  <c:v>-0.39701904025801898</c:v>
                </c:pt>
                <c:pt idx="9124" formatCode="General">
                  <c:v>-0.39089881384724001</c:v>
                </c:pt>
                <c:pt idx="9125" formatCode="General">
                  <c:v>-0.38153532059519701</c:v>
                </c:pt>
                <c:pt idx="9126" formatCode="General">
                  <c:v>-0.36926884336766402</c:v>
                </c:pt>
                <c:pt idx="9127" formatCode="General">
                  <c:v>-0.35476447784948301</c:v>
                </c:pt>
                <c:pt idx="9128" formatCode="General">
                  <c:v>-0.33913017000054102</c:v>
                </c:pt>
                <c:pt idx="9129" formatCode="General">
                  <c:v>-0.323201859823884</c:v>
                </c:pt>
                <c:pt idx="9130" formatCode="General">
                  <c:v>-0.30768358428237702</c:v>
                </c:pt>
                <c:pt idx="9131" formatCode="General">
                  <c:v>-0.29284397220541802</c:v>
                </c:pt>
                <c:pt idx="9132" formatCode="General">
                  <c:v>-0.27852078288690602</c:v>
                </c:pt>
                <c:pt idx="9133" formatCode="General">
                  <c:v>-0.26461652241122202</c:v>
                </c:pt>
                <c:pt idx="9134" formatCode="General">
                  <c:v>-0.25175021909956602</c:v>
                </c:pt>
                <c:pt idx="9135" formatCode="General">
                  <c:v>-0.240426449001684</c:v>
                </c:pt>
                <c:pt idx="9136" formatCode="General">
                  <c:v>-0.22947861522230001</c:v>
                </c:pt>
                <c:pt idx="9137" formatCode="General">
                  <c:v>-0.21869307257268</c:v>
                </c:pt>
                <c:pt idx="9138" formatCode="General">
                  <c:v>-0.20872583566605099</c:v>
                </c:pt>
                <c:pt idx="9139" formatCode="General">
                  <c:v>-0.19898144246357399</c:v>
                </c:pt>
                <c:pt idx="9140" formatCode="General">
                  <c:v>-0.18933087645487701</c:v>
                </c:pt>
                <c:pt idx="9141" formatCode="General">
                  <c:v>-0.17973396355865301</c:v>
                </c:pt>
                <c:pt idx="9142" formatCode="General">
                  <c:v>-0.169701954851007</c:v>
                </c:pt>
                <c:pt idx="9143" formatCode="General">
                  <c:v>-0.15887507639486401</c:v>
                </c:pt>
                <c:pt idx="9144" formatCode="General">
                  <c:v>-0.14772175459408701</c:v>
                </c:pt>
                <c:pt idx="9145" formatCode="General">
                  <c:v>-0.13772957388770901</c:v>
                </c:pt>
                <c:pt idx="9146" formatCode="General">
                  <c:v>-0.129081555343913</c:v>
                </c:pt>
                <c:pt idx="9147" formatCode="General">
                  <c:v>-0.12025668602173099</c:v>
                </c:pt>
                <c:pt idx="9148" formatCode="General">
                  <c:v>-0.110831813201625</c:v>
                </c:pt>
                <c:pt idx="9149" formatCode="General">
                  <c:v>-0.101069484599407</c:v>
                </c:pt>
                <c:pt idx="9150" formatCode="General">
                  <c:v>-9.0318977142049797E-2</c:v>
                </c:pt>
                <c:pt idx="9151" formatCode="General">
                  <c:v>-7.8666120939782494E-2</c:v>
                </c:pt>
                <c:pt idx="9152" formatCode="General">
                  <c:v>-6.6171874923019097E-2</c:v>
                </c:pt>
                <c:pt idx="9153" formatCode="General">
                  <c:v>-5.2288304281470903E-2</c:v>
                </c:pt>
                <c:pt idx="9154" formatCode="General">
                  <c:v>-3.7337302684902901E-2</c:v>
                </c:pt>
                <c:pt idx="9155" formatCode="General">
                  <c:v>-2.2309460746684499E-2</c:v>
                </c:pt>
                <c:pt idx="9156" formatCode="General">
                  <c:v>-7.2058653534143096E-3</c:v>
                </c:pt>
                <c:pt idx="9157" formatCode="General">
                  <c:v>8.1461179305478901E-3</c:v>
                </c:pt>
                <c:pt idx="9158" formatCode="General">
                  <c:v>2.2490023800559499E-2</c:v>
                </c:pt>
                <c:pt idx="9159" formatCode="General">
                  <c:v>3.5818715553908503E-2</c:v>
                </c:pt>
                <c:pt idx="9160" formatCode="General">
                  <c:v>4.8635953468565703E-2</c:v>
                </c:pt>
                <c:pt idx="9161" formatCode="General">
                  <c:v>6.0757206369996097E-2</c:v>
                </c:pt>
                <c:pt idx="9162" formatCode="General">
                  <c:v>7.1391331139486106E-2</c:v>
                </c:pt>
                <c:pt idx="9163" formatCode="General">
                  <c:v>7.9826894200796E-2</c:v>
                </c:pt>
                <c:pt idx="9164" formatCode="General">
                  <c:v>8.6002630273482802E-2</c:v>
                </c:pt>
                <c:pt idx="9165" formatCode="General">
                  <c:v>8.9666278731593399E-2</c:v>
                </c:pt>
                <c:pt idx="9166" formatCode="General">
                  <c:v>9.11157022939839E-2</c:v>
                </c:pt>
                <c:pt idx="9167" formatCode="General">
                  <c:v>9.1302648446541096E-2</c:v>
                </c:pt>
                <c:pt idx="9168" formatCode="General">
                  <c:v>9.1352401507134404E-2</c:v>
                </c:pt>
                <c:pt idx="9169" formatCode="General">
                  <c:v>9.1587846134619205E-2</c:v>
                </c:pt>
                <c:pt idx="9170" formatCode="General">
                  <c:v>9.1719207674533398E-2</c:v>
                </c:pt>
                <c:pt idx="9171" formatCode="General">
                  <c:v>9.1832342359688499E-2</c:v>
                </c:pt>
                <c:pt idx="9172" formatCode="General">
                  <c:v>9.2078155829684899E-2</c:v>
                </c:pt>
                <c:pt idx="9173" formatCode="General">
                  <c:v>9.2948596639258904E-2</c:v>
                </c:pt>
                <c:pt idx="9174" formatCode="General">
                  <c:v>9.5504118858402695E-2</c:v>
                </c:pt>
                <c:pt idx="9175" formatCode="General">
                  <c:v>0.100296736285739</c:v>
                </c:pt>
                <c:pt idx="9176" formatCode="General">
                  <c:v>0.106823951598106</c:v>
                </c:pt>
                <c:pt idx="9177" formatCode="General">
                  <c:v>0.114436946069236</c:v>
                </c:pt>
                <c:pt idx="9178" formatCode="General">
                  <c:v>0.12337873772445999</c:v>
                </c:pt>
                <c:pt idx="9179" formatCode="General">
                  <c:v>0.133219117230301</c:v>
                </c:pt>
                <c:pt idx="9180" formatCode="General">
                  <c:v>0.143437814822097</c:v>
                </c:pt>
                <c:pt idx="9181" formatCode="General">
                  <c:v>0.153914839022912</c:v>
                </c:pt>
                <c:pt idx="9182" formatCode="General">
                  <c:v>0.164748443753053</c:v>
                </c:pt>
                <c:pt idx="9183" formatCode="General">
                  <c:v>0.17657148527882299</c:v>
                </c:pt>
                <c:pt idx="9184" formatCode="General">
                  <c:v>0.188757765172507</c:v>
                </c:pt>
                <c:pt idx="9185" formatCode="General">
                  <c:v>0.20054813522741499</c:v>
                </c:pt>
                <c:pt idx="9186" formatCode="General">
                  <c:v>0.21228554328905799</c:v>
                </c:pt>
                <c:pt idx="9187" formatCode="General">
                  <c:v>0.22388549164601801</c:v>
                </c:pt>
                <c:pt idx="9188" formatCode="General">
                  <c:v>0.234931559066928</c:v>
                </c:pt>
                <c:pt idx="9189" formatCode="General">
                  <c:v>0.24479406254480399</c:v>
                </c:pt>
                <c:pt idx="9190" formatCode="General">
                  <c:v>0.25310842422174901</c:v>
                </c:pt>
                <c:pt idx="9191" formatCode="General">
                  <c:v>0.260236245376534</c:v>
                </c:pt>
                <c:pt idx="9192" formatCode="General">
                  <c:v>0.267039767142905</c:v>
                </c:pt>
                <c:pt idx="9193" formatCode="General">
                  <c:v>0.27482367313806</c:v>
                </c:pt>
                <c:pt idx="9194" formatCode="General">
                  <c:v>0.28363624553060701</c:v>
                </c:pt>
                <c:pt idx="9195" formatCode="General">
                  <c:v>0.29274071658643003</c:v>
                </c:pt>
                <c:pt idx="9196" formatCode="General">
                  <c:v>0.30216922992524697</c:v>
                </c:pt>
                <c:pt idx="9197" formatCode="General">
                  <c:v>0.31165282578231801</c:v>
                </c:pt>
                <c:pt idx="9198" formatCode="General">
                  <c:v>0.32012057675143402</c:v>
                </c:pt>
                <c:pt idx="9199" formatCode="General">
                  <c:v>0.32687074563820001</c:v>
                </c:pt>
                <c:pt idx="9200" formatCode="General">
                  <c:v>0.33189407239227797</c:v>
                </c:pt>
                <c:pt idx="9201" formatCode="General">
                  <c:v>0.335308464621483</c:v>
                </c:pt>
                <c:pt idx="9202" formatCode="General">
                  <c:v>0.33713698741938802</c:v>
                </c:pt>
                <c:pt idx="9203" formatCode="General">
                  <c:v>0.337743677501263</c:v>
                </c:pt>
                <c:pt idx="9204" formatCode="General">
                  <c:v>0.33761369698698002</c:v>
                </c:pt>
                <c:pt idx="9205" formatCode="General">
                  <c:v>0.33733790917137002</c:v>
                </c:pt>
                <c:pt idx="9206" formatCode="General">
                  <c:v>0.337121082615707</c:v>
                </c:pt>
                <c:pt idx="9207" formatCode="General">
                  <c:v>0.33711090669027099</c:v>
                </c:pt>
                <c:pt idx="9208" formatCode="General">
                  <c:v>0.33798754114457302</c:v>
                </c:pt>
                <c:pt idx="9209" formatCode="General">
                  <c:v>0.33891771315488001</c:v>
                </c:pt>
                <c:pt idx="9210" formatCode="General">
                  <c:v>0.33828828331920102</c:v>
                </c:pt>
                <c:pt idx="9211" formatCode="General">
                  <c:v>0.33590616677261198</c:v>
                </c:pt>
                <c:pt idx="9212" formatCode="General">
                  <c:v>0.33310891916735402</c:v>
                </c:pt>
                <c:pt idx="9213" formatCode="General">
                  <c:v>0.33057405905598702</c:v>
                </c:pt>
                <c:pt idx="9214" formatCode="General">
                  <c:v>0.32767341515687898</c:v>
                </c:pt>
                <c:pt idx="9215" formatCode="General">
                  <c:v>0.32460227311609402</c:v>
                </c:pt>
                <c:pt idx="9216" formatCode="General">
                  <c:v>0.32207971731319501</c:v>
                </c:pt>
                <c:pt idx="9217" formatCode="General">
                  <c:v>0.31988431525924499</c:v>
                </c:pt>
                <c:pt idx="9218" formatCode="General">
                  <c:v>0.31732485930874899</c:v>
                </c:pt>
                <c:pt idx="9219" formatCode="General">
                  <c:v>0.314803689857932</c:v>
                </c:pt>
                <c:pt idx="9220" formatCode="General">
                  <c:v>0.31348191129082398</c:v>
                </c:pt>
                <c:pt idx="9221" formatCode="General">
                  <c:v>0.31351100906760898</c:v>
                </c:pt>
                <c:pt idx="9222" formatCode="General">
                  <c:v>0.31416561052602399</c:v>
                </c:pt>
                <c:pt idx="9223" formatCode="General">
                  <c:v>0.31528713669588199</c:v>
                </c:pt>
                <c:pt idx="9224" formatCode="General">
                  <c:v>0.31677738719288101</c:v>
                </c:pt>
                <c:pt idx="9225" formatCode="General">
                  <c:v>0.31767408935816299</c:v>
                </c:pt>
                <c:pt idx="9226" formatCode="General">
                  <c:v>0.317918327474976</c:v>
                </c:pt>
                <c:pt idx="9227" formatCode="General">
                  <c:v>0.317365752544292</c:v>
                </c:pt>
                <c:pt idx="9228" formatCode="General">
                  <c:v>0.31546531824754198</c:v>
                </c:pt>
                <c:pt idx="9229" formatCode="General">
                  <c:v>0.31346960117141498</c:v>
                </c:pt>
                <c:pt idx="9230" formatCode="General">
                  <c:v>0.31245021225071801</c:v>
                </c:pt>
                <c:pt idx="9231" formatCode="General">
                  <c:v>0.312059902880997</c:v>
                </c:pt>
                <c:pt idx="9232" formatCode="General">
                  <c:v>0.312292823992389</c:v>
                </c:pt>
                <c:pt idx="9233" formatCode="General">
                  <c:v>0.31318143380458402</c:v>
                </c:pt>
                <c:pt idx="9234" formatCode="General">
                  <c:v>0.31330288264399703</c:v>
                </c:pt>
                <c:pt idx="9235" formatCode="General">
                  <c:v>0.31243084327320397</c:v>
                </c:pt>
                <c:pt idx="9236" formatCode="General">
                  <c:v>0.31145215853588198</c:v>
                </c:pt>
                <c:pt idx="9237" formatCode="General">
                  <c:v>0.31052998023957101</c:v>
                </c:pt>
                <c:pt idx="9238" formatCode="General">
                  <c:v>0.30905637405471498</c:v>
                </c:pt>
                <c:pt idx="9239" formatCode="General">
                  <c:v>0.30608267643529502</c:v>
                </c:pt>
                <c:pt idx="9240" formatCode="General">
                  <c:v>0.30161459760364401</c:v>
                </c:pt>
                <c:pt idx="9241" formatCode="General">
                  <c:v>0.29654031739115599</c:v>
                </c:pt>
                <c:pt idx="9242" formatCode="General">
                  <c:v>0.29064862923354201</c:v>
                </c:pt>
                <c:pt idx="9243" formatCode="General">
                  <c:v>0.28307462430038299</c:v>
                </c:pt>
                <c:pt idx="9244" formatCode="General">
                  <c:v>0.27462526353464201</c:v>
                </c:pt>
                <c:pt idx="9245" formatCode="General">
                  <c:v>0.26616020519019701</c:v>
                </c:pt>
                <c:pt idx="9246" formatCode="General">
                  <c:v>0.25764192906477001</c:v>
                </c:pt>
                <c:pt idx="9247" formatCode="General">
                  <c:v>0.25023626287547202</c:v>
                </c:pt>
                <c:pt idx="9248" formatCode="General">
                  <c:v>0.24517045108209401</c:v>
                </c:pt>
                <c:pt idx="9249" formatCode="General">
                  <c:v>0.24230290903024801</c:v>
                </c:pt>
                <c:pt idx="9250" formatCode="General">
                  <c:v>0.24121582958955601</c:v>
                </c:pt>
                <c:pt idx="9251" formatCode="General">
                  <c:v>0.24228580076025999</c:v>
                </c:pt>
                <c:pt idx="9252" formatCode="General">
                  <c:v>0.24547204529834099</c:v>
                </c:pt>
                <c:pt idx="9253" formatCode="General">
                  <c:v>0.24964926233427001</c:v>
                </c:pt>
                <c:pt idx="9254" formatCode="General">
                  <c:v>0.25428665688195301</c:v>
                </c:pt>
                <c:pt idx="9255" formatCode="General">
                  <c:v>0.25818103892161798</c:v>
                </c:pt>
                <c:pt idx="9256" formatCode="General">
                  <c:v>0.25974292834413798</c:v>
                </c:pt>
                <c:pt idx="9257" formatCode="General">
                  <c:v>0.25788196762948001</c:v>
                </c:pt>
                <c:pt idx="9258" formatCode="General">
                  <c:v>0.25180692633414198</c:v>
                </c:pt>
                <c:pt idx="9259" formatCode="General">
                  <c:v>0.241801596662684</c:v>
                </c:pt>
                <c:pt idx="9260" formatCode="General">
                  <c:v>0.22892054718115001</c:v>
                </c:pt>
                <c:pt idx="9261" formatCode="General">
                  <c:v>0.21364446027032299</c:v>
                </c:pt>
                <c:pt idx="9262" formatCode="General">
                  <c:v>0.196142901682899</c:v>
                </c:pt>
                <c:pt idx="9263" formatCode="General">
                  <c:v>0.17773330350288</c:v>
                </c:pt>
                <c:pt idx="9264" formatCode="General">
                  <c:v>0.15999279780613501</c:v>
                </c:pt>
                <c:pt idx="9265" formatCode="General">
                  <c:v>0.14298501429195501</c:v>
                </c:pt>
                <c:pt idx="9266" formatCode="General">
                  <c:v>0.12709085363737199</c:v>
                </c:pt>
                <c:pt idx="9267" formatCode="General">
                  <c:v>0.113667805658</c:v>
                </c:pt>
                <c:pt idx="9268" formatCode="General">
                  <c:v>0.10324360781229</c:v>
                </c:pt>
                <c:pt idx="9269" formatCode="General">
                  <c:v>9.5875893232337195E-2</c:v>
                </c:pt>
                <c:pt idx="9270" formatCode="General">
                  <c:v>9.2255206009525206E-2</c:v>
                </c:pt>
                <c:pt idx="9271" formatCode="General">
                  <c:v>9.3163077056198307E-2</c:v>
                </c:pt>
                <c:pt idx="9272" formatCode="General">
                  <c:v>9.8443619291991497E-2</c:v>
                </c:pt>
                <c:pt idx="9273" formatCode="General">
                  <c:v>0.106646899761025</c:v>
                </c:pt>
                <c:pt idx="9274" formatCode="General">
                  <c:v>0.115803311481117</c:v>
                </c:pt>
                <c:pt idx="9275" formatCode="General">
                  <c:v>0.124754823211094</c:v>
                </c:pt>
                <c:pt idx="9276" formatCode="General">
                  <c:v>0.13282691773493299</c:v>
                </c:pt>
                <c:pt idx="9277" formatCode="General">
                  <c:v>0.13991738273811999</c:v>
                </c:pt>
                <c:pt idx="9278" formatCode="General">
                  <c:v>0.146447659862008</c:v>
                </c:pt>
                <c:pt idx="9279" formatCode="General">
                  <c:v>0.15290746635605801</c:v>
                </c:pt>
                <c:pt idx="9280" formatCode="General">
                  <c:v>0.159661089775508</c:v>
                </c:pt>
                <c:pt idx="9281" formatCode="General">
                  <c:v>0.16622386313566001</c:v>
                </c:pt>
                <c:pt idx="9282" formatCode="General">
                  <c:v>0.171242966842758</c:v>
                </c:pt>
                <c:pt idx="9283" formatCode="General">
                  <c:v>0.17428663286205201</c:v>
                </c:pt>
                <c:pt idx="9284" formatCode="General">
                  <c:v>0.175830540756545</c:v>
                </c:pt>
                <c:pt idx="9285" formatCode="General">
                  <c:v>0.175726896413332</c:v>
                </c:pt>
                <c:pt idx="9286" formatCode="General">
                  <c:v>0.173635791221463</c:v>
                </c:pt>
                <c:pt idx="9287" formatCode="General">
                  <c:v>0.16968762337242299</c:v>
                </c:pt>
                <c:pt idx="9288" formatCode="General">
                  <c:v>0.16453439879045301</c:v>
                </c:pt>
                <c:pt idx="9289" formatCode="General">
                  <c:v>0.15827205553250101</c:v>
                </c:pt>
                <c:pt idx="9290" formatCode="General">
                  <c:v>0.150307167736044</c:v>
                </c:pt>
                <c:pt idx="9291" formatCode="General">
                  <c:v>0.14013935919269599</c:v>
                </c:pt>
                <c:pt idx="9292" formatCode="General">
                  <c:v>0.12859065468720199</c:v>
                </c:pt>
                <c:pt idx="9293" formatCode="General">
                  <c:v>0.116888775882037</c:v>
                </c:pt>
                <c:pt idx="9294" formatCode="General">
                  <c:v>0.10592024065241699</c:v>
                </c:pt>
                <c:pt idx="9295" formatCode="General">
                  <c:v>9.6509821172999097E-2</c:v>
                </c:pt>
                <c:pt idx="9296" formatCode="General">
                  <c:v>8.8691892461879807E-2</c:v>
                </c:pt>
                <c:pt idx="9297" formatCode="General">
                  <c:v>8.2441516741300097E-2</c:v>
                </c:pt>
                <c:pt idx="9298" formatCode="General">
                  <c:v>7.7507539144413495E-2</c:v>
                </c:pt>
                <c:pt idx="9299" formatCode="General">
                  <c:v>7.3829594144390095E-2</c:v>
                </c:pt>
                <c:pt idx="9300" formatCode="General">
                  <c:v>7.2188077690723995E-2</c:v>
                </c:pt>
                <c:pt idx="9301" formatCode="General">
                  <c:v>7.2490229593783997E-2</c:v>
                </c:pt>
                <c:pt idx="9302" formatCode="General">
                  <c:v>7.3136786826764194E-2</c:v>
                </c:pt>
                <c:pt idx="9303" formatCode="General">
                  <c:v>7.2240814247068103E-2</c:v>
                </c:pt>
                <c:pt idx="9304" formatCode="General">
                  <c:v>7.0293033450698303E-2</c:v>
                </c:pt>
                <c:pt idx="9305" formatCode="General">
                  <c:v>6.9740975474708602E-2</c:v>
                </c:pt>
                <c:pt idx="9306" formatCode="General">
                  <c:v>7.0789230058788899E-2</c:v>
                </c:pt>
                <c:pt idx="9307" formatCode="General">
                  <c:v>7.26000749466547E-2</c:v>
                </c:pt>
                <c:pt idx="9308" formatCode="General">
                  <c:v>7.51087921544729E-2</c:v>
                </c:pt>
                <c:pt idx="9309" formatCode="General">
                  <c:v>7.8231748939107906E-2</c:v>
                </c:pt>
                <c:pt idx="9310" formatCode="General">
                  <c:v>8.1094120647190002E-2</c:v>
                </c:pt>
                <c:pt idx="9311" formatCode="General">
                  <c:v>8.3100620695195998E-2</c:v>
                </c:pt>
                <c:pt idx="9312" formatCode="General">
                  <c:v>8.5198793797994096E-2</c:v>
                </c:pt>
                <c:pt idx="9313" formatCode="General">
                  <c:v>8.7825281249560197E-2</c:v>
                </c:pt>
                <c:pt idx="9314" formatCode="General">
                  <c:v>8.9956524559352297E-2</c:v>
                </c:pt>
                <c:pt idx="9315" formatCode="General">
                  <c:v>9.04939846565887E-2</c:v>
                </c:pt>
                <c:pt idx="9316" formatCode="General">
                  <c:v>8.8257016640115205E-2</c:v>
                </c:pt>
                <c:pt idx="9317" formatCode="General">
                  <c:v>8.3376338751214904E-2</c:v>
                </c:pt>
                <c:pt idx="9318" formatCode="General">
                  <c:v>7.6756943672465994E-2</c:v>
                </c:pt>
                <c:pt idx="9319" formatCode="General">
                  <c:v>6.8427070992774799E-2</c:v>
                </c:pt>
                <c:pt idx="9320" formatCode="General">
                  <c:v>5.9009581425024202E-2</c:v>
                </c:pt>
                <c:pt idx="9321" formatCode="General">
                  <c:v>4.8844681952372203E-2</c:v>
                </c:pt>
                <c:pt idx="9322" formatCode="General">
                  <c:v>3.7916098562674402E-2</c:v>
                </c:pt>
                <c:pt idx="9323" formatCode="General">
                  <c:v>2.6851281034734501E-2</c:v>
                </c:pt>
                <c:pt idx="9324" formatCode="General">
                  <c:v>1.6405167604282001E-2</c:v>
                </c:pt>
                <c:pt idx="9325" formatCode="General">
                  <c:v>6.5491361819411302E-3</c:v>
                </c:pt>
                <c:pt idx="9326" formatCode="General">
                  <c:v>-2.1962098295915198E-3</c:v>
                </c:pt>
                <c:pt idx="9327" formatCode="General">
                  <c:v>-8.8166749260307608E-3</c:v>
                </c:pt>
                <c:pt idx="9328" formatCode="General">
                  <c:v>-1.30583087053661E-2</c:v>
                </c:pt>
                <c:pt idx="9329" formatCode="General">
                  <c:v>-1.52830684419789E-2</c:v>
                </c:pt>
                <c:pt idx="9330" formatCode="General">
                  <c:v>-1.6506602247952001E-2</c:v>
                </c:pt>
                <c:pt idx="9331" formatCode="General">
                  <c:v>-1.69541684089097E-2</c:v>
                </c:pt>
                <c:pt idx="9332" formatCode="General">
                  <c:v>-1.6250322124681998E-2</c:v>
                </c:pt>
                <c:pt idx="9333" formatCode="General">
                  <c:v>-1.42038996065819E-2</c:v>
                </c:pt>
                <c:pt idx="9334" formatCode="General">
                  <c:v>-1.1388709430184401E-2</c:v>
                </c:pt>
                <c:pt idx="9335" formatCode="General">
                  <c:v>-8.0286914358178498E-3</c:v>
                </c:pt>
                <c:pt idx="9336" formatCode="General">
                  <c:v>-4.1392774211240699E-3</c:v>
                </c:pt>
                <c:pt idx="9337" formatCode="General">
                  <c:v>-9.1449267151836797E-4</c:v>
                </c:pt>
                <c:pt idx="9338" formatCode="General">
                  <c:v>1.11655570136994E-3</c:v>
                </c:pt>
                <c:pt idx="9339" formatCode="General">
                  <c:v>1.41473735728512E-3</c:v>
                </c:pt>
                <c:pt idx="9340" formatCode="General">
                  <c:v>-1.9167626775253301E-4</c:v>
                </c:pt>
                <c:pt idx="9341" formatCode="General">
                  <c:v>-2.9059181081142302E-3</c:v>
                </c:pt>
                <c:pt idx="9342" formatCode="General">
                  <c:v>-6.7199291284729496E-3</c:v>
                </c:pt>
                <c:pt idx="9343" formatCode="General">
                  <c:v>-1.1429547016410401E-2</c:v>
                </c:pt>
                <c:pt idx="9344" formatCode="General">
                  <c:v>-1.6334374797252301E-2</c:v>
                </c:pt>
                <c:pt idx="9345" formatCode="General">
                  <c:v>-2.15487583463406E-2</c:v>
                </c:pt>
                <c:pt idx="9346" formatCode="General">
                  <c:v>-2.7049931574519501E-2</c:v>
                </c:pt>
                <c:pt idx="9347" formatCode="General">
                  <c:v>-3.2355150465807003E-2</c:v>
                </c:pt>
                <c:pt idx="9348" formatCode="General">
                  <c:v>-3.7878376991161498E-2</c:v>
                </c:pt>
                <c:pt idx="9349" formatCode="General">
                  <c:v>-4.42178548470918E-2</c:v>
                </c:pt>
                <c:pt idx="9350" formatCode="General">
                  <c:v>-5.1596176634606701E-2</c:v>
                </c:pt>
                <c:pt idx="9351" formatCode="General">
                  <c:v>-5.9640931733952803E-2</c:v>
                </c:pt>
                <c:pt idx="9352" formatCode="General">
                  <c:v>-6.7388204169120794E-2</c:v>
                </c:pt>
                <c:pt idx="9353" formatCode="General">
                  <c:v>-7.4602721649607504E-2</c:v>
                </c:pt>
                <c:pt idx="9354" formatCode="General">
                  <c:v>-8.1665078456446105E-2</c:v>
                </c:pt>
                <c:pt idx="9355" formatCode="General">
                  <c:v>-8.8258007033581998E-2</c:v>
                </c:pt>
                <c:pt idx="9356" formatCode="General">
                  <c:v>-9.3223365396395003E-2</c:v>
                </c:pt>
                <c:pt idx="9357" formatCode="General">
                  <c:v>-9.6437365824911803E-2</c:v>
                </c:pt>
                <c:pt idx="9358" formatCode="General">
                  <c:v>-9.8503894354412896E-2</c:v>
                </c:pt>
                <c:pt idx="9359" formatCode="General">
                  <c:v>-9.9873717705988199E-2</c:v>
                </c:pt>
                <c:pt idx="9360" formatCode="General">
                  <c:v>-0.100504113713966</c:v>
                </c:pt>
                <c:pt idx="9361" formatCode="General">
                  <c:v>-9.9747132754608905E-2</c:v>
                </c:pt>
                <c:pt idx="9362" formatCode="General">
                  <c:v>-9.8421676057649399E-2</c:v>
                </c:pt>
                <c:pt idx="9363" formatCode="General">
                  <c:v>-9.6373660432766503E-2</c:v>
                </c:pt>
                <c:pt idx="9364" formatCode="General">
                  <c:v>-9.2341228667639094E-2</c:v>
                </c:pt>
                <c:pt idx="9365" formatCode="General">
                  <c:v>-8.7354169800815201E-2</c:v>
                </c:pt>
                <c:pt idx="9366" formatCode="General">
                  <c:v>-8.2623749181525805E-2</c:v>
                </c:pt>
                <c:pt idx="9367" formatCode="General">
                  <c:v>-7.8075690333588202E-2</c:v>
                </c:pt>
                <c:pt idx="9368" formatCode="General">
                  <c:v>-7.3790496684655205E-2</c:v>
                </c:pt>
                <c:pt idx="9369" formatCode="General">
                  <c:v>-7.0476905649500099E-2</c:v>
                </c:pt>
                <c:pt idx="9370" formatCode="General">
                  <c:v>-6.8440259935806005E-2</c:v>
                </c:pt>
                <c:pt idx="9371" formatCode="General">
                  <c:v>-6.8180703265194903E-2</c:v>
                </c:pt>
                <c:pt idx="9372" formatCode="General">
                  <c:v>-6.9991038934847802E-2</c:v>
                </c:pt>
                <c:pt idx="9373" formatCode="General">
                  <c:v>-7.3836836591320398E-2</c:v>
                </c:pt>
                <c:pt idx="9374" formatCode="General">
                  <c:v>-8.0349091157557603E-2</c:v>
                </c:pt>
                <c:pt idx="9375" formatCode="General">
                  <c:v>-8.9545907542727302E-2</c:v>
                </c:pt>
                <c:pt idx="9376" formatCode="General">
                  <c:v>-0.100166896370567</c:v>
                </c:pt>
                <c:pt idx="9377" formatCode="General">
                  <c:v>-0.109949695283818</c:v>
                </c:pt>
                <c:pt idx="9378" formatCode="General">
                  <c:v>-0.11700477943698501</c:v>
                </c:pt>
                <c:pt idx="9379" formatCode="General">
                  <c:v>-0.121449612025259</c:v>
                </c:pt>
                <c:pt idx="9380" formatCode="General">
                  <c:v>-0.124317208967297</c:v>
                </c:pt>
                <c:pt idx="9381" formatCode="General">
                  <c:v>-0.126390264748097</c:v>
                </c:pt>
                <c:pt idx="9382" formatCode="General">
                  <c:v>-0.128316515517861</c:v>
                </c:pt>
                <c:pt idx="9383" formatCode="General">
                  <c:v>-0.13053192781657899</c:v>
                </c:pt>
                <c:pt idx="9384" formatCode="General">
                  <c:v>-0.13311645732066099</c:v>
                </c:pt>
                <c:pt idx="9385" formatCode="General">
                  <c:v>-0.13600143225275499</c:v>
                </c:pt>
                <c:pt idx="9386" formatCode="General">
                  <c:v>-0.13934688556831801</c:v>
                </c:pt>
                <c:pt idx="9387" formatCode="General">
                  <c:v>-0.142923606960529</c:v>
                </c:pt>
                <c:pt idx="9388" formatCode="General">
                  <c:v>-0.14652718863255301</c:v>
                </c:pt>
                <c:pt idx="9389" formatCode="General">
                  <c:v>-0.150688018451796</c:v>
                </c:pt>
                <c:pt idx="9390" formatCode="General">
                  <c:v>-0.15576975173808899</c:v>
                </c:pt>
                <c:pt idx="9391" formatCode="General">
                  <c:v>-0.16163252567332001</c:v>
                </c:pt>
                <c:pt idx="9392" formatCode="General">
                  <c:v>-0.168085334656705</c:v>
                </c:pt>
                <c:pt idx="9393" formatCode="General">
                  <c:v>-0.174959204438524</c:v>
                </c:pt>
                <c:pt idx="9394" formatCode="General">
                  <c:v>-0.18250505498151201</c:v>
                </c:pt>
                <c:pt idx="9395" formatCode="General">
                  <c:v>-0.190871417945565</c:v>
                </c:pt>
                <c:pt idx="9396" formatCode="General">
                  <c:v>-0.19928467760026</c:v>
                </c:pt>
                <c:pt idx="9397" formatCode="General">
                  <c:v>-0.20656291781974101</c:v>
                </c:pt>
                <c:pt idx="9398" formatCode="General">
                  <c:v>-0.21103751340937699</c:v>
                </c:pt>
                <c:pt idx="9399" formatCode="General">
                  <c:v>-0.21236571533512699</c:v>
                </c:pt>
                <c:pt idx="9400" formatCode="General">
                  <c:v>-0.21141646311231899</c:v>
                </c:pt>
                <c:pt idx="9401" formatCode="General">
                  <c:v>-0.20793998986763601</c:v>
                </c:pt>
                <c:pt idx="9402" formatCode="General">
                  <c:v>-0.20235807828494601</c:v>
                </c:pt>
                <c:pt idx="9403" formatCode="General">
                  <c:v>-0.19635500539221501</c:v>
                </c:pt>
                <c:pt idx="9404" formatCode="General">
                  <c:v>-0.190303561944352</c:v>
                </c:pt>
                <c:pt idx="9405" formatCode="General">
                  <c:v>-0.18352255922864899</c:v>
                </c:pt>
                <c:pt idx="9406" formatCode="General">
                  <c:v>-0.176824030290335</c:v>
                </c:pt>
                <c:pt idx="9407" formatCode="General">
                  <c:v>-0.171413761675203</c:v>
                </c:pt>
                <c:pt idx="9408" formatCode="General">
                  <c:v>-0.16732069041932501</c:v>
                </c:pt>
                <c:pt idx="9409" formatCode="General">
                  <c:v>-0.16391544268578601</c:v>
                </c:pt>
                <c:pt idx="9410" formatCode="General">
                  <c:v>-0.16090914573466999</c:v>
                </c:pt>
                <c:pt idx="9411" formatCode="General">
                  <c:v>-0.15835865919634101</c:v>
                </c:pt>
                <c:pt idx="9412" formatCode="General">
                  <c:v>-0.155935180957124</c:v>
                </c:pt>
                <c:pt idx="9413" formatCode="General">
                  <c:v>-0.15275612794308699</c:v>
                </c:pt>
                <c:pt idx="9414" formatCode="General">
                  <c:v>-0.14887396050120499</c:v>
                </c:pt>
                <c:pt idx="9415" formatCode="General">
                  <c:v>-0.145632658015272</c:v>
                </c:pt>
                <c:pt idx="9416" formatCode="General">
                  <c:v>-0.144194942480634</c:v>
                </c:pt>
                <c:pt idx="9417" formatCode="General">
                  <c:v>-0.144593925088743</c:v>
                </c:pt>
                <c:pt idx="9418" formatCode="General">
                  <c:v>-0.14635701803739201</c:v>
                </c:pt>
                <c:pt idx="9419" formatCode="General">
                  <c:v>-0.149116163722495</c:v>
                </c:pt>
                <c:pt idx="9420" formatCode="General">
                  <c:v>-0.152467254882315</c:v>
                </c:pt>
                <c:pt idx="9421" formatCode="General">
                  <c:v>-0.15645714456150001</c:v>
                </c:pt>
                <c:pt idx="9422" formatCode="General">
                  <c:v>-0.16015001362487599</c:v>
                </c:pt>
                <c:pt idx="9423" formatCode="General">
                  <c:v>-0.16254598737260401</c:v>
                </c:pt>
                <c:pt idx="9424" formatCode="General">
                  <c:v>-0.164071276168443</c:v>
                </c:pt>
                <c:pt idx="9425" formatCode="General">
                  <c:v>-0.165080854124695</c:v>
                </c:pt>
                <c:pt idx="9426" formatCode="General">
                  <c:v>-0.16564898032751399</c:v>
                </c:pt>
                <c:pt idx="9427" formatCode="General">
                  <c:v>-0.16567972262045</c:v>
                </c:pt>
                <c:pt idx="9428" formatCode="General">
                  <c:v>-0.16525787223302901</c:v>
                </c:pt>
                <c:pt idx="9429" formatCode="General">
                  <c:v>-0.16420201002916901</c:v>
                </c:pt>
                <c:pt idx="9430" formatCode="General">
                  <c:v>-0.16123067176374101</c:v>
                </c:pt>
                <c:pt idx="9431" formatCode="General">
                  <c:v>-0.15564186489254001</c:v>
                </c:pt>
                <c:pt idx="9432" formatCode="General">
                  <c:v>-0.14801383780624799</c:v>
                </c:pt>
                <c:pt idx="9433" formatCode="General">
                  <c:v>-0.140166950192047</c:v>
                </c:pt>
                <c:pt idx="9434" formatCode="General">
                  <c:v>-0.132675055388913</c:v>
                </c:pt>
                <c:pt idx="9435" formatCode="General">
                  <c:v>-0.125093336201542</c:v>
                </c:pt>
                <c:pt idx="9436" formatCode="General">
                  <c:v>-0.118204485340921</c:v>
                </c:pt>
                <c:pt idx="9437" formatCode="General">
                  <c:v>-0.111683696908325</c:v>
                </c:pt>
                <c:pt idx="9438" formatCode="General">
                  <c:v>-0.10505735319250201</c:v>
                </c:pt>
                <c:pt idx="9439" formatCode="General">
                  <c:v>-9.9183428628018294E-2</c:v>
                </c:pt>
                <c:pt idx="9440" formatCode="General">
                  <c:v>-9.5806325124977998E-2</c:v>
                </c:pt>
                <c:pt idx="9441" formatCode="General">
                  <c:v>-9.5614769473120295E-2</c:v>
                </c:pt>
                <c:pt idx="9442" formatCode="General">
                  <c:v>-9.6299840670704795E-2</c:v>
                </c:pt>
                <c:pt idx="9443" formatCode="General">
                  <c:v>-9.6370979237034998E-2</c:v>
                </c:pt>
                <c:pt idx="9444" formatCode="General">
                  <c:v>-9.52399745780423E-2</c:v>
                </c:pt>
                <c:pt idx="9445" formatCode="General">
                  <c:v>-9.3047576565234005E-2</c:v>
                </c:pt>
                <c:pt idx="9446" formatCode="General">
                  <c:v>-9.0655317973281496E-2</c:v>
                </c:pt>
                <c:pt idx="9447" formatCode="General">
                  <c:v>-8.8305682294596996E-2</c:v>
                </c:pt>
                <c:pt idx="9448" formatCode="General">
                  <c:v>-8.6754699404236899E-2</c:v>
                </c:pt>
                <c:pt idx="9449" formatCode="General">
                  <c:v>-8.6357781359718597E-2</c:v>
                </c:pt>
                <c:pt idx="9450" formatCode="General">
                  <c:v>-8.6580522000993504E-2</c:v>
                </c:pt>
                <c:pt idx="9451" formatCode="General">
                  <c:v>-8.7222500438194198E-2</c:v>
                </c:pt>
                <c:pt idx="9452" formatCode="General">
                  <c:v>-8.8609776210865701E-2</c:v>
                </c:pt>
                <c:pt idx="9453" formatCode="General">
                  <c:v>-9.0967735446783798E-2</c:v>
                </c:pt>
                <c:pt idx="9454" formatCode="General">
                  <c:v>-9.3826696552394395E-2</c:v>
                </c:pt>
                <c:pt idx="9455" formatCode="General">
                  <c:v>-9.6704863364017804E-2</c:v>
                </c:pt>
                <c:pt idx="9456" formatCode="General">
                  <c:v>-0.100042769466791</c:v>
                </c:pt>
                <c:pt idx="9457" formatCode="General">
                  <c:v>-0.104127228338524</c:v>
                </c:pt>
                <c:pt idx="9458" formatCode="General">
                  <c:v>-0.10938924206921399</c:v>
                </c:pt>
                <c:pt idx="9459" formatCode="General">
                  <c:v>-0.11526610826011401</c:v>
                </c:pt>
                <c:pt idx="9460" formatCode="General">
                  <c:v>-0.119947245118181</c:v>
                </c:pt>
                <c:pt idx="9461" formatCode="General">
                  <c:v>-0.122539481646069</c:v>
                </c:pt>
                <c:pt idx="9462" formatCode="General">
                  <c:v>-0.122683430671055</c:v>
                </c:pt>
                <c:pt idx="9463" formatCode="General">
                  <c:v>-0.11916912608435699</c:v>
                </c:pt>
                <c:pt idx="9464" formatCode="General">
                  <c:v>-0.112037416569177</c:v>
                </c:pt>
                <c:pt idx="9465" formatCode="General">
                  <c:v>-0.102808701831119</c:v>
                </c:pt>
                <c:pt idx="9466" formatCode="General">
                  <c:v>-9.3379929843702802E-2</c:v>
                </c:pt>
                <c:pt idx="9467" formatCode="General">
                  <c:v>-8.5513907389982297E-2</c:v>
                </c:pt>
                <c:pt idx="9468" formatCode="General">
                  <c:v>-7.92518970253797E-2</c:v>
                </c:pt>
                <c:pt idx="9469" formatCode="General">
                  <c:v>-7.4464934090650997E-2</c:v>
                </c:pt>
                <c:pt idx="9470" formatCode="General">
                  <c:v>-7.0505995905056906E-2</c:v>
                </c:pt>
                <c:pt idx="9471" formatCode="General">
                  <c:v>-6.5889547238065393E-2</c:v>
                </c:pt>
                <c:pt idx="9472" formatCode="General">
                  <c:v>-5.9653017556428198E-2</c:v>
                </c:pt>
                <c:pt idx="9473" formatCode="General">
                  <c:v>-5.1369026882472801E-2</c:v>
                </c:pt>
                <c:pt idx="9474" formatCode="General">
                  <c:v>-4.0771203318548797E-2</c:v>
                </c:pt>
                <c:pt idx="9475" formatCode="General">
                  <c:v>-2.7889701342228099E-2</c:v>
                </c:pt>
                <c:pt idx="9476" formatCode="General">
                  <c:v>-1.43489625873211E-2</c:v>
                </c:pt>
                <c:pt idx="9477" formatCode="General">
                  <c:v>-2.3010144069234E-3</c:v>
                </c:pt>
                <c:pt idx="9478" formatCode="General">
                  <c:v>8.0326942882292494E-3</c:v>
                </c:pt>
                <c:pt idx="9479" formatCode="General">
                  <c:v>1.7103407803922499E-2</c:v>
                </c:pt>
                <c:pt idx="9480" formatCode="General">
                  <c:v>2.4553562922707699E-2</c:v>
                </c:pt>
                <c:pt idx="9481" formatCode="General">
                  <c:v>3.04208850848081E-2</c:v>
                </c:pt>
                <c:pt idx="9482" formatCode="General">
                  <c:v>3.4543078296218499E-2</c:v>
                </c:pt>
                <c:pt idx="9483" formatCode="General">
                  <c:v>3.6665434719470702E-2</c:v>
                </c:pt>
                <c:pt idx="9484" formatCode="General">
                  <c:v>3.7237302512070497E-2</c:v>
                </c:pt>
                <c:pt idx="9485" formatCode="General">
                  <c:v>3.6371423456149903E-2</c:v>
                </c:pt>
                <c:pt idx="9486" formatCode="General">
                  <c:v>3.38801718479637E-2</c:v>
                </c:pt>
                <c:pt idx="9487" formatCode="General">
                  <c:v>2.9919976025572802E-2</c:v>
                </c:pt>
                <c:pt idx="9488" formatCode="General">
                  <c:v>2.52963038797883E-2</c:v>
                </c:pt>
                <c:pt idx="9489" formatCode="General">
                  <c:v>2.0305921101828699E-2</c:v>
                </c:pt>
                <c:pt idx="9490" formatCode="General">
                  <c:v>1.4763026134728E-2</c:v>
                </c:pt>
                <c:pt idx="9491" formatCode="General">
                  <c:v>9.8541084667687507E-3</c:v>
                </c:pt>
                <c:pt idx="9492" formatCode="General">
                  <c:v>6.9374483923130203E-3</c:v>
                </c:pt>
                <c:pt idx="9493" formatCode="General">
                  <c:v>5.9108332684712399E-3</c:v>
                </c:pt>
                <c:pt idx="9494" formatCode="General">
                  <c:v>5.8940918604031599E-3</c:v>
                </c:pt>
                <c:pt idx="9495" formatCode="General">
                  <c:v>6.0463050878257598E-3</c:v>
                </c:pt>
                <c:pt idx="9496" formatCode="General">
                  <c:v>6.7593646950626302E-3</c:v>
                </c:pt>
                <c:pt idx="9497" formatCode="General">
                  <c:v>8.2695653574733803E-3</c:v>
                </c:pt>
                <c:pt idx="9498" formatCode="General">
                  <c:v>1.1075106619117101E-2</c:v>
                </c:pt>
                <c:pt idx="9499" formatCode="General">
                  <c:v>1.6307191145293599E-2</c:v>
                </c:pt>
                <c:pt idx="9500" formatCode="General">
                  <c:v>2.35990735964813E-2</c:v>
                </c:pt>
                <c:pt idx="9501" formatCode="General">
                  <c:v>3.2131810016550098E-2</c:v>
                </c:pt>
                <c:pt idx="9502" formatCode="General">
                  <c:v>4.1860715395735798E-2</c:v>
                </c:pt>
                <c:pt idx="9503" formatCode="General">
                  <c:v>5.3683831681855802E-2</c:v>
                </c:pt>
                <c:pt idx="9504" formatCode="General">
                  <c:v>6.7911664911517594E-2</c:v>
                </c:pt>
                <c:pt idx="9505" formatCode="General">
                  <c:v>8.3605151539177094E-2</c:v>
                </c:pt>
                <c:pt idx="9506" formatCode="General">
                  <c:v>9.9318706683528504E-2</c:v>
                </c:pt>
                <c:pt idx="9507" formatCode="General">
                  <c:v>0.11375339694256199</c:v>
                </c:pt>
                <c:pt idx="9508" formatCode="General">
                  <c:v>0.12614671402792599</c:v>
                </c:pt>
                <c:pt idx="9509" formatCode="General">
                  <c:v>0.13551643225549201</c:v>
                </c:pt>
                <c:pt idx="9510" formatCode="General">
                  <c:v>0.14179331415719801</c:v>
                </c:pt>
                <c:pt idx="9511" formatCode="General">
                  <c:v>0.145277551306877</c:v>
                </c:pt>
                <c:pt idx="9512" formatCode="General">
                  <c:v>0.14524544945623899</c:v>
                </c:pt>
                <c:pt idx="9513" formatCode="General">
                  <c:v>0.141047397552369</c:v>
                </c:pt>
                <c:pt idx="9514" formatCode="General">
                  <c:v>0.13290884019680099</c:v>
                </c:pt>
                <c:pt idx="9515" formatCode="General">
                  <c:v>0.121888984950796</c:v>
                </c:pt>
                <c:pt idx="9516" formatCode="General">
                  <c:v>0.10950902029949899</c:v>
                </c:pt>
                <c:pt idx="9517" formatCode="General">
                  <c:v>9.6434661381197995E-2</c:v>
                </c:pt>
                <c:pt idx="9518" formatCode="General">
                  <c:v>8.3738637656562906E-2</c:v>
                </c:pt>
                <c:pt idx="9519" formatCode="General">
                  <c:v>7.27831093575559E-2</c:v>
                </c:pt>
                <c:pt idx="9520" formatCode="General">
                  <c:v>6.3235763797685293E-2</c:v>
                </c:pt>
                <c:pt idx="9521" formatCode="General">
                  <c:v>5.5927830310134402E-2</c:v>
                </c:pt>
                <c:pt idx="9522" formatCode="General">
                  <c:v>5.1481907568452598E-2</c:v>
                </c:pt>
                <c:pt idx="9523" formatCode="General">
                  <c:v>4.8942518153556103E-2</c:v>
                </c:pt>
                <c:pt idx="9524" formatCode="General">
                  <c:v>4.8622584516758702E-2</c:v>
                </c:pt>
                <c:pt idx="9525" formatCode="General">
                  <c:v>5.0377691108684002E-2</c:v>
                </c:pt>
                <c:pt idx="9526" formatCode="General">
                  <c:v>5.3423168739231003E-2</c:v>
                </c:pt>
                <c:pt idx="9527" formatCode="General">
                  <c:v>5.70844339163354E-2</c:v>
                </c:pt>
                <c:pt idx="9528" formatCode="General">
                  <c:v>6.1234541447225399E-2</c:v>
                </c:pt>
                <c:pt idx="9529" formatCode="General">
                  <c:v>6.6263110771987196E-2</c:v>
                </c:pt>
                <c:pt idx="9530" formatCode="General">
                  <c:v>7.1228386656475198E-2</c:v>
                </c:pt>
                <c:pt idx="9531" formatCode="General">
                  <c:v>7.5579967416901803E-2</c:v>
                </c:pt>
                <c:pt idx="9532" formatCode="General">
                  <c:v>7.9545499482755994E-2</c:v>
                </c:pt>
                <c:pt idx="9533" formatCode="General">
                  <c:v>8.3303158715806402E-2</c:v>
                </c:pt>
                <c:pt idx="9534" formatCode="General">
                  <c:v>8.7104872850805801E-2</c:v>
                </c:pt>
                <c:pt idx="9535" formatCode="General">
                  <c:v>9.0835851972810994E-2</c:v>
                </c:pt>
                <c:pt idx="9536" formatCode="General">
                  <c:v>9.4322762823895401E-2</c:v>
                </c:pt>
                <c:pt idx="9537" formatCode="General">
                  <c:v>9.6971725281172899E-2</c:v>
                </c:pt>
                <c:pt idx="9538" formatCode="General">
                  <c:v>9.8501745399794199E-2</c:v>
                </c:pt>
                <c:pt idx="9539" formatCode="General">
                  <c:v>9.9701109839317806E-2</c:v>
                </c:pt>
                <c:pt idx="9540" formatCode="General">
                  <c:v>0.101543239786167</c:v>
                </c:pt>
                <c:pt idx="9541" formatCode="General">
                  <c:v>0.10308705181117001</c:v>
                </c:pt>
                <c:pt idx="9542" formatCode="General">
                  <c:v>0.102695757994543</c:v>
                </c:pt>
                <c:pt idx="9543" formatCode="General">
                  <c:v>0.100285946390247</c:v>
                </c:pt>
                <c:pt idx="9544" formatCode="General">
                  <c:v>9.5981832769138506E-2</c:v>
                </c:pt>
                <c:pt idx="9545" formatCode="General">
                  <c:v>9.0131362049764602E-2</c:v>
                </c:pt>
                <c:pt idx="9546" formatCode="General">
                  <c:v>8.3519667942603695E-2</c:v>
                </c:pt>
                <c:pt idx="9547" formatCode="General">
                  <c:v>7.6505637271279403E-2</c:v>
                </c:pt>
                <c:pt idx="9548" formatCode="General">
                  <c:v>6.8955774539463194E-2</c:v>
                </c:pt>
                <c:pt idx="9549" formatCode="General">
                  <c:v>6.1537589451260102E-2</c:v>
                </c:pt>
                <c:pt idx="9550" formatCode="General">
                  <c:v>5.6121369219111303E-2</c:v>
                </c:pt>
                <c:pt idx="9551" formatCode="General">
                  <c:v>5.2964937390229998E-2</c:v>
                </c:pt>
                <c:pt idx="9552" formatCode="General">
                  <c:v>5.1571678947170303E-2</c:v>
                </c:pt>
                <c:pt idx="9553" formatCode="General">
                  <c:v>5.2950911747693903E-2</c:v>
                </c:pt>
                <c:pt idx="9554" formatCode="General">
                  <c:v>5.7678069068894E-2</c:v>
                </c:pt>
                <c:pt idx="9555" formatCode="General">
                  <c:v>6.5287623988898702E-2</c:v>
                </c:pt>
                <c:pt idx="9556" formatCode="General">
                  <c:v>7.4107209851115893E-2</c:v>
                </c:pt>
                <c:pt idx="9557" formatCode="General">
                  <c:v>8.2853665335669999E-2</c:v>
                </c:pt>
                <c:pt idx="9558" formatCode="General">
                  <c:v>9.2456489238458797E-2</c:v>
                </c:pt>
                <c:pt idx="9559" formatCode="General">
                  <c:v>0.1033140047764</c:v>
                </c:pt>
                <c:pt idx="9560" formatCode="General">
                  <c:v>0.11441167862248799</c:v>
                </c:pt>
                <c:pt idx="9561" formatCode="General">
                  <c:v>0.125791782674324</c:v>
                </c:pt>
                <c:pt idx="9562" formatCode="General">
                  <c:v>0.13700996085349201</c:v>
                </c:pt>
                <c:pt idx="9563" formatCode="General">
                  <c:v>0.146287607048527</c:v>
                </c:pt>
                <c:pt idx="9564" formatCode="General">
                  <c:v>0.15279021636560899</c:v>
                </c:pt>
                <c:pt idx="9565" formatCode="General">
                  <c:v>0.15662742245661301</c:v>
                </c:pt>
                <c:pt idx="9566" formatCode="General">
                  <c:v>0.158234774554909</c:v>
                </c:pt>
                <c:pt idx="9567" formatCode="General">
                  <c:v>0.15795141895048201</c:v>
                </c:pt>
                <c:pt idx="9568" formatCode="General">
                  <c:v>0.15710041494876401</c:v>
                </c:pt>
                <c:pt idx="9569" formatCode="General">
                  <c:v>0.15710945251065001</c:v>
                </c:pt>
                <c:pt idx="9570" formatCode="General">
                  <c:v>0.15678003919973901</c:v>
                </c:pt>
                <c:pt idx="9571" formatCode="General">
                  <c:v>0.15481855037103701</c:v>
                </c:pt>
                <c:pt idx="9572" formatCode="General">
                  <c:v>0.152631478245704</c:v>
                </c:pt>
                <c:pt idx="9573" formatCode="General">
                  <c:v>0.15198625964381601</c:v>
                </c:pt>
                <c:pt idx="9574" formatCode="General">
                  <c:v>0.15271053944379701</c:v>
                </c:pt>
                <c:pt idx="9575" formatCode="General">
                  <c:v>0.153705651205293</c:v>
                </c:pt>
                <c:pt idx="9576" formatCode="General">
                  <c:v>0.154482526779323</c:v>
                </c:pt>
                <c:pt idx="9577" formatCode="General">
                  <c:v>0.154939825378477</c:v>
                </c:pt>
                <c:pt idx="9578" formatCode="General">
                  <c:v>0.15501687818478399</c:v>
                </c:pt>
                <c:pt idx="9579" formatCode="General">
                  <c:v>0.15441512736968499</c:v>
                </c:pt>
                <c:pt idx="9580" formatCode="General">
                  <c:v>0.152121113104672</c:v>
                </c:pt>
                <c:pt idx="9581" formatCode="General">
                  <c:v>0.14751322142420201</c:v>
                </c:pt>
                <c:pt idx="9582" formatCode="General">
                  <c:v>0.141020802609332</c:v>
                </c:pt>
                <c:pt idx="9583" formatCode="General">
                  <c:v>0.13322244401085701</c:v>
                </c:pt>
                <c:pt idx="9584" formatCode="General">
                  <c:v>0.12496762207168299</c:v>
                </c:pt>
                <c:pt idx="9585" formatCode="General">
                  <c:v>0.11685333482056801</c:v>
                </c:pt>
                <c:pt idx="9586" formatCode="General">
                  <c:v>0.109688572932727</c:v>
                </c:pt>
                <c:pt idx="9587" formatCode="General">
                  <c:v>0.10416643419221799</c:v>
                </c:pt>
                <c:pt idx="9588" formatCode="General">
                  <c:v>0.100539888459852</c:v>
                </c:pt>
                <c:pt idx="9589" formatCode="General">
                  <c:v>9.8714927159212901E-2</c:v>
                </c:pt>
                <c:pt idx="9590" formatCode="General">
                  <c:v>9.7950650626687299E-2</c:v>
                </c:pt>
                <c:pt idx="9591" formatCode="General">
                  <c:v>9.71266790477779E-2</c:v>
                </c:pt>
                <c:pt idx="9592" formatCode="General">
                  <c:v>9.6225571818201697E-2</c:v>
                </c:pt>
                <c:pt idx="9593" formatCode="General">
                  <c:v>9.6886016889207893E-2</c:v>
                </c:pt>
                <c:pt idx="9594" formatCode="General">
                  <c:v>9.8672380829667894E-2</c:v>
                </c:pt>
                <c:pt idx="9595" formatCode="General">
                  <c:v>9.9811886356635293E-2</c:v>
                </c:pt>
                <c:pt idx="9596" formatCode="General">
                  <c:v>0.10041565150194701</c:v>
                </c:pt>
                <c:pt idx="9597" formatCode="General">
                  <c:v>0.100713256504068</c:v>
                </c:pt>
                <c:pt idx="9598" formatCode="General">
                  <c:v>9.9971985123633797E-2</c:v>
                </c:pt>
                <c:pt idx="9599" formatCode="General">
                  <c:v>9.8216357926951894E-2</c:v>
                </c:pt>
                <c:pt idx="9600" formatCode="General">
                  <c:v>9.5739647163519098E-2</c:v>
                </c:pt>
                <c:pt idx="9601" formatCode="General">
                  <c:v>9.1739446869901597E-2</c:v>
                </c:pt>
                <c:pt idx="9602" formatCode="General">
                  <c:v>8.5553338392154704E-2</c:v>
                </c:pt>
                <c:pt idx="9603" formatCode="General">
                  <c:v>7.8058605627873701E-2</c:v>
                </c:pt>
                <c:pt idx="9604" formatCode="General">
                  <c:v>6.9908046689345804E-2</c:v>
                </c:pt>
                <c:pt idx="9605" formatCode="General">
                  <c:v>6.1172121318763199E-2</c:v>
                </c:pt>
                <c:pt idx="9606" formatCode="General">
                  <c:v>5.2170230023303399E-2</c:v>
                </c:pt>
                <c:pt idx="9607" formatCode="General">
                  <c:v>4.3697303542966699E-2</c:v>
                </c:pt>
                <c:pt idx="9608" formatCode="General">
                  <c:v>3.7084944497024597E-2</c:v>
                </c:pt>
                <c:pt idx="9609" formatCode="General">
                  <c:v>3.3497358550284601E-2</c:v>
                </c:pt>
                <c:pt idx="9610" formatCode="General">
                  <c:v>3.3239894574000201E-2</c:v>
                </c:pt>
                <c:pt idx="9611" formatCode="General">
                  <c:v>3.5586779547328001E-2</c:v>
                </c:pt>
                <c:pt idx="9612" formatCode="General">
                  <c:v>3.99837747024493E-2</c:v>
                </c:pt>
                <c:pt idx="9613" formatCode="General">
                  <c:v>4.6636745486779201E-2</c:v>
                </c:pt>
                <c:pt idx="9614" formatCode="General">
                  <c:v>5.4955551112790303E-2</c:v>
                </c:pt>
                <c:pt idx="9615" formatCode="General">
                  <c:v>6.3841908588547699E-2</c:v>
                </c:pt>
                <c:pt idx="9616" formatCode="General">
                  <c:v>7.3501854665305594E-2</c:v>
                </c:pt>
                <c:pt idx="9617" formatCode="General">
                  <c:v>8.4208055013081401E-2</c:v>
                </c:pt>
                <c:pt idx="9618" formatCode="General">
                  <c:v>9.5658198693914301E-2</c:v>
                </c:pt>
                <c:pt idx="9619" formatCode="General">
                  <c:v>0.107063505821562</c:v>
                </c:pt>
                <c:pt idx="9620" formatCode="General">
                  <c:v>0.116641465589232</c:v>
                </c:pt>
                <c:pt idx="9621" formatCode="General">
                  <c:v>0.123113462973108</c:v>
                </c:pt>
                <c:pt idx="9622" formatCode="General">
                  <c:v>0.126786398398364</c:v>
                </c:pt>
                <c:pt idx="9623" formatCode="General">
                  <c:v>0.128043599157246</c:v>
                </c:pt>
                <c:pt idx="9624" formatCode="General">
                  <c:v>0.127067693908962</c:v>
                </c:pt>
                <c:pt idx="9625" formatCode="General">
                  <c:v>0.12444716734368901</c:v>
                </c:pt>
                <c:pt idx="9626" formatCode="General">
                  <c:v>0.12040483816785</c:v>
                </c:pt>
                <c:pt idx="9627" formatCode="General">
                  <c:v>0.11502454214155</c:v>
                </c:pt>
                <c:pt idx="9628" formatCode="General">
                  <c:v>0.10879484004526201</c:v>
                </c:pt>
                <c:pt idx="9629" formatCode="General">
                  <c:v>0.101445614598226</c:v>
                </c:pt>
                <c:pt idx="9630" formatCode="General">
                  <c:v>9.2669487956331703E-2</c:v>
                </c:pt>
                <c:pt idx="9631" formatCode="General">
                  <c:v>8.2672290332536799E-2</c:v>
                </c:pt>
                <c:pt idx="9632" formatCode="General">
                  <c:v>7.1811218189287401E-2</c:v>
                </c:pt>
                <c:pt idx="9633" formatCode="General">
                  <c:v>6.0710624124374502E-2</c:v>
                </c:pt>
                <c:pt idx="9634" formatCode="General">
                  <c:v>5.0401905812759197E-2</c:v>
                </c:pt>
                <c:pt idx="9635" formatCode="General">
                  <c:v>4.18617087804787E-2</c:v>
                </c:pt>
                <c:pt idx="9636" formatCode="General">
                  <c:v>3.45684041806767E-2</c:v>
                </c:pt>
                <c:pt idx="9637" formatCode="General">
                  <c:v>2.76554575365697E-2</c:v>
                </c:pt>
                <c:pt idx="9638" formatCode="General">
                  <c:v>2.1178976868455501E-2</c:v>
                </c:pt>
                <c:pt idx="9639" formatCode="General">
                  <c:v>1.5719729502352502E-2</c:v>
                </c:pt>
                <c:pt idx="9640" formatCode="General">
                  <c:v>1.12524950344119E-2</c:v>
                </c:pt>
                <c:pt idx="9641" formatCode="General">
                  <c:v>8.11462806088235E-3</c:v>
                </c:pt>
                <c:pt idx="9642" formatCode="General">
                  <c:v>7.68496707577313E-3</c:v>
                </c:pt>
                <c:pt idx="9643" formatCode="General">
                  <c:v>9.4630765564318008E-3</c:v>
                </c:pt>
                <c:pt idx="9644" formatCode="General">
                  <c:v>1.1852762791077999E-2</c:v>
                </c:pt>
                <c:pt idx="9645" formatCode="General">
                  <c:v>1.52474427647837E-2</c:v>
                </c:pt>
                <c:pt idx="9646" formatCode="General">
                  <c:v>2.0647107502783001E-2</c:v>
                </c:pt>
                <c:pt idx="9647" formatCode="General">
                  <c:v>2.8379951220892E-2</c:v>
                </c:pt>
                <c:pt idx="9648" formatCode="General">
                  <c:v>3.9001927883826497E-2</c:v>
                </c:pt>
                <c:pt idx="9649" formatCode="General">
                  <c:v>5.1591069131456599E-2</c:v>
                </c:pt>
                <c:pt idx="9650" formatCode="General">
                  <c:v>6.4300320023646496E-2</c:v>
                </c:pt>
                <c:pt idx="9651" formatCode="General">
                  <c:v>7.6338331899059003E-2</c:v>
                </c:pt>
                <c:pt idx="9652" formatCode="General">
                  <c:v>8.7072510345559698E-2</c:v>
                </c:pt>
                <c:pt idx="9653" formatCode="General">
                  <c:v>9.7059432420958699E-2</c:v>
                </c:pt>
                <c:pt idx="9654" formatCode="General">
                  <c:v>0.106798714324748</c:v>
                </c:pt>
                <c:pt idx="9655" formatCode="General">
                  <c:v>0.11548445111792099</c:v>
                </c:pt>
                <c:pt idx="9656" formatCode="General">
                  <c:v>0.122805903713455</c:v>
                </c:pt>
                <c:pt idx="9657" formatCode="General">
                  <c:v>0.12899744959022699</c:v>
                </c:pt>
                <c:pt idx="9658" formatCode="General">
                  <c:v>0.13419128789214299</c:v>
                </c:pt>
                <c:pt idx="9659" formatCode="General">
                  <c:v>0.13799151704523899</c:v>
                </c:pt>
                <c:pt idx="9660" formatCode="General">
                  <c:v>0.13966368099026499</c:v>
                </c:pt>
                <c:pt idx="9661" formatCode="General">
                  <c:v>0.13903293001476399</c:v>
                </c:pt>
                <c:pt idx="9662" formatCode="General">
                  <c:v>0.13609305058743401</c:v>
                </c:pt>
                <c:pt idx="9663" formatCode="General">
                  <c:v>0.13069601019796501</c:v>
                </c:pt>
                <c:pt idx="9664" formatCode="General">
                  <c:v>0.123923826050997</c:v>
                </c:pt>
                <c:pt idx="9665" formatCode="General">
                  <c:v>0.117008706051676</c:v>
                </c:pt>
                <c:pt idx="9666" formatCode="General">
                  <c:v>0.110238716443256</c:v>
                </c:pt>
                <c:pt idx="9667" formatCode="General">
                  <c:v>0.103171531001852</c:v>
                </c:pt>
                <c:pt idx="9668" formatCode="General">
                  <c:v>9.5670163474663394E-2</c:v>
                </c:pt>
                <c:pt idx="9669" formatCode="General">
                  <c:v>8.8160794508236606E-2</c:v>
                </c:pt>
                <c:pt idx="9670" formatCode="General">
                  <c:v>8.1756890723325495E-2</c:v>
                </c:pt>
                <c:pt idx="9671" formatCode="General">
                  <c:v>7.6494299756277598E-2</c:v>
                </c:pt>
                <c:pt idx="9672" formatCode="General">
                  <c:v>7.1707128989664803E-2</c:v>
                </c:pt>
                <c:pt idx="9673" formatCode="General">
                  <c:v>6.7782364566001604E-2</c:v>
                </c:pt>
                <c:pt idx="9674" formatCode="General">
                  <c:v>6.3941859506548696E-2</c:v>
                </c:pt>
                <c:pt idx="9675" formatCode="General">
                  <c:v>5.8932713244431702E-2</c:v>
                </c:pt>
                <c:pt idx="9676" formatCode="General">
                  <c:v>5.2945523157712601E-2</c:v>
                </c:pt>
                <c:pt idx="9677" formatCode="General">
                  <c:v>4.68483206695125E-2</c:v>
                </c:pt>
                <c:pt idx="9678" formatCode="General">
                  <c:v>4.1220439170850401E-2</c:v>
                </c:pt>
                <c:pt idx="9679" formatCode="General">
                  <c:v>3.6960115575993997E-2</c:v>
                </c:pt>
                <c:pt idx="9680" formatCode="General">
                  <c:v>3.4676160758307803E-2</c:v>
                </c:pt>
                <c:pt idx="9681" formatCode="General">
                  <c:v>3.4080211207524698E-2</c:v>
                </c:pt>
                <c:pt idx="9682" formatCode="General">
                  <c:v>3.44601994308339E-2</c:v>
                </c:pt>
                <c:pt idx="9683" formatCode="General">
                  <c:v>3.5114892314012998E-2</c:v>
                </c:pt>
                <c:pt idx="9684" formatCode="General">
                  <c:v>3.5442782170200297E-2</c:v>
                </c:pt>
                <c:pt idx="9685" formatCode="General">
                  <c:v>3.5842079850340401E-2</c:v>
                </c:pt>
                <c:pt idx="9686" formatCode="General">
                  <c:v>3.7389630668532299E-2</c:v>
                </c:pt>
                <c:pt idx="9687" formatCode="General">
                  <c:v>4.1036943918653597E-2</c:v>
                </c:pt>
                <c:pt idx="9688" formatCode="General">
                  <c:v>4.7012514240886302E-2</c:v>
                </c:pt>
                <c:pt idx="9689" formatCode="General">
                  <c:v>5.4403449324217402E-2</c:v>
                </c:pt>
                <c:pt idx="9690" formatCode="General">
                  <c:v>6.1987474660841903E-2</c:v>
                </c:pt>
                <c:pt idx="9691" formatCode="General">
                  <c:v>6.87515945784309E-2</c:v>
                </c:pt>
                <c:pt idx="9692" formatCode="General">
                  <c:v>7.4225486041318095E-2</c:v>
                </c:pt>
                <c:pt idx="9693" formatCode="General">
                  <c:v>7.8197437279554693E-2</c:v>
                </c:pt>
                <c:pt idx="9694" formatCode="General">
                  <c:v>8.0624791441288104E-2</c:v>
                </c:pt>
                <c:pt idx="9695" formatCode="General">
                  <c:v>8.1187281538615902E-2</c:v>
                </c:pt>
                <c:pt idx="9696" formatCode="General">
                  <c:v>7.7989516585790494E-2</c:v>
                </c:pt>
                <c:pt idx="9697" formatCode="General">
                  <c:v>6.8846958562416696E-2</c:v>
                </c:pt>
                <c:pt idx="9698" formatCode="General">
                  <c:v>5.3347543014094501E-2</c:v>
                </c:pt>
                <c:pt idx="9699" formatCode="General">
                  <c:v>3.3166326389819097E-2</c:v>
                </c:pt>
                <c:pt idx="9700" formatCode="General">
                  <c:v>1.03186745424207E-2</c:v>
                </c:pt>
                <c:pt idx="9701" formatCode="General">
                  <c:v>-1.41407613374797E-2</c:v>
                </c:pt>
                <c:pt idx="9702" formatCode="General">
                  <c:v>-3.9486243197318603E-2</c:v>
                </c:pt>
                <c:pt idx="9703" formatCode="General">
                  <c:v>-6.4365671903814606E-2</c:v>
                </c:pt>
                <c:pt idx="9704" formatCode="General">
                  <c:v>-8.7703498258314597E-2</c:v>
                </c:pt>
                <c:pt idx="9705" formatCode="General">
                  <c:v>-0.109996051405851</c:v>
                </c:pt>
                <c:pt idx="9706" formatCode="General">
                  <c:v>-0.130551156954654</c:v>
                </c:pt>
                <c:pt idx="9707" formatCode="General">
                  <c:v>-0.14808136679667699</c:v>
                </c:pt>
                <c:pt idx="9708" formatCode="General">
                  <c:v>-0.16223332403291599</c:v>
                </c:pt>
                <c:pt idx="9709" formatCode="General">
                  <c:v>-0.17275095860852199</c:v>
                </c:pt>
                <c:pt idx="9710" formatCode="General">
                  <c:v>-0.181075373614145</c:v>
                </c:pt>
                <c:pt idx="9711" formatCode="General">
                  <c:v>-0.18767699560468401</c:v>
                </c:pt>
                <c:pt idx="9712" formatCode="General">
                  <c:v>-0.191379238538291</c:v>
                </c:pt>
                <c:pt idx="9713" formatCode="General">
                  <c:v>-0.19151235647870701</c:v>
                </c:pt>
                <c:pt idx="9714" formatCode="General">
                  <c:v>-0.18877836474764201</c:v>
                </c:pt>
                <c:pt idx="9715" formatCode="General">
                  <c:v>-0.18370133191127</c:v>
                </c:pt>
                <c:pt idx="9716" formatCode="General">
                  <c:v>-0.176572731051788</c:v>
                </c:pt>
                <c:pt idx="9717" formatCode="General">
                  <c:v>-0.16845352324559501</c:v>
                </c:pt>
                <c:pt idx="9718" formatCode="General">
                  <c:v>-0.159233798635074</c:v>
                </c:pt>
                <c:pt idx="9719" formatCode="General">
                  <c:v>-0.14842686370752201</c:v>
                </c:pt>
                <c:pt idx="9720" formatCode="General">
                  <c:v>-0.13631218791033101</c:v>
                </c:pt>
                <c:pt idx="9721" formatCode="General">
                  <c:v>-0.123806142722912</c:v>
                </c:pt>
                <c:pt idx="9722" formatCode="General">
                  <c:v>-0.112321171100687</c:v>
                </c:pt>
                <c:pt idx="9723" formatCode="General">
                  <c:v>-0.102278240927832</c:v>
                </c:pt>
                <c:pt idx="9724" formatCode="General">
                  <c:v>-9.3964171288790893E-2</c:v>
                </c:pt>
                <c:pt idx="9725" formatCode="General">
                  <c:v>-8.8868462954481003E-2</c:v>
                </c:pt>
                <c:pt idx="9726" formatCode="General">
                  <c:v>-8.7255531356606394E-2</c:v>
                </c:pt>
                <c:pt idx="9727" formatCode="General">
                  <c:v>-8.9001111650881107E-2</c:v>
                </c:pt>
                <c:pt idx="9728" formatCode="General">
                  <c:v>-9.3916602016886494E-2</c:v>
                </c:pt>
                <c:pt idx="9729" formatCode="General">
                  <c:v>-0.101575235900787</c:v>
                </c:pt>
                <c:pt idx="9730" formatCode="General">
                  <c:v>-0.11115650382467999</c:v>
                </c:pt>
                <c:pt idx="9731" formatCode="General">
                  <c:v>-0.12165138304454701</c:v>
                </c:pt>
                <c:pt idx="9732" formatCode="General">
                  <c:v>-0.132995821699673</c:v>
                </c:pt>
                <c:pt idx="9733" formatCode="General">
                  <c:v>-0.14501802555865101</c:v>
                </c:pt>
                <c:pt idx="9734" formatCode="General">
                  <c:v>-0.15744326458195601</c:v>
                </c:pt>
                <c:pt idx="9735" formatCode="General">
                  <c:v>-0.170584471275254</c:v>
                </c:pt>
                <c:pt idx="9736" formatCode="General">
                  <c:v>-0.18484989503964699</c:v>
                </c:pt>
                <c:pt idx="9737" formatCode="General">
                  <c:v>-0.199330189642452</c:v>
                </c:pt>
                <c:pt idx="9738" formatCode="General">
                  <c:v>-0.21265859504172899</c:v>
                </c:pt>
                <c:pt idx="9739" formatCode="General">
                  <c:v>-0.224580648000962</c:v>
                </c:pt>
                <c:pt idx="9740" formatCode="General">
                  <c:v>-0.23544458180034999</c:v>
                </c:pt>
                <c:pt idx="9741" formatCode="General">
                  <c:v>-0.24537749901007699</c:v>
                </c:pt>
                <c:pt idx="9742" formatCode="General">
                  <c:v>-0.25439434962959101</c:v>
                </c:pt>
                <c:pt idx="9743" formatCode="General">
                  <c:v>-0.26188288114537001</c:v>
                </c:pt>
                <c:pt idx="9744" formatCode="General">
                  <c:v>-0.26718619113553499</c:v>
                </c:pt>
                <c:pt idx="9745" formatCode="General">
                  <c:v>-0.27000519290385899</c:v>
                </c:pt>
                <c:pt idx="9746" formatCode="General">
                  <c:v>-0.27076426736442799</c:v>
                </c:pt>
                <c:pt idx="9747" formatCode="General">
                  <c:v>-0.270179456533016</c:v>
                </c:pt>
                <c:pt idx="9748" formatCode="General">
                  <c:v>-0.26840488660421702</c:v>
                </c:pt>
                <c:pt idx="9749" formatCode="General">
                  <c:v>-0.26543347819754498</c:v>
                </c:pt>
                <c:pt idx="9750" formatCode="General">
                  <c:v>-0.26079870764653401</c:v>
                </c:pt>
                <c:pt idx="9751" formatCode="General">
                  <c:v>-0.25518884686183801</c:v>
                </c:pt>
                <c:pt idx="9752" formatCode="General">
                  <c:v>-0.25067707695705399</c:v>
                </c:pt>
                <c:pt idx="9753" formatCode="General">
                  <c:v>-0.247840678975975</c:v>
                </c:pt>
                <c:pt idx="9754" formatCode="General">
                  <c:v>-0.246557511722404</c:v>
                </c:pt>
                <c:pt idx="9755" formatCode="General">
                  <c:v>-0.24685023445854201</c:v>
                </c:pt>
                <c:pt idx="9756" formatCode="General">
                  <c:v>-0.24859558471948501</c:v>
                </c:pt>
                <c:pt idx="9757" formatCode="General">
                  <c:v>-0.25182565218464498</c:v>
                </c:pt>
                <c:pt idx="9758" formatCode="General">
                  <c:v>-0.25595112878871201</c:v>
                </c:pt>
                <c:pt idx="9759" formatCode="General">
                  <c:v>-0.259774254252364</c:v>
                </c:pt>
                <c:pt idx="9760" formatCode="General">
                  <c:v>-0.262471722182199</c:v>
                </c:pt>
                <c:pt idx="9761" formatCode="General">
                  <c:v>-0.26485530439664901</c:v>
                </c:pt>
                <c:pt idx="9762" formatCode="General">
                  <c:v>-0.26712224989321898</c:v>
                </c:pt>
                <c:pt idx="9763" formatCode="General">
                  <c:v>-0.26921009469753499</c:v>
                </c:pt>
                <c:pt idx="9764" formatCode="General">
                  <c:v>-0.27185731706403599</c:v>
                </c:pt>
                <c:pt idx="9765" formatCode="General">
                  <c:v>-0.27468735599432198</c:v>
                </c:pt>
                <c:pt idx="9766" formatCode="General">
                  <c:v>-0.27776895167634902</c:v>
                </c:pt>
                <c:pt idx="9767" formatCode="General">
                  <c:v>-0.281633710694629</c:v>
                </c:pt>
                <c:pt idx="9768" formatCode="General">
                  <c:v>-0.28562508451326102</c:v>
                </c:pt>
                <c:pt idx="9769" formatCode="General">
                  <c:v>-0.28848301072383797</c:v>
                </c:pt>
                <c:pt idx="9770" formatCode="General">
                  <c:v>-0.28988177832351403</c:v>
                </c:pt>
                <c:pt idx="9771" formatCode="General">
                  <c:v>-0.29033439842193598</c:v>
                </c:pt>
                <c:pt idx="9772" formatCode="General">
                  <c:v>-0.29001567954909502</c:v>
                </c:pt>
                <c:pt idx="9773" formatCode="General">
                  <c:v>-0.28915462385358998</c:v>
                </c:pt>
                <c:pt idx="9774" formatCode="General">
                  <c:v>-0.28919353455029101</c:v>
                </c:pt>
                <c:pt idx="9775" formatCode="General">
                  <c:v>-0.29153695030779297</c:v>
                </c:pt>
                <c:pt idx="9776" formatCode="General">
                  <c:v>-0.29617347854627102</c:v>
                </c:pt>
                <c:pt idx="9777" formatCode="General">
                  <c:v>-0.30235700378835001</c:v>
                </c:pt>
                <c:pt idx="9778" formatCode="General">
                  <c:v>-0.308526687454311</c:v>
                </c:pt>
                <c:pt idx="9779" formatCode="General">
                  <c:v>-0.312627064979354</c:v>
                </c:pt>
                <c:pt idx="9780" formatCode="General">
                  <c:v>-0.31389084225338698</c:v>
                </c:pt>
                <c:pt idx="9781" formatCode="General">
                  <c:v>-0.31350926283695102</c:v>
                </c:pt>
                <c:pt idx="9782" formatCode="General">
                  <c:v>-0.31189036961311001</c:v>
                </c:pt>
                <c:pt idx="9783" formatCode="General">
                  <c:v>-0.309590937550412</c:v>
                </c:pt>
                <c:pt idx="9784" formatCode="General">
                  <c:v>-0.30773856562602597</c:v>
                </c:pt>
                <c:pt idx="9785" formatCode="General">
                  <c:v>-0.30633547583575599</c:v>
                </c:pt>
                <c:pt idx="9786" formatCode="General">
                  <c:v>-0.30462560688038698</c:v>
                </c:pt>
                <c:pt idx="9787" formatCode="General">
                  <c:v>-0.30132445691472298</c:v>
                </c:pt>
                <c:pt idx="9788" formatCode="General">
                  <c:v>-0.29540505396178401</c:v>
                </c:pt>
                <c:pt idx="9789" formatCode="General">
                  <c:v>-0.28663798464510198</c:v>
                </c:pt>
                <c:pt idx="9790" formatCode="General">
                  <c:v>-0.27607304133399801</c:v>
                </c:pt>
                <c:pt idx="9791" formatCode="General">
                  <c:v>-0.26431186015826502</c:v>
                </c:pt>
                <c:pt idx="9792" formatCode="General">
                  <c:v>-0.25153331210264102</c:v>
                </c:pt>
                <c:pt idx="9793" formatCode="General">
                  <c:v>-0.23818840415856499</c:v>
                </c:pt>
                <c:pt idx="9794" formatCode="General">
                  <c:v>-0.22499953947295501</c:v>
                </c:pt>
                <c:pt idx="9795" formatCode="General">
                  <c:v>-0.212720576102361</c:v>
                </c:pt>
                <c:pt idx="9796" formatCode="General">
                  <c:v>-0.20023745727556699</c:v>
                </c:pt>
                <c:pt idx="9797" formatCode="General">
                  <c:v>-0.186233421051444</c:v>
                </c:pt>
                <c:pt idx="9798" formatCode="General">
                  <c:v>-0.171730060220809</c:v>
                </c:pt>
                <c:pt idx="9799" formatCode="General">
                  <c:v>-0.158346673043436</c:v>
                </c:pt>
                <c:pt idx="9800" formatCode="General">
                  <c:v>-0.14653879939654599</c:v>
                </c:pt>
                <c:pt idx="9801" formatCode="General">
                  <c:v>-0.13656137307267499</c:v>
                </c:pt>
                <c:pt idx="9802" formatCode="General">
                  <c:v>-0.12893069885934999</c:v>
                </c:pt>
                <c:pt idx="9803" formatCode="General">
                  <c:v>-0.123436809856171</c:v>
                </c:pt>
                <c:pt idx="9804" formatCode="General">
                  <c:v>-0.11919105859017801</c:v>
                </c:pt>
                <c:pt idx="9805" formatCode="General">
                  <c:v>-0.114694943145044</c:v>
                </c:pt>
                <c:pt idx="9806" formatCode="General">
                  <c:v>-0.11005063675540799</c:v>
                </c:pt>
                <c:pt idx="9807" formatCode="General">
                  <c:v>-0.10653954078821901</c:v>
                </c:pt>
                <c:pt idx="9808" formatCode="General">
                  <c:v>-0.10497062214006</c:v>
                </c:pt>
                <c:pt idx="9809" formatCode="General">
                  <c:v>-0.10618183279742301</c:v>
                </c:pt>
                <c:pt idx="9810" formatCode="General">
                  <c:v>-0.109482118719563</c:v>
                </c:pt>
                <c:pt idx="9811" formatCode="General">
                  <c:v>-0.11376021831470499</c:v>
                </c:pt>
                <c:pt idx="9812" formatCode="General">
                  <c:v>-0.118635406651489</c:v>
                </c:pt>
                <c:pt idx="9813" formatCode="General">
                  <c:v>-0.123854282352065</c:v>
                </c:pt>
                <c:pt idx="9814" formatCode="General">
                  <c:v>-0.12870094482153199</c:v>
                </c:pt>
                <c:pt idx="9815" formatCode="General">
                  <c:v>-0.13272988665527899</c:v>
                </c:pt>
                <c:pt idx="9816" formatCode="General">
                  <c:v>-0.13548296280869401</c:v>
                </c:pt>
                <c:pt idx="9817" formatCode="General">
                  <c:v>-0.13650379193023099</c:v>
                </c:pt>
                <c:pt idx="9818" formatCode="General">
                  <c:v>-0.135460831325209</c:v>
                </c:pt>
                <c:pt idx="9819" formatCode="General">
                  <c:v>-0.13156217035031401</c:v>
                </c:pt>
                <c:pt idx="9820" formatCode="General">
                  <c:v>-0.124861938477343</c:v>
                </c:pt>
                <c:pt idx="9821" formatCode="General">
                  <c:v>-0.116336370016493</c:v>
                </c:pt>
                <c:pt idx="9822" formatCode="General">
                  <c:v>-0.105790562857598</c:v>
                </c:pt>
                <c:pt idx="9823" formatCode="General">
                  <c:v>-9.3282360989094606E-2</c:v>
                </c:pt>
                <c:pt idx="9824" formatCode="General">
                  <c:v>-8.0329818100180805E-2</c:v>
                </c:pt>
                <c:pt idx="9825" formatCode="General">
                  <c:v>-6.7270689584160201E-2</c:v>
                </c:pt>
                <c:pt idx="9826" formatCode="General">
                  <c:v>-5.3364770811668703E-2</c:v>
                </c:pt>
                <c:pt idx="9827" formatCode="General">
                  <c:v>-3.83712088339975E-2</c:v>
                </c:pt>
                <c:pt idx="9828" formatCode="General">
                  <c:v>-2.2516177527951601E-2</c:v>
                </c:pt>
                <c:pt idx="9829" formatCode="General">
                  <c:v>-5.7609550194714998E-3</c:v>
                </c:pt>
                <c:pt idx="9830" formatCode="General">
                  <c:v>1.0631330235629E-2</c:v>
                </c:pt>
                <c:pt idx="9831" formatCode="General">
                  <c:v>2.4821760094791201E-2</c:v>
                </c:pt>
                <c:pt idx="9832" formatCode="General">
                  <c:v>3.6213760306532797E-2</c:v>
                </c:pt>
                <c:pt idx="9833" formatCode="General">
                  <c:v>4.5003128927958297E-2</c:v>
                </c:pt>
                <c:pt idx="9834" formatCode="General">
                  <c:v>5.0379218195323802E-2</c:v>
                </c:pt>
                <c:pt idx="9835" formatCode="General">
                  <c:v>5.1933598695140103E-2</c:v>
                </c:pt>
                <c:pt idx="9836" formatCode="General">
                  <c:v>5.0374084021572098E-2</c:v>
                </c:pt>
                <c:pt idx="9837" formatCode="General">
                  <c:v>4.6389825576580598E-2</c:v>
                </c:pt>
                <c:pt idx="9838" formatCode="General">
                  <c:v>4.0848671889582001E-2</c:v>
                </c:pt>
                <c:pt idx="9839" formatCode="General">
                  <c:v>3.4422671910692301E-2</c:v>
                </c:pt>
                <c:pt idx="9840" formatCode="General">
                  <c:v>2.77258839524069E-2</c:v>
                </c:pt>
                <c:pt idx="9841" formatCode="General">
                  <c:v>2.1146184158369E-2</c:v>
                </c:pt>
                <c:pt idx="9842" formatCode="General">
                  <c:v>1.51337969598311E-2</c:v>
                </c:pt>
                <c:pt idx="9843" formatCode="General">
                  <c:v>1.02811136938035E-2</c:v>
                </c:pt>
                <c:pt idx="9844" formatCode="General">
                  <c:v>7.2662984241286402E-3</c:v>
                </c:pt>
                <c:pt idx="9845" formatCode="General">
                  <c:v>6.2316215998694099E-3</c:v>
                </c:pt>
                <c:pt idx="9846" formatCode="General">
                  <c:v>6.1853735080864697E-3</c:v>
                </c:pt>
                <c:pt idx="9847" formatCode="General">
                  <c:v>6.62508614219474E-3</c:v>
                </c:pt>
                <c:pt idx="9848" formatCode="General">
                  <c:v>8.6973976038879908E-3</c:v>
                </c:pt>
                <c:pt idx="9849" formatCode="General">
                  <c:v>1.4017465136748701E-2</c:v>
                </c:pt>
                <c:pt idx="9850" formatCode="General">
                  <c:v>2.3526077315507401E-2</c:v>
                </c:pt>
                <c:pt idx="9851" formatCode="General">
                  <c:v>3.5696507978656998E-2</c:v>
                </c:pt>
                <c:pt idx="9852" formatCode="General">
                  <c:v>4.8734759667696997E-2</c:v>
                </c:pt>
                <c:pt idx="9853" formatCode="General">
                  <c:v>6.2219670302269603E-2</c:v>
                </c:pt>
                <c:pt idx="9854" formatCode="General">
                  <c:v>7.5369299706227605E-2</c:v>
                </c:pt>
                <c:pt idx="9855" formatCode="General">
                  <c:v>8.7300071049023098E-2</c:v>
                </c:pt>
                <c:pt idx="9856" formatCode="General">
                  <c:v>9.6936989130155901E-2</c:v>
                </c:pt>
                <c:pt idx="9857" formatCode="General">
                  <c:v>0.103513970269005</c:v>
                </c:pt>
                <c:pt idx="9858" formatCode="General">
                  <c:v>0.107605051458267</c:v>
                </c:pt>
                <c:pt idx="9859" formatCode="General">
                  <c:v>0.110273665593224</c:v>
                </c:pt>
                <c:pt idx="9860" formatCode="General">
                  <c:v>0.113306764372383</c:v>
                </c:pt>
                <c:pt idx="9861" formatCode="General">
                  <c:v>0.117462749804536</c:v>
                </c:pt>
                <c:pt idx="9862" formatCode="General">
                  <c:v>0.12178154746248</c:v>
                </c:pt>
                <c:pt idx="9863" formatCode="General">
                  <c:v>0.12604996828196599</c:v>
                </c:pt>
                <c:pt idx="9864" formatCode="General">
                  <c:v>0.12982810308440201</c:v>
                </c:pt>
                <c:pt idx="9865" formatCode="General">
                  <c:v>0.132543065893927</c:v>
                </c:pt>
                <c:pt idx="9866" formatCode="General">
                  <c:v>0.13339466092133601</c:v>
                </c:pt>
                <c:pt idx="9867" formatCode="General">
                  <c:v>0.13233057191538999</c:v>
                </c:pt>
                <c:pt idx="9868" formatCode="General">
                  <c:v>0.13059070000456799</c:v>
                </c:pt>
                <c:pt idx="9869" formatCode="General">
                  <c:v>0.12847275488590501</c:v>
                </c:pt>
                <c:pt idx="9870" formatCode="General">
                  <c:v>0.125929888861157</c:v>
                </c:pt>
                <c:pt idx="9871" formatCode="General">
                  <c:v>0.12328943101554</c:v>
                </c:pt>
                <c:pt idx="9872" formatCode="General">
                  <c:v>0.121264385333226</c:v>
                </c:pt>
                <c:pt idx="9873" formatCode="General">
                  <c:v>0.1203359999212</c:v>
                </c:pt>
                <c:pt idx="9874" formatCode="General">
                  <c:v>0.120887463296017</c:v>
                </c:pt>
                <c:pt idx="9875" formatCode="General">
                  <c:v>0.122795069480476</c:v>
                </c:pt>
                <c:pt idx="9876" formatCode="General">
                  <c:v>0.125357268468481</c:v>
                </c:pt>
                <c:pt idx="9877" formatCode="General">
                  <c:v>0.12927748748301801</c:v>
                </c:pt>
                <c:pt idx="9878" formatCode="General">
                  <c:v>0.13610570748890499</c:v>
                </c:pt>
                <c:pt idx="9879" formatCode="General">
                  <c:v>0.146432152468257</c:v>
                </c:pt>
                <c:pt idx="9880" formatCode="General">
                  <c:v>0.159960021802873</c:v>
                </c:pt>
                <c:pt idx="9881" formatCode="General">
                  <c:v>0.17717605011550999</c:v>
                </c:pt>
                <c:pt idx="9882" formatCode="General">
                  <c:v>0.19782365634900401</c:v>
                </c:pt>
                <c:pt idx="9883" formatCode="General">
                  <c:v>0.22104379679651701</c:v>
                </c:pt>
                <c:pt idx="9884" formatCode="General">
                  <c:v>0.245729008212663</c:v>
                </c:pt>
                <c:pt idx="9885" formatCode="General">
                  <c:v>0.26993589784337702</c:v>
                </c:pt>
                <c:pt idx="9886" formatCode="General">
                  <c:v>0.29243703789387698</c:v>
                </c:pt>
                <c:pt idx="9887" formatCode="General">
                  <c:v>0.31271557659295901</c:v>
                </c:pt>
                <c:pt idx="9888" formatCode="General">
                  <c:v>0.33022313329782699</c:v>
                </c:pt>
                <c:pt idx="9889" formatCode="General">
                  <c:v>0.34403762825669298</c:v>
                </c:pt>
                <c:pt idx="9890" formatCode="General">
                  <c:v>0.35407544473535402</c:v>
                </c:pt>
                <c:pt idx="9891" formatCode="General">
                  <c:v>0.360332097787462</c:v>
                </c:pt>
                <c:pt idx="9892" formatCode="General">
                  <c:v>0.36225735280133098</c:v>
                </c:pt>
                <c:pt idx="9893" formatCode="General">
                  <c:v>0.35996294257084099</c:v>
                </c:pt>
                <c:pt idx="9894" formatCode="General">
                  <c:v>0.35407820796200601</c:v>
                </c:pt>
                <c:pt idx="9895" formatCode="General">
                  <c:v>0.34614835888256501</c:v>
                </c:pt>
                <c:pt idx="9896" formatCode="General">
                  <c:v>0.33792755767237898</c:v>
                </c:pt>
                <c:pt idx="9897" formatCode="General">
                  <c:v>0.33074542728109202</c:v>
                </c:pt>
                <c:pt idx="9898" formatCode="General">
                  <c:v>0.32454639409078301</c:v>
                </c:pt>
                <c:pt idx="9899" formatCode="General">
                  <c:v>0.31922847693323497</c:v>
                </c:pt>
                <c:pt idx="9900" formatCode="General">
                  <c:v>0.31542833174938001</c:v>
                </c:pt>
                <c:pt idx="9901" formatCode="General">
                  <c:v>0.31310979221643598</c:v>
                </c:pt>
                <c:pt idx="9902" formatCode="General">
                  <c:v>0.31159316478961402</c:v>
                </c:pt>
                <c:pt idx="9903" formatCode="General">
                  <c:v>0.30988163703063398</c:v>
                </c:pt>
                <c:pt idx="9904" formatCode="General">
                  <c:v>0.30778526213900398</c:v>
                </c:pt>
                <c:pt idx="9905" formatCode="General">
                  <c:v>0.305179437133065</c:v>
                </c:pt>
                <c:pt idx="9906" formatCode="General">
                  <c:v>0.301977792284225</c:v>
                </c:pt>
                <c:pt idx="9907" formatCode="General">
                  <c:v>0.29848747310430501</c:v>
                </c:pt>
                <c:pt idx="9908" formatCode="General">
                  <c:v>0.295337731660957</c:v>
                </c:pt>
                <c:pt idx="9909" formatCode="General">
                  <c:v>0.29203544590771802</c:v>
                </c:pt>
                <c:pt idx="9910" formatCode="General">
                  <c:v>0.28719908084546297</c:v>
                </c:pt>
                <c:pt idx="9911" formatCode="General">
                  <c:v>0.281351992190362</c:v>
                </c:pt>
                <c:pt idx="9912" formatCode="General">
                  <c:v>0.276846298951829</c:v>
                </c:pt>
                <c:pt idx="9913" formatCode="General">
                  <c:v>0.27485051060828197</c:v>
                </c:pt>
                <c:pt idx="9914" formatCode="General">
                  <c:v>0.27497979813753798</c:v>
                </c:pt>
                <c:pt idx="9915" formatCode="General">
                  <c:v>0.27653838059283298</c:v>
                </c:pt>
                <c:pt idx="9916" formatCode="General">
                  <c:v>0.27819494673147399</c:v>
                </c:pt>
                <c:pt idx="9917" formatCode="General">
                  <c:v>0.27937666592617399</c:v>
                </c:pt>
                <c:pt idx="9918" formatCode="General">
                  <c:v>0.28026687864431299</c:v>
                </c:pt>
                <c:pt idx="9919" formatCode="General">
                  <c:v>0.28121200047341699</c:v>
                </c:pt>
                <c:pt idx="9920" formatCode="General">
                  <c:v>0.28165648498512302</c:v>
                </c:pt>
                <c:pt idx="9921" formatCode="General">
                  <c:v>0.28072512086767099</c:v>
                </c:pt>
                <c:pt idx="9922" formatCode="General">
                  <c:v>0.27795143001682998</c:v>
                </c:pt>
                <c:pt idx="9923" formatCode="General">
                  <c:v>0.27303419209279201</c:v>
                </c:pt>
                <c:pt idx="9924" formatCode="General">
                  <c:v>0.26717589894952398</c:v>
                </c:pt>
                <c:pt idx="9925" formatCode="General">
                  <c:v>0.26147347088999601</c:v>
                </c:pt>
                <c:pt idx="9926" formatCode="General">
                  <c:v>0.25640249320199299</c:v>
                </c:pt>
                <c:pt idx="9927" formatCode="General">
                  <c:v>0.25194008649001798</c:v>
                </c:pt>
                <c:pt idx="9928" formatCode="General">
                  <c:v>0.24825003717646699</c:v>
                </c:pt>
                <c:pt idx="9929" formatCode="General">
                  <c:v>0.245295208000749</c:v>
                </c:pt>
                <c:pt idx="9930" formatCode="General">
                  <c:v>0.242088468542275</c:v>
                </c:pt>
                <c:pt idx="9931" formatCode="General">
                  <c:v>0.23883818170934301</c:v>
                </c:pt>
                <c:pt idx="9932" formatCode="General">
                  <c:v>0.235771534857348</c:v>
                </c:pt>
                <c:pt idx="9933" formatCode="General">
                  <c:v>0.232568829561935</c:v>
                </c:pt>
                <c:pt idx="9934" formatCode="General">
                  <c:v>0.22903206713868501</c:v>
                </c:pt>
                <c:pt idx="9935" formatCode="General">
                  <c:v>0.22544900391883699</c:v>
                </c:pt>
                <c:pt idx="9936" formatCode="General">
                  <c:v>0.22176576473590101</c:v>
                </c:pt>
                <c:pt idx="9937" formatCode="General">
                  <c:v>0.21776808363372799</c:v>
                </c:pt>
                <c:pt idx="9938" formatCode="General">
                  <c:v>0.21345572511554201</c:v>
                </c:pt>
                <c:pt idx="9939" formatCode="General">
                  <c:v>0.20801578256363501</c:v>
                </c:pt>
                <c:pt idx="9940" formatCode="General">
                  <c:v>0.20130393098480701</c:v>
                </c:pt>
                <c:pt idx="9941" formatCode="General">
                  <c:v>0.19411284039575699</c:v>
                </c:pt>
                <c:pt idx="9942" formatCode="General">
                  <c:v>0.18692951388235299</c:v>
                </c:pt>
                <c:pt idx="9943" formatCode="General">
                  <c:v>0.17997940007072599</c:v>
                </c:pt>
                <c:pt idx="9944" formatCode="General">
                  <c:v>0.17343920013723599</c:v>
                </c:pt>
                <c:pt idx="9945" formatCode="General">
                  <c:v>0.16754624970428</c:v>
                </c:pt>
                <c:pt idx="9946" formatCode="General">
                  <c:v>0.16135447560645599</c:v>
                </c:pt>
                <c:pt idx="9947" formatCode="General">
                  <c:v>0.15450975953194801</c:v>
                </c:pt>
                <c:pt idx="9948" formatCode="General">
                  <c:v>0.14837711592143099</c:v>
                </c:pt>
                <c:pt idx="9949" formatCode="General">
                  <c:v>0.142933466945074</c:v>
                </c:pt>
                <c:pt idx="9950" formatCode="General">
                  <c:v>0.13768123801735899</c:v>
                </c:pt>
                <c:pt idx="9951" formatCode="General">
                  <c:v>0.132629201323262</c:v>
                </c:pt>
                <c:pt idx="9952" formatCode="General">
                  <c:v>0.12786473429952699</c:v>
                </c:pt>
                <c:pt idx="9953" formatCode="General">
                  <c:v>0.12284878878603001</c:v>
                </c:pt>
                <c:pt idx="9954" formatCode="General">
                  <c:v>0.117404373226355</c:v>
                </c:pt>
                <c:pt idx="9955" formatCode="General">
                  <c:v>0.111656635368014</c:v>
                </c:pt>
                <c:pt idx="9956" formatCode="General">
                  <c:v>0.10595803365661099</c:v>
                </c:pt>
                <c:pt idx="9957" formatCode="General">
                  <c:v>0.101480828330198</c:v>
                </c:pt>
                <c:pt idx="9958" formatCode="General">
                  <c:v>9.7977620460136694E-2</c:v>
                </c:pt>
                <c:pt idx="9959" formatCode="General">
                  <c:v>9.4429745730436193E-2</c:v>
                </c:pt>
                <c:pt idx="9960" formatCode="General">
                  <c:v>9.09096727421808E-2</c:v>
                </c:pt>
                <c:pt idx="9961" formatCode="General">
                  <c:v>8.7127438870570104E-2</c:v>
                </c:pt>
                <c:pt idx="9962" formatCode="General">
                  <c:v>8.2493329674159205E-2</c:v>
                </c:pt>
                <c:pt idx="9963" formatCode="General">
                  <c:v>7.7615087828673199E-2</c:v>
                </c:pt>
                <c:pt idx="9964" formatCode="General">
                  <c:v>7.3266540648565998E-2</c:v>
                </c:pt>
                <c:pt idx="9965" formatCode="General">
                  <c:v>6.9013583883133001E-2</c:v>
                </c:pt>
                <c:pt idx="9966" formatCode="General">
                  <c:v>6.4028956651321994E-2</c:v>
                </c:pt>
                <c:pt idx="9967" formatCode="General">
                  <c:v>5.8277122344294399E-2</c:v>
                </c:pt>
                <c:pt idx="9968" formatCode="General">
                  <c:v>5.1765718329164399E-2</c:v>
                </c:pt>
                <c:pt idx="9969" formatCode="General">
                  <c:v>4.4082487327772799E-2</c:v>
                </c:pt>
                <c:pt idx="9970" formatCode="General">
                  <c:v>3.4564414510643002E-2</c:v>
                </c:pt>
                <c:pt idx="9971" formatCode="General">
                  <c:v>2.3873580628987E-2</c:v>
                </c:pt>
                <c:pt idx="9972" formatCode="General">
                  <c:v>1.3552662163156899E-2</c:v>
                </c:pt>
                <c:pt idx="9973" formatCode="General">
                  <c:v>4.3766548835070997E-3</c:v>
                </c:pt>
                <c:pt idx="9974" formatCode="General">
                  <c:v>-2.3112891488982499E-3</c:v>
                </c:pt>
                <c:pt idx="9975" formatCode="General">
                  <c:v>-5.8427763258042803E-3</c:v>
                </c:pt>
                <c:pt idx="9976" formatCode="General">
                  <c:v>-6.7713246433972604E-3</c:v>
                </c:pt>
                <c:pt idx="9977" formatCode="General">
                  <c:v>-4.6348304557370899E-3</c:v>
                </c:pt>
                <c:pt idx="9978" formatCode="General">
                  <c:v>2.94726132410595E-4</c:v>
                </c:pt>
                <c:pt idx="9979" formatCode="General">
                  <c:v>6.5085561602223497E-3</c:v>
                </c:pt>
                <c:pt idx="9980" formatCode="General">
                  <c:v>1.28684396998607E-2</c:v>
                </c:pt>
                <c:pt idx="9981" formatCode="General">
                  <c:v>1.91615269956864E-2</c:v>
                </c:pt>
                <c:pt idx="9982" formatCode="General">
                  <c:v>2.51731155689849E-2</c:v>
                </c:pt>
                <c:pt idx="9983" formatCode="General">
                  <c:v>2.9474020524383901E-2</c:v>
                </c:pt>
                <c:pt idx="9984" formatCode="General">
                  <c:v>3.1707849233075201E-2</c:v>
                </c:pt>
                <c:pt idx="9985" formatCode="General">
                  <c:v>3.2641825759308497E-2</c:v>
                </c:pt>
                <c:pt idx="9986" formatCode="General">
                  <c:v>3.22658162713374E-2</c:v>
                </c:pt>
                <c:pt idx="9987" formatCode="General">
                  <c:v>3.0407635174070299E-2</c:v>
                </c:pt>
                <c:pt idx="9988" formatCode="General">
                  <c:v>2.6571367691405799E-2</c:v>
                </c:pt>
                <c:pt idx="9989" formatCode="General">
                  <c:v>2.11208214909759E-2</c:v>
                </c:pt>
                <c:pt idx="9990" formatCode="General">
                  <c:v>1.5302671613210301E-2</c:v>
                </c:pt>
                <c:pt idx="9991" formatCode="General">
                  <c:v>9.1669498660914492E-3</c:v>
                </c:pt>
                <c:pt idx="9992" formatCode="General">
                  <c:v>2.2354578005260202E-3</c:v>
                </c:pt>
                <c:pt idx="9993" formatCode="General">
                  <c:v>-6.5381966162689998E-3</c:v>
                </c:pt>
                <c:pt idx="9994" formatCode="General">
                  <c:v>-1.7835019088243802E-2</c:v>
                </c:pt>
                <c:pt idx="9995" formatCode="General">
                  <c:v>-3.1280825003461001E-2</c:v>
                </c:pt>
                <c:pt idx="9996" formatCode="General">
                  <c:v>-4.6561661768861298E-2</c:v>
                </c:pt>
                <c:pt idx="9997" formatCode="General">
                  <c:v>-6.3145327021237901E-2</c:v>
                </c:pt>
                <c:pt idx="9998" formatCode="General">
                  <c:v>-8.03299679855764E-2</c:v>
                </c:pt>
                <c:pt idx="9999" formatCode="General">
                  <c:v>-9.6453401727933402E-2</c:v>
                </c:pt>
                <c:pt idx="10000" formatCode="General">
                  <c:v>-0.10973651495593301</c:v>
                </c:pt>
                <c:pt idx="10001" formatCode="General">
                  <c:v>-0.11924970770865199</c:v>
                </c:pt>
                <c:pt idx="10002" formatCode="General">
                  <c:v>-0.12513612168817401</c:v>
                </c:pt>
                <c:pt idx="10003" formatCode="General">
                  <c:v>-0.12835012028201601</c:v>
                </c:pt>
                <c:pt idx="10004" formatCode="General">
                  <c:v>-0.12952025058615799</c:v>
                </c:pt>
                <c:pt idx="10005" formatCode="General">
                  <c:v>-0.12924716207325199</c:v>
                </c:pt>
                <c:pt idx="10006" formatCode="General">
                  <c:v>-0.12759882595352701</c:v>
                </c:pt>
                <c:pt idx="10007" formatCode="General">
                  <c:v>-0.12425904798234701</c:v>
                </c:pt>
                <c:pt idx="10008" formatCode="General">
                  <c:v>-0.118773447383086</c:v>
                </c:pt>
                <c:pt idx="10009" formatCode="General">
                  <c:v>-0.111904439314071</c:v>
                </c:pt>
                <c:pt idx="10010" formatCode="General">
                  <c:v>-0.104870786255717</c:v>
                </c:pt>
                <c:pt idx="10011" formatCode="General">
                  <c:v>-9.7140545308628506E-2</c:v>
                </c:pt>
                <c:pt idx="10012" formatCode="General">
                  <c:v>-8.9192463685805107E-2</c:v>
                </c:pt>
                <c:pt idx="10013" formatCode="General">
                  <c:v>-8.2668321488024402E-2</c:v>
                </c:pt>
                <c:pt idx="10014" formatCode="General">
                  <c:v>-7.8196996077453104E-2</c:v>
                </c:pt>
                <c:pt idx="10015" formatCode="General">
                  <c:v>-7.5307172730805005E-2</c:v>
                </c:pt>
                <c:pt idx="10016" formatCode="General">
                  <c:v>-7.4120904476138394E-2</c:v>
                </c:pt>
                <c:pt idx="10017" formatCode="General">
                  <c:v>-7.6042928997438405E-2</c:v>
                </c:pt>
                <c:pt idx="10018" formatCode="General">
                  <c:v>-8.1540498606692394E-2</c:v>
                </c:pt>
                <c:pt idx="10019" formatCode="General">
                  <c:v>-9.0187309461900705E-2</c:v>
                </c:pt>
                <c:pt idx="10020" formatCode="General">
                  <c:v>-0.10125406599599</c:v>
                </c:pt>
                <c:pt idx="10021" formatCode="General">
                  <c:v>-0.113645215155304</c:v>
                </c:pt>
                <c:pt idx="10022" formatCode="General">
                  <c:v>-0.126228903849923</c:v>
                </c:pt>
                <c:pt idx="10023" formatCode="General">
                  <c:v>-0.138388783608039</c:v>
                </c:pt>
                <c:pt idx="10024" formatCode="General">
                  <c:v>-0.149420107840707</c:v>
                </c:pt>
                <c:pt idx="10025" formatCode="General">
                  <c:v>-0.158851198162066</c:v>
                </c:pt>
                <c:pt idx="10026" formatCode="General">
                  <c:v>-0.167899396444573</c:v>
                </c:pt>
                <c:pt idx="10027" formatCode="General">
                  <c:v>-0.17690044885904599</c:v>
                </c:pt>
                <c:pt idx="10028" formatCode="General">
                  <c:v>-0.185032583996146</c:v>
                </c:pt>
                <c:pt idx="10029" formatCode="General">
                  <c:v>-0.19236632243363999</c:v>
                </c:pt>
                <c:pt idx="10030" formatCode="General">
                  <c:v>-0.19882598647042901</c:v>
                </c:pt>
                <c:pt idx="10031" formatCode="General">
                  <c:v>-0.203678749635815</c:v>
                </c:pt>
                <c:pt idx="10032" formatCode="General">
                  <c:v>-0.206331582816071</c:v>
                </c:pt>
                <c:pt idx="10033" formatCode="General">
                  <c:v>-0.20677508226326899</c:v>
                </c:pt>
                <c:pt idx="10034" formatCode="General">
                  <c:v>-0.20573754336077901</c:v>
                </c:pt>
                <c:pt idx="10035" formatCode="General">
                  <c:v>-0.20404518832395599</c:v>
                </c:pt>
                <c:pt idx="10036" formatCode="General">
                  <c:v>-0.20190447278106</c:v>
                </c:pt>
                <c:pt idx="10037" formatCode="General">
                  <c:v>-0.19883172466983301</c:v>
                </c:pt>
                <c:pt idx="10038" formatCode="General">
                  <c:v>-0.195278101609558</c:v>
                </c:pt>
                <c:pt idx="10039" formatCode="General">
                  <c:v>-0.191606659278138</c:v>
                </c:pt>
                <c:pt idx="10040" formatCode="General">
                  <c:v>-0.18681836848171199</c:v>
                </c:pt>
                <c:pt idx="10041" formatCode="General">
                  <c:v>-0.18044651303644599</c:v>
                </c:pt>
                <c:pt idx="10042" formatCode="General">
                  <c:v>-0.17232227836036501</c:v>
                </c:pt>
                <c:pt idx="10043" formatCode="General">
                  <c:v>-0.16313147550455601</c:v>
                </c:pt>
                <c:pt idx="10044" formatCode="General">
                  <c:v>-0.15387299175000599</c:v>
                </c:pt>
                <c:pt idx="10045" formatCode="General">
                  <c:v>-0.14522318969848999</c:v>
                </c:pt>
                <c:pt idx="10046" formatCode="General">
                  <c:v>-0.13793425615815699</c:v>
                </c:pt>
                <c:pt idx="10047" formatCode="General">
                  <c:v>-0.13249329511309099</c:v>
                </c:pt>
                <c:pt idx="10048" formatCode="General">
                  <c:v>-0.129070761785749</c:v>
                </c:pt>
                <c:pt idx="10049" formatCode="General">
                  <c:v>-0.12747657001509799</c:v>
                </c:pt>
                <c:pt idx="10050" formatCode="General">
                  <c:v>-0.12731599233750099</c:v>
                </c:pt>
                <c:pt idx="10051" formatCode="General">
                  <c:v>-0.12790896545167699</c:v>
                </c:pt>
                <c:pt idx="10052" formatCode="General">
                  <c:v>-0.12947860208263801</c:v>
                </c:pt>
                <c:pt idx="10053" formatCode="General">
                  <c:v>-0.13291888603624299</c:v>
                </c:pt>
                <c:pt idx="10054" formatCode="General">
                  <c:v>-0.13850489051996401</c:v>
                </c:pt>
                <c:pt idx="10055" formatCode="General">
                  <c:v>-0.14593248926691799</c:v>
                </c:pt>
                <c:pt idx="10056" formatCode="General">
                  <c:v>-0.15373486540353101</c:v>
                </c:pt>
                <c:pt idx="10057" formatCode="General">
                  <c:v>-0.160764320882086</c:v>
                </c:pt>
                <c:pt idx="10058" formatCode="General">
                  <c:v>-0.16770166017292901</c:v>
                </c:pt>
                <c:pt idx="10059" formatCode="General">
                  <c:v>-0.17531144587441</c:v>
                </c:pt>
                <c:pt idx="10060" formatCode="General">
                  <c:v>-0.18242664255504301</c:v>
                </c:pt>
                <c:pt idx="10061" formatCode="General">
                  <c:v>-0.187694238337198</c:v>
                </c:pt>
                <c:pt idx="10062" formatCode="General">
                  <c:v>-0.19108743272185499</c:v>
                </c:pt>
                <c:pt idx="10063" formatCode="General">
                  <c:v>-0.19289576684138199</c:v>
                </c:pt>
                <c:pt idx="10064" formatCode="General">
                  <c:v>-0.19301611519957701</c:v>
                </c:pt>
                <c:pt idx="10065" formatCode="General">
                  <c:v>-0.19122544853594001</c:v>
                </c:pt>
                <c:pt idx="10066" formatCode="General">
                  <c:v>-0.188232199474033</c:v>
                </c:pt>
                <c:pt idx="10067" formatCode="General">
                  <c:v>-0.184780742754143</c:v>
                </c:pt>
                <c:pt idx="10068" formatCode="General">
                  <c:v>-0.18102009477449901</c:v>
                </c:pt>
                <c:pt idx="10069" formatCode="General">
                  <c:v>-0.17708340865671501</c:v>
                </c:pt>
                <c:pt idx="10070" formatCode="General">
                  <c:v>-0.17395681323561499</c:v>
                </c:pt>
                <c:pt idx="10071" formatCode="General">
                  <c:v>-0.172263939588441</c:v>
                </c:pt>
                <c:pt idx="10072" formatCode="General">
                  <c:v>-0.171134969507719</c:v>
                </c:pt>
                <c:pt idx="10073" formatCode="General">
                  <c:v>-0.16940239694645201</c:v>
                </c:pt>
                <c:pt idx="10074" formatCode="General">
                  <c:v>-0.16705931407674099</c:v>
                </c:pt>
                <c:pt idx="10075" formatCode="General">
                  <c:v>-0.165321685970447</c:v>
                </c:pt>
                <c:pt idx="10076" formatCode="General">
                  <c:v>-0.16475392266174299</c:v>
                </c:pt>
                <c:pt idx="10077" formatCode="General">
                  <c:v>-0.164940083166464</c:v>
                </c:pt>
                <c:pt idx="10078" formatCode="General">
                  <c:v>-0.16601014587313301</c:v>
                </c:pt>
                <c:pt idx="10079" formatCode="General">
                  <c:v>-0.16839064584824701</c:v>
                </c:pt>
                <c:pt idx="10080" formatCode="General">
                  <c:v>-0.17295272267584999</c:v>
                </c:pt>
                <c:pt idx="10081" formatCode="General">
                  <c:v>-0.179645627905338</c:v>
                </c:pt>
                <c:pt idx="10082" formatCode="General">
                  <c:v>-0.187835958405556</c:v>
                </c:pt>
                <c:pt idx="10083" formatCode="General">
                  <c:v>-0.19720227797607101</c:v>
                </c:pt>
                <c:pt idx="10084" formatCode="General">
                  <c:v>-0.20597651202912301</c:v>
                </c:pt>
                <c:pt idx="10085" formatCode="General">
                  <c:v>-0.21335551252958099</c:v>
                </c:pt>
                <c:pt idx="10086" formatCode="General">
                  <c:v>-0.21943768047606901</c:v>
                </c:pt>
                <c:pt idx="10087" formatCode="General">
                  <c:v>-0.223692516378943</c:v>
                </c:pt>
                <c:pt idx="10088" formatCode="General">
                  <c:v>-0.22614165192885799</c:v>
                </c:pt>
                <c:pt idx="10089" formatCode="General">
                  <c:v>-0.227153315284742</c:v>
                </c:pt>
                <c:pt idx="10090" formatCode="General">
                  <c:v>-0.22635853358531499</c:v>
                </c:pt>
                <c:pt idx="10091" formatCode="General">
                  <c:v>-0.22373243288800199</c:v>
                </c:pt>
                <c:pt idx="10092" formatCode="General">
                  <c:v>-0.21986460735815599</c:v>
                </c:pt>
                <c:pt idx="10093" formatCode="General">
                  <c:v>-0.215037335275824</c:v>
                </c:pt>
                <c:pt idx="10094" formatCode="General">
                  <c:v>-0.209370379921338</c:v>
                </c:pt>
                <c:pt idx="10095" formatCode="General">
                  <c:v>-0.20308393723642301</c:v>
                </c:pt>
                <c:pt idx="10096" formatCode="General">
                  <c:v>-0.19675685696426401</c:v>
                </c:pt>
                <c:pt idx="10097" formatCode="General">
                  <c:v>-0.19084007655146901</c:v>
                </c:pt>
                <c:pt idx="10098" formatCode="General">
                  <c:v>-0.18556697778313799</c:v>
                </c:pt>
                <c:pt idx="10099" formatCode="General">
                  <c:v>-0.18001944420021501</c:v>
                </c:pt>
                <c:pt idx="10100" formatCode="General">
                  <c:v>-0.172916480211535</c:v>
                </c:pt>
                <c:pt idx="10101" formatCode="General">
                  <c:v>-0.164393093431559</c:v>
                </c:pt>
                <c:pt idx="10102" formatCode="General">
                  <c:v>-0.15436508768010301</c:v>
                </c:pt>
                <c:pt idx="10103" formatCode="General">
                  <c:v>-0.143141772539047</c:v>
                </c:pt>
                <c:pt idx="10104" formatCode="General">
                  <c:v>-0.13198905255815599</c:v>
                </c:pt>
                <c:pt idx="10105" formatCode="General">
                  <c:v>-0.12191385347957399</c:v>
                </c:pt>
                <c:pt idx="10106" formatCode="General">
                  <c:v>-0.113198087240069</c:v>
                </c:pt>
                <c:pt idx="10107" formatCode="General">
                  <c:v>-0.10521458649092499</c:v>
                </c:pt>
                <c:pt idx="10108" formatCode="General">
                  <c:v>-9.7465308300048598E-2</c:v>
                </c:pt>
                <c:pt idx="10109" formatCode="General">
                  <c:v>-9.0331372004753899E-2</c:v>
                </c:pt>
                <c:pt idx="10110" formatCode="General">
                  <c:v>-8.5055618215812506E-2</c:v>
                </c:pt>
                <c:pt idx="10111" formatCode="General">
                  <c:v>-8.1643746175457596E-2</c:v>
                </c:pt>
                <c:pt idx="10112" formatCode="General">
                  <c:v>-7.9931804823541105E-2</c:v>
                </c:pt>
                <c:pt idx="10113" formatCode="General">
                  <c:v>-7.9419668891484704E-2</c:v>
                </c:pt>
                <c:pt idx="10114" formatCode="General">
                  <c:v>-7.9808953113491801E-2</c:v>
                </c:pt>
                <c:pt idx="10115" formatCode="General">
                  <c:v>-8.1667105815948396E-2</c:v>
                </c:pt>
                <c:pt idx="10116" formatCode="General">
                  <c:v>-8.3577594620767207E-2</c:v>
                </c:pt>
                <c:pt idx="10117" formatCode="General">
                  <c:v>-8.4683627502057005E-2</c:v>
                </c:pt>
                <c:pt idx="10118" formatCode="General">
                  <c:v>-8.5523530303684106E-2</c:v>
                </c:pt>
                <c:pt idx="10119" formatCode="General">
                  <c:v>-8.6710668841643801E-2</c:v>
                </c:pt>
                <c:pt idx="10120" formatCode="General">
                  <c:v>-8.9056945660673598E-2</c:v>
                </c:pt>
                <c:pt idx="10121" formatCode="General">
                  <c:v>-9.3104981746350304E-2</c:v>
                </c:pt>
                <c:pt idx="10122" formatCode="General">
                  <c:v>-9.7490367521631899E-2</c:v>
                </c:pt>
                <c:pt idx="10123" formatCode="General">
                  <c:v>-0.100444341468465</c:v>
                </c:pt>
                <c:pt idx="10124" formatCode="General">
                  <c:v>-0.101805493835982</c:v>
                </c:pt>
                <c:pt idx="10125" formatCode="General">
                  <c:v>-0.10118385536534399</c:v>
                </c:pt>
                <c:pt idx="10126" formatCode="General">
                  <c:v>-9.87830127141055E-2</c:v>
                </c:pt>
                <c:pt idx="10127" formatCode="General">
                  <c:v>-9.5316996061406603E-2</c:v>
                </c:pt>
                <c:pt idx="10128" formatCode="General">
                  <c:v>-9.1464358563502199E-2</c:v>
                </c:pt>
                <c:pt idx="10129" formatCode="General">
                  <c:v>-8.76522658161005E-2</c:v>
                </c:pt>
                <c:pt idx="10130" formatCode="General">
                  <c:v>-8.3151798113923606E-2</c:v>
                </c:pt>
                <c:pt idx="10131" formatCode="General">
                  <c:v>-7.74896407330498E-2</c:v>
                </c:pt>
                <c:pt idx="10132" formatCode="General">
                  <c:v>-7.0535678594786003E-2</c:v>
                </c:pt>
                <c:pt idx="10133" formatCode="General">
                  <c:v>-6.2188638557911603E-2</c:v>
                </c:pt>
                <c:pt idx="10134" formatCode="General">
                  <c:v>-5.2930068435312401E-2</c:v>
                </c:pt>
                <c:pt idx="10135" formatCode="General">
                  <c:v>-4.3992560879329803E-2</c:v>
                </c:pt>
                <c:pt idx="10136" formatCode="General">
                  <c:v>-3.6438561957444902E-2</c:v>
                </c:pt>
                <c:pt idx="10137" formatCode="General">
                  <c:v>-3.0403158583701202E-2</c:v>
                </c:pt>
                <c:pt idx="10138" formatCode="General">
                  <c:v>-2.5518787573833902E-2</c:v>
                </c:pt>
                <c:pt idx="10139" formatCode="General">
                  <c:v>-2.12456689121782E-2</c:v>
                </c:pt>
                <c:pt idx="10140" formatCode="General">
                  <c:v>-1.6650923925193E-2</c:v>
                </c:pt>
                <c:pt idx="10141" formatCode="General">
                  <c:v>-1.06692933569163E-2</c:v>
                </c:pt>
                <c:pt idx="10142" formatCode="General">
                  <c:v>-3.0488327939366599E-3</c:v>
                </c:pt>
                <c:pt idx="10143" formatCode="General">
                  <c:v>6.4600447160214304E-3</c:v>
                </c:pt>
                <c:pt idx="10144" formatCode="General">
                  <c:v>1.6925651450410101E-2</c:v>
                </c:pt>
                <c:pt idx="10145" formatCode="General">
                  <c:v>2.60147003843826E-2</c:v>
                </c:pt>
                <c:pt idx="10146" formatCode="General">
                  <c:v>3.2683902373093203E-2</c:v>
                </c:pt>
                <c:pt idx="10147" formatCode="General">
                  <c:v>3.6420828555736001E-2</c:v>
                </c:pt>
                <c:pt idx="10148" formatCode="General">
                  <c:v>3.7295912973219998E-2</c:v>
                </c:pt>
                <c:pt idx="10149" formatCode="General">
                  <c:v>3.6617150678621403E-2</c:v>
                </c:pt>
                <c:pt idx="10150" formatCode="General">
                  <c:v>3.5040070316955003E-2</c:v>
                </c:pt>
                <c:pt idx="10151" formatCode="General">
                  <c:v>3.2488224069661897E-2</c:v>
                </c:pt>
                <c:pt idx="10152" formatCode="General">
                  <c:v>2.94387430170828E-2</c:v>
                </c:pt>
                <c:pt idx="10153" formatCode="General">
                  <c:v>2.6658314597773802E-2</c:v>
                </c:pt>
                <c:pt idx="10154" formatCode="General">
                  <c:v>2.5034328045539699E-2</c:v>
                </c:pt>
                <c:pt idx="10155" formatCode="General">
                  <c:v>2.44292257256787E-2</c:v>
                </c:pt>
                <c:pt idx="10156" formatCode="General">
                  <c:v>2.3775000437529101E-2</c:v>
                </c:pt>
                <c:pt idx="10157" formatCode="General">
                  <c:v>2.3224732801992599E-2</c:v>
                </c:pt>
                <c:pt idx="10158" formatCode="General">
                  <c:v>2.2874453254778201E-2</c:v>
                </c:pt>
                <c:pt idx="10159" formatCode="General">
                  <c:v>2.2728711229857201E-2</c:v>
                </c:pt>
                <c:pt idx="10160" formatCode="General">
                  <c:v>2.31741459504212E-2</c:v>
                </c:pt>
                <c:pt idx="10161" formatCode="General">
                  <c:v>2.4193900155115199E-2</c:v>
                </c:pt>
                <c:pt idx="10162" formatCode="General">
                  <c:v>2.53963332539478E-2</c:v>
                </c:pt>
                <c:pt idx="10163" formatCode="General">
                  <c:v>2.7435819448137E-2</c:v>
                </c:pt>
                <c:pt idx="10164" formatCode="General">
                  <c:v>3.1342396030070899E-2</c:v>
                </c:pt>
                <c:pt idx="10165" formatCode="General">
                  <c:v>3.5769825504276702E-2</c:v>
                </c:pt>
                <c:pt idx="10166" formatCode="General">
                  <c:v>4.0204871511696001E-2</c:v>
                </c:pt>
                <c:pt idx="10167" formatCode="General">
                  <c:v>4.4566636769758999E-2</c:v>
                </c:pt>
                <c:pt idx="10168" formatCode="General">
                  <c:v>4.8257009318866499E-2</c:v>
                </c:pt>
                <c:pt idx="10169" formatCode="General">
                  <c:v>5.2318467432827802E-2</c:v>
                </c:pt>
                <c:pt idx="10170" formatCode="General">
                  <c:v>5.71661945729088E-2</c:v>
                </c:pt>
                <c:pt idx="10171" formatCode="General">
                  <c:v>6.2339917552031998E-2</c:v>
                </c:pt>
                <c:pt idx="10172" formatCode="General">
                  <c:v>6.7721027020223701E-2</c:v>
                </c:pt>
                <c:pt idx="10173" formatCode="General">
                  <c:v>7.30537727313572E-2</c:v>
                </c:pt>
                <c:pt idx="10174" formatCode="General">
                  <c:v>7.8843781459687803E-2</c:v>
                </c:pt>
                <c:pt idx="10175" formatCode="General">
                  <c:v>8.6273973547098204E-2</c:v>
                </c:pt>
                <c:pt idx="10176" formatCode="General">
                  <c:v>9.5066350494830004E-2</c:v>
                </c:pt>
                <c:pt idx="10177" formatCode="General">
                  <c:v>0.103855858673382</c:v>
                </c:pt>
                <c:pt idx="10178" formatCode="General">
                  <c:v>0.11236763724615</c:v>
                </c:pt>
                <c:pt idx="10179" formatCode="General">
                  <c:v>0.121510916045776</c:v>
                </c:pt>
                <c:pt idx="10180" formatCode="General">
                  <c:v>0.13099984380517499</c:v>
                </c:pt>
                <c:pt idx="10181" formatCode="General">
                  <c:v>0.13981202717233901</c:v>
                </c:pt>
                <c:pt idx="10182" formatCode="General">
                  <c:v>0.14742472439456</c:v>
                </c:pt>
                <c:pt idx="10183" formatCode="General">
                  <c:v>0.15427942348638901</c:v>
                </c:pt>
                <c:pt idx="10184" formatCode="General">
                  <c:v>0.16159232240948501</c:v>
                </c:pt>
                <c:pt idx="10185" formatCode="General">
                  <c:v>0.16939109693915699</c:v>
                </c:pt>
                <c:pt idx="10186" formatCode="General">
                  <c:v>0.17644194021676299</c:v>
                </c:pt>
                <c:pt idx="10187" formatCode="General">
                  <c:v>0.18285080643850399</c:v>
                </c:pt>
                <c:pt idx="10188" formatCode="General">
                  <c:v>0.189788725384508</c:v>
                </c:pt>
                <c:pt idx="10189" formatCode="General">
                  <c:v>0.19761736108873099</c:v>
                </c:pt>
                <c:pt idx="10190" formatCode="General">
                  <c:v>0.20617354076349001</c:v>
                </c:pt>
                <c:pt idx="10191" formatCode="General">
                  <c:v>0.21513739359345599</c:v>
                </c:pt>
                <c:pt idx="10192" formatCode="General">
                  <c:v>0.22385328473801699</c:v>
                </c:pt>
                <c:pt idx="10193" formatCode="General">
                  <c:v>0.23073803193468601</c:v>
                </c:pt>
                <c:pt idx="10194" formatCode="General">
                  <c:v>0.23440720134593901</c:v>
                </c:pt>
                <c:pt idx="10195" formatCode="General">
                  <c:v>0.23503946572156101</c:v>
                </c:pt>
                <c:pt idx="10196" formatCode="General">
                  <c:v>0.234093124305156</c:v>
                </c:pt>
                <c:pt idx="10197" formatCode="General">
                  <c:v>0.23240550432569501</c:v>
                </c:pt>
                <c:pt idx="10198" formatCode="General">
                  <c:v>0.23047677550481899</c:v>
                </c:pt>
                <c:pt idx="10199" formatCode="General">
                  <c:v>0.228843149986591</c:v>
                </c:pt>
                <c:pt idx="10200" formatCode="General">
                  <c:v>0.22715222456460901</c:v>
                </c:pt>
                <c:pt idx="10201" formatCode="General">
                  <c:v>0.223977732171075</c:v>
                </c:pt>
                <c:pt idx="10202" formatCode="General">
                  <c:v>0.21877807408740699</c:v>
                </c:pt>
                <c:pt idx="10203" formatCode="General">
                  <c:v>0.212699083042767</c:v>
                </c:pt>
                <c:pt idx="10204" formatCode="General">
                  <c:v>0.205571957210224</c:v>
                </c:pt>
                <c:pt idx="10205" formatCode="General">
                  <c:v>0.195988388405649</c:v>
                </c:pt>
                <c:pt idx="10206" formatCode="General">
                  <c:v>0.18410652971675101</c:v>
                </c:pt>
                <c:pt idx="10207" formatCode="General">
                  <c:v>0.17150575465856099</c:v>
                </c:pt>
                <c:pt idx="10208" formatCode="General">
                  <c:v>0.15942021478589899</c:v>
                </c:pt>
                <c:pt idx="10209" formatCode="General">
                  <c:v>0.14870267723865299</c:v>
                </c:pt>
                <c:pt idx="10210" formatCode="General">
                  <c:v>0.13975023381957</c:v>
                </c:pt>
                <c:pt idx="10211" formatCode="General">
                  <c:v>0.132030961867622</c:v>
                </c:pt>
                <c:pt idx="10212" formatCode="General">
                  <c:v>0.125264079478937</c:v>
                </c:pt>
                <c:pt idx="10213" formatCode="General">
                  <c:v>0.11978556410230499</c:v>
                </c:pt>
                <c:pt idx="10214" formatCode="General">
                  <c:v>0.11538419666397499</c:v>
                </c:pt>
                <c:pt idx="10215" formatCode="General">
                  <c:v>0.112377288902484</c:v>
                </c:pt>
                <c:pt idx="10216" formatCode="General">
                  <c:v>0.11161324196438201</c:v>
                </c:pt>
                <c:pt idx="10217" formatCode="General">
                  <c:v>0.112364503422753</c:v>
                </c:pt>
                <c:pt idx="10218" formatCode="General">
                  <c:v>0.113255613555772</c:v>
                </c:pt>
                <c:pt idx="10219" formatCode="General">
                  <c:v>0.114552137612178</c:v>
                </c:pt>
                <c:pt idx="10220" formatCode="General">
                  <c:v>0.118007199121466</c:v>
                </c:pt>
                <c:pt idx="10221" formatCode="General">
                  <c:v>0.12442428407216601</c:v>
                </c:pt>
                <c:pt idx="10222" formatCode="General">
                  <c:v>0.13317291108096399</c:v>
                </c:pt>
                <c:pt idx="10223" formatCode="General">
                  <c:v>0.14316036408691499</c:v>
                </c:pt>
                <c:pt idx="10224" formatCode="General">
                  <c:v>0.15311184020069599</c:v>
                </c:pt>
                <c:pt idx="10225" formatCode="General">
                  <c:v>0.163566715535572</c:v>
                </c:pt>
                <c:pt idx="10226" formatCode="General">
                  <c:v>0.17517105294350799</c:v>
                </c:pt>
                <c:pt idx="10227" formatCode="General">
                  <c:v>0.18730328288551201</c:v>
                </c:pt>
                <c:pt idx="10228" formatCode="General">
                  <c:v>0.19948671154887099</c:v>
                </c:pt>
                <c:pt idx="10229" formatCode="General">
                  <c:v>0.21166947858862101</c:v>
                </c:pt>
                <c:pt idx="10230" formatCode="General">
                  <c:v>0.22363856080191299</c:v>
                </c:pt>
                <c:pt idx="10231" formatCode="General">
                  <c:v>0.23388192452714099</c:v>
                </c:pt>
                <c:pt idx="10232" formatCode="General">
                  <c:v>0.24198482451377101</c:v>
                </c:pt>
                <c:pt idx="10233" formatCode="General">
                  <c:v>0.247710744029214</c:v>
                </c:pt>
                <c:pt idx="10234" formatCode="General">
                  <c:v>0.25011255882310601</c:v>
                </c:pt>
                <c:pt idx="10235" formatCode="General">
                  <c:v>0.249185545904547</c:v>
                </c:pt>
                <c:pt idx="10236" formatCode="General">
                  <c:v>0.245628072792302</c:v>
                </c:pt>
                <c:pt idx="10237" formatCode="General">
                  <c:v>0.240045827503168</c:v>
                </c:pt>
                <c:pt idx="10238" formatCode="General">
                  <c:v>0.232975746226803</c:v>
                </c:pt>
                <c:pt idx="10239" formatCode="General">
                  <c:v>0.22504303567412501</c:v>
                </c:pt>
                <c:pt idx="10240" formatCode="General">
                  <c:v>0.21602136575894401</c:v>
                </c:pt>
                <c:pt idx="10241" formatCode="General">
                  <c:v>0.20560486966854999</c:v>
                </c:pt>
                <c:pt idx="10242" formatCode="General">
                  <c:v>0.19384296870697201</c:v>
                </c:pt>
                <c:pt idx="10243" formatCode="General">
                  <c:v>0.18150440329110901</c:v>
                </c:pt>
                <c:pt idx="10244" formatCode="General">
                  <c:v>0.16912325774220899</c:v>
                </c:pt>
                <c:pt idx="10245" formatCode="General">
                  <c:v>0.15715967989842</c:v>
                </c:pt>
                <c:pt idx="10246" formatCode="General">
                  <c:v>0.14635369983531099</c:v>
                </c:pt>
                <c:pt idx="10247" formatCode="General">
                  <c:v>0.13642525065717401</c:v>
                </c:pt>
                <c:pt idx="10248" formatCode="General">
                  <c:v>0.12647443951353499</c:v>
                </c:pt>
                <c:pt idx="10249" formatCode="General">
                  <c:v>0.117000762553294</c:v>
                </c:pt>
                <c:pt idx="10250" formatCode="General">
                  <c:v>0.109505285297105</c:v>
                </c:pt>
                <c:pt idx="10251" formatCode="General">
                  <c:v>0.105269276102836</c:v>
                </c:pt>
                <c:pt idx="10252" formatCode="General">
                  <c:v>0.10444003772888701</c:v>
                </c:pt>
                <c:pt idx="10253" formatCode="General">
                  <c:v>0.10584027037169599</c:v>
                </c:pt>
                <c:pt idx="10254" formatCode="General">
                  <c:v>0.108629246789785</c:v>
                </c:pt>
                <c:pt idx="10255" formatCode="General">
                  <c:v>0.112190347469486</c:v>
                </c:pt>
                <c:pt idx="10256" formatCode="General">
                  <c:v>0.11698730376725899</c:v>
                </c:pt>
                <c:pt idx="10257" formatCode="General">
                  <c:v>0.123366779037236</c:v>
                </c:pt>
                <c:pt idx="10258" formatCode="General">
                  <c:v>0.13049728990919701</c:v>
                </c:pt>
                <c:pt idx="10259" formatCode="General">
                  <c:v>0.13659056440765699</c:v>
                </c:pt>
                <c:pt idx="10260" formatCode="General">
                  <c:v>0.14111406098094001</c:v>
                </c:pt>
                <c:pt idx="10261" formatCode="General">
                  <c:v>0.14401704975974</c:v>
                </c:pt>
                <c:pt idx="10262" formatCode="General">
                  <c:v>0.14416528938927001</c:v>
                </c:pt>
                <c:pt idx="10263" formatCode="General">
                  <c:v>0.141945969394696</c:v>
                </c:pt>
                <c:pt idx="10264" formatCode="General">
                  <c:v>0.137738225602037</c:v>
                </c:pt>
                <c:pt idx="10265" formatCode="General">
                  <c:v>0.13111677152396001</c:v>
                </c:pt>
                <c:pt idx="10266" formatCode="General">
                  <c:v>0.120925621814348</c:v>
                </c:pt>
                <c:pt idx="10267" formatCode="General">
                  <c:v>0.106933430218787</c:v>
                </c:pt>
                <c:pt idx="10268" formatCode="General">
                  <c:v>9.0976571127074302E-2</c:v>
                </c:pt>
                <c:pt idx="10269" formatCode="General">
                  <c:v>7.3453412194533996E-2</c:v>
                </c:pt>
                <c:pt idx="10270" formatCode="General">
                  <c:v>5.2916583790068E-2</c:v>
                </c:pt>
                <c:pt idx="10271" formatCode="General">
                  <c:v>3.0028569813390599E-2</c:v>
                </c:pt>
                <c:pt idx="10272" formatCode="General">
                  <c:v>5.8360040014586402E-3</c:v>
                </c:pt>
                <c:pt idx="10273" formatCode="General">
                  <c:v>-1.8330819824612099E-2</c:v>
                </c:pt>
                <c:pt idx="10274" formatCode="General">
                  <c:v>-3.9849575568719799E-2</c:v>
                </c:pt>
                <c:pt idx="10275" formatCode="General">
                  <c:v>-5.73096305148314E-2</c:v>
                </c:pt>
                <c:pt idx="10276" formatCode="General">
                  <c:v>-7.0645722427482294E-2</c:v>
                </c:pt>
                <c:pt idx="10277" formatCode="General">
                  <c:v>-7.9430396546916499E-2</c:v>
                </c:pt>
                <c:pt idx="10278" formatCode="General">
                  <c:v>-8.2662966375947805E-2</c:v>
                </c:pt>
                <c:pt idx="10279" formatCode="General">
                  <c:v>-8.1714572422789095E-2</c:v>
                </c:pt>
                <c:pt idx="10280" formatCode="General">
                  <c:v>-7.9333260892415602E-2</c:v>
                </c:pt>
                <c:pt idx="10281" formatCode="General">
                  <c:v>-7.6584409839421094E-2</c:v>
                </c:pt>
                <c:pt idx="10282" formatCode="General">
                  <c:v>-7.2382492492905598E-2</c:v>
                </c:pt>
                <c:pt idx="10283" formatCode="General">
                  <c:v>-6.5354658353289199E-2</c:v>
                </c:pt>
                <c:pt idx="10284" formatCode="General">
                  <c:v>-5.5449394084530798E-2</c:v>
                </c:pt>
                <c:pt idx="10285" formatCode="General">
                  <c:v>-4.47345519194128E-2</c:v>
                </c:pt>
                <c:pt idx="10286" formatCode="General">
                  <c:v>-3.4941709952831197E-2</c:v>
                </c:pt>
                <c:pt idx="10287" formatCode="General">
                  <c:v>-2.60193237766898E-2</c:v>
                </c:pt>
                <c:pt idx="10288" formatCode="General">
                  <c:v>-1.8356498621343299E-2</c:v>
                </c:pt>
                <c:pt idx="10289" formatCode="General">
                  <c:v>-1.2516508288688E-2</c:v>
                </c:pt>
                <c:pt idx="10290" formatCode="General">
                  <c:v>-9.3270917750610909E-3</c:v>
                </c:pt>
                <c:pt idx="10291" formatCode="General">
                  <c:v>-8.7835706185134099E-3</c:v>
                </c:pt>
                <c:pt idx="10292" formatCode="General">
                  <c:v>-1.0088416652601901E-2</c:v>
                </c:pt>
                <c:pt idx="10293" formatCode="General">
                  <c:v>-1.3126433555759799E-2</c:v>
                </c:pt>
                <c:pt idx="10294" formatCode="General">
                  <c:v>-1.7835420643297399E-2</c:v>
                </c:pt>
                <c:pt idx="10295" formatCode="General">
                  <c:v>-2.4208222563994599E-2</c:v>
                </c:pt>
                <c:pt idx="10296" formatCode="General">
                  <c:v>-3.1512997585340798E-2</c:v>
                </c:pt>
                <c:pt idx="10297" formatCode="General">
                  <c:v>-3.9020709548487097E-2</c:v>
                </c:pt>
                <c:pt idx="10298" formatCode="General">
                  <c:v>-4.6512888847826298E-2</c:v>
                </c:pt>
                <c:pt idx="10299" formatCode="General">
                  <c:v>-5.3202744005840602E-2</c:v>
                </c:pt>
                <c:pt idx="10300" formatCode="General">
                  <c:v>-5.8885755230221999E-2</c:v>
                </c:pt>
                <c:pt idx="10301" formatCode="General">
                  <c:v>-6.3655603861892701E-2</c:v>
                </c:pt>
                <c:pt idx="10302" formatCode="General">
                  <c:v>-6.7376190979555106E-2</c:v>
                </c:pt>
                <c:pt idx="10303" formatCode="General">
                  <c:v>-6.9867782997102001E-2</c:v>
                </c:pt>
                <c:pt idx="10304" formatCode="General">
                  <c:v>-7.1380077293679595E-2</c:v>
                </c:pt>
                <c:pt idx="10305" formatCode="General">
                  <c:v>-7.2500111372354403E-2</c:v>
                </c:pt>
                <c:pt idx="10306" formatCode="General">
                  <c:v>-7.3856220099094996E-2</c:v>
                </c:pt>
                <c:pt idx="10307" formatCode="General">
                  <c:v>-7.6801493125650405E-2</c:v>
                </c:pt>
                <c:pt idx="10308" formatCode="General">
                  <c:v>-8.1426919274699097E-2</c:v>
                </c:pt>
                <c:pt idx="10309" formatCode="General">
                  <c:v>-8.6131958413989795E-2</c:v>
                </c:pt>
                <c:pt idx="10310" formatCode="General">
                  <c:v>-9.0210385041801594E-2</c:v>
                </c:pt>
                <c:pt idx="10311" formatCode="General">
                  <c:v>-9.3570625346199907E-2</c:v>
                </c:pt>
                <c:pt idx="10312" formatCode="General">
                  <c:v>-9.6950404097341195E-2</c:v>
                </c:pt>
                <c:pt idx="10313" formatCode="General">
                  <c:v>-0.10099827967034899</c:v>
                </c:pt>
                <c:pt idx="10314" formatCode="General">
                  <c:v>-0.10434225316589001</c:v>
                </c:pt>
                <c:pt idx="10315" formatCode="General">
                  <c:v>-0.106005664777966</c:v>
                </c:pt>
                <c:pt idx="10316" formatCode="General">
                  <c:v>-0.10678324536035599</c:v>
                </c:pt>
                <c:pt idx="10317" formatCode="General">
                  <c:v>-0.107776939724794</c:v>
                </c:pt>
                <c:pt idx="10318" formatCode="General">
                  <c:v>-0.108749085085262</c:v>
                </c:pt>
                <c:pt idx="10319" formatCode="General">
                  <c:v>-0.10993485861508399</c:v>
                </c:pt>
                <c:pt idx="10320" formatCode="General">
                  <c:v>-0.11162663850867199</c:v>
                </c:pt>
                <c:pt idx="10321" formatCode="General">
                  <c:v>-0.11361327030898399</c:v>
                </c:pt>
                <c:pt idx="10322" formatCode="General">
                  <c:v>-0.11688508936434</c:v>
                </c:pt>
                <c:pt idx="10323" formatCode="General">
                  <c:v>-0.12231346197356099</c:v>
                </c:pt>
                <c:pt idx="10324" formatCode="General">
                  <c:v>-0.13112995075782199</c:v>
                </c:pt>
                <c:pt idx="10325" formatCode="General">
                  <c:v>-0.142711562044329</c:v>
                </c:pt>
                <c:pt idx="10326" formatCode="General">
                  <c:v>-0.154498861257477</c:v>
                </c:pt>
                <c:pt idx="10327" formatCode="General">
                  <c:v>-0.16443142733016899</c:v>
                </c:pt>
                <c:pt idx="10328" formatCode="General">
                  <c:v>-0.171560606793662</c:v>
                </c:pt>
                <c:pt idx="10329" formatCode="General">
                  <c:v>-0.17637156751764901</c:v>
                </c:pt>
                <c:pt idx="10330" formatCode="General">
                  <c:v>-0.178779504555416</c:v>
                </c:pt>
                <c:pt idx="10331" formatCode="General">
                  <c:v>-0.179345848651743</c:v>
                </c:pt>
                <c:pt idx="10332" formatCode="General">
                  <c:v>-0.179469302423786</c:v>
                </c:pt>
                <c:pt idx="10333" formatCode="General">
                  <c:v>-0.17880858106793901</c:v>
                </c:pt>
                <c:pt idx="10334" formatCode="General">
                  <c:v>-0.17628297994210401</c:v>
                </c:pt>
                <c:pt idx="10335" formatCode="General">
                  <c:v>-0.17181666381631</c:v>
                </c:pt>
                <c:pt idx="10336" formatCode="General">
                  <c:v>-0.166732678498969</c:v>
                </c:pt>
                <c:pt idx="10337" formatCode="General">
                  <c:v>-0.16228589023555701</c:v>
                </c:pt>
                <c:pt idx="10338" formatCode="General">
                  <c:v>-0.15941094956308</c:v>
                </c:pt>
                <c:pt idx="10339" formatCode="General">
                  <c:v>-0.15882766276511301</c:v>
                </c:pt>
                <c:pt idx="10340" formatCode="General">
                  <c:v>-0.159518330262263</c:v>
                </c:pt>
                <c:pt idx="10341" formatCode="General">
                  <c:v>-0.15923391419406699</c:v>
                </c:pt>
                <c:pt idx="10342" formatCode="General">
                  <c:v>-0.15716990586241</c:v>
                </c:pt>
                <c:pt idx="10343" formatCode="General">
                  <c:v>-0.153217804250497</c:v>
                </c:pt>
                <c:pt idx="10344" formatCode="General">
                  <c:v>-0.147418023851032</c:v>
                </c:pt>
                <c:pt idx="10345" formatCode="General">
                  <c:v>-0.14125858825604601</c:v>
                </c:pt>
                <c:pt idx="10346" formatCode="General">
                  <c:v>-0.13542178127339899</c:v>
                </c:pt>
                <c:pt idx="10347" formatCode="General">
                  <c:v>-0.12902733923776499</c:v>
                </c:pt>
                <c:pt idx="10348" formatCode="General">
                  <c:v>-0.121597046171314</c:v>
                </c:pt>
                <c:pt idx="10349" formatCode="General">
                  <c:v>-0.113974947767427</c:v>
                </c:pt>
                <c:pt idx="10350" formatCode="General">
                  <c:v>-0.106424417351144</c:v>
                </c:pt>
                <c:pt idx="10351" formatCode="General">
                  <c:v>-9.9254096206481901E-2</c:v>
                </c:pt>
                <c:pt idx="10352" formatCode="General">
                  <c:v>-9.2747008170959502E-2</c:v>
                </c:pt>
                <c:pt idx="10353" formatCode="General">
                  <c:v>-8.6217662926406397E-2</c:v>
                </c:pt>
                <c:pt idx="10354" formatCode="General">
                  <c:v>-7.8939248233200102E-2</c:v>
                </c:pt>
                <c:pt idx="10355" formatCode="General">
                  <c:v>-7.0188793574678304E-2</c:v>
                </c:pt>
                <c:pt idx="10356" formatCode="General">
                  <c:v>-6.0199735491058698E-2</c:v>
                </c:pt>
                <c:pt idx="10357" formatCode="General">
                  <c:v>-5.0112465723109297E-2</c:v>
                </c:pt>
                <c:pt idx="10358" formatCode="General">
                  <c:v>-4.0721920695519803E-2</c:v>
                </c:pt>
                <c:pt idx="10359" formatCode="General">
                  <c:v>-3.1608415615056402E-2</c:v>
                </c:pt>
                <c:pt idx="10360" formatCode="General">
                  <c:v>-2.2857659214463501E-2</c:v>
                </c:pt>
                <c:pt idx="10361" formatCode="General">
                  <c:v>-1.49388278011954E-2</c:v>
                </c:pt>
                <c:pt idx="10362" formatCode="General">
                  <c:v>-7.4940517443819396E-3</c:v>
                </c:pt>
                <c:pt idx="10363" formatCode="General">
                  <c:v>-2.9046855369964202E-4</c:v>
                </c:pt>
                <c:pt idx="10364" formatCode="General">
                  <c:v>7.1184096968800502E-3</c:v>
                </c:pt>
                <c:pt idx="10365" formatCode="General">
                  <c:v>1.4760451804298099E-2</c:v>
                </c:pt>
                <c:pt idx="10366" formatCode="General">
                  <c:v>2.1972249345986E-2</c:v>
                </c:pt>
                <c:pt idx="10367" formatCode="General">
                  <c:v>2.8123455679053801E-2</c:v>
                </c:pt>
                <c:pt idx="10368" formatCode="General">
                  <c:v>3.2979853909817003E-2</c:v>
                </c:pt>
                <c:pt idx="10369" formatCode="General">
                  <c:v>3.6539576986080603E-2</c:v>
                </c:pt>
                <c:pt idx="10370" formatCode="General">
                  <c:v>3.8695428209556203E-2</c:v>
                </c:pt>
                <c:pt idx="10371" formatCode="General">
                  <c:v>3.9799258762706E-2</c:v>
                </c:pt>
                <c:pt idx="10372" formatCode="General">
                  <c:v>3.9928182220621701E-2</c:v>
                </c:pt>
                <c:pt idx="10373" formatCode="General">
                  <c:v>3.9034136120566901E-2</c:v>
                </c:pt>
                <c:pt idx="10374" formatCode="General">
                  <c:v>3.7337522188222401E-2</c:v>
                </c:pt>
                <c:pt idx="10375" formatCode="General">
                  <c:v>3.42334133028879E-2</c:v>
                </c:pt>
                <c:pt idx="10376" formatCode="General">
                  <c:v>3.0066969265039298E-2</c:v>
                </c:pt>
                <c:pt idx="10377" formatCode="General">
                  <c:v>2.5576283646944399E-2</c:v>
                </c:pt>
                <c:pt idx="10378" formatCode="General">
                  <c:v>2.0823531679886698E-2</c:v>
                </c:pt>
                <c:pt idx="10379" formatCode="General">
                  <c:v>1.63806184375694E-2</c:v>
                </c:pt>
                <c:pt idx="10380" formatCode="General">
                  <c:v>1.2579514509208399E-2</c:v>
                </c:pt>
                <c:pt idx="10381" formatCode="General">
                  <c:v>8.86944889157479E-3</c:v>
                </c:pt>
                <c:pt idx="10382" formatCode="General">
                  <c:v>5.0714429678203402E-3</c:v>
                </c:pt>
                <c:pt idx="10383" formatCode="General">
                  <c:v>1.9388776954567899E-3</c:v>
                </c:pt>
                <c:pt idx="10384" formatCode="General">
                  <c:v>-1.2501864596619399E-3</c:v>
                </c:pt>
                <c:pt idx="10385" formatCode="General">
                  <c:v>-4.2592068791305103E-3</c:v>
                </c:pt>
                <c:pt idx="10386" formatCode="General">
                  <c:v>-5.7364033882089799E-3</c:v>
                </c:pt>
                <c:pt idx="10387" formatCode="General">
                  <c:v>-6.0833552803711399E-3</c:v>
                </c:pt>
                <c:pt idx="10388" formatCode="General">
                  <c:v>-5.3841639703055598E-3</c:v>
                </c:pt>
                <c:pt idx="10389" formatCode="General">
                  <c:v>-3.2957403770871598E-3</c:v>
                </c:pt>
                <c:pt idx="10390" formatCode="General">
                  <c:v>3.6765715335655903E-4</c:v>
                </c:pt>
                <c:pt idx="10391" formatCode="General">
                  <c:v>5.9933746560500902E-3</c:v>
                </c:pt>
                <c:pt idx="10392" formatCode="General">
                  <c:v>1.3646556619889101E-2</c:v>
                </c:pt>
                <c:pt idx="10393" formatCode="General">
                  <c:v>2.3533745968384701E-2</c:v>
                </c:pt>
                <c:pt idx="10394" formatCode="General">
                  <c:v>3.4746079774238298E-2</c:v>
                </c:pt>
                <c:pt idx="10395" formatCode="General">
                  <c:v>4.5609057883517198E-2</c:v>
                </c:pt>
                <c:pt idx="10396" formatCode="General">
                  <c:v>5.61844612979445E-2</c:v>
                </c:pt>
                <c:pt idx="10397" formatCode="General">
                  <c:v>6.5985966326273696E-2</c:v>
                </c:pt>
                <c:pt idx="10398" formatCode="General">
                  <c:v>7.3689578257841795E-2</c:v>
                </c:pt>
                <c:pt idx="10399" formatCode="General">
                  <c:v>7.8967679835419496E-2</c:v>
                </c:pt>
                <c:pt idx="10400" formatCode="General">
                  <c:v>8.2747946379799306E-2</c:v>
                </c:pt>
                <c:pt idx="10401" formatCode="General">
                  <c:v>8.5152360212622902E-2</c:v>
                </c:pt>
                <c:pt idx="10402" formatCode="General">
                  <c:v>8.6366148945965796E-2</c:v>
                </c:pt>
                <c:pt idx="10403" formatCode="General">
                  <c:v>8.7080332379606204E-2</c:v>
                </c:pt>
                <c:pt idx="10404" formatCode="General">
                  <c:v>8.6774496240609497E-2</c:v>
                </c:pt>
                <c:pt idx="10405" formatCode="General">
                  <c:v>8.5065296034576104E-2</c:v>
                </c:pt>
                <c:pt idx="10406" formatCode="General">
                  <c:v>8.1628985035278795E-2</c:v>
                </c:pt>
                <c:pt idx="10407" formatCode="General">
                  <c:v>7.6392162696682198E-2</c:v>
                </c:pt>
                <c:pt idx="10408" formatCode="General">
                  <c:v>6.9811967913788894E-2</c:v>
                </c:pt>
                <c:pt idx="10409" formatCode="General">
                  <c:v>6.1037058522232603E-2</c:v>
                </c:pt>
                <c:pt idx="10410" formatCode="General">
                  <c:v>4.94298325228298E-2</c:v>
                </c:pt>
                <c:pt idx="10411" formatCode="General">
                  <c:v>3.5722110344776299E-2</c:v>
                </c:pt>
                <c:pt idx="10412" formatCode="General">
                  <c:v>2.1492551485122701E-2</c:v>
                </c:pt>
                <c:pt idx="10413" formatCode="General">
                  <c:v>7.9987680712617498E-3</c:v>
                </c:pt>
                <c:pt idx="10414" formatCode="General">
                  <c:v>-5.0737615256875104E-3</c:v>
                </c:pt>
                <c:pt idx="10415" formatCode="General">
                  <c:v>-1.67729157065112E-2</c:v>
                </c:pt>
                <c:pt idx="10416" formatCode="General">
                  <c:v>-2.66446796332893E-2</c:v>
                </c:pt>
                <c:pt idx="10417" formatCode="General">
                  <c:v>-3.5879838196333898E-2</c:v>
                </c:pt>
                <c:pt idx="10418" formatCode="General">
                  <c:v>-4.4516396469714101E-2</c:v>
                </c:pt>
                <c:pt idx="10419" formatCode="General">
                  <c:v>-5.12845823818927E-2</c:v>
                </c:pt>
                <c:pt idx="10420" formatCode="General">
                  <c:v>-5.4472197793494298E-2</c:v>
                </c:pt>
                <c:pt idx="10421" formatCode="General">
                  <c:v>-5.3651194227678202E-2</c:v>
                </c:pt>
                <c:pt idx="10422" formatCode="General">
                  <c:v>-5.0492542305964998E-2</c:v>
                </c:pt>
                <c:pt idx="10423" formatCode="General">
                  <c:v>-4.6974861183703601E-2</c:v>
                </c:pt>
                <c:pt idx="10424" formatCode="General">
                  <c:v>-4.4625394833760497E-2</c:v>
                </c:pt>
                <c:pt idx="10425" formatCode="General">
                  <c:v>-4.2421779544381498E-2</c:v>
                </c:pt>
                <c:pt idx="10426" formatCode="General">
                  <c:v>-3.8520225214073597E-2</c:v>
                </c:pt>
                <c:pt idx="10427" formatCode="General">
                  <c:v>-3.3378182620127997E-2</c:v>
                </c:pt>
                <c:pt idx="10428" formatCode="General">
                  <c:v>-2.85189651180499E-2</c:v>
                </c:pt>
                <c:pt idx="10429" formatCode="General">
                  <c:v>-2.55061556494997E-2</c:v>
                </c:pt>
                <c:pt idx="10430" formatCode="General">
                  <c:v>-2.4105993121064099E-2</c:v>
                </c:pt>
                <c:pt idx="10431" formatCode="General">
                  <c:v>-2.3710422694662701E-2</c:v>
                </c:pt>
                <c:pt idx="10432" formatCode="General">
                  <c:v>-2.4612451243202299E-2</c:v>
                </c:pt>
                <c:pt idx="10433" formatCode="General">
                  <c:v>-2.65912551502007E-2</c:v>
                </c:pt>
                <c:pt idx="10434" formatCode="General">
                  <c:v>-2.8969390345562399E-2</c:v>
                </c:pt>
                <c:pt idx="10435" formatCode="General">
                  <c:v>-3.1178546736732898E-2</c:v>
                </c:pt>
                <c:pt idx="10436" formatCode="General">
                  <c:v>-3.2774325697243603E-2</c:v>
                </c:pt>
                <c:pt idx="10437" formatCode="General">
                  <c:v>-3.4412081771118999E-2</c:v>
                </c:pt>
                <c:pt idx="10438" formatCode="General">
                  <c:v>-3.5673693981067199E-2</c:v>
                </c:pt>
                <c:pt idx="10439" formatCode="General">
                  <c:v>-3.5886295461813697E-2</c:v>
                </c:pt>
                <c:pt idx="10440" formatCode="General">
                  <c:v>-3.5942693506327998E-2</c:v>
                </c:pt>
                <c:pt idx="10441" formatCode="General">
                  <c:v>-3.58289239007114E-2</c:v>
                </c:pt>
                <c:pt idx="10442" formatCode="General">
                  <c:v>-3.6007240679004099E-2</c:v>
                </c:pt>
                <c:pt idx="10443" formatCode="General">
                  <c:v>-3.7263516446968702E-2</c:v>
                </c:pt>
                <c:pt idx="10444" formatCode="General">
                  <c:v>-3.9331458967629997E-2</c:v>
                </c:pt>
                <c:pt idx="10445" formatCode="General">
                  <c:v>-4.1267638399690998E-2</c:v>
                </c:pt>
                <c:pt idx="10446" formatCode="General">
                  <c:v>-4.2097534579797098E-2</c:v>
                </c:pt>
                <c:pt idx="10447" formatCode="General">
                  <c:v>-4.1866070255695803E-2</c:v>
                </c:pt>
                <c:pt idx="10448" formatCode="General">
                  <c:v>-4.1130439107226198E-2</c:v>
                </c:pt>
                <c:pt idx="10449" formatCode="General">
                  <c:v>-4.0308724197918998E-2</c:v>
                </c:pt>
                <c:pt idx="10450" formatCode="General">
                  <c:v>-4.0434212699565902E-2</c:v>
                </c:pt>
                <c:pt idx="10451" formatCode="General">
                  <c:v>-4.2028500812998998E-2</c:v>
                </c:pt>
                <c:pt idx="10452" formatCode="General">
                  <c:v>-4.4441893544384603E-2</c:v>
                </c:pt>
                <c:pt idx="10453" formatCode="General">
                  <c:v>-4.7185818481194998E-2</c:v>
                </c:pt>
                <c:pt idx="10454" formatCode="General">
                  <c:v>-4.98262539261436E-2</c:v>
                </c:pt>
                <c:pt idx="10455" formatCode="General">
                  <c:v>-5.2089372199730297E-2</c:v>
                </c:pt>
                <c:pt idx="10456" formatCode="General">
                  <c:v>-5.4301403041904797E-2</c:v>
                </c:pt>
                <c:pt idx="10457" formatCode="General">
                  <c:v>-5.6932169509920097E-2</c:v>
                </c:pt>
                <c:pt idx="10458" formatCode="General">
                  <c:v>-6.0830301320872401E-2</c:v>
                </c:pt>
                <c:pt idx="10459" formatCode="General">
                  <c:v>-6.6500667747538295E-2</c:v>
                </c:pt>
                <c:pt idx="10460" formatCode="General">
                  <c:v>-7.3186811291069104E-2</c:v>
                </c:pt>
                <c:pt idx="10461" formatCode="General">
                  <c:v>-8.0513298440692202E-2</c:v>
                </c:pt>
                <c:pt idx="10462" formatCode="General">
                  <c:v>-8.8306653389842601E-2</c:v>
                </c:pt>
                <c:pt idx="10463" formatCode="General">
                  <c:v>-9.6092538113481396E-2</c:v>
                </c:pt>
                <c:pt idx="10464" formatCode="General">
                  <c:v>-0.103492585033093</c:v>
                </c:pt>
                <c:pt idx="10465" formatCode="General">
                  <c:v>-0.11063980016811201</c:v>
                </c:pt>
                <c:pt idx="10466" formatCode="General">
                  <c:v>-0.11846387820053</c:v>
                </c:pt>
                <c:pt idx="10467" formatCode="General">
                  <c:v>-0.126114355148055</c:v>
                </c:pt>
                <c:pt idx="10468" formatCode="General">
                  <c:v>-0.132404585571015</c:v>
                </c:pt>
                <c:pt idx="10469" formatCode="General">
                  <c:v>-0.13750595777313401</c:v>
                </c:pt>
                <c:pt idx="10470" formatCode="General">
                  <c:v>-0.14201060354678699</c:v>
                </c:pt>
                <c:pt idx="10471" formatCode="General">
                  <c:v>-0.14567441919406701</c:v>
                </c:pt>
                <c:pt idx="10472" formatCode="General">
                  <c:v>-0.14756914376104999</c:v>
                </c:pt>
                <c:pt idx="10473" formatCode="General">
                  <c:v>-0.147650317517206</c:v>
                </c:pt>
                <c:pt idx="10474" formatCode="General">
                  <c:v>-0.146249294308608</c:v>
                </c:pt>
                <c:pt idx="10475" formatCode="General">
                  <c:v>-0.143330866031909</c:v>
                </c:pt>
                <c:pt idx="10476" formatCode="General">
                  <c:v>-0.13876746309645699</c:v>
                </c:pt>
                <c:pt idx="10477" formatCode="General">
                  <c:v>-0.13364178905940699</c:v>
                </c:pt>
                <c:pt idx="10478" formatCode="General">
                  <c:v>-0.12873467137145</c:v>
                </c:pt>
                <c:pt idx="10479" formatCode="General">
                  <c:v>-0.123132703547328</c:v>
                </c:pt>
                <c:pt idx="10480" formatCode="General">
                  <c:v>-0.116614657325689</c:v>
                </c:pt>
                <c:pt idx="10481" formatCode="General">
                  <c:v>-0.11044122915591401</c:v>
                </c:pt>
                <c:pt idx="10482" formatCode="General">
                  <c:v>-0.104481689270339</c:v>
                </c:pt>
                <c:pt idx="10483" formatCode="General">
                  <c:v>-9.7508444953257195E-2</c:v>
                </c:pt>
                <c:pt idx="10484" formatCode="General">
                  <c:v>-9.0253098883408503E-2</c:v>
                </c:pt>
                <c:pt idx="10485" formatCode="General">
                  <c:v>-8.3972654595930799E-2</c:v>
                </c:pt>
                <c:pt idx="10486" formatCode="General">
                  <c:v>-7.8434019730241694E-2</c:v>
                </c:pt>
                <c:pt idx="10487" formatCode="General">
                  <c:v>-7.3412409280361704E-2</c:v>
                </c:pt>
                <c:pt idx="10488" formatCode="General">
                  <c:v>-6.8724464341466299E-2</c:v>
                </c:pt>
                <c:pt idx="10489" formatCode="General">
                  <c:v>-6.5147942373896706E-2</c:v>
                </c:pt>
                <c:pt idx="10490" formatCode="General">
                  <c:v>-6.2908440924836995E-2</c:v>
                </c:pt>
                <c:pt idx="10491" formatCode="General">
                  <c:v>-6.0922173776269899E-2</c:v>
                </c:pt>
                <c:pt idx="10492" formatCode="General">
                  <c:v>-5.8650751098847702E-2</c:v>
                </c:pt>
                <c:pt idx="10493" formatCode="General">
                  <c:v>-5.5377282362270699E-2</c:v>
                </c:pt>
                <c:pt idx="10494" formatCode="General">
                  <c:v>-5.0513201046676198E-2</c:v>
                </c:pt>
                <c:pt idx="10495" formatCode="General">
                  <c:v>-4.4835267264669403E-2</c:v>
                </c:pt>
                <c:pt idx="10496" formatCode="General">
                  <c:v>-3.9570861656473097E-2</c:v>
                </c:pt>
                <c:pt idx="10497" formatCode="General">
                  <c:v>-3.5579771268085203E-2</c:v>
                </c:pt>
                <c:pt idx="10498" formatCode="General">
                  <c:v>-3.32562553138986E-2</c:v>
                </c:pt>
                <c:pt idx="10499" formatCode="General">
                  <c:v>-3.2051847611618403E-2</c:v>
                </c:pt>
                <c:pt idx="10500" formatCode="General">
                  <c:v>-3.14406333950168E-2</c:v>
                </c:pt>
                <c:pt idx="10501" formatCode="General">
                  <c:v>-3.0828727344838401E-2</c:v>
                </c:pt>
                <c:pt idx="10502" formatCode="General">
                  <c:v>-3.04519773087275E-2</c:v>
                </c:pt>
                <c:pt idx="10503" formatCode="General">
                  <c:v>-3.1349751924809099E-2</c:v>
                </c:pt>
                <c:pt idx="10504" formatCode="General">
                  <c:v>-3.2561711762183997E-2</c:v>
                </c:pt>
                <c:pt idx="10505" formatCode="General">
                  <c:v>-3.23560947758052E-2</c:v>
                </c:pt>
                <c:pt idx="10506" formatCode="General">
                  <c:v>-3.1475508041354398E-2</c:v>
                </c:pt>
                <c:pt idx="10507" formatCode="General">
                  <c:v>-3.1810176499681E-2</c:v>
                </c:pt>
                <c:pt idx="10508" formatCode="General">
                  <c:v>-3.4265230445460301E-2</c:v>
                </c:pt>
                <c:pt idx="10509" formatCode="General">
                  <c:v>-3.8265471751459001E-2</c:v>
                </c:pt>
                <c:pt idx="10510" formatCode="General">
                  <c:v>-4.1980733570221203E-2</c:v>
                </c:pt>
                <c:pt idx="10511" formatCode="General">
                  <c:v>-4.4745176394309902E-2</c:v>
                </c:pt>
                <c:pt idx="10512" formatCode="General">
                  <c:v>-4.6986511761540797E-2</c:v>
                </c:pt>
                <c:pt idx="10513" formatCode="General">
                  <c:v>-4.8877862569316199E-2</c:v>
                </c:pt>
                <c:pt idx="10514" formatCode="General">
                  <c:v>-4.98335658879955E-2</c:v>
                </c:pt>
                <c:pt idx="10515" formatCode="General">
                  <c:v>-4.9672282264117601E-2</c:v>
                </c:pt>
                <c:pt idx="10516" formatCode="General">
                  <c:v>-4.8149504126248098E-2</c:v>
                </c:pt>
                <c:pt idx="10517" formatCode="General">
                  <c:v>-4.4303627638776703E-2</c:v>
                </c:pt>
                <c:pt idx="10518" formatCode="General">
                  <c:v>-3.7434370260191897E-2</c:v>
                </c:pt>
                <c:pt idx="10519" formatCode="General">
                  <c:v>-2.66365054875147E-2</c:v>
                </c:pt>
                <c:pt idx="10520" formatCode="General">
                  <c:v>-1.30610900098748E-2</c:v>
                </c:pt>
                <c:pt idx="10521" formatCode="General">
                  <c:v>1.0967295973919799E-3</c:v>
                </c:pt>
                <c:pt idx="10522" formatCode="General">
                  <c:v>1.53017413498395E-2</c:v>
                </c:pt>
                <c:pt idx="10523" formatCode="General">
                  <c:v>2.86649483902537E-2</c:v>
                </c:pt>
                <c:pt idx="10524" formatCode="General">
                  <c:v>4.0569269189217001E-2</c:v>
                </c:pt>
                <c:pt idx="10525" formatCode="General">
                  <c:v>5.1763693265647601E-2</c:v>
                </c:pt>
                <c:pt idx="10526" formatCode="General">
                  <c:v>6.2961925229525303E-2</c:v>
                </c:pt>
                <c:pt idx="10527" formatCode="General">
                  <c:v>7.3840657449569899E-2</c:v>
                </c:pt>
                <c:pt idx="10528" formatCode="General">
                  <c:v>8.3328452644431006E-2</c:v>
                </c:pt>
                <c:pt idx="10529" formatCode="General">
                  <c:v>9.1210448976398198E-2</c:v>
                </c:pt>
                <c:pt idx="10530" formatCode="General">
                  <c:v>9.8337717345558504E-2</c:v>
                </c:pt>
                <c:pt idx="10531" formatCode="General">
                  <c:v>0.105618787922876</c:v>
                </c:pt>
                <c:pt idx="10532" formatCode="General">
                  <c:v>0.113137438960382</c:v>
                </c:pt>
                <c:pt idx="10533" formatCode="General">
                  <c:v>0.12042209808047701</c:v>
                </c:pt>
                <c:pt idx="10534" formatCode="General">
                  <c:v>0.126673821788612</c:v>
                </c:pt>
                <c:pt idx="10535" formatCode="General">
                  <c:v>0.130798801425005</c:v>
                </c:pt>
                <c:pt idx="10536" formatCode="General">
                  <c:v>0.13193981538845401</c:v>
                </c:pt>
                <c:pt idx="10537" formatCode="General">
                  <c:v>0.12981969734261301</c:v>
                </c:pt>
                <c:pt idx="10538" formatCode="General">
                  <c:v>0.12486083169145</c:v>
                </c:pt>
                <c:pt idx="10539" formatCode="General">
                  <c:v>0.11874744606239999</c:v>
                </c:pt>
                <c:pt idx="10540" formatCode="General">
                  <c:v>0.113563369734382</c:v>
                </c:pt>
                <c:pt idx="10541" formatCode="General">
                  <c:v>0.110181508450426</c:v>
                </c:pt>
                <c:pt idx="10542" formatCode="General">
                  <c:v>0.108285845397476</c:v>
                </c:pt>
                <c:pt idx="10543" formatCode="General">
                  <c:v>0.107613237738745</c:v>
                </c:pt>
                <c:pt idx="10544" formatCode="General">
                  <c:v>0.108078585103598</c:v>
                </c:pt>
                <c:pt idx="10545" formatCode="General">
                  <c:v>0.109055180160887</c:v>
                </c:pt>
                <c:pt idx="10546" formatCode="General">
                  <c:v>0.10968950831022301</c:v>
                </c:pt>
                <c:pt idx="10547" formatCode="General">
                  <c:v>0.108836076353931</c:v>
                </c:pt>
                <c:pt idx="10548" formatCode="General">
                  <c:v>0.105306762188946</c:v>
                </c:pt>
                <c:pt idx="10549" formatCode="General">
                  <c:v>9.9337494716206898E-2</c:v>
                </c:pt>
                <c:pt idx="10550" formatCode="General">
                  <c:v>9.1071034452109206E-2</c:v>
                </c:pt>
                <c:pt idx="10551" formatCode="General">
                  <c:v>8.1201266883973999E-2</c:v>
                </c:pt>
                <c:pt idx="10552" formatCode="General">
                  <c:v>7.1587986288298502E-2</c:v>
                </c:pt>
                <c:pt idx="10553" formatCode="General">
                  <c:v>6.2643220481522197E-2</c:v>
                </c:pt>
                <c:pt idx="10554" formatCode="General">
                  <c:v>5.4080480854548203E-2</c:v>
                </c:pt>
                <c:pt idx="10555" formatCode="General">
                  <c:v>4.65361197618148E-2</c:v>
                </c:pt>
                <c:pt idx="10556" formatCode="General">
                  <c:v>4.1171917100455202E-2</c:v>
                </c:pt>
                <c:pt idx="10557" formatCode="General">
                  <c:v>3.8621034273125097E-2</c:v>
                </c:pt>
                <c:pt idx="10558" formatCode="General">
                  <c:v>3.9590367294243999E-2</c:v>
                </c:pt>
                <c:pt idx="10559" formatCode="General">
                  <c:v>4.3877554929992901E-2</c:v>
                </c:pt>
                <c:pt idx="10560" formatCode="General">
                  <c:v>5.0421383854830401E-2</c:v>
                </c:pt>
                <c:pt idx="10561" formatCode="General">
                  <c:v>5.83493160573412E-2</c:v>
                </c:pt>
                <c:pt idx="10562" formatCode="General">
                  <c:v>6.6753988249599203E-2</c:v>
                </c:pt>
                <c:pt idx="10563" formatCode="General">
                  <c:v>7.5586533481457802E-2</c:v>
                </c:pt>
                <c:pt idx="10564" formatCode="General">
                  <c:v>8.4917699760514595E-2</c:v>
                </c:pt>
                <c:pt idx="10565" formatCode="General">
                  <c:v>9.5161249844471996E-2</c:v>
                </c:pt>
                <c:pt idx="10566" formatCode="General">
                  <c:v>0.106202051892858</c:v>
                </c:pt>
                <c:pt idx="10567" formatCode="General">
                  <c:v>0.11668146298281599</c:v>
                </c:pt>
                <c:pt idx="10568" formatCode="General">
                  <c:v>0.12559661076787501</c:v>
                </c:pt>
                <c:pt idx="10569" formatCode="General">
                  <c:v>0.13160190486387599</c:v>
                </c:pt>
                <c:pt idx="10570" formatCode="General">
                  <c:v>0.134494891147381</c:v>
                </c:pt>
                <c:pt idx="10571" formatCode="General">
                  <c:v>0.13516924835239999</c:v>
                </c:pt>
                <c:pt idx="10572" formatCode="General">
                  <c:v>0.13338308017084499</c:v>
                </c:pt>
                <c:pt idx="10573" formatCode="General">
                  <c:v>0.12886585036752099</c:v>
                </c:pt>
                <c:pt idx="10574" formatCode="General">
                  <c:v>0.121527547684451</c:v>
                </c:pt>
                <c:pt idx="10575" formatCode="General">
                  <c:v>0.110885340282088</c:v>
                </c:pt>
                <c:pt idx="10576" formatCode="General">
                  <c:v>9.7872298546452505E-2</c:v>
                </c:pt>
                <c:pt idx="10577" formatCode="General">
                  <c:v>8.4441540335352394E-2</c:v>
                </c:pt>
                <c:pt idx="10578" formatCode="General">
                  <c:v>7.1446700519060297E-2</c:v>
                </c:pt>
                <c:pt idx="10579" formatCode="General">
                  <c:v>5.9757567190141102E-2</c:v>
                </c:pt>
                <c:pt idx="10580" formatCode="General">
                  <c:v>5.09769426044651E-2</c:v>
                </c:pt>
                <c:pt idx="10581" formatCode="General">
                  <c:v>4.664952718801E-2</c:v>
                </c:pt>
                <c:pt idx="10582" formatCode="General">
                  <c:v>4.6578301950377099E-2</c:v>
                </c:pt>
                <c:pt idx="10583" formatCode="General">
                  <c:v>4.9560902912305402E-2</c:v>
                </c:pt>
                <c:pt idx="10584" formatCode="General">
                  <c:v>5.4291471201892802E-2</c:v>
                </c:pt>
                <c:pt idx="10585" formatCode="General">
                  <c:v>5.9687690393433503E-2</c:v>
                </c:pt>
                <c:pt idx="10586" formatCode="General">
                  <c:v>6.6287342686232695E-2</c:v>
                </c:pt>
                <c:pt idx="10587" formatCode="General">
                  <c:v>7.5252539834149604E-2</c:v>
                </c:pt>
                <c:pt idx="10588" formatCode="General">
                  <c:v>8.6655962968809203E-2</c:v>
                </c:pt>
                <c:pt idx="10589" formatCode="General">
                  <c:v>0.10054203431947401</c:v>
                </c:pt>
                <c:pt idx="10590" formatCode="General">
                  <c:v>0.116401470174536</c:v>
                </c:pt>
                <c:pt idx="10591" formatCode="General">
                  <c:v>0.132334890757799</c:v>
                </c:pt>
                <c:pt idx="10592" formatCode="General">
                  <c:v>0.14821667074153899</c:v>
                </c:pt>
                <c:pt idx="10593" formatCode="General">
                  <c:v>0.16420361392872501</c:v>
                </c:pt>
                <c:pt idx="10594" formatCode="General">
                  <c:v>0.17845695345118201</c:v>
                </c:pt>
                <c:pt idx="10595" formatCode="General">
                  <c:v>0.19032170980497001</c:v>
                </c:pt>
                <c:pt idx="10596" formatCode="General">
                  <c:v>0.200520172582551</c:v>
                </c:pt>
                <c:pt idx="10597" formatCode="General">
                  <c:v>0.20992475731368199</c:v>
                </c:pt>
                <c:pt idx="10598" formatCode="General">
                  <c:v>0.21854559276747701</c:v>
                </c:pt>
                <c:pt idx="10599" formatCode="General">
                  <c:v>0.22574974735984901</c:v>
                </c:pt>
                <c:pt idx="10600" formatCode="General">
                  <c:v>0.23131328200623599</c:v>
                </c:pt>
                <c:pt idx="10601" formatCode="General">
                  <c:v>0.234611974281386</c:v>
                </c:pt>
                <c:pt idx="10602" formatCode="General">
                  <c:v>0.234583670251547</c:v>
                </c:pt>
                <c:pt idx="10603" formatCode="General">
                  <c:v>0.22956123718733901</c:v>
                </c:pt>
                <c:pt idx="10604" formatCode="General">
                  <c:v>0.21902841485039101</c:v>
                </c:pt>
                <c:pt idx="10605" formatCode="General">
                  <c:v>0.20397276868322201</c:v>
                </c:pt>
                <c:pt idx="10606" formatCode="General">
                  <c:v>0.18752709853445401</c:v>
                </c:pt>
                <c:pt idx="10607" formatCode="General">
                  <c:v>0.17239702332977999</c:v>
                </c:pt>
                <c:pt idx="10608" formatCode="General">
                  <c:v>0.15804257143925299</c:v>
                </c:pt>
                <c:pt idx="10609" formatCode="General">
                  <c:v>0.14345667275322199</c:v>
                </c:pt>
                <c:pt idx="10610" formatCode="General">
                  <c:v>0.12860011966926899</c:v>
                </c:pt>
                <c:pt idx="10611" formatCode="General">
                  <c:v>0.11462509929416401</c:v>
                </c:pt>
                <c:pt idx="10612" formatCode="General">
                  <c:v>0.102080078767743</c:v>
                </c:pt>
                <c:pt idx="10613" formatCode="General">
                  <c:v>9.0925165146260201E-2</c:v>
                </c:pt>
                <c:pt idx="10614" formatCode="General">
                  <c:v>8.2332266615020605E-2</c:v>
                </c:pt>
                <c:pt idx="10615" formatCode="General">
                  <c:v>7.6851412790653495E-2</c:v>
                </c:pt>
                <c:pt idx="10616" formatCode="General">
                  <c:v>7.3620703574520996E-2</c:v>
                </c:pt>
                <c:pt idx="10617" formatCode="General">
                  <c:v>7.2250964671403503E-2</c:v>
                </c:pt>
                <c:pt idx="10618" formatCode="General">
                  <c:v>7.3986886336223898E-2</c:v>
                </c:pt>
                <c:pt idx="10619" formatCode="General">
                  <c:v>7.9371555841816502E-2</c:v>
                </c:pt>
                <c:pt idx="10620" formatCode="General">
                  <c:v>8.7315001541502901E-2</c:v>
                </c:pt>
                <c:pt idx="10621" formatCode="General">
                  <c:v>9.6750385080219298E-2</c:v>
                </c:pt>
                <c:pt idx="10622" formatCode="General">
                  <c:v>0.10668331184266</c:v>
                </c:pt>
                <c:pt idx="10623" formatCode="General">
                  <c:v>0.116861072978566</c:v>
                </c:pt>
                <c:pt idx="10624" formatCode="General">
                  <c:v>0.12699278838637701</c:v>
                </c:pt>
                <c:pt idx="10625" formatCode="General">
                  <c:v>0.13657744016561499</c:v>
                </c:pt>
                <c:pt idx="10626" formatCode="General">
                  <c:v>0.14566956292253899</c:v>
                </c:pt>
                <c:pt idx="10627" formatCode="General">
                  <c:v>0.15458527429171501</c:v>
                </c:pt>
                <c:pt idx="10628" formatCode="General">
                  <c:v>0.16262654415087799</c:v>
                </c:pt>
                <c:pt idx="10629" formatCode="General">
                  <c:v>0.16827245086173101</c:v>
                </c:pt>
                <c:pt idx="10630" formatCode="General">
                  <c:v>0.17138946596986901</c:v>
                </c:pt>
                <c:pt idx="10631" formatCode="General">
                  <c:v>0.17284508790320499</c:v>
                </c:pt>
                <c:pt idx="10632" formatCode="General">
                  <c:v>0.17323090190520701</c:v>
                </c:pt>
                <c:pt idx="10633" formatCode="General">
                  <c:v>0.17240968259512299</c:v>
                </c:pt>
                <c:pt idx="10634" formatCode="General">
                  <c:v>0.169818849061289</c:v>
                </c:pt>
                <c:pt idx="10635" formatCode="General">
                  <c:v>0.16490041400331901</c:v>
                </c:pt>
                <c:pt idx="10636" formatCode="General">
                  <c:v>0.157542549879995</c:v>
                </c:pt>
                <c:pt idx="10637" formatCode="General">
                  <c:v>0.14866228989824701</c:v>
                </c:pt>
                <c:pt idx="10638" formatCode="General">
                  <c:v>0.13857437943013001</c:v>
                </c:pt>
                <c:pt idx="10639" formatCode="General">
                  <c:v>0.12744568487004199</c:v>
                </c:pt>
                <c:pt idx="10640" formatCode="General">
                  <c:v>0.116039562322823</c:v>
                </c:pt>
                <c:pt idx="10641" formatCode="General">
                  <c:v>0.104683081924784</c:v>
                </c:pt>
                <c:pt idx="10642" formatCode="General">
                  <c:v>9.3782229822812604E-2</c:v>
                </c:pt>
                <c:pt idx="10643" formatCode="General">
                  <c:v>8.3335462255218595E-2</c:v>
                </c:pt>
                <c:pt idx="10644" formatCode="General">
                  <c:v>7.3095955543470495E-2</c:v>
                </c:pt>
                <c:pt idx="10645" formatCode="General">
                  <c:v>6.2050571119648797E-2</c:v>
                </c:pt>
                <c:pt idx="10646" formatCode="General">
                  <c:v>5.0335803175198902E-2</c:v>
                </c:pt>
                <c:pt idx="10647" formatCode="General">
                  <c:v>3.9667314352252903E-2</c:v>
                </c:pt>
                <c:pt idx="10648" formatCode="General">
                  <c:v>3.0281472169080999E-2</c:v>
                </c:pt>
                <c:pt idx="10649" formatCode="General">
                  <c:v>2.1610437254217001E-2</c:v>
                </c:pt>
                <c:pt idx="10650" formatCode="General">
                  <c:v>1.41723731385693E-2</c:v>
                </c:pt>
                <c:pt idx="10651" formatCode="General">
                  <c:v>9.7711284951236405E-3</c:v>
                </c:pt>
                <c:pt idx="10652" formatCode="General">
                  <c:v>9.4449894794270597E-3</c:v>
                </c:pt>
                <c:pt idx="10653" formatCode="General">
                  <c:v>1.28750011266454E-2</c:v>
                </c:pt>
                <c:pt idx="10654" formatCode="General">
                  <c:v>1.8201559323673299E-2</c:v>
                </c:pt>
                <c:pt idx="10655" formatCode="General">
                  <c:v>2.33448311268479E-2</c:v>
                </c:pt>
                <c:pt idx="10656" formatCode="General">
                  <c:v>2.8313943754761699E-2</c:v>
                </c:pt>
                <c:pt idx="10657" formatCode="General">
                  <c:v>3.4252016715710702E-2</c:v>
                </c:pt>
                <c:pt idx="10658" formatCode="General">
                  <c:v>4.15939157774479E-2</c:v>
                </c:pt>
                <c:pt idx="10659" formatCode="General">
                  <c:v>5.0023635532524799E-2</c:v>
                </c:pt>
                <c:pt idx="10660" formatCode="General">
                  <c:v>5.87500044608271E-2</c:v>
                </c:pt>
                <c:pt idx="10661" formatCode="General">
                  <c:v>6.7244744143049096E-2</c:v>
                </c:pt>
                <c:pt idx="10662" formatCode="General">
                  <c:v>7.5266650900072604E-2</c:v>
                </c:pt>
                <c:pt idx="10663" formatCode="General">
                  <c:v>8.2539344016142796E-2</c:v>
                </c:pt>
                <c:pt idx="10664" formatCode="General">
                  <c:v>8.8376967921041105E-2</c:v>
                </c:pt>
                <c:pt idx="10665" formatCode="General">
                  <c:v>9.1956282255727703E-2</c:v>
                </c:pt>
                <c:pt idx="10666" formatCode="General">
                  <c:v>9.4105242280898296E-2</c:v>
                </c:pt>
                <c:pt idx="10667" formatCode="General">
                  <c:v>9.6498929754004995E-2</c:v>
                </c:pt>
                <c:pt idx="10668" formatCode="General">
                  <c:v>9.9576576725159294E-2</c:v>
                </c:pt>
                <c:pt idx="10669" formatCode="General">
                  <c:v>0.102306525081513</c:v>
                </c:pt>
                <c:pt idx="10670" formatCode="General">
                  <c:v>0.10400719427501701</c:v>
                </c:pt>
                <c:pt idx="10671" formatCode="General">
                  <c:v>0.105150384105585</c:v>
                </c:pt>
                <c:pt idx="10672" formatCode="General">
                  <c:v>0.10600761404633301</c:v>
                </c:pt>
                <c:pt idx="10673" formatCode="General">
                  <c:v>0.105670926687225</c:v>
                </c:pt>
                <c:pt idx="10674" formatCode="General">
                  <c:v>0.103117570377975</c:v>
                </c:pt>
                <c:pt idx="10675" formatCode="General">
                  <c:v>9.8078446230335806E-2</c:v>
                </c:pt>
                <c:pt idx="10676" formatCode="General">
                  <c:v>9.02520900897293E-2</c:v>
                </c:pt>
                <c:pt idx="10677" formatCode="General">
                  <c:v>7.9447363018312206E-2</c:v>
                </c:pt>
                <c:pt idx="10678" formatCode="General">
                  <c:v>6.6187545776810505E-2</c:v>
                </c:pt>
                <c:pt idx="10679" formatCode="General">
                  <c:v>5.0736471538221903E-2</c:v>
                </c:pt>
                <c:pt idx="10680" formatCode="General">
                  <c:v>3.3100911439154397E-2</c:v>
                </c:pt>
                <c:pt idx="10681" formatCode="General">
                  <c:v>1.4385340941914E-2</c:v>
                </c:pt>
                <c:pt idx="10682" formatCode="General">
                  <c:v>-4.3335069192478801E-3</c:v>
                </c:pt>
                <c:pt idx="10683" formatCode="General">
                  <c:v>-2.2871692915702901E-2</c:v>
                </c:pt>
                <c:pt idx="10684" formatCode="General">
                  <c:v>-3.9710958921819799E-2</c:v>
                </c:pt>
                <c:pt idx="10685" formatCode="General">
                  <c:v>-5.2907702580122E-2</c:v>
                </c:pt>
                <c:pt idx="10686" formatCode="General">
                  <c:v>-6.2657587848395105E-2</c:v>
                </c:pt>
                <c:pt idx="10687" formatCode="General">
                  <c:v>-6.9792124209444195E-2</c:v>
                </c:pt>
                <c:pt idx="10688" formatCode="General">
                  <c:v>-7.5089318561311194E-2</c:v>
                </c:pt>
                <c:pt idx="10689" formatCode="General">
                  <c:v>-8.0040833035883302E-2</c:v>
                </c:pt>
                <c:pt idx="10690" formatCode="General">
                  <c:v>-8.5215835442631602E-2</c:v>
                </c:pt>
                <c:pt idx="10691" formatCode="General">
                  <c:v>-8.9773333282445397E-2</c:v>
                </c:pt>
                <c:pt idx="10692" formatCode="General">
                  <c:v>-9.3374342036123506E-2</c:v>
                </c:pt>
                <c:pt idx="10693" formatCode="General">
                  <c:v>-9.5986218959401001E-2</c:v>
                </c:pt>
                <c:pt idx="10694" formatCode="General">
                  <c:v>-9.7542624572199699E-2</c:v>
                </c:pt>
                <c:pt idx="10695" formatCode="General">
                  <c:v>-9.7912372281267701E-2</c:v>
                </c:pt>
                <c:pt idx="10696" formatCode="General">
                  <c:v>-9.6856623166467995E-2</c:v>
                </c:pt>
                <c:pt idx="10697" formatCode="General">
                  <c:v>-9.4514072657018805E-2</c:v>
                </c:pt>
                <c:pt idx="10698" formatCode="General">
                  <c:v>-9.16888172649752E-2</c:v>
                </c:pt>
                <c:pt idx="10699" formatCode="General">
                  <c:v>-8.8771115765891404E-2</c:v>
                </c:pt>
                <c:pt idx="10700" formatCode="General">
                  <c:v>-8.5966661696046998E-2</c:v>
                </c:pt>
                <c:pt idx="10701" formatCode="General">
                  <c:v>-8.3652358312910097E-2</c:v>
                </c:pt>
                <c:pt idx="10702" formatCode="General">
                  <c:v>-8.2098283210387493E-2</c:v>
                </c:pt>
                <c:pt idx="10703" formatCode="General">
                  <c:v>-8.1207530988788204E-2</c:v>
                </c:pt>
                <c:pt idx="10704" formatCode="General">
                  <c:v>-8.1493483522368099E-2</c:v>
                </c:pt>
                <c:pt idx="10705" formatCode="General">
                  <c:v>-8.3659806688981805E-2</c:v>
                </c:pt>
                <c:pt idx="10706" formatCode="General">
                  <c:v>-8.6826217121968002E-2</c:v>
                </c:pt>
                <c:pt idx="10707" formatCode="General">
                  <c:v>-9.1138318996359297E-2</c:v>
                </c:pt>
                <c:pt idx="10708" formatCode="General">
                  <c:v>-9.64667146399701E-2</c:v>
                </c:pt>
                <c:pt idx="10709" formatCode="General">
                  <c:v>-0.101881120543174</c:v>
                </c:pt>
                <c:pt idx="10710" formatCode="General">
                  <c:v>-0.106880475783279</c:v>
                </c:pt>
                <c:pt idx="10711" formatCode="General">
                  <c:v>-0.111470508312097</c:v>
                </c:pt>
                <c:pt idx="10712" formatCode="General">
                  <c:v>-0.116243201503547</c:v>
                </c:pt>
                <c:pt idx="10713" formatCode="General">
                  <c:v>-0.122125029820676</c:v>
                </c:pt>
                <c:pt idx="10714" formatCode="General">
                  <c:v>-0.12962307222378899</c:v>
                </c:pt>
                <c:pt idx="10715" formatCode="General">
                  <c:v>-0.13815983909122401</c:v>
                </c:pt>
                <c:pt idx="10716" formatCode="General">
                  <c:v>-0.14759435777190899</c:v>
                </c:pt>
                <c:pt idx="10717" formatCode="General">
                  <c:v>-0.157473932979943</c:v>
                </c:pt>
                <c:pt idx="10718" formatCode="General">
                  <c:v>-0.16626639515292399</c:v>
                </c:pt>
                <c:pt idx="10719" formatCode="General">
                  <c:v>-0.17347448305808899</c:v>
                </c:pt>
                <c:pt idx="10720" formatCode="General">
                  <c:v>-0.17917718788444201</c:v>
                </c:pt>
                <c:pt idx="10721" formatCode="General">
                  <c:v>-0.18263209079037199</c:v>
                </c:pt>
                <c:pt idx="10722" formatCode="General">
                  <c:v>-0.18295938861916899</c:v>
                </c:pt>
                <c:pt idx="10723" formatCode="General">
                  <c:v>-0.18059922064574399</c:v>
                </c:pt>
                <c:pt idx="10724" formatCode="General">
                  <c:v>-0.176167441768939</c:v>
                </c:pt>
                <c:pt idx="10725" formatCode="General">
                  <c:v>-0.169468861256688</c:v>
                </c:pt>
                <c:pt idx="10726" formatCode="General">
                  <c:v>-0.161624264338877</c:v>
                </c:pt>
                <c:pt idx="10727" formatCode="General">
                  <c:v>-0.15294924244569499</c:v>
                </c:pt>
                <c:pt idx="10728" formatCode="General">
                  <c:v>-0.14371392315790599</c:v>
                </c:pt>
                <c:pt idx="10729" formatCode="General">
                  <c:v>-0.135074467442794</c:v>
                </c:pt>
                <c:pt idx="10730" formatCode="General">
                  <c:v>-0.12636454506226699</c:v>
                </c:pt>
                <c:pt idx="10731" formatCode="General">
                  <c:v>-0.117351557718677</c:v>
                </c:pt>
                <c:pt idx="10732" formatCode="General">
                  <c:v>-0.108682925280422</c:v>
                </c:pt>
                <c:pt idx="10733" formatCode="General">
                  <c:v>-0.10125963137350399</c:v>
                </c:pt>
                <c:pt idx="10734" formatCode="General">
                  <c:v>-9.6276040143109698E-2</c:v>
                </c:pt>
                <c:pt idx="10735" formatCode="General">
                  <c:v>-9.3702437184805296E-2</c:v>
                </c:pt>
                <c:pt idx="10736" formatCode="General">
                  <c:v>-9.3491188638130995E-2</c:v>
                </c:pt>
                <c:pt idx="10737" formatCode="General">
                  <c:v>-9.5328462360681598E-2</c:v>
                </c:pt>
                <c:pt idx="10738" formatCode="General">
                  <c:v>-9.8488933446371205E-2</c:v>
                </c:pt>
                <c:pt idx="10739" formatCode="General">
                  <c:v>-0.102905278870244</c:v>
                </c:pt>
                <c:pt idx="10740" formatCode="General">
                  <c:v>-0.10896200745541899</c:v>
                </c:pt>
                <c:pt idx="10741" formatCode="General">
                  <c:v>-0.116816647378806</c:v>
                </c:pt>
                <c:pt idx="10742" formatCode="General">
                  <c:v>-0.12618173328683299</c:v>
                </c:pt>
                <c:pt idx="10743" formatCode="General">
                  <c:v>-0.13657062453933</c:v>
                </c:pt>
                <c:pt idx="10744" formatCode="General">
                  <c:v>-0.14736904625453401</c:v>
                </c:pt>
                <c:pt idx="10745" formatCode="General">
                  <c:v>-0.15747716423346</c:v>
                </c:pt>
                <c:pt idx="10746" formatCode="General">
                  <c:v>-0.165690479518211</c:v>
                </c:pt>
                <c:pt idx="10747" formatCode="General">
                  <c:v>-0.17229308112908301</c:v>
                </c:pt>
                <c:pt idx="10748" formatCode="General">
                  <c:v>-0.17820754094073901</c:v>
                </c:pt>
                <c:pt idx="10749" formatCode="General">
                  <c:v>-0.183231704145082</c:v>
                </c:pt>
                <c:pt idx="10750" formatCode="General">
                  <c:v>-0.18603713781133399</c:v>
                </c:pt>
                <c:pt idx="10751" formatCode="General">
                  <c:v>-0.185851966685814</c:v>
                </c:pt>
                <c:pt idx="10752" formatCode="General">
                  <c:v>-0.18303092960251299</c:v>
                </c:pt>
                <c:pt idx="10753" formatCode="General">
                  <c:v>-0.17693150534840399</c:v>
                </c:pt>
                <c:pt idx="10754" formatCode="General">
                  <c:v>-0.166790093213282</c:v>
                </c:pt>
                <c:pt idx="10755" formatCode="General">
                  <c:v>-0.15412808562428901</c:v>
                </c:pt>
                <c:pt idx="10756" formatCode="General">
                  <c:v>-0.14116462262009399</c:v>
                </c:pt>
                <c:pt idx="10757" formatCode="General">
                  <c:v>-0.12874753978751</c:v>
                </c:pt>
                <c:pt idx="10758" formatCode="General">
                  <c:v>-0.116572508719215</c:v>
                </c:pt>
                <c:pt idx="10759" formatCode="General">
                  <c:v>-0.104495933998267</c:v>
                </c:pt>
                <c:pt idx="10760" formatCode="General">
                  <c:v>-9.3472485854938503E-2</c:v>
                </c:pt>
                <c:pt idx="10761" formatCode="General">
                  <c:v>-8.4670415263555704E-2</c:v>
                </c:pt>
                <c:pt idx="10762" formatCode="General">
                  <c:v>-7.9476187394726797E-2</c:v>
                </c:pt>
                <c:pt idx="10763" formatCode="General">
                  <c:v>-7.8706835457444294E-2</c:v>
                </c:pt>
                <c:pt idx="10764" formatCode="General">
                  <c:v>-8.1633112450977499E-2</c:v>
                </c:pt>
                <c:pt idx="10765" formatCode="General">
                  <c:v>-8.8000608226354096E-2</c:v>
                </c:pt>
                <c:pt idx="10766" formatCode="General">
                  <c:v>-9.7811367951162506E-2</c:v>
                </c:pt>
                <c:pt idx="10767" formatCode="General">
                  <c:v>-0.11089495141476501</c:v>
                </c:pt>
                <c:pt idx="10768" formatCode="General">
                  <c:v>-0.126086256653474</c:v>
                </c:pt>
                <c:pt idx="10769" formatCode="General">
                  <c:v>-0.14212347002957301</c:v>
                </c:pt>
                <c:pt idx="10770" formatCode="General">
                  <c:v>-0.15939314756008599</c:v>
                </c:pt>
                <c:pt idx="10771" formatCode="General">
                  <c:v>-0.17816437370563901</c:v>
                </c:pt>
                <c:pt idx="10772" formatCode="General">
                  <c:v>-0.19809385013000699</c:v>
                </c:pt>
                <c:pt idx="10773" formatCode="General">
                  <c:v>-0.217836384576235</c:v>
                </c:pt>
                <c:pt idx="10774" formatCode="General">
                  <c:v>-0.23712381333013699</c:v>
                </c:pt>
                <c:pt idx="10775" formatCode="General">
                  <c:v>-0.25604989661604999</c:v>
                </c:pt>
                <c:pt idx="10776" formatCode="General">
                  <c:v>-0.27256631491007199</c:v>
                </c:pt>
                <c:pt idx="10777" formatCode="General">
                  <c:v>-0.28506935124412602</c:v>
                </c:pt>
                <c:pt idx="10778" formatCode="General">
                  <c:v>-0.29398068776823699</c:v>
                </c:pt>
                <c:pt idx="10779" formatCode="General">
                  <c:v>-0.29940002566033902</c:v>
                </c:pt>
                <c:pt idx="10780" formatCode="General">
                  <c:v>-0.30068028098821598</c:v>
                </c:pt>
                <c:pt idx="10781" formatCode="General">
                  <c:v>-0.29760812281222798</c:v>
                </c:pt>
                <c:pt idx="10782" formatCode="General">
                  <c:v>-0.29099492809724797</c:v>
                </c:pt>
                <c:pt idx="10783" formatCode="General">
                  <c:v>-0.28218168857634701</c:v>
                </c:pt>
                <c:pt idx="10784" formatCode="General">
                  <c:v>-0.27199552275340699</c:v>
                </c:pt>
                <c:pt idx="10785" formatCode="General">
                  <c:v>-0.261941692223356</c:v>
                </c:pt>
                <c:pt idx="10786" formatCode="General">
                  <c:v>-0.25225777564421697</c:v>
                </c:pt>
                <c:pt idx="10787" formatCode="General">
                  <c:v>-0.24174536846891001</c:v>
                </c:pt>
                <c:pt idx="10788" formatCode="General">
                  <c:v>-0.230353616734293</c:v>
                </c:pt>
                <c:pt idx="10789" formatCode="General">
                  <c:v>-0.21943964448204201</c:v>
                </c:pt>
                <c:pt idx="10790" formatCode="General">
                  <c:v>-0.209766512737248</c:v>
                </c:pt>
                <c:pt idx="10791" formatCode="General">
                  <c:v>-0.20108100421382999</c:v>
                </c:pt>
                <c:pt idx="10792" formatCode="General">
                  <c:v>-0.19356630719267101</c:v>
                </c:pt>
                <c:pt idx="10793" formatCode="General">
                  <c:v>-0.18771649131028501</c:v>
                </c:pt>
                <c:pt idx="10794" formatCode="General">
                  <c:v>-0.184024133133912</c:v>
                </c:pt>
                <c:pt idx="10795" formatCode="General">
                  <c:v>-0.182373597532557</c:v>
                </c:pt>
                <c:pt idx="10796" formatCode="General">
                  <c:v>-0.182702430763581</c:v>
                </c:pt>
                <c:pt idx="10797" formatCode="General">
                  <c:v>-0.18623820150880199</c:v>
                </c:pt>
                <c:pt idx="10798" formatCode="General">
                  <c:v>-0.194060266744539</c:v>
                </c:pt>
                <c:pt idx="10799" formatCode="General">
                  <c:v>-0.20499636931217699</c:v>
                </c:pt>
                <c:pt idx="10800" formatCode="General">
                  <c:v>-0.21747475722725901</c:v>
                </c:pt>
                <c:pt idx="10801" formatCode="General">
                  <c:v>-0.230090371667449</c:v>
                </c:pt>
                <c:pt idx="10802" formatCode="General">
                  <c:v>-0.24151378072327701</c:v>
                </c:pt>
                <c:pt idx="10803" formatCode="General">
                  <c:v>-0.25057945585427299</c:v>
                </c:pt>
                <c:pt idx="10804" formatCode="General">
                  <c:v>-0.256978921302837</c:v>
                </c:pt>
                <c:pt idx="10805" formatCode="General">
                  <c:v>-0.261079898400155</c:v>
                </c:pt>
                <c:pt idx="10806" formatCode="General">
                  <c:v>-0.26276613677824001</c:v>
                </c:pt>
                <c:pt idx="10807" formatCode="General">
                  <c:v>-0.26205894879377301</c:v>
                </c:pt>
                <c:pt idx="10808" formatCode="General">
                  <c:v>-0.258483584723747</c:v>
                </c:pt>
                <c:pt idx="10809" formatCode="General">
                  <c:v>-0.25250418888554599</c:v>
                </c:pt>
                <c:pt idx="10810" formatCode="General">
                  <c:v>-0.24541242196320801</c:v>
                </c:pt>
                <c:pt idx="10811" formatCode="General">
                  <c:v>-0.23782858183918701</c:v>
                </c:pt>
                <c:pt idx="10812" formatCode="General">
                  <c:v>-0.230206893368092</c:v>
                </c:pt>
                <c:pt idx="10813" formatCode="General">
                  <c:v>-0.22339366324771701</c:v>
                </c:pt>
                <c:pt idx="10814" formatCode="General">
                  <c:v>-0.218056376369961</c:v>
                </c:pt>
                <c:pt idx="10815" formatCode="General">
                  <c:v>-0.21383201024964399</c:v>
                </c:pt>
                <c:pt idx="10816" formatCode="General">
                  <c:v>-0.21045595863652</c:v>
                </c:pt>
                <c:pt idx="10817" formatCode="General">
                  <c:v>-0.20832739070789799</c:v>
                </c:pt>
                <c:pt idx="10818" formatCode="General">
                  <c:v>-0.20685789651585099</c:v>
                </c:pt>
                <c:pt idx="10819" formatCode="General">
                  <c:v>-0.20496637197522999</c:v>
                </c:pt>
                <c:pt idx="10820" formatCode="General">
                  <c:v>-0.20245643508975</c:v>
                </c:pt>
                <c:pt idx="10821" formatCode="General">
                  <c:v>-0.19906080864216799</c:v>
                </c:pt>
                <c:pt idx="10822" formatCode="General">
                  <c:v>-0.194956843775521</c:v>
                </c:pt>
                <c:pt idx="10823" formatCode="General">
                  <c:v>-0.19050493115624501</c:v>
                </c:pt>
                <c:pt idx="10824" formatCode="General">
                  <c:v>-0.186084129100902</c:v>
                </c:pt>
                <c:pt idx="10825" formatCode="General">
                  <c:v>-0.18291913612243799</c:v>
                </c:pt>
                <c:pt idx="10826" formatCode="General">
                  <c:v>-0.181305101088444</c:v>
                </c:pt>
                <c:pt idx="10827" formatCode="General">
                  <c:v>-0.18122367538355699</c:v>
                </c:pt>
                <c:pt idx="10828" formatCode="General">
                  <c:v>-0.18314935659829301</c:v>
                </c:pt>
                <c:pt idx="10829" formatCode="General">
                  <c:v>-0.18751290493425399</c:v>
                </c:pt>
                <c:pt idx="10830" formatCode="General">
                  <c:v>-0.193721168051813</c:v>
                </c:pt>
                <c:pt idx="10831" formatCode="General">
                  <c:v>-0.20086366307543299</c:v>
                </c:pt>
                <c:pt idx="10832" formatCode="General">
                  <c:v>-0.20786106791758699</c:v>
                </c:pt>
                <c:pt idx="10833" formatCode="General">
                  <c:v>-0.21432519562510299</c:v>
                </c:pt>
                <c:pt idx="10834" formatCode="General">
                  <c:v>-0.22089546954434799</c:v>
                </c:pt>
                <c:pt idx="10835" formatCode="General">
                  <c:v>-0.22777365084958501</c:v>
                </c:pt>
                <c:pt idx="10836" formatCode="General">
                  <c:v>-0.23475061029229199</c:v>
                </c:pt>
                <c:pt idx="10837" formatCode="General">
                  <c:v>-0.24130710140464601</c:v>
                </c:pt>
                <c:pt idx="10838" formatCode="General">
                  <c:v>-0.24764683376296601</c:v>
                </c:pt>
                <c:pt idx="10839" formatCode="General">
                  <c:v>-0.25380240043822899</c:v>
                </c:pt>
                <c:pt idx="10840" formatCode="General">
                  <c:v>-0.25942629167838399</c:v>
                </c:pt>
                <c:pt idx="10841" formatCode="General">
                  <c:v>-0.26508708588532698</c:v>
                </c:pt>
                <c:pt idx="10842" formatCode="General">
                  <c:v>-0.27074620263814902</c:v>
                </c:pt>
                <c:pt idx="10843" formatCode="General">
                  <c:v>-0.27580954657250301</c:v>
                </c:pt>
                <c:pt idx="10844" formatCode="General">
                  <c:v>-0.27995972809890501</c:v>
                </c:pt>
                <c:pt idx="10845" formatCode="General">
                  <c:v>-0.28272656467068102</c:v>
                </c:pt>
                <c:pt idx="10846" formatCode="General">
                  <c:v>-0.28343536475643599</c:v>
                </c:pt>
                <c:pt idx="10847" formatCode="General">
                  <c:v>-0.28217284420915001</c:v>
                </c:pt>
                <c:pt idx="10848" formatCode="General">
                  <c:v>-0.27929525136373201</c:v>
                </c:pt>
                <c:pt idx="10849" formatCode="General">
                  <c:v>-0.27377357840910999</c:v>
                </c:pt>
                <c:pt idx="10850" formatCode="General">
                  <c:v>-0.26523065905432303</c:v>
                </c:pt>
                <c:pt idx="10851" formatCode="General">
                  <c:v>-0.25394981933310701</c:v>
                </c:pt>
                <c:pt idx="10852" formatCode="General">
                  <c:v>-0.24115090612781201</c:v>
                </c:pt>
                <c:pt idx="10853" formatCode="General">
                  <c:v>-0.22843720420716099</c:v>
                </c:pt>
                <c:pt idx="10854" formatCode="General">
                  <c:v>-0.21603166310755401</c:v>
                </c:pt>
                <c:pt idx="10855" formatCode="General">
                  <c:v>-0.20395555337562199</c:v>
                </c:pt>
                <c:pt idx="10856" formatCode="General">
                  <c:v>-0.192165504232503</c:v>
                </c:pt>
                <c:pt idx="10857" formatCode="General">
                  <c:v>-0.18061607391294501</c:v>
                </c:pt>
                <c:pt idx="10858" formatCode="General">
                  <c:v>-0.16864712539065599</c:v>
                </c:pt>
                <c:pt idx="10859" formatCode="General">
                  <c:v>-0.15565925985554899</c:v>
                </c:pt>
                <c:pt idx="10860" formatCode="General">
                  <c:v>-0.14309727360500599</c:v>
                </c:pt>
                <c:pt idx="10861" formatCode="General">
                  <c:v>-0.133330314721434</c:v>
                </c:pt>
                <c:pt idx="10862" formatCode="General">
                  <c:v>-0.12679193036632799</c:v>
                </c:pt>
                <c:pt idx="10863" formatCode="General">
                  <c:v>-0.122759436949422</c:v>
                </c:pt>
                <c:pt idx="10864" formatCode="General">
                  <c:v>-0.120131963265207</c:v>
                </c:pt>
                <c:pt idx="10865" formatCode="General">
                  <c:v>-0.11831841699144099</c:v>
                </c:pt>
                <c:pt idx="10866" formatCode="General">
                  <c:v>-0.116481426088094</c:v>
                </c:pt>
                <c:pt idx="10867" formatCode="General">
                  <c:v>-0.112540716877464</c:v>
                </c:pt>
                <c:pt idx="10868" formatCode="General">
                  <c:v>-0.106100308494478</c:v>
                </c:pt>
                <c:pt idx="10869" formatCode="General">
                  <c:v>-9.7785545385860997E-2</c:v>
                </c:pt>
                <c:pt idx="10870" formatCode="General">
                  <c:v>-8.81733763387859E-2</c:v>
                </c:pt>
                <c:pt idx="10871" formatCode="General">
                  <c:v>-7.7380217115639097E-2</c:v>
                </c:pt>
                <c:pt idx="10872" formatCode="General">
                  <c:v>-6.5133624668236106E-2</c:v>
                </c:pt>
                <c:pt idx="10873" formatCode="General">
                  <c:v>-5.1229018049241799E-2</c:v>
                </c:pt>
                <c:pt idx="10874" formatCode="General">
                  <c:v>-3.5382492391788402E-2</c:v>
                </c:pt>
                <c:pt idx="10875" formatCode="General">
                  <c:v>-1.7314229282779401E-2</c:v>
                </c:pt>
                <c:pt idx="10876" formatCode="General">
                  <c:v>1.6931406274910601E-3</c:v>
                </c:pt>
                <c:pt idx="10877" formatCode="General">
                  <c:v>2.0849545126816901E-2</c:v>
                </c:pt>
                <c:pt idx="10878" formatCode="General">
                  <c:v>4.0751038732047599E-2</c:v>
                </c:pt>
                <c:pt idx="10879" formatCode="General">
                  <c:v>6.1081285189227799E-2</c:v>
                </c:pt>
                <c:pt idx="10880" formatCode="General">
                  <c:v>8.1181371115991205E-2</c:v>
                </c:pt>
                <c:pt idx="10881" formatCode="General">
                  <c:v>9.9754579825464498E-2</c:v>
                </c:pt>
                <c:pt idx="10882" formatCode="General">
                  <c:v>0.115237615001786</c:v>
                </c:pt>
                <c:pt idx="10883" formatCode="General">
                  <c:v>0.127253496827681</c:v>
                </c:pt>
                <c:pt idx="10884" formatCode="General">
                  <c:v>0.135551125377364</c:v>
                </c:pt>
                <c:pt idx="10885" formatCode="General">
                  <c:v>0.13918593526730599</c:v>
                </c:pt>
                <c:pt idx="10886" formatCode="General">
                  <c:v>0.138759736390063</c:v>
                </c:pt>
                <c:pt idx="10887" formatCode="General">
                  <c:v>0.13486797779628301</c:v>
                </c:pt>
                <c:pt idx="10888" formatCode="General">
                  <c:v>0.127829074216841</c:v>
                </c:pt>
                <c:pt idx="10889" formatCode="General">
                  <c:v>0.119018225977257</c:v>
                </c:pt>
                <c:pt idx="10890" formatCode="General">
                  <c:v>0.108949214046385</c:v>
                </c:pt>
                <c:pt idx="10891" formatCode="General">
                  <c:v>9.8253760439583407E-2</c:v>
                </c:pt>
                <c:pt idx="10892" formatCode="General">
                  <c:v>8.8392177613084197E-2</c:v>
                </c:pt>
                <c:pt idx="10893" formatCode="General">
                  <c:v>8.0475954721456605E-2</c:v>
                </c:pt>
                <c:pt idx="10894" formatCode="General">
                  <c:v>7.47800597874346E-2</c:v>
                </c:pt>
                <c:pt idx="10895" formatCode="General">
                  <c:v>7.1500792611682906E-2</c:v>
                </c:pt>
                <c:pt idx="10896" formatCode="General">
                  <c:v>7.1225263130619998E-2</c:v>
                </c:pt>
                <c:pt idx="10897" formatCode="General">
                  <c:v>7.4839439160588397E-2</c:v>
                </c:pt>
                <c:pt idx="10898" formatCode="General">
                  <c:v>8.2238572170007004E-2</c:v>
                </c:pt>
                <c:pt idx="10899" formatCode="General">
                  <c:v>9.2924874006022201E-2</c:v>
                </c:pt>
                <c:pt idx="10900" formatCode="General">
                  <c:v>0.106906095760431</c:v>
                </c:pt>
                <c:pt idx="10901" formatCode="General">
                  <c:v>0.123542664146787</c:v>
                </c:pt>
                <c:pt idx="10902" formatCode="General">
                  <c:v>0.14178172399080399</c:v>
                </c:pt>
                <c:pt idx="10903" formatCode="General">
                  <c:v>0.16097201207365799</c:v>
                </c:pt>
                <c:pt idx="10904" formatCode="General">
                  <c:v>0.18083165205334101</c:v>
                </c:pt>
                <c:pt idx="10905" formatCode="General">
                  <c:v>0.20059371992508099</c:v>
                </c:pt>
                <c:pt idx="10906" formatCode="General">
                  <c:v>0.21915967125817201</c:v>
                </c:pt>
                <c:pt idx="10907" formatCode="General">
                  <c:v>0.234934721456379</c:v>
                </c:pt>
                <c:pt idx="10908" formatCode="General">
                  <c:v>0.24776179311784499</c:v>
                </c:pt>
                <c:pt idx="10909" formatCode="General">
                  <c:v>0.25898324788251498</c:v>
                </c:pt>
                <c:pt idx="10910" formatCode="General">
                  <c:v>0.269530128228465</c:v>
                </c:pt>
                <c:pt idx="10911" formatCode="General">
                  <c:v>0.27921493664887598</c:v>
                </c:pt>
                <c:pt idx="10912" formatCode="General">
                  <c:v>0.28760118749114899</c:v>
                </c:pt>
                <c:pt idx="10913" formatCode="General">
                  <c:v>0.29497237318494202</c:v>
                </c:pt>
                <c:pt idx="10914" formatCode="General">
                  <c:v>0.30109041217010701</c:v>
                </c:pt>
                <c:pt idx="10915" formatCode="General">
                  <c:v>0.30559193307278698</c:v>
                </c:pt>
                <c:pt idx="10916" formatCode="General">
                  <c:v>0.30915570337419701</c:v>
                </c:pt>
                <c:pt idx="10917" formatCode="General">
                  <c:v>0.31269344184728398</c:v>
                </c:pt>
                <c:pt idx="10918" formatCode="General">
                  <c:v>0.31595342831364398</c:v>
                </c:pt>
                <c:pt idx="10919" formatCode="General">
                  <c:v>0.318336825329539</c:v>
                </c:pt>
                <c:pt idx="10920" formatCode="General">
                  <c:v>0.32060527301248298</c:v>
                </c:pt>
                <c:pt idx="10921" formatCode="General">
                  <c:v>0.32321388807461099</c:v>
                </c:pt>
                <c:pt idx="10922" formatCode="General">
                  <c:v>0.32630103495645402</c:v>
                </c:pt>
                <c:pt idx="10923" formatCode="General">
                  <c:v>0.330907837442382</c:v>
                </c:pt>
                <c:pt idx="10924" formatCode="General">
                  <c:v>0.33798287276660099</c:v>
                </c:pt>
                <c:pt idx="10925" formatCode="General">
                  <c:v>0.348256635633997</c:v>
                </c:pt>
                <c:pt idx="10926" formatCode="General">
                  <c:v>0.36127903271352702</c:v>
                </c:pt>
                <c:pt idx="10927" formatCode="General">
                  <c:v>0.37595594735711602</c:v>
                </c:pt>
                <c:pt idx="10928" formatCode="General">
                  <c:v>0.39215630079161001</c:v>
                </c:pt>
                <c:pt idx="10929" formatCode="General">
                  <c:v>0.409836013252665</c:v>
                </c:pt>
                <c:pt idx="10930" formatCode="General">
                  <c:v>0.42727036981988897</c:v>
                </c:pt>
                <c:pt idx="10931" formatCode="General">
                  <c:v>0.44226467680907</c:v>
                </c:pt>
                <c:pt idx="10932" formatCode="General">
                  <c:v>0.45514450363086401</c:v>
                </c:pt>
                <c:pt idx="10933" formatCode="General">
                  <c:v>0.46723146939881299</c:v>
                </c:pt>
                <c:pt idx="10934" formatCode="General">
                  <c:v>0.47932301317836101</c:v>
                </c:pt>
                <c:pt idx="10935" formatCode="General">
                  <c:v>0.49063827006830601</c:v>
                </c:pt>
                <c:pt idx="10936" formatCode="General">
                  <c:v>0.49950626389686498</c:v>
                </c:pt>
                <c:pt idx="10937" formatCode="General">
                  <c:v>0.50578625419790302</c:v>
                </c:pt>
                <c:pt idx="10938" formatCode="General">
                  <c:v>0.51033947761176901</c:v>
                </c:pt>
                <c:pt idx="10939" formatCode="General">
                  <c:v>0.51378964333865895</c:v>
                </c:pt>
                <c:pt idx="10940" formatCode="General">
                  <c:v>0.51587661548337205</c:v>
                </c:pt>
                <c:pt idx="10941" formatCode="General">
                  <c:v>0.51648976282872605</c:v>
                </c:pt>
                <c:pt idx="10942" formatCode="General">
                  <c:v>0.51686038224192699</c:v>
                </c:pt>
                <c:pt idx="10943" formatCode="General">
                  <c:v>0.51771987752365201</c:v>
                </c:pt>
                <c:pt idx="10944" formatCode="General">
                  <c:v>0.51888506198370499</c:v>
                </c:pt>
                <c:pt idx="10945" formatCode="General">
                  <c:v>0.52065457978251295</c:v>
                </c:pt>
                <c:pt idx="10946" formatCode="General">
                  <c:v>0.52303429321912998</c:v>
                </c:pt>
                <c:pt idx="10947" formatCode="General">
                  <c:v>0.52597280808161495</c:v>
                </c:pt>
                <c:pt idx="10948" formatCode="General">
                  <c:v>0.52902088453423202</c:v>
                </c:pt>
                <c:pt idx="10949" formatCode="General">
                  <c:v>0.53193523388605901</c:v>
                </c:pt>
                <c:pt idx="10950" formatCode="General">
                  <c:v>0.53551662962193103</c:v>
                </c:pt>
                <c:pt idx="10951" formatCode="General">
                  <c:v>0.53987006193847098</c:v>
                </c:pt>
                <c:pt idx="10952" formatCode="General">
                  <c:v>0.54401637887037702</c:v>
                </c:pt>
                <c:pt idx="10953" formatCode="General">
                  <c:v>0.54619807354812999</c:v>
                </c:pt>
                <c:pt idx="10954" formatCode="General">
                  <c:v>0.54574352221299205</c:v>
                </c:pt>
                <c:pt idx="10955" formatCode="General">
                  <c:v>0.543982593770173</c:v>
                </c:pt>
                <c:pt idx="10956" formatCode="General">
                  <c:v>0.540737347719635</c:v>
                </c:pt>
                <c:pt idx="10957" formatCode="General">
                  <c:v>0.53586481106258299</c:v>
                </c:pt>
                <c:pt idx="10958" formatCode="General">
                  <c:v>0.53026718967656195</c:v>
                </c:pt>
                <c:pt idx="10959" formatCode="General">
                  <c:v>0.52376792564501695</c:v>
                </c:pt>
                <c:pt idx="10960" formatCode="General">
                  <c:v>0.51645072012756299</c:v>
                </c:pt>
                <c:pt idx="10961" formatCode="General">
                  <c:v>0.50851184796508397</c:v>
                </c:pt>
                <c:pt idx="10962" formatCode="General">
                  <c:v>0.50059765736643103</c:v>
                </c:pt>
                <c:pt idx="10963" formatCode="General">
                  <c:v>0.49199038528322198</c:v>
                </c:pt>
                <c:pt idx="10964" formatCode="General">
                  <c:v>0.48169419418158499</c:v>
                </c:pt>
                <c:pt idx="10965" formatCode="General">
                  <c:v>0.471120297403963</c:v>
                </c:pt>
                <c:pt idx="10966" formatCode="General">
                  <c:v>0.46164463188008598</c:v>
                </c:pt>
                <c:pt idx="10967" formatCode="General">
                  <c:v>0.453883443087234</c:v>
                </c:pt>
                <c:pt idx="10968" formatCode="General">
                  <c:v>0.44806434369192299</c:v>
                </c:pt>
                <c:pt idx="10969" formatCode="General">
                  <c:v>0.44406553641150498</c:v>
                </c:pt>
                <c:pt idx="10970" formatCode="General">
                  <c:v>0.44133210071019602</c:v>
                </c:pt>
                <c:pt idx="10971" formatCode="General">
                  <c:v>0.439322143263078</c:v>
                </c:pt>
                <c:pt idx="10972" formatCode="General">
                  <c:v>0.43775699128120199</c:v>
                </c:pt>
                <c:pt idx="10973" formatCode="General">
                  <c:v>0.43679345877687598</c:v>
                </c:pt>
                <c:pt idx="10974" formatCode="General">
                  <c:v>0.436272926068069</c:v>
                </c:pt>
                <c:pt idx="10975" formatCode="General">
                  <c:v>0.43527441252028398</c:v>
                </c:pt>
                <c:pt idx="10976" formatCode="General">
                  <c:v>0.43346727944883501</c:v>
                </c:pt>
                <c:pt idx="10977" formatCode="General">
                  <c:v>0.43100123429072501</c:v>
                </c:pt>
                <c:pt idx="10978" formatCode="General">
                  <c:v>0.427271499607701</c:v>
                </c:pt>
                <c:pt idx="10979" formatCode="General">
                  <c:v>0.42135349216657803</c:v>
                </c:pt>
                <c:pt idx="10980" formatCode="General">
                  <c:v>0.41418260636190102</c:v>
                </c:pt>
                <c:pt idx="10981" formatCode="General">
                  <c:v>0.40631219095282201</c:v>
                </c:pt>
                <c:pt idx="10982" formatCode="General">
                  <c:v>0.39705647735217398</c:v>
                </c:pt>
                <c:pt idx="10983" formatCode="General">
                  <c:v>0.38662790656387702</c:v>
                </c:pt>
                <c:pt idx="10984" formatCode="General">
                  <c:v>0.37609997529796002</c:v>
                </c:pt>
                <c:pt idx="10985" formatCode="General">
                  <c:v>0.36616673463597998</c:v>
                </c:pt>
                <c:pt idx="10986" formatCode="General">
                  <c:v>0.35583835250529999</c:v>
                </c:pt>
                <c:pt idx="10987" formatCode="General">
                  <c:v>0.344749461855895</c:v>
                </c:pt>
                <c:pt idx="10988" formatCode="General">
                  <c:v>0.33319703984818799</c:v>
                </c:pt>
                <c:pt idx="10989" formatCode="General">
                  <c:v>0.32130464867705999</c:v>
                </c:pt>
                <c:pt idx="10990" formatCode="General">
                  <c:v>0.30985719177659499</c:v>
                </c:pt>
                <c:pt idx="10991" formatCode="General">
                  <c:v>0.29979926736962897</c:v>
                </c:pt>
                <c:pt idx="10992" formatCode="General">
                  <c:v>0.29209351967897301</c:v>
                </c:pt>
                <c:pt idx="10993" formatCode="General">
                  <c:v>0.28663864920254301</c:v>
                </c:pt>
                <c:pt idx="10994" formatCode="General">
                  <c:v>0.28240441419093898</c:v>
                </c:pt>
                <c:pt idx="10995" formatCode="General">
                  <c:v>0.27892199254722</c:v>
                </c:pt>
                <c:pt idx="10996" formatCode="General">
                  <c:v>0.27624870798257201</c:v>
                </c:pt>
                <c:pt idx="10997" formatCode="General">
                  <c:v>0.274306973829547</c:v>
                </c:pt>
                <c:pt idx="10998" formatCode="General">
                  <c:v>0.27257102498803698</c:v>
                </c:pt>
                <c:pt idx="10999" formatCode="General">
                  <c:v>0.27075267471747499</c:v>
                </c:pt>
                <c:pt idx="11000" formatCode="General">
                  <c:v>0.26895623749839997</c:v>
                </c:pt>
                <c:pt idx="11001" formatCode="General">
                  <c:v>0.267612721009445</c:v>
                </c:pt>
                <c:pt idx="11002" formatCode="General">
                  <c:v>0.26656948051490098</c:v>
                </c:pt>
                <c:pt idx="11003" formatCode="General">
                  <c:v>0.26515236760553501</c:v>
                </c:pt>
                <c:pt idx="11004" formatCode="General">
                  <c:v>0.26325943891362003</c:v>
                </c:pt>
                <c:pt idx="11005" formatCode="General">
                  <c:v>0.26129363884020401</c:v>
                </c:pt>
                <c:pt idx="11006" formatCode="General">
                  <c:v>0.258956790472468</c:v>
                </c:pt>
                <c:pt idx="11007" formatCode="General">
                  <c:v>0.255329080393355</c:v>
                </c:pt>
                <c:pt idx="11008" formatCode="General">
                  <c:v>0.249849582982929</c:v>
                </c:pt>
                <c:pt idx="11009" formatCode="General">
                  <c:v>0.243210197032868</c:v>
                </c:pt>
                <c:pt idx="11010" formatCode="General">
                  <c:v>0.23569282744703199</c:v>
                </c:pt>
                <c:pt idx="11011" formatCode="General">
                  <c:v>0.226222525948515</c:v>
                </c:pt>
                <c:pt idx="11012" formatCode="General">
                  <c:v>0.21500540814705399</c:v>
                </c:pt>
                <c:pt idx="11013" formatCode="General">
                  <c:v>0.202925158440423</c:v>
                </c:pt>
                <c:pt idx="11014" formatCode="General">
                  <c:v>0.190364851356746</c:v>
                </c:pt>
                <c:pt idx="11015" formatCode="General">
                  <c:v>0.17725591324440701</c:v>
                </c:pt>
                <c:pt idx="11016" formatCode="General">
                  <c:v>0.164080758225429</c:v>
                </c:pt>
                <c:pt idx="11017" formatCode="General">
                  <c:v>0.151464531647762</c:v>
                </c:pt>
                <c:pt idx="11018" formatCode="General">
                  <c:v>0.13907177771764001</c:v>
                </c:pt>
                <c:pt idx="11019" formatCode="General">
                  <c:v>0.126157656087275</c:v>
                </c:pt>
                <c:pt idx="11020" formatCode="General">
                  <c:v>0.112808897126616</c:v>
                </c:pt>
                <c:pt idx="11021" formatCode="General">
                  <c:v>9.9178254020039602E-2</c:v>
                </c:pt>
                <c:pt idx="11022" formatCode="General">
                  <c:v>8.55056343309641E-2</c:v>
                </c:pt>
                <c:pt idx="11023" formatCode="General">
                  <c:v>7.2078908792913704E-2</c:v>
                </c:pt>
                <c:pt idx="11024" formatCode="General">
                  <c:v>5.84378650273479E-2</c:v>
                </c:pt>
                <c:pt idx="11025" formatCode="General">
                  <c:v>4.5351111089384201E-2</c:v>
                </c:pt>
                <c:pt idx="11026" formatCode="General">
                  <c:v>3.3838885888231397E-2</c:v>
                </c:pt>
                <c:pt idx="11027" formatCode="General">
                  <c:v>2.3243281926145699E-2</c:v>
                </c:pt>
                <c:pt idx="11028" formatCode="General">
                  <c:v>1.3215427375416601E-2</c:v>
                </c:pt>
                <c:pt idx="11029" formatCode="General">
                  <c:v>4.3985633642051603E-3</c:v>
                </c:pt>
                <c:pt idx="11030" formatCode="General">
                  <c:v>-2.5808444522257101E-3</c:v>
                </c:pt>
                <c:pt idx="11031" formatCode="General">
                  <c:v>-7.7500678262227701E-3</c:v>
                </c:pt>
                <c:pt idx="11032" formatCode="General">
                  <c:v>-1.1529942915465399E-2</c:v>
                </c:pt>
                <c:pt idx="11033" formatCode="General">
                  <c:v>-1.49396997602338E-2</c:v>
                </c:pt>
                <c:pt idx="11034" formatCode="General">
                  <c:v>-1.95612783722625E-2</c:v>
                </c:pt>
                <c:pt idx="11035" formatCode="General">
                  <c:v>-2.6463509769113699E-2</c:v>
                </c:pt>
                <c:pt idx="11036" formatCode="General">
                  <c:v>-3.48231605861773E-2</c:v>
                </c:pt>
                <c:pt idx="11037" formatCode="General">
                  <c:v>-4.3513657546419802E-2</c:v>
                </c:pt>
                <c:pt idx="11038" formatCode="General">
                  <c:v>-5.25965327848694E-2</c:v>
                </c:pt>
                <c:pt idx="11039" formatCode="General">
                  <c:v>-6.2296698664416499E-2</c:v>
                </c:pt>
                <c:pt idx="11040" formatCode="General">
                  <c:v>-7.2565037975880597E-2</c:v>
                </c:pt>
                <c:pt idx="11041" formatCode="General">
                  <c:v>-8.3528080224094206E-2</c:v>
                </c:pt>
                <c:pt idx="11042" formatCode="General">
                  <c:v>-9.4805325912149296E-2</c:v>
                </c:pt>
                <c:pt idx="11043" formatCode="General">
                  <c:v>-0.105554646692746</c:v>
                </c:pt>
                <c:pt idx="11044" formatCode="General">
                  <c:v>-0.116387611386741</c:v>
                </c:pt>
                <c:pt idx="11045" formatCode="General">
                  <c:v>-0.12874518887212499</c:v>
                </c:pt>
                <c:pt idx="11046" formatCode="General">
                  <c:v>-0.14251036094288</c:v>
                </c:pt>
                <c:pt idx="11047" formatCode="General">
                  <c:v>-0.15694767591178399</c:v>
                </c:pt>
                <c:pt idx="11048" formatCode="General">
                  <c:v>-0.17293014589616501</c:v>
                </c:pt>
                <c:pt idx="11049" formatCode="General">
                  <c:v>-0.19057231548571299</c:v>
                </c:pt>
                <c:pt idx="11050" formatCode="General">
                  <c:v>-0.20848694344898</c:v>
                </c:pt>
                <c:pt idx="11051" formatCode="General">
                  <c:v>-0.22627579361619901</c:v>
                </c:pt>
                <c:pt idx="11052" formatCode="General">
                  <c:v>-0.24382784606946001</c:v>
                </c:pt>
                <c:pt idx="11053" formatCode="General">
                  <c:v>-0.26039320643965802</c:v>
                </c:pt>
                <c:pt idx="11054" formatCode="General">
                  <c:v>-0.27558937591488902</c:v>
                </c:pt>
                <c:pt idx="11055" formatCode="General">
                  <c:v>-0.289021560637227</c:v>
                </c:pt>
                <c:pt idx="11056" formatCode="General">
                  <c:v>-0.299735970028285</c:v>
                </c:pt>
                <c:pt idx="11057" formatCode="General">
                  <c:v>-0.30728002024289403</c:v>
                </c:pt>
                <c:pt idx="11058" formatCode="General">
                  <c:v>-0.31250707518100601</c:v>
                </c:pt>
                <c:pt idx="11059" formatCode="General">
                  <c:v>-0.31641043391953</c:v>
                </c:pt>
                <c:pt idx="11060" formatCode="General">
                  <c:v>-0.32021688067165699</c:v>
                </c:pt>
                <c:pt idx="11061" formatCode="General">
                  <c:v>-0.32460686808211497</c:v>
                </c:pt>
                <c:pt idx="11062" formatCode="General">
                  <c:v>-0.329630647180848</c:v>
                </c:pt>
                <c:pt idx="11063" formatCode="General">
                  <c:v>-0.33542742788452201</c:v>
                </c:pt>
                <c:pt idx="11064" formatCode="General">
                  <c:v>-0.34171774404122801</c:v>
                </c:pt>
                <c:pt idx="11065" formatCode="General">
                  <c:v>-0.34754615148066798</c:v>
                </c:pt>
                <c:pt idx="11066" formatCode="General">
                  <c:v>-0.351667144692282</c:v>
                </c:pt>
                <c:pt idx="11067" formatCode="General">
                  <c:v>-0.354431577592629</c:v>
                </c:pt>
                <c:pt idx="11068" formatCode="General">
                  <c:v>-0.35695315779088099</c:v>
                </c:pt>
                <c:pt idx="11069" formatCode="General">
                  <c:v>-0.35865477401668799</c:v>
                </c:pt>
                <c:pt idx="11070" formatCode="General">
                  <c:v>-0.358771058803739</c:v>
                </c:pt>
                <c:pt idx="11071" formatCode="General">
                  <c:v>-0.357040346247957</c:v>
                </c:pt>
                <c:pt idx="11072" formatCode="General">
                  <c:v>-0.35315719513590299</c:v>
                </c:pt>
                <c:pt idx="11073" formatCode="General">
                  <c:v>-0.34774181260259801</c:v>
                </c:pt>
                <c:pt idx="11074" formatCode="General">
                  <c:v>-0.34231475278540202</c:v>
                </c:pt>
                <c:pt idx="11075" formatCode="General">
                  <c:v>-0.338626257470862</c:v>
                </c:pt>
                <c:pt idx="11076" formatCode="General">
                  <c:v>-0.33740373287075298</c:v>
                </c:pt>
                <c:pt idx="11077" formatCode="General">
                  <c:v>-0.33858947124320199</c:v>
                </c:pt>
                <c:pt idx="11078" formatCode="General">
                  <c:v>-0.34199340103350701</c:v>
                </c:pt>
                <c:pt idx="11079" formatCode="General">
                  <c:v>-0.34639146473335602</c:v>
                </c:pt>
                <c:pt idx="11080" formatCode="General">
                  <c:v>-0.35056723192101902</c:v>
                </c:pt>
                <c:pt idx="11081" formatCode="General">
                  <c:v>-0.35335015665985903</c:v>
                </c:pt>
                <c:pt idx="11082" formatCode="General">
                  <c:v>-0.35431960334340801</c:v>
                </c:pt>
                <c:pt idx="11083" formatCode="General">
                  <c:v>-0.35395539367607398</c:v>
                </c:pt>
                <c:pt idx="11084" formatCode="General">
                  <c:v>-0.35236495561904102</c:v>
                </c:pt>
                <c:pt idx="11085" formatCode="General">
                  <c:v>-0.35081060924797902</c:v>
                </c:pt>
                <c:pt idx="11086" formatCode="General">
                  <c:v>-0.35073534069209</c:v>
                </c:pt>
                <c:pt idx="11087" formatCode="General">
                  <c:v>-0.35335030853478899</c:v>
                </c:pt>
                <c:pt idx="11088" formatCode="General">
                  <c:v>-0.35961393967683603</c:v>
                </c:pt>
                <c:pt idx="11089" formatCode="General">
                  <c:v>-0.36880584814095702</c:v>
                </c:pt>
                <c:pt idx="11090" formatCode="General">
                  <c:v>-0.38003425066239399</c:v>
                </c:pt>
                <c:pt idx="11091" formatCode="General">
                  <c:v>-0.39275737041064901</c:v>
                </c:pt>
                <c:pt idx="11092" formatCode="General">
                  <c:v>-0.40567814291283999</c:v>
                </c:pt>
                <c:pt idx="11093" formatCode="General">
                  <c:v>-0.41805622562621497</c:v>
                </c:pt>
                <c:pt idx="11094" formatCode="General">
                  <c:v>-0.42948245186731898</c:v>
                </c:pt>
                <c:pt idx="11095" formatCode="General">
                  <c:v>-0.43851965278677901</c:v>
                </c:pt>
                <c:pt idx="11096" formatCode="General">
                  <c:v>-0.44605436260019199</c:v>
                </c:pt>
                <c:pt idx="11097" formatCode="General">
                  <c:v>-0.45351352327741001</c:v>
                </c:pt>
                <c:pt idx="11098" formatCode="General">
                  <c:v>-0.46081925684477398</c:v>
                </c:pt>
                <c:pt idx="11099" formatCode="General">
                  <c:v>-0.46759623039550002</c:v>
                </c:pt>
                <c:pt idx="11100" formatCode="General">
                  <c:v>-0.47342519715921599</c:v>
                </c:pt>
                <c:pt idx="11101" formatCode="General">
                  <c:v>-0.47770138917068899</c:v>
                </c:pt>
                <c:pt idx="11102" formatCode="General">
                  <c:v>-0.47967466800073799</c:v>
                </c:pt>
                <c:pt idx="11103" formatCode="General">
                  <c:v>-0.47989904766028801</c:v>
                </c:pt>
                <c:pt idx="11104" formatCode="General">
                  <c:v>-0.47848285501743199</c:v>
                </c:pt>
                <c:pt idx="11105" formatCode="General">
                  <c:v>-0.47581168229906201</c:v>
                </c:pt>
                <c:pt idx="11106" formatCode="General">
                  <c:v>-0.47311846960813803</c:v>
                </c:pt>
                <c:pt idx="11107" formatCode="General">
                  <c:v>-0.47032438095145901</c:v>
                </c:pt>
                <c:pt idx="11108" formatCode="General">
                  <c:v>-0.466861765341468</c:v>
                </c:pt>
                <c:pt idx="11109" formatCode="General">
                  <c:v>-0.46226862160307802</c:v>
                </c:pt>
                <c:pt idx="11110" formatCode="General">
                  <c:v>-0.45615162814964599</c:v>
                </c:pt>
                <c:pt idx="11111" formatCode="General">
                  <c:v>-0.44881847246222401</c:v>
                </c:pt>
                <c:pt idx="11112" formatCode="General">
                  <c:v>-0.44084228824419502</c:v>
                </c:pt>
                <c:pt idx="11113" formatCode="General">
                  <c:v>-0.43198674819764898</c:v>
                </c:pt>
                <c:pt idx="11114" formatCode="General">
                  <c:v>-0.42202203759838403</c:v>
                </c:pt>
                <c:pt idx="11115" formatCode="General">
                  <c:v>-0.41074277631199402</c:v>
                </c:pt>
                <c:pt idx="11116" formatCode="General">
                  <c:v>-0.39858357357322999</c:v>
                </c:pt>
                <c:pt idx="11117" formatCode="General">
                  <c:v>-0.38628804253911297</c:v>
                </c:pt>
                <c:pt idx="11118" formatCode="General">
                  <c:v>-0.373888913651031</c:v>
                </c:pt>
                <c:pt idx="11119" formatCode="General">
                  <c:v>-0.36244859079271502</c:v>
                </c:pt>
                <c:pt idx="11120" formatCode="General">
                  <c:v>-0.35388297105324201</c:v>
                </c:pt>
                <c:pt idx="11121" formatCode="General">
                  <c:v>-0.349200402539939</c:v>
                </c:pt>
                <c:pt idx="11122" formatCode="General">
                  <c:v>-0.34825544828214799</c:v>
                </c:pt>
                <c:pt idx="11123" formatCode="General">
                  <c:v>-0.35113750676237399</c:v>
                </c:pt>
                <c:pt idx="11124" formatCode="General">
                  <c:v>-0.35722150113253798</c:v>
                </c:pt>
                <c:pt idx="11125" formatCode="General">
                  <c:v>-0.36573430375288601</c:v>
                </c:pt>
                <c:pt idx="11126" formatCode="General">
                  <c:v>-0.37515668248849399</c:v>
                </c:pt>
                <c:pt idx="11127" formatCode="General">
                  <c:v>-0.38387252785852299</c:v>
                </c:pt>
                <c:pt idx="11128" formatCode="General">
                  <c:v>-0.39087532377955703</c:v>
                </c:pt>
                <c:pt idx="11129" formatCode="General">
                  <c:v>-0.39504751738810001</c:v>
                </c:pt>
                <c:pt idx="11130" formatCode="General">
                  <c:v>-0.39636204574300599</c:v>
                </c:pt>
                <c:pt idx="11131" formatCode="General">
                  <c:v>-0.39502825236163902</c:v>
                </c:pt>
                <c:pt idx="11132" formatCode="General">
                  <c:v>-0.39182997941727599</c:v>
                </c:pt>
                <c:pt idx="11133" formatCode="General">
                  <c:v>-0.38740857487500102</c:v>
                </c:pt>
                <c:pt idx="11134" formatCode="General">
                  <c:v>-0.38163270483533202</c:v>
                </c:pt>
                <c:pt idx="11135" formatCode="General">
                  <c:v>-0.37492726920101299</c:v>
                </c:pt>
                <c:pt idx="11136" formatCode="General">
                  <c:v>-0.36791213112467902</c:v>
                </c:pt>
                <c:pt idx="11137" formatCode="General">
                  <c:v>-0.36052870302152401</c:v>
                </c:pt>
                <c:pt idx="11138" formatCode="General">
                  <c:v>-0.35241806407544701</c:v>
                </c:pt>
                <c:pt idx="11139" formatCode="General">
                  <c:v>-0.34345108889258003</c:v>
                </c:pt>
                <c:pt idx="11140" formatCode="General">
                  <c:v>-0.33446725288840101</c:v>
                </c:pt>
                <c:pt idx="11141" formatCode="General">
                  <c:v>-0.32664938978785102</c:v>
                </c:pt>
                <c:pt idx="11142" formatCode="General">
                  <c:v>-0.31993880218163601</c:v>
                </c:pt>
                <c:pt idx="11143" formatCode="General">
                  <c:v>-0.31382943696355903</c:v>
                </c:pt>
                <c:pt idx="11144" formatCode="General">
                  <c:v>-0.30684151839926899</c:v>
                </c:pt>
                <c:pt idx="11145" formatCode="General">
                  <c:v>-0.29791445970278202</c:v>
                </c:pt>
                <c:pt idx="11146" formatCode="General">
                  <c:v>-0.28803191064797401</c:v>
                </c:pt>
                <c:pt idx="11147" formatCode="General">
                  <c:v>-0.27712935645136899</c:v>
                </c:pt>
                <c:pt idx="11148" formatCode="General">
                  <c:v>-0.26491132304058601</c:v>
                </c:pt>
                <c:pt idx="11149" formatCode="General">
                  <c:v>-0.25117509563261498</c:v>
                </c:pt>
                <c:pt idx="11150" formatCode="General">
                  <c:v>-0.235818517823639</c:v>
                </c:pt>
                <c:pt idx="11151" formatCode="General">
                  <c:v>-0.21956543524385699</c:v>
                </c:pt>
                <c:pt idx="11152" formatCode="General">
                  <c:v>-0.20308497686781399</c:v>
                </c:pt>
                <c:pt idx="11153" formatCode="General">
                  <c:v>-0.18717680940789999</c:v>
                </c:pt>
                <c:pt idx="11154" formatCode="General">
                  <c:v>-0.17264513493088701</c:v>
                </c:pt>
                <c:pt idx="11155" formatCode="General">
                  <c:v>-0.159337958190088</c:v>
                </c:pt>
                <c:pt idx="11156" formatCode="General">
                  <c:v>-0.146307979574825</c:v>
                </c:pt>
                <c:pt idx="11157" formatCode="General">
                  <c:v>-0.13317593686218401</c:v>
                </c:pt>
                <c:pt idx="11158" formatCode="General">
                  <c:v>-0.12043205977875</c:v>
                </c:pt>
                <c:pt idx="11159" formatCode="General">
                  <c:v>-0.109300329035733</c:v>
                </c:pt>
                <c:pt idx="11160" formatCode="General">
                  <c:v>-0.100408180626465</c:v>
                </c:pt>
                <c:pt idx="11161" formatCode="General">
                  <c:v>-9.3745819037664199E-2</c:v>
                </c:pt>
                <c:pt idx="11162" formatCode="General">
                  <c:v>-8.9052763445303496E-2</c:v>
                </c:pt>
                <c:pt idx="11163" formatCode="General">
                  <c:v>-8.5601413851004504E-2</c:v>
                </c:pt>
                <c:pt idx="11164" formatCode="General">
                  <c:v>-8.2424823389595905E-2</c:v>
                </c:pt>
                <c:pt idx="11165" formatCode="General">
                  <c:v>-7.9430084490622499E-2</c:v>
                </c:pt>
                <c:pt idx="11166" formatCode="General">
                  <c:v>-7.7539455470302998E-2</c:v>
                </c:pt>
                <c:pt idx="11167" formatCode="General">
                  <c:v>-7.69554621409584E-2</c:v>
                </c:pt>
                <c:pt idx="11168" formatCode="General">
                  <c:v>-7.6924096383701596E-2</c:v>
                </c:pt>
                <c:pt idx="11169" formatCode="General">
                  <c:v>-7.6796622294367595E-2</c:v>
                </c:pt>
                <c:pt idx="11170" formatCode="General">
                  <c:v>-7.6003790292900705E-2</c:v>
                </c:pt>
                <c:pt idx="11171" formatCode="General">
                  <c:v>-7.4031624475657101E-2</c:v>
                </c:pt>
                <c:pt idx="11172" formatCode="General">
                  <c:v>-7.0499655383944204E-2</c:v>
                </c:pt>
                <c:pt idx="11173" formatCode="General">
                  <c:v>-6.5898556982591394E-2</c:v>
                </c:pt>
                <c:pt idx="11174" formatCode="General">
                  <c:v>-6.0071042170817601E-2</c:v>
                </c:pt>
                <c:pt idx="11175" formatCode="General">
                  <c:v>-5.2208868147431302E-2</c:v>
                </c:pt>
                <c:pt idx="11176" formatCode="General">
                  <c:v>-4.2107409224838598E-2</c:v>
                </c:pt>
                <c:pt idx="11177" formatCode="General">
                  <c:v>-3.0510247452255699E-2</c:v>
                </c:pt>
                <c:pt idx="11178" formatCode="General">
                  <c:v>-1.856908392174E-2</c:v>
                </c:pt>
                <c:pt idx="11179" formatCode="General">
                  <c:v>-6.9991565959618496E-3</c:v>
                </c:pt>
                <c:pt idx="11180" formatCode="General">
                  <c:v>4.4143944790642998E-3</c:v>
                </c:pt>
                <c:pt idx="11181" formatCode="General">
                  <c:v>1.6357715456607899E-2</c:v>
                </c:pt>
                <c:pt idx="11182" formatCode="General">
                  <c:v>2.9402035061270999E-2</c:v>
                </c:pt>
                <c:pt idx="11183" formatCode="General">
                  <c:v>4.3399548148084797E-2</c:v>
                </c:pt>
                <c:pt idx="11184" formatCode="General">
                  <c:v>5.7253628802713299E-2</c:v>
                </c:pt>
                <c:pt idx="11185" formatCode="General">
                  <c:v>7.1020722579942602E-2</c:v>
                </c:pt>
                <c:pt idx="11186" formatCode="General">
                  <c:v>8.53183265257942E-2</c:v>
                </c:pt>
                <c:pt idx="11187" formatCode="General">
                  <c:v>0.10087771150847701</c:v>
                </c:pt>
                <c:pt idx="11188" formatCode="General">
                  <c:v>0.11744339065465501</c:v>
                </c:pt>
                <c:pt idx="11189" formatCode="General">
                  <c:v>0.13374085142193401</c:v>
                </c:pt>
                <c:pt idx="11190" formatCode="General">
                  <c:v>0.14884556351370601</c:v>
                </c:pt>
                <c:pt idx="11191" formatCode="General">
                  <c:v>0.162865771356619</c:v>
                </c:pt>
                <c:pt idx="11192" formatCode="General">
                  <c:v>0.17665849640891201</c:v>
                </c:pt>
                <c:pt idx="11193" formatCode="General">
                  <c:v>0.19081105414337701</c:v>
                </c:pt>
                <c:pt idx="11194" formatCode="General">
                  <c:v>0.205550129711842</c:v>
                </c:pt>
                <c:pt idx="11195" formatCode="General">
                  <c:v>0.22099673527904801</c:v>
                </c:pt>
                <c:pt idx="11196" formatCode="General">
                  <c:v>0.23707407391046201</c:v>
                </c:pt>
                <c:pt idx="11197" formatCode="General">
                  <c:v>0.25378147898784598</c:v>
                </c:pt>
                <c:pt idx="11198" formatCode="General">
                  <c:v>0.270035810157566</c:v>
                </c:pt>
                <c:pt idx="11199" formatCode="General">
                  <c:v>0.28444565510054898</c:v>
                </c:pt>
                <c:pt idx="11200" formatCode="General">
                  <c:v>0.29659548793118001</c:v>
                </c:pt>
                <c:pt idx="11201" formatCode="General">
                  <c:v>0.30623957312419797</c:v>
                </c:pt>
                <c:pt idx="11202" formatCode="General">
                  <c:v>0.31319325824664102</c:v>
                </c:pt>
                <c:pt idx="11203" formatCode="General">
                  <c:v>0.31714867438526401</c:v>
                </c:pt>
                <c:pt idx="11204" formatCode="General">
                  <c:v>0.31826563295118598</c:v>
                </c:pt>
                <c:pt idx="11205" formatCode="General">
                  <c:v>0.31720097249482299</c:v>
                </c:pt>
                <c:pt idx="11206" formatCode="General">
                  <c:v>0.31546907008236802</c:v>
                </c:pt>
                <c:pt idx="11207" formatCode="General">
                  <c:v>0.313822908344429</c:v>
                </c:pt>
                <c:pt idx="11208" formatCode="General">
                  <c:v>0.311623501971174</c:v>
                </c:pt>
                <c:pt idx="11209" formatCode="General">
                  <c:v>0.30830266958018299</c:v>
                </c:pt>
                <c:pt idx="11210" formatCode="General">
                  <c:v>0.30349828241696802</c:v>
                </c:pt>
                <c:pt idx="11211" formatCode="General">
                  <c:v>0.29684444734875598</c:v>
                </c:pt>
                <c:pt idx="11212" formatCode="General">
                  <c:v>0.288029812316273</c:v>
                </c:pt>
                <c:pt idx="11213" formatCode="General">
                  <c:v>0.27739574715480603</c:v>
                </c:pt>
                <c:pt idx="11214" formatCode="General">
                  <c:v>0.26639151946283102</c:v>
                </c:pt>
                <c:pt idx="11215" formatCode="General">
                  <c:v>0.25593950555533101</c:v>
                </c:pt>
                <c:pt idx="11216" formatCode="General">
                  <c:v>0.24503046035473999</c:v>
                </c:pt>
                <c:pt idx="11217" formatCode="General">
                  <c:v>0.23340851309955599</c:v>
                </c:pt>
                <c:pt idx="11218" formatCode="General">
                  <c:v>0.222193068497954</c:v>
                </c:pt>
                <c:pt idx="11219" formatCode="General">
                  <c:v>0.21230209267584699</c:v>
                </c:pt>
                <c:pt idx="11220" formatCode="General">
                  <c:v>0.204310170201287</c:v>
                </c:pt>
                <c:pt idx="11221" formatCode="General">
                  <c:v>0.19933634922075599</c:v>
                </c:pt>
                <c:pt idx="11222" formatCode="General">
                  <c:v>0.197750957971293</c:v>
                </c:pt>
                <c:pt idx="11223" formatCode="General">
                  <c:v>0.19962938300776301</c:v>
                </c:pt>
                <c:pt idx="11224" formatCode="General">
                  <c:v>0.204592570662364</c:v>
                </c:pt>
                <c:pt idx="11225" formatCode="General">
                  <c:v>0.21206677834854301</c:v>
                </c:pt>
                <c:pt idx="11226" formatCode="General">
                  <c:v>0.222127102170289</c:v>
                </c:pt>
                <c:pt idx="11227" formatCode="General">
                  <c:v>0.23417718317980599</c:v>
                </c:pt>
                <c:pt idx="11228" formatCode="General">
                  <c:v>0.24740407547802101</c:v>
                </c:pt>
                <c:pt idx="11229" formatCode="General">
                  <c:v>0.26083646744943201</c:v>
                </c:pt>
                <c:pt idx="11230" formatCode="General">
                  <c:v>0.27284047426164398</c:v>
                </c:pt>
                <c:pt idx="11231" formatCode="General">
                  <c:v>0.28272344761327201</c:v>
                </c:pt>
                <c:pt idx="11232" formatCode="General">
                  <c:v>0.29106076963626798</c:v>
                </c:pt>
                <c:pt idx="11233" formatCode="General">
                  <c:v>0.29894708174546197</c:v>
                </c:pt>
                <c:pt idx="11234" formatCode="General">
                  <c:v>0.30653717012074799</c:v>
                </c:pt>
                <c:pt idx="11235" formatCode="General">
                  <c:v>0.31337781192164998</c:v>
                </c:pt>
                <c:pt idx="11236" formatCode="General">
                  <c:v>0.31948090734276502</c:v>
                </c:pt>
                <c:pt idx="11237" formatCode="General">
                  <c:v>0.323710517434941</c:v>
                </c:pt>
                <c:pt idx="11238" formatCode="General">
                  <c:v>0.32413563318245198</c:v>
                </c:pt>
                <c:pt idx="11239" formatCode="General">
                  <c:v>0.31993424535494902</c:v>
                </c:pt>
                <c:pt idx="11240" formatCode="General">
                  <c:v>0.31243841117237198</c:v>
                </c:pt>
                <c:pt idx="11241" formatCode="General">
                  <c:v>0.303291355322786</c:v>
                </c:pt>
                <c:pt idx="11242" formatCode="General">
                  <c:v>0.29283700277930103</c:v>
                </c:pt>
                <c:pt idx="11243" formatCode="General">
                  <c:v>0.28033874423830901</c:v>
                </c:pt>
                <c:pt idx="11244" formatCode="General">
                  <c:v>0.26512414124336398</c:v>
                </c:pt>
                <c:pt idx="11245" formatCode="General">
                  <c:v>0.247497349940213</c:v>
                </c:pt>
                <c:pt idx="11246" formatCode="General">
                  <c:v>0.22814883945762399</c:v>
                </c:pt>
                <c:pt idx="11247" formatCode="General">
                  <c:v>0.20805496605815901</c:v>
                </c:pt>
                <c:pt idx="11248" formatCode="General">
                  <c:v>0.18955352509586201</c:v>
                </c:pt>
                <c:pt idx="11249" formatCode="General">
                  <c:v>0.17367745264644599</c:v>
                </c:pt>
                <c:pt idx="11250" formatCode="General">
                  <c:v>0.160185678074903</c:v>
                </c:pt>
                <c:pt idx="11251" formatCode="General">
                  <c:v>0.14986617517603501</c:v>
                </c:pt>
                <c:pt idx="11252" formatCode="General">
                  <c:v>0.14329552538468401</c:v>
                </c:pt>
                <c:pt idx="11253" formatCode="General">
                  <c:v>0.140198826244331</c:v>
                </c:pt>
                <c:pt idx="11254" formatCode="General">
                  <c:v>0.13994707403359299</c:v>
                </c:pt>
                <c:pt idx="11255" formatCode="General">
                  <c:v>0.14151971915757899</c:v>
                </c:pt>
                <c:pt idx="11256" formatCode="General">
                  <c:v>0.14409664633601699</c:v>
                </c:pt>
                <c:pt idx="11257" formatCode="General">
                  <c:v>0.14810470270869</c:v>
                </c:pt>
                <c:pt idx="11258" formatCode="General">
                  <c:v>0.15393173152766099</c:v>
                </c:pt>
                <c:pt idx="11259" formatCode="General">
                  <c:v>0.16058786485941701</c:v>
                </c:pt>
                <c:pt idx="11260" formatCode="General">
                  <c:v>0.16620366678041601</c:v>
                </c:pt>
                <c:pt idx="11261" formatCode="General">
                  <c:v>0.170047671026957</c:v>
                </c:pt>
                <c:pt idx="11262" formatCode="General">
                  <c:v>0.171657754047503</c:v>
                </c:pt>
                <c:pt idx="11263" formatCode="General">
                  <c:v>0.170324984209685</c:v>
                </c:pt>
                <c:pt idx="11264" formatCode="General">
                  <c:v>0.16677279706348599</c:v>
                </c:pt>
                <c:pt idx="11265" formatCode="General">
                  <c:v>0.16197409529760901</c:v>
                </c:pt>
                <c:pt idx="11266" formatCode="General">
                  <c:v>0.15636183599108699</c:v>
                </c:pt>
                <c:pt idx="11267" formatCode="General">
                  <c:v>0.15013897313854199</c:v>
                </c:pt>
                <c:pt idx="11268" formatCode="General">
                  <c:v>0.14361222957432401</c:v>
                </c:pt>
                <c:pt idx="11269" formatCode="General">
                  <c:v>0.13643981274133199</c:v>
                </c:pt>
                <c:pt idx="11270" formatCode="General">
                  <c:v>0.12775760639912301</c:v>
                </c:pt>
                <c:pt idx="11271" formatCode="General">
                  <c:v>0.117885463685343</c:v>
                </c:pt>
                <c:pt idx="11272" formatCode="General">
                  <c:v>0.10760085658426</c:v>
                </c:pt>
                <c:pt idx="11273" formatCode="General">
                  <c:v>9.7292743628189099E-2</c:v>
                </c:pt>
                <c:pt idx="11274" formatCode="General">
                  <c:v>8.7558161957717096E-2</c:v>
                </c:pt>
                <c:pt idx="11275" formatCode="General">
                  <c:v>7.9254587406490995E-2</c:v>
                </c:pt>
                <c:pt idx="11276" formatCode="General">
                  <c:v>7.2082771921914507E-2</c:v>
                </c:pt>
                <c:pt idx="11277" formatCode="General">
                  <c:v>6.5427857198152001E-2</c:v>
                </c:pt>
                <c:pt idx="11278" formatCode="General">
                  <c:v>5.8551087781223997E-2</c:v>
                </c:pt>
                <c:pt idx="11279" formatCode="General">
                  <c:v>5.1768556583327602E-2</c:v>
                </c:pt>
                <c:pt idx="11280" formatCode="General">
                  <c:v>4.6563763565707302E-2</c:v>
                </c:pt>
                <c:pt idx="11281" formatCode="General">
                  <c:v>4.3593755982957103E-2</c:v>
                </c:pt>
                <c:pt idx="11282" formatCode="General">
                  <c:v>4.2717889880783497E-2</c:v>
                </c:pt>
                <c:pt idx="11283" formatCode="General">
                  <c:v>4.3016748331309397E-2</c:v>
                </c:pt>
                <c:pt idx="11284" formatCode="General">
                  <c:v>4.3974445979099497E-2</c:v>
                </c:pt>
                <c:pt idx="11285" formatCode="General">
                  <c:v>4.4824570142870897E-2</c:v>
                </c:pt>
                <c:pt idx="11286" formatCode="General">
                  <c:v>4.4819834871932897E-2</c:v>
                </c:pt>
                <c:pt idx="11287" formatCode="General">
                  <c:v>4.4254011065944197E-2</c:v>
                </c:pt>
                <c:pt idx="11288" formatCode="General">
                  <c:v>4.3459389761203303E-2</c:v>
                </c:pt>
                <c:pt idx="11289" formatCode="General">
                  <c:v>4.2513276425248901E-2</c:v>
                </c:pt>
                <c:pt idx="11290" formatCode="General">
                  <c:v>4.1630540649363897E-2</c:v>
                </c:pt>
                <c:pt idx="11291" formatCode="General">
                  <c:v>4.0611009891680899E-2</c:v>
                </c:pt>
                <c:pt idx="11292" formatCode="General">
                  <c:v>4.0346046514436497E-2</c:v>
                </c:pt>
                <c:pt idx="11293" formatCode="General">
                  <c:v>4.06331388610877E-2</c:v>
                </c:pt>
                <c:pt idx="11294" formatCode="General">
                  <c:v>4.0078980458881398E-2</c:v>
                </c:pt>
                <c:pt idx="11295" formatCode="General">
                  <c:v>3.9057218585551501E-2</c:v>
                </c:pt>
                <c:pt idx="11296" formatCode="General">
                  <c:v>3.9126618543662298E-2</c:v>
                </c:pt>
                <c:pt idx="11297" formatCode="General">
                  <c:v>4.0987764398815602E-2</c:v>
                </c:pt>
                <c:pt idx="11298" formatCode="General">
                  <c:v>4.4173957511625103E-2</c:v>
                </c:pt>
                <c:pt idx="11299" formatCode="General">
                  <c:v>4.79142786969401E-2</c:v>
                </c:pt>
                <c:pt idx="11300" formatCode="General">
                  <c:v>5.1198645469482003E-2</c:v>
                </c:pt>
                <c:pt idx="11301" formatCode="General">
                  <c:v>5.3261704669010999E-2</c:v>
                </c:pt>
                <c:pt idx="11302" formatCode="General">
                  <c:v>5.3508019286740503E-2</c:v>
                </c:pt>
                <c:pt idx="11303" formatCode="General">
                  <c:v>5.1375065876740303E-2</c:v>
                </c:pt>
                <c:pt idx="11304" formatCode="General">
                  <c:v>4.72126469769538E-2</c:v>
                </c:pt>
                <c:pt idx="11305" formatCode="General">
                  <c:v>4.2854030609397901E-2</c:v>
                </c:pt>
                <c:pt idx="11306" formatCode="General">
                  <c:v>3.9345967889937099E-2</c:v>
                </c:pt>
                <c:pt idx="11307" formatCode="General">
                  <c:v>3.6247906335002099E-2</c:v>
                </c:pt>
                <c:pt idx="11308" formatCode="General">
                  <c:v>3.2488959418285203E-2</c:v>
                </c:pt>
                <c:pt idx="11309" formatCode="General">
                  <c:v>2.77220688015586E-2</c:v>
                </c:pt>
                <c:pt idx="11310" formatCode="General">
                  <c:v>2.3456105765255399E-2</c:v>
                </c:pt>
                <c:pt idx="11311" formatCode="General">
                  <c:v>2.0552437280016201E-2</c:v>
                </c:pt>
                <c:pt idx="11312" formatCode="General">
                  <c:v>1.8158158119779898E-2</c:v>
                </c:pt>
                <c:pt idx="11313" formatCode="General">
                  <c:v>1.5909809738905E-2</c:v>
                </c:pt>
                <c:pt idx="11314" formatCode="General">
                  <c:v>1.34239783920633E-2</c:v>
                </c:pt>
                <c:pt idx="11315" formatCode="General">
                  <c:v>1.08105268949155E-2</c:v>
                </c:pt>
                <c:pt idx="11316" formatCode="General">
                  <c:v>8.9242077777830393E-3</c:v>
                </c:pt>
                <c:pt idx="11317" formatCode="General">
                  <c:v>7.8804325390015705E-3</c:v>
                </c:pt>
                <c:pt idx="11318" formatCode="General">
                  <c:v>6.4968489219791904E-3</c:v>
                </c:pt>
                <c:pt idx="11319" formatCode="General">
                  <c:v>3.3258285014407399E-3</c:v>
                </c:pt>
                <c:pt idx="11320" formatCode="General">
                  <c:v>-1.6853324506533401E-3</c:v>
                </c:pt>
                <c:pt idx="11321" formatCode="General">
                  <c:v>-8.4579207033016295E-3</c:v>
                </c:pt>
                <c:pt idx="11322" formatCode="General">
                  <c:v>-1.6138020385981399E-2</c:v>
                </c:pt>
                <c:pt idx="11323" formatCode="General">
                  <c:v>-2.29900245060718E-2</c:v>
                </c:pt>
                <c:pt idx="11324" formatCode="General">
                  <c:v>-2.78885014436649E-2</c:v>
                </c:pt>
                <c:pt idx="11325" formatCode="General">
                  <c:v>-2.97087336190766E-2</c:v>
                </c:pt>
                <c:pt idx="11326" formatCode="General">
                  <c:v>-2.86022591626587E-2</c:v>
                </c:pt>
                <c:pt idx="11327" formatCode="General">
                  <c:v>-2.58752316983904E-2</c:v>
                </c:pt>
                <c:pt idx="11328" formatCode="General">
                  <c:v>-2.17753282766186E-2</c:v>
                </c:pt>
                <c:pt idx="11329" formatCode="General">
                  <c:v>-1.6651087821604401E-2</c:v>
                </c:pt>
                <c:pt idx="11330" formatCode="General">
                  <c:v>-1.1082299355662999E-2</c:v>
                </c:pt>
                <c:pt idx="11331" formatCode="General">
                  <c:v>-4.7316843720311003E-3</c:v>
                </c:pt>
                <c:pt idx="11332" formatCode="General">
                  <c:v>2.33787122319871E-3</c:v>
                </c:pt>
                <c:pt idx="11333" formatCode="General">
                  <c:v>1.0045591656141901E-2</c:v>
                </c:pt>
                <c:pt idx="11334" formatCode="General">
                  <c:v>1.8227658496345701E-2</c:v>
                </c:pt>
                <c:pt idx="11335" formatCode="General">
                  <c:v>2.6000765634865499E-2</c:v>
                </c:pt>
                <c:pt idx="11336" formatCode="General">
                  <c:v>3.2773972393350802E-2</c:v>
                </c:pt>
                <c:pt idx="11337" formatCode="General">
                  <c:v>3.8452688359891497E-2</c:v>
                </c:pt>
                <c:pt idx="11338" formatCode="General">
                  <c:v>4.2758066882513601E-2</c:v>
                </c:pt>
                <c:pt idx="11339" formatCode="General">
                  <c:v>4.5508512201972398E-2</c:v>
                </c:pt>
                <c:pt idx="11340" formatCode="General">
                  <c:v>4.6865847562227003E-2</c:v>
                </c:pt>
                <c:pt idx="11341" formatCode="General">
                  <c:v>4.5878015570514803E-2</c:v>
                </c:pt>
                <c:pt idx="11342" formatCode="General">
                  <c:v>4.1590982593508297E-2</c:v>
                </c:pt>
                <c:pt idx="11343" formatCode="General">
                  <c:v>3.3674379160508298E-2</c:v>
                </c:pt>
                <c:pt idx="11344" formatCode="General">
                  <c:v>2.22721356501017E-2</c:v>
                </c:pt>
                <c:pt idx="11345" formatCode="General">
                  <c:v>8.1500337241751809E-3</c:v>
                </c:pt>
                <c:pt idx="11346" formatCode="General">
                  <c:v>-7.5100958325829501E-3</c:v>
                </c:pt>
                <c:pt idx="11347" formatCode="General">
                  <c:v>-2.4170985620204501E-2</c:v>
                </c:pt>
                <c:pt idx="11348" formatCode="General">
                  <c:v>-4.1218231990019602E-2</c:v>
                </c:pt>
                <c:pt idx="11349" formatCode="General">
                  <c:v>-5.7078418008187498E-2</c:v>
                </c:pt>
                <c:pt idx="11350" formatCode="General">
                  <c:v>-7.1471258555017902E-2</c:v>
                </c:pt>
                <c:pt idx="11351" formatCode="General">
                  <c:v>-8.4907573559295194E-2</c:v>
                </c:pt>
                <c:pt idx="11352" formatCode="General">
                  <c:v>-9.76835303165354E-2</c:v>
                </c:pt>
                <c:pt idx="11353" formatCode="General">
                  <c:v>-0.109284015853043</c:v>
                </c:pt>
                <c:pt idx="11354" formatCode="General">
                  <c:v>-0.11870501622577399</c:v>
                </c:pt>
                <c:pt idx="11355" formatCode="General">
                  <c:v>-0.12629368312026501</c:v>
                </c:pt>
                <c:pt idx="11356" formatCode="General">
                  <c:v>-0.13191381464472501</c:v>
                </c:pt>
                <c:pt idx="11357" formatCode="General">
                  <c:v>-0.13521848398758601</c:v>
                </c:pt>
                <c:pt idx="11358" formatCode="General">
                  <c:v>-0.13654274827337901</c:v>
                </c:pt>
                <c:pt idx="11359" formatCode="General">
                  <c:v>-0.13543308205970001</c:v>
                </c:pt>
                <c:pt idx="11360" formatCode="General">
                  <c:v>-0.132047426594287</c:v>
                </c:pt>
                <c:pt idx="11361" formatCode="General">
                  <c:v>-0.127429633131178</c:v>
                </c:pt>
                <c:pt idx="11362" formatCode="General">
                  <c:v>-0.122596166528168</c:v>
                </c:pt>
                <c:pt idx="11363" formatCode="General">
                  <c:v>-0.118409324011057</c:v>
                </c:pt>
                <c:pt idx="11364" formatCode="General">
                  <c:v>-0.114217787549021</c:v>
                </c:pt>
                <c:pt idx="11365" formatCode="General">
                  <c:v>-0.10825703965401701</c:v>
                </c:pt>
                <c:pt idx="11366" formatCode="General">
                  <c:v>-0.101236034190288</c:v>
                </c:pt>
                <c:pt idx="11367" formatCode="General">
                  <c:v>-9.4517341430576204E-2</c:v>
                </c:pt>
                <c:pt idx="11368" formatCode="General">
                  <c:v>-8.8117403396492294E-2</c:v>
                </c:pt>
                <c:pt idx="11369" formatCode="General">
                  <c:v>-8.2666217991563498E-2</c:v>
                </c:pt>
                <c:pt idx="11370" formatCode="General">
                  <c:v>-7.81909775758029E-2</c:v>
                </c:pt>
                <c:pt idx="11371" formatCode="General">
                  <c:v>-7.37753262355616E-2</c:v>
                </c:pt>
                <c:pt idx="11372" formatCode="General">
                  <c:v>-6.9571913873763103E-2</c:v>
                </c:pt>
                <c:pt idx="11373" formatCode="General">
                  <c:v>-6.5802376940020793E-2</c:v>
                </c:pt>
                <c:pt idx="11374" formatCode="General">
                  <c:v>-6.3648989588285104E-2</c:v>
                </c:pt>
                <c:pt idx="11375" formatCode="General">
                  <c:v>-6.4093929315899301E-2</c:v>
                </c:pt>
                <c:pt idx="11376" formatCode="General">
                  <c:v>-6.5449862942515397E-2</c:v>
                </c:pt>
                <c:pt idx="11377" formatCode="General">
                  <c:v>-6.7450621759039098E-2</c:v>
                </c:pt>
                <c:pt idx="11378" formatCode="General">
                  <c:v>-7.0568637056821995E-2</c:v>
                </c:pt>
                <c:pt idx="11379" formatCode="General">
                  <c:v>-7.5557597984778596E-2</c:v>
                </c:pt>
                <c:pt idx="11380" formatCode="General">
                  <c:v>-8.3674902481357005E-2</c:v>
                </c:pt>
                <c:pt idx="11381" formatCode="General">
                  <c:v>-9.3980111577188399E-2</c:v>
                </c:pt>
                <c:pt idx="11382" formatCode="General">
                  <c:v>-0.105828804662388</c:v>
                </c:pt>
                <c:pt idx="11383" formatCode="General">
                  <c:v>-0.119114666332773</c:v>
                </c:pt>
                <c:pt idx="11384" formatCode="General">
                  <c:v>-0.13323042745660599</c:v>
                </c:pt>
                <c:pt idx="11385" formatCode="General">
                  <c:v>-0.14781282948799501</c:v>
                </c:pt>
                <c:pt idx="11386" formatCode="General">
                  <c:v>-0.16175908593716701</c:v>
                </c:pt>
                <c:pt idx="11387" formatCode="General">
                  <c:v>-0.174273022856473</c:v>
                </c:pt>
                <c:pt idx="11388" formatCode="General">
                  <c:v>-0.185259806305519</c:v>
                </c:pt>
                <c:pt idx="11389" formatCode="General">
                  <c:v>-0.19499364886753201</c:v>
                </c:pt>
                <c:pt idx="11390" formatCode="General">
                  <c:v>-0.203509562987405</c:v>
                </c:pt>
                <c:pt idx="11391" formatCode="General">
                  <c:v>-0.210157590006957</c:v>
                </c:pt>
                <c:pt idx="11392" formatCode="General">
                  <c:v>-0.21437296791486801</c:v>
                </c:pt>
                <c:pt idx="11393" formatCode="General">
                  <c:v>-0.21544180097371099</c:v>
                </c:pt>
                <c:pt idx="11394" formatCode="General">
                  <c:v>-0.21339064943830099</c:v>
                </c:pt>
                <c:pt idx="11395" formatCode="General">
                  <c:v>-0.20825703282570401</c:v>
                </c:pt>
                <c:pt idx="11396" formatCode="General">
                  <c:v>-0.19915670718723999</c:v>
                </c:pt>
                <c:pt idx="11397" formatCode="General">
                  <c:v>-0.186847100938767</c:v>
                </c:pt>
                <c:pt idx="11398" formatCode="General">
                  <c:v>-0.17307284660559799</c:v>
                </c:pt>
                <c:pt idx="11399" formatCode="General">
                  <c:v>-0.15916643873931499</c:v>
                </c:pt>
                <c:pt idx="11400" formatCode="General">
                  <c:v>-0.14564623899953899</c:v>
                </c:pt>
                <c:pt idx="11401" formatCode="General">
                  <c:v>-0.13252147054196001</c:v>
                </c:pt>
                <c:pt idx="11402" formatCode="General">
                  <c:v>-0.119625274600322</c:v>
                </c:pt>
                <c:pt idx="11403" formatCode="General">
                  <c:v>-0.106608328125048</c:v>
                </c:pt>
                <c:pt idx="11404" formatCode="General">
                  <c:v>-9.3986814879086195E-2</c:v>
                </c:pt>
                <c:pt idx="11405" formatCode="General">
                  <c:v>-8.2469489643004198E-2</c:v>
                </c:pt>
                <c:pt idx="11406" formatCode="General">
                  <c:v>-7.2748121147984401E-2</c:v>
                </c:pt>
                <c:pt idx="11407" formatCode="General">
                  <c:v>-6.5192629564972099E-2</c:v>
                </c:pt>
                <c:pt idx="11408" formatCode="General">
                  <c:v>-5.8826079250424899E-2</c:v>
                </c:pt>
                <c:pt idx="11409" formatCode="General">
                  <c:v>-5.3238931391994301E-2</c:v>
                </c:pt>
                <c:pt idx="11410" formatCode="General">
                  <c:v>-4.9596693839750898E-2</c:v>
                </c:pt>
                <c:pt idx="11411" formatCode="General">
                  <c:v>-4.8470085551015903E-2</c:v>
                </c:pt>
                <c:pt idx="11412" formatCode="General">
                  <c:v>-4.9755467384473999E-2</c:v>
                </c:pt>
                <c:pt idx="11413" formatCode="General">
                  <c:v>-5.3334039014469398E-2</c:v>
                </c:pt>
                <c:pt idx="11414" formatCode="General">
                  <c:v>-5.8389378549456902E-2</c:v>
                </c:pt>
                <c:pt idx="11415" formatCode="General">
                  <c:v>-6.3411619068386493E-2</c:v>
                </c:pt>
                <c:pt idx="11416" formatCode="General">
                  <c:v>-6.7679214039363403E-2</c:v>
                </c:pt>
                <c:pt idx="11417" formatCode="General">
                  <c:v>-7.0744758578066905E-2</c:v>
                </c:pt>
                <c:pt idx="11418" formatCode="General">
                  <c:v>-7.1959787457424401E-2</c:v>
                </c:pt>
                <c:pt idx="11419" formatCode="General">
                  <c:v>-7.1273207124579394E-2</c:v>
                </c:pt>
                <c:pt idx="11420" formatCode="General">
                  <c:v>-6.9487310913186107E-2</c:v>
                </c:pt>
                <c:pt idx="11421" formatCode="General">
                  <c:v>-6.59656315294639E-2</c:v>
                </c:pt>
                <c:pt idx="11422" formatCode="General">
                  <c:v>-5.9370877050185997E-2</c:v>
                </c:pt>
                <c:pt idx="11423" formatCode="General">
                  <c:v>-5.0344265368847403E-2</c:v>
                </c:pt>
                <c:pt idx="11424" formatCode="General">
                  <c:v>-3.9844751937274103E-2</c:v>
                </c:pt>
                <c:pt idx="11425" formatCode="General">
                  <c:v>-2.84302169572406E-2</c:v>
                </c:pt>
                <c:pt idx="11426" formatCode="General">
                  <c:v>-1.67029990712723E-2</c:v>
                </c:pt>
                <c:pt idx="11427" formatCode="General">
                  <c:v>-4.8065626444729198E-3</c:v>
                </c:pt>
                <c:pt idx="11428" formatCode="General">
                  <c:v>7.5891348762093299E-3</c:v>
                </c:pt>
                <c:pt idx="11429" formatCode="General">
                  <c:v>2.0161141608482602E-2</c:v>
                </c:pt>
                <c:pt idx="11430" formatCode="General">
                  <c:v>3.2336710012705001E-2</c:v>
                </c:pt>
                <c:pt idx="11431" formatCode="General">
                  <c:v>4.4199837950238102E-2</c:v>
                </c:pt>
                <c:pt idx="11432" formatCode="General">
                  <c:v>5.5149862426013802E-2</c:v>
                </c:pt>
                <c:pt idx="11433" formatCode="General">
                  <c:v>6.3670028822532906E-2</c:v>
                </c:pt>
                <c:pt idx="11434" formatCode="General">
                  <c:v>6.8831812989973998E-2</c:v>
                </c:pt>
                <c:pt idx="11435" formatCode="General">
                  <c:v>7.11997467645996E-2</c:v>
                </c:pt>
                <c:pt idx="11436" formatCode="General">
                  <c:v>7.2140552090587298E-2</c:v>
                </c:pt>
                <c:pt idx="11437" formatCode="General">
                  <c:v>7.1535735819306903E-2</c:v>
                </c:pt>
                <c:pt idx="11438" formatCode="General">
                  <c:v>6.7757800383269604E-2</c:v>
                </c:pt>
                <c:pt idx="11439" formatCode="General">
                  <c:v>6.0177008116380597E-2</c:v>
                </c:pt>
                <c:pt idx="11440" formatCode="General">
                  <c:v>4.9689151628509703E-2</c:v>
                </c:pt>
                <c:pt idx="11441" formatCode="General">
                  <c:v>3.7868360181217003E-2</c:v>
                </c:pt>
                <c:pt idx="11442" formatCode="General">
                  <c:v>2.55434350045451E-2</c:v>
                </c:pt>
                <c:pt idx="11443" formatCode="General">
                  <c:v>1.2665096158287601E-2</c:v>
                </c:pt>
                <c:pt idx="11444" formatCode="General">
                  <c:v>-5.3188464414056504E-4</c:v>
                </c:pt>
                <c:pt idx="11445" formatCode="General">
                  <c:v>-1.29437029305221E-2</c:v>
                </c:pt>
                <c:pt idx="11446" formatCode="General">
                  <c:v>-2.3778742836795101E-2</c:v>
                </c:pt>
                <c:pt idx="11447" formatCode="General">
                  <c:v>-3.3450772271772997E-2</c:v>
                </c:pt>
                <c:pt idx="11448" formatCode="General">
                  <c:v>-4.2381692282168801E-2</c:v>
                </c:pt>
                <c:pt idx="11449" formatCode="General">
                  <c:v>-5.0469112510133397E-2</c:v>
                </c:pt>
                <c:pt idx="11450" formatCode="General">
                  <c:v>-5.7389546988758998E-2</c:v>
                </c:pt>
                <c:pt idx="11451" formatCode="General">
                  <c:v>-6.2721834578151295E-2</c:v>
                </c:pt>
                <c:pt idx="11452" formatCode="General">
                  <c:v>-6.6479491838057195E-2</c:v>
                </c:pt>
                <c:pt idx="11453" formatCode="General">
                  <c:v>-6.8763237058748705E-2</c:v>
                </c:pt>
                <c:pt idx="11454" formatCode="General">
                  <c:v>-6.8834706218591293E-2</c:v>
                </c:pt>
                <c:pt idx="11455" formatCode="General">
                  <c:v>-6.5776962429989302E-2</c:v>
                </c:pt>
                <c:pt idx="11456" formatCode="General">
                  <c:v>-6.0383169471655403E-2</c:v>
                </c:pt>
                <c:pt idx="11457" formatCode="General">
                  <c:v>-5.3591228250380797E-2</c:v>
                </c:pt>
                <c:pt idx="11458" formatCode="General">
                  <c:v>-4.5154131952670401E-2</c:v>
                </c:pt>
                <c:pt idx="11459" formatCode="General">
                  <c:v>-3.5014636279855703E-2</c:v>
                </c:pt>
                <c:pt idx="11460" formatCode="General">
                  <c:v>-2.37870261476089E-2</c:v>
                </c:pt>
                <c:pt idx="11461" formatCode="General">
                  <c:v>-1.21708928500844E-2</c:v>
                </c:pt>
                <c:pt idx="11462" formatCode="General">
                  <c:v>-1.2789105443139601E-3</c:v>
                </c:pt>
                <c:pt idx="11463" formatCode="General">
                  <c:v>7.6192252121301002E-3</c:v>
                </c:pt>
                <c:pt idx="11464" formatCode="General">
                  <c:v>1.42997433328207E-2</c:v>
                </c:pt>
                <c:pt idx="11465" formatCode="General">
                  <c:v>1.86386385963908E-2</c:v>
                </c:pt>
                <c:pt idx="11466" formatCode="General">
                  <c:v>2.0002627504025299E-2</c:v>
                </c:pt>
                <c:pt idx="11467" formatCode="General">
                  <c:v>1.8061574572964499E-2</c:v>
                </c:pt>
                <c:pt idx="11468" formatCode="General">
                  <c:v>1.4383447822413201E-2</c:v>
                </c:pt>
                <c:pt idx="11469" formatCode="General">
                  <c:v>1.13615635030406E-2</c:v>
                </c:pt>
                <c:pt idx="11470" formatCode="General">
                  <c:v>1.0042186012147399E-2</c:v>
                </c:pt>
                <c:pt idx="11471" formatCode="General">
                  <c:v>1.0389929939267699E-2</c:v>
                </c:pt>
                <c:pt idx="11472" formatCode="General">
                  <c:v>1.0956275283022799E-2</c:v>
                </c:pt>
                <c:pt idx="11473" formatCode="General">
                  <c:v>1.0083981382856599E-2</c:v>
                </c:pt>
                <c:pt idx="11474" formatCode="General">
                  <c:v>7.7864439927343198E-3</c:v>
                </c:pt>
                <c:pt idx="11475" formatCode="General">
                  <c:v>4.69625108466162E-3</c:v>
                </c:pt>
                <c:pt idx="11476" formatCode="General">
                  <c:v>1.56353597409526E-3</c:v>
                </c:pt>
                <c:pt idx="11477" formatCode="General">
                  <c:v>-1.1230619885852001E-3</c:v>
                </c:pt>
                <c:pt idx="11478" formatCode="General">
                  <c:v>-4.1296823167394497E-3</c:v>
                </c:pt>
                <c:pt idx="11479" formatCode="General">
                  <c:v>-7.8274906947628092E-3</c:v>
                </c:pt>
                <c:pt idx="11480" formatCode="General">
                  <c:v>-1.1888724302580299E-2</c:v>
                </c:pt>
                <c:pt idx="11481" formatCode="General">
                  <c:v>-1.6540900924667298E-2</c:v>
                </c:pt>
                <c:pt idx="11482" formatCode="General">
                  <c:v>-2.0707926987717701E-2</c:v>
                </c:pt>
                <c:pt idx="11483" formatCode="General">
                  <c:v>-2.2502440758822798E-2</c:v>
                </c:pt>
                <c:pt idx="11484" formatCode="General">
                  <c:v>-2.1973902057211701E-2</c:v>
                </c:pt>
                <c:pt idx="11485" formatCode="General">
                  <c:v>-1.9729199389266601E-2</c:v>
                </c:pt>
                <c:pt idx="11486" formatCode="General">
                  <c:v>-1.6594045626628098E-2</c:v>
                </c:pt>
                <c:pt idx="11487" formatCode="General">
                  <c:v>-1.28914704282412E-2</c:v>
                </c:pt>
                <c:pt idx="11488" formatCode="General">
                  <c:v>-7.5922437450357504E-3</c:v>
                </c:pt>
                <c:pt idx="11489" formatCode="General">
                  <c:v>-2.7366064801487403E-4</c:v>
                </c:pt>
                <c:pt idx="11490" formatCode="General">
                  <c:v>8.7353369840706494E-3</c:v>
                </c:pt>
                <c:pt idx="11491" formatCode="General">
                  <c:v>1.8326191464177601E-2</c:v>
                </c:pt>
                <c:pt idx="11492" formatCode="General">
                  <c:v>2.7482841258708299E-2</c:v>
                </c:pt>
                <c:pt idx="11493" formatCode="General">
                  <c:v>3.5299330967355103E-2</c:v>
                </c:pt>
                <c:pt idx="11494" formatCode="General">
                  <c:v>4.0784015629438501E-2</c:v>
                </c:pt>
                <c:pt idx="11495" formatCode="General">
                  <c:v>4.3342339914696201E-2</c:v>
                </c:pt>
                <c:pt idx="11496" formatCode="General">
                  <c:v>4.3876748815673099E-2</c:v>
                </c:pt>
                <c:pt idx="11497" formatCode="General">
                  <c:v>4.4086215652050398E-2</c:v>
                </c:pt>
                <c:pt idx="11498" formatCode="General">
                  <c:v>4.4598795522133201E-2</c:v>
                </c:pt>
                <c:pt idx="11499" formatCode="General">
                  <c:v>4.6146712696453603E-2</c:v>
                </c:pt>
                <c:pt idx="11500" formatCode="General">
                  <c:v>4.9578813623008602E-2</c:v>
                </c:pt>
                <c:pt idx="11501" formatCode="General">
                  <c:v>5.5173616256379399E-2</c:v>
                </c:pt>
                <c:pt idx="11502" formatCode="General">
                  <c:v>6.2354550334430298E-2</c:v>
                </c:pt>
                <c:pt idx="11503" formatCode="General">
                  <c:v>6.9659867712129897E-2</c:v>
                </c:pt>
                <c:pt idx="11504" formatCode="General">
                  <c:v>7.6281045251386098E-2</c:v>
                </c:pt>
                <c:pt idx="11505" formatCode="General">
                  <c:v>8.2587704676257104E-2</c:v>
                </c:pt>
                <c:pt idx="11506" formatCode="General">
                  <c:v>8.83360188382568E-2</c:v>
                </c:pt>
                <c:pt idx="11507" formatCode="General">
                  <c:v>9.2945352533388897E-2</c:v>
                </c:pt>
                <c:pt idx="11508" formatCode="General">
                  <c:v>9.6410091643987297E-2</c:v>
                </c:pt>
                <c:pt idx="11509" formatCode="General">
                  <c:v>9.8940028175532102E-2</c:v>
                </c:pt>
                <c:pt idx="11510" formatCode="General">
                  <c:v>0.100501231463984</c:v>
                </c:pt>
                <c:pt idx="11511" formatCode="General">
                  <c:v>0.100063670691386</c:v>
                </c:pt>
                <c:pt idx="11512" formatCode="General">
                  <c:v>9.6847375141973793E-2</c:v>
                </c:pt>
                <c:pt idx="11513" formatCode="General">
                  <c:v>9.1412793399839695E-2</c:v>
                </c:pt>
                <c:pt idx="11514" formatCode="General">
                  <c:v>8.4461475792688007E-2</c:v>
                </c:pt>
                <c:pt idx="11515" formatCode="General">
                  <c:v>7.6093535797450998E-2</c:v>
                </c:pt>
                <c:pt idx="11516" formatCode="General">
                  <c:v>6.6174668917139898E-2</c:v>
                </c:pt>
                <c:pt idx="11517" formatCode="General">
                  <c:v>5.5448191424802201E-2</c:v>
                </c:pt>
                <c:pt idx="11518" formatCode="General">
                  <c:v>4.4895157308155999E-2</c:v>
                </c:pt>
                <c:pt idx="11519" formatCode="General">
                  <c:v>3.4695324506826303E-2</c:v>
                </c:pt>
                <c:pt idx="11520" formatCode="General">
                  <c:v>2.5641779861716101E-2</c:v>
                </c:pt>
                <c:pt idx="11521" formatCode="General">
                  <c:v>1.7800764071896898E-2</c:v>
                </c:pt>
                <c:pt idx="11522" formatCode="General">
                  <c:v>9.77183724939641E-3</c:v>
                </c:pt>
                <c:pt idx="11523" formatCode="General">
                  <c:v>1.08650828041514E-3</c:v>
                </c:pt>
                <c:pt idx="11524" formatCode="General">
                  <c:v>-8.1887626415265199E-3</c:v>
                </c:pt>
                <c:pt idx="11525" formatCode="General">
                  <c:v>-1.7952571964659401E-2</c:v>
                </c:pt>
                <c:pt idx="11526" formatCode="General">
                  <c:v>-2.6987277183495698E-2</c:v>
                </c:pt>
                <c:pt idx="11527" formatCode="General">
                  <c:v>-3.4288311688539998E-2</c:v>
                </c:pt>
                <c:pt idx="11528" formatCode="General">
                  <c:v>-3.9847177441916598E-2</c:v>
                </c:pt>
                <c:pt idx="11529" formatCode="General">
                  <c:v>-4.4119038279789601E-2</c:v>
                </c:pt>
                <c:pt idx="11530" formatCode="General">
                  <c:v>-4.7879133131361301E-2</c:v>
                </c:pt>
                <c:pt idx="11531" formatCode="General">
                  <c:v>-5.1438585091408501E-2</c:v>
                </c:pt>
                <c:pt idx="11532" formatCode="General">
                  <c:v>-5.3810321643400501E-2</c:v>
                </c:pt>
                <c:pt idx="11533" formatCode="General">
                  <c:v>-5.5008899406775502E-2</c:v>
                </c:pt>
                <c:pt idx="11534" formatCode="General">
                  <c:v>-5.5864939811990103E-2</c:v>
                </c:pt>
                <c:pt idx="11535" formatCode="General">
                  <c:v>-5.6540574324920198E-2</c:v>
                </c:pt>
                <c:pt idx="11536" formatCode="General">
                  <c:v>-5.6004510754615801E-2</c:v>
                </c:pt>
                <c:pt idx="11537" formatCode="General">
                  <c:v>-5.3338659364289297E-2</c:v>
                </c:pt>
                <c:pt idx="11538" formatCode="General">
                  <c:v>-4.9485670386494401E-2</c:v>
                </c:pt>
                <c:pt idx="11539" formatCode="General">
                  <c:v>-4.4387202215215901E-2</c:v>
                </c:pt>
                <c:pt idx="11540" formatCode="General">
                  <c:v>-3.7342767190192E-2</c:v>
                </c:pt>
                <c:pt idx="11541" formatCode="General">
                  <c:v>-2.87436124715327E-2</c:v>
                </c:pt>
                <c:pt idx="11542" formatCode="General">
                  <c:v>-1.94178758760759E-2</c:v>
                </c:pt>
                <c:pt idx="11543" formatCode="General">
                  <c:v>-9.9314856854029795E-3</c:v>
                </c:pt>
                <c:pt idx="11544" formatCode="General">
                  <c:v>-6.4407749383585801E-4</c:v>
                </c:pt>
                <c:pt idx="11545" formatCode="General">
                  <c:v>7.7022859823544301E-3</c:v>
                </c:pt>
                <c:pt idx="11546" formatCode="General">
                  <c:v>1.3592460887439E-2</c:v>
                </c:pt>
                <c:pt idx="11547" formatCode="General">
                  <c:v>1.6413647547941099E-2</c:v>
                </c:pt>
                <c:pt idx="11548" formatCode="General">
                  <c:v>1.66462406150675E-2</c:v>
                </c:pt>
                <c:pt idx="11549" formatCode="General">
                  <c:v>1.43262874240269E-2</c:v>
                </c:pt>
                <c:pt idx="11550" formatCode="General">
                  <c:v>1.03876904880698E-2</c:v>
                </c:pt>
                <c:pt idx="11551" formatCode="General">
                  <c:v>6.5548094522052203E-3</c:v>
                </c:pt>
                <c:pt idx="11552" formatCode="General">
                  <c:v>4.2876570534773001E-3</c:v>
                </c:pt>
                <c:pt idx="11553" formatCode="General">
                  <c:v>3.9602200035154297E-3</c:v>
                </c:pt>
                <c:pt idx="11554" formatCode="General">
                  <c:v>4.42648028270315E-3</c:v>
                </c:pt>
                <c:pt idx="11555" formatCode="General">
                  <c:v>5.1692160549438298E-3</c:v>
                </c:pt>
                <c:pt idx="11556" formatCode="General">
                  <c:v>6.4868086314648797E-3</c:v>
                </c:pt>
                <c:pt idx="11557" formatCode="General">
                  <c:v>8.1004692276245606E-3</c:v>
                </c:pt>
                <c:pt idx="11558" formatCode="General">
                  <c:v>9.4013652026370895E-3</c:v>
                </c:pt>
                <c:pt idx="11559" formatCode="General">
                  <c:v>1.02627782220989E-2</c:v>
                </c:pt>
                <c:pt idx="11560" formatCode="General">
                  <c:v>1.0842747313411101E-2</c:v>
                </c:pt>
                <c:pt idx="11561" formatCode="General">
                  <c:v>1.12846924416291E-2</c:v>
                </c:pt>
                <c:pt idx="11562" formatCode="General">
                  <c:v>1.19793361282444E-2</c:v>
                </c:pt>
                <c:pt idx="11563" formatCode="General">
                  <c:v>1.29885277503149E-2</c:v>
                </c:pt>
                <c:pt idx="11564" formatCode="General">
                  <c:v>1.38879653198075E-2</c:v>
                </c:pt>
                <c:pt idx="11565" formatCode="General">
                  <c:v>1.35399737738322E-2</c:v>
                </c:pt>
                <c:pt idx="11566" formatCode="General">
                  <c:v>1.10213158551599E-2</c:v>
                </c:pt>
                <c:pt idx="11567" formatCode="General">
                  <c:v>6.2968832896615097E-3</c:v>
                </c:pt>
                <c:pt idx="11568">
                  <c:v>5.5344253738707499E-5</c:v>
                </c:pt>
                <c:pt idx="11569" formatCode="General">
                  <c:v>-7.2709330109663704E-3</c:v>
                </c:pt>
                <c:pt idx="11570" formatCode="General">
                  <c:v>-1.5880305662126601E-2</c:v>
                </c:pt>
                <c:pt idx="11571" formatCode="General">
                  <c:v>-2.5397992160940699E-2</c:v>
                </c:pt>
                <c:pt idx="11572" formatCode="General">
                  <c:v>-3.5096972896296097E-2</c:v>
                </c:pt>
                <c:pt idx="11573" formatCode="General">
                  <c:v>-4.4948717614081701E-2</c:v>
                </c:pt>
                <c:pt idx="11574" formatCode="General">
                  <c:v>-5.6145504113208997E-2</c:v>
                </c:pt>
                <c:pt idx="11575" formatCode="General">
                  <c:v>-6.9045332533161599E-2</c:v>
                </c:pt>
                <c:pt idx="11576" formatCode="General">
                  <c:v>-8.3219513753149593E-2</c:v>
                </c:pt>
                <c:pt idx="11577" formatCode="General">
                  <c:v>-9.82993167435256E-2</c:v>
                </c:pt>
                <c:pt idx="11578" formatCode="General">
                  <c:v>-0.112941278226553</c:v>
                </c:pt>
                <c:pt idx="11579" formatCode="General">
                  <c:v>-0.12571447805393601</c:v>
                </c:pt>
                <c:pt idx="11580" formatCode="General">
                  <c:v>-0.136722539127451</c:v>
                </c:pt>
                <c:pt idx="11581" formatCode="General">
                  <c:v>-0.14619061477934001</c:v>
                </c:pt>
                <c:pt idx="11582" formatCode="General">
                  <c:v>-0.15390425240980801</c:v>
                </c:pt>
                <c:pt idx="11583" formatCode="General">
                  <c:v>-0.16106302392181701</c:v>
                </c:pt>
                <c:pt idx="11584" formatCode="General">
                  <c:v>-0.167873861229518</c:v>
                </c:pt>
                <c:pt idx="11585" formatCode="General">
                  <c:v>-0.172571448013908</c:v>
                </c:pt>
                <c:pt idx="11586" formatCode="General">
                  <c:v>-0.173688682133047</c:v>
                </c:pt>
                <c:pt idx="11587" formatCode="General">
                  <c:v>-0.170589894647665</c:v>
                </c:pt>
                <c:pt idx="11588" formatCode="General">
                  <c:v>-0.16226677364586301</c:v>
                </c:pt>
                <c:pt idx="11589" formatCode="General">
                  <c:v>-0.14877855956351099</c:v>
                </c:pt>
                <c:pt idx="11590" formatCode="General">
                  <c:v>-0.132686183172917</c:v>
                </c:pt>
                <c:pt idx="11591" formatCode="General">
                  <c:v>-0.115784543821064</c:v>
                </c:pt>
                <c:pt idx="11592" formatCode="General">
                  <c:v>-9.8135175945211206E-2</c:v>
                </c:pt>
                <c:pt idx="11593" formatCode="General">
                  <c:v>-7.9367500683974801E-2</c:v>
                </c:pt>
                <c:pt idx="11594" formatCode="General">
                  <c:v>-5.9573549403978097E-2</c:v>
                </c:pt>
                <c:pt idx="11595" formatCode="General">
                  <c:v>-4.0017678946295203E-2</c:v>
                </c:pt>
                <c:pt idx="11596" formatCode="General">
                  <c:v>-2.1278824838514999E-2</c:v>
                </c:pt>
                <c:pt idx="11597" formatCode="General">
                  <c:v>-3.5379240797318401E-3</c:v>
                </c:pt>
                <c:pt idx="11598" formatCode="General">
                  <c:v>1.21933778978807E-2</c:v>
                </c:pt>
                <c:pt idx="11599" formatCode="General">
                  <c:v>2.5326738364337499E-2</c:v>
                </c:pt>
                <c:pt idx="11600" formatCode="General">
                  <c:v>3.6184640787745498E-2</c:v>
                </c:pt>
                <c:pt idx="11601" formatCode="General">
                  <c:v>4.4554000414778298E-2</c:v>
                </c:pt>
                <c:pt idx="11602" formatCode="General">
                  <c:v>5.0185665148773498E-2</c:v>
                </c:pt>
                <c:pt idx="11603" formatCode="General">
                  <c:v>5.36289824661009E-2</c:v>
                </c:pt>
                <c:pt idx="11604" formatCode="General">
                  <c:v>5.5670925586806197E-2</c:v>
                </c:pt>
                <c:pt idx="11605" formatCode="General">
                  <c:v>5.5893027866926702E-2</c:v>
                </c:pt>
                <c:pt idx="11606" formatCode="General">
                  <c:v>5.3623818315616502E-2</c:v>
                </c:pt>
                <c:pt idx="11607" formatCode="General">
                  <c:v>4.9975136522736698E-2</c:v>
                </c:pt>
                <c:pt idx="11608" formatCode="General">
                  <c:v>4.5565007970537599E-2</c:v>
                </c:pt>
                <c:pt idx="11609" formatCode="General">
                  <c:v>3.9850402823606697E-2</c:v>
                </c:pt>
                <c:pt idx="11610" formatCode="General">
                  <c:v>3.3606627649315102E-2</c:v>
                </c:pt>
                <c:pt idx="11611" formatCode="General">
                  <c:v>2.8706930112332201E-2</c:v>
                </c:pt>
                <c:pt idx="11612" formatCode="General">
                  <c:v>2.6324534296817099E-2</c:v>
                </c:pt>
                <c:pt idx="11613" formatCode="General">
                  <c:v>2.6990382028400099E-2</c:v>
                </c:pt>
                <c:pt idx="11614" formatCode="General">
                  <c:v>3.05167433596393E-2</c:v>
                </c:pt>
                <c:pt idx="11615" formatCode="General">
                  <c:v>3.6620424761563998E-2</c:v>
                </c:pt>
                <c:pt idx="11616" formatCode="General">
                  <c:v>4.5926195416304501E-2</c:v>
                </c:pt>
                <c:pt idx="11617" formatCode="General">
                  <c:v>5.81252356269489E-2</c:v>
                </c:pt>
                <c:pt idx="11618" formatCode="General">
                  <c:v>7.1680805506101605E-2</c:v>
                </c:pt>
                <c:pt idx="11619" formatCode="General">
                  <c:v>8.5064389677140306E-2</c:v>
                </c:pt>
                <c:pt idx="11620" formatCode="General">
                  <c:v>9.7494522659665003E-2</c:v>
                </c:pt>
                <c:pt idx="11621" formatCode="General">
                  <c:v>0.109149760924173</c:v>
                </c:pt>
                <c:pt idx="11622" formatCode="General">
                  <c:v>0.11973028170684</c:v>
                </c:pt>
                <c:pt idx="11623" formatCode="General">
                  <c:v>0.12925555383454901</c:v>
                </c:pt>
                <c:pt idx="11624" formatCode="General">
                  <c:v>0.13934207518519101</c:v>
                </c:pt>
                <c:pt idx="11625" formatCode="General">
                  <c:v>0.15085557339030101</c:v>
                </c:pt>
                <c:pt idx="11626" formatCode="General">
                  <c:v>0.162587760959789</c:v>
                </c:pt>
                <c:pt idx="11627" formatCode="General">
                  <c:v>0.17309800848197501</c:v>
                </c:pt>
                <c:pt idx="11628" formatCode="General">
                  <c:v>0.182599316616982</c:v>
                </c:pt>
                <c:pt idx="11629" formatCode="General">
                  <c:v>0.190380332720201</c:v>
                </c:pt>
                <c:pt idx="11630" formatCode="General">
                  <c:v>0.19462435906223299</c:v>
                </c:pt>
                <c:pt idx="11631" formatCode="General">
                  <c:v>0.19551417448823</c:v>
                </c:pt>
                <c:pt idx="11632" formatCode="General">
                  <c:v>0.194656867825797</c:v>
                </c:pt>
                <c:pt idx="11633" formatCode="General">
                  <c:v>0.193248768773331</c:v>
                </c:pt>
                <c:pt idx="11634" formatCode="General">
                  <c:v>0.19062061116579099</c:v>
                </c:pt>
                <c:pt idx="11635" formatCode="General">
                  <c:v>0.18559916242090699</c:v>
                </c:pt>
                <c:pt idx="11636" formatCode="General">
                  <c:v>0.17857507276744</c:v>
                </c:pt>
                <c:pt idx="11637" formatCode="General">
                  <c:v>0.16997392689191199</c:v>
                </c:pt>
                <c:pt idx="11638" formatCode="General">
                  <c:v>0.16004065440759499</c:v>
                </c:pt>
                <c:pt idx="11639" formatCode="General">
                  <c:v>0.14942411736459399</c:v>
                </c:pt>
                <c:pt idx="11640" formatCode="General">
                  <c:v>0.13879913230912799</c:v>
                </c:pt>
                <c:pt idx="11641" formatCode="General">
                  <c:v>0.12892139483376699</c:v>
                </c:pt>
                <c:pt idx="11642" formatCode="General">
                  <c:v>0.11981899421593301</c:v>
                </c:pt>
                <c:pt idx="11643" formatCode="General">
                  <c:v>0.111441632161705</c:v>
                </c:pt>
                <c:pt idx="11644" formatCode="General">
                  <c:v>0.10315950657439001</c:v>
                </c:pt>
                <c:pt idx="11645" formatCode="General">
                  <c:v>9.4167288546008601E-2</c:v>
                </c:pt>
                <c:pt idx="11646" formatCode="General">
                  <c:v>8.5411500489619097E-2</c:v>
                </c:pt>
                <c:pt idx="11647" formatCode="General">
                  <c:v>7.8232869483816705E-2</c:v>
                </c:pt>
                <c:pt idx="11648" formatCode="General">
                  <c:v>7.2926073551186299E-2</c:v>
                </c:pt>
                <c:pt idx="11649" formatCode="General">
                  <c:v>6.90245226038015E-2</c:v>
                </c:pt>
                <c:pt idx="11650" formatCode="General">
                  <c:v>6.6867469471990501E-2</c:v>
                </c:pt>
                <c:pt idx="11651" formatCode="General">
                  <c:v>6.7528236032729394E-2</c:v>
                </c:pt>
                <c:pt idx="11652" formatCode="General">
                  <c:v>7.1051787262579602E-2</c:v>
                </c:pt>
                <c:pt idx="11653" formatCode="General">
                  <c:v>7.6152346161803303E-2</c:v>
                </c:pt>
                <c:pt idx="11654" formatCode="General">
                  <c:v>8.1400418043751893E-2</c:v>
                </c:pt>
                <c:pt idx="11655" formatCode="General">
                  <c:v>8.7379990853606496E-2</c:v>
                </c:pt>
                <c:pt idx="11656" formatCode="General">
                  <c:v>9.4509081719816895E-2</c:v>
                </c:pt>
                <c:pt idx="11657" formatCode="General">
                  <c:v>0.102355541327928</c:v>
                </c:pt>
                <c:pt idx="11658" formatCode="General">
                  <c:v>0.111005426618181</c:v>
                </c:pt>
                <c:pt idx="11659" formatCode="General">
                  <c:v>0.119633320851787</c:v>
                </c:pt>
                <c:pt idx="11660" formatCode="General">
                  <c:v>0.127583693041252</c:v>
                </c:pt>
                <c:pt idx="11661" formatCode="General">
                  <c:v>0.13538421960402799</c:v>
                </c:pt>
                <c:pt idx="11662" formatCode="General">
                  <c:v>0.14344432333325299</c:v>
                </c:pt>
                <c:pt idx="11663" formatCode="General">
                  <c:v>0.15096079905064999</c:v>
                </c:pt>
                <c:pt idx="11664" formatCode="General">
                  <c:v>0.15663544634073301</c:v>
                </c:pt>
                <c:pt idx="11665" formatCode="General">
                  <c:v>0.15901478949771899</c:v>
                </c:pt>
                <c:pt idx="11666" formatCode="General">
                  <c:v>0.15774188400220299</c:v>
                </c:pt>
                <c:pt idx="11667" formatCode="General">
                  <c:v>0.15411559298993299</c:v>
                </c:pt>
                <c:pt idx="11668" formatCode="General">
                  <c:v>0.148892678524951</c:v>
                </c:pt>
                <c:pt idx="11669" formatCode="General">
                  <c:v>0.14268132859538701</c:v>
                </c:pt>
                <c:pt idx="11670" formatCode="General">
                  <c:v>0.13701191625462</c:v>
                </c:pt>
                <c:pt idx="11671" formatCode="General">
                  <c:v>0.13238150377084301</c:v>
                </c:pt>
                <c:pt idx="11672" formatCode="General">
                  <c:v>0.12795262311313099</c:v>
                </c:pt>
                <c:pt idx="11673" formatCode="General">
                  <c:v>0.12330512279712599</c:v>
                </c:pt>
                <c:pt idx="11674" formatCode="General">
                  <c:v>0.118696687192762</c:v>
                </c:pt>
                <c:pt idx="11675" formatCode="General">
                  <c:v>0.11472785111740801</c:v>
                </c:pt>
                <c:pt idx="11676" formatCode="General">
                  <c:v>0.111910931062497</c:v>
                </c:pt>
                <c:pt idx="11677" formatCode="General">
                  <c:v>0.109564869518057</c:v>
                </c:pt>
                <c:pt idx="11678" formatCode="General">
                  <c:v>0.10640334565111299</c:v>
                </c:pt>
                <c:pt idx="11679" formatCode="General">
                  <c:v>0.102343606681373</c:v>
                </c:pt>
                <c:pt idx="11680" formatCode="General">
                  <c:v>9.8350120286428797E-2</c:v>
                </c:pt>
                <c:pt idx="11681" formatCode="General">
                  <c:v>9.61072334263465E-2</c:v>
                </c:pt>
                <c:pt idx="11682" formatCode="General">
                  <c:v>9.6628773240340401E-2</c:v>
                </c:pt>
                <c:pt idx="11683" formatCode="General">
                  <c:v>9.9319333298330398E-2</c:v>
                </c:pt>
                <c:pt idx="11684" formatCode="General">
                  <c:v>0.10317143382430501</c:v>
                </c:pt>
                <c:pt idx="11685" formatCode="General">
                  <c:v>0.107869603194805</c:v>
                </c:pt>
                <c:pt idx="11686" formatCode="General">
                  <c:v>0.11372651041404699</c:v>
                </c:pt>
                <c:pt idx="11687" formatCode="General">
                  <c:v>0.12027087206258701</c:v>
                </c:pt>
                <c:pt idx="11688" formatCode="General">
                  <c:v>0.12762103268980801</c:v>
                </c:pt>
                <c:pt idx="11689" formatCode="General">
                  <c:v>0.136112872679513</c:v>
                </c:pt>
                <c:pt idx="11690" formatCode="General">
                  <c:v>0.14468300010512899</c:v>
                </c:pt>
                <c:pt idx="11691" formatCode="General">
                  <c:v>0.15271394999465401</c:v>
                </c:pt>
                <c:pt idx="11692" formatCode="General">
                  <c:v>0.160338282105671</c:v>
                </c:pt>
                <c:pt idx="11693" formatCode="General">
                  <c:v>0.168124471704961</c:v>
                </c:pt>
                <c:pt idx="11694" formatCode="General">
                  <c:v>0.17627807025352199</c:v>
                </c:pt>
                <c:pt idx="11695" formatCode="General">
                  <c:v>0.18396690305287</c:v>
                </c:pt>
                <c:pt idx="11696" formatCode="General">
                  <c:v>0.18969746797324499</c:v>
                </c:pt>
                <c:pt idx="11697" formatCode="General">
                  <c:v>0.19197666073894701</c:v>
                </c:pt>
                <c:pt idx="11698" formatCode="General">
                  <c:v>0.19025960205456599</c:v>
                </c:pt>
                <c:pt idx="11699" formatCode="General">
                  <c:v>0.18484508012998099</c:v>
                </c:pt>
                <c:pt idx="11700" formatCode="General">
                  <c:v>0.176266909326253</c:v>
                </c:pt>
                <c:pt idx="11701" formatCode="General">
                  <c:v>0.165022356355324</c:v>
                </c:pt>
                <c:pt idx="11702" formatCode="General">
                  <c:v>0.15188473662878599</c:v>
                </c:pt>
                <c:pt idx="11703" formatCode="General">
                  <c:v>0.137024218758862</c:v>
                </c:pt>
                <c:pt idx="11704" formatCode="General">
                  <c:v>0.120212739452164</c:v>
                </c:pt>
                <c:pt idx="11705" formatCode="General">
                  <c:v>0.10121292460585</c:v>
                </c:pt>
                <c:pt idx="11706" formatCode="General">
                  <c:v>8.0966670158713297E-2</c:v>
                </c:pt>
                <c:pt idx="11707" formatCode="General">
                  <c:v>6.0908891502624997E-2</c:v>
                </c:pt>
                <c:pt idx="11708" formatCode="General">
                  <c:v>4.1079142690408701E-2</c:v>
                </c:pt>
                <c:pt idx="11709" formatCode="General">
                  <c:v>2.2205796555537002E-2</c:v>
                </c:pt>
                <c:pt idx="11710" formatCode="General">
                  <c:v>5.8223464472534096E-3</c:v>
                </c:pt>
                <c:pt idx="11711" formatCode="General">
                  <c:v>-6.9444351745942398E-3</c:v>
                </c:pt>
                <c:pt idx="11712" formatCode="General">
                  <c:v>-1.58733863410199E-2</c:v>
                </c:pt>
                <c:pt idx="11713" formatCode="General">
                  <c:v>-2.15445955985854E-2</c:v>
                </c:pt>
                <c:pt idx="11714" formatCode="General">
                  <c:v>-2.4260281349395101E-2</c:v>
                </c:pt>
                <c:pt idx="11715" formatCode="General">
                  <c:v>-2.4571510647314099E-2</c:v>
                </c:pt>
                <c:pt idx="11716" formatCode="General">
                  <c:v>-2.24272589976575E-2</c:v>
                </c:pt>
                <c:pt idx="11717" formatCode="General">
                  <c:v>-1.6847586083678898E-2</c:v>
                </c:pt>
                <c:pt idx="11718" formatCode="General">
                  <c:v>-8.2583478312375693E-3</c:v>
                </c:pt>
                <c:pt idx="11719" formatCode="General">
                  <c:v>2.5384507282586702E-3</c:v>
                </c:pt>
                <c:pt idx="11720" formatCode="General">
                  <c:v>1.4721734726921299E-2</c:v>
                </c:pt>
                <c:pt idx="11721" formatCode="General">
                  <c:v>2.7125380093867099E-2</c:v>
                </c:pt>
                <c:pt idx="11722" formatCode="General">
                  <c:v>3.9192967941588698E-2</c:v>
                </c:pt>
                <c:pt idx="11723" formatCode="General">
                  <c:v>5.0694729406147797E-2</c:v>
                </c:pt>
                <c:pt idx="11724" formatCode="General">
                  <c:v>6.0563785348532601E-2</c:v>
                </c:pt>
                <c:pt idx="11725" formatCode="General">
                  <c:v>6.7636829977307106E-2</c:v>
                </c:pt>
                <c:pt idx="11726" formatCode="General">
                  <c:v>7.1297044969493004E-2</c:v>
                </c:pt>
                <c:pt idx="11727" formatCode="General">
                  <c:v>7.0866769032719296E-2</c:v>
                </c:pt>
                <c:pt idx="11728" formatCode="General">
                  <c:v>6.7106045143186896E-2</c:v>
                </c:pt>
                <c:pt idx="11729" formatCode="General">
                  <c:v>6.1570991486405498E-2</c:v>
                </c:pt>
                <c:pt idx="11730" formatCode="General">
                  <c:v>5.4496775743708099E-2</c:v>
                </c:pt>
                <c:pt idx="11731" formatCode="General">
                  <c:v>4.6177591484571102E-2</c:v>
                </c:pt>
                <c:pt idx="11732" formatCode="General">
                  <c:v>3.7795229505841098E-2</c:v>
                </c:pt>
                <c:pt idx="11733" formatCode="General">
                  <c:v>3.0233256247444398E-2</c:v>
                </c:pt>
                <c:pt idx="11734" formatCode="General">
                  <c:v>2.3273047035385599E-2</c:v>
                </c:pt>
                <c:pt idx="11735" formatCode="General">
                  <c:v>1.5842879561384301E-2</c:v>
                </c:pt>
                <c:pt idx="11736" formatCode="General">
                  <c:v>6.4637783091977801E-3</c:v>
                </c:pt>
                <c:pt idx="11737" formatCode="General">
                  <c:v>-5.0103895660369002E-3</c:v>
                </c:pt>
                <c:pt idx="11738" formatCode="General">
                  <c:v>-1.73716866789763E-2</c:v>
                </c:pt>
                <c:pt idx="11739" formatCode="General">
                  <c:v>-2.92097631912525E-2</c:v>
                </c:pt>
                <c:pt idx="11740" formatCode="General">
                  <c:v>-3.9554590541032997E-2</c:v>
                </c:pt>
                <c:pt idx="11741" formatCode="General">
                  <c:v>-4.8470479955730901E-2</c:v>
                </c:pt>
                <c:pt idx="11742" formatCode="General">
                  <c:v>-5.6414779748088797E-2</c:v>
                </c:pt>
                <c:pt idx="11743" formatCode="General">
                  <c:v>-6.4103179123001994E-2</c:v>
                </c:pt>
                <c:pt idx="11744" formatCode="General">
                  <c:v>-7.1976043289247102E-2</c:v>
                </c:pt>
                <c:pt idx="11745" formatCode="General">
                  <c:v>-7.9584232213658998E-2</c:v>
                </c:pt>
                <c:pt idx="11746" formatCode="General">
                  <c:v>-8.6697130014979307E-2</c:v>
                </c:pt>
                <c:pt idx="11747" formatCode="General">
                  <c:v>-9.3425886542217701E-2</c:v>
                </c:pt>
                <c:pt idx="11748" formatCode="General">
                  <c:v>-9.9588096246234298E-2</c:v>
                </c:pt>
                <c:pt idx="11749" formatCode="General">
                  <c:v>-0.104480030641124</c:v>
                </c:pt>
                <c:pt idx="11750" formatCode="General">
                  <c:v>-0.107266038169905</c:v>
                </c:pt>
                <c:pt idx="11751" formatCode="General">
                  <c:v>-0.108806185309181</c:v>
                </c:pt>
                <c:pt idx="11752" formatCode="General">
                  <c:v>-0.11065047270030499</c:v>
                </c:pt>
                <c:pt idx="11753" formatCode="General">
                  <c:v>-0.113434373927381</c:v>
                </c:pt>
                <c:pt idx="11754" formatCode="General">
                  <c:v>-0.11653025469849</c:v>
                </c:pt>
                <c:pt idx="11755" formatCode="General">
                  <c:v>-0.118965293290461</c:v>
                </c:pt>
                <c:pt idx="11756" formatCode="General">
                  <c:v>-0.120272915554299</c:v>
                </c:pt>
                <c:pt idx="11757" formatCode="General">
                  <c:v>-0.11980391201931601</c:v>
                </c:pt>
                <c:pt idx="11758" formatCode="General">
                  <c:v>-0.117081228403652</c:v>
                </c:pt>
                <c:pt idx="11759" formatCode="General">
                  <c:v>-0.11269317066151199</c:v>
                </c:pt>
                <c:pt idx="11760" formatCode="General">
                  <c:v>-0.10769827772705701</c:v>
                </c:pt>
                <c:pt idx="11761" formatCode="General">
                  <c:v>-0.102806900776533</c:v>
                </c:pt>
                <c:pt idx="11762" formatCode="General">
                  <c:v>-9.8641137578370494E-2</c:v>
                </c:pt>
                <c:pt idx="11763" formatCode="General">
                  <c:v>-9.5409722941957195E-2</c:v>
                </c:pt>
                <c:pt idx="11764" formatCode="General">
                  <c:v>-9.3568629525418806E-2</c:v>
                </c:pt>
                <c:pt idx="11765" formatCode="General">
                  <c:v>-9.4032083426480798E-2</c:v>
                </c:pt>
                <c:pt idx="11766" formatCode="General">
                  <c:v>-9.72363819367381E-2</c:v>
                </c:pt>
                <c:pt idx="11767" formatCode="General">
                  <c:v>-0.10267571340994699</c:v>
                </c:pt>
                <c:pt idx="11768" formatCode="General">
                  <c:v>-0.109059724966468</c:v>
                </c:pt>
                <c:pt idx="11769" formatCode="General">
                  <c:v>-0.11627693039169899</c:v>
                </c:pt>
                <c:pt idx="11770" formatCode="General">
                  <c:v>-0.12509348567366799</c:v>
                </c:pt>
                <c:pt idx="11771" formatCode="General">
                  <c:v>-0.13451613704305099</c:v>
                </c:pt>
                <c:pt idx="11772" formatCode="General">
                  <c:v>-0.14279735811156799</c:v>
                </c:pt>
                <c:pt idx="11773" formatCode="General">
                  <c:v>-0.149509051812416</c:v>
                </c:pt>
                <c:pt idx="11774" formatCode="General">
                  <c:v>-0.155541326136938</c:v>
                </c:pt>
                <c:pt idx="11775" formatCode="General">
                  <c:v>-0.1621619478212</c:v>
                </c:pt>
                <c:pt idx="11776" formatCode="General">
                  <c:v>-0.16961562201580099</c:v>
                </c:pt>
                <c:pt idx="11777" formatCode="General">
                  <c:v>-0.17853235882979801</c:v>
                </c:pt>
                <c:pt idx="11778" formatCode="General">
                  <c:v>-0.18941329171340801</c:v>
                </c:pt>
                <c:pt idx="11779" formatCode="General">
                  <c:v>-0.201611590255309</c:v>
                </c:pt>
                <c:pt idx="11780" formatCode="General">
                  <c:v>-0.21435929646586699</c:v>
                </c:pt>
                <c:pt idx="11781" formatCode="General">
                  <c:v>-0.22705634348127701</c:v>
                </c:pt>
                <c:pt idx="11782" formatCode="General">
                  <c:v>-0.239652121824732</c:v>
                </c:pt>
                <c:pt idx="11783" formatCode="General">
                  <c:v>-0.25130554434345798</c:v>
                </c:pt>
                <c:pt idx="11784" formatCode="General">
                  <c:v>-0.26077072199818002</c:v>
                </c:pt>
                <c:pt idx="11785" formatCode="General">
                  <c:v>-0.26784897334970098</c:v>
                </c:pt>
                <c:pt idx="11786" formatCode="General">
                  <c:v>-0.27305041663124702</c:v>
                </c:pt>
                <c:pt idx="11787" formatCode="General">
                  <c:v>-0.276956391181224</c:v>
                </c:pt>
                <c:pt idx="11788" formatCode="General">
                  <c:v>-0.27921717051887301</c:v>
                </c:pt>
                <c:pt idx="11789" formatCode="General">
                  <c:v>-0.27915462446376899</c:v>
                </c:pt>
                <c:pt idx="11790" formatCode="General">
                  <c:v>-0.27707150639313</c:v>
                </c:pt>
                <c:pt idx="11791" formatCode="General">
                  <c:v>-0.273203312112485</c:v>
                </c:pt>
                <c:pt idx="11792" formatCode="General">
                  <c:v>-0.26746169606811498</c:v>
                </c:pt>
                <c:pt idx="11793" formatCode="General">
                  <c:v>-0.26032614533551901</c:v>
                </c:pt>
                <c:pt idx="11794" formatCode="General">
                  <c:v>-0.25254168867136101</c:v>
                </c:pt>
                <c:pt idx="11795" formatCode="General">
                  <c:v>-0.24460563507816699</c:v>
                </c:pt>
                <c:pt idx="11796" formatCode="General">
                  <c:v>-0.23715069787990001</c:v>
                </c:pt>
                <c:pt idx="11797" formatCode="General">
                  <c:v>-0.23139463068549901</c:v>
                </c:pt>
                <c:pt idx="11798" formatCode="General">
                  <c:v>-0.227625216963531</c:v>
                </c:pt>
                <c:pt idx="11799" formatCode="General">
                  <c:v>-0.22529663637570699</c:v>
                </c:pt>
                <c:pt idx="11800" formatCode="General">
                  <c:v>-0.224287230583019</c:v>
                </c:pt>
                <c:pt idx="11801" formatCode="General">
                  <c:v>-0.22401161395267499</c:v>
                </c:pt>
                <c:pt idx="11802" formatCode="General">
                  <c:v>-0.22365631558955601</c:v>
                </c:pt>
                <c:pt idx="11803" formatCode="General">
                  <c:v>-0.22300910630152801</c:v>
                </c:pt>
                <c:pt idx="11804" formatCode="General">
                  <c:v>-0.22355635356662201</c:v>
                </c:pt>
                <c:pt idx="11805" formatCode="General">
                  <c:v>-0.22610760342500999</c:v>
                </c:pt>
                <c:pt idx="11806" formatCode="General">
                  <c:v>-0.229924037391849</c:v>
                </c:pt>
                <c:pt idx="11807" formatCode="General">
                  <c:v>-0.23445237049668199</c:v>
                </c:pt>
                <c:pt idx="11808" formatCode="General">
                  <c:v>-0.23872807497852899</c:v>
                </c:pt>
                <c:pt idx="11809" formatCode="General">
                  <c:v>-0.24261055977506199</c:v>
                </c:pt>
                <c:pt idx="11810" formatCode="General">
                  <c:v>-0.24502963113269699</c:v>
                </c:pt>
                <c:pt idx="11811" formatCode="General">
                  <c:v>-0.24548494533236201</c:v>
                </c:pt>
                <c:pt idx="11812" formatCode="General">
                  <c:v>-0.24463488535596001</c:v>
                </c:pt>
                <c:pt idx="11813" formatCode="General">
                  <c:v>-0.24266510542362599</c:v>
                </c:pt>
                <c:pt idx="11814" formatCode="General">
                  <c:v>-0.239502746947795</c:v>
                </c:pt>
                <c:pt idx="11815" formatCode="General">
                  <c:v>-0.23511329564629399</c:v>
                </c:pt>
                <c:pt idx="11816" formatCode="General">
                  <c:v>-0.23094679924928199</c:v>
                </c:pt>
                <c:pt idx="11817" formatCode="General">
                  <c:v>-0.228079971126395</c:v>
                </c:pt>
                <c:pt idx="11818" formatCode="General">
                  <c:v>-0.22639539674395301</c:v>
                </c:pt>
                <c:pt idx="11819" formatCode="General">
                  <c:v>-0.226376512269648</c:v>
                </c:pt>
                <c:pt idx="11820" formatCode="General">
                  <c:v>-0.22885273322226701</c:v>
                </c:pt>
                <c:pt idx="11821" formatCode="General">
                  <c:v>-0.23359701095980401</c:v>
                </c:pt>
                <c:pt idx="11822" formatCode="General">
                  <c:v>-0.23984366305333801</c:v>
                </c:pt>
                <c:pt idx="11823" formatCode="General">
                  <c:v>-0.246798588776346</c:v>
                </c:pt>
                <c:pt idx="11824" formatCode="General">
                  <c:v>-0.25335906685409498</c:v>
                </c:pt>
                <c:pt idx="11825" formatCode="General">
                  <c:v>-0.25860958193473299</c:v>
                </c:pt>
                <c:pt idx="11826" formatCode="General">
                  <c:v>-0.26188247640731199</c:v>
                </c:pt>
                <c:pt idx="11827" formatCode="General">
                  <c:v>-0.26228859661714299</c:v>
                </c:pt>
                <c:pt idx="11828" formatCode="General">
                  <c:v>-0.25926291157790199</c:v>
                </c:pt>
                <c:pt idx="11829" formatCode="General">
                  <c:v>-0.25301987398522502</c:v>
                </c:pt>
                <c:pt idx="11830" formatCode="General">
                  <c:v>-0.244361684201958</c:v>
                </c:pt>
                <c:pt idx="11831" formatCode="General">
                  <c:v>-0.234016787942077</c:v>
                </c:pt>
                <c:pt idx="11832" formatCode="General">
                  <c:v>-0.22317320031259599</c:v>
                </c:pt>
                <c:pt idx="11833" formatCode="General">
                  <c:v>-0.21185307022774499</c:v>
                </c:pt>
                <c:pt idx="11834" formatCode="General">
                  <c:v>-0.19927364728515801</c:v>
                </c:pt>
                <c:pt idx="11835" formatCode="General">
                  <c:v>-0.186491050087568</c:v>
                </c:pt>
                <c:pt idx="11836" formatCode="General">
                  <c:v>-0.17418613168612301</c:v>
                </c:pt>
                <c:pt idx="11837" formatCode="General">
                  <c:v>-0.161728409094687</c:v>
                </c:pt>
                <c:pt idx="11838" formatCode="General">
                  <c:v>-0.14959511677076101</c:v>
                </c:pt>
                <c:pt idx="11839" formatCode="General">
                  <c:v>-0.13886054452264401</c:v>
                </c:pt>
                <c:pt idx="11840" formatCode="General">
                  <c:v>-0.12922564558372299</c:v>
                </c:pt>
                <c:pt idx="11841" formatCode="General">
                  <c:v>-0.120141280676031</c:v>
                </c:pt>
                <c:pt idx="11842" formatCode="General">
                  <c:v>-0.111934002116808</c:v>
                </c:pt>
                <c:pt idx="11843" formatCode="General">
                  <c:v>-0.105324005650051</c:v>
                </c:pt>
                <c:pt idx="11844" formatCode="General">
                  <c:v>-0.100225609549874</c:v>
                </c:pt>
                <c:pt idx="11845" formatCode="General">
                  <c:v>-9.5617004554927096E-2</c:v>
                </c:pt>
                <c:pt idx="11846" formatCode="General">
                  <c:v>-9.0870852069869903E-2</c:v>
                </c:pt>
                <c:pt idx="11847" formatCode="General">
                  <c:v>-8.63917708163503E-2</c:v>
                </c:pt>
                <c:pt idx="11848" formatCode="General">
                  <c:v>-8.2397775387118802E-2</c:v>
                </c:pt>
                <c:pt idx="11849" formatCode="General">
                  <c:v>-7.8395271346246798E-2</c:v>
                </c:pt>
                <c:pt idx="11850" formatCode="General">
                  <c:v>-7.4004516518523605E-2</c:v>
                </c:pt>
                <c:pt idx="11851" formatCode="General">
                  <c:v>-6.9053341549539807E-2</c:v>
                </c:pt>
                <c:pt idx="11852" formatCode="General">
                  <c:v>-6.3883327279153898E-2</c:v>
                </c:pt>
                <c:pt idx="11853" formatCode="General">
                  <c:v>-5.8364419480868998E-2</c:v>
                </c:pt>
                <c:pt idx="11854" formatCode="General">
                  <c:v>-5.2108031272325703E-2</c:v>
                </c:pt>
                <c:pt idx="11855" formatCode="General">
                  <c:v>-4.4695103118625401E-2</c:v>
                </c:pt>
                <c:pt idx="11856" formatCode="General">
                  <c:v>-3.6120452770555499E-2</c:v>
                </c:pt>
                <c:pt idx="11857" formatCode="General">
                  <c:v>-2.7221082068283602E-2</c:v>
                </c:pt>
                <c:pt idx="11858" formatCode="General">
                  <c:v>-1.7961394454914702E-2</c:v>
                </c:pt>
                <c:pt idx="11859" formatCode="General">
                  <c:v>-7.61104355434109E-3</c:v>
                </c:pt>
                <c:pt idx="11860" formatCode="General">
                  <c:v>4.1232968687035902E-3</c:v>
                </c:pt>
                <c:pt idx="11861" formatCode="General">
                  <c:v>1.6312056406015699E-2</c:v>
                </c:pt>
                <c:pt idx="11862" formatCode="General">
                  <c:v>2.8393893141602101E-2</c:v>
                </c:pt>
                <c:pt idx="11863" formatCode="General">
                  <c:v>4.03564984516913E-2</c:v>
                </c:pt>
                <c:pt idx="11864" formatCode="General">
                  <c:v>5.1924595806421198E-2</c:v>
                </c:pt>
                <c:pt idx="11865" formatCode="General">
                  <c:v>6.4243459189278998E-2</c:v>
                </c:pt>
                <c:pt idx="11866" formatCode="General">
                  <c:v>7.8924288105097107E-2</c:v>
                </c:pt>
                <c:pt idx="11867" formatCode="General">
                  <c:v>9.5346739827188901E-2</c:v>
                </c:pt>
                <c:pt idx="11868" formatCode="General">
                  <c:v>0.11217289242286201</c:v>
                </c:pt>
                <c:pt idx="11869" formatCode="General">
                  <c:v>0.12896600281548801</c:v>
                </c:pt>
                <c:pt idx="11870" formatCode="General">
                  <c:v>0.14524280028668299</c:v>
                </c:pt>
                <c:pt idx="11871" formatCode="General">
                  <c:v>0.15993579196672</c:v>
                </c:pt>
                <c:pt idx="11872" formatCode="General">
                  <c:v>0.172475736795769</c:v>
                </c:pt>
                <c:pt idx="11873" formatCode="General">
                  <c:v>0.18335747037563199</c:v>
                </c:pt>
                <c:pt idx="11874" formatCode="General">
                  <c:v>0.192718409773702</c:v>
                </c:pt>
                <c:pt idx="11875" formatCode="General">
                  <c:v>0.200384632524224</c:v>
                </c:pt>
                <c:pt idx="11876" formatCode="General">
                  <c:v>0.20650333917642899</c:v>
                </c:pt>
                <c:pt idx="11877" formatCode="General">
                  <c:v>0.210288017779519</c:v>
                </c:pt>
                <c:pt idx="11878" formatCode="General">
                  <c:v>0.211081168661688</c:v>
                </c:pt>
                <c:pt idx="11879" formatCode="General">
                  <c:v>0.208874813886334</c:v>
                </c:pt>
                <c:pt idx="11880" formatCode="General">
                  <c:v>0.20329724835316501</c:v>
                </c:pt>
                <c:pt idx="11881" formatCode="General">
                  <c:v>0.195332097871769</c:v>
                </c:pt>
                <c:pt idx="11882" formatCode="General">
                  <c:v>0.18612831478113501</c:v>
                </c:pt>
                <c:pt idx="11883" formatCode="General">
                  <c:v>0.17555122040011001</c:v>
                </c:pt>
                <c:pt idx="11884" formatCode="General">
                  <c:v>0.16294185759167501</c:v>
                </c:pt>
                <c:pt idx="11885" formatCode="General">
                  <c:v>0.14837296941231101</c:v>
                </c:pt>
                <c:pt idx="11886" formatCode="General">
                  <c:v>0.133284812448868</c:v>
                </c:pt>
                <c:pt idx="11887" formatCode="General">
                  <c:v>0.118922714729513</c:v>
                </c:pt>
                <c:pt idx="11888" formatCode="General">
                  <c:v>0.10601207005660999</c:v>
                </c:pt>
                <c:pt idx="11889" formatCode="General">
                  <c:v>9.5636911893144494E-2</c:v>
                </c:pt>
                <c:pt idx="11890" formatCode="General">
                  <c:v>8.92868824430674E-2</c:v>
                </c:pt>
                <c:pt idx="11891" formatCode="General">
                  <c:v>8.6582472530781093E-2</c:v>
                </c:pt>
                <c:pt idx="11892" formatCode="General">
                  <c:v>8.5684936218419494E-2</c:v>
                </c:pt>
                <c:pt idx="11893" formatCode="General">
                  <c:v>8.6834308069483598E-2</c:v>
                </c:pt>
                <c:pt idx="11894" formatCode="General">
                  <c:v>9.0549098546548995E-2</c:v>
                </c:pt>
                <c:pt idx="11895" formatCode="General">
                  <c:v>9.6221834685577101E-2</c:v>
                </c:pt>
                <c:pt idx="11896" formatCode="General">
                  <c:v>0.10279793877848301</c:v>
                </c:pt>
                <c:pt idx="11897" formatCode="General">
                  <c:v>0.109321150025178</c:v>
                </c:pt>
                <c:pt idx="11898" formatCode="General">
                  <c:v>0.11614849423682699</c:v>
                </c:pt>
                <c:pt idx="11899" formatCode="General">
                  <c:v>0.12354744704793499</c:v>
                </c:pt>
                <c:pt idx="11900" formatCode="General">
                  <c:v>0.13009929665257899</c:v>
                </c:pt>
                <c:pt idx="11901" formatCode="General">
                  <c:v>0.134895719145258</c:v>
                </c:pt>
                <c:pt idx="11902" formatCode="General">
                  <c:v>0.137857719066631</c:v>
                </c:pt>
                <c:pt idx="11903" formatCode="General">
                  <c:v>0.13899337515803101</c:v>
                </c:pt>
                <c:pt idx="11904" formatCode="General">
                  <c:v>0.13951026500649299</c:v>
                </c:pt>
                <c:pt idx="11905" formatCode="General">
                  <c:v>0.139917011461169</c:v>
                </c:pt>
                <c:pt idx="11906" formatCode="General">
                  <c:v>0.140305574059645</c:v>
                </c:pt>
                <c:pt idx="11907" formatCode="General">
                  <c:v>0.14105893375590101</c:v>
                </c:pt>
                <c:pt idx="11908" formatCode="General">
                  <c:v>0.14152489071132399</c:v>
                </c:pt>
                <c:pt idx="11909" formatCode="General">
                  <c:v>0.14147759678667399</c:v>
                </c:pt>
                <c:pt idx="11910" formatCode="General">
                  <c:v>0.14095166241524501</c:v>
                </c:pt>
                <c:pt idx="11911" formatCode="General">
                  <c:v>0.14074712161622299</c:v>
                </c:pt>
                <c:pt idx="11912" formatCode="General">
                  <c:v>0.14163032679969401</c:v>
                </c:pt>
                <c:pt idx="11913" formatCode="General">
                  <c:v>0.143001239480191</c:v>
                </c:pt>
                <c:pt idx="11914" formatCode="General">
                  <c:v>0.145076202885383</c:v>
                </c:pt>
                <c:pt idx="11915" formatCode="General">
                  <c:v>0.14813391405509899</c:v>
                </c:pt>
                <c:pt idx="11916" formatCode="General">
                  <c:v>0.151593813079481</c:v>
                </c:pt>
                <c:pt idx="11917" formatCode="General">
                  <c:v>0.15475055233883001</c:v>
                </c:pt>
                <c:pt idx="11918" formatCode="General">
                  <c:v>0.156690538715377</c:v>
                </c:pt>
                <c:pt idx="11919" formatCode="General">
                  <c:v>0.15672324269871099</c:v>
                </c:pt>
                <c:pt idx="11920" formatCode="General">
                  <c:v>0.15559885436670901</c:v>
                </c:pt>
                <c:pt idx="11921" formatCode="General">
                  <c:v>0.15465971739777601</c:v>
                </c:pt>
                <c:pt idx="11922" formatCode="General">
                  <c:v>0.15487964985427699</c:v>
                </c:pt>
                <c:pt idx="11923" formatCode="General">
                  <c:v>0.156325341290178</c:v>
                </c:pt>
                <c:pt idx="11924" formatCode="General">
                  <c:v>0.158196979239459</c:v>
                </c:pt>
                <c:pt idx="11925" formatCode="General">
                  <c:v>0.16017768959937201</c:v>
                </c:pt>
                <c:pt idx="11926" formatCode="General">
                  <c:v>0.162200519923199</c:v>
                </c:pt>
                <c:pt idx="11927" formatCode="General">
                  <c:v>0.16391765785146101</c:v>
                </c:pt>
                <c:pt idx="11928" formatCode="General">
                  <c:v>0.16560310129762601</c:v>
                </c:pt>
                <c:pt idx="11929" formatCode="General">
                  <c:v>0.16801413516830299</c:v>
                </c:pt>
                <c:pt idx="11930" formatCode="General">
                  <c:v>0.170395969303207</c:v>
                </c:pt>
                <c:pt idx="11931" formatCode="General">
                  <c:v>0.171925819323969</c:v>
                </c:pt>
                <c:pt idx="11932" formatCode="General">
                  <c:v>0.17387030690715199</c:v>
                </c:pt>
                <c:pt idx="11933" formatCode="General">
                  <c:v>0.17750310667691299</c:v>
                </c:pt>
                <c:pt idx="11934" formatCode="General">
                  <c:v>0.18153397344993699</c:v>
                </c:pt>
                <c:pt idx="11935" formatCode="General">
                  <c:v>0.18395868856578901</c:v>
                </c:pt>
                <c:pt idx="11936" formatCode="General">
                  <c:v>0.18469458667138</c:v>
                </c:pt>
                <c:pt idx="11937" formatCode="General">
                  <c:v>0.18427282259246799</c:v>
                </c:pt>
                <c:pt idx="11938" formatCode="General">
                  <c:v>0.18270358622904301</c:v>
                </c:pt>
                <c:pt idx="11939" formatCode="General">
                  <c:v>0.18004445852980799</c:v>
                </c:pt>
                <c:pt idx="11940" formatCode="General">
                  <c:v>0.17729417144920401</c:v>
                </c:pt>
                <c:pt idx="11941" formatCode="General">
                  <c:v>0.17491395637758</c:v>
                </c:pt>
                <c:pt idx="11942" formatCode="General">
                  <c:v>0.171959977845379</c:v>
                </c:pt>
                <c:pt idx="11943" formatCode="General">
                  <c:v>0.16797383838270399</c:v>
                </c:pt>
                <c:pt idx="11944" formatCode="General">
                  <c:v>0.16328392049675799</c:v>
                </c:pt>
                <c:pt idx="11945" formatCode="General">
                  <c:v>0.158131669229092</c:v>
                </c:pt>
                <c:pt idx="11946" formatCode="General">
                  <c:v>0.15233306974890001</c:v>
                </c:pt>
                <c:pt idx="11947" formatCode="General">
                  <c:v>0.14720441447903601</c:v>
                </c:pt>
                <c:pt idx="11948" formatCode="General">
                  <c:v>0.14399674866639101</c:v>
                </c:pt>
                <c:pt idx="11949" formatCode="General">
                  <c:v>0.14186852825921401</c:v>
                </c:pt>
                <c:pt idx="11950" formatCode="General">
                  <c:v>0.13983888564810101</c:v>
                </c:pt>
                <c:pt idx="11951" formatCode="General">
                  <c:v>0.13791824775782699</c:v>
                </c:pt>
                <c:pt idx="11952" formatCode="General">
                  <c:v>0.137287100587863</c:v>
                </c:pt>
                <c:pt idx="11953" formatCode="General">
                  <c:v>0.138723689196459</c:v>
                </c:pt>
                <c:pt idx="11954" formatCode="General">
                  <c:v>0.14261145547592599</c:v>
                </c:pt>
                <c:pt idx="11955" formatCode="General">
                  <c:v>0.148447460176417</c:v>
                </c:pt>
                <c:pt idx="11956" formatCode="General">
                  <c:v>0.15505495813421899</c:v>
                </c:pt>
                <c:pt idx="11957" formatCode="General">
                  <c:v>0.16124330546531801</c:v>
                </c:pt>
                <c:pt idx="11958" formatCode="General">
                  <c:v>0.16493432454514501</c:v>
                </c:pt>
                <c:pt idx="11959" formatCode="General">
                  <c:v>0.165570249327533</c:v>
                </c:pt>
                <c:pt idx="11960" formatCode="General">
                  <c:v>0.16422670736794601</c:v>
                </c:pt>
                <c:pt idx="11961" formatCode="General">
                  <c:v>0.16197745009160999</c:v>
                </c:pt>
                <c:pt idx="11962" formatCode="General">
                  <c:v>0.159387607117806</c:v>
                </c:pt>
                <c:pt idx="11963" formatCode="General">
                  <c:v>0.15591880266371499</c:v>
                </c:pt>
                <c:pt idx="11964" formatCode="General">
                  <c:v>0.151217748360786</c:v>
                </c:pt>
                <c:pt idx="11965" formatCode="General">
                  <c:v>0.14637317745989201</c:v>
                </c:pt>
                <c:pt idx="11966" formatCode="General">
                  <c:v>0.14183225350647399</c:v>
                </c:pt>
                <c:pt idx="11967" formatCode="General">
                  <c:v>0.136770324244988</c:v>
                </c:pt>
                <c:pt idx="11968" formatCode="General">
                  <c:v>0.13139213686778001</c:v>
                </c:pt>
                <c:pt idx="11969" formatCode="General">
                  <c:v>0.12646571275112101</c:v>
                </c:pt>
                <c:pt idx="11970" formatCode="General">
                  <c:v>0.12180283725218</c:v>
                </c:pt>
                <c:pt idx="11971" formatCode="General">
                  <c:v>0.117788840146011</c:v>
                </c:pt>
                <c:pt idx="11972" formatCode="General">
                  <c:v>0.113747785520506</c:v>
                </c:pt>
                <c:pt idx="11973" formatCode="General">
                  <c:v>0.108061426698498</c:v>
                </c:pt>
                <c:pt idx="11974" formatCode="General">
                  <c:v>0.101140095910577</c:v>
                </c:pt>
                <c:pt idx="11975" formatCode="General">
                  <c:v>9.42307270766609E-2</c:v>
                </c:pt>
                <c:pt idx="11976" formatCode="General">
                  <c:v>8.7345299693296893E-2</c:v>
                </c:pt>
                <c:pt idx="11977" formatCode="General">
                  <c:v>7.9935375572884299E-2</c:v>
                </c:pt>
                <c:pt idx="11978" formatCode="General">
                  <c:v>7.3153019430297103E-2</c:v>
                </c:pt>
                <c:pt idx="11979" formatCode="General">
                  <c:v>6.7371904962341397E-2</c:v>
                </c:pt>
                <c:pt idx="11980" formatCode="General">
                  <c:v>6.1746530466303101E-2</c:v>
                </c:pt>
                <c:pt idx="11981" formatCode="General">
                  <c:v>5.5770342857865599E-2</c:v>
                </c:pt>
                <c:pt idx="11982" formatCode="General">
                  <c:v>5.0407547195276597E-2</c:v>
                </c:pt>
                <c:pt idx="11983" formatCode="General">
                  <c:v>4.7286772138501201E-2</c:v>
                </c:pt>
                <c:pt idx="11984" formatCode="General">
                  <c:v>4.6497799497851502E-2</c:v>
                </c:pt>
                <c:pt idx="11985" formatCode="General">
                  <c:v>4.76549236892225E-2</c:v>
                </c:pt>
                <c:pt idx="11986" formatCode="General">
                  <c:v>5.0367918975523E-2</c:v>
                </c:pt>
                <c:pt idx="11987" formatCode="General">
                  <c:v>5.4736424272458603E-2</c:v>
                </c:pt>
                <c:pt idx="11988" formatCode="General">
                  <c:v>6.0163367535627899E-2</c:v>
                </c:pt>
                <c:pt idx="11989" formatCode="General">
                  <c:v>6.4518272282696201E-2</c:v>
                </c:pt>
                <c:pt idx="11990" formatCode="General">
                  <c:v>6.7648876344119396E-2</c:v>
                </c:pt>
                <c:pt idx="11991" formatCode="General">
                  <c:v>6.9689982550722895E-2</c:v>
                </c:pt>
                <c:pt idx="11992" formatCode="General">
                  <c:v>6.9822316087660999E-2</c:v>
                </c:pt>
                <c:pt idx="11993" formatCode="General">
                  <c:v>6.8314973075411803E-2</c:v>
                </c:pt>
                <c:pt idx="11994" formatCode="General">
                  <c:v>6.5859155447904799E-2</c:v>
                </c:pt>
                <c:pt idx="11995" formatCode="General">
                  <c:v>6.2873163032699103E-2</c:v>
                </c:pt>
                <c:pt idx="11996" formatCode="General">
                  <c:v>5.8134235670402698E-2</c:v>
                </c:pt>
                <c:pt idx="11997" formatCode="General">
                  <c:v>5.0412495798065803E-2</c:v>
                </c:pt>
                <c:pt idx="11998" formatCode="General">
                  <c:v>4.0154286440764499E-2</c:v>
                </c:pt>
                <c:pt idx="11999" formatCode="General">
                  <c:v>2.8290366403158199E-2</c:v>
                </c:pt>
                <c:pt idx="12000" formatCode="General">
                  <c:v>1.5808663715413299E-2</c:v>
                </c:pt>
                <c:pt idx="12001" formatCode="General">
                  <c:v>4.2549870347422403E-3</c:v>
                </c:pt>
                <c:pt idx="12002" formatCode="General">
                  <c:v>-5.2461137778731003E-3</c:v>
                </c:pt>
                <c:pt idx="12003" formatCode="General">
                  <c:v>-1.23387760692906E-2</c:v>
                </c:pt>
                <c:pt idx="12004" formatCode="General">
                  <c:v>-1.71203053144952E-2</c:v>
                </c:pt>
                <c:pt idx="12005" formatCode="General">
                  <c:v>-2.1180678795553999E-2</c:v>
                </c:pt>
                <c:pt idx="12006" formatCode="General">
                  <c:v>-2.5538373693130102E-2</c:v>
                </c:pt>
                <c:pt idx="12007" formatCode="General">
                  <c:v>-3.0248249211280501E-2</c:v>
                </c:pt>
                <c:pt idx="12008" formatCode="General">
                  <c:v>-3.5642257639763197E-2</c:v>
                </c:pt>
                <c:pt idx="12009" formatCode="General">
                  <c:v>-4.1963790201948403E-2</c:v>
                </c:pt>
                <c:pt idx="12010" formatCode="General">
                  <c:v>-5.0247426886633098E-2</c:v>
                </c:pt>
                <c:pt idx="12011" formatCode="General">
                  <c:v>-6.0752616239699297E-2</c:v>
                </c:pt>
                <c:pt idx="12012" formatCode="General">
                  <c:v>-7.2686494340470406E-2</c:v>
                </c:pt>
                <c:pt idx="12013" formatCode="General">
                  <c:v>-8.5813742319443498E-2</c:v>
                </c:pt>
                <c:pt idx="12014" formatCode="General">
                  <c:v>-9.9731545821601E-2</c:v>
                </c:pt>
                <c:pt idx="12015" formatCode="General">
                  <c:v>-0.113999765646305</c:v>
                </c:pt>
                <c:pt idx="12016" formatCode="General">
                  <c:v>-0.12791799199378601</c:v>
                </c:pt>
                <c:pt idx="12017" formatCode="General">
                  <c:v>-0.140629494838896</c:v>
                </c:pt>
                <c:pt idx="12018" formatCode="General">
                  <c:v>-0.152687993727395</c:v>
                </c:pt>
                <c:pt idx="12019" formatCode="General">
                  <c:v>-0.16430999359683901</c:v>
                </c:pt>
                <c:pt idx="12020" formatCode="General">
                  <c:v>-0.174396636415872</c:v>
                </c:pt>
                <c:pt idx="12021" formatCode="General">
                  <c:v>-0.18256188764957501</c:v>
                </c:pt>
                <c:pt idx="12022" formatCode="General">
                  <c:v>-0.18918614281078899</c:v>
                </c:pt>
                <c:pt idx="12023" formatCode="General">
                  <c:v>-0.19385814100620799</c:v>
                </c:pt>
                <c:pt idx="12024" formatCode="General">
                  <c:v>-0.19554845696777801</c:v>
                </c:pt>
                <c:pt idx="12025" formatCode="General">
                  <c:v>-0.194371743474575</c:v>
                </c:pt>
                <c:pt idx="12026" formatCode="General">
                  <c:v>-0.190479373454296</c:v>
                </c:pt>
                <c:pt idx="12027" formatCode="General">
                  <c:v>-0.18460727458734499</c:v>
                </c:pt>
                <c:pt idx="12028" formatCode="General">
                  <c:v>-0.17840367810043301</c:v>
                </c:pt>
                <c:pt idx="12029" formatCode="General">
                  <c:v>-0.17240946644763699</c:v>
                </c:pt>
                <c:pt idx="12030" formatCode="General">
                  <c:v>-0.16669912756531599</c:v>
                </c:pt>
                <c:pt idx="12031" formatCode="General">
                  <c:v>-0.16167703573437001</c:v>
                </c:pt>
                <c:pt idx="12032" formatCode="General">
                  <c:v>-0.15766506393340601</c:v>
                </c:pt>
                <c:pt idx="12033" formatCode="General">
                  <c:v>-0.154834592204982</c:v>
                </c:pt>
                <c:pt idx="12034" formatCode="General">
                  <c:v>-0.15348869188974301</c:v>
                </c:pt>
                <c:pt idx="12035" formatCode="General">
                  <c:v>-0.153673870440966</c:v>
                </c:pt>
                <c:pt idx="12036" formatCode="General">
                  <c:v>-0.15513899023696801</c:v>
                </c:pt>
                <c:pt idx="12037" formatCode="General">
                  <c:v>-0.157038325319411</c:v>
                </c:pt>
                <c:pt idx="12038" formatCode="General">
                  <c:v>-0.15890721545118999</c:v>
                </c:pt>
                <c:pt idx="12039" formatCode="General">
                  <c:v>-0.16134236523334899</c:v>
                </c:pt>
                <c:pt idx="12040" formatCode="General">
                  <c:v>-0.16474574645238599</c:v>
                </c:pt>
                <c:pt idx="12041" formatCode="General">
                  <c:v>-0.168767701966763</c:v>
                </c:pt>
                <c:pt idx="12042" formatCode="General">
                  <c:v>-0.173317688258254</c:v>
                </c:pt>
                <c:pt idx="12043" formatCode="General">
                  <c:v>-0.178010238084054</c:v>
                </c:pt>
                <c:pt idx="12044" formatCode="General">
                  <c:v>-0.18134761420541101</c:v>
                </c:pt>
                <c:pt idx="12045" formatCode="General">
                  <c:v>-0.18267626879766299</c:v>
                </c:pt>
                <c:pt idx="12046" formatCode="General">
                  <c:v>-0.18284542718480401</c:v>
                </c:pt>
                <c:pt idx="12047" formatCode="General">
                  <c:v>-0.18271151202091401</c:v>
                </c:pt>
                <c:pt idx="12048" formatCode="General">
                  <c:v>-0.18277101605222701</c:v>
                </c:pt>
                <c:pt idx="12049" formatCode="General">
                  <c:v>-0.182836706111459</c:v>
                </c:pt>
                <c:pt idx="12050" formatCode="General">
                  <c:v>-0.182204797047893</c:v>
                </c:pt>
                <c:pt idx="12051" formatCode="General">
                  <c:v>-0.18032677537386399</c:v>
                </c:pt>
                <c:pt idx="12052" formatCode="General">
                  <c:v>-0.17829455035354699</c:v>
                </c:pt>
                <c:pt idx="12053" formatCode="General">
                  <c:v>-0.177060915918305</c:v>
                </c:pt>
                <c:pt idx="12054" formatCode="General">
                  <c:v>-0.175752313270016</c:v>
                </c:pt>
                <c:pt idx="12055" formatCode="General">
                  <c:v>-0.17286812018348299</c:v>
                </c:pt>
                <c:pt idx="12056" formatCode="General">
                  <c:v>-0.167489257955245</c:v>
                </c:pt>
                <c:pt idx="12057" formatCode="General">
                  <c:v>-0.16059881081365901</c:v>
                </c:pt>
                <c:pt idx="12058" formatCode="General">
                  <c:v>-0.15273388080762401</c:v>
                </c:pt>
                <c:pt idx="12059" formatCode="General">
                  <c:v>-0.14395282570038001</c:v>
                </c:pt>
                <c:pt idx="12060" formatCode="General">
                  <c:v>-0.13412219073439199</c:v>
                </c:pt>
                <c:pt idx="12061" formatCode="General">
                  <c:v>-0.12256317208638</c:v>
                </c:pt>
                <c:pt idx="12062" formatCode="General">
                  <c:v>-0.10956652133217799</c:v>
                </c:pt>
                <c:pt idx="12063" formatCode="General">
                  <c:v>-9.6649280794992395E-2</c:v>
                </c:pt>
                <c:pt idx="12064" formatCode="General">
                  <c:v>-8.4715365219199298E-2</c:v>
                </c:pt>
                <c:pt idx="12065" formatCode="General">
                  <c:v>-7.5241917682749307E-2</c:v>
                </c:pt>
                <c:pt idx="12066" formatCode="General">
                  <c:v>-6.9933919809609807E-2</c:v>
                </c:pt>
                <c:pt idx="12067" formatCode="General">
                  <c:v>-6.7330098735384605E-2</c:v>
                </c:pt>
                <c:pt idx="12068" formatCode="General">
                  <c:v>-6.5873783784346093E-2</c:v>
                </c:pt>
                <c:pt idx="12069" formatCode="General">
                  <c:v>-6.5701721627074799E-2</c:v>
                </c:pt>
                <c:pt idx="12070" formatCode="General">
                  <c:v>-6.6304578126131206E-2</c:v>
                </c:pt>
                <c:pt idx="12071" formatCode="General">
                  <c:v>-6.7174908048251797E-2</c:v>
                </c:pt>
                <c:pt idx="12072" formatCode="General">
                  <c:v>-6.8310746387293605E-2</c:v>
                </c:pt>
                <c:pt idx="12073" formatCode="General">
                  <c:v>-6.9274660495198107E-2</c:v>
                </c:pt>
                <c:pt idx="12074" formatCode="General">
                  <c:v>-7.0867663815585E-2</c:v>
                </c:pt>
                <c:pt idx="12075" formatCode="General">
                  <c:v>-7.3595841168561202E-2</c:v>
                </c:pt>
                <c:pt idx="12076" formatCode="General">
                  <c:v>-7.6852441296081903E-2</c:v>
                </c:pt>
                <c:pt idx="12077" formatCode="General">
                  <c:v>-8.0161090275575095E-2</c:v>
                </c:pt>
                <c:pt idx="12078" formatCode="General">
                  <c:v>-8.2819721174785602E-2</c:v>
                </c:pt>
                <c:pt idx="12079" formatCode="General">
                  <c:v>-8.3970757043507802E-2</c:v>
                </c:pt>
                <c:pt idx="12080" formatCode="General">
                  <c:v>-8.2708284645432201E-2</c:v>
                </c:pt>
                <c:pt idx="12081" formatCode="General">
                  <c:v>-7.7777739072301094E-2</c:v>
                </c:pt>
                <c:pt idx="12082" formatCode="General">
                  <c:v>-6.9281891223752501E-2</c:v>
                </c:pt>
                <c:pt idx="12083" formatCode="General">
                  <c:v>-5.87618325143138E-2</c:v>
                </c:pt>
                <c:pt idx="12084" formatCode="General">
                  <c:v>-4.7136609202423498E-2</c:v>
                </c:pt>
                <c:pt idx="12085" formatCode="General">
                  <c:v>-3.4430454972554703E-2</c:v>
                </c:pt>
                <c:pt idx="12086" formatCode="General">
                  <c:v>-2.1220559961309601E-2</c:v>
                </c:pt>
                <c:pt idx="12087" formatCode="General">
                  <c:v>-7.9869155738694804E-3</c:v>
                </c:pt>
                <c:pt idx="12088" formatCode="General">
                  <c:v>6.0217651790137397E-3</c:v>
                </c:pt>
                <c:pt idx="12089" formatCode="General">
                  <c:v>2.1009851998212401E-2</c:v>
                </c:pt>
                <c:pt idx="12090" formatCode="General">
                  <c:v>3.6179970467115602E-2</c:v>
                </c:pt>
                <c:pt idx="12091" formatCode="General">
                  <c:v>5.1097659118865497E-2</c:v>
                </c:pt>
                <c:pt idx="12092" formatCode="General">
                  <c:v>6.5340814652260396E-2</c:v>
                </c:pt>
                <c:pt idx="12093" formatCode="General">
                  <c:v>7.85122316697342E-2</c:v>
                </c:pt>
                <c:pt idx="12094" formatCode="General">
                  <c:v>9.0266277984531906E-2</c:v>
                </c:pt>
                <c:pt idx="12095" formatCode="General">
                  <c:v>0.100304360685428</c:v>
                </c:pt>
                <c:pt idx="12096" formatCode="General">
                  <c:v>0.108896728765671</c:v>
                </c:pt>
                <c:pt idx="12097" formatCode="General">
                  <c:v>0.116377472052016</c:v>
                </c:pt>
                <c:pt idx="12098" formatCode="General">
                  <c:v>0.123087075106836</c:v>
                </c:pt>
                <c:pt idx="12099" formatCode="General">
                  <c:v>0.128500371179538</c:v>
                </c:pt>
                <c:pt idx="12100" formatCode="General">
                  <c:v>0.13234324512514101</c:v>
                </c:pt>
                <c:pt idx="12101" formatCode="General">
                  <c:v>0.13480091646131501</c:v>
                </c:pt>
                <c:pt idx="12102" formatCode="General">
                  <c:v>0.13568025656680099</c:v>
                </c:pt>
                <c:pt idx="12103" formatCode="General">
                  <c:v>0.135142766067884</c:v>
                </c:pt>
                <c:pt idx="12104" formatCode="General">
                  <c:v>0.133130299475133</c:v>
                </c:pt>
                <c:pt idx="12105" formatCode="General">
                  <c:v>0.12954030719507101</c:v>
                </c:pt>
                <c:pt idx="12106" formatCode="General">
                  <c:v>0.12454942205354901</c:v>
                </c:pt>
                <c:pt idx="12107" formatCode="General">
                  <c:v>0.118612567490117</c:v>
                </c:pt>
                <c:pt idx="12108" formatCode="General">
                  <c:v>0.111650003272452</c:v>
                </c:pt>
                <c:pt idx="12109" formatCode="General">
                  <c:v>0.103239571627345</c:v>
                </c:pt>
                <c:pt idx="12110" formatCode="General">
                  <c:v>9.4777915028695495E-2</c:v>
                </c:pt>
                <c:pt idx="12111" formatCode="General">
                  <c:v>8.7034453220106195E-2</c:v>
                </c:pt>
                <c:pt idx="12112" formatCode="General">
                  <c:v>7.9644765628081302E-2</c:v>
                </c:pt>
                <c:pt idx="12113" formatCode="General">
                  <c:v>7.4268186154404003E-2</c:v>
                </c:pt>
                <c:pt idx="12114" formatCode="General">
                  <c:v>7.1649802570534493E-2</c:v>
                </c:pt>
                <c:pt idx="12115" formatCode="General">
                  <c:v>7.0482972290964299E-2</c:v>
                </c:pt>
                <c:pt idx="12116" formatCode="General">
                  <c:v>7.0826077881405894E-2</c:v>
                </c:pt>
                <c:pt idx="12117" formatCode="General">
                  <c:v>7.3898300976700498E-2</c:v>
                </c:pt>
                <c:pt idx="12118" formatCode="General">
                  <c:v>8.0386118377632002E-2</c:v>
                </c:pt>
                <c:pt idx="12119" formatCode="General">
                  <c:v>9.0243354660247896E-2</c:v>
                </c:pt>
                <c:pt idx="12120" formatCode="General">
                  <c:v>0.103685662844492</c:v>
                </c:pt>
                <c:pt idx="12121" formatCode="General">
                  <c:v>0.120052242623336</c:v>
                </c:pt>
                <c:pt idx="12122" formatCode="General">
                  <c:v>0.137029384379981</c:v>
                </c:pt>
                <c:pt idx="12123" formatCode="General">
                  <c:v>0.152330143165777</c:v>
                </c:pt>
                <c:pt idx="12124" formatCode="General">
                  <c:v>0.164449965686887</c:v>
                </c:pt>
                <c:pt idx="12125" formatCode="General">
                  <c:v>0.172996743060925</c:v>
                </c:pt>
                <c:pt idx="12126" formatCode="General">
                  <c:v>0.17827134187626101</c:v>
                </c:pt>
                <c:pt idx="12127" formatCode="General">
                  <c:v>0.18053767662668699</c:v>
                </c:pt>
                <c:pt idx="12128" formatCode="General">
                  <c:v>0.17997850091057399</c:v>
                </c:pt>
                <c:pt idx="12129" formatCode="General">
                  <c:v>0.176973393996289</c:v>
                </c:pt>
                <c:pt idx="12130" formatCode="General">
                  <c:v>0.173097038153851</c:v>
                </c:pt>
                <c:pt idx="12131" formatCode="General">
                  <c:v>0.169059174196281</c:v>
                </c:pt>
                <c:pt idx="12132" formatCode="General">
                  <c:v>0.16352931172844401</c:v>
                </c:pt>
                <c:pt idx="12133" formatCode="General">
                  <c:v>0.15725372741346999</c:v>
                </c:pt>
                <c:pt idx="12134" formatCode="General">
                  <c:v>0.15160947582182299</c:v>
                </c:pt>
                <c:pt idx="12135" formatCode="General">
                  <c:v>0.146966518376622</c:v>
                </c:pt>
                <c:pt idx="12136" formatCode="General">
                  <c:v>0.14338446736541999</c:v>
                </c:pt>
                <c:pt idx="12137" formatCode="General">
                  <c:v>0.139089571467406</c:v>
                </c:pt>
                <c:pt idx="12138" formatCode="General">
                  <c:v>0.133889654911513</c:v>
                </c:pt>
                <c:pt idx="12139" formatCode="General">
                  <c:v>0.129582442907372</c:v>
                </c:pt>
                <c:pt idx="12140" formatCode="General">
                  <c:v>0.12715787196561601</c:v>
                </c:pt>
                <c:pt idx="12141" formatCode="General">
                  <c:v>0.12767126023657999</c:v>
                </c:pt>
                <c:pt idx="12142" formatCode="General">
                  <c:v>0.13134115575423999</c:v>
                </c:pt>
                <c:pt idx="12143" formatCode="General">
                  <c:v>0.13754913566464999</c:v>
                </c:pt>
                <c:pt idx="12144" formatCode="General">
                  <c:v>0.145502837168236</c:v>
                </c:pt>
                <c:pt idx="12145" formatCode="General">
                  <c:v>0.15370790727491099</c:v>
                </c:pt>
                <c:pt idx="12146" formatCode="General">
                  <c:v>0.16095445449312001</c:v>
                </c:pt>
                <c:pt idx="12147" formatCode="General">
                  <c:v>0.16690067949391399</c:v>
                </c:pt>
                <c:pt idx="12148" formatCode="General">
                  <c:v>0.171623051371597</c:v>
                </c:pt>
                <c:pt idx="12149" formatCode="General">
                  <c:v>0.17533010543606201</c:v>
                </c:pt>
                <c:pt idx="12150" formatCode="General">
                  <c:v>0.17766343381928901</c:v>
                </c:pt>
                <c:pt idx="12151" formatCode="General">
                  <c:v>0.177498624366492</c:v>
                </c:pt>
                <c:pt idx="12152" formatCode="General">
                  <c:v>0.174390171086653</c:v>
                </c:pt>
                <c:pt idx="12153" formatCode="General">
                  <c:v>0.169208490007587</c:v>
                </c:pt>
                <c:pt idx="12154" formatCode="General">
                  <c:v>0.16219410792081601</c:v>
                </c:pt>
                <c:pt idx="12155" formatCode="General">
                  <c:v>0.152606930873664</c:v>
                </c:pt>
                <c:pt idx="12156" formatCode="General">
                  <c:v>0.140921222499722</c:v>
                </c:pt>
                <c:pt idx="12157" formatCode="General">
                  <c:v>0.128128928257976</c:v>
                </c:pt>
                <c:pt idx="12158" formatCode="General">
                  <c:v>0.114414377180629</c:v>
                </c:pt>
                <c:pt idx="12159" formatCode="General">
                  <c:v>0.100144207186124</c:v>
                </c:pt>
                <c:pt idx="12160" formatCode="General">
                  <c:v>8.6104459512786197E-2</c:v>
                </c:pt>
                <c:pt idx="12161" formatCode="General">
                  <c:v>7.3032686360587795E-2</c:v>
                </c:pt>
                <c:pt idx="12162" formatCode="General">
                  <c:v>6.0805223323115998E-2</c:v>
                </c:pt>
                <c:pt idx="12163" formatCode="General">
                  <c:v>4.88426596935519E-2</c:v>
                </c:pt>
                <c:pt idx="12164" formatCode="General">
                  <c:v>3.7270273807820699E-2</c:v>
                </c:pt>
                <c:pt idx="12165" formatCode="General">
                  <c:v>2.67981161939282E-2</c:v>
                </c:pt>
                <c:pt idx="12166" formatCode="General">
                  <c:v>1.8463258544659099E-2</c:v>
                </c:pt>
                <c:pt idx="12167" formatCode="General">
                  <c:v>1.3326166208464E-2</c:v>
                </c:pt>
                <c:pt idx="12168" formatCode="General">
                  <c:v>1.2053525706061601E-2</c:v>
                </c:pt>
                <c:pt idx="12169" formatCode="General">
                  <c:v>1.48281939615564E-2</c:v>
                </c:pt>
                <c:pt idx="12170" formatCode="General">
                  <c:v>2.15177060525392E-2</c:v>
                </c:pt>
                <c:pt idx="12171" formatCode="General">
                  <c:v>3.1146806769710499E-2</c:v>
                </c:pt>
                <c:pt idx="12172" formatCode="General">
                  <c:v>4.30993091485369E-2</c:v>
                </c:pt>
                <c:pt idx="12173" formatCode="General">
                  <c:v>5.7110678222678402E-2</c:v>
                </c:pt>
                <c:pt idx="12174" formatCode="General">
                  <c:v>7.2150423411920295E-2</c:v>
                </c:pt>
                <c:pt idx="12175" formatCode="General">
                  <c:v>8.6529429103450101E-2</c:v>
                </c:pt>
                <c:pt idx="12176" formatCode="General">
                  <c:v>9.8213135959900902E-2</c:v>
                </c:pt>
                <c:pt idx="12177" formatCode="General">
                  <c:v>0.10638916980053099</c:v>
                </c:pt>
                <c:pt idx="12178" formatCode="General">
                  <c:v>0.110223091343989</c:v>
                </c:pt>
                <c:pt idx="12179" formatCode="General">
                  <c:v>0.109653963281039</c:v>
                </c:pt>
                <c:pt idx="12180" formatCode="General">
                  <c:v>0.106649416987266</c:v>
                </c:pt>
                <c:pt idx="12181" formatCode="General">
                  <c:v>0.10218792525887301</c:v>
                </c:pt>
                <c:pt idx="12182" formatCode="General">
                  <c:v>9.5610303052624496E-2</c:v>
                </c:pt>
                <c:pt idx="12183" formatCode="General">
                  <c:v>8.6887831546073893E-2</c:v>
                </c:pt>
                <c:pt idx="12184" formatCode="General">
                  <c:v>7.7614687754004999E-2</c:v>
                </c:pt>
                <c:pt idx="12185" formatCode="General">
                  <c:v>6.8781220304638804E-2</c:v>
                </c:pt>
                <c:pt idx="12186" formatCode="General">
                  <c:v>6.00734024511278E-2</c:v>
                </c:pt>
                <c:pt idx="12187" formatCode="General">
                  <c:v>5.1611777172592299E-2</c:v>
                </c:pt>
                <c:pt idx="12188" formatCode="General">
                  <c:v>4.3272057772463998E-2</c:v>
                </c:pt>
                <c:pt idx="12189" formatCode="General">
                  <c:v>3.4363838247285297E-2</c:v>
                </c:pt>
                <c:pt idx="12190" formatCode="General">
                  <c:v>2.56518437059952E-2</c:v>
                </c:pt>
                <c:pt idx="12191" formatCode="General">
                  <c:v>1.75627361404588E-2</c:v>
                </c:pt>
                <c:pt idx="12192" formatCode="General">
                  <c:v>9.9005096350390995E-3</c:v>
                </c:pt>
                <c:pt idx="12193" formatCode="General">
                  <c:v>4.6013401684226402E-3</c:v>
                </c:pt>
                <c:pt idx="12194" formatCode="General">
                  <c:v>2.2475456546204799E-3</c:v>
                </c:pt>
                <c:pt idx="12195" formatCode="General">
                  <c:v>5.9591405811477299E-4</c:v>
                </c:pt>
                <c:pt idx="12196" formatCode="General">
                  <c:v>-1.2527727819136099E-3</c:v>
                </c:pt>
                <c:pt idx="12197" formatCode="General">
                  <c:v>-2.71527179438827E-3</c:v>
                </c:pt>
                <c:pt idx="12198" formatCode="General">
                  <c:v>-3.1487993064002601E-3</c:v>
                </c:pt>
                <c:pt idx="12199" formatCode="General">
                  <c:v>-2.2649947431561302E-3</c:v>
                </c:pt>
                <c:pt idx="12200" formatCode="General">
                  <c:v>2.7185096115104999E-4</c:v>
                </c:pt>
                <c:pt idx="12201" formatCode="General">
                  <c:v>4.0528659535320104E-3</c:v>
                </c:pt>
                <c:pt idx="12202" formatCode="General">
                  <c:v>7.6396412544039102E-3</c:v>
                </c:pt>
                <c:pt idx="12203" formatCode="General">
                  <c:v>9.8144144387074892E-3</c:v>
                </c:pt>
                <c:pt idx="12204" formatCode="General">
                  <c:v>9.0437429998295807E-3</c:v>
                </c:pt>
                <c:pt idx="12205" formatCode="General">
                  <c:v>4.5648121029920902E-3</c:v>
                </c:pt>
                <c:pt idx="12206" formatCode="General">
                  <c:v>-2.9352728654555402E-3</c:v>
                </c:pt>
                <c:pt idx="12207" formatCode="General">
                  <c:v>-1.2772912753864701E-2</c:v>
                </c:pt>
                <c:pt idx="12208" formatCode="General">
                  <c:v>-2.5050340774153499E-2</c:v>
                </c:pt>
                <c:pt idx="12209" formatCode="General">
                  <c:v>-3.8673777781763299E-2</c:v>
                </c:pt>
                <c:pt idx="12210" formatCode="General">
                  <c:v>-5.1276336292368899E-2</c:v>
                </c:pt>
                <c:pt idx="12211" formatCode="General">
                  <c:v>-6.2344619650351499E-2</c:v>
                </c:pt>
                <c:pt idx="12212" formatCode="General">
                  <c:v>-7.2322794776121399E-2</c:v>
                </c:pt>
                <c:pt idx="12213" formatCode="General">
                  <c:v>-8.0759759678842996E-2</c:v>
                </c:pt>
                <c:pt idx="12214" formatCode="General">
                  <c:v>-8.6804659485682306E-2</c:v>
                </c:pt>
                <c:pt idx="12215" formatCode="General">
                  <c:v>-8.9470745568928201E-2</c:v>
                </c:pt>
                <c:pt idx="12216" formatCode="General">
                  <c:v>-8.8788138249685095E-2</c:v>
                </c:pt>
                <c:pt idx="12217" formatCode="General">
                  <c:v>-8.5292550822868907E-2</c:v>
                </c:pt>
                <c:pt idx="12218" formatCode="General">
                  <c:v>-7.9947475321560504E-2</c:v>
                </c:pt>
                <c:pt idx="12219" formatCode="General">
                  <c:v>-7.3667005862797702E-2</c:v>
                </c:pt>
                <c:pt idx="12220" formatCode="General">
                  <c:v>-6.6363301942457598E-2</c:v>
                </c:pt>
                <c:pt idx="12221" formatCode="General">
                  <c:v>-5.8572884207003698E-2</c:v>
                </c:pt>
                <c:pt idx="12222" formatCode="General">
                  <c:v>-5.0917518289198202E-2</c:v>
                </c:pt>
                <c:pt idx="12223" formatCode="General">
                  <c:v>-4.4532959217523399E-2</c:v>
                </c:pt>
                <c:pt idx="12224" formatCode="General">
                  <c:v>-4.1042121553950497E-2</c:v>
                </c:pt>
                <c:pt idx="12225" formatCode="General">
                  <c:v>-4.1241216654018802E-2</c:v>
                </c:pt>
                <c:pt idx="12226" formatCode="General">
                  <c:v>-4.4285551232537801E-2</c:v>
                </c:pt>
                <c:pt idx="12227" formatCode="General">
                  <c:v>-4.9354457957944103E-2</c:v>
                </c:pt>
                <c:pt idx="12228" formatCode="General">
                  <c:v>-5.6410619078123399E-2</c:v>
                </c:pt>
                <c:pt idx="12229" formatCode="General">
                  <c:v>-6.53197587108231E-2</c:v>
                </c:pt>
                <c:pt idx="12230" formatCode="General">
                  <c:v>-7.7295756780135394E-2</c:v>
                </c:pt>
                <c:pt idx="12231" formatCode="General">
                  <c:v>-9.1999709711274094E-2</c:v>
                </c:pt>
                <c:pt idx="12232" formatCode="General">
                  <c:v>-0.106847025257953</c:v>
                </c:pt>
                <c:pt idx="12233" formatCode="General">
                  <c:v>-0.120321592685772</c:v>
                </c:pt>
                <c:pt idx="12234" formatCode="General">
                  <c:v>-0.13249747308870199</c:v>
                </c:pt>
                <c:pt idx="12235" formatCode="General">
                  <c:v>-0.14378927321783899</c:v>
                </c:pt>
                <c:pt idx="12236" formatCode="General">
                  <c:v>-0.15388842128277999</c:v>
                </c:pt>
                <c:pt idx="12237" formatCode="General">
                  <c:v>-0.16278646518112799</c:v>
                </c:pt>
                <c:pt idx="12238" formatCode="General">
                  <c:v>-0.17015244118501899</c:v>
                </c:pt>
                <c:pt idx="12239" formatCode="General">
                  <c:v>-0.17622768917512199</c:v>
                </c:pt>
                <c:pt idx="12240" formatCode="General">
                  <c:v>-0.18160754576789101</c:v>
                </c:pt>
                <c:pt idx="12241" formatCode="General">
                  <c:v>-0.185171885908333</c:v>
                </c:pt>
                <c:pt idx="12242" formatCode="General">
                  <c:v>-0.186534145559584</c:v>
                </c:pt>
                <c:pt idx="12243" formatCode="General">
                  <c:v>-0.187221851230187</c:v>
                </c:pt>
                <c:pt idx="12244" formatCode="General">
                  <c:v>-0.18808322656844501</c:v>
                </c:pt>
                <c:pt idx="12245" formatCode="General">
                  <c:v>-0.189252702535703</c:v>
                </c:pt>
                <c:pt idx="12246" formatCode="General">
                  <c:v>-0.19069347290398</c:v>
                </c:pt>
                <c:pt idx="12247" formatCode="General">
                  <c:v>-0.19149346167648401</c:v>
                </c:pt>
                <c:pt idx="12248" formatCode="General">
                  <c:v>-0.19135783543405399</c:v>
                </c:pt>
                <c:pt idx="12249" formatCode="General">
                  <c:v>-0.18931548954847699</c:v>
                </c:pt>
                <c:pt idx="12250" formatCode="General">
                  <c:v>-0.184877489091333</c:v>
                </c:pt>
                <c:pt idx="12251" formatCode="General">
                  <c:v>-0.178976926241326</c:v>
                </c:pt>
                <c:pt idx="12252" formatCode="General">
                  <c:v>-0.172150572421047</c:v>
                </c:pt>
                <c:pt idx="12253" formatCode="General">
                  <c:v>-0.16469171585782</c:v>
                </c:pt>
                <c:pt idx="12254" formatCode="General">
                  <c:v>-0.15717800658470699</c:v>
                </c:pt>
                <c:pt idx="12255" formatCode="General">
                  <c:v>-0.15077894693726501</c:v>
                </c:pt>
                <c:pt idx="12256" formatCode="General">
                  <c:v>-0.146011772143741</c:v>
                </c:pt>
                <c:pt idx="12257" formatCode="General">
                  <c:v>-0.14216376713423401</c:v>
                </c:pt>
                <c:pt idx="12258" formatCode="General">
                  <c:v>-0.13809020193952101</c:v>
                </c:pt>
                <c:pt idx="12259" formatCode="General">
                  <c:v>-0.134398382442772</c:v>
                </c:pt>
                <c:pt idx="12260" formatCode="General">
                  <c:v>-0.13199342172318601</c:v>
                </c:pt>
                <c:pt idx="12261" formatCode="General">
                  <c:v>-0.13074582552032801</c:v>
                </c:pt>
                <c:pt idx="12262" formatCode="General">
                  <c:v>-0.131705462196925</c:v>
                </c:pt>
                <c:pt idx="12263" formatCode="General">
                  <c:v>-0.13541391732570399</c:v>
                </c:pt>
                <c:pt idx="12264" formatCode="General">
                  <c:v>-0.141231911561782</c:v>
                </c:pt>
                <c:pt idx="12265" formatCode="General">
                  <c:v>-0.14873099630695799</c:v>
                </c:pt>
                <c:pt idx="12266" formatCode="General">
                  <c:v>-0.15792254210383999</c:v>
                </c:pt>
                <c:pt idx="12267" formatCode="General">
                  <c:v>-0.16921521036690501</c:v>
                </c:pt>
                <c:pt idx="12268" formatCode="General">
                  <c:v>-0.18210889634248101</c:v>
                </c:pt>
                <c:pt idx="12269" formatCode="General">
                  <c:v>-0.196417021475112</c:v>
                </c:pt>
                <c:pt idx="12270" formatCode="General">
                  <c:v>-0.212242976311183</c:v>
                </c:pt>
                <c:pt idx="12271" formatCode="General">
                  <c:v>-0.228958106024299</c:v>
                </c:pt>
                <c:pt idx="12272" formatCode="General">
                  <c:v>-0.246062017011275</c:v>
                </c:pt>
                <c:pt idx="12273" formatCode="General">
                  <c:v>-0.26231133484885899</c:v>
                </c:pt>
                <c:pt idx="12274" formatCode="General">
                  <c:v>-0.276416377754098</c:v>
                </c:pt>
                <c:pt idx="12275" formatCode="General">
                  <c:v>-0.28798911716340497</c:v>
                </c:pt>
                <c:pt idx="12276" formatCode="General">
                  <c:v>-0.296728281898823</c:v>
                </c:pt>
                <c:pt idx="12277" formatCode="General">
                  <c:v>-0.30306314338180801</c:v>
                </c:pt>
                <c:pt idx="12278" formatCode="General">
                  <c:v>-0.30760645235605699</c:v>
                </c:pt>
                <c:pt idx="12279" formatCode="General">
                  <c:v>-0.31043390850340602</c:v>
                </c:pt>
                <c:pt idx="12280" formatCode="General">
                  <c:v>-0.31302446886449498</c:v>
                </c:pt>
                <c:pt idx="12281" formatCode="General">
                  <c:v>-0.31644016813726999</c:v>
                </c:pt>
                <c:pt idx="12282" formatCode="General">
                  <c:v>-0.31916002026624202</c:v>
                </c:pt>
                <c:pt idx="12283" formatCode="General">
                  <c:v>-0.31972846676111299</c:v>
                </c:pt>
                <c:pt idx="12284" formatCode="General">
                  <c:v>-0.31820916243243003</c:v>
                </c:pt>
                <c:pt idx="12285" formatCode="General">
                  <c:v>-0.31557878859427801</c:v>
                </c:pt>
                <c:pt idx="12286" formatCode="General">
                  <c:v>-0.312294159328804</c:v>
                </c:pt>
                <c:pt idx="12287" formatCode="General">
                  <c:v>-0.30740329926704901</c:v>
                </c:pt>
                <c:pt idx="12288" formatCode="General">
                  <c:v>-0.30002352380833502</c:v>
                </c:pt>
                <c:pt idx="12289" formatCode="General">
                  <c:v>-0.29079056060685199</c:v>
                </c:pt>
                <c:pt idx="12290" formatCode="General">
                  <c:v>-0.281058635000279</c:v>
                </c:pt>
                <c:pt idx="12291" formatCode="General">
                  <c:v>-0.27192437160369198</c:v>
                </c:pt>
                <c:pt idx="12292" formatCode="General">
                  <c:v>-0.26391778114390901</c:v>
                </c:pt>
                <c:pt idx="12293" formatCode="General">
                  <c:v>-0.25722315998063999</c:v>
                </c:pt>
                <c:pt idx="12294" formatCode="General">
                  <c:v>-0.25199704224597402</c:v>
                </c:pt>
                <c:pt idx="12295" formatCode="General">
                  <c:v>-0.247805049756427</c:v>
                </c:pt>
                <c:pt idx="12296" formatCode="General">
                  <c:v>-0.24445464972932299</c:v>
                </c:pt>
                <c:pt idx="12297" formatCode="General">
                  <c:v>-0.24252926003734401</c:v>
                </c:pt>
                <c:pt idx="12298" formatCode="General">
                  <c:v>-0.241910470777639</c:v>
                </c:pt>
                <c:pt idx="12299" formatCode="General">
                  <c:v>-0.24243179351439301</c:v>
                </c:pt>
                <c:pt idx="12300" formatCode="General">
                  <c:v>-0.244653808862795</c:v>
                </c:pt>
                <c:pt idx="12301" formatCode="General">
                  <c:v>-0.24816754768808699</c:v>
                </c:pt>
                <c:pt idx="12302" formatCode="General">
                  <c:v>-0.25156866443307901</c:v>
                </c:pt>
                <c:pt idx="12303" formatCode="General">
                  <c:v>-0.25419389608049298</c:v>
                </c:pt>
                <c:pt idx="12304" formatCode="General">
                  <c:v>-0.25592827619716702</c:v>
                </c:pt>
                <c:pt idx="12305" formatCode="General">
                  <c:v>-0.25688425880229598</c:v>
                </c:pt>
                <c:pt idx="12306" formatCode="General">
                  <c:v>-0.25798312669280898</c:v>
                </c:pt>
                <c:pt idx="12307" formatCode="General">
                  <c:v>-0.25936272843028901</c:v>
                </c:pt>
                <c:pt idx="12308" formatCode="General">
                  <c:v>-0.25930794520544698</c:v>
                </c:pt>
                <c:pt idx="12309" formatCode="General">
                  <c:v>-0.25709029093770203</c:v>
                </c:pt>
                <c:pt idx="12310" formatCode="General">
                  <c:v>-0.25327308288012701</c:v>
                </c:pt>
                <c:pt idx="12311" formatCode="General">
                  <c:v>-0.248073050052209</c:v>
                </c:pt>
                <c:pt idx="12312" formatCode="General">
                  <c:v>-0.24149589818636399</c:v>
                </c:pt>
                <c:pt idx="12313" formatCode="General">
                  <c:v>-0.23360475148983001</c:v>
                </c:pt>
                <c:pt idx="12314" formatCode="General">
                  <c:v>-0.224604238339389</c:v>
                </c:pt>
                <c:pt idx="12315" formatCode="General">
                  <c:v>-0.21459766454123899</c:v>
                </c:pt>
                <c:pt idx="12316" formatCode="General">
                  <c:v>-0.20308544203492901</c:v>
                </c:pt>
                <c:pt idx="12317" formatCode="General">
                  <c:v>-0.18911022205786199</c:v>
                </c:pt>
                <c:pt idx="12318" formatCode="General">
                  <c:v>-0.173397088721328</c:v>
                </c:pt>
                <c:pt idx="12319" formatCode="General">
                  <c:v>-0.157000496661335</c:v>
                </c:pt>
                <c:pt idx="12320" formatCode="General">
                  <c:v>-0.13974476561458299</c:v>
                </c:pt>
                <c:pt idx="12321" formatCode="General">
                  <c:v>-0.121850751356117</c:v>
                </c:pt>
                <c:pt idx="12322" formatCode="General">
                  <c:v>-0.104768034457971</c:v>
                </c:pt>
                <c:pt idx="12323" formatCode="General">
                  <c:v>-8.9758815114745996E-2</c:v>
                </c:pt>
                <c:pt idx="12324" formatCode="General">
                  <c:v>-7.7281358114679996E-2</c:v>
                </c:pt>
                <c:pt idx="12325" formatCode="General">
                  <c:v>-6.7713486242675203E-2</c:v>
                </c:pt>
                <c:pt idx="12326" formatCode="General">
                  <c:v>-6.1602861918694497E-2</c:v>
                </c:pt>
                <c:pt idx="12327" formatCode="General">
                  <c:v>-5.9018981188487703E-2</c:v>
                </c:pt>
                <c:pt idx="12328" formatCode="General">
                  <c:v>-5.8490850646425403E-2</c:v>
                </c:pt>
                <c:pt idx="12329" formatCode="General">
                  <c:v>-5.8602684072314497E-2</c:v>
                </c:pt>
                <c:pt idx="12330" formatCode="General">
                  <c:v>-5.9555356143583399E-2</c:v>
                </c:pt>
                <c:pt idx="12331" formatCode="General">
                  <c:v>-6.1466028172039201E-2</c:v>
                </c:pt>
                <c:pt idx="12332" formatCode="General">
                  <c:v>-6.3592711101564101E-2</c:v>
                </c:pt>
                <c:pt idx="12333" formatCode="General">
                  <c:v>-6.4687390742070999E-2</c:v>
                </c:pt>
                <c:pt idx="12334" formatCode="General">
                  <c:v>-6.4121561833167195E-2</c:v>
                </c:pt>
                <c:pt idx="12335" formatCode="General">
                  <c:v>-6.1505058504211597E-2</c:v>
                </c:pt>
                <c:pt idx="12336" formatCode="General">
                  <c:v>-5.6998822852107403E-2</c:v>
                </c:pt>
                <c:pt idx="12337" formatCode="General">
                  <c:v>-5.0762698806347401E-2</c:v>
                </c:pt>
                <c:pt idx="12338" formatCode="General">
                  <c:v>-4.1804980476011E-2</c:v>
                </c:pt>
                <c:pt idx="12339" formatCode="General">
                  <c:v>-2.968877167542E-2</c:v>
                </c:pt>
                <c:pt idx="12340" formatCode="General">
                  <c:v>-1.5015553174250001E-2</c:v>
                </c:pt>
                <c:pt idx="12341" formatCode="General">
                  <c:v>1.39395631885479E-3</c:v>
                </c:pt>
                <c:pt idx="12342" formatCode="General">
                  <c:v>1.9408397853119E-2</c:v>
                </c:pt>
                <c:pt idx="12343" formatCode="General">
                  <c:v>3.8931826912127002E-2</c:v>
                </c:pt>
                <c:pt idx="12344" formatCode="General">
                  <c:v>5.9849333237234598E-2</c:v>
                </c:pt>
                <c:pt idx="12345" formatCode="General">
                  <c:v>8.1594212628890495E-2</c:v>
                </c:pt>
                <c:pt idx="12346" formatCode="General">
                  <c:v>0.103389470605407</c:v>
                </c:pt>
                <c:pt idx="12347" formatCode="General">
                  <c:v>0.124118561574954</c:v>
                </c:pt>
                <c:pt idx="12348" formatCode="General">
                  <c:v>0.14299586001800299</c:v>
                </c:pt>
                <c:pt idx="12349" formatCode="General">
                  <c:v>0.159914168823966</c:v>
                </c:pt>
                <c:pt idx="12350" formatCode="General">
                  <c:v>0.17466519132296801</c:v>
                </c:pt>
                <c:pt idx="12351" formatCode="General">
                  <c:v>0.18775989628973899</c:v>
                </c:pt>
                <c:pt idx="12352" formatCode="General">
                  <c:v>0.19975833235486001</c:v>
                </c:pt>
                <c:pt idx="12353" formatCode="General">
                  <c:v>0.21079631911649799</c:v>
                </c:pt>
                <c:pt idx="12354" formatCode="General">
                  <c:v>0.22070900696103801</c:v>
                </c:pt>
                <c:pt idx="12355" formatCode="General">
                  <c:v>0.229462175919662</c:v>
                </c:pt>
                <c:pt idx="12356" formatCode="General">
                  <c:v>0.23637559961746599</c:v>
                </c:pt>
                <c:pt idx="12357" formatCode="General">
                  <c:v>0.24052353488704201</c:v>
                </c:pt>
                <c:pt idx="12358" formatCode="General">
                  <c:v>0.24272021170340599</c:v>
                </c:pt>
                <c:pt idx="12359" formatCode="General">
                  <c:v>0.24455791837868099</c:v>
                </c:pt>
                <c:pt idx="12360" formatCode="General">
                  <c:v>0.24715158582972899</c:v>
                </c:pt>
                <c:pt idx="12361" formatCode="General">
                  <c:v>0.25016536327081101</c:v>
                </c:pt>
                <c:pt idx="12362" formatCode="General">
                  <c:v>0.252878629022257</c:v>
                </c:pt>
                <c:pt idx="12363" formatCode="General">
                  <c:v>0.25515648228235799</c:v>
                </c:pt>
                <c:pt idx="12364" formatCode="General">
                  <c:v>0.25691662466142301</c:v>
                </c:pt>
                <c:pt idx="12365" formatCode="General">
                  <c:v>0.257818188964691</c:v>
                </c:pt>
                <c:pt idx="12366" formatCode="General">
                  <c:v>0.257935005567479</c:v>
                </c:pt>
                <c:pt idx="12367" formatCode="General">
                  <c:v>0.258704534315707</c:v>
                </c:pt>
                <c:pt idx="12368" formatCode="General">
                  <c:v>0.26093847098040002</c:v>
                </c:pt>
                <c:pt idx="12369" formatCode="General">
                  <c:v>0.26324470573617098</c:v>
                </c:pt>
                <c:pt idx="12370" formatCode="General">
                  <c:v>0.26366873932441198</c:v>
                </c:pt>
                <c:pt idx="12371" formatCode="General">
                  <c:v>0.26213502387082899</c:v>
                </c:pt>
                <c:pt idx="12372" formatCode="General">
                  <c:v>0.25940743427521501</c:v>
                </c:pt>
                <c:pt idx="12373" formatCode="General">
                  <c:v>0.25544163658450197</c:v>
                </c:pt>
                <c:pt idx="12374" formatCode="General">
                  <c:v>0.25114809710587599</c:v>
                </c:pt>
                <c:pt idx="12375" formatCode="General">
                  <c:v>0.24760906082808401</c:v>
                </c:pt>
                <c:pt idx="12376" formatCode="General">
                  <c:v>0.24477083856186599</c:v>
                </c:pt>
                <c:pt idx="12377" formatCode="General">
                  <c:v>0.24212586905578701</c:v>
                </c:pt>
                <c:pt idx="12378" formatCode="General">
                  <c:v>0.23939160349371799</c:v>
                </c:pt>
                <c:pt idx="12379" formatCode="General">
                  <c:v>0.236578041499135</c:v>
                </c:pt>
                <c:pt idx="12380" formatCode="General">
                  <c:v>0.233349202395844</c:v>
                </c:pt>
                <c:pt idx="12381" formatCode="General">
                  <c:v>0.229626316388652</c:v>
                </c:pt>
                <c:pt idx="12382" formatCode="General">
                  <c:v>0.225617221865624</c:v>
                </c:pt>
                <c:pt idx="12383" formatCode="General">
                  <c:v>0.22149543035566399</c:v>
                </c:pt>
                <c:pt idx="12384" formatCode="General">
                  <c:v>0.21810468022343801</c:v>
                </c:pt>
                <c:pt idx="12385" formatCode="General">
                  <c:v>0.21581695280547</c:v>
                </c:pt>
                <c:pt idx="12386" formatCode="General">
                  <c:v>0.21329692385791399</c:v>
                </c:pt>
                <c:pt idx="12387" formatCode="General">
                  <c:v>0.20853014578415499</c:v>
                </c:pt>
                <c:pt idx="12388" formatCode="General">
                  <c:v>0.20132943100746201</c:v>
                </c:pt>
                <c:pt idx="12389" formatCode="General">
                  <c:v>0.193021380309333</c:v>
                </c:pt>
                <c:pt idx="12390" formatCode="General">
                  <c:v>0.18472115386357699</c:v>
                </c:pt>
                <c:pt idx="12391" formatCode="General">
                  <c:v>0.1779100367723</c:v>
                </c:pt>
                <c:pt idx="12392" formatCode="General">
                  <c:v>0.173498745216386</c:v>
                </c:pt>
                <c:pt idx="12393" formatCode="General">
                  <c:v>0.17018135484513</c:v>
                </c:pt>
                <c:pt idx="12394" formatCode="General">
                  <c:v>0.16639066600418001</c:v>
                </c:pt>
                <c:pt idx="12395" formatCode="General">
                  <c:v>0.16225800751219999</c:v>
                </c:pt>
                <c:pt idx="12396" formatCode="General">
                  <c:v>0.158635290990185</c:v>
                </c:pt>
                <c:pt idx="12397" formatCode="General">
                  <c:v>0.15489814525997</c:v>
                </c:pt>
                <c:pt idx="12398" formatCode="General">
                  <c:v>0.15065470459762201</c:v>
                </c:pt>
                <c:pt idx="12399" formatCode="General">
                  <c:v>0.14673452951764701</c:v>
                </c:pt>
                <c:pt idx="12400" formatCode="General">
                  <c:v>0.14344143681256799</c:v>
                </c:pt>
                <c:pt idx="12401" formatCode="General">
                  <c:v>0.141083500984926</c:v>
                </c:pt>
                <c:pt idx="12402" formatCode="General">
                  <c:v>0.140406685968024</c:v>
                </c:pt>
                <c:pt idx="12403" formatCode="General">
                  <c:v>0.141085529049846</c:v>
                </c:pt>
                <c:pt idx="12404" formatCode="General">
                  <c:v>0.14320365855337899</c:v>
                </c:pt>
                <c:pt idx="12405" formatCode="General">
                  <c:v>0.147384637911115</c:v>
                </c:pt>
                <c:pt idx="12406" formatCode="General">
                  <c:v>0.15365353588386499</c:v>
                </c:pt>
                <c:pt idx="12407" formatCode="General">
                  <c:v>0.161943115968917</c:v>
                </c:pt>
                <c:pt idx="12408" formatCode="General">
                  <c:v>0.17143747532682199</c:v>
                </c:pt>
                <c:pt idx="12409" formatCode="General">
                  <c:v>0.181278643524692</c:v>
                </c:pt>
                <c:pt idx="12410" formatCode="General">
                  <c:v>0.190758351848407</c:v>
                </c:pt>
                <c:pt idx="12411" formatCode="General">
                  <c:v>0.20012839559673601</c:v>
                </c:pt>
                <c:pt idx="12412" formatCode="General">
                  <c:v>0.20858134460703001</c:v>
                </c:pt>
                <c:pt idx="12413" formatCode="General">
                  <c:v>0.21430329739246601</c:v>
                </c:pt>
                <c:pt idx="12414" formatCode="General">
                  <c:v>0.21692287129231</c:v>
                </c:pt>
                <c:pt idx="12415" formatCode="General">
                  <c:v>0.217852829633218</c:v>
                </c:pt>
                <c:pt idx="12416" formatCode="General">
                  <c:v>0.21824444444145599</c:v>
                </c:pt>
                <c:pt idx="12417" formatCode="General">
                  <c:v>0.21761031852096299</c:v>
                </c:pt>
                <c:pt idx="12418" formatCode="General">
                  <c:v>0.215861596646858</c:v>
                </c:pt>
                <c:pt idx="12419" formatCode="General">
                  <c:v>0.212710012119944</c:v>
                </c:pt>
                <c:pt idx="12420" formatCode="General">
                  <c:v>0.20774513230836</c:v>
                </c:pt>
                <c:pt idx="12421" formatCode="General">
                  <c:v>0.201060893866222</c:v>
                </c:pt>
                <c:pt idx="12422" formatCode="General">
                  <c:v>0.193742176421417</c:v>
                </c:pt>
                <c:pt idx="12423" formatCode="General">
                  <c:v>0.18633067419270599</c:v>
                </c:pt>
                <c:pt idx="12424" formatCode="General">
                  <c:v>0.17858352714414799</c:v>
                </c:pt>
                <c:pt idx="12425" formatCode="General">
                  <c:v>0.171279536213259</c:v>
                </c:pt>
                <c:pt idx="12426" formatCode="General">
                  <c:v>0.165529214738771</c:v>
                </c:pt>
                <c:pt idx="12427" formatCode="General">
                  <c:v>0.162308593164286</c:v>
                </c:pt>
                <c:pt idx="12428" formatCode="General">
                  <c:v>0.16153419979317801</c:v>
                </c:pt>
                <c:pt idx="12429" formatCode="General">
                  <c:v>0.162266745822153</c:v>
                </c:pt>
                <c:pt idx="12430" formatCode="General">
                  <c:v>0.163989858659712</c:v>
                </c:pt>
                <c:pt idx="12431" formatCode="General">
                  <c:v>0.16596209362205799</c:v>
                </c:pt>
                <c:pt idx="12432" formatCode="General">
                  <c:v>0.16783301873909701</c:v>
                </c:pt>
                <c:pt idx="12433" formatCode="General">
                  <c:v>0.170282852084709</c:v>
                </c:pt>
                <c:pt idx="12434" formatCode="General">
                  <c:v>0.173776853336298</c:v>
                </c:pt>
                <c:pt idx="12435" formatCode="General">
                  <c:v>0.178206277790352</c:v>
                </c:pt>
                <c:pt idx="12436" formatCode="General">
                  <c:v>0.182884515124315</c:v>
                </c:pt>
                <c:pt idx="12437" formatCode="General">
                  <c:v>0.18775752406093801</c:v>
                </c:pt>
                <c:pt idx="12438" formatCode="General">
                  <c:v>0.192552318627154</c:v>
                </c:pt>
                <c:pt idx="12439" formatCode="General">
                  <c:v>0.196466724591914</c:v>
                </c:pt>
                <c:pt idx="12440" formatCode="General">
                  <c:v>0.198577219332778</c:v>
                </c:pt>
                <c:pt idx="12441" formatCode="General">
                  <c:v>0.19822948936242701</c:v>
                </c:pt>
                <c:pt idx="12442" formatCode="General">
                  <c:v>0.19563066772278101</c:v>
                </c:pt>
                <c:pt idx="12443" formatCode="General">
                  <c:v>0.190825827488351</c:v>
                </c:pt>
                <c:pt idx="12444" formatCode="General">
                  <c:v>0.18411072042819299</c:v>
                </c:pt>
                <c:pt idx="12445" formatCode="General">
                  <c:v>0.175859355183109</c:v>
                </c:pt>
                <c:pt idx="12446" formatCode="General">
                  <c:v>0.16639878993427501</c:v>
                </c:pt>
                <c:pt idx="12447" formatCode="General">
                  <c:v>0.15787299811009201</c:v>
                </c:pt>
                <c:pt idx="12448" formatCode="General">
                  <c:v>0.15186080418093101</c:v>
                </c:pt>
                <c:pt idx="12449" formatCode="General">
                  <c:v>0.147632788171186</c:v>
                </c:pt>
                <c:pt idx="12450" formatCode="General">
                  <c:v>0.14402552789387399</c:v>
                </c:pt>
                <c:pt idx="12451" formatCode="General">
                  <c:v>0.14025310227040899</c:v>
                </c:pt>
                <c:pt idx="12452" formatCode="General">
                  <c:v>0.13688883107174199</c:v>
                </c:pt>
                <c:pt idx="12453" formatCode="General">
                  <c:v>0.13486338396106201</c:v>
                </c:pt>
                <c:pt idx="12454" formatCode="General">
                  <c:v>0.13430746934489901</c:v>
                </c:pt>
                <c:pt idx="12455" formatCode="General">
                  <c:v>0.13488063787766399</c:v>
                </c:pt>
                <c:pt idx="12456" formatCode="General">
                  <c:v>0.137290973450132</c:v>
                </c:pt>
                <c:pt idx="12457" formatCode="General">
                  <c:v>0.14065990882190199</c:v>
                </c:pt>
                <c:pt idx="12458" formatCode="General">
                  <c:v>0.142550251382979</c:v>
                </c:pt>
                <c:pt idx="12459" formatCode="General">
                  <c:v>0.14360236754078701</c:v>
                </c:pt>
                <c:pt idx="12460" formatCode="General">
                  <c:v>0.14540327325636099</c:v>
                </c:pt>
                <c:pt idx="12461" formatCode="General">
                  <c:v>0.147591820402275</c:v>
                </c:pt>
                <c:pt idx="12462" formatCode="General">
                  <c:v>0.15054399266066401</c:v>
                </c:pt>
                <c:pt idx="12463" formatCode="General">
                  <c:v>0.15433768243674201</c:v>
                </c:pt>
                <c:pt idx="12464" formatCode="General">
                  <c:v>0.15755872541687199</c:v>
                </c:pt>
                <c:pt idx="12465" formatCode="General">
                  <c:v>0.160024078425129</c:v>
                </c:pt>
                <c:pt idx="12466" formatCode="General">
                  <c:v>0.161346995166843</c:v>
                </c:pt>
                <c:pt idx="12467" formatCode="General">
                  <c:v>0.16056528037353199</c:v>
                </c:pt>
                <c:pt idx="12468" formatCode="General">
                  <c:v>0.15753050485064701</c:v>
                </c:pt>
                <c:pt idx="12469" formatCode="General">
                  <c:v>0.15213475374660501</c:v>
                </c:pt>
                <c:pt idx="12470" formatCode="General">
                  <c:v>0.143924580519985</c:v>
                </c:pt>
                <c:pt idx="12471" formatCode="General">
                  <c:v>0.13296374886027501</c:v>
                </c:pt>
                <c:pt idx="12472" formatCode="General">
                  <c:v>0.12016044758493501</c:v>
                </c:pt>
                <c:pt idx="12473" formatCode="General">
                  <c:v>0.106952018454101</c:v>
                </c:pt>
                <c:pt idx="12474" formatCode="General">
                  <c:v>9.3903874006632998E-2</c:v>
                </c:pt>
                <c:pt idx="12475" formatCode="General">
                  <c:v>8.0236709058557107E-2</c:v>
                </c:pt>
                <c:pt idx="12476" formatCode="General">
                  <c:v>6.5558059742203301E-2</c:v>
                </c:pt>
                <c:pt idx="12477" formatCode="General">
                  <c:v>5.0505118368843797E-2</c:v>
                </c:pt>
                <c:pt idx="12478" formatCode="General">
                  <c:v>3.6148429674941099E-2</c:v>
                </c:pt>
                <c:pt idx="12479" formatCode="General">
                  <c:v>2.4100947826303998E-2</c:v>
                </c:pt>
                <c:pt idx="12480" formatCode="General">
                  <c:v>1.4352039912871701E-2</c:v>
                </c:pt>
                <c:pt idx="12481" formatCode="General">
                  <c:v>6.0384868955776997E-3</c:v>
                </c:pt>
                <c:pt idx="12482" formatCode="General">
                  <c:v>-1.5114888804053401E-3</c:v>
                </c:pt>
                <c:pt idx="12483" formatCode="General">
                  <c:v>-8.7495781660172408E-3</c:v>
                </c:pt>
                <c:pt idx="12484" formatCode="General">
                  <c:v>-1.4928952612922E-2</c:v>
                </c:pt>
                <c:pt idx="12485" formatCode="General">
                  <c:v>-1.9021483057111301E-2</c:v>
                </c:pt>
                <c:pt idx="12486" formatCode="General">
                  <c:v>-2.0563936319383101E-2</c:v>
                </c:pt>
                <c:pt idx="12487" formatCode="General">
                  <c:v>-1.9882810376194899E-2</c:v>
                </c:pt>
                <c:pt idx="12488" formatCode="General">
                  <c:v>-1.6783234597682099E-2</c:v>
                </c:pt>
                <c:pt idx="12489" formatCode="General">
                  <c:v>-1.16171294168119E-2</c:v>
                </c:pt>
                <c:pt idx="12490" formatCode="General">
                  <c:v>-4.9644996460971097E-3</c:v>
                </c:pt>
                <c:pt idx="12491" formatCode="General">
                  <c:v>3.14490964797005E-3</c:v>
                </c:pt>
                <c:pt idx="12492" formatCode="General">
                  <c:v>1.20669035150687E-2</c:v>
                </c:pt>
                <c:pt idx="12493" formatCode="General">
                  <c:v>2.13173238051086E-2</c:v>
                </c:pt>
                <c:pt idx="12494" formatCode="General">
                  <c:v>3.11389709938634E-2</c:v>
                </c:pt>
                <c:pt idx="12495" formatCode="General">
                  <c:v>4.0821545449570902E-2</c:v>
                </c:pt>
                <c:pt idx="12496" formatCode="General">
                  <c:v>4.92352403410551E-2</c:v>
                </c:pt>
                <c:pt idx="12497" formatCode="General">
                  <c:v>5.6663029743424499E-2</c:v>
                </c:pt>
                <c:pt idx="12498" formatCode="General">
                  <c:v>6.3422590252909902E-2</c:v>
                </c:pt>
                <c:pt idx="12499" formatCode="General">
                  <c:v>6.8664461577127495E-2</c:v>
                </c:pt>
                <c:pt idx="12500" formatCode="General">
                  <c:v>7.1061049608396196E-2</c:v>
                </c:pt>
                <c:pt idx="12501" formatCode="General">
                  <c:v>6.9273603242152496E-2</c:v>
                </c:pt>
                <c:pt idx="12502" formatCode="General">
                  <c:v>6.2605255208458901E-2</c:v>
                </c:pt>
                <c:pt idx="12503" formatCode="General">
                  <c:v>5.15320812309569E-2</c:v>
                </c:pt>
                <c:pt idx="12504" formatCode="General">
                  <c:v>3.7449167016034797E-2</c:v>
                </c:pt>
                <c:pt idx="12505" formatCode="General">
                  <c:v>2.1086788871200701E-2</c:v>
                </c:pt>
                <c:pt idx="12506" formatCode="General">
                  <c:v>1.5755249844705301E-3</c:v>
                </c:pt>
                <c:pt idx="12507" formatCode="General">
                  <c:v>-2.0938833064019301E-2</c:v>
                </c:pt>
                <c:pt idx="12508" formatCode="General">
                  <c:v>-4.5071460231679003E-2</c:v>
                </c:pt>
                <c:pt idx="12509" formatCode="General">
                  <c:v>-7.0191913182687096E-2</c:v>
                </c:pt>
                <c:pt idx="12510" formatCode="General">
                  <c:v>-9.5673177997670403E-2</c:v>
                </c:pt>
                <c:pt idx="12511" formatCode="General">
                  <c:v>-0.119743179347424</c:v>
                </c:pt>
                <c:pt idx="12512" formatCode="General">
                  <c:v>-0.140979539400724</c:v>
                </c:pt>
                <c:pt idx="12513" formatCode="General">
                  <c:v>-0.15850251439538601</c:v>
                </c:pt>
                <c:pt idx="12514" formatCode="General">
                  <c:v>-0.172251253897995</c:v>
                </c:pt>
                <c:pt idx="12515" formatCode="General">
                  <c:v>-0.18226863099902499</c:v>
                </c:pt>
                <c:pt idx="12516" formatCode="General">
                  <c:v>-0.18771365291629499</c:v>
                </c:pt>
                <c:pt idx="12517" formatCode="General">
                  <c:v>-0.18914251634531801</c:v>
                </c:pt>
                <c:pt idx="12518" formatCode="General">
                  <c:v>-0.18766764754816001</c:v>
                </c:pt>
                <c:pt idx="12519" formatCode="General">
                  <c:v>-0.18454898823826499</c:v>
                </c:pt>
                <c:pt idx="12520" formatCode="General">
                  <c:v>-0.181195536388086</c:v>
                </c:pt>
                <c:pt idx="12521" formatCode="General">
                  <c:v>-0.17756950685337899</c:v>
                </c:pt>
                <c:pt idx="12522" formatCode="General">
                  <c:v>-0.17366180712829901</c:v>
                </c:pt>
                <c:pt idx="12523" formatCode="General">
                  <c:v>-0.170585942930432</c:v>
                </c:pt>
                <c:pt idx="12524" formatCode="General">
                  <c:v>-0.169072938991365</c:v>
                </c:pt>
                <c:pt idx="12525" formatCode="General">
                  <c:v>-0.16912850082752501</c:v>
                </c:pt>
                <c:pt idx="12526" formatCode="General">
                  <c:v>-0.17062365256637799</c:v>
                </c:pt>
                <c:pt idx="12527" formatCode="General">
                  <c:v>-0.172747191935824</c:v>
                </c:pt>
                <c:pt idx="12528" formatCode="General">
                  <c:v>-0.17462681491562801</c:v>
                </c:pt>
                <c:pt idx="12529" formatCode="General">
                  <c:v>-0.176432285706627</c:v>
                </c:pt>
                <c:pt idx="12530" formatCode="General">
                  <c:v>-0.178030985819458</c:v>
                </c:pt>
                <c:pt idx="12531" formatCode="General">
                  <c:v>-0.17903097946882099</c:v>
                </c:pt>
                <c:pt idx="12532" formatCode="General">
                  <c:v>-0.17950241199831099</c:v>
                </c:pt>
                <c:pt idx="12533" formatCode="General">
                  <c:v>-0.17976055134616101</c:v>
                </c:pt>
                <c:pt idx="12534" formatCode="General">
                  <c:v>-0.18008165270913101</c:v>
                </c:pt>
                <c:pt idx="12535" formatCode="General">
                  <c:v>-0.18050701982224801</c:v>
                </c:pt>
                <c:pt idx="12536" formatCode="General">
                  <c:v>-0.18097340360574299</c:v>
                </c:pt>
                <c:pt idx="12537" formatCode="General">
                  <c:v>-0.18276502816322901</c:v>
                </c:pt>
                <c:pt idx="12538" formatCode="General">
                  <c:v>-0.188187623297117</c:v>
                </c:pt>
                <c:pt idx="12539" formatCode="General">
                  <c:v>-0.19719949017888799</c:v>
                </c:pt>
                <c:pt idx="12540" formatCode="General">
                  <c:v>-0.20735495345062699</c:v>
                </c:pt>
                <c:pt idx="12541" formatCode="General">
                  <c:v>-0.21727944380122699</c:v>
                </c:pt>
                <c:pt idx="12542" formatCode="General">
                  <c:v>-0.22715503316456601</c:v>
                </c:pt>
                <c:pt idx="12543" formatCode="General">
                  <c:v>-0.23655948745465499</c:v>
                </c:pt>
                <c:pt idx="12544" formatCode="General">
                  <c:v>-0.24543445207884301</c:v>
                </c:pt>
                <c:pt idx="12545" formatCode="General">
                  <c:v>-0.25455680291400301</c:v>
                </c:pt>
                <c:pt idx="12546" formatCode="General">
                  <c:v>-0.26390986369608899</c:v>
                </c:pt>
                <c:pt idx="12547" formatCode="General">
                  <c:v>-0.27343718755792801</c:v>
                </c:pt>
                <c:pt idx="12548" formatCode="General">
                  <c:v>-0.28312970775579399</c:v>
                </c:pt>
                <c:pt idx="12549" formatCode="General">
                  <c:v>-0.29223877115352698</c:v>
                </c:pt>
                <c:pt idx="12550" formatCode="General">
                  <c:v>-0.30053265847552302</c:v>
                </c:pt>
                <c:pt idx="12551" formatCode="General">
                  <c:v>-0.30737907733766501</c:v>
                </c:pt>
                <c:pt idx="12552" formatCode="General">
                  <c:v>-0.31236319912508698</c:v>
                </c:pt>
                <c:pt idx="12553" formatCode="General">
                  <c:v>-0.31642575762712799</c:v>
                </c:pt>
                <c:pt idx="12554" formatCode="General">
                  <c:v>-0.31953318687940702</c:v>
                </c:pt>
                <c:pt idx="12555" formatCode="General">
                  <c:v>-0.32159301646090299</c:v>
                </c:pt>
                <c:pt idx="12556" formatCode="General">
                  <c:v>-0.32309165863028</c:v>
                </c:pt>
                <c:pt idx="12557" formatCode="General">
                  <c:v>-0.32324593400109902</c:v>
                </c:pt>
                <c:pt idx="12558" formatCode="General">
                  <c:v>-0.32117303450372398</c:v>
                </c:pt>
                <c:pt idx="12559" formatCode="General">
                  <c:v>-0.31681668964578702</c:v>
                </c:pt>
                <c:pt idx="12560" formatCode="General">
                  <c:v>-0.31062966380831702</c:v>
                </c:pt>
                <c:pt idx="12561" formatCode="General">
                  <c:v>-0.30363503556184801</c:v>
                </c:pt>
                <c:pt idx="12562" formatCode="General">
                  <c:v>-0.29671042893764898</c:v>
                </c:pt>
                <c:pt idx="12563" formatCode="General">
                  <c:v>-0.29021268253506599</c:v>
                </c:pt>
                <c:pt idx="12564" formatCode="General">
                  <c:v>-0.28486788591531897</c:v>
                </c:pt>
                <c:pt idx="12565" formatCode="General">
                  <c:v>-0.28050742842472798</c:v>
                </c:pt>
                <c:pt idx="12566" formatCode="General">
                  <c:v>-0.27594245220722702</c:v>
                </c:pt>
                <c:pt idx="12567" formatCode="General">
                  <c:v>-0.27084923166098002</c:v>
                </c:pt>
                <c:pt idx="12568" formatCode="General">
                  <c:v>-0.26690319880577001</c:v>
                </c:pt>
                <c:pt idx="12569" formatCode="General">
                  <c:v>-0.26519012510755202</c:v>
                </c:pt>
                <c:pt idx="12570" formatCode="General">
                  <c:v>-0.26408210524588099</c:v>
                </c:pt>
                <c:pt idx="12571" formatCode="General">
                  <c:v>-0.26240153639371999</c:v>
                </c:pt>
                <c:pt idx="12572" formatCode="General">
                  <c:v>-0.26086041278744299</c:v>
                </c:pt>
                <c:pt idx="12573" formatCode="General">
                  <c:v>-0.26090248134319</c:v>
                </c:pt>
                <c:pt idx="12574" formatCode="General">
                  <c:v>-0.26337330779114099</c:v>
                </c:pt>
                <c:pt idx="12575" formatCode="General">
                  <c:v>-0.26745561780634303</c:v>
                </c:pt>
                <c:pt idx="12576" formatCode="General">
                  <c:v>-0.27150107573736099</c:v>
                </c:pt>
                <c:pt idx="12577" formatCode="General">
                  <c:v>-0.27447364239491601</c:v>
                </c:pt>
                <c:pt idx="12578" formatCode="General">
                  <c:v>-0.27586432567035402</c:v>
                </c:pt>
                <c:pt idx="12579" formatCode="General">
                  <c:v>-0.27536376120037098</c:v>
                </c:pt>
                <c:pt idx="12580" formatCode="General">
                  <c:v>-0.27264997693423598</c:v>
                </c:pt>
                <c:pt idx="12581" formatCode="General">
                  <c:v>-0.26777570847825399</c:v>
                </c:pt>
                <c:pt idx="12582" formatCode="General">
                  <c:v>-0.26150418782889401</c:v>
                </c:pt>
                <c:pt idx="12583" formatCode="General">
                  <c:v>-0.25516068946910703</c:v>
                </c:pt>
                <c:pt idx="12584" formatCode="General">
                  <c:v>-0.24890901685195599</c:v>
                </c:pt>
                <c:pt idx="12585" formatCode="General">
                  <c:v>-0.24236970338338401</c:v>
                </c:pt>
                <c:pt idx="12586" formatCode="General">
                  <c:v>-0.23566536478920899</c:v>
                </c:pt>
                <c:pt idx="12587" formatCode="General">
                  <c:v>-0.228421235539888</c:v>
                </c:pt>
                <c:pt idx="12588" formatCode="General">
                  <c:v>-0.220535277346711</c:v>
                </c:pt>
                <c:pt idx="12589" formatCode="General">
                  <c:v>-0.21254968968190799</c:v>
                </c:pt>
                <c:pt idx="12590" formatCode="General">
                  <c:v>-0.204783537148891</c:v>
                </c:pt>
                <c:pt idx="12591" formatCode="General">
                  <c:v>-0.196970219957945</c:v>
                </c:pt>
                <c:pt idx="12592" formatCode="General">
                  <c:v>-0.190267127689312</c:v>
                </c:pt>
                <c:pt idx="12593" formatCode="General">
                  <c:v>-0.18555469650973</c:v>
                </c:pt>
                <c:pt idx="12594" formatCode="General">
                  <c:v>-0.18187766473327599</c:v>
                </c:pt>
                <c:pt idx="12595" formatCode="General">
                  <c:v>-0.178951135997795</c:v>
                </c:pt>
                <c:pt idx="12596" formatCode="General">
                  <c:v>-0.176246335108834</c:v>
                </c:pt>
                <c:pt idx="12597" formatCode="General">
                  <c:v>-0.17346456745793201</c:v>
                </c:pt>
                <c:pt idx="12598" formatCode="General">
                  <c:v>-0.17092059710306501</c:v>
                </c:pt>
                <c:pt idx="12599" formatCode="General">
                  <c:v>-0.16830037249869001</c:v>
                </c:pt>
                <c:pt idx="12600" formatCode="General">
                  <c:v>-0.16522861956352899</c:v>
                </c:pt>
                <c:pt idx="12601" formatCode="General">
                  <c:v>-0.16100942682531599</c:v>
                </c:pt>
                <c:pt idx="12602" formatCode="General">
                  <c:v>-0.15505928062372701</c:v>
                </c:pt>
                <c:pt idx="12603" formatCode="General">
                  <c:v>-0.14792065385591899</c:v>
                </c:pt>
                <c:pt idx="12604" formatCode="General">
                  <c:v>-0.13915254935174801</c:v>
                </c:pt>
                <c:pt idx="12605" formatCode="General">
                  <c:v>-0.12732661913531301</c:v>
                </c:pt>
                <c:pt idx="12606" formatCode="General">
                  <c:v>-0.112712016851944</c:v>
                </c:pt>
                <c:pt idx="12607" formatCode="General">
                  <c:v>-9.6613538881441002E-2</c:v>
                </c:pt>
                <c:pt idx="12608" formatCode="General">
                  <c:v>-7.9757817103488601E-2</c:v>
                </c:pt>
                <c:pt idx="12609" formatCode="General">
                  <c:v>-6.2500596945798403E-2</c:v>
                </c:pt>
                <c:pt idx="12610" formatCode="General">
                  <c:v>-4.4615093362484801E-2</c:v>
                </c:pt>
                <c:pt idx="12611" formatCode="General">
                  <c:v>-2.5507453355245398E-2</c:v>
                </c:pt>
                <c:pt idx="12612" formatCode="General">
                  <c:v>-6.0236217190302701E-3</c:v>
                </c:pt>
                <c:pt idx="12613" formatCode="General">
                  <c:v>1.2222286694135101E-2</c:v>
                </c:pt>
                <c:pt idx="12614" formatCode="General">
                  <c:v>2.95849472787716E-2</c:v>
                </c:pt>
                <c:pt idx="12615" formatCode="General">
                  <c:v>4.7017658357470599E-2</c:v>
                </c:pt>
                <c:pt idx="12616" formatCode="General">
                  <c:v>6.3974384033018694E-2</c:v>
                </c:pt>
                <c:pt idx="12617" formatCode="General">
                  <c:v>7.8681086298620001E-2</c:v>
                </c:pt>
                <c:pt idx="12618" formatCode="General">
                  <c:v>8.9822319604390799E-2</c:v>
                </c:pt>
                <c:pt idx="12619" formatCode="General">
                  <c:v>9.7927397292318197E-2</c:v>
                </c:pt>
                <c:pt idx="12620" formatCode="General">
                  <c:v>0.103851591790021</c:v>
                </c:pt>
                <c:pt idx="12621" formatCode="General">
                  <c:v>0.107631036460579</c:v>
                </c:pt>
                <c:pt idx="12622" formatCode="General">
                  <c:v>0.108822795590306</c:v>
                </c:pt>
                <c:pt idx="12623" formatCode="General">
                  <c:v>0.106912001956547</c:v>
                </c:pt>
                <c:pt idx="12624" formatCode="General">
                  <c:v>0.102064079905778</c:v>
                </c:pt>
                <c:pt idx="12625" formatCode="General">
                  <c:v>9.4959605114875098E-2</c:v>
                </c:pt>
                <c:pt idx="12626" formatCode="General">
                  <c:v>8.5841192135847802E-2</c:v>
                </c:pt>
                <c:pt idx="12627" formatCode="General">
                  <c:v>7.6188286046947301E-2</c:v>
                </c:pt>
                <c:pt idx="12628" formatCode="General">
                  <c:v>6.8238709459057106E-2</c:v>
                </c:pt>
                <c:pt idx="12629" formatCode="General">
                  <c:v>6.21231370412079E-2</c:v>
                </c:pt>
                <c:pt idx="12630" formatCode="General">
                  <c:v>5.6986430390515798E-2</c:v>
                </c:pt>
                <c:pt idx="12631" formatCode="General">
                  <c:v>5.3509169870262503E-2</c:v>
                </c:pt>
                <c:pt idx="12632" formatCode="General">
                  <c:v>5.2679435193894099E-2</c:v>
                </c:pt>
                <c:pt idx="12633" formatCode="General">
                  <c:v>5.3899326179089602E-2</c:v>
                </c:pt>
                <c:pt idx="12634" formatCode="General">
                  <c:v>5.5946815870617499E-2</c:v>
                </c:pt>
                <c:pt idx="12635" formatCode="General">
                  <c:v>5.8354993554506802E-2</c:v>
                </c:pt>
                <c:pt idx="12636" formatCode="General">
                  <c:v>6.0997282077376001E-2</c:v>
                </c:pt>
                <c:pt idx="12637" formatCode="General">
                  <c:v>6.4113599446818201E-2</c:v>
                </c:pt>
                <c:pt idx="12638" formatCode="General">
                  <c:v>6.8088535040185194E-2</c:v>
                </c:pt>
                <c:pt idx="12639" formatCode="General">
                  <c:v>7.3460315975724999E-2</c:v>
                </c:pt>
                <c:pt idx="12640" formatCode="General">
                  <c:v>8.1040659105418994E-2</c:v>
                </c:pt>
                <c:pt idx="12641" formatCode="General">
                  <c:v>9.0765362121879106E-2</c:v>
                </c:pt>
                <c:pt idx="12642" formatCode="General">
                  <c:v>0.103133224029199</c:v>
                </c:pt>
                <c:pt idx="12643" formatCode="General">
                  <c:v>0.118974299411367</c:v>
                </c:pt>
                <c:pt idx="12644" formatCode="General">
                  <c:v>0.137210082336018</c:v>
                </c:pt>
                <c:pt idx="12645" formatCode="General">
                  <c:v>0.15590029996818899</c:v>
                </c:pt>
                <c:pt idx="12646" formatCode="General">
                  <c:v>0.173904323319618</c:v>
                </c:pt>
                <c:pt idx="12647" formatCode="General">
                  <c:v>0.19048036115142999</c:v>
                </c:pt>
                <c:pt idx="12648" formatCode="General">
                  <c:v>0.20386017517751001</c:v>
                </c:pt>
                <c:pt idx="12649" formatCode="General">
                  <c:v>0.21348516169902901</c:v>
                </c:pt>
                <c:pt idx="12650" formatCode="General">
                  <c:v>0.22047527564497901</c:v>
                </c:pt>
                <c:pt idx="12651" formatCode="General">
                  <c:v>0.22491379341607401</c:v>
                </c:pt>
                <c:pt idx="12652" formatCode="General">
                  <c:v>0.226293738798415</c:v>
                </c:pt>
                <c:pt idx="12653" formatCode="General">
                  <c:v>0.22371993098352999</c:v>
                </c:pt>
                <c:pt idx="12654" formatCode="General">
                  <c:v>0.216590746852445</c:v>
                </c:pt>
                <c:pt idx="12655" formatCode="General">
                  <c:v>0.20473492468325999</c:v>
                </c:pt>
                <c:pt idx="12656" formatCode="General">
                  <c:v>0.188859805018811</c:v>
                </c:pt>
                <c:pt idx="12657" formatCode="General">
                  <c:v>0.17089669822005099</c:v>
                </c:pt>
                <c:pt idx="12658" formatCode="General">
                  <c:v>0.15264727724772001</c:v>
                </c:pt>
                <c:pt idx="12659" formatCode="General">
                  <c:v>0.135675618391842</c:v>
                </c:pt>
                <c:pt idx="12660" formatCode="General">
                  <c:v>0.120487811914729</c:v>
                </c:pt>
                <c:pt idx="12661" formatCode="General">
                  <c:v>0.106637058936461</c:v>
                </c:pt>
                <c:pt idx="12662" formatCode="General">
                  <c:v>9.4090364162564499E-2</c:v>
                </c:pt>
                <c:pt idx="12663" formatCode="General">
                  <c:v>8.3813841180695903E-2</c:v>
                </c:pt>
                <c:pt idx="12664" formatCode="General">
                  <c:v>7.7653554625648505E-2</c:v>
                </c:pt>
                <c:pt idx="12665" formatCode="General">
                  <c:v>7.6483451618871504E-2</c:v>
                </c:pt>
                <c:pt idx="12666" formatCode="General">
                  <c:v>7.9620292681944094E-2</c:v>
                </c:pt>
                <c:pt idx="12667" formatCode="General">
                  <c:v>8.5732304073628807E-2</c:v>
                </c:pt>
                <c:pt idx="12668" formatCode="General">
                  <c:v>9.4726517047155206E-2</c:v>
                </c:pt>
                <c:pt idx="12669" formatCode="General">
                  <c:v>0.107206117666448</c:v>
                </c:pt>
                <c:pt idx="12670" formatCode="General">
                  <c:v>0.123058749877497</c:v>
                </c:pt>
                <c:pt idx="12671" formatCode="General">
                  <c:v>0.142246917926767</c:v>
                </c:pt>
                <c:pt idx="12672" formatCode="General">
                  <c:v>0.16413349658215701</c:v>
                </c:pt>
                <c:pt idx="12673" formatCode="General">
                  <c:v>0.18756951621144</c:v>
                </c:pt>
                <c:pt idx="12674" formatCode="General">
                  <c:v>0.21125565361381601</c:v>
                </c:pt>
                <c:pt idx="12675" formatCode="General">
                  <c:v>0.23394361903619901</c:v>
                </c:pt>
                <c:pt idx="12676" formatCode="General">
                  <c:v>0.25442054394345398</c:v>
                </c:pt>
                <c:pt idx="12677" formatCode="General">
                  <c:v>0.27157978216463002</c:v>
                </c:pt>
                <c:pt idx="12678" formatCode="General">
                  <c:v>0.28518502642208599</c:v>
                </c:pt>
                <c:pt idx="12679" formatCode="General">
                  <c:v>0.29560090797155603</c:v>
                </c:pt>
                <c:pt idx="12680" formatCode="General">
                  <c:v>0.30239583409330001</c:v>
                </c:pt>
                <c:pt idx="12681" formatCode="General">
                  <c:v>0.30483079687786302</c:v>
                </c:pt>
                <c:pt idx="12682" formatCode="General">
                  <c:v>0.30293736109902297</c:v>
                </c:pt>
                <c:pt idx="12683" formatCode="General">
                  <c:v>0.29769757880125503</c:v>
                </c:pt>
                <c:pt idx="12684" formatCode="General">
                  <c:v>0.29180948877013002</c:v>
                </c:pt>
                <c:pt idx="12685" formatCode="General">
                  <c:v>0.28722825447481298</c:v>
                </c:pt>
                <c:pt idx="12686" formatCode="General">
                  <c:v>0.28357885320239701</c:v>
                </c:pt>
                <c:pt idx="12687" formatCode="General">
                  <c:v>0.27967730073161401</c:v>
                </c:pt>
                <c:pt idx="12688" formatCode="General">
                  <c:v>0.27509396972751898</c:v>
                </c:pt>
                <c:pt idx="12689" formatCode="General">
                  <c:v>0.27094545640808199</c:v>
                </c:pt>
                <c:pt idx="12690" formatCode="General">
                  <c:v>0.26788771607881501</c:v>
                </c:pt>
                <c:pt idx="12691" formatCode="General">
                  <c:v>0.265430085267788</c:v>
                </c:pt>
                <c:pt idx="12692" formatCode="General">
                  <c:v>0.26357150394020901</c:v>
                </c:pt>
                <c:pt idx="12693" formatCode="General">
                  <c:v>0.261951671206339</c:v>
                </c:pt>
                <c:pt idx="12694" formatCode="General">
                  <c:v>0.26023853931791102</c:v>
                </c:pt>
                <c:pt idx="12695" formatCode="General">
                  <c:v>0.25894836300618101</c:v>
                </c:pt>
                <c:pt idx="12696" formatCode="General">
                  <c:v>0.25820304049679599</c:v>
                </c:pt>
                <c:pt idx="12697" formatCode="General">
                  <c:v>0.25728744329228898</c:v>
                </c:pt>
                <c:pt idx="12698" formatCode="General">
                  <c:v>0.255879936844573</c:v>
                </c:pt>
                <c:pt idx="12699" formatCode="General">
                  <c:v>0.254530967388094</c:v>
                </c:pt>
                <c:pt idx="12700" formatCode="General">
                  <c:v>0.25323461397123198</c:v>
                </c:pt>
                <c:pt idx="12701" formatCode="General">
                  <c:v>0.25196804615121399</c:v>
                </c:pt>
                <c:pt idx="12702" formatCode="General">
                  <c:v>0.25027731893371702</c:v>
                </c:pt>
                <c:pt idx="12703" formatCode="General">
                  <c:v>0.24823439431441499</c:v>
                </c:pt>
                <c:pt idx="12704" formatCode="General">
                  <c:v>0.246430420774885</c:v>
                </c:pt>
                <c:pt idx="12705" formatCode="General">
                  <c:v>0.244351770257275</c:v>
                </c:pt>
                <c:pt idx="12706" formatCode="General">
                  <c:v>0.24145305126593</c:v>
                </c:pt>
                <c:pt idx="12707" formatCode="General">
                  <c:v>0.23819224427257199</c:v>
                </c:pt>
                <c:pt idx="12708" formatCode="General">
                  <c:v>0.23478870660703499</c:v>
                </c:pt>
                <c:pt idx="12709" formatCode="General">
                  <c:v>0.23118251211511001</c:v>
                </c:pt>
                <c:pt idx="12710" formatCode="General">
                  <c:v>0.228507717501583</c:v>
                </c:pt>
                <c:pt idx="12711" formatCode="General">
                  <c:v>0.227160715852332</c:v>
                </c:pt>
                <c:pt idx="12712" formatCode="General">
                  <c:v>0.22597944110127799</c:v>
                </c:pt>
                <c:pt idx="12713" formatCode="General">
                  <c:v>0.22373855028877301</c:v>
                </c:pt>
                <c:pt idx="12714" formatCode="General">
                  <c:v>0.22121808769109599</c:v>
                </c:pt>
                <c:pt idx="12715" formatCode="General">
                  <c:v>0.220235087436843</c:v>
                </c:pt>
                <c:pt idx="12716" formatCode="General">
                  <c:v>0.22058552995814601</c:v>
                </c:pt>
                <c:pt idx="12717" formatCode="General">
                  <c:v>0.220743402691881</c:v>
                </c:pt>
                <c:pt idx="12718" formatCode="General">
                  <c:v>0.21969885999656599</c:v>
                </c:pt>
                <c:pt idx="12719" formatCode="General">
                  <c:v>0.21739317294846799</c:v>
                </c:pt>
                <c:pt idx="12720" formatCode="General">
                  <c:v>0.21479994169116001</c:v>
                </c:pt>
                <c:pt idx="12721" formatCode="General">
                  <c:v>0.21254318250116999</c:v>
                </c:pt>
                <c:pt idx="12722" formatCode="General">
                  <c:v>0.21070268302690001</c:v>
                </c:pt>
                <c:pt idx="12723" formatCode="General">
                  <c:v>0.20874191403379999</c:v>
                </c:pt>
                <c:pt idx="12724" formatCode="General">
                  <c:v>0.20580644928197001</c:v>
                </c:pt>
                <c:pt idx="12725" formatCode="General">
                  <c:v>0.202522781116803</c:v>
                </c:pt>
                <c:pt idx="12726" formatCode="General">
                  <c:v>0.19988022336335001</c:v>
                </c:pt>
                <c:pt idx="12727" formatCode="General">
                  <c:v>0.19728770546401</c:v>
                </c:pt>
                <c:pt idx="12728" formatCode="General">
                  <c:v>0.194975670905851</c:v>
                </c:pt>
                <c:pt idx="12729" formatCode="General">
                  <c:v>0.19418212914376101</c:v>
                </c:pt>
                <c:pt idx="12730" formatCode="General">
                  <c:v>0.19485251370852</c:v>
                </c:pt>
                <c:pt idx="12731" formatCode="General">
                  <c:v>0.19517244641020701</c:v>
                </c:pt>
                <c:pt idx="12732" formatCode="General">
                  <c:v>0.19397072677942601</c:v>
                </c:pt>
                <c:pt idx="12733" formatCode="General">
                  <c:v>0.19193899798650399</c:v>
                </c:pt>
                <c:pt idx="12734" formatCode="General">
                  <c:v>0.18956019660707399</c:v>
                </c:pt>
                <c:pt idx="12735" formatCode="General">
                  <c:v>0.187742857659871</c:v>
                </c:pt>
                <c:pt idx="12736" formatCode="General">
                  <c:v>0.187091846735078</c:v>
                </c:pt>
                <c:pt idx="12737" formatCode="General">
                  <c:v>0.18748597014502599</c:v>
                </c:pt>
                <c:pt idx="12738" formatCode="General">
                  <c:v>0.18844223534701399</c:v>
                </c:pt>
                <c:pt idx="12739" formatCode="General">
                  <c:v>0.18867779750889899</c:v>
                </c:pt>
                <c:pt idx="12740" formatCode="General">
                  <c:v>0.18755838344880901</c:v>
                </c:pt>
                <c:pt idx="12741" formatCode="General">
                  <c:v>0.18623222126955899</c:v>
                </c:pt>
                <c:pt idx="12742" formatCode="General">
                  <c:v>0.18592471612709099</c:v>
                </c:pt>
                <c:pt idx="12743" formatCode="General">
                  <c:v>0.18567313756383799</c:v>
                </c:pt>
                <c:pt idx="12744" formatCode="General">
                  <c:v>0.184726893605276</c:v>
                </c:pt>
                <c:pt idx="12745" formatCode="General">
                  <c:v>0.183301031939926</c:v>
                </c:pt>
                <c:pt idx="12746" formatCode="General">
                  <c:v>0.18158431852457499</c:v>
                </c:pt>
                <c:pt idx="12747" formatCode="General">
                  <c:v>0.180235938614417</c:v>
                </c:pt>
                <c:pt idx="12748" formatCode="General">
                  <c:v>0.178874048154574</c:v>
                </c:pt>
                <c:pt idx="12749" formatCode="General">
                  <c:v>0.176838175437767</c:v>
                </c:pt>
                <c:pt idx="12750" formatCode="General">
                  <c:v>0.17456993147427299</c:v>
                </c:pt>
                <c:pt idx="12751" formatCode="General">
                  <c:v>0.172392785996242</c:v>
                </c:pt>
                <c:pt idx="12752" formatCode="General">
                  <c:v>0.16982523702897601</c:v>
                </c:pt>
                <c:pt idx="12753" formatCode="General">
                  <c:v>0.16524060269649801</c:v>
                </c:pt>
                <c:pt idx="12754" formatCode="General">
                  <c:v>0.157298339553263</c:v>
                </c:pt>
                <c:pt idx="12755" formatCode="General">
                  <c:v>0.146633089951206</c:v>
                </c:pt>
                <c:pt idx="12756" formatCode="General">
                  <c:v>0.13379613876424801</c:v>
                </c:pt>
                <c:pt idx="12757" formatCode="General">
                  <c:v>0.118525175205432</c:v>
                </c:pt>
                <c:pt idx="12758" formatCode="General">
                  <c:v>0.101789528416643</c:v>
                </c:pt>
                <c:pt idx="12759" formatCode="General">
                  <c:v>8.4604486576202995E-2</c:v>
                </c:pt>
                <c:pt idx="12760" formatCode="General">
                  <c:v>6.6271092730780801E-2</c:v>
                </c:pt>
                <c:pt idx="12761" formatCode="General">
                  <c:v>4.6890406577904199E-2</c:v>
                </c:pt>
                <c:pt idx="12762" formatCode="General">
                  <c:v>2.7808239105430399E-2</c:v>
                </c:pt>
                <c:pt idx="12763" formatCode="General">
                  <c:v>8.9936392975490404E-3</c:v>
                </c:pt>
                <c:pt idx="12764" formatCode="General">
                  <c:v>-9.8487384888811692E-3</c:v>
                </c:pt>
                <c:pt idx="12765" formatCode="General">
                  <c:v>-2.8754000182777201E-2</c:v>
                </c:pt>
                <c:pt idx="12766" formatCode="General">
                  <c:v>-4.7309766618990001E-2</c:v>
                </c:pt>
                <c:pt idx="12767" formatCode="General">
                  <c:v>-6.4175856831709802E-2</c:v>
                </c:pt>
                <c:pt idx="12768" formatCode="General">
                  <c:v>-7.8277760531552804E-2</c:v>
                </c:pt>
                <c:pt idx="12769" formatCode="General">
                  <c:v>-8.8501487976057197E-2</c:v>
                </c:pt>
                <c:pt idx="12770" formatCode="General">
                  <c:v>-9.4557454279292505E-2</c:v>
                </c:pt>
                <c:pt idx="12771" formatCode="General">
                  <c:v>-9.6697310232359696E-2</c:v>
                </c:pt>
                <c:pt idx="12772" formatCode="General">
                  <c:v>-9.4835237651867701E-2</c:v>
                </c:pt>
                <c:pt idx="12773" formatCode="General">
                  <c:v>-8.9841039620867993E-2</c:v>
                </c:pt>
                <c:pt idx="12774" formatCode="General">
                  <c:v>-8.2822512106754995E-2</c:v>
                </c:pt>
                <c:pt idx="12775" formatCode="General">
                  <c:v>-7.5138299478111903E-2</c:v>
                </c:pt>
                <c:pt idx="12776" formatCode="General">
                  <c:v>-6.7809312226390903E-2</c:v>
                </c:pt>
                <c:pt idx="12777" formatCode="General">
                  <c:v>-5.9794570919594302E-2</c:v>
                </c:pt>
                <c:pt idx="12778" formatCode="General">
                  <c:v>-5.0644382786748397E-2</c:v>
                </c:pt>
                <c:pt idx="12779" formatCode="General">
                  <c:v>-4.0772428440349097E-2</c:v>
                </c:pt>
                <c:pt idx="12780" formatCode="General">
                  <c:v>-3.0363442416063799E-2</c:v>
                </c:pt>
                <c:pt idx="12781" formatCode="General">
                  <c:v>-2.06499360128591E-2</c:v>
                </c:pt>
                <c:pt idx="12782" formatCode="General">
                  <c:v>-1.3519751421283499E-2</c:v>
                </c:pt>
                <c:pt idx="12783" formatCode="General">
                  <c:v>-9.7627253365304197E-3</c:v>
                </c:pt>
                <c:pt idx="12784" formatCode="General">
                  <c:v>-8.1516326492626495E-3</c:v>
                </c:pt>
                <c:pt idx="12785" formatCode="General">
                  <c:v>-7.0963134948555003E-3</c:v>
                </c:pt>
                <c:pt idx="12786" formatCode="General">
                  <c:v>-6.7728896241961E-3</c:v>
                </c:pt>
                <c:pt idx="12787" formatCode="General">
                  <c:v>-8.4948263082004795E-3</c:v>
                </c:pt>
                <c:pt idx="12788" formatCode="General">
                  <c:v>-1.2208256483937601E-2</c:v>
                </c:pt>
                <c:pt idx="12789" formatCode="General">
                  <c:v>-1.72005332171285E-2</c:v>
                </c:pt>
                <c:pt idx="12790" formatCode="General">
                  <c:v>-2.3902389306868301E-2</c:v>
                </c:pt>
                <c:pt idx="12791" formatCode="General">
                  <c:v>-3.2671834477421599E-2</c:v>
                </c:pt>
                <c:pt idx="12792" formatCode="General">
                  <c:v>-4.2120585438425402E-2</c:v>
                </c:pt>
                <c:pt idx="12793" formatCode="General">
                  <c:v>-5.10970897352871E-2</c:v>
                </c:pt>
                <c:pt idx="12794" formatCode="General">
                  <c:v>-5.9866548697127403E-2</c:v>
                </c:pt>
                <c:pt idx="12795" formatCode="General">
                  <c:v>-6.8325145654760999E-2</c:v>
                </c:pt>
                <c:pt idx="12796" formatCode="General">
                  <c:v>-7.6281474313770303E-2</c:v>
                </c:pt>
                <c:pt idx="12797" formatCode="General">
                  <c:v>-8.4428439413647499E-2</c:v>
                </c:pt>
                <c:pt idx="12798" formatCode="General">
                  <c:v>-9.3100142284429796E-2</c:v>
                </c:pt>
                <c:pt idx="12799" formatCode="General">
                  <c:v>-0.101736250028089</c:v>
                </c:pt>
                <c:pt idx="12800" formatCode="General">
                  <c:v>-0.110294197527324</c:v>
                </c:pt>
                <c:pt idx="12801" formatCode="General">
                  <c:v>-0.11856401437547</c:v>
                </c:pt>
                <c:pt idx="12802" formatCode="General">
                  <c:v>-0.126164015921649</c:v>
                </c:pt>
                <c:pt idx="12803" formatCode="General">
                  <c:v>-0.133128862434409</c:v>
                </c:pt>
                <c:pt idx="12804" formatCode="General">
                  <c:v>-0.13835416468530801</c:v>
                </c:pt>
                <c:pt idx="12805" formatCode="General">
                  <c:v>-0.14218942836206899</c:v>
                </c:pt>
                <c:pt idx="12806" formatCode="General">
                  <c:v>-0.14622108281915</c:v>
                </c:pt>
                <c:pt idx="12807" formatCode="General">
                  <c:v>-0.150264642647193</c:v>
                </c:pt>
                <c:pt idx="12808" formatCode="General">
                  <c:v>-0.15317639779863099</c:v>
                </c:pt>
                <c:pt idx="12809" formatCode="General">
                  <c:v>-0.15523938692191899</c:v>
                </c:pt>
                <c:pt idx="12810" formatCode="General">
                  <c:v>-0.15827883745480101</c:v>
                </c:pt>
                <c:pt idx="12811" formatCode="General">
                  <c:v>-0.16254591299771601</c:v>
                </c:pt>
                <c:pt idx="12812" formatCode="General">
                  <c:v>-0.167092874470161</c:v>
                </c:pt>
                <c:pt idx="12813" formatCode="General">
                  <c:v>-0.17164981686702499</c:v>
                </c:pt>
                <c:pt idx="12814" formatCode="General">
                  <c:v>-0.176268589130463</c:v>
                </c:pt>
                <c:pt idx="12815" formatCode="General">
                  <c:v>-0.18029054131568401</c:v>
                </c:pt>
                <c:pt idx="12816" formatCode="General">
                  <c:v>-0.18422636865127701</c:v>
                </c:pt>
                <c:pt idx="12817" formatCode="General">
                  <c:v>-0.188210945242999</c:v>
                </c:pt>
                <c:pt idx="12818" formatCode="General">
                  <c:v>-0.19131276411717699</c:v>
                </c:pt>
                <c:pt idx="12819" formatCode="General">
                  <c:v>-0.19378242530730899</c:v>
                </c:pt>
                <c:pt idx="12820" formatCode="General">
                  <c:v>-0.19582468992959401</c:v>
                </c:pt>
                <c:pt idx="12821" formatCode="General">
                  <c:v>-0.197996317582189</c:v>
                </c:pt>
                <c:pt idx="12822" formatCode="General">
                  <c:v>-0.20006696953948899</c:v>
                </c:pt>
                <c:pt idx="12823" formatCode="General">
                  <c:v>-0.20117587516138799</c:v>
                </c:pt>
                <c:pt idx="12824" formatCode="General">
                  <c:v>-0.20158938928820699</c:v>
                </c:pt>
                <c:pt idx="12825" formatCode="General">
                  <c:v>-0.20241582334731401</c:v>
                </c:pt>
                <c:pt idx="12826" formatCode="General">
                  <c:v>-0.20404003680917401</c:v>
                </c:pt>
                <c:pt idx="12827" formatCode="General">
                  <c:v>-0.20567845038247901</c:v>
                </c:pt>
                <c:pt idx="12828" formatCode="General">
                  <c:v>-0.206740392237729</c:v>
                </c:pt>
                <c:pt idx="12829" formatCode="General">
                  <c:v>-0.207833754058111</c:v>
                </c:pt>
                <c:pt idx="12830" formatCode="General">
                  <c:v>-0.210133106465765</c:v>
                </c:pt>
                <c:pt idx="12831" formatCode="General">
                  <c:v>-0.21415064888524299</c:v>
                </c:pt>
                <c:pt idx="12832" formatCode="General">
                  <c:v>-0.22039860922624799</c:v>
                </c:pt>
                <c:pt idx="12833" formatCode="General">
                  <c:v>-0.22869061311534</c:v>
                </c:pt>
                <c:pt idx="12834" formatCode="General">
                  <c:v>-0.238264885249864</c:v>
                </c:pt>
                <c:pt idx="12835" formatCode="General">
                  <c:v>-0.24906556086531501</c:v>
                </c:pt>
                <c:pt idx="12836" formatCode="General">
                  <c:v>-0.26106380657213701</c:v>
                </c:pt>
                <c:pt idx="12837" formatCode="General">
                  <c:v>-0.273326519198694</c:v>
                </c:pt>
                <c:pt idx="12838" formatCode="General">
                  <c:v>-0.28552588930523998</c:v>
                </c:pt>
                <c:pt idx="12839" formatCode="General">
                  <c:v>-0.29717904797501699</c:v>
                </c:pt>
                <c:pt idx="12840" formatCode="General">
                  <c:v>-0.30727739144454402</c:v>
                </c:pt>
                <c:pt idx="12841" formatCode="General">
                  <c:v>-0.31552336985035501</c:v>
                </c:pt>
                <c:pt idx="12842" formatCode="General">
                  <c:v>-0.32150648490857098</c:v>
                </c:pt>
                <c:pt idx="12843" formatCode="General">
                  <c:v>-0.32375594992406598</c:v>
                </c:pt>
                <c:pt idx="12844" formatCode="General">
                  <c:v>-0.32189194353084299</c:v>
                </c:pt>
                <c:pt idx="12845" formatCode="General">
                  <c:v>-0.31730065764176602</c:v>
                </c:pt>
                <c:pt idx="12846" formatCode="General">
                  <c:v>-0.31090063361355302</c:v>
                </c:pt>
                <c:pt idx="12847" formatCode="General">
                  <c:v>-0.303796512118926</c:v>
                </c:pt>
                <c:pt idx="12848" formatCode="General">
                  <c:v>-0.29623882122693301</c:v>
                </c:pt>
                <c:pt idx="12849" formatCode="General">
                  <c:v>-0.28810996527584698</c:v>
                </c:pt>
                <c:pt idx="12850" formatCode="General">
                  <c:v>-0.28115862833139699</c:v>
                </c:pt>
                <c:pt idx="12851" formatCode="General">
                  <c:v>-0.27681084667505501</c:v>
                </c:pt>
                <c:pt idx="12852" formatCode="General">
                  <c:v>-0.27492988141038699</c:v>
                </c:pt>
                <c:pt idx="12853" formatCode="General">
                  <c:v>-0.27502967186588501</c:v>
                </c:pt>
                <c:pt idx="12854" formatCode="General">
                  <c:v>-0.27638447872708</c:v>
                </c:pt>
                <c:pt idx="12855" formatCode="General">
                  <c:v>-0.27833175383431202</c:v>
                </c:pt>
                <c:pt idx="12856" formatCode="General">
                  <c:v>-0.28038081853081898</c:v>
                </c:pt>
                <c:pt idx="12857" formatCode="General">
                  <c:v>-0.28193189769634402</c:v>
                </c:pt>
                <c:pt idx="12858" formatCode="General">
                  <c:v>-0.28342149440902398</c:v>
                </c:pt>
                <c:pt idx="12859" formatCode="General">
                  <c:v>-0.28443416897801199</c:v>
                </c:pt>
                <c:pt idx="12860" formatCode="General">
                  <c:v>-0.28454631486028198</c:v>
                </c:pt>
                <c:pt idx="12861" formatCode="General">
                  <c:v>-0.28368509356545102</c:v>
                </c:pt>
                <c:pt idx="12862" formatCode="General">
                  <c:v>-0.28094525033638001</c:v>
                </c:pt>
                <c:pt idx="12863" formatCode="General">
                  <c:v>-0.276992893194695</c:v>
                </c:pt>
                <c:pt idx="12864" formatCode="General">
                  <c:v>-0.27248660367746802</c:v>
                </c:pt>
                <c:pt idx="12865" formatCode="General">
                  <c:v>-0.26668880945523898</c:v>
                </c:pt>
                <c:pt idx="12866" formatCode="General">
                  <c:v>-0.25858660944460399</c:v>
                </c:pt>
                <c:pt idx="12867" formatCode="General">
                  <c:v>-0.24857161991808299</c:v>
                </c:pt>
                <c:pt idx="12868" formatCode="General">
                  <c:v>-0.23791434776204801</c:v>
                </c:pt>
                <c:pt idx="12869" formatCode="General">
                  <c:v>-0.22761520611438199</c:v>
                </c:pt>
                <c:pt idx="12870" formatCode="General">
                  <c:v>-0.21757736804791</c:v>
                </c:pt>
                <c:pt idx="12871" formatCode="General">
                  <c:v>-0.207068259715909</c:v>
                </c:pt>
                <c:pt idx="12872" formatCode="General">
                  <c:v>-0.19643953570297601</c:v>
                </c:pt>
                <c:pt idx="12873" formatCode="General">
                  <c:v>-0.18610195118763001</c:v>
                </c:pt>
                <c:pt idx="12874" formatCode="General">
                  <c:v>-0.17635991521473801</c:v>
                </c:pt>
                <c:pt idx="12875" formatCode="General">
                  <c:v>-0.16865781247352199</c:v>
                </c:pt>
                <c:pt idx="12876" formatCode="General">
                  <c:v>-0.16399466738288401</c:v>
                </c:pt>
                <c:pt idx="12877" formatCode="General">
                  <c:v>-0.16201765246821301</c:v>
                </c:pt>
                <c:pt idx="12878" formatCode="General">
                  <c:v>-0.162900644642542</c:v>
                </c:pt>
                <c:pt idx="12879" formatCode="General">
                  <c:v>-0.16693988199382301</c:v>
                </c:pt>
                <c:pt idx="12880" formatCode="General">
                  <c:v>-0.173265589368851</c:v>
                </c:pt>
                <c:pt idx="12881" formatCode="General">
                  <c:v>-0.18081355246582001</c:v>
                </c:pt>
                <c:pt idx="12882" formatCode="General">
                  <c:v>-0.189054196383204</c:v>
                </c:pt>
                <c:pt idx="12883" formatCode="General">
                  <c:v>-0.198231728894115</c:v>
                </c:pt>
                <c:pt idx="12884" formatCode="General">
                  <c:v>-0.20821016489519201</c:v>
                </c:pt>
                <c:pt idx="12885" formatCode="General">
                  <c:v>-0.21776274292717501</c:v>
                </c:pt>
                <c:pt idx="12886" formatCode="General">
                  <c:v>-0.22538168960389299</c:v>
                </c:pt>
                <c:pt idx="12887" formatCode="General">
                  <c:v>-0.23049280316648399</c:v>
                </c:pt>
                <c:pt idx="12888" formatCode="General">
                  <c:v>-0.232831718132431</c:v>
                </c:pt>
                <c:pt idx="12889" formatCode="General">
                  <c:v>-0.23189363550400599</c:v>
                </c:pt>
                <c:pt idx="12890" formatCode="General">
                  <c:v>-0.22859172775235301</c:v>
                </c:pt>
                <c:pt idx="12891" formatCode="General">
                  <c:v>-0.223575655565008</c:v>
                </c:pt>
                <c:pt idx="12892" formatCode="General">
                  <c:v>-0.21585143514385899</c:v>
                </c:pt>
                <c:pt idx="12893" formatCode="General">
                  <c:v>-0.20611326245738501</c:v>
                </c:pt>
                <c:pt idx="12894" formatCode="General">
                  <c:v>-0.19628393301827199</c:v>
                </c:pt>
                <c:pt idx="12895" formatCode="General">
                  <c:v>-0.187168296013111</c:v>
                </c:pt>
                <c:pt idx="12896" formatCode="General">
                  <c:v>-0.17888198082345699</c:v>
                </c:pt>
                <c:pt idx="12897" formatCode="General">
                  <c:v>-0.17153107636690501</c:v>
                </c:pt>
                <c:pt idx="12898" formatCode="General">
                  <c:v>-0.16559634026591599</c:v>
                </c:pt>
                <c:pt idx="12899" formatCode="General">
                  <c:v>-0.16120207764093</c:v>
                </c:pt>
                <c:pt idx="12900" formatCode="General">
                  <c:v>-0.157992100526025</c:v>
                </c:pt>
                <c:pt idx="12901" formatCode="General">
                  <c:v>-0.155087871843546</c:v>
                </c:pt>
                <c:pt idx="12902" formatCode="General">
                  <c:v>-0.151782296245635</c:v>
                </c:pt>
                <c:pt idx="12903" formatCode="General">
                  <c:v>-0.14800175534247401</c:v>
                </c:pt>
                <c:pt idx="12904" formatCode="General">
                  <c:v>-0.14332169918350099</c:v>
                </c:pt>
                <c:pt idx="12905" formatCode="General">
                  <c:v>-0.13754644344859299</c:v>
                </c:pt>
                <c:pt idx="12906" formatCode="General">
                  <c:v>-0.13108800004306201</c:v>
                </c:pt>
                <c:pt idx="12907" formatCode="General">
                  <c:v>-0.124503813749201</c:v>
                </c:pt>
                <c:pt idx="12908" formatCode="General">
                  <c:v>-0.11840649342244999</c:v>
                </c:pt>
                <c:pt idx="12909" formatCode="General">
                  <c:v>-0.11311798234451299</c:v>
                </c:pt>
                <c:pt idx="12910" formatCode="General">
                  <c:v>-0.108051728359639</c:v>
                </c:pt>
                <c:pt idx="12911" formatCode="General">
                  <c:v>-0.103175890516868</c:v>
                </c:pt>
                <c:pt idx="12912" formatCode="General">
                  <c:v>-9.9296014502939706E-2</c:v>
                </c:pt>
                <c:pt idx="12913" formatCode="General">
                  <c:v>-9.6413109792194904E-2</c:v>
                </c:pt>
                <c:pt idx="12914" formatCode="General">
                  <c:v>-9.4315505758211099E-2</c:v>
                </c:pt>
                <c:pt idx="12915" formatCode="General">
                  <c:v>-9.3573622028736106E-2</c:v>
                </c:pt>
                <c:pt idx="12916" formatCode="General">
                  <c:v>-9.4711467873738103E-2</c:v>
                </c:pt>
                <c:pt idx="12917" formatCode="General">
                  <c:v>-9.6931617683046506E-2</c:v>
                </c:pt>
                <c:pt idx="12918" formatCode="General">
                  <c:v>-9.9372255681354701E-2</c:v>
                </c:pt>
                <c:pt idx="12919" formatCode="General">
                  <c:v>-0.10198780272838601</c:v>
                </c:pt>
                <c:pt idx="12920" formatCode="General">
                  <c:v>-0.10555107050960399</c:v>
                </c:pt>
                <c:pt idx="12921" formatCode="General">
                  <c:v>-0.11006736770546401</c:v>
                </c:pt>
                <c:pt idx="12922" formatCode="General">
                  <c:v>-0.114533244791392</c:v>
                </c:pt>
                <c:pt idx="12923" formatCode="General">
                  <c:v>-0.11755149845212</c:v>
                </c:pt>
                <c:pt idx="12924" formatCode="General">
                  <c:v>-0.118658045849054</c:v>
                </c:pt>
                <c:pt idx="12925" formatCode="General">
                  <c:v>-0.118574879463065</c:v>
                </c:pt>
                <c:pt idx="12926" formatCode="General">
                  <c:v>-0.117189871974708</c:v>
                </c:pt>
                <c:pt idx="12927" formatCode="General">
                  <c:v>-0.114855542600242</c:v>
                </c:pt>
                <c:pt idx="12928" formatCode="General">
                  <c:v>-0.111660767299279</c:v>
                </c:pt>
                <c:pt idx="12929" formatCode="General">
                  <c:v>-0.107606072788098</c:v>
                </c:pt>
                <c:pt idx="12930" formatCode="General">
                  <c:v>-0.10249025609604701</c:v>
                </c:pt>
                <c:pt idx="12931" formatCode="General">
                  <c:v>-9.5471090030460296E-2</c:v>
                </c:pt>
                <c:pt idx="12932" formatCode="General">
                  <c:v>-8.6006341222535101E-2</c:v>
                </c:pt>
                <c:pt idx="12933" formatCode="General">
                  <c:v>-7.3895556000057594E-2</c:v>
                </c:pt>
                <c:pt idx="12934" formatCode="General">
                  <c:v>-5.9602703976586E-2</c:v>
                </c:pt>
                <c:pt idx="12935" formatCode="General">
                  <c:v>-4.4179560499790799E-2</c:v>
                </c:pt>
                <c:pt idx="12936" formatCode="General">
                  <c:v>-2.86526956653716E-2</c:v>
                </c:pt>
                <c:pt idx="12937" formatCode="General">
                  <c:v>-1.3640059359006199E-2</c:v>
                </c:pt>
                <c:pt idx="12938" formatCode="General">
                  <c:v>-4.8065770437488199E-4</c:v>
                </c:pt>
                <c:pt idx="12939" formatCode="General">
                  <c:v>1.06542466121777E-2</c:v>
                </c:pt>
                <c:pt idx="12940" formatCode="General">
                  <c:v>2.0649987995967799E-2</c:v>
                </c:pt>
                <c:pt idx="12941" formatCode="General">
                  <c:v>2.89329580308114E-2</c:v>
                </c:pt>
                <c:pt idx="12942" formatCode="General">
                  <c:v>3.4979298284130302E-2</c:v>
                </c:pt>
                <c:pt idx="12943" formatCode="General">
                  <c:v>3.9225664580896699E-2</c:v>
                </c:pt>
                <c:pt idx="12944" formatCode="General">
                  <c:v>4.2156060365244698E-2</c:v>
                </c:pt>
                <c:pt idx="12945" formatCode="General">
                  <c:v>4.3780083574491098E-2</c:v>
                </c:pt>
                <c:pt idx="12946" formatCode="General">
                  <c:v>4.4827455813225697E-2</c:v>
                </c:pt>
                <c:pt idx="12947" formatCode="General">
                  <c:v>4.6555889293008801E-2</c:v>
                </c:pt>
                <c:pt idx="12948" formatCode="General">
                  <c:v>4.92211395233167E-2</c:v>
                </c:pt>
                <c:pt idx="12949" formatCode="General">
                  <c:v>5.2530787442667197E-2</c:v>
                </c:pt>
                <c:pt idx="12950" formatCode="General">
                  <c:v>5.6246391995516398E-2</c:v>
                </c:pt>
                <c:pt idx="12951" formatCode="General">
                  <c:v>6.0656557840535599E-2</c:v>
                </c:pt>
                <c:pt idx="12952" formatCode="General">
                  <c:v>6.5875931374792293E-2</c:v>
                </c:pt>
                <c:pt idx="12953" formatCode="General">
                  <c:v>7.1625950337475097E-2</c:v>
                </c:pt>
                <c:pt idx="12954" formatCode="General">
                  <c:v>7.7450582263569601E-2</c:v>
                </c:pt>
                <c:pt idx="12955" formatCode="General">
                  <c:v>8.3145444932613596E-2</c:v>
                </c:pt>
                <c:pt idx="12956" formatCode="General">
                  <c:v>8.8666149146340995E-2</c:v>
                </c:pt>
                <c:pt idx="12957" formatCode="General">
                  <c:v>9.3440738569196602E-2</c:v>
                </c:pt>
                <c:pt idx="12958" formatCode="General">
                  <c:v>9.8017256648282106E-2</c:v>
                </c:pt>
                <c:pt idx="12959" formatCode="General">
                  <c:v>0.10285360966575301</c:v>
                </c:pt>
                <c:pt idx="12960" formatCode="General">
                  <c:v>0.10766754001278001</c:v>
                </c:pt>
                <c:pt idx="12961" formatCode="General">
                  <c:v>0.11234700047862101</c:v>
                </c:pt>
                <c:pt idx="12962" formatCode="General">
                  <c:v>0.11712023931483299</c:v>
                </c:pt>
                <c:pt idx="12963" formatCode="General">
                  <c:v>0.12284220829138499</c:v>
                </c:pt>
                <c:pt idx="12964" formatCode="General">
                  <c:v>0.129093200336061</c:v>
                </c:pt>
                <c:pt idx="12965" formatCode="General">
                  <c:v>0.13490318899673101</c:v>
                </c:pt>
                <c:pt idx="12966" formatCode="General">
                  <c:v>0.14034725570930701</c:v>
                </c:pt>
                <c:pt idx="12967" formatCode="General">
                  <c:v>0.14578075429560799</c:v>
                </c:pt>
                <c:pt idx="12968" formatCode="General">
                  <c:v>0.15160433047764299</c:v>
                </c:pt>
                <c:pt idx="12969" formatCode="General">
                  <c:v>0.15877911249118601</c:v>
                </c:pt>
                <c:pt idx="12970" formatCode="General">
                  <c:v>0.16745617425073001</c:v>
                </c:pt>
                <c:pt idx="12971" formatCode="General">
                  <c:v>0.176771269205104</c:v>
                </c:pt>
                <c:pt idx="12972" formatCode="General">
                  <c:v>0.18659727761425299</c:v>
                </c:pt>
                <c:pt idx="12973" formatCode="General">
                  <c:v>0.19655005537259099</c:v>
                </c:pt>
                <c:pt idx="12974" formatCode="General">
                  <c:v>0.20607078963754899</c:v>
                </c:pt>
                <c:pt idx="12975" formatCode="General">
                  <c:v>0.215253853508031</c:v>
                </c:pt>
                <c:pt idx="12976" formatCode="General">
                  <c:v>0.22420389891148801</c:v>
                </c:pt>
                <c:pt idx="12977" formatCode="General">
                  <c:v>0.23324815886012401</c:v>
                </c:pt>
                <c:pt idx="12978" formatCode="General">
                  <c:v>0.24254872227388199</c:v>
                </c:pt>
                <c:pt idx="12979" formatCode="General">
                  <c:v>0.25215700031622801</c:v>
                </c:pt>
                <c:pt idx="12980" formatCode="General">
                  <c:v>0.26089702056312603</c:v>
                </c:pt>
                <c:pt idx="12981" formatCode="General">
                  <c:v>0.26746967915245401</c:v>
                </c:pt>
                <c:pt idx="12982" formatCode="General">
                  <c:v>0.27221795991103998</c:v>
                </c:pt>
                <c:pt idx="12983" formatCode="General">
                  <c:v>0.27602749189523901</c:v>
                </c:pt>
                <c:pt idx="12984" formatCode="General">
                  <c:v>0.27884393367557597</c:v>
                </c:pt>
                <c:pt idx="12985" formatCode="General">
                  <c:v>0.280396047284523</c:v>
                </c:pt>
                <c:pt idx="12986" formatCode="General">
                  <c:v>0.28162899093361099</c:v>
                </c:pt>
                <c:pt idx="12987" formatCode="General">
                  <c:v>0.28316763740911899</c:v>
                </c:pt>
                <c:pt idx="12988" formatCode="General">
                  <c:v>0.284403480971407</c:v>
                </c:pt>
                <c:pt idx="12989" formatCode="General">
                  <c:v>0.28466174799298199</c:v>
                </c:pt>
                <c:pt idx="12990" formatCode="General">
                  <c:v>0.28413043152575801</c:v>
                </c:pt>
                <c:pt idx="12991" formatCode="General">
                  <c:v>0.28207583740305803</c:v>
                </c:pt>
                <c:pt idx="12992" formatCode="General">
                  <c:v>0.277446181358802</c:v>
                </c:pt>
                <c:pt idx="12993" formatCode="General">
                  <c:v>0.270328472624495</c:v>
                </c:pt>
                <c:pt idx="12994" formatCode="General">
                  <c:v>0.26196246118574601</c:v>
                </c:pt>
                <c:pt idx="12995" formatCode="General">
                  <c:v>0.25271762465166397</c:v>
                </c:pt>
                <c:pt idx="12996" formatCode="General">
                  <c:v>0.24268385964088801</c:v>
                </c:pt>
                <c:pt idx="12997" formatCode="General">
                  <c:v>0.23211315964055301</c:v>
                </c:pt>
                <c:pt idx="12998" formatCode="General">
                  <c:v>0.22191044716903</c:v>
                </c:pt>
                <c:pt idx="12999" formatCode="General">
                  <c:v>0.21347312154112499</c:v>
                </c:pt>
                <c:pt idx="13000" formatCode="General">
                  <c:v>0.20603802651088601</c:v>
                </c:pt>
                <c:pt idx="13001" formatCode="General">
                  <c:v>0.19999438237145201</c:v>
                </c:pt>
                <c:pt idx="13002" formatCode="General">
                  <c:v>0.197148684574318</c:v>
                </c:pt>
                <c:pt idx="13003" formatCode="General">
                  <c:v>0.19760233676844699</c:v>
                </c:pt>
                <c:pt idx="13004" formatCode="General">
                  <c:v>0.20081134113593699</c:v>
                </c:pt>
                <c:pt idx="13005" formatCode="General">
                  <c:v>0.20640275187820301</c:v>
                </c:pt>
                <c:pt idx="13006" formatCode="General">
                  <c:v>0.213818756815876</c:v>
                </c:pt>
                <c:pt idx="13007" formatCode="General">
                  <c:v>0.223176696878993</c:v>
                </c:pt>
                <c:pt idx="13008" formatCode="General">
                  <c:v>0.23361792856740701</c:v>
                </c:pt>
                <c:pt idx="13009" formatCode="General">
                  <c:v>0.24282592786737001</c:v>
                </c:pt>
                <c:pt idx="13010" formatCode="General">
                  <c:v>0.24945133202442199</c:v>
                </c:pt>
                <c:pt idx="13011" formatCode="General">
                  <c:v>0.25348203605206299</c:v>
                </c:pt>
                <c:pt idx="13012" formatCode="General">
                  <c:v>0.25528754601496401</c:v>
                </c:pt>
                <c:pt idx="13013" formatCode="General">
                  <c:v>0.25537214021888399</c:v>
                </c:pt>
                <c:pt idx="13014" formatCode="General">
                  <c:v>0.25439841955915898</c:v>
                </c:pt>
                <c:pt idx="13015" formatCode="General">
                  <c:v>0.25224646448820498</c:v>
                </c:pt>
                <c:pt idx="13016" formatCode="General">
                  <c:v>0.24767003359232601</c:v>
                </c:pt>
                <c:pt idx="13017" formatCode="General">
                  <c:v>0.24067104119515301</c:v>
                </c:pt>
                <c:pt idx="13018" formatCode="General">
                  <c:v>0.232970895071587</c:v>
                </c:pt>
                <c:pt idx="13019" formatCode="General">
                  <c:v>0.22538816381063201</c:v>
                </c:pt>
                <c:pt idx="13020" formatCode="General">
                  <c:v>0.21821972671261899</c:v>
                </c:pt>
                <c:pt idx="13021" formatCode="General">
                  <c:v>0.21196978968372701</c:v>
                </c:pt>
                <c:pt idx="13022" formatCode="General">
                  <c:v>0.20662455482129899</c:v>
                </c:pt>
                <c:pt idx="13023" formatCode="General">
                  <c:v>0.20167144092324699</c:v>
                </c:pt>
                <c:pt idx="13024" formatCode="General">
                  <c:v>0.19640855927029599</c:v>
                </c:pt>
                <c:pt idx="13025" formatCode="General">
                  <c:v>0.191091324722725</c:v>
                </c:pt>
                <c:pt idx="13026" formatCode="General">
                  <c:v>0.1866145964939</c:v>
                </c:pt>
                <c:pt idx="13027" formatCode="General">
                  <c:v>0.18379206208465099</c:v>
                </c:pt>
                <c:pt idx="13028" formatCode="General">
                  <c:v>0.18221534299998801</c:v>
                </c:pt>
                <c:pt idx="13029" formatCode="General">
                  <c:v>0.180466730806874</c:v>
                </c:pt>
                <c:pt idx="13030" formatCode="General">
                  <c:v>0.17745287573285401</c:v>
                </c:pt>
                <c:pt idx="13031" formatCode="General">
                  <c:v>0.173054029678266</c:v>
                </c:pt>
                <c:pt idx="13032" formatCode="General">
                  <c:v>0.168286300548985</c:v>
                </c:pt>
                <c:pt idx="13033" formatCode="General">
                  <c:v>0.16366617135976899</c:v>
                </c:pt>
                <c:pt idx="13034" formatCode="General">
                  <c:v>0.15898928892131101</c:v>
                </c:pt>
                <c:pt idx="13035" formatCode="General">
                  <c:v>0.15329715215415199</c:v>
                </c:pt>
                <c:pt idx="13036" formatCode="General">
                  <c:v>0.14568418893353699</c:v>
                </c:pt>
                <c:pt idx="13037" formatCode="General">
                  <c:v>0.13666895675510299</c:v>
                </c:pt>
                <c:pt idx="13038" formatCode="General">
                  <c:v>0.12725754149905599</c:v>
                </c:pt>
                <c:pt idx="13039" formatCode="General">
                  <c:v>0.117493795841995</c:v>
                </c:pt>
                <c:pt idx="13040" formatCode="General">
                  <c:v>0.107574551866105</c:v>
                </c:pt>
                <c:pt idx="13041" formatCode="General">
                  <c:v>9.8820704164675102E-2</c:v>
                </c:pt>
                <c:pt idx="13042" formatCode="General">
                  <c:v>9.0865479558210796E-2</c:v>
                </c:pt>
                <c:pt idx="13043" formatCode="General">
                  <c:v>8.2850342360895904E-2</c:v>
                </c:pt>
                <c:pt idx="13044" formatCode="General">
                  <c:v>7.4266369022895407E-2</c:v>
                </c:pt>
                <c:pt idx="13045" formatCode="General">
                  <c:v>6.3951344054199596E-2</c:v>
                </c:pt>
                <c:pt idx="13046" formatCode="General">
                  <c:v>5.1681344962765698E-2</c:v>
                </c:pt>
                <c:pt idx="13047" formatCode="General">
                  <c:v>3.87222789327651E-2</c:v>
                </c:pt>
                <c:pt idx="13048" formatCode="General">
                  <c:v>2.5889003795552899E-2</c:v>
                </c:pt>
                <c:pt idx="13049" formatCode="General">
                  <c:v>1.3501417698915399E-2</c:v>
                </c:pt>
                <c:pt idx="13050" formatCode="General">
                  <c:v>2.7054949886678699E-3</c:v>
                </c:pt>
                <c:pt idx="13051" formatCode="General">
                  <c:v>-6.12491309991035E-3</c:v>
                </c:pt>
                <c:pt idx="13052" formatCode="General">
                  <c:v>-1.3743331137712599E-2</c:v>
                </c:pt>
                <c:pt idx="13053" formatCode="General">
                  <c:v>-2.1292911164613602E-2</c:v>
                </c:pt>
                <c:pt idx="13054" formatCode="General">
                  <c:v>-2.9154050017852901E-2</c:v>
                </c:pt>
                <c:pt idx="13055" formatCode="General">
                  <c:v>-3.6204606344160797E-2</c:v>
                </c:pt>
                <c:pt idx="13056" formatCode="General">
                  <c:v>-4.0922298824401702E-2</c:v>
                </c:pt>
                <c:pt idx="13057" formatCode="General">
                  <c:v>-4.2939234157123703E-2</c:v>
                </c:pt>
                <c:pt idx="13058" formatCode="General">
                  <c:v>-4.23786969038022E-2</c:v>
                </c:pt>
                <c:pt idx="13059" formatCode="General">
                  <c:v>-3.9483255641973802E-2</c:v>
                </c:pt>
                <c:pt idx="13060" formatCode="General">
                  <c:v>-3.4308211691719902E-2</c:v>
                </c:pt>
                <c:pt idx="13061" formatCode="General">
                  <c:v>-2.6863708138548398E-2</c:v>
                </c:pt>
                <c:pt idx="13062" formatCode="General">
                  <c:v>-1.7991771506980201E-2</c:v>
                </c:pt>
                <c:pt idx="13063" formatCode="General">
                  <c:v>-9.7854170254992393E-3</c:v>
                </c:pt>
                <c:pt idx="13064" formatCode="General">
                  <c:v>-3.99366027237866E-3</c:v>
                </c:pt>
                <c:pt idx="13065" formatCode="General">
                  <c:v>-4.6211979238236901E-4</c:v>
                </c:pt>
                <c:pt idx="13066" formatCode="General">
                  <c:v>1.0044199001214701E-3</c:v>
                </c:pt>
                <c:pt idx="13067" formatCode="General">
                  <c:v>3.6662538836417798E-4</c:v>
                </c:pt>
                <c:pt idx="13068" formatCode="General">
                  <c:v>-1.79537069974899E-3</c:v>
                </c:pt>
                <c:pt idx="13069" formatCode="General">
                  <c:v>-4.4196147963022504E-3</c:v>
                </c:pt>
                <c:pt idx="13070" formatCode="General">
                  <c:v>-6.3090266328457902E-3</c:v>
                </c:pt>
                <c:pt idx="13071" formatCode="General">
                  <c:v>-6.8013860628089503E-3</c:v>
                </c:pt>
                <c:pt idx="13072" formatCode="General">
                  <c:v>-6.2611853986242099E-3</c:v>
                </c:pt>
                <c:pt idx="13073" formatCode="General">
                  <c:v>-4.9696215417163597E-3</c:v>
                </c:pt>
                <c:pt idx="13074" formatCode="General">
                  <c:v>-3.4453314626267701E-3</c:v>
                </c:pt>
                <c:pt idx="13075" formatCode="General">
                  <c:v>-2.1616186182187198E-3</c:v>
                </c:pt>
                <c:pt idx="13076" formatCode="General">
                  <c:v>-1.58033999757245E-3</c:v>
                </c:pt>
                <c:pt idx="13077" formatCode="General">
                  <c:v>-2.0562590948169901E-3</c:v>
                </c:pt>
                <c:pt idx="13078" formatCode="General">
                  <c:v>-3.18606746692202E-3</c:v>
                </c:pt>
                <c:pt idx="13079" formatCode="General">
                  <c:v>-4.6693151373207601E-3</c:v>
                </c:pt>
                <c:pt idx="13080" formatCode="General">
                  <c:v>-6.7896434554945099E-3</c:v>
                </c:pt>
                <c:pt idx="13081" formatCode="General">
                  <c:v>-9.8210659090152506E-3</c:v>
                </c:pt>
                <c:pt idx="13082" formatCode="General">
                  <c:v>-1.3330939066688899E-2</c:v>
                </c:pt>
                <c:pt idx="13083" formatCode="General">
                  <c:v>-1.6664266727192099E-2</c:v>
                </c:pt>
                <c:pt idx="13084" formatCode="General">
                  <c:v>-1.9321255977276301E-2</c:v>
                </c:pt>
                <c:pt idx="13085" formatCode="General">
                  <c:v>-2.1835248177749299E-2</c:v>
                </c:pt>
                <c:pt idx="13086" formatCode="General">
                  <c:v>-2.5543930290026599E-2</c:v>
                </c:pt>
                <c:pt idx="13087" formatCode="General">
                  <c:v>-3.0991208580771999E-2</c:v>
                </c:pt>
                <c:pt idx="13088" formatCode="General">
                  <c:v>-3.7704983746625599E-2</c:v>
                </c:pt>
                <c:pt idx="13089" formatCode="General">
                  <c:v>-4.5859653124608803E-2</c:v>
                </c:pt>
                <c:pt idx="13090" formatCode="General">
                  <c:v>-5.6117858972883697E-2</c:v>
                </c:pt>
                <c:pt idx="13091" formatCode="General">
                  <c:v>-6.8474980661459406E-2</c:v>
                </c:pt>
                <c:pt idx="13092" formatCode="General">
                  <c:v>-8.1354994399425298E-2</c:v>
                </c:pt>
                <c:pt idx="13093" formatCode="General">
                  <c:v>-9.3886532617232094E-2</c:v>
                </c:pt>
                <c:pt idx="13094" formatCode="General">
                  <c:v>-0.10683813051994</c:v>
                </c:pt>
                <c:pt idx="13095" formatCode="General">
                  <c:v>-0.120105535587228</c:v>
                </c:pt>
                <c:pt idx="13096" formatCode="General">
                  <c:v>-0.13242790215397299</c:v>
                </c:pt>
                <c:pt idx="13097" formatCode="General">
                  <c:v>-0.141951188853567</c:v>
                </c:pt>
                <c:pt idx="13098" formatCode="General">
                  <c:v>-0.147484388201996</c:v>
                </c:pt>
                <c:pt idx="13099" formatCode="General">
                  <c:v>-0.14901519639915201</c:v>
                </c:pt>
                <c:pt idx="13100" formatCode="General">
                  <c:v>-0.14635733437198001</c:v>
                </c:pt>
                <c:pt idx="13101" formatCode="General">
                  <c:v>-0.13893009208423901</c:v>
                </c:pt>
                <c:pt idx="13102" formatCode="General">
                  <c:v>-0.127445878793749</c:v>
                </c:pt>
                <c:pt idx="13103" formatCode="General">
                  <c:v>-0.11425442085062899</c:v>
                </c:pt>
                <c:pt idx="13104" formatCode="General">
                  <c:v>-0.10192008579178199</c:v>
                </c:pt>
                <c:pt idx="13105" formatCode="General">
                  <c:v>-9.1884949848103303E-2</c:v>
                </c:pt>
                <c:pt idx="13106" formatCode="General">
                  <c:v>-8.5165913449657904E-2</c:v>
                </c:pt>
                <c:pt idx="13107" formatCode="General">
                  <c:v>-8.1826171441426898E-2</c:v>
                </c:pt>
                <c:pt idx="13108" formatCode="General">
                  <c:v>-8.0668014382661593E-2</c:v>
                </c:pt>
                <c:pt idx="13109" formatCode="General">
                  <c:v>-8.0850768831685293E-2</c:v>
                </c:pt>
                <c:pt idx="13110" formatCode="General">
                  <c:v>-8.2812877884428898E-2</c:v>
                </c:pt>
                <c:pt idx="13111" formatCode="General">
                  <c:v>-8.6591805105723105E-2</c:v>
                </c:pt>
                <c:pt idx="13112" formatCode="General">
                  <c:v>-9.1987166720998506E-2</c:v>
                </c:pt>
                <c:pt idx="13113" formatCode="General">
                  <c:v>-0.100033189864619</c:v>
                </c:pt>
                <c:pt idx="13114" formatCode="General">
                  <c:v>-0.11095633003141001</c:v>
                </c:pt>
                <c:pt idx="13115" formatCode="General">
                  <c:v>-0.123990639924382</c:v>
                </c:pt>
                <c:pt idx="13116" formatCode="General">
                  <c:v>-0.13754888232363499</c:v>
                </c:pt>
                <c:pt idx="13117" formatCode="General">
                  <c:v>-0.150229241741339</c:v>
                </c:pt>
                <c:pt idx="13118" formatCode="General">
                  <c:v>-0.16143092506232301</c:v>
                </c:pt>
                <c:pt idx="13119" formatCode="General">
                  <c:v>-0.17153907987563699</c:v>
                </c:pt>
                <c:pt idx="13120" formatCode="General">
                  <c:v>-0.181307011631061</c:v>
                </c:pt>
                <c:pt idx="13121" formatCode="General">
                  <c:v>-0.19059676768546499</c:v>
                </c:pt>
                <c:pt idx="13122" formatCode="General">
                  <c:v>-0.19954346161917499</c:v>
                </c:pt>
                <c:pt idx="13123" formatCode="General">
                  <c:v>-0.20853806287128199</c:v>
                </c:pt>
                <c:pt idx="13124" formatCode="General">
                  <c:v>-0.21797556556429301</c:v>
                </c:pt>
                <c:pt idx="13125" formatCode="General">
                  <c:v>-0.227242275545809</c:v>
                </c:pt>
                <c:pt idx="13126" formatCode="General">
                  <c:v>-0.23502349450860599</c:v>
                </c:pt>
                <c:pt idx="13127" formatCode="General">
                  <c:v>-0.240265998177564</c:v>
                </c:pt>
                <c:pt idx="13128" formatCode="General">
                  <c:v>-0.24189058512199099</c:v>
                </c:pt>
                <c:pt idx="13129" formatCode="General">
                  <c:v>-0.23920304899286801</c:v>
                </c:pt>
                <c:pt idx="13130" formatCode="General">
                  <c:v>-0.232212570186592</c:v>
                </c:pt>
                <c:pt idx="13131" formatCode="General">
                  <c:v>-0.221728686492733</c:v>
                </c:pt>
                <c:pt idx="13132" formatCode="General">
                  <c:v>-0.20877090046944599</c:v>
                </c:pt>
                <c:pt idx="13133" formatCode="General">
                  <c:v>-0.19438945539557201</c:v>
                </c:pt>
                <c:pt idx="13134" formatCode="General">
                  <c:v>-0.179708140333664</c:v>
                </c:pt>
                <c:pt idx="13135" formatCode="General">
                  <c:v>-0.165294759551117</c:v>
                </c:pt>
                <c:pt idx="13136" formatCode="General">
                  <c:v>-0.152057890158971</c:v>
                </c:pt>
                <c:pt idx="13137" formatCode="General">
                  <c:v>-0.14077370802665101</c:v>
                </c:pt>
                <c:pt idx="13138" formatCode="General">
                  <c:v>-0.131142214039214</c:v>
                </c:pt>
                <c:pt idx="13139" formatCode="General">
                  <c:v>-0.122873500787736</c:v>
                </c:pt>
                <c:pt idx="13140" formatCode="General">
                  <c:v>-0.116363888774747</c:v>
                </c:pt>
                <c:pt idx="13141" formatCode="General">
                  <c:v>-0.111702889506462</c:v>
                </c:pt>
                <c:pt idx="13142" formatCode="General">
                  <c:v>-0.107786991856297</c:v>
                </c:pt>
                <c:pt idx="13143" formatCode="General">
                  <c:v>-0.103971463536303</c:v>
                </c:pt>
                <c:pt idx="13144" formatCode="General">
                  <c:v>-0.10099634281945501</c:v>
                </c:pt>
                <c:pt idx="13145" formatCode="General">
                  <c:v>-9.8325500465104396E-2</c:v>
                </c:pt>
                <c:pt idx="13146" formatCode="General">
                  <c:v>-9.5098061905050199E-2</c:v>
                </c:pt>
                <c:pt idx="13147" formatCode="General">
                  <c:v>-9.1794250234298103E-2</c:v>
                </c:pt>
                <c:pt idx="13148" formatCode="General">
                  <c:v>-8.9087764038611406E-2</c:v>
                </c:pt>
                <c:pt idx="13149" formatCode="General">
                  <c:v>-8.7993160281984506E-2</c:v>
                </c:pt>
                <c:pt idx="13150" formatCode="General">
                  <c:v>-8.8482803992300602E-2</c:v>
                </c:pt>
                <c:pt idx="13151" formatCode="General">
                  <c:v>-8.8956642707543304E-2</c:v>
                </c:pt>
                <c:pt idx="13152" formatCode="General">
                  <c:v>-8.8252809636576696E-2</c:v>
                </c:pt>
                <c:pt idx="13153" formatCode="General">
                  <c:v>-8.6818639470627207E-2</c:v>
                </c:pt>
                <c:pt idx="13154" formatCode="General">
                  <c:v>-8.5962265074730398E-2</c:v>
                </c:pt>
                <c:pt idx="13155" formatCode="General">
                  <c:v>-8.6244472950001205E-2</c:v>
                </c:pt>
                <c:pt idx="13156" formatCode="General">
                  <c:v>-8.7312096579539297E-2</c:v>
                </c:pt>
                <c:pt idx="13157" formatCode="General">
                  <c:v>-8.77830577128767E-2</c:v>
                </c:pt>
                <c:pt idx="13158" formatCode="General">
                  <c:v>-8.6287951241805799E-2</c:v>
                </c:pt>
                <c:pt idx="13159" formatCode="General">
                  <c:v>-8.3688287213668403E-2</c:v>
                </c:pt>
                <c:pt idx="13160" formatCode="General">
                  <c:v>-8.1402586672819702E-2</c:v>
                </c:pt>
                <c:pt idx="13161" formatCode="General">
                  <c:v>-7.94403592046624E-2</c:v>
                </c:pt>
                <c:pt idx="13162" formatCode="General">
                  <c:v>-7.6712313679938998E-2</c:v>
                </c:pt>
                <c:pt idx="13163" formatCode="General">
                  <c:v>-7.2315691574018806E-2</c:v>
                </c:pt>
                <c:pt idx="13164" formatCode="General">
                  <c:v>-6.5714747689713998E-2</c:v>
                </c:pt>
                <c:pt idx="13165" formatCode="General">
                  <c:v>-5.7466011629862798E-2</c:v>
                </c:pt>
                <c:pt idx="13166" formatCode="General">
                  <c:v>-4.7939200228285801E-2</c:v>
                </c:pt>
                <c:pt idx="13167" formatCode="General">
                  <c:v>-3.6577401131593801E-2</c:v>
                </c:pt>
                <c:pt idx="13168" formatCode="General">
                  <c:v>-2.38146791418473E-2</c:v>
                </c:pt>
                <c:pt idx="13169" formatCode="General">
                  <c:v>-1.0740885761471201E-2</c:v>
                </c:pt>
                <c:pt idx="13170" formatCode="General">
                  <c:v>2.2031638036868E-3</c:v>
                </c:pt>
                <c:pt idx="13171" formatCode="General">
                  <c:v>1.5169927217515601E-2</c:v>
                </c:pt>
                <c:pt idx="13172" formatCode="General">
                  <c:v>2.79910937472891E-2</c:v>
                </c:pt>
                <c:pt idx="13173" formatCode="General">
                  <c:v>4.0533321207518798E-2</c:v>
                </c:pt>
                <c:pt idx="13174" formatCode="General">
                  <c:v>5.2718745732769898E-2</c:v>
                </c:pt>
                <c:pt idx="13175" formatCode="General">
                  <c:v>6.3040066531724601E-2</c:v>
                </c:pt>
                <c:pt idx="13176" formatCode="General">
                  <c:v>6.9055237463296601E-2</c:v>
                </c:pt>
                <c:pt idx="13177" formatCode="General">
                  <c:v>7.0169297926476901E-2</c:v>
                </c:pt>
                <c:pt idx="13178" formatCode="General">
                  <c:v>6.7289666093640801E-2</c:v>
                </c:pt>
                <c:pt idx="13179" formatCode="General">
                  <c:v>6.12154521333843E-2</c:v>
                </c:pt>
                <c:pt idx="13180" formatCode="General">
                  <c:v>5.2704495922441398E-2</c:v>
                </c:pt>
                <c:pt idx="13181" formatCode="General">
                  <c:v>4.2715275263408001E-2</c:v>
                </c:pt>
                <c:pt idx="13182" formatCode="General">
                  <c:v>3.2854058023065999E-2</c:v>
                </c:pt>
                <c:pt idx="13183" formatCode="General">
                  <c:v>2.4326464778286799E-2</c:v>
                </c:pt>
                <c:pt idx="13184" formatCode="General">
                  <c:v>1.89908227264169E-2</c:v>
                </c:pt>
                <c:pt idx="13185" formatCode="General">
                  <c:v>1.6791830808805901E-2</c:v>
                </c:pt>
                <c:pt idx="13186" formatCode="General">
                  <c:v>1.72955094125701E-2</c:v>
                </c:pt>
                <c:pt idx="13187" formatCode="General">
                  <c:v>2.1434693432021201E-2</c:v>
                </c:pt>
                <c:pt idx="13188" formatCode="General">
                  <c:v>2.8709541069331799E-2</c:v>
                </c:pt>
                <c:pt idx="13189" formatCode="General">
                  <c:v>3.8722059388867303E-2</c:v>
                </c:pt>
                <c:pt idx="13190" formatCode="General">
                  <c:v>5.0105580248656398E-2</c:v>
                </c:pt>
                <c:pt idx="13191" formatCode="General">
                  <c:v>6.1111443306001503E-2</c:v>
                </c:pt>
                <c:pt idx="13192" formatCode="General">
                  <c:v>7.0943671863215901E-2</c:v>
                </c:pt>
                <c:pt idx="13193" formatCode="General">
                  <c:v>7.9295904088506897E-2</c:v>
                </c:pt>
                <c:pt idx="13194" formatCode="General">
                  <c:v>8.5950265165946907E-2</c:v>
                </c:pt>
                <c:pt idx="13195" formatCode="General">
                  <c:v>9.0141334290917294E-2</c:v>
                </c:pt>
                <c:pt idx="13196" formatCode="General">
                  <c:v>9.1250605101061005E-2</c:v>
                </c:pt>
                <c:pt idx="13197" formatCode="General">
                  <c:v>8.9746857035874802E-2</c:v>
                </c:pt>
                <c:pt idx="13198" formatCode="General">
                  <c:v>8.5892766119102196E-2</c:v>
                </c:pt>
                <c:pt idx="13199" formatCode="General">
                  <c:v>7.9496393596997103E-2</c:v>
                </c:pt>
                <c:pt idx="13200" formatCode="General">
                  <c:v>7.17945652577507E-2</c:v>
                </c:pt>
                <c:pt idx="13201" formatCode="General">
                  <c:v>6.4459398192783096E-2</c:v>
                </c:pt>
                <c:pt idx="13202" formatCode="General">
                  <c:v>5.8756674525366599E-2</c:v>
                </c:pt>
                <c:pt idx="13203" formatCode="General">
                  <c:v>5.4830552792038502E-2</c:v>
                </c:pt>
                <c:pt idx="13204" formatCode="General">
                  <c:v>5.2565382271239698E-2</c:v>
                </c:pt>
                <c:pt idx="13205" formatCode="General">
                  <c:v>5.1659988767392001E-2</c:v>
                </c:pt>
                <c:pt idx="13206" formatCode="General">
                  <c:v>5.1843516206022303E-2</c:v>
                </c:pt>
                <c:pt idx="13207" formatCode="General">
                  <c:v>5.3237761893241801E-2</c:v>
                </c:pt>
                <c:pt idx="13208" formatCode="General">
                  <c:v>5.49960775121007E-2</c:v>
                </c:pt>
                <c:pt idx="13209" formatCode="General">
                  <c:v>5.66982759574658E-2</c:v>
                </c:pt>
                <c:pt idx="13210" formatCode="General">
                  <c:v>5.7844643932569197E-2</c:v>
                </c:pt>
                <c:pt idx="13211" formatCode="General">
                  <c:v>5.8485921062086998E-2</c:v>
                </c:pt>
                <c:pt idx="13212" formatCode="General">
                  <c:v>5.9294652018929098E-2</c:v>
                </c:pt>
                <c:pt idx="13213" formatCode="General">
                  <c:v>5.9865758850136203E-2</c:v>
                </c:pt>
                <c:pt idx="13214" formatCode="General">
                  <c:v>5.9693132622807198E-2</c:v>
                </c:pt>
                <c:pt idx="13215" formatCode="General">
                  <c:v>5.8988212388701701E-2</c:v>
                </c:pt>
                <c:pt idx="13216" formatCode="General">
                  <c:v>5.7670758280472002E-2</c:v>
                </c:pt>
                <c:pt idx="13217" formatCode="General">
                  <c:v>5.5351661228473702E-2</c:v>
                </c:pt>
                <c:pt idx="13218" formatCode="General">
                  <c:v>5.2293847518851203E-2</c:v>
                </c:pt>
                <c:pt idx="13219" formatCode="General">
                  <c:v>4.8997529089158602E-2</c:v>
                </c:pt>
                <c:pt idx="13220" formatCode="General">
                  <c:v>4.4677810059675499E-2</c:v>
                </c:pt>
                <c:pt idx="13221" formatCode="General">
                  <c:v>3.9910128411000501E-2</c:v>
                </c:pt>
                <c:pt idx="13222" formatCode="General">
                  <c:v>3.58532880714603E-2</c:v>
                </c:pt>
                <c:pt idx="13223" formatCode="General">
                  <c:v>3.19717068581322E-2</c:v>
                </c:pt>
                <c:pt idx="13224" formatCode="General">
                  <c:v>2.88813408701818E-2</c:v>
                </c:pt>
                <c:pt idx="13225" formatCode="General">
                  <c:v>2.7023745299625999E-2</c:v>
                </c:pt>
                <c:pt idx="13226" formatCode="General">
                  <c:v>2.6014741095206E-2</c:v>
                </c:pt>
                <c:pt idx="13227" formatCode="General">
                  <c:v>2.6563101327194801E-2</c:v>
                </c:pt>
                <c:pt idx="13228" formatCode="General">
                  <c:v>2.89908649682575E-2</c:v>
                </c:pt>
                <c:pt idx="13229" formatCode="General">
                  <c:v>3.3307995252549197E-2</c:v>
                </c:pt>
                <c:pt idx="13230" formatCode="General">
                  <c:v>3.94116484186409E-2</c:v>
                </c:pt>
                <c:pt idx="13231" formatCode="General">
                  <c:v>4.65829509359416E-2</c:v>
                </c:pt>
                <c:pt idx="13232" formatCode="General">
                  <c:v>5.4242274807723798E-2</c:v>
                </c:pt>
                <c:pt idx="13233" formatCode="General">
                  <c:v>6.2177786449667899E-2</c:v>
                </c:pt>
                <c:pt idx="13234" formatCode="General">
                  <c:v>7.0429875443952794E-2</c:v>
                </c:pt>
                <c:pt idx="13235" formatCode="General">
                  <c:v>7.9007676472638996E-2</c:v>
                </c:pt>
                <c:pt idx="13236" formatCode="General">
                  <c:v>8.8199042799405894E-2</c:v>
                </c:pt>
                <c:pt idx="13237" formatCode="General">
                  <c:v>9.73003387595191E-2</c:v>
                </c:pt>
                <c:pt idx="13238" formatCode="General">
                  <c:v>0.10467946165625901</c:v>
                </c:pt>
                <c:pt idx="13239" formatCode="General">
                  <c:v>0.109405175091419</c:v>
                </c:pt>
                <c:pt idx="13240" formatCode="General">
                  <c:v>0.112393286371993</c:v>
                </c:pt>
                <c:pt idx="13241" formatCode="General">
                  <c:v>0.115300728123549</c:v>
                </c:pt>
                <c:pt idx="13242" formatCode="General">
                  <c:v>0.118100744418905</c:v>
                </c:pt>
                <c:pt idx="13243" formatCode="General">
                  <c:v>0.12079375889952999</c:v>
                </c:pt>
                <c:pt idx="13244" formatCode="General">
                  <c:v>0.124184195322881</c:v>
                </c:pt>
                <c:pt idx="13245" formatCode="General">
                  <c:v>0.12854205147717401</c:v>
                </c:pt>
                <c:pt idx="13246" formatCode="General">
                  <c:v>0.13372485133697901</c:v>
                </c:pt>
                <c:pt idx="13247" formatCode="General">
                  <c:v>0.13943177442677299</c:v>
                </c:pt>
                <c:pt idx="13248" formatCode="General">
                  <c:v>0.145306651068006</c:v>
                </c:pt>
                <c:pt idx="13249" formatCode="General">
                  <c:v>0.15137555781766199</c:v>
                </c:pt>
                <c:pt idx="13250" formatCode="General">
                  <c:v>0.157601914197466</c:v>
                </c:pt>
                <c:pt idx="13251" formatCode="General">
                  <c:v>0.163690150596835</c:v>
                </c:pt>
                <c:pt idx="13252" formatCode="General">
                  <c:v>0.169702654047762</c:v>
                </c:pt>
                <c:pt idx="13253" formatCode="General">
                  <c:v>0.174777760893885</c:v>
                </c:pt>
                <c:pt idx="13254" formatCode="General">
                  <c:v>0.17804722347902699</c:v>
                </c:pt>
                <c:pt idx="13255" formatCode="General">
                  <c:v>0.17993862556978099</c:v>
                </c:pt>
                <c:pt idx="13256" formatCode="General">
                  <c:v>0.18054662234024199</c:v>
                </c:pt>
                <c:pt idx="13257" formatCode="General">
                  <c:v>0.17915556296735299</c:v>
                </c:pt>
                <c:pt idx="13258" formatCode="General">
                  <c:v>0.17612853645760701</c:v>
                </c:pt>
                <c:pt idx="13259" formatCode="General">
                  <c:v>0.171901041166725</c:v>
                </c:pt>
                <c:pt idx="13260" formatCode="General">
                  <c:v>0.16597651340872899</c:v>
                </c:pt>
                <c:pt idx="13261" formatCode="General">
                  <c:v>0.15863408434682699</c:v>
                </c:pt>
                <c:pt idx="13262" formatCode="General">
                  <c:v>0.15017505737343201</c:v>
                </c:pt>
                <c:pt idx="13263" formatCode="General">
                  <c:v>0.14174833177233001</c:v>
                </c:pt>
                <c:pt idx="13264" formatCode="General">
                  <c:v>0.13467771002697401</c:v>
                </c:pt>
                <c:pt idx="13265" formatCode="General">
                  <c:v>0.12857262940450501</c:v>
                </c:pt>
                <c:pt idx="13266" formatCode="General">
                  <c:v>0.12231244270741801</c:v>
                </c:pt>
                <c:pt idx="13267" formatCode="General">
                  <c:v>0.115322749643438</c:v>
                </c:pt>
                <c:pt idx="13268" formatCode="General">
                  <c:v>0.107364965672617</c:v>
                </c:pt>
                <c:pt idx="13269" formatCode="General">
                  <c:v>9.8700472969536795E-2</c:v>
                </c:pt>
                <c:pt idx="13270" formatCode="General">
                  <c:v>9.0511120514986207E-2</c:v>
                </c:pt>
                <c:pt idx="13271" formatCode="General">
                  <c:v>8.2351887738556201E-2</c:v>
                </c:pt>
                <c:pt idx="13272" formatCode="General">
                  <c:v>7.3599263231862194E-2</c:v>
                </c:pt>
                <c:pt idx="13273" formatCode="General">
                  <c:v>6.5227351431456901E-2</c:v>
                </c:pt>
                <c:pt idx="13274" formatCode="General">
                  <c:v>5.9076889920036797E-2</c:v>
                </c:pt>
                <c:pt idx="13275" formatCode="General">
                  <c:v>5.6380859576526998E-2</c:v>
                </c:pt>
                <c:pt idx="13276" formatCode="General">
                  <c:v>5.7139952359242401E-2</c:v>
                </c:pt>
                <c:pt idx="13277" formatCode="General">
                  <c:v>6.0723303046948597E-2</c:v>
                </c:pt>
                <c:pt idx="13278" formatCode="General">
                  <c:v>6.6184971352386004E-2</c:v>
                </c:pt>
                <c:pt idx="13279" formatCode="General">
                  <c:v>7.2772492108445899E-2</c:v>
                </c:pt>
                <c:pt idx="13280" formatCode="General">
                  <c:v>7.9261768975726593E-2</c:v>
                </c:pt>
                <c:pt idx="13281" formatCode="General">
                  <c:v>8.4923063392738293E-2</c:v>
                </c:pt>
                <c:pt idx="13282" formatCode="General">
                  <c:v>8.9432796378485099E-2</c:v>
                </c:pt>
                <c:pt idx="13283" formatCode="General">
                  <c:v>9.2885921493210302E-2</c:v>
                </c:pt>
                <c:pt idx="13284" formatCode="General">
                  <c:v>9.5803393697330902E-2</c:v>
                </c:pt>
                <c:pt idx="13285" formatCode="General">
                  <c:v>9.8213568746749705E-2</c:v>
                </c:pt>
                <c:pt idx="13286" formatCode="General">
                  <c:v>9.9810273771240202E-2</c:v>
                </c:pt>
                <c:pt idx="13287" formatCode="General">
                  <c:v>0.100297890743164</c:v>
                </c:pt>
                <c:pt idx="13288" formatCode="General">
                  <c:v>9.8635265959676796E-2</c:v>
                </c:pt>
                <c:pt idx="13289" formatCode="General">
                  <c:v>9.4324036928669405E-2</c:v>
                </c:pt>
                <c:pt idx="13290" formatCode="General">
                  <c:v>8.7571564155388401E-2</c:v>
                </c:pt>
                <c:pt idx="13291" formatCode="General">
                  <c:v>7.8529146411450201E-2</c:v>
                </c:pt>
                <c:pt idx="13292" formatCode="General">
                  <c:v>6.8272229054106001E-2</c:v>
                </c:pt>
                <c:pt idx="13293" formatCode="General">
                  <c:v>5.8588709305715497E-2</c:v>
                </c:pt>
                <c:pt idx="13294" formatCode="General">
                  <c:v>5.0799286663541499E-2</c:v>
                </c:pt>
                <c:pt idx="13295" formatCode="General">
                  <c:v>4.5030111972069298E-2</c:v>
                </c:pt>
                <c:pt idx="13296" formatCode="General">
                  <c:v>4.0275667048569198E-2</c:v>
                </c:pt>
                <c:pt idx="13297" formatCode="General">
                  <c:v>3.5996136964073597E-2</c:v>
                </c:pt>
                <c:pt idx="13298" formatCode="General">
                  <c:v>3.37887086848144E-2</c:v>
                </c:pt>
                <c:pt idx="13299" formatCode="General">
                  <c:v>3.41671429231745E-2</c:v>
                </c:pt>
                <c:pt idx="13300" formatCode="General">
                  <c:v>3.6358378722066202E-2</c:v>
                </c:pt>
                <c:pt idx="13301" formatCode="General">
                  <c:v>3.9717499713765203E-2</c:v>
                </c:pt>
                <c:pt idx="13302" formatCode="General">
                  <c:v>4.3208672533866198E-2</c:v>
                </c:pt>
                <c:pt idx="13303" formatCode="General">
                  <c:v>4.5759355653653397E-2</c:v>
                </c:pt>
                <c:pt idx="13304" formatCode="General">
                  <c:v>4.6517470866202802E-2</c:v>
                </c:pt>
                <c:pt idx="13305" formatCode="General">
                  <c:v>4.5572336107001198E-2</c:v>
                </c:pt>
                <c:pt idx="13306" formatCode="General">
                  <c:v>4.3913373935653303E-2</c:v>
                </c:pt>
                <c:pt idx="13307" formatCode="General">
                  <c:v>4.28180194248277E-2</c:v>
                </c:pt>
                <c:pt idx="13308" formatCode="General">
                  <c:v>4.2923488751648198E-2</c:v>
                </c:pt>
                <c:pt idx="13309" formatCode="General">
                  <c:v>4.4041024602032103E-2</c:v>
                </c:pt>
                <c:pt idx="13310" formatCode="General">
                  <c:v>4.5334291377815E-2</c:v>
                </c:pt>
                <c:pt idx="13311" formatCode="General">
                  <c:v>4.6236056841239201E-2</c:v>
                </c:pt>
                <c:pt idx="13312" formatCode="General">
                  <c:v>4.63856516495562E-2</c:v>
                </c:pt>
                <c:pt idx="13313" formatCode="General">
                  <c:v>4.5876208329334797E-2</c:v>
                </c:pt>
                <c:pt idx="13314" formatCode="General">
                  <c:v>4.6016790840811103E-2</c:v>
                </c:pt>
                <c:pt idx="13315" formatCode="General">
                  <c:v>4.6881756961530199E-2</c:v>
                </c:pt>
                <c:pt idx="13316" formatCode="General">
                  <c:v>4.79977234430152E-2</c:v>
                </c:pt>
                <c:pt idx="13317" formatCode="General">
                  <c:v>4.8631295876908898E-2</c:v>
                </c:pt>
                <c:pt idx="13318" formatCode="General">
                  <c:v>4.7168873142873803E-2</c:v>
                </c:pt>
                <c:pt idx="13319" formatCode="General">
                  <c:v>4.30495671699722E-2</c:v>
                </c:pt>
                <c:pt idx="13320" formatCode="General">
                  <c:v>3.7228444572327997E-2</c:v>
                </c:pt>
                <c:pt idx="13321" formatCode="General">
                  <c:v>3.02985252889722E-2</c:v>
                </c:pt>
                <c:pt idx="13322" formatCode="General">
                  <c:v>2.1853619743664999E-2</c:v>
                </c:pt>
                <c:pt idx="13323" formatCode="General">
                  <c:v>1.22055229012122E-2</c:v>
                </c:pt>
                <c:pt idx="13324" formatCode="General">
                  <c:v>1.8134260847872401E-3</c:v>
                </c:pt>
                <c:pt idx="13325" formatCode="General">
                  <c:v>-8.0620562502664098E-3</c:v>
                </c:pt>
                <c:pt idx="13326" formatCode="General">
                  <c:v>-1.6520368049754E-2</c:v>
                </c:pt>
                <c:pt idx="13327" formatCode="General">
                  <c:v>-2.32791684463983E-2</c:v>
                </c:pt>
                <c:pt idx="13328" formatCode="General">
                  <c:v>-2.7663691320853199E-2</c:v>
                </c:pt>
                <c:pt idx="13329" formatCode="General">
                  <c:v>-3.01392763363247E-2</c:v>
                </c:pt>
                <c:pt idx="13330" formatCode="General">
                  <c:v>-3.1003027869701098E-2</c:v>
                </c:pt>
                <c:pt idx="13331" formatCode="General">
                  <c:v>-2.9925466139500499E-2</c:v>
                </c:pt>
                <c:pt idx="13332" formatCode="General">
                  <c:v>-2.6942990390526399E-2</c:v>
                </c:pt>
                <c:pt idx="13333" formatCode="General">
                  <c:v>-2.2723790315080299E-2</c:v>
                </c:pt>
                <c:pt idx="13334" formatCode="General">
                  <c:v>-1.8088751874373098E-2</c:v>
                </c:pt>
                <c:pt idx="13335" formatCode="General">
                  <c:v>-1.28489879720514E-2</c:v>
                </c:pt>
                <c:pt idx="13336" formatCode="General">
                  <c:v>-7.0683757039168103E-3</c:v>
                </c:pt>
                <c:pt idx="13337" formatCode="General">
                  <c:v>-9.7521549512962803E-4</c:v>
                </c:pt>
                <c:pt idx="13338" formatCode="General">
                  <c:v>5.25559265946562E-3</c:v>
                </c:pt>
                <c:pt idx="13339" formatCode="General">
                  <c:v>1.08253053725717E-2</c:v>
                </c:pt>
                <c:pt idx="13340" formatCode="General">
                  <c:v>1.6291528648170999E-2</c:v>
                </c:pt>
                <c:pt idx="13341" formatCode="General">
                  <c:v>2.1841627546619901E-2</c:v>
                </c:pt>
                <c:pt idx="13342" formatCode="General">
                  <c:v>2.6608813654966802E-2</c:v>
                </c:pt>
                <c:pt idx="13343" formatCode="General">
                  <c:v>3.0073291938971701E-2</c:v>
                </c:pt>
                <c:pt idx="13344" formatCode="General">
                  <c:v>3.2155811017985599E-2</c:v>
                </c:pt>
                <c:pt idx="13345" formatCode="General">
                  <c:v>3.2879446773629098E-2</c:v>
                </c:pt>
                <c:pt idx="13346" formatCode="General">
                  <c:v>3.2309872111903101E-2</c:v>
                </c:pt>
                <c:pt idx="13347" formatCode="General">
                  <c:v>3.04968341003778E-2</c:v>
                </c:pt>
                <c:pt idx="13348" formatCode="General">
                  <c:v>2.70430685165284E-2</c:v>
                </c:pt>
                <c:pt idx="13349" formatCode="General">
                  <c:v>2.1707698562645799E-2</c:v>
                </c:pt>
                <c:pt idx="13350" formatCode="General">
                  <c:v>1.48936801132604E-2</c:v>
                </c:pt>
                <c:pt idx="13351" formatCode="General">
                  <c:v>8.4051341794383807E-3</c:v>
                </c:pt>
                <c:pt idx="13352" formatCode="General">
                  <c:v>3.6343618651580702E-3</c:v>
                </c:pt>
                <c:pt idx="13353" formatCode="General">
                  <c:v>1.8642516529919499E-3</c:v>
                </c:pt>
                <c:pt idx="13354" formatCode="General">
                  <c:v>4.2947830910611299E-3</c:v>
                </c:pt>
                <c:pt idx="13355" formatCode="General">
                  <c:v>1.06166473195357E-2</c:v>
                </c:pt>
                <c:pt idx="13356" formatCode="General">
                  <c:v>1.9731351235583901E-2</c:v>
                </c:pt>
                <c:pt idx="13357" formatCode="General">
                  <c:v>3.0534315654087301E-2</c:v>
                </c:pt>
                <c:pt idx="13358" formatCode="General">
                  <c:v>4.26719205340318E-2</c:v>
                </c:pt>
                <c:pt idx="13359" formatCode="General">
                  <c:v>5.5030886082252699E-2</c:v>
                </c:pt>
                <c:pt idx="13360" formatCode="General">
                  <c:v>6.59477719966413E-2</c:v>
                </c:pt>
                <c:pt idx="13361" formatCode="General">
                  <c:v>7.5231576168759404E-2</c:v>
                </c:pt>
                <c:pt idx="13362" formatCode="General">
                  <c:v>8.2237785855009404E-2</c:v>
                </c:pt>
                <c:pt idx="13363" formatCode="General">
                  <c:v>8.5277633605698497E-2</c:v>
                </c:pt>
                <c:pt idx="13364" formatCode="General">
                  <c:v>8.3957020777781596E-2</c:v>
                </c:pt>
                <c:pt idx="13365" formatCode="General">
                  <c:v>7.8530097483755598E-2</c:v>
                </c:pt>
                <c:pt idx="13366" formatCode="General">
                  <c:v>6.8935588954386506E-2</c:v>
                </c:pt>
                <c:pt idx="13367" formatCode="General">
                  <c:v>5.67659738638744E-2</c:v>
                </c:pt>
                <c:pt idx="13368" formatCode="General">
                  <c:v>4.4326460079669602E-2</c:v>
                </c:pt>
                <c:pt idx="13369" formatCode="General">
                  <c:v>3.19007376532284E-2</c:v>
                </c:pt>
                <c:pt idx="13370" formatCode="General">
                  <c:v>1.9597216331064801E-2</c:v>
                </c:pt>
                <c:pt idx="13371" formatCode="General">
                  <c:v>8.0448711570281408E-3</c:v>
                </c:pt>
                <c:pt idx="13372" formatCode="General">
                  <c:v>-2.68427038415919E-3</c:v>
                </c:pt>
                <c:pt idx="13373" formatCode="General">
                  <c:v>-1.21801069006183E-2</c:v>
                </c:pt>
                <c:pt idx="13374" formatCode="General">
                  <c:v>-2.0281890737713699E-2</c:v>
                </c:pt>
                <c:pt idx="13375" formatCode="General">
                  <c:v>-2.7706894084218898E-2</c:v>
                </c:pt>
                <c:pt idx="13376" formatCode="General">
                  <c:v>-3.4732793323694902E-2</c:v>
                </c:pt>
                <c:pt idx="13377" formatCode="General">
                  <c:v>-4.1122952374099603E-2</c:v>
                </c:pt>
                <c:pt idx="13378" formatCode="General">
                  <c:v>-4.6109740585985597E-2</c:v>
                </c:pt>
                <c:pt idx="13379" formatCode="General">
                  <c:v>-4.9038240346775099E-2</c:v>
                </c:pt>
                <c:pt idx="13380" formatCode="General">
                  <c:v>-4.9816722628847197E-2</c:v>
                </c:pt>
                <c:pt idx="13381" formatCode="General">
                  <c:v>-4.9020735957083297E-2</c:v>
                </c:pt>
                <c:pt idx="13382" formatCode="General">
                  <c:v>-4.7427639887836402E-2</c:v>
                </c:pt>
                <c:pt idx="13383" formatCode="General">
                  <c:v>-4.4990276696730599E-2</c:v>
                </c:pt>
                <c:pt idx="13384" formatCode="General">
                  <c:v>-4.1780233122686902E-2</c:v>
                </c:pt>
                <c:pt idx="13385" formatCode="General">
                  <c:v>-3.8120983324846897E-2</c:v>
                </c:pt>
                <c:pt idx="13386" formatCode="General">
                  <c:v>-3.3792134027303702E-2</c:v>
                </c:pt>
                <c:pt idx="13387" formatCode="General">
                  <c:v>-2.8532875024246E-2</c:v>
                </c:pt>
                <c:pt idx="13388" formatCode="General">
                  <c:v>-2.2746986127200299E-2</c:v>
                </c:pt>
                <c:pt idx="13389" formatCode="General">
                  <c:v>-1.7368979009611402E-2</c:v>
                </c:pt>
                <c:pt idx="13390" formatCode="General">
                  <c:v>-1.30385049534389E-2</c:v>
                </c:pt>
                <c:pt idx="13391" formatCode="General">
                  <c:v>-9.9734522008831008E-3</c:v>
                </c:pt>
                <c:pt idx="13392" formatCode="General">
                  <c:v>-7.0193921070578003E-3</c:v>
                </c:pt>
                <c:pt idx="13393" formatCode="General">
                  <c:v>-2.7532315570581098E-3</c:v>
                </c:pt>
                <c:pt idx="13394" formatCode="General">
                  <c:v>1.57527375837671E-3</c:v>
                </c:pt>
                <c:pt idx="13395" formatCode="General">
                  <c:v>5.5570221851661697E-3</c:v>
                </c:pt>
                <c:pt idx="13396" formatCode="General">
                  <c:v>9.9841432320871594E-3</c:v>
                </c:pt>
                <c:pt idx="13397" formatCode="General">
                  <c:v>1.4878365499994099E-2</c:v>
                </c:pt>
                <c:pt idx="13398" formatCode="General">
                  <c:v>1.9783581658529E-2</c:v>
                </c:pt>
                <c:pt idx="13399" formatCode="General">
                  <c:v>2.3536716481647301E-2</c:v>
                </c:pt>
                <c:pt idx="13400" formatCode="General">
                  <c:v>2.501949690794E-2</c:v>
                </c:pt>
                <c:pt idx="13401" formatCode="General">
                  <c:v>2.46094571623485E-2</c:v>
                </c:pt>
                <c:pt idx="13402" formatCode="General">
                  <c:v>2.3555164040852599E-2</c:v>
                </c:pt>
                <c:pt idx="13403" formatCode="General">
                  <c:v>2.1848331778969401E-2</c:v>
                </c:pt>
                <c:pt idx="13404" formatCode="General">
                  <c:v>1.85823269939797E-2</c:v>
                </c:pt>
                <c:pt idx="13405" formatCode="General">
                  <c:v>1.33896879956649E-2</c:v>
                </c:pt>
                <c:pt idx="13406" formatCode="General">
                  <c:v>6.7200370841268703E-3</c:v>
                </c:pt>
                <c:pt idx="13407" formatCode="General">
                  <c:v>-9.1340139400178703E-4</c:v>
                </c:pt>
                <c:pt idx="13408" formatCode="General">
                  <c:v>-8.8769770671528695E-3</c:v>
                </c:pt>
                <c:pt idx="13409" formatCode="General">
                  <c:v>-1.64667439437391E-2</c:v>
                </c:pt>
                <c:pt idx="13410" formatCode="General">
                  <c:v>-2.3166724127376099E-2</c:v>
                </c:pt>
                <c:pt idx="13411" formatCode="General">
                  <c:v>-2.9426426613773302E-2</c:v>
                </c:pt>
                <c:pt idx="13412" formatCode="General">
                  <c:v>-3.53608082417914E-2</c:v>
                </c:pt>
                <c:pt idx="13413" formatCode="General">
                  <c:v>-4.0375061121563999E-2</c:v>
                </c:pt>
                <c:pt idx="13414" formatCode="General">
                  <c:v>-4.4429099562804698E-2</c:v>
                </c:pt>
                <c:pt idx="13415" formatCode="General">
                  <c:v>-4.7107247118074402E-2</c:v>
                </c:pt>
                <c:pt idx="13416" formatCode="General">
                  <c:v>-4.74792288055437E-2</c:v>
                </c:pt>
                <c:pt idx="13417" formatCode="General">
                  <c:v>-4.5059765162430397E-2</c:v>
                </c:pt>
                <c:pt idx="13418" formatCode="General">
                  <c:v>-4.0723762240823198E-2</c:v>
                </c:pt>
                <c:pt idx="13419" formatCode="General">
                  <c:v>-3.5638747691457098E-2</c:v>
                </c:pt>
                <c:pt idx="13420" formatCode="General">
                  <c:v>-3.0879204328703402E-2</c:v>
                </c:pt>
                <c:pt idx="13421" formatCode="General">
                  <c:v>-2.80256841710163E-2</c:v>
                </c:pt>
                <c:pt idx="13422" formatCode="General">
                  <c:v>-2.8005402459978401E-2</c:v>
                </c:pt>
                <c:pt idx="13423" formatCode="General">
                  <c:v>-3.0654302485461998E-2</c:v>
                </c:pt>
                <c:pt idx="13424" formatCode="General">
                  <c:v>-3.53912436684291E-2</c:v>
                </c:pt>
                <c:pt idx="13425" formatCode="General">
                  <c:v>-4.2030052569890897E-2</c:v>
                </c:pt>
                <c:pt idx="13426" formatCode="General">
                  <c:v>-5.0248356019823602E-2</c:v>
                </c:pt>
                <c:pt idx="13427" formatCode="General">
                  <c:v>-5.9195617129751202E-2</c:v>
                </c:pt>
                <c:pt idx="13428" formatCode="General">
                  <c:v>-6.8734963796933002E-2</c:v>
                </c:pt>
                <c:pt idx="13429" formatCode="General">
                  <c:v>-7.9594900168495505E-2</c:v>
                </c:pt>
                <c:pt idx="13430" formatCode="General">
                  <c:v>-9.1980201025179495E-2</c:v>
                </c:pt>
                <c:pt idx="13431" formatCode="General">
                  <c:v>-0.105197501126693</c:v>
                </c:pt>
                <c:pt idx="13432" formatCode="General">
                  <c:v>-0.117834291035705</c:v>
                </c:pt>
                <c:pt idx="13433" formatCode="General">
                  <c:v>-0.12879347354583201</c:v>
                </c:pt>
                <c:pt idx="13434" formatCode="General">
                  <c:v>-0.13781288140181799</c:v>
                </c:pt>
                <c:pt idx="13435" formatCode="General">
                  <c:v>-0.14514914413183699</c:v>
                </c:pt>
                <c:pt idx="13436" formatCode="General">
                  <c:v>-0.15102468935892699</c:v>
                </c:pt>
                <c:pt idx="13437" formatCode="General">
                  <c:v>-0.15433896466337599</c:v>
                </c:pt>
                <c:pt idx="13438" formatCode="General">
                  <c:v>-0.154617343966583</c:v>
                </c:pt>
                <c:pt idx="13439" formatCode="General">
                  <c:v>-0.15300907705473599</c:v>
                </c:pt>
                <c:pt idx="13440" formatCode="General">
                  <c:v>-0.15081834535241001</c:v>
                </c:pt>
                <c:pt idx="13441" formatCode="General">
                  <c:v>-0.14906202601485799</c:v>
                </c:pt>
                <c:pt idx="13442" formatCode="General">
                  <c:v>-0.147658590145758</c:v>
                </c:pt>
                <c:pt idx="13443" formatCode="General">
                  <c:v>-0.146591237291226</c:v>
                </c:pt>
                <c:pt idx="13444" formatCode="General">
                  <c:v>-0.14676266871527799</c:v>
                </c:pt>
                <c:pt idx="13445" formatCode="General">
                  <c:v>-0.14844979425441701</c:v>
                </c:pt>
                <c:pt idx="13446" formatCode="General">
                  <c:v>-0.151294545309937</c:v>
                </c:pt>
                <c:pt idx="13447" formatCode="General">
                  <c:v>-0.15475591510085801</c:v>
                </c:pt>
                <c:pt idx="13448" formatCode="General">
                  <c:v>-0.157915849512132</c:v>
                </c:pt>
                <c:pt idx="13449" formatCode="General">
                  <c:v>-0.15974513355859299</c:v>
                </c:pt>
                <c:pt idx="13450" formatCode="General">
                  <c:v>-0.16109176372124101</c:v>
                </c:pt>
                <c:pt idx="13451" formatCode="General">
                  <c:v>-0.163784303662662</c:v>
                </c:pt>
                <c:pt idx="13452" formatCode="General">
                  <c:v>-0.16858586810138099</c:v>
                </c:pt>
                <c:pt idx="13453" formatCode="General">
                  <c:v>-0.175984825861768</c:v>
                </c:pt>
                <c:pt idx="13454" formatCode="General">
                  <c:v>-0.18583749186319901</c:v>
                </c:pt>
                <c:pt idx="13455" formatCode="General">
                  <c:v>-0.19781999423522401</c:v>
                </c:pt>
                <c:pt idx="13456" formatCode="General">
                  <c:v>-0.210702913816535</c:v>
                </c:pt>
                <c:pt idx="13457" formatCode="General">
                  <c:v>-0.22314856296080399</c:v>
                </c:pt>
                <c:pt idx="13458" formatCode="General">
                  <c:v>-0.23494201128019801</c:v>
                </c:pt>
                <c:pt idx="13459" formatCode="General">
                  <c:v>-0.24552973826055599</c:v>
                </c:pt>
                <c:pt idx="13460" formatCode="General">
                  <c:v>-0.25491998647363801</c:v>
                </c:pt>
                <c:pt idx="13461" formatCode="General">
                  <c:v>-0.262175579750135</c:v>
                </c:pt>
                <c:pt idx="13462" formatCode="General">
                  <c:v>-0.265235188507703</c:v>
                </c:pt>
                <c:pt idx="13463" formatCode="General">
                  <c:v>-0.26489187392480001</c:v>
                </c:pt>
                <c:pt idx="13464" formatCode="General">
                  <c:v>-0.26309482954647401</c:v>
                </c:pt>
                <c:pt idx="13465" formatCode="General">
                  <c:v>-0.260343315775527</c:v>
                </c:pt>
                <c:pt idx="13466" formatCode="General">
                  <c:v>-0.25667502440145601</c:v>
                </c:pt>
                <c:pt idx="13467" formatCode="General">
                  <c:v>-0.25152854856533302</c:v>
                </c:pt>
                <c:pt idx="13468" formatCode="General">
                  <c:v>-0.24499196557612099</c:v>
                </c:pt>
                <c:pt idx="13469" formatCode="General">
                  <c:v>-0.236967399643018</c:v>
                </c:pt>
                <c:pt idx="13470" formatCode="General">
                  <c:v>-0.227428931434352</c:v>
                </c:pt>
                <c:pt idx="13471" formatCode="General">
                  <c:v>-0.21771653185094</c:v>
                </c:pt>
                <c:pt idx="13472" formatCode="General">
                  <c:v>-0.20812315923803101</c:v>
                </c:pt>
                <c:pt idx="13473" formatCode="General">
                  <c:v>-0.19914824428070099</c:v>
                </c:pt>
                <c:pt idx="13474" formatCode="General">
                  <c:v>-0.19134457473626201</c:v>
                </c:pt>
                <c:pt idx="13475" formatCode="General">
                  <c:v>-0.18438088390924301</c:v>
                </c:pt>
                <c:pt idx="13476" formatCode="General">
                  <c:v>-0.177964594570517</c:v>
                </c:pt>
                <c:pt idx="13477" formatCode="General">
                  <c:v>-0.17163859368384299</c:v>
                </c:pt>
                <c:pt idx="13478" formatCode="General">
                  <c:v>-0.165299398698564</c:v>
                </c:pt>
                <c:pt idx="13479" formatCode="General">
                  <c:v>-0.159100610481543</c:v>
                </c:pt>
                <c:pt idx="13480" formatCode="General">
                  <c:v>-0.15287272382120201</c:v>
                </c:pt>
                <c:pt idx="13481" formatCode="General">
                  <c:v>-0.14649252759085399</c:v>
                </c:pt>
                <c:pt idx="13482" formatCode="General">
                  <c:v>-0.14019847587862999</c:v>
                </c:pt>
                <c:pt idx="13483" formatCode="General">
                  <c:v>-0.13434919402325901</c:v>
                </c:pt>
                <c:pt idx="13484" formatCode="General">
                  <c:v>-0.12924911950177201</c:v>
                </c:pt>
                <c:pt idx="13485" formatCode="General">
                  <c:v>-0.124294808777514</c:v>
                </c:pt>
                <c:pt idx="13486" formatCode="General">
                  <c:v>-0.11915786729939799</c:v>
                </c:pt>
                <c:pt idx="13487" formatCode="General">
                  <c:v>-0.114012562189537</c:v>
                </c:pt>
                <c:pt idx="13488" formatCode="General">
                  <c:v>-0.108758836927038</c:v>
                </c:pt>
                <c:pt idx="13489" formatCode="General">
                  <c:v>-0.103738386957032</c:v>
                </c:pt>
                <c:pt idx="13490" formatCode="General">
                  <c:v>-9.8979808299213101E-2</c:v>
                </c:pt>
                <c:pt idx="13491" formatCode="General">
                  <c:v>-9.4084155994257401E-2</c:v>
                </c:pt>
                <c:pt idx="13492" formatCode="General">
                  <c:v>-8.8646450269815602E-2</c:v>
                </c:pt>
                <c:pt idx="13493" formatCode="General">
                  <c:v>-8.2714630048583301E-2</c:v>
                </c:pt>
                <c:pt idx="13494" formatCode="General">
                  <c:v>-7.7092913273128796E-2</c:v>
                </c:pt>
                <c:pt idx="13495" formatCode="General">
                  <c:v>-7.2364986519023095E-2</c:v>
                </c:pt>
                <c:pt idx="13496" formatCode="General">
                  <c:v>-6.8874090580659006E-2</c:v>
                </c:pt>
                <c:pt idx="13497" formatCode="General">
                  <c:v>-6.72248565031867E-2</c:v>
                </c:pt>
                <c:pt idx="13498" formatCode="General">
                  <c:v>-6.7620031149400198E-2</c:v>
                </c:pt>
                <c:pt idx="13499" formatCode="General">
                  <c:v>-6.9108795169704598E-2</c:v>
                </c:pt>
                <c:pt idx="13500" formatCode="General">
                  <c:v>-7.0422870626760198E-2</c:v>
                </c:pt>
                <c:pt idx="13501" formatCode="General">
                  <c:v>-7.1834502137859205E-2</c:v>
                </c:pt>
                <c:pt idx="13502" formatCode="General">
                  <c:v>-7.3577298827514695E-2</c:v>
                </c:pt>
                <c:pt idx="13503" formatCode="General">
                  <c:v>-7.4717779534272194E-2</c:v>
                </c:pt>
                <c:pt idx="13504" formatCode="General">
                  <c:v>-7.5417133612598095E-2</c:v>
                </c:pt>
                <c:pt idx="13505" formatCode="General">
                  <c:v>-7.6161193116679293E-2</c:v>
                </c:pt>
                <c:pt idx="13506" formatCode="General">
                  <c:v>-7.7452279038728297E-2</c:v>
                </c:pt>
                <c:pt idx="13507" formatCode="General">
                  <c:v>-7.8924224858079803E-2</c:v>
                </c:pt>
                <c:pt idx="13508" formatCode="General">
                  <c:v>-7.8869218956250695E-2</c:v>
                </c:pt>
                <c:pt idx="13509" formatCode="General">
                  <c:v>-7.7100033146248803E-2</c:v>
                </c:pt>
                <c:pt idx="13510" formatCode="General">
                  <c:v>-7.5015592903004899E-2</c:v>
                </c:pt>
                <c:pt idx="13511" formatCode="General">
                  <c:v>-7.3838388533143701E-2</c:v>
                </c:pt>
                <c:pt idx="13512" formatCode="General">
                  <c:v>-7.4211660534867704E-2</c:v>
                </c:pt>
                <c:pt idx="13513" formatCode="General">
                  <c:v>-7.5789778138001002E-2</c:v>
                </c:pt>
                <c:pt idx="13514" formatCode="General">
                  <c:v>-7.6981453149100099E-2</c:v>
                </c:pt>
                <c:pt idx="13515" formatCode="General">
                  <c:v>-7.6534361054976102E-2</c:v>
                </c:pt>
                <c:pt idx="13516" formatCode="General">
                  <c:v>-7.4302781300922494E-2</c:v>
                </c:pt>
                <c:pt idx="13517" formatCode="General">
                  <c:v>-7.1258903584063005E-2</c:v>
                </c:pt>
                <c:pt idx="13518" formatCode="General">
                  <c:v>-6.7962880788675697E-2</c:v>
                </c:pt>
                <c:pt idx="13519" formatCode="General">
                  <c:v>-6.3983829611229101E-2</c:v>
                </c:pt>
                <c:pt idx="13520" formatCode="General">
                  <c:v>-5.9724251797354098E-2</c:v>
                </c:pt>
                <c:pt idx="13521" formatCode="General">
                  <c:v>-5.6234354928389803E-2</c:v>
                </c:pt>
                <c:pt idx="13522" formatCode="General">
                  <c:v>-5.3812421540775202E-2</c:v>
                </c:pt>
                <c:pt idx="13523" formatCode="General">
                  <c:v>-5.1600517511174698E-2</c:v>
                </c:pt>
                <c:pt idx="13524" formatCode="General">
                  <c:v>-4.8421125960213703E-2</c:v>
                </c:pt>
                <c:pt idx="13525" formatCode="General">
                  <c:v>-4.3064963751611098E-2</c:v>
                </c:pt>
                <c:pt idx="13526" formatCode="General">
                  <c:v>-3.5452733261756499E-2</c:v>
                </c:pt>
                <c:pt idx="13527" formatCode="General">
                  <c:v>-2.7106762091329201E-2</c:v>
                </c:pt>
                <c:pt idx="13528" formatCode="General">
                  <c:v>-1.9129875919922899E-2</c:v>
                </c:pt>
                <c:pt idx="13529" formatCode="General">
                  <c:v>-1.10694057090506E-2</c:v>
                </c:pt>
                <c:pt idx="13530" formatCode="General">
                  <c:v>-2.31067868887914E-3</c:v>
                </c:pt>
                <c:pt idx="13531" formatCode="General">
                  <c:v>6.9390221755122501E-3</c:v>
                </c:pt>
                <c:pt idx="13532" formatCode="General">
                  <c:v>1.6562339173635199E-2</c:v>
                </c:pt>
                <c:pt idx="13533" formatCode="General">
                  <c:v>2.6655487435684098E-2</c:v>
                </c:pt>
                <c:pt idx="13534" formatCode="General">
                  <c:v>3.6716542272077601E-2</c:v>
                </c:pt>
                <c:pt idx="13535" formatCode="General">
                  <c:v>4.6363181627582198E-2</c:v>
                </c:pt>
                <c:pt idx="13536" formatCode="General">
                  <c:v>5.5796345111919401E-2</c:v>
                </c:pt>
                <c:pt idx="13537" formatCode="General">
                  <c:v>6.5245377863373505E-2</c:v>
                </c:pt>
                <c:pt idx="13538" formatCode="General">
                  <c:v>7.4136401707187702E-2</c:v>
                </c:pt>
                <c:pt idx="13539" formatCode="General">
                  <c:v>8.1671185378430503E-2</c:v>
                </c:pt>
                <c:pt idx="13540" formatCode="General">
                  <c:v>8.8158412960748403E-2</c:v>
                </c:pt>
                <c:pt idx="13541" formatCode="General">
                  <c:v>9.4077504106867299E-2</c:v>
                </c:pt>
                <c:pt idx="13542" formatCode="General">
                  <c:v>9.91768703037368E-2</c:v>
                </c:pt>
                <c:pt idx="13543" formatCode="General">
                  <c:v>0.103180408163494</c:v>
                </c:pt>
                <c:pt idx="13544" formatCode="General">
                  <c:v>0.106069459226506</c:v>
                </c:pt>
                <c:pt idx="13545" formatCode="General">
                  <c:v>0.10784341807683</c:v>
                </c:pt>
                <c:pt idx="13546" formatCode="General">
                  <c:v>0.107553892293045</c:v>
                </c:pt>
                <c:pt idx="13547" formatCode="General">
                  <c:v>0.105096600549624</c:v>
                </c:pt>
                <c:pt idx="13548" formatCode="General">
                  <c:v>0.102309843066641</c:v>
                </c:pt>
                <c:pt idx="13549" formatCode="General">
                  <c:v>0.10018300397353901</c:v>
                </c:pt>
                <c:pt idx="13550" formatCode="General">
                  <c:v>9.8233373998249898E-2</c:v>
                </c:pt>
                <c:pt idx="13551" formatCode="General">
                  <c:v>9.6075626170341405E-2</c:v>
                </c:pt>
                <c:pt idx="13552" formatCode="General">
                  <c:v>9.4146691587315895E-2</c:v>
                </c:pt>
                <c:pt idx="13553" formatCode="General">
                  <c:v>9.2842424444044794E-2</c:v>
                </c:pt>
                <c:pt idx="13554" formatCode="General">
                  <c:v>9.1998568572476194E-2</c:v>
                </c:pt>
                <c:pt idx="13555" formatCode="General">
                  <c:v>9.1167621627666506E-2</c:v>
                </c:pt>
                <c:pt idx="13556" formatCode="General">
                  <c:v>9.1196887504822494E-2</c:v>
                </c:pt>
                <c:pt idx="13557" formatCode="General">
                  <c:v>9.2634819575512395E-2</c:v>
                </c:pt>
                <c:pt idx="13558" formatCode="General">
                  <c:v>9.4862918772671806E-2</c:v>
                </c:pt>
                <c:pt idx="13559" formatCode="General">
                  <c:v>9.6825407509564199E-2</c:v>
                </c:pt>
                <c:pt idx="13560" formatCode="General">
                  <c:v>9.7031949070628301E-2</c:v>
                </c:pt>
                <c:pt idx="13561" formatCode="General">
                  <c:v>9.5722700801666699E-2</c:v>
                </c:pt>
                <c:pt idx="13562" formatCode="General">
                  <c:v>9.4557748815927697E-2</c:v>
                </c:pt>
                <c:pt idx="13563" formatCode="General">
                  <c:v>9.4956978180501403E-2</c:v>
                </c:pt>
                <c:pt idx="13564" formatCode="General">
                  <c:v>9.6921812476273503E-2</c:v>
                </c:pt>
                <c:pt idx="13565" formatCode="General">
                  <c:v>9.9489392878162206E-2</c:v>
                </c:pt>
                <c:pt idx="13566" formatCode="General">
                  <c:v>0.10233297299943001</c:v>
                </c:pt>
                <c:pt idx="13567" formatCode="General">
                  <c:v>0.106091795983017</c:v>
                </c:pt>
                <c:pt idx="13568" formatCode="General">
                  <c:v>0.112196357466975</c:v>
                </c:pt>
                <c:pt idx="13569" formatCode="General">
                  <c:v>0.121716755073147</c:v>
                </c:pt>
                <c:pt idx="13570" formatCode="General">
                  <c:v>0.13506146650367501</c:v>
                </c:pt>
                <c:pt idx="13571" formatCode="General">
                  <c:v>0.15173040275965999</c:v>
                </c:pt>
                <c:pt idx="13572" formatCode="General">
                  <c:v>0.170683735764422</c:v>
                </c:pt>
                <c:pt idx="13573" formatCode="General">
                  <c:v>0.19095858304865601</c:v>
                </c:pt>
                <c:pt idx="13574" formatCode="General">
                  <c:v>0.21117334343260999</c:v>
                </c:pt>
                <c:pt idx="13575" formatCode="General">
                  <c:v>0.22971392649566899</c:v>
                </c:pt>
                <c:pt idx="13576" formatCode="General">
                  <c:v>0.24585247411845801</c:v>
                </c:pt>
                <c:pt idx="13577" formatCode="General">
                  <c:v>0.25941883309515701</c:v>
                </c:pt>
                <c:pt idx="13578" formatCode="General">
                  <c:v>0.27002882878030698</c:v>
                </c:pt>
                <c:pt idx="13579" formatCode="General">
                  <c:v>0.27698240799233997</c:v>
                </c:pt>
                <c:pt idx="13580" formatCode="General">
                  <c:v>0.28012453236402401</c:v>
                </c:pt>
                <c:pt idx="13581" formatCode="General">
                  <c:v>0.28059528108984499</c:v>
                </c:pt>
                <c:pt idx="13582" formatCode="General">
                  <c:v>0.27900830585863801</c:v>
                </c:pt>
                <c:pt idx="13583" formatCode="General">
                  <c:v>0.27544906827274701</c:v>
                </c:pt>
                <c:pt idx="13584" formatCode="General">
                  <c:v>0.270439312785762</c:v>
                </c:pt>
                <c:pt idx="13585" formatCode="General">
                  <c:v>0.26427168542917601</c:v>
                </c:pt>
                <c:pt idx="13586" formatCode="General">
                  <c:v>0.25806916791483703</c:v>
                </c:pt>
                <c:pt idx="13587" formatCode="General">
                  <c:v>0.25210782189369602</c:v>
                </c:pt>
                <c:pt idx="13588" formatCode="General">
                  <c:v>0.24600434468857499</c:v>
                </c:pt>
                <c:pt idx="13589" formatCode="General">
                  <c:v>0.24010358052076</c:v>
                </c:pt>
                <c:pt idx="13590" formatCode="General">
                  <c:v>0.234218395392391</c:v>
                </c:pt>
                <c:pt idx="13591" formatCode="General">
                  <c:v>0.22868888982535199</c:v>
                </c:pt>
                <c:pt idx="13592" formatCode="General">
                  <c:v>0.223317976421602</c:v>
                </c:pt>
                <c:pt idx="13593" formatCode="General">
                  <c:v>0.21679217498348</c:v>
                </c:pt>
                <c:pt idx="13594" formatCode="General">
                  <c:v>0.209301790743772</c:v>
                </c:pt>
                <c:pt idx="13595" formatCode="General">
                  <c:v>0.20147394947559899</c:v>
                </c:pt>
                <c:pt idx="13596" formatCode="General">
                  <c:v>0.192609282708574</c:v>
                </c:pt>
                <c:pt idx="13597" formatCode="General">
                  <c:v>0.18207912126645201</c:v>
                </c:pt>
                <c:pt idx="13598" formatCode="General">
                  <c:v>0.16988407657649399</c:v>
                </c:pt>
                <c:pt idx="13599" formatCode="General">
                  <c:v>0.15652487937443299</c:v>
                </c:pt>
                <c:pt idx="13600" formatCode="General">
                  <c:v>0.14242479813779199</c:v>
                </c:pt>
                <c:pt idx="13601" formatCode="General">
                  <c:v>0.12711259906517899</c:v>
                </c:pt>
                <c:pt idx="13602" formatCode="General">
                  <c:v>0.11008605509453701</c:v>
                </c:pt>
                <c:pt idx="13603" formatCode="General">
                  <c:v>9.2371303682334996E-2</c:v>
                </c:pt>
                <c:pt idx="13604" formatCode="General">
                  <c:v>7.5058757604346299E-2</c:v>
                </c:pt>
                <c:pt idx="13605" formatCode="General">
                  <c:v>5.9214162200673097E-2</c:v>
                </c:pt>
                <c:pt idx="13606" formatCode="General">
                  <c:v>4.5769820946207303E-2</c:v>
                </c:pt>
                <c:pt idx="13607" formatCode="General">
                  <c:v>3.4446307705089503E-2</c:v>
                </c:pt>
                <c:pt idx="13608" formatCode="General">
                  <c:v>2.4317874497437799E-2</c:v>
                </c:pt>
                <c:pt idx="13609" formatCode="General">
                  <c:v>1.42334441864772E-2</c:v>
                </c:pt>
                <c:pt idx="13610" formatCode="General">
                  <c:v>3.6927540531388799E-3</c:v>
                </c:pt>
                <c:pt idx="13611" formatCode="General">
                  <c:v>-7.3586213113256303E-3</c:v>
                </c:pt>
                <c:pt idx="13612" formatCode="General">
                  <c:v>-1.8787210712646201E-2</c:v>
                </c:pt>
                <c:pt idx="13613" formatCode="General">
                  <c:v>-3.0603850579862001E-2</c:v>
                </c:pt>
                <c:pt idx="13614" formatCode="General">
                  <c:v>-4.2682904034303699E-2</c:v>
                </c:pt>
                <c:pt idx="13615" formatCode="General">
                  <c:v>-5.3760137593245501E-2</c:v>
                </c:pt>
                <c:pt idx="13616" formatCode="General">
                  <c:v>-6.2992551265759394E-2</c:v>
                </c:pt>
                <c:pt idx="13617" formatCode="General">
                  <c:v>-7.0989518901878698E-2</c:v>
                </c:pt>
                <c:pt idx="13618" formatCode="General">
                  <c:v>-7.7025482808645199E-2</c:v>
                </c:pt>
                <c:pt idx="13619" formatCode="General">
                  <c:v>-8.0752682801121106E-2</c:v>
                </c:pt>
                <c:pt idx="13620" formatCode="General">
                  <c:v>-8.3196865151736493E-2</c:v>
                </c:pt>
                <c:pt idx="13621" formatCode="General">
                  <c:v>-8.5100451314223197E-2</c:v>
                </c:pt>
                <c:pt idx="13622" formatCode="General">
                  <c:v>-8.6605448371950403E-2</c:v>
                </c:pt>
                <c:pt idx="13623" formatCode="General">
                  <c:v>-8.7054431451681596E-2</c:v>
                </c:pt>
                <c:pt idx="13624" formatCode="General">
                  <c:v>-8.6345890815287804E-2</c:v>
                </c:pt>
                <c:pt idx="13625" formatCode="General">
                  <c:v>-8.5673547570187594E-2</c:v>
                </c:pt>
                <c:pt idx="13626" formatCode="General">
                  <c:v>-8.5303503960594995E-2</c:v>
                </c:pt>
                <c:pt idx="13627" formatCode="General">
                  <c:v>-8.5018482877036006E-2</c:v>
                </c:pt>
                <c:pt idx="13628" formatCode="General">
                  <c:v>-8.5358340707944805E-2</c:v>
                </c:pt>
                <c:pt idx="13629" formatCode="General">
                  <c:v>-8.5787782803705206E-2</c:v>
                </c:pt>
                <c:pt idx="13630" formatCode="General">
                  <c:v>-8.5057483002687506E-2</c:v>
                </c:pt>
                <c:pt idx="13631" formatCode="General">
                  <c:v>-8.3439002335159995E-2</c:v>
                </c:pt>
                <c:pt idx="13632" formatCode="General">
                  <c:v>-8.2316805006555305E-2</c:v>
                </c:pt>
                <c:pt idx="13633" formatCode="General">
                  <c:v>-8.2563355473685193E-2</c:v>
                </c:pt>
                <c:pt idx="13634" formatCode="General">
                  <c:v>-8.3756179801705702E-2</c:v>
                </c:pt>
                <c:pt idx="13635" formatCode="General">
                  <c:v>-8.5494127568420203E-2</c:v>
                </c:pt>
                <c:pt idx="13636" formatCode="General">
                  <c:v>-8.8924275082330306E-2</c:v>
                </c:pt>
                <c:pt idx="13637" formatCode="General">
                  <c:v>-9.4449625472059498E-2</c:v>
                </c:pt>
                <c:pt idx="13638" formatCode="General">
                  <c:v>-0.102004243041284</c:v>
                </c:pt>
                <c:pt idx="13639" formatCode="General">
                  <c:v>-0.111538629289057</c:v>
                </c:pt>
                <c:pt idx="13640" formatCode="General">
                  <c:v>-0.12275769304886699</c:v>
                </c:pt>
                <c:pt idx="13641" formatCode="General">
                  <c:v>-0.13520424012248999</c:v>
                </c:pt>
                <c:pt idx="13642" formatCode="General">
                  <c:v>-0.14667776169811</c:v>
                </c:pt>
                <c:pt idx="13643" formatCode="General">
                  <c:v>-0.15526946020417101</c:v>
                </c:pt>
                <c:pt idx="13644" formatCode="General">
                  <c:v>-0.160776238559071</c:v>
                </c:pt>
                <c:pt idx="13645" formatCode="General">
                  <c:v>-0.163726375617298</c:v>
                </c:pt>
                <c:pt idx="13646" formatCode="General">
                  <c:v>-0.165003515890353</c:v>
                </c:pt>
                <c:pt idx="13647" formatCode="General">
                  <c:v>-0.16520590969134699</c:v>
                </c:pt>
                <c:pt idx="13648" formatCode="General">
                  <c:v>-0.16428691603099699</c:v>
                </c:pt>
                <c:pt idx="13649" formatCode="General">
                  <c:v>-0.16121465106398</c:v>
                </c:pt>
                <c:pt idx="13650" formatCode="General">
                  <c:v>-0.15602352049858201</c:v>
                </c:pt>
                <c:pt idx="13651" formatCode="General">
                  <c:v>-0.150032001251963</c:v>
                </c:pt>
                <c:pt idx="13652" formatCode="General">
                  <c:v>-0.14344351235931299</c:v>
                </c:pt>
                <c:pt idx="13653" formatCode="General">
                  <c:v>-0.136672632730656</c:v>
                </c:pt>
                <c:pt idx="13654" formatCode="General">
                  <c:v>-0.13165057342876499</c:v>
                </c:pt>
                <c:pt idx="13655" formatCode="General">
                  <c:v>-0.12999505249455201</c:v>
                </c:pt>
                <c:pt idx="13656" formatCode="General">
                  <c:v>-0.13210373948660001</c:v>
                </c:pt>
                <c:pt idx="13657" formatCode="General">
                  <c:v>-0.13782176673923499</c:v>
                </c:pt>
                <c:pt idx="13658" formatCode="General">
                  <c:v>-0.147127054962545</c:v>
                </c:pt>
                <c:pt idx="13659" formatCode="General">
                  <c:v>-0.15975331594268499</c:v>
                </c:pt>
                <c:pt idx="13660" formatCode="General">
                  <c:v>-0.17448736753765601</c:v>
                </c:pt>
                <c:pt idx="13661" formatCode="General">
                  <c:v>-0.18929904830275099</c:v>
                </c:pt>
                <c:pt idx="13662" formatCode="General">
                  <c:v>-0.20264449342692401</c:v>
                </c:pt>
                <c:pt idx="13663" formatCode="General">
                  <c:v>-0.21412557057034101</c:v>
                </c:pt>
                <c:pt idx="13664" formatCode="General">
                  <c:v>-0.22361422713319701</c:v>
                </c:pt>
                <c:pt idx="13665" formatCode="General">
                  <c:v>-0.23044028477727799</c:v>
                </c:pt>
                <c:pt idx="13666" formatCode="General">
                  <c:v>-0.234697740411419</c:v>
                </c:pt>
                <c:pt idx="13667" formatCode="General">
                  <c:v>-0.23718529610193201</c:v>
                </c:pt>
                <c:pt idx="13668" formatCode="General">
                  <c:v>-0.238614594418185</c:v>
                </c:pt>
                <c:pt idx="13669" formatCode="General">
                  <c:v>-0.23938466286826601</c:v>
                </c:pt>
                <c:pt idx="13670" formatCode="General">
                  <c:v>-0.23926345490418899</c:v>
                </c:pt>
                <c:pt idx="13671" formatCode="General">
                  <c:v>-0.23831403386031699</c:v>
                </c:pt>
                <c:pt idx="13672" formatCode="General">
                  <c:v>-0.23656894999719599</c:v>
                </c:pt>
                <c:pt idx="13673" formatCode="General">
                  <c:v>-0.23368514962185899</c:v>
                </c:pt>
                <c:pt idx="13674" formatCode="General">
                  <c:v>-0.22908816347810099</c:v>
                </c:pt>
                <c:pt idx="13675" formatCode="General">
                  <c:v>-0.22202174428827401</c:v>
                </c:pt>
                <c:pt idx="13676" formatCode="General">
                  <c:v>-0.21117427753809401</c:v>
                </c:pt>
                <c:pt idx="13677" formatCode="General">
                  <c:v>-0.19627105736709399</c:v>
                </c:pt>
                <c:pt idx="13678" formatCode="General">
                  <c:v>-0.17983199045264001</c:v>
                </c:pt>
                <c:pt idx="13679" formatCode="General">
                  <c:v>-0.16513489730531</c:v>
                </c:pt>
                <c:pt idx="13680" formatCode="General">
                  <c:v>-0.15305392096211801</c:v>
                </c:pt>
                <c:pt idx="13681" formatCode="General">
                  <c:v>-0.14327518324387001</c:v>
                </c:pt>
                <c:pt idx="13682" formatCode="General">
                  <c:v>-0.13614979426856499</c:v>
                </c:pt>
                <c:pt idx="13683" formatCode="General">
                  <c:v>-0.130835069035143</c:v>
                </c:pt>
                <c:pt idx="13684" formatCode="General">
                  <c:v>-0.12676925448922599</c:v>
                </c:pt>
                <c:pt idx="13685" formatCode="General">
                  <c:v>-0.12423131455058301</c:v>
                </c:pt>
                <c:pt idx="13686" formatCode="General">
                  <c:v>-0.122863178130661</c:v>
                </c:pt>
                <c:pt idx="13687" formatCode="General">
                  <c:v>-0.122117490694595</c:v>
                </c:pt>
                <c:pt idx="13688" formatCode="General">
                  <c:v>-0.12143481482304699</c:v>
                </c:pt>
                <c:pt idx="13689" formatCode="General">
                  <c:v>-0.12024184489032699</c:v>
                </c:pt>
                <c:pt idx="13690" formatCode="General">
                  <c:v>-0.118150376522359</c:v>
                </c:pt>
                <c:pt idx="13691" formatCode="General">
                  <c:v>-0.114806586296471</c:v>
                </c:pt>
                <c:pt idx="13692" formatCode="General">
                  <c:v>-0.110580525418336</c:v>
                </c:pt>
                <c:pt idx="13693" formatCode="General">
                  <c:v>-0.10665393827708999</c:v>
                </c:pt>
                <c:pt idx="13694" formatCode="General">
                  <c:v>-0.102415737677539</c:v>
                </c:pt>
                <c:pt idx="13695" formatCode="General">
                  <c:v>-9.7847291011163504E-2</c:v>
                </c:pt>
                <c:pt idx="13696" formatCode="General">
                  <c:v>-9.4832096343369393E-2</c:v>
                </c:pt>
                <c:pt idx="13697" formatCode="General">
                  <c:v>-9.2800088859934696E-2</c:v>
                </c:pt>
                <c:pt idx="13698" formatCode="General">
                  <c:v>-9.0417212762405205E-2</c:v>
                </c:pt>
                <c:pt idx="13699" formatCode="General">
                  <c:v>-8.8262980566465102E-2</c:v>
                </c:pt>
                <c:pt idx="13700" formatCode="General">
                  <c:v>-8.5380799812082797E-2</c:v>
                </c:pt>
                <c:pt idx="13701" formatCode="General">
                  <c:v>-8.1086419220023395E-2</c:v>
                </c:pt>
                <c:pt idx="13702" formatCode="General">
                  <c:v>-7.6700042810764701E-2</c:v>
                </c:pt>
                <c:pt idx="13703" formatCode="General">
                  <c:v>-7.3065176417441799E-2</c:v>
                </c:pt>
                <c:pt idx="13704" formatCode="General">
                  <c:v>-7.0706051891565896E-2</c:v>
                </c:pt>
                <c:pt idx="13705" formatCode="General">
                  <c:v>-6.9591747943198806E-2</c:v>
                </c:pt>
                <c:pt idx="13706" formatCode="General">
                  <c:v>-6.9503101397903402E-2</c:v>
                </c:pt>
                <c:pt idx="13707" formatCode="General">
                  <c:v>-7.0140193453698402E-2</c:v>
                </c:pt>
                <c:pt idx="13708" formatCode="General">
                  <c:v>-7.0737726074410798E-2</c:v>
                </c:pt>
                <c:pt idx="13709" formatCode="General">
                  <c:v>-7.0137425103609E-2</c:v>
                </c:pt>
                <c:pt idx="13710" formatCode="General">
                  <c:v>-6.7978674063445405E-2</c:v>
                </c:pt>
                <c:pt idx="13711" formatCode="General">
                  <c:v>-6.4409713922535694E-2</c:v>
                </c:pt>
                <c:pt idx="13712" formatCode="General">
                  <c:v>-6.00913219853434E-2</c:v>
                </c:pt>
                <c:pt idx="13713" formatCode="General">
                  <c:v>-5.6133236511170997E-2</c:v>
                </c:pt>
                <c:pt idx="13714" formatCode="General">
                  <c:v>-5.2085006213304898E-2</c:v>
                </c:pt>
                <c:pt idx="13715" formatCode="General">
                  <c:v>-4.7293646844434697E-2</c:v>
                </c:pt>
                <c:pt idx="13716" formatCode="General">
                  <c:v>-4.1233420571711102E-2</c:v>
                </c:pt>
                <c:pt idx="13717" formatCode="General">
                  <c:v>-3.3794764466034001E-2</c:v>
                </c:pt>
                <c:pt idx="13718" formatCode="General">
                  <c:v>-2.58006155347449E-2</c:v>
                </c:pt>
                <c:pt idx="13719" formatCode="General">
                  <c:v>-1.7560066883592001E-2</c:v>
                </c:pt>
                <c:pt idx="13720" formatCode="General">
                  <c:v>-8.8158428900060992E-3</c:v>
                </c:pt>
                <c:pt idx="13721" formatCode="General">
                  <c:v>1.71835376468412E-3</c:v>
                </c:pt>
                <c:pt idx="13722" formatCode="General">
                  <c:v>1.4837652281143299E-2</c:v>
                </c:pt>
                <c:pt idx="13723" formatCode="General">
                  <c:v>3.0690433889676901E-2</c:v>
                </c:pt>
                <c:pt idx="13724" formatCode="General">
                  <c:v>4.9163312062940397E-2</c:v>
                </c:pt>
                <c:pt idx="13725" formatCode="General">
                  <c:v>6.8307116576427601E-2</c:v>
                </c:pt>
                <c:pt idx="13726" formatCode="General">
                  <c:v>8.6788019337537103E-2</c:v>
                </c:pt>
                <c:pt idx="13727" formatCode="General">
                  <c:v>0.103815923879767</c:v>
                </c:pt>
                <c:pt idx="13728" formatCode="General">
                  <c:v>0.117930922690763</c:v>
                </c:pt>
                <c:pt idx="13729" formatCode="General">
                  <c:v>0.12840351883773801</c:v>
                </c:pt>
                <c:pt idx="13730" formatCode="General">
                  <c:v>0.13482877721249301</c:v>
                </c:pt>
                <c:pt idx="13731" formatCode="General">
                  <c:v>0.13717206385536099</c:v>
                </c:pt>
                <c:pt idx="13732" formatCode="General">
                  <c:v>0.136467694742572</c:v>
                </c:pt>
                <c:pt idx="13733" formatCode="General">
                  <c:v>0.13423843441772901</c:v>
                </c:pt>
                <c:pt idx="13734" formatCode="General">
                  <c:v>0.13077306600444499</c:v>
                </c:pt>
                <c:pt idx="13735" formatCode="General">
                  <c:v>0.12511910379254201</c:v>
                </c:pt>
                <c:pt idx="13736" formatCode="General">
                  <c:v>0.117623849457029</c:v>
                </c:pt>
                <c:pt idx="13737" formatCode="General">
                  <c:v>0.108961084838252</c:v>
                </c:pt>
                <c:pt idx="13738" formatCode="General">
                  <c:v>0.100218491223155</c:v>
                </c:pt>
                <c:pt idx="13739" formatCode="General">
                  <c:v>9.2850502876776597E-2</c:v>
                </c:pt>
                <c:pt idx="13740" formatCode="General">
                  <c:v>8.7245234662115798E-2</c:v>
                </c:pt>
                <c:pt idx="13741" formatCode="General">
                  <c:v>8.2529783506232607E-2</c:v>
                </c:pt>
                <c:pt idx="13742" formatCode="General">
                  <c:v>7.8089326786558305E-2</c:v>
                </c:pt>
                <c:pt idx="13743" formatCode="General">
                  <c:v>7.4423633373268197E-2</c:v>
                </c:pt>
                <c:pt idx="13744" formatCode="General">
                  <c:v>7.2848657798330801E-2</c:v>
                </c:pt>
                <c:pt idx="13745" formatCode="General">
                  <c:v>7.3765130097281306E-2</c:v>
                </c:pt>
                <c:pt idx="13746" formatCode="General">
                  <c:v>7.5731982279755902E-2</c:v>
                </c:pt>
                <c:pt idx="13747" formatCode="General">
                  <c:v>7.8823226185774406E-2</c:v>
                </c:pt>
                <c:pt idx="13748" formatCode="General">
                  <c:v>8.3620948028247294E-2</c:v>
                </c:pt>
                <c:pt idx="13749" formatCode="General">
                  <c:v>9.0859757480153097E-2</c:v>
                </c:pt>
                <c:pt idx="13750" formatCode="General">
                  <c:v>0.10126756958443101</c:v>
                </c:pt>
                <c:pt idx="13751" formatCode="General">
                  <c:v>0.11370487089350099</c:v>
                </c:pt>
                <c:pt idx="13752" formatCode="General">
                  <c:v>0.126499786571658</c:v>
                </c:pt>
                <c:pt idx="13753" formatCode="General">
                  <c:v>0.13972530909689301</c:v>
                </c:pt>
                <c:pt idx="13754" formatCode="General">
                  <c:v>0.15400401519190199</c:v>
                </c:pt>
                <c:pt idx="13755" formatCode="General">
                  <c:v>0.16929783023061701</c:v>
                </c:pt>
                <c:pt idx="13756" formatCode="General">
                  <c:v>0.185380619449933</c:v>
                </c:pt>
                <c:pt idx="13757" formatCode="General">
                  <c:v>0.20121538383037399</c:v>
                </c:pt>
                <c:pt idx="13758" formatCode="General">
                  <c:v>0.21611119237874499</c:v>
                </c:pt>
                <c:pt idx="13759" formatCode="General">
                  <c:v>0.22927711515841401</c:v>
                </c:pt>
                <c:pt idx="13760" formatCode="General">
                  <c:v>0.23933737681373399</c:v>
                </c:pt>
                <c:pt idx="13761" formatCode="General">
                  <c:v>0.24589499458292399</c:v>
                </c:pt>
                <c:pt idx="13762" formatCode="General">
                  <c:v>0.249044794856981</c:v>
                </c:pt>
                <c:pt idx="13763" formatCode="General">
                  <c:v>0.24824597720288</c:v>
                </c:pt>
                <c:pt idx="13764" formatCode="General">
                  <c:v>0.243838490963037</c:v>
                </c:pt>
                <c:pt idx="13765" formatCode="General">
                  <c:v>0.23625755449612099</c:v>
                </c:pt>
                <c:pt idx="13766" formatCode="General">
                  <c:v>0.225588229377234</c:v>
                </c:pt>
                <c:pt idx="13767" formatCode="General">
                  <c:v>0.21288205191397899</c:v>
                </c:pt>
                <c:pt idx="13768" formatCode="General">
                  <c:v>0.199035840376171</c:v>
                </c:pt>
                <c:pt idx="13769" formatCode="General">
                  <c:v>0.18545531040712501</c:v>
                </c:pt>
                <c:pt idx="13770" formatCode="General">
                  <c:v>0.17335465152098201</c:v>
                </c:pt>
                <c:pt idx="13771" formatCode="General">
                  <c:v>0.16288609783361599</c:v>
                </c:pt>
                <c:pt idx="13772" formatCode="General">
                  <c:v>0.154053415848241</c:v>
                </c:pt>
                <c:pt idx="13773" formatCode="General">
                  <c:v>0.14634042070657099</c:v>
                </c:pt>
                <c:pt idx="13774" formatCode="General">
                  <c:v>0.13857600704193901</c:v>
                </c:pt>
                <c:pt idx="13775" formatCode="General">
                  <c:v>0.131581462690711</c:v>
                </c:pt>
                <c:pt idx="13776" formatCode="General">
                  <c:v>0.12671431089415899</c:v>
                </c:pt>
                <c:pt idx="13777" formatCode="General">
                  <c:v>0.123910344757869</c:v>
                </c:pt>
                <c:pt idx="13778" formatCode="General">
                  <c:v>0.122901743209333</c:v>
                </c:pt>
                <c:pt idx="13779" formatCode="General">
                  <c:v>0.12351863620304</c:v>
                </c:pt>
                <c:pt idx="13780" formatCode="General">
                  <c:v>0.12585698093413999</c:v>
                </c:pt>
                <c:pt idx="13781" formatCode="General">
                  <c:v>0.12891335368912599</c:v>
                </c:pt>
                <c:pt idx="13782" formatCode="General">
                  <c:v>0.13262983866755401</c:v>
                </c:pt>
                <c:pt idx="13783" formatCode="General">
                  <c:v>0.137902695603735</c:v>
                </c:pt>
                <c:pt idx="13784" formatCode="General">
                  <c:v>0.14354659263090899</c:v>
                </c:pt>
                <c:pt idx="13785" formatCode="General">
                  <c:v>0.148386341154955</c:v>
                </c:pt>
                <c:pt idx="13786" formatCode="General">
                  <c:v>0.15218732397364099</c:v>
                </c:pt>
                <c:pt idx="13787" formatCode="General">
                  <c:v>0.154879101569042</c:v>
                </c:pt>
                <c:pt idx="13788" formatCode="General">
                  <c:v>0.15664642664349801</c:v>
                </c:pt>
                <c:pt idx="13789" formatCode="General">
                  <c:v>0.158395905652778</c:v>
                </c:pt>
                <c:pt idx="13790" formatCode="General">
                  <c:v>0.15945719245217899</c:v>
                </c:pt>
                <c:pt idx="13791" formatCode="General">
                  <c:v>0.15730132950801101</c:v>
                </c:pt>
                <c:pt idx="13792" formatCode="General">
                  <c:v>0.151989306527989</c:v>
                </c:pt>
                <c:pt idx="13793" formatCode="General">
                  <c:v>0.14515644935866201</c:v>
                </c:pt>
                <c:pt idx="13794" formatCode="General">
                  <c:v>0.13742339653437199</c:v>
                </c:pt>
                <c:pt idx="13795" formatCode="General">
                  <c:v>0.12880674797081501</c:v>
                </c:pt>
                <c:pt idx="13796" formatCode="General">
                  <c:v>0.11975658370314</c:v>
                </c:pt>
                <c:pt idx="13797" formatCode="General">
                  <c:v>0.110355319043101</c:v>
                </c:pt>
                <c:pt idx="13798" formatCode="General">
                  <c:v>0.100171998531837</c:v>
                </c:pt>
                <c:pt idx="13799" formatCode="General">
                  <c:v>8.9231499214846396E-2</c:v>
                </c:pt>
                <c:pt idx="13800" formatCode="General">
                  <c:v>7.7918269505071996E-2</c:v>
                </c:pt>
                <c:pt idx="13801" formatCode="General">
                  <c:v>6.6781976639671503E-2</c:v>
                </c:pt>
                <c:pt idx="13802" formatCode="General">
                  <c:v>5.5454815045376402E-2</c:v>
                </c:pt>
                <c:pt idx="13803" formatCode="General">
                  <c:v>4.4657071894409997E-2</c:v>
                </c:pt>
                <c:pt idx="13804" formatCode="General">
                  <c:v>3.6691225868138701E-2</c:v>
                </c:pt>
                <c:pt idx="13805" formatCode="General">
                  <c:v>3.2863344703226903E-2</c:v>
                </c:pt>
                <c:pt idx="13806" formatCode="General">
                  <c:v>3.3531870126036499E-2</c:v>
                </c:pt>
                <c:pt idx="13807" formatCode="General">
                  <c:v>3.8068357974884497E-2</c:v>
                </c:pt>
                <c:pt idx="13808" formatCode="General">
                  <c:v>4.6059940593338199E-2</c:v>
                </c:pt>
                <c:pt idx="13809" formatCode="General">
                  <c:v>5.6761011636946301E-2</c:v>
                </c:pt>
                <c:pt idx="13810" formatCode="General">
                  <c:v>6.8437607016633303E-2</c:v>
                </c:pt>
                <c:pt idx="13811" formatCode="General">
                  <c:v>8.0198082919054198E-2</c:v>
                </c:pt>
                <c:pt idx="13812" formatCode="General">
                  <c:v>9.1838991029997694E-2</c:v>
                </c:pt>
                <c:pt idx="13813" formatCode="General">
                  <c:v>0.103580634417112</c:v>
                </c:pt>
                <c:pt idx="13814" formatCode="General">
                  <c:v>0.115902454408328</c:v>
                </c:pt>
                <c:pt idx="13815" formatCode="General">
                  <c:v>0.12860163410667799</c:v>
                </c:pt>
                <c:pt idx="13816" formatCode="General">
                  <c:v>0.14053943779744901</c:v>
                </c:pt>
                <c:pt idx="13817" formatCode="General">
                  <c:v>0.151022469942386</c:v>
                </c:pt>
                <c:pt idx="13818" formatCode="General">
                  <c:v>0.160068799797806</c:v>
                </c:pt>
                <c:pt idx="13819" formatCode="General">
                  <c:v>0.16663204207891599</c:v>
                </c:pt>
                <c:pt idx="13820" formatCode="General">
                  <c:v>0.16933183885588701</c:v>
                </c:pt>
                <c:pt idx="13821" formatCode="General">
                  <c:v>0.168493758760276</c:v>
                </c:pt>
                <c:pt idx="13822" formatCode="General">
                  <c:v>0.166252864022082</c:v>
                </c:pt>
                <c:pt idx="13823" formatCode="General">
                  <c:v>0.164291795912786</c:v>
                </c:pt>
                <c:pt idx="13824" formatCode="General">
                  <c:v>0.16197203775427299</c:v>
                </c:pt>
                <c:pt idx="13825" formatCode="General">
                  <c:v>0.158691682534394</c:v>
                </c:pt>
                <c:pt idx="13826" formatCode="General">
                  <c:v>0.153992732458472</c:v>
                </c:pt>
                <c:pt idx="13827" formatCode="General">
                  <c:v>0.14745890488591401</c:v>
                </c:pt>
                <c:pt idx="13828" formatCode="General">
                  <c:v>0.140145986188877</c:v>
                </c:pt>
                <c:pt idx="13829" formatCode="General">
                  <c:v>0.13290597931453901</c:v>
                </c:pt>
                <c:pt idx="13830" formatCode="General">
                  <c:v>0.12569528381421999</c:v>
                </c:pt>
                <c:pt idx="13831" formatCode="General">
                  <c:v>0.119493520878158</c:v>
                </c:pt>
                <c:pt idx="13832" formatCode="General">
                  <c:v>0.115001428022434</c:v>
                </c:pt>
                <c:pt idx="13833" formatCode="General">
                  <c:v>0.111359073261648</c:v>
                </c:pt>
                <c:pt idx="13834" formatCode="General">
                  <c:v>0.108502638339959</c:v>
                </c:pt>
                <c:pt idx="13835" formatCode="General">
                  <c:v>0.10636424439398</c:v>
                </c:pt>
                <c:pt idx="13836" formatCode="General">
                  <c:v>0.104726389525824</c:v>
                </c:pt>
                <c:pt idx="13837" formatCode="General">
                  <c:v>0.103805333171002</c:v>
                </c:pt>
                <c:pt idx="13838" formatCode="General">
                  <c:v>0.103921881779506</c:v>
                </c:pt>
                <c:pt idx="13839" formatCode="General">
                  <c:v>0.106151058879574</c:v>
                </c:pt>
                <c:pt idx="13840" formatCode="General">
                  <c:v>0.11081922692990299</c:v>
                </c:pt>
                <c:pt idx="13841" formatCode="General">
                  <c:v>0.11686632219887499</c:v>
                </c:pt>
                <c:pt idx="13842" formatCode="General">
                  <c:v>0.123968999737028</c:v>
                </c:pt>
                <c:pt idx="13843" formatCode="General">
                  <c:v>0.13128626699731399</c:v>
                </c:pt>
                <c:pt idx="13844" formatCode="General">
                  <c:v>0.13689049608304099</c:v>
                </c:pt>
                <c:pt idx="13845" formatCode="General">
                  <c:v>0.14009283041765799</c:v>
                </c:pt>
                <c:pt idx="13846" formatCode="General">
                  <c:v>0.14135144189950699</c:v>
                </c:pt>
                <c:pt idx="13847" formatCode="General">
                  <c:v>0.14120999269845999</c:v>
                </c:pt>
                <c:pt idx="13848" formatCode="General">
                  <c:v>0.14018712001341899</c:v>
                </c:pt>
                <c:pt idx="13849" formatCode="General">
                  <c:v>0.13818194296657599</c:v>
                </c:pt>
                <c:pt idx="13850" formatCode="General">
                  <c:v>0.13456672778102499</c:v>
                </c:pt>
                <c:pt idx="13851" formatCode="General">
                  <c:v>0.12990194300854199</c:v>
                </c:pt>
                <c:pt idx="13852" formatCode="General">
                  <c:v>0.12446576235998701</c:v>
                </c:pt>
                <c:pt idx="13853" formatCode="General">
                  <c:v>0.117762044823396</c:v>
                </c:pt>
                <c:pt idx="13854" formatCode="General">
                  <c:v>0.108985336651076</c:v>
                </c:pt>
                <c:pt idx="13855" formatCode="General">
                  <c:v>9.7348945332249401E-2</c:v>
                </c:pt>
                <c:pt idx="13856" formatCode="General">
                  <c:v>8.3339598181153704E-2</c:v>
                </c:pt>
                <c:pt idx="13857" formatCode="General">
                  <c:v>6.9406071876206302E-2</c:v>
                </c:pt>
                <c:pt idx="13858" formatCode="General">
                  <c:v>5.6944266985898002E-2</c:v>
                </c:pt>
                <c:pt idx="13859" formatCode="General">
                  <c:v>4.6823483720061697E-2</c:v>
                </c:pt>
                <c:pt idx="13860" formatCode="General">
                  <c:v>4.0684513886819901E-2</c:v>
                </c:pt>
                <c:pt idx="13861" formatCode="General">
                  <c:v>3.8683631172135198E-2</c:v>
                </c:pt>
                <c:pt idx="13862" formatCode="General">
                  <c:v>3.9761246585020303E-2</c:v>
                </c:pt>
                <c:pt idx="13863" formatCode="General">
                  <c:v>4.2455776950110498E-2</c:v>
                </c:pt>
                <c:pt idx="13864" formatCode="General">
                  <c:v>4.59586208927888E-2</c:v>
                </c:pt>
                <c:pt idx="13865" formatCode="General">
                  <c:v>5.0384779863975597E-2</c:v>
                </c:pt>
                <c:pt idx="13866" formatCode="General">
                  <c:v>5.6505472612222898E-2</c:v>
                </c:pt>
                <c:pt idx="13867" formatCode="General">
                  <c:v>6.4772370289130896E-2</c:v>
                </c:pt>
                <c:pt idx="13868" formatCode="General">
                  <c:v>7.4605456928530794E-2</c:v>
                </c:pt>
                <c:pt idx="13869" formatCode="General">
                  <c:v>8.4896459903639407E-2</c:v>
                </c:pt>
                <c:pt idx="13870" formatCode="General">
                  <c:v>9.4924827213737697E-2</c:v>
                </c:pt>
                <c:pt idx="13871" formatCode="General">
                  <c:v>0.10332173679972299</c:v>
                </c:pt>
                <c:pt idx="13872" formatCode="General">
                  <c:v>0.109086778897739</c:v>
                </c:pt>
                <c:pt idx="13873" formatCode="General">
                  <c:v>0.112582507090339</c:v>
                </c:pt>
                <c:pt idx="13874" formatCode="General">
                  <c:v>0.113992719598314</c:v>
                </c:pt>
                <c:pt idx="13875" formatCode="General">
                  <c:v>0.11339156836905601</c:v>
                </c:pt>
                <c:pt idx="13876" formatCode="General">
                  <c:v>0.111346132925943</c:v>
                </c:pt>
                <c:pt idx="13877" formatCode="General">
                  <c:v>0.108359143488248</c:v>
                </c:pt>
                <c:pt idx="13878" formatCode="General">
                  <c:v>0.105119559871406</c:v>
                </c:pt>
                <c:pt idx="13879" formatCode="General">
                  <c:v>0.10295368115937301</c:v>
                </c:pt>
                <c:pt idx="13880" formatCode="General">
                  <c:v>0.102714458510149</c:v>
                </c:pt>
                <c:pt idx="13881" formatCode="General">
                  <c:v>0.10406669536042699</c:v>
                </c:pt>
                <c:pt idx="13882" formatCode="General">
                  <c:v>0.10603504531925199</c:v>
                </c:pt>
                <c:pt idx="13883" formatCode="General">
                  <c:v>0.108211658737927</c:v>
                </c:pt>
                <c:pt idx="13884" formatCode="General">
                  <c:v>0.110504790195787</c:v>
                </c:pt>
                <c:pt idx="13885" formatCode="General">
                  <c:v>0.112916144757752</c:v>
                </c:pt>
                <c:pt idx="13886" formatCode="General">
                  <c:v>0.115698988653055</c:v>
                </c:pt>
                <c:pt idx="13887" formatCode="General">
                  <c:v>0.118201692769708</c:v>
                </c:pt>
                <c:pt idx="13888" formatCode="General">
                  <c:v>0.119618943230693</c:v>
                </c:pt>
                <c:pt idx="13889" formatCode="General">
                  <c:v>0.12040833444826</c:v>
                </c:pt>
                <c:pt idx="13890" formatCode="General">
                  <c:v>0.12144054554336201</c:v>
                </c:pt>
                <c:pt idx="13891" formatCode="General">
                  <c:v>0.122082576446834</c:v>
                </c:pt>
                <c:pt idx="13892" formatCode="General">
                  <c:v>0.120458122103573</c:v>
                </c:pt>
                <c:pt idx="13893" formatCode="General">
                  <c:v>0.11564012457298301</c:v>
                </c:pt>
                <c:pt idx="13894" formatCode="General">
                  <c:v>0.10861876516857701</c:v>
                </c:pt>
                <c:pt idx="13895" formatCode="General">
                  <c:v>0.10038834882777201</c:v>
                </c:pt>
                <c:pt idx="13896" formatCode="General">
                  <c:v>9.0557914176840504E-2</c:v>
                </c:pt>
                <c:pt idx="13897" formatCode="General">
                  <c:v>7.8610234680375202E-2</c:v>
                </c:pt>
                <c:pt idx="13898" formatCode="General">
                  <c:v>6.4957399666987603E-2</c:v>
                </c:pt>
                <c:pt idx="13899" formatCode="General">
                  <c:v>5.1914828168901098E-2</c:v>
                </c:pt>
                <c:pt idx="13900" formatCode="General">
                  <c:v>4.1136783609112902E-2</c:v>
                </c:pt>
                <c:pt idx="13901" formatCode="General">
                  <c:v>3.2370272877249903E-2</c:v>
                </c:pt>
                <c:pt idx="13902" formatCode="General">
                  <c:v>2.5190906730678E-2</c:v>
                </c:pt>
                <c:pt idx="13903" formatCode="General">
                  <c:v>1.9783319652463702E-2</c:v>
                </c:pt>
                <c:pt idx="13904" formatCode="General">
                  <c:v>1.6913574251552401E-2</c:v>
                </c:pt>
                <c:pt idx="13905" formatCode="General">
                  <c:v>1.7386838905892502E-2</c:v>
                </c:pt>
                <c:pt idx="13906" formatCode="General">
                  <c:v>2.1982427087822699E-2</c:v>
                </c:pt>
                <c:pt idx="13907" formatCode="General">
                  <c:v>3.02429049000854E-2</c:v>
                </c:pt>
                <c:pt idx="13908" formatCode="General">
                  <c:v>4.0871414167173499E-2</c:v>
                </c:pt>
                <c:pt idx="13909" formatCode="General">
                  <c:v>5.2603802148639703E-2</c:v>
                </c:pt>
                <c:pt idx="13910" formatCode="General">
                  <c:v>6.3748955914454897E-2</c:v>
                </c:pt>
                <c:pt idx="13911" formatCode="General">
                  <c:v>7.3438624679764197E-2</c:v>
                </c:pt>
                <c:pt idx="13912" formatCode="General">
                  <c:v>8.1238329470789405E-2</c:v>
                </c:pt>
                <c:pt idx="13913" formatCode="General">
                  <c:v>8.7319476482963093E-2</c:v>
                </c:pt>
                <c:pt idx="13914" formatCode="General">
                  <c:v>9.2486712890493997E-2</c:v>
                </c:pt>
                <c:pt idx="13915" formatCode="General">
                  <c:v>9.6874805120474E-2</c:v>
                </c:pt>
                <c:pt idx="13916" formatCode="General">
                  <c:v>0.100322742504978</c:v>
                </c:pt>
                <c:pt idx="13917" formatCode="General">
                  <c:v>0.102555700601053</c:v>
                </c:pt>
                <c:pt idx="13918" formatCode="General">
                  <c:v>0.103178112027719</c:v>
                </c:pt>
                <c:pt idx="13919" formatCode="General">
                  <c:v>0.10144883856473901</c:v>
                </c:pt>
                <c:pt idx="13920" formatCode="General">
                  <c:v>9.7686599091005896E-2</c:v>
                </c:pt>
                <c:pt idx="13921" formatCode="General">
                  <c:v>9.3248771041292394E-2</c:v>
                </c:pt>
                <c:pt idx="13922" formatCode="General">
                  <c:v>8.8422651123249499E-2</c:v>
                </c:pt>
                <c:pt idx="13923" formatCode="General">
                  <c:v>8.1037459217639898E-2</c:v>
                </c:pt>
                <c:pt idx="13924" formatCode="General">
                  <c:v>6.9026364845349797E-2</c:v>
                </c:pt>
                <c:pt idx="13925" formatCode="General">
                  <c:v>5.3851755168237599E-2</c:v>
                </c:pt>
                <c:pt idx="13926" formatCode="General">
                  <c:v>3.7928911345764697E-2</c:v>
                </c:pt>
                <c:pt idx="13927" formatCode="General">
                  <c:v>2.24001567286258E-2</c:v>
                </c:pt>
                <c:pt idx="13928" formatCode="General">
                  <c:v>7.4479410182049502E-3</c:v>
                </c:pt>
                <c:pt idx="13929" formatCode="General">
                  <c:v>-7.6781320101645401E-3</c:v>
                </c:pt>
                <c:pt idx="13930" formatCode="General">
                  <c:v>-2.241037846357E-2</c:v>
                </c:pt>
                <c:pt idx="13931" formatCode="General">
                  <c:v>-3.5382532613662997E-2</c:v>
                </c:pt>
                <c:pt idx="13932" formatCode="General">
                  <c:v>-4.5529767891124E-2</c:v>
                </c:pt>
                <c:pt idx="13933" formatCode="General">
                  <c:v>-5.2020396272484497E-2</c:v>
                </c:pt>
                <c:pt idx="13934" formatCode="General">
                  <c:v>-5.5182434578073099E-2</c:v>
                </c:pt>
                <c:pt idx="13935" formatCode="General">
                  <c:v>-5.5025354759847003E-2</c:v>
                </c:pt>
                <c:pt idx="13936" formatCode="General">
                  <c:v>-5.1689875390608597E-2</c:v>
                </c:pt>
                <c:pt idx="13937" formatCode="General">
                  <c:v>-4.6109599520490499E-2</c:v>
                </c:pt>
                <c:pt idx="13938" formatCode="General">
                  <c:v>-3.8689307461567103E-2</c:v>
                </c:pt>
                <c:pt idx="13939" formatCode="General">
                  <c:v>-2.96170455102641E-2</c:v>
                </c:pt>
                <c:pt idx="13940" formatCode="General">
                  <c:v>-1.9749247009416E-2</c:v>
                </c:pt>
                <c:pt idx="13941" formatCode="General">
                  <c:v>-1.10218727978317E-2</c:v>
                </c:pt>
                <c:pt idx="13942" formatCode="General">
                  <c:v>-5.6136215684344497E-3</c:v>
                </c:pt>
                <c:pt idx="13943" formatCode="General">
                  <c:v>-4.1988421390845004E-3</c:v>
                </c:pt>
                <c:pt idx="13944" formatCode="General">
                  <c:v>-5.7066376884951702E-3</c:v>
                </c:pt>
                <c:pt idx="13945" formatCode="General">
                  <c:v>-8.8892678899600806E-3</c:v>
                </c:pt>
                <c:pt idx="13946" formatCode="General">
                  <c:v>-1.2818094653360101E-2</c:v>
                </c:pt>
                <c:pt idx="13947" formatCode="General">
                  <c:v>-1.8077782038277899E-2</c:v>
                </c:pt>
                <c:pt idx="13948" formatCode="General">
                  <c:v>-2.6287706059837001E-2</c:v>
                </c:pt>
                <c:pt idx="13949" formatCode="General">
                  <c:v>-3.6732849758258898E-2</c:v>
                </c:pt>
                <c:pt idx="13950" formatCode="General">
                  <c:v>-4.8420424518686903E-2</c:v>
                </c:pt>
                <c:pt idx="13951" formatCode="General">
                  <c:v>-6.1505126077355803E-2</c:v>
                </c:pt>
                <c:pt idx="13952" formatCode="General">
                  <c:v>-7.5836183830290199E-2</c:v>
                </c:pt>
                <c:pt idx="13953" formatCode="General">
                  <c:v>-9.1600153975189794E-2</c:v>
                </c:pt>
                <c:pt idx="13954" formatCode="General">
                  <c:v>-0.108633799706967</c:v>
                </c:pt>
                <c:pt idx="13955" formatCode="General">
                  <c:v>-0.12637950740678</c:v>
                </c:pt>
                <c:pt idx="13956" formatCode="General">
                  <c:v>-0.144629614220566</c:v>
                </c:pt>
                <c:pt idx="13957" formatCode="General">
                  <c:v>-0.16285811333199199</c:v>
                </c:pt>
                <c:pt idx="13958" formatCode="General">
                  <c:v>-0.18078907891135801</c:v>
                </c:pt>
                <c:pt idx="13959" formatCode="General">
                  <c:v>-0.19888190708600201</c:v>
                </c:pt>
                <c:pt idx="13960" formatCode="General">
                  <c:v>-0.217036357512363</c:v>
                </c:pt>
                <c:pt idx="13961" formatCode="General">
                  <c:v>-0.234715860067579</c:v>
                </c:pt>
                <c:pt idx="13962" formatCode="General">
                  <c:v>-0.252006430344414</c:v>
                </c:pt>
                <c:pt idx="13963" formatCode="General">
                  <c:v>-0.26883444651945398</c:v>
                </c:pt>
                <c:pt idx="13964" formatCode="General">
                  <c:v>-0.28501575333647</c:v>
                </c:pt>
                <c:pt idx="13965" formatCode="General">
                  <c:v>-0.30041392965689101</c:v>
                </c:pt>
                <c:pt idx="13966" formatCode="General">
                  <c:v>-0.31402747709482298</c:v>
                </c:pt>
                <c:pt idx="13967" formatCode="General">
                  <c:v>-0.32432356322193001</c:v>
                </c:pt>
                <c:pt idx="13968" formatCode="General">
                  <c:v>-0.331275932263567</c:v>
                </c:pt>
                <c:pt idx="13969" formatCode="General">
                  <c:v>-0.33476186728493501</c:v>
                </c:pt>
                <c:pt idx="13970" formatCode="General">
                  <c:v>-0.33438078998183302</c:v>
                </c:pt>
                <c:pt idx="13971" formatCode="General">
                  <c:v>-0.33127020612123798</c:v>
                </c:pt>
                <c:pt idx="13972" formatCode="General">
                  <c:v>-0.32641714652613402</c:v>
                </c:pt>
                <c:pt idx="13973" formatCode="General">
                  <c:v>-0.31951367742916198</c:v>
                </c:pt>
                <c:pt idx="13974" formatCode="General">
                  <c:v>-0.31060794922322899</c:v>
                </c:pt>
                <c:pt idx="13975" formatCode="General">
                  <c:v>-0.30047158005663399</c:v>
                </c:pt>
                <c:pt idx="13976" formatCode="General">
                  <c:v>-0.28990241588543098</c:v>
                </c:pt>
                <c:pt idx="13977" formatCode="General">
                  <c:v>-0.27996277104568801</c:v>
                </c:pt>
                <c:pt idx="13978" formatCode="General">
                  <c:v>-0.27229448347608998</c:v>
                </c:pt>
                <c:pt idx="13979" formatCode="General">
                  <c:v>-0.26753281806523999</c:v>
                </c:pt>
                <c:pt idx="13980" formatCode="General">
                  <c:v>-0.264047363956529</c:v>
                </c:pt>
                <c:pt idx="13981" formatCode="General">
                  <c:v>-0.26095332024253398</c:v>
                </c:pt>
                <c:pt idx="13982" formatCode="General">
                  <c:v>-0.25889852941145203</c:v>
                </c:pt>
                <c:pt idx="13983" formatCode="General">
                  <c:v>-0.25889902882814803</c:v>
                </c:pt>
                <c:pt idx="13984" formatCode="General">
                  <c:v>-0.26175570468492498</c:v>
                </c:pt>
                <c:pt idx="13985" formatCode="General">
                  <c:v>-0.26773466408186503</c:v>
                </c:pt>
                <c:pt idx="13986" formatCode="General">
                  <c:v>-0.27662442296895001</c:v>
                </c:pt>
                <c:pt idx="13987" formatCode="General">
                  <c:v>-0.28715396245593799</c:v>
                </c:pt>
                <c:pt idx="13988" formatCode="General">
                  <c:v>-0.29881899616727398</c:v>
                </c:pt>
                <c:pt idx="13989" formatCode="General">
                  <c:v>-0.31200186496243398</c:v>
                </c:pt>
                <c:pt idx="13990" formatCode="General">
                  <c:v>-0.32580759804686199</c:v>
                </c:pt>
                <c:pt idx="13991" formatCode="General">
                  <c:v>-0.34005327957711701</c:v>
                </c:pt>
                <c:pt idx="13992" formatCode="General">
                  <c:v>-0.35511387538723599</c:v>
                </c:pt>
                <c:pt idx="13993" formatCode="General">
                  <c:v>-0.37037577119649301</c:v>
                </c:pt>
                <c:pt idx="13994" formatCode="General">
                  <c:v>-0.38498209217000801</c:v>
                </c:pt>
                <c:pt idx="13995" formatCode="General">
                  <c:v>-0.39853909140249499</c:v>
                </c:pt>
                <c:pt idx="13996" formatCode="General">
                  <c:v>-0.410350792646555</c:v>
                </c:pt>
                <c:pt idx="13997" formatCode="General">
                  <c:v>-0.41947522714299501</c:v>
                </c:pt>
                <c:pt idx="13998" formatCode="General">
                  <c:v>-0.42559188844198198</c:v>
                </c:pt>
                <c:pt idx="13999" formatCode="General">
                  <c:v>-0.42863230414436199</c:v>
                </c:pt>
                <c:pt idx="14000" formatCode="General">
                  <c:v>-0.42898934820721102</c:v>
                </c:pt>
                <c:pt idx="14001" formatCode="General">
                  <c:v>-0.42644461029523201</c:v>
                </c:pt>
                <c:pt idx="14002" formatCode="General">
                  <c:v>-0.42093877130935298</c:v>
                </c:pt>
                <c:pt idx="14003" formatCode="General">
                  <c:v>-0.413669712803718</c:v>
                </c:pt>
                <c:pt idx="14004" formatCode="General">
                  <c:v>-0.40594009003614001</c:v>
                </c:pt>
                <c:pt idx="14005" formatCode="General">
                  <c:v>-0.39723139293528498</c:v>
                </c:pt>
                <c:pt idx="14006" formatCode="General">
                  <c:v>-0.38669364429928399</c:v>
                </c:pt>
                <c:pt idx="14007" formatCode="General">
                  <c:v>-0.374304588890981</c:v>
                </c:pt>
                <c:pt idx="14008" formatCode="General">
                  <c:v>-0.35971245048728301</c:v>
                </c:pt>
                <c:pt idx="14009" formatCode="General">
                  <c:v>-0.34365950666467299</c:v>
                </c:pt>
                <c:pt idx="14010" formatCode="General">
                  <c:v>-0.32776347066675598</c:v>
                </c:pt>
                <c:pt idx="14011" formatCode="General">
                  <c:v>-0.31337844448117602</c:v>
                </c:pt>
                <c:pt idx="14012" formatCode="General">
                  <c:v>-0.30119667819103202</c:v>
                </c:pt>
                <c:pt idx="14013" formatCode="General">
                  <c:v>-0.29136002919694898</c:v>
                </c:pt>
                <c:pt idx="14014" formatCode="General">
                  <c:v>-0.28354661750393001</c:v>
                </c:pt>
                <c:pt idx="14015" formatCode="General">
                  <c:v>-0.27703796770005501</c:v>
                </c:pt>
                <c:pt idx="14016" formatCode="General">
                  <c:v>-0.27248849602870401</c:v>
                </c:pt>
                <c:pt idx="14017" formatCode="General">
                  <c:v>-0.270780357650096</c:v>
                </c:pt>
                <c:pt idx="14018" formatCode="General">
                  <c:v>-0.27114729008687199</c:v>
                </c:pt>
                <c:pt idx="14019" formatCode="General">
                  <c:v>-0.27374770101925</c:v>
                </c:pt>
                <c:pt idx="14020" formatCode="General">
                  <c:v>-0.278651129878977</c:v>
                </c:pt>
                <c:pt idx="14021" formatCode="General">
                  <c:v>-0.28454534869658998</c:v>
                </c:pt>
                <c:pt idx="14022" formatCode="General">
                  <c:v>-0.29053511945370297</c:v>
                </c:pt>
                <c:pt idx="14023" formatCode="General">
                  <c:v>-0.29650344690340402</c:v>
                </c:pt>
                <c:pt idx="14024" formatCode="General">
                  <c:v>-0.30225341058698502</c:v>
                </c:pt>
                <c:pt idx="14025" formatCode="General">
                  <c:v>-0.30705122048165501</c:v>
                </c:pt>
                <c:pt idx="14026" formatCode="General">
                  <c:v>-0.31045755090525801</c:v>
                </c:pt>
                <c:pt idx="14027" formatCode="General">
                  <c:v>-0.31215919845064499</c:v>
                </c:pt>
                <c:pt idx="14028" formatCode="General">
                  <c:v>-0.31170829487790103</c:v>
                </c:pt>
                <c:pt idx="14029" formatCode="General">
                  <c:v>-0.30860026525072098</c:v>
                </c:pt>
                <c:pt idx="14030" formatCode="General">
                  <c:v>-0.30261990327467397</c:v>
                </c:pt>
                <c:pt idx="14031" formatCode="General">
                  <c:v>-0.29426533489685103</c:v>
                </c:pt>
                <c:pt idx="14032" formatCode="General">
                  <c:v>-0.28401126418017603</c:v>
                </c:pt>
                <c:pt idx="14033" formatCode="General">
                  <c:v>-0.27167763336690398</c:v>
                </c:pt>
                <c:pt idx="14034" formatCode="General">
                  <c:v>-0.25725666621493898</c:v>
                </c:pt>
                <c:pt idx="14035" formatCode="General">
                  <c:v>-0.241468524632345</c:v>
                </c:pt>
                <c:pt idx="14036" formatCode="General">
                  <c:v>-0.225357528636731</c:v>
                </c:pt>
                <c:pt idx="14037" formatCode="General">
                  <c:v>-0.20952737699524099</c:v>
                </c:pt>
                <c:pt idx="14038" formatCode="General">
                  <c:v>-0.19425316618361499</c:v>
                </c:pt>
                <c:pt idx="14039" formatCode="General">
                  <c:v>-0.179935508645438</c:v>
                </c:pt>
                <c:pt idx="14040" formatCode="General">
                  <c:v>-0.167930221543308</c:v>
                </c:pt>
                <c:pt idx="14041" formatCode="General">
                  <c:v>-0.15895415430249099</c:v>
                </c:pt>
                <c:pt idx="14042" formatCode="General">
                  <c:v>-0.152315531125262</c:v>
                </c:pt>
                <c:pt idx="14043" formatCode="General">
                  <c:v>-0.14897036241584399</c:v>
                </c:pt>
                <c:pt idx="14044" formatCode="General">
                  <c:v>-0.149544862117163</c:v>
                </c:pt>
                <c:pt idx="14045" formatCode="General">
                  <c:v>-0.15361544920717499</c:v>
                </c:pt>
                <c:pt idx="14046" formatCode="General">
                  <c:v>-0.160974704051428</c:v>
                </c:pt>
                <c:pt idx="14047" formatCode="General">
                  <c:v>-0.17143290885294701</c:v>
                </c:pt>
                <c:pt idx="14048" formatCode="General">
                  <c:v>-0.183283227175494</c:v>
                </c:pt>
                <c:pt idx="14049" formatCode="General">
                  <c:v>-0.19517109562243401</c:v>
                </c:pt>
                <c:pt idx="14050" formatCode="General">
                  <c:v>-0.20677573316729</c:v>
                </c:pt>
                <c:pt idx="14051" formatCode="General">
                  <c:v>-0.21774117863759601</c:v>
                </c:pt>
                <c:pt idx="14052" formatCode="General">
                  <c:v>-0.22802859082943799</c:v>
                </c:pt>
                <c:pt idx="14053" formatCode="General">
                  <c:v>-0.23629433643248801</c:v>
                </c:pt>
                <c:pt idx="14054" formatCode="General">
                  <c:v>-0.241115156589465</c:v>
                </c:pt>
                <c:pt idx="14055" formatCode="General">
                  <c:v>-0.24249907146101299</c:v>
                </c:pt>
                <c:pt idx="14056" formatCode="General">
                  <c:v>-0.24169043399267201</c:v>
                </c:pt>
                <c:pt idx="14057" formatCode="General">
                  <c:v>-0.239253826526553</c:v>
                </c:pt>
                <c:pt idx="14058" formatCode="General">
                  <c:v>-0.234872984129853</c:v>
                </c:pt>
                <c:pt idx="14059" formatCode="General">
                  <c:v>-0.228886238146916</c:v>
                </c:pt>
                <c:pt idx="14060" formatCode="General">
                  <c:v>-0.22193770559100201</c:v>
                </c:pt>
                <c:pt idx="14061" formatCode="General">
                  <c:v>-0.21393449031067099</c:v>
                </c:pt>
                <c:pt idx="14062" formatCode="General">
                  <c:v>-0.20437720342299201</c:v>
                </c:pt>
                <c:pt idx="14063" formatCode="General">
                  <c:v>-0.19362838271265401</c:v>
                </c:pt>
                <c:pt idx="14064" formatCode="General">
                  <c:v>-0.182223180227712</c:v>
                </c:pt>
                <c:pt idx="14065" formatCode="General">
                  <c:v>-0.170270669705754</c:v>
                </c:pt>
                <c:pt idx="14066" formatCode="General">
                  <c:v>-0.15813034157775399</c:v>
                </c:pt>
                <c:pt idx="14067" formatCode="General">
                  <c:v>-0.14663325940469499</c:v>
                </c:pt>
                <c:pt idx="14068" formatCode="General">
                  <c:v>-0.13606959379031799</c:v>
                </c:pt>
                <c:pt idx="14069" formatCode="General">
                  <c:v>-0.125677889313244</c:v>
                </c:pt>
                <c:pt idx="14070" formatCode="General">
                  <c:v>-0.115936402348152</c:v>
                </c:pt>
                <c:pt idx="14071" formatCode="General">
                  <c:v>-0.108829698230198</c:v>
                </c:pt>
                <c:pt idx="14072" formatCode="General">
                  <c:v>-0.10394884583521299</c:v>
                </c:pt>
                <c:pt idx="14073" formatCode="General">
                  <c:v>-9.9011042659280402E-2</c:v>
                </c:pt>
                <c:pt idx="14074" formatCode="General">
                  <c:v>-9.3042060517370503E-2</c:v>
                </c:pt>
                <c:pt idx="14075" formatCode="General">
                  <c:v>-8.5951709152600295E-2</c:v>
                </c:pt>
                <c:pt idx="14076" formatCode="General">
                  <c:v>-7.8371108983897902E-2</c:v>
                </c:pt>
                <c:pt idx="14077" formatCode="General">
                  <c:v>-7.1138105467473595E-2</c:v>
                </c:pt>
                <c:pt idx="14078" formatCode="General">
                  <c:v>-6.3773309826525307E-2</c:v>
                </c:pt>
                <c:pt idx="14079" formatCode="General">
                  <c:v>-5.5199877967719697E-2</c:v>
                </c:pt>
                <c:pt idx="14080" formatCode="General">
                  <c:v>-4.5019026426009301E-2</c:v>
                </c:pt>
                <c:pt idx="14081" formatCode="General">
                  <c:v>-3.3492764623452499E-2</c:v>
                </c:pt>
                <c:pt idx="14082" formatCode="General">
                  <c:v>-2.0455843140414199E-2</c:v>
                </c:pt>
                <c:pt idx="14083" formatCode="General">
                  <c:v>-6.1869808157213203E-3</c:v>
                </c:pt>
                <c:pt idx="14084" formatCode="General">
                  <c:v>9.3463119589357099E-3</c:v>
                </c:pt>
                <c:pt idx="14085" formatCode="General">
                  <c:v>2.5612399497788201E-2</c:v>
                </c:pt>
                <c:pt idx="14086" formatCode="General">
                  <c:v>4.2559859754350199E-2</c:v>
                </c:pt>
                <c:pt idx="14087" formatCode="General">
                  <c:v>6.0879540827069097E-2</c:v>
                </c:pt>
                <c:pt idx="14088" formatCode="General">
                  <c:v>7.9793881534563904E-2</c:v>
                </c:pt>
                <c:pt idx="14089" formatCode="General">
                  <c:v>9.9755251588829405E-2</c:v>
                </c:pt>
                <c:pt idx="14090" formatCode="General">
                  <c:v>0.121115764413234</c:v>
                </c:pt>
                <c:pt idx="14091" formatCode="General">
                  <c:v>0.14291941178946799</c:v>
                </c:pt>
                <c:pt idx="14092" formatCode="General">
                  <c:v>0.16472655013639501</c:v>
                </c:pt>
                <c:pt idx="14093" formatCode="General">
                  <c:v>0.186321106828336</c:v>
                </c:pt>
                <c:pt idx="14094" formatCode="General">
                  <c:v>0.20581655667237</c:v>
                </c:pt>
                <c:pt idx="14095" formatCode="General">
                  <c:v>0.221904731916585</c:v>
                </c:pt>
                <c:pt idx="14096" formatCode="General">
                  <c:v>0.23460909459610099</c:v>
                </c:pt>
                <c:pt idx="14097" formatCode="General">
                  <c:v>0.244069220695734</c:v>
                </c:pt>
                <c:pt idx="14098" formatCode="General">
                  <c:v>0.25028904377468503</c:v>
                </c:pt>
                <c:pt idx="14099" formatCode="General">
                  <c:v>0.25323002855381099</c:v>
                </c:pt>
                <c:pt idx="14100" formatCode="General">
                  <c:v>0.253314298974611</c:v>
                </c:pt>
                <c:pt idx="14101" formatCode="General">
                  <c:v>0.25113058017516199</c:v>
                </c:pt>
                <c:pt idx="14102" formatCode="General">
                  <c:v>0.247324141405808</c:v>
                </c:pt>
                <c:pt idx="14103" formatCode="General">
                  <c:v>0.24199575786187399</c:v>
                </c:pt>
                <c:pt idx="14104" formatCode="General">
                  <c:v>0.235756976911732</c:v>
                </c:pt>
                <c:pt idx="14105" formatCode="General">
                  <c:v>0.22955776291630001</c:v>
                </c:pt>
                <c:pt idx="14106" formatCode="General">
                  <c:v>0.22306995469951699</c:v>
                </c:pt>
                <c:pt idx="14107" formatCode="General">
                  <c:v>0.21645128605609501</c:v>
                </c:pt>
                <c:pt idx="14108" formatCode="General">
                  <c:v>0.211700085154757</c:v>
                </c:pt>
                <c:pt idx="14109" formatCode="General">
                  <c:v>0.210757834445255</c:v>
                </c:pt>
                <c:pt idx="14110" formatCode="General">
                  <c:v>0.21483801432691299</c:v>
                </c:pt>
                <c:pt idx="14111" formatCode="General">
                  <c:v>0.22422108910856201</c:v>
                </c:pt>
                <c:pt idx="14112" formatCode="General">
                  <c:v>0.23751079623401999</c:v>
                </c:pt>
                <c:pt idx="14113" formatCode="General">
                  <c:v>0.25295678632894902</c:v>
                </c:pt>
                <c:pt idx="14114" formatCode="General">
                  <c:v>0.269881260626402</c:v>
                </c:pt>
                <c:pt idx="14115" formatCode="General">
                  <c:v>0.28758783582366299</c:v>
                </c:pt>
                <c:pt idx="14116" formatCode="General">
                  <c:v>0.30446918561716901</c:v>
                </c:pt>
                <c:pt idx="14117" formatCode="General">
                  <c:v>0.318515263598732</c:v>
                </c:pt>
                <c:pt idx="14118" formatCode="General">
                  <c:v>0.32970003183659002</c:v>
                </c:pt>
                <c:pt idx="14119" formatCode="General">
                  <c:v>0.33929523846884002</c:v>
                </c:pt>
                <c:pt idx="14120" formatCode="General">
                  <c:v>0.34773995080993497</c:v>
                </c:pt>
                <c:pt idx="14121" formatCode="General">
                  <c:v>0.35450398466490002</c:v>
                </c:pt>
                <c:pt idx="14122" formatCode="General">
                  <c:v>0.35903145684089399</c:v>
                </c:pt>
                <c:pt idx="14123" formatCode="General">
                  <c:v>0.36144644151647698</c:v>
                </c:pt>
                <c:pt idx="14124" formatCode="General">
                  <c:v>0.36202451529102803</c:v>
                </c:pt>
                <c:pt idx="14125" formatCode="General">
                  <c:v>0.36108134068927</c:v>
                </c:pt>
                <c:pt idx="14126" formatCode="General">
                  <c:v>0.359210277590501</c:v>
                </c:pt>
                <c:pt idx="14127" formatCode="General">
                  <c:v>0.35623175080376801</c:v>
                </c:pt>
                <c:pt idx="14128" formatCode="General">
                  <c:v>0.35236841527252499</c:v>
                </c:pt>
                <c:pt idx="14129" formatCode="General">
                  <c:v>0.34956255041192502</c:v>
                </c:pt>
                <c:pt idx="14130" formatCode="General">
                  <c:v>0.34834161872008201</c:v>
                </c:pt>
                <c:pt idx="14131" formatCode="General">
                  <c:v>0.34799158743137298</c:v>
                </c:pt>
                <c:pt idx="14132" formatCode="General">
                  <c:v>0.34823320807845098</c:v>
                </c:pt>
                <c:pt idx="14133" formatCode="General">
                  <c:v>0.348860781202253</c:v>
                </c:pt>
                <c:pt idx="14134" formatCode="General">
                  <c:v>0.34900384195822298</c:v>
                </c:pt>
                <c:pt idx="14135" formatCode="General">
                  <c:v>0.348478422648268</c:v>
                </c:pt>
                <c:pt idx="14136" formatCode="General">
                  <c:v>0.34773091463310701</c:v>
                </c:pt>
                <c:pt idx="14137" formatCode="General">
                  <c:v>0.34699490938246502</c:v>
                </c:pt>
                <c:pt idx="14138" formatCode="General">
                  <c:v>0.34706463271885102</c:v>
                </c:pt>
                <c:pt idx="14139" formatCode="General">
                  <c:v>0.348872407558598</c:v>
                </c:pt>
                <c:pt idx="14140" formatCode="General">
                  <c:v>0.35328323839867298</c:v>
                </c:pt>
                <c:pt idx="14141" formatCode="General">
                  <c:v>0.36065365930846099</c:v>
                </c:pt>
                <c:pt idx="14142" formatCode="General">
                  <c:v>0.370439456165503</c:v>
                </c:pt>
                <c:pt idx="14143" formatCode="General">
                  <c:v>0.38205686634325903</c:v>
                </c:pt>
                <c:pt idx="14144" formatCode="General">
                  <c:v>0.39460288203603699</c:v>
                </c:pt>
                <c:pt idx="14145" formatCode="General">
                  <c:v>0.40683258294378599</c:v>
                </c:pt>
                <c:pt idx="14146" formatCode="General">
                  <c:v>0.41855291273026402</c:v>
                </c:pt>
                <c:pt idx="14147" formatCode="General">
                  <c:v>0.43035050820977599</c:v>
                </c:pt>
                <c:pt idx="14148" formatCode="General">
                  <c:v>0.44159758337440902</c:v>
                </c:pt>
                <c:pt idx="14149" formatCode="General">
                  <c:v>0.45217733039475599</c:v>
                </c:pt>
                <c:pt idx="14150" formatCode="General">
                  <c:v>0.46321458075021998</c:v>
                </c:pt>
                <c:pt idx="14151" formatCode="General">
                  <c:v>0.47354556189368202</c:v>
                </c:pt>
                <c:pt idx="14152" formatCode="General">
                  <c:v>0.48155022012807602</c:v>
                </c:pt>
                <c:pt idx="14153" formatCode="General">
                  <c:v>0.487681951498106</c:v>
                </c:pt>
                <c:pt idx="14154" formatCode="General">
                  <c:v>0.49154087431975102</c:v>
                </c:pt>
                <c:pt idx="14155" formatCode="General">
                  <c:v>0.49219952787993798</c:v>
                </c:pt>
                <c:pt idx="14156" formatCode="General">
                  <c:v>0.49026723649827703</c:v>
                </c:pt>
                <c:pt idx="14157" formatCode="General">
                  <c:v>0.486393148220363</c:v>
                </c:pt>
                <c:pt idx="14158" formatCode="General">
                  <c:v>0.480992172691387</c:v>
                </c:pt>
                <c:pt idx="14159" formatCode="General">
                  <c:v>0.474836292630826</c:v>
                </c:pt>
                <c:pt idx="14160" formatCode="General">
                  <c:v>0.468707460486048</c:v>
                </c:pt>
                <c:pt idx="14161" formatCode="General">
                  <c:v>0.46238391148644398</c:v>
                </c:pt>
                <c:pt idx="14162" formatCode="General">
                  <c:v>0.45547829372484799</c:v>
                </c:pt>
                <c:pt idx="14163" formatCode="General">
                  <c:v>0.44801706039745098</c:v>
                </c:pt>
                <c:pt idx="14164" formatCode="General">
                  <c:v>0.44020629379273901</c:v>
                </c:pt>
                <c:pt idx="14165" formatCode="General">
                  <c:v>0.431808494834588</c:v>
                </c:pt>
                <c:pt idx="14166" formatCode="General">
                  <c:v>0.42218056164185502</c:v>
                </c:pt>
                <c:pt idx="14167" formatCode="General">
                  <c:v>0.41103649817101201</c:v>
                </c:pt>
                <c:pt idx="14168" formatCode="General">
                  <c:v>0.39890299683220398</c:v>
                </c:pt>
                <c:pt idx="14169" formatCode="General">
                  <c:v>0.38608188534354898</c:v>
                </c:pt>
                <c:pt idx="14170" formatCode="General">
                  <c:v>0.37246903158477102</c:v>
                </c:pt>
                <c:pt idx="14171" formatCode="General">
                  <c:v>0.358917928572209</c:v>
                </c:pt>
                <c:pt idx="14172" formatCode="General">
                  <c:v>0.345923157164293</c:v>
                </c:pt>
                <c:pt idx="14173" formatCode="General">
                  <c:v>0.333449832145993</c:v>
                </c:pt>
                <c:pt idx="14174" formatCode="General">
                  <c:v>0.321644346166089</c:v>
                </c:pt>
                <c:pt idx="14175" formatCode="General">
                  <c:v>0.31073209156963499</c:v>
                </c:pt>
                <c:pt idx="14176" formatCode="General">
                  <c:v>0.30060563388515499</c:v>
                </c:pt>
                <c:pt idx="14177" formatCode="General">
                  <c:v>0.29128473257527898</c:v>
                </c:pt>
                <c:pt idx="14178" formatCode="General">
                  <c:v>0.28430528695645302</c:v>
                </c:pt>
                <c:pt idx="14179" formatCode="General">
                  <c:v>0.28119764283216098</c:v>
                </c:pt>
                <c:pt idx="14180" formatCode="General">
                  <c:v>0.28186282893878001</c:v>
                </c:pt>
                <c:pt idx="14181" formatCode="General">
                  <c:v>0.28485590506008102</c:v>
                </c:pt>
                <c:pt idx="14182" formatCode="General">
                  <c:v>0.289220469248745</c:v>
                </c:pt>
                <c:pt idx="14183" formatCode="General">
                  <c:v>0.29586936257193702</c:v>
                </c:pt>
                <c:pt idx="14184" formatCode="General">
                  <c:v>0.30420738718428397</c:v>
                </c:pt>
                <c:pt idx="14185" formatCode="General">
                  <c:v>0.31256624764465901</c:v>
                </c:pt>
                <c:pt idx="14186" formatCode="General">
                  <c:v>0.32064737483927902</c:v>
                </c:pt>
                <c:pt idx="14187" formatCode="General">
                  <c:v>0.32801936124182401</c:v>
                </c:pt>
                <c:pt idx="14188" formatCode="General">
                  <c:v>0.33436820706672099</c:v>
                </c:pt>
                <c:pt idx="14189" formatCode="General">
                  <c:v>0.33941574163235799</c:v>
                </c:pt>
                <c:pt idx="14190" formatCode="General">
                  <c:v>0.34247882206986302</c:v>
                </c:pt>
                <c:pt idx="14191" formatCode="General">
                  <c:v>0.34386478547838101</c:v>
                </c:pt>
                <c:pt idx="14192" formatCode="General">
                  <c:v>0.343658651286252</c:v>
                </c:pt>
                <c:pt idx="14193" formatCode="General">
                  <c:v>0.34155235499568198</c:v>
                </c:pt>
                <c:pt idx="14194" formatCode="General">
                  <c:v>0.337987429160931</c:v>
                </c:pt>
                <c:pt idx="14195" formatCode="General">
                  <c:v>0.33323153264348498</c:v>
                </c:pt>
                <c:pt idx="14196" formatCode="General">
                  <c:v>0.32743018781171102</c:v>
                </c:pt>
                <c:pt idx="14197" formatCode="General">
                  <c:v>0.32056604466564997</c:v>
                </c:pt>
                <c:pt idx="14198" formatCode="General">
                  <c:v>0.31232358875946098</c:v>
                </c:pt>
                <c:pt idx="14199" formatCode="General">
                  <c:v>0.302387272647552</c:v>
                </c:pt>
                <c:pt idx="14200" formatCode="General">
                  <c:v>0.29089851018381502</c:v>
                </c:pt>
                <c:pt idx="14201" formatCode="General">
                  <c:v>0.27854771970945602</c:v>
                </c:pt>
                <c:pt idx="14202" formatCode="General">
                  <c:v>0.26699092473779601</c:v>
                </c:pt>
                <c:pt idx="14203" formatCode="General">
                  <c:v>0.25684099527228599</c:v>
                </c:pt>
                <c:pt idx="14204" formatCode="General">
                  <c:v>0.24753445107838701</c:v>
                </c:pt>
                <c:pt idx="14205" formatCode="General">
                  <c:v>0.239407032357106</c:v>
                </c:pt>
                <c:pt idx="14206" formatCode="General">
                  <c:v>0.23293268496032599</c:v>
                </c:pt>
                <c:pt idx="14207" formatCode="General">
                  <c:v>0.228683569377648</c:v>
                </c:pt>
                <c:pt idx="14208" formatCode="General">
                  <c:v>0.22625147426325801</c:v>
                </c:pt>
                <c:pt idx="14209" formatCode="General">
                  <c:v>0.22451811436083499</c:v>
                </c:pt>
                <c:pt idx="14210" formatCode="General">
                  <c:v>0.22286934417021501</c:v>
                </c:pt>
                <c:pt idx="14211" formatCode="General">
                  <c:v>0.22130386938049901</c:v>
                </c:pt>
                <c:pt idx="14212" formatCode="General">
                  <c:v>0.218943909309397</c:v>
                </c:pt>
                <c:pt idx="14213" formatCode="General">
                  <c:v>0.21560086209652299</c:v>
                </c:pt>
                <c:pt idx="14214" formatCode="General">
                  <c:v>0.21216537455436699</c:v>
                </c:pt>
                <c:pt idx="14215" formatCode="General">
                  <c:v>0.20854482839020699</c:v>
                </c:pt>
                <c:pt idx="14216" formatCode="General">
                  <c:v>0.20431907643453401</c:v>
                </c:pt>
                <c:pt idx="14217" formatCode="General">
                  <c:v>0.19929310237814399</c:v>
                </c:pt>
                <c:pt idx="14218" formatCode="General">
                  <c:v>0.193763391068837</c:v>
                </c:pt>
                <c:pt idx="14219" formatCode="General">
                  <c:v>0.18663236190728</c:v>
                </c:pt>
                <c:pt idx="14220" formatCode="General">
                  <c:v>0.17726269676340001</c:v>
                </c:pt>
                <c:pt idx="14221" formatCode="General">
                  <c:v>0.167133093605244</c:v>
                </c:pt>
                <c:pt idx="14222" formatCode="General">
                  <c:v>0.15679284603461</c:v>
                </c:pt>
                <c:pt idx="14223" formatCode="General">
                  <c:v>0.145406243299909</c:v>
                </c:pt>
                <c:pt idx="14224" formatCode="General">
                  <c:v>0.132819040476086</c:v>
                </c:pt>
                <c:pt idx="14225" formatCode="General">
                  <c:v>0.11959477669663</c:v>
                </c:pt>
                <c:pt idx="14226" formatCode="General">
                  <c:v>0.106126917527458</c:v>
                </c:pt>
                <c:pt idx="14227" formatCode="General">
                  <c:v>9.3060674563823803E-2</c:v>
                </c:pt>
                <c:pt idx="14228" formatCode="General">
                  <c:v>8.0950422885009796E-2</c:v>
                </c:pt>
                <c:pt idx="14229" formatCode="General">
                  <c:v>6.9534403448821405E-2</c:v>
                </c:pt>
                <c:pt idx="14230" formatCode="General">
                  <c:v>5.8569820011596899E-2</c:v>
                </c:pt>
                <c:pt idx="14231" formatCode="General">
                  <c:v>4.7862072349167402E-2</c:v>
                </c:pt>
                <c:pt idx="14232" formatCode="General">
                  <c:v>3.7803756385096698E-2</c:v>
                </c:pt>
                <c:pt idx="14233" formatCode="General">
                  <c:v>2.9168033712079201E-2</c:v>
                </c:pt>
                <c:pt idx="14234" formatCode="General">
                  <c:v>2.2258256030715899E-2</c:v>
                </c:pt>
                <c:pt idx="14235" formatCode="General">
                  <c:v>1.7035297253739499E-2</c:v>
                </c:pt>
                <c:pt idx="14236" formatCode="General">
                  <c:v>1.2997805488155699E-2</c:v>
                </c:pt>
                <c:pt idx="14237" formatCode="General">
                  <c:v>1.0008479199148801E-2</c:v>
                </c:pt>
                <c:pt idx="14238" formatCode="General">
                  <c:v>7.7980220167043297E-3</c:v>
                </c:pt>
                <c:pt idx="14239" formatCode="General">
                  <c:v>4.9420521703355596E-3</c:v>
                </c:pt>
                <c:pt idx="14240" formatCode="General">
                  <c:v>3.0196079468922099E-4</c:v>
                </c:pt>
                <c:pt idx="14241" formatCode="General">
                  <c:v>-6.5092507362624697E-3</c:v>
                </c:pt>
                <c:pt idx="14242" formatCode="General">
                  <c:v>-1.5238257255810199E-2</c:v>
                </c:pt>
                <c:pt idx="14243" formatCode="General">
                  <c:v>-2.54421787777553E-2</c:v>
                </c:pt>
                <c:pt idx="14244" formatCode="General">
                  <c:v>-3.7494122172756598E-2</c:v>
                </c:pt>
                <c:pt idx="14245" formatCode="General">
                  <c:v>-5.1489680801880301E-2</c:v>
                </c:pt>
                <c:pt idx="14246" formatCode="General">
                  <c:v>-6.6808766620670104E-2</c:v>
                </c:pt>
                <c:pt idx="14247" formatCode="General">
                  <c:v>-8.2398382618827204E-2</c:v>
                </c:pt>
                <c:pt idx="14248" formatCode="General">
                  <c:v>-9.7190224646458406E-2</c:v>
                </c:pt>
                <c:pt idx="14249" formatCode="General">
                  <c:v>-0.110340127108964</c:v>
                </c:pt>
                <c:pt idx="14250" formatCode="General">
                  <c:v>-0.121592403916925</c:v>
                </c:pt>
                <c:pt idx="14251" formatCode="General">
                  <c:v>-0.131784973845431</c:v>
                </c:pt>
                <c:pt idx="14252" formatCode="General">
                  <c:v>-0.14174318749812401</c:v>
                </c:pt>
                <c:pt idx="14253" formatCode="General">
                  <c:v>-0.15177480830963799</c:v>
                </c:pt>
                <c:pt idx="14254" formatCode="General">
                  <c:v>-0.162078923964594</c:v>
                </c:pt>
                <c:pt idx="14255" formatCode="General">
                  <c:v>-0.172574691561758</c:v>
                </c:pt>
                <c:pt idx="14256" formatCode="General">
                  <c:v>-0.182798652102591</c:v>
                </c:pt>
                <c:pt idx="14257" formatCode="General">
                  <c:v>-0.192476538858501</c:v>
                </c:pt>
                <c:pt idx="14258" formatCode="General">
                  <c:v>-0.20183486935199099</c:v>
                </c:pt>
                <c:pt idx="14259" formatCode="General">
                  <c:v>-0.211678232785214</c:v>
                </c:pt>
                <c:pt idx="14260" formatCode="General">
                  <c:v>-0.22295564377237201</c:v>
                </c:pt>
                <c:pt idx="14261" formatCode="General">
                  <c:v>-0.23551370565082499</c:v>
                </c:pt>
                <c:pt idx="14262" formatCode="General">
                  <c:v>-0.24860542883046</c:v>
                </c:pt>
                <c:pt idx="14263" formatCode="General">
                  <c:v>-0.26142512776575799</c:v>
                </c:pt>
                <c:pt idx="14264" formatCode="General">
                  <c:v>-0.27398479656319202</c:v>
                </c:pt>
                <c:pt idx="14265" formatCode="General">
                  <c:v>-0.28667421073185001</c:v>
                </c:pt>
                <c:pt idx="14266" formatCode="General">
                  <c:v>-0.29996608954696102</c:v>
                </c:pt>
                <c:pt idx="14267" formatCode="General">
                  <c:v>-0.31391391553986298</c:v>
                </c:pt>
                <c:pt idx="14268" formatCode="General">
                  <c:v>-0.32802559076475002</c:v>
                </c:pt>
                <c:pt idx="14269" formatCode="General">
                  <c:v>-0.34268023636116401</c:v>
                </c:pt>
                <c:pt idx="14270" formatCode="General">
                  <c:v>-0.35846267326383402</c:v>
                </c:pt>
                <c:pt idx="14271" formatCode="General">
                  <c:v>-0.37558175283827799</c:v>
                </c:pt>
                <c:pt idx="14272" formatCode="General">
                  <c:v>-0.39384282479169402</c:v>
                </c:pt>
                <c:pt idx="14273" formatCode="General">
                  <c:v>-0.41336610668192297</c:v>
                </c:pt>
                <c:pt idx="14274" formatCode="General">
                  <c:v>-0.433175453482676</c:v>
                </c:pt>
                <c:pt idx="14275" formatCode="General">
                  <c:v>-0.45110146548818297</c:v>
                </c:pt>
                <c:pt idx="14276" formatCode="General">
                  <c:v>-0.46625935645960198</c:v>
                </c:pt>
                <c:pt idx="14277" formatCode="General">
                  <c:v>-0.47862931227718303</c:v>
                </c:pt>
                <c:pt idx="14278" formatCode="General">
                  <c:v>-0.48818743085719202</c:v>
                </c:pt>
                <c:pt idx="14279" formatCode="General">
                  <c:v>-0.49498109078536301</c:v>
                </c:pt>
                <c:pt idx="14280" formatCode="General">
                  <c:v>-0.49872572790064101</c:v>
                </c:pt>
                <c:pt idx="14281" formatCode="General">
                  <c:v>-0.49905882140146701</c:v>
                </c:pt>
                <c:pt idx="14282" formatCode="General">
                  <c:v>-0.495994220906602</c:v>
                </c:pt>
                <c:pt idx="14283" formatCode="General">
                  <c:v>-0.49004713956539098</c:v>
                </c:pt>
                <c:pt idx="14284" formatCode="General">
                  <c:v>-0.48246539036704</c:v>
                </c:pt>
                <c:pt idx="14285" formatCode="General">
                  <c:v>-0.47476022007160701</c:v>
                </c:pt>
                <c:pt idx="14286" formatCode="General">
                  <c:v>-0.46700308281891201</c:v>
                </c:pt>
                <c:pt idx="14287" formatCode="General">
                  <c:v>-0.45894391736947798</c:v>
                </c:pt>
                <c:pt idx="14288" formatCode="General">
                  <c:v>-0.45174745530367899</c:v>
                </c:pt>
                <c:pt idx="14289" formatCode="General">
                  <c:v>-0.44629155267231901</c:v>
                </c:pt>
                <c:pt idx="14290" formatCode="General">
                  <c:v>-0.44287629970067199</c:v>
                </c:pt>
                <c:pt idx="14291" formatCode="General">
                  <c:v>-0.441651276966957</c:v>
                </c:pt>
                <c:pt idx="14292" formatCode="General">
                  <c:v>-0.442352429492751</c:v>
                </c:pt>
                <c:pt idx="14293" formatCode="General">
                  <c:v>-0.44491304941154602</c:v>
                </c:pt>
                <c:pt idx="14294" formatCode="General">
                  <c:v>-0.448921601165231</c:v>
                </c:pt>
                <c:pt idx="14295" formatCode="General">
                  <c:v>-0.45449224419020501</c:v>
                </c:pt>
                <c:pt idx="14296" formatCode="General">
                  <c:v>-0.461804660023581</c:v>
                </c:pt>
                <c:pt idx="14297" formatCode="General">
                  <c:v>-0.46986003515320501</c:v>
                </c:pt>
                <c:pt idx="14298" formatCode="General">
                  <c:v>-0.47778708833121603</c:v>
                </c:pt>
                <c:pt idx="14299" formatCode="General">
                  <c:v>-0.48565189360998001</c:v>
                </c:pt>
                <c:pt idx="14300" formatCode="General">
                  <c:v>-0.49372863573923098</c:v>
                </c:pt>
                <c:pt idx="14301" formatCode="General">
                  <c:v>-0.50220115209667604</c:v>
                </c:pt>
                <c:pt idx="14302" formatCode="General">
                  <c:v>-0.51093496361027402</c:v>
                </c:pt>
                <c:pt idx="14303" formatCode="General">
                  <c:v>-0.51907005123498196</c:v>
                </c:pt>
                <c:pt idx="14304" formatCode="General">
                  <c:v>-0.52592692389714402</c:v>
                </c:pt>
                <c:pt idx="14305" formatCode="General">
                  <c:v>-0.53166218611554095</c:v>
                </c:pt>
                <c:pt idx="14306" formatCode="General">
                  <c:v>-0.53669106242156595</c:v>
                </c:pt>
                <c:pt idx="14307" formatCode="General">
                  <c:v>-0.54107913453870204</c:v>
                </c:pt>
                <c:pt idx="14308" formatCode="General">
                  <c:v>-0.54476936236992701</c:v>
                </c:pt>
                <c:pt idx="14309" formatCode="General">
                  <c:v>-0.54743887337763497</c:v>
                </c:pt>
                <c:pt idx="14310" formatCode="General">
                  <c:v>-0.54889740731507797</c:v>
                </c:pt>
                <c:pt idx="14311" formatCode="General">
                  <c:v>-0.54850872381169702</c:v>
                </c:pt>
                <c:pt idx="14312" formatCode="General">
                  <c:v>-0.54608089525714598</c:v>
                </c:pt>
                <c:pt idx="14313" formatCode="General">
                  <c:v>-0.54247090679140797</c:v>
                </c:pt>
                <c:pt idx="14314" formatCode="General">
                  <c:v>-0.53788426058184102</c:v>
                </c:pt>
                <c:pt idx="14315" formatCode="General">
                  <c:v>-0.53125277636731605</c:v>
                </c:pt>
                <c:pt idx="14316" formatCode="General">
                  <c:v>-0.52115800439465898</c:v>
                </c:pt>
                <c:pt idx="14317" formatCode="General">
                  <c:v>-0.50796548629435101</c:v>
                </c:pt>
                <c:pt idx="14318" formatCode="General">
                  <c:v>-0.49316544747983598</c:v>
                </c:pt>
                <c:pt idx="14319" formatCode="General">
                  <c:v>-0.47688948083916</c:v>
                </c:pt>
                <c:pt idx="14320" formatCode="General">
                  <c:v>-0.458802801383496</c:v>
                </c:pt>
                <c:pt idx="14321" formatCode="General">
                  <c:v>-0.43960034997628</c:v>
                </c:pt>
                <c:pt idx="14322" formatCode="General">
                  <c:v>-0.42180713279069898</c:v>
                </c:pt>
                <c:pt idx="14323" formatCode="General">
                  <c:v>-0.40708123178685801</c:v>
                </c:pt>
                <c:pt idx="14324" formatCode="General">
                  <c:v>-0.39505581085625402</c:v>
                </c:pt>
                <c:pt idx="14325" formatCode="General">
                  <c:v>-0.385757986893143</c:v>
                </c:pt>
                <c:pt idx="14326" formatCode="General">
                  <c:v>-0.37916865243002501</c:v>
                </c:pt>
                <c:pt idx="14327" formatCode="General">
                  <c:v>-0.37448961194521302</c:v>
                </c:pt>
                <c:pt idx="14328" formatCode="General">
                  <c:v>-0.371401980238106</c:v>
                </c:pt>
                <c:pt idx="14329" formatCode="General">
                  <c:v>-0.37060589260548599</c:v>
                </c:pt>
                <c:pt idx="14330" formatCode="General">
                  <c:v>-0.37196602226368902</c:v>
                </c:pt>
                <c:pt idx="14331" formatCode="General">
                  <c:v>-0.37586525115734298</c:v>
                </c:pt>
                <c:pt idx="14332" formatCode="General">
                  <c:v>-0.38282087482285798</c:v>
                </c:pt>
                <c:pt idx="14333" formatCode="General">
                  <c:v>-0.39197951753667598</c:v>
                </c:pt>
                <c:pt idx="14334" formatCode="General">
                  <c:v>-0.402468371596095</c:v>
                </c:pt>
                <c:pt idx="14335" formatCode="General">
                  <c:v>-0.41406928508555502</c:v>
                </c:pt>
                <c:pt idx="14336" formatCode="General">
                  <c:v>-0.42640960872672901</c:v>
                </c:pt>
                <c:pt idx="14337" formatCode="General">
                  <c:v>-0.43782124497552</c:v>
                </c:pt>
                <c:pt idx="14338" formatCode="General">
                  <c:v>-0.44714712898811898</c:v>
                </c:pt>
                <c:pt idx="14339" formatCode="General">
                  <c:v>-0.45443806570626</c:v>
                </c:pt>
                <c:pt idx="14340" formatCode="General">
                  <c:v>-0.459991513595639</c:v>
                </c:pt>
                <c:pt idx="14341" formatCode="General">
                  <c:v>-0.46363511247045103</c:v>
                </c:pt>
                <c:pt idx="14342" formatCode="General">
                  <c:v>-0.46469936546188201</c:v>
                </c:pt>
                <c:pt idx="14343" formatCode="General">
                  <c:v>-0.46269009661037303</c:v>
                </c:pt>
                <c:pt idx="14344" formatCode="General">
                  <c:v>-0.456883925633355</c:v>
                </c:pt>
                <c:pt idx="14345" formatCode="General">
                  <c:v>-0.44724456930317602</c:v>
                </c:pt>
                <c:pt idx="14346" formatCode="General">
                  <c:v>-0.43443496633293499</c:v>
                </c:pt>
                <c:pt idx="14347" formatCode="General">
                  <c:v>-0.41976037018053097</c:v>
                </c:pt>
                <c:pt idx="14348" formatCode="General">
                  <c:v>-0.404488319407596</c:v>
                </c:pt>
                <c:pt idx="14349" formatCode="General">
                  <c:v>-0.38888214668738402</c:v>
                </c:pt>
                <c:pt idx="14350" formatCode="General">
                  <c:v>-0.37290039233577399</c:v>
                </c:pt>
                <c:pt idx="14351" formatCode="General">
                  <c:v>-0.35718775042253198</c:v>
                </c:pt>
                <c:pt idx="14352" formatCode="General">
                  <c:v>-0.34277198127964198</c:v>
                </c:pt>
                <c:pt idx="14353" formatCode="General">
                  <c:v>-0.32996451026926699</c:v>
                </c:pt>
                <c:pt idx="14354" formatCode="General">
                  <c:v>-0.31908940138193698</c:v>
                </c:pt>
                <c:pt idx="14355" formatCode="General">
                  <c:v>-0.30992954770596098</c:v>
                </c:pt>
                <c:pt idx="14356" formatCode="General">
                  <c:v>-0.30149153162245601</c:v>
                </c:pt>
                <c:pt idx="14357" formatCode="General">
                  <c:v>-0.29301709477288301</c:v>
                </c:pt>
                <c:pt idx="14358" formatCode="General">
                  <c:v>-0.28424687285031702</c:v>
                </c:pt>
                <c:pt idx="14359" formatCode="General">
                  <c:v>-0.27547619462046102</c:v>
                </c:pt>
                <c:pt idx="14360" formatCode="General">
                  <c:v>-0.26741004785783301</c:v>
                </c:pt>
                <c:pt idx="14361" formatCode="General">
                  <c:v>-0.25988419491238601</c:v>
                </c:pt>
                <c:pt idx="14362" formatCode="General">
                  <c:v>-0.25232118812660997</c:v>
                </c:pt>
                <c:pt idx="14363" formatCode="General">
                  <c:v>-0.24530600086762</c:v>
                </c:pt>
                <c:pt idx="14364" formatCode="General">
                  <c:v>-0.23934924249803799</c:v>
                </c:pt>
                <c:pt idx="14365" formatCode="General">
                  <c:v>-0.23340733543446401</c:v>
                </c:pt>
                <c:pt idx="14366" formatCode="General">
                  <c:v>-0.22641120012016899</c:v>
                </c:pt>
                <c:pt idx="14367" formatCode="General">
                  <c:v>-0.21889031232120701</c:v>
                </c:pt>
                <c:pt idx="14368" formatCode="General">
                  <c:v>-0.211464299337836</c:v>
                </c:pt>
                <c:pt idx="14369" formatCode="General">
                  <c:v>-0.20321232941011999</c:v>
                </c:pt>
                <c:pt idx="14370" formatCode="General">
                  <c:v>-0.193509402150598</c:v>
                </c:pt>
                <c:pt idx="14371" formatCode="General">
                  <c:v>-0.18278099078635901</c:v>
                </c:pt>
                <c:pt idx="14372" formatCode="General">
                  <c:v>-0.17067267242711101</c:v>
                </c:pt>
                <c:pt idx="14373" formatCode="General">
                  <c:v>-0.15714531710278901</c:v>
                </c:pt>
                <c:pt idx="14374" formatCode="General">
                  <c:v>-0.14365543759928601</c:v>
                </c:pt>
                <c:pt idx="14375" formatCode="General">
                  <c:v>-0.131453514508935</c:v>
                </c:pt>
                <c:pt idx="14376" formatCode="General">
                  <c:v>-0.121295042030101</c:v>
                </c:pt>
                <c:pt idx="14377" formatCode="General">
                  <c:v>-0.113653583066887</c:v>
                </c:pt>
                <c:pt idx="14378" formatCode="General">
                  <c:v>-0.106616973042681</c:v>
                </c:pt>
                <c:pt idx="14379" formatCode="General">
                  <c:v>-9.9008802810481203E-2</c:v>
                </c:pt>
                <c:pt idx="14380" formatCode="General">
                  <c:v>-9.2096272650995098E-2</c:v>
                </c:pt>
                <c:pt idx="14381" formatCode="General">
                  <c:v>-8.6211872188036207E-2</c:v>
                </c:pt>
                <c:pt idx="14382" formatCode="General">
                  <c:v>-8.0733048546205596E-2</c:v>
                </c:pt>
                <c:pt idx="14383" formatCode="General">
                  <c:v>-7.4337464522937297E-2</c:v>
                </c:pt>
                <c:pt idx="14384" formatCode="General">
                  <c:v>-6.5985346504615003E-2</c:v>
                </c:pt>
                <c:pt idx="14385" formatCode="General">
                  <c:v>-5.5504074710809502E-2</c:v>
                </c:pt>
                <c:pt idx="14386" formatCode="General">
                  <c:v>-4.2906667844832297E-2</c:v>
                </c:pt>
                <c:pt idx="14387" formatCode="General">
                  <c:v>-2.8952444538711299E-2</c:v>
                </c:pt>
                <c:pt idx="14388" formatCode="General">
                  <c:v>-1.3974318431373299E-2</c:v>
                </c:pt>
                <c:pt idx="14389" formatCode="General">
                  <c:v>2.2804581499191899E-3</c:v>
                </c:pt>
                <c:pt idx="14390" formatCode="General">
                  <c:v>1.9386825753381399E-2</c:v>
                </c:pt>
                <c:pt idx="14391" formatCode="General">
                  <c:v>3.74517376810206E-2</c:v>
                </c:pt>
                <c:pt idx="14392" formatCode="General">
                  <c:v>5.6764941283595903E-2</c:v>
                </c:pt>
                <c:pt idx="14393" formatCode="General">
                  <c:v>7.6800759062809004E-2</c:v>
                </c:pt>
                <c:pt idx="14394" formatCode="General">
                  <c:v>9.7768408584922806E-2</c:v>
                </c:pt>
                <c:pt idx="14395" formatCode="General">
                  <c:v>0.120846603081364</c:v>
                </c:pt>
                <c:pt idx="14396" formatCode="General">
                  <c:v>0.14590790011184099</c:v>
                </c:pt>
                <c:pt idx="14397" formatCode="General">
                  <c:v>0.17158068585210001</c:v>
                </c:pt>
                <c:pt idx="14398" formatCode="General">
                  <c:v>0.19672692655927501</c:v>
                </c:pt>
                <c:pt idx="14399" formatCode="General">
                  <c:v>0.220029785252878</c:v>
                </c:pt>
                <c:pt idx="14400" formatCode="General">
                  <c:v>0.24092977381966499</c:v>
                </c:pt>
                <c:pt idx="14401" formatCode="General">
                  <c:v>0.25948236601275199</c:v>
                </c:pt>
                <c:pt idx="14402" formatCode="General">
                  <c:v>0.27606031118529001</c:v>
                </c:pt>
                <c:pt idx="14403" formatCode="General">
                  <c:v>0.29051494063982097</c:v>
                </c:pt>
                <c:pt idx="14404" formatCode="General">
                  <c:v>0.30198499997710299</c:v>
                </c:pt>
                <c:pt idx="14405" formatCode="General">
                  <c:v>0.31122067419730898</c:v>
                </c:pt>
                <c:pt idx="14406" formatCode="General">
                  <c:v>0.31929181171278198</c:v>
                </c:pt>
                <c:pt idx="14407" formatCode="General">
                  <c:v>0.32482814666898802</c:v>
                </c:pt>
                <c:pt idx="14408" formatCode="General">
                  <c:v>0.32660753918223701</c:v>
                </c:pt>
                <c:pt idx="14409" formatCode="General">
                  <c:v>0.324743605628453</c:v>
                </c:pt>
                <c:pt idx="14410" formatCode="General">
                  <c:v>0.32014329323676699</c:v>
                </c:pt>
                <c:pt idx="14411" formatCode="General">
                  <c:v>0.31476658416718101</c:v>
                </c:pt>
                <c:pt idx="14412" formatCode="General">
                  <c:v>0.30970988113912301</c:v>
                </c:pt>
                <c:pt idx="14413" formatCode="General">
                  <c:v>0.30545073465137501</c:v>
                </c:pt>
                <c:pt idx="14414" formatCode="General">
                  <c:v>0.30208727485196002</c:v>
                </c:pt>
                <c:pt idx="14415" formatCode="General">
                  <c:v>0.298748787963803</c:v>
                </c:pt>
                <c:pt idx="14416" formatCode="General">
                  <c:v>0.294923826437898</c:v>
                </c:pt>
                <c:pt idx="14417" formatCode="General">
                  <c:v>0.29126197973555801</c:v>
                </c:pt>
                <c:pt idx="14418" formatCode="General">
                  <c:v>0.28809310786657399</c:v>
                </c:pt>
                <c:pt idx="14419" formatCode="General">
                  <c:v>0.286146776582139</c:v>
                </c:pt>
                <c:pt idx="14420" formatCode="General">
                  <c:v>0.28676528567274301</c:v>
                </c:pt>
                <c:pt idx="14421" formatCode="General">
                  <c:v>0.29078394406812402</c:v>
                </c:pt>
                <c:pt idx="14422" formatCode="General">
                  <c:v>0.29877265949578502</c:v>
                </c:pt>
                <c:pt idx="14423" formatCode="General">
                  <c:v>0.31086678138462998</c:v>
                </c:pt>
                <c:pt idx="14424" formatCode="General">
                  <c:v>0.32610262818630198</c:v>
                </c:pt>
                <c:pt idx="14425" formatCode="General">
                  <c:v>0.34267822720356</c:v>
                </c:pt>
                <c:pt idx="14426" formatCode="General">
                  <c:v>0.35957583171777402</c:v>
                </c:pt>
                <c:pt idx="14427" formatCode="General">
                  <c:v>0.37597157374880003</c:v>
                </c:pt>
                <c:pt idx="14428" formatCode="General">
                  <c:v>0.391902456948514</c:v>
                </c:pt>
                <c:pt idx="14429" formatCode="General">
                  <c:v>0.40809033351562901</c:v>
                </c:pt>
                <c:pt idx="14430" formatCode="General">
                  <c:v>0.42440939902282099</c:v>
                </c:pt>
                <c:pt idx="14431" formatCode="General">
                  <c:v>0.44068919604337198</c:v>
                </c:pt>
                <c:pt idx="14432" formatCode="General">
                  <c:v>0.45707730395667101</c:v>
                </c:pt>
                <c:pt idx="14433" formatCode="General">
                  <c:v>0.47406823214640798</c:v>
                </c:pt>
                <c:pt idx="14434" formatCode="General">
                  <c:v>0.49102677300728997</c:v>
                </c:pt>
                <c:pt idx="14435" formatCode="General">
                  <c:v>0.506357509596152</c:v>
                </c:pt>
                <c:pt idx="14436" formatCode="General">
                  <c:v>0.51848387765589199</c:v>
                </c:pt>
                <c:pt idx="14437" formatCode="General">
                  <c:v>0.52751475250046498</c:v>
                </c:pt>
                <c:pt idx="14438" formatCode="General">
                  <c:v>0.53406340176621503</c:v>
                </c:pt>
                <c:pt idx="14439" formatCode="General">
                  <c:v>0.537860087753952</c:v>
                </c:pt>
                <c:pt idx="14440" formatCode="General">
                  <c:v>0.53818322815458797</c:v>
                </c:pt>
                <c:pt idx="14441" formatCode="General">
                  <c:v>0.53514855952184504</c:v>
                </c:pt>
                <c:pt idx="14442" formatCode="General">
                  <c:v>0.52936784372937296</c:v>
                </c:pt>
                <c:pt idx="14443" formatCode="General">
                  <c:v>0.52209620348574504</c:v>
                </c:pt>
                <c:pt idx="14444" formatCode="General">
                  <c:v>0.51427383368870005</c:v>
                </c:pt>
                <c:pt idx="14445" formatCode="General">
                  <c:v>0.50476355471128997</c:v>
                </c:pt>
                <c:pt idx="14446" formatCode="General">
                  <c:v>0.49355451272578299</c:v>
                </c:pt>
                <c:pt idx="14447" formatCode="General">
                  <c:v>0.482056483374734</c:v>
                </c:pt>
                <c:pt idx="14448" formatCode="General">
                  <c:v>0.47165703517995</c:v>
                </c:pt>
                <c:pt idx="14449" formatCode="General">
                  <c:v>0.46290175514936499</c:v>
                </c:pt>
                <c:pt idx="14450" formatCode="General">
                  <c:v>0.45573019462336301</c:v>
                </c:pt>
                <c:pt idx="14451" formatCode="General">
                  <c:v>0.450465985187397</c:v>
                </c:pt>
                <c:pt idx="14452" formatCode="General">
                  <c:v>0.44809088487572601</c:v>
                </c:pt>
                <c:pt idx="14453" formatCode="General">
                  <c:v>0.44790169568362198</c:v>
                </c:pt>
                <c:pt idx="14454" formatCode="General">
                  <c:v>0.44859342960085602</c:v>
                </c:pt>
                <c:pt idx="14455" formatCode="General">
                  <c:v>0.45094199054101902</c:v>
                </c:pt>
                <c:pt idx="14456" formatCode="General">
                  <c:v>0.45534085755088999</c:v>
                </c:pt>
                <c:pt idx="14457" formatCode="General">
                  <c:v>0.46119588134147999</c:v>
                </c:pt>
                <c:pt idx="14458" formatCode="General">
                  <c:v>0.46842283026599302</c:v>
                </c:pt>
                <c:pt idx="14459" formatCode="General">
                  <c:v>0.47721907849963702</c:v>
                </c:pt>
                <c:pt idx="14460" formatCode="General">
                  <c:v>0.48684487526811399</c:v>
                </c:pt>
                <c:pt idx="14461" formatCode="General">
                  <c:v>0.49645620265867901</c:v>
                </c:pt>
                <c:pt idx="14462" formatCode="General">
                  <c:v>0.504821165565008</c:v>
                </c:pt>
                <c:pt idx="14463" formatCode="General">
                  <c:v>0.51125449278798496</c:v>
                </c:pt>
                <c:pt idx="14464" formatCode="General">
                  <c:v>0.51624969073927196</c:v>
                </c:pt>
                <c:pt idx="14465" formatCode="General">
                  <c:v>0.51910996731239201</c:v>
                </c:pt>
                <c:pt idx="14466" formatCode="General">
                  <c:v>0.51954070663209195</c:v>
                </c:pt>
                <c:pt idx="14467" formatCode="General">
                  <c:v>0.51859814141239302</c:v>
                </c:pt>
                <c:pt idx="14468" formatCode="General">
                  <c:v>0.51634734065146204</c:v>
                </c:pt>
                <c:pt idx="14469" formatCode="General">
                  <c:v>0.512749518221846</c:v>
                </c:pt>
                <c:pt idx="14470" formatCode="General">
                  <c:v>0.50949009161097103</c:v>
                </c:pt>
                <c:pt idx="14471" formatCode="General">
                  <c:v>0.50767247948667804</c:v>
                </c:pt>
                <c:pt idx="14472" formatCode="General">
                  <c:v>0.50693543758808002</c:v>
                </c:pt>
                <c:pt idx="14473" formatCode="General">
                  <c:v>0.50654118582518903</c:v>
                </c:pt>
                <c:pt idx="14474" formatCode="General">
                  <c:v>0.50675693859230297</c:v>
                </c:pt>
                <c:pt idx="14475" formatCode="General">
                  <c:v>0.50747811257506903</c:v>
                </c:pt>
                <c:pt idx="14476" formatCode="General">
                  <c:v>0.50744384436388001</c:v>
                </c:pt>
                <c:pt idx="14477" formatCode="General">
                  <c:v>0.50693736233751496</c:v>
                </c:pt>
                <c:pt idx="14478" formatCode="General">
                  <c:v>0.50639921656735398</c:v>
                </c:pt>
                <c:pt idx="14479" formatCode="General">
                  <c:v>0.50474269204627897</c:v>
                </c:pt>
                <c:pt idx="14480" formatCode="General">
                  <c:v>0.500870326786374</c:v>
                </c:pt>
                <c:pt idx="14481" formatCode="General">
                  <c:v>0.494952102927115</c:v>
                </c:pt>
                <c:pt idx="14482" formatCode="General">
                  <c:v>0.48737321985147197</c:v>
                </c:pt>
                <c:pt idx="14483" formatCode="General">
                  <c:v>0.478014555662162</c:v>
                </c:pt>
                <c:pt idx="14484" formatCode="General">
                  <c:v>0.46769712082130699</c:v>
                </c:pt>
                <c:pt idx="14485" formatCode="General">
                  <c:v>0.45794190581049798</c:v>
                </c:pt>
                <c:pt idx="14486" formatCode="General">
                  <c:v>0.44867443884156899</c:v>
                </c:pt>
                <c:pt idx="14487" formatCode="General">
                  <c:v>0.439103052086463</c:v>
                </c:pt>
                <c:pt idx="14488" formatCode="General">
                  <c:v>0.42870918956835202</c:v>
                </c:pt>
                <c:pt idx="14489" formatCode="General">
                  <c:v>0.41701030061069899</c:v>
                </c:pt>
                <c:pt idx="14490" formatCode="General">
                  <c:v>0.40445591227507399</c:v>
                </c:pt>
                <c:pt idx="14491" formatCode="General">
                  <c:v>0.39125065312651203</c:v>
                </c:pt>
                <c:pt idx="14492" formatCode="General">
                  <c:v>0.37805805535882098</c:v>
                </c:pt>
                <c:pt idx="14493" formatCode="General">
                  <c:v>0.36555701431662702</c:v>
                </c:pt>
                <c:pt idx="14494" formatCode="General">
                  <c:v>0.35542361731859701</c:v>
                </c:pt>
                <c:pt idx="14495" formatCode="General">
                  <c:v>0.34894328473924902</c:v>
                </c:pt>
                <c:pt idx="14496" formatCode="General">
                  <c:v>0.34443431440269501</c:v>
                </c:pt>
                <c:pt idx="14497" formatCode="General">
                  <c:v>0.34068591999757297</c:v>
                </c:pt>
                <c:pt idx="14498" formatCode="General">
                  <c:v>0.33827717754616099</c:v>
                </c:pt>
                <c:pt idx="14499" formatCode="General">
                  <c:v>0.33758012422134298</c:v>
                </c:pt>
                <c:pt idx="14500" formatCode="General">
                  <c:v>0.33812221801546999</c:v>
                </c:pt>
                <c:pt idx="14501" formatCode="General">
                  <c:v>0.33902034068995701</c:v>
                </c:pt>
                <c:pt idx="14502" formatCode="General">
                  <c:v>0.339872995615008</c:v>
                </c:pt>
                <c:pt idx="14503" formatCode="General">
                  <c:v>0.34044325065380998</c:v>
                </c:pt>
                <c:pt idx="14504" formatCode="General">
                  <c:v>0.339590181622692</c:v>
                </c:pt>
                <c:pt idx="14505" formatCode="General">
                  <c:v>0.33655098501582098</c:v>
                </c:pt>
                <c:pt idx="14506" formatCode="General">
                  <c:v>0.33051865977752798</c:v>
                </c:pt>
                <c:pt idx="14507" formatCode="General">
                  <c:v>0.32098758830497298</c:v>
                </c:pt>
                <c:pt idx="14508" formatCode="General">
                  <c:v>0.30859961483223802</c:v>
                </c:pt>
                <c:pt idx="14509" formatCode="General">
                  <c:v>0.29364876306575899</c:v>
                </c:pt>
                <c:pt idx="14510" formatCode="General">
                  <c:v>0.27674884884832801</c:v>
                </c:pt>
                <c:pt idx="14511" formatCode="General">
                  <c:v>0.25933276224259799</c:v>
                </c:pt>
                <c:pt idx="14512" formatCode="General">
                  <c:v>0.24209195766295699</c:v>
                </c:pt>
                <c:pt idx="14513" formatCode="General">
                  <c:v>0.224461007898795</c:v>
                </c:pt>
                <c:pt idx="14514" formatCode="General">
                  <c:v>0.20581604992918301</c:v>
                </c:pt>
                <c:pt idx="14515" formatCode="General">
                  <c:v>0.186386378140838</c:v>
                </c:pt>
                <c:pt idx="14516" formatCode="General">
                  <c:v>0.16641551184550801</c:v>
                </c:pt>
                <c:pt idx="14517" formatCode="General">
                  <c:v>0.14677345580056</c:v>
                </c:pt>
                <c:pt idx="14518" formatCode="General">
                  <c:v>0.12934861076563101</c:v>
                </c:pt>
                <c:pt idx="14519" formatCode="General">
                  <c:v>0.11478021759799199</c:v>
                </c:pt>
                <c:pt idx="14520" formatCode="General">
                  <c:v>0.102626462002612</c:v>
                </c:pt>
                <c:pt idx="14521" formatCode="General">
                  <c:v>9.2969283297757499E-2</c:v>
                </c:pt>
                <c:pt idx="14522" formatCode="General">
                  <c:v>8.4851816824312504E-2</c:v>
                </c:pt>
                <c:pt idx="14523" formatCode="General">
                  <c:v>7.7804908685204704E-2</c:v>
                </c:pt>
                <c:pt idx="14524" formatCode="General">
                  <c:v>7.1622854312881998E-2</c:v>
                </c:pt>
                <c:pt idx="14525" formatCode="General">
                  <c:v>6.4917948477055898E-2</c:v>
                </c:pt>
                <c:pt idx="14526" formatCode="General">
                  <c:v>5.7035486430374302E-2</c:v>
                </c:pt>
                <c:pt idx="14527" formatCode="General">
                  <c:v>4.81499467898528E-2</c:v>
                </c:pt>
                <c:pt idx="14528" formatCode="General">
                  <c:v>3.8238023832200901E-2</c:v>
                </c:pt>
                <c:pt idx="14529" formatCode="General">
                  <c:v>2.7111077833756499E-2</c:v>
                </c:pt>
                <c:pt idx="14530" formatCode="General">
                  <c:v>1.55558749327969E-2</c:v>
                </c:pt>
                <c:pt idx="14531" formatCode="General">
                  <c:v>3.62937543816713E-3</c:v>
                </c:pt>
                <c:pt idx="14532" formatCode="General">
                  <c:v>-9.7571901233871501E-3</c:v>
                </c:pt>
                <c:pt idx="14533" formatCode="General">
                  <c:v>-2.4396721772200099E-2</c:v>
                </c:pt>
                <c:pt idx="14534" formatCode="General">
                  <c:v>-3.87911024266741E-2</c:v>
                </c:pt>
                <c:pt idx="14535" formatCode="General">
                  <c:v>-5.1966875710764401E-2</c:v>
                </c:pt>
                <c:pt idx="14536" formatCode="General">
                  <c:v>-6.2753088520232397E-2</c:v>
                </c:pt>
                <c:pt idx="14537" formatCode="General">
                  <c:v>-7.0652656031111996E-2</c:v>
                </c:pt>
                <c:pt idx="14538" formatCode="General">
                  <c:v>-7.6530704744066202E-2</c:v>
                </c:pt>
                <c:pt idx="14539" formatCode="General">
                  <c:v>-8.0564661281978894E-2</c:v>
                </c:pt>
                <c:pt idx="14540" formatCode="General">
                  <c:v>-8.2899956586428999E-2</c:v>
                </c:pt>
                <c:pt idx="14541" formatCode="General">
                  <c:v>-8.4680450894366502E-2</c:v>
                </c:pt>
                <c:pt idx="14542" formatCode="General">
                  <c:v>-8.7630320258365493E-2</c:v>
                </c:pt>
                <c:pt idx="14543" formatCode="General">
                  <c:v>-9.2785960213061097E-2</c:v>
                </c:pt>
                <c:pt idx="14544" formatCode="General">
                  <c:v>-0.101084768178511</c:v>
                </c:pt>
                <c:pt idx="14545" formatCode="General">
                  <c:v>-0.112668993793623</c:v>
                </c:pt>
                <c:pt idx="14546" formatCode="General">
                  <c:v>-0.12634840827431101</c:v>
                </c:pt>
                <c:pt idx="14547" formatCode="General">
                  <c:v>-0.14126291646393899</c:v>
                </c:pt>
                <c:pt idx="14548" formatCode="General">
                  <c:v>-0.157836422239991</c:v>
                </c:pt>
                <c:pt idx="14549" formatCode="General">
                  <c:v>-0.17626146353202601</c:v>
                </c:pt>
                <c:pt idx="14550" formatCode="General">
                  <c:v>-0.19502344990768999</c:v>
                </c:pt>
                <c:pt idx="14551" formatCode="General">
                  <c:v>-0.21249046588010301</c:v>
                </c:pt>
                <c:pt idx="14552" formatCode="General">
                  <c:v>-0.228558708755214</c:v>
                </c:pt>
                <c:pt idx="14553" formatCode="General">
                  <c:v>-0.243261304380261</c:v>
                </c:pt>
                <c:pt idx="14554" formatCode="General">
                  <c:v>-0.25594804657158599</c:v>
                </c:pt>
                <c:pt idx="14555" formatCode="General">
                  <c:v>-0.26661046987207798</c:v>
                </c:pt>
                <c:pt idx="14556" formatCode="General">
                  <c:v>-0.27531915636323301</c:v>
                </c:pt>
                <c:pt idx="14557" formatCode="General">
                  <c:v>-0.282637443421489</c:v>
                </c:pt>
                <c:pt idx="14558" formatCode="General">
                  <c:v>-0.289755073550992</c:v>
                </c:pt>
                <c:pt idx="14559" formatCode="General">
                  <c:v>-0.29762272491761999</c:v>
                </c:pt>
                <c:pt idx="14560" formatCode="General">
                  <c:v>-0.30670624086214099</c:v>
                </c:pt>
                <c:pt idx="14561" formatCode="General">
                  <c:v>-0.31727359472109101</c:v>
                </c:pt>
                <c:pt idx="14562" formatCode="General">
                  <c:v>-0.32877493199540497</c:v>
                </c:pt>
                <c:pt idx="14563" formatCode="General">
                  <c:v>-0.34019929673058502</c:v>
                </c:pt>
                <c:pt idx="14564" formatCode="General">
                  <c:v>-0.35167595887303499</c:v>
                </c:pt>
                <c:pt idx="14565" formatCode="General">
                  <c:v>-0.36327485882600002</c:v>
                </c:pt>
                <c:pt idx="14566" formatCode="General">
                  <c:v>-0.37448488114905798</c:v>
                </c:pt>
                <c:pt idx="14567" formatCode="General">
                  <c:v>-0.38550152866806697</c:v>
                </c:pt>
                <c:pt idx="14568" formatCode="General">
                  <c:v>-0.39694847414879503</c:v>
                </c:pt>
                <c:pt idx="14569" formatCode="General">
                  <c:v>-0.40881632195669998</c:v>
                </c:pt>
                <c:pt idx="14570" formatCode="General">
                  <c:v>-0.42045138153010803</c:v>
                </c:pt>
                <c:pt idx="14571" formatCode="General">
                  <c:v>-0.43123181344300898</c:v>
                </c:pt>
                <c:pt idx="14572" formatCode="General">
                  <c:v>-0.44076140531059099</c:v>
                </c:pt>
                <c:pt idx="14573" formatCode="General">
                  <c:v>-0.44856394393794802</c:v>
                </c:pt>
                <c:pt idx="14574" formatCode="General">
                  <c:v>-0.45439413943212098</c:v>
                </c:pt>
                <c:pt idx="14575" formatCode="General">
                  <c:v>-0.45876067595307402</c:v>
                </c:pt>
                <c:pt idx="14576" formatCode="General">
                  <c:v>-0.46221522501340101</c:v>
                </c:pt>
                <c:pt idx="14577" formatCode="General">
                  <c:v>-0.46471756728604502</c:v>
                </c:pt>
                <c:pt idx="14578" formatCode="General">
                  <c:v>-0.46699390381837202</c:v>
                </c:pt>
                <c:pt idx="14579" formatCode="General">
                  <c:v>-0.47058514737088403</c:v>
                </c:pt>
                <c:pt idx="14580" formatCode="General">
                  <c:v>-0.476310094518413</c:v>
                </c:pt>
                <c:pt idx="14581" formatCode="General">
                  <c:v>-0.483134915459977</c:v>
                </c:pt>
                <c:pt idx="14582" formatCode="General">
                  <c:v>-0.48968132278179699</c:v>
                </c:pt>
                <c:pt idx="14583" formatCode="General">
                  <c:v>-0.49603099167216702</c:v>
                </c:pt>
                <c:pt idx="14584" formatCode="General">
                  <c:v>-0.50228316019873798</c:v>
                </c:pt>
                <c:pt idx="14585" formatCode="General">
                  <c:v>-0.50828268086688999</c:v>
                </c:pt>
                <c:pt idx="14586" formatCode="General">
                  <c:v>-0.51455347954657804</c:v>
                </c:pt>
                <c:pt idx="14587" formatCode="General">
                  <c:v>-0.52139531857124399</c:v>
                </c:pt>
                <c:pt idx="14588" formatCode="General">
                  <c:v>-0.52804477071631795</c:v>
                </c:pt>
                <c:pt idx="14589" formatCode="General">
                  <c:v>-0.53299426869254696</c:v>
                </c:pt>
                <c:pt idx="14590" formatCode="General">
                  <c:v>-0.535313075698442</c:v>
                </c:pt>
                <c:pt idx="14591" formatCode="General">
                  <c:v>-0.53532328993996903</c:v>
                </c:pt>
                <c:pt idx="14592" formatCode="General">
                  <c:v>-0.53322788703069601</c:v>
                </c:pt>
                <c:pt idx="14593" formatCode="General">
                  <c:v>-0.529208210107321</c:v>
                </c:pt>
                <c:pt idx="14594" formatCode="General">
                  <c:v>-0.52435169802871295</c:v>
                </c:pt>
                <c:pt idx="14595" formatCode="General">
                  <c:v>-0.52002184672219398</c:v>
                </c:pt>
                <c:pt idx="14596" formatCode="General">
                  <c:v>-0.51682768401551005</c:v>
                </c:pt>
                <c:pt idx="14597" formatCode="General">
                  <c:v>-0.51480372024770205</c:v>
                </c:pt>
                <c:pt idx="14598" formatCode="General">
                  <c:v>-0.51406453480754999</c:v>
                </c:pt>
                <c:pt idx="14599" formatCode="General">
                  <c:v>-0.51406883311109497</c:v>
                </c:pt>
                <c:pt idx="14600" formatCode="General">
                  <c:v>-0.51413656322772505</c:v>
                </c:pt>
                <c:pt idx="14601" formatCode="General">
                  <c:v>-0.51500252355516296</c:v>
                </c:pt>
                <c:pt idx="14602" formatCode="General">
                  <c:v>-0.51714206420045095</c:v>
                </c:pt>
                <c:pt idx="14603" formatCode="General">
                  <c:v>-0.51986731176103496</c:v>
                </c:pt>
                <c:pt idx="14604" formatCode="General">
                  <c:v>-0.52254769973871495</c:v>
                </c:pt>
                <c:pt idx="14605" formatCode="General">
                  <c:v>-0.52431102178748301</c:v>
                </c:pt>
                <c:pt idx="14606" formatCode="General">
                  <c:v>-0.52493641877622099</c:v>
                </c:pt>
                <c:pt idx="14607" formatCode="General">
                  <c:v>-0.524228004176433</c:v>
                </c:pt>
                <c:pt idx="14608" formatCode="General">
                  <c:v>-0.52113810450994302</c:v>
                </c:pt>
                <c:pt idx="14609" formatCode="General">
                  <c:v>-0.51506571206227902</c:v>
                </c:pt>
                <c:pt idx="14610" formatCode="General">
                  <c:v>-0.50627142938703096</c:v>
                </c:pt>
                <c:pt idx="14611" formatCode="General">
                  <c:v>-0.49528182721823899</c:v>
                </c:pt>
                <c:pt idx="14612" formatCode="General">
                  <c:v>-0.48288104502784501</c:v>
                </c:pt>
                <c:pt idx="14613" formatCode="General">
                  <c:v>-0.47026044210153001</c:v>
                </c:pt>
                <c:pt idx="14614" formatCode="General">
                  <c:v>-0.45804823287249002</c:v>
                </c:pt>
                <c:pt idx="14615" formatCode="General">
                  <c:v>-0.44665931912957202</c:v>
                </c:pt>
                <c:pt idx="14616" formatCode="General">
                  <c:v>-0.436342219092893</c:v>
                </c:pt>
                <c:pt idx="14617" formatCode="General">
                  <c:v>-0.42772598740244999</c:v>
                </c:pt>
                <c:pt idx="14618" formatCode="General">
                  <c:v>-0.42187252471443798</c:v>
                </c:pt>
                <c:pt idx="14619" formatCode="General">
                  <c:v>-0.41818714384462502</c:v>
                </c:pt>
                <c:pt idx="14620" formatCode="General">
                  <c:v>-0.41462564747027503</c:v>
                </c:pt>
                <c:pt idx="14621" formatCode="General">
                  <c:v>-0.41011518696182803</c:v>
                </c:pt>
                <c:pt idx="14622" formatCode="General">
                  <c:v>-0.404992978943088</c:v>
                </c:pt>
                <c:pt idx="14623" formatCode="General">
                  <c:v>-0.400116501489367</c:v>
                </c:pt>
                <c:pt idx="14624" formatCode="General">
                  <c:v>-0.39581927624173302</c:v>
                </c:pt>
                <c:pt idx="14625" formatCode="General">
                  <c:v>-0.39184953893069802</c:v>
                </c:pt>
                <c:pt idx="14626" formatCode="General">
                  <c:v>-0.388485790272529</c:v>
                </c:pt>
                <c:pt idx="14627" formatCode="General">
                  <c:v>-0.38589258428877399</c:v>
                </c:pt>
                <c:pt idx="14628" formatCode="General">
                  <c:v>-0.38345008353312099</c:v>
                </c:pt>
                <c:pt idx="14629" formatCode="General">
                  <c:v>-0.38068954452614501</c:v>
                </c:pt>
                <c:pt idx="14630" formatCode="General">
                  <c:v>-0.37699919370037399</c:v>
                </c:pt>
                <c:pt idx="14631" formatCode="General">
                  <c:v>-0.37164490623902002</c:v>
                </c:pt>
                <c:pt idx="14632" formatCode="General">
                  <c:v>-0.36498103865804998</c:v>
                </c:pt>
                <c:pt idx="14633" formatCode="General">
                  <c:v>-0.35825374434102603</c:v>
                </c:pt>
                <c:pt idx="14634" formatCode="General">
                  <c:v>-0.351252402172612</c:v>
                </c:pt>
                <c:pt idx="14635" formatCode="General">
                  <c:v>-0.34366815769831899</c:v>
                </c:pt>
                <c:pt idx="14636" formatCode="General">
                  <c:v>-0.33593241833570903</c:v>
                </c:pt>
                <c:pt idx="14637" formatCode="General">
                  <c:v>-0.327620550977474</c:v>
                </c:pt>
                <c:pt idx="14638" formatCode="General">
                  <c:v>-0.31830773557441799</c:v>
                </c:pt>
                <c:pt idx="14639" formatCode="General">
                  <c:v>-0.30858500598918698</c:v>
                </c:pt>
                <c:pt idx="14640" formatCode="General">
                  <c:v>-0.29983786162550702</c:v>
                </c:pt>
                <c:pt idx="14641" formatCode="General">
                  <c:v>-0.29293359938779701</c:v>
                </c:pt>
                <c:pt idx="14642" formatCode="General">
                  <c:v>-0.28738993131771601</c:v>
                </c:pt>
                <c:pt idx="14643" formatCode="General">
                  <c:v>-0.28256504509657299</c:v>
                </c:pt>
                <c:pt idx="14644" formatCode="General">
                  <c:v>-0.27874977417942498</c:v>
                </c:pt>
                <c:pt idx="14645" formatCode="General">
                  <c:v>-0.27605142033857399</c:v>
                </c:pt>
                <c:pt idx="14646" formatCode="General">
                  <c:v>-0.27448405622022998</c:v>
                </c:pt>
                <c:pt idx="14647" formatCode="General">
                  <c:v>-0.27289952460936001</c:v>
                </c:pt>
                <c:pt idx="14648" formatCode="General">
                  <c:v>-0.27095257480398</c:v>
                </c:pt>
                <c:pt idx="14649" formatCode="General">
                  <c:v>-0.269278397729451</c:v>
                </c:pt>
                <c:pt idx="14650" formatCode="General">
                  <c:v>-0.267466644441338</c:v>
                </c:pt>
                <c:pt idx="14651" formatCode="General">
                  <c:v>-0.26561103962535498</c:v>
                </c:pt>
                <c:pt idx="14652" formatCode="General">
                  <c:v>-0.26381452229104602</c:v>
                </c:pt>
                <c:pt idx="14653" formatCode="General">
                  <c:v>-0.262010977760254</c:v>
                </c:pt>
                <c:pt idx="14654" formatCode="General">
                  <c:v>-0.25951582805954898</c:v>
                </c:pt>
                <c:pt idx="14655" formatCode="General">
                  <c:v>-0.255432444707549</c:v>
                </c:pt>
                <c:pt idx="14656" formatCode="General">
                  <c:v>-0.24970098881830899</c:v>
                </c:pt>
                <c:pt idx="14657" formatCode="General">
                  <c:v>-0.24293751237769701</c:v>
                </c:pt>
                <c:pt idx="14658" formatCode="General">
                  <c:v>-0.235926706169936</c:v>
                </c:pt>
                <c:pt idx="14659" formatCode="General">
                  <c:v>-0.22830689783347</c:v>
                </c:pt>
                <c:pt idx="14660" formatCode="General">
                  <c:v>-0.21958882464759599</c:v>
                </c:pt>
                <c:pt idx="14661" formatCode="General">
                  <c:v>-0.20991011682257901</c:v>
                </c:pt>
                <c:pt idx="14662" formatCode="General">
                  <c:v>-0.19915469138455399</c:v>
                </c:pt>
                <c:pt idx="14663" formatCode="General">
                  <c:v>-0.187540423930975</c:v>
                </c:pt>
                <c:pt idx="14664" formatCode="General">
                  <c:v>-0.175775837107571</c:v>
                </c:pt>
                <c:pt idx="14665" formatCode="General">
                  <c:v>-0.163995304101302</c:v>
                </c:pt>
                <c:pt idx="14666" formatCode="General">
                  <c:v>-0.152320806892077</c:v>
                </c:pt>
                <c:pt idx="14667" formatCode="General">
                  <c:v>-0.140478553392171</c:v>
                </c:pt>
                <c:pt idx="14668" formatCode="General">
                  <c:v>-0.128170505958561</c:v>
                </c:pt>
                <c:pt idx="14669" formatCode="General">
                  <c:v>-0.11496893324913</c:v>
                </c:pt>
                <c:pt idx="14670" formatCode="General">
                  <c:v>-0.100633458326383</c:v>
                </c:pt>
                <c:pt idx="14671" formatCode="General">
                  <c:v>-8.57721321445893E-2</c:v>
                </c:pt>
                <c:pt idx="14672" formatCode="General">
                  <c:v>-7.0544781126559306E-2</c:v>
                </c:pt>
                <c:pt idx="14673" formatCode="General">
                  <c:v>-5.59743171071641E-2</c:v>
                </c:pt>
                <c:pt idx="14674" formatCode="General">
                  <c:v>-4.2673605233367003E-2</c:v>
                </c:pt>
                <c:pt idx="14675" formatCode="General">
                  <c:v>-3.0113336364384999E-2</c:v>
                </c:pt>
                <c:pt idx="14676" formatCode="General">
                  <c:v>-1.74923325996185E-2</c:v>
                </c:pt>
                <c:pt idx="14677" formatCode="General">
                  <c:v>-4.5870083353663103E-3</c:v>
                </c:pt>
                <c:pt idx="14678" formatCode="General">
                  <c:v>8.7389668410833305E-3</c:v>
                </c:pt>
                <c:pt idx="14679" formatCode="General">
                  <c:v>2.2694285862625601E-2</c:v>
                </c:pt>
                <c:pt idx="14680" formatCode="General">
                  <c:v>3.6499466829574202E-2</c:v>
                </c:pt>
                <c:pt idx="14681" formatCode="General">
                  <c:v>5.00089599469987E-2</c:v>
                </c:pt>
                <c:pt idx="14682" formatCode="General">
                  <c:v>6.3577404178195907E-2</c:v>
                </c:pt>
                <c:pt idx="14683" formatCode="General">
                  <c:v>7.8086328160104898E-2</c:v>
                </c:pt>
                <c:pt idx="14684" formatCode="General">
                  <c:v>9.4428471949271897E-2</c:v>
                </c:pt>
                <c:pt idx="14685" formatCode="General">
                  <c:v>0.112122055592183</c:v>
                </c:pt>
                <c:pt idx="14686" formatCode="General">
                  <c:v>0.12977492817328301</c:v>
                </c:pt>
                <c:pt idx="14687" formatCode="General">
                  <c:v>0.146631150241643</c:v>
                </c:pt>
                <c:pt idx="14688" formatCode="General">
                  <c:v>0.16277757031888099</c:v>
                </c:pt>
                <c:pt idx="14689" formatCode="General">
                  <c:v>0.17833063051742601</c:v>
                </c:pt>
                <c:pt idx="14690" formatCode="General">
                  <c:v>0.19301465936169401</c:v>
                </c:pt>
                <c:pt idx="14691" formatCode="General">
                  <c:v>0.207135544508733</c:v>
                </c:pt>
                <c:pt idx="14692" formatCode="General">
                  <c:v>0.22166872985254499</c:v>
                </c:pt>
                <c:pt idx="14693" formatCode="General">
                  <c:v>0.236343152583219</c:v>
                </c:pt>
                <c:pt idx="14694" formatCode="General">
                  <c:v>0.250401924107091</c:v>
                </c:pt>
                <c:pt idx="14695" formatCode="General">
                  <c:v>0.26487565303418997</c:v>
                </c:pt>
                <c:pt idx="14696" formatCode="General">
                  <c:v>0.281074401843598</c:v>
                </c:pt>
                <c:pt idx="14697" formatCode="General">
                  <c:v>0.29824844111432097</c:v>
                </c:pt>
                <c:pt idx="14698" formatCode="General">
                  <c:v>0.31430645366465298</c:v>
                </c:pt>
                <c:pt idx="14699" formatCode="General">
                  <c:v>0.32885625517009498</c:v>
                </c:pt>
                <c:pt idx="14700" formatCode="General">
                  <c:v>0.34358076423429201</c:v>
                </c:pt>
                <c:pt idx="14701" formatCode="General">
                  <c:v>0.35906307394942</c:v>
                </c:pt>
                <c:pt idx="14702" formatCode="General">
                  <c:v>0.37453411223494998</c:v>
                </c:pt>
                <c:pt idx="14703" formatCode="General">
                  <c:v>0.38965682956842401</c:v>
                </c:pt>
                <c:pt idx="14704" formatCode="General">
                  <c:v>0.40444813130562801</c:v>
                </c:pt>
                <c:pt idx="14705" formatCode="General">
                  <c:v>0.41836188021794701</c:v>
                </c:pt>
                <c:pt idx="14706" formatCode="General">
                  <c:v>0.43058859583389603</c:v>
                </c:pt>
                <c:pt idx="14707" formatCode="General">
                  <c:v>0.44066278679349502</c:v>
                </c:pt>
                <c:pt idx="14708" formatCode="General">
                  <c:v>0.44867133049819302</c:v>
                </c:pt>
                <c:pt idx="14709" formatCode="General">
                  <c:v>0.45487519057314202</c:v>
                </c:pt>
                <c:pt idx="14710" formatCode="General">
                  <c:v>0.45946684210040301</c:v>
                </c:pt>
                <c:pt idx="14711" formatCode="General">
                  <c:v>0.462359496157355</c:v>
                </c:pt>
                <c:pt idx="14712" formatCode="General">
                  <c:v>0.46313169384794101</c:v>
                </c:pt>
                <c:pt idx="14713" formatCode="General">
                  <c:v>0.46134339954213399</c:v>
                </c:pt>
                <c:pt idx="14714" formatCode="General">
                  <c:v>0.45866703156833999</c:v>
                </c:pt>
                <c:pt idx="14715" formatCode="General">
                  <c:v>0.45712602304677402</c:v>
                </c:pt>
                <c:pt idx="14716" formatCode="General">
                  <c:v>0.45612850524043502</c:v>
                </c:pt>
                <c:pt idx="14717" formatCode="General">
                  <c:v>0.45584731188092398</c:v>
                </c:pt>
                <c:pt idx="14718" formatCode="General">
                  <c:v>0.45661763331515898</c:v>
                </c:pt>
                <c:pt idx="14719" formatCode="General">
                  <c:v>0.45726701605881498</c:v>
                </c:pt>
                <c:pt idx="14720" formatCode="General">
                  <c:v>0.45716285756180902</c:v>
                </c:pt>
                <c:pt idx="14721" formatCode="General">
                  <c:v>0.45636628736031598</c:v>
                </c:pt>
                <c:pt idx="14722" formatCode="General">
                  <c:v>0.456413745933618</c:v>
                </c:pt>
                <c:pt idx="14723" formatCode="General">
                  <c:v>0.45877934220827599</c:v>
                </c:pt>
                <c:pt idx="14724" formatCode="General">
                  <c:v>0.46272948544103998</c:v>
                </c:pt>
                <c:pt idx="14725" formatCode="General">
                  <c:v>0.46725844938614097</c:v>
                </c:pt>
                <c:pt idx="14726" formatCode="General">
                  <c:v>0.47272575844262799</c:v>
                </c:pt>
                <c:pt idx="14727" formatCode="General">
                  <c:v>0.47988022330414098</c:v>
                </c:pt>
                <c:pt idx="14728" formatCode="General">
                  <c:v>0.48866578642050001</c:v>
                </c:pt>
                <c:pt idx="14729" formatCode="General">
                  <c:v>0.49882576952672503</c:v>
                </c:pt>
                <c:pt idx="14730" formatCode="General">
                  <c:v>0.50965157289382701</c:v>
                </c:pt>
                <c:pt idx="14731" formatCode="General">
                  <c:v>0.51996016613490004</c:v>
                </c:pt>
                <c:pt idx="14732" formatCode="General">
                  <c:v>0.53011011624443305</c:v>
                </c:pt>
                <c:pt idx="14733" formatCode="General">
                  <c:v>0.54081162872700195</c:v>
                </c:pt>
                <c:pt idx="14734" formatCode="General">
                  <c:v>0.55104538062111097</c:v>
                </c:pt>
                <c:pt idx="14735" formatCode="General">
                  <c:v>0.55992681666406496</c:v>
                </c:pt>
                <c:pt idx="14736" formatCode="General">
                  <c:v>0.56724120135235501</c:v>
                </c:pt>
                <c:pt idx="14737" formatCode="General">
                  <c:v>0.57319675140436899</c:v>
                </c:pt>
                <c:pt idx="14738" formatCode="General">
                  <c:v>0.57801744198785898</c:v>
                </c:pt>
                <c:pt idx="14739" formatCode="General">
                  <c:v>0.581814165155777</c:v>
                </c:pt>
                <c:pt idx="14740" formatCode="General">
                  <c:v>0.58502169714013696</c:v>
                </c:pt>
                <c:pt idx="14741" formatCode="General">
                  <c:v>0.58746907497481005</c:v>
                </c:pt>
                <c:pt idx="14742" formatCode="General">
                  <c:v>0.58799768838785205</c:v>
                </c:pt>
                <c:pt idx="14743" formatCode="General">
                  <c:v>0.58628234226820697</c:v>
                </c:pt>
                <c:pt idx="14744" formatCode="General">
                  <c:v>0.58293311101627998</c:v>
                </c:pt>
                <c:pt idx="14745" formatCode="General">
                  <c:v>0.57762572835157999</c:v>
                </c:pt>
                <c:pt idx="14746" formatCode="General">
                  <c:v>0.57043796906215904</c:v>
                </c:pt>
                <c:pt idx="14747" formatCode="General">
                  <c:v>0.56234456995243198</c:v>
                </c:pt>
                <c:pt idx="14748" formatCode="General">
                  <c:v>0.55368319409086297</c:v>
                </c:pt>
                <c:pt idx="14749" formatCode="General">
                  <c:v>0.54384045764679201</c:v>
                </c:pt>
                <c:pt idx="14750" formatCode="General">
                  <c:v>0.53284824390484697</c:v>
                </c:pt>
                <c:pt idx="14751" formatCode="General">
                  <c:v>0.52197165996503603</c:v>
                </c:pt>
                <c:pt idx="14752" formatCode="General">
                  <c:v>0.51094927259932799</c:v>
                </c:pt>
                <c:pt idx="14753" formatCode="General">
                  <c:v>0.49937004734023899</c:v>
                </c:pt>
                <c:pt idx="14754" formatCode="General">
                  <c:v>0.48747642044528799</c:v>
                </c:pt>
                <c:pt idx="14755" formatCode="General">
                  <c:v>0.475019778849671</c:v>
                </c:pt>
                <c:pt idx="14756" formatCode="General">
                  <c:v>0.46219756604331702</c:v>
                </c:pt>
                <c:pt idx="14757" formatCode="General">
                  <c:v>0.44974957126498399</c:v>
                </c:pt>
                <c:pt idx="14758" formatCode="General">
                  <c:v>0.43841745402408799</c:v>
                </c:pt>
                <c:pt idx="14759" formatCode="General">
                  <c:v>0.42813557428835802</c:v>
                </c:pt>
                <c:pt idx="14760" formatCode="General">
                  <c:v>0.41838364921418197</c:v>
                </c:pt>
                <c:pt idx="14761" formatCode="General">
                  <c:v>0.40794364725745902</c:v>
                </c:pt>
                <c:pt idx="14762" formatCode="General">
                  <c:v>0.395844773902161</c:v>
                </c:pt>
                <c:pt idx="14763" formatCode="General">
                  <c:v>0.38299442132457401</c:v>
                </c:pt>
                <c:pt idx="14764" formatCode="General">
                  <c:v>0.370495401899743</c:v>
                </c:pt>
                <c:pt idx="14765" formatCode="General">
                  <c:v>0.35899428997189903</c:v>
                </c:pt>
                <c:pt idx="14766" formatCode="General">
                  <c:v>0.34846899406711801</c:v>
                </c:pt>
                <c:pt idx="14767" formatCode="General">
                  <c:v>0.33836391760150403</c:v>
                </c:pt>
                <c:pt idx="14768" formatCode="General">
                  <c:v>0.32844452481356901</c:v>
                </c:pt>
                <c:pt idx="14769" formatCode="General">
                  <c:v>0.318400425192091</c:v>
                </c:pt>
                <c:pt idx="14770" formatCode="General">
                  <c:v>0.30778845809446098</c:v>
                </c:pt>
                <c:pt idx="14771" formatCode="General">
                  <c:v>0.29612319301608703</c:v>
                </c:pt>
                <c:pt idx="14772" formatCode="General">
                  <c:v>0.28378336949533201</c:v>
                </c:pt>
                <c:pt idx="14773" formatCode="General">
                  <c:v>0.27175701762114401</c:v>
                </c:pt>
                <c:pt idx="14774" formatCode="General">
                  <c:v>0.26036226975244797</c:v>
                </c:pt>
                <c:pt idx="14775" formatCode="General">
                  <c:v>0.249977847800645</c:v>
                </c:pt>
                <c:pt idx="14776" formatCode="General">
                  <c:v>0.241581748277093</c:v>
                </c:pt>
                <c:pt idx="14777" formatCode="General">
                  <c:v>0.23551102248755501</c:v>
                </c:pt>
                <c:pt idx="14778" formatCode="General">
                  <c:v>0.231815574188901</c:v>
                </c:pt>
                <c:pt idx="14779" formatCode="General">
                  <c:v>0.23080059876235601</c:v>
                </c:pt>
                <c:pt idx="14780" formatCode="General">
                  <c:v>0.23217843728111601</c:v>
                </c:pt>
                <c:pt idx="14781" formatCode="General">
                  <c:v>0.23419576930356301</c:v>
                </c:pt>
                <c:pt idx="14782" formatCode="General">
                  <c:v>0.234674939015413</c:v>
                </c:pt>
                <c:pt idx="14783" formatCode="General">
                  <c:v>0.23271543749912499</c:v>
                </c:pt>
                <c:pt idx="14784" formatCode="General">
                  <c:v>0.22911055829305399</c:v>
                </c:pt>
                <c:pt idx="14785" formatCode="General">
                  <c:v>0.22438560998712201</c:v>
                </c:pt>
                <c:pt idx="14786" formatCode="General">
                  <c:v>0.217564094868963</c:v>
                </c:pt>
                <c:pt idx="14787" formatCode="General">
                  <c:v>0.208027490861109</c:v>
                </c:pt>
                <c:pt idx="14788" formatCode="General">
                  <c:v>0.19623755612059601</c:v>
                </c:pt>
                <c:pt idx="14789" formatCode="General">
                  <c:v>0.18246155090732999</c:v>
                </c:pt>
                <c:pt idx="14790" formatCode="General">
                  <c:v>0.16602399942151999</c:v>
                </c:pt>
                <c:pt idx="14791" formatCode="General">
                  <c:v>0.14767828129032401</c:v>
                </c:pt>
                <c:pt idx="14792" formatCode="General">
                  <c:v>0.127893612228796</c:v>
                </c:pt>
                <c:pt idx="14793" formatCode="General">
                  <c:v>0.106372434124583</c:v>
                </c:pt>
                <c:pt idx="14794" formatCode="General">
                  <c:v>8.4788357308613102E-2</c:v>
                </c:pt>
                <c:pt idx="14795" formatCode="General">
                  <c:v>6.4424270165186898E-2</c:v>
                </c:pt>
                <c:pt idx="14796" formatCode="General">
                  <c:v>4.59519542829415E-2</c:v>
                </c:pt>
                <c:pt idx="14797" formatCode="General">
                  <c:v>2.9642711351827701E-2</c:v>
                </c:pt>
                <c:pt idx="14798" formatCode="General">
                  <c:v>1.4251296669183599E-2</c:v>
                </c:pt>
                <c:pt idx="14799" formatCode="General">
                  <c:v>-7.9084795166221595E-4</c:v>
                </c:pt>
                <c:pt idx="14800" formatCode="General">
                  <c:v>-1.4365721775132199E-2</c:v>
                </c:pt>
                <c:pt idx="14801" formatCode="General">
                  <c:v>-2.5392948986577599E-2</c:v>
                </c:pt>
                <c:pt idx="14802" formatCode="General">
                  <c:v>-3.3692470857852701E-2</c:v>
                </c:pt>
                <c:pt idx="14803" formatCode="General">
                  <c:v>-3.9907328313119397E-2</c:v>
                </c:pt>
                <c:pt idx="14804" formatCode="General">
                  <c:v>-4.4123166710988801E-2</c:v>
                </c:pt>
                <c:pt idx="14805" formatCode="General">
                  <c:v>-4.5814065769731398E-2</c:v>
                </c:pt>
                <c:pt idx="14806" formatCode="General">
                  <c:v>-4.5388533034270699E-2</c:v>
                </c:pt>
                <c:pt idx="14807" formatCode="General">
                  <c:v>-4.4310844750802901E-2</c:v>
                </c:pt>
                <c:pt idx="14808" formatCode="General">
                  <c:v>-4.3411003782853397E-2</c:v>
                </c:pt>
                <c:pt idx="14809" formatCode="General">
                  <c:v>-4.2372544723921803E-2</c:v>
                </c:pt>
                <c:pt idx="14810" formatCode="General">
                  <c:v>-4.0123446897833197E-2</c:v>
                </c:pt>
                <c:pt idx="14811" formatCode="General">
                  <c:v>-3.6427070560863799E-2</c:v>
                </c:pt>
                <c:pt idx="14812" formatCode="General">
                  <c:v>-3.20328701988635E-2</c:v>
                </c:pt>
                <c:pt idx="14813" formatCode="General">
                  <c:v>-2.66115367765964E-2</c:v>
                </c:pt>
                <c:pt idx="14814" formatCode="General">
                  <c:v>-2.0281206871457801E-2</c:v>
                </c:pt>
                <c:pt idx="14815" formatCode="General">
                  <c:v>-1.31195905382041E-2</c:v>
                </c:pt>
                <c:pt idx="14816" formatCode="General">
                  <c:v>-5.0936327061931602E-3</c:v>
                </c:pt>
                <c:pt idx="14817" formatCode="General">
                  <c:v>3.0168031445381499E-3</c:v>
                </c:pt>
                <c:pt idx="14818" formatCode="General">
                  <c:v>1.03016719753225E-2</c:v>
                </c:pt>
                <c:pt idx="14819" formatCode="General">
                  <c:v>1.6066409444094001E-2</c:v>
                </c:pt>
                <c:pt idx="14820" formatCode="General">
                  <c:v>2.0890993324935301E-2</c:v>
                </c:pt>
                <c:pt idx="14821" formatCode="General">
                  <c:v>2.63693680155236E-2</c:v>
                </c:pt>
                <c:pt idx="14822" formatCode="General">
                  <c:v>3.2434626808896E-2</c:v>
                </c:pt>
                <c:pt idx="14823" formatCode="General">
                  <c:v>3.74316448865155E-2</c:v>
                </c:pt>
                <c:pt idx="14824" formatCode="General">
                  <c:v>3.9862088894976298E-2</c:v>
                </c:pt>
                <c:pt idx="14825" formatCode="General">
                  <c:v>3.9422634037134703E-2</c:v>
                </c:pt>
                <c:pt idx="14826" formatCode="General">
                  <c:v>3.72142483114608E-2</c:v>
                </c:pt>
                <c:pt idx="14827" formatCode="General">
                  <c:v>3.4061035337592901E-2</c:v>
                </c:pt>
                <c:pt idx="14828" formatCode="General">
                  <c:v>3.0773480115254302E-2</c:v>
                </c:pt>
                <c:pt idx="14829" formatCode="General">
                  <c:v>2.70625647267136E-2</c:v>
                </c:pt>
                <c:pt idx="14830" formatCode="General">
                  <c:v>2.20190514109793E-2</c:v>
                </c:pt>
                <c:pt idx="14831" formatCode="General">
                  <c:v>1.6156301147026299E-2</c:v>
                </c:pt>
                <c:pt idx="14832" formatCode="General">
                  <c:v>9.6967515525163799E-3</c:v>
                </c:pt>
                <c:pt idx="14833" formatCode="General">
                  <c:v>2.7510171394005299E-3</c:v>
                </c:pt>
                <c:pt idx="14834" formatCode="General">
                  <c:v>-4.79741050888342E-3</c:v>
                </c:pt>
                <c:pt idx="14835" formatCode="General">
                  <c:v>-1.3389739212026601E-2</c:v>
                </c:pt>
                <c:pt idx="14836" formatCode="General">
                  <c:v>-2.28895919045067E-2</c:v>
                </c:pt>
                <c:pt idx="14837" formatCode="General">
                  <c:v>-3.3798709032442399E-2</c:v>
                </c:pt>
                <c:pt idx="14838" formatCode="General">
                  <c:v>-4.6448843321616903E-2</c:v>
                </c:pt>
                <c:pt idx="14839" formatCode="General">
                  <c:v>-6.0158027822987001E-2</c:v>
                </c:pt>
                <c:pt idx="14840" formatCode="General">
                  <c:v>-7.4077822004379498E-2</c:v>
                </c:pt>
                <c:pt idx="14841" formatCode="General">
                  <c:v>-8.7443699548430204E-2</c:v>
                </c:pt>
                <c:pt idx="14842" formatCode="General">
                  <c:v>-9.9454747580124098E-2</c:v>
                </c:pt>
                <c:pt idx="14843" formatCode="General">
                  <c:v>-0.10933090647891799</c:v>
                </c:pt>
                <c:pt idx="14844" formatCode="General">
                  <c:v>-0.116296912776338</c:v>
                </c:pt>
                <c:pt idx="14845" formatCode="General">
                  <c:v>-0.119847714267518</c:v>
                </c:pt>
                <c:pt idx="14846" formatCode="General">
                  <c:v>-0.120104382322048</c:v>
                </c:pt>
                <c:pt idx="14847" formatCode="General">
                  <c:v>-0.11724507950370699</c:v>
                </c:pt>
                <c:pt idx="14848" formatCode="General">
                  <c:v>-0.11176034804955</c:v>
                </c:pt>
                <c:pt idx="14849" formatCode="General">
                  <c:v>-0.10430304177769099</c:v>
                </c:pt>
                <c:pt idx="14850" formatCode="General">
                  <c:v>-9.5531378713148499E-2</c:v>
                </c:pt>
                <c:pt idx="14851" formatCode="General">
                  <c:v>-8.6270056153289698E-2</c:v>
                </c:pt>
                <c:pt idx="14852" formatCode="General">
                  <c:v>-7.7318343968667103E-2</c:v>
                </c:pt>
                <c:pt idx="14853" formatCode="General">
                  <c:v>-6.8986094518298499E-2</c:v>
                </c:pt>
                <c:pt idx="14854" formatCode="General">
                  <c:v>-6.1146015901673699E-2</c:v>
                </c:pt>
                <c:pt idx="14855" formatCode="General">
                  <c:v>-5.4488463088160903E-2</c:v>
                </c:pt>
                <c:pt idx="14856" formatCode="General">
                  <c:v>-4.9952000456050603E-2</c:v>
                </c:pt>
                <c:pt idx="14857" formatCode="General">
                  <c:v>-4.7265005780252299E-2</c:v>
                </c:pt>
                <c:pt idx="14858" formatCode="General">
                  <c:v>-4.62842564038859E-2</c:v>
                </c:pt>
                <c:pt idx="14859" formatCode="General">
                  <c:v>-4.8363579974932597E-2</c:v>
                </c:pt>
                <c:pt idx="14860" formatCode="General">
                  <c:v>-5.4362331076072003E-2</c:v>
                </c:pt>
                <c:pt idx="14861" formatCode="General">
                  <c:v>-6.3226850130790296E-2</c:v>
                </c:pt>
                <c:pt idx="14862" formatCode="General">
                  <c:v>-7.2975758415501094E-2</c:v>
                </c:pt>
                <c:pt idx="14863" formatCode="General">
                  <c:v>-8.2768453742455797E-2</c:v>
                </c:pt>
                <c:pt idx="14864" formatCode="General">
                  <c:v>-9.3142259209602798E-2</c:v>
                </c:pt>
                <c:pt idx="14865" formatCode="General">
                  <c:v>-0.10493693983130099</c:v>
                </c:pt>
                <c:pt idx="14866" formatCode="General">
                  <c:v>-0.118076022989046</c:v>
                </c:pt>
                <c:pt idx="14867" formatCode="General">
                  <c:v>-0.13124604421039601</c:v>
                </c:pt>
                <c:pt idx="14868" formatCode="General">
                  <c:v>-0.14343355933311699</c:v>
                </c:pt>
                <c:pt idx="14869" formatCode="General">
                  <c:v>-0.15490164971550499</c:v>
                </c:pt>
                <c:pt idx="14870" formatCode="General">
                  <c:v>-0.165678155971826</c:v>
                </c:pt>
                <c:pt idx="14871" formatCode="General">
                  <c:v>-0.17672063782797501</c:v>
                </c:pt>
                <c:pt idx="14872" formatCode="General">
                  <c:v>-0.18880780535813699</c:v>
                </c:pt>
                <c:pt idx="14873" formatCode="General">
                  <c:v>-0.20129250344668201</c:v>
                </c:pt>
                <c:pt idx="14874" formatCode="General">
                  <c:v>-0.21397221914484699</c:v>
                </c:pt>
                <c:pt idx="14875" formatCode="General">
                  <c:v>-0.226012936641591</c:v>
                </c:pt>
                <c:pt idx="14876" formatCode="General">
                  <c:v>-0.23640405378717899</c:v>
                </c:pt>
                <c:pt idx="14877" formatCode="General">
                  <c:v>-0.24487030332794199</c:v>
                </c:pt>
                <c:pt idx="14878" formatCode="General">
                  <c:v>-0.25223253462129003</c:v>
                </c:pt>
                <c:pt idx="14879" formatCode="General">
                  <c:v>-0.25876818558158599</c:v>
                </c:pt>
                <c:pt idx="14880" formatCode="General">
                  <c:v>-0.26357594303763898</c:v>
                </c:pt>
                <c:pt idx="14881" formatCode="General">
                  <c:v>-0.26585130136976498</c:v>
                </c:pt>
                <c:pt idx="14882" formatCode="General">
                  <c:v>-0.26533600282638797</c:v>
                </c:pt>
                <c:pt idx="14883" formatCode="General">
                  <c:v>-0.26259316348522199</c:v>
                </c:pt>
                <c:pt idx="14884" formatCode="General">
                  <c:v>-0.25847457257818801</c:v>
                </c:pt>
                <c:pt idx="14885" formatCode="General">
                  <c:v>-0.25319177972947499</c:v>
                </c:pt>
                <c:pt idx="14886" formatCode="General">
                  <c:v>-0.24651911425284001</c:v>
                </c:pt>
                <c:pt idx="14887" formatCode="General">
                  <c:v>-0.239145856966758</c:v>
                </c:pt>
                <c:pt idx="14888" formatCode="General">
                  <c:v>-0.23179070257067899</c:v>
                </c:pt>
                <c:pt idx="14889" formatCode="General">
                  <c:v>-0.224466611058106</c:v>
                </c:pt>
                <c:pt idx="14890" formatCode="General">
                  <c:v>-0.21748112894490401</c:v>
                </c:pt>
                <c:pt idx="14891" formatCode="General">
                  <c:v>-0.21167575120398399</c:v>
                </c:pt>
                <c:pt idx="14892" formatCode="General">
                  <c:v>-0.20799346521796999</c:v>
                </c:pt>
                <c:pt idx="14893" formatCode="General">
                  <c:v>-0.206265730261637</c:v>
                </c:pt>
                <c:pt idx="14894" formatCode="General">
                  <c:v>-0.20663313439703099</c:v>
                </c:pt>
                <c:pt idx="14895" formatCode="General">
                  <c:v>-0.21029920025077301</c:v>
                </c:pt>
                <c:pt idx="14896" formatCode="General">
                  <c:v>-0.217852518358228</c:v>
                </c:pt>
                <c:pt idx="14897" formatCode="General">
                  <c:v>-0.22809501326234599</c:v>
                </c:pt>
                <c:pt idx="14898" formatCode="General">
                  <c:v>-0.238137939811395</c:v>
                </c:pt>
                <c:pt idx="14899" formatCode="General">
                  <c:v>-0.24717516684444299</c:v>
                </c:pt>
                <c:pt idx="14900" formatCode="General">
                  <c:v>-0.25595115660075102</c:v>
                </c:pt>
                <c:pt idx="14901" formatCode="General">
                  <c:v>-0.26399206883385201</c:v>
                </c:pt>
                <c:pt idx="14902" formatCode="General">
                  <c:v>-0.27101878545502101</c:v>
                </c:pt>
                <c:pt idx="14903" formatCode="General">
                  <c:v>-0.27709147826160302</c:v>
                </c:pt>
                <c:pt idx="14904" formatCode="General">
                  <c:v>-0.282784314422939</c:v>
                </c:pt>
                <c:pt idx="14905" formatCode="General">
                  <c:v>-0.288416043015357</c:v>
                </c:pt>
                <c:pt idx="14906" formatCode="General">
                  <c:v>-0.29326290806868899</c:v>
                </c:pt>
                <c:pt idx="14907" formatCode="General">
                  <c:v>-0.29721809474216798</c:v>
                </c:pt>
                <c:pt idx="14908" formatCode="General">
                  <c:v>-0.29980033099448899</c:v>
                </c:pt>
                <c:pt idx="14909" formatCode="General">
                  <c:v>-0.30074217561835898</c:v>
                </c:pt>
                <c:pt idx="14910" formatCode="General">
                  <c:v>-0.30146945455239399</c:v>
                </c:pt>
                <c:pt idx="14911" formatCode="General">
                  <c:v>-0.30343166121167803</c:v>
                </c:pt>
                <c:pt idx="14912" formatCode="General">
                  <c:v>-0.30715532298649501</c:v>
                </c:pt>
                <c:pt idx="14913" formatCode="General">
                  <c:v>-0.311761344284957</c:v>
                </c:pt>
                <c:pt idx="14914" formatCode="General">
                  <c:v>-0.31644332552106602</c:v>
                </c:pt>
                <c:pt idx="14915" formatCode="General">
                  <c:v>-0.32128534859833302</c:v>
                </c:pt>
                <c:pt idx="14916" formatCode="General">
                  <c:v>-0.32645255669168999</c:v>
                </c:pt>
                <c:pt idx="14917" formatCode="General">
                  <c:v>-0.33113903171681702</c:v>
                </c:pt>
                <c:pt idx="14918" formatCode="General">
                  <c:v>-0.33454741876508298</c:v>
                </c:pt>
                <c:pt idx="14919" formatCode="General">
                  <c:v>-0.336058131344184</c:v>
                </c:pt>
                <c:pt idx="14920" formatCode="General">
                  <c:v>-0.33587812939280698</c:v>
                </c:pt>
                <c:pt idx="14921" formatCode="General">
                  <c:v>-0.33518770382440499</c:v>
                </c:pt>
                <c:pt idx="14922" formatCode="General">
                  <c:v>-0.334480446834927</c:v>
                </c:pt>
                <c:pt idx="14923" formatCode="General">
                  <c:v>-0.33476620302926402</c:v>
                </c:pt>
                <c:pt idx="14924" formatCode="General">
                  <c:v>-0.33643655716526399</c:v>
                </c:pt>
                <c:pt idx="14925" formatCode="General">
                  <c:v>-0.33804011413746599</c:v>
                </c:pt>
                <c:pt idx="14926" formatCode="General">
                  <c:v>-0.33817131340406198</c:v>
                </c:pt>
                <c:pt idx="14927" formatCode="General">
                  <c:v>-0.33701702110562298</c:v>
                </c:pt>
                <c:pt idx="14928" formatCode="General">
                  <c:v>-0.33523832238912799</c:v>
                </c:pt>
                <c:pt idx="14929" formatCode="General">
                  <c:v>-0.33322506097289101</c:v>
                </c:pt>
                <c:pt idx="14930" formatCode="General">
                  <c:v>-0.331544393846393</c:v>
                </c:pt>
                <c:pt idx="14931" formatCode="General">
                  <c:v>-0.32956363027904101</c:v>
                </c:pt>
                <c:pt idx="14932" formatCode="General">
                  <c:v>-0.32729408590009201</c:v>
                </c:pt>
                <c:pt idx="14933" formatCode="General">
                  <c:v>-0.32588852807136498</c:v>
                </c:pt>
                <c:pt idx="14934" formatCode="General">
                  <c:v>-0.32658651418698698</c:v>
                </c:pt>
                <c:pt idx="14935" formatCode="General">
                  <c:v>-0.329918482693705</c:v>
                </c:pt>
                <c:pt idx="14936" formatCode="General">
                  <c:v>-0.335325270299074</c:v>
                </c:pt>
                <c:pt idx="14937" formatCode="General">
                  <c:v>-0.34221522424817202</c:v>
                </c:pt>
                <c:pt idx="14938" formatCode="General">
                  <c:v>-0.34987647978425401</c:v>
                </c:pt>
                <c:pt idx="14939" formatCode="General">
                  <c:v>-0.35760857139034302</c:v>
                </c:pt>
                <c:pt idx="14940" formatCode="General">
                  <c:v>-0.36452158959568698</c:v>
                </c:pt>
                <c:pt idx="14941" formatCode="General">
                  <c:v>-0.37026429647269599</c:v>
                </c:pt>
                <c:pt idx="14942" formatCode="General">
                  <c:v>-0.37498619174283199</c:v>
                </c:pt>
                <c:pt idx="14943" formatCode="General">
                  <c:v>-0.37865549948835803</c:v>
                </c:pt>
                <c:pt idx="14944" formatCode="General">
                  <c:v>-0.38108184313465598</c:v>
                </c:pt>
                <c:pt idx="14945" formatCode="General">
                  <c:v>-0.38255805322026498</c:v>
                </c:pt>
                <c:pt idx="14946" formatCode="General">
                  <c:v>-0.38370965736531598</c:v>
                </c:pt>
                <c:pt idx="14947" formatCode="General">
                  <c:v>-0.384512672968782</c:v>
                </c:pt>
                <c:pt idx="14948" formatCode="General">
                  <c:v>-0.384404310332704</c:v>
                </c:pt>
                <c:pt idx="14949" formatCode="General">
                  <c:v>-0.38382292526169498</c:v>
                </c:pt>
                <c:pt idx="14950" formatCode="General">
                  <c:v>-0.38318704190061598</c:v>
                </c:pt>
                <c:pt idx="14951" formatCode="General">
                  <c:v>-0.38288312770080102</c:v>
                </c:pt>
                <c:pt idx="14952" formatCode="General">
                  <c:v>-0.38290947488524602</c:v>
                </c:pt>
                <c:pt idx="14953" formatCode="General">
                  <c:v>-0.38240026214635597</c:v>
                </c:pt>
                <c:pt idx="14954" formatCode="General">
                  <c:v>-0.38135590813270098</c:v>
                </c:pt>
                <c:pt idx="14955" formatCode="General">
                  <c:v>-0.380311981711564</c:v>
                </c:pt>
                <c:pt idx="14956" formatCode="General">
                  <c:v>-0.37905669907439699</c:v>
                </c:pt>
                <c:pt idx="14957" formatCode="General">
                  <c:v>-0.37749178221358498</c:v>
                </c:pt>
                <c:pt idx="14958" formatCode="General">
                  <c:v>-0.37522743679211101</c:v>
                </c:pt>
                <c:pt idx="14959" formatCode="General">
                  <c:v>-0.37138828708842297</c:v>
                </c:pt>
                <c:pt idx="14960" formatCode="General">
                  <c:v>-0.36593833598664299</c:v>
                </c:pt>
                <c:pt idx="14961" formatCode="General">
                  <c:v>-0.35821033315529499</c:v>
                </c:pt>
                <c:pt idx="14962" formatCode="General">
                  <c:v>-0.34885359038241198</c:v>
                </c:pt>
                <c:pt idx="14963" formatCode="General">
                  <c:v>-0.33926179471807499</c:v>
                </c:pt>
                <c:pt idx="14964" formatCode="General">
                  <c:v>-0.32916241015514103</c:v>
                </c:pt>
                <c:pt idx="14965" formatCode="General">
                  <c:v>-0.318365695831409</c:v>
                </c:pt>
                <c:pt idx="14966" formatCode="General">
                  <c:v>-0.30680823766978099</c:v>
                </c:pt>
                <c:pt idx="14967" formatCode="General">
                  <c:v>-0.29471579656614899</c:v>
                </c:pt>
                <c:pt idx="14968" formatCode="General">
                  <c:v>-0.28287339861754202</c:v>
                </c:pt>
                <c:pt idx="14969" formatCode="General">
                  <c:v>-0.27249312744404097</c:v>
                </c:pt>
                <c:pt idx="14970" formatCode="General">
                  <c:v>-0.26375483620406998</c:v>
                </c:pt>
                <c:pt idx="14971" formatCode="General">
                  <c:v>-0.255918104295416</c:v>
                </c:pt>
                <c:pt idx="14972" formatCode="General">
                  <c:v>-0.24900090928383301</c:v>
                </c:pt>
                <c:pt idx="14973" formatCode="General">
                  <c:v>-0.242580474731631</c:v>
                </c:pt>
                <c:pt idx="14974" formatCode="General">
                  <c:v>-0.23649023876355199</c:v>
                </c:pt>
                <c:pt idx="14975" formatCode="General">
                  <c:v>-0.23044208175002301</c:v>
                </c:pt>
                <c:pt idx="14976" formatCode="General">
                  <c:v>-0.22409452187952</c:v>
                </c:pt>
                <c:pt idx="14977" formatCode="General">
                  <c:v>-0.217001182917998</c:v>
                </c:pt>
                <c:pt idx="14978" formatCode="General">
                  <c:v>-0.20817363018936999</c:v>
                </c:pt>
                <c:pt idx="14979" formatCode="General">
                  <c:v>-0.197436671702369</c:v>
                </c:pt>
                <c:pt idx="14980" formatCode="General">
                  <c:v>-0.18560311570420299</c:v>
                </c:pt>
                <c:pt idx="14981" formatCode="General">
                  <c:v>-0.174023483237949</c:v>
                </c:pt>
                <c:pt idx="14982" formatCode="General">
                  <c:v>-0.16388867946197899</c:v>
                </c:pt>
                <c:pt idx="14983" formatCode="General">
                  <c:v>-0.15553315475585999</c:v>
                </c:pt>
                <c:pt idx="14984" formatCode="General">
                  <c:v>-0.14889426958372601</c:v>
                </c:pt>
                <c:pt idx="14985" formatCode="General">
                  <c:v>-0.14364507260096801</c:v>
                </c:pt>
                <c:pt idx="14986" formatCode="General">
                  <c:v>-0.14012152624614699</c:v>
                </c:pt>
                <c:pt idx="14987" formatCode="General">
                  <c:v>-0.13883511872278301</c:v>
                </c:pt>
                <c:pt idx="14988" formatCode="General">
                  <c:v>-0.14062074725446</c:v>
                </c:pt>
                <c:pt idx="14989" formatCode="General">
                  <c:v>-0.14556336533536601</c:v>
                </c:pt>
                <c:pt idx="14990" formatCode="General">
                  <c:v>-0.152605105764414</c:v>
                </c:pt>
                <c:pt idx="14991" formatCode="General">
                  <c:v>-0.16010921459493699</c:v>
                </c:pt>
                <c:pt idx="14992" formatCode="General">
                  <c:v>-0.16690112116566599</c:v>
                </c:pt>
                <c:pt idx="14993" formatCode="General">
                  <c:v>-0.17366316835082901</c:v>
                </c:pt>
                <c:pt idx="14994" formatCode="General">
                  <c:v>-0.17959459653078799</c:v>
                </c:pt>
                <c:pt idx="14995" formatCode="General">
                  <c:v>-0.183885954005232</c:v>
                </c:pt>
                <c:pt idx="14996" formatCode="General">
                  <c:v>-0.18673106542503301</c:v>
                </c:pt>
                <c:pt idx="14997" formatCode="General">
                  <c:v>-0.18719672307332899</c:v>
                </c:pt>
                <c:pt idx="14998" formatCode="General">
                  <c:v>-0.184390778220486</c:v>
                </c:pt>
                <c:pt idx="14999" formatCode="General">
                  <c:v>-0.177989603410523</c:v>
                </c:pt>
                <c:pt idx="15000" formatCode="General">
                  <c:v>-0.16789199198544599</c:v>
                </c:pt>
                <c:pt idx="15001" formatCode="General">
                  <c:v>-0.15429194989879</c:v>
                </c:pt>
                <c:pt idx="15002" formatCode="General">
                  <c:v>-0.13716797439396</c:v>
                </c:pt>
                <c:pt idx="15003" formatCode="General">
                  <c:v>-0.116301453162065</c:v>
                </c:pt>
                <c:pt idx="15004" formatCode="General">
                  <c:v>-9.2559854388322302E-2</c:v>
                </c:pt>
                <c:pt idx="15005" formatCode="General">
                  <c:v>-6.7429310752499902E-2</c:v>
                </c:pt>
                <c:pt idx="15006" formatCode="General">
                  <c:v>-4.1670743712961103E-2</c:v>
                </c:pt>
                <c:pt idx="15007" formatCode="General">
                  <c:v>-1.55656529693233E-2</c:v>
                </c:pt>
                <c:pt idx="15008" formatCode="General">
                  <c:v>9.7012458616726194E-3</c:v>
                </c:pt>
                <c:pt idx="15009" formatCode="General">
                  <c:v>3.2214762737558703E-2</c:v>
                </c:pt>
                <c:pt idx="15010" formatCode="General">
                  <c:v>5.15722829361005E-2</c:v>
                </c:pt>
                <c:pt idx="15011" formatCode="General">
                  <c:v>6.8617516737092807E-2</c:v>
                </c:pt>
                <c:pt idx="15012" formatCode="General">
                  <c:v>8.4170395085432698E-2</c:v>
                </c:pt>
                <c:pt idx="15013" formatCode="General">
                  <c:v>9.8577883223929894E-2</c:v>
                </c:pt>
                <c:pt idx="15014" formatCode="General">
                  <c:v>0.111564692998774</c:v>
                </c:pt>
                <c:pt idx="15015" formatCode="General">
                  <c:v>0.122683306100515</c:v>
                </c:pt>
                <c:pt idx="15016" formatCode="General">
                  <c:v>0.132223394550575</c:v>
                </c:pt>
                <c:pt idx="15017" formatCode="General">
                  <c:v>0.14002719466312799</c:v>
                </c:pt>
                <c:pt idx="15018" formatCode="General">
                  <c:v>0.14557091228375699</c:v>
                </c:pt>
                <c:pt idx="15019" formatCode="General">
                  <c:v>0.14968271059975899</c:v>
                </c:pt>
                <c:pt idx="15020" formatCode="General">
                  <c:v>0.15354591677878399</c:v>
                </c:pt>
                <c:pt idx="15021" formatCode="General">
                  <c:v>0.15696394006315201</c:v>
                </c:pt>
                <c:pt idx="15022" formatCode="General">
                  <c:v>0.159151614565578</c:v>
                </c:pt>
                <c:pt idx="15023" formatCode="General">
                  <c:v>0.16022292270899699</c:v>
                </c:pt>
                <c:pt idx="15024" formatCode="General">
                  <c:v>0.160071469102326</c:v>
                </c:pt>
                <c:pt idx="15025" formatCode="General">
                  <c:v>0.15862559118351099</c:v>
                </c:pt>
                <c:pt idx="15026" formatCode="General">
                  <c:v>0.15651083750860001</c:v>
                </c:pt>
                <c:pt idx="15027" formatCode="General">
                  <c:v>0.15452706381860801</c:v>
                </c:pt>
                <c:pt idx="15028" formatCode="General">
                  <c:v>0.153660134085047</c:v>
                </c:pt>
                <c:pt idx="15029" formatCode="General">
                  <c:v>0.154504685274475</c:v>
                </c:pt>
                <c:pt idx="15030" formatCode="General">
                  <c:v>0.15699082572071399</c:v>
                </c:pt>
                <c:pt idx="15031" formatCode="General">
                  <c:v>0.161046569491195</c:v>
                </c:pt>
                <c:pt idx="15032" formatCode="General">
                  <c:v>0.16581675867222401</c:v>
                </c:pt>
                <c:pt idx="15033" formatCode="General">
                  <c:v>0.17043276565370299</c:v>
                </c:pt>
                <c:pt idx="15034" formatCode="General">
                  <c:v>0.174860102693944</c:v>
                </c:pt>
                <c:pt idx="15035" formatCode="General">
                  <c:v>0.17940077672424401</c:v>
                </c:pt>
                <c:pt idx="15036" formatCode="General">
                  <c:v>0.18495784100759499</c:v>
                </c:pt>
                <c:pt idx="15037" formatCode="General">
                  <c:v>0.19151532424456799</c:v>
                </c:pt>
                <c:pt idx="15038" formatCode="General">
                  <c:v>0.19861985951897301</c:v>
                </c:pt>
                <c:pt idx="15039" formatCode="General">
                  <c:v>0.20636372864809699</c:v>
                </c:pt>
                <c:pt idx="15040" formatCode="General">
                  <c:v>0.214577524977874</c:v>
                </c:pt>
                <c:pt idx="15041" formatCode="General">
                  <c:v>0.22264689750258501</c:v>
                </c:pt>
                <c:pt idx="15042" formatCode="General">
                  <c:v>0.22995133587908501</c:v>
                </c:pt>
                <c:pt idx="15043" formatCode="General">
                  <c:v>0.23576633876946201</c:v>
                </c:pt>
                <c:pt idx="15044" formatCode="General">
                  <c:v>0.23947970565670301</c:v>
                </c:pt>
                <c:pt idx="15045" formatCode="General">
                  <c:v>0.24144138429620701</c:v>
                </c:pt>
                <c:pt idx="15046" formatCode="General">
                  <c:v>0.24175054238831201</c:v>
                </c:pt>
                <c:pt idx="15047" formatCode="General">
                  <c:v>0.240507000635515</c:v>
                </c:pt>
                <c:pt idx="15048" formatCode="General">
                  <c:v>0.238677343971784</c:v>
                </c:pt>
                <c:pt idx="15049" formatCode="General">
                  <c:v>0.23663335597690999</c:v>
                </c:pt>
                <c:pt idx="15050" formatCode="General">
                  <c:v>0.233403804046911</c:v>
                </c:pt>
                <c:pt idx="15051" formatCode="General">
                  <c:v>0.228631189475097</c:v>
                </c:pt>
                <c:pt idx="15052" formatCode="General">
                  <c:v>0.22337631366212099</c:v>
                </c:pt>
                <c:pt idx="15053" formatCode="General">
                  <c:v>0.21846263520067</c:v>
                </c:pt>
                <c:pt idx="15054" formatCode="General">
                  <c:v>0.21388071488374699</c:v>
                </c:pt>
                <c:pt idx="15055" formatCode="General">
                  <c:v>0.20972622682581701</c:v>
                </c:pt>
                <c:pt idx="15056" formatCode="General">
                  <c:v>0.20593545445673</c:v>
                </c:pt>
                <c:pt idx="15057" formatCode="General">
                  <c:v>0.20276626846649501</c:v>
                </c:pt>
                <c:pt idx="15058" formatCode="General">
                  <c:v>0.20107813317536</c:v>
                </c:pt>
                <c:pt idx="15059" formatCode="General">
                  <c:v>0.201052414687905</c:v>
                </c:pt>
                <c:pt idx="15060" formatCode="General">
                  <c:v>0.203796229453961</c:v>
                </c:pt>
                <c:pt idx="15061" formatCode="General">
                  <c:v>0.21093005922123301</c:v>
                </c:pt>
                <c:pt idx="15062" formatCode="General">
                  <c:v>0.22261131892198499</c:v>
                </c:pt>
                <c:pt idx="15063" formatCode="General">
                  <c:v>0.237828766980583</c:v>
                </c:pt>
                <c:pt idx="15064" formatCode="General">
                  <c:v>0.25497462524807202</c:v>
                </c:pt>
                <c:pt idx="15065" formatCode="General">
                  <c:v>0.27297373933366498</c:v>
                </c:pt>
                <c:pt idx="15066" formatCode="General">
                  <c:v>0.29108909417849899</c:v>
                </c:pt>
                <c:pt idx="15067" formatCode="General">
                  <c:v>0.308155116051894</c:v>
                </c:pt>
                <c:pt idx="15068" formatCode="General">
                  <c:v>0.32422864579202498</c:v>
                </c:pt>
                <c:pt idx="15069" formatCode="General">
                  <c:v>0.34051956398036098</c:v>
                </c:pt>
                <c:pt idx="15070" formatCode="General">
                  <c:v>0.356875310219394</c:v>
                </c:pt>
                <c:pt idx="15071" formatCode="General">
                  <c:v>0.37248063657709601</c:v>
                </c:pt>
                <c:pt idx="15072" formatCode="General">
                  <c:v>0.38704460700698501</c:v>
                </c:pt>
                <c:pt idx="15073" formatCode="General">
                  <c:v>0.39975562435432599</c:v>
                </c:pt>
                <c:pt idx="15074" formatCode="General">
                  <c:v>0.41014554205239601</c:v>
                </c:pt>
                <c:pt idx="15075" formatCode="General">
                  <c:v>0.41842531251688903</c:v>
                </c:pt>
                <c:pt idx="15076" formatCode="General">
                  <c:v>0.42420756790358799</c:v>
                </c:pt>
                <c:pt idx="15077" formatCode="General">
                  <c:v>0.42702351192755</c:v>
                </c:pt>
                <c:pt idx="15078" formatCode="General">
                  <c:v>0.42701261536919799</c:v>
                </c:pt>
                <c:pt idx="15079" formatCode="General">
                  <c:v>0.42421481973006298</c:v>
                </c:pt>
                <c:pt idx="15080" formatCode="General">
                  <c:v>0.41933464463553599</c:v>
                </c:pt>
                <c:pt idx="15081" formatCode="General">
                  <c:v>0.41409095313059202</c:v>
                </c:pt>
                <c:pt idx="15082" formatCode="General">
                  <c:v>0.40988956457443998</c:v>
                </c:pt>
                <c:pt idx="15083" formatCode="General">
                  <c:v>0.40757598488151298</c:v>
                </c:pt>
                <c:pt idx="15084" formatCode="General">
                  <c:v>0.40674021088752799</c:v>
                </c:pt>
                <c:pt idx="15085" formatCode="General">
                  <c:v>0.40650940417033499</c:v>
                </c:pt>
                <c:pt idx="15086" formatCode="General">
                  <c:v>0.40634284421795802</c:v>
                </c:pt>
                <c:pt idx="15087" formatCode="General">
                  <c:v>0.40634836094653798</c:v>
                </c:pt>
                <c:pt idx="15088" formatCode="General">
                  <c:v>0.40756291671155898</c:v>
                </c:pt>
                <c:pt idx="15089" formatCode="General">
                  <c:v>0.41087188869241298</c:v>
                </c:pt>
                <c:pt idx="15090" formatCode="General">
                  <c:v>0.41600774913576599</c:v>
                </c:pt>
                <c:pt idx="15091" formatCode="General">
                  <c:v>0.422286209010448</c:v>
                </c:pt>
                <c:pt idx="15092" formatCode="General">
                  <c:v>0.42956764937962899</c:v>
                </c:pt>
                <c:pt idx="15093" formatCode="General">
                  <c:v>0.43779808098325901</c:v>
                </c:pt>
                <c:pt idx="15094" formatCode="General">
                  <c:v>0.44660621075250401</c:v>
                </c:pt>
                <c:pt idx="15095" formatCode="General">
                  <c:v>0.45492873034652398</c:v>
                </c:pt>
                <c:pt idx="15096" formatCode="General">
                  <c:v>0.46171985086797201</c:v>
                </c:pt>
                <c:pt idx="15097" formatCode="General">
                  <c:v>0.46570482194045298</c:v>
                </c:pt>
                <c:pt idx="15098" formatCode="General">
                  <c:v>0.466355477542925</c:v>
                </c:pt>
                <c:pt idx="15099" formatCode="General">
                  <c:v>0.46360502909743201</c:v>
                </c:pt>
                <c:pt idx="15100" formatCode="General">
                  <c:v>0.45702524254951199</c:v>
                </c:pt>
                <c:pt idx="15101" formatCode="General">
                  <c:v>0.44743569601420202</c:v>
                </c:pt>
                <c:pt idx="15102" formatCode="General">
                  <c:v>0.43630763592122002</c:v>
                </c:pt>
                <c:pt idx="15103" formatCode="General">
                  <c:v>0.42435189979994598</c:v>
                </c:pt>
                <c:pt idx="15104" formatCode="General">
                  <c:v>0.41222219782080199</c:v>
                </c:pt>
                <c:pt idx="15105" formatCode="General">
                  <c:v>0.40031914742993202</c:v>
                </c:pt>
                <c:pt idx="15106" formatCode="General">
                  <c:v>0.38952267702194199</c:v>
                </c:pt>
                <c:pt idx="15107" formatCode="General">
                  <c:v>0.38014616381748001</c:v>
                </c:pt>
                <c:pt idx="15108" formatCode="General">
                  <c:v>0.37152707100965199</c:v>
                </c:pt>
                <c:pt idx="15109" formatCode="General">
                  <c:v>0.36301651349826303</c:v>
                </c:pt>
                <c:pt idx="15110" formatCode="General">
                  <c:v>0.35389134946587703</c:v>
                </c:pt>
                <c:pt idx="15111" formatCode="General">
                  <c:v>0.34460404686395102</c:v>
                </c:pt>
                <c:pt idx="15112" formatCode="General">
                  <c:v>0.33620511210844101</c:v>
                </c:pt>
                <c:pt idx="15113" formatCode="General">
                  <c:v>0.32937025535293801</c:v>
                </c:pt>
                <c:pt idx="15114" formatCode="General">
                  <c:v>0.32410776774804601</c:v>
                </c:pt>
                <c:pt idx="15115" formatCode="General">
                  <c:v>0.32036919365415401</c:v>
                </c:pt>
                <c:pt idx="15116" formatCode="General">
                  <c:v>0.31775230164674501</c:v>
                </c:pt>
                <c:pt idx="15117" formatCode="General">
                  <c:v>0.316698654735665</c:v>
                </c:pt>
                <c:pt idx="15118" formatCode="General">
                  <c:v>0.317339496978289</c:v>
                </c:pt>
                <c:pt idx="15119" formatCode="General">
                  <c:v>0.31757607260340298</c:v>
                </c:pt>
                <c:pt idx="15120" formatCode="General">
                  <c:v>0.31611650018642701</c:v>
                </c:pt>
                <c:pt idx="15121" formatCode="General">
                  <c:v>0.31321604894560301</c:v>
                </c:pt>
                <c:pt idx="15122" formatCode="General">
                  <c:v>0.30865988525739302</c:v>
                </c:pt>
                <c:pt idx="15123" formatCode="General">
                  <c:v>0.30243063660925001</c:v>
                </c:pt>
                <c:pt idx="15124" formatCode="General">
                  <c:v>0.29450885285407902</c:v>
                </c:pt>
                <c:pt idx="15125" formatCode="General">
                  <c:v>0.284967333780697</c:v>
                </c:pt>
                <c:pt idx="15126" formatCode="General">
                  <c:v>0.27407173066603702</c:v>
                </c:pt>
                <c:pt idx="15127" formatCode="General">
                  <c:v>0.26154164791249201</c:v>
                </c:pt>
                <c:pt idx="15128" formatCode="General">
                  <c:v>0.24738564694260601</c:v>
                </c:pt>
                <c:pt idx="15129" formatCode="General">
                  <c:v>0.23122314759235499</c:v>
                </c:pt>
                <c:pt idx="15130" formatCode="General">
                  <c:v>0.213308796174346</c:v>
                </c:pt>
                <c:pt idx="15131" formatCode="General">
                  <c:v>0.194557034843306</c:v>
                </c:pt>
                <c:pt idx="15132" formatCode="General">
                  <c:v>0.17531451160095701</c:v>
                </c:pt>
                <c:pt idx="15133" formatCode="General">
                  <c:v>0.15569424782024899</c:v>
                </c:pt>
                <c:pt idx="15134" formatCode="General">
                  <c:v>0.135587027564854</c:v>
                </c:pt>
                <c:pt idx="15135" formatCode="General">
                  <c:v>0.115394458951322</c:v>
                </c:pt>
                <c:pt idx="15136" formatCode="General">
                  <c:v>9.5821796534777903E-2</c:v>
                </c:pt>
                <c:pt idx="15137" formatCode="General">
                  <c:v>7.7451858991201702E-2</c:v>
                </c:pt>
                <c:pt idx="15138" formatCode="General">
                  <c:v>6.0943939474096397E-2</c:v>
                </c:pt>
                <c:pt idx="15139" formatCode="General">
                  <c:v>4.6477425413217303E-2</c:v>
                </c:pt>
                <c:pt idx="15140" formatCode="General">
                  <c:v>3.4241223936550401E-2</c:v>
                </c:pt>
                <c:pt idx="15141" formatCode="General">
                  <c:v>2.4392204956213599E-2</c:v>
                </c:pt>
                <c:pt idx="15142" formatCode="General">
                  <c:v>1.6566139451231102E-2</c:v>
                </c:pt>
                <c:pt idx="15143" formatCode="General">
                  <c:v>1.05673397446769E-2</c:v>
                </c:pt>
                <c:pt idx="15144" formatCode="General">
                  <c:v>6.3514562527631499E-3</c:v>
                </c:pt>
                <c:pt idx="15145" formatCode="General">
                  <c:v>3.8102844252572098E-3</c:v>
                </c:pt>
                <c:pt idx="15146" formatCode="General">
                  <c:v>2.1777732466384198E-3</c:v>
                </c:pt>
                <c:pt idx="15147" formatCode="General">
                  <c:v>2.7469426501742502E-4</c:v>
                </c:pt>
                <c:pt idx="15148" formatCode="General">
                  <c:v>-1.32281713251049E-3</c:v>
                </c:pt>
                <c:pt idx="15149" formatCode="General">
                  <c:v>-1.2638255271837399E-3</c:v>
                </c:pt>
                <c:pt idx="15150" formatCode="General">
                  <c:v>-1.2757587442794701E-4</c:v>
                </c:pt>
                <c:pt idx="15151" formatCode="General">
                  <c:v>2.3234936145340401E-4</c:v>
                </c:pt>
                <c:pt idx="15152" formatCode="General">
                  <c:v>-4.1102631819885202E-4</c:v>
                </c:pt>
                <c:pt idx="15153" formatCode="General">
                  <c:v>-2.5518851046441898E-3</c:v>
                </c:pt>
                <c:pt idx="15154" formatCode="General">
                  <c:v>-7.3652482295197604E-3</c:v>
                </c:pt>
                <c:pt idx="15155" formatCode="General">
                  <c:v>-1.41701585167776E-2</c:v>
                </c:pt>
                <c:pt idx="15156" formatCode="General">
                  <c:v>-2.17874637110591E-2</c:v>
                </c:pt>
                <c:pt idx="15157" formatCode="General">
                  <c:v>-2.9602159612106702E-2</c:v>
                </c:pt>
                <c:pt idx="15158" formatCode="General">
                  <c:v>-3.6764088034381297E-2</c:v>
                </c:pt>
                <c:pt idx="15159" formatCode="General">
                  <c:v>-4.2842074089968797E-2</c:v>
                </c:pt>
                <c:pt idx="15160" formatCode="General">
                  <c:v>-4.8502764960191798E-2</c:v>
                </c:pt>
                <c:pt idx="15161" formatCode="General">
                  <c:v>-5.3637976767223199E-2</c:v>
                </c:pt>
                <c:pt idx="15162" formatCode="General">
                  <c:v>-5.8247453559119297E-2</c:v>
                </c:pt>
                <c:pt idx="15163" formatCode="General">
                  <c:v>-6.3272603354280102E-2</c:v>
                </c:pt>
                <c:pt idx="15164" formatCode="General">
                  <c:v>-6.9085839918797007E-2</c:v>
                </c:pt>
                <c:pt idx="15165" formatCode="General">
                  <c:v>-7.4749715015188997E-2</c:v>
                </c:pt>
                <c:pt idx="15166" formatCode="General">
                  <c:v>-7.9736688800697106E-2</c:v>
                </c:pt>
                <c:pt idx="15167" formatCode="General">
                  <c:v>-8.4005976731999693E-2</c:v>
                </c:pt>
                <c:pt idx="15168" formatCode="General">
                  <c:v>-8.7731884222422701E-2</c:v>
                </c:pt>
                <c:pt idx="15169" formatCode="General">
                  <c:v>-9.0701878431412197E-2</c:v>
                </c:pt>
                <c:pt idx="15170" formatCode="General">
                  <c:v>-9.1526201904301302E-2</c:v>
                </c:pt>
                <c:pt idx="15171" formatCode="General">
                  <c:v>-8.9675547791347204E-2</c:v>
                </c:pt>
                <c:pt idx="15172" formatCode="General">
                  <c:v>-8.5249346669145298E-2</c:v>
                </c:pt>
                <c:pt idx="15173" formatCode="General">
                  <c:v>-7.8114829869922006E-2</c:v>
                </c:pt>
                <c:pt idx="15174" formatCode="General">
                  <c:v>-6.8547808676600597E-2</c:v>
                </c:pt>
                <c:pt idx="15175" formatCode="General">
                  <c:v>-5.81910036298098E-2</c:v>
                </c:pt>
                <c:pt idx="15176" formatCode="General">
                  <c:v>-4.7713490766987797E-2</c:v>
                </c:pt>
                <c:pt idx="15177" formatCode="General">
                  <c:v>-3.7083872003609797E-2</c:v>
                </c:pt>
                <c:pt idx="15178" formatCode="General">
                  <c:v>-2.6801133292308502E-2</c:v>
                </c:pt>
                <c:pt idx="15179" formatCode="General">
                  <c:v>-1.7288619531363701E-2</c:v>
                </c:pt>
                <c:pt idx="15180" formatCode="General">
                  <c:v>-8.9877818338037294E-3</c:v>
                </c:pt>
                <c:pt idx="15181" formatCode="General">
                  <c:v>-1.4364203837385001E-3</c:v>
                </c:pt>
                <c:pt idx="15182" formatCode="General">
                  <c:v>4.8846982875202201E-3</c:v>
                </c:pt>
                <c:pt idx="15183" formatCode="General">
                  <c:v>8.9431658377984308E-3</c:v>
                </c:pt>
                <c:pt idx="15184" formatCode="General">
                  <c:v>1.0402706211811399E-2</c:v>
                </c:pt>
                <c:pt idx="15185" formatCode="General">
                  <c:v>9.2939607849236092E-3</c:v>
                </c:pt>
                <c:pt idx="15186" formatCode="General">
                  <c:v>6.94333789665559E-3</c:v>
                </c:pt>
                <c:pt idx="15187" formatCode="General">
                  <c:v>3.3986554802572602E-3</c:v>
                </c:pt>
                <c:pt idx="15188" formatCode="General">
                  <c:v>-2.8542677561399598E-3</c:v>
                </c:pt>
                <c:pt idx="15189" formatCode="General">
                  <c:v>-1.26905196566925E-2</c:v>
                </c:pt>
                <c:pt idx="15190" formatCode="General">
                  <c:v>-2.6986834766235101E-2</c:v>
                </c:pt>
                <c:pt idx="15191" formatCode="General">
                  <c:v>-4.5666026320875998E-2</c:v>
                </c:pt>
                <c:pt idx="15192" formatCode="General">
                  <c:v>-6.7689188915915993E-2</c:v>
                </c:pt>
                <c:pt idx="15193" formatCode="General">
                  <c:v>-9.2516984681988407E-2</c:v>
                </c:pt>
                <c:pt idx="15194" formatCode="General">
                  <c:v>-0.120297164111141</c:v>
                </c:pt>
                <c:pt idx="15195" formatCode="General">
                  <c:v>-0.149643286120443</c:v>
                </c:pt>
                <c:pt idx="15196" formatCode="General">
                  <c:v>-0.178629141596895</c:v>
                </c:pt>
                <c:pt idx="15197" formatCode="General">
                  <c:v>-0.206662065709943</c:v>
                </c:pt>
                <c:pt idx="15198" formatCode="General">
                  <c:v>-0.23274119399093701</c:v>
                </c:pt>
                <c:pt idx="15199" formatCode="General">
                  <c:v>-0.25571196418743902</c:v>
                </c:pt>
                <c:pt idx="15200" formatCode="General">
                  <c:v>-0.274974850132576</c:v>
                </c:pt>
                <c:pt idx="15201" formatCode="General">
                  <c:v>-0.28999398728750703</c:v>
                </c:pt>
                <c:pt idx="15202" formatCode="General">
                  <c:v>-0.30026446196400902</c:v>
                </c:pt>
                <c:pt idx="15203" formatCode="General">
                  <c:v>-0.30672830749725</c:v>
                </c:pt>
                <c:pt idx="15204" formatCode="General">
                  <c:v>-0.31074327964341503</c:v>
                </c:pt>
                <c:pt idx="15205" formatCode="General">
                  <c:v>-0.312614645447154</c:v>
                </c:pt>
                <c:pt idx="15206" formatCode="General">
                  <c:v>-0.31238687336125798</c:v>
                </c:pt>
                <c:pt idx="15207" formatCode="General">
                  <c:v>-0.310803678729971</c:v>
                </c:pt>
                <c:pt idx="15208" formatCode="General">
                  <c:v>-0.30771616882165398</c:v>
                </c:pt>
                <c:pt idx="15209" formatCode="General">
                  <c:v>-0.30182073175067498</c:v>
                </c:pt>
                <c:pt idx="15210" formatCode="General">
                  <c:v>-0.293576683425951</c:v>
                </c:pt>
                <c:pt idx="15211" formatCode="General">
                  <c:v>-0.28431539466799299</c:v>
                </c:pt>
                <c:pt idx="15212" formatCode="General">
                  <c:v>-0.27531662864724799</c:v>
                </c:pt>
                <c:pt idx="15213" formatCode="General">
                  <c:v>-0.26755041162392701</c:v>
                </c:pt>
                <c:pt idx="15214" formatCode="General">
                  <c:v>-0.26211925193551699</c:v>
                </c:pt>
                <c:pt idx="15215" formatCode="General">
                  <c:v>-0.25993012843352298</c:v>
                </c:pt>
                <c:pt idx="15216" formatCode="General">
                  <c:v>-0.26073937903790101</c:v>
                </c:pt>
                <c:pt idx="15217" formatCode="General">
                  <c:v>-0.26434699870631301</c:v>
                </c:pt>
                <c:pt idx="15218" formatCode="General">
                  <c:v>-0.2704571327334</c:v>
                </c:pt>
                <c:pt idx="15219" formatCode="General">
                  <c:v>-0.27831105673354201</c:v>
                </c:pt>
                <c:pt idx="15220" formatCode="General">
                  <c:v>-0.28730797008667702</c:v>
                </c:pt>
                <c:pt idx="15221" formatCode="General">
                  <c:v>-0.29659819407528798</c:v>
                </c:pt>
                <c:pt idx="15222" formatCode="General">
                  <c:v>-0.306127890543888</c:v>
                </c:pt>
                <c:pt idx="15223" formatCode="General">
                  <c:v>-0.31600546334992702</c:v>
                </c:pt>
                <c:pt idx="15224" formatCode="General">
                  <c:v>-0.325983183267751</c:v>
                </c:pt>
                <c:pt idx="15225" formatCode="General">
                  <c:v>-0.33594289237365699</c:v>
                </c:pt>
                <c:pt idx="15226" formatCode="General">
                  <c:v>-0.34489303664170301</c:v>
                </c:pt>
                <c:pt idx="15227" formatCode="General">
                  <c:v>-0.35216998403611699</c:v>
                </c:pt>
                <c:pt idx="15228" formatCode="General">
                  <c:v>-0.35718232465506999</c:v>
                </c:pt>
                <c:pt idx="15229" formatCode="General">
                  <c:v>-0.35965402411459302</c:v>
                </c:pt>
                <c:pt idx="15230" formatCode="General">
                  <c:v>-0.35964652471752401</c:v>
                </c:pt>
                <c:pt idx="15231" formatCode="General">
                  <c:v>-0.35685906089738301</c:v>
                </c:pt>
                <c:pt idx="15232" formatCode="General">
                  <c:v>-0.35215924903027401</c:v>
                </c:pt>
                <c:pt idx="15233" formatCode="General">
                  <c:v>-0.346835153607576</c:v>
                </c:pt>
                <c:pt idx="15234" formatCode="General">
                  <c:v>-0.34125213333821802</c:v>
                </c:pt>
                <c:pt idx="15235" formatCode="General">
                  <c:v>-0.33677242568520399</c:v>
                </c:pt>
                <c:pt idx="15236" formatCode="General">
                  <c:v>-0.33407044791885399</c:v>
                </c:pt>
                <c:pt idx="15237" formatCode="General">
                  <c:v>-0.331810852915705</c:v>
                </c:pt>
                <c:pt idx="15238" formatCode="General">
                  <c:v>-0.33037182506051699</c:v>
                </c:pt>
                <c:pt idx="15239" formatCode="General">
                  <c:v>-0.33095987993618298</c:v>
                </c:pt>
                <c:pt idx="15240" formatCode="General">
                  <c:v>-0.33360637311552499</c:v>
                </c:pt>
                <c:pt idx="15241" formatCode="General">
                  <c:v>-0.33800358279746101</c:v>
                </c:pt>
                <c:pt idx="15242" formatCode="General">
                  <c:v>-0.34386622139805301</c:v>
                </c:pt>
                <c:pt idx="15243" formatCode="General">
                  <c:v>-0.35125284776376198</c:v>
                </c:pt>
                <c:pt idx="15244" formatCode="General">
                  <c:v>-0.36002559082810498</c:v>
                </c:pt>
                <c:pt idx="15245" formatCode="General">
                  <c:v>-0.369994106129719</c:v>
                </c:pt>
                <c:pt idx="15246" formatCode="General">
                  <c:v>-0.38132494909093501</c:v>
                </c:pt>
                <c:pt idx="15247" formatCode="General">
                  <c:v>-0.39338634793244698</c:v>
                </c:pt>
                <c:pt idx="15248" formatCode="General">
                  <c:v>-0.404907292103317</c:v>
                </c:pt>
                <c:pt idx="15249" formatCode="General">
                  <c:v>-0.41442532518478298</c:v>
                </c:pt>
                <c:pt idx="15250" formatCode="General">
                  <c:v>-0.42037307294905102</c:v>
                </c:pt>
                <c:pt idx="15251" formatCode="General">
                  <c:v>-0.42247563210496902</c:v>
                </c:pt>
                <c:pt idx="15252" formatCode="General">
                  <c:v>-0.42140085628983298</c:v>
                </c:pt>
                <c:pt idx="15253" formatCode="General">
                  <c:v>-0.41795872207310297</c:v>
                </c:pt>
                <c:pt idx="15254" formatCode="General">
                  <c:v>-0.412648373003628</c:v>
                </c:pt>
                <c:pt idx="15255" formatCode="General">
                  <c:v>-0.405264665807613</c:v>
                </c:pt>
                <c:pt idx="15256" formatCode="General">
                  <c:v>-0.39582351053062098</c:v>
                </c:pt>
                <c:pt idx="15257" formatCode="General">
                  <c:v>-0.38510541631647699</c:v>
                </c:pt>
                <c:pt idx="15258" formatCode="General">
                  <c:v>-0.374271823959268</c:v>
                </c:pt>
                <c:pt idx="15259" formatCode="General">
                  <c:v>-0.364414562248078</c:v>
                </c:pt>
                <c:pt idx="15260" formatCode="General">
                  <c:v>-0.35604300941209299</c:v>
                </c:pt>
                <c:pt idx="15261" formatCode="General">
                  <c:v>-0.34933360916938699</c:v>
                </c:pt>
                <c:pt idx="15262" formatCode="General">
                  <c:v>-0.34458796700117</c:v>
                </c:pt>
                <c:pt idx="15263" formatCode="General">
                  <c:v>-0.34132030993582901</c:v>
                </c:pt>
                <c:pt idx="15264" formatCode="General">
                  <c:v>-0.33871948854961098</c:v>
                </c:pt>
                <c:pt idx="15265" formatCode="General">
                  <c:v>-0.336774476314739</c:v>
                </c:pt>
                <c:pt idx="15266" formatCode="General">
                  <c:v>-0.33529303733457999</c:v>
                </c:pt>
                <c:pt idx="15267" formatCode="General">
                  <c:v>-0.33268020135594301</c:v>
                </c:pt>
                <c:pt idx="15268" formatCode="General">
                  <c:v>-0.32835791769734402</c:v>
                </c:pt>
                <c:pt idx="15269" formatCode="General">
                  <c:v>-0.32280890186151601</c:v>
                </c:pt>
                <c:pt idx="15270" formatCode="General">
                  <c:v>-0.31651776529578302</c:v>
                </c:pt>
                <c:pt idx="15271" formatCode="General">
                  <c:v>-0.31125183323373001</c:v>
                </c:pt>
                <c:pt idx="15272" formatCode="General">
                  <c:v>-0.30838126552005402</c:v>
                </c:pt>
                <c:pt idx="15273" formatCode="General">
                  <c:v>-0.30721091315600502</c:v>
                </c:pt>
                <c:pt idx="15274" formatCode="General">
                  <c:v>-0.30677142093627802</c:v>
                </c:pt>
                <c:pt idx="15275" formatCode="General">
                  <c:v>-0.30687129507572197</c:v>
                </c:pt>
                <c:pt idx="15276" formatCode="General">
                  <c:v>-0.30740291531248798</c:v>
                </c:pt>
                <c:pt idx="15277" formatCode="General">
                  <c:v>-0.30670687899000099</c:v>
                </c:pt>
                <c:pt idx="15278" formatCode="General">
                  <c:v>-0.30308304598746499</c:v>
                </c:pt>
                <c:pt idx="15279" formatCode="General">
                  <c:v>-0.29652564678592602</c:v>
                </c:pt>
                <c:pt idx="15280" formatCode="General">
                  <c:v>-0.28672432515909002</c:v>
                </c:pt>
                <c:pt idx="15281" formatCode="General">
                  <c:v>-0.27395503992253101</c:v>
                </c:pt>
                <c:pt idx="15282" formatCode="General">
                  <c:v>-0.26035139584823402</c:v>
                </c:pt>
                <c:pt idx="15283" formatCode="General">
                  <c:v>-0.24778093444705501</c:v>
                </c:pt>
                <c:pt idx="15284" formatCode="General">
                  <c:v>-0.23591166172765801</c:v>
                </c:pt>
                <c:pt idx="15285" formatCode="General">
                  <c:v>-0.22439263309295701</c:v>
                </c:pt>
                <c:pt idx="15286" formatCode="General">
                  <c:v>-0.212813545418964</c:v>
                </c:pt>
                <c:pt idx="15287" formatCode="General">
                  <c:v>-0.200237676245654</c:v>
                </c:pt>
                <c:pt idx="15288" formatCode="General">
                  <c:v>-0.186796390665567</c:v>
                </c:pt>
                <c:pt idx="15289" formatCode="General">
                  <c:v>-0.17318625684644501</c:v>
                </c:pt>
                <c:pt idx="15290" formatCode="General">
                  <c:v>-0.15965780358519899</c:v>
                </c:pt>
                <c:pt idx="15291" formatCode="General">
                  <c:v>-0.14688401328849399</c:v>
                </c:pt>
                <c:pt idx="15292" formatCode="General">
                  <c:v>-0.13538262159195899</c:v>
                </c:pt>
                <c:pt idx="15293" formatCode="General">
                  <c:v>-0.124468465032401</c:v>
                </c:pt>
                <c:pt idx="15294" formatCode="General">
                  <c:v>-0.113847795464705</c:v>
                </c:pt>
                <c:pt idx="15295" formatCode="General">
                  <c:v>-0.103657681809501</c:v>
                </c:pt>
                <c:pt idx="15296" formatCode="General">
                  <c:v>-9.3422932496087893E-2</c:v>
                </c:pt>
                <c:pt idx="15297" formatCode="General">
                  <c:v>-8.2495053488438594E-2</c:v>
                </c:pt>
                <c:pt idx="15298" formatCode="General">
                  <c:v>-7.1461084212789905E-2</c:v>
                </c:pt>
                <c:pt idx="15299" formatCode="General">
                  <c:v>-6.1745369409107798E-2</c:v>
                </c:pt>
                <c:pt idx="15300" formatCode="General">
                  <c:v>-5.33561212142468E-2</c:v>
                </c:pt>
                <c:pt idx="15301" formatCode="General">
                  <c:v>-4.5573224924148101E-2</c:v>
                </c:pt>
                <c:pt idx="15302" formatCode="General">
                  <c:v>-3.8461198334251101E-2</c:v>
                </c:pt>
                <c:pt idx="15303" formatCode="General">
                  <c:v>-3.1559763854627297E-2</c:v>
                </c:pt>
                <c:pt idx="15304" formatCode="General">
                  <c:v>-2.40810670650187E-2</c:v>
                </c:pt>
                <c:pt idx="15305" formatCode="General">
                  <c:v>-1.5101076950327001E-2</c:v>
                </c:pt>
                <c:pt idx="15306" formatCode="General">
                  <c:v>-3.2655039336697798E-3</c:v>
                </c:pt>
                <c:pt idx="15307" formatCode="General">
                  <c:v>1.0575452074044599E-2</c:v>
                </c:pt>
                <c:pt idx="15308" formatCode="General">
                  <c:v>2.42116903516616E-2</c:v>
                </c:pt>
                <c:pt idx="15309" formatCode="General">
                  <c:v>3.6332477699536798E-2</c:v>
                </c:pt>
                <c:pt idx="15310" formatCode="General">
                  <c:v>4.6445564605189303E-2</c:v>
                </c:pt>
                <c:pt idx="15311" formatCode="General">
                  <c:v>5.5404907039660799E-2</c:v>
                </c:pt>
                <c:pt idx="15312" formatCode="General">
                  <c:v>6.4628731775529205E-2</c:v>
                </c:pt>
                <c:pt idx="15313" formatCode="General">
                  <c:v>7.4570132916615406E-2</c:v>
                </c:pt>
                <c:pt idx="15314" formatCode="General">
                  <c:v>8.5316937065038706E-2</c:v>
                </c:pt>
                <c:pt idx="15315" formatCode="General">
                  <c:v>9.7395630025384594E-2</c:v>
                </c:pt>
                <c:pt idx="15316" formatCode="General">
                  <c:v>0.110537692249549</c:v>
                </c:pt>
                <c:pt idx="15317" formatCode="General">
                  <c:v>0.123325077762781</c:v>
                </c:pt>
                <c:pt idx="15318" formatCode="General">
                  <c:v>0.135239562294068</c:v>
                </c:pt>
                <c:pt idx="15319" formatCode="General">
                  <c:v>0.14703942491849001</c:v>
                </c:pt>
                <c:pt idx="15320" formatCode="General">
                  <c:v>0.15980112156190501</c:v>
                </c:pt>
                <c:pt idx="15321" formatCode="General">
                  <c:v>0.173949997844282</c:v>
                </c:pt>
                <c:pt idx="15322" formatCode="General">
                  <c:v>0.18907505668684199</c:v>
                </c:pt>
                <c:pt idx="15323" formatCode="General">
                  <c:v>0.20475412855313799</c:v>
                </c:pt>
                <c:pt idx="15324" formatCode="General">
                  <c:v>0.22011191541410299</c:v>
                </c:pt>
                <c:pt idx="15325" formatCode="General">
                  <c:v>0.2344433973409</c:v>
                </c:pt>
                <c:pt idx="15326" formatCode="General">
                  <c:v>0.24810760471519</c:v>
                </c:pt>
                <c:pt idx="15327" formatCode="General">
                  <c:v>0.26103840337237899</c:v>
                </c:pt>
                <c:pt idx="15328" formatCode="General">
                  <c:v>0.27174552669086699</c:v>
                </c:pt>
                <c:pt idx="15329" formatCode="General">
                  <c:v>0.28016746702634099</c:v>
                </c:pt>
                <c:pt idx="15330" formatCode="General">
                  <c:v>0.28718979131675199</c:v>
                </c:pt>
                <c:pt idx="15331" formatCode="General">
                  <c:v>0.29260030898872502</c:v>
                </c:pt>
                <c:pt idx="15332" formatCode="General">
                  <c:v>0.29594165933887601</c:v>
                </c:pt>
                <c:pt idx="15333" formatCode="General">
                  <c:v>0.29774154403186698</c:v>
                </c:pt>
                <c:pt idx="15334" formatCode="General">
                  <c:v>0.29877130288471099</c:v>
                </c:pt>
                <c:pt idx="15335" formatCode="General">
                  <c:v>0.299479838942254</c:v>
                </c:pt>
                <c:pt idx="15336" formatCode="General">
                  <c:v>0.30069491864661801</c:v>
                </c:pt>
                <c:pt idx="15337" formatCode="General">
                  <c:v>0.302928626201178</c:v>
                </c:pt>
                <c:pt idx="15338" formatCode="General">
                  <c:v>0.305598508305921</c:v>
                </c:pt>
                <c:pt idx="15339" formatCode="General">
                  <c:v>0.30848257882569902</c:v>
                </c:pt>
                <c:pt idx="15340" formatCode="General">
                  <c:v>0.31145642244466598</c:v>
                </c:pt>
                <c:pt idx="15341" formatCode="General">
                  <c:v>0.31413749248370398</c:v>
                </c:pt>
                <c:pt idx="15342" formatCode="General">
                  <c:v>0.31628366981128597</c:v>
                </c:pt>
                <c:pt idx="15343" formatCode="General">
                  <c:v>0.31692169585970498</c:v>
                </c:pt>
                <c:pt idx="15344" formatCode="General">
                  <c:v>0.315676658250298</c:v>
                </c:pt>
                <c:pt idx="15345" formatCode="General">
                  <c:v>0.31319895631753603</c:v>
                </c:pt>
                <c:pt idx="15346" formatCode="General">
                  <c:v>0.310540994777461</c:v>
                </c:pt>
                <c:pt idx="15347" formatCode="General">
                  <c:v>0.30829880617461602</c:v>
                </c:pt>
                <c:pt idx="15348" formatCode="General">
                  <c:v>0.305632968427685</c:v>
                </c:pt>
                <c:pt idx="15349" formatCode="General">
                  <c:v>0.30249466631759703</c:v>
                </c:pt>
                <c:pt idx="15350" formatCode="General">
                  <c:v>0.29973105555818802</c:v>
                </c:pt>
                <c:pt idx="15351" formatCode="General">
                  <c:v>0.29732125587376002</c:v>
                </c:pt>
                <c:pt idx="15352" formatCode="General">
                  <c:v>0.294536890256196</c:v>
                </c:pt>
                <c:pt idx="15353" formatCode="General">
                  <c:v>0.29123351325694102</c:v>
                </c:pt>
                <c:pt idx="15354" formatCode="General">
                  <c:v>0.28835886214835399</c:v>
                </c:pt>
                <c:pt idx="15355" formatCode="General">
                  <c:v>0.28697550587918602</c:v>
                </c:pt>
                <c:pt idx="15356" formatCode="General">
                  <c:v>0.28753375761577199</c:v>
                </c:pt>
                <c:pt idx="15357" formatCode="General">
                  <c:v>0.28969647568391499</c:v>
                </c:pt>
                <c:pt idx="15358" formatCode="General">
                  <c:v>0.29379594170888401</c:v>
                </c:pt>
                <c:pt idx="15359" formatCode="General">
                  <c:v>0.29935155072115999</c:v>
                </c:pt>
                <c:pt idx="15360" formatCode="General">
                  <c:v>0.30468104356009601</c:v>
                </c:pt>
                <c:pt idx="15361" formatCode="General">
                  <c:v>0.31025158755065801</c:v>
                </c:pt>
                <c:pt idx="15362" formatCode="General">
                  <c:v>0.317264871620487</c:v>
                </c:pt>
                <c:pt idx="15363" formatCode="General">
                  <c:v>0.32582997692264498</c:v>
                </c:pt>
                <c:pt idx="15364" formatCode="General">
                  <c:v>0.33546034051787199</c:v>
                </c:pt>
                <c:pt idx="15365" formatCode="General">
                  <c:v>0.345836061298046</c:v>
                </c:pt>
                <c:pt idx="15366" formatCode="General">
                  <c:v>0.35732476163333199</c:v>
                </c:pt>
                <c:pt idx="15367" formatCode="General">
                  <c:v>0.36910524149613799</c:v>
                </c:pt>
                <c:pt idx="15368" formatCode="General">
                  <c:v>0.37912341433464603</c:v>
                </c:pt>
                <c:pt idx="15369" formatCode="General">
                  <c:v>0.38708685923052</c:v>
                </c:pt>
                <c:pt idx="15370" formatCode="General">
                  <c:v>0.39205379730425399</c:v>
                </c:pt>
                <c:pt idx="15371" formatCode="General">
                  <c:v>0.392146578193664</c:v>
                </c:pt>
                <c:pt idx="15372" formatCode="General">
                  <c:v>0.38748424224497802</c:v>
                </c:pt>
                <c:pt idx="15373" formatCode="General">
                  <c:v>0.378629661491863</c:v>
                </c:pt>
                <c:pt idx="15374" formatCode="General">
                  <c:v>0.36647333104042301</c:v>
                </c:pt>
                <c:pt idx="15375" formatCode="General">
                  <c:v>0.35160792454775902</c:v>
                </c:pt>
                <c:pt idx="15376" formatCode="General">
                  <c:v>0.33488646717308101</c:v>
                </c:pt>
                <c:pt idx="15377" formatCode="General">
                  <c:v>0.31825414190734602</c:v>
                </c:pt>
                <c:pt idx="15378" formatCode="General">
                  <c:v>0.30340937979087101</c:v>
                </c:pt>
                <c:pt idx="15379" formatCode="General">
                  <c:v>0.29086933420502897</c:v>
                </c:pt>
                <c:pt idx="15380" formatCode="General">
                  <c:v>0.28120079502645001</c:v>
                </c:pt>
                <c:pt idx="15381" formatCode="General">
                  <c:v>0.27610779636056598</c:v>
                </c:pt>
                <c:pt idx="15382" formatCode="General">
                  <c:v>0.27596045309982098</c:v>
                </c:pt>
                <c:pt idx="15383" formatCode="General">
                  <c:v>0.279739927793133</c:v>
                </c:pt>
                <c:pt idx="15384" formatCode="General">
                  <c:v>0.28698077596475502</c:v>
                </c:pt>
                <c:pt idx="15385" formatCode="General">
                  <c:v>0.29743656461171702</c:v>
                </c:pt>
                <c:pt idx="15386" formatCode="General">
                  <c:v>0.310165114622246</c:v>
                </c:pt>
                <c:pt idx="15387" formatCode="General">
                  <c:v>0.32409028303131499</c:v>
                </c:pt>
                <c:pt idx="15388" formatCode="General">
                  <c:v>0.33885382684394499</c:v>
                </c:pt>
                <c:pt idx="15389" formatCode="General">
                  <c:v>0.35423355540497498</c:v>
                </c:pt>
                <c:pt idx="15390" formatCode="General">
                  <c:v>0.36980060975143603</c:v>
                </c:pt>
                <c:pt idx="15391" formatCode="General">
                  <c:v>0.38448626511717698</c:v>
                </c:pt>
                <c:pt idx="15392" formatCode="General">
                  <c:v>0.39727322060182702</c:v>
                </c:pt>
                <c:pt idx="15393" formatCode="General">
                  <c:v>0.40732555373514301</c:v>
                </c:pt>
                <c:pt idx="15394" formatCode="General">
                  <c:v>0.41435254898614099</c:v>
                </c:pt>
                <c:pt idx="15395" formatCode="General">
                  <c:v>0.41887492355955502</c:v>
                </c:pt>
                <c:pt idx="15396" formatCode="General">
                  <c:v>0.42097768646072797</c:v>
                </c:pt>
                <c:pt idx="15397" formatCode="General">
                  <c:v>0.42113697322652199</c:v>
                </c:pt>
                <c:pt idx="15398" formatCode="General">
                  <c:v>0.42055035775076399</c:v>
                </c:pt>
                <c:pt idx="15399" formatCode="General">
                  <c:v>0.41915470708972702</c:v>
                </c:pt>
                <c:pt idx="15400" formatCode="General">
                  <c:v>0.41549929022370502</c:v>
                </c:pt>
                <c:pt idx="15401" formatCode="General">
                  <c:v>0.40829102132846601</c:v>
                </c:pt>
                <c:pt idx="15402" formatCode="General">
                  <c:v>0.39805492633112799</c:v>
                </c:pt>
                <c:pt idx="15403" formatCode="General">
                  <c:v>0.38575549879000098</c:v>
                </c:pt>
                <c:pt idx="15404" formatCode="General">
                  <c:v>0.37185412831303899</c:v>
                </c:pt>
                <c:pt idx="15405" formatCode="General">
                  <c:v>0.356854328894818</c:v>
                </c:pt>
                <c:pt idx="15406" formatCode="General">
                  <c:v>0.34082250903936001</c:v>
                </c:pt>
                <c:pt idx="15407" formatCode="General">
                  <c:v>0.32395072634461403</c:v>
                </c:pt>
                <c:pt idx="15408" formatCode="General">
                  <c:v>0.30643404385803302</c:v>
                </c:pt>
                <c:pt idx="15409" formatCode="General">
                  <c:v>0.289046133055119</c:v>
                </c:pt>
                <c:pt idx="15410" formatCode="General">
                  <c:v>0.27240317529757402</c:v>
                </c:pt>
                <c:pt idx="15411" formatCode="General">
                  <c:v>0.25670101780618199</c:v>
                </c:pt>
                <c:pt idx="15412" formatCode="General">
                  <c:v>0.24155481153677699</c:v>
                </c:pt>
                <c:pt idx="15413" formatCode="General">
                  <c:v>0.227555466564139</c:v>
                </c:pt>
                <c:pt idx="15414" formatCode="General">
                  <c:v>0.21607053279574101</c:v>
                </c:pt>
                <c:pt idx="15415" formatCode="General">
                  <c:v>0.20687640893117701</c:v>
                </c:pt>
                <c:pt idx="15416" formatCode="General">
                  <c:v>0.199002169263129</c:v>
                </c:pt>
                <c:pt idx="15417" formatCode="General">
                  <c:v>0.19177109363161199</c:v>
                </c:pt>
                <c:pt idx="15418" formatCode="General">
                  <c:v>0.18563186130485501</c:v>
                </c:pt>
                <c:pt idx="15419" formatCode="General">
                  <c:v>0.18092136900431199</c:v>
                </c:pt>
                <c:pt idx="15420" formatCode="General">
                  <c:v>0.17703200480110301</c:v>
                </c:pt>
                <c:pt idx="15421" formatCode="General">
                  <c:v>0.173225346016119</c:v>
                </c:pt>
                <c:pt idx="15422" formatCode="General">
                  <c:v>0.169158901381224</c:v>
                </c:pt>
                <c:pt idx="15423" formatCode="General">
                  <c:v>0.16567494995861301</c:v>
                </c:pt>
                <c:pt idx="15424" formatCode="General">
                  <c:v>0.16415073166137401</c:v>
                </c:pt>
                <c:pt idx="15425" formatCode="General">
                  <c:v>0.16456527208642799</c:v>
                </c:pt>
                <c:pt idx="15426" formatCode="General">
                  <c:v>0.16537926300710201</c:v>
                </c:pt>
                <c:pt idx="15427" formatCode="General">
                  <c:v>0.16579039784951499</c:v>
                </c:pt>
                <c:pt idx="15428" formatCode="General">
                  <c:v>0.16663477244594599</c:v>
                </c:pt>
                <c:pt idx="15429" formatCode="General">
                  <c:v>0.168412085894216</c:v>
                </c:pt>
                <c:pt idx="15430" formatCode="General">
                  <c:v>0.170524369378976</c:v>
                </c:pt>
                <c:pt idx="15431" formatCode="General">
                  <c:v>0.172151647567998</c:v>
                </c:pt>
                <c:pt idx="15432" formatCode="General">
                  <c:v>0.17299080194663699</c:v>
                </c:pt>
                <c:pt idx="15433" formatCode="General">
                  <c:v>0.17358491696311801</c:v>
                </c:pt>
                <c:pt idx="15434" formatCode="General">
                  <c:v>0.17494728498517301</c:v>
                </c:pt>
                <c:pt idx="15435" formatCode="General">
                  <c:v>0.178206944767793</c:v>
                </c:pt>
                <c:pt idx="15436" formatCode="General">
                  <c:v>0.18346405581722899</c:v>
                </c:pt>
                <c:pt idx="15437" formatCode="General">
                  <c:v>0.18971212116514199</c:v>
                </c:pt>
                <c:pt idx="15438" formatCode="General">
                  <c:v>0.19565019661861</c:v>
                </c:pt>
                <c:pt idx="15439" formatCode="General">
                  <c:v>0.199651980121899</c:v>
                </c:pt>
                <c:pt idx="15440" formatCode="General">
                  <c:v>0.200816293107444</c:v>
                </c:pt>
                <c:pt idx="15441" formatCode="General">
                  <c:v>0.19934568559042101</c:v>
                </c:pt>
                <c:pt idx="15442" formatCode="General">
                  <c:v>0.19550864575531299</c:v>
                </c:pt>
                <c:pt idx="15443" formatCode="General">
                  <c:v>0.18907175579799401</c:v>
                </c:pt>
                <c:pt idx="15444" formatCode="General">
                  <c:v>0.17953997049524001</c:v>
                </c:pt>
                <c:pt idx="15445" formatCode="General">
                  <c:v>0.16766040417452599</c:v>
                </c:pt>
                <c:pt idx="15446" formatCode="General">
                  <c:v>0.154259742240974</c:v>
                </c:pt>
                <c:pt idx="15447" formatCode="General">
                  <c:v>0.13903232872777699</c:v>
                </c:pt>
                <c:pt idx="15448" formatCode="General">
                  <c:v>0.12187814619538399</c:v>
                </c:pt>
                <c:pt idx="15449" formatCode="General">
                  <c:v>0.103094884576709</c:v>
                </c:pt>
                <c:pt idx="15450" formatCode="General">
                  <c:v>8.3737884454759201E-2</c:v>
                </c:pt>
                <c:pt idx="15451" formatCode="General">
                  <c:v>6.5149362719735204E-2</c:v>
                </c:pt>
                <c:pt idx="15452" formatCode="General">
                  <c:v>4.76206695885798E-2</c:v>
                </c:pt>
                <c:pt idx="15453" formatCode="General">
                  <c:v>3.1552052322130902E-2</c:v>
                </c:pt>
                <c:pt idx="15454" formatCode="General">
                  <c:v>1.8269280285007301E-2</c:v>
                </c:pt>
                <c:pt idx="15455" formatCode="General">
                  <c:v>8.5403489822862503E-3</c:v>
                </c:pt>
                <c:pt idx="15456" formatCode="General">
                  <c:v>1.6768131766727399E-3</c:v>
                </c:pt>
                <c:pt idx="15457" formatCode="General">
                  <c:v>-3.1844654282603998E-3</c:v>
                </c:pt>
                <c:pt idx="15458" formatCode="General">
                  <c:v>-5.9646954530522302E-3</c:v>
                </c:pt>
                <c:pt idx="15459" formatCode="General">
                  <c:v>-7.3843181083934799E-3</c:v>
                </c:pt>
                <c:pt idx="15460" formatCode="General">
                  <c:v>-7.7081219232150201E-3</c:v>
                </c:pt>
                <c:pt idx="15461" formatCode="General">
                  <c:v>-6.7415985922523796E-3</c:v>
                </c:pt>
                <c:pt idx="15462" formatCode="General">
                  <c:v>-5.3689221545700503E-3</c:v>
                </c:pt>
                <c:pt idx="15463" formatCode="General">
                  <c:v>-3.4947485831159698E-3</c:v>
                </c:pt>
                <c:pt idx="15464" formatCode="General">
                  <c:v>-5.9873031918443898E-4</c:v>
                </c:pt>
                <c:pt idx="15465" formatCode="General">
                  <c:v>2.7236659234612802E-3</c:v>
                </c:pt>
                <c:pt idx="15466" formatCode="General">
                  <c:v>5.9033627950357201E-3</c:v>
                </c:pt>
                <c:pt idx="15467" formatCode="General">
                  <c:v>9.3970602362220008E-3</c:v>
                </c:pt>
                <c:pt idx="15468" formatCode="General">
                  <c:v>1.3199679810350201E-2</c:v>
                </c:pt>
                <c:pt idx="15469" formatCode="General">
                  <c:v>1.66221512551489E-2</c:v>
                </c:pt>
                <c:pt idx="15470" formatCode="General">
                  <c:v>2.02063975858774E-2</c:v>
                </c:pt>
                <c:pt idx="15471" formatCode="General">
                  <c:v>2.4813078294010801E-2</c:v>
                </c:pt>
                <c:pt idx="15472" formatCode="General">
                  <c:v>3.1002673918064501E-2</c:v>
                </c:pt>
                <c:pt idx="15473" formatCode="General">
                  <c:v>3.79717602986741E-2</c:v>
                </c:pt>
                <c:pt idx="15474" formatCode="General">
                  <c:v>4.41569714962479E-2</c:v>
                </c:pt>
                <c:pt idx="15475" formatCode="General">
                  <c:v>4.8690447158469298E-2</c:v>
                </c:pt>
                <c:pt idx="15476" formatCode="General">
                  <c:v>5.0315881144017298E-2</c:v>
                </c:pt>
                <c:pt idx="15477" formatCode="General">
                  <c:v>4.8791492168467801E-2</c:v>
                </c:pt>
                <c:pt idx="15478" formatCode="General">
                  <c:v>4.3725740985614603E-2</c:v>
                </c:pt>
                <c:pt idx="15479" formatCode="General">
                  <c:v>3.3895200310396799E-2</c:v>
                </c:pt>
                <c:pt idx="15480" formatCode="General">
                  <c:v>1.9592445825451801E-2</c:v>
                </c:pt>
                <c:pt idx="15481" formatCode="General">
                  <c:v>2.0842729616807501E-3</c:v>
                </c:pt>
                <c:pt idx="15482" formatCode="General">
                  <c:v>-1.7306462154032198E-2</c:v>
                </c:pt>
                <c:pt idx="15483" formatCode="General">
                  <c:v>-3.7768804639556397E-2</c:v>
                </c:pt>
                <c:pt idx="15484" formatCode="General">
                  <c:v>-5.8968257664323502E-2</c:v>
                </c:pt>
                <c:pt idx="15485" formatCode="General">
                  <c:v>-7.9918649221692603E-2</c:v>
                </c:pt>
                <c:pt idx="15486" formatCode="General">
                  <c:v>-9.9366035656223303E-2</c:v>
                </c:pt>
                <c:pt idx="15487" formatCode="General">
                  <c:v>-0.11740188622603399</c:v>
                </c:pt>
                <c:pt idx="15488" formatCode="General">
                  <c:v>-0.135382893396885</c:v>
                </c:pt>
                <c:pt idx="15489" formatCode="General">
                  <c:v>-0.15355332195565899</c:v>
                </c:pt>
                <c:pt idx="15490" formatCode="General">
                  <c:v>-0.171567409579958</c:v>
                </c:pt>
                <c:pt idx="15491" formatCode="General">
                  <c:v>-0.18906453630623299</c:v>
                </c:pt>
                <c:pt idx="15492" formatCode="General">
                  <c:v>-0.204784149111021</c:v>
                </c:pt>
                <c:pt idx="15493" formatCode="General">
                  <c:v>-0.21800462841256499</c:v>
                </c:pt>
                <c:pt idx="15494" formatCode="General">
                  <c:v>-0.22899435539773999</c:v>
                </c:pt>
                <c:pt idx="15495" formatCode="General">
                  <c:v>-0.23764362719749901</c:v>
                </c:pt>
                <c:pt idx="15496" formatCode="General">
                  <c:v>-0.24404953466516299</c:v>
                </c:pt>
                <c:pt idx="15497" formatCode="General">
                  <c:v>-0.24757025506333799</c:v>
                </c:pt>
                <c:pt idx="15498" formatCode="General">
                  <c:v>-0.247189892276444</c:v>
                </c:pt>
                <c:pt idx="15499" formatCode="General">
                  <c:v>-0.24362559554650001</c:v>
                </c:pt>
                <c:pt idx="15500" formatCode="General">
                  <c:v>-0.23875187443579399</c:v>
                </c:pt>
                <c:pt idx="15501" formatCode="General">
                  <c:v>-0.233675992184325</c:v>
                </c:pt>
                <c:pt idx="15502" formatCode="General">
                  <c:v>-0.22850628529310801</c:v>
                </c:pt>
                <c:pt idx="15503" formatCode="General">
                  <c:v>-0.22434768101534999</c:v>
                </c:pt>
                <c:pt idx="15504" formatCode="General">
                  <c:v>-0.22211949445524201</c:v>
                </c:pt>
                <c:pt idx="15505" formatCode="General">
                  <c:v>-0.22317949667335901</c:v>
                </c:pt>
                <c:pt idx="15506" formatCode="General">
                  <c:v>-0.229136796405146</c:v>
                </c:pt>
                <c:pt idx="15507" formatCode="General">
                  <c:v>-0.239473465959609</c:v>
                </c:pt>
                <c:pt idx="15508" formatCode="General">
                  <c:v>-0.25291998263302701</c:v>
                </c:pt>
                <c:pt idx="15509" formatCode="General">
                  <c:v>-0.26913689862583201</c:v>
                </c:pt>
                <c:pt idx="15510" formatCode="General">
                  <c:v>-0.288620684914003</c:v>
                </c:pt>
                <c:pt idx="15511" formatCode="General">
                  <c:v>-0.31102045557015701</c:v>
                </c:pt>
                <c:pt idx="15512" formatCode="General">
                  <c:v>-0.33508908294184198</c:v>
                </c:pt>
                <c:pt idx="15513" formatCode="General">
                  <c:v>-0.360053247397148</c:v>
                </c:pt>
                <c:pt idx="15514" formatCode="General">
                  <c:v>-0.38398070515145399</c:v>
                </c:pt>
                <c:pt idx="15515" formatCode="General">
                  <c:v>-0.40435793261263098</c:v>
                </c:pt>
                <c:pt idx="15516" formatCode="General">
                  <c:v>-0.420615403970863</c:v>
                </c:pt>
                <c:pt idx="15517" formatCode="General">
                  <c:v>-0.432959703908737</c:v>
                </c:pt>
                <c:pt idx="15518" formatCode="General">
                  <c:v>-0.44129341234788899</c:v>
                </c:pt>
                <c:pt idx="15519" formatCode="General">
                  <c:v>-0.44542580690870498</c:v>
                </c:pt>
                <c:pt idx="15520" formatCode="General">
                  <c:v>-0.44511678654556802</c:v>
                </c:pt>
                <c:pt idx="15521" formatCode="General">
                  <c:v>-0.440227669604974</c:v>
                </c:pt>
                <c:pt idx="15522" formatCode="General">
                  <c:v>-0.43115137541682402</c:v>
                </c:pt>
                <c:pt idx="15523" formatCode="General">
                  <c:v>-0.41889524028994102</c:v>
                </c:pt>
                <c:pt idx="15524" formatCode="General">
                  <c:v>-0.40351877048182699</c:v>
                </c:pt>
                <c:pt idx="15525" formatCode="General">
                  <c:v>-0.38499696331133898</c:v>
                </c:pt>
                <c:pt idx="15526" formatCode="General">
                  <c:v>-0.365571120620238</c:v>
                </c:pt>
                <c:pt idx="15527" formatCode="General">
                  <c:v>-0.346888081695853</c:v>
                </c:pt>
                <c:pt idx="15528" formatCode="General">
                  <c:v>-0.32929798692277601</c:v>
                </c:pt>
                <c:pt idx="15529" formatCode="General">
                  <c:v>-0.312674286812618</c:v>
                </c:pt>
                <c:pt idx="15530" formatCode="General">
                  <c:v>-0.29708629385298202</c:v>
                </c:pt>
                <c:pt idx="15531" formatCode="General">
                  <c:v>-0.28378860210866602</c:v>
                </c:pt>
                <c:pt idx="15532" formatCode="General">
                  <c:v>-0.273657812451926</c:v>
                </c:pt>
                <c:pt idx="15533" formatCode="General">
                  <c:v>-0.26704183307360702</c:v>
                </c:pt>
                <c:pt idx="15534" formatCode="General">
                  <c:v>-0.26404549265027599</c:v>
                </c:pt>
                <c:pt idx="15535" formatCode="General">
                  <c:v>-0.26341462155573597</c:v>
                </c:pt>
                <c:pt idx="15536" formatCode="General">
                  <c:v>-0.26320640995344602</c:v>
                </c:pt>
                <c:pt idx="15537" formatCode="General">
                  <c:v>-0.26323880348414103</c:v>
                </c:pt>
                <c:pt idx="15538" formatCode="General">
                  <c:v>-0.26457879993151401</c:v>
                </c:pt>
                <c:pt idx="15539" formatCode="General">
                  <c:v>-0.26748693042048699</c:v>
                </c:pt>
                <c:pt idx="15540" formatCode="General">
                  <c:v>-0.27172550111617999</c:v>
                </c:pt>
                <c:pt idx="15541" formatCode="General">
                  <c:v>-0.27715073224358899</c:v>
                </c:pt>
                <c:pt idx="15542" formatCode="General">
                  <c:v>-0.28361331940815798</c:v>
                </c:pt>
                <c:pt idx="15543" formatCode="General">
                  <c:v>-0.292157924292898</c:v>
                </c:pt>
                <c:pt idx="15544" formatCode="General">
                  <c:v>-0.30300212911687502</c:v>
                </c:pt>
                <c:pt idx="15545" formatCode="General">
                  <c:v>-0.31454675839616397</c:v>
                </c:pt>
                <c:pt idx="15546" formatCode="General">
                  <c:v>-0.32538758269854401</c:v>
                </c:pt>
                <c:pt idx="15547" formatCode="General">
                  <c:v>-0.33561306801499202</c:v>
                </c:pt>
                <c:pt idx="15548" formatCode="General">
                  <c:v>-0.34624608573672999</c:v>
                </c:pt>
                <c:pt idx="15549" formatCode="General">
                  <c:v>-0.35643069418427298</c:v>
                </c:pt>
                <c:pt idx="15550" formatCode="General">
                  <c:v>-0.36379914775411598</c:v>
                </c:pt>
                <c:pt idx="15551" formatCode="General">
                  <c:v>-0.36718623910072301</c:v>
                </c:pt>
                <c:pt idx="15552" formatCode="General">
                  <c:v>-0.36758058079044198</c:v>
                </c:pt>
                <c:pt idx="15553" formatCode="General">
                  <c:v>-0.36582674383979102</c:v>
                </c:pt>
                <c:pt idx="15554" formatCode="General">
                  <c:v>-0.36311301132718798</c:v>
                </c:pt>
                <c:pt idx="15555" formatCode="General">
                  <c:v>-0.36108300407729699</c:v>
                </c:pt>
                <c:pt idx="15556" formatCode="General">
                  <c:v>-0.36000607687833203</c:v>
                </c:pt>
                <c:pt idx="15557" formatCode="General">
                  <c:v>-0.35946558900461301</c:v>
                </c:pt>
                <c:pt idx="15558" formatCode="General">
                  <c:v>-0.35861975547723102</c:v>
                </c:pt>
                <c:pt idx="15559" formatCode="General">
                  <c:v>-0.35692937838357303</c:v>
                </c:pt>
                <c:pt idx="15560" formatCode="General">
                  <c:v>-0.354427815807632</c:v>
                </c:pt>
                <c:pt idx="15561" formatCode="General">
                  <c:v>-0.35120305392435702</c:v>
                </c:pt>
                <c:pt idx="15562" formatCode="General">
                  <c:v>-0.34662976280929603</c:v>
                </c:pt>
                <c:pt idx="15563" formatCode="General">
                  <c:v>-0.33989677053600198</c:v>
                </c:pt>
                <c:pt idx="15564" formatCode="General">
                  <c:v>-0.331762508529653</c:v>
                </c:pt>
                <c:pt idx="15565" formatCode="General">
                  <c:v>-0.32401664159501697</c:v>
                </c:pt>
                <c:pt idx="15566" formatCode="General">
                  <c:v>-0.317487114229974</c:v>
                </c:pt>
                <c:pt idx="15567" formatCode="General">
                  <c:v>-0.31178909258196202</c:v>
                </c:pt>
                <c:pt idx="15568" formatCode="General">
                  <c:v>-0.30724757528640301</c:v>
                </c:pt>
                <c:pt idx="15569" formatCode="General">
                  <c:v>-0.30481691834431002</c:v>
                </c:pt>
                <c:pt idx="15570" formatCode="General">
                  <c:v>-0.30464449861593301</c:v>
                </c:pt>
                <c:pt idx="15571" formatCode="General">
                  <c:v>-0.30690359393654598</c:v>
                </c:pt>
                <c:pt idx="15572" formatCode="General">
                  <c:v>-0.310274016589215</c:v>
                </c:pt>
                <c:pt idx="15573" formatCode="General">
                  <c:v>-0.31226295176448798</c:v>
                </c:pt>
                <c:pt idx="15574" formatCode="General">
                  <c:v>-0.31269973372465998</c:v>
                </c:pt>
                <c:pt idx="15575" formatCode="General">
                  <c:v>-0.31280489794066602</c:v>
                </c:pt>
                <c:pt idx="15576" formatCode="General">
                  <c:v>-0.31377705118689297</c:v>
                </c:pt>
                <c:pt idx="15577" formatCode="General">
                  <c:v>-0.31582533726967799</c:v>
                </c:pt>
                <c:pt idx="15578" formatCode="General">
                  <c:v>-0.318669095769466</c:v>
                </c:pt>
                <c:pt idx="15579" formatCode="General">
                  <c:v>-0.32343955317385098</c:v>
                </c:pt>
                <c:pt idx="15580" formatCode="General">
                  <c:v>-0.33002225421762399</c:v>
                </c:pt>
                <c:pt idx="15581" formatCode="General">
                  <c:v>-0.33686247739917502</c:v>
                </c:pt>
                <c:pt idx="15582" formatCode="General">
                  <c:v>-0.34411032111474099</c:v>
                </c:pt>
                <c:pt idx="15583" formatCode="General">
                  <c:v>-0.35163422979506598</c:v>
                </c:pt>
                <c:pt idx="15584" formatCode="General">
                  <c:v>-0.35730186896743499</c:v>
                </c:pt>
                <c:pt idx="15585" formatCode="General">
                  <c:v>-0.360936108640663</c:v>
                </c:pt>
                <c:pt idx="15586" formatCode="General">
                  <c:v>-0.36458943847819802</c:v>
                </c:pt>
                <c:pt idx="15587" formatCode="General">
                  <c:v>-0.36815071577917502</c:v>
                </c:pt>
                <c:pt idx="15588" formatCode="General">
                  <c:v>-0.37064163932363098</c:v>
                </c:pt>
                <c:pt idx="15589" formatCode="General">
                  <c:v>-0.37217147847253801</c:v>
                </c:pt>
                <c:pt idx="15590" formatCode="General">
                  <c:v>-0.37233842354657398</c:v>
                </c:pt>
                <c:pt idx="15591" formatCode="General">
                  <c:v>-0.37041755085628197</c:v>
                </c:pt>
                <c:pt idx="15592" formatCode="General">
                  <c:v>-0.36649764860753498</c:v>
                </c:pt>
                <c:pt idx="15593" formatCode="General">
                  <c:v>-0.361321362494536</c:v>
                </c:pt>
                <c:pt idx="15594" formatCode="General">
                  <c:v>-0.35564450956170102</c:v>
                </c:pt>
                <c:pt idx="15595" formatCode="General">
                  <c:v>-0.34955749943303599</c:v>
                </c:pt>
                <c:pt idx="15596" formatCode="General">
                  <c:v>-0.34160838555816903</c:v>
                </c:pt>
                <c:pt idx="15597" formatCode="General">
                  <c:v>-0.33073114181060798</c:v>
                </c:pt>
                <c:pt idx="15598" formatCode="General">
                  <c:v>-0.31774015784510601</c:v>
                </c:pt>
                <c:pt idx="15599" formatCode="General">
                  <c:v>-0.30385383657199599</c:v>
                </c:pt>
                <c:pt idx="15600" formatCode="General">
                  <c:v>-0.28949558249973101</c:v>
                </c:pt>
                <c:pt idx="15601" formatCode="General">
                  <c:v>-0.27504818526943398</c:v>
                </c:pt>
                <c:pt idx="15602" formatCode="General">
                  <c:v>-0.26202852157998502</c:v>
                </c:pt>
                <c:pt idx="15603" formatCode="General">
                  <c:v>-0.25099191512441399</c:v>
                </c:pt>
                <c:pt idx="15604" formatCode="General">
                  <c:v>-0.240312357986529</c:v>
                </c:pt>
                <c:pt idx="15605" formatCode="General">
                  <c:v>-0.229059275304594</c:v>
                </c:pt>
                <c:pt idx="15606" formatCode="General">
                  <c:v>-0.217599360528174</c:v>
                </c:pt>
                <c:pt idx="15607" formatCode="General">
                  <c:v>-0.206835046295645</c:v>
                </c:pt>
                <c:pt idx="15608" formatCode="General">
                  <c:v>-0.19760423378821501</c:v>
                </c:pt>
                <c:pt idx="15609" formatCode="General">
                  <c:v>-0.189359146751093</c:v>
                </c:pt>
                <c:pt idx="15610" formatCode="General">
                  <c:v>-0.18156328386787199</c:v>
                </c:pt>
                <c:pt idx="15611" formatCode="General">
                  <c:v>-0.174252041952</c:v>
                </c:pt>
                <c:pt idx="15612" formatCode="General">
                  <c:v>-0.167924846372287</c:v>
                </c:pt>
                <c:pt idx="15613" formatCode="General">
                  <c:v>-0.163312881742779</c:v>
                </c:pt>
                <c:pt idx="15614" formatCode="General">
                  <c:v>-0.16005133889798101</c:v>
                </c:pt>
                <c:pt idx="15615" formatCode="General">
                  <c:v>-0.15764258274322901</c:v>
                </c:pt>
                <c:pt idx="15616" formatCode="General">
                  <c:v>-0.155727149742097</c:v>
                </c:pt>
                <c:pt idx="15617" formatCode="General">
                  <c:v>-0.15348854404502901</c:v>
                </c:pt>
                <c:pt idx="15618" formatCode="General">
                  <c:v>-0.150815624469153</c:v>
                </c:pt>
                <c:pt idx="15619" formatCode="General">
                  <c:v>-0.14756265539162</c:v>
                </c:pt>
                <c:pt idx="15620" formatCode="General">
                  <c:v>-0.14356554955636899</c:v>
                </c:pt>
                <c:pt idx="15621" formatCode="General">
                  <c:v>-0.139480561736567</c:v>
                </c:pt>
                <c:pt idx="15622" formatCode="General">
                  <c:v>-0.134469564154785</c:v>
                </c:pt>
                <c:pt idx="15623" formatCode="General">
                  <c:v>-0.127417975252131</c:v>
                </c:pt>
                <c:pt idx="15624" formatCode="General">
                  <c:v>-0.118381543739561</c:v>
                </c:pt>
                <c:pt idx="15625" formatCode="General">
                  <c:v>-0.107832426482266</c:v>
                </c:pt>
                <c:pt idx="15626" formatCode="General">
                  <c:v>-9.6217508713689504E-2</c:v>
                </c:pt>
                <c:pt idx="15627" formatCode="General">
                  <c:v>-8.41077205439206E-2</c:v>
                </c:pt>
                <c:pt idx="15628" formatCode="General">
                  <c:v>-7.1898572076168801E-2</c:v>
                </c:pt>
                <c:pt idx="15629" formatCode="General">
                  <c:v>-5.9419224064418699E-2</c:v>
                </c:pt>
                <c:pt idx="15630" formatCode="General">
                  <c:v>-4.7278858915053998E-2</c:v>
                </c:pt>
                <c:pt idx="15631" formatCode="General">
                  <c:v>-3.5272865546966098E-2</c:v>
                </c:pt>
                <c:pt idx="15632" formatCode="General">
                  <c:v>-2.2214592658211602E-2</c:v>
                </c:pt>
                <c:pt idx="15633" formatCode="General">
                  <c:v>-8.0017387622541292E-3</c:v>
                </c:pt>
                <c:pt idx="15634" formatCode="General">
                  <c:v>6.8817662991610797E-3</c:v>
                </c:pt>
                <c:pt idx="15635" formatCode="General">
                  <c:v>2.2699471964810199E-2</c:v>
                </c:pt>
                <c:pt idx="15636" formatCode="General">
                  <c:v>4.0174011294078903E-2</c:v>
                </c:pt>
                <c:pt idx="15637" formatCode="General">
                  <c:v>5.8893803490560601E-2</c:v>
                </c:pt>
                <c:pt idx="15638" formatCode="General">
                  <c:v>7.8326217822899794E-2</c:v>
                </c:pt>
                <c:pt idx="15639" formatCode="General">
                  <c:v>9.8100183844319205E-2</c:v>
                </c:pt>
                <c:pt idx="15640" formatCode="General">
                  <c:v>0.118357194382558</c:v>
                </c:pt>
                <c:pt idx="15641" formatCode="General">
                  <c:v>0.13863911886369501</c:v>
                </c:pt>
                <c:pt idx="15642" formatCode="General">
                  <c:v>0.157554975743288</c:v>
                </c:pt>
                <c:pt idx="15643" formatCode="General">
                  <c:v>0.17546149044291201</c:v>
                </c:pt>
                <c:pt idx="15644" formatCode="General">
                  <c:v>0.19255739596042301</c:v>
                </c:pt>
                <c:pt idx="15645" formatCode="General">
                  <c:v>0.20838327573308699</c:v>
                </c:pt>
                <c:pt idx="15646" formatCode="General">
                  <c:v>0.22199062767858399</c:v>
                </c:pt>
                <c:pt idx="15647" formatCode="General">
                  <c:v>0.23313664506623299</c:v>
                </c:pt>
                <c:pt idx="15648" formatCode="General">
                  <c:v>0.24225919344145599</c:v>
                </c:pt>
                <c:pt idx="15649" formatCode="General">
                  <c:v>0.249171446892333</c:v>
                </c:pt>
                <c:pt idx="15650" formatCode="General">
                  <c:v>0.25418145606270498</c:v>
                </c:pt>
                <c:pt idx="15651" formatCode="General">
                  <c:v>0.25751396129315002</c:v>
                </c:pt>
                <c:pt idx="15652" formatCode="General">
                  <c:v>0.25821161550478999</c:v>
                </c:pt>
                <c:pt idx="15653" formatCode="General">
                  <c:v>0.25628976671647002</c:v>
                </c:pt>
                <c:pt idx="15654" formatCode="General">
                  <c:v>0.25359326078307598</c:v>
                </c:pt>
                <c:pt idx="15655" formatCode="General">
                  <c:v>0.25074822186758799</c:v>
                </c:pt>
                <c:pt idx="15656" formatCode="General">
                  <c:v>0.24862591154334601</c:v>
                </c:pt>
                <c:pt idx="15657" formatCode="General">
                  <c:v>0.248492316500733</c:v>
                </c:pt>
                <c:pt idx="15658" formatCode="General">
                  <c:v>0.25077162535125902</c:v>
                </c:pt>
                <c:pt idx="15659" formatCode="General">
                  <c:v>0.25592653542857902</c:v>
                </c:pt>
                <c:pt idx="15660" formatCode="General">
                  <c:v>0.264096601656366</c:v>
                </c:pt>
                <c:pt idx="15661" formatCode="General">
                  <c:v>0.27401465028240701</c:v>
                </c:pt>
                <c:pt idx="15662" formatCode="General">
                  <c:v>0.28502032147256201</c:v>
                </c:pt>
                <c:pt idx="15663" formatCode="General">
                  <c:v>0.29883662774305098</c:v>
                </c:pt>
                <c:pt idx="15664" formatCode="General">
                  <c:v>0.31527395747445303</c:v>
                </c:pt>
                <c:pt idx="15665" formatCode="General">
                  <c:v>0.33230643701794499</c:v>
                </c:pt>
                <c:pt idx="15666" formatCode="General">
                  <c:v>0.34878296615769</c:v>
                </c:pt>
                <c:pt idx="15667" formatCode="General">
                  <c:v>0.36494842587934301</c:v>
                </c:pt>
                <c:pt idx="15668" formatCode="General">
                  <c:v>0.38201780569571903</c:v>
                </c:pt>
                <c:pt idx="15669" formatCode="General">
                  <c:v>0.40000876861707502</c:v>
                </c:pt>
                <c:pt idx="15670" formatCode="General">
                  <c:v>0.417873340432937</c:v>
                </c:pt>
                <c:pt idx="15671" formatCode="General">
                  <c:v>0.43468345956461402</c:v>
                </c:pt>
                <c:pt idx="15672" formatCode="General">
                  <c:v>0.44971495251817001</c:v>
                </c:pt>
                <c:pt idx="15673" formatCode="General">
                  <c:v>0.46221970620402703</c:v>
                </c:pt>
                <c:pt idx="15674" formatCode="General">
                  <c:v>0.47136560233036101</c:v>
                </c:pt>
                <c:pt idx="15675" formatCode="General">
                  <c:v>0.47633102663681498</c:v>
                </c:pt>
                <c:pt idx="15676" formatCode="General">
                  <c:v>0.47746196845781402</c:v>
                </c:pt>
                <c:pt idx="15677" formatCode="General">
                  <c:v>0.47631591440419901</c:v>
                </c:pt>
                <c:pt idx="15678" formatCode="General">
                  <c:v>0.47350464137575698</c:v>
                </c:pt>
                <c:pt idx="15679" formatCode="General">
                  <c:v>0.46986170168710401</c:v>
                </c:pt>
                <c:pt idx="15680" formatCode="General">
                  <c:v>0.46699277833274599</c:v>
                </c:pt>
                <c:pt idx="15681" formatCode="General">
                  <c:v>0.465525156726459</c:v>
                </c:pt>
                <c:pt idx="15682" formatCode="General">
                  <c:v>0.46560828635755203</c:v>
                </c:pt>
                <c:pt idx="15683" formatCode="General">
                  <c:v>0.46786454980173098</c:v>
                </c:pt>
                <c:pt idx="15684" formatCode="General">
                  <c:v>0.47291504437896198</c:v>
                </c:pt>
                <c:pt idx="15685" formatCode="General">
                  <c:v>0.47923237942788499</c:v>
                </c:pt>
                <c:pt idx="15686" formatCode="General">
                  <c:v>0.48512640149867697</c:v>
                </c:pt>
                <c:pt idx="15687" formatCode="General">
                  <c:v>0.49053902407466698</c:v>
                </c:pt>
                <c:pt idx="15688" formatCode="General">
                  <c:v>0.49662134349898102</c:v>
                </c:pt>
                <c:pt idx="15689" formatCode="General">
                  <c:v>0.50468636656758104</c:v>
                </c:pt>
                <c:pt idx="15690" formatCode="General">
                  <c:v>0.51379352668546696</c:v>
                </c:pt>
                <c:pt idx="15691" formatCode="General">
                  <c:v>0.52248929101751895</c:v>
                </c:pt>
                <c:pt idx="15692" formatCode="General">
                  <c:v>0.53090636974065597</c:v>
                </c:pt>
                <c:pt idx="15693" formatCode="General">
                  <c:v>0.54008718735361705</c:v>
                </c:pt>
                <c:pt idx="15694" formatCode="General">
                  <c:v>0.55021932440350896</c:v>
                </c:pt>
                <c:pt idx="15695" formatCode="General">
                  <c:v>0.56041215865694605</c:v>
                </c:pt>
                <c:pt idx="15696" formatCode="General">
                  <c:v>0.570509155196816</c:v>
                </c:pt>
                <c:pt idx="15697" formatCode="General">
                  <c:v>0.58099286013326001</c:v>
                </c:pt>
                <c:pt idx="15698" formatCode="General">
                  <c:v>0.59049740778785498</c:v>
                </c:pt>
                <c:pt idx="15699" formatCode="General">
                  <c:v>0.59716294770031597</c:v>
                </c:pt>
                <c:pt idx="15700" formatCode="General">
                  <c:v>0.60179206236421101</c:v>
                </c:pt>
                <c:pt idx="15701" formatCode="General">
                  <c:v>0.60571395527960203</c:v>
                </c:pt>
                <c:pt idx="15702" formatCode="General">
                  <c:v>0.60882511732840905</c:v>
                </c:pt>
                <c:pt idx="15703" formatCode="General">
                  <c:v>0.61047667483943702</c:v>
                </c:pt>
                <c:pt idx="15704" formatCode="General">
                  <c:v>0.61145011788272197</c:v>
                </c:pt>
                <c:pt idx="15705" formatCode="General">
                  <c:v>0.61326343369545</c:v>
                </c:pt>
                <c:pt idx="15706" formatCode="General">
                  <c:v>0.61575058091289503</c:v>
                </c:pt>
                <c:pt idx="15707" formatCode="General">
                  <c:v>0.61820079210658396</c:v>
                </c:pt>
                <c:pt idx="15708" formatCode="General">
                  <c:v>0.61948795039255899</c:v>
                </c:pt>
                <c:pt idx="15709" formatCode="General">
                  <c:v>0.61894678380592605</c:v>
                </c:pt>
                <c:pt idx="15710" formatCode="General">
                  <c:v>0.61661743845324701</c:v>
                </c:pt>
                <c:pt idx="15711" formatCode="General">
                  <c:v>0.61110800059287196</c:v>
                </c:pt>
                <c:pt idx="15712" formatCode="General">
                  <c:v>0.60090213976038498</c:v>
                </c:pt>
                <c:pt idx="15713" formatCode="General">
                  <c:v>0.58588469687562095</c:v>
                </c:pt>
                <c:pt idx="15714" formatCode="General">
                  <c:v>0.566629882153174</c:v>
                </c:pt>
                <c:pt idx="15715" formatCode="General">
                  <c:v>0.54447298985752901</c:v>
                </c:pt>
                <c:pt idx="15716" formatCode="General">
                  <c:v>0.52155082627211502</c:v>
                </c:pt>
                <c:pt idx="15717" formatCode="General">
                  <c:v>0.499727935205456</c:v>
                </c:pt>
                <c:pt idx="15718" formatCode="General">
                  <c:v>0.47890893479117702</c:v>
                </c:pt>
                <c:pt idx="15719" formatCode="General">
                  <c:v>0.45871518620434898</c:v>
                </c:pt>
                <c:pt idx="15720" formatCode="General">
                  <c:v>0.43902230990769198</c:v>
                </c:pt>
                <c:pt idx="15721" formatCode="General">
                  <c:v>0.42020819872195397</c:v>
                </c:pt>
                <c:pt idx="15722" formatCode="General">
                  <c:v>0.40461540301382098</c:v>
                </c:pt>
                <c:pt idx="15723" formatCode="General">
                  <c:v>0.39240681398425198</c:v>
                </c:pt>
                <c:pt idx="15724" formatCode="General">
                  <c:v>0.382404021591979</c:v>
                </c:pt>
                <c:pt idx="15725" formatCode="General">
                  <c:v>0.37472709230721002</c:v>
                </c:pt>
                <c:pt idx="15726" formatCode="General">
                  <c:v>0.36935590544852098</c:v>
                </c:pt>
                <c:pt idx="15727" formatCode="General">
                  <c:v>0.36586155871426901</c:v>
                </c:pt>
                <c:pt idx="15728" formatCode="General">
                  <c:v>0.363953719544576</c:v>
                </c:pt>
                <c:pt idx="15729" formatCode="General">
                  <c:v>0.36340284269068901</c:v>
                </c:pt>
                <c:pt idx="15730" formatCode="General">
                  <c:v>0.36363136084143699</c:v>
                </c:pt>
                <c:pt idx="15731" formatCode="General">
                  <c:v>0.36425312855056802</c:v>
                </c:pt>
                <c:pt idx="15732" formatCode="General">
                  <c:v>0.36492978035524198</c:v>
                </c:pt>
                <c:pt idx="15733" formatCode="General">
                  <c:v>0.36598678930399198</c:v>
                </c:pt>
                <c:pt idx="15734" formatCode="General">
                  <c:v>0.36798487449143003</c:v>
                </c:pt>
                <c:pt idx="15735" formatCode="General">
                  <c:v>0.37076129216068698</c:v>
                </c:pt>
                <c:pt idx="15736" formatCode="General">
                  <c:v>0.374031374718646</c:v>
                </c:pt>
                <c:pt idx="15737" formatCode="General">
                  <c:v>0.37705513111400202</c:v>
                </c:pt>
                <c:pt idx="15738" formatCode="General">
                  <c:v>0.37917492729633301</c:v>
                </c:pt>
                <c:pt idx="15739" formatCode="General">
                  <c:v>0.38027557475683499</c:v>
                </c:pt>
                <c:pt idx="15740" formatCode="General">
                  <c:v>0.37968560710810001</c:v>
                </c:pt>
                <c:pt idx="15741" formatCode="General">
                  <c:v>0.37688444083418798</c:v>
                </c:pt>
                <c:pt idx="15742" formatCode="General">
                  <c:v>0.37226964734993101</c:v>
                </c:pt>
                <c:pt idx="15743" formatCode="General">
                  <c:v>0.36608199263619801</c:v>
                </c:pt>
                <c:pt idx="15744" formatCode="General">
                  <c:v>0.35764177031591399</c:v>
                </c:pt>
                <c:pt idx="15745" formatCode="General">
                  <c:v>0.34685409448828403</c:v>
                </c:pt>
                <c:pt idx="15746" formatCode="General">
                  <c:v>0.33418123355083101</c:v>
                </c:pt>
                <c:pt idx="15747" formatCode="General">
                  <c:v>0.31918513605482102</c:v>
                </c:pt>
                <c:pt idx="15748" formatCode="General">
                  <c:v>0.30141941614171103</c:v>
                </c:pt>
                <c:pt idx="15749" formatCode="General">
                  <c:v>0.28098345732639801</c:v>
                </c:pt>
                <c:pt idx="15750" formatCode="General">
                  <c:v>0.25807128591420703</c:v>
                </c:pt>
                <c:pt idx="15751" formatCode="General">
                  <c:v>0.23338531932694501</c:v>
                </c:pt>
                <c:pt idx="15752" formatCode="General">
                  <c:v>0.208118099567591</c:v>
                </c:pt>
                <c:pt idx="15753" formatCode="General">
                  <c:v>0.183110699205041</c:v>
                </c:pt>
                <c:pt idx="15754" formatCode="General">
                  <c:v>0.15924313075917401</c:v>
                </c:pt>
                <c:pt idx="15755" formatCode="General">
                  <c:v>0.13789886831359099</c:v>
                </c:pt>
                <c:pt idx="15756" formatCode="General">
                  <c:v>0.119238741191953</c:v>
                </c:pt>
                <c:pt idx="15757" formatCode="General">
                  <c:v>0.101123470438845</c:v>
                </c:pt>
                <c:pt idx="15758" formatCode="General">
                  <c:v>8.2773618101195698E-2</c:v>
                </c:pt>
                <c:pt idx="15759" formatCode="General">
                  <c:v>6.4910722444440794E-2</c:v>
                </c:pt>
                <c:pt idx="15760" formatCode="General">
                  <c:v>4.7534601313677802E-2</c:v>
                </c:pt>
                <c:pt idx="15761" formatCode="General">
                  <c:v>3.019020900605E-2</c:v>
                </c:pt>
                <c:pt idx="15762" formatCode="General">
                  <c:v>1.27927428119243E-2</c:v>
                </c:pt>
                <c:pt idx="15763" formatCode="General">
                  <c:v>-4.0149034168476096E-3</c:v>
                </c:pt>
                <c:pt idx="15764" formatCode="General">
                  <c:v>-1.9567255905537501E-2</c:v>
                </c:pt>
                <c:pt idx="15765" formatCode="General">
                  <c:v>-3.4505460703191403E-2</c:v>
                </c:pt>
                <c:pt idx="15766" formatCode="General">
                  <c:v>-4.8854857514434899E-2</c:v>
                </c:pt>
                <c:pt idx="15767" formatCode="General">
                  <c:v>-6.1514864432425001E-2</c:v>
                </c:pt>
                <c:pt idx="15768" formatCode="General">
                  <c:v>-7.20640373193841E-2</c:v>
                </c:pt>
                <c:pt idx="15769" formatCode="General">
                  <c:v>-8.1613534271629304E-2</c:v>
                </c:pt>
                <c:pt idx="15770" formatCode="General">
                  <c:v>-9.1382787301821103E-2</c:v>
                </c:pt>
                <c:pt idx="15771" formatCode="General">
                  <c:v>-0.10036396921216501</c:v>
                </c:pt>
                <c:pt idx="15772" formatCode="General">
                  <c:v>-0.10853108630729499</c:v>
                </c:pt>
                <c:pt idx="15773" formatCode="General">
                  <c:v>-0.117540749013435</c:v>
                </c:pt>
                <c:pt idx="15774" formatCode="General">
                  <c:v>-0.12777808933964199</c:v>
                </c:pt>
                <c:pt idx="15775" formatCode="General">
                  <c:v>-0.13981189925419801</c:v>
                </c:pt>
                <c:pt idx="15776" formatCode="General">
                  <c:v>-0.15451748615268401</c:v>
                </c:pt>
                <c:pt idx="15777" formatCode="General">
                  <c:v>-0.17144311702061499</c:v>
                </c:pt>
                <c:pt idx="15778" formatCode="General">
                  <c:v>-0.190296028837797</c:v>
                </c:pt>
                <c:pt idx="15779" formatCode="General">
                  <c:v>-0.21072656772409201</c:v>
                </c:pt>
                <c:pt idx="15780" formatCode="General">
                  <c:v>-0.231635370582742</c:v>
                </c:pt>
                <c:pt idx="15781" formatCode="General">
                  <c:v>-0.25287510617657999</c:v>
                </c:pt>
                <c:pt idx="15782" formatCode="General">
                  <c:v>-0.27513807089214298</c:v>
                </c:pt>
                <c:pt idx="15783" formatCode="General">
                  <c:v>-0.29842793867427397</c:v>
                </c:pt>
                <c:pt idx="15784" formatCode="General">
                  <c:v>-0.32229770523609902</c:v>
                </c:pt>
                <c:pt idx="15785" formatCode="General">
                  <c:v>-0.34525486684016399</c:v>
                </c:pt>
                <c:pt idx="15786" formatCode="General">
                  <c:v>-0.36652739703672599</c:v>
                </c:pt>
                <c:pt idx="15787" formatCode="General">
                  <c:v>-0.38689285454731798</c:v>
                </c:pt>
                <c:pt idx="15788" formatCode="General">
                  <c:v>-0.406581328535356</c:v>
                </c:pt>
                <c:pt idx="15789" formatCode="General">
                  <c:v>-0.42506080470047303</c:v>
                </c:pt>
                <c:pt idx="15790" formatCode="General">
                  <c:v>-0.44334311273670002</c:v>
                </c:pt>
                <c:pt idx="15791" formatCode="General">
                  <c:v>-0.46224984059551699</c:v>
                </c:pt>
                <c:pt idx="15792" formatCode="General">
                  <c:v>-0.48105917610369298</c:v>
                </c:pt>
                <c:pt idx="15793" formatCode="General">
                  <c:v>-0.49932910951084702</c:v>
                </c:pt>
                <c:pt idx="15794" formatCode="General">
                  <c:v>-0.51677462351796799</c:v>
                </c:pt>
                <c:pt idx="15795" formatCode="General">
                  <c:v>-0.53352112123598405</c:v>
                </c:pt>
                <c:pt idx="15796" formatCode="General">
                  <c:v>-0.54871161560141701</c:v>
                </c:pt>
                <c:pt idx="15797" formatCode="General">
                  <c:v>-0.56151033416417295</c:v>
                </c:pt>
                <c:pt idx="15798" formatCode="General">
                  <c:v>-0.57208456068412705</c:v>
                </c:pt>
                <c:pt idx="15799" formatCode="General">
                  <c:v>-0.58064936222782704</c:v>
                </c:pt>
                <c:pt idx="15800" formatCode="General">
                  <c:v>-0.58710251176111095</c:v>
                </c:pt>
                <c:pt idx="15801" formatCode="General">
                  <c:v>-0.59169785765530702</c:v>
                </c:pt>
                <c:pt idx="15802" formatCode="General">
                  <c:v>-0.59446030143627604</c:v>
                </c:pt>
                <c:pt idx="15803" formatCode="General">
                  <c:v>-0.59454282260552804</c:v>
                </c:pt>
                <c:pt idx="15804" formatCode="General">
                  <c:v>-0.59303047134606401</c:v>
                </c:pt>
                <c:pt idx="15805" formatCode="General">
                  <c:v>-0.59161530473615898</c:v>
                </c:pt>
                <c:pt idx="15806" formatCode="General">
                  <c:v>-0.59069235629862105</c:v>
                </c:pt>
                <c:pt idx="15807" formatCode="General">
                  <c:v>-0.590793458335785</c:v>
                </c:pt>
                <c:pt idx="15808" formatCode="General">
                  <c:v>-0.59219669644407102</c:v>
                </c:pt>
                <c:pt idx="15809" formatCode="General">
                  <c:v>-0.59459881179649299</c:v>
                </c:pt>
                <c:pt idx="15810" formatCode="General">
                  <c:v>-0.59763989178740695</c:v>
                </c:pt>
                <c:pt idx="15811" formatCode="General">
                  <c:v>-0.60154501892455003</c:v>
                </c:pt>
                <c:pt idx="15812" formatCode="General">
                  <c:v>-0.60582503131169296</c:v>
                </c:pt>
                <c:pt idx="15813" formatCode="General">
                  <c:v>-0.60910658552733998</c:v>
                </c:pt>
                <c:pt idx="15814" formatCode="General">
                  <c:v>-0.61134178307206299</c:v>
                </c:pt>
                <c:pt idx="15815" formatCode="General">
                  <c:v>-0.61316766512939502</c:v>
                </c:pt>
                <c:pt idx="15816" formatCode="General">
                  <c:v>-0.61522239877324403</c:v>
                </c:pt>
                <c:pt idx="15817" formatCode="General">
                  <c:v>-0.61753335163294598</c:v>
                </c:pt>
                <c:pt idx="15818" formatCode="General">
                  <c:v>-0.61988688194540398</c:v>
                </c:pt>
                <c:pt idx="15819" formatCode="General">
                  <c:v>-0.62270529396165297</c:v>
                </c:pt>
                <c:pt idx="15820" formatCode="General">
                  <c:v>-0.62636134179612002</c:v>
                </c:pt>
                <c:pt idx="15821" formatCode="General">
                  <c:v>-0.63100995514076597</c:v>
                </c:pt>
                <c:pt idx="15822" formatCode="General">
                  <c:v>-0.63661427234349899</c:v>
                </c:pt>
                <c:pt idx="15823" formatCode="General">
                  <c:v>-0.64296172422453002</c:v>
                </c:pt>
                <c:pt idx="15824" formatCode="General">
                  <c:v>-0.64973920439617305</c:v>
                </c:pt>
                <c:pt idx="15825" formatCode="General">
                  <c:v>-0.65601392786617896</c:v>
                </c:pt>
                <c:pt idx="15826" formatCode="General">
                  <c:v>-0.66114189682634705</c:v>
                </c:pt>
                <c:pt idx="15827" formatCode="General">
                  <c:v>-0.66579762633898798</c:v>
                </c:pt>
                <c:pt idx="15828" formatCode="General">
                  <c:v>-0.67097552096474899</c:v>
                </c:pt>
                <c:pt idx="15829" formatCode="General">
                  <c:v>-0.67628886984355996</c:v>
                </c:pt>
                <c:pt idx="15830" formatCode="General">
                  <c:v>-0.68118094358818504</c:v>
                </c:pt>
                <c:pt idx="15831" formatCode="General">
                  <c:v>-0.68534795102011903</c:v>
                </c:pt>
                <c:pt idx="15832" formatCode="General">
                  <c:v>-0.68884987135256803</c:v>
                </c:pt>
                <c:pt idx="15833" formatCode="General">
                  <c:v>-0.69215613832696599</c:v>
                </c:pt>
                <c:pt idx="15834" formatCode="General">
                  <c:v>-0.69427235658047803</c:v>
                </c:pt>
                <c:pt idx="15835" formatCode="General">
                  <c:v>-0.69461917508049498</c:v>
                </c:pt>
                <c:pt idx="15836" formatCode="General">
                  <c:v>-0.69340810016820997</c:v>
                </c:pt>
                <c:pt idx="15837" formatCode="General">
                  <c:v>-0.68992245883984904</c:v>
                </c:pt>
                <c:pt idx="15838" formatCode="General">
                  <c:v>-0.68382034879654596</c:v>
                </c:pt>
                <c:pt idx="15839" formatCode="General">
                  <c:v>-0.67569352587886999</c:v>
                </c:pt>
                <c:pt idx="15840" formatCode="General">
                  <c:v>-0.66682506474917802</c:v>
                </c:pt>
                <c:pt idx="15841" formatCode="General">
                  <c:v>-0.65837313903429395</c:v>
                </c:pt>
                <c:pt idx="15842" formatCode="General">
                  <c:v>-0.65079626999531703</c:v>
                </c:pt>
                <c:pt idx="15843" formatCode="General">
                  <c:v>-0.64436233073785298</c:v>
                </c:pt>
                <c:pt idx="15844" formatCode="General">
                  <c:v>-0.63935298067783397</c:v>
                </c:pt>
                <c:pt idx="15845" formatCode="General">
                  <c:v>-0.63693539657770304</c:v>
                </c:pt>
                <c:pt idx="15846" formatCode="General">
                  <c:v>-0.63722509252535597</c:v>
                </c:pt>
                <c:pt idx="15847" formatCode="General">
                  <c:v>-0.63842594446420298</c:v>
                </c:pt>
                <c:pt idx="15848" formatCode="General">
                  <c:v>-0.63883078298382601</c:v>
                </c:pt>
                <c:pt idx="15849" formatCode="General">
                  <c:v>-0.63726394409754095</c:v>
                </c:pt>
                <c:pt idx="15850" formatCode="General">
                  <c:v>-0.63474970241088702</c:v>
                </c:pt>
                <c:pt idx="15851" formatCode="General">
                  <c:v>-0.63269637080630803</c:v>
                </c:pt>
                <c:pt idx="15852" formatCode="General">
                  <c:v>-0.63000770438021203</c:v>
                </c:pt>
                <c:pt idx="15853" formatCode="General">
                  <c:v>-0.62530933491320495</c:v>
                </c:pt>
                <c:pt idx="15854" formatCode="General">
                  <c:v>-0.61817930289533296</c:v>
                </c:pt>
                <c:pt idx="15855" formatCode="General">
                  <c:v>-0.60895545666144602</c:v>
                </c:pt>
                <c:pt idx="15856" formatCode="General">
                  <c:v>-0.59782512216945605</c:v>
                </c:pt>
                <c:pt idx="15857" formatCode="General">
                  <c:v>-0.58438856923607596</c:v>
                </c:pt>
                <c:pt idx="15858" formatCode="General">
                  <c:v>-0.56869987119235899</c:v>
                </c:pt>
                <c:pt idx="15859" formatCode="General">
                  <c:v>-0.55131864919700202</c:v>
                </c:pt>
                <c:pt idx="15860" formatCode="General">
                  <c:v>-0.53250376758922102</c:v>
                </c:pt>
                <c:pt idx="15861" formatCode="General">
                  <c:v>-0.511680513053828</c:v>
                </c:pt>
                <c:pt idx="15862" formatCode="General">
                  <c:v>-0.48900423760072298</c:v>
                </c:pt>
                <c:pt idx="15863" formatCode="General">
                  <c:v>-0.46554550214127299</c:v>
                </c:pt>
                <c:pt idx="15864" formatCode="General">
                  <c:v>-0.44208724399196803</c:v>
                </c:pt>
                <c:pt idx="15865" formatCode="General">
                  <c:v>-0.41921383197525403</c:v>
                </c:pt>
                <c:pt idx="15866" formatCode="General">
                  <c:v>-0.39729637767138998</c:v>
                </c:pt>
                <c:pt idx="15867" formatCode="General">
                  <c:v>-0.37652716339702402</c:v>
                </c:pt>
                <c:pt idx="15868" formatCode="General">
                  <c:v>-0.35625950883898999</c:v>
                </c:pt>
                <c:pt idx="15869" formatCode="General">
                  <c:v>-0.33609408576157801</c:v>
                </c:pt>
                <c:pt idx="15870" formatCode="General">
                  <c:v>-0.31627493524942402</c:v>
                </c:pt>
                <c:pt idx="15871" formatCode="General">
                  <c:v>-0.296923806359224</c:v>
                </c:pt>
                <c:pt idx="15872" formatCode="General">
                  <c:v>-0.27991162211804799</c:v>
                </c:pt>
                <c:pt idx="15873" formatCode="General">
                  <c:v>-0.26659527815822298</c:v>
                </c:pt>
                <c:pt idx="15874" formatCode="General">
                  <c:v>-0.25540832084943499</c:v>
                </c:pt>
                <c:pt idx="15875" formatCode="General">
                  <c:v>-0.24419475837318999</c:v>
                </c:pt>
                <c:pt idx="15876" formatCode="General">
                  <c:v>-0.23165219854087599</c:v>
                </c:pt>
                <c:pt idx="15877" formatCode="General">
                  <c:v>-0.21767023780724901</c:v>
                </c:pt>
                <c:pt idx="15878" formatCode="General">
                  <c:v>-0.20317035894385099</c:v>
                </c:pt>
                <c:pt idx="15879" formatCode="General">
                  <c:v>-0.18947666222051901</c:v>
                </c:pt>
                <c:pt idx="15880" formatCode="General">
                  <c:v>-0.17754361328222301</c:v>
                </c:pt>
                <c:pt idx="15881" formatCode="General">
                  <c:v>-0.16642533449303601</c:v>
                </c:pt>
                <c:pt idx="15882" formatCode="General">
                  <c:v>-0.15465669690700101</c:v>
                </c:pt>
                <c:pt idx="15883" formatCode="General">
                  <c:v>-0.143073621970361</c:v>
                </c:pt>
                <c:pt idx="15884" formatCode="General">
                  <c:v>-0.132600136421096</c:v>
                </c:pt>
                <c:pt idx="15885" formatCode="General">
                  <c:v>-0.122341463615531</c:v>
                </c:pt>
                <c:pt idx="15886" formatCode="General">
                  <c:v>-0.111759774258783</c:v>
                </c:pt>
                <c:pt idx="15887" formatCode="General">
                  <c:v>-0.100843593705793</c:v>
                </c:pt>
                <c:pt idx="15888" formatCode="General">
                  <c:v>-8.9830381752588007E-2</c:v>
                </c:pt>
                <c:pt idx="15889" formatCode="General">
                  <c:v>-7.9408388044463804E-2</c:v>
                </c:pt>
                <c:pt idx="15890" formatCode="General">
                  <c:v>-6.9468724748531496E-2</c:v>
                </c:pt>
                <c:pt idx="15891" formatCode="General">
                  <c:v>-5.9779512299589999E-2</c:v>
                </c:pt>
                <c:pt idx="15892" formatCode="General">
                  <c:v>-5.0990548572020199E-2</c:v>
                </c:pt>
                <c:pt idx="15893" formatCode="General">
                  <c:v>-4.2556530794475703E-2</c:v>
                </c:pt>
                <c:pt idx="15894" formatCode="General">
                  <c:v>-3.3260643524421998E-2</c:v>
                </c:pt>
                <c:pt idx="15895" formatCode="General">
                  <c:v>-2.25042526856136E-2</c:v>
                </c:pt>
                <c:pt idx="15896" formatCode="General">
                  <c:v>-8.7117073942233995E-3</c:v>
                </c:pt>
                <c:pt idx="15897" formatCode="General">
                  <c:v>8.0509608418193202E-3</c:v>
                </c:pt>
                <c:pt idx="15898" formatCode="General">
                  <c:v>2.6475311570728601E-2</c:v>
                </c:pt>
                <c:pt idx="15899" formatCode="General">
                  <c:v>4.5674576484498297E-2</c:v>
                </c:pt>
                <c:pt idx="15900" formatCode="General">
                  <c:v>6.4474251251877404E-2</c:v>
                </c:pt>
                <c:pt idx="15901" formatCode="General">
                  <c:v>8.2270509464709998E-2</c:v>
                </c:pt>
                <c:pt idx="15902" formatCode="General">
                  <c:v>9.9348786933516495E-2</c:v>
                </c:pt>
                <c:pt idx="15903" formatCode="General">
                  <c:v>0.11568198413203599</c:v>
                </c:pt>
                <c:pt idx="15904" formatCode="General">
                  <c:v>0.12998925884901999</c:v>
                </c:pt>
                <c:pt idx="15905" formatCode="General">
                  <c:v>0.141130200143705</c:v>
                </c:pt>
                <c:pt idx="15906" formatCode="General">
                  <c:v>0.14914046104370801</c:v>
                </c:pt>
                <c:pt idx="15907" formatCode="General">
                  <c:v>0.15500736580322599</c:v>
                </c:pt>
                <c:pt idx="15908" formatCode="General">
                  <c:v>0.15963725673460899</c:v>
                </c:pt>
                <c:pt idx="15909" formatCode="General">
                  <c:v>0.16382224365940401</c:v>
                </c:pt>
                <c:pt idx="15910" formatCode="General">
                  <c:v>0.167098190095711</c:v>
                </c:pt>
                <c:pt idx="15911" formatCode="General">
                  <c:v>0.168729240666849</c:v>
                </c:pt>
                <c:pt idx="15912" formatCode="General">
                  <c:v>0.168918401192971</c:v>
                </c:pt>
                <c:pt idx="15913" formatCode="General">
                  <c:v>0.168412660287346</c:v>
                </c:pt>
                <c:pt idx="15914" formatCode="General">
                  <c:v>0.16837264726634099</c:v>
                </c:pt>
                <c:pt idx="15915" formatCode="General">
                  <c:v>0.169897818285175</c:v>
                </c:pt>
                <c:pt idx="15916" formatCode="General">
                  <c:v>0.172989910581301</c:v>
                </c:pt>
                <c:pt idx="15917" formatCode="General">
                  <c:v>0.17730861160295899</c:v>
                </c:pt>
                <c:pt idx="15918" formatCode="General">
                  <c:v>0.183340963182857</c:v>
                </c:pt>
                <c:pt idx="15919" formatCode="General">
                  <c:v>0.19116204559102401</c:v>
                </c:pt>
                <c:pt idx="15920" formatCode="General">
                  <c:v>0.200913350881365</c:v>
                </c:pt>
                <c:pt idx="15921" formatCode="General">
                  <c:v>0.21235139302682901</c:v>
                </c:pt>
                <c:pt idx="15922" formatCode="General">
                  <c:v>0.22468669671366201</c:v>
                </c:pt>
                <c:pt idx="15923" formatCode="General">
                  <c:v>0.237594425495813</c:v>
                </c:pt>
                <c:pt idx="15924" formatCode="General">
                  <c:v>0.25147052606668102</c:v>
                </c:pt>
                <c:pt idx="15925" formatCode="General">
                  <c:v>0.26587289462260799</c:v>
                </c:pt>
                <c:pt idx="15926" formatCode="General">
                  <c:v>0.28006848546055102</c:v>
                </c:pt>
                <c:pt idx="15927" formatCode="General">
                  <c:v>0.29453886403354501</c:v>
                </c:pt>
                <c:pt idx="15928" formatCode="General">
                  <c:v>0.30907282531559599</c:v>
                </c:pt>
                <c:pt idx="15929" formatCode="General">
                  <c:v>0.32360710701822498</c:v>
                </c:pt>
                <c:pt idx="15930" formatCode="General">
                  <c:v>0.33946569240126001</c:v>
                </c:pt>
                <c:pt idx="15931" formatCode="General">
                  <c:v>0.357120908772528</c:v>
                </c:pt>
                <c:pt idx="15932" formatCode="General">
                  <c:v>0.37586182483037101</c:v>
                </c:pt>
                <c:pt idx="15933" formatCode="General">
                  <c:v>0.39567269013414202</c:v>
                </c:pt>
                <c:pt idx="15934" formatCode="General">
                  <c:v>0.415971571718253</c:v>
                </c:pt>
                <c:pt idx="15935" formatCode="General">
                  <c:v>0.43563578261546299</c:v>
                </c:pt>
                <c:pt idx="15936" formatCode="General">
                  <c:v>0.45388362354251599</c:v>
                </c:pt>
                <c:pt idx="15937" formatCode="General">
                  <c:v>0.46925670644456802</c:v>
                </c:pt>
                <c:pt idx="15938" formatCode="General">
                  <c:v>0.48207774995317698</c:v>
                </c:pt>
                <c:pt idx="15939" formatCode="General">
                  <c:v>0.493186959259514</c:v>
                </c:pt>
                <c:pt idx="15940" formatCode="General">
                  <c:v>0.50186548951006604</c:v>
                </c:pt>
                <c:pt idx="15941" formatCode="General">
                  <c:v>0.50818929322413897</c:v>
                </c:pt>
                <c:pt idx="15942" formatCode="General">
                  <c:v>0.512801593774878</c:v>
                </c:pt>
                <c:pt idx="15943" formatCode="General">
                  <c:v>0.51549537201114004</c:v>
                </c:pt>
                <c:pt idx="15944" formatCode="General">
                  <c:v>0.51576033854874903</c:v>
                </c:pt>
                <c:pt idx="15945" formatCode="General">
                  <c:v>0.513365064011162</c:v>
                </c:pt>
                <c:pt idx="15946" formatCode="General">
                  <c:v>0.50826696350218903</c:v>
                </c:pt>
                <c:pt idx="15947" formatCode="General">
                  <c:v>0.50071987989710498</c:v>
                </c:pt>
                <c:pt idx="15948" formatCode="General">
                  <c:v>0.49181598907458202</c:v>
                </c:pt>
                <c:pt idx="15949" formatCode="General">
                  <c:v>0.48249871170809999</c:v>
                </c:pt>
                <c:pt idx="15950" formatCode="General">
                  <c:v>0.47352217874025998</c:v>
                </c:pt>
                <c:pt idx="15951" formatCode="General">
                  <c:v>0.46542613209107297</c:v>
                </c:pt>
                <c:pt idx="15952" formatCode="General">
                  <c:v>0.45817937371246198</c:v>
                </c:pt>
                <c:pt idx="15953" formatCode="General">
                  <c:v>0.45227119965222601</c:v>
                </c:pt>
                <c:pt idx="15954" formatCode="General">
                  <c:v>0.44865383720274898</c:v>
                </c:pt>
                <c:pt idx="15955" formatCode="General">
                  <c:v>0.44792085941307702</c:v>
                </c:pt>
                <c:pt idx="15956" formatCode="General">
                  <c:v>0.449906396988692</c:v>
                </c:pt>
                <c:pt idx="15957" formatCode="General">
                  <c:v>0.454767788305593</c:v>
                </c:pt>
                <c:pt idx="15958" formatCode="General">
                  <c:v>0.46279272892052398</c:v>
                </c:pt>
                <c:pt idx="15959" formatCode="General">
                  <c:v>0.47251683336662398</c:v>
                </c:pt>
                <c:pt idx="15960" formatCode="General">
                  <c:v>0.48198395054031401</c:v>
                </c:pt>
                <c:pt idx="15961" formatCode="General">
                  <c:v>0.49122254247165398</c:v>
                </c:pt>
                <c:pt idx="15962" formatCode="General">
                  <c:v>0.50084983232757996</c:v>
                </c:pt>
                <c:pt idx="15963" formatCode="General">
                  <c:v>0.51064698887969096</c:v>
                </c:pt>
                <c:pt idx="15964" formatCode="General">
                  <c:v>0.52046664033290302</c:v>
                </c:pt>
                <c:pt idx="15965" formatCode="General">
                  <c:v>0.53001802464526704</c:v>
                </c:pt>
                <c:pt idx="15966" formatCode="General">
                  <c:v>0.53874017927805096</c:v>
                </c:pt>
                <c:pt idx="15967" formatCode="General">
                  <c:v>0.54632579588873498</c:v>
                </c:pt>
                <c:pt idx="15968" formatCode="General">
                  <c:v>0.55297517977882005</c:v>
                </c:pt>
                <c:pt idx="15969" formatCode="General">
                  <c:v>0.55915347867198095</c:v>
                </c:pt>
                <c:pt idx="15970" formatCode="General">
                  <c:v>0.56471337012812695</c:v>
                </c:pt>
                <c:pt idx="15971" formatCode="General">
                  <c:v>0.56938246024865102</c:v>
                </c:pt>
                <c:pt idx="15972" formatCode="General">
                  <c:v>0.57285696021707799</c:v>
                </c:pt>
                <c:pt idx="15973" formatCode="General">
                  <c:v>0.574440573648618</c:v>
                </c:pt>
                <c:pt idx="15974" formatCode="General">
                  <c:v>0.57420359439046298</c:v>
                </c:pt>
                <c:pt idx="15975" formatCode="General">
                  <c:v>0.57311061560165999</c:v>
                </c:pt>
                <c:pt idx="15976" formatCode="General">
                  <c:v>0.57169546208579203</c:v>
                </c:pt>
                <c:pt idx="15977" formatCode="General">
                  <c:v>0.56968503665644499</c:v>
                </c:pt>
                <c:pt idx="15978" formatCode="General">
                  <c:v>0.56671764010521297</c:v>
                </c:pt>
                <c:pt idx="15979" formatCode="General">
                  <c:v>0.56211128843740499</c:v>
                </c:pt>
                <c:pt idx="15980" formatCode="General">
                  <c:v>0.555125088481907</c:v>
                </c:pt>
                <c:pt idx="15981" formatCode="General">
                  <c:v>0.54721767085069695</c:v>
                </c:pt>
                <c:pt idx="15982" formatCode="General">
                  <c:v>0.54007969632328501</c:v>
                </c:pt>
                <c:pt idx="15983" formatCode="General">
                  <c:v>0.53353505784078104</c:v>
                </c:pt>
                <c:pt idx="15984" formatCode="General">
                  <c:v>0.52717585085949703</c:v>
                </c:pt>
                <c:pt idx="15985" formatCode="General">
                  <c:v>0.52105086649288301</c:v>
                </c:pt>
                <c:pt idx="15986" formatCode="General">
                  <c:v>0.51569213559730098</c:v>
                </c:pt>
                <c:pt idx="15987" formatCode="General">
                  <c:v>0.51258240108850195</c:v>
                </c:pt>
                <c:pt idx="15988" formatCode="General">
                  <c:v>0.51253213230624195</c:v>
                </c:pt>
                <c:pt idx="15989" formatCode="General">
                  <c:v>0.51537821079966095</c:v>
                </c:pt>
                <c:pt idx="15990" formatCode="General">
                  <c:v>0.52125229807209605</c:v>
                </c:pt>
                <c:pt idx="15991" formatCode="General">
                  <c:v>0.52911294395026098</c:v>
                </c:pt>
                <c:pt idx="15992" formatCode="General">
                  <c:v>0.53795312226588099</c:v>
                </c:pt>
                <c:pt idx="15993" formatCode="General">
                  <c:v>0.54725249187827296</c:v>
                </c:pt>
                <c:pt idx="15994" formatCode="General">
                  <c:v>0.55604383133908597</c:v>
                </c:pt>
                <c:pt idx="15995" formatCode="General">
                  <c:v>0.56393556469619499</c:v>
                </c:pt>
                <c:pt idx="15996" formatCode="General">
                  <c:v>0.57083537633715498</c:v>
                </c:pt>
                <c:pt idx="15997" formatCode="General">
                  <c:v>0.57580741122143697</c:v>
                </c:pt>
                <c:pt idx="15998" formatCode="General">
                  <c:v>0.57714933460502305</c:v>
                </c:pt>
                <c:pt idx="15999" formatCode="General">
                  <c:v>0.57424220801436998</c:v>
                </c:pt>
                <c:pt idx="16000" formatCode="General">
                  <c:v>0.56774638380453601</c:v>
                </c:pt>
                <c:pt idx="16001" formatCode="General">
                  <c:v>0.55860195435846305</c:v>
                </c:pt>
                <c:pt idx="16002" formatCode="General">
                  <c:v>0.54817308185091795</c:v>
                </c:pt>
                <c:pt idx="16003" formatCode="General">
                  <c:v>0.53620604190988197</c:v>
                </c:pt>
                <c:pt idx="16004" formatCode="General">
                  <c:v>0.52250724319061903</c:v>
                </c:pt>
                <c:pt idx="16005" formatCode="General">
                  <c:v>0.50902543733500405</c:v>
                </c:pt>
                <c:pt idx="16006" formatCode="General">
                  <c:v>0.49763906083293402</c:v>
                </c:pt>
                <c:pt idx="16007" formatCode="General">
                  <c:v>0.48790300566362399</c:v>
                </c:pt>
                <c:pt idx="16008" formatCode="General">
                  <c:v>0.47858126666896</c:v>
                </c:pt>
                <c:pt idx="16009" formatCode="General">
                  <c:v>0.46975623784651999</c:v>
                </c:pt>
                <c:pt idx="16010" formatCode="General">
                  <c:v>0.46198789946807201</c:v>
                </c:pt>
                <c:pt idx="16011" formatCode="General">
                  <c:v>0.455128052372759</c:v>
                </c:pt>
                <c:pt idx="16012" formatCode="General">
                  <c:v>0.44842168809500099</c:v>
                </c:pt>
                <c:pt idx="16013" formatCode="General">
                  <c:v>0.441631892381878</c:v>
                </c:pt>
                <c:pt idx="16014" formatCode="General">
                  <c:v>0.435202185860385</c:v>
                </c:pt>
                <c:pt idx="16015" formatCode="General">
                  <c:v>0.42982009100917601</c:v>
                </c:pt>
                <c:pt idx="16016" formatCode="General">
                  <c:v>0.425115289582434</c:v>
                </c:pt>
                <c:pt idx="16017" formatCode="General">
                  <c:v>0.42058474001339202</c:v>
                </c:pt>
                <c:pt idx="16018" formatCode="General">
                  <c:v>0.41652281312991701</c:v>
                </c:pt>
                <c:pt idx="16019" formatCode="General">
                  <c:v>0.41360901096774599</c:v>
                </c:pt>
                <c:pt idx="16020" formatCode="General">
                  <c:v>0.41173270327935202</c:v>
                </c:pt>
                <c:pt idx="16021" formatCode="General">
                  <c:v>0.41000945921746501</c:v>
                </c:pt>
                <c:pt idx="16022" formatCode="General">
                  <c:v>0.40816830199877202</c:v>
                </c:pt>
                <c:pt idx="16023" formatCode="General">
                  <c:v>0.40636833702952502</c:v>
                </c:pt>
                <c:pt idx="16024" formatCode="General">
                  <c:v>0.40451802234912898</c:v>
                </c:pt>
                <c:pt idx="16025" formatCode="General">
                  <c:v>0.402102204027734</c:v>
                </c:pt>
                <c:pt idx="16026" formatCode="General">
                  <c:v>0.39876341251658898</c:v>
                </c:pt>
                <c:pt idx="16027" formatCode="General">
                  <c:v>0.39530860215409802</c:v>
                </c:pt>
                <c:pt idx="16028" formatCode="General">
                  <c:v>0.39226529298771201</c:v>
                </c:pt>
                <c:pt idx="16029" formatCode="General">
                  <c:v>0.38928449122238501</c:v>
                </c:pt>
                <c:pt idx="16030" formatCode="General">
                  <c:v>0.38697980461472498</c:v>
                </c:pt>
                <c:pt idx="16031" formatCode="General">
                  <c:v>0.385758732766245</c:v>
                </c:pt>
                <c:pt idx="16032" formatCode="General">
                  <c:v>0.38420651116312798</c:v>
                </c:pt>
                <c:pt idx="16033" formatCode="General">
                  <c:v>0.38022884022092301</c:v>
                </c:pt>
                <c:pt idx="16034" formatCode="General">
                  <c:v>0.37274088465923799</c:v>
                </c:pt>
                <c:pt idx="16035" formatCode="General">
                  <c:v>0.36230504203248498</c:v>
                </c:pt>
                <c:pt idx="16036" formatCode="General">
                  <c:v>0.34960149486467601</c:v>
                </c:pt>
                <c:pt idx="16037" formatCode="General">
                  <c:v>0.33406223876324798</c:v>
                </c:pt>
                <c:pt idx="16038" formatCode="General">
                  <c:v>0.31439631723209099</c:v>
                </c:pt>
                <c:pt idx="16039" formatCode="General">
                  <c:v>0.29125577509156497</c:v>
                </c:pt>
                <c:pt idx="16040" formatCode="General">
                  <c:v>0.26718821106715102</c:v>
                </c:pt>
                <c:pt idx="16041" formatCode="General">
                  <c:v>0.242991035094754</c:v>
                </c:pt>
                <c:pt idx="16042" formatCode="General">
                  <c:v>0.219237005931679</c:v>
                </c:pt>
                <c:pt idx="16043" formatCode="General">
                  <c:v>0.196668475734983</c:v>
                </c:pt>
                <c:pt idx="16044" formatCode="General">
                  <c:v>0.17472738207838201</c:v>
                </c:pt>
                <c:pt idx="16045" formatCode="General">
                  <c:v>0.154138524071773</c:v>
                </c:pt>
                <c:pt idx="16046" formatCode="General">
                  <c:v>0.136273262054459</c:v>
                </c:pt>
                <c:pt idx="16047" formatCode="General">
                  <c:v>0.12145701139812499</c:v>
                </c:pt>
                <c:pt idx="16048" formatCode="General">
                  <c:v>0.109457153689791</c:v>
                </c:pt>
                <c:pt idx="16049" formatCode="General">
                  <c:v>9.9354397996010702E-2</c:v>
                </c:pt>
                <c:pt idx="16050" formatCode="General">
                  <c:v>9.06515056322654E-2</c:v>
                </c:pt>
                <c:pt idx="16051" formatCode="General">
                  <c:v>8.3574812750447397E-2</c:v>
                </c:pt>
                <c:pt idx="16052" formatCode="General">
                  <c:v>7.7336223736864301E-2</c:v>
                </c:pt>
                <c:pt idx="16053" formatCode="General">
                  <c:v>7.0605710120860199E-2</c:v>
                </c:pt>
                <c:pt idx="16054" formatCode="General">
                  <c:v>6.2329741742195501E-2</c:v>
                </c:pt>
                <c:pt idx="16055" formatCode="General">
                  <c:v>5.2586501342104998E-2</c:v>
                </c:pt>
                <c:pt idx="16056" formatCode="General">
                  <c:v>4.2117793645947602E-2</c:v>
                </c:pt>
                <c:pt idx="16057" formatCode="General">
                  <c:v>3.0254451100337799E-2</c:v>
                </c:pt>
                <c:pt idx="16058" formatCode="General">
                  <c:v>1.6233846089933199E-2</c:v>
                </c:pt>
                <c:pt idx="16059" formatCode="General">
                  <c:v>2.4208976850380599E-4</c:v>
                </c:pt>
                <c:pt idx="16060" formatCode="General">
                  <c:v>-1.7145735670548098E-2</c:v>
                </c:pt>
                <c:pt idx="16061" formatCode="General">
                  <c:v>-3.5620199865581299E-2</c:v>
                </c:pt>
                <c:pt idx="16062" formatCode="General">
                  <c:v>-5.4374019693131402E-2</c:v>
                </c:pt>
                <c:pt idx="16063" formatCode="General">
                  <c:v>-7.2314826217393505E-2</c:v>
                </c:pt>
                <c:pt idx="16064" formatCode="General">
                  <c:v>-8.9477784155450199E-2</c:v>
                </c:pt>
                <c:pt idx="16065" formatCode="General">
                  <c:v>-0.106542805961267</c:v>
                </c:pt>
                <c:pt idx="16066" formatCode="General">
                  <c:v>-0.123600177933919</c:v>
                </c:pt>
                <c:pt idx="16067" formatCode="General">
                  <c:v>-0.13942150171961501</c:v>
                </c:pt>
                <c:pt idx="16068" formatCode="General">
                  <c:v>-0.153698206185684</c:v>
                </c:pt>
                <c:pt idx="16069" formatCode="General">
                  <c:v>-0.16613321523737801</c:v>
                </c:pt>
                <c:pt idx="16070" formatCode="General">
                  <c:v>-0.176526479782498</c:v>
                </c:pt>
                <c:pt idx="16071" formatCode="General">
                  <c:v>-0.18541528563240101</c:v>
                </c:pt>
                <c:pt idx="16072" formatCode="General">
                  <c:v>-0.193327378473901</c:v>
                </c:pt>
                <c:pt idx="16073" formatCode="General">
                  <c:v>-0.20155261203927199</c:v>
                </c:pt>
                <c:pt idx="16074" formatCode="General">
                  <c:v>-0.21078011673158001</c:v>
                </c:pt>
                <c:pt idx="16075" formatCode="General">
                  <c:v>-0.22032682736433601</c:v>
                </c:pt>
                <c:pt idx="16076" formatCode="General">
                  <c:v>-0.229605660989876</c:v>
                </c:pt>
                <c:pt idx="16077" formatCode="General">
                  <c:v>-0.23820755681366901</c:v>
                </c:pt>
                <c:pt idx="16078" formatCode="General">
                  <c:v>-0.245946869187882</c:v>
                </c:pt>
                <c:pt idx="16079" formatCode="General">
                  <c:v>-0.253513051885562</c:v>
                </c:pt>
                <c:pt idx="16080" formatCode="General">
                  <c:v>-0.26086091176033699</c:v>
                </c:pt>
                <c:pt idx="16081" formatCode="General">
                  <c:v>-0.26781776227868298</c:v>
                </c:pt>
                <c:pt idx="16082" formatCode="General">
                  <c:v>-0.27479664446864099</c:v>
                </c:pt>
                <c:pt idx="16083" formatCode="General">
                  <c:v>-0.282297029080189</c:v>
                </c:pt>
                <c:pt idx="16084" formatCode="General">
                  <c:v>-0.290701474117738</c:v>
                </c:pt>
                <c:pt idx="16085" formatCode="General">
                  <c:v>-0.29911803501722001</c:v>
                </c:pt>
                <c:pt idx="16086" formatCode="General">
                  <c:v>-0.306790464310842</c:v>
                </c:pt>
                <c:pt idx="16087" formatCode="General">
                  <c:v>-0.31419469053568699</c:v>
                </c:pt>
                <c:pt idx="16088" formatCode="General">
                  <c:v>-0.32171134339766499</c:v>
                </c:pt>
                <c:pt idx="16089" formatCode="General">
                  <c:v>-0.328768666854242</c:v>
                </c:pt>
                <c:pt idx="16090" formatCode="General">
                  <c:v>-0.33457326235724799</c:v>
                </c:pt>
                <c:pt idx="16091" formatCode="General">
                  <c:v>-0.33906867606389102</c:v>
                </c:pt>
                <c:pt idx="16092" formatCode="General">
                  <c:v>-0.34290872528342398</c:v>
                </c:pt>
                <c:pt idx="16093" formatCode="General">
                  <c:v>-0.34721628316057701</c:v>
                </c:pt>
                <c:pt idx="16094" formatCode="General">
                  <c:v>-0.35159642142538899</c:v>
                </c:pt>
                <c:pt idx="16095" formatCode="General">
                  <c:v>-0.355167963045948</c:v>
                </c:pt>
                <c:pt idx="16096" formatCode="General">
                  <c:v>-0.35893324416236499</c:v>
                </c:pt>
                <c:pt idx="16097" formatCode="General">
                  <c:v>-0.36377877461417002</c:v>
                </c:pt>
                <c:pt idx="16098" formatCode="General">
                  <c:v>-0.369648395652729</c:v>
                </c:pt>
                <c:pt idx="16099" formatCode="General">
                  <c:v>-0.37616032810338901</c:v>
                </c:pt>
                <c:pt idx="16100" formatCode="General">
                  <c:v>-0.382990024117424</c:v>
                </c:pt>
                <c:pt idx="16101" formatCode="General">
                  <c:v>-0.38978716943459302</c:v>
                </c:pt>
                <c:pt idx="16102" formatCode="General">
                  <c:v>-0.39650438587715398</c:v>
                </c:pt>
                <c:pt idx="16103" formatCode="General">
                  <c:v>-0.40395541191525702</c:v>
                </c:pt>
                <c:pt idx="16104" formatCode="General">
                  <c:v>-0.41245558016905798</c:v>
                </c:pt>
                <c:pt idx="16105" formatCode="General">
                  <c:v>-0.42156775870459301</c:v>
                </c:pt>
                <c:pt idx="16106" formatCode="General">
                  <c:v>-0.430497574784941</c:v>
                </c:pt>
                <c:pt idx="16107" formatCode="General">
                  <c:v>-0.438148243363854</c:v>
                </c:pt>
                <c:pt idx="16108" formatCode="General">
                  <c:v>-0.44488747564236603</c:v>
                </c:pt>
                <c:pt idx="16109" formatCode="General">
                  <c:v>-0.45186964490173098</c:v>
                </c:pt>
                <c:pt idx="16110" formatCode="General">
                  <c:v>-0.45898809249427303</c:v>
                </c:pt>
                <c:pt idx="16111" formatCode="General">
                  <c:v>-0.46447247082877502</c:v>
                </c:pt>
                <c:pt idx="16112" formatCode="General">
                  <c:v>-0.466783186890741</c:v>
                </c:pt>
                <c:pt idx="16113" formatCode="General">
                  <c:v>-0.46644852179521801</c:v>
                </c:pt>
                <c:pt idx="16114" formatCode="General">
                  <c:v>-0.46328263363739502</c:v>
                </c:pt>
                <c:pt idx="16115" formatCode="General">
                  <c:v>-0.45766312398859199</c:v>
                </c:pt>
                <c:pt idx="16116" formatCode="General">
                  <c:v>-0.451918221149884</c:v>
                </c:pt>
                <c:pt idx="16117" formatCode="General">
                  <c:v>-0.44727459673444198</c:v>
                </c:pt>
                <c:pt idx="16118" formatCode="General">
                  <c:v>-0.44360640737691198</c:v>
                </c:pt>
                <c:pt idx="16119" formatCode="General">
                  <c:v>-0.44027935859285999</c:v>
                </c:pt>
                <c:pt idx="16120" formatCode="General">
                  <c:v>-0.43639958029859099</c:v>
                </c:pt>
                <c:pt idx="16121" formatCode="General">
                  <c:v>-0.432210134176364</c:v>
                </c:pt>
                <c:pt idx="16122" formatCode="General">
                  <c:v>-0.42908645460299599</c:v>
                </c:pt>
                <c:pt idx="16123" formatCode="General">
                  <c:v>-0.42765899835869198</c:v>
                </c:pt>
                <c:pt idx="16124" formatCode="General">
                  <c:v>-0.42750995106946599</c:v>
                </c:pt>
                <c:pt idx="16125" formatCode="General">
                  <c:v>-0.42828949944199002</c:v>
                </c:pt>
                <c:pt idx="16126" formatCode="General">
                  <c:v>-0.43008368383685402</c:v>
                </c:pt>
                <c:pt idx="16127" formatCode="General">
                  <c:v>-0.43269837242061998</c:v>
                </c:pt>
                <c:pt idx="16128" formatCode="General">
                  <c:v>-0.43556379601707301</c:v>
                </c:pt>
                <c:pt idx="16129" formatCode="General">
                  <c:v>-0.43898043423765098</c:v>
                </c:pt>
                <c:pt idx="16130" formatCode="General">
                  <c:v>-0.443438153160578</c:v>
                </c:pt>
                <c:pt idx="16131" formatCode="General">
                  <c:v>-0.44882698453846698</c:v>
                </c:pt>
                <c:pt idx="16132" formatCode="General">
                  <c:v>-0.455064690942864</c:v>
                </c:pt>
                <c:pt idx="16133" formatCode="General">
                  <c:v>-0.46215700437101498</c:v>
                </c:pt>
                <c:pt idx="16134" formatCode="General">
                  <c:v>-0.46993536712911499</c:v>
                </c:pt>
                <c:pt idx="16135" formatCode="General">
                  <c:v>-0.47711995308306099</c:v>
                </c:pt>
                <c:pt idx="16136" formatCode="General">
                  <c:v>-0.48225275453821398</c:v>
                </c:pt>
                <c:pt idx="16137" formatCode="General">
                  <c:v>-0.48498912718054898</c:v>
                </c:pt>
                <c:pt idx="16138" formatCode="General">
                  <c:v>-0.48485711287162803</c:v>
                </c:pt>
                <c:pt idx="16139" formatCode="General">
                  <c:v>-0.48162843462591598</c:v>
                </c:pt>
                <c:pt idx="16140" formatCode="General">
                  <c:v>-0.47674085969806401</c:v>
                </c:pt>
                <c:pt idx="16141" formatCode="General">
                  <c:v>-0.47195136582974401</c:v>
                </c:pt>
                <c:pt idx="16142" formatCode="General">
                  <c:v>-0.46731929068829597</c:v>
                </c:pt>
                <c:pt idx="16143" formatCode="General">
                  <c:v>-0.461790291112183</c:v>
                </c:pt>
                <c:pt idx="16144" formatCode="General">
                  <c:v>-0.45510059900733701</c:v>
                </c:pt>
                <c:pt idx="16145" formatCode="General">
                  <c:v>-0.447847139072995</c:v>
                </c:pt>
                <c:pt idx="16146" formatCode="General">
                  <c:v>-0.44126458259348</c:v>
                </c:pt>
                <c:pt idx="16147" formatCode="General">
                  <c:v>-0.43661226308787798</c:v>
                </c:pt>
                <c:pt idx="16148" formatCode="General">
                  <c:v>-0.43373164690091498</c:v>
                </c:pt>
                <c:pt idx="16149" formatCode="General">
                  <c:v>-0.43288724949364699</c:v>
                </c:pt>
                <c:pt idx="16150" formatCode="General">
                  <c:v>-0.434659925583672</c:v>
                </c:pt>
                <c:pt idx="16151" formatCode="General">
                  <c:v>-0.43768637085801698</c:v>
                </c:pt>
                <c:pt idx="16152" formatCode="General">
                  <c:v>-0.44113124555153199</c:v>
                </c:pt>
                <c:pt idx="16153" formatCode="General">
                  <c:v>-0.44486451415891898</c:v>
                </c:pt>
                <c:pt idx="16154" formatCode="General">
                  <c:v>-0.44810329017995099</c:v>
                </c:pt>
                <c:pt idx="16155" formatCode="General">
                  <c:v>-0.45082536964412101</c:v>
                </c:pt>
                <c:pt idx="16156" formatCode="General">
                  <c:v>-0.45302014036633798</c:v>
                </c:pt>
                <c:pt idx="16157" formatCode="General">
                  <c:v>-0.45408752789310602</c:v>
                </c:pt>
                <c:pt idx="16158" formatCode="General">
                  <c:v>-0.45339638842250801</c:v>
                </c:pt>
                <c:pt idx="16159" formatCode="General">
                  <c:v>-0.45073178649151902</c:v>
                </c:pt>
                <c:pt idx="16160" formatCode="General">
                  <c:v>-0.44572258192452602</c:v>
                </c:pt>
                <c:pt idx="16161" formatCode="General">
                  <c:v>-0.43832584925992102</c:v>
                </c:pt>
                <c:pt idx="16162" formatCode="General">
                  <c:v>-0.42933981853313002</c:v>
                </c:pt>
                <c:pt idx="16163" formatCode="General">
                  <c:v>-0.42010512299530101</c:v>
                </c:pt>
                <c:pt idx="16164" formatCode="General">
                  <c:v>-0.41158320940153598</c:v>
                </c:pt>
                <c:pt idx="16165" formatCode="General">
                  <c:v>-0.40442647512670499</c:v>
                </c:pt>
                <c:pt idx="16166" formatCode="General">
                  <c:v>-0.39787422039405601</c:v>
                </c:pt>
                <c:pt idx="16167" formatCode="General">
                  <c:v>-0.39009582338858101</c:v>
                </c:pt>
                <c:pt idx="16168" formatCode="General">
                  <c:v>-0.38122855179429999</c:v>
                </c:pt>
                <c:pt idx="16169" formatCode="General">
                  <c:v>-0.37235657528344002</c:v>
                </c:pt>
                <c:pt idx="16170" formatCode="General">
                  <c:v>-0.36373673446520399</c:v>
                </c:pt>
                <c:pt idx="16171" formatCode="General">
                  <c:v>-0.35463618051657803</c:v>
                </c:pt>
                <c:pt idx="16172" formatCode="General">
                  <c:v>-0.34463899229134398</c:v>
                </c:pt>
                <c:pt idx="16173" formatCode="General">
                  <c:v>-0.33393172715196501</c:v>
                </c:pt>
                <c:pt idx="16174" formatCode="General">
                  <c:v>-0.32305037500864298</c:v>
                </c:pt>
                <c:pt idx="16175" formatCode="General">
                  <c:v>-0.31214729792983498</c:v>
                </c:pt>
                <c:pt idx="16176" formatCode="General">
                  <c:v>-0.30058810801776498</c:v>
                </c:pt>
                <c:pt idx="16177" formatCode="General">
                  <c:v>-0.28875756884807302</c:v>
                </c:pt>
                <c:pt idx="16178" formatCode="General">
                  <c:v>-0.27802387370934301</c:v>
                </c:pt>
                <c:pt idx="16179" formatCode="General">
                  <c:v>-0.26897833065219001</c:v>
                </c:pt>
                <c:pt idx="16180" formatCode="General">
                  <c:v>-0.261070283114748</c:v>
                </c:pt>
                <c:pt idx="16181" formatCode="General">
                  <c:v>-0.25435843826423399</c:v>
                </c:pt>
                <c:pt idx="16182" formatCode="General">
                  <c:v>-0.24970933931001499</c:v>
                </c:pt>
                <c:pt idx="16183" formatCode="General">
                  <c:v>-0.24624236700189001</c:v>
                </c:pt>
                <c:pt idx="16184" formatCode="General">
                  <c:v>-0.241732224598941</c:v>
                </c:pt>
                <c:pt idx="16185" formatCode="General">
                  <c:v>-0.23589310762274199</c:v>
                </c:pt>
                <c:pt idx="16186" formatCode="General">
                  <c:v>-0.229926509707886</c:v>
                </c:pt>
                <c:pt idx="16187" formatCode="General">
                  <c:v>-0.22398451891191501</c:v>
                </c:pt>
                <c:pt idx="16188" formatCode="General">
                  <c:v>-0.21676816895457099</c:v>
                </c:pt>
                <c:pt idx="16189" formatCode="General">
                  <c:v>-0.207607390604447</c:v>
                </c:pt>
                <c:pt idx="16190" formatCode="General">
                  <c:v>-0.19701834348731501</c:v>
                </c:pt>
                <c:pt idx="16191" formatCode="General">
                  <c:v>-0.18585428511270899</c:v>
                </c:pt>
                <c:pt idx="16192" formatCode="General">
                  <c:v>-0.17452449927519101</c:v>
                </c:pt>
                <c:pt idx="16193" formatCode="General">
                  <c:v>-0.16359916605649699</c:v>
                </c:pt>
                <c:pt idx="16194" formatCode="General">
                  <c:v>-0.153462412405446</c:v>
                </c:pt>
                <c:pt idx="16195" formatCode="General">
                  <c:v>-0.14384928780133799</c:v>
                </c:pt>
                <c:pt idx="16196" formatCode="General">
                  <c:v>-0.13531677022028299</c:v>
                </c:pt>
                <c:pt idx="16197" formatCode="General">
                  <c:v>-0.12847670175196699</c:v>
                </c:pt>
                <c:pt idx="16198" formatCode="General">
                  <c:v>-0.12336959775060299</c:v>
                </c:pt>
                <c:pt idx="16199" formatCode="General">
                  <c:v>-0.119545308019725</c:v>
                </c:pt>
                <c:pt idx="16200" formatCode="General">
                  <c:v>-0.116118077783195</c:v>
                </c:pt>
                <c:pt idx="16201" formatCode="General">
                  <c:v>-0.112839443312185</c:v>
                </c:pt>
                <c:pt idx="16202" formatCode="General">
                  <c:v>-0.109799032933108</c:v>
                </c:pt>
                <c:pt idx="16203" formatCode="General">
                  <c:v>-0.10653423651648999</c:v>
                </c:pt>
                <c:pt idx="16204" formatCode="General">
                  <c:v>-0.102874064236028</c:v>
                </c:pt>
                <c:pt idx="16205" formatCode="General">
                  <c:v>-9.76127613387716E-2</c:v>
                </c:pt>
                <c:pt idx="16206" formatCode="General">
                  <c:v>-8.9990917774889004E-2</c:v>
                </c:pt>
                <c:pt idx="16207" formatCode="General">
                  <c:v>-8.1344769316465004E-2</c:v>
                </c:pt>
                <c:pt idx="16208" formatCode="General">
                  <c:v>-7.2297706639361803E-2</c:v>
                </c:pt>
                <c:pt idx="16209" formatCode="General">
                  <c:v>-6.2949237759173396E-2</c:v>
                </c:pt>
                <c:pt idx="16210" formatCode="General">
                  <c:v>-5.3578590542015303E-2</c:v>
                </c:pt>
                <c:pt idx="16211" formatCode="General">
                  <c:v>-4.3804334631186798E-2</c:v>
                </c:pt>
                <c:pt idx="16212" formatCode="General">
                  <c:v>-3.2778952017193101E-2</c:v>
                </c:pt>
                <c:pt idx="16213" formatCode="General">
                  <c:v>-2.1086427918258301E-2</c:v>
                </c:pt>
                <c:pt idx="16214" formatCode="General">
                  <c:v>-9.4594582353636405E-3</c:v>
                </c:pt>
                <c:pt idx="16215" formatCode="General">
                  <c:v>2.19715911635195E-3</c:v>
                </c:pt>
                <c:pt idx="16216" formatCode="General">
                  <c:v>1.30835289348687E-2</c:v>
                </c:pt>
                <c:pt idx="16217" formatCode="General">
                  <c:v>2.32261774428855E-2</c:v>
                </c:pt>
                <c:pt idx="16218" formatCode="General">
                  <c:v>3.4393242228426699E-2</c:v>
                </c:pt>
                <c:pt idx="16219" formatCode="General">
                  <c:v>4.6311600132481798E-2</c:v>
                </c:pt>
                <c:pt idx="16220" formatCode="General">
                  <c:v>5.6551465092949497E-2</c:v>
                </c:pt>
                <c:pt idx="16221" formatCode="General">
                  <c:v>6.4525479058514607E-2</c:v>
                </c:pt>
                <c:pt idx="16222" formatCode="General">
                  <c:v>7.1154511815913105E-2</c:v>
                </c:pt>
                <c:pt idx="16223" formatCode="General">
                  <c:v>7.6487185230853003E-2</c:v>
                </c:pt>
                <c:pt idx="16224" formatCode="General">
                  <c:v>7.9994317296277803E-2</c:v>
                </c:pt>
                <c:pt idx="16225" formatCode="General">
                  <c:v>8.1234349023877495E-2</c:v>
                </c:pt>
                <c:pt idx="16226" formatCode="General">
                  <c:v>8.0678326743190407E-2</c:v>
                </c:pt>
                <c:pt idx="16227" formatCode="General">
                  <c:v>7.8645569485513905E-2</c:v>
                </c:pt>
                <c:pt idx="16228" formatCode="General">
                  <c:v>7.5961383619287698E-2</c:v>
                </c:pt>
                <c:pt idx="16229" formatCode="General">
                  <c:v>7.5028019761265802E-2</c:v>
                </c:pt>
                <c:pt idx="16230" formatCode="General">
                  <c:v>7.681654179762E-2</c:v>
                </c:pt>
                <c:pt idx="16231" formatCode="General">
                  <c:v>8.1150640025824505E-2</c:v>
                </c:pt>
                <c:pt idx="16232" formatCode="General">
                  <c:v>8.7274954546985001E-2</c:v>
                </c:pt>
                <c:pt idx="16233" formatCode="General">
                  <c:v>9.4864078993823694E-2</c:v>
                </c:pt>
                <c:pt idx="16234" formatCode="General">
                  <c:v>0.104535571867045</c:v>
                </c:pt>
                <c:pt idx="16235" formatCode="General">
                  <c:v>0.116534856962142</c:v>
                </c:pt>
                <c:pt idx="16236" formatCode="General">
                  <c:v>0.13081868633501201</c:v>
                </c:pt>
                <c:pt idx="16237" formatCode="General">
                  <c:v>0.14730213928449701</c:v>
                </c:pt>
                <c:pt idx="16238" formatCode="General">
                  <c:v>0.16502371666319601</c:v>
                </c:pt>
                <c:pt idx="16239" formatCode="General">
                  <c:v>0.183722693734725</c:v>
                </c:pt>
                <c:pt idx="16240" formatCode="General">
                  <c:v>0.20360394185973901</c:v>
                </c:pt>
                <c:pt idx="16241" formatCode="General">
                  <c:v>0.22384950973720499</c:v>
                </c:pt>
                <c:pt idx="16242" formatCode="General">
                  <c:v>0.243853732559249</c:v>
                </c:pt>
                <c:pt idx="16243" formatCode="General">
                  <c:v>0.26264661897066499</c:v>
                </c:pt>
                <c:pt idx="16244" formatCode="General">
                  <c:v>0.27978360254547402</c:v>
                </c:pt>
                <c:pt idx="16245" formatCode="General">
                  <c:v>0.29537750475660601</c:v>
                </c:pt>
                <c:pt idx="16246" formatCode="General">
                  <c:v>0.309558705340306</c:v>
                </c:pt>
                <c:pt idx="16247" formatCode="General">
                  <c:v>0.32171741766968598</c:v>
                </c:pt>
                <c:pt idx="16248" formatCode="General">
                  <c:v>0.331034174690718</c:v>
                </c:pt>
                <c:pt idx="16249" formatCode="General">
                  <c:v>0.33917565045213999</c:v>
                </c:pt>
                <c:pt idx="16250" formatCode="General">
                  <c:v>0.34714732253962099</c:v>
                </c:pt>
                <c:pt idx="16251" formatCode="General">
                  <c:v>0.35424018990114697</c:v>
                </c:pt>
                <c:pt idx="16252" formatCode="General">
                  <c:v>0.36047081708857898</c:v>
                </c:pt>
                <c:pt idx="16253" formatCode="General">
                  <c:v>0.36663614004355699</c:v>
                </c:pt>
                <c:pt idx="16254" formatCode="General">
                  <c:v>0.37313372942782502</c:v>
                </c:pt>
                <c:pt idx="16255" formatCode="General">
                  <c:v>0.37919710316551197</c:v>
                </c:pt>
                <c:pt idx="16256" formatCode="General">
                  <c:v>0.38384959971555999</c:v>
                </c:pt>
                <c:pt idx="16257" formatCode="General">
                  <c:v>0.38681617048592398</c:v>
                </c:pt>
                <c:pt idx="16258" formatCode="General">
                  <c:v>0.38847732800649498</c:v>
                </c:pt>
                <c:pt idx="16259" formatCode="General">
                  <c:v>0.38974326031004197</c:v>
                </c:pt>
                <c:pt idx="16260" formatCode="General">
                  <c:v>0.39191270345786799</c:v>
                </c:pt>
                <c:pt idx="16261" formatCode="General">
                  <c:v>0.39615836885655897</c:v>
                </c:pt>
                <c:pt idx="16262" formatCode="General">
                  <c:v>0.40377470998593101</c:v>
                </c:pt>
                <c:pt idx="16263" formatCode="General">
                  <c:v>0.41434857881814802</c:v>
                </c:pt>
                <c:pt idx="16264" formatCode="General">
                  <c:v>0.42634966921384798</c:v>
                </c:pt>
                <c:pt idx="16265" formatCode="General">
                  <c:v>0.43969754284586199</c:v>
                </c:pt>
                <c:pt idx="16266" formatCode="General">
                  <c:v>0.455247415869099</c:v>
                </c:pt>
                <c:pt idx="16267" formatCode="General">
                  <c:v>0.47408230619793901</c:v>
                </c:pt>
                <c:pt idx="16268" formatCode="General">
                  <c:v>0.49586531377946502</c:v>
                </c:pt>
                <c:pt idx="16269" formatCode="General">
                  <c:v>0.51941122102820503</c:v>
                </c:pt>
                <c:pt idx="16270" formatCode="General">
                  <c:v>0.54371356230151302</c:v>
                </c:pt>
                <c:pt idx="16271" formatCode="General">
                  <c:v>0.56813555315716502</c:v>
                </c:pt>
                <c:pt idx="16272" formatCode="General">
                  <c:v>0.59211504247471403</c:v>
                </c:pt>
                <c:pt idx="16273" formatCode="General">
                  <c:v>0.61546720121946796</c:v>
                </c:pt>
                <c:pt idx="16274" formatCode="General">
                  <c:v>0.63738434302695701</c:v>
                </c:pt>
                <c:pt idx="16275" formatCode="General">
                  <c:v>0.65544441357295702</c:v>
                </c:pt>
                <c:pt idx="16276" formatCode="General">
                  <c:v>0.66831345689820698</c:v>
                </c:pt>
                <c:pt idx="16277" formatCode="General">
                  <c:v>0.67524847149245704</c:v>
                </c:pt>
                <c:pt idx="16278" formatCode="General">
                  <c:v>0.67550044496492201</c:v>
                </c:pt>
                <c:pt idx="16279" formatCode="General">
                  <c:v>0.66990353271095304</c:v>
                </c:pt>
                <c:pt idx="16280" formatCode="General">
                  <c:v>0.66001838059676399</c:v>
                </c:pt>
                <c:pt idx="16281" formatCode="General">
                  <c:v>0.64682390931309397</c:v>
                </c:pt>
                <c:pt idx="16282" formatCode="General">
                  <c:v>0.63131286497273598</c:v>
                </c:pt>
                <c:pt idx="16283" formatCode="General">
                  <c:v>0.61434305770224396</c:v>
                </c:pt>
                <c:pt idx="16284" formatCode="General">
                  <c:v>0.59655467139356899</c:v>
                </c:pt>
                <c:pt idx="16285" formatCode="General">
                  <c:v>0.57908708030265998</c:v>
                </c:pt>
                <c:pt idx="16286" formatCode="General">
                  <c:v>0.56300731258537395</c:v>
                </c:pt>
                <c:pt idx="16287" formatCode="General">
                  <c:v>0.54888845656974405</c:v>
                </c:pt>
                <c:pt idx="16288" formatCode="General">
                  <c:v>0.53687250206516701</c:v>
                </c:pt>
                <c:pt idx="16289" formatCode="General">
                  <c:v>0.52632245549924705</c:v>
                </c:pt>
                <c:pt idx="16290" formatCode="General">
                  <c:v>0.517060554009941</c:v>
                </c:pt>
                <c:pt idx="16291" formatCode="General">
                  <c:v>0.50941952829845105</c:v>
                </c:pt>
                <c:pt idx="16292" formatCode="General">
                  <c:v>0.50278497957635604</c:v>
                </c:pt>
                <c:pt idx="16293" formatCode="General">
                  <c:v>0.49663282877743797</c:v>
                </c:pt>
                <c:pt idx="16294" formatCode="General">
                  <c:v>0.49132531719269601</c:v>
                </c:pt>
                <c:pt idx="16295" formatCode="General">
                  <c:v>0.487185863873419</c:v>
                </c:pt>
                <c:pt idx="16296" formatCode="General">
                  <c:v>0.484593714194892</c:v>
                </c:pt>
                <c:pt idx="16297" formatCode="General">
                  <c:v>0.48392660908171198</c:v>
                </c:pt>
                <c:pt idx="16298" formatCode="General">
                  <c:v>0.48515849408477602</c:v>
                </c:pt>
                <c:pt idx="16299" formatCode="General">
                  <c:v>0.488413837142334</c:v>
                </c:pt>
                <c:pt idx="16300" formatCode="General">
                  <c:v>0.49329775102335199</c:v>
                </c:pt>
                <c:pt idx="16301" formatCode="General">
                  <c:v>0.49919992497892901</c:v>
                </c:pt>
                <c:pt idx="16302" formatCode="General">
                  <c:v>0.50525012374571798</c:v>
                </c:pt>
                <c:pt idx="16303" formatCode="General">
                  <c:v>0.51096150469680401</c:v>
                </c:pt>
                <c:pt idx="16304" formatCode="General">
                  <c:v>0.516474908425122</c:v>
                </c:pt>
                <c:pt idx="16305" formatCode="General">
                  <c:v>0.520789760874241</c:v>
                </c:pt>
                <c:pt idx="16306" formatCode="General">
                  <c:v>0.52197064439979102</c:v>
                </c:pt>
                <c:pt idx="16307" formatCode="General">
                  <c:v>0.51921297712777503</c:v>
                </c:pt>
                <c:pt idx="16308" formatCode="General">
                  <c:v>0.51300773850193804</c:v>
                </c:pt>
                <c:pt idx="16309" formatCode="General">
                  <c:v>0.50376728740361398</c:v>
                </c:pt>
                <c:pt idx="16310" formatCode="General">
                  <c:v>0.49135367513390199</c:v>
                </c:pt>
                <c:pt idx="16311" formatCode="General">
                  <c:v>0.47616074242545797</c:v>
                </c:pt>
                <c:pt idx="16312" formatCode="General">
                  <c:v>0.45920428260257301</c:v>
                </c:pt>
                <c:pt idx="16313" formatCode="General">
                  <c:v>0.441438008863478</c:v>
                </c:pt>
                <c:pt idx="16314" formatCode="General">
                  <c:v>0.42362912742852599</c:v>
                </c:pt>
                <c:pt idx="16315" formatCode="General">
                  <c:v>0.40673171133144598</c:v>
                </c:pt>
                <c:pt idx="16316" formatCode="General">
                  <c:v>0.39163854954385202</c:v>
                </c:pt>
                <c:pt idx="16317" formatCode="General">
                  <c:v>0.37760680107688299</c:v>
                </c:pt>
                <c:pt idx="16318" formatCode="General">
                  <c:v>0.36341177955369097</c:v>
                </c:pt>
                <c:pt idx="16319" formatCode="General">
                  <c:v>0.34929618129096601</c:v>
                </c:pt>
                <c:pt idx="16320" formatCode="General">
                  <c:v>0.33589712701986801</c:v>
                </c:pt>
                <c:pt idx="16321" formatCode="General">
                  <c:v>0.32305813081552498</c:v>
                </c:pt>
                <c:pt idx="16322" formatCode="General">
                  <c:v>0.31017919583051001</c:v>
                </c:pt>
                <c:pt idx="16323" formatCode="General">
                  <c:v>0.29687509230572701</c:v>
                </c:pt>
                <c:pt idx="16324" formatCode="General">
                  <c:v>0.28304814638562797</c:v>
                </c:pt>
                <c:pt idx="16325" formatCode="General">
                  <c:v>0.268605629438324</c:v>
                </c:pt>
                <c:pt idx="16326" formatCode="General">
                  <c:v>0.253705211827774</c:v>
                </c:pt>
                <c:pt idx="16327" formatCode="General">
                  <c:v>0.23839434486016101</c:v>
                </c:pt>
                <c:pt idx="16328" formatCode="General">
                  <c:v>0.22243580528273499</c:v>
                </c:pt>
                <c:pt idx="16329" formatCode="General">
                  <c:v>0.20570582063552201</c:v>
                </c:pt>
                <c:pt idx="16330" formatCode="General">
                  <c:v>0.18815439365004899</c:v>
                </c:pt>
                <c:pt idx="16331" formatCode="General">
                  <c:v>0.170394587472638</c:v>
                </c:pt>
                <c:pt idx="16332" formatCode="General">
                  <c:v>0.153083143239266</c:v>
                </c:pt>
                <c:pt idx="16333" formatCode="General">
                  <c:v>0.13634389926200099</c:v>
                </c:pt>
                <c:pt idx="16334" formatCode="General">
                  <c:v>0.120458040113381</c:v>
                </c:pt>
                <c:pt idx="16335" formatCode="General">
                  <c:v>0.104968182476205</c:v>
                </c:pt>
                <c:pt idx="16336" formatCode="General">
                  <c:v>8.9172432627035197E-2</c:v>
                </c:pt>
                <c:pt idx="16337" formatCode="General">
                  <c:v>7.2966529830361504E-2</c:v>
                </c:pt>
                <c:pt idx="16338" formatCode="General">
                  <c:v>5.5741270032069599E-2</c:v>
                </c:pt>
                <c:pt idx="16339" formatCode="General">
                  <c:v>3.7106638970254603E-2</c:v>
                </c:pt>
                <c:pt idx="16340" formatCode="General">
                  <c:v>1.86618525456912E-2</c:v>
                </c:pt>
                <c:pt idx="16341" formatCode="General">
                  <c:v>1.66829767024368E-3</c:v>
                </c:pt>
                <c:pt idx="16342" formatCode="General">
                  <c:v>-1.4476812042403199E-2</c:v>
                </c:pt>
                <c:pt idx="16343" formatCode="General">
                  <c:v>-3.0490064163103701E-2</c:v>
                </c:pt>
                <c:pt idx="16344" formatCode="General">
                  <c:v>-4.5936919502209399E-2</c:v>
                </c:pt>
                <c:pt idx="16345" formatCode="General">
                  <c:v>-6.04220787936081E-2</c:v>
                </c:pt>
                <c:pt idx="16346" formatCode="General">
                  <c:v>-7.39343822882296E-2</c:v>
                </c:pt>
                <c:pt idx="16347" formatCode="General">
                  <c:v>-8.5980612556412303E-2</c:v>
                </c:pt>
                <c:pt idx="16348" formatCode="General">
                  <c:v>-9.6854684472044497E-2</c:v>
                </c:pt>
                <c:pt idx="16349" formatCode="General">
                  <c:v>-0.107039236278622</c:v>
                </c:pt>
                <c:pt idx="16350" formatCode="General">
                  <c:v>-0.116561323658173</c:v>
                </c:pt>
                <c:pt idx="16351" formatCode="General">
                  <c:v>-0.12607264715737701</c:v>
                </c:pt>
                <c:pt idx="16352" formatCode="General">
                  <c:v>-0.135535397356256</c:v>
                </c:pt>
                <c:pt idx="16353" formatCode="General">
                  <c:v>-0.14528320897402999</c:v>
                </c:pt>
                <c:pt idx="16354" formatCode="General">
                  <c:v>-0.15639489665056799</c:v>
                </c:pt>
                <c:pt idx="16355" formatCode="General">
                  <c:v>-0.168395497187529</c:v>
                </c:pt>
                <c:pt idx="16356" formatCode="General">
                  <c:v>-0.18028265822780501</c:v>
                </c:pt>
                <c:pt idx="16357" formatCode="General">
                  <c:v>-0.191473596052052</c:v>
                </c:pt>
                <c:pt idx="16358" formatCode="General">
                  <c:v>-0.201271810503694</c:v>
                </c:pt>
                <c:pt idx="16359" formatCode="General">
                  <c:v>-0.20933550326230499</c:v>
                </c:pt>
                <c:pt idx="16360" formatCode="General">
                  <c:v>-0.21614009842027501</c:v>
                </c:pt>
                <c:pt idx="16361" formatCode="General">
                  <c:v>-0.22298054009138599</c:v>
                </c:pt>
                <c:pt idx="16362" formatCode="General">
                  <c:v>-0.230994666903799</c:v>
                </c:pt>
                <c:pt idx="16363" formatCode="General">
                  <c:v>-0.240005681183426</c:v>
                </c:pt>
                <c:pt idx="16364" formatCode="General">
                  <c:v>-0.249024035919823</c:v>
                </c:pt>
                <c:pt idx="16365" formatCode="General">
                  <c:v>-0.258458726905956</c:v>
                </c:pt>
                <c:pt idx="16366" formatCode="General">
                  <c:v>-0.26926149180780501</c:v>
                </c:pt>
                <c:pt idx="16367" formatCode="General">
                  <c:v>-0.28173007181930398</c:v>
                </c:pt>
                <c:pt idx="16368" formatCode="General">
                  <c:v>-0.29607539414061801</c:v>
                </c:pt>
                <c:pt idx="16369" formatCode="General">
                  <c:v>-0.31152940523244599</c:v>
                </c:pt>
                <c:pt idx="16370" formatCode="General">
                  <c:v>-0.32677198606650198</c:v>
                </c:pt>
                <c:pt idx="16371" formatCode="General">
                  <c:v>-0.34085758416270601</c:v>
                </c:pt>
                <c:pt idx="16372" formatCode="General">
                  <c:v>-0.35383009416312799</c:v>
                </c:pt>
                <c:pt idx="16373" formatCode="General">
                  <c:v>-0.36487325925311098</c:v>
                </c:pt>
                <c:pt idx="16374" formatCode="General">
                  <c:v>-0.37434364571919998</c:v>
                </c:pt>
                <c:pt idx="16375" formatCode="General">
                  <c:v>-0.383008430838152</c:v>
                </c:pt>
                <c:pt idx="16376" formatCode="General">
                  <c:v>-0.39060307505842701</c:v>
                </c:pt>
                <c:pt idx="16377" formatCode="General">
                  <c:v>-0.39778384543843598</c:v>
                </c:pt>
                <c:pt idx="16378" formatCode="General">
                  <c:v>-0.40475679815282101</c:v>
                </c:pt>
                <c:pt idx="16379" formatCode="General">
                  <c:v>-0.41280584629973099</c:v>
                </c:pt>
                <c:pt idx="16380" formatCode="General">
                  <c:v>-0.42215392146643999</c:v>
                </c:pt>
                <c:pt idx="16381" formatCode="General">
                  <c:v>-0.43263249508093998</c:v>
                </c:pt>
                <c:pt idx="16382" formatCode="General">
                  <c:v>-0.44429298682491503</c:v>
                </c:pt>
                <c:pt idx="16383" formatCode="General">
                  <c:v>-0.45605528836157699</c:v>
                </c:pt>
                <c:pt idx="16384" formatCode="General">
                  <c:v>-0.46714635584198799</c:v>
                </c:pt>
                <c:pt idx="16385" formatCode="General">
                  <c:v>-0.47664583482085598</c:v>
                </c:pt>
                <c:pt idx="16386" formatCode="General">
                  <c:v>-0.48504434771514499</c:v>
                </c:pt>
                <c:pt idx="16387" formatCode="General">
                  <c:v>-0.49252948832272703</c:v>
                </c:pt>
                <c:pt idx="16388" formatCode="General">
                  <c:v>-0.49822821928885602</c:v>
                </c:pt>
                <c:pt idx="16389" formatCode="General">
                  <c:v>-0.50233575448366197</c:v>
                </c:pt>
                <c:pt idx="16390" formatCode="General">
                  <c:v>-0.50511051999455003</c:v>
                </c:pt>
                <c:pt idx="16391" formatCode="General">
                  <c:v>-0.50574112940606897</c:v>
                </c:pt>
                <c:pt idx="16392" formatCode="General">
                  <c:v>-0.50380638270973099</c:v>
                </c:pt>
                <c:pt idx="16393" formatCode="General">
                  <c:v>-0.49948230074271299</c:v>
                </c:pt>
                <c:pt idx="16394" formatCode="General">
                  <c:v>-0.49218216082869198</c:v>
                </c:pt>
                <c:pt idx="16395" formatCode="General">
                  <c:v>-0.48299960148081</c:v>
                </c:pt>
                <c:pt idx="16396" formatCode="General">
                  <c:v>-0.47405830623905598</c:v>
                </c:pt>
                <c:pt idx="16397" formatCode="General">
                  <c:v>-0.46561820615143501</c:v>
                </c:pt>
                <c:pt idx="16398" formatCode="General">
                  <c:v>-0.45773275195089502</c:v>
                </c:pt>
                <c:pt idx="16399" formatCode="General">
                  <c:v>-0.45094593642551201</c:v>
                </c:pt>
                <c:pt idx="16400" formatCode="General">
                  <c:v>-0.44658977922041099</c:v>
                </c:pt>
                <c:pt idx="16401" formatCode="General">
                  <c:v>-0.44575796745590501</c:v>
                </c:pt>
                <c:pt idx="16402" formatCode="General">
                  <c:v>-0.44794023966469898</c:v>
                </c:pt>
                <c:pt idx="16403" formatCode="General">
                  <c:v>-0.45300525836685201</c:v>
                </c:pt>
                <c:pt idx="16404" formatCode="General">
                  <c:v>-0.46154302493412303</c:v>
                </c:pt>
                <c:pt idx="16405" formatCode="General">
                  <c:v>-0.474178103218516</c:v>
                </c:pt>
                <c:pt idx="16406" formatCode="General">
                  <c:v>-0.49078867489347899</c:v>
                </c:pt>
                <c:pt idx="16407" formatCode="General">
                  <c:v>-0.50977026535752301</c:v>
                </c:pt>
                <c:pt idx="16408" formatCode="General">
                  <c:v>-0.53008272437986304</c:v>
                </c:pt>
                <c:pt idx="16409" formatCode="General">
                  <c:v>-0.55105458739548796</c:v>
                </c:pt>
                <c:pt idx="16410" formatCode="General">
                  <c:v>-0.57145870925429798</c:v>
                </c:pt>
                <c:pt idx="16411" formatCode="General">
                  <c:v>-0.590055526148071</c:v>
                </c:pt>
                <c:pt idx="16412" formatCode="General">
                  <c:v>-0.60615470503699198</c:v>
                </c:pt>
                <c:pt idx="16413" formatCode="General">
                  <c:v>-0.61947191527787304</c:v>
                </c:pt>
                <c:pt idx="16414" formatCode="General">
                  <c:v>-0.62957363552508305</c:v>
                </c:pt>
                <c:pt idx="16415" formatCode="General">
                  <c:v>-0.63720616500321703</c:v>
                </c:pt>
                <c:pt idx="16416" formatCode="General">
                  <c:v>-0.64333448686728201</c:v>
                </c:pt>
                <c:pt idx="16417" formatCode="General">
                  <c:v>-0.64760197797497099</c:v>
                </c:pt>
                <c:pt idx="16418" formatCode="General">
                  <c:v>-0.65046491897335501</c:v>
                </c:pt>
                <c:pt idx="16419" formatCode="General">
                  <c:v>-0.65160748098157595</c:v>
                </c:pt>
                <c:pt idx="16420" formatCode="General">
                  <c:v>-0.64958859278987002</c:v>
                </c:pt>
                <c:pt idx="16421" formatCode="General">
                  <c:v>-0.644832796889239</c:v>
                </c:pt>
                <c:pt idx="16422" formatCode="General">
                  <c:v>-0.637547848497658</c:v>
                </c:pt>
                <c:pt idx="16423" formatCode="General">
                  <c:v>-0.62821533798196805</c:v>
                </c:pt>
                <c:pt idx="16424" formatCode="General">
                  <c:v>-0.61798168352749705</c:v>
                </c:pt>
                <c:pt idx="16425" formatCode="General">
                  <c:v>-0.60717456184005403</c:v>
                </c:pt>
                <c:pt idx="16426" formatCode="General">
                  <c:v>-0.59553637061120901</c:v>
                </c:pt>
                <c:pt idx="16427" formatCode="General">
                  <c:v>-0.58344923053017805</c:v>
                </c:pt>
                <c:pt idx="16428" formatCode="General">
                  <c:v>-0.57186156242598396</c:v>
                </c:pt>
                <c:pt idx="16429" formatCode="General">
                  <c:v>-0.56084346399090301</c:v>
                </c:pt>
                <c:pt idx="16430" formatCode="General">
                  <c:v>-0.55076536913883301</c:v>
                </c:pt>
                <c:pt idx="16431" formatCode="General">
                  <c:v>-0.54260100052938698</c:v>
                </c:pt>
                <c:pt idx="16432" formatCode="General">
                  <c:v>-0.53608187679221697</c:v>
                </c:pt>
                <c:pt idx="16433" formatCode="General">
                  <c:v>-0.53045828921468596</c:v>
                </c:pt>
                <c:pt idx="16434" formatCode="General">
                  <c:v>-0.52509919913812197</c:v>
                </c:pt>
                <c:pt idx="16435" formatCode="General">
                  <c:v>-0.52028249876824095</c:v>
                </c:pt>
                <c:pt idx="16436" formatCode="General">
                  <c:v>-0.51697160262487196</c:v>
                </c:pt>
                <c:pt idx="16437" formatCode="General">
                  <c:v>-0.51531716730507704</c:v>
                </c:pt>
                <c:pt idx="16438" formatCode="General">
                  <c:v>-0.51452680241204596</c:v>
                </c:pt>
                <c:pt idx="16439" formatCode="General">
                  <c:v>-0.51415821849265697</c:v>
                </c:pt>
                <c:pt idx="16440" formatCode="General">
                  <c:v>-0.514715541532481</c:v>
                </c:pt>
                <c:pt idx="16441" formatCode="General">
                  <c:v>-0.51566627977473001</c:v>
                </c:pt>
                <c:pt idx="16442" formatCode="General">
                  <c:v>-0.51632051316445804</c:v>
                </c:pt>
                <c:pt idx="16443" formatCode="General">
                  <c:v>-0.51637624833877904</c:v>
                </c:pt>
                <c:pt idx="16444" formatCode="General">
                  <c:v>-0.51502025749730096</c:v>
                </c:pt>
                <c:pt idx="16445" formatCode="General">
                  <c:v>-0.51119789033532104</c:v>
                </c:pt>
                <c:pt idx="16446" formatCode="General">
                  <c:v>-0.50428793427280005</c:v>
                </c:pt>
                <c:pt idx="16447" formatCode="General">
                  <c:v>-0.49475887280777803</c:v>
                </c:pt>
                <c:pt idx="16448" formatCode="General">
                  <c:v>-0.48218544301376498</c:v>
                </c:pt>
                <c:pt idx="16449" formatCode="General">
                  <c:v>-0.46607082589438698</c:v>
                </c:pt>
                <c:pt idx="16450" formatCode="General">
                  <c:v>-0.44765119390463998</c:v>
                </c:pt>
                <c:pt idx="16451" formatCode="General">
                  <c:v>-0.42856856651552899</c:v>
                </c:pt>
                <c:pt idx="16452" formatCode="General">
                  <c:v>-0.41044494854450703</c:v>
                </c:pt>
                <c:pt idx="16453" formatCode="General">
                  <c:v>-0.39362494994375102</c:v>
                </c:pt>
                <c:pt idx="16454" formatCode="General">
                  <c:v>-0.37708736374983398</c:v>
                </c:pt>
                <c:pt idx="16455" formatCode="General">
                  <c:v>-0.36102006848221002</c:v>
                </c:pt>
                <c:pt idx="16456" formatCode="General">
                  <c:v>-0.346742865359429</c:v>
                </c:pt>
                <c:pt idx="16457" formatCode="General">
                  <c:v>-0.33489280677268402</c:v>
                </c:pt>
                <c:pt idx="16458" formatCode="General">
                  <c:v>-0.32501194539154499</c:v>
                </c:pt>
                <c:pt idx="16459" formatCode="General">
                  <c:v>-0.31531591273423898</c:v>
                </c:pt>
                <c:pt idx="16460" formatCode="General">
                  <c:v>-0.30567061261220502</c:v>
                </c:pt>
                <c:pt idx="16461" formatCode="General">
                  <c:v>-0.29727203564245103</c:v>
                </c:pt>
                <c:pt idx="16462" formatCode="General">
                  <c:v>-0.28992473578416</c:v>
                </c:pt>
                <c:pt idx="16463" formatCode="General">
                  <c:v>-0.28365639800314801</c:v>
                </c:pt>
                <c:pt idx="16464" formatCode="General">
                  <c:v>-0.27891531017334298</c:v>
                </c:pt>
                <c:pt idx="16465" formatCode="General">
                  <c:v>-0.27627136167646399</c:v>
                </c:pt>
                <c:pt idx="16466" formatCode="General">
                  <c:v>-0.27619809181375599</c:v>
                </c:pt>
                <c:pt idx="16467" formatCode="General">
                  <c:v>-0.277948284070834</c:v>
                </c:pt>
                <c:pt idx="16468" formatCode="General">
                  <c:v>-0.28093288821789097</c:v>
                </c:pt>
                <c:pt idx="16469" formatCode="General">
                  <c:v>-0.28505255716626499</c:v>
                </c:pt>
                <c:pt idx="16470" formatCode="General">
                  <c:v>-0.28933296656541102</c:v>
                </c:pt>
                <c:pt idx="16471" formatCode="General">
                  <c:v>-0.29249099706241399</c:v>
                </c:pt>
                <c:pt idx="16472" formatCode="General">
                  <c:v>-0.29413094661591499</c:v>
                </c:pt>
                <c:pt idx="16473" formatCode="General">
                  <c:v>-0.29451470107223099</c:v>
                </c:pt>
                <c:pt idx="16474" formatCode="General">
                  <c:v>-0.29409760744285401</c:v>
                </c:pt>
                <c:pt idx="16475" formatCode="General">
                  <c:v>-0.29330686176603499</c:v>
                </c:pt>
                <c:pt idx="16476" formatCode="General">
                  <c:v>-0.29165917010560799</c:v>
                </c:pt>
                <c:pt idx="16477" formatCode="General">
                  <c:v>-0.28871860755994</c:v>
                </c:pt>
                <c:pt idx="16478" formatCode="General">
                  <c:v>-0.284252997219204</c:v>
                </c:pt>
                <c:pt idx="16479" formatCode="General">
                  <c:v>-0.277278183610907</c:v>
                </c:pt>
                <c:pt idx="16480" formatCode="General">
                  <c:v>-0.26772643640000898</c:v>
                </c:pt>
                <c:pt idx="16481" formatCode="General">
                  <c:v>-0.25653959426691297</c:v>
                </c:pt>
                <c:pt idx="16482" formatCode="General">
                  <c:v>-0.244918472239122</c:v>
                </c:pt>
                <c:pt idx="16483" formatCode="General">
                  <c:v>-0.233154109555756</c:v>
                </c:pt>
                <c:pt idx="16484" formatCode="General">
                  <c:v>-0.22179103039575601</c:v>
                </c:pt>
                <c:pt idx="16485" formatCode="General">
                  <c:v>-0.212460733765893</c:v>
                </c:pt>
                <c:pt idx="16486" formatCode="General">
                  <c:v>-0.20530411473185001</c:v>
                </c:pt>
                <c:pt idx="16487" formatCode="General">
                  <c:v>-0.19987914290655301</c:v>
                </c:pt>
                <c:pt idx="16488" formatCode="General">
                  <c:v>-0.195322954024821</c:v>
                </c:pt>
                <c:pt idx="16489" formatCode="General">
                  <c:v>-0.19082008337977399</c:v>
                </c:pt>
                <c:pt idx="16490" formatCode="General">
                  <c:v>-0.186026374147088</c:v>
                </c:pt>
                <c:pt idx="16491" formatCode="General">
                  <c:v>-0.18012547606944601</c:v>
                </c:pt>
                <c:pt idx="16492" formatCode="General">
                  <c:v>-0.17343029333506299</c:v>
                </c:pt>
                <c:pt idx="16493" formatCode="General">
                  <c:v>-0.16648511631559801</c:v>
                </c:pt>
                <c:pt idx="16494" formatCode="General">
                  <c:v>-0.15864025913885299</c:v>
                </c:pt>
                <c:pt idx="16495" formatCode="General">
                  <c:v>-0.14993394706236099</c:v>
                </c:pt>
                <c:pt idx="16496" formatCode="General">
                  <c:v>-0.14032112952521</c:v>
                </c:pt>
                <c:pt idx="16497" formatCode="General">
                  <c:v>-0.12890946385527199</c:v>
                </c:pt>
                <c:pt idx="16498" formatCode="General">
                  <c:v>-0.115344400194956</c:v>
                </c:pt>
                <c:pt idx="16499" formatCode="General">
                  <c:v>-9.9231895466421902E-2</c:v>
                </c:pt>
                <c:pt idx="16500" formatCode="General">
                  <c:v>-7.9861859569908503E-2</c:v>
                </c:pt>
                <c:pt idx="16501" formatCode="General">
                  <c:v>-5.7492444831078002E-2</c:v>
                </c:pt>
                <c:pt idx="16502" formatCode="General">
                  <c:v>-3.3456892910934601E-2</c:v>
                </c:pt>
                <c:pt idx="16503" formatCode="General">
                  <c:v>-7.9835824684867697E-3</c:v>
                </c:pt>
                <c:pt idx="16504" formatCode="General">
                  <c:v>1.9375202479596301E-2</c:v>
                </c:pt>
                <c:pt idx="16505" formatCode="General">
                  <c:v>4.7853337957670002E-2</c:v>
                </c:pt>
                <c:pt idx="16506" formatCode="General">
                  <c:v>7.6658337672816698E-2</c:v>
                </c:pt>
                <c:pt idx="16507" formatCode="General">
                  <c:v>0.104668815925164</c:v>
                </c:pt>
                <c:pt idx="16508" formatCode="General">
                  <c:v>0.13013289511687701</c:v>
                </c:pt>
                <c:pt idx="16509" formatCode="General">
                  <c:v>0.15280015693895399</c:v>
                </c:pt>
                <c:pt idx="16510" formatCode="General">
                  <c:v>0.17379070609400801</c:v>
                </c:pt>
                <c:pt idx="16511" formatCode="General">
                  <c:v>0.19364326349335301</c:v>
                </c:pt>
                <c:pt idx="16512" formatCode="General">
                  <c:v>0.212081426011026</c:v>
                </c:pt>
                <c:pt idx="16513" formatCode="General">
                  <c:v>0.228846427465381</c:v>
                </c:pt>
                <c:pt idx="16514" formatCode="General">
                  <c:v>0.24391640140653001</c:v>
                </c:pt>
                <c:pt idx="16515" formatCode="General">
                  <c:v>0.25736530649961098</c:v>
                </c:pt>
                <c:pt idx="16516" formatCode="General">
                  <c:v>0.268788353189026</c:v>
                </c:pt>
                <c:pt idx="16517" formatCode="General">
                  <c:v>0.27834732536019802</c:v>
                </c:pt>
                <c:pt idx="16518" formatCode="General">
                  <c:v>0.28686963949758898</c:v>
                </c:pt>
                <c:pt idx="16519" formatCode="General">
                  <c:v>0.29473832392492799</c:v>
                </c:pt>
                <c:pt idx="16520" formatCode="General">
                  <c:v>0.30231526810894699</c:v>
                </c:pt>
                <c:pt idx="16521" formatCode="General">
                  <c:v>0.31023093282868502</c:v>
                </c:pt>
                <c:pt idx="16522" formatCode="General">
                  <c:v>0.31830481296235003</c:v>
                </c:pt>
                <c:pt idx="16523" formatCode="General">
                  <c:v>0.32557774846572302</c:v>
                </c:pt>
                <c:pt idx="16524" formatCode="General">
                  <c:v>0.33130352593451001</c:v>
                </c:pt>
                <c:pt idx="16525" formatCode="General">
                  <c:v>0.33577405376914998</c:v>
                </c:pt>
                <c:pt idx="16526" formatCode="General">
                  <c:v>0.33964855501184799</c:v>
                </c:pt>
                <c:pt idx="16527" formatCode="General">
                  <c:v>0.34348965483458499</c:v>
                </c:pt>
                <c:pt idx="16528" formatCode="General">
                  <c:v>0.34751979870391198</c:v>
                </c:pt>
                <c:pt idx="16529" formatCode="General">
                  <c:v>0.35132901858457799</c:v>
                </c:pt>
                <c:pt idx="16530" formatCode="General">
                  <c:v>0.35551215287876498</c:v>
                </c:pt>
                <c:pt idx="16531" formatCode="General">
                  <c:v>0.361238490529528</c:v>
                </c:pt>
                <c:pt idx="16532" formatCode="General">
                  <c:v>0.36845484434894898</c:v>
                </c:pt>
                <c:pt idx="16533" formatCode="General">
                  <c:v>0.37658369195313002</c:v>
                </c:pt>
                <c:pt idx="16534" formatCode="General">
                  <c:v>0.38575125946760802</c:v>
                </c:pt>
                <c:pt idx="16535" formatCode="General">
                  <c:v>0.39579733244074999</c:v>
                </c:pt>
                <c:pt idx="16536" formatCode="General">
                  <c:v>0.40659095272942902</c:v>
                </c:pt>
                <c:pt idx="16537" formatCode="General">
                  <c:v>0.41703167005866998</c:v>
                </c:pt>
                <c:pt idx="16538" formatCode="General">
                  <c:v>0.42567165769534998</c:v>
                </c:pt>
                <c:pt idx="16539" formatCode="General">
                  <c:v>0.43219554878211602</c:v>
                </c:pt>
                <c:pt idx="16540" formatCode="General">
                  <c:v>0.43754086818677101</c:v>
                </c:pt>
                <c:pt idx="16541" formatCode="General">
                  <c:v>0.44301456810744499</c:v>
                </c:pt>
                <c:pt idx="16542" formatCode="General">
                  <c:v>0.44881962792625801</c:v>
                </c:pt>
                <c:pt idx="16543" formatCode="General">
                  <c:v>0.45503675808525801</c:v>
                </c:pt>
                <c:pt idx="16544" formatCode="General">
                  <c:v>0.46090792396485702</c:v>
                </c:pt>
                <c:pt idx="16545" formatCode="General">
                  <c:v>0.46595732940143297</c:v>
                </c:pt>
                <c:pt idx="16546" formatCode="General">
                  <c:v>0.47092135262083801</c:v>
                </c:pt>
                <c:pt idx="16547" formatCode="General">
                  <c:v>0.47628856007248499</c:v>
                </c:pt>
                <c:pt idx="16548" formatCode="General">
                  <c:v>0.48358699968881103</c:v>
                </c:pt>
                <c:pt idx="16549" formatCode="General">
                  <c:v>0.49444897318089698</c:v>
                </c:pt>
                <c:pt idx="16550" formatCode="General">
                  <c:v>0.50779628960478895</c:v>
                </c:pt>
                <c:pt idx="16551" formatCode="General">
                  <c:v>0.52246798416974505</c:v>
                </c:pt>
                <c:pt idx="16552" formatCode="General">
                  <c:v>0.538416541815121</c:v>
                </c:pt>
                <c:pt idx="16553" formatCode="General">
                  <c:v>0.55501301285959503</c:v>
                </c:pt>
                <c:pt idx="16554" formatCode="General">
                  <c:v>0.57174687898390997</c:v>
                </c:pt>
                <c:pt idx="16555" formatCode="General">
                  <c:v>0.58805882544872201</c:v>
                </c:pt>
                <c:pt idx="16556" formatCode="General">
                  <c:v>0.60390441039971299</c:v>
                </c:pt>
                <c:pt idx="16557" formatCode="General">
                  <c:v>0.61872494164172098</c:v>
                </c:pt>
                <c:pt idx="16558" formatCode="General">
                  <c:v>0.63074888253943695</c:v>
                </c:pt>
                <c:pt idx="16559" formatCode="General">
                  <c:v>0.63975227449053695</c:v>
                </c:pt>
                <c:pt idx="16560" formatCode="General">
                  <c:v>0.64694889080988005</c:v>
                </c:pt>
                <c:pt idx="16561" formatCode="General">
                  <c:v>0.65222386694920897</c:v>
                </c:pt>
                <c:pt idx="16562" formatCode="General">
                  <c:v>0.65486608128956503</c:v>
                </c:pt>
                <c:pt idx="16563" formatCode="General">
                  <c:v>0.655259898249831</c:v>
                </c:pt>
                <c:pt idx="16564" formatCode="General">
                  <c:v>0.65380232176691799</c:v>
                </c:pt>
                <c:pt idx="16565" formatCode="General">
                  <c:v>0.65081713388961104</c:v>
                </c:pt>
                <c:pt idx="16566" formatCode="General">
                  <c:v>0.64719942152524101</c:v>
                </c:pt>
                <c:pt idx="16567" formatCode="General">
                  <c:v>0.64380934732760497</c:v>
                </c:pt>
                <c:pt idx="16568" formatCode="General">
                  <c:v>0.64146174261066702</c:v>
                </c:pt>
                <c:pt idx="16569" formatCode="General">
                  <c:v>0.64126535594021905</c:v>
                </c:pt>
                <c:pt idx="16570" formatCode="General">
                  <c:v>0.64315578325348099</c:v>
                </c:pt>
                <c:pt idx="16571" formatCode="General">
                  <c:v>0.645509797079586</c:v>
                </c:pt>
                <c:pt idx="16572" formatCode="General">
                  <c:v>0.64790405036565701</c:v>
                </c:pt>
                <c:pt idx="16573" formatCode="General">
                  <c:v>0.65032343495314004</c:v>
                </c:pt>
                <c:pt idx="16574" formatCode="General">
                  <c:v>0.65157763275267799</c:v>
                </c:pt>
                <c:pt idx="16575" formatCode="General">
                  <c:v>0.65185077070669695</c:v>
                </c:pt>
                <c:pt idx="16576" formatCode="General">
                  <c:v>0.65281856069143696</c:v>
                </c:pt>
                <c:pt idx="16577" formatCode="General">
                  <c:v>0.65443226711044</c:v>
                </c:pt>
                <c:pt idx="16578" formatCode="General">
                  <c:v>0.65567196937545102</c:v>
                </c:pt>
                <c:pt idx="16579" formatCode="General">
                  <c:v>0.65593678758224605</c:v>
                </c:pt>
                <c:pt idx="16580" formatCode="General">
                  <c:v>0.65463968269283601</c:v>
                </c:pt>
                <c:pt idx="16581" formatCode="General">
                  <c:v>0.65184176826793405</c:v>
                </c:pt>
                <c:pt idx="16582" formatCode="General">
                  <c:v>0.64823075424787002</c:v>
                </c:pt>
                <c:pt idx="16583" formatCode="General">
                  <c:v>0.64456943711709802</c:v>
                </c:pt>
                <c:pt idx="16584" formatCode="General">
                  <c:v>0.641262280252755</c:v>
                </c:pt>
                <c:pt idx="16585" formatCode="General">
                  <c:v>0.63767645103951798</c:v>
                </c:pt>
                <c:pt idx="16586" formatCode="General">
                  <c:v>0.63298203024470401</c:v>
                </c:pt>
                <c:pt idx="16587" formatCode="General">
                  <c:v>0.627718127345259</c:v>
                </c:pt>
                <c:pt idx="16588" formatCode="General">
                  <c:v>0.622529288980881</c:v>
                </c:pt>
                <c:pt idx="16589" formatCode="General">
                  <c:v>0.61737348829545902</c:v>
                </c:pt>
                <c:pt idx="16590" formatCode="General">
                  <c:v>0.61252818383859797</c:v>
                </c:pt>
                <c:pt idx="16591" formatCode="General">
                  <c:v>0.60776668359983499</c:v>
                </c:pt>
                <c:pt idx="16592" formatCode="General">
                  <c:v>0.60275162608373101</c:v>
                </c:pt>
                <c:pt idx="16593" formatCode="General">
                  <c:v>0.597986965362865</c:v>
                </c:pt>
                <c:pt idx="16594" formatCode="General">
                  <c:v>0.59446883994009803</c:v>
                </c:pt>
                <c:pt idx="16595" formatCode="General">
                  <c:v>0.59278040557853096</c:v>
                </c:pt>
                <c:pt idx="16596" formatCode="General">
                  <c:v>0.59176883295632698</c:v>
                </c:pt>
                <c:pt idx="16597" formatCode="General">
                  <c:v>0.59114499415916999</c:v>
                </c:pt>
                <c:pt idx="16598" formatCode="General">
                  <c:v>0.59124109084009202</c:v>
                </c:pt>
                <c:pt idx="16599" formatCode="General">
                  <c:v>0.59131448708635703</c:v>
                </c:pt>
                <c:pt idx="16600" formatCode="General">
                  <c:v>0.59056317812056103</c:v>
                </c:pt>
                <c:pt idx="16601" formatCode="General">
                  <c:v>0.58930116031938795</c:v>
                </c:pt>
                <c:pt idx="16602" formatCode="General">
                  <c:v>0.58788507855099803</c:v>
                </c:pt>
                <c:pt idx="16603" formatCode="General">
                  <c:v>0.584575451215672</c:v>
                </c:pt>
                <c:pt idx="16604" formatCode="General">
                  <c:v>0.57812495392004004</c:v>
                </c:pt>
                <c:pt idx="16605" formatCode="General">
                  <c:v>0.56849683991675004</c:v>
                </c:pt>
                <c:pt idx="16606" formatCode="General">
                  <c:v>0.55576763467554902</c:v>
                </c:pt>
                <c:pt idx="16607" formatCode="General">
                  <c:v>0.54105685207134202</c:v>
                </c:pt>
                <c:pt idx="16608" formatCode="General">
                  <c:v>0.52626498841598701</c:v>
                </c:pt>
                <c:pt idx="16609" formatCode="General">
                  <c:v>0.51203370503528001</c:v>
                </c:pt>
                <c:pt idx="16610" formatCode="General">
                  <c:v>0.49843457244053802</c:v>
                </c:pt>
                <c:pt idx="16611" formatCode="General">
                  <c:v>0.48650416371121002</c:v>
                </c:pt>
                <c:pt idx="16612" formatCode="General">
                  <c:v>0.47672579597863302</c:v>
                </c:pt>
                <c:pt idx="16613" formatCode="General">
                  <c:v>0.46858374660388402</c:v>
                </c:pt>
                <c:pt idx="16614" formatCode="General">
                  <c:v>0.461344828145826</c:v>
                </c:pt>
                <c:pt idx="16615" formatCode="General">
                  <c:v>0.45404016689108201</c:v>
                </c:pt>
                <c:pt idx="16616" formatCode="General">
                  <c:v>0.44588738492241797</c:v>
                </c:pt>
                <c:pt idx="16617" formatCode="General">
                  <c:v>0.43727879643002399</c:v>
                </c:pt>
                <c:pt idx="16618" formatCode="General">
                  <c:v>0.42929694275584601</c:v>
                </c:pt>
                <c:pt idx="16619" formatCode="General">
                  <c:v>0.42191147666482898</c:v>
                </c:pt>
                <c:pt idx="16620" formatCode="General">
                  <c:v>0.414233484345086</c:v>
                </c:pt>
                <c:pt idx="16621" formatCode="General">
                  <c:v>0.40697467659029102</c:v>
                </c:pt>
                <c:pt idx="16622" formatCode="General">
                  <c:v>0.40199114886333498</c:v>
                </c:pt>
                <c:pt idx="16623" formatCode="General">
                  <c:v>0.39897262573679299</c:v>
                </c:pt>
                <c:pt idx="16624" formatCode="General">
                  <c:v>0.39569446030343802</c:v>
                </c:pt>
                <c:pt idx="16625" formatCode="General">
                  <c:v>0.39170512394281798</c:v>
                </c:pt>
                <c:pt idx="16626" formatCode="General">
                  <c:v>0.38696358497618399</c:v>
                </c:pt>
                <c:pt idx="16627" formatCode="General">
                  <c:v>0.38093100326513302</c:v>
                </c:pt>
                <c:pt idx="16628" formatCode="General">
                  <c:v>0.37419961156360398</c:v>
                </c:pt>
                <c:pt idx="16629" formatCode="General">
                  <c:v>0.36760553854248801</c:v>
                </c:pt>
                <c:pt idx="16630" formatCode="General">
                  <c:v>0.36143132508189701</c:v>
                </c:pt>
                <c:pt idx="16631" formatCode="General">
                  <c:v>0.355502291452375</c:v>
                </c:pt>
                <c:pt idx="16632" formatCode="General">
                  <c:v>0.34891887610921801</c:v>
                </c:pt>
                <c:pt idx="16633" formatCode="General">
                  <c:v>0.341413801147879</c:v>
                </c:pt>
                <c:pt idx="16634" formatCode="General">
                  <c:v>0.33399279987461</c:v>
                </c:pt>
                <c:pt idx="16635" formatCode="General">
                  <c:v>0.32670000626935702</c:v>
                </c:pt>
                <c:pt idx="16636" formatCode="General">
                  <c:v>0.31865204488162202</c:v>
                </c:pt>
                <c:pt idx="16637" formatCode="General">
                  <c:v>0.30994798600336998</c:v>
                </c:pt>
                <c:pt idx="16638" formatCode="General">
                  <c:v>0.30118724258801999</c:v>
                </c:pt>
                <c:pt idx="16639" formatCode="General">
                  <c:v>0.29212571270698401</c:v>
                </c:pt>
                <c:pt idx="16640" formatCode="General">
                  <c:v>0.28297427338762998</c:v>
                </c:pt>
                <c:pt idx="16641" formatCode="General">
                  <c:v>0.27345248316544801</c:v>
                </c:pt>
                <c:pt idx="16642" formatCode="General">
                  <c:v>0.26281776473350299</c:v>
                </c:pt>
                <c:pt idx="16643" formatCode="General">
                  <c:v>0.25114531376877303</c:v>
                </c:pt>
                <c:pt idx="16644" formatCode="General">
                  <c:v>0.23753942394453001</c:v>
                </c:pt>
                <c:pt idx="16645" formatCode="General">
                  <c:v>0.22154478203021599</c:v>
                </c:pt>
                <c:pt idx="16646" formatCode="General">
                  <c:v>0.20387655538392499</c:v>
                </c:pt>
                <c:pt idx="16647" formatCode="General">
                  <c:v>0.18546611106278801</c:v>
                </c:pt>
                <c:pt idx="16648" formatCode="General">
                  <c:v>0.167013680845403</c:v>
                </c:pt>
                <c:pt idx="16649" formatCode="General">
                  <c:v>0.14862898740007999</c:v>
                </c:pt>
                <c:pt idx="16650" formatCode="General">
                  <c:v>0.130958515871863</c:v>
                </c:pt>
                <c:pt idx="16651" formatCode="General">
                  <c:v>0.115429154896978</c:v>
                </c:pt>
                <c:pt idx="16652" formatCode="General">
                  <c:v>0.10284844456676701</c:v>
                </c:pt>
                <c:pt idx="16653" formatCode="General">
                  <c:v>9.3730763677386295E-2</c:v>
                </c:pt>
                <c:pt idx="16654" formatCode="General">
                  <c:v>8.82058116692572E-2</c:v>
                </c:pt>
                <c:pt idx="16655" formatCode="General">
                  <c:v>8.52952944886229E-2</c:v>
                </c:pt>
                <c:pt idx="16656" formatCode="General">
                  <c:v>8.4029573551132705E-2</c:v>
                </c:pt>
                <c:pt idx="16657" formatCode="General">
                  <c:v>8.4175819819303901E-2</c:v>
                </c:pt>
                <c:pt idx="16658" formatCode="General">
                  <c:v>8.5971133114384396E-2</c:v>
                </c:pt>
                <c:pt idx="16659" formatCode="General">
                  <c:v>8.9484742150215693E-2</c:v>
                </c:pt>
                <c:pt idx="16660" formatCode="General">
                  <c:v>9.3327557701421898E-2</c:v>
                </c:pt>
                <c:pt idx="16661" formatCode="General">
                  <c:v>9.5160760463604402E-2</c:v>
                </c:pt>
                <c:pt idx="16662" formatCode="General">
                  <c:v>9.4504372992704005E-2</c:v>
                </c:pt>
                <c:pt idx="16663" formatCode="General">
                  <c:v>9.2154383047044805E-2</c:v>
                </c:pt>
                <c:pt idx="16664" formatCode="General">
                  <c:v>8.8763551664742105E-2</c:v>
                </c:pt>
                <c:pt idx="16665" formatCode="General">
                  <c:v>8.3800496517759296E-2</c:v>
                </c:pt>
                <c:pt idx="16666" formatCode="General">
                  <c:v>7.6041641727822198E-2</c:v>
                </c:pt>
                <c:pt idx="16667" formatCode="General">
                  <c:v>6.4899625380862302E-2</c:v>
                </c:pt>
                <c:pt idx="16668" formatCode="General">
                  <c:v>5.1161092893027803E-2</c:v>
                </c:pt>
                <c:pt idx="16669" formatCode="General">
                  <c:v>3.5857627502573097E-2</c:v>
                </c:pt>
                <c:pt idx="16670" formatCode="General">
                  <c:v>1.90959080963988E-2</c:v>
                </c:pt>
                <c:pt idx="16671" formatCode="General">
                  <c:v>9.1180704924500905E-4</c:v>
                </c:pt>
                <c:pt idx="16672" formatCode="General">
                  <c:v>-1.9293301149039401E-2</c:v>
                </c:pt>
                <c:pt idx="16673" formatCode="General">
                  <c:v>-4.2310033794160401E-2</c:v>
                </c:pt>
                <c:pt idx="16674" formatCode="General">
                  <c:v>-6.7861067779205406E-2</c:v>
                </c:pt>
                <c:pt idx="16675" formatCode="General">
                  <c:v>-9.54308622391834E-2</c:v>
                </c:pt>
                <c:pt idx="16676" formatCode="General">
                  <c:v>-0.124976433863322</c:v>
                </c:pt>
                <c:pt idx="16677" formatCode="General">
                  <c:v>-0.156355386858363</c:v>
                </c:pt>
                <c:pt idx="16678" formatCode="General">
                  <c:v>-0.188354288568294</c:v>
                </c:pt>
                <c:pt idx="16679" formatCode="General">
                  <c:v>-0.21901601553459199</c:v>
                </c:pt>
                <c:pt idx="16680" formatCode="General">
                  <c:v>-0.246685050583142</c:v>
                </c:pt>
                <c:pt idx="16681" formatCode="General">
                  <c:v>-0.26992294513037601</c:v>
                </c:pt>
                <c:pt idx="16682" formatCode="General">
                  <c:v>-0.28845762947884201</c:v>
                </c:pt>
                <c:pt idx="16683" formatCode="General">
                  <c:v>-0.30261249941103802</c:v>
                </c:pt>
                <c:pt idx="16684" formatCode="General">
                  <c:v>-0.31292357858080999</c:v>
                </c:pt>
                <c:pt idx="16685" formatCode="General">
                  <c:v>-0.32046728203214297</c:v>
                </c:pt>
                <c:pt idx="16686" formatCode="General">
                  <c:v>-0.32581178616331902</c:v>
                </c:pt>
                <c:pt idx="16687" formatCode="General">
                  <c:v>-0.32841585623756903</c:v>
                </c:pt>
                <c:pt idx="16688" formatCode="General">
                  <c:v>-0.32798597985838202</c:v>
                </c:pt>
                <c:pt idx="16689" formatCode="General">
                  <c:v>-0.32484674377059197</c:v>
                </c:pt>
                <c:pt idx="16690" formatCode="General">
                  <c:v>-0.319252610336419</c:v>
                </c:pt>
                <c:pt idx="16691" formatCode="General">
                  <c:v>-0.311709879890951</c:v>
                </c:pt>
                <c:pt idx="16692" formatCode="General">
                  <c:v>-0.30341891959303602</c:v>
                </c:pt>
                <c:pt idx="16693" formatCode="General">
                  <c:v>-0.29650329200502501</c:v>
                </c:pt>
                <c:pt idx="16694" formatCode="General">
                  <c:v>-0.29222772641360301</c:v>
                </c:pt>
                <c:pt idx="16695" formatCode="General">
                  <c:v>-0.29096438543925501</c:v>
                </c:pt>
                <c:pt idx="16696" formatCode="General">
                  <c:v>-0.29333984876758901</c:v>
                </c:pt>
                <c:pt idx="16697" formatCode="General">
                  <c:v>-0.29941194695628198</c:v>
                </c:pt>
                <c:pt idx="16698" formatCode="General">
                  <c:v>-0.30920623150819498</c:v>
                </c:pt>
                <c:pt idx="16699" formatCode="General">
                  <c:v>-0.32294643505137</c:v>
                </c:pt>
                <c:pt idx="16700" formatCode="General">
                  <c:v>-0.34018018889570301</c:v>
                </c:pt>
                <c:pt idx="16701" formatCode="General">
                  <c:v>-0.35952278647782299</c:v>
                </c:pt>
                <c:pt idx="16702" formatCode="General">
                  <c:v>-0.37955156527859901</c:v>
                </c:pt>
                <c:pt idx="16703" formatCode="General">
                  <c:v>-0.39976404818623201</c:v>
                </c:pt>
                <c:pt idx="16704" formatCode="General">
                  <c:v>-0.41928119666519598</c:v>
                </c:pt>
                <c:pt idx="16705" formatCode="General">
                  <c:v>-0.43797388280470001</c:v>
                </c:pt>
                <c:pt idx="16706" formatCode="General">
                  <c:v>-0.45566113767808503</c:v>
                </c:pt>
                <c:pt idx="16707" formatCode="General">
                  <c:v>-0.47129807377791899</c:v>
                </c:pt>
                <c:pt idx="16708" formatCode="General">
                  <c:v>-0.48395450483911201</c:v>
                </c:pt>
                <c:pt idx="16709" formatCode="General">
                  <c:v>-0.493778985911077</c:v>
                </c:pt>
                <c:pt idx="16710" formatCode="General">
                  <c:v>-0.50194231285372404</c:v>
                </c:pt>
                <c:pt idx="16711" formatCode="General">
                  <c:v>-0.50881428083258096</c:v>
                </c:pt>
                <c:pt idx="16712" formatCode="General">
                  <c:v>-0.51422459980483404</c:v>
                </c:pt>
                <c:pt idx="16713" formatCode="General">
                  <c:v>-0.51751910496143105</c:v>
                </c:pt>
                <c:pt idx="16714" formatCode="General">
                  <c:v>-0.51792573998601799</c:v>
                </c:pt>
                <c:pt idx="16715" formatCode="General">
                  <c:v>-0.51577369963733699</c:v>
                </c:pt>
                <c:pt idx="16716" formatCode="General">
                  <c:v>-0.51261239446254603</c:v>
                </c:pt>
                <c:pt idx="16717" formatCode="General">
                  <c:v>-0.510424769036396</c:v>
                </c:pt>
                <c:pt idx="16718" formatCode="General">
                  <c:v>-0.50969637052147398</c:v>
                </c:pt>
                <c:pt idx="16719" formatCode="General">
                  <c:v>-0.51060695700077696</c:v>
                </c:pt>
                <c:pt idx="16720" formatCode="General">
                  <c:v>-0.51358545958285695</c:v>
                </c:pt>
                <c:pt idx="16721" formatCode="General">
                  <c:v>-0.51792275019726897</c:v>
                </c:pt>
                <c:pt idx="16722" formatCode="General">
                  <c:v>-0.52257062549545097</c:v>
                </c:pt>
                <c:pt idx="16723" formatCode="General">
                  <c:v>-0.52618503015366802</c:v>
                </c:pt>
                <c:pt idx="16724" formatCode="General">
                  <c:v>-0.52849099034312197</c:v>
                </c:pt>
                <c:pt idx="16725" formatCode="General">
                  <c:v>-0.52994548296184996</c:v>
                </c:pt>
                <c:pt idx="16726" formatCode="General">
                  <c:v>-0.53058357234570497</c:v>
                </c:pt>
                <c:pt idx="16727" formatCode="General">
                  <c:v>-0.53069326425177799</c:v>
                </c:pt>
                <c:pt idx="16728" formatCode="General">
                  <c:v>-0.530158995299708</c:v>
                </c:pt>
                <c:pt idx="16729" formatCode="General">
                  <c:v>-0.52897947986818195</c:v>
                </c:pt>
                <c:pt idx="16730" formatCode="General">
                  <c:v>-0.52827113909929002</c:v>
                </c:pt>
                <c:pt idx="16731" formatCode="General">
                  <c:v>-0.52961230438598095</c:v>
                </c:pt>
                <c:pt idx="16732" formatCode="General">
                  <c:v>-0.53373389996167397</c:v>
                </c:pt>
                <c:pt idx="16733" formatCode="General">
                  <c:v>-0.54082482917355501</c:v>
                </c:pt>
                <c:pt idx="16734" formatCode="General">
                  <c:v>-0.54962017995937695</c:v>
                </c:pt>
                <c:pt idx="16735" formatCode="General">
                  <c:v>-0.55897927618392496</c:v>
                </c:pt>
                <c:pt idx="16736" formatCode="General">
                  <c:v>-0.56908088405267498</c:v>
                </c:pt>
                <c:pt idx="16737" formatCode="General">
                  <c:v>-0.58000423357291597</c:v>
                </c:pt>
                <c:pt idx="16738" formatCode="General">
                  <c:v>-0.59120466423492302</c:v>
                </c:pt>
                <c:pt idx="16739" formatCode="General">
                  <c:v>-0.60162474695048995</c:v>
                </c:pt>
                <c:pt idx="16740" formatCode="General">
                  <c:v>-0.61084334376016802</c:v>
                </c:pt>
                <c:pt idx="16741" formatCode="General">
                  <c:v>-0.61884819694632398</c:v>
                </c:pt>
                <c:pt idx="16742" formatCode="General">
                  <c:v>-0.62551101343071003</c:v>
                </c:pt>
                <c:pt idx="16743" formatCode="General">
                  <c:v>-0.63006843286270997</c:v>
                </c:pt>
                <c:pt idx="16744" formatCode="General">
                  <c:v>-0.63210198438555598</c:v>
                </c:pt>
                <c:pt idx="16745" formatCode="General">
                  <c:v>-0.63213708047870398</c:v>
                </c:pt>
                <c:pt idx="16746" formatCode="General">
                  <c:v>-0.63018935704219703</c:v>
                </c:pt>
                <c:pt idx="16747" formatCode="General">
                  <c:v>-0.62647827096666697</c:v>
                </c:pt>
                <c:pt idx="16748" formatCode="General">
                  <c:v>-0.62157312950599297</c:v>
                </c:pt>
                <c:pt idx="16749" formatCode="General">
                  <c:v>-0.61567069590579404</c:v>
                </c:pt>
                <c:pt idx="16750" formatCode="General">
                  <c:v>-0.60864798337554504</c:v>
                </c:pt>
                <c:pt idx="16751" formatCode="General">
                  <c:v>-0.60079331347398002</c:v>
                </c:pt>
                <c:pt idx="16752" formatCode="General">
                  <c:v>-0.592938197334128</c:v>
                </c:pt>
                <c:pt idx="16753" formatCode="General">
                  <c:v>-0.58499555722699603</c:v>
                </c:pt>
                <c:pt idx="16754" formatCode="General">
                  <c:v>-0.57692683993821303</c:v>
                </c:pt>
                <c:pt idx="16755" formatCode="General">
                  <c:v>-0.56959559166337703</c:v>
                </c:pt>
                <c:pt idx="16756" formatCode="General">
                  <c:v>-0.56366235039629498</c:v>
                </c:pt>
                <c:pt idx="16757" formatCode="General">
                  <c:v>-0.55906678114457198</c:v>
                </c:pt>
                <c:pt idx="16758" formatCode="General">
                  <c:v>-0.55530254045243699</c:v>
                </c:pt>
                <c:pt idx="16759" formatCode="General">
                  <c:v>-0.55156598964757197</c:v>
                </c:pt>
                <c:pt idx="16760" formatCode="General">
                  <c:v>-0.54817605992831397</c:v>
                </c:pt>
                <c:pt idx="16761" formatCode="General">
                  <c:v>-0.54570789463008795</c:v>
                </c:pt>
                <c:pt idx="16762" formatCode="General">
                  <c:v>-0.54370637844016401</c:v>
                </c:pt>
                <c:pt idx="16763" formatCode="General">
                  <c:v>-0.54143409904073403</c:v>
                </c:pt>
                <c:pt idx="16764" formatCode="General">
                  <c:v>-0.53847053146385004</c:v>
                </c:pt>
                <c:pt idx="16765" formatCode="General">
                  <c:v>-0.53548478735403104</c:v>
                </c:pt>
                <c:pt idx="16766" formatCode="General">
                  <c:v>-0.53295424478636999</c:v>
                </c:pt>
                <c:pt idx="16767" formatCode="General">
                  <c:v>-0.53059273558809605</c:v>
                </c:pt>
                <c:pt idx="16768" formatCode="General">
                  <c:v>-0.52746173800385099</c:v>
                </c:pt>
                <c:pt idx="16769" formatCode="General">
                  <c:v>-0.52309928314535004</c:v>
                </c:pt>
                <c:pt idx="16770" formatCode="General">
                  <c:v>-0.51780045348572601</c:v>
                </c:pt>
                <c:pt idx="16771" formatCode="General">
                  <c:v>-0.51152683260624399</c:v>
                </c:pt>
                <c:pt idx="16772" formatCode="General">
                  <c:v>-0.50382574368080102</c:v>
                </c:pt>
                <c:pt idx="16773" formatCode="General">
                  <c:v>-0.49447500030082298</c:v>
                </c:pt>
                <c:pt idx="16774" formatCode="General">
                  <c:v>-0.48370683828796202</c:v>
                </c:pt>
                <c:pt idx="16775" formatCode="General">
                  <c:v>-0.47170713221979399</c:v>
                </c:pt>
                <c:pt idx="16776" formatCode="General">
                  <c:v>-0.45958400855558501</c:v>
                </c:pt>
                <c:pt idx="16777" formatCode="General">
                  <c:v>-0.44820975122203699</c:v>
                </c:pt>
                <c:pt idx="16778" formatCode="General">
                  <c:v>-0.43765965603796497</c:v>
                </c:pt>
                <c:pt idx="16779" formatCode="General">
                  <c:v>-0.42768604264853499</c:v>
                </c:pt>
                <c:pt idx="16780" formatCode="General">
                  <c:v>-0.41814766394508202</c:v>
                </c:pt>
                <c:pt idx="16781" formatCode="General">
                  <c:v>-0.40833136597092901</c:v>
                </c:pt>
                <c:pt idx="16782" formatCode="General">
                  <c:v>-0.39878236916815402</c:v>
                </c:pt>
                <c:pt idx="16783" formatCode="General">
                  <c:v>-0.39065356811115598</c:v>
                </c:pt>
                <c:pt idx="16784" formatCode="General">
                  <c:v>-0.38400983480920098</c:v>
                </c:pt>
                <c:pt idx="16785" formatCode="General">
                  <c:v>-0.37862335169272199</c:v>
                </c:pt>
                <c:pt idx="16786" formatCode="General">
                  <c:v>-0.37387580794837499</c:v>
                </c:pt>
                <c:pt idx="16787" formatCode="General">
                  <c:v>-0.36951663987156202</c:v>
                </c:pt>
                <c:pt idx="16788" formatCode="General">
                  <c:v>-0.36410678842657201</c:v>
                </c:pt>
                <c:pt idx="16789" formatCode="General">
                  <c:v>-0.35587457228913699</c:v>
                </c:pt>
                <c:pt idx="16790" formatCode="General">
                  <c:v>-0.34512970721898101</c:v>
                </c:pt>
                <c:pt idx="16791" formatCode="General">
                  <c:v>-0.33278509001205298</c:v>
                </c:pt>
                <c:pt idx="16792" formatCode="General">
                  <c:v>-0.31877438309924899</c:v>
                </c:pt>
                <c:pt idx="16793" formatCode="General">
                  <c:v>-0.30243050571545399</c:v>
                </c:pt>
                <c:pt idx="16794" formatCode="General">
                  <c:v>-0.28393334705807799</c:v>
                </c:pt>
                <c:pt idx="16795" formatCode="General">
                  <c:v>-0.26452620661843201</c:v>
                </c:pt>
                <c:pt idx="16796" formatCode="General">
                  <c:v>-0.243993537072801</c:v>
                </c:pt>
                <c:pt idx="16797" formatCode="General">
                  <c:v>-0.22173503636828301</c:v>
                </c:pt>
                <c:pt idx="16798" formatCode="General">
                  <c:v>-0.19904852541674101</c:v>
                </c:pt>
                <c:pt idx="16799" formatCode="General">
                  <c:v>-0.177274400305825</c:v>
                </c:pt>
                <c:pt idx="16800" formatCode="General">
                  <c:v>-0.15673042530645601</c:v>
                </c:pt>
                <c:pt idx="16801" formatCode="General">
                  <c:v>-0.13754087109841401</c:v>
                </c:pt>
                <c:pt idx="16802" formatCode="General">
                  <c:v>-0.12074843906395499</c:v>
                </c:pt>
                <c:pt idx="16803" formatCode="General">
                  <c:v>-0.106940929372737</c:v>
                </c:pt>
                <c:pt idx="16804" formatCode="General">
                  <c:v>-9.4119783548038405E-2</c:v>
                </c:pt>
                <c:pt idx="16805" formatCode="General">
                  <c:v>-8.1340922190458007E-2</c:v>
                </c:pt>
                <c:pt idx="16806" formatCode="General">
                  <c:v>-6.9472545800245894E-2</c:v>
                </c:pt>
                <c:pt idx="16807" formatCode="General">
                  <c:v>-5.8511573381061797E-2</c:v>
                </c:pt>
                <c:pt idx="16808" formatCode="General">
                  <c:v>-4.8360338428043999E-2</c:v>
                </c:pt>
                <c:pt idx="16809" formatCode="General">
                  <c:v>-3.8830122751351302E-2</c:v>
                </c:pt>
                <c:pt idx="16810" formatCode="General">
                  <c:v>-3.0402552159002699E-2</c:v>
                </c:pt>
                <c:pt idx="16811" formatCode="General">
                  <c:v>-2.3812247947506901E-2</c:v>
                </c:pt>
                <c:pt idx="16812" formatCode="General">
                  <c:v>-1.86249960051648E-2</c:v>
                </c:pt>
                <c:pt idx="16813" formatCode="General">
                  <c:v>-1.3752531453746599E-2</c:v>
                </c:pt>
                <c:pt idx="16814" formatCode="General">
                  <c:v>-8.3898086962440593E-3</c:v>
                </c:pt>
                <c:pt idx="16815" formatCode="General">
                  <c:v>-2.2012637292724698E-3</c:v>
                </c:pt>
                <c:pt idx="16816" formatCode="General">
                  <c:v>5.4906846545092003E-3</c:v>
                </c:pt>
                <c:pt idx="16817" formatCode="General">
                  <c:v>1.5093842156322399E-2</c:v>
                </c:pt>
                <c:pt idx="16818" formatCode="General">
                  <c:v>2.6346883484550599E-2</c:v>
                </c:pt>
                <c:pt idx="16819" formatCode="General">
                  <c:v>3.9270244283912799E-2</c:v>
                </c:pt>
                <c:pt idx="16820" formatCode="General">
                  <c:v>5.33469749322453E-2</c:v>
                </c:pt>
                <c:pt idx="16821" formatCode="General">
                  <c:v>6.8177090345288405E-2</c:v>
                </c:pt>
                <c:pt idx="16822" formatCode="General">
                  <c:v>8.3262664677123704E-2</c:v>
                </c:pt>
                <c:pt idx="16823" formatCode="General">
                  <c:v>9.7679331536338704E-2</c:v>
                </c:pt>
                <c:pt idx="16824" formatCode="General">
                  <c:v>0.111083415364667</c:v>
                </c:pt>
                <c:pt idx="16825" formatCode="General">
                  <c:v>0.12453090251096501</c:v>
                </c:pt>
                <c:pt idx="16826" formatCode="General">
                  <c:v>0.139243604226889</c:v>
                </c:pt>
                <c:pt idx="16827" formatCode="General">
                  <c:v>0.15493517170326199</c:v>
                </c:pt>
                <c:pt idx="16828" formatCode="General">
                  <c:v>0.171668317444164</c:v>
                </c:pt>
                <c:pt idx="16829" formatCode="General">
                  <c:v>0.18888584843134301</c:v>
                </c:pt>
                <c:pt idx="16830" formatCode="General">
                  <c:v>0.205133368213436</c:v>
                </c:pt>
                <c:pt idx="16831" formatCode="General">
                  <c:v>0.220890909549225</c:v>
                </c:pt>
                <c:pt idx="16832" formatCode="General">
                  <c:v>0.237343863606269</c:v>
                </c:pt>
                <c:pt idx="16833" formatCode="General">
                  <c:v>0.25366535616695601</c:v>
                </c:pt>
                <c:pt idx="16834" formatCode="General">
                  <c:v>0.26910029150325099</c:v>
                </c:pt>
                <c:pt idx="16835" formatCode="General">
                  <c:v>0.28366705449186103</c:v>
                </c:pt>
                <c:pt idx="16836" formatCode="General">
                  <c:v>0.29663663713170502</c:v>
                </c:pt>
                <c:pt idx="16837" formatCode="General">
                  <c:v>0.307833612512104</c:v>
                </c:pt>
                <c:pt idx="16838" formatCode="General">
                  <c:v>0.31742075293373501</c:v>
                </c:pt>
                <c:pt idx="16839" formatCode="General">
                  <c:v>0.32549928734286299</c:v>
                </c:pt>
                <c:pt idx="16840" formatCode="General">
                  <c:v>0.332696784871096</c:v>
                </c:pt>
                <c:pt idx="16841" formatCode="General">
                  <c:v>0.33948566807498198</c:v>
                </c:pt>
                <c:pt idx="16842" formatCode="General">
                  <c:v>0.34646927077508</c:v>
                </c:pt>
                <c:pt idx="16843" formatCode="General">
                  <c:v>0.353560131633192</c:v>
                </c:pt>
                <c:pt idx="16844" formatCode="General">
                  <c:v>0.36069980298103499</c:v>
                </c:pt>
                <c:pt idx="16845" formatCode="General">
                  <c:v>0.36885569543129398</c:v>
                </c:pt>
                <c:pt idx="16846" formatCode="General">
                  <c:v>0.378522240500553</c:v>
                </c:pt>
                <c:pt idx="16847" formatCode="General">
                  <c:v>0.38904696229725899</c:v>
                </c:pt>
                <c:pt idx="16848" formatCode="General">
                  <c:v>0.39967074735174801</c:v>
                </c:pt>
                <c:pt idx="16849" formatCode="General">
                  <c:v>0.410780784160932</c:v>
                </c:pt>
                <c:pt idx="16850" formatCode="General">
                  <c:v>0.42323495828853103</c:v>
                </c:pt>
                <c:pt idx="16851" formatCode="General">
                  <c:v>0.43616826587648</c:v>
                </c:pt>
                <c:pt idx="16852" formatCode="General">
                  <c:v>0.44794275235062198</c:v>
                </c:pt>
                <c:pt idx="16853" formatCode="General">
                  <c:v>0.45938680000302001</c:v>
                </c:pt>
                <c:pt idx="16854" formatCode="General">
                  <c:v>0.47172392225173498</c:v>
                </c:pt>
                <c:pt idx="16855" formatCode="General">
                  <c:v>0.48336237814482402</c:v>
                </c:pt>
                <c:pt idx="16856" formatCode="General">
                  <c:v>0.49297795803623801</c:v>
                </c:pt>
                <c:pt idx="16857" formatCode="General">
                  <c:v>0.501030880710292</c:v>
                </c:pt>
                <c:pt idx="16858" formatCode="General">
                  <c:v>0.50850759143550095</c:v>
                </c:pt>
                <c:pt idx="16859" formatCode="General">
                  <c:v>0.51575934048175098</c:v>
                </c:pt>
                <c:pt idx="16860" formatCode="General">
                  <c:v>0.52088373765473295</c:v>
                </c:pt>
                <c:pt idx="16861" formatCode="General">
                  <c:v>0.52178890460593197</c:v>
                </c:pt>
                <c:pt idx="16862" formatCode="General">
                  <c:v>0.518724804960216</c:v>
                </c:pt>
                <c:pt idx="16863" formatCode="General">
                  <c:v>0.51346424420266001</c:v>
                </c:pt>
                <c:pt idx="16864" formatCode="General">
                  <c:v>0.50734469966587503</c:v>
                </c:pt>
                <c:pt idx="16865" formatCode="General">
                  <c:v>0.50120048413368801</c:v>
                </c:pt>
                <c:pt idx="16866" formatCode="General">
                  <c:v>0.494793172049314</c:v>
                </c:pt>
                <c:pt idx="16867" formatCode="General">
                  <c:v>0.488517913053097</c:v>
                </c:pt>
                <c:pt idx="16868" formatCode="General">
                  <c:v>0.48429448166058597</c:v>
                </c:pt>
                <c:pt idx="16869" formatCode="General">
                  <c:v>0.48297265943191697</c:v>
                </c:pt>
                <c:pt idx="16870" formatCode="General">
                  <c:v>0.48460435426981402</c:v>
                </c:pt>
                <c:pt idx="16871" formatCode="General">
                  <c:v>0.48969661401968101</c:v>
                </c:pt>
                <c:pt idx="16872" formatCode="General">
                  <c:v>0.49811698919465902</c:v>
                </c:pt>
                <c:pt idx="16873" formatCode="General">
                  <c:v>0.50834678587295801</c:v>
                </c:pt>
                <c:pt idx="16874" formatCode="General">
                  <c:v>0.51946325176582298</c:v>
                </c:pt>
                <c:pt idx="16875" formatCode="General">
                  <c:v>0.53193142894927403</c:v>
                </c:pt>
                <c:pt idx="16876" formatCode="General">
                  <c:v>0.54623037153760301</c:v>
                </c:pt>
                <c:pt idx="16877" formatCode="General">
                  <c:v>0.561572783969436</c:v>
                </c:pt>
                <c:pt idx="16878" formatCode="General">
                  <c:v>0.57633935658596802</c:v>
                </c:pt>
                <c:pt idx="16879" formatCode="General">
                  <c:v>0.58966580396119594</c:v>
                </c:pt>
                <c:pt idx="16880" formatCode="General">
                  <c:v>0.60112094292710005</c:v>
                </c:pt>
                <c:pt idx="16881" formatCode="General">
                  <c:v>0.60915756837123203</c:v>
                </c:pt>
                <c:pt idx="16882" formatCode="General">
                  <c:v>0.61258241726437501</c:v>
                </c:pt>
                <c:pt idx="16883" formatCode="General">
                  <c:v>0.61082769972544104</c:v>
                </c:pt>
                <c:pt idx="16884" formatCode="General">
                  <c:v>0.60497497856717997</c:v>
                </c:pt>
                <c:pt idx="16885" formatCode="General">
                  <c:v>0.59746455659521103</c:v>
                </c:pt>
                <c:pt idx="16886" formatCode="General">
                  <c:v>0.58855506654262801</c:v>
                </c:pt>
                <c:pt idx="16887" formatCode="General">
                  <c:v>0.57694702183156299</c:v>
                </c:pt>
                <c:pt idx="16888" formatCode="General">
                  <c:v>0.56202575765399998</c:v>
                </c:pt>
                <c:pt idx="16889" formatCode="General">
                  <c:v>0.54413230732038997</c:v>
                </c:pt>
                <c:pt idx="16890" formatCode="General">
                  <c:v>0.52350743078339201</c:v>
                </c:pt>
                <c:pt idx="16891" formatCode="General">
                  <c:v>0.50099127079758998</c:v>
                </c:pt>
                <c:pt idx="16892" formatCode="General">
                  <c:v>0.47852325989712202</c:v>
                </c:pt>
                <c:pt idx="16893" formatCode="General">
                  <c:v>0.457480406441576</c:v>
                </c:pt>
                <c:pt idx="16894" formatCode="General">
                  <c:v>0.43772194113401303</c:v>
                </c:pt>
                <c:pt idx="16895" formatCode="General">
                  <c:v>0.41929095550275303</c:v>
                </c:pt>
                <c:pt idx="16896" formatCode="General">
                  <c:v>0.40332239417407401</c:v>
                </c:pt>
                <c:pt idx="16897" formatCode="General">
                  <c:v>0.38993268446134399</c:v>
                </c:pt>
                <c:pt idx="16898" formatCode="General">
                  <c:v>0.378785159389676</c:v>
                </c:pt>
                <c:pt idx="16899" formatCode="General">
                  <c:v>0.37032585829319098</c:v>
                </c:pt>
                <c:pt idx="16900" formatCode="General">
                  <c:v>0.36473195384055801</c:v>
                </c:pt>
                <c:pt idx="16901" formatCode="General">
                  <c:v>0.361421409948538</c:v>
                </c:pt>
                <c:pt idx="16902" formatCode="General">
                  <c:v>0.35974844444196802</c:v>
                </c:pt>
                <c:pt idx="16903" formatCode="General">
                  <c:v>0.35954167085490901</c:v>
                </c:pt>
                <c:pt idx="16904" formatCode="General">
                  <c:v>0.360584524438197</c:v>
                </c:pt>
                <c:pt idx="16905" formatCode="General">
                  <c:v>0.36259448336247202</c:v>
                </c:pt>
                <c:pt idx="16906" formatCode="General">
                  <c:v>0.36643545359491803</c:v>
                </c:pt>
                <c:pt idx="16907" formatCode="General">
                  <c:v>0.37307171462588801</c:v>
                </c:pt>
                <c:pt idx="16908" formatCode="General">
                  <c:v>0.38166967836347898</c:v>
                </c:pt>
                <c:pt idx="16909" formatCode="General">
                  <c:v>0.390526429006537</c:v>
                </c:pt>
                <c:pt idx="16910" formatCode="General">
                  <c:v>0.39846959789298497</c:v>
                </c:pt>
                <c:pt idx="16911" formatCode="General">
                  <c:v>0.40528633802645903</c:v>
                </c:pt>
                <c:pt idx="16912" formatCode="General">
                  <c:v>0.41025714757024401</c:v>
                </c:pt>
                <c:pt idx="16913" formatCode="General">
                  <c:v>0.41214128449669801</c:v>
                </c:pt>
                <c:pt idx="16914" formatCode="General">
                  <c:v>0.41145409746266598</c:v>
                </c:pt>
                <c:pt idx="16915" formatCode="General">
                  <c:v>0.40945000735527298</c:v>
                </c:pt>
                <c:pt idx="16916" formatCode="General">
                  <c:v>0.40565582624670599</c:v>
                </c:pt>
                <c:pt idx="16917" formatCode="General">
                  <c:v>0.40023224967800902</c:v>
                </c:pt>
                <c:pt idx="16918" formatCode="General">
                  <c:v>0.393677995937323</c:v>
                </c:pt>
                <c:pt idx="16919" formatCode="General">
                  <c:v>0.385442175336078</c:v>
                </c:pt>
                <c:pt idx="16920" formatCode="General">
                  <c:v>0.37567199971203802</c:v>
                </c:pt>
                <c:pt idx="16921" formatCode="General">
                  <c:v>0.364990948038943</c:v>
                </c:pt>
                <c:pt idx="16922" formatCode="General">
                  <c:v>0.35441850837453498</c:v>
                </c:pt>
                <c:pt idx="16923" formatCode="General">
                  <c:v>0.34401632399347998</c:v>
                </c:pt>
                <c:pt idx="16924" formatCode="General">
                  <c:v>0.33274976876301299</c:v>
                </c:pt>
                <c:pt idx="16925" formatCode="General">
                  <c:v>0.31999808740028102</c:v>
                </c:pt>
                <c:pt idx="16926" formatCode="General">
                  <c:v>0.30513285578056498</c:v>
                </c:pt>
                <c:pt idx="16927" formatCode="General">
                  <c:v>0.28792999155047999</c:v>
                </c:pt>
                <c:pt idx="16928" formatCode="General">
                  <c:v>0.26867321682381201</c:v>
                </c:pt>
                <c:pt idx="16929" formatCode="General">
                  <c:v>0.247915052159773</c:v>
                </c:pt>
                <c:pt idx="16930" formatCode="General">
                  <c:v>0.22696044189334699</c:v>
                </c:pt>
                <c:pt idx="16931" formatCode="General">
                  <c:v>0.20677833590363101</c:v>
                </c:pt>
                <c:pt idx="16932" formatCode="General">
                  <c:v>0.18716918100396299</c:v>
                </c:pt>
                <c:pt idx="16933" formatCode="General">
                  <c:v>0.168390874415173</c:v>
                </c:pt>
                <c:pt idx="16934" formatCode="General">
                  <c:v>0.15151899186586401</c:v>
                </c:pt>
                <c:pt idx="16935" formatCode="General">
                  <c:v>0.13627535106866501</c:v>
                </c:pt>
                <c:pt idx="16936" formatCode="General">
                  <c:v>0.120771287998759</c:v>
                </c:pt>
                <c:pt idx="16937" formatCode="General">
                  <c:v>0.104180798001327</c:v>
                </c:pt>
                <c:pt idx="16938" formatCode="General">
                  <c:v>8.7025919288692605E-2</c:v>
                </c:pt>
                <c:pt idx="16939" formatCode="General">
                  <c:v>6.9453394347137404E-2</c:v>
                </c:pt>
                <c:pt idx="16940" formatCode="General">
                  <c:v>5.10671338091363E-2</c:v>
                </c:pt>
                <c:pt idx="16941" formatCode="General">
                  <c:v>3.1643959663876897E-2</c:v>
                </c:pt>
                <c:pt idx="16942" formatCode="General">
                  <c:v>1.22616631154849E-2</c:v>
                </c:pt>
                <c:pt idx="16943" formatCode="General">
                  <c:v>-5.2681111278231598E-3</c:v>
                </c:pt>
                <c:pt idx="16944" formatCode="General">
                  <c:v>-1.9957377436373599E-2</c:v>
                </c:pt>
                <c:pt idx="16945" formatCode="General">
                  <c:v>-3.18802197693576E-2</c:v>
                </c:pt>
                <c:pt idx="16946" formatCode="General">
                  <c:v>-4.1397579341001398E-2</c:v>
                </c:pt>
                <c:pt idx="16947" formatCode="General">
                  <c:v>-4.8490018802841497E-2</c:v>
                </c:pt>
                <c:pt idx="16948" formatCode="General">
                  <c:v>-5.2546995742857601E-2</c:v>
                </c:pt>
                <c:pt idx="16949" formatCode="General">
                  <c:v>-5.4550908568196402E-2</c:v>
                </c:pt>
                <c:pt idx="16950" formatCode="General">
                  <c:v>-5.6341503746216798E-2</c:v>
                </c:pt>
                <c:pt idx="16951" formatCode="General">
                  <c:v>-5.83646651633105E-2</c:v>
                </c:pt>
                <c:pt idx="16952" formatCode="General">
                  <c:v>-6.05577260750879E-2</c:v>
                </c:pt>
                <c:pt idx="16953" formatCode="General">
                  <c:v>-6.3537021930520798E-2</c:v>
                </c:pt>
                <c:pt idx="16954" formatCode="General">
                  <c:v>-6.8272419849167904E-2</c:v>
                </c:pt>
                <c:pt idx="16955" formatCode="General">
                  <c:v>-7.4841492935686801E-2</c:v>
                </c:pt>
                <c:pt idx="16956" formatCode="General">
                  <c:v>-8.3160894125563795E-2</c:v>
                </c:pt>
                <c:pt idx="16957" formatCode="General">
                  <c:v>-9.33504761735411E-2</c:v>
                </c:pt>
                <c:pt idx="16958" formatCode="General">
                  <c:v>-0.104721868569423</c:v>
                </c:pt>
                <c:pt idx="16959" formatCode="General">
                  <c:v>-0.117135331471454</c:v>
                </c:pt>
                <c:pt idx="16960" formatCode="General">
                  <c:v>-0.132188263697405</c:v>
                </c:pt>
                <c:pt idx="16961" formatCode="General">
                  <c:v>-0.150366956312072</c:v>
                </c:pt>
                <c:pt idx="16962" formatCode="General">
                  <c:v>-0.17026441157769401</c:v>
                </c:pt>
                <c:pt idx="16963" formatCode="General">
                  <c:v>-0.19096716378769599</c:v>
                </c:pt>
                <c:pt idx="16964" formatCode="General">
                  <c:v>-0.21248450452116799</c:v>
                </c:pt>
                <c:pt idx="16965" formatCode="General">
                  <c:v>-0.23412506162100599</c:v>
                </c:pt>
                <c:pt idx="16966" formatCode="General">
                  <c:v>-0.254770979320667</c:v>
                </c:pt>
                <c:pt idx="16967" formatCode="General">
                  <c:v>-0.27397964439206701</c:v>
                </c:pt>
                <c:pt idx="16968" formatCode="General">
                  <c:v>-0.29197471799125602</c:v>
                </c:pt>
                <c:pt idx="16969" formatCode="General">
                  <c:v>-0.30824992681544999</c:v>
                </c:pt>
                <c:pt idx="16970" formatCode="General">
                  <c:v>-0.32099060282865499</c:v>
                </c:pt>
                <c:pt idx="16971" formatCode="General">
                  <c:v>-0.32999581062099598</c:v>
                </c:pt>
                <c:pt idx="16972" formatCode="General">
                  <c:v>-0.336420452817079</c:v>
                </c:pt>
                <c:pt idx="16973" formatCode="General">
                  <c:v>-0.34101871291691599</c:v>
                </c:pt>
                <c:pt idx="16974" formatCode="General">
                  <c:v>-0.34481231079823699</c:v>
                </c:pt>
                <c:pt idx="16975" formatCode="General">
                  <c:v>-0.34857047529680102</c:v>
                </c:pt>
                <c:pt idx="16976" formatCode="General">
                  <c:v>-0.35238542613595097</c:v>
                </c:pt>
                <c:pt idx="16977" formatCode="General">
                  <c:v>-0.35654211954631099</c:v>
                </c:pt>
                <c:pt idx="16978" formatCode="General">
                  <c:v>-0.36158822257069201</c:v>
                </c:pt>
                <c:pt idx="16979" formatCode="General">
                  <c:v>-0.36747799501857797</c:v>
                </c:pt>
                <c:pt idx="16980" formatCode="General">
                  <c:v>-0.37284298387051301</c:v>
                </c:pt>
                <c:pt idx="16981" formatCode="General">
                  <c:v>-0.37679528346201502</c:v>
                </c:pt>
                <c:pt idx="16982" formatCode="General">
                  <c:v>-0.38067006159161298</c:v>
                </c:pt>
                <c:pt idx="16983" formatCode="General">
                  <c:v>-0.38532831244336802</c:v>
                </c:pt>
                <c:pt idx="16984" formatCode="General">
                  <c:v>-0.390670052160349</c:v>
                </c:pt>
                <c:pt idx="16985" formatCode="General">
                  <c:v>-0.39674981891175498</c:v>
                </c:pt>
                <c:pt idx="16986" formatCode="General">
                  <c:v>-0.40276776358822503</c:v>
                </c:pt>
                <c:pt idx="16987" formatCode="General">
                  <c:v>-0.40722596927768201</c:v>
                </c:pt>
                <c:pt idx="16988" formatCode="General">
                  <c:v>-0.409550085251359</c:v>
                </c:pt>
                <c:pt idx="16989" formatCode="General">
                  <c:v>-0.41028993489605903</c:v>
                </c:pt>
                <c:pt idx="16990" formatCode="General">
                  <c:v>-0.41008172636760698</c:v>
                </c:pt>
                <c:pt idx="16991" formatCode="General">
                  <c:v>-0.40967977284974599</c:v>
                </c:pt>
                <c:pt idx="16992" formatCode="General">
                  <c:v>-0.40945170790339303</c:v>
                </c:pt>
                <c:pt idx="16993" formatCode="General">
                  <c:v>-0.41019216006370102</c:v>
                </c:pt>
                <c:pt idx="16994" formatCode="General">
                  <c:v>-0.41266134774165197</c:v>
                </c:pt>
                <c:pt idx="16995" formatCode="General">
                  <c:v>-0.41651741012241</c:v>
                </c:pt>
                <c:pt idx="16996" formatCode="General">
                  <c:v>-0.42168560450249798</c:v>
                </c:pt>
                <c:pt idx="16997" formatCode="General">
                  <c:v>-0.42784879665226599</c:v>
                </c:pt>
                <c:pt idx="16998" formatCode="General">
                  <c:v>-0.43543978709317599</c:v>
                </c:pt>
                <c:pt idx="16999" formatCode="General">
                  <c:v>-0.44452826086667202</c:v>
                </c:pt>
                <c:pt idx="17000" formatCode="General">
                  <c:v>-0.45399091250757501</c:v>
                </c:pt>
                <c:pt idx="17001" formatCode="General">
                  <c:v>-0.463713412207308</c:v>
                </c:pt>
                <c:pt idx="17002" formatCode="General">
                  <c:v>-0.47387668300771801</c:v>
                </c:pt>
                <c:pt idx="17003" formatCode="General">
                  <c:v>-0.48388416942522999</c:v>
                </c:pt>
                <c:pt idx="17004" formatCode="General">
                  <c:v>-0.49327256440514999</c:v>
                </c:pt>
                <c:pt idx="17005" formatCode="General">
                  <c:v>-0.50234436840344299</c:v>
                </c:pt>
                <c:pt idx="17006" formatCode="General">
                  <c:v>-0.51119360790719504</c:v>
                </c:pt>
                <c:pt idx="17007" formatCode="General">
                  <c:v>-0.519077471371718</c:v>
                </c:pt>
                <c:pt idx="17008" formatCode="General">
                  <c:v>-0.52476640535720098</c:v>
                </c:pt>
                <c:pt idx="17009" formatCode="General">
                  <c:v>-0.52757106194931602</c:v>
                </c:pt>
                <c:pt idx="17010" formatCode="General">
                  <c:v>-0.52757120729616902</c:v>
                </c:pt>
                <c:pt idx="17011" formatCode="General">
                  <c:v>-0.52617373928411604</c:v>
                </c:pt>
                <c:pt idx="17012" formatCode="General">
                  <c:v>-0.52391690059516505</c:v>
                </c:pt>
                <c:pt idx="17013" formatCode="General">
                  <c:v>-0.52059921517476204</c:v>
                </c:pt>
                <c:pt idx="17014" formatCode="General">
                  <c:v>-0.51564299450310602</c:v>
                </c:pt>
                <c:pt idx="17015" formatCode="General">
                  <c:v>-0.50842222948181703</c:v>
                </c:pt>
                <c:pt idx="17016" formatCode="General">
                  <c:v>-0.499806388080415</c:v>
                </c:pt>
                <c:pt idx="17017" formatCode="General">
                  <c:v>-0.49076415401610102</c:v>
                </c:pt>
                <c:pt idx="17018" formatCode="General">
                  <c:v>-0.48210520372155302</c:v>
                </c:pt>
                <c:pt idx="17019" formatCode="General">
                  <c:v>-0.47433437109078702</c:v>
                </c:pt>
                <c:pt idx="17020" formatCode="General">
                  <c:v>-0.46711592541500502</c:v>
                </c:pt>
                <c:pt idx="17021" formatCode="General">
                  <c:v>-0.46129184364652398</c:v>
                </c:pt>
                <c:pt idx="17022" formatCode="General">
                  <c:v>-0.457710469642305</c:v>
                </c:pt>
                <c:pt idx="17023" formatCode="General">
                  <c:v>-0.45600409662942698</c:v>
                </c:pt>
                <c:pt idx="17024" formatCode="General">
                  <c:v>-0.45627512050487701</c:v>
                </c:pt>
                <c:pt idx="17025" formatCode="General">
                  <c:v>-0.45885446537274799</c:v>
                </c:pt>
                <c:pt idx="17026" formatCode="General">
                  <c:v>-0.46349418572294698</c:v>
                </c:pt>
                <c:pt idx="17027" formatCode="General">
                  <c:v>-0.46921465216598701</c:v>
                </c:pt>
                <c:pt idx="17028" formatCode="General">
                  <c:v>-0.47622121143927598</c:v>
                </c:pt>
                <c:pt idx="17029" formatCode="General">
                  <c:v>-0.48475767544489101</c:v>
                </c:pt>
                <c:pt idx="17030" formatCode="General">
                  <c:v>-0.49293837333681501</c:v>
                </c:pt>
                <c:pt idx="17031" formatCode="General">
                  <c:v>-0.49903832193483399</c:v>
                </c:pt>
                <c:pt idx="17032" formatCode="General">
                  <c:v>-0.50283965602582603</c:v>
                </c:pt>
                <c:pt idx="17033" formatCode="General">
                  <c:v>-0.504030241422327</c:v>
                </c:pt>
                <c:pt idx="17034" formatCode="General">
                  <c:v>-0.50292552593485695</c:v>
                </c:pt>
                <c:pt idx="17035" formatCode="General">
                  <c:v>-0.50056197111601297</c:v>
                </c:pt>
                <c:pt idx="17036" formatCode="General">
                  <c:v>-0.49679153852171098</c:v>
                </c:pt>
                <c:pt idx="17037" formatCode="General">
                  <c:v>-0.49102579245094002</c:v>
                </c:pt>
                <c:pt idx="17038" formatCode="General">
                  <c:v>-0.48327056044011302</c:v>
                </c:pt>
                <c:pt idx="17039" formatCode="General">
                  <c:v>-0.47415483087736598</c:v>
                </c:pt>
                <c:pt idx="17040" formatCode="General">
                  <c:v>-0.464601622772567</c:v>
                </c:pt>
                <c:pt idx="17041" formatCode="General">
                  <c:v>-0.45551082275964599</c:v>
                </c:pt>
                <c:pt idx="17042" formatCode="General">
                  <c:v>-0.44686661039506098</c:v>
                </c:pt>
                <c:pt idx="17043" formatCode="General">
                  <c:v>-0.43813570372044702</c:v>
                </c:pt>
                <c:pt idx="17044" formatCode="General">
                  <c:v>-0.42898748129785602</c:v>
                </c:pt>
                <c:pt idx="17045" formatCode="General">
                  <c:v>-0.41941489079057898</c:v>
                </c:pt>
                <c:pt idx="17046" formatCode="General">
                  <c:v>-0.40980005841852402</c:v>
                </c:pt>
                <c:pt idx="17047" formatCode="General">
                  <c:v>-0.400335808094121</c:v>
                </c:pt>
                <c:pt idx="17048" formatCode="General">
                  <c:v>-0.39177414080897199</c:v>
                </c:pt>
                <c:pt idx="17049" formatCode="General">
                  <c:v>-0.38491865190562802</c:v>
                </c:pt>
                <c:pt idx="17050" formatCode="General">
                  <c:v>-0.38014304194715798</c:v>
                </c:pt>
                <c:pt idx="17051" formatCode="General">
                  <c:v>-0.37745649334058701</c:v>
                </c:pt>
                <c:pt idx="17052" formatCode="General">
                  <c:v>-0.376044279178747</c:v>
                </c:pt>
                <c:pt idx="17053" formatCode="General">
                  <c:v>-0.37375524026903301</c:v>
                </c:pt>
                <c:pt idx="17054" formatCode="General">
                  <c:v>-0.36935408006555498</c:v>
                </c:pt>
                <c:pt idx="17055" formatCode="General">
                  <c:v>-0.36280558812157199</c:v>
                </c:pt>
                <c:pt idx="17056" formatCode="General">
                  <c:v>-0.35498256111497101</c:v>
                </c:pt>
                <c:pt idx="17057" formatCode="General">
                  <c:v>-0.34754815087809698</c:v>
                </c:pt>
                <c:pt idx="17058" formatCode="General">
                  <c:v>-0.34079660903482101</c:v>
                </c:pt>
                <c:pt idx="17059" formatCode="General">
                  <c:v>-0.33438960245091098</c:v>
                </c:pt>
                <c:pt idx="17060" formatCode="General">
                  <c:v>-0.327527752471095</c:v>
                </c:pt>
                <c:pt idx="17061" formatCode="General">
                  <c:v>-0.31967730206387901</c:v>
                </c:pt>
                <c:pt idx="17062" formatCode="General">
                  <c:v>-0.31148999546127798</c:v>
                </c:pt>
                <c:pt idx="17063" formatCode="General">
                  <c:v>-0.303879796017204</c:v>
                </c:pt>
                <c:pt idx="17064" formatCode="General">
                  <c:v>-0.29665495221406701</c:v>
                </c:pt>
                <c:pt idx="17065" formatCode="General">
                  <c:v>-0.289661169029437</c:v>
                </c:pt>
                <c:pt idx="17066" formatCode="General">
                  <c:v>-0.28398495574479099</c:v>
                </c:pt>
                <c:pt idx="17067" formatCode="General">
                  <c:v>-0.27995868392254403</c:v>
                </c:pt>
                <c:pt idx="17068" formatCode="General">
                  <c:v>-0.27670416770084999</c:v>
                </c:pt>
                <c:pt idx="17069" formatCode="General">
                  <c:v>-0.27341353766802201</c:v>
                </c:pt>
                <c:pt idx="17070" formatCode="General">
                  <c:v>-0.26995678599602801</c:v>
                </c:pt>
                <c:pt idx="17071" formatCode="General">
                  <c:v>-0.26546861905584601</c:v>
                </c:pt>
                <c:pt idx="17072" formatCode="General">
                  <c:v>-0.25911211051649102</c:v>
                </c:pt>
                <c:pt idx="17073" formatCode="General">
                  <c:v>-0.25137535606617301</c:v>
                </c:pt>
                <c:pt idx="17074" formatCode="General">
                  <c:v>-0.24274623513754701</c:v>
                </c:pt>
                <c:pt idx="17075" formatCode="General">
                  <c:v>-0.234070641731393</c:v>
                </c:pt>
                <c:pt idx="17076" formatCode="General">
                  <c:v>-0.22558785014396501</c:v>
                </c:pt>
                <c:pt idx="17077" formatCode="General">
                  <c:v>-0.21729976544874899</c:v>
                </c:pt>
                <c:pt idx="17078" formatCode="General">
                  <c:v>-0.20887880621677599</c:v>
                </c:pt>
                <c:pt idx="17079" formatCode="General">
                  <c:v>-0.19948511152551299</c:v>
                </c:pt>
                <c:pt idx="17080" formatCode="General">
                  <c:v>-0.18931313747112899</c:v>
                </c:pt>
                <c:pt idx="17081" formatCode="General">
                  <c:v>-0.17952660442799401</c:v>
                </c:pt>
                <c:pt idx="17082" formatCode="General">
                  <c:v>-0.170059552075885</c:v>
                </c:pt>
                <c:pt idx="17083" formatCode="General">
                  <c:v>-0.16079107113983901</c:v>
                </c:pt>
                <c:pt idx="17084" formatCode="General">
                  <c:v>-0.15256434917866299</c:v>
                </c:pt>
                <c:pt idx="17085" formatCode="General">
                  <c:v>-0.144391879398821</c:v>
                </c:pt>
                <c:pt idx="17086" formatCode="General">
                  <c:v>-0.13397248320265301</c:v>
                </c:pt>
                <c:pt idx="17087" formatCode="General">
                  <c:v>-0.120376649953819</c:v>
                </c:pt>
                <c:pt idx="17088" formatCode="General">
                  <c:v>-0.103876662514426</c:v>
                </c:pt>
                <c:pt idx="17089" formatCode="General">
                  <c:v>-8.4863745684437206E-2</c:v>
                </c:pt>
                <c:pt idx="17090" formatCode="General">
                  <c:v>-6.4420275343953406E-2</c:v>
                </c:pt>
                <c:pt idx="17091" formatCode="General">
                  <c:v>-4.3203504734984299E-2</c:v>
                </c:pt>
                <c:pt idx="17092" formatCode="General">
                  <c:v>-2.0402161270772101E-2</c:v>
                </c:pt>
                <c:pt idx="17093" formatCode="General">
                  <c:v>4.6400139216212603E-3</c:v>
                </c:pt>
                <c:pt idx="17094" formatCode="General">
                  <c:v>3.1047831455295299E-2</c:v>
                </c:pt>
                <c:pt idx="17095" formatCode="General">
                  <c:v>5.8006550706618802E-2</c:v>
                </c:pt>
                <c:pt idx="17096" formatCode="General">
                  <c:v>8.5040467940665901E-2</c:v>
                </c:pt>
                <c:pt idx="17097" formatCode="General">
                  <c:v>0.111391491388709</c:v>
                </c:pt>
                <c:pt idx="17098" formatCode="General">
                  <c:v>0.13609544046764799</c:v>
                </c:pt>
                <c:pt idx="17099" formatCode="General">
                  <c:v>0.15809585757387201</c:v>
                </c:pt>
                <c:pt idx="17100" formatCode="General">
                  <c:v>0.17660835168418501</c:v>
                </c:pt>
                <c:pt idx="17101" formatCode="General">
                  <c:v>0.190354590388081</c:v>
                </c:pt>
                <c:pt idx="17102" formatCode="General">
                  <c:v>0.198749844420751</c:v>
                </c:pt>
                <c:pt idx="17103" formatCode="General">
                  <c:v>0.20237528612969999</c:v>
                </c:pt>
                <c:pt idx="17104" formatCode="General">
                  <c:v>0.20187258793938201</c:v>
                </c:pt>
                <c:pt idx="17105" formatCode="General">
                  <c:v>0.19747514127077501</c:v>
                </c:pt>
                <c:pt idx="17106" formatCode="General">
                  <c:v>0.189134133655389</c:v>
                </c:pt>
                <c:pt idx="17107" formatCode="General">
                  <c:v>0.17855107523328201</c:v>
                </c:pt>
                <c:pt idx="17108" formatCode="General">
                  <c:v>0.16799823349245899</c:v>
                </c:pt>
                <c:pt idx="17109" formatCode="General">
                  <c:v>0.15776837929870599</c:v>
                </c:pt>
                <c:pt idx="17110" formatCode="General">
                  <c:v>0.14805938227080501</c:v>
                </c:pt>
                <c:pt idx="17111" formatCode="General">
                  <c:v>0.140163210813043</c:v>
                </c:pt>
                <c:pt idx="17112" formatCode="General">
                  <c:v>0.13556998407245399</c:v>
                </c:pt>
                <c:pt idx="17113" formatCode="General">
                  <c:v>0.13511696676172</c:v>
                </c:pt>
                <c:pt idx="17114" formatCode="General">
                  <c:v>0.13851292509251201</c:v>
                </c:pt>
                <c:pt idx="17115" formatCode="General">
                  <c:v>0.14524226201149901</c:v>
                </c:pt>
                <c:pt idx="17116" formatCode="General">
                  <c:v>0.1552412713189</c:v>
                </c:pt>
                <c:pt idx="17117" formatCode="General">
                  <c:v>0.168013200522489</c:v>
                </c:pt>
                <c:pt idx="17118" formatCode="General">
                  <c:v>0.18267847289487299</c:v>
                </c:pt>
                <c:pt idx="17119" formatCode="General">
                  <c:v>0.198357992947953</c:v>
                </c:pt>
                <c:pt idx="17120" formatCode="General">
                  <c:v>0.21497874029359901</c:v>
                </c:pt>
                <c:pt idx="17121" formatCode="General">
                  <c:v>0.23353328794043299</c:v>
                </c:pt>
                <c:pt idx="17122" formatCode="General">
                  <c:v>0.253532988579597</c:v>
                </c:pt>
                <c:pt idx="17123" formatCode="General">
                  <c:v>0.27336141121715302</c:v>
                </c:pt>
                <c:pt idx="17124" formatCode="General">
                  <c:v>0.29243602715483002</c:v>
                </c:pt>
                <c:pt idx="17125" formatCode="General">
                  <c:v>0.30963535498508299</c:v>
                </c:pt>
                <c:pt idx="17126" formatCode="General">
                  <c:v>0.32343138634755703</c:v>
                </c:pt>
                <c:pt idx="17127" formatCode="General">
                  <c:v>0.33292669911615802</c:v>
                </c:pt>
                <c:pt idx="17128" formatCode="General">
                  <c:v>0.33756843532188002</c:v>
                </c:pt>
                <c:pt idx="17129" formatCode="General">
                  <c:v>0.33958187162800402</c:v>
                </c:pt>
                <c:pt idx="17130" formatCode="General">
                  <c:v>0.34185187453986199</c:v>
                </c:pt>
                <c:pt idx="17131" formatCode="General">
                  <c:v>0.344341001779018</c:v>
                </c:pt>
                <c:pt idx="17132" formatCode="General">
                  <c:v>0.34702247801652197</c:v>
                </c:pt>
                <c:pt idx="17133" formatCode="General">
                  <c:v>0.35108244625966301</c:v>
                </c:pt>
                <c:pt idx="17134" formatCode="General">
                  <c:v>0.35718205584775498</c:v>
                </c:pt>
                <c:pt idx="17135" formatCode="General">
                  <c:v>0.36568084443528698</c:v>
                </c:pt>
                <c:pt idx="17136" formatCode="General">
                  <c:v>0.37802761656592798</c:v>
                </c:pt>
                <c:pt idx="17137" formatCode="General">
                  <c:v>0.39429047285791402</c:v>
                </c:pt>
                <c:pt idx="17138" formatCode="General">
                  <c:v>0.41238262281756999</c:v>
                </c:pt>
                <c:pt idx="17139" formatCode="General">
                  <c:v>0.43076965757824298</c:v>
                </c:pt>
                <c:pt idx="17140" formatCode="General">
                  <c:v>0.44844334923808199</c:v>
                </c:pt>
                <c:pt idx="17141" formatCode="General">
                  <c:v>0.46542326661842398</c:v>
                </c:pt>
                <c:pt idx="17142" formatCode="General">
                  <c:v>0.48192890662961002</c:v>
                </c:pt>
                <c:pt idx="17143" formatCode="General">
                  <c:v>0.49747231176486501</c:v>
                </c:pt>
                <c:pt idx="17144" formatCode="General">
                  <c:v>0.51164421809013905</c:v>
                </c:pt>
                <c:pt idx="17145" formatCode="General">
                  <c:v>0.52370409258736295</c:v>
                </c:pt>
                <c:pt idx="17146" formatCode="General">
                  <c:v>0.53313512984267397</c:v>
                </c:pt>
                <c:pt idx="17147" formatCode="General">
                  <c:v>0.53984412033697404</c:v>
                </c:pt>
                <c:pt idx="17148" formatCode="General">
                  <c:v>0.543813728856131</c:v>
                </c:pt>
                <c:pt idx="17149" formatCode="General">
                  <c:v>0.54561972261495395</c:v>
                </c:pt>
                <c:pt idx="17150" formatCode="General">
                  <c:v>0.54621887446949002</c:v>
                </c:pt>
                <c:pt idx="17151" formatCode="General">
                  <c:v>0.54697515991394896</c:v>
                </c:pt>
                <c:pt idx="17152" formatCode="General">
                  <c:v>0.548478967390987</c:v>
                </c:pt>
                <c:pt idx="17153" formatCode="General">
                  <c:v>0.55101777093788795</c:v>
                </c:pt>
                <c:pt idx="17154" formatCode="General">
                  <c:v>0.55428304167110098</c:v>
                </c:pt>
                <c:pt idx="17155" formatCode="General">
                  <c:v>0.55848629291987695</c:v>
                </c:pt>
                <c:pt idx="17156" formatCode="General">
                  <c:v>0.56516363444670803</c:v>
                </c:pt>
                <c:pt idx="17157" formatCode="General">
                  <c:v>0.57435786064829297</c:v>
                </c:pt>
                <c:pt idx="17158" formatCode="General">
                  <c:v>0.58454768344313002</c:v>
                </c:pt>
                <c:pt idx="17159" formatCode="General">
                  <c:v>0.59458335882870705</c:v>
                </c:pt>
                <c:pt idx="17160" formatCode="General">
                  <c:v>0.60468505492875602</c:v>
                </c:pt>
                <c:pt idx="17161" formatCode="General">
                  <c:v>0.61451010028846198</c:v>
                </c:pt>
                <c:pt idx="17162" formatCode="General">
                  <c:v>0.62412590898395504</c:v>
                </c:pt>
                <c:pt idx="17163" formatCode="General">
                  <c:v>0.63374380389140705</c:v>
                </c:pt>
                <c:pt idx="17164" formatCode="General">
                  <c:v>0.64253103136511902</c:v>
                </c:pt>
                <c:pt idx="17165" formatCode="General">
                  <c:v>0.65027614287172197</c:v>
                </c:pt>
                <c:pt idx="17166" formatCode="General">
                  <c:v>0.65702505828563995</c:v>
                </c:pt>
                <c:pt idx="17167" formatCode="General">
                  <c:v>0.66279035396808506</c:v>
                </c:pt>
                <c:pt idx="17168" formatCode="General">
                  <c:v>0.66656181663283898</c:v>
                </c:pt>
                <c:pt idx="17169" formatCode="General">
                  <c:v>0.66794125458917497</c:v>
                </c:pt>
                <c:pt idx="17170" formatCode="General">
                  <c:v>0.66751344327517703</c:v>
                </c:pt>
                <c:pt idx="17171" formatCode="General">
                  <c:v>0.66563683873930701</c:v>
                </c:pt>
                <c:pt idx="17172" formatCode="General">
                  <c:v>0.66269660706240296</c:v>
                </c:pt>
                <c:pt idx="17173" formatCode="General">
                  <c:v>0.658379461159183</c:v>
                </c:pt>
                <c:pt idx="17174" formatCode="General">
                  <c:v>0.65256371717367101</c:v>
                </c:pt>
                <c:pt idx="17175" formatCode="General">
                  <c:v>0.64642395586941204</c:v>
                </c:pt>
                <c:pt idx="17176" formatCode="General">
                  <c:v>0.64141886975933804</c:v>
                </c:pt>
                <c:pt idx="17177" formatCode="General">
                  <c:v>0.63748465478758398</c:v>
                </c:pt>
                <c:pt idx="17178" formatCode="General">
                  <c:v>0.63389917437488696</c:v>
                </c:pt>
                <c:pt idx="17179" formatCode="General">
                  <c:v>0.62951018209561105</c:v>
                </c:pt>
                <c:pt idx="17180" formatCode="General">
                  <c:v>0.62296382663068395</c:v>
                </c:pt>
                <c:pt idx="17181" formatCode="General">
                  <c:v>0.61421890009208302</c:v>
                </c:pt>
                <c:pt idx="17182" formatCode="General">
                  <c:v>0.60420786929076398</c:v>
                </c:pt>
                <c:pt idx="17183" formatCode="General">
                  <c:v>0.59268011564321299</c:v>
                </c:pt>
                <c:pt idx="17184" formatCode="General">
                  <c:v>0.57919672947439005</c:v>
                </c:pt>
                <c:pt idx="17185" formatCode="General">
                  <c:v>0.56405799360033804</c:v>
                </c:pt>
                <c:pt idx="17186" formatCode="General">
                  <c:v>0.54770081868477205</c:v>
                </c:pt>
                <c:pt idx="17187" formatCode="General">
                  <c:v>0.53054457941134803</c:v>
                </c:pt>
                <c:pt idx="17188" formatCode="General">
                  <c:v>0.51359822641701602</c:v>
                </c:pt>
                <c:pt idx="17189" formatCode="General">
                  <c:v>0.49759614264674501</c:v>
                </c:pt>
                <c:pt idx="17190" formatCode="General">
                  <c:v>0.482378791197968</c:v>
                </c:pt>
                <c:pt idx="17191" formatCode="General">
                  <c:v>0.46790697465201903</c:v>
                </c:pt>
                <c:pt idx="17192" formatCode="General">
                  <c:v>0.45451529423440901</c:v>
                </c:pt>
                <c:pt idx="17193" formatCode="General">
                  <c:v>0.44272684136400398</c:v>
                </c:pt>
                <c:pt idx="17194" formatCode="General">
                  <c:v>0.43301671485566401</c:v>
                </c:pt>
                <c:pt idx="17195" formatCode="General">
                  <c:v>0.42570475125924201</c:v>
                </c:pt>
                <c:pt idx="17196" formatCode="General">
                  <c:v>0.41983293349369699</c:v>
                </c:pt>
                <c:pt idx="17197" formatCode="General">
                  <c:v>0.41545489570369198</c:v>
                </c:pt>
                <c:pt idx="17198" formatCode="General">
                  <c:v>0.41332837293028402</c:v>
                </c:pt>
                <c:pt idx="17199" formatCode="General">
                  <c:v>0.41205089794386701</c:v>
                </c:pt>
                <c:pt idx="17200" formatCode="General">
                  <c:v>0.40963592258125597</c:v>
                </c:pt>
                <c:pt idx="17201" formatCode="General">
                  <c:v>0.40556830464865601</c:v>
                </c:pt>
                <c:pt idx="17202" formatCode="General">
                  <c:v>0.40013609792655003</c:v>
                </c:pt>
                <c:pt idx="17203" formatCode="General">
                  <c:v>0.39372349565374598</c:v>
                </c:pt>
                <c:pt idx="17204" formatCode="General">
                  <c:v>0.38716644600751299</c:v>
                </c:pt>
                <c:pt idx="17205" formatCode="General">
                  <c:v>0.38097209033136398</c:v>
                </c:pt>
                <c:pt idx="17206" formatCode="General">
                  <c:v>0.37452155714940599</c:v>
                </c:pt>
                <c:pt idx="17207" formatCode="General">
                  <c:v>0.36770938527615599</c:v>
                </c:pt>
                <c:pt idx="17208" formatCode="General">
                  <c:v>0.36153022893356002</c:v>
                </c:pt>
                <c:pt idx="17209" formatCode="General">
                  <c:v>0.35627816549031799</c:v>
                </c:pt>
                <c:pt idx="17210" formatCode="General">
                  <c:v>0.35099371052532902</c:v>
                </c:pt>
                <c:pt idx="17211" formatCode="General">
                  <c:v>0.34458437936518599</c:v>
                </c:pt>
                <c:pt idx="17212" formatCode="General">
                  <c:v>0.33639990122644398</c:v>
                </c:pt>
                <c:pt idx="17213" formatCode="General">
                  <c:v>0.32638448434453099</c:v>
                </c:pt>
                <c:pt idx="17214" formatCode="General">
                  <c:v>0.31515058314837302</c:v>
                </c:pt>
                <c:pt idx="17215" formatCode="General">
                  <c:v>0.30425323733173298</c:v>
                </c:pt>
                <c:pt idx="17216" formatCode="General">
                  <c:v>0.29459793907100901</c:v>
                </c:pt>
                <c:pt idx="17217" formatCode="General">
                  <c:v>0.285151476941292</c:v>
                </c:pt>
                <c:pt idx="17218" formatCode="General">
                  <c:v>0.27589770351944198</c:v>
                </c:pt>
                <c:pt idx="17219" formatCode="General">
                  <c:v>0.26589965831071399</c:v>
                </c:pt>
                <c:pt idx="17220" formatCode="General">
                  <c:v>0.253564001868472</c:v>
                </c:pt>
                <c:pt idx="17221" formatCode="General">
                  <c:v>0.239879463293171</c:v>
                </c:pt>
                <c:pt idx="17222" formatCode="General">
                  <c:v>0.226331481767999</c:v>
                </c:pt>
                <c:pt idx="17223" formatCode="General">
                  <c:v>0.214432459908209</c:v>
                </c:pt>
                <c:pt idx="17224" formatCode="General">
                  <c:v>0.20477631404774099</c:v>
                </c:pt>
                <c:pt idx="17225" formatCode="General">
                  <c:v>0.196460442800475</c:v>
                </c:pt>
                <c:pt idx="17226" formatCode="General">
                  <c:v>0.18913528743508701</c:v>
                </c:pt>
                <c:pt idx="17227" formatCode="General">
                  <c:v>0.18336175507154601</c:v>
                </c:pt>
                <c:pt idx="17228" formatCode="General">
                  <c:v>0.178670022552289</c:v>
                </c:pt>
                <c:pt idx="17229" formatCode="General">
                  <c:v>0.173453933690216</c:v>
                </c:pt>
                <c:pt idx="17230" formatCode="General">
                  <c:v>0.167436775384989</c:v>
                </c:pt>
                <c:pt idx="17231" formatCode="General">
                  <c:v>0.16089298312903999</c:v>
                </c:pt>
                <c:pt idx="17232" formatCode="General">
                  <c:v>0.15339050387012601</c:v>
                </c:pt>
                <c:pt idx="17233" formatCode="General">
                  <c:v>0.14481089344026801</c:v>
                </c:pt>
                <c:pt idx="17234" formatCode="General">
                  <c:v>0.13470580909632099</c:v>
                </c:pt>
                <c:pt idx="17235" formatCode="General">
                  <c:v>0.122572198177412</c:v>
                </c:pt>
                <c:pt idx="17236" formatCode="General">
                  <c:v>0.10961701128153301</c:v>
                </c:pt>
                <c:pt idx="17237" formatCode="General">
                  <c:v>9.6618719407697506E-2</c:v>
                </c:pt>
                <c:pt idx="17238" formatCode="General">
                  <c:v>8.3089777327562106E-2</c:v>
                </c:pt>
                <c:pt idx="17239" formatCode="General">
                  <c:v>6.8849094929691906E-2</c:v>
                </c:pt>
                <c:pt idx="17240" formatCode="General">
                  <c:v>5.4010301070037001E-2</c:v>
                </c:pt>
                <c:pt idx="17241" formatCode="General">
                  <c:v>3.9510974757615003E-2</c:v>
                </c:pt>
                <c:pt idx="17242" formatCode="General">
                  <c:v>2.6507272350394101E-2</c:v>
                </c:pt>
                <c:pt idx="17243" formatCode="General">
                  <c:v>1.5327665872499899E-2</c:v>
                </c:pt>
                <c:pt idx="17244" formatCode="General">
                  <c:v>5.1740189675799101E-3</c:v>
                </c:pt>
                <c:pt idx="17245" formatCode="General">
                  <c:v>-4.3440751905697303E-3</c:v>
                </c:pt>
                <c:pt idx="17246" formatCode="General">
                  <c:v>-1.3534782484199899E-2</c:v>
                </c:pt>
                <c:pt idx="17247" formatCode="General">
                  <c:v>-2.29913760192616E-2</c:v>
                </c:pt>
                <c:pt idx="17248" formatCode="General">
                  <c:v>-3.2777584954574002E-2</c:v>
                </c:pt>
                <c:pt idx="17249" formatCode="General">
                  <c:v>-4.3161551670945097E-2</c:v>
                </c:pt>
                <c:pt idx="17250" formatCode="General">
                  <c:v>-5.3998625240555799E-2</c:v>
                </c:pt>
                <c:pt idx="17251" formatCode="General">
                  <c:v>-6.4914562307155602E-2</c:v>
                </c:pt>
                <c:pt idx="17252" formatCode="General">
                  <c:v>-7.5293533652101896E-2</c:v>
                </c:pt>
                <c:pt idx="17253" formatCode="General">
                  <c:v>-8.4420275092598293E-2</c:v>
                </c:pt>
                <c:pt idx="17254" formatCode="General">
                  <c:v>-9.2188172455527198E-2</c:v>
                </c:pt>
                <c:pt idx="17255" formatCode="General">
                  <c:v>-9.8985526024644596E-2</c:v>
                </c:pt>
                <c:pt idx="17256" formatCode="General">
                  <c:v>-0.105740963088162</c:v>
                </c:pt>
                <c:pt idx="17257" formatCode="General">
                  <c:v>-0.112890119843048</c:v>
                </c:pt>
                <c:pt idx="17258" formatCode="General">
                  <c:v>-0.119500245421618</c:v>
                </c:pt>
                <c:pt idx="17259" formatCode="General">
                  <c:v>-0.12502278216906401</c:v>
                </c:pt>
                <c:pt idx="17260" formatCode="General">
                  <c:v>-0.12961365087705801</c:v>
                </c:pt>
                <c:pt idx="17261" formatCode="General">
                  <c:v>-0.132806093297131</c:v>
                </c:pt>
                <c:pt idx="17262" formatCode="General">
                  <c:v>-0.13450785258145201</c:v>
                </c:pt>
                <c:pt idx="17263" formatCode="General">
                  <c:v>-0.13560835934849</c:v>
                </c:pt>
                <c:pt idx="17264" formatCode="General">
                  <c:v>-0.136073297999214</c:v>
                </c:pt>
                <c:pt idx="17265" formatCode="General">
                  <c:v>-0.13517362742872499</c:v>
                </c:pt>
                <c:pt idx="17266" formatCode="General">
                  <c:v>-0.133884866719123</c:v>
                </c:pt>
                <c:pt idx="17267" formatCode="General">
                  <c:v>-0.13311316341673801</c:v>
                </c:pt>
                <c:pt idx="17268" formatCode="General">
                  <c:v>-0.13311674382633101</c:v>
                </c:pt>
                <c:pt idx="17269" formatCode="General">
                  <c:v>-0.135129394159865</c:v>
                </c:pt>
                <c:pt idx="17270" formatCode="General">
                  <c:v>-0.13995125186965299</c:v>
                </c:pt>
                <c:pt idx="17271" formatCode="General">
                  <c:v>-0.14770026560611699</c:v>
                </c:pt>
                <c:pt idx="17272" formatCode="General">
                  <c:v>-0.157985270362971</c:v>
                </c:pt>
                <c:pt idx="17273" formatCode="General">
                  <c:v>-0.170649657855938</c:v>
                </c:pt>
                <c:pt idx="17274" formatCode="General">
                  <c:v>-0.186177785793361</c:v>
                </c:pt>
                <c:pt idx="17275" formatCode="General">
                  <c:v>-0.204168907803392</c:v>
                </c:pt>
                <c:pt idx="17276" formatCode="General">
                  <c:v>-0.22387419338633499</c:v>
                </c:pt>
                <c:pt idx="17277" formatCode="General">
                  <c:v>-0.24483326466791999</c:v>
                </c:pt>
                <c:pt idx="17278" formatCode="General">
                  <c:v>-0.26704537929663802</c:v>
                </c:pt>
                <c:pt idx="17279" formatCode="General">
                  <c:v>-0.29008262003600299</c:v>
                </c:pt>
                <c:pt idx="17280" formatCode="General">
                  <c:v>-0.31233823884651102</c:v>
                </c:pt>
                <c:pt idx="17281" formatCode="General">
                  <c:v>-0.33266799487744703</c:v>
                </c:pt>
                <c:pt idx="17282" formatCode="General">
                  <c:v>-0.35067159342787702</c:v>
                </c:pt>
                <c:pt idx="17283" formatCode="General">
                  <c:v>-0.36612055475696298</c:v>
                </c:pt>
                <c:pt idx="17284" formatCode="General">
                  <c:v>-0.37943454685082401</c:v>
                </c:pt>
                <c:pt idx="17285" formatCode="General">
                  <c:v>-0.39014313092137898</c:v>
                </c:pt>
                <c:pt idx="17286" formatCode="General">
                  <c:v>-0.39701221071730503</c:v>
                </c:pt>
                <c:pt idx="17287" formatCode="General">
                  <c:v>-0.39986991782954401</c:v>
                </c:pt>
                <c:pt idx="17288" formatCode="General">
                  <c:v>-0.39937565717863799</c:v>
                </c:pt>
                <c:pt idx="17289" formatCode="General">
                  <c:v>-0.39650235390636501</c:v>
                </c:pt>
                <c:pt idx="17290" formatCode="General">
                  <c:v>-0.39228924965129203</c:v>
                </c:pt>
                <c:pt idx="17291" formatCode="General">
                  <c:v>-0.38753687653871399</c:v>
                </c:pt>
                <c:pt idx="17292" formatCode="General">
                  <c:v>-0.38166341961768402</c:v>
                </c:pt>
                <c:pt idx="17293" formatCode="General">
                  <c:v>-0.37399395459572499</c:v>
                </c:pt>
                <c:pt idx="17294" formatCode="General">
                  <c:v>-0.36637105934812197</c:v>
                </c:pt>
                <c:pt idx="17295" formatCode="General">
                  <c:v>-0.36048263394283298</c:v>
                </c:pt>
                <c:pt idx="17296" formatCode="General">
                  <c:v>-0.356879558557327</c:v>
                </c:pt>
                <c:pt idx="17297" formatCode="General">
                  <c:v>-0.35613796368240802</c:v>
                </c:pt>
                <c:pt idx="17298" formatCode="General">
                  <c:v>-0.35779909793160403</c:v>
                </c:pt>
                <c:pt idx="17299" formatCode="General">
                  <c:v>-0.36157526559717601</c:v>
                </c:pt>
                <c:pt idx="17300" formatCode="General">
                  <c:v>-0.36848091836943098</c:v>
                </c:pt>
                <c:pt idx="17301" formatCode="General">
                  <c:v>-0.37900395989081398</c:v>
                </c:pt>
                <c:pt idx="17302" formatCode="General">
                  <c:v>-0.39167526415239201</c:v>
                </c:pt>
                <c:pt idx="17303" formatCode="General">
                  <c:v>-0.40579611103802399</c:v>
                </c:pt>
                <c:pt idx="17304" formatCode="General">
                  <c:v>-0.420828040279697</c:v>
                </c:pt>
                <c:pt idx="17305" formatCode="General">
                  <c:v>-0.43536053336611802</c:v>
                </c:pt>
                <c:pt idx="17306" formatCode="General">
                  <c:v>-0.44884135213293003</c:v>
                </c:pt>
                <c:pt idx="17307" formatCode="General">
                  <c:v>-0.46126740872622102</c:v>
                </c:pt>
                <c:pt idx="17308" formatCode="General">
                  <c:v>-0.47215628518186398</c:v>
                </c:pt>
                <c:pt idx="17309" formatCode="General">
                  <c:v>-0.48033213692864302</c:v>
                </c:pt>
                <c:pt idx="17310" formatCode="General">
                  <c:v>-0.484645661623956</c:v>
                </c:pt>
                <c:pt idx="17311" formatCode="General">
                  <c:v>-0.48475176197896902</c:v>
                </c:pt>
                <c:pt idx="17312" formatCode="General">
                  <c:v>-0.48062399235139802</c:v>
                </c:pt>
                <c:pt idx="17313" formatCode="General">
                  <c:v>-0.47258576173224298</c:v>
                </c:pt>
                <c:pt idx="17314" formatCode="General">
                  <c:v>-0.46173231935342601</c:v>
                </c:pt>
                <c:pt idx="17315" formatCode="General">
                  <c:v>-0.44896784491945502</c:v>
                </c:pt>
                <c:pt idx="17316" formatCode="General">
                  <c:v>-0.43497477069406398</c:v>
                </c:pt>
                <c:pt idx="17317" formatCode="General">
                  <c:v>-0.42101947959624098</c:v>
                </c:pt>
                <c:pt idx="17318" formatCode="General">
                  <c:v>-0.40806777164491498</c:v>
                </c:pt>
                <c:pt idx="17319" formatCode="General">
                  <c:v>-0.396945496238711</c:v>
                </c:pt>
                <c:pt idx="17320" formatCode="General">
                  <c:v>-0.38867099019623702</c:v>
                </c:pt>
                <c:pt idx="17321" formatCode="General">
                  <c:v>-0.383523737955696</c:v>
                </c:pt>
                <c:pt idx="17322" formatCode="General">
                  <c:v>-0.38180363968682302</c:v>
                </c:pt>
                <c:pt idx="17323" formatCode="General">
                  <c:v>-0.38367216403015397</c:v>
                </c:pt>
                <c:pt idx="17324" formatCode="General">
                  <c:v>-0.38840689732721201</c:v>
                </c:pt>
                <c:pt idx="17325" formatCode="General">
                  <c:v>-0.39523738442517897</c:v>
                </c:pt>
                <c:pt idx="17326" formatCode="General">
                  <c:v>-0.40430492993017098</c:v>
                </c:pt>
                <c:pt idx="17327" formatCode="General">
                  <c:v>-0.41608152693265499</c:v>
                </c:pt>
                <c:pt idx="17328" formatCode="General">
                  <c:v>-0.42993628902334402</c:v>
                </c:pt>
                <c:pt idx="17329" formatCode="General">
                  <c:v>-0.44455440755366499</c:v>
                </c:pt>
                <c:pt idx="17330" formatCode="General">
                  <c:v>-0.45940454360788602</c:v>
                </c:pt>
                <c:pt idx="17331" formatCode="General">
                  <c:v>-0.474208797535563</c:v>
                </c:pt>
                <c:pt idx="17332" formatCode="General">
                  <c:v>-0.48767725984327298</c:v>
                </c:pt>
                <c:pt idx="17333" formatCode="General">
                  <c:v>-0.49848514981978898</c:v>
                </c:pt>
                <c:pt idx="17334" formatCode="General">
                  <c:v>-0.50747156359282897</c:v>
                </c:pt>
                <c:pt idx="17335" formatCode="General">
                  <c:v>-0.51547696169985902</c:v>
                </c:pt>
                <c:pt idx="17336" formatCode="General">
                  <c:v>-0.52229196791907995</c:v>
                </c:pt>
                <c:pt idx="17337" formatCode="General">
                  <c:v>-0.52810535099383205</c:v>
                </c:pt>
                <c:pt idx="17338" formatCode="General">
                  <c:v>-0.53277072172705597</c:v>
                </c:pt>
                <c:pt idx="17339" formatCode="General">
                  <c:v>-0.53467204504446997</c:v>
                </c:pt>
                <c:pt idx="17340" formatCode="General">
                  <c:v>-0.532547949002937</c:v>
                </c:pt>
                <c:pt idx="17341" formatCode="General">
                  <c:v>-0.52670835555545203</c:v>
                </c:pt>
                <c:pt idx="17342" formatCode="General">
                  <c:v>-0.51868847805121099</c:v>
                </c:pt>
                <c:pt idx="17343" formatCode="General">
                  <c:v>-0.50961641577120098</c:v>
                </c:pt>
                <c:pt idx="17344" formatCode="General">
                  <c:v>-0.49973427837322298</c:v>
                </c:pt>
                <c:pt idx="17345" formatCode="General">
                  <c:v>-0.48970845604608398</c:v>
                </c:pt>
                <c:pt idx="17346" formatCode="General">
                  <c:v>-0.48076062864005098</c:v>
                </c:pt>
                <c:pt idx="17347" formatCode="General">
                  <c:v>-0.47362315164053598</c:v>
                </c:pt>
                <c:pt idx="17348" formatCode="General">
                  <c:v>-0.46815440506328398</c:v>
                </c:pt>
                <c:pt idx="17349" formatCode="General">
                  <c:v>-0.46441268068858899</c:v>
                </c:pt>
                <c:pt idx="17350" formatCode="General">
                  <c:v>-0.46220380105569098</c:v>
                </c:pt>
                <c:pt idx="17351" formatCode="General">
                  <c:v>-0.46036509191181402</c:v>
                </c:pt>
                <c:pt idx="17352" formatCode="General">
                  <c:v>-0.45755771920986299</c:v>
                </c:pt>
                <c:pt idx="17353" formatCode="General">
                  <c:v>-0.453789636711248</c:v>
                </c:pt>
                <c:pt idx="17354" formatCode="General">
                  <c:v>-0.450216443727814</c:v>
                </c:pt>
                <c:pt idx="17355" formatCode="General">
                  <c:v>-0.44779936351813099</c:v>
                </c:pt>
                <c:pt idx="17356" formatCode="General">
                  <c:v>-0.44669066681170499</c:v>
                </c:pt>
                <c:pt idx="17357" formatCode="General">
                  <c:v>-0.445792985226316</c:v>
                </c:pt>
                <c:pt idx="17358" formatCode="General">
                  <c:v>-0.44361552803697801</c:v>
                </c:pt>
                <c:pt idx="17359" formatCode="General">
                  <c:v>-0.43981977095993002</c:v>
                </c:pt>
                <c:pt idx="17360" formatCode="General">
                  <c:v>-0.43470792741322201</c:v>
                </c:pt>
                <c:pt idx="17361" formatCode="General">
                  <c:v>-0.42871149682390403</c:v>
                </c:pt>
                <c:pt idx="17362" formatCode="General">
                  <c:v>-0.42146300928576402</c:v>
                </c:pt>
                <c:pt idx="17363" formatCode="General">
                  <c:v>-0.41203759008982999</c:v>
                </c:pt>
                <c:pt idx="17364" formatCode="General">
                  <c:v>-0.40067533692176199</c:v>
                </c:pt>
                <c:pt idx="17365" formatCode="General">
                  <c:v>-0.388623968316752</c:v>
                </c:pt>
                <c:pt idx="17366" formatCode="General">
                  <c:v>-0.37628937425581799</c:v>
                </c:pt>
                <c:pt idx="17367" formatCode="General">
                  <c:v>-0.36363740884335999</c:v>
                </c:pt>
                <c:pt idx="17368" formatCode="General">
                  <c:v>-0.35063839794896901</c:v>
                </c:pt>
                <c:pt idx="17369" formatCode="General">
                  <c:v>-0.33714238842949601</c:v>
                </c:pt>
                <c:pt idx="17370" formatCode="General">
                  <c:v>-0.323355183516011</c:v>
                </c:pt>
                <c:pt idx="17371" formatCode="General">
                  <c:v>-0.31015864862438702</c:v>
                </c:pt>
                <c:pt idx="17372" formatCode="General">
                  <c:v>-0.29832030060922199</c:v>
                </c:pt>
                <c:pt idx="17373" formatCode="General">
                  <c:v>-0.28776392801131501</c:v>
                </c:pt>
                <c:pt idx="17374" formatCode="General">
                  <c:v>-0.278632655065499</c:v>
                </c:pt>
                <c:pt idx="17375" formatCode="General">
                  <c:v>-0.270870249646323</c:v>
                </c:pt>
                <c:pt idx="17376" formatCode="General">
                  <c:v>-0.26505455617657497</c:v>
                </c:pt>
                <c:pt idx="17377" formatCode="General">
                  <c:v>-0.26202546430822199</c:v>
                </c:pt>
                <c:pt idx="17378" formatCode="General">
                  <c:v>-0.26163754028604203</c:v>
                </c:pt>
                <c:pt idx="17379" formatCode="General">
                  <c:v>-0.263554508479246</c:v>
                </c:pt>
                <c:pt idx="17380" formatCode="General">
                  <c:v>-0.267188570164199</c:v>
                </c:pt>
                <c:pt idx="17381" formatCode="General">
                  <c:v>-0.27207894195465698</c:v>
                </c:pt>
                <c:pt idx="17382" formatCode="General">
                  <c:v>-0.27788708763481901</c:v>
                </c:pt>
                <c:pt idx="17383" formatCode="General">
                  <c:v>-0.28427418008546301</c:v>
                </c:pt>
                <c:pt idx="17384" formatCode="General">
                  <c:v>-0.29028316978119101</c:v>
                </c:pt>
                <c:pt idx="17385" formatCode="General">
                  <c:v>-0.29431689581943798</c:v>
                </c:pt>
                <c:pt idx="17386" formatCode="General">
                  <c:v>-0.29561879290022802</c:v>
                </c:pt>
                <c:pt idx="17387" formatCode="General">
                  <c:v>-0.29392350442595899</c:v>
                </c:pt>
                <c:pt idx="17388" formatCode="General">
                  <c:v>-0.288067404243814</c:v>
                </c:pt>
                <c:pt idx="17389" formatCode="General">
                  <c:v>-0.27798712872458198</c:v>
                </c:pt>
                <c:pt idx="17390" formatCode="General">
                  <c:v>-0.26462644267497198</c:v>
                </c:pt>
                <c:pt idx="17391" formatCode="General">
                  <c:v>-0.24784847721485401</c:v>
                </c:pt>
                <c:pt idx="17392" formatCode="General">
                  <c:v>-0.22799294423014499</c:v>
                </c:pt>
                <c:pt idx="17393" formatCode="General">
                  <c:v>-0.20553387317809901</c:v>
                </c:pt>
                <c:pt idx="17394" formatCode="General">
                  <c:v>-0.181191130004521</c:v>
                </c:pt>
                <c:pt idx="17395" formatCode="General">
                  <c:v>-0.15560513092238201</c:v>
                </c:pt>
                <c:pt idx="17396" formatCode="General">
                  <c:v>-0.129355679702053</c:v>
                </c:pt>
                <c:pt idx="17397" formatCode="General">
                  <c:v>-0.103408514207933</c:v>
                </c:pt>
                <c:pt idx="17398" formatCode="General">
                  <c:v>-7.9158370026442701E-2</c:v>
                </c:pt>
                <c:pt idx="17399" formatCode="General">
                  <c:v>-5.7939679543414599E-2</c:v>
                </c:pt>
                <c:pt idx="17400" formatCode="General">
                  <c:v>-3.9804602880910402E-2</c:v>
                </c:pt>
                <c:pt idx="17401" formatCode="General">
                  <c:v>-2.4213917318354001E-2</c:v>
                </c:pt>
                <c:pt idx="17402" formatCode="General">
                  <c:v>-1.1529565708793699E-2</c:v>
                </c:pt>
                <c:pt idx="17403" formatCode="General">
                  <c:v>-2.9386425069279402E-3</c:v>
                </c:pt>
                <c:pt idx="17404" formatCode="General">
                  <c:v>7.3848874826345601E-4</c:v>
                </c:pt>
                <c:pt idx="17405" formatCode="General">
                  <c:v>1.2622881875069001E-4</c:v>
                </c:pt>
                <c:pt idx="17406" formatCode="General">
                  <c:v>-2.9154644903276201E-3</c:v>
                </c:pt>
                <c:pt idx="17407" formatCode="General">
                  <c:v>-7.67016945468477E-3</c:v>
                </c:pt>
                <c:pt idx="17408" formatCode="General">
                  <c:v>-1.38818706694842E-2</c:v>
                </c:pt>
                <c:pt idx="17409" formatCode="General">
                  <c:v>-1.99568547389927E-2</c:v>
                </c:pt>
                <c:pt idx="17410" formatCode="General">
                  <c:v>-2.4626774323566199E-2</c:v>
                </c:pt>
                <c:pt idx="17411" formatCode="General">
                  <c:v>-2.7193777787606399E-2</c:v>
                </c:pt>
                <c:pt idx="17412" formatCode="General">
                  <c:v>-2.6953636032478499E-2</c:v>
                </c:pt>
                <c:pt idx="17413" formatCode="General">
                  <c:v>-2.50531403958765E-2</c:v>
                </c:pt>
                <c:pt idx="17414" formatCode="General">
                  <c:v>-2.1208731404764099E-2</c:v>
                </c:pt>
                <c:pt idx="17415" formatCode="General">
                  <c:v>-1.3369576853254499E-2</c:v>
                </c:pt>
                <c:pt idx="17416" formatCode="General">
                  <c:v>-1.8430516019621499E-3</c:v>
                </c:pt>
                <c:pt idx="17417" formatCode="General">
                  <c:v>1.40427070239848E-2</c:v>
                </c:pt>
                <c:pt idx="17418" formatCode="General">
                  <c:v>3.6009898340680899E-2</c:v>
                </c:pt>
                <c:pt idx="17419" formatCode="General">
                  <c:v>6.27323631700996E-2</c:v>
                </c:pt>
                <c:pt idx="17420" formatCode="General">
                  <c:v>9.1332328398823007E-2</c:v>
                </c:pt>
                <c:pt idx="17421" formatCode="General">
                  <c:v>0.120300787645976</c:v>
                </c:pt>
                <c:pt idx="17422" formatCode="General">
                  <c:v>0.148037298771686</c:v>
                </c:pt>
                <c:pt idx="17423" formatCode="General">
                  <c:v>0.172607010456966</c:v>
                </c:pt>
                <c:pt idx="17424" formatCode="General">
                  <c:v>0.19286356589714301</c:v>
                </c:pt>
                <c:pt idx="17425" formatCode="General">
                  <c:v>0.208249568335165</c:v>
                </c:pt>
                <c:pt idx="17426" formatCode="General">
                  <c:v>0.220004996166486</c:v>
                </c:pt>
                <c:pt idx="17427" formatCode="General">
                  <c:v>0.22972985909291799</c:v>
                </c:pt>
                <c:pt idx="17428" formatCode="General">
                  <c:v>0.23752632752229799</c:v>
                </c:pt>
                <c:pt idx="17429" formatCode="General">
                  <c:v>0.24304952264506099</c:v>
                </c:pt>
                <c:pt idx="17430" formatCode="General">
                  <c:v>0.245932760790736</c:v>
                </c:pt>
                <c:pt idx="17431" formatCode="General">
                  <c:v>0.24662663057911</c:v>
                </c:pt>
                <c:pt idx="17432" formatCode="General">
                  <c:v>0.24659586522737401</c:v>
                </c:pt>
                <c:pt idx="17433" formatCode="General">
                  <c:v>0.24715871166977099</c:v>
                </c:pt>
                <c:pt idx="17434" formatCode="General">
                  <c:v>0.248617561517881</c:v>
                </c:pt>
                <c:pt idx="17435" formatCode="General">
                  <c:v>0.249387636202621</c:v>
                </c:pt>
                <c:pt idx="17436" formatCode="General">
                  <c:v>0.24895436490291101</c:v>
                </c:pt>
                <c:pt idx="17437" formatCode="General">
                  <c:v>0.248267418573652</c:v>
                </c:pt>
                <c:pt idx="17438" formatCode="General">
                  <c:v>0.24777963801681299</c:v>
                </c:pt>
                <c:pt idx="17439" formatCode="General">
                  <c:v>0.24743987622982699</c:v>
                </c:pt>
                <c:pt idx="17440" formatCode="General">
                  <c:v>0.24731827399743</c:v>
                </c:pt>
                <c:pt idx="17441" formatCode="General">
                  <c:v>0.24787708979933901</c:v>
                </c:pt>
                <c:pt idx="17442" formatCode="General">
                  <c:v>0.24919525730964101</c:v>
                </c:pt>
                <c:pt idx="17443" formatCode="General">
                  <c:v>0.25127400762922503</c:v>
                </c:pt>
                <c:pt idx="17444" formatCode="General">
                  <c:v>0.25382566502914999</c:v>
                </c:pt>
                <c:pt idx="17445" formatCode="General">
                  <c:v>0.256681535627243</c:v>
                </c:pt>
                <c:pt idx="17446" formatCode="General">
                  <c:v>0.26029978531904302</c:v>
                </c:pt>
                <c:pt idx="17447" formatCode="General">
                  <c:v>0.26452192323899598</c:v>
                </c:pt>
                <c:pt idx="17448" formatCode="General">
                  <c:v>0.26839622803781399</c:v>
                </c:pt>
                <c:pt idx="17449" formatCode="General">
                  <c:v>0.271597474006746</c:v>
                </c:pt>
                <c:pt idx="17450" formatCode="General">
                  <c:v>0.27524457253701201</c:v>
                </c:pt>
                <c:pt idx="17451" formatCode="General">
                  <c:v>0.28046675580718899</c:v>
                </c:pt>
                <c:pt idx="17452" formatCode="General">
                  <c:v>0.28743815358823699</c:v>
                </c:pt>
                <c:pt idx="17453" formatCode="General">
                  <c:v>0.296145844227646</c:v>
                </c:pt>
                <c:pt idx="17454" formatCode="General">
                  <c:v>0.30688424483999699</c:v>
                </c:pt>
                <c:pt idx="17455" formatCode="General">
                  <c:v>0.31897067659197098</c:v>
                </c:pt>
                <c:pt idx="17456" formatCode="General">
                  <c:v>0.33098905103085202</c:v>
                </c:pt>
                <c:pt idx="17457" formatCode="General">
                  <c:v>0.34195328337134101</c:v>
                </c:pt>
                <c:pt idx="17458" formatCode="General">
                  <c:v>0.35178047556700298</c:v>
                </c:pt>
                <c:pt idx="17459" formatCode="General">
                  <c:v>0.36089583122604002</c:v>
                </c:pt>
                <c:pt idx="17460" formatCode="General">
                  <c:v>0.369482568851417</c:v>
                </c:pt>
                <c:pt idx="17461" formatCode="General">
                  <c:v>0.37769608519666398</c:v>
                </c:pt>
                <c:pt idx="17462" formatCode="General">
                  <c:v>0.385183741166158</c:v>
                </c:pt>
                <c:pt idx="17463" formatCode="General">
                  <c:v>0.39114587745372198</c:v>
                </c:pt>
                <c:pt idx="17464" formatCode="General">
                  <c:v>0.39483444898864301</c:v>
                </c:pt>
                <c:pt idx="17465" formatCode="General">
                  <c:v>0.39670958080410201</c:v>
                </c:pt>
                <c:pt idx="17466" formatCode="General">
                  <c:v>0.39814090913060102</c:v>
                </c:pt>
                <c:pt idx="17467" formatCode="General">
                  <c:v>0.39970181603854998</c:v>
                </c:pt>
                <c:pt idx="17468" formatCode="General">
                  <c:v>0.40153271495867399</c:v>
                </c:pt>
                <c:pt idx="17469" formatCode="General">
                  <c:v>0.40314828480862402</c:v>
                </c:pt>
                <c:pt idx="17470" formatCode="General">
                  <c:v>0.40461503022221201</c:v>
                </c:pt>
                <c:pt idx="17471" formatCode="General">
                  <c:v>0.40616604344635199</c:v>
                </c:pt>
                <c:pt idx="17472" formatCode="General">
                  <c:v>0.40735711266599001</c:v>
                </c:pt>
                <c:pt idx="17473" formatCode="General">
                  <c:v>0.40791550230920198</c:v>
                </c:pt>
                <c:pt idx="17474" formatCode="General">
                  <c:v>0.40741560280850703</c:v>
                </c:pt>
                <c:pt idx="17475" formatCode="General">
                  <c:v>0.40631894658371598</c:v>
                </c:pt>
                <c:pt idx="17476" formatCode="General">
                  <c:v>0.40576046879872302</c:v>
                </c:pt>
                <c:pt idx="17477" formatCode="General">
                  <c:v>0.40634803010373499</c:v>
                </c:pt>
                <c:pt idx="17478" formatCode="General">
                  <c:v>0.40717201871929298</c:v>
                </c:pt>
                <c:pt idx="17479" formatCode="General">
                  <c:v>0.40686720564595902</c:v>
                </c:pt>
                <c:pt idx="17480" formatCode="General">
                  <c:v>0.405873032752055</c:v>
                </c:pt>
                <c:pt idx="17481" formatCode="General">
                  <c:v>0.40529978452096299</c:v>
                </c:pt>
                <c:pt idx="17482" formatCode="General">
                  <c:v>0.40574216522230699</c:v>
                </c:pt>
                <c:pt idx="17483" formatCode="General">
                  <c:v>0.40717283330445803</c:v>
                </c:pt>
                <c:pt idx="17484" formatCode="General">
                  <c:v>0.40847488494324402</c:v>
                </c:pt>
                <c:pt idx="17485" formatCode="General">
                  <c:v>0.40877861167889301</c:v>
                </c:pt>
                <c:pt idx="17486" formatCode="General">
                  <c:v>0.40814569995448602</c:v>
                </c:pt>
                <c:pt idx="17487" formatCode="General">
                  <c:v>0.40655028786804198</c:v>
                </c:pt>
                <c:pt idx="17488" formatCode="General">
                  <c:v>0.403719414820853</c:v>
                </c:pt>
                <c:pt idx="17489" formatCode="General">
                  <c:v>0.40012440770158397</c:v>
                </c:pt>
                <c:pt idx="17490" formatCode="General">
                  <c:v>0.39701766985925202</c:v>
                </c:pt>
                <c:pt idx="17491" formatCode="General">
                  <c:v>0.39550664417060499</c:v>
                </c:pt>
                <c:pt idx="17492" formatCode="General">
                  <c:v>0.39612974026570902</c:v>
                </c:pt>
                <c:pt idx="17493" formatCode="General">
                  <c:v>0.39872474163424299</c:v>
                </c:pt>
                <c:pt idx="17494" formatCode="General">
                  <c:v>0.40271759464506202</c:v>
                </c:pt>
                <c:pt idx="17495" formatCode="General">
                  <c:v>0.40838804844793403</c:v>
                </c:pt>
                <c:pt idx="17496" formatCode="General">
                  <c:v>0.41563166152897202</c:v>
                </c:pt>
                <c:pt idx="17497" formatCode="General">
                  <c:v>0.42406536087507402</c:v>
                </c:pt>
                <c:pt idx="17498" formatCode="General">
                  <c:v>0.43323640136962699</c:v>
                </c:pt>
                <c:pt idx="17499" formatCode="General">
                  <c:v>0.441783178975858</c:v>
                </c:pt>
                <c:pt idx="17500" formatCode="General">
                  <c:v>0.44907014611792301</c:v>
                </c:pt>
                <c:pt idx="17501" formatCode="General">
                  <c:v>0.455026983186259</c:v>
                </c:pt>
                <c:pt idx="17502" formatCode="General">
                  <c:v>0.45884349521027701</c:v>
                </c:pt>
                <c:pt idx="17503" formatCode="General">
                  <c:v>0.45939606191956001</c:v>
                </c:pt>
                <c:pt idx="17504" formatCode="General">
                  <c:v>0.45642640541073698</c:v>
                </c:pt>
                <c:pt idx="17505" formatCode="General">
                  <c:v>0.45050520340672701</c:v>
                </c:pt>
                <c:pt idx="17506" formatCode="General">
                  <c:v>0.44236813861080598</c:v>
                </c:pt>
                <c:pt idx="17507" formatCode="General">
                  <c:v>0.43290261597269503</c:v>
                </c:pt>
                <c:pt idx="17508" formatCode="General">
                  <c:v>0.422421842469555</c:v>
                </c:pt>
                <c:pt idx="17509" formatCode="General">
                  <c:v>0.41144940488319798</c:v>
                </c:pt>
                <c:pt idx="17510" formatCode="General">
                  <c:v>0.40083611145433501</c:v>
                </c:pt>
                <c:pt idx="17511" formatCode="General">
                  <c:v>0.39078656478330998</c:v>
                </c:pt>
                <c:pt idx="17512" formatCode="General">
                  <c:v>0.38152306821432502</c:v>
                </c:pt>
                <c:pt idx="17513" formatCode="General">
                  <c:v>0.37306156486755099</c:v>
                </c:pt>
                <c:pt idx="17514" formatCode="General">
                  <c:v>0.36519761745670298</c:v>
                </c:pt>
                <c:pt idx="17515" formatCode="General">
                  <c:v>0.35796465478529499</c:v>
                </c:pt>
                <c:pt idx="17516" formatCode="General">
                  <c:v>0.35139294236111801</c:v>
                </c:pt>
                <c:pt idx="17517" formatCode="General">
                  <c:v>0.345548510639136</c:v>
                </c:pt>
                <c:pt idx="17518" formatCode="General">
                  <c:v>0.33995873728369902</c:v>
                </c:pt>
                <c:pt idx="17519" formatCode="General">
                  <c:v>0.33298406137999098</c:v>
                </c:pt>
                <c:pt idx="17520" formatCode="General">
                  <c:v>0.32380968777042202</c:v>
                </c:pt>
                <c:pt idx="17521" formatCode="General">
                  <c:v>0.31314989294694001</c:v>
                </c:pt>
                <c:pt idx="17522" formatCode="General">
                  <c:v>0.301447143711706</c:v>
                </c:pt>
                <c:pt idx="17523" formatCode="General">
                  <c:v>0.28871522070793998</c:v>
                </c:pt>
                <c:pt idx="17524" formatCode="General">
                  <c:v>0.27645094108659901</c:v>
                </c:pt>
                <c:pt idx="17525" formatCode="General">
                  <c:v>0.26507693201180899</c:v>
                </c:pt>
                <c:pt idx="17526" formatCode="General">
                  <c:v>0.25378501744389698</c:v>
                </c:pt>
                <c:pt idx="17527" formatCode="General">
                  <c:v>0.24337687604286801</c:v>
                </c:pt>
                <c:pt idx="17528" formatCode="General">
                  <c:v>0.23442262486651599</c:v>
                </c:pt>
                <c:pt idx="17529" formatCode="General">
                  <c:v>0.22667225927576301</c:v>
                </c:pt>
                <c:pt idx="17530" formatCode="General">
                  <c:v>0.21996441440592501</c:v>
                </c:pt>
                <c:pt idx="17531" formatCode="General">
                  <c:v>0.21478728978783501</c:v>
                </c:pt>
                <c:pt idx="17532" formatCode="General">
                  <c:v>0.21066889412931999</c:v>
                </c:pt>
                <c:pt idx="17533" formatCode="General">
                  <c:v>0.20707642769907</c:v>
                </c:pt>
                <c:pt idx="17534" formatCode="General">
                  <c:v>0.204993612518277</c:v>
                </c:pt>
                <c:pt idx="17535" formatCode="General">
                  <c:v>0.205012782559128</c:v>
                </c:pt>
                <c:pt idx="17536" formatCode="General">
                  <c:v>0.207274110788018</c:v>
                </c:pt>
                <c:pt idx="17537" formatCode="General">
                  <c:v>0.21146765889406099</c:v>
                </c:pt>
                <c:pt idx="17538" formatCode="General">
                  <c:v>0.21661602688229201</c:v>
                </c:pt>
                <c:pt idx="17539" formatCode="General">
                  <c:v>0.221926417986058</c:v>
                </c:pt>
                <c:pt idx="17540" formatCode="General">
                  <c:v>0.226652119606887</c:v>
                </c:pt>
                <c:pt idx="17541" formatCode="General">
                  <c:v>0.23055412074998</c:v>
                </c:pt>
                <c:pt idx="17542" formatCode="General">
                  <c:v>0.23395434681312099</c:v>
                </c:pt>
                <c:pt idx="17543" formatCode="General">
                  <c:v>0.23646317510450501</c:v>
                </c:pt>
                <c:pt idx="17544" formatCode="General">
                  <c:v>0.23731062920976501</c:v>
                </c:pt>
                <c:pt idx="17545" formatCode="General">
                  <c:v>0.23646124575095001</c:v>
                </c:pt>
                <c:pt idx="17546" formatCode="General">
                  <c:v>0.23493871009407399</c:v>
                </c:pt>
                <c:pt idx="17547" formatCode="General">
                  <c:v>0.233310070766934</c:v>
                </c:pt>
                <c:pt idx="17548" formatCode="General">
                  <c:v>0.23190278202603101</c:v>
                </c:pt>
                <c:pt idx="17549" formatCode="General">
                  <c:v>0.23122899267396199</c:v>
                </c:pt>
                <c:pt idx="17550" formatCode="General">
                  <c:v>0.230005129740537</c:v>
                </c:pt>
                <c:pt idx="17551" formatCode="General">
                  <c:v>0.226721920587731</c:v>
                </c:pt>
                <c:pt idx="17552" formatCode="General">
                  <c:v>0.22126184503683299</c:v>
                </c:pt>
                <c:pt idx="17553" formatCode="General">
                  <c:v>0.212755089570588</c:v>
                </c:pt>
                <c:pt idx="17554" formatCode="General">
                  <c:v>0.20040616920768001</c:v>
                </c:pt>
                <c:pt idx="17555" formatCode="General">
                  <c:v>0.18486129419675301</c:v>
                </c:pt>
                <c:pt idx="17556" formatCode="General">
                  <c:v>0.16685258174324699</c:v>
                </c:pt>
                <c:pt idx="17557" formatCode="General">
                  <c:v>0.146545873402012</c:v>
                </c:pt>
                <c:pt idx="17558" formatCode="General">
                  <c:v>0.124077497335981</c:v>
                </c:pt>
                <c:pt idx="17559" formatCode="General">
                  <c:v>0.10004051257739</c:v>
                </c:pt>
                <c:pt idx="17560" formatCode="General">
                  <c:v>7.4928420571321902E-2</c:v>
                </c:pt>
                <c:pt idx="17561" formatCode="General">
                  <c:v>4.93849748381422E-2</c:v>
                </c:pt>
                <c:pt idx="17562" formatCode="General">
                  <c:v>2.3943729034548299E-2</c:v>
                </c:pt>
                <c:pt idx="17563" formatCode="General">
                  <c:v>-2.1346795017312598E-3</c:v>
                </c:pt>
                <c:pt idx="17564" formatCode="General">
                  <c:v>-2.9123731823253601E-2</c:v>
                </c:pt>
                <c:pt idx="17565" formatCode="General">
                  <c:v>-5.4837415145161897E-2</c:v>
                </c:pt>
                <c:pt idx="17566" formatCode="General">
                  <c:v>-7.7271909863347005E-2</c:v>
                </c:pt>
                <c:pt idx="17567" formatCode="General">
                  <c:v>-9.6097115935486102E-2</c:v>
                </c:pt>
                <c:pt idx="17568" formatCode="General">
                  <c:v>-0.11078357112361301</c:v>
                </c:pt>
                <c:pt idx="17569" formatCode="General">
                  <c:v>-0.121120402481336</c:v>
                </c:pt>
                <c:pt idx="17570" formatCode="General">
                  <c:v>-0.127461276405332</c:v>
                </c:pt>
                <c:pt idx="17571" formatCode="General">
                  <c:v>-0.130363434165224</c:v>
                </c:pt>
                <c:pt idx="17572" formatCode="General">
                  <c:v>-0.13066089879083501</c:v>
                </c:pt>
                <c:pt idx="17573" formatCode="General">
                  <c:v>-0.12837825936390401</c:v>
                </c:pt>
                <c:pt idx="17574" formatCode="General">
                  <c:v>-0.122988528803032</c:v>
                </c:pt>
                <c:pt idx="17575" formatCode="General">
                  <c:v>-0.113945879094266</c:v>
                </c:pt>
                <c:pt idx="17576" formatCode="General">
                  <c:v>-0.102128106623026</c:v>
                </c:pt>
                <c:pt idx="17577" formatCode="General">
                  <c:v>-8.9815544020196494E-2</c:v>
                </c:pt>
                <c:pt idx="17578" formatCode="General">
                  <c:v>-7.7614875280795401E-2</c:v>
                </c:pt>
                <c:pt idx="17579" formatCode="General">
                  <c:v>-6.5181472025102799E-2</c:v>
                </c:pt>
                <c:pt idx="17580" formatCode="General">
                  <c:v>-5.3722897530455199E-2</c:v>
                </c:pt>
                <c:pt idx="17581" formatCode="General">
                  <c:v>-4.4972525262194897E-2</c:v>
                </c:pt>
                <c:pt idx="17582" formatCode="General">
                  <c:v>-4.0048447595597898E-2</c:v>
                </c:pt>
                <c:pt idx="17583" formatCode="General">
                  <c:v>-3.9751250413811098E-2</c:v>
                </c:pt>
                <c:pt idx="17584" formatCode="General">
                  <c:v>-4.4634182758600198E-2</c:v>
                </c:pt>
                <c:pt idx="17585" formatCode="General">
                  <c:v>-5.4536321146950201E-2</c:v>
                </c:pt>
                <c:pt idx="17586" formatCode="General">
                  <c:v>-6.8049332684942301E-2</c:v>
                </c:pt>
                <c:pt idx="17587" formatCode="General">
                  <c:v>-8.4023883155372195E-2</c:v>
                </c:pt>
                <c:pt idx="17588" formatCode="General">
                  <c:v>-0.102931418752312</c:v>
                </c:pt>
                <c:pt idx="17589" formatCode="General">
                  <c:v>-0.12504597089425401</c:v>
                </c:pt>
                <c:pt idx="17590" formatCode="General">
                  <c:v>-0.14924597777467</c:v>
                </c:pt>
                <c:pt idx="17591" formatCode="General">
                  <c:v>-0.173440730544517</c:v>
                </c:pt>
                <c:pt idx="17592" formatCode="General">
                  <c:v>-0.19670802967835499</c:v>
                </c:pt>
                <c:pt idx="17593" formatCode="General">
                  <c:v>-0.219044021178087</c:v>
                </c:pt>
                <c:pt idx="17594" formatCode="General">
                  <c:v>-0.239413645958824</c:v>
                </c:pt>
                <c:pt idx="17595" formatCode="General">
                  <c:v>-0.25688198273591101</c:v>
                </c:pt>
                <c:pt idx="17596" formatCode="General">
                  <c:v>-0.27110176207217801</c:v>
                </c:pt>
                <c:pt idx="17597" formatCode="General">
                  <c:v>-0.28173184183847499</c:v>
                </c:pt>
                <c:pt idx="17598" formatCode="General">
                  <c:v>-0.288829610842607</c:v>
                </c:pt>
                <c:pt idx="17599" formatCode="General">
                  <c:v>-0.29266920017064701</c:v>
                </c:pt>
                <c:pt idx="17600" formatCode="General">
                  <c:v>-0.29370673161097699</c:v>
                </c:pt>
                <c:pt idx="17601" formatCode="General">
                  <c:v>-0.29220378605594599</c:v>
                </c:pt>
                <c:pt idx="17602" formatCode="General">
                  <c:v>-0.28808639097011401</c:v>
                </c:pt>
                <c:pt idx="17603" formatCode="General">
                  <c:v>-0.282397536782517</c:v>
                </c:pt>
                <c:pt idx="17604" formatCode="General">
                  <c:v>-0.276892487329434</c:v>
                </c:pt>
                <c:pt idx="17605" formatCode="General">
                  <c:v>-0.27249176364176497</c:v>
                </c:pt>
                <c:pt idx="17606" formatCode="General">
                  <c:v>-0.26936905234220498</c:v>
                </c:pt>
                <c:pt idx="17607" formatCode="General">
                  <c:v>-0.26865029260505602</c:v>
                </c:pt>
                <c:pt idx="17608" formatCode="General">
                  <c:v>-0.27131077404328102</c:v>
                </c:pt>
                <c:pt idx="17609" formatCode="General">
                  <c:v>-0.27719664142268302</c:v>
                </c:pt>
                <c:pt idx="17610" formatCode="General">
                  <c:v>-0.285055955631911</c:v>
                </c:pt>
                <c:pt idx="17611" formatCode="General">
                  <c:v>-0.29349513507068797</c:v>
                </c:pt>
                <c:pt idx="17612" formatCode="General">
                  <c:v>-0.30283822916410702</c:v>
                </c:pt>
                <c:pt idx="17613" formatCode="General">
                  <c:v>-0.31416789363179198</c:v>
                </c:pt>
                <c:pt idx="17614" formatCode="General">
                  <c:v>-0.32700709100836201</c:v>
                </c:pt>
                <c:pt idx="17615" formatCode="General">
                  <c:v>-0.34040737680952698</c:v>
                </c:pt>
                <c:pt idx="17616" formatCode="General">
                  <c:v>-0.35435541489835698</c:v>
                </c:pt>
                <c:pt idx="17617" formatCode="General">
                  <c:v>-0.36900176061677897</c:v>
                </c:pt>
                <c:pt idx="17618" formatCode="General">
                  <c:v>-0.38392855505464402</c:v>
                </c:pt>
                <c:pt idx="17619" formatCode="General">
                  <c:v>-0.39712210844880802</c:v>
                </c:pt>
                <c:pt idx="17620" formatCode="General">
                  <c:v>-0.406993286914066</c:v>
                </c:pt>
                <c:pt idx="17621" formatCode="General">
                  <c:v>-0.41404159354550002</c:v>
                </c:pt>
                <c:pt idx="17622" formatCode="General">
                  <c:v>-0.41960846812574798</c:v>
                </c:pt>
                <c:pt idx="17623" formatCode="General">
                  <c:v>-0.42409644010257702</c:v>
                </c:pt>
                <c:pt idx="17624" formatCode="General">
                  <c:v>-0.42639124546019302</c:v>
                </c:pt>
                <c:pt idx="17625" formatCode="General">
                  <c:v>-0.42551699719227098</c:v>
                </c:pt>
                <c:pt idx="17626" formatCode="General">
                  <c:v>-0.42163093717031902</c:v>
                </c:pt>
                <c:pt idx="17627" formatCode="General">
                  <c:v>-0.41514591642613802</c:v>
                </c:pt>
                <c:pt idx="17628" formatCode="General">
                  <c:v>-0.406258261860377</c:v>
                </c:pt>
                <c:pt idx="17629" formatCode="General">
                  <c:v>-0.39544730546898599</c:v>
                </c:pt>
                <c:pt idx="17630" formatCode="General">
                  <c:v>-0.38296824078628799</c:v>
                </c:pt>
                <c:pt idx="17631" formatCode="General">
                  <c:v>-0.370016652846543</c:v>
                </c:pt>
                <c:pt idx="17632" formatCode="General">
                  <c:v>-0.35769139955239199</c:v>
                </c:pt>
                <c:pt idx="17633" formatCode="General">
                  <c:v>-0.34582782488957697</c:v>
                </c:pt>
                <c:pt idx="17634" formatCode="General">
                  <c:v>-0.33472448906970798</c:v>
                </c:pt>
                <c:pt idx="17635" formatCode="General">
                  <c:v>-0.325347429874705</c:v>
                </c:pt>
                <c:pt idx="17636" formatCode="General">
                  <c:v>-0.31910917149665102</c:v>
                </c:pt>
                <c:pt idx="17637" formatCode="General">
                  <c:v>-0.316176565478064</c:v>
                </c:pt>
                <c:pt idx="17638" formatCode="General">
                  <c:v>-0.31622485372317899</c:v>
                </c:pt>
                <c:pt idx="17639" formatCode="General">
                  <c:v>-0.31904060559317299</c:v>
                </c:pt>
                <c:pt idx="17640" formatCode="General">
                  <c:v>-0.32378739186543198</c:v>
                </c:pt>
                <c:pt idx="17641" formatCode="General">
                  <c:v>-0.32973378227362599</c:v>
                </c:pt>
                <c:pt idx="17642" formatCode="General">
                  <c:v>-0.33558146451196602</c:v>
                </c:pt>
                <c:pt idx="17643" formatCode="General">
                  <c:v>-0.34086495727798699</c:v>
                </c:pt>
                <c:pt idx="17644" formatCode="General">
                  <c:v>-0.34639887668161501</c:v>
                </c:pt>
                <c:pt idx="17645" formatCode="General">
                  <c:v>-0.35221761973968302</c:v>
                </c:pt>
                <c:pt idx="17646" formatCode="General">
                  <c:v>-0.358238947905476</c:v>
                </c:pt>
                <c:pt idx="17647" formatCode="General">
                  <c:v>-0.36453140732300399</c:v>
                </c:pt>
                <c:pt idx="17648" formatCode="General">
                  <c:v>-0.371030925173649</c:v>
                </c:pt>
                <c:pt idx="17649" formatCode="General">
                  <c:v>-0.37788549075557598</c:v>
                </c:pt>
                <c:pt idx="17650" formatCode="General">
                  <c:v>-0.38386239885062501</c:v>
                </c:pt>
                <c:pt idx="17651" formatCode="General">
                  <c:v>-0.38774499403182999</c:v>
                </c:pt>
                <c:pt idx="17652" formatCode="General">
                  <c:v>-0.38939199399109897</c:v>
                </c:pt>
                <c:pt idx="17653" formatCode="General">
                  <c:v>-0.38891591678577397</c:v>
                </c:pt>
                <c:pt idx="17654" formatCode="General">
                  <c:v>-0.38735196255550802</c:v>
                </c:pt>
                <c:pt idx="17655" formatCode="General">
                  <c:v>-0.38522227688907101</c:v>
                </c:pt>
                <c:pt idx="17656" formatCode="General">
                  <c:v>-0.38209883096158898</c:v>
                </c:pt>
                <c:pt idx="17657" formatCode="General">
                  <c:v>-0.37795723183156499</c:v>
                </c:pt>
                <c:pt idx="17658" formatCode="General">
                  <c:v>-0.37266195975613198</c:v>
                </c:pt>
                <c:pt idx="17659" formatCode="General">
                  <c:v>-0.36668686340523798</c:v>
                </c:pt>
                <c:pt idx="17660" formatCode="General">
                  <c:v>-0.36003925370173401</c:v>
                </c:pt>
                <c:pt idx="17661" formatCode="General">
                  <c:v>-0.35152108777664898</c:v>
                </c:pt>
                <c:pt idx="17662" formatCode="General">
                  <c:v>-0.34022196827476198</c:v>
                </c:pt>
                <c:pt idx="17663" formatCode="General">
                  <c:v>-0.326478981386159</c:v>
                </c:pt>
                <c:pt idx="17664" formatCode="General">
                  <c:v>-0.31149454525523601</c:v>
                </c:pt>
                <c:pt idx="17665" formatCode="General">
                  <c:v>-0.29602741240359598</c:v>
                </c:pt>
                <c:pt idx="17666" formatCode="General">
                  <c:v>-0.28119489859921598</c:v>
                </c:pt>
                <c:pt idx="17667" formatCode="General">
                  <c:v>-0.26795062939846098</c:v>
                </c:pt>
                <c:pt idx="17668" formatCode="General">
                  <c:v>-0.2566004462366</c:v>
                </c:pt>
                <c:pt idx="17669" formatCode="General">
                  <c:v>-0.24717581945564199</c:v>
                </c:pt>
                <c:pt idx="17670" formatCode="General">
                  <c:v>-0.23935133065394701</c:v>
                </c:pt>
                <c:pt idx="17671" formatCode="General">
                  <c:v>-0.232278485594338</c:v>
                </c:pt>
                <c:pt idx="17672" formatCode="General">
                  <c:v>-0.225862093917192</c:v>
                </c:pt>
                <c:pt idx="17673" formatCode="General">
                  <c:v>-0.22051637670700799</c:v>
                </c:pt>
                <c:pt idx="17674" formatCode="General">
                  <c:v>-0.21654347715821401</c:v>
                </c:pt>
                <c:pt idx="17675" formatCode="General">
                  <c:v>-0.21467648587261001</c:v>
                </c:pt>
                <c:pt idx="17676" formatCode="General">
                  <c:v>-0.214813538409694</c:v>
                </c:pt>
                <c:pt idx="17677" formatCode="General">
                  <c:v>-0.21557405423985099</c:v>
                </c:pt>
                <c:pt idx="17678" formatCode="General">
                  <c:v>-0.21559712093431499</c:v>
                </c:pt>
                <c:pt idx="17679" formatCode="General">
                  <c:v>-0.21518759638541499</c:v>
                </c:pt>
                <c:pt idx="17680" formatCode="General">
                  <c:v>-0.21470191846412501</c:v>
                </c:pt>
                <c:pt idx="17681" formatCode="General">
                  <c:v>-0.21360716038595501</c:v>
                </c:pt>
                <c:pt idx="17682" formatCode="General">
                  <c:v>-0.212412451102442</c:v>
                </c:pt>
                <c:pt idx="17683" formatCode="General">
                  <c:v>-0.21174667880128301</c:v>
                </c:pt>
                <c:pt idx="17684" formatCode="General">
                  <c:v>-0.210769442082548</c:v>
                </c:pt>
                <c:pt idx="17685" formatCode="General">
                  <c:v>-0.20824286442367901</c:v>
                </c:pt>
                <c:pt idx="17686" formatCode="General">
                  <c:v>-0.203864825119629</c:v>
                </c:pt>
                <c:pt idx="17687" formatCode="General">
                  <c:v>-0.19746225388334299</c:v>
                </c:pt>
                <c:pt idx="17688" formatCode="General">
                  <c:v>-0.189079001875019</c:v>
                </c:pt>
                <c:pt idx="17689" formatCode="General">
                  <c:v>-0.179804171546318</c:v>
                </c:pt>
                <c:pt idx="17690" formatCode="General">
                  <c:v>-0.17004187326821399</c:v>
                </c:pt>
                <c:pt idx="17691" formatCode="General">
                  <c:v>-0.15845082123274901</c:v>
                </c:pt>
                <c:pt idx="17692" formatCode="General">
                  <c:v>-0.14489037376736399</c:v>
                </c:pt>
                <c:pt idx="17693" formatCode="General">
                  <c:v>-0.13061984134467999</c:v>
                </c:pt>
                <c:pt idx="17694" formatCode="General">
                  <c:v>-0.11608523902481099</c:v>
                </c:pt>
                <c:pt idx="17695" formatCode="General">
                  <c:v>-0.10120899931949601</c:v>
                </c:pt>
                <c:pt idx="17696" formatCode="General">
                  <c:v>-8.6209727017097601E-2</c:v>
                </c:pt>
                <c:pt idx="17697" formatCode="General">
                  <c:v>-7.1118408845534303E-2</c:v>
                </c:pt>
                <c:pt idx="17698" formatCode="General">
                  <c:v>-5.5964613944986599E-2</c:v>
                </c:pt>
                <c:pt idx="17699" formatCode="General">
                  <c:v>-4.1437468628567599E-2</c:v>
                </c:pt>
                <c:pt idx="17700" formatCode="General">
                  <c:v>-2.7313216561562499E-2</c:v>
                </c:pt>
                <c:pt idx="17701" formatCode="General">
                  <c:v>-1.32900735663235E-2</c:v>
                </c:pt>
                <c:pt idx="17702" formatCode="General">
                  <c:v>-1.0017251025702601E-4</c:v>
                </c:pt>
                <c:pt idx="17703" formatCode="General">
                  <c:v>1.12871686145309E-2</c:v>
                </c:pt>
                <c:pt idx="17704" formatCode="General">
                  <c:v>2.0339448306984701E-2</c:v>
                </c:pt>
                <c:pt idx="17705" formatCode="General">
                  <c:v>2.7485658984831199E-2</c:v>
                </c:pt>
                <c:pt idx="17706" formatCode="General">
                  <c:v>3.25347425016453E-2</c:v>
                </c:pt>
                <c:pt idx="17707" formatCode="General">
                  <c:v>3.5635713007058603E-2</c:v>
                </c:pt>
                <c:pt idx="17708" formatCode="General">
                  <c:v>3.7837804037525097E-2</c:v>
                </c:pt>
                <c:pt idx="17709" formatCode="General">
                  <c:v>3.9960384042186201E-2</c:v>
                </c:pt>
                <c:pt idx="17710" formatCode="General">
                  <c:v>4.1584189282333199E-2</c:v>
                </c:pt>
                <c:pt idx="17711" formatCode="General">
                  <c:v>4.2983809001754199E-2</c:v>
                </c:pt>
                <c:pt idx="17712" formatCode="General">
                  <c:v>4.53851211791923E-2</c:v>
                </c:pt>
                <c:pt idx="17713" formatCode="General">
                  <c:v>4.8982811255972897E-2</c:v>
                </c:pt>
                <c:pt idx="17714" formatCode="General">
                  <c:v>5.2457432512736699E-2</c:v>
                </c:pt>
                <c:pt idx="17715" formatCode="General">
                  <c:v>5.4688319525056699E-2</c:v>
                </c:pt>
                <c:pt idx="17716" formatCode="General">
                  <c:v>5.5284207137354803E-2</c:v>
                </c:pt>
                <c:pt idx="17717" formatCode="General">
                  <c:v>5.4150686986271797E-2</c:v>
                </c:pt>
                <c:pt idx="17718" formatCode="General">
                  <c:v>5.2605048293437998E-2</c:v>
                </c:pt>
                <c:pt idx="17719" formatCode="General">
                  <c:v>5.20243983254568E-2</c:v>
                </c:pt>
                <c:pt idx="17720" formatCode="General">
                  <c:v>5.2919503256459603E-2</c:v>
                </c:pt>
                <c:pt idx="17721" formatCode="General">
                  <c:v>5.4767497515664003E-2</c:v>
                </c:pt>
                <c:pt idx="17722" formatCode="General">
                  <c:v>5.7129442271428098E-2</c:v>
                </c:pt>
                <c:pt idx="17723" formatCode="General">
                  <c:v>5.9727098712914498E-2</c:v>
                </c:pt>
                <c:pt idx="17724" formatCode="General">
                  <c:v>6.1823988798895203E-2</c:v>
                </c:pt>
                <c:pt idx="17725" formatCode="General">
                  <c:v>6.3202967578806807E-2</c:v>
                </c:pt>
                <c:pt idx="17726" formatCode="General">
                  <c:v>6.3979982247528697E-2</c:v>
                </c:pt>
                <c:pt idx="17727" formatCode="General">
                  <c:v>6.5587501599158896E-2</c:v>
                </c:pt>
                <c:pt idx="17728" formatCode="General">
                  <c:v>6.8451966370392595E-2</c:v>
                </c:pt>
                <c:pt idx="17729" formatCode="General">
                  <c:v>7.2358761398816696E-2</c:v>
                </c:pt>
                <c:pt idx="17730" formatCode="General">
                  <c:v>7.8756686821035801E-2</c:v>
                </c:pt>
                <c:pt idx="17731" formatCode="General">
                  <c:v>8.6874171205658796E-2</c:v>
                </c:pt>
                <c:pt idx="17732" formatCode="General">
                  <c:v>9.4958978611035194E-2</c:v>
                </c:pt>
                <c:pt idx="17733" formatCode="General">
                  <c:v>0.102718917280009</c:v>
                </c:pt>
                <c:pt idx="17734" formatCode="General">
                  <c:v>0.110770522118811</c:v>
                </c:pt>
                <c:pt idx="17735" formatCode="General">
                  <c:v>0.11941578851193201</c:v>
                </c:pt>
                <c:pt idx="17736" formatCode="General">
                  <c:v>0.12826028842293999</c:v>
                </c:pt>
                <c:pt idx="17737" formatCode="General">
                  <c:v>0.13713904710097499</c:v>
                </c:pt>
                <c:pt idx="17738" formatCode="General">
                  <c:v>0.14657731850414499</c:v>
                </c:pt>
                <c:pt idx="17739" formatCode="General">
                  <c:v>0.15716775125070101</c:v>
                </c:pt>
                <c:pt idx="17740" formatCode="General">
                  <c:v>0.16935719583978801</c:v>
                </c:pt>
                <c:pt idx="17741" formatCode="General">
                  <c:v>0.18362681049952501</c:v>
                </c:pt>
                <c:pt idx="17742" formatCode="General">
                  <c:v>0.19973038927369999</c:v>
                </c:pt>
                <c:pt idx="17743" formatCode="General">
                  <c:v>0.21586629904989399</c:v>
                </c:pt>
                <c:pt idx="17744" formatCode="General">
                  <c:v>0.23058085020305799</c:v>
                </c:pt>
                <c:pt idx="17745" formatCode="General">
                  <c:v>0.24392434645671399</c:v>
                </c:pt>
                <c:pt idx="17746" formatCode="General">
                  <c:v>0.25580867090313902</c:v>
                </c:pt>
                <c:pt idx="17747" formatCode="General">
                  <c:v>0.265544691002292</c:v>
                </c:pt>
                <c:pt idx="17748" formatCode="General">
                  <c:v>0.27221964746469701</c:v>
                </c:pt>
                <c:pt idx="17749" formatCode="General">
                  <c:v>0.27503310358049798</c:v>
                </c:pt>
                <c:pt idx="17750" formatCode="General">
                  <c:v>0.27402532032435101</c:v>
                </c:pt>
                <c:pt idx="17751" formatCode="General">
                  <c:v>0.26935710252769102</c:v>
                </c:pt>
                <c:pt idx="17752" formatCode="General">
                  <c:v>0.26165523929383899</c:v>
                </c:pt>
                <c:pt idx="17753" formatCode="General">
                  <c:v>0.25207922505282399</c:v>
                </c:pt>
                <c:pt idx="17754" formatCode="General">
                  <c:v>0.24068649744789</c:v>
                </c:pt>
                <c:pt idx="17755" formatCode="General">
                  <c:v>0.22802848561870501</c:v>
                </c:pt>
                <c:pt idx="17756" formatCode="General">
                  <c:v>0.21463909767363501</c:v>
                </c:pt>
                <c:pt idx="17757" formatCode="General">
                  <c:v>0.20116714661576299</c:v>
                </c:pt>
                <c:pt idx="17758" formatCode="General">
                  <c:v>0.189055185901329</c:v>
                </c:pt>
                <c:pt idx="17759" formatCode="General">
                  <c:v>0.178425561899272</c:v>
                </c:pt>
                <c:pt idx="17760" formatCode="General">
                  <c:v>0.16858728905616799</c:v>
                </c:pt>
                <c:pt idx="17761" formatCode="General">
                  <c:v>0.15950502121197199</c:v>
                </c:pt>
                <c:pt idx="17762" formatCode="General">
                  <c:v>0.15155305458953799</c:v>
                </c:pt>
                <c:pt idx="17763" formatCode="General">
                  <c:v>0.14550646400186301</c:v>
                </c:pt>
                <c:pt idx="17764" formatCode="General">
                  <c:v>0.142048100968207</c:v>
                </c:pt>
                <c:pt idx="17765" formatCode="General">
                  <c:v>0.14066185616560301</c:v>
                </c:pt>
                <c:pt idx="17766" formatCode="General">
                  <c:v>0.14034348892665499</c:v>
                </c:pt>
                <c:pt idx="17767" formatCode="General">
                  <c:v>0.14149964859629999</c:v>
                </c:pt>
                <c:pt idx="17768" formatCode="General">
                  <c:v>0.145256334733222</c:v>
                </c:pt>
                <c:pt idx="17769" formatCode="General">
                  <c:v>0.151937188919885</c:v>
                </c:pt>
                <c:pt idx="17770" formatCode="General">
                  <c:v>0.16083572708940599</c:v>
                </c:pt>
                <c:pt idx="17771" formatCode="General">
                  <c:v>0.17118650340626801</c:v>
                </c:pt>
                <c:pt idx="17772" formatCode="General">
                  <c:v>0.182136403817276</c:v>
                </c:pt>
                <c:pt idx="17773" formatCode="General">
                  <c:v>0.193175698653864</c:v>
                </c:pt>
                <c:pt idx="17774" formatCode="General">
                  <c:v>0.20380255459877</c:v>
                </c:pt>
                <c:pt idx="17775" formatCode="General">
                  <c:v>0.21277700692816801</c:v>
                </c:pt>
                <c:pt idx="17776" formatCode="General">
                  <c:v>0.21850748505257001</c:v>
                </c:pt>
                <c:pt idx="17777" formatCode="General">
                  <c:v>0.221694339965614</c:v>
                </c:pt>
                <c:pt idx="17778" formatCode="General">
                  <c:v>0.22442114230779101</c:v>
                </c:pt>
                <c:pt idx="17779" formatCode="General">
                  <c:v>0.22672745334509301</c:v>
                </c:pt>
                <c:pt idx="17780" formatCode="General">
                  <c:v>0.228753431165858</c:v>
                </c:pt>
                <c:pt idx="17781" formatCode="General">
                  <c:v>0.230865057819023</c:v>
                </c:pt>
                <c:pt idx="17782" formatCode="General">
                  <c:v>0.23290111389013099</c:v>
                </c:pt>
                <c:pt idx="17783" formatCode="General">
                  <c:v>0.23407590595609901</c:v>
                </c:pt>
                <c:pt idx="17784" formatCode="General">
                  <c:v>0.23345817331309501</c:v>
                </c:pt>
                <c:pt idx="17785" formatCode="General">
                  <c:v>0.23065355876455801</c:v>
                </c:pt>
                <c:pt idx="17786" formatCode="General">
                  <c:v>0.22646016174574801</c:v>
                </c:pt>
                <c:pt idx="17787" formatCode="General">
                  <c:v>0.22187058178206001</c:v>
                </c:pt>
                <c:pt idx="17788" formatCode="General">
                  <c:v>0.21795491060859101</c:v>
                </c:pt>
                <c:pt idx="17789" formatCode="General">
                  <c:v>0.215506502068327</c:v>
                </c:pt>
                <c:pt idx="17790" formatCode="General">
                  <c:v>0.214882298260061</c:v>
                </c:pt>
                <c:pt idx="17791" formatCode="General">
                  <c:v>0.21629911411550401</c:v>
                </c:pt>
                <c:pt idx="17792" formatCode="General">
                  <c:v>0.218381028870897</c:v>
                </c:pt>
                <c:pt idx="17793" formatCode="General">
                  <c:v>0.220224015783445</c:v>
                </c:pt>
                <c:pt idx="17794" formatCode="General">
                  <c:v>0.22186492367532901</c:v>
                </c:pt>
                <c:pt idx="17795" formatCode="General">
                  <c:v>0.222342082846542</c:v>
                </c:pt>
                <c:pt idx="17796" formatCode="General">
                  <c:v>0.220721009001702</c:v>
                </c:pt>
                <c:pt idx="17797" formatCode="General">
                  <c:v>0.216893815734363</c:v>
                </c:pt>
                <c:pt idx="17798" formatCode="General">
                  <c:v>0.21069515904580799</c:v>
                </c:pt>
                <c:pt idx="17799" formatCode="General">
                  <c:v>0.20233581268305401</c:v>
                </c:pt>
                <c:pt idx="17800" formatCode="General">
                  <c:v>0.19273591414209801</c:v>
                </c:pt>
                <c:pt idx="17801" formatCode="General">
                  <c:v>0.18278440155657</c:v>
                </c:pt>
                <c:pt idx="17802" formatCode="General">
                  <c:v>0.17311183414436701</c:v>
                </c:pt>
                <c:pt idx="17803" formatCode="General">
                  <c:v>0.165064968728284</c:v>
                </c:pt>
                <c:pt idx="17804" formatCode="General">
                  <c:v>0.15904186030804601</c:v>
                </c:pt>
                <c:pt idx="17805" formatCode="General">
                  <c:v>0.154493334429183</c:v>
                </c:pt>
                <c:pt idx="17806" formatCode="General">
                  <c:v>0.150771432829995</c:v>
                </c:pt>
                <c:pt idx="17807" formatCode="General">
                  <c:v>0.14772921494935801</c:v>
                </c:pt>
                <c:pt idx="17808" formatCode="General">
                  <c:v>0.145459819139661</c:v>
                </c:pt>
                <c:pt idx="17809" formatCode="General">
                  <c:v>0.14393420306741</c:v>
                </c:pt>
                <c:pt idx="17810" formatCode="General">
                  <c:v>0.14293536330022</c:v>
                </c:pt>
                <c:pt idx="17811" formatCode="General">
                  <c:v>0.142443555331842</c:v>
                </c:pt>
                <c:pt idx="17812" formatCode="General">
                  <c:v>0.14372556962206301</c:v>
                </c:pt>
                <c:pt idx="17813" formatCode="General">
                  <c:v>0.14697482589107699</c:v>
                </c:pt>
                <c:pt idx="17814" formatCode="General">
                  <c:v>0.15066492767078299</c:v>
                </c:pt>
                <c:pt idx="17815" formatCode="General">
                  <c:v>0.1532450341337</c:v>
                </c:pt>
                <c:pt idx="17816" formatCode="General">
                  <c:v>0.153787072925296</c:v>
                </c:pt>
                <c:pt idx="17817" formatCode="General">
                  <c:v>0.15175661364464099</c:v>
                </c:pt>
                <c:pt idx="17818" formatCode="General">
                  <c:v>0.14704068772640599</c:v>
                </c:pt>
                <c:pt idx="17819" formatCode="General">
                  <c:v>0.14030969544493499</c:v>
                </c:pt>
                <c:pt idx="17820" formatCode="General">
                  <c:v>0.133985576496542</c:v>
                </c:pt>
                <c:pt idx="17821" formatCode="General">
                  <c:v>0.13041445598791701</c:v>
                </c:pt>
                <c:pt idx="17822" formatCode="General">
                  <c:v>0.12985189242358999</c:v>
                </c:pt>
                <c:pt idx="17823" formatCode="General">
                  <c:v>0.13057756100328199</c:v>
                </c:pt>
                <c:pt idx="17824" formatCode="General">
                  <c:v>0.1306599364935</c:v>
                </c:pt>
                <c:pt idx="17825" formatCode="General">
                  <c:v>0.12983393324258199</c:v>
                </c:pt>
                <c:pt idx="17826" formatCode="General">
                  <c:v>0.12913071021933401</c:v>
                </c:pt>
                <c:pt idx="17827" formatCode="General">
                  <c:v>0.12976449457137801</c:v>
                </c:pt>
                <c:pt idx="17828" formatCode="General">
                  <c:v>0.13168021327662899</c:v>
                </c:pt>
                <c:pt idx="17829" formatCode="General">
                  <c:v>0.133535268782462</c:v>
                </c:pt>
                <c:pt idx="17830" formatCode="General">
                  <c:v>0.13436067291181</c:v>
                </c:pt>
                <c:pt idx="17831" formatCode="General">
                  <c:v>0.133801611521632</c:v>
                </c:pt>
                <c:pt idx="17832" formatCode="General">
                  <c:v>0.13148886266107199</c:v>
                </c:pt>
                <c:pt idx="17833" formatCode="General">
                  <c:v>0.127032307134752</c:v>
                </c:pt>
                <c:pt idx="17834" formatCode="General">
                  <c:v>0.119774866743816</c:v>
                </c:pt>
                <c:pt idx="17835" formatCode="General">
                  <c:v>0.109381412972967</c:v>
                </c:pt>
                <c:pt idx="17836" formatCode="General">
                  <c:v>9.6789688642354599E-2</c:v>
                </c:pt>
                <c:pt idx="17837" formatCode="General">
                  <c:v>8.1925688557529103E-2</c:v>
                </c:pt>
                <c:pt idx="17838" formatCode="General">
                  <c:v>6.4024595036922302E-2</c:v>
                </c:pt>
                <c:pt idx="17839" formatCode="General">
                  <c:v>4.3968903003014502E-2</c:v>
                </c:pt>
                <c:pt idx="17840" formatCode="General">
                  <c:v>2.2889794584481898E-2</c:v>
                </c:pt>
                <c:pt idx="17841" formatCode="General">
                  <c:v>1.85403830133401E-3</c:v>
                </c:pt>
                <c:pt idx="17842" formatCode="General">
                  <c:v>-1.8273114989657401E-2</c:v>
                </c:pt>
                <c:pt idx="17843" formatCode="General">
                  <c:v>-3.7275088093503203E-2</c:v>
                </c:pt>
                <c:pt idx="17844" formatCode="General">
                  <c:v>-5.5209621588950403E-2</c:v>
                </c:pt>
                <c:pt idx="17845" formatCode="General">
                  <c:v>-7.1188551082454296E-2</c:v>
                </c:pt>
                <c:pt idx="17846" formatCode="General">
                  <c:v>-8.4556319803895802E-2</c:v>
                </c:pt>
                <c:pt idx="17847" formatCode="General">
                  <c:v>-9.5986803677986801E-2</c:v>
                </c:pt>
                <c:pt idx="17848" formatCode="General">
                  <c:v>-0.105554688173132</c:v>
                </c:pt>
                <c:pt idx="17849" formatCode="General">
                  <c:v>-0.112727400666151</c:v>
                </c:pt>
                <c:pt idx="17850" formatCode="General">
                  <c:v>-0.116939996923781</c:v>
                </c:pt>
                <c:pt idx="17851" formatCode="General">
                  <c:v>-0.117591534322927</c:v>
                </c:pt>
                <c:pt idx="17852" formatCode="General">
                  <c:v>-0.11436842466941199</c:v>
                </c:pt>
                <c:pt idx="17853" formatCode="General">
                  <c:v>-0.107990461872205</c:v>
                </c:pt>
                <c:pt idx="17854" formatCode="General">
                  <c:v>-9.9604102332314107E-2</c:v>
                </c:pt>
                <c:pt idx="17855" formatCode="General">
                  <c:v>-9.1257724372282495E-2</c:v>
                </c:pt>
                <c:pt idx="17856" formatCode="General">
                  <c:v>-8.3998562818980202E-2</c:v>
                </c:pt>
                <c:pt idx="17857" formatCode="General">
                  <c:v>-7.7591612509410199E-2</c:v>
                </c:pt>
                <c:pt idx="17858" formatCode="General">
                  <c:v>-7.1747466623017106E-2</c:v>
                </c:pt>
                <c:pt idx="17859" formatCode="General">
                  <c:v>-6.6919840053619797E-2</c:v>
                </c:pt>
                <c:pt idx="17860" formatCode="General">
                  <c:v>-6.4062063535606201E-2</c:v>
                </c:pt>
                <c:pt idx="17861" formatCode="General">
                  <c:v>-6.2031860655535301E-2</c:v>
                </c:pt>
                <c:pt idx="17862" formatCode="General">
                  <c:v>-5.9456065727820501E-2</c:v>
                </c:pt>
                <c:pt idx="17863" formatCode="General">
                  <c:v>-5.6370702821518001E-2</c:v>
                </c:pt>
                <c:pt idx="17864" formatCode="General">
                  <c:v>-5.2560402130674803E-2</c:v>
                </c:pt>
                <c:pt idx="17865" formatCode="General">
                  <c:v>-4.7160818117992297E-2</c:v>
                </c:pt>
                <c:pt idx="17866" formatCode="General">
                  <c:v>-4.0026508393717297E-2</c:v>
                </c:pt>
                <c:pt idx="17867" formatCode="General">
                  <c:v>-3.1609923253030497E-2</c:v>
                </c:pt>
                <c:pt idx="17868" formatCode="General">
                  <c:v>-2.3169629908011101E-2</c:v>
                </c:pt>
                <c:pt idx="17869" formatCode="General">
                  <c:v>-1.54280848762444E-2</c:v>
                </c:pt>
                <c:pt idx="17870" formatCode="General">
                  <c:v>-7.8092778210435204E-3</c:v>
                </c:pt>
                <c:pt idx="17871" formatCode="General">
                  <c:v>-8.4705454141577503E-4</c:v>
                </c:pt>
                <c:pt idx="17872" formatCode="General">
                  <c:v>4.5067027147952E-3</c:v>
                </c:pt>
                <c:pt idx="17873" formatCode="General">
                  <c:v>8.3105351915533695E-3</c:v>
                </c:pt>
                <c:pt idx="17874" formatCode="General">
                  <c:v>1.06918168256278E-2</c:v>
                </c:pt>
                <c:pt idx="17875" formatCode="General">
                  <c:v>1.16424984097027E-2</c:v>
                </c:pt>
                <c:pt idx="17876" formatCode="General">
                  <c:v>1.13972805724164E-2</c:v>
                </c:pt>
                <c:pt idx="17877" formatCode="General">
                  <c:v>1.07783680283705E-2</c:v>
                </c:pt>
                <c:pt idx="17878" formatCode="General">
                  <c:v>1.09071818987138E-2</c:v>
                </c:pt>
                <c:pt idx="17879" formatCode="General">
                  <c:v>1.2346281772845399E-2</c:v>
                </c:pt>
                <c:pt idx="17880" formatCode="General">
                  <c:v>1.5757419355082E-2</c:v>
                </c:pt>
                <c:pt idx="17881" formatCode="General">
                  <c:v>2.0957051932949399E-2</c:v>
                </c:pt>
                <c:pt idx="17882" formatCode="General">
                  <c:v>2.5853312711027001E-2</c:v>
                </c:pt>
                <c:pt idx="17883" formatCode="General">
                  <c:v>2.97528478311649E-2</c:v>
                </c:pt>
                <c:pt idx="17884" formatCode="General">
                  <c:v>3.3383165621960399E-2</c:v>
                </c:pt>
                <c:pt idx="17885" formatCode="General">
                  <c:v>3.5843451075110298E-2</c:v>
                </c:pt>
                <c:pt idx="17886" formatCode="General">
                  <c:v>3.6411415996170801E-2</c:v>
                </c:pt>
                <c:pt idx="17887" formatCode="General">
                  <c:v>3.5403999938022401E-2</c:v>
                </c:pt>
                <c:pt idx="17888" formatCode="General">
                  <c:v>3.3065370119571599E-2</c:v>
                </c:pt>
                <c:pt idx="17889" formatCode="General">
                  <c:v>3.0129694373543799E-2</c:v>
                </c:pt>
                <c:pt idx="17890" formatCode="General">
                  <c:v>2.75609294422711E-2</c:v>
                </c:pt>
                <c:pt idx="17891" formatCode="General">
                  <c:v>2.5822936986654599E-2</c:v>
                </c:pt>
                <c:pt idx="17892" formatCode="General">
                  <c:v>2.3608622339358301E-2</c:v>
                </c:pt>
                <c:pt idx="17893" formatCode="General">
                  <c:v>2.0371169095471601E-2</c:v>
                </c:pt>
                <c:pt idx="17894" formatCode="General">
                  <c:v>1.6933501476273601E-2</c:v>
                </c:pt>
                <c:pt idx="17895" formatCode="General">
                  <c:v>1.39005467313976E-2</c:v>
                </c:pt>
                <c:pt idx="17896" formatCode="General">
                  <c:v>1.1638355619326199E-2</c:v>
                </c:pt>
                <c:pt idx="17897" formatCode="General">
                  <c:v>9.9661554824201203E-3</c:v>
                </c:pt>
                <c:pt idx="17898" formatCode="General">
                  <c:v>8.5002214947025104E-3</c:v>
                </c:pt>
                <c:pt idx="17899" formatCode="General">
                  <c:v>7.4003488531797701E-3</c:v>
                </c:pt>
                <c:pt idx="17900" formatCode="General">
                  <c:v>6.5124179642112303E-3</c:v>
                </c:pt>
                <c:pt idx="17901" formatCode="General">
                  <c:v>5.2408920189608004E-3</c:v>
                </c:pt>
                <c:pt idx="17902" formatCode="General">
                  <c:v>4.1261456297084003E-3</c:v>
                </c:pt>
                <c:pt idx="17903" formatCode="General">
                  <c:v>3.6120616124393399E-3</c:v>
                </c:pt>
                <c:pt idx="17904" formatCode="General">
                  <c:v>3.7765527120171998E-3</c:v>
                </c:pt>
                <c:pt idx="17905" formatCode="General">
                  <c:v>4.8718155673788902E-3</c:v>
                </c:pt>
                <c:pt idx="17906" formatCode="General">
                  <c:v>6.6220583744534198E-3</c:v>
                </c:pt>
                <c:pt idx="17907" formatCode="General">
                  <c:v>8.8019057463923807E-3</c:v>
                </c:pt>
                <c:pt idx="17908" formatCode="General">
                  <c:v>1.1412147348314101E-2</c:v>
                </c:pt>
                <c:pt idx="17909" formatCode="General">
                  <c:v>1.49665198192089E-2</c:v>
                </c:pt>
                <c:pt idx="17910" formatCode="General">
                  <c:v>2.1007789440184201E-2</c:v>
                </c:pt>
                <c:pt idx="17911" formatCode="General">
                  <c:v>2.9461421758890698E-2</c:v>
                </c:pt>
                <c:pt idx="17912" formatCode="General">
                  <c:v>3.9220085538691003E-2</c:v>
                </c:pt>
                <c:pt idx="17913" formatCode="General">
                  <c:v>5.0013908605469802E-2</c:v>
                </c:pt>
                <c:pt idx="17914" formatCode="General">
                  <c:v>6.1282230747303802E-2</c:v>
                </c:pt>
                <c:pt idx="17915" formatCode="General">
                  <c:v>7.1512759639996107E-2</c:v>
                </c:pt>
                <c:pt idx="17916" formatCode="General">
                  <c:v>7.9427024951179398E-2</c:v>
                </c:pt>
                <c:pt idx="17917" formatCode="General">
                  <c:v>8.4929892015894307E-2</c:v>
                </c:pt>
                <c:pt idx="17918" formatCode="General">
                  <c:v>8.8360439751217795E-2</c:v>
                </c:pt>
                <c:pt idx="17919" formatCode="General">
                  <c:v>9.0284527666334199E-2</c:v>
                </c:pt>
                <c:pt idx="17920" formatCode="General">
                  <c:v>8.9913740178589302E-2</c:v>
                </c:pt>
                <c:pt idx="17921" formatCode="General">
                  <c:v>8.6764223138658503E-2</c:v>
                </c:pt>
                <c:pt idx="17922" formatCode="General">
                  <c:v>8.2255007423229901E-2</c:v>
                </c:pt>
                <c:pt idx="17923" formatCode="General">
                  <c:v>7.70044506790101E-2</c:v>
                </c:pt>
                <c:pt idx="17924" formatCode="General">
                  <c:v>7.0085182746460695E-2</c:v>
                </c:pt>
                <c:pt idx="17925" formatCode="General">
                  <c:v>6.1537318598137998E-2</c:v>
                </c:pt>
                <c:pt idx="17926" formatCode="General">
                  <c:v>5.3284687912253902E-2</c:v>
                </c:pt>
                <c:pt idx="17927" formatCode="General">
                  <c:v>4.6083390576817998E-2</c:v>
                </c:pt>
                <c:pt idx="17928" formatCode="General">
                  <c:v>3.9360314924310899E-2</c:v>
                </c:pt>
                <c:pt idx="17929" formatCode="General">
                  <c:v>3.3073893780535102E-2</c:v>
                </c:pt>
                <c:pt idx="17930" formatCode="General">
                  <c:v>2.7844495010482102E-2</c:v>
                </c:pt>
                <c:pt idx="17931" formatCode="General">
                  <c:v>2.41549716124023E-2</c:v>
                </c:pt>
                <c:pt idx="17932" formatCode="General">
                  <c:v>2.1198847407567601E-2</c:v>
                </c:pt>
                <c:pt idx="17933" formatCode="General">
                  <c:v>1.90350268359409E-2</c:v>
                </c:pt>
                <c:pt idx="17934" formatCode="General">
                  <c:v>1.8444911979242602E-2</c:v>
                </c:pt>
                <c:pt idx="17935" formatCode="General">
                  <c:v>1.9026851568301001E-2</c:v>
                </c:pt>
                <c:pt idx="17936" formatCode="General">
                  <c:v>2.0744805615778301E-2</c:v>
                </c:pt>
                <c:pt idx="17937" formatCode="General">
                  <c:v>2.3920564350522901E-2</c:v>
                </c:pt>
                <c:pt idx="17938" formatCode="General">
                  <c:v>2.8425413010946501E-2</c:v>
                </c:pt>
                <c:pt idx="17939" formatCode="General">
                  <c:v>3.35291239904719E-2</c:v>
                </c:pt>
                <c:pt idx="17940" formatCode="General">
                  <c:v>3.8700333007521202E-2</c:v>
                </c:pt>
                <c:pt idx="17941" formatCode="General">
                  <c:v>4.3832151299681398E-2</c:v>
                </c:pt>
                <c:pt idx="17942" formatCode="General">
                  <c:v>4.9315032161919799E-2</c:v>
                </c:pt>
                <c:pt idx="17943" formatCode="General">
                  <c:v>5.5513581918739299E-2</c:v>
                </c:pt>
                <c:pt idx="17944" formatCode="General">
                  <c:v>6.0930251261947503E-2</c:v>
                </c:pt>
                <c:pt idx="17945" formatCode="General">
                  <c:v>6.4219097268272393E-2</c:v>
                </c:pt>
                <c:pt idx="17946" formatCode="General">
                  <c:v>6.5297397836603099E-2</c:v>
                </c:pt>
                <c:pt idx="17947" formatCode="General">
                  <c:v>6.42841720117866E-2</c:v>
                </c:pt>
                <c:pt idx="17948" formatCode="General">
                  <c:v>6.1644549117031003E-2</c:v>
                </c:pt>
                <c:pt idx="17949" formatCode="General">
                  <c:v>5.80818999333617E-2</c:v>
                </c:pt>
                <c:pt idx="17950" formatCode="General">
                  <c:v>5.3336298094014099E-2</c:v>
                </c:pt>
                <c:pt idx="17951" formatCode="General">
                  <c:v>4.6396606343689598E-2</c:v>
                </c:pt>
                <c:pt idx="17952" formatCode="General">
                  <c:v>3.8259039814135802E-2</c:v>
                </c:pt>
                <c:pt idx="17953" formatCode="General">
                  <c:v>3.0597922541397801E-2</c:v>
                </c:pt>
                <c:pt idx="17954" formatCode="General">
                  <c:v>2.4086671357598899E-2</c:v>
                </c:pt>
                <c:pt idx="17955" formatCode="General">
                  <c:v>1.8161363332078399E-2</c:v>
                </c:pt>
                <c:pt idx="17956" formatCode="General">
                  <c:v>1.20608471884896E-2</c:v>
                </c:pt>
                <c:pt idx="17957" formatCode="General">
                  <c:v>6.5736053379637999E-3</c:v>
                </c:pt>
                <c:pt idx="17958" formatCode="General">
                  <c:v>1.4271769434035699E-3</c:v>
                </c:pt>
                <c:pt idx="17959" formatCode="General">
                  <c:v>-3.2876388177133101E-3</c:v>
                </c:pt>
                <c:pt idx="17960" formatCode="General">
                  <c:v>-7.04078754299323E-3</c:v>
                </c:pt>
                <c:pt idx="17961" formatCode="General">
                  <c:v>-1.04256374241983E-2</c:v>
                </c:pt>
                <c:pt idx="17962" formatCode="General">
                  <c:v>-1.2924786308366701E-2</c:v>
                </c:pt>
                <c:pt idx="17963" formatCode="General">
                  <c:v>-1.4776416988261E-2</c:v>
                </c:pt>
                <c:pt idx="17964" formatCode="General">
                  <c:v>-1.71162704006055E-2</c:v>
                </c:pt>
                <c:pt idx="17965" formatCode="General">
                  <c:v>-1.99564729516459E-2</c:v>
                </c:pt>
                <c:pt idx="17966" formatCode="General">
                  <c:v>-2.3015569731649699E-2</c:v>
                </c:pt>
                <c:pt idx="17967" formatCode="General">
                  <c:v>-2.5508267723858901E-2</c:v>
                </c:pt>
                <c:pt idx="17968" formatCode="General">
                  <c:v>-2.6667021324073101E-2</c:v>
                </c:pt>
                <c:pt idx="17969" formatCode="General">
                  <c:v>-2.6229509214448801E-2</c:v>
                </c:pt>
                <c:pt idx="17970" formatCode="General">
                  <c:v>-2.5264864698963201E-2</c:v>
                </c:pt>
                <c:pt idx="17971" formatCode="General">
                  <c:v>-2.48204269827377E-2</c:v>
                </c:pt>
                <c:pt idx="17972" formatCode="General">
                  <c:v>-2.5523913096572402E-2</c:v>
                </c:pt>
                <c:pt idx="17973" formatCode="General">
                  <c:v>-2.7518515234173799E-2</c:v>
                </c:pt>
                <c:pt idx="17974" formatCode="General">
                  <c:v>-2.9565687530953101E-2</c:v>
                </c:pt>
                <c:pt idx="17975" formatCode="General">
                  <c:v>-3.1315815336998599E-2</c:v>
                </c:pt>
                <c:pt idx="17976" formatCode="General">
                  <c:v>-3.31002391884406E-2</c:v>
                </c:pt>
                <c:pt idx="17977" formatCode="General">
                  <c:v>-3.5036753017608703E-2</c:v>
                </c:pt>
                <c:pt idx="17978" formatCode="General">
                  <c:v>-3.6962018077280098E-2</c:v>
                </c:pt>
                <c:pt idx="17979" formatCode="General">
                  <c:v>-3.8407448059982197E-2</c:v>
                </c:pt>
                <c:pt idx="17980" formatCode="General">
                  <c:v>-3.8649104602203103E-2</c:v>
                </c:pt>
                <c:pt idx="17981" formatCode="General">
                  <c:v>-3.8443565979308002E-2</c:v>
                </c:pt>
                <c:pt idx="17982" formatCode="General">
                  <c:v>-3.9041646487095599E-2</c:v>
                </c:pt>
                <c:pt idx="17983" formatCode="General">
                  <c:v>-4.0676865461250697E-2</c:v>
                </c:pt>
                <c:pt idx="17984" formatCode="General">
                  <c:v>-4.3824676212417403E-2</c:v>
                </c:pt>
                <c:pt idx="17985" formatCode="General">
                  <c:v>-4.95353700504867E-2</c:v>
                </c:pt>
                <c:pt idx="17986" formatCode="General">
                  <c:v>-5.8365332459956003E-2</c:v>
                </c:pt>
                <c:pt idx="17987" formatCode="General">
                  <c:v>-6.9112335480122994E-2</c:v>
                </c:pt>
                <c:pt idx="17988" formatCode="General">
                  <c:v>-8.1014931536828594E-2</c:v>
                </c:pt>
                <c:pt idx="17989" formatCode="General">
                  <c:v>-9.3708931717358404E-2</c:v>
                </c:pt>
                <c:pt idx="17990" formatCode="General">
                  <c:v>-0.106229544165771</c:v>
                </c:pt>
                <c:pt idx="17991" formatCode="General">
                  <c:v>-0.11821180991893999</c:v>
                </c:pt>
                <c:pt idx="17992" formatCode="General">
                  <c:v>-0.12883335337415699</c:v>
                </c:pt>
                <c:pt idx="17993" formatCode="General">
                  <c:v>-0.13710118511279701</c:v>
                </c:pt>
                <c:pt idx="17994" formatCode="General">
                  <c:v>-0.14308069702354401</c:v>
                </c:pt>
                <c:pt idx="17995" formatCode="General">
                  <c:v>-0.14717857740311599</c:v>
                </c:pt>
                <c:pt idx="17996" formatCode="General">
                  <c:v>-0.14933079407081201</c:v>
                </c:pt>
                <c:pt idx="17997" formatCode="General">
                  <c:v>-0.14934571969529301</c:v>
                </c:pt>
                <c:pt idx="17998" formatCode="General">
                  <c:v>-0.14695356347809199</c:v>
                </c:pt>
                <c:pt idx="17999" formatCode="General">
                  <c:v>-0.14295837003870401</c:v>
                </c:pt>
                <c:pt idx="18000" formatCode="General">
                  <c:v>-0.13858981035142501</c:v>
                </c:pt>
                <c:pt idx="18001" formatCode="General">
                  <c:v>-0.13427157977302201</c:v>
                </c:pt>
                <c:pt idx="18002" formatCode="General">
                  <c:v>-0.130387937392621</c:v>
                </c:pt>
                <c:pt idx="18003" formatCode="General">
                  <c:v>-0.12663659090156701</c:v>
                </c:pt>
                <c:pt idx="18004" formatCode="General">
                  <c:v>-0.12217930738320799</c:v>
                </c:pt>
                <c:pt idx="18005" formatCode="General">
                  <c:v>-0.116616517923359</c:v>
                </c:pt>
                <c:pt idx="18006" formatCode="General">
                  <c:v>-0.10990905732546</c:v>
                </c:pt>
                <c:pt idx="18007" formatCode="General">
                  <c:v>-0.10251161202369501</c:v>
                </c:pt>
                <c:pt idx="18008" formatCode="General">
                  <c:v>-9.5573964209566195E-2</c:v>
                </c:pt>
                <c:pt idx="18009" formatCode="General">
                  <c:v>-8.9600465467499099E-2</c:v>
                </c:pt>
                <c:pt idx="18010" formatCode="General">
                  <c:v>-8.5086985063344306E-2</c:v>
                </c:pt>
                <c:pt idx="18011" formatCode="General">
                  <c:v>-8.2912173146800897E-2</c:v>
                </c:pt>
                <c:pt idx="18012" formatCode="General">
                  <c:v>-8.32413771786263E-2</c:v>
                </c:pt>
                <c:pt idx="18013" formatCode="General">
                  <c:v>-8.5988709698830698E-2</c:v>
                </c:pt>
                <c:pt idx="18014" formatCode="General">
                  <c:v>-9.0727782302266094E-2</c:v>
                </c:pt>
                <c:pt idx="18015" formatCode="General">
                  <c:v>-9.7358088860099598E-2</c:v>
                </c:pt>
                <c:pt idx="18016" formatCode="General">
                  <c:v>-0.105765389829884</c:v>
                </c:pt>
                <c:pt idx="18017" formatCode="General">
                  <c:v>-0.11580614348852999</c:v>
                </c:pt>
                <c:pt idx="18018" formatCode="General">
                  <c:v>-0.127873354174599</c:v>
                </c:pt>
                <c:pt idx="18019" formatCode="General">
                  <c:v>-0.141504308207969</c:v>
                </c:pt>
                <c:pt idx="18020" formatCode="General">
                  <c:v>-0.15504017241151499</c:v>
                </c:pt>
                <c:pt idx="18021" formatCode="General">
                  <c:v>-0.16725078890612</c:v>
                </c:pt>
                <c:pt idx="18022" formatCode="General">
                  <c:v>-0.178164742141182</c:v>
                </c:pt>
                <c:pt idx="18023" formatCode="General">
                  <c:v>-0.18802924609864399</c:v>
                </c:pt>
                <c:pt idx="18024" formatCode="General">
                  <c:v>-0.19595917027141499</c:v>
                </c:pt>
                <c:pt idx="18025" formatCode="General">
                  <c:v>-0.201329764448618</c:v>
                </c:pt>
                <c:pt idx="18026" formatCode="General">
                  <c:v>-0.20416005191661901</c:v>
                </c:pt>
                <c:pt idx="18027" formatCode="General">
                  <c:v>-0.203480610619132</c:v>
                </c:pt>
                <c:pt idx="18028" formatCode="General">
                  <c:v>-0.19890398997268899</c:v>
                </c:pt>
                <c:pt idx="18029" formatCode="General">
                  <c:v>-0.19156365833080399</c:v>
                </c:pt>
                <c:pt idx="18030" formatCode="General">
                  <c:v>-0.18307054774718201</c:v>
                </c:pt>
                <c:pt idx="18031" formatCode="General">
                  <c:v>-0.17573809891734499</c:v>
                </c:pt>
                <c:pt idx="18032" formatCode="General">
                  <c:v>-0.171948701489435</c:v>
                </c:pt>
                <c:pt idx="18033" formatCode="General">
                  <c:v>-0.17258901845166499</c:v>
                </c:pt>
                <c:pt idx="18034" formatCode="General">
                  <c:v>-0.17665749086844501</c:v>
                </c:pt>
                <c:pt idx="18035" formatCode="General">
                  <c:v>-0.18310643762451101</c:v>
                </c:pt>
                <c:pt idx="18036" formatCode="General">
                  <c:v>-0.192197312995606</c:v>
                </c:pt>
                <c:pt idx="18037" formatCode="General">
                  <c:v>-0.20366708300321601</c:v>
                </c:pt>
                <c:pt idx="18038" formatCode="General">
                  <c:v>-0.216242074020738</c:v>
                </c:pt>
                <c:pt idx="18039" formatCode="General">
                  <c:v>-0.22867438410122401</c:v>
                </c:pt>
                <c:pt idx="18040" formatCode="General">
                  <c:v>-0.23985426473457799</c:v>
                </c:pt>
                <c:pt idx="18041" formatCode="General">
                  <c:v>-0.24960048485317199</c:v>
                </c:pt>
                <c:pt idx="18042" formatCode="General">
                  <c:v>-0.25845489636824698</c:v>
                </c:pt>
                <c:pt idx="18043" formatCode="General">
                  <c:v>-0.26671541410730298</c:v>
                </c:pt>
                <c:pt idx="18044" formatCode="General">
                  <c:v>-0.27349185582735902</c:v>
                </c:pt>
                <c:pt idx="18045" formatCode="General">
                  <c:v>-0.27763947803539402</c:v>
                </c:pt>
                <c:pt idx="18046" formatCode="General">
                  <c:v>-0.27839824779641498</c:v>
                </c:pt>
                <c:pt idx="18047" formatCode="General">
                  <c:v>-0.27532611065865498</c:v>
                </c:pt>
                <c:pt idx="18048" formatCode="General">
                  <c:v>-0.26914841413500601</c:v>
                </c:pt>
                <c:pt idx="18049" formatCode="General">
                  <c:v>-0.25977953099615297</c:v>
                </c:pt>
                <c:pt idx="18050" formatCode="General">
                  <c:v>-0.246896332901031</c:v>
                </c:pt>
                <c:pt idx="18051" formatCode="General">
                  <c:v>-0.23110135924233399</c:v>
                </c:pt>
                <c:pt idx="18052" formatCode="General">
                  <c:v>-0.21328418340674299</c:v>
                </c:pt>
                <c:pt idx="18053" formatCode="General">
                  <c:v>-0.194258555188207</c:v>
                </c:pt>
                <c:pt idx="18054" formatCode="General">
                  <c:v>-0.17452548120456801</c:v>
                </c:pt>
                <c:pt idx="18055" formatCode="General">
                  <c:v>-0.15505249369495799</c:v>
                </c:pt>
                <c:pt idx="18056" formatCode="General">
                  <c:v>-0.136426502774456</c:v>
                </c:pt>
                <c:pt idx="18057" formatCode="General">
                  <c:v>-0.118946405749267</c:v>
                </c:pt>
                <c:pt idx="18058" formatCode="General">
                  <c:v>-0.103375371271112</c:v>
                </c:pt>
                <c:pt idx="18059" formatCode="General">
                  <c:v>-9.0194152360640004E-2</c:v>
                </c:pt>
                <c:pt idx="18060" formatCode="General">
                  <c:v>-8.0594281895142006E-2</c:v>
                </c:pt>
                <c:pt idx="18061" formatCode="General">
                  <c:v>-7.4772713833106796E-2</c:v>
                </c:pt>
                <c:pt idx="18062" formatCode="General">
                  <c:v>-7.1905850028359405E-2</c:v>
                </c:pt>
                <c:pt idx="18063" formatCode="General">
                  <c:v>-7.2551975430585905E-2</c:v>
                </c:pt>
                <c:pt idx="18064" formatCode="General">
                  <c:v>-7.7105066841096803E-2</c:v>
                </c:pt>
                <c:pt idx="18065" formatCode="General">
                  <c:v>-8.5054099600624197E-2</c:v>
                </c:pt>
                <c:pt idx="18066" formatCode="General">
                  <c:v>-9.6321625454209206E-2</c:v>
                </c:pt>
                <c:pt idx="18067" formatCode="General">
                  <c:v>-0.110915073262537</c:v>
                </c:pt>
                <c:pt idx="18068" formatCode="General">
                  <c:v>-0.12816202146729699</c:v>
                </c:pt>
                <c:pt idx="18069" formatCode="General">
                  <c:v>-0.147059567913018</c:v>
                </c:pt>
                <c:pt idx="18070" formatCode="General">
                  <c:v>-0.167611803189995</c:v>
                </c:pt>
                <c:pt idx="18071" formatCode="General">
                  <c:v>-0.189371963396539</c:v>
                </c:pt>
                <c:pt idx="18072" formatCode="General">
                  <c:v>-0.210999593246811</c:v>
                </c:pt>
                <c:pt idx="18073" formatCode="General">
                  <c:v>-0.23163021408551701</c:v>
                </c:pt>
                <c:pt idx="18074" formatCode="General">
                  <c:v>-0.25026215893359299</c:v>
                </c:pt>
                <c:pt idx="18075" formatCode="General">
                  <c:v>-0.26648065776018198</c:v>
                </c:pt>
                <c:pt idx="18076" formatCode="General">
                  <c:v>-0.28035128718687602</c:v>
                </c:pt>
                <c:pt idx="18077" formatCode="General">
                  <c:v>-0.29138801932606001</c:v>
                </c:pt>
                <c:pt idx="18078" formatCode="General">
                  <c:v>-0.29926399565158501</c:v>
                </c:pt>
                <c:pt idx="18079" formatCode="General">
                  <c:v>-0.304040196031865</c:v>
                </c:pt>
                <c:pt idx="18080" formatCode="General">
                  <c:v>-0.30619734608103</c:v>
                </c:pt>
                <c:pt idx="18081" formatCode="General">
                  <c:v>-0.30648538014488802</c:v>
                </c:pt>
                <c:pt idx="18082" formatCode="General">
                  <c:v>-0.30350501586871598</c:v>
                </c:pt>
                <c:pt idx="18083" formatCode="General">
                  <c:v>-0.29620201165916998</c:v>
                </c:pt>
                <c:pt idx="18084" formatCode="General">
                  <c:v>-0.28604024061278099</c:v>
                </c:pt>
                <c:pt idx="18085" formatCode="General">
                  <c:v>-0.274051314848483</c:v>
                </c:pt>
                <c:pt idx="18086" formatCode="General">
                  <c:v>-0.260398355577725</c:v>
                </c:pt>
                <c:pt idx="18087" formatCode="General">
                  <c:v>-0.245617819545775</c:v>
                </c:pt>
                <c:pt idx="18088" formatCode="General">
                  <c:v>-0.22985144399572099</c:v>
                </c:pt>
                <c:pt idx="18089" formatCode="General">
                  <c:v>-0.213350306568585</c:v>
                </c:pt>
                <c:pt idx="18090" formatCode="General">
                  <c:v>-0.19575230264789401</c:v>
                </c:pt>
                <c:pt idx="18091" formatCode="General">
                  <c:v>-0.17711458832027299</c:v>
                </c:pt>
                <c:pt idx="18092" formatCode="General">
                  <c:v>-0.158406715135257</c:v>
                </c:pt>
                <c:pt idx="18093" formatCode="General">
                  <c:v>-0.14113279235318099</c:v>
                </c:pt>
                <c:pt idx="18094" formatCode="General">
                  <c:v>-0.12606623409314199</c:v>
                </c:pt>
                <c:pt idx="18095" formatCode="General">
                  <c:v>-0.112125389440156</c:v>
                </c:pt>
                <c:pt idx="18096" formatCode="General">
                  <c:v>-9.8799450967049701E-2</c:v>
                </c:pt>
                <c:pt idx="18097" formatCode="General">
                  <c:v>-8.6387827880548093E-2</c:v>
                </c:pt>
                <c:pt idx="18098" formatCode="General">
                  <c:v>-7.5443146652310597E-2</c:v>
                </c:pt>
                <c:pt idx="18099" formatCode="General">
                  <c:v>-6.6397897508293002E-2</c:v>
                </c:pt>
                <c:pt idx="18100" formatCode="General">
                  <c:v>-5.8949031891113897E-2</c:v>
                </c:pt>
                <c:pt idx="18101" formatCode="General">
                  <c:v>-5.2027649377013097E-2</c:v>
                </c:pt>
                <c:pt idx="18102" formatCode="General">
                  <c:v>-4.4620137548184599E-2</c:v>
                </c:pt>
                <c:pt idx="18103" formatCode="General">
                  <c:v>-3.6248254459671801E-2</c:v>
                </c:pt>
                <c:pt idx="18104" formatCode="General">
                  <c:v>-2.7480252492067501E-2</c:v>
                </c:pt>
                <c:pt idx="18105" formatCode="General">
                  <c:v>-1.89785014878961E-2</c:v>
                </c:pt>
                <c:pt idx="18106" formatCode="General">
                  <c:v>-1.1113225014941001E-2</c:v>
                </c:pt>
                <c:pt idx="18107" formatCode="General">
                  <c:v>-4.6079980341945798E-3</c:v>
                </c:pt>
                <c:pt idx="18108" formatCode="General">
                  <c:v>5.6391513603852995E-4</c:v>
                </c:pt>
                <c:pt idx="18109" formatCode="General">
                  <c:v>5.19072509735024E-3</c:v>
                </c:pt>
                <c:pt idx="18110" formatCode="General">
                  <c:v>9.0409347447898396E-3</c:v>
                </c:pt>
                <c:pt idx="18111" formatCode="General">
                  <c:v>1.1428952769739599E-2</c:v>
                </c:pt>
                <c:pt idx="18112" formatCode="General">
                  <c:v>1.3343680089910799E-2</c:v>
                </c:pt>
                <c:pt idx="18113" formatCode="General">
                  <c:v>1.61076424265157E-2</c:v>
                </c:pt>
                <c:pt idx="18114" formatCode="General">
                  <c:v>1.9523564249263801E-2</c:v>
                </c:pt>
                <c:pt idx="18115" formatCode="General">
                  <c:v>2.1965008740669902E-2</c:v>
                </c:pt>
                <c:pt idx="18116" formatCode="General">
                  <c:v>2.2348992143595901E-2</c:v>
                </c:pt>
                <c:pt idx="18117" formatCode="General">
                  <c:v>2.1155872562682299E-2</c:v>
                </c:pt>
                <c:pt idx="18118" formatCode="General">
                  <c:v>1.9091514581216499E-2</c:v>
                </c:pt>
                <c:pt idx="18119" formatCode="General">
                  <c:v>1.6244104910501499E-2</c:v>
                </c:pt>
                <c:pt idx="18120" formatCode="General">
                  <c:v>1.2417823625948799E-2</c:v>
                </c:pt>
                <c:pt idx="18121" formatCode="General">
                  <c:v>8.4556312296319696E-3</c:v>
                </c:pt>
                <c:pt idx="18122" formatCode="General">
                  <c:v>4.9955345231951897E-3</c:v>
                </c:pt>
                <c:pt idx="18123" formatCode="General">
                  <c:v>1.7094586183183499E-3</c:v>
                </c:pt>
                <c:pt idx="18124" formatCode="General">
                  <c:v>-1.6013318439052899E-3</c:v>
                </c:pt>
                <c:pt idx="18125" formatCode="General">
                  <c:v>-4.32151278449885E-3</c:v>
                </c:pt>
                <c:pt idx="18126" formatCode="General">
                  <c:v>-5.5335642202376297E-3</c:v>
                </c:pt>
                <c:pt idx="18127" formatCode="General">
                  <c:v>-5.1011228507547501E-3</c:v>
                </c:pt>
                <c:pt idx="18128" formatCode="General">
                  <c:v>-3.14162275776287E-3</c:v>
                </c:pt>
                <c:pt idx="18129" formatCode="General">
                  <c:v>1.9042821339696601E-4</c:v>
                </c:pt>
                <c:pt idx="18130" formatCode="General">
                  <c:v>4.9568372361439598E-3</c:v>
                </c:pt>
                <c:pt idx="18131" formatCode="General">
                  <c:v>1.1298061630343701E-2</c:v>
                </c:pt>
                <c:pt idx="18132" formatCode="General">
                  <c:v>1.8534658453570298E-2</c:v>
                </c:pt>
                <c:pt idx="18133" formatCode="General">
                  <c:v>2.4884399997875201E-2</c:v>
                </c:pt>
                <c:pt idx="18134" formatCode="General">
                  <c:v>3.0308533944708799E-2</c:v>
                </c:pt>
                <c:pt idx="18135" formatCode="General">
                  <c:v>3.5335489147960801E-2</c:v>
                </c:pt>
                <c:pt idx="18136" formatCode="General">
                  <c:v>4.0403557860688298E-2</c:v>
                </c:pt>
                <c:pt idx="18137" formatCode="General">
                  <c:v>4.6943522262784698E-2</c:v>
                </c:pt>
                <c:pt idx="18138" formatCode="General">
                  <c:v>5.5084890858745302E-2</c:v>
                </c:pt>
                <c:pt idx="18139" formatCode="General">
                  <c:v>6.41484678231838E-2</c:v>
                </c:pt>
                <c:pt idx="18140" formatCode="General">
                  <c:v>7.2710265265738899E-2</c:v>
                </c:pt>
                <c:pt idx="18141" formatCode="General">
                  <c:v>7.9580088613595598E-2</c:v>
                </c:pt>
                <c:pt idx="18142" formatCode="General">
                  <c:v>8.5164075760841396E-2</c:v>
                </c:pt>
                <c:pt idx="18143" formatCode="General">
                  <c:v>8.9555810958373103E-2</c:v>
                </c:pt>
                <c:pt idx="18144" formatCode="General">
                  <c:v>9.2506525396948897E-2</c:v>
                </c:pt>
                <c:pt idx="18145" formatCode="General">
                  <c:v>9.4179352905163202E-2</c:v>
                </c:pt>
                <c:pt idx="18146" formatCode="General">
                  <c:v>9.4181652878956204E-2</c:v>
                </c:pt>
                <c:pt idx="18147" formatCode="General">
                  <c:v>9.2021002377288094E-2</c:v>
                </c:pt>
                <c:pt idx="18148" formatCode="General">
                  <c:v>8.9096599672291193E-2</c:v>
                </c:pt>
                <c:pt idx="18149" formatCode="General">
                  <c:v>8.7088807262107507E-2</c:v>
                </c:pt>
                <c:pt idx="18150" formatCode="General">
                  <c:v>8.5891117082267099E-2</c:v>
                </c:pt>
                <c:pt idx="18151" formatCode="General">
                  <c:v>8.5308337604573098E-2</c:v>
                </c:pt>
                <c:pt idx="18152" formatCode="General">
                  <c:v>8.5549373900860301E-2</c:v>
                </c:pt>
                <c:pt idx="18153" formatCode="General">
                  <c:v>8.6820423187109599E-2</c:v>
                </c:pt>
                <c:pt idx="18154" formatCode="General">
                  <c:v>8.8593569991588197E-2</c:v>
                </c:pt>
                <c:pt idx="18155" formatCode="General">
                  <c:v>9.0891476425469797E-2</c:v>
                </c:pt>
                <c:pt idx="18156" formatCode="General">
                  <c:v>9.4409446148389503E-2</c:v>
                </c:pt>
                <c:pt idx="18157" formatCode="General">
                  <c:v>9.9270179951723297E-2</c:v>
                </c:pt>
                <c:pt idx="18158" formatCode="General">
                  <c:v>0.10536228767006101</c:v>
                </c:pt>
                <c:pt idx="18159" formatCode="General">
                  <c:v>0.11281189289952701</c:v>
                </c:pt>
                <c:pt idx="18160" formatCode="General">
                  <c:v>0.122110734927127</c:v>
                </c:pt>
                <c:pt idx="18161" formatCode="General">
                  <c:v>0.13315274989581899</c:v>
                </c:pt>
                <c:pt idx="18162" formatCode="General">
                  <c:v>0.14499168350154201</c:v>
                </c:pt>
                <c:pt idx="18163" formatCode="General">
                  <c:v>0.156786755375593</c:v>
                </c:pt>
                <c:pt idx="18164" formatCode="General">
                  <c:v>0.16776698873422499</c:v>
                </c:pt>
                <c:pt idx="18165" formatCode="General">
                  <c:v>0.177187443063242</c:v>
                </c:pt>
                <c:pt idx="18166" formatCode="General">
                  <c:v>0.184254808809342</c:v>
                </c:pt>
                <c:pt idx="18167" formatCode="General">
                  <c:v>0.18909467585475401</c:v>
                </c:pt>
                <c:pt idx="18168" formatCode="General">
                  <c:v>0.192308806552313</c:v>
                </c:pt>
                <c:pt idx="18169" formatCode="General">
                  <c:v>0.19425278080296199</c:v>
                </c:pt>
                <c:pt idx="18170" formatCode="General">
                  <c:v>0.19437785063019</c:v>
                </c:pt>
                <c:pt idx="18171" formatCode="General">
                  <c:v>0.19312992339478499</c:v>
                </c:pt>
                <c:pt idx="18172" formatCode="General">
                  <c:v>0.192465248003689</c:v>
                </c:pt>
                <c:pt idx="18173" formatCode="General">
                  <c:v>0.19263938681258999</c:v>
                </c:pt>
                <c:pt idx="18174" formatCode="General">
                  <c:v>0.19335325029002801</c:v>
                </c:pt>
                <c:pt idx="18175" formatCode="General">
                  <c:v>0.19520772327841701</c:v>
                </c:pt>
                <c:pt idx="18176" formatCode="General">
                  <c:v>0.197464395656926</c:v>
                </c:pt>
                <c:pt idx="18177" formatCode="General">
                  <c:v>0.198936642387646</c:v>
                </c:pt>
                <c:pt idx="18178" formatCode="General">
                  <c:v>0.19947783930521601</c:v>
                </c:pt>
                <c:pt idx="18179" formatCode="General">
                  <c:v>0.19906634422837299</c:v>
                </c:pt>
                <c:pt idx="18180" formatCode="General">
                  <c:v>0.19875655870204001</c:v>
                </c:pt>
                <c:pt idx="18181" formatCode="General">
                  <c:v>0.199686698153625</c:v>
                </c:pt>
                <c:pt idx="18182" formatCode="General">
                  <c:v>0.20144350584323101</c:v>
                </c:pt>
                <c:pt idx="18183" formatCode="General">
                  <c:v>0.20250540331469</c:v>
                </c:pt>
                <c:pt idx="18184" formatCode="General">
                  <c:v>0.20218188874707099</c:v>
                </c:pt>
                <c:pt idx="18185" formatCode="General">
                  <c:v>0.20072156166665001</c:v>
                </c:pt>
                <c:pt idx="18186" formatCode="General">
                  <c:v>0.19800091302366599</c:v>
                </c:pt>
                <c:pt idx="18187" formatCode="General">
                  <c:v>0.19426025167505501</c:v>
                </c:pt>
                <c:pt idx="18188" formatCode="General">
                  <c:v>0.191332772048487</c:v>
                </c:pt>
                <c:pt idx="18189" formatCode="General">
                  <c:v>0.19034435266379901</c:v>
                </c:pt>
                <c:pt idx="18190" formatCode="General">
                  <c:v>0.191625077867251</c:v>
                </c:pt>
                <c:pt idx="18191" formatCode="General">
                  <c:v>0.19504959476897701</c:v>
                </c:pt>
                <c:pt idx="18192" formatCode="General">
                  <c:v>0.199192505498652</c:v>
                </c:pt>
                <c:pt idx="18193" formatCode="General">
                  <c:v>0.20297817661454401</c:v>
                </c:pt>
                <c:pt idx="18194" formatCode="General">
                  <c:v>0.20643391811796799</c:v>
                </c:pt>
                <c:pt idx="18195" formatCode="General">
                  <c:v>0.20987405154873701</c:v>
                </c:pt>
                <c:pt idx="18196" formatCode="General">
                  <c:v>0.21294824268898099</c:v>
                </c:pt>
                <c:pt idx="18197" formatCode="General">
                  <c:v>0.21440473501850599</c:v>
                </c:pt>
                <c:pt idx="18198" formatCode="General">
                  <c:v>0.21363290781827399</c:v>
                </c:pt>
                <c:pt idx="18199" formatCode="General">
                  <c:v>0.21193435960003301</c:v>
                </c:pt>
                <c:pt idx="18200" formatCode="General">
                  <c:v>0.210148795351772</c:v>
                </c:pt>
                <c:pt idx="18201" formatCode="General">
                  <c:v>0.20781637553263099</c:v>
                </c:pt>
                <c:pt idx="18202" formatCode="General">
                  <c:v>0.20588201764456199</c:v>
                </c:pt>
                <c:pt idx="18203" formatCode="General">
                  <c:v>0.20555743590560099</c:v>
                </c:pt>
                <c:pt idx="18204" formatCode="General">
                  <c:v>0.20678247329626201</c:v>
                </c:pt>
                <c:pt idx="18205" formatCode="General">
                  <c:v>0.208402877843164</c:v>
                </c:pt>
                <c:pt idx="18206" formatCode="General">
                  <c:v>0.20911525097990599</c:v>
                </c:pt>
                <c:pt idx="18207" formatCode="General">
                  <c:v>0.20787670964608701</c:v>
                </c:pt>
                <c:pt idx="18208" formatCode="General">
                  <c:v>0.20425135910051101</c:v>
                </c:pt>
                <c:pt idx="18209" formatCode="General">
                  <c:v>0.198775933885985</c:v>
                </c:pt>
                <c:pt idx="18210" formatCode="General">
                  <c:v>0.19116221939762401</c:v>
                </c:pt>
                <c:pt idx="18211" formatCode="General">
                  <c:v>0.180888942032677</c:v>
                </c:pt>
                <c:pt idx="18212" formatCode="General">
                  <c:v>0.169110811078764</c:v>
                </c:pt>
                <c:pt idx="18213" formatCode="General">
                  <c:v>0.15791525466235801</c:v>
                </c:pt>
                <c:pt idx="18214" formatCode="General">
                  <c:v>0.14822807606065999</c:v>
                </c:pt>
                <c:pt idx="18215" formatCode="General">
                  <c:v>0.141397684887341</c:v>
                </c:pt>
                <c:pt idx="18216" formatCode="General">
                  <c:v>0.13836340672118899</c:v>
                </c:pt>
                <c:pt idx="18217" formatCode="General">
                  <c:v>0.13862086139595001</c:v>
                </c:pt>
                <c:pt idx="18218" formatCode="General">
                  <c:v>0.141868775861273</c:v>
                </c:pt>
                <c:pt idx="18219" formatCode="General">
                  <c:v>0.14684668026884001</c:v>
                </c:pt>
                <c:pt idx="18220" formatCode="General">
                  <c:v>0.151443693998142</c:v>
                </c:pt>
                <c:pt idx="18221" formatCode="General">
                  <c:v>0.15491808733253101</c:v>
                </c:pt>
                <c:pt idx="18222" formatCode="General">
                  <c:v>0.15791451753155999</c:v>
                </c:pt>
                <c:pt idx="18223" formatCode="General">
                  <c:v>0.160592721980546</c:v>
                </c:pt>
                <c:pt idx="18224" formatCode="General">
                  <c:v>0.16360189924614299</c:v>
                </c:pt>
                <c:pt idx="18225" formatCode="General">
                  <c:v>0.16800434138658599</c:v>
                </c:pt>
                <c:pt idx="18226" formatCode="General">
                  <c:v>0.17266842564738399</c:v>
                </c:pt>
                <c:pt idx="18227" formatCode="General">
                  <c:v>0.17602697734704001</c:v>
                </c:pt>
                <c:pt idx="18228" formatCode="General">
                  <c:v>0.178712522506353</c:v>
                </c:pt>
                <c:pt idx="18229" formatCode="General">
                  <c:v>0.18124057238794</c:v>
                </c:pt>
                <c:pt idx="18230" formatCode="General">
                  <c:v>0.18197260769915299</c:v>
                </c:pt>
                <c:pt idx="18231" formatCode="General">
                  <c:v>0.17930373365933699</c:v>
                </c:pt>
                <c:pt idx="18232" formatCode="General">
                  <c:v>0.17301456453280301</c:v>
                </c:pt>
                <c:pt idx="18233" formatCode="General">
                  <c:v>0.1636523750096</c:v>
                </c:pt>
                <c:pt idx="18234" formatCode="General">
                  <c:v>0.15131577973670199</c:v>
                </c:pt>
                <c:pt idx="18235" formatCode="General">
                  <c:v>0.135835711825251</c:v>
                </c:pt>
                <c:pt idx="18236" formatCode="General">
                  <c:v>0.118350903629114</c:v>
                </c:pt>
                <c:pt idx="18237" formatCode="General">
                  <c:v>0.100904307674449</c:v>
                </c:pt>
                <c:pt idx="18238" formatCode="General">
                  <c:v>8.5208494746523006E-2</c:v>
                </c:pt>
                <c:pt idx="18239" formatCode="General">
                  <c:v>7.1208039796997705E-2</c:v>
                </c:pt>
                <c:pt idx="18240" formatCode="General">
                  <c:v>5.84638834143488E-2</c:v>
                </c:pt>
                <c:pt idx="18241" formatCode="General">
                  <c:v>4.7524411220837302E-2</c:v>
                </c:pt>
                <c:pt idx="18242" formatCode="General">
                  <c:v>3.8894344599816798E-2</c:v>
                </c:pt>
                <c:pt idx="18243" formatCode="General">
                  <c:v>3.3042621149287299E-2</c:v>
                </c:pt>
                <c:pt idx="18244" formatCode="General">
                  <c:v>2.9784008602954E-2</c:v>
                </c:pt>
                <c:pt idx="18245" formatCode="General">
                  <c:v>2.8903129684089399E-2</c:v>
                </c:pt>
                <c:pt idx="18246" formatCode="General">
                  <c:v>3.1191956089332999E-2</c:v>
                </c:pt>
                <c:pt idx="18247" formatCode="General">
                  <c:v>3.6929906909901097E-2</c:v>
                </c:pt>
                <c:pt idx="18248" formatCode="General">
                  <c:v>4.5381539513473103E-2</c:v>
                </c:pt>
                <c:pt idx="18249" formatCode="General">
                  <c:v>5.5348773449788398E-2</c:v>
                </c:pt>
                <c:pt idx="18250" formatCode="General">
                  <c:v>6.5745017580660106E-2</c:v>
                </c:pt>
                <c:pt idx="18251" formatCode="General">
                  <c:v>7.5463673214574506E-2</c:v>
                </c:pt>
                <c:pt idx="18252" formatCode="General">
                  <c:v>8.3157726030650206E-2</c:v>
                </c:pt>
                <c:pt idx="18253" formatCode="General">
                  <c:v>8.86588996973455E-2</c:v>
                </c:pt>
                <c:pt idx="18254" formatCode="General">
                  <c:v>9.3365047721623906E-2</c:v>
                </c:pt>
                <c:pt idx="18255" formatCode="General">
                  <c:v>9.8107097687360603E-2</c:v>
                </c:pt>
                <c:pt idx="18256" formatCode="General">
                  <c:v>0.102195481184539</c:v>
                </c:pt>
                <c:pt idx="18257" formatCode="General">
                  <c:v>0.10372412635431601</c:v>
                </c:pt>
                <c:pt idx="18258" formatCode="General">
                  <c:v>0.10221695027824899</c:v>
                </c:pt>
                <c:pt idx="18259" formatCode="General">
                  <c:v>9.9343382309659806E-2</c:v>
                </c:pt>
                <c:pt idx="18260" formatCode="General">
                  <c:v>9.5479850689550699E-2</c:v>
                </c:pt>
                <c:pt idx="18261" formatCode="General">
                  <c:v>8.9943412821837598E-2</c:v>
                </c:pt>
                <c:pt idx="18262" formatCode="General">
                  <c:v>8.2688310980143606E-2</c:v>
                </c:pt>
                <c:pt idx="18263" formatCode="General">
                  <c:v>7.4836129357013406E-2</c:v>
                </c:pt>
                <c:pt idx="18264" formatCode="General">
                  <c:v>6.7029605615730903E-2</c:v>
                </c:pt>
                <c:pt idx="18265" formatCode="General">
                  <c:v>5.91066064939978E-2</c:v>
                </c:pt>
                <c:pt idx="18266" formatCode="General">
                  <c:v>5.2935428105616703E-2</c:v>
                </c:pt>
                <c:pt idx="18267" formatCode="General">
                  <c:v>5.0144540915829601E-2</c:v>
                </c:pt>
                <c:pt idx="18268" formatCode="General">
                  <c:v>4.9402020003871797E-2</c:v>
                </c:pt>
                <c:pt idx="18269" formatCode="General">
                  <c:v>4.9708824680355902E-2</c:v>
                </c:pt>
                <c:pt idx="18270" formatCode="General">
                  <c:v>5.0854553383928497E-2</c:v>
                </c:pt>
                <c:pt idx="18271" formatCode="General">
                  <c:v>5.3823966006245103E-2</c:v>
                </c:pt>
                <c:pt idx="18272" formatCode="General">
                  <c:v>6.0029058263381598E-2</c:v>
                </c:pt>
                <c:pt idx="18273" formatCode="General">
                  <c:v>6.9037955187646702E-2</c:v>
                </c:pt>
                <c:pt idx="18274" formatCode="General">
                  <c:v>8.0688127035407703E-2</c:v>
                </c:pt>
                <c:pt idx="18275" formatCode="General">
                  <c:v>9.4967482185088201E-2</c:v>
                </c:pt>
                <c:pt idx="18276" formatCode="General">
                  <c:v>0.110591368008296</c:v>
                </c:pt>
                <c:pt idx="18277" formatCode="General">
                  <c:v>0.12652120648085199</c:v>
                </c:pt>
                <c:pt idx="18278" formatCode="General">
                  <c:v>0.142652580635449</c:v>
                </c:pt>
                <c:pt idx="18279" formatCode="General">
                  <c:v>0.158257181264574</c:v>
                </c:pt>
                <c:pt idx="18280" formatCode="General">
                  <c:v>0.172362303191126</c:v>
                </c:pt>
                <c:pt idx="18281" formatCode="General">
                  <c:v>0.18506957764838899</c:v>
                </c:pt>
                <c:pt idx="18282" formatCode="General">
                  <c:v>0.196849211894914</c:v>
                </c:pt>
                <c:pt idx="18283" formatCode="General">
                  <c:v>0.20740389352321401</c:v>
                </c:pt>
                <c:pt idx="18284" formatCode="General">
                  <c:v>0.215137787537135</c:v>
                </c:pt>
                <c:pt idx="18285" formatCode="General">
                  <c:v>0.21882441801709199</c:v>
                </c:pt>
                <c:pt idx="18286" formatCode="General">
                  <c:v>0.21834491393845201</c:v>
                </c:pt>
                <c:pt idx="18287" formatCode="General">
                  <c:v>0.21372966013092501</c:v>
                </c:pt>
                <c:pt idx="18288" formatCode="General">
                  <c:v>0.20532097009997299</c:v>
                </c:pt>
                <c:pt idx="18289" formatCode="General">
                  <c:v>0.19327841000691801</c:v>
                </c:pt>
                <c:pt idx="18290" formatCode="General">
                  <c:v>0.17734594713934401</c:v>
                </c:pt>
                <c:pt idx="18291" formatCode="General">
                  <c:v>0.15909950986369201</c:v>
                </c:pt>
                <c:pt idx="18292" formatCode="General">
                  <c:v>0.14080772568452399</c:v>
                </c:pt>
                <c:pt idx="18293" formatCode="General">
                  <c:v>0.12221036028257801</c:v>
                </c:pt>
                <c:pt idx="18294" formatCode="General">
                  <c:v>0.102082735085483</c:v>
                </c:pt>
                <c:pt idx="18295" formatCode="General">
                  <c:v>8.1010042160408205E-2</c:v>
                </c:pt>
                <c:pt idx="18296" formatCode="General">
                  <c:v>6.08301419297207E-2</c:v>
                </c:pt>
                <c:pt idx="18297" formatCode="General">
                  <c:v>4.2766277594781701E-2</c:v>
                </c:pt>
                <c:pt idx="18298" formatCode="General">
                  <c:v>2.72326269090255E-2</c:v>
                </c:pt>
                <c:pt idx="18299" formatCode="General">
                  <c:v>1.46813168785879E-2</c:v>
                </c:pt>
                <c:pt idx="18300" formatCode="General">
                  <c:v>5.4455165857239998E-3</c:v>
                </c:pt>
                <c:pt idx="18301" formatCode="General">
                  <c:v>-6.0283637496113195E-4</c:v>
                </c:pt>
                <c:pt idx="18302" formatCode="General">
                  <c:v>-3.7993772951340201E-3</c:v>
                </c:pt>
                <c:pt idx="18303" formatCode="General">
                  <c:v>-3.8891915838262401E-3</c:v>
                </c:pt>
                <c:pt idx="18304" formatCode="General">
                  <c:v>-1.1381007413913699E-3</c:v>
                </c:pt>
                <c:pt idx="18305" formatCode="General">
                  <c:v>3.03362827305794E-3</c:v>
                </c:pt>
                <c:pt idx="18306" formatCode="General">
                  <c:v>8.2109366573272693E-3</c:v>
                </c:pt>
                <c:pt idx="18307" formatCode="General">
                  <c:v>1.44882845140304E-2</c:v>
                </c:pt>
                <c:pt idx="18308" formatCode="General">
                  <c:v>2.12599980463411E-2</c:v>
                </c:pt>
                <c:pt idx="18309" formatCode="General">
                  <c:v>2.7886875157743501E-2</c:v>
                </c:pt>
                <c:pt idx="18310" formatCode="General">
                  <c:v>3.4758881562460001E-2</c:v>
                </c:pt>
                <c:pt idx="18311" formatCode="General">
                  <c:v>4.16388981477991E-2</c:v>
                </c:pt>
                <c:pt idx="18312" formatCode="General">
                  <c:v>4.7918216235634803E-2</c:v>
                </c:pt>
                <c:pt idx="18313" formatCode="General">
                  <c:v>5.4542024559139299E-2</c:v>
                </c:pt>
                <c:pt idx="18314" formatCode="General">
                  <c:v>6.21888189246304E-2</c:v>
                </c:pt>
                <c:pt idx="18315" formatCode="General">
                  <c:v>7.0263024816880404E-2</c:v>
                </c:pt>
                <c:pt idx="18316" formatCode="General">
                  <c:v>7.7503514937415002E-2</c:v>
                </c:pt>
                <c:pt idx="18317" formatCode="General">
                  <c:v>8.3308255367241693E-2</c:v>
                </c:pt>
                <c:pt idx="18318" formatCode="General">
                  <c:v>8.8447532103189896E-2</c:v>
                </c:pt>
                <c:pt idx="18319" formatCode="General">
                  <c:v>9.3664393346681502E-2</c:v>
                </c:pt>
                <c:pt idx="18320" formatCode="General">
                  <c:v>9.8498465946333894E-2</c:v>
                </c:pt>
                <c:pt idx="18321" formatCode="General">
                  <c:v>0.101177728142184</c:v>
                </c:pt>
                <c:pt idx="18322" formatCode="General">
                  <c:v>0.100758169569897</c:v>
                </c:pt>
                <c:pt idx="18323" formatCode="General">
                  <c:v>9.7265831354650695E-2</c:v>
                </c:pt>
                <c:pt idx="18324" formatCode="General">
                  <c:v>9.0809411787373298E-2</c:v>
                </c:pt>
                <c:pt idx="18325" formatCode="General">
                  <c:v>8.1330560482626602E-2</c:v>
                </c:pt>
                <c:pt idx="18326" formatCode="General">
                  <c:v>6.9504712484655104E-2</c:v>
                </c:pt>
                <c:pt idx="18327" formatCode="General">
                  <c:v>5.7138666816487001E-2</c:v>
                </c:pt>
                <c:pt idx="18328" formatCode="General">
                  <c:v>4.41924315618899E-2</c:v>
                </c:pt>
                <c:pt idx="18329" formatCode="General">
                  <c:v>3.01087934108429E-2</c:v>
                </c:pt>
                <c:pt idx="18330" formatCode="General">
                  <c:v>1.5663959268819E-2</c:v>
                </c:pt>
                <c:pt idx="18331" formatCode="General">
                  <c:v>1.5358512054296401E-3</c:v>
                </c:pt>
                <c:pt idx="18332" formatCode="General">
                  <c:v>-1.09638503696815E-2</c:v>
                </c:pt>
                <c:pt idx="18333" formatCode="General">
                  <c:v>-2.05767530847779E-2</c:v>
                </c:pt>
                <c:pt idx="18334" formatCode="General">
                  <c:v>-2.7476948426801699E-2</c:v>
                </c:pt>
                <c:pt idx="18335" formatCode="General">
                  <c:v>-3.1982854845966698E-2</c:v>
                </c:pt>
                <c:pt idx="18336" formatCode="General">
                  <c:v>-3.4592755965412503E-2</c:v>
                </c:pt>
                <c:pt idx="18337" formatCode="General">
                  <c:v>-3.5971393835423297E-2</c:v>
                </c:pt>
                <c:pt idx="18338" formatCode="General">
                  <c:v>-3.6208584164346899E-2</c:v>
                </c:pt>
                <c:pt idx="18339" formatCode="General">
                  <c:v>-3.56527315490337E-2</c:v>
                </c:pt>
                <c:pt idx="18340" formatCode="General">
                  <c:v>-3.4747130225634297E-2</c:v>
                </c:pt>
                <c:pt idx="18341" formatCode="General">
                  <c:v>-3.3806317538190897E-2</c:v>
                </c:pt>
                <c:pt idx="18342" formatCode="General">
                  <c:v>-3.4143893484563599E-2</c:v>
                </c:pt>
                <c:pt idx="18343" formatCode="General">
                  <c:v>-3.6138996376430303E-2</c:v>
                </c:pt>
                <c:pt idx="18344" formatCode="General">
                  <c:v>-3.9082976120133402E-2</c:v>
                </c:pt>
                <c:pt idx="18345" formatCode="General">
                  <c:v>-4.3088269718933599E-2</c:v>
                </c:pt>
                <c:pt idx="18346" formatCode="General">
                  <c:v>-4.7924035144910199E-2</c:v>
                </c:pt>
                <c:pt idx="18347" formatCode="General">
                  <c:v>-5.2788244251992002E-2</c:v>
                </c:pt>
                <c:pt idx="18348" formatCode="General">
                  <c:v>-5.7052887904644897E-2</c:v>
                </c:pt>
                <c:pt idx="18349" formatCode="General">
                  <c:v>-6.0422432352673097E-2</c:v>
                </c:pt>
                <c:pt idx="18350" formatCode="General">
                  <c:v>-6.2703078032422602E-2</c:v>
                </c:pt>
                <c:pt idx="18351" formatCode="General">
                  <c:v>-6.4110266347707903E-2</c:v>
                </c:pt>
                <c:pt idx="18352" formatCode="General">
                  <c:v>-6.5383239897259998E-2</c:v>
                </c:pt>
                <c:pt idx="18353" formatCode="General">
                  <c:v>-6.6553597084878499E-2</c:v>
                </c:pt>
                <c:pt idx="18354" formatCode="General">
                  <c:v>-6.6638570331091301E-2</c:v>
                </c:pt>
                <c:pt idx="18355" formatCode="General">
                  <c:v>-6.5802869941643194E-2</c:v>
                </c:pt>
                <c:pt idx="18356" formatCode="General">
                  <c:v>-6.4666229593131605E-2</c:v>
                </c:pt>
                <c:pt idx="18357" formatCode="General">
                  <c:v>-6.3423696904893995E-2</c:v>
                </c:pt>
                <c:pt idx="18358" formatCode="General">
                  <c:v>-6.3362302040899904E-2</c:v>
                </c:pt>
                <c:pt idx="18359" formatCode="General">
                  <c:v>-6.5684266822232398E-2</c:v>
                </c:pt>
                <c:pt idx="18360" formatCode="General">
                  <c:v>-7.0182416811752801E-2</c:v>
                </c:pt>
                <c:pt idx="18361" formatCode="General">
                  <c:v>-7.5976898327892603E-2</c:v>
                </c:pt>
                <c:pt idx="18362" formatCode="General">
                  <c:v>-8.1942582091016805E-2</c:v>
                </c:pt>
                <c:pt idx="18363" formatCode="General">
                  <c:v>-8.7726970550017797E-2</c:v>
                </c:pt>
                <c:pt idx="18364" formatCode="General">
                  <c:v>-9.3800905242608895E-2</c:v>
                </c:pt>
                <c:pt idx="18365" formatCode="General">
                  <c:v>-9.9473207747292597E-2</c:v>
                </c:pt>
                <c:pt idx="18366" formatCode="General">
                  <c:v>-0.102871368860494</c:v>
                </c:pt>
                <c:pt idx="18367" formatCode="General">
                  <c:v>-0.10445622273861201</c:v>
                </c:pt>
                <c:pt idx="18368" formatCode="General">
                  <c:v>-0.10592665926700399</c:v>
                </c:pt>
                <c:pt idx="18369" formatCode="General">
                  <c:v>-0.108007001943264</c:v>
                </c:pt>
                <c:pt idx="18370" formatCode="General">
                  <c:v>-0.111074215159535</c:v>
                </c:pt>
                <c:pt idx="18371" formatCode="General">
                  <c:v>-0.11567537144679001</c:v>
                </c:pt>
                <c:pt idx="18372" formatCode="General">
                  <c:v>-0.122098490924097</c:v>
                </c:pt>
                <c:pt idx="18373" formatCode="General">
                  <c:v>-0.13013799347268401</c:v>
                </c:pt>
                <c:pt idx="18374" formatCode="General">
                  <c:v>-0.139507657349319</c:v>
                </c:pt>
                <c:pt idx="18375" formatCode="General">
                  <c:v>-0.149495019279416</c:v>
                </c:pt>
                <c:pt idx="18376" formatCode="General">
                  <c:v>-0.16002458612508899</c:v>
                </c:pt>
                <c:pt idx="18377" formatCode="General">
                  <c:v>-0.170886991208095</c:v>
                </c:pt>
                <c:pt idx="18378" formatCode="General">
                  <c:v>-0.18203574268275599</c:v>
                </c:pt>
                <c:pt idx="18379" formatCode="General">
                  <c:v>-0.19221888888587699</c:v>
                </c:pt>
                <c:pt idx="18380" formatCode="General">
                  <c:v>-0.19941775496861899</c:v>
                </c:pt>
                <c:pt idx="18381" formatCode="General">
                  <c:v>-0.204261445949419</c:v>
                </c:pt>
                <c:pt idx="18382" formatCode="General">
                  <c:v>-0.20879612080565901</c:v>
                </c:pt>
                <c:pt idx="18383" formatCode="General">
                  <c:v>-0.21400244983914701</c:v>
                </c:pt>
                <c:pt idx="18384" formatCode="General">
                  <c:v>-0.21937796623146899</c:v>
                </c:pt>
                <c:pt idx="18385" formatCode="General">
                  <c:v>-0.223863456246921</c:v>
                </c:pt>
                <c:pt idx="18386" formatCode="General">
                  <c:v>-0.22666199744205501</c:v>
                </c:pt>
                <c:pt idx="18387" formatCode="General">
                  <c:v>-0.22774622549308099</c:v>
                </c:pt>
                <c:pt idx="18388" formatCode="General">
                  <c:v>-0.227666795317951</c:v>
                </c:pt>
                <c:pt idx="18389" formatCode="General">
                  <c:v>-0.22647876911061801</c:v>
                </c:pt>
                <c:pt idx="18390" formatCode="General">
                  <c:v>-0.224121580671299</c:v>
                </c:pt>
                <c:pt idx="18391" formatCode="General">
                  <c:v>-0.22079831420010099</c:v>
                </c:pt>
                <c:pt idx="18392" formatCode="General">
                  <c:v>-0.21656212035625499</c:v>
                </c:pt>
                <c:pt idx="18393" formatCode="General">
                  <c:v>-0.212245292493424</c:v>
                </c:pt>
                <c:pt idx="18394" formatCode="General">
                  <c:v>-0.208960255433465</c:v>
                </c:pt>
                <c:pt idx="18395" formatCode="General">
                  <c:v>-0.207276944440551</c:v>
                </c:pt>
                <c:pt idx="18396" formatCode="General">
                  <c:v>-0.207084873726123</c:v>
                </c:pt>
                <c:pt idx="18397" formatCode="General">
                  <c:v>-0.206683883360544</c:v>
                </c:pt>
                <c:pt idx="18398" formatCode="General">
                  <c:v>-0.20495876464715199</c:v>
                </c:pt>
                <c:pt idx="18399" formatCode="General">
                  <c:v>-0.20270614800754599</c:v>
                </c:pt>
                <c:pt idx="18400" formatCode="General">
                  <c:v>-0.200657309349245</c:v>
                </c:pt>
                <c:pt idx="18401" formatCode="General">
                  <c:v>-0.19846342832005401</c:v>
                </c:pt>
                <c:pt idx="18402" formatCode="General">
                  <c:v>-0.19497901270653301</c:v>
                </c:pt>
                <c:pt idx="18403" formatCode="General">
                  <c:v>-0.19007413096338399</c:v>
                </c:pt>
                <c:pt idx="18404" formatCode="General">
                  <c:v>-0.184805685356038</c:v>
                </c:pt>
                <c:pt idx="18405" formatCode="General">
                  <c:v>-0.17981450270886201</c:v>
                </c:pt>
                <c:pt idx="18406" formatCode="General">
                  <c:v>-0.175125262135952</c:v>
                </c:pt>
                <c:pt idx="18407" formatCode="General">
                  <c:v>-0.17166909827660001</c:v>
                </c:pt>
                <c:pt idx="18408" formatCode="General">
                  <c:v>-0.17111612462433301</c:v>
                </c:pt>
                <c:pt idx="18409" formatCode="General">
                  <c:v>-0.17364199683755999</c:v>
                </c:pt>
                <c:pt idx="18410" formatCode="General">
                  <c:v>-0.17798818112105799</c:v>
                </c:pt>
                <c:pt idx="18411" formatCode="General">
                  <c:v>-0.18297548426145399</c:v>
                </c:pt>
                <c:pt idx="18412" formatCode="General">
                  <c:v>-0.18831234864931901</c:v>
                </c:pt>
                <c:pt idx="18413" formatCode="General">
                  <c:v>-0.19312627149941899</c:v>
                </c:pt>
                <c:pt idx="18414" formatCode="General">
                  <c:v>-0.196256287963151</c:v>
                </c:pt>
                <c:pt idx="18415" formatCode="General">
                  <c:v>-0.197533407960757</c:v>
                </c:pt>
                <c:pt idx="18416" formatCode="General">
                  <c:v>-0.19716124389345999</c:v>
                </c:pt>
                <c:pt idx="18417" formatCode="General">
                  <c:v>-0.194386132571888</c:v>
                </c:pt>
                <c:pt idx="18418" formatCode="General">
                  <c:v>-0.188037453700521</c:v>
                </c:pt>
                <c:pt idx="18419" formatCode="General">
                  <c:v>-0.17910407531219</c:v>
                </c:pt>
                <c:pt idx="18420" formatCode="General">
                  <c:v>-0.16903177569946601</c:v>
                </c:pt>
                <c:pt idx="18421" formatCode="General">
                  <c:v>-0.15829115141981201</c:v>
                </c:pt>
                <c:pt idx="18422" formatCode="General">
                  <c:v>-0.148278437184066</c:v>
                </c:pt>
                <c:pt idx="18423" formatCode="General">
                  <c:v>-0.14014428265985501</c:v>
                </c:pt>
                <c:pt idx="18424" formatCode="General">
                  <c:v>-0.13291027999660401</c:v>
                </c:pt>
                <c:pt idx="18425" formatCode="General">
                  <c:v>-0.125156622911857</c:v>
                </c:pt>
                <c:pt idx="18426" formatCode="General">
                  <c:v>-0.117658625324688</c:v>
                </c:pt>
                <c:pt idx="18427" formatCode="General">
                  <c:v>-0.111057488420539</c:v>
                </c:pt>
                <c:pt idx="18428" formatCode="General">
                  <c:v>-0.10495931335114</c:v>
                </c:pt>
                <c:pt idx="18429" formatCode="General">
                  <c:v>-9.9815652119279702E-2</c:v>
                </c:pt>
                <c:pt idx="18430" formatCode="General">
                  <c:v>-9.5583773524597099E-2</c:v>
                </c:pt>
                <c:pt idx="18431" formatCode="General">
                  <c:v>-9.2093963399436402E-2</c:v>
                </c:pt>
                <c:pt idx="18432" formatCode="General">
                  <c:v>-8.9023066537622403E-2</c:v>
                </c:pt>
                <c:pt idx="18433" formatCode="General">
                  <c:v>-8.6217528513448702E-2</c:v>
                </c:pt>
                <c:pt idx="18434" formatCode="General">
                  <c:v>-8.3863048207124494E-2</c:v>
                </c:pt>
                <c:pt idx="18435" formatCode="General">
                  <c:v>-8.1812409485923304E-2</c:v>
                </c:pt>
                <c:pt idx="18436" formatCode="General">
                  <c:v>-8.0005474351848294E-2</c:v>
                </c:pt>
                <c:pt idx="18437" formatCode="General">
                  <c:v>-7.7164269550561895E-2</c:v>
                </c:pt>
                <c:pt idx="18438" formatCode="General">
                  <c:v>-7.2576044613688204E-2</c:v>
                </c:pt>
                <c:pt idx="18439" formatCode="General">
                  <c:v>-6.7455754753309893E-2</c:v>
                </c:pt>
                <c:pt idx="18440" formatCode="General">
                  <c:v>-6.1796801336320699E-2</c:v>
                </c:pt>
                <c:pt idx="18441" formatCode="General">
                  <c:v>-5.4011997840585101E-2</c:v>
                </c:pt>
                <c:pt idx="18442" formatCode="General">
                  <c:v>-4.4030875052734703E-2</c:v>
                </c:pt>
                <c:pt idx="18443" formatCode="General">
                  <c:v>-3.2821871952293198E-2</c:v>
                </c:pt>
                <c:pt idx="18444" formatCode="General">
                  <c:v>-2.1020167648459501E-2</c:v>
                </c:pt>
                <c:pt idx="18445" formatCode="General">
                  <c:v>-9.92418067856745E-3</c:v>
                </c:pt>
                <c:pt idx="18446" formatCode="General">
                  <c:v>-8.1878609417902304E-4</c:v>
                </c:pt>
                <c:pt idx="18447" formatCode="General">
                  <c:v>5.5756940094109902E-3</c:v>
                </c:pt>
                <c:pt idx="18448" formatCode="General">
                  <c:v>9.5353384652488993E-3</c:v>
                </c:pt>
                <c:pt idx="18449" formatCode="General">
                  <c:v>1.05075317682617E-2</c:v>
                </c:pt>
                <c:pt idx="18450" formatCode="General">
                  <c:v>7.6542847593006197E-3</c:v>
                </c:pt>
                <c:pt idx="18451" formatCode="General">
                  <c:v>1.52318625751976E-3</c:v>
                </c:pt>
                <c:pt idx="18452" formatCode="General">
                  <c:v>-7.8329517923629299E-3</c:v>
                </c:pt>
                <c:pt idx="18453" formatCode="General">
                  <c:v>-2.0155009200588402E-2</c:v>
                </c:pt>
                <c:pt idx="18454" formatCode="General">
                  <c:v>-3.3914137781177099E-2</c:v>
                </c:pt>
                <c:pt idx="18455" formatCode="General">
                  <c:v>-4.7492871626901099E-2</c:v>
                </c:pt>
                <c:pt idx="18456" formatCode="General">
                  <c:v>-5.9756902711424101E-2</c:v>
                </c:pt>
                <c:pt idx="18457" formatCode="General">
                  <c:v>-7.0512533544062006E-2</c:v>
                </c:pt>
                <c:pt idx="18458" formatCode="General">
                  <c:v>-8.0014439575280594E-2</c:v>
                </c:pt>
                <c:pt idx="18459" formatCode="General">
                  <c:v>-8.7980782939900207E-2</c:v>
                </c:pt>
                <c:pt idx="18460" formatCode="General">
                  <c:v>-9.4337058814252403E-2</c:v>
                </c:pt>
                <c:pt idx="18461" formatCode="General">
                  <c:v>-9.8724260799308794E-2</c:v>
                </c:pt>
                <c:pt idx="18462" formatCode="General">
                  <c:v>-0.100860647834704</c:v>
                </c:pt>
                <c:pt idx="18463" formatCode="General">
                  <c:v>-0.10069835477356499</c:v>
                </c:pt>
                <c:pt idx="18464" formatCode="General">
                  <c:v>-9.8611675717855105E-2</c:v>
                </c:pt>
                <c:pt idx="18465" formatCode="General">
                  <c:v>-9.5702794630434296E-2</c:v>
                </c:pt>
                <c:pt idx="18466" formatCode="General">
                  <c:v>-9.2157331961604805E-2</c:v>
                </c:pt>
                <c:pt idx="18467" formatCode="General">
                  <c:v>-8.7833696540668998E-2</c:v>
                </c:pt>
                <c:pt idx="18468" formatCode="General">
                  <c:v>-8.2518677909421995E-2</c:v>
                </c:pt>
                <c:pt idx="18469" formatCode="General">
                  <c:v>-7.5637118288578303E-2</c:v>
                </c:pt>
                <c:pt idx="18470" formatCode="General">
                  <c:v>-6.7221211968365904E-2</c:v>
                </c:pt>
                <c:pt idx="18471" formatCode="General">
                  <c:v>-5.7778165224305698E-2</c:v>
                </c:pt>
                <c:pt idx="18472" formatCode="General">
                  <c:v>-4.7360243893966501E-2</c:v>
                </c:pt>
                <c:pt idx="18473" formatCode="General">
                  <c:v>-3.5991631922521E-2</c:v>
                </c:pt>
                <c:pt idx="18474" formatCode="General">
                  <c:v>-2.5030875711042299E-2</c:v>
                </c:pt>
                <c:pt idx="18475" formatCode="General">
                  <c:v>-1.5668831709442999E-2</c:v>
                </c:pt>
                <c:pt idx="18476" formatCode="General">
                  <c:v>-8.0433575654984997E-3</c:v>
                </c:pt>
                <c:pt idx="18477" formatCode="General">
                  <c:v>-1.3365150412946399E-3</c:v>
                </c:pt>
                <c:pt idx="18478" formatCode="General">
                  <c:v>4.9418837589066201E-3</c:v>
                </c:pt>
                <c:pt idx="18479" formatCode="General">
                  <c:v>1.0804258980861599E-2</c:v>
                </c:pt>
                <c:pt idx="18480" formatCode="General">
                  <c:v>1.6329448967485598E-2</c:v>
                </c:pt>
                <c:pt idx="18481" formatCode="General">
                  <c:v>2.10819404812356E-2</c:v>
                </c:pt>
                <c:pt idx="18482" formatCode="General">
                  <c:v>2.4886354236027499E-2</c:v>
                </c:pt>
                <c:pt idx="18483" formatCode="General">
                  <c:v>2.7257703633324099E-2</c:v>
                </c:pt>
                <c:pt idx="18484" formatCode="General">
                  <c:v>2.8224207121944699E-2</c:v>
                </c:pt>
                <c:pt idx="18485" formatCode="General">
                  <c:v>2.8395525566613899E-2</c:v>
                </c:pt>
                <c:pt idx="18486" formatCode="General">
                  <c:v>2.7624104936922501E-2</c:v>
                </c:pt>
                <c:pt idx="18487" formatCode="General">
                  <c:v>2.5625328549202801E-2</c:v>
                </c:pt>
                <c:pt idx="18488" formatCode="General">
                  <c:v>2.21370256272093E-2</c:v>
                </c:pt>
                <c:pt idx="18489" formatCode="General">
                  <c:v>1.7397248826309102E-2</c:v>
                </c:pt>
                <c:pt idx="18490" formatCode="General">
                  <c:v>1.2503349192746101E-2</c:v>
                </c:pt>
                <c:pt idx="18491" formatCode="General">
                  <c:v>8.5662383303072003E-3</c:v>
                </c:pt>
                <c:pt idx="18492" formatCode="General">
                  <c:v>5.7537463499079903E-3</c:v>
                </c:pt>
                <c:pt idx="18493" formatCode="General">
                  <c:v>4.2930903545058902E-3</c:v>
                </c:pt>
                <c:pt idx="18494" formatCode="General">
                  <c:v>4.11887264806211E-3</c:v>
                </c:pt>
                <c:pt idx="18495" formatCode="General">
                  <c:v>3.82046087607218E-3</c:v>
                </c:pt>
                <c:pt idx="18496" formatCode="General">
                  <c:v>3.09324253672068E-3</c:v>
                </c:pt>
                <c:pt idx="18497" formatCode="General">
                  <c:v>2.9846533076202299E-3</c:v>
                </c:pt>
                <c:pt idx="18498" formatCode="General">
                  <c:v>3.4975897051630601E-3</c:v>
                </c:pt>
                <c:pt idx="18499" formatCode="General">
                  <c:v>4.4301016017821099E-3</c:v>
                </c:pt>
                <c:pt idx="18500" formatCode="General">
                  <c:v>6.5714962973722601E-3</c:v>
                </c:pt>
                <c:pt idx="18501" formatCode="General">
                  <c:v>1.0315042125117101E-2</c:v>
                </c:pt>
                <c:pt idx="18502" formatCode="General">
                  <c:v>1.59629923373205E-2</c:v>
                </c:pt>
                <c:pt idx="18503" formatCode="General">
                  <c:v>2.3546931554121301E-2</c:v>
                </c:pt>
                <c:pt idx="18504" formatCode="General">
                  <c:v>3.2782013335671101E-2</c:v>
                </c:pt>
                <c:pt idx="18505" formatCode="General">
                  <c:v>4.3938840221562601E-2</c:v>
                </c:pt>
                <c:pt idx="18506" formatCode="General">
                  <c:v>5.61715174977237E-2</c:v>
                </c:pt>
                <c:pt idx="18507" formatCode="General">
                  <c:v>6.8946569905839999E-2</c:v>
                </c:pt>
                <c:pt idx="18508" formatCode="General">
                  <c:v>8.1534167625689394E-2</c:v>
                </c:pt>
                <c:pt idx="18509" formatCode="General">
                  <c:v>9.2324653770040593E-2</c:v>
                </c:pt>
                <c:pt idx="18510" formatCode="General">
                  <c:v>0.101095440621008</c:v>
                </c:pt>
                <c:pt idx="18511" formatCode="General">
                  <c:v>0.107633139022611</c:v>
                </c:pt>
                <c:pt idx="18512" formatCode="General">
                  <c:v>0.111243576382221</c:v>
                </c:pt>
                <c:pt idx="18513" formatCode="General">
                  <c:v>0.112246924225943</c:v>
                </c:pt>
                <c:pt idx="18514" formatCode="General">
                  <c:v>0.111434969659676</c:v>
                </c:pt>
                <c:pt idx="18515" formatCode="General">
                  <c:v>0.109452589818833</c:v>
                </c:pt>
                <c:pt idx="18516" formatCode="General">
                  <c:v>0.10716455533064501</c:v>
                </c:pt>
                <c:pt idx="18517" formatCode="General">
                  <c:v>0.10493171476985</c:v>
                </c:pt>
                <c:pt idx="18518" formatCode="General">
                  <c:v>0.102240983112242</c:v>
                </c:pt>
                <c:pt idx="18519" formatCode="General">
                  <c:v>9.8314197643303902E-2</c:v>
                </c:pt>
                <c:pt idx="18520" formatCode="General">
                  <c:v>9.2743982523234098E-2</c:v>
                </c:pt>
                <c:pt idx="18521" formatCode="General">
                  <c:v>8.6293757545606101E-2</c:v>
                </c:pt>
                <c:pt idx="18522" formatCode="General">
                  <c:v>7.9995425335422796E-2</c:v>
                </c:pt>
                <c:pt idx="18523" formatCode="General">
                  <c:v>7.3904107839593294E-2</c:v>
                </c:pt>
                <c:pt idx="18524" formatCode="General">
                  <c:v>6.7962374893631994E-2</c:v>
                </c:pt>
                <c:pt idx="18525" formatCode="General">
                  <c:v>6.1989861049416103E-2</c:v>
                </c:pt>
                <c:pt idx="18526" formatCode="General">
                  <c:v>5.5357576945451403E-2</c:v>
                </c:pt>
                <c:pt idx="18527" formatCode="General">
                  <c:v>4.7425758850198597E-2</c:v>
                </c:pt>
                <c:pt idx="18528" formatCode="General">
                  <c:v>3.8608065048672702E-2</c:v>
                </c:pt>
                <c:pt idx="18529" formatCode="General">
                  <c:v>2.98401898711179E-2</c:v>
                </c:pt>
                <c:pt idx="18530" formatCode="General">
                  <c:v>2.1230422431330599E-2</c:v>
                </c:pt>
                <c:pt idx="18531" formatCode="General">
                  <c:v>1.3680959641184201E-2</c:v>
                </c:pt>
                <c:pt idx="18532" formatCode="General">
                  <c:v>8.9938048246252407E-3</c:v>
                </c:pt>
                <c:pt idx="18533" formatCode="General">
                  <c:v>8.1311734995492997E-3</c:v>
                </c:pt>
                <c:pt idx="18534" formatCode="General">
                  <c:v>1.04890247160776E-2</c:v>
                </c:pt>
                <c:pt idx="18535" formatCode="General">
                  <c:v>1.39629270989948E-2</c:v>
                </c:pt>
                <c:pt idx="18536" formatCode="General">
                  <c:v>1.70237055167188E-2</c:v>
                </c:pt>
                <c:pt idx="18537" formatCode="General">
                  <c:v>1.9847028767298901E-2</c:v>
                </c:pt>
                <c:pt idx="18538" formatCode="General">
                  <c:v>2.3420562210905702E-2</c:v>
                </c:pt>
                <c:pt idx="18539" formatCode="General">
                  <c:v>2.84257962756902E-2</c:v>
                </c:pt>
                <c:pt idx="18540" formatCode="General">
                  <c:v>3.4300410998145001E-2</c:v>
                </c:pt>
                <c:pt idx="18541" formatCode="General">
                  <c:v>3.9682664074479797E-2</c:v>
                </c:pt>
                <c:pt idx="18542" formatCode="General">
                  <c:v>4.39122741883936E-2</c:v>
                </c:pt>
                <c:pt idx="18543" formatCode="General">
                  <c:v>4.6543848540377797E-2</c:v>
                </c:pt>
                <c:pt idx="18544" formatCode="General">
                  <c:v>4.6832371720794498E-2</c:v>
                </c:pt>
                <c:pt idx="18545" formatCode="General">
                  <c:v>4.5614108455194202E-2</c:v>
                </c:pt>
                <c:pt idx="18546" formatCode="General">
                  <c:v>4.4327005365842401E-2</c:v>
                </c:pt>
                <c:pt idx="18547" formatCode="General">
                  <c:v>4.35533172882741E-2</c:v>
                </c:pt>
                <c:pt idx="18548" formatCode="General">
                  <c:v>4.3586920291862299E-2</c:v>
                </c:pt>
                <c:pt idx="18549" formatCode="General">
                  <c:v>4.49851629251612E-2</c:v>
                </c:pt>
                <c:pt idx="18550" formatCode="General">
                  <c:v>4.63783992690638E-2</c:v>
                </c:pt>
                <c:pt idx="18551" formatCode="General">
                  <c:v>4.5733281007850797E-2</c:v>
                </c:pt>
                <c:pt idx="18552" formatCode="General">
                  <c:v>4.3481856388290899E-2</c:v>
                </c:pt>
                <c:pt idx="18553" formatCode="General">
                  <c:v>4.0979305178932002E-2</c:v>
                </c:pt>
                <c:pt idx="18554" formatCode="General">
                  <c:v>3.8328411182494498E-2</c:v>
                </c:pt>
                <c:pt idx="18555" formatCode="General">
                  <c:v>3.5258673529594199E-2</c:v>
                </c:pt>
                <c:pt idx="18556" formatCode="General">
                  <c:v>3.3142674264539103E-2</c:v>
                </c:pt>
                <c:pt idx="18557" formatCode="General">
                  <c:v>3.2628060855477502E-2</c:v>
                </c:pt>
                <c:pt idx="18558" formatCode="General">
                  <c:v>3.3286189694241103E-2</c:v>
                </c:pt>
                <c:pt idx="18559" formatCode="General">
                  <c:v>3.52814886096183E-2</c:v>
                </c:pt>
                <c:pt idx="18560" formatCode="General">
                  <c:v>3.8129296807570302E-2</c:v>
                </c:pt>
                <c:pt idx="18561" formatCode="General">
                  <c:v>4.0423550992366997E-2</c:v>
                </c:pt>
                <c:pt idx="18562" formatCode="General">
                  <c:v>4.1307001396171703E-2</c:v>
                </c:pt>
                <c:pt idx="18563" formatCode="General">
                  <c:v>4.01235710910001E-2</c:v>
                </c:pt>
                <c:pt idx="18564" formatCode="General">
                  <c:v>3.7490960350556803E-2</c:v>
                </c:pt>
                <c:pt idx="18565" formatCode="General">
                  <c:v>3.44098522550405E-2</c:v>
                </c:pt>
                <c:pt idx="18566" formatCode="General">
                  <c:v>3.0852842845919399E-2</c:v>
                </c:pt>
                <c:pt idx="18567" formatCode="General">
                  <c:v>2.71053912423092E-2</c:v>
                </c:pt>
                <c:pt idx="18568" formatCode="General">
                  <c:v>2.3066364262404201E-2</c:v>
                </c:pt>
                <c:pt idx="18569" formatCode="General">
                  <c:v>1.8392213635566E-2</c:v>
                </c:pt>
                <c:pt idx="18570" formatCode="General">
                  <c:v>1.3594008730161301E-2</c:v>
                </c:pt>
                <c:pt idx="18571" formatCode="General">
                  <c:v>9.6985952554429107E-3</c:v>
                </c:pt>
                <c:pt idx="18572" formatCode="General">
                  <c:v>6.7912244793682198E-3</c:v>
                </c:pt>
                <c:pt idx="18573" formatCode="General">
                  <c:v>4.7612321080829096E-3</c:v>
                </c:pt>
                <c:pt idx="18574" formatCode="General">
                  <c:v>3.9504409441331904E-3</c:v>
                </c:pt>
                <c:pt idx="18575" formatCode="General">
                  <c:v>4.7286449094161801E-3</c:v>
                </c:pt>
                <c:pt idx="18576" formatCode="General">
                  <c:v>7.1561689128152401E-3</c:v>
                </c:pt>
                <c:pt idx="18577" formatCode="General">
                  <c:v>1.0525659165882099E-2</c:v>
                </c:pt>
                <c:pt idx="18578" formatCode="General">
                  <c:v>1.38438116874197E-2</c:v>
                </c:pt>
                <c:pt idx="18579" formatCode="General">
                  <c:v>1.5863297164396498E-2</c:v>
                </c:pt>
                <c:pt idx="18580" formatCode="General">
                  <c:v>1.5445073892488099E-2</c:v>
                </c:pt>
                <c:pt idx="18581" formatCode="General">
                  <c:v>1.3320597002599299E-2</c:v>
                </c:pt>
                <c:pt idx="18582" formatCode="General">
                  <c:v>1.0367180985976301E-2</c:v>
                </c:pt>
                <c:pt idx="18583" formatCode="General">
                  <c:v>6.0810329512121196E-3</c:v>
                </c:pt>
                <c:pt idx="18584" formatCode="General">
                  <c:v>-1.4596878055150899E-4</c:v>
                </c:pt>
                <c:pt idx="18585" formatCode="General">
                  <c:v>-7.9041912756747292E-3</c:v>
                </c:pt>
                <c:pt idx="18586" formatCode="General">
                  <c:v>-1.5667376512537599E-2</c:v>
                </c:pt>
                <c:pt idx="18587" formatCode="General">
                  <c:v>-2.39104149656869E-2</c:v>
                </c:pt>
                <c:pt idx="18588" formatCode="General">
                  <c:v>-3.2932128284722598E-2</c:v>
                </c:pt>
                <c:pt idx="18589" formatCode="General">
                  <c:v>-4.2213454821243203E-2</c:v>
                </c:pt>
                <c:pt idx="18590" formatCode="General">
                  <c:v>-5.2112195201627402E-2</c:v>
                </c:pt>
                <c:pt idx="18591" formatCode="General">
                  <c:v>-6.22455806120377E-2</c:v>
                </c:pt>
                <c:pt idx="18592" formatCode="General">
                  <c:v>-7.0912324014063E-2</c:v>
                </c:pt>
                <c:pt idx="18593" formatCode="General">
                  <c:v>-7.6709610605851006E-2</c:v>
                </c:pt>
                <c:pt idx="18594" formatCode="General">
                  <c:v>-7.9115241346467094E-2</c:v>
                </c:pt>
                <c:pt idx="18595" formatCode="General">
                  <c:v>-7.81263269397348E-2</c:v>
                </c:pt>
                <c:pt idx="18596" formatCode="General">
                  <c:v>-7.4932147044827702E-2</c:v>
                </c:pt>
                <c:pt idx="18597" formatCode="General">
                  <c:v>-6.9727441507716204E-2</c:v>
                </c:pt>
                <c:pt idx="18598" formatCode="General">
                  <c:v>-6.2353518690119597E-2</c:v>
                </c:pt>
                <c:pt idx="18599" formatCode="General">
                  <c:v>-5.3815154589064197E-2</c:v>
                </c:pt>
                <c:pt idx="18600" formatCode="General">
                  <c:v>-4.5141854520391697E-2</c:v>
                </c:pt>
                <c:pt idx="18601" formatCode="General">
                  <c:v>-3.6576016860917097E-2</c:v>
                </c:pt>
                <c:pt idx="18602" formatCode="General">
                  <c:v>-2.7760481837014999E-2</c:v>
                </c:pt>
                <c:pt idx="18603" formatCode="General">
                  <c:v>-1.83677535388224E-2</c:v>
                </c:pt>
                <c:pt idx="18604" formatCode="General">
                  <c:v>-8.4848722557120792E-3</c:v>
                </c:pt>
                <c:pt idx="18605" formatCode="General">
                  <c:v>1.3199188438131699E-3</c:v>
                </c:pt>
                <c:pt idx="18606" formatCode="General">
                  <c:v>1.00531470046894E-2</c:v>
                </c:pt>
                <c:pt idx="18607" formatCode="General">
                  <c:v>1.7555249105638202E-2</c:v>
                </c:pt>
                <c:pt idx="18608" formatCode="General">
                  <c:v>2.4069480235342298E-2</c:v>
                </c:pt>
                <c:pt idx="18609" formatCode="General">
                  <c:v>2.7986432182447299E-2</c:v>
                </c:pt>
                <c:pt idx="18610" formatCode="General">
                  <c:v>2.8906663031022801E-2</c:v>
                </c:pt>
                <c:pt idx="18611" formatCode="General">
                  <c:v>2.7711424590889201E-2</c:v>
                </c:pt>
                <c:pt idx="18612" formatCode="General">
                  <c:v>2.47937360821519E-2</c:v>
                </c:pt>
                <c:pt idx="18613" formatCode="General">
                  <c:v>2.0551279678174099E-2</c:v>
                </c:pt>
                <c:pt idx="18614" formatCode="General">
                  <c:v>1.4843772334178801E-2</c:v>
                </c:pt>
                <c:pt idx="18615" formatCode="General">
                  <c:v>7.8125967063674192E-3</c:v>
                </c:pt>
                <c:pt idx="18616">
                  <c:v>5.6908752148905697E-5</c:v>
                </c:pt>
                <c:pt idx="18617" formatCode="General">
                  <c:v>-8.3672096549280792E-3</c:v>
                </c:pt>
                <c:pt idx="18618" formatCode="General">
                  <c:v>-1.7040200344804801E-2</c:v>
                </c:pt>
                <c:pt idx="18619" formatCode="General">
                  <c:v>-2.5780439508483698E-2</c:v>
                </c:pt>
                <c:pt idx="18620" formatCode="General">
                  <c:v>-3.5330108104576999E-2</c:v>
                </c:pt>
                <c:pt idx="18621" formatCode="General">
                  <c:v>-4.6619274426609701E-2</c:v>
                </c:pt>
                <c:pt idx="18622" formatCode="General">
                  <c:v>-5.9063018453148299E-2</c:v>
                </c:pt>
                <c:pt idx="18623" formatCode="General">
                  <c:v>-7.1140091877621103E-2</c:v>
                </c:pt>
                <c:pt idx="18624" formatCode="General">
                  <c:v>-8.3367248001153596E-2</c:v>
                </c:pt>
                <c:pt idx="18625" formatCode="General">
                  <c:v>-9.6294728320572301E-2</c:v>
                </c:pt>
                <c:pt idx="18626" formatCode="General">
                  <c:v>-0.10912349466561599</c:v>
                </c:pt>
                <c:pt idx="18627" formatCode="General">
                  <c:v>-0.12080551805673299</c:v>
                </c:pt>
                <c:pt idx="18628" formatCode="General">
                  <c:v>-0.13094434448140099</c:v>
                </c:pt>
                <c:pt idx="18629" formatCode="General">
                  <c:v>-0.13909309043930801</c:v>
                </c:pt>
                <c:pt idx="18630" formatCode="General">
                  <c:v>-0.14494098203748301</c:v>
                </c:pt>
                <c:pt idx="18631" formatCode="General">
                  <c:v>-0.14869080379736899</c:v>
                </c:pt>
                <c:pt idx="18632" formatCode="General">
                  <c:v>-0.15123930137882999</c:v>
                </c:pt>
                <c:pt idx="18633" formatCode="General">
                  <c:v>-0.15269328089557499</c:v>
                </c:pt>
                <c:pt idx="18634" formatCode="General">
                  <c:v>-0.15186299892319899</c:v>
                </c:pt>
                <c:pt idx="18635" formatCode="General">
                  <c:v>-0.148532133935598</c:v>
                </c:pt>
                <c:pt idx="18636" formatCode="General">
                  <c:v>-0.14310553264385301</c:v>
                </c:pt>
                <c:pt idx="18637" formatCode="General">
                  <c:v>-0.135858649343197</c:v>
                </c:pt>
                <c:pt idx="18638" formatCode="General">
                  <c:v>-0.12675058721909599</c:v>
                </c:pt>
                <c:pt idx="18639" formatCode="General">
                  <c:v>-0.11587823539411</c:v>
                </c:pt>
                <c:pt idx="18640" formatCode="General">
                  <c:v>-0.103675660602673</c:v>
                </c:pt>
                <c:pt idx="18641" formatCode="General">
                  <c:v>-9.0530096845976099E-2</c:v>
                </c:pt>
                <c:pt idx="18642" formatCode="General">
                  <c:v>-7.6937813271184902E-2</c:v>
                </c:pt>
                <c:pt idx="18643" formatCode="General">
                  <c:v>-6.4014665937886198E-2</c:v>
                </c:pt>
                <c:pt idx="18644" formatCode="General">
                  <c:v>-5.1988347858504598E-2</c:v>
                </c:pt>
                <c:pt idx="18645" formatCode="General">
                  <c:v>-4.0484201788411903E-2</c:v>
                </c:pt>
                <c:pt idx="18646" formatCode="General">
                  <c:v>-2.9906088177276299E-2</c:v>
                </c:pt>
                <c:pt idx="18647" formatCode="General">
                  <c:v>-2.1743207750582898E-2</c:v>
                </c:pt>
                <c:pt idx="18648" formatCode="General">
                  <c:v>-1.8090632905769299E-2</c:v>
                </c:pt>
                <c:pt idx="18649" formatCode="General">
                  <c:v>-1.9292301123272699E-2</c:v>
                </c:pt>
                <c:pt idx="18650" formatCode="General">
                  <c:v>-2.4478975986526302E-2</c:v>
                </c:pt>
                <c:pt idx="18651" formatCode="General">
                  <c:v>-3.2729242257507403E-2</c:v>
                </c:pt>
                <c:pt idx="18652" formatCode="General">
                  <c:v>-4.2154763565730599E-2</c:v>
                </c:pt>
                <c:pt idx="18653" formatCode="General">
                  <c:v>-5.1321566184600903E-2</c:v>
                </c:pt>
                <c:pt idx="18654" formatCode="General">
                  <c:v>-5.9745561433746402E-2</c:v>
                </c:pt>
                <c:pt idx="18655" formatCode="General">
                  <c:v>-6.7274395502423895E-2</c:v>
                </c:pt>
                <c:pt idx="18656" formatCode="General">
                  <c:v>-7.3632819155444604E-2</c:v>
                </c:pt>
                <c:pt idx="18657" formatCode="General">
                  <c:v>-7.7677594694967406E-2</c:v>
                </c:pt>
                <c:pt idx="18658" formatCode="General">
                  <c:v>-7.9212790057577503E-2</c:v>
                </c:pt>
                <c:pt idx="18659" formatCode="General">
                  <c:v>-7.9184791311191202E-2</c:v>
                </c:pt>
                <c:pt idx="18660" formatCode="General">
                  <c:v>-7.6900665464703102E-2</c:v>
                </c:pt>
                <c:pt idx="18661" formatCode="General">
                  <c:v>-7.2273339459239402E-2</c:v>
                </c:pt>
                <c:pt idx="18662" formatCode="General">
                  <c:v>-6.59609767433149E-2</c:v>
                </c:pt>
                <c:pt idx="18663" formatCode="General">
                  <c:v>-5.8009235176683903E-2</c:v>
                </c:pt>
                <c:pt idx="18664" formatCode="General">
                  <c:v>-4.9200536916382001E-2</c:v>
                </c:pt>
                <c:pt idx="18665" formatCode="General">
                  <c:v>-4.0384383819912398E-2</c:v>
                </c:pt>
                <c:pt idx="18666" formatCode="General">
                  <c:v>-3.1632541950559902E-2</c:v>
                </c:pt>
                <c:pt idx="18667" formatCode="General">
                  <c:v>-2.2487091838911601E-2</c:v>
                </c:pt>
                <c:pt idx="18668" formatCode="General">
                  <c:v>-1.28232814838417E-2</c:v>
                </c:pt>
                <c:pt idx="18669" formatCode="General">
                  <c:v>-2.9389019081033701E-3</c:v>
                </c:pt>
                <c:pt idx="18670" formatCode="General">
                  <c:v>7.3550546080261396E-3</c:v>
                </c:pt>
                <c:pt idx="18671" formatCode="General">
                  <c:v>1.8509463858748399E-2</c:v>
                </c:pt>
                <c:pt idx="18672" formatCode="General">
                  <c:v>3.0261879546107599E-2</c:v>
                </c:pt>
                <c:pt idx="18673" formatCode="General">
                  <c:v>4.1832623054444802E-2</c:v>
                </c:pt>
                <c:pt idx="18674" formatCode="General">
                  <c:v>5.2992803771230099E-2</c:v>
                </c:pt>
                <c:pt idx="18675" formatCode="General">
                  <c:v>6.3122231035657603E-2</c:v>
                </c:pt>
                <c:pt idx="18676" formatCode="General">
                  <c:v>7.1986872019990197E-2</c:v>
                </c:pt>
                <c:pt idx="18677" formatCode="General">
                  <c:v>7.9898478720195801E-2</c:v>
                </c:pt>
                <c:pt idx="18678" formatCode="General">
                  <c:v>8.5846883768794999E-2</c:v>
                </c:pt>
                <c:pt idx="18679" formatCode="General">
                  <c:v>8.9186563535882696E-2</c:v>
                </c:pt>
                <c:pt idx="18680" formatCode="General">
                  <c:v>9.0366622546848796E-2</c:v>
                </c:pt>
                <c:pt idx="18681" formatCode="General">
                  <c:v>9.0397329801156195E-2</c:v>
                </c:pt>
                <c:pt idx="18682" formatCode="General">
                  <c:v>9.0517313148836501E-2</c:v>
                </c:pt>
                <c:pt idx="18683" formatCode="General">
                  <c:v>9.1052044775478694E-2</c:v>
                </c:pt>
                <c:pt idx="18684" formatCode="General">
                  <c:v>9.0634601905839496E-2</c:v>
                </c:pt>
                <c:pt idx="18685" formatCode="General">
                  <c:v>8.8755683433910298E-2</c:v>
                </c:pt>
                <c:pt idx="18686" formatCode="General">
                  <c:v>8.6599947535541802E-2</c:v>
                </c:pt>
                <c:pt idx="18687" formatCode="General">
                  <c:v>8.5425076790963297E-2</c:v>
                </c:pt>
                <c:pt idx="18688" formatCode="General">
                  <c:v>8.6240641628441306E-2</c:v>
                </c:pt>
                <c:pt idx="18689" formatCode="General">
                  <c:v>8.9324638462424E-2</c:v>
                </c:pt>
                <c:pt idx="18690" formatCode="General">
                  <c:v>9.3801842819173697E-2</c:v>
                </c:pt>
                <c:pt idx="18691" formatCode="General">
                  <c:v>9.8506062480191198E-2</c:v>
                </c:pt>
                <c:pt idx="18692" formatCode="General">
                  <c:v>0.103108372331295</c:v>
                </c:pt>
                <c:pt idx="18693" formatCode="General">
                  <c:v>0.10804992772198101</c:v>
                </c:pt>
                <c:pt idx="18694" formatCode="General">
                  <c:v>0.113590897998236</c:v>
                </c:pt>
                <c:pt idx="18695" formatCode="General">
                  <c:v>0.118725133126117</c:v>
                </c:pt>
                <c:pt idx="18696" formatCode="General">
                  <c:v>0.12257015545152899</c:v>
                </c:pt>
                <c:pt idx="18697" formatCode="General">
                  <c:v>0.12510179039605199</c:v>
                </c:pt>
                <c:pt idx="18698" formatCode="General">
                  <c:v>0.12570314298802601</c:v>
                </c:pt>
                <c:pt idx="18699" formatCode="General">
                  <c:v>0.124049772647065</c:v>
                </c:pt>
                <c:pt idx="18700" formatCode="General">
                  <c:v>0.121091075713243</c:v>
                </c:pt>
                <c:pt idx="18701" formatCode="General">
                  <c:v>0.117098480342541</c:v>
                </c:pt>
                <c:pt idx="18702" formatCode="General">
                  <c:v>0.111092787886982</c:v>
                </c:pt>
                <c:pt idx="18703" formatCode="General">
                  <c:v>0.10341355641514</c:v>
                </c:pt>
                <c:pt idx="18704" formatCode="General">
                  <c:v>9.4618964616318302E-2</c:v>
                </c:pt>
                <c:pt idx="18705" formatCode="General">
                  <c:v>8.5094425829826806E-2</c:v>
                </c:pt>
                <c:pt idx="18706" formatCode="General">
                  <c:v>7.5680850662165899E-2</c:v>
                </c:pt>
                <c:pt idx="18707" formatCode="General">
                  <c:v>6.8060997433864498E-2</c:v>
                </c:pt>
                <c:pt idx="18708" formatCode="General">
                  <c:v>6.3336798937152494E-2</c:v>
                </c:pt>
                <c:pt idx="18709" formatCode="General">
                  <c:v>6.10685554628446E-2</c:v>
                </c:pt>
                <c:pt idx="18710" formatCode="General">
                  <c:v>6.1062765058909001E-2</c:v>
                </c:pt>
                <c:pt idx="18711" formatCode="General">
                  <c:v>6.3456757039167505E-2</c:v>
                </c:pt>
                <c:pt idx="18712" formatCode="General">
                  <c:v>6.7574693834544397E-2</c:v>
                </c:pt>
                <c:pt idx="18713" formatCode="General">
                  <c:v>7.3462970038454103E-2</c:v>
                </c:pt>
                <c:pt idx="18714" formatCode="General">
                  <c:v>8.1628810464871096E-2</c:v>
                </c:pt>
                <c:pt idx="18715" formatCode="General">
                  <c:v>9.1308993375902495E-2</c:v>
                </c:pt>
                <c:pt idx="18716" formatCode="General">
                  <c:v>0.10184136201673701</c:v>
                </c:pt>
                <c:pt idx="18717" formatCode="General">
                  <c:v>0.11331908778066301</c:v>
                </c:pt>
                <c:pt idx="18718" formatCode="General">
                  <c:v>0.12575304650812</c:v>
                </c:pt>
                <c:pt idx="18719" formatCode="General">
                  <c:v>0.13831800392566401</c:v>
                </c:pt>
                <c:pt idx="18720" formatCode="General">
                  <c:v>0.15007996332429299</c:v>
                </c:pt>
                <c:pt idx="18721" formatCode="General">
                  <c:v>0.161382039835298</c:v>
                </c:pt>
                <c:pt idx="18722" formatCode="General">
                  <c:v>0.17285533933151501</c:v>
                </c:pt>
                <c:pt idx="18723" formatCode="General">
                  <c:v>0.183049047465139</c:v>
                </c:pt>
                <c:pt idx="18724" formatCode="General">
                  <c:v>0.190646234393272</c:v>
                </c:pt>
                <c:pt idx="18725" formatCode="General">
                  <c:v>0.19613986110248799</c:v>
                </c:pt>
                <c:pt idx="18726" formatCode="General">
                  <c:v>0.20030059634715999</c:v>
                </c:pt>
                <c:pt idx="18727" formatCode="General">
                  <c:v>0.20369118831172001</c:v>
                </c:pt>
                <c:pt idx="18728" formatCode="General">
                  <c:v>0.20724804833803201</c:v>
                </c:pt>
                <c:pt idx="18729" formatCode="General">
                  <c:v>0.211555162379888</c:v>
                </c:pt>
                <c:pt idx="18730" formatCode="General">
                  <c:v>0.21619634857876999</c:v>
                </c:pt>
                <c:pt idx="18731" formatCode="General">
                  <c:v>0.22028126757866701</c:v>
                </c:pt>
                <c:pt idx="18732" formatCode="General">
                  <c:v>0.22374994566101999</c:v>
                </c:pt>
                <c:pt idx="18733" formatCode="General">
                  <c:v>0.22726610670727199</c:v>
                </c:pt>
                <c:pt idx="18734" formatCode="General">
                  <c:v>0.23068743598074201</c:v>
                </c:pt>
                <c:pt idx="18735" formatCode="General">
                  <c:v>0.23391287888611501</c:v>
                </c:pt>
                <c:pt idx="18736" formatCode="General">
                  <c:v>0.237147784426534</c:v>
                </c:pt>
                <c:pt idx="18737" formatCode="General">
                  <c:v>0.239848156693167</c:v>
                </c:pt>
                <c:pt idx="18738" formatCode="General">
                  <c:v>0.24208351755200699</c:v>
                </c:pt>
                <c:pt idx="18739" formatCode="General">
                  <c:v>0.24398231581784399</c:v>
                </c:pt>
                <c:pt idx="18740" formatCode="General">
                  <c:v>0.244548831378753</c:v>
                </c:pt>
                <c:pt idx="18741" formatCode="General">
                  <c:v>0.24335480914428001</c:v>
                </c:pt>
                <c:pt idx="18742" formatCode="General">
                  <c:v>0.24120263708592199</c:v>
                </c:pt>
                <c:pt idx="18743" formatCode="General">
                  <c:v>0.23834796541966499</c:v>
                </c:pt>
                <c:pt idx="18744" formatCode="General">
                  <c:v>0.23445063563478</c:v>
                </c:pt>
                <c:pt idx="18745" formatCode="General">
                  <c:v>0.22937818993117401</c:v>
                </c:pt>
                <c:pt idx="18746" formatCode="General">
                  <c:v>0.22420480234666501</c:v>
                </c:pt>
                <c:pt idx="18747" formatCode="General">
                  <c:v>0.22049967030359799</c:v>
                </c:pt>
                <c:pt idx="18748" formatCode="General">
                  <c:v>0.218713926155118</c:v>
                </c:pt>
                <c:pt idx="18749" formatCode="General">
                  <c:v>0.21802120625100699</c:v>
                </c:pt>
                <c:pt idx="18750" formatCode="General">
                  <c:v>0.21790648932996201</c:v>
                </c:pt>
                <c:pt idx="18751" formatCode="General">
                  <c:v>0.218945473397652</c:v>
                </c:pt>
                <c:pt idx="18752" formatCode="General">
                  <c:v>0.221624048101146</c:v>
                </c:pt>
                <c:pt idx="18753" formatCode="General">
                  <c:v>0.22546458195807001</c:v>
                </c:pt>
                <c:pt idx="18754" formatCode="General">
                  <c:v>0.22975346851426701</c:v>
                </c:pt>
                <c:pt idx="18755" formatCode="General">
                  <c:v>0.23495339520426101</c:v>
                </c:pt>
                <c:pt idx="18756" formatCode="General">
                  <c:v>0.24150148318558101</c:v>
                </c:pt>
                <c:pt idx="18757" formatCode="General">
                  <c:v>0.248324802964008</c:v>
                </c:pt>
                <c:pt idx="18758" formatCode="General">
                  <c:v>0.254122833390304</c:v>
                </c:pt>
                <c:pt idx="18759" formatCode="General">
                  <c:v>0.25918164626555501</c:v>
                </c:pt>
                <c:pt idx="18760" formatCode="General">
                  <c:v>0.26376653982680198</c:v>
                </c:pt>
                <c:pt idx="18761" formatCode="General">
                  <c:v>0.26790299960420699</c:v>
                </c:pt>
                <c:pt idx="18762" formatCode="General">
                  <c:v>0.27144113710295298</c:v>
                </c:pt>
                <c:pt idx="18763" formatCode="General">
                  <c:v>0.27446887784768198</c:v>
                </c:pt>
                <c:pt idx="18764" formatCode="General">
                  <c:v>0.27718907478080002</c:v>
                </c:pt>
                <c:pt idx="18765" formatCode="General">
                  <c:v>0.27916649776637997</c:v>
                </c:pt>
                <c:pt idx="18766" formatCode="General">
                  <c:v>0.27870785927737701</c:v>
                </c:pt>
                <c:pt idx="18767" formatCode="General">
                  <c:v>0.27452110570076499</c:v>
                </c:pt>
                <c:pt idx="18768" formatCode="General">
                  <c:v>0.266753167863086</c:v>
                </c:pt>
                <c:pt idx="18769" formatCode="General">
                  <c:v>0.25575393000033803</c:v>
                </c:pt>
                <c:pt idx="18770" formatCode="General">
                  <c:v>0.24199651786067999</c:v>
                </c:pt>
                <c:pt idx="18771" formatCode="General">
                  <c:v>0.226300008125639</c:v>
                </c:pt>
                <c:pt idx="18772" formatCode="General">
                  <c:v>0.20984163583120799</c:v>
                </c:pt>
                <c:pt idx="18773" formatCode="General">
                  <c:v>0.193206732389681</c:v>
                </c:pt>
                <c:pt idx="18774" formatCode="General">
                  <c:v>0.17687851908088201</c:v>
                </c:pt>
                <c:pt idx="18775" formatCode="General">
                  <c:v>0.16128685642615301</c:v>
                </c:pt>
                <c:pt idx="18776" formatCode="General">
                  <c:v>0.14704048270437001</c:v>
                </c:pt>
                <c:pt idx="18777" formatCode="General">
                  <c:v>0.134472608911203</c:v>
                </c:pt>
                <c:pt idx="18778" formatCode="General">
                  <c:v>0.123985482712041</c:v>
                </c:pt>
                <c:pt idx="18779" formatCode="General">
                  <c:v>0.116489740766448</c:v>
                </c:pt>
                <c:pt idx="18780" formatCode="General">
                  <c:v>0.111961363038752</c:v>
                </c:pt>
                <c:pt idx="18781" formatCode="General">
                  <c:v>0.110186498208889</c:v>
                </c:pt>
                <c:pt idx="18782" formatCode="General">
                  <c:v>0.110750820485589</c:v>
                </c:pt>
                <c:pt idx="18783" formatCode="General">
                  <c:v>0.112007599733809</c:v>
                </c:pt>
                <c:pt idx="18784" formatCode="General">
                  <c:v>0.113002003150715</c:v>
                </c:pt>
                <c:pt idx="18785" formatCode="General">
                  <c:v>0.11412386557198299</c:v>
                </c:pt>
                <c:pt idx="18786" formatCode="General">
                  <c:v>0.115001679907551</c:v>
                </c:pt>
                <c:pt idx="18787" formatCode="General">
                  <c:v>0.114797513854034</c:v>
                </c:pt>
                <c:pt idx="18788" formatCode="General">
                  <c:v>0.11291344640572699</c:v>
                </c:pt>
                <c:pt idx="18789" formatCode="General">
                  <c:v>0.10824329611915399</c:v>
                </c:pt>
                <c:pt idx="18790" formatCode="General">
                  <c:v>0.10098892527711099</c:v>
                </c:pt>
                <c:pt idx="18791" formatCode="General">
                  <c:v>9.2442452193357394E-2</c:v>
                </c:pt>
                <c:pt idx="18792" formatCode="General">
                  <c:v>8.2685768078957195E-2</c:v>
                </c:pt>
                <c:pt idx="18793" formatCode="General">
                  <c:v>7.19049654835935E-2</c:v>
                </c:pt>
                <c:pt idx="18794" formatCode="General">
                  <c:v>6.1382406279523898E-2</c:v>
                </c:pt>
                <c:pt idx="18795" formatCode="General">
                  <c:v>5.1785501175944E-2</c:v>
                </c:pt>
                <c:pt idx="18796" formatCode="General">
                  <c:v>4.2997027734584498E-2</c:v>
                </c:pt>
                <c:pt idx="18797" formatCode="General">
                  <c:v>3.4037873755081001E-2</c:v>
                </c:pt>
                <c:pt idx="18798" formatCode="General">
                  <c:v>2.39304394843898E-2</c:v>
                </c:pt>
                <c:pt idx="18799" formatCode="General">
                  <c:v>1.31324516803875E-2</c:v>
                </c:pt>
                <c:pt idx="18800" formatCode="General">
                  <c:v>2.1015484359556799E-3</c:v>
                </c:pt>
                <c:pt idx="18801" formatCode="General">
                  <c:v>-8.7482788963800292E-3</c:v>
                </c:pt>
                <c:pt idx="18802" formatCode="General">
                  <c:v>-1.9442336726306401E-2</c:v>
                </c:pt>
                <c:pt idx="18803" formatCode="General">
                  <c:v>-3.05579816533703E-2</c:v>
                </c:pt>
                <c:pt idx="18804" formatCode="General">
                  <c:v>-4.1940407240712498E-2</c:v>
                </c:pt>
                <c:pt idx="18805" formatCode="General">
                  <c:v>-5.2699595655441002E-2</c:v>
                </c:pt>
                <c:pt idx="18806" formatCode="General">
                  <c:v>-6.2646757155586194E-2</c:v>
                </c:pt>
                <c:pt idx="18807" formatCode="General">
                  <c:v>-7.1585175482894101E-2</c:v>
                </c:pt>
                <c:pt idx="18808" formatCode="General">
                  <c:v>-7.99094985272919E-2</c:v>
                </c:pt>
                <c:pt idx="18809" formatCode="General">
                  <c:v>-8.8090176074193796E-2</c:v>
                </c:pt>
                <c:pt idx="18810" formatCode="General">
                  <c:v>-9.5648368900977596E-2</c:v>
                </c:pt>
                <c:pt idx="18811" formatCode="General">
                  <c:v>-0.103242068420915</c:v>
                </c:pt>
                <c:pt idx="18812" formatCode="General">
                  <c:v>-0.111032564837495</c:v>
                </c:pt>
                <c:pt idx="18813" formatCode="General">
                  <c:v>-0.118915143651365</c:v>
                </c:pt>
                <c:pt idx="18814" formatCode="General">
                  <c:v>-0.12762028517707</c:v>
                </c:pt>
                <c:pt idx="18815" formatCode="General">
                  <c:v>-0.137207833462414</c:v>
                </c:pt>
                <c:pt idx="18816" formatCode="General">
                  <c:v>-0.14752897543766699</c:v>
                </c:pt>
                <c:pt idx="18817" formatCode="General">
                  <c:v>-0.15811618716060799</c:v>
                </c:pt>
                <c:pt idx="18818" formatCode="General">
                  <c:v>-0.16854245248022301</c:v>
                </c:pt>
                <c:pt idx="18819" formatCode="General">
                  <c:v>-0.178523756586184</c:v>
                </c:pt>
                <c:pt idx="18820" formatCode="General">
                  <c:v>-0.18794809318160599</c:v>
                </c:pt>
                <c:pt idx="18821" formatCode="General">
                  <c:v>-0.19789661639839001</c:v>
                </c:pt>
                <c:pt idx="18822" formatCode="General">
                  <c:v>-0.20887008677410901</c:v>
                </c:pt>
                <c:pt idx="18823" formatCode="General">
                  <c:v>-0.219587383260267</c:v>
                </c:pt>
                <c:pt idx="18824" formatCode="General">
                  <c:v>-0.22960856186610101</c:v>
                </c:pt>
                <c:pt idx="18825" formatCode="General">
                  <c:v>-0.239634940830107</c:v>
                </c:pt>
                <c:pt idx="18826" formatCode="General">
                  <c:v>-0.24961399039715601</c:v>
                </c:pt>
                <c:pt idx="18827" formatCode="General">
                  <c:v>-0.25884342305775299</c:v>
                </c:pt>
                <c:pt idx="18828" formatCode="General">
                  <c:v>-0.26714705046309101</c:v>
                </c:pt>
                <c:pt idx="18829" formatCode="General">
                  <c:v>-0.27491533986383099</c:v>
                </c:pt>
                <c:pt idx="18830" formatCode="General">
                  <c:v>-0.28245386111175402</c:v>
                </c:pt>
                <c:pt idx="18831" formatCode="General">
                  <c:v>-0.29044879249780298</c:v>
                </c:pt>
                <c:pt idx="18832" formatCode="General">
                  <c:v>-0.29874179983051402</c:v>
                </c:pt>
                <c:pt idx="18833" formatCode="General">
                  <c:v>-0.30652521976609998</c:v>
                </c:pt>
                <c:pt idx="18834" formatCode="General">
                  <c:v>-0.31324833898417398</c:v>
                </c:pt>
                <c:pt idx="18835" formatCode="General">
                  <c:v>-0.31812552490763102</c:v>
                </c:pt>
                <c:pt idx="18836" formatCode="General">
                  <c:v>-0.32100250279742598</c:v>
                </c:pt>
                <c:pt idx="18837" formatCode="General">
                  <c:v>-0.32246632863887498</c:v>
                </c:pt>
                <c:pt idx="18838" formatCode="General">
                  <c:v>-0.32302641579550601</c:v>
                </c:pt>
                <c:pt idx="18839" formatCode="General">
                  <c:v>-0.32324063802149899</c:v>
                </c:pt>
                <c:pt idx="18840" formatCode="General">
                  <c:v>-0.32432761683761202</c:v>
                </c:pt>
                <c:pt idx="18841" formatCode="General">
                  <c:v>-0.32758196108022902</c:v>
                </c:pt>
                <c:pt idx="18842" formatCode="General">
                  <c:v>-0.33254313136165198</c:v>
                </c:pt>
                <c:pt idx="18843" formatCode="General">
                  <c:v>-0.33754020132906798</c:v>
                </c:pt>
                <c:pt idx="18844" formatCode="General">
                  <c:v>-0.34234154003990402</c:v>
                </c:pt>
                <c:pt idx="18845" formatCode="General">
                  <c:v>-0.34805964979092202</c:v>
                </c:pt>
                <c:pt idx="18846" formatCode="General">
                  <c:v>-0.35450312415978602</c:v>
                </c:pt>
                <c:pt idx="18847" formatCode="General">
                  <c:v>-0.360509488105003</c:v>
                </c:pt>
                <c:pt idx="18848" formatCode="General">
                  <c:v>-0.36551872157784299</c:v>
                </c:pt>
                <c:pt idx="18849" formatCode="General">
                  <c:v>-0.36950437419655902</c:v>
                </c:pt>
                <c:pt idx="18850" formatCode="General">
                  <c:v>-0.37265399881247002</c:v>
                </c:pt>
                <c:pt idx="18851" formatCode="General">
                  <c:v>-0.37588364067796398</c:v>
                </c:pt>
                <c:pt idx="18852" formatCode="General">
                  <c:v>-0.37916117146457601</c:v>
                </c:pt>
                <c:pt idx="18853" formatCode="General">
                  <c:v>-0.38040273626497501</c:v>
                </c:pt>
                <c:pt idx="18854" formatCode="General">
                  <c:v>-0.37888706598354099</c:v>
                </c:pt>
                <c:pt idx="18855" formatCode="General">
                  <c:v>-0.37509489913184302</c:v>
                </c:pt>
                <c:pt idx="18856" formatCode="General">
                  <c:v>-0.36926266413254399</c:v>
                </c:pt>
                <c:pt idx="18857" formatCode="General">
                  <c:v>-0.36242436144013401</c:v>
                </c:pt>
                <c:pt idx="18858" formatCode="General">
                  <c:v>-0.35581200381775402</c:v>
                </c:pt>
                <c:pt idx="18859" formatCode="General">
                  <c:v>-0.34936750314027698</c:v>
                </c:pt>
                <c:pt idx="18860" formatCode="General">
                  <c:v>-0.34267347176330798</c:v>
                </c:pt>
                <c:pt idx="18861" formatCode="General">
                  <c:v>-0.33645432929482499</c:v>
                </c:pt>
                <c:pt idx="18862" formatCode="General">
                  <c:v>-0.331005022506761</c:v>
                </c:pt>
                <c:pt idx="18863" formatCode="General">
                  <c:v>-0.32662346853466701</c:v>
                </c:pt>
                <c:pt idx="18864" formatCode="General">
                  <c:v>-0.32454572456702202</c:v>
                </c:pt>
                <c:pt idx="18865" formatCode="General">
                  <c:v>-0.32474178867887299</c:v>
                </c:pt>
                <c:pt idx="18866" formatCode="General">
                  <c:v>-0.32625989871109601</c:v>
                </c:pt>
                <c:pt idx="18867" formatCode="General">
                  <c:v>-0.32853996768431099</c:v>
                </c:pt>
                <c:pt idx="18868" formatCode="General">
                  <c:v>-0.331862010012135</c:v>
                </c:pt>
                <c:pt idx="18869" formatCode="General">
                  <c:v>-0.33683341670109901</c:v>
                </c:pt>
                <c:pt idx="18870" formatCode="General">
                  <c:v>-0.34287055162257901</c:v>
                </c:pt>
                <c:pt idx="18871" formatCode="General">
                  <c:v>-0.34890785193916701</c:v>
                </c:pt>
                <c:pt idx="18872" formatCode="General">
                  <c:v>-0.35456654330922499</c:v>
                </c:pt>
                <c:pt idx="18873" formatCode="General">
                  <c:v>-0.359882078996624</c:v>
                </c:pt>
                <c:pt idx="18874" formatCode="General">
                  <c:v>-0.36564749054358803</c:v>
                </c:pt>
                <c:pt idx="18875" formatCode="General">
                  <c:v>-0.37168126907274202</c:v>
                </c:pt>
                <c:pt idx="18876" formatCode="General">
                  <c:v>-0.37681933558132502</c:v>
                </c:pt>
                <c:pt idx="18877" formatCode="General">
                  <c:v>-0.381005344051841</c:v>
                </c:pt>
                <c:pt idx="18878" formatCode="General">
                  <c:v>-0.38492103179284798</c:v>
                </c:pt>
                <c:pt idx="18879" formatCode="General">
                  <c:v>-0.38981172557643801</c:v>
                </c:pt>
                <c:pt idx="18880" formatCode="General">
                  <c:v>-0.39493817589410501</c:v>
                </c:pt>
                <c:pt idx="18881" formatCode="General">
                  <c:v>-0.39853296828949097</c:v>
                </c:pt>
                <c:pt idx="18882" formatCode="General">
                  <c:v>-0.40064231475152501</c:v>
                </c:pt>
                <c:pt idx="18883" formatCode="General">
                  <c:v>-0.401871540045668</c:v>
                </c:pt>
                <c:pt idx="18884" formatCode="General">
                  <c:v>-0.40245936598183002</c:v>
                </c:pt>
                <c:pt idx="18885" formatCode="General">
                  <c:v>-0.40260563265226801</c:v>
                </c:pt>
                <c:pt idx="18886" formatCode="General">
                  <c:v>-0.40260982813377599</c:v>
                </c:pt>
                <c:pt idx="18887" formatCode="General">
                  <c:v>-0.40297283475386803</c:v>
                </c:pt>
                <c:pt idx="18888" formatCode="General">
                  <c:v>-0.404177251423401</c:v>
                </c:pt>
                <c:pt idx="18889" formatCode="General">
                  <c:v>-0.40747001683765799</c:v>
                </c:pt>
                <c:pt idx="18890" formatCode="General">
                  <c:v>-0.41308938979707599</c:v>
                </c:pt>
                <c:pt idx="18891" formatCode="General">
                  <c:v>-0.419511082656157</c:v>
                </c:pt>
                <c:pt idx="18892" formatCode="General">
                  <c:v>-0.42575811619350401</c:v>
                </c:pt>
                <c:pt idx="18893" formatCode="General">
                  <c:v>-0.43112244878338102</c:v>
                </c:pt>
                <c:pt idx="18894" formatCode="General">
                  <c:v>-0.43503288224419101</c:v>
                </c:pt>
                <c:pt idx="18895" formatCode="General">
                  <c:v>-0.43659505955594402</c:v>
                </c:pt>
                <c:pt idx="18896" formatCode="General">
                  <c:v>-0.43496949226572701</c:v>
                </c:pt>
                <c:pt idx="18897" formatCode="General">
                  <c:v>-0.43047247269476102</c:v>
                </c:pt>
                <c:pt idx="18898" formatCode="General">
                  <c:v>-0.42424296045059801</c:v>
                </c:pt>
                <c:pt idx="18899" formatCode="General">
                  <c:v>-0.41704771804430102</c:v>
                </c:pt>
                <c:pt idx="18900" formatCode="General">
                  <c:v>-0.409017000193935</c:v>
                </c:pt>
                <c:pt idx="18901" formatCode="General">
                  <c:v>-0.40061204452377402</c:v>
                </c:pt>
                <c:pt idx="18902" formatCode="General">
                  <c:v>-0.39148134174534899</c:v>
                </c:pt>
                <c:pt idx="18903" formatCode="General">
                  <c:v>-0.38068658430918301</c:v>
                </c:pt>
                <c:pt idx="18904" formatCode="General">
                  <c:v>-0.36848458671364498</c:v>
                </c:pt>
                <c:pt idx="18905" formatCode="General">
                  <c:v>-0.35528721483662901</c:v>
                </c:pt>
                <c:pt idx="18906" formatCode="General">
                  <c:v>-0.34174650616977897</c:v>
                </c:pt>
                <c:pt idx="18907" formatCode="General">
                  <c:v>-0.32833497491211999</c:v>
                </c:pt>
                <c:pt idx="18908" formatCode="General">
                  <c:v>-0.31463008927134001</c:v>
                </c:pt>
                <c:pt idx="18909" formatCode="General">
                  <c:v>-0.300532245812072</c:v>
                </c:pt>
                <c:pt idx="18910" formatCode="General">
                  <c:v>-0.28538938383288698</c:v>
                </c:pt>
                <c:pt idx="18911" formatCode="General">
                  <c:v>-0.26847274293753498</c:v>
                </c:pt>
                <c:pt idx="18912" formatCode="General">
                  <c:v>-0.25042999578439801</c:v>
                </c:pt>
                <c:pt idx="18913" formatCode="General">
                  <c:v>-0.23217286949390101</c:v>
                </c:pt>
                <c:pt idx="18914" formatCode="General">
                  <c:v>-0.21505131930649099</c:v>
                </c:pt>
                <c:pt idx="18915" formatCode="General">
                  <c:v>-0.19960022186812901</c:v>
                </c:pt>
                <c:pt idx="18916" formatCode="General">
                  <c:v>-0.185715343255862</c:v>
                </c:pt>
                <c:pt idx="18917" formatCode="General">
                  <c:v>-0.17390682826260601</c:v>
                </c:pt>
                <c:pt idx="18918" formatCode="General">
                  <c:v>-0.16497319790260601</c:v>
                </c:pt>
                <c:pt idx="18919" formatCode="General">
                  <c:v>-0.159206888405312</c:v>
                </c:pt>
                <c:pt idx="18920" formatCode="General">
                  <c:v>-0.15576536222420401</c:v>
                </c:pt>
                <c:pt idx="18921" formatCode="General">
                  <c:v>-0.15424113924626001</c:v>
                </c:pt>
                <c:pt idx="18922" formatCode="General">
                  <c:v>-0.15433547851204499</c:v>
                </c:pt>
                <c:pt idx="18923" formatCode="General">
                  <c:v>-0.15612759941580501</c:v>
                </c:pt>
                <c:pt idx="18924" formatCode="General">
                  <c:v>-0.15976115316271899</c:v>
                </c:pt>
                <c:pt idx="18925" formatCode="General">
                  <c:v>-0.16433180337303299</c:v>
                </c:pt>
                <c:pt idx="18926" formatCode="General">
                  <c:v>-0.16906600717339701</c:v>
                </c:pt>
                <c:pt idx="18927" formatCode="General">
                  <c:v>-0.173889834264634</c:v>
                </c:pt>
                <c:pt idx="18928" formatCode="General">
                  <c:v>-0.17812343153391999</c:v>
                </c:pt>
                <c:pt idx="18929" formatCode="General">
                  <c:v>-0.181175535295997</c:v>
                </c:pt>
                <c:pt idx="18930" formatCode="General">
                  <c:v>-0.18422032103915501</c:v>
                </c:pt>
                <c:pt idx="18931" formatCode="General">
                  <c:v>-0.18797011932962501</c:v>
                </c:pt>
                <c:pt idx="18932" formatCode="General">
                  <c:v>-0.19123898182219601</c:v>
                </c:pt>
                <c:pt idx="18933" formatCode="General">
                  <c:v>-0.19218600453752099</c:v>
                </c:pt>
                <c:pt idx="18934" formatCode="General">
                  <c:v>-0.18915366454355101</c:v>
                </c:pt>
                <c:pt idx="18935" formatCode="General">
                  <c:v>-0.18129155526434801</c:v>
                </c:pt>
                <c:pt idx="18936" formatCode="General">
                  <c:v>-0.16818888461699399</c:v>
                </c:pt>
                <c:pt idx="18937" formatCode="General">
                  <c:v>-0.150037909326286</c:v>
                </c:pt>
                <c:pt idx="18938" formatCode="General">
                  <c:v>-0.127755009089278</c:v>
                </c:pt>
                <c:pt idx="18939" formatCode="General">
                  <c:v>-0.10211126306134501</c:v>
                </c:pt>
                <c:pt idx="18940" formatCode="General">
                  <c:v>-7.4507008788201698E-2</c:v>
                </c:pt>
                <c:pt idx="18941" formatCode="General">
                  <c:v>-4.5718484567266099E-2</c:v>
                </c:pt>
                <c:pt idx="18942" formatCode="General">
                  <c:v>-1.58417034493845E-2</c:v>
                </c:pt>
                <c:pt idx="18943" formatCode="General">
                  <c:v>1.4683816827490899E-2</c:v>
                </c:pt>
                <c:pt idx="18944" formatCode="General">
                  <c:v>4.5494221221487399E-2</c:v>
                </c:pt>
                <c:pt idx="18945" formatCode="General">
                  <c:v>7.5352406773177005E-2</c:v>
                </c:pt>
                <c:pt idx="18946" formatCode="General">
                  <c:v>0.102971630645912</c:v>
                </c:pt>
                <c:pt idx="18947" formatCode="General">
                  <c:v>0.12775015968054801</c:v>
                </c:pt>
                <c:pt idx="18948" formatCode="General">
                  <c:v>0.148994252604945</c:v>
                </c:pt>
                <c:pt idx="18949" formatCode="General">
                  <c:v>0.16616940959950099</c:v>
                </c:pt>
                <c:pt idx="18950" formatCode="General">
                  <c:v>0.18009865380460299</c:v>
                </c:pt>
                <c:pt idx="18951" formatCode="General">
                  <c:v>0.191808018527269</c:v>
                </c:pt>
                <c:pt idx="18952" formatCode="General">
                  <c:v>0.20126058889700599</c:v>
                </c:pt>
                <c:pt idx="18953" formatCode="General">
                  <c:v>0.20876387725790299</c:v>
                </c:pt>
                <c:pt idx="18954" formatCode="General">
                  <c:v>0.21526914174957201</c:v>
                </c:pt>
                <c:pt idx="18955" formatCode="General">
                  <c:v>0.22095766489272001</c:v>
                </c:pt>
                <c:pt idx="18956" formatCode="General">
                  <c:v>0.227036903483361</c:v>
                </c:pt>
                <c:pt idx="18957" formatCode="General">
                  <c:v>0.23460627139131501</c:v>
                </c:pt>
                <c:pt idx="18958" formatCode="General">
                  <c:v>0.24275940208957</c:v>
                </c:pt>
                <c:pt idx="18959" formatCode="General">
                  <c:v>0.250764839079126</c:v>
                </c:pt>
                <c:pt idx="18960" formatCode="General">
                  <c:v>0.25782893965918302</c:v>
                </c:pt>
                <c:pt idx="18961" formatCode="General">
                  <c:v>0.263701185725006</c:v>
                </c:pt>
                <c:pt idx="18962" formatCode="General">
                  <c:v>0.26926314751125702</c:v>
                </c:pt>
                <c:pt idx="18963" formatCode="General">
                  <c:v>0.27554186010961701</c:v>
                </c:pt>
                <c:pt idx="18964" formatCode="General">
                  <c:v>0.282728232091493</c:v>
                </c:pt>
                <c:pt idx="18965" formatCode="General">
                  <c:v>0.29033787551733697</c:v>
                </c:pt>
                <c:pt idx="18966" formatCode="General">
                  <c:v>0.29907110689486399</c:v>
                </c:pt>
                <c:pt idx="18967" formatCode="General">
                  <c:v>0.30922939366759999</c:v>
                </c:pt>
                <c:pt idx="18968" formatCode="General">
                  <c:v>0.32062193895716301</c:v>
                </c:pt>
                <c:pt idx="18969" formatCode="General">
                  <c:v>0.33402584840141097</c:v>
                </c:pt>
                <c:pt idx="18970" formatCode="General">
                  <c:v>0.34890915499123099</c:v>
                </c:pt>
                <c:pt idx="18971" formatCode="General">
                  <c:v>0.36397855909309401</c:v>
                </c:pt>
                <c:pt idx="18972" formatCode="General">
                  <c:v>0.37964668059724499</c:v>
                </c:pt>
                <c:pt idx="18973" formatCode="General">
                  <c:v>0.397037177026132</c:v>
                </c:pt>
                <c:pt idx="18974" formatCode="General">
                  <c:v>0.41593995862060801</c:v>
                </c:pt>
                <c:pt idx="18975" formatCode="General">
                  <c:v>0.43669782792544998</c:v>
                </c:pt>
                <c:pt idx="18976" formatCode="General">
                  <c:v>0.46004874047257499</c:v>
                </c:pt>
                <c:pt idx="18977" formatCode="General">
                  <c:v>0.484356798746158</c:v>
                </c:pt>
                <c:pt idx="18978" formatCode="General">
                  <c:v>0.50716786045070394</c:v>
                </c:pt>
                <c:pt idx="18979" formatCode="General">
                  <c:v>0.52803000499867703</c:v>
                </c:pt>
                <c:pt idx="18980" formatCode="General">
                  <c:v>0.54658192718209297</c:v>
                </c:pt>
                <c:pt idx="18981" formatCode="General">
                  <c:v>0.56144246691245303</c:v>
                </c:pt>
                <c:pt idx="18982" formatCode="General">
                  <c:v>0.57200389673579999</c:v>
                </c:pt>
                <c:pt idx="18983" formatCode="General">
                  <c:v>0.578464019092231</c:v>
                </c:pt>
                <c:pt idx="18984" formatCode="General">
                  <c:v>0.58117907039011996</c:v>
                </c:pt>
                <c:pt idx="18985" formatCode="General">
                  <c:v>0.58072010740512903</c:v>
                </c:pt>
                <c:pt idx="18986" formatCode="General">
                  <c:v>0.57807566788000397</c:v>
                </c:pt>
                <c:pt idx="18987" formatCode="General">
                  <c:v>0.57344432478856899</c:v>
                </c:pt>
                <c:pt idx="18988" formatCode="General">
                  <c:v>0.56552067311084697</c:v>
                </c:pt>
                <c:pt idx="18989" formatCode="General">
                  <c:v>0.553733027395785</c:v>
                </c:pt>
                <c:pt idx="18990" formatCode="General">
                  <c:v>0.53969631239915405</c:v>
                </c:pt>
                <c:pt idx="18991" formatCode="General">
                  <c:v>0.52553635311820701</c:v>
                </c:pt>
                <c:pt idx="18992" formatCode="General">
                  <c:v>0.51228633431184001</c:v>
                </c:pt>
                <c:pt idx="18993" formatCode="General">
                  <c:v>0.50066980498876901</c:v>
                </c:pt>
                <c:pt idx="18994" formatCode="General">
                  <c:v>0.49132806594896899</c:v>
                </c:pt>
                <c:pt idx="18995" formatCode="General">
                  <c:v>0.48422146654019699</c:v>
                </c:pt>
                <c:pt idx="18996" formatCode="General">
                  <c:v>0.47962463403543598</c:v>
                </c:pt>
                <c:pt idx="18997" formatCode="General">
                  <c:v>0.47848161717459797</c:v>
                </c:pt>
                <c:pt idx="18998" formatCode="General">
                  <c:v>0.48061854850332902</c:v>
                </c:pt>
                <c:pt idx="18999" formatCode="General">
                  <c:v>0.48448853262458103</c:v>
                </c:pt>
                <c:pt idx="19000" formatCode="General">
                  <c:v>0.48912452137948398</c:v>
                </c:pt>
                <c:pt idx="19001" formatCode="General">
                  <c:v>0.49450314070461898</c:v>
                </c:pt>
                <c:pt idx="19002" formatCode="General">
                  <c:v>0.50112840521421098</c:v>
                </c:pt>
                <c:pt idx="19003" formatCode="General">
                  <c:v>0.50979023573744597</c:v>
                </c:pt>
                <c:pt idx="19004" formatCode="General">
                  <c:v>0.52041866711372498</c:v>
                </c:pt>
                <c:pt idx="19005" formatCode="General">
                  <c:v>0.53099848119868098</c:v>
                </c:pt>
                <c:pt idx="19006" formatCode="General">
                  <c:v>0.53955453897179695</c:v>
                </c:pt>
                <c:pt idx="19007" formatCode="General">
                  <c:v>0.546189039428158</c:v>
                </c:pt>
                <c:pt idx="19008" formatCode="General">
                  <c:v>0.55159102838874496</c:v>
                </c:pt>
                <c:pt idx="19009" formatCode="General">
                  <c:v>0.55662421512120597</c:v>
                </c:pt>
                <c:pt idx="19010" formatCode="General">
                  <c:v>0.56269908707775895</c:v>
                </c:pt>
                <c:pt idx="19011" formatCode="General">
                  <c:v>0.57011059905099903</c:v>
                </c:pt>
                <c:pt idx="19012" formatCode="General">
                  <c:v>0.578120264316351</c:v>
                </c:pt>
                <c:pt idx="19013" formatCode="General">
                  <c:v>0.58570610536383105</c:v>
                </c:pt>
                <c:pt idx="19014" formatCode="General">
                  <c:v>0.59301180856332203</c:v>
                </c:pt>
                <c:pt idx="19015" formatCode="General">
                  <c:v>0.60079471667791295</c:v>
                </c:pt>
                <c:pt idx="19016" formatCode="General">
                  <c:v>0.60940446599202203</c:v>
                </c:pt>
                <c:pt idx="19017" formatCode="General">
                  <c:v>0.61852188090850702</c:v>
                </c:pt>
                <c:pt idx="19018" formatCode="General">
                  <c:v>0.626317293607634</c:v>
                </c:pt>
                <c:pt idx="19019" formatCode="General">
                  <c:v>0.63088920742160304</c:v>
                </c:pt>
                <c:pt idx="19020" formatCode="General">
                  <c:v>0.632014328863435</c:v>
                </c:pt>
                <c:pt idx="19021" formatCode="General">
                  <c:v>0.63095470027063605</c:v>
                </c:pt>
                <c:pt idx="19022" formatCode="General">
                  <c:v>0.627904733141045</c:v>
                </c:pt>
                <c:pt idx="19023" formatCode="General">
                  <c:v>0.62306921415643501</c:v>
                </c:pt>
                <c:pt idx="19024" formatCode="General">
                  <c:v>0.61721884293038098</c:v>
                </c:pt>
                <c:pt idx="19025" formatCode="General">
                  <c:v>0.61019688192475097</c:v>
                </c:pt>
                <c:pt idx="19026" formatCode="General">
                  <c:v>0.60252006365252897</c:v>
                </c:pt>
                <c:pt idx="19027" formatCode="General">
                  <c:v>0.59412493312660897</c:v>
                </c:pt>
                <c:pt idx="19028" formatCode="General">
                  <c:v>0.58397884093768604</c:v>
                </c:pt>
                <c:pt idx="19029" formatCode="General">
                  <c:v>0.57173906230627503</c:v>
                </c:pt>
                <c:pt idx="19030" formatCode="General">
                  <c:v>0.55777533856016903</c:v>
                </c:pt>
                <c:pt idx="19031" formatCode="General">
                  <c:v>0.54317856207533199</c:v>
                </c:pt>
                <c:pt idx="19032" formatCode="General">
                  <c:v>0.52850656681723795</c:v>
                </c:pt>
                <c:pt idx="19033" formatCode="General">
                  <c:v>0.51428380473346402</c:v>
                </c:pt>
                <c:pt idx="19034" formatCode="General">
                  <c:v>0.50054738051004299</c:v>
                </c:pt>
                <c:pt idx="19035" formatCode="General">
                  <c:v>0.48704334918764097</c:v>
                </c:pt>
                <c:pt idx="19036" formatCode="General">
                  <c:v>0.474114615994778</c:v>
                </c:pt>
                <c:pt idx="19037" formatCode="General">
                  <c:v>0.46134475886801002</c:v>
                </c:pt>
                <c:pt idx="19038" formatCode="General">
                  <c:v>0.44856736095669503</c:v>
                </c:pt>
                <c:pt idx="19039" formatCode="General">
                  <c:v>0.43671818031970999</c:v>
                </c:pt>
                <c:pt idx="19040" formatCode="General">
                  <c:v>0.425659368885142</c:v>
                </c:pt>
                <c:pt idx="19041" formatCode="General">
                  <c:v>0.41439343863607903</c:v>
                </c:pt>
                <c:pt idx="19042" formatCode="General">
                  <c:v>0.402459730513481</c:v>
                </c:pt>
                <c:pt idx="19043" formatCode="General">
                  <c:v>0.38991646391560703</c:v>
                </c:pt>
                <c:pt idx="19044" formatCode="General">
                  <c:v>0.37767565053698698</c:v>
                </c:pt>
                <c:pt idx="19045" formatCode="General">
                  <c:v>0.36646724480912102</c:v>
                </c:pt>
                <c:pt idx="19046" formatCode="General">
                  <c:v>0.35728520912503597</c:v>
                </c:pt>
                <c:pt idx="19047" formatCode="General">
                  <c:v>0.35058610975044902</c:v>
                </c:pt>
                <c:pt idx="19048" formatCode="General">
                  <c:v>0.34524292475913798</c:v>
                </c:pt>
                <c:pt idx="19049" formatCode="General">
                  <c:v>0.34101394699008702</c:v>
                </c:pt>
                <c:pt idx="19050" formatCode="General">
                  <c:v>0.337832807178851</c:v>
                </c:pt>
                <c:pt idx="19051" formatCode="General">
                  <c:v>0.33470952294304501</c:v>
                </c:pt>
                <c:pt idx="19052" formatCode="General">
                  <c:v>0.33138194961280998</c:v>
                </c:pt>
                <c:pt idx="19053" formatCode="General">
                  <c:v>0.32824584502560999</c:v>
                </c:pt>
                <c:pt idx="19054" formatCode="General">
                  <c:v>0.324247643746643</c:v>
                </c:pt>
                <c:pt idx="19055" formatCode="General">
                  <c:v>0.31751553157860801</c:v>
                </c:pt>
                <c:pt idx="19056" formatCode="General">
                  <c:v>0.307420517438595</c:v>
                </c:pt>
                <c:pt idx="19057" formatCode="General">
                  <c:v>0.29324707133461198</c:v>
                </c:pt>
                <c:pt idx="19058" formatCode="General">
                  <c:v>0.27456618708660602</c:v>
                </c:pt>
                <c:pt idx="19059" formatCode="General">
                  <c:v>0.25261103223466203</c:v>
                </c:pt>
                <c:pt idx="19060" formatCode="General">
                  <c:v>0.22890811283604001</c:v>
                </c:pt>
                <c:pt idx="19061" formatCode="General">
                  <c:v>0.20390828054349699</c:v>
                </c:pt>
                <c:pt idx="19062" formatCode="General">
                  <c:v>0.17743141251362099</c:v>
                </c:pt>
                <c:pt idx="19063" formatCode="General">
                  <c:v>0.15036558285500501</c:v>
                </c:pt>
                <c:pt idx="19064" formatCode="General">
                  <c:v>0.124064592282393</c:v>
                </c:pt>
                <c:pt idx="19065" formatCode="General">
                  <c:v>9.9874715220153801E-2</c:v>
                </c:pt>
                <c:pt idx="19066" formatCode="General">
                  <c:v>7.8755841866864101E-2</c:v>
                </c:pt>
                <c:pt idx="19067" formatCode="General">
                  <c:v>6.0479613762083398E-2</c:v>
                </c:pt>
                <c:pt idx="19068" formatCode="General">
                  <c:v>4.5165169487024197E-2</c:v>
                </c:pt>
                <c:pt idx="19069" formatCode="General">
                  <c:v>3.3449940407543101E-2</c:v>
                </c:pt>
                <c:pt idx="19070" formatCode="General">
                  <c:v>2.5832843298382799E-2</c:v>
                </c:pt>
                <c:pt idx="19071" formatCode="General">
                  <c:v>2.1883815891634E-2</c:v>
                </c:pt>
                <c:pt idx="19072" formatCode="General">
                  <c:v>2.0551256305978399E-2</c:v>
                </c:pt>
                <c:pt idx="19073" formatCode="General">
                  <c:v>2.0970080845257401E-2</c:v>
                </c:pt>
                <c:pt idx="19074" formatCode="General">
                  <c:v>2.1389947486767001E-2</c:v>
                </c:pt>
                <c:pt idx="19075" formatCode="General">
                  <c:v>2.0177281262900901E-2</c:v>
                </c:pt>
                <c:pt idx="19076" formatCode="General">
                  <c:v>1.6872916793636401E-2</c:v>
                </c:pt>
                <c:pt idx="19077" formatCode="General">
                  <c:v>1.0596913123932799E-2</c:v>
                </c:pt>
                <c:pt idx="19078" formatCode="General">
                  <c:v>1.0907182814540899E-3</c:v>
                </c:pt>
                <c:pt idx="19079" formatCode="General">
                  <c:v>-1.1495383877653099E-2</c:v>
                </c:pt>
                <c:pt idx="19080" formatCode="General">
                  <c:v>-2.7680258520890899E-2</c:v>
                </c:pt>
                <c:pt idx="19081" formatCode="General">
                  <c:v>-4.6654229812231697E-2</c:v>
                </c:pt>
                <c:pt idx="19082" formatCode="General">
                  <c:v>-6.7486458136968505E-2</c:v>
                </c:pt>
                <c:pt idx="19083" formatCode="General">
                  <c:v>-9.0417453363524899E-2</c:v>
                </c:pt>
                <c:pt idx="19084" formatCode="General">
                  <c:v>-0.115596752207652</c:v>
                </c:pt>
                <c:pt idx="19085" formatCode="General">
                  <c:v>-0.14146666975937799</c:v>
                </c:pt>
                <c:pt idx="19086" formatCode="General">
                  <c:v>-0.16615057236907699</c:v>
                </c:pt>
                <c:pt idx="19087" formatCode="General">
                  <c:v>-0.18871661526543501</c:v>
                </c:pt>
                <c:pt idx="19088" formatCode="General">
                  <c:v>-0.20864095847923</c:v>
                </c:pt>
                <c:pt idx="19089" formatCode="General">
                  <c:v>-0.226202700237285</c:v>
                </c:pt>
                <c:pt idx="19090" formatCode="General">
                  <c:v>-0.24291853878391501</c:v>
                </c:pt>
                <c:pt idx="19091" formatCode="General">
                  <c:v>-0.25936549787151703</c:v>
                </c:pt>
                <c:pt idx="19092" formatCode="General">
                  <c:v>-0.27453441929349998</c:v>
                </c:pt>
                <c:pt idx="19093" formatCode="General">
                  <c:v>-0.28796582780408903</c:v>
                </c:pt>
                <c:pt idx="19094" formatCode="General">
                  <c:v>-0.29902559957483899</c:v>
                </c:pt>
                <c:pt idx="19095" formatCode="General">
                  <c:v>-0.306828596743497</c:v>
                </c:pt>
                <c:pt idx="19096" formatCode="General">
                  <c:v>-0.31153539309581701</c:v>
                </c:pt>
                <c:pt idx="19097" formatCode="General">
                  <c:v>-0.31306220261520601</c:v>
                </c:pt>
                <c:pt idx="19098" formatCode="General">
                  <c:v>-0.31150475053065002</c:v>
                </c:pt>
                <c:pt idx="19099" formatCode="General">
                  <c:v>-0.30691253465455598</c:v>
                </c:pt>
                <c:pt idx="19100" formatCode="General">
                  <c:v>-0.29978205786121997</c:v>
                </c:pt>
                <c:pt idx="19101" formatCode="General">
                  <c:v>-0.29185151543443699</c:v>
                </c:pt>
                <c:pt idx="19102" formatCode="General">
                  <c:v>-0.284387427081777</c:v>
                </c:pt>
                <c:pt idx="19103" formatCode="General">
                  <c:v>-0.27808003138813903</c:v>
                </c:pt>
                <c:pt idx="19104" formatCode="General">
                  <c:v>-0.27269009055093302</c:v>
                </c:pt>
                <c:pt idx="19105" formatCode="General">
                  <c:v>-0.267741652682909</c:v>
                </c:pt>
                <c:pt idx="19106" formatCode="General">
                  <c:v>-0.26401408648199198</c:v>
                </c:pt>
                <c:pt idx="19107" formatCode="General">
                  <c:v>-0.26230930577170303</c:v>
                </c:pt>
                <c:pt idx="19108" formatCode="General">
                  <c:v>-0.26286121025541398</c:v>
                </c:pt>
                <c:pt idx="19109" formatCode="General">
                  <c:v>-0.26668439739191002</c:v>
                </c:pt>
                <c:pt idx="19110" formatCode="General">
                  <c:v>-0.27377119644383002</c:v>
                </c:pt>
                <c:pt idx="19111" formatCode="General">
                  <c:v>-0.28367204673519703</c:v>
                </c:pt>
                <c:pt idx="19112" formatCode="General">
                  <c:v>-0.29557821833916198</c:v>
                </c:pt>
                <c:pt idx="19113" formatCode="General">
                  <c:v>-0.30780655996524697</c:v>
                </c:pt>
                <c:pt idx="19114" formatCode="General">
                  <c:v>-0.32058049105339598</c:v>
                </c:pt>
                <c:pt idx="19115" formatCode="General">
                  <c:v>-0.33428415415573198</c:v>
                </c:pt>
                <c:pt idx="19116" formatCode="General">
                  <c:v>-0.34862435432758798</c:v>
                </c:pt>
                <c:pt idx="19117" formatCode="General">
                  <c:v>-0.36379975935860898</c:v>
                </c:pt>
                <c:pt idx="19118" formatCode="General">
                  <c:v>-0.37941171857695899</c:v>
                </c:pt>
                <c:pt idx="19119" formatCode="General">
                  <c:v>-0.39427691069235699</c:v>
                </c:pt>
                <c:pt idx="19120" formatCode="General">
                  <c:v>-0.40752612785327702</c:v>
                </c:pt>
                <c:pt idx="19121" formatCode="General">
                  <c:v>-0.41816001252356599</c:v>
                </c:pt>
                <c:pt idx="19122" formatCode="General">
                  <c:v>-0.425411277942915</c:v>
                </c:pt>
                <c:pt idx="19123" formatCode="General">
                  <c:v>-0.43004763102239002</c:v>
                </c:pt>
                <c:pt idx="19124" formatCode="General">
                  <c:v>-0.43330311696323098</c:v>
                </c:pt>
                <c:pt idx="19125" formatCode="General">
                  <c:v>-0.43545197952568998</c:v>
                </c:pt>
                <c:pt idx="19126" formatCode="General">
                  <c:v>-0.43640446310261699</c:v>
                </c:pt>
                <c:pt idx="19127" formatCode="General">
                  <c:v>-0.43643011196493098</c:v>
                </c:pt>
                <c:pt idx="19128" formatCode="General">
                  <c:v>-0.43503070091847701</c:v>
                </c:pt>
                <c:pt idx="19129" formatCode="General">
                  <c:v>-0.43174452119784301</c:v>
                </c:pt>
                <c:pt idx="19130" formatCode="General">
                  <c:v>-0.426961434247355</c:v>
                </c:pt>
                <c:pt idx="19131" formatCode="General">
                  <c:v>-0.42031166398228798</c:v>
                </c:pt>
                <c:pt idx="19132" formatCode="General">
                  <c:v>-0.41154310926479398</c:v>
                </c:pt>
                <c:pt idx="19133" formatCode="General">
                  <c:v>-0.401210777673635</c:v>
                </c:pt>
                <c:pt idx="19134" formatCode="General">
                  <c:v>-0.389715144662173</c:v>
                </c:pt>
                <c:pt idx="19135" formatCode="General">
                  <c:v>-0.37754341068420399</c:v>
                </c:pt>
                <c:pt idx="19136" formatCode="General">
                  <c:v>-0.36554806365686499</c:v>
                </c:pt>
                <c:pt idx="19137" formatCode="General">
                  <c:v>-0.35522139056108698</c:v>
                </c:pt>
                <c:pt idx="19138" formatCode="General">
                  <c:v>-0.34734003881956999</c:v>
                </c:pt>
                <c:pt idx="19139" formatCode="General">
                  <c:v>-0.34200486730055801</c:v>
                </c:pt>
                <c:pt idx="19140" formatCode="General">
                  <c:v>-0.33991926507140302</c:v>
                </c:pt>
                <c:pt idx="19141" formatCode="General">
                  <c:v>-0.34147771536494997</c:v>
                </c:pt>
                <c:pt idx="19142" formatCode="General">
                  <c:v>-0.34557588522854998</c:v>
                </c:pt>
                <c:pt idx="19143" formatCode="General">
                  <c:v>-0.35063402781006803</c:v>
                </c:pt>
                <c:pt idx="19144" formatCode="General">
                  <c:v>-0.35527907605528097</c:v>
                </c:pt>
                <c:pt idx="19145" formatCode="General">
                  <c:v>-0.35887024994904299</c:v>
                </c:pt>
                <c:pt idx="19146" formatCode="General">
                  <c:v>-0.36188578177175101</c:v>
                </c:pt>
                <c:pt idx="19147" formatCode="General">
                  <c:v>-0.36451513388551998</c:v>
                </c:pt>
                <c:pt idx="19148" formatCode="General">
                  <c:v>-0.36632841438237501</c:v>
                </c:pt>
                <c:pt idx="19149" formatCode="General">
                  <c:v>-0.36711316040994602</c:v>
                </c:pt>
                <c:pt idx="19150" formatCode="General">
                  <c:v>-0.36708167430535699</c:v>
                </c:pt>
                <c:pt idx="19151" formatCode="General">
                  <c:v>-0.366875715232579</c:v>
                </c:pt>
                <c:pt idx="19152" formatCode="General">
                  <c:v>-0.36711447787542101</c:v>
                </c:pt>
                <c:pt idx="19153" formatCode="General">
                  <c:v>-0.36765326565173401</c:v>
                </c:pt>
                <c:pt idx="19154" formatCode="General">
                  <c:v>-0.36915902446425503</c:v>
                </c:pt>
                <c:pt idx="19155" formatCode="General">
                  <c:v>-0.37212647653128</c:v>
                </c:pt>
                <c:pt idx="19156" formatCode="General">
                  <c:v>-0.37575562257846501</c:v>
                </c:pt>
                <c:pt idx="19157" formatCode="General">
                  <c:v>-0.37889960072307599</c:v>
                </c:pt>
                <c:pt idx="19158" formatCode="General">
                  <c:v>-0.38060717475641498</c:v>
                </c:pt>
                <c:pt idx="19159" formatCode="General">
                  <c:v>-0.38131919915614298</c:v>
                </c:pt>
                <c:pt idx="19160" formatCode="General">
                  <c:v>-0.38185374047588599</c:v>
                </c:pt>
                <c:pt idx="19161" formatCode="General">
                  <c:v>-0.38226899794964597</c:v>
                </c:pt>
                <c:pt idx="19162" formatCode="General">
                  <c:v>-0.38258825889390102</c:v>
                </c:pt>
                <c:pt idx="19163" formatCode="General">
                  <c:v>-0.38219853255323699</c:v>
                </c:pt>
                <c:pt idx="19164" formatCode="General">
                  <c:v>-0.38135446776699</c:v>
                </c:pt>
                <c:pt idx="19165" formatCode="General">
                  <c:v>-0.38060167644535497</c:v>
                </c:pt>
                <c:pt idx="19166" formatCode="General">
                  <c:v>-0.378732028279962</c:v>
                </c:pt>
                <c:pt idx="19167" formatCode="General">
                  <c:v>-0.37476025877181401</c:v>
                </c:pt>
                <c:pt idx="19168" formatCode="General">
                  <c:v>-0.36909393547189501</c:v>
                </c:pt>
                <c:pt idx="19169" formatCode="General">
                  <c:v>-0.362639490852246</c:v>
                </c:pt>
                <c:pt idx="19170" formatCode="General">
                  <c:v>-0.35598746534168901</c:v>
                </c:pt>
                <c:pt idx="19171" formatCode="General">
                  <c:v>-0.34940048610512198</c:v>
                </c:pt>
                <c:pt idx="19172" formatCode="General">
                  <c:v>-0.34337134488862697</c:v>
                </c:pt>
                <c:pt idx="19173" formatCode="General">
                  <c:v>-0.33823071281102501</c:v>
                </c:pt>
                <c:pt idx="19174" formatCode="General">
                  <c:v>-0.33428951817886998</c:v>
                </c:pt>
                <c:pt idx="19175" formatCode="General">
                  <c:v>-0.33186159381882302</c:v>
                </c:pt>
                <c:pt idx="19176" formatCode="General">
                  <c:v>-0.329953814368594</c:v>
                </c:pt>
                <c:pt idx="19177" formatCode="General">
                  <c:v>-0.32750007396540098</c:v>
                </c:pt>
                <c:pt idx="19178" formatCode="General">
                  <c:v>-0.32331520222580801</c:v>
                </c:pt>
                <c:pt idx="19179" formatCode="General">
                  <c:v>-0.31697746841170399</c:v>
                </c:pt>
                <c:pt idx="19180" formatCode="General">
                  <c:v>-0.309231922666795</c:v>
                </c:pt>
                <c:pt idx="19181" formatCode="General">
                  <c:v>-0.30064782997597</c:v>
                </c:pt>
                <c:pt idx="19182" formatCode="General">
                  <c:v>-0.29087573230701902</c:v>
                </c:pt>
                <c:pt idx="19183" formatCode="General">
                  <c:v>-0.279948214353125</c:v>
                </c:pt>
                <c:pt idx="19184" formatCode="General">
                  <c:v>-0.26963309281706099</c:v>
                </c:pt>
                <c:pt idx="19185" formatCode="General">
                  <c:v>-0.26035856104362398</c:v>
                </c:pt>
                <c:pt idx="19186" formatCode="General">
                  <c:v>-0.25146641895664101</c:v>
                </c:pt>
                <c:pt idx="19187" formatCode="General">
                  <c:v>-0.24252127633437701</c:v>
                </c:pt>
                <c:pt idx="19188" formatCode="General">
                  <c:v>-0.23364609735354699</c:v>
                </c:pt>
                <c:pt idx="19189" formatCode="General">
                  <c:v>-0.22550806817108199</c:v>
                </c:pt>
                <c:pt idx="19190" formatCode="General">
                  <c:v>-0.21882796955890901</c:v>
                </c:pt>
                <c:pt idx="19191" formatCode="General">
                  <c:v>-0.21416281958431099</c:v>
                </c:pt>
                <c:pt idx="19192" formatCode="General">
                  <c:v>-0.21210111647206201</c:v>
                </c:pt>
                <c:pt idx="19193" formatCode="General">
                  <c:v>-0.21257208495515001</c:v>
                </c:pt>
                <c:pt idx="19194" formatCode="General">
                  <c:v>-0.21444425931720701</c:v>
                </c:pt>
                <c:pt idx="19195" formatCode="General">
                  <c:v>-0.21745893931739499</c:v>
                </c:pt>
                <c:pt idx="19196" formatCode="General">
                  <c:v>-0.222143286773993</c:v>
                </c:pt>
                <c:pt idx="19197" formatCode="General">
                  <c:v>-0.228091700474647</c:v>
                </c:pt>
                <c:pt idx="19198" formatCode="General">
                  <c:v>-0.23414317332701801</c:v>
                </c:pt>
                <c:pt idx="19199" formatCode="General">
                  <c:v>-0.23969841553985199</c:v>
                </c:pt>
                <c:pt idx="19200" formatCode="General">
                  <c:v>-0.24441518094584699</c:v>
                </c:pt>
                <c:pt idx="19201" formatCode="General">
                  <c:v>-0.24746076166393</c:v>
                </c:pt>
                <c:pt idx="19202" formatCode="General">
                  <c:v>-0.247698583045318</c:v>
                </c:pt>
                <c:pt idx="19203" formatCode="General">
                  <c:v>-0.24443407384631999</c:v>
                </c:pt>
                <c:pt idx="19204" formatCode="General">
                  <c:v>-0.23743751855166501</c:v>
                </c:pt>
                <c:pt idx="19205" formatCode="General">
                  <c:v>-0.22720440477235401</c:v>
                </c:pt>
                <c:pt idx="19206" formatCode="General">
                  <c:v>-0.21455046470556099</c:v>
                </c:pt>
                <c:pt idx="19207" formatCode="General">
                  <c:v>-0.200198106769892</c:v>
                </c:pt>
                <c:pt idx="19208" formatCode="General">
                  <c:v>-0.18474039546809901</c:v>
                </c:pt>
                <c:pt idx="19209" formatCode="General">
                  <c:v>-0.16967571866018</c:v>
                </c:pt>
                <c:pt idx="19210" formatCode="General">
                  <c:v>-0.155956932386563</c:v>
                </c:pt>
                <c:pt idx="19211" formatCode="General">
                  <c:v>-0.14249767273265801</c:v>
                </c:pt>
                <c:pt idx="19212" formatCode="General">
                  <c:v>-0.12835809663041101</c:v>
                </c:pt>
                <c:pt idx="19213" formatCode="General">
                  <c:v>-0.113920215206589</c:v>
                </c:pt>
                <c:pt idx="19214" formatCode="General">
                  <c:v>-0.100169329664067</c:v>
                </c:pt>
                <c:pt idx="19215" formatCode="General">
                  <c:v>-8.7468452065324206E-2</c:v>
                </c:pt>
                <c:pt idx="19216" formatCode="General">
                  <c:v>-7.5757052838771002E-2</c:v>
                </c:pt>
                <c:pt idx="19217" formatCode="General">
                  <c:v>-6.5371169971605303E-2</c:v>
                </c:pt>
                <c:pt idx="19218" formatCode="General">
                  <c:v>-5.6658963645244399E-2</c:v>
                </c:pt>
                <c:pt idx="19219" formatCode="General">
                  <c:v>-4.9754188092685302E-2</c:v>
                </c:pt>
                <c:pt idx="19220" formatCode="General">
                  <c:v>-4.4380345089165302E-2</c:v>
                </c:pt>
                <c:pt idx="19221" formatCode="General">
                  <c:v>-3.9466467631459799E-2</c:v>
                </c:pt>
                <c:pt idx="19222" formatCode="General">
                  <c:v>-3.5298683839678699E-2</c:v>
                </c:pt>
                <c:pt idx="19223" formatCode="General">
                  <c:v>-3.2212921897156799E-2</c:v>
                </c:pt>
                <c:pt idx="19224" formatCode="General">
                  <c:v>-2.9279971375254701E-2</c:v>
                </c:pt>
                <c:pt idx="19225" formatCode="General">
                  <c:v>-2.6858549456203099E-2</c:v>
                </c:pt>
                <c:pt idx="19226" formatCode="General">
                  <c:v>-2.5975167066361E-2</c:v>
                </c:pt>
                <c:pt idx="19227" formatCode="General">
                  <c:v>-2.6499790994411899E-2</c:v>
                </c:pt>
                <c:pt idx="19228" formatCode="General">
                  <c:v>-2.8725547564108299E-2</c:v>
                </c:pt>
                <c:pt idx="19229" formatCode="General">
                  <c:v>-3.3179236408892997E-2</c:v>
                </c:pt>
                <c:pt idx="19230" formatCode="General">
                  <c:v>-3.9306594472327698E-2</c:v>
                </c:pt>
                <c:pt idx="19231" formatCode="General">
                  <c:v>-4.6246301929761202E-2</c:v>
                </c:pt>
                <c:pt idx="19232" formatCode="General">
                  <c:v>-5.2744317854018098E-2</c:v>
                </c:pt>
                <c:pt idx="19233" formatCode="General">
                  <c:v>-5.7281934001296303E-2</c:v>
                </c:pt>
                <c:pt idx="19234" formatCode="General">
                  <c:v>-5.9167918886894502E-2</c:v>
                </c:pt>
                <c:pt idx="19235" formatCode="General">
                  <c:v>-5.95914316974279E-2</c:v>
                </c:pt>
                <c:pt idx="19236" formatCode="General">
                  <c:v>-5.8902060315213702E-2</c:v>
                </c:pt>
                <c:pt idx="19237" formatCode="General">
                  <c:v>-5.6640701295265099E-2</c:v>
                </c:pt>
                <c:pt idx="19238" formatCode="General">
                  <c:v>-5.3440787972188999E-2</c:v>
                </c:pt>
                <c:pt idx="19239" formatCode="General">
                  <c:v>-4.9765180178042198E-2</c:v>
                </c:pt>
                <c:pt idx="19240" formatCode="General">
                  <c:v>-4.5451859200089199E-2</c:v>
                </c:pt>
                <c:pt idx="19241" formatCode="General">
                  <c:v>-4.07244465629754E-2</c:v>
                </c:pt>
                <c:pt idx="19242" formatCode="General">
                  <c:v>-3.62213187287143E-2</c:v>
                </c:pt>
                <c:pt idx="19243" formatCode="General">
                  <c:v>-3.2159235992352403E-2</c:v>
                </c:pt>
                <c:pt idx="19244" formatCode="General">
                  <c:v>-2.74611098697938E-2</c:v>
                </c:pt>
                <c:pt idx="19245" formatCode="General">
                  <c:v>-2.1698895894662999E-2</c:v>
                </c:pt>
                <c:pt idx="19246" formatCode="General">
                  <c:v>-1.5909120477947299E-2</c:v>
                </c:pt>
                <c:pt idx="19247" formatCode="General">
                  <c:v>-1.0199873069832501E-2</c:v>
                </c:pt>
                <c:pt idx="19248" formatCode="General">
                  <c:v>-4.7021452589014199E-3</c:v>
                </c:pt>
                <c:pt idx="19249" formatCode="General">
                  <c:v>-1.2448971090445499E-4</c:v>
                </c:pt>
                <c:pt idx="19250" formatCode="General">
                  <c:v>3.1593292916419998E-3</c:v>
                </c:pt>
                <c:pt idx="19251" formatCode="General">
                  <c:v>4.9911832308411801E-3</c:v>
                </c:pt>
                <c:pt idx="19252" formatCode="General">
                  <c:v>5.0667262522049103E-3</c:v>
                </c:pt>
                <c:pt idx="19253" formatCode="General">
                  <c:v>3.577903348793E-3</c:v>
                </c:pt>
                <c:pt idx="19254" formatCode="General">
                  <c:v>1.80978107452704E-3</c:v>
                </c:pt>
                <c:pt idx="19255" formatCode="General">
                  <c:v>5.3351188293558399E-4</c:v>
                </c:pt>
                <c:pt idx="19256" formatCode="General">
                  <c:v>-5.5514404700392997E-4</c:v>
                </c:pt>
                <c:pt idx="19257" formatCode="General">
                  <c:v>-1.1903496946767699E-3</c:v>
                </c:pt>
                <c:pt idx="19258" formatCode="General">
                  <c:v>-1.1676859955676001E-3</c:v>
                </c:pt>
                <c:pt idx="19259" formatCode="General">
                  <c:v>2.19566114384809E-4</c:v>
                </c:pt>
                <c:pt idx="19260" formatCode="General">
                  <c:v>3.70048139318911E-3</c:v>
                </c:pt>
                <c:pt idx="19261" formatCode="General">
                  <c:v>8.8629446556269306E-3</c:v>
                </c:pt>
                <c:pt idx="19262" formatCode="General">
                  <c:v>1.55822664001555E-2</c:v>
                </c:pt>
                <c:pt idx="19263" formatCode="General">
                  <c:v>2.3979405847035899E-2</c:v>
                </c:pt>
                <c:pt idx="19264" formatCode="General">
                  <c:v>3.42660183555408E-2</c:v>
                </c:pt>
                <c:pt idx="19265" formatCode="General">
                  <c:v>4.63269807442011E-2</c:v>
                </c:pt>
                <c:pt idx="19266" formatCode="General">
                  <c:v>5.9521145760321699E-2</c:v>
                </c:pt>
                <c:pt idx="19267" formatCode="General">
                  <c:v>7.3239293180177897E-2</c:v>
                </c:pt>
                <c:pt idx="19268" formatCode="General">
                  <c:v>8.7841788760931599E-2</c:v>
                </c:pt>
                <c:pt idx="19269" formatCode="General">
                  <c:v>0.103890581438824</c:v>
                </c:pt>
                <c:pt idx="19270" formatCode="General">
                  <c:v>0.12127333996447601</c:v>
                </c:pt>
                <c:pt idx="19271" formatCode="General">
                  <c:v>0.13989929112563401</c:v>
                </c:pt>
                <c:pt idx="19272" formatCode="General">
                  <c:v>0.15926250012186399</c:v>
                </c:pt>
                <c:pt idx="19273" formatCode="General">
                  <c:v>0.177762445887858</c:v>
                </c:pt>
                <c:pt idx="19274" formatCode="General">
                  <c:v>0.19391408179364999</c:v>
                </c:pt>
                <c:pt idx="19275" formatCode="General">
                  <c:v>0.20732507926232299</c:v>
                </c:pt>
                <c:pt idx="19276" formatCode="General">
                  <c:v>0.21777595663468299</c:v>
                </c:pt>
                <c:pt idx="19277" formatCode="General">
                  <c:v>0.22610382202729501</c:v>
                </c:pt>
                <c:pt idx="19278" formatCode="General">
                  <c:v>0.23371895277733501</c:v>
                </c:pt>
                <c:pt idx="19279" formatCode="General">
                  <c:v>0.24121597946808099</c:v>
                </c:pt>
                <c:pt idx="19280" formatCode="General">
                  <c:v>0.247916253814745</c:v>
                </c:pt>
                <c:pt idx="19281" formatCode="General">
                  <c:v>0.25326464249403202</c:v>
                </c:pt>
                <c:pt idx="19282" formatCode="General">
                  <c:v>0.25819994508426197</c:v>
                </c:pt>
                <c:pt idx="19283" formatCode="General">
                  <c:v>0.26264195434799098</c:v>
                </c:pt>
                <c:pt idx="19284" formatCode="General">
                  <c:v>0.26615498278495198</c:v>
                </c:pt>
                <c:pt idx="19285" formatCode="General">
                  <c:v>0.269002868803495</c:v>
                </c:pt>
                <c:pt idx="19286" formatCode="General">
                  <c:v>0.27173136030310602</c:v>
                </c:pt>
                <c:pt idx="19287" formatCode="General">
                  <c:v>0.27466940363063003</c:v>
                </c:pt>
                <c:pt idx="19288" formatCode="General">
                  <c:v>0.277829722566165</c:v>
                </c:pt>
                <c:pt idx="19289" formatCode="General">
                  <c:v>0.28221163821828399</c:v>
                </c:pt>
                <c:pt idx="19290" formatCode="General">
                  <c:v>0.28885807252304901</c:v>
                </c:pt>
                <c:pt idx="19291" formatCode="General">
                  <c:v>0.29785506145698498</c:v>
                </c:pt>
                <c:pt idx="19292" formatCode="General">
                  <c:v>0.30788534535630202</c:v>
                </c:pt>
                <c:pt idx="19293" formatCode="General">
                  <c:v>0.31759443716998198</c:v>
                </c:pt>
                <c:pt idx="19294" formatCode="General">
                  <c:v>0.32685153957097202</c:v>
                </c:pt>
                <c:pt idx="19295" formatCode="General">
                  <c:v>0.33550794448298199</c:v>
                </c:pt>
                <c:pt idx="19296" formatCode="General">
                  <c:v>0.34285150743579801</c:v>
                </c:pt>
                <c:pt idx="19297" formatCode="General">
                  <c:v>0.34810518098475401</c:v>
                </c:pt>
                <c:pt idx="19298" formatCode="General">
                  <c:v>0.35110304526663799</c:v>
                </c:pt>
                <c:pt idx="19299" formatCode="General">
                  <c:v>0.35335841204364299</c:v>
                </c:pt>
                <c:pt idx="19300" formatCode="General">
                  <c:v>0.35556646591121099</c:v>
                </c:pt>
                <c:pt idx="19301" formatCode="General">
                  <c:v>0.35751323689303</c:v>
                </c:pt>
                <c:pt idx="19302" formatCode="General">
                  <c:v>0.35892511726876403</c:v>
                </c:pt>
                <c:pt idx="19303" formatCode="General">
                  <c:v>0.35976026927312998</c:v>
                </c:pt>
                <c:pt idx="19304" formatCode="General">
                  <c:v>0.361746166252221</c:v>
                </c:pt>
                <c:pt idx="19305" formatCode="General">
                  <c:v>0.36491267434197899</c:v>
                </c:pt>
                <c:pt idx="19306" formatCode="General">
                  <c:v>0.36809464292986399</c:v>
                </c:pt>
                <c:pt idx="19307" formatCode="General">
                  <c:v>0.37144007224530101</c:v>
                </c:pt>
                <c:pt idx="19308" formatCode="General">
                  <c:v>0.37535978527474601</c:v>
                </c:pt>
                <c:pt idx="19309" formatCode="General">
                  <c:v>0.380270413687817</c:v>
                </c:pt>
                <c:pt idx="19310" formatCode="General">
                  <c:v>0.38611027476982102</c:v>
                </c:pt>
                <c:pt idx="19311" formatCode="General">
                  <c:v>0.39263650749039303</c:v>
                </c:pt>
                <c:pt idx="19312" formatCode="General">
                  <c:v>0.39928390589328699</c:v>
                </c:pt>
                <c:pt idx="19313" formatCode="General">
                  <c:v>0.405030752728539</c:v>
                </c:pt>
                <c:pt idx="19314" formatCode="General">
                  <c:v>0.40957875824008</c:v>
                </c:pt>
                <c:pt idx="19315" formatCode="General">
                  <c:v>0.412686359385325</c:v>
                </c:pt>
                <c:pt idx="19316" formatCode="General">
                  <c:v>0.41385713945630798</c:v>
                </c:pt>
                <c:pt idx="19317" formatCode="General">
                  <c:v>0.41295306313876601</c:v>
                </c:pt>
                <c:pt idx="19318" formatCode="General">
                  <c:v>0.40993087855877502</c:v>
                </c:pt>
                <c:pt idx="19319" formatCode="General">
                  <c:v>0.404558455378007</c:v>
                </c:pt>
                <c:pt idx="19320" formatCode="General">
                  <c:v>0.39739005903857899</c:v>
                </c:pt>
                <c:pt idx="19321" formatCode="General">
                  <c:v>0.38864396652491601</c:v>
                </c:pt>
                <c:pt idx="19322" formatCode="General">
                  <c:v>0.37823387568441402</c:v>
                </c:pt>
                <c:pt idx="19323" formatCode="General">
                  <c:v>0.36606649019472798</c:v>
                </c:pt>
                <c:pt idx="19324" formatCode="General">
                  <c:v>0.352656242489926</c:v>
                </c:pt>
                <c:pt idx="19325" formatCode="General">
                  <c:v>0.33945839087413399</c:v>
                </c:pt>
                <c:pt idx="19326" formatCode="General">
                  <c:v>0.32759207414755898</c:v>
                </c:pt>
                <c:pt idx="19327" formatCode="General">
                  <c:v>0.31680972229462201</c:v>
                </c:pt>
                <c:pt idx="19328" formatCode="General">
                  <c:v>0.307029590308807</c:v>
                </c:pt>
                <c:pt idx="19329" formatCode="General">
                  <c:v>0.29935523477035803</c:v>
                </c:pt>
                <c:pt idx="19330" formatCode="General">
                  <c:v>0.29402128897399998</c:v>
                </c:pt>
                <c:pt idx="19331" formatCode="General">
                  <c:v>0.28995688370875999</c:v>
                </c:pt>
                <c:pt idx="19332" formatCode="General">
                  <c:v>0.28689733470110501</c:v>
                </c:pt>
                <c:pt idx="19333" formatCode="General">
                  <c:v>0.28597563951801103</c:v>
                </c:pt>
                <c:pt idx="19334" formatCode="General">
                  <c:v>0.28717337391590803</c:v>
                </c:pt>
                <c:pt idx="19335" formatCode="General">
                  <c:v>0.289998362878368</c:v>
                </c:pt>
                <c:pt idx="19336" formatCode="General">
                  <c:v>0.29334982018114403</c:v>
                </c:pt>
                <c:pt idx="19337" formatCode="General">
                  <c:v>0.29602527956867097</c:v>
                </c:pt>
                <c:pt idx="19338" formatCode="General">
                  <c:v>0.29872505922615999</c:v>
                </c:pt>
                <c:pt idx="19339" formatCode="General">
                  <c:v>0.30249023781572398</c:v>
                </c:pt>
                <c:pt idx="19340" formatCode="General">
                  <c:v>0.30738141120161</c:v>
                </c:pt>
                <c:pt idx="19341" formatCode="General">
                  <c:v>0.31301834841735099</c:v>
                </c:pt>
                <c:pt idx="19342" formatCode="General">
                  <c:v>0.31935374258776</c:v>
                </c:pt>
                <c:pt idx="19343" formatCode="General">
                  <c:v>0.325999157762001</c:v>
                </c:pt>
                <c:pt idx="19344" formatCode="General">
                  <c:v>0.332328622104133</c:v>
                </c:pt>
                <c:pt idx="19345" formatCode="General">
                  <c:v>0.33820588017096698</c:v>
                </c:pt>
                <c:pt idx="19346" formatCode="General">
                  <c:v>0.342717041266277</c:v>
                </c:pt>
                <c:pt idx="19347" formatCode="General">
                  <c:v>0.345981581106587</c:v>
                </c:pt>
                <c:pt idx="19348" formatCode="General">
                  <c:v>0.348049781795851</c:v>
                </c:pt>
                <c:pt idx="19349" formatCode="General">
                  <c:v>0.34754760106334698</c:v>
                </c:pt>
                <c:pt idx="19350" formatCode="General">
                  <c:v>0.344240018046375</c:v>
                </c:pt>
                <c:pt idx="19351" formatCode="General">
                  <c:v>0.33858951264669901</c:v>
                </c:pt>
                <c:pt idx="19352" formatCode="General">
                  <c:v>0.33140893423372197</c:v>
                </c:pt>
                <c:pt idx="19353" formatCode="General">
                  <c:v>0.32303135037281699</c:v>
                </c:pt>
                <c:pt idx="19354" formatCode="General">
                  <c:v>0.31364768345684102</c:v>
                </c:pt>
                <c:pt idx="19355" formatCode="General">
                  <c:v>0.30397439721392699</c:v>
                </c:pt>
                <c:pt idx="19356" formatCode="General">
                  <c:v>0.29407902450881801</c:v>
                </c:pt>
                <c:pt idx="19357" formatCode="General">
                  <c:v>0.28459271313810203</c:v>
                </c:pt>
                <c:pt idx="19358" formatCode="General">
                  <c:v>0.27635889360452898</c:v>
                </c:pt>
                <c:pt idx="19359" formatCode="General">
                  <c:v>0.26867558305211298</c:v>
                </c:pt>
                <c:pt idx="19360" formatCode="General">
                  <c:v>0.26165489707025802</c:v>
                </c:pt>
                <c:pt idx="19361" formatCode="General">
                  <c:v>0.256415089783671</c:v>
                </c:pt>
                <c:pt idx="19362" formatCode="General">
                  <c:v>0.25247473689293898</c:v>
                </c:pt>
                <c:pt idx="19363" formatCode="General">
                  <c:v>0.24860798952955199</c:v>
                </c:pt>
                <c:pt idx="19364" formatCode="General">
                  <c:v>0.24380652632371999</c:v>
                </c:pt>
                <c:pt idx="19365" formatCode="General">
                  <c:v>0.23706329849174801</c:v>
                </c:pt>
                <c:pt idx="19366" formatCode="General">
                  <c:v>0.22822822027758</c:v>
                </c:pt>
                <c:pt idx="19367" formatCode="General">
                  <c:v>0.217074969354875</c:v>
                </c:pt>
                <c:pt idx="19368" formatCode="General">
                  <c:v>0.20399957550812101</c:v>
                </c:pt>
                <c:pt idx="19369" formatCode="General">
                  <c:v>0.190805338328246</c:v>
                </c:pt>
                <c:pt idx="19370" formatCode="General">
                  <c:v>0.17820926516668401</c:v>
                </c:pt>
                <c:pt idx="19371" formatCode="General">
                  <c:v>0.16586637228975201</c:v>
                </c:pt>
                <c:pt idx="19372" formatCode="General">
                  <c:v>0.153786703955405</c:v>
                </c:pt>
                <c:pt idx="19373" formatCode="General">
                  <c:v>0.14241747817209999</c:v>
                </c:pt>
                <c:pt idx="19374" formatCode="General">
                  <c:v>0.13189864536726201</c:v>
                </c:pt>
                <c:pt idx="19375" formatCode="General">
                  <c:v>0.121891107499317</c:v>
                </c:pt>
                <c:pt idx="19376" formatCode="General">
                  <c:v>0.11257687296640199</c:v>
                </c:pt>
                <c:pt idx="19377" formatCode="General">
                  <c:v>0.104909060543642</c:v>
                </c:pt>
                <c:pt idx="19378" formatCode="General">
                  <c:v>9.9100353805867097E-2</c:v>
                </c:pt>
                <c:pt idx="19379" formatCode="General">
                  <c:v>9.4895276347276694E-2</c:v>
                </c:pt>
                <c:pt idx="19380" formatCode="General">
                  <c:v>9.2450331835363497E-2</c:v>
                </c:pt>
                <c:pt idx="19381" formatCode="General">
                  <c:v>9.1968882079466796E-2</c:v>
                </c:pt>
                <c:pt idx="19382" formatCode="General">
                  <c:v>9.3243811271181698E-2</c:v>
                </c:pt>
                <c:pt idx="19383" formatCode="General">
                  <c:v>9.5166119751184094E-2</c:v>
                </c:pt>
                <c:pt idx="19384" formatCode="General">
                  <c:v>9.5729713335812094E-2</c:v>
                </c:pt>
                <c:pt idx="19385" formatCode="General">
                  <c:v>9.3280411560327903E-2</c:v>
                </c:pt>
                <c:pt idx="19386" formatCode="General">
                  <c:v>8.7586825175119398E-2</c:v>
                </c:pt>
                <c:pt idx="19387" formatCode="General">
                  <c:v>7.9157584893094907E-2</c:v>
                </c:pt>
                <c:pt idx="19388" formatCode="General">
                  <c:v>6.7826854914637497E-2</c:v>
                </c:pt>
                <c:pt idx="19389" formatCode="General">
                  <c:v>5.3577263918432601E-2</c:v>
                </c:pt>
                <c:pt idx="19390" formatCode="General">
                  <c:v>3.7576057322993899E-2</c:v>
                </c:pt>
                <c:pt idx="19391" formatCode="General">
                  <c:v>2.1262199094212099E-2</c:v>
                </c:pt>
                <c:pt idx="19392" formatCode="General">
                  <c:v>5.2371520384347E-3</c:v>
                </c:pt>
                <c:pt idx="19393" formatCode="General">
                  <c:v>-1.12552138505061E-2</c:v>
                </c:pt>
                <c:pt idx="19394" formatCode="General">
                  <c:v>-2.9446409329535201E-2</c:v>
                </c:pt>
                <c:pt idx="19395" formatCode="General">
                  <c:v>-4.9666586324207403E-2</c:v>
                </c:pt>
                <c:pt idx="19396" formatCode="General">
                  <c:v>-7.0874180972376896E-2</c:v>
                </c:pt>
                <c:pt idx="19397" formatCode="General">
                  <c:v>-9.1806320273585706E-2</c:v>
                </c:pt>
                <c:pt idx="19398" formatCode="General">
                  <c:v>-0.11166411152906799</c:v>
                </c:pt>
                <c:pt idx="19399" formatCode="General">
                  <c:v>-0.129304124715204</c:v>
                </c:pt>
                <c:pt idx="19400" formatCode="General">
                  <c:v>-0.143990546650692</c:v>
                </c:pt>
                <c:pt idx="19401" formatCode="General">
                  <c:v>-0.156451346295575</c:v>
                </c:pt>
                <c:pt idx="19402" formatCode="General">
                  <c:v>-0.167161373764347</c:v>
                </c:pt>
                <c:pt idx="19403" formatCode="General">
                  <c:v>-0.17610892780380299</c:v>
                </c:pt>
                <c:pt idx="19404" formatCode="General">
                  <c:v>-0.18431288719115399</c:v>
                </c:pt>
                <c:pt idx="19405" formatCode="General">
                  <c:v>-0.19133687308616701</c:v>
                </c:pt>
                <c:pt idx="19406" formatCode="General">
                  <c:v>-0.19614241431985999</c:v>
                </c:pt>
                <c:pt idx="19407" formatCode="General">
                  <c:v>-0.199570060345065</c:v>
                </c:pt>
                <c:pt idx="19408" formatCode="General">
                  <c:v>-0.202877528382023</c:v>
                </c:pt>
                <c:pt idx="19409" formatCode="General">
                  <c:v>-0.20583694144331399</c:v>
                </c:pt>
                <c:pt idx="19410" formatCode="General">
                  <c:v>-0.208122085943791</c:v>
                </c:pt>
                <c:pt idx="19411" formatCode="General">
                  <c:v>-0.21006820830612399</c:v>
                </c:pt>
                <c:pt idx="19412" formatCode="General">
                  <c:v>-0.211304604517389</c:v>
                </c:pt>
                <c:pt idx="19413" formatCode="General">
                  <c:v>-0.21302973351971799</c:v>
                </c:pt>
                <c:pt idx="19414" formatCode="General">
                  <c:v>-0.21683529005482999</c:v>
                </c:pt>
                <c:pt idx="19415" formatCode="General">
                  <c:v>-0.22239010864622799</c:v>
                </c:pt>
                <c:pt idx="19416" formatCode="General">
                  <c:v>-0.22887724428739101</c:v>
                </c:pt>
                <c:pt idx="19417" formatCode="General">
                  <c:v>-0.23685244673904299</c:v>
                </c:pt>
                <c:pt idx="19418" formatCode="General">
                  <c:v>-0.246802675632499</c:v>
                </c:pt>
                <c:pt idx="19419" formatCode="General">
                  <c:v>-0.25754215434500799</c:v>
                </c:pt>
                <c:pt idx="19420" formatCode="General">
                  <c:v>-0.26751999477944099</c:v>
                </c:pt>
                <c:pt idx="19421" formatCode="General">
                  <c:v>-0.27701198150231798</c:v>
                </c:pt>
                <c:pt idx="19422" formatCode="General">
                  <c:v>-0.28640248531777501</c:v>
                </c:pt>
                <c:pt idx="19423" formatCode="General">
                  <c:v>-0.295195165306678</c:v>
                </c:pt>
                <c:pt idx="19424" formatCode="General">
                  <c:v>-0.303282855502229</c:v>
                </c:pt>
                <c:pt idx="19425" formatCode="General">
                  <c:v>-0.31006914008179498</c:v>
                </c:pt>
                <c:pt idx="19426" formatCode="General">
                  <c:v>-0.31474561229778403</c:v>
                </c:pt>
                <c:pt idx="19427" formatCode="General">
                  <c:v>-0.31646445451982103</c:v>
                </c:pt>
                <c:pt idx="19428" formatCode="General">
                  <c:v>-0.31582564461447998</c:v>
                </c:pt>
                <c:pt idx="19429" formatCode="General">
                  <c:v>-0.31413749451346501</c:v>
                </c:pt>
                <c:pt idx="19430" formatCode="General">
                  <c:v>-0.31141483818013699</c:v>
                </c:pt>
                <c:pt idx="19431" formatCode="General">
                  <c:v>-0.30830181898511499</c:v>
                </c:pt>
                <c:pt idx="19432" formatCode="General">
                  <c:v>-0.30597798176456897</c:v>
                </c:pt>
                <c:pt idx="19433" formatCode="General">
                  <c:v>-0.30493404437206501</c:v>
                </c:pt>
                <c:pt idx="19434" formatCode="General">
                  <c:v>-0.30579788906628802</c:v>
                </c:pt>
                <c:pt idx="19435" formatCode="General">
                  <c:v>-0.30893015576694799</c:v>
                </c:pt>
                <c:pt idx="19436" formatCode="General">
                  <c:v>-0.31322530485034999</c:v>
                </c:pt>
                <c:pt idx="19437" formatCode="General">
                  <c:v>-0.31738907648380899</c:v>
                </c:pt>
                <c:pt idx="19438" formatCode="General">
                  <c:v>-0.32202502177579501</c:v>
                </c:pt>
                <c:pt idx="19439" formatCode="General">
                  <c:v>-0.32732500020148803</c:v>
                </c:pt>
                <c:pt idx="19440" formatCode="General">
                  <c:v>-0.33169654866454601</c:v>
                </c:pt>
                <c:pt idx="19441" formatCode="General">
                  <c:v>-0.33492462827715302</c:v>
                </c:pt>
                <c:pt idx="19442" formatCode="General">
                  <c:v>-0.33786353077461501</c:v>
                </c:pt>
                <c:pt idx="19443" formatCode="General">
                  <c:v>-0.34084674620335798</c:v>
                </c:pt>
                <c:pt idx="19444" formatCode="General">
                  <c:v>-0.34364316579679599</c:v>
                </c:pt>
                <c:pt idx="19445" formatCode="General">
                  <c:v>-0.34603467366622098</c:v>
                </c:pt>
                <c:pt idx="19446" formatCode="General">
                  <c:v>-0.34793813978757898</c:v>
                </c:pt>
                <c:pt idx="19447" formatCode="General">
                  <c:v>-0.35026122368218499</c:v>
                </c:pt>
                <c:pt idx="19448" formatCode="General">
                  <c:v>-0.35355866256572699</c:v>
                </c:pt>
                <c:pt idx="19449" formatCode="General">
                  <c:v>-0.35732263761621702</c:v>
                </c:pt>
                <c:pt idx="19450" formatCode="General">
                  <c:v>-0.36250078610387998</c:v>
                </c:pt>
                <c:pt idx="19451" formatCode="General">
                  <c:v>-0.36858233111273297</c:v>
                </c:pt>
                <c:pt idx="19452" formatCode="General">
                  <c:v>-0.37299645908378798</c:v>
                </c:pt>
                <c:pt idx="19453" formatCode="General">
                  <c:v>-0.37510967843465098</c:v>
                </c:pt>
                <c:pt idx="19454" formatCode="General">
                  <c:v>-0.37628228571226902</c:v>
                </c:pt>
                <c:pt idx="19455" formatCode="General">
                  <c:v>-0.37775378083785899</c:v>
                </c:pt>
                <c:pt idx="19456" formatCode="General">
                  <c:v>-0.38014900002976998</c:v>
                </c:pt>
                <c:pt idx="19457" formatCode="General">
                  <c:v>-0.38347309546304098</c:v>
                </c:pt>
                <c:pt idx="19458" formatCode="General">
                  <c:v>-0.387781907976119</c:v>
                </c:pt>
                <c:pt idx="19459" formatCode="General">
                  <c:v>-0.39331285542564298</c:v>
                </c:pt>
                <c:pt idx="19460" formatCode="General">
                  <c:v>-0.39967939734592201</c:v>
                </c:pt>
                <c:pt idx="19461" formatCode="General">
                  <c:v>-0.40651385384856498</c:v>
                </c:pt>
                <c:pt idx="19462" formatCode="General">
                  <c:v>-0.41384244556217498</c:v>
                </c:pt>
                <c:pt idx="19463" formatCode="General">
                  <c:v>-0.42021097634434301</c:v>
                </c:pt>
                <c:pt idx="19464" formatCode="General">
                  <c:v>-0.42361054932036302</c:v>
                </c:pt>
                <c:pt idx="19465" formatCode="General">
                  <c:v>-0.42393539490361998</c:v>
                </c:pt>
                <c:pt idx="19466" formatCode="General">
                  <c:v>-0.42176396637795899</c:v>
                </c:pt>
                <c:pt idx="19467" formatCode="General">
                  <c:v>-0.41851713062211598</c:v>
                </c:pt>
                <c:pt idx="19468" formatCode="General">
                  <c:v>-0.41519696214901203</c:v>
                </c:pt>
                <c:pt idx="19469" formatCode="General">
                  <c:v>-0.41128195147260699</c:v>
                </c:pt>
                <c:pt idx="19470" formatCode="General">
                  <c:v>-0.40678987381583598</c:v>
                </c:pt>
                <c:pt idx="19471" formatCode="General">
                  <c:v>-0.40299670294798001</c:v>
                </c:pt>
                <c:pt idx="19472" formatCode="General">
                  <c:v>-0.40006148805817798</c:v>
                </c:pt>
                <c:pt idx="19473" formatCode="General">
                  <c:v>-0.39733287721108501</c:v>
                </c:pt>
                <c:pt idx="19474" formatCode="General">
                  <c:v>-0.39555219779807199</c:v>
                </c:pt>
                <c:pt idx="19475" formatCode="General">
                  <c:v>-0.39487660361131599</c:v>
                </c:pt>
                <c:pt idx="19476" formatCode="General">
                  <c:v>-0.39478638120536402</c:v>
                </c:pt>
                <c:pt idx="19477" formatCode="General">
                  <c:v>-0.395199629049303</c:v>
                </c:pt>
                <c:pt idx="19478" formatCode="General">
                  <c:v>-0.395560509113206</c:v>
                </c:pt>
                <c:pt idx="19479" formatCode="General">
                  <c:v>-0.395744739550905</c:v>
                </c:pt>
                <c:pt idx="19480" formatCode="General">
                  <c:v>-0.39611624949060498</c:v>
                </c:pt>
                <c:pt idx="19481" formatCode="General">
                  <c:v>-0.396621893750011</c:v>
                </c:pt>
                <c:pt idx="19482" formatCode="General">
                  <c:v>-0.39712442276275001</c:v>
                </c:pt>
                <c:pt idx="19483" formatCode="General">
                  <c:v>-0.39779599671722798</c:v>
                </c:pt>
                <c:pt idx="19484" formatCode="General">
                  <c:v>-0.39864324014261798</c:v>
                </c:pt>
                <c:pt idx="19485" formatCode="General">
                  <c:v>-0.398803999053296</c:v>
                </c:pt>
                <c:pt idx="19486" formatCode="General">
                  <c:v>-0.39832802473238399</c:v>
                </c:pt>
                <c:pt idx="19487" formatCode="General">
                  <c:v>-0.39749705776426397</c:v>
                </c:pt>
                <c:pt idx="19488" formatCode="General">
                  <c:v>-0.39598046102092299</c:v>
                </c:pt>
                <c:pt idx="19489" formatCode="General">
                  <c:v>-0.39386680112854999</c:v>
                </c:pt>
                <c:pt idx="19490" formatCode="General">
                  <c:v>-0.39114507844235702</c:v>
                </c:pt>
                <c:pt idx="19491" formatCode="General">
                  <c:v>-0.38695049070242699</c:v>
                </c:pt>
                <c:pt idx="19492" formatCode="General">
                  <c:v>-0.37989939217921698</c:v>
                </c:pt>
                <c:pt idx="19493" formatCode="General">
                  <c:v>-0.36997975295405899</c:v>
                </c:pt>
                <c:pt idx="19494" formatCode="General">
                  <c:v>-0.35874127815569101</c:v>
                </c:pt>
                <c:pt idx="19495" formatCode="General">
                  <c:v>-0.34693123403308601</c:v>
                </c:pt>
                <c:pt idx="19496" formatCode="General">
                  <c:v>-0.33499631276815101</c:v>
                </c:pt>
                <c:pt idx="19497" formatCode="General">
                  <c:v>-0.32326056840866502</c:v>
                </c:pt>
                <c:pt idx="19498" formatCode="General">
                  <c:v>-0.31137619471884198</c:v>
                </c:pt>
                <c:pt idx="19499" formatCode="General">
                  <c:v>-0.29924134629641402</c:v>
                </c:pt>
                <c:pt idx="19500" formatCode="General">
                  <c:v>-0.287659238499959</c:v>
                </c:pt>
                <c:pt idx="19501" formatCode="General">
                  <c:v>-0.27681802358977597</c:v>
                </c:pt>
                <c:pt idx="19502" formatCode="General">
                  <c:v>-0.26608905129360899</c:v>
                </c:pt>
                <c:pt idx="19503" formatCode="General">
                  <c:v>-0.25611629181555601</c:v>
                </c:pt>
                <c:pt idx="19504" formatCode="General">
                  <c:v>-0.24773733322335301</c:v>
                </c:pt>
                <c:pt idx="19505" formatCode="General">
                  <c:v>-0.24090214188487299</c:v>
                </c:pt>
                <c:pt idx="19506" formatCode="General">
                  <c:v>-0.234409672422181</c:v>
                </c:pt>
                <c:pt idx="19507" formatCode="General">
                  <c:v>-0.227076169486671</c:v>
                </c:pt>
                <c:pt idx="19508" formatCode="General">
                  <c:v>-0.21858050978708901</c:v>
                </c:pt>
                <c:pt idx="19509" formatCode="General">
                  <c:v>-0.209275282156107</c:v>
                </c:pt>
                <c:pt idx="19510" formatCode="General">
                  <c:v>-0.199908945817386</c:v>
                </c:pt>
                <c:pt idx="19511" formatCode="General">
                  <c:v>-0.19117266149397999</c:v>
                </c:pt>
                <c:pt idx="19512" formatCode="General">
                  <c:v>-0.182771615741913</c:v>
                </c:pt>
                <c:pt idx="19513" formatCode="General">
                  <c:v>-0.173658539147308</c:v>
                </c:pt>
                <c:pt idx="19514" formatCode="General">
                  <c:v>-0.163431878415874</c:v>
                </c:pt>
                <c:pt idx="19515" formatCode="General">
                  <c:v>-0.151268198178095</c:v>
                </c:pt>
                <c:pt idx="19516" formatCode="General">
                  <c:v>-0.13678768347879799</c:v>
                </c:pt>
                <c:pt idx="19517" formatCode="General">
                  <c:v>-0.121229175004105</c:v>
                </c:pt>
                <c:pt idx="19518" formatCode="General">
                  <c:v>-0.10574073354807099</c:v>
                </c:pt>
                <c:pt idx="19519" formatCode="General">
                  <c:v>-9.12575458008201E-2</c:v>
                </c:pt>
                <c:pt idx="19520" formatCode="General">
                  <c:v>-7.8908496538096798E-2</c:v>
                </c:pt>
                <c:pt idx="19521" formatCode="General">
                  <c:v>-6.8662922716473604E-2</c:v>
                </c:pt>
                <c:pt idx="19522" formatCode="General">
                  <c:v>-6.0440547780428303E-2</c:v>
                </c:pt>
                <c:pt idx="19523" formatCode="General">
                  <c:v>-5.4399899325460098E-2</c:v>
                </c:pt>
                <c:pt idx="19524" formatCode="General">
                  <c:v>-4.93982273996963E-2</c:v>
                </c:pt>
                <c:pt idx="19525" formatCode="General">
                  <c:v>-4.5056131429341797E-2</c:v>
                </c:pt>
                <c:pt idx="19526" formatCode="General">
                  <c:v>-4.1787562944568202E-2</c:v>
                </c:pt>
                <c:pt idx="19527" formatCode="General">
                  <c:v>-3.93386189400119E-2</c:v>
                </c:pt>
                <c:pt idx="19528" formatCode="General">
                  <c:v>-3.7186220333835097E-2</c:v>
                </c:pt>
                <c:pt idx="19529" formatCode="General">
                  <c:v>-3.5136557399544598E-2</c:v>
                </c:pt>
                <c:pt idx="19530" formatCode="General">
                  <c:v>-3.2629177351277301E-2</c:v>
                </c:pt>
                <c:pt idx="19531" formatCode="General">
                  <c:v>-2.9269472066081499E-2</c:v>
                </c:pt>
                <c:pt idx="19532" formatCode="General">
                  <c:v>-2.5021021052999599E-2</c:v>
                </c:pt>
                <c:pt idx="19533" formatCode="General">
                  <c:v>-1.9859929707866E-2</c:v>
                </c:pt>
                <c:pt idx="19534" formatCode="General">
                  <c:v>-1.4657268462052699E-2</c:v>
                </c:pt>
                <c:pt idx="19535" formatCode="General">
                  <c:v>-1.0709234293185399E-2</c:v>
                </c:pt>
                <c:pt idx="19536" formatCode="General">
                  <c:v>-8.2798319999677107E-3</c:v>
                </c:pt>
                <c:pt idx="19537" formatCode="General">
                  <c:v>-6.5225264120514796E-3</c:v>
                </c:pt>
                <c:pt idx="19538" formatCode="General">
                  <c:v>-4.5587406813147697E-3</c:v>
                </c:pt>
                <c:pt idx="19539" formatCode="General">
                  <c:v>-1.6296994602138901E-3</c:v>
                </c:pt>
                <c:pt idx="19540" formatCode="General">
                  <c:v>2.7058009081647001E-3</c:v>
                </c:pt>
                <c:pt idx="19541" formatCode="General">
                  <c:v>8.2060114568487993E-3</c:v>
                </c:pt>
                <c:pt idx="19542" formatCode="General">
                  <c:v>1.47546488181826E-2</c:v>
                </c:pt>
                <c:pt idx="19543" formatCode="General">
                  <c:v>2.16747457543526E-2</c:v>
                </c:pt>
                <c:pt idx="19544" formatCode="General">
                  <c:v>2.7589491304893701E-2</c:v>
                </c:pt>
                <c:pt idx="19545" formatCode="General">
                  <c:v>3.2618380561917702E-2</c:v>
                </c:pt>
                <c:pt idx="19546" formatCode="General">
                  <c:v>3.7348862883189803E-2</c:v>
                </c:pt>
                <c:pt idx="19547" formatCode="General">
                  <c:v>4.2609810671880598E-2</c:v>
                </c:pt>
                <c:pt idx="19548" formatCode="General">
                  <c:v>4.82223926441471E-2</c:v>
                </c:pt>
                <c:pt idx="19549" formatCode="General">
                  <c:v>5.2812395561243099E-2</c:v>
                </c:pt>
                <c:pt idx="19550" formatCode="General">
                  <c:v>5.5763408121259302E-2</c:v>
                </c:pt>
                <c:pt idx="19551" formatCode="General">
                  <c:v>5.8362367266729998E-2</c:v>
                </c:pt>
                <c:pt idx="19552" formatCode="General">
                  <c:v>6.1842423593026101E-2</c:v>
                </c:pt>
                <c:pt idx="19553" formatCode="General">
                  <c:v>6.5929041308982098E-2</c:v>
                </c:pt>
                <c:pt idx="19554" formatCode="General">
                  <c:v>7.0030713888330404E-2</c:v>
                </c:pt>
                <c:pt idx="19555" formatCode="General">
                  <c:v>7.3872695379894299E-2</c:v>
                </c:pt>
                <c:pt idx="19556" formatCode="General">
                  <c:v>7.7104311180150098E-2</c:v>
                </c:pt>
                <c:pt idx="19557" formatCode="General">
                  <c:v>7.9661748226595497E-2</c:v>
                </c:pt>
                <c:pt idx="19558" formatCode="General">
                  <c:v>8.1847910340567404E-2</c:v>
                </c:pt>
                <c:pt idx="19559" formatCode="General">
                  <c:v>8.4143870205783206E-2</c:v>
                </c:pt>
                <c:pt idx="19560" formatCode="General">
                  <c:v>8.7762558226055803E-2</c:v>
                </c:pt>
                <c:pt idx="19561" formatCode="General">
                  <c:v>9.34627868776223E-2</c:v>
                </c:pt>
                <c:pt idx="19562" formatCode="General">
                  <c:v>0.101503543794214</c:v>
                </c:pt>
                <c:pt idx="19563" formatCode="General">
                  <c:v>0.111619888621624</c:v>
                </c:pt>
                <c:pt idx="19564" formatCode="General">
                  <c:v>0.123453724346101</c:v>
                </c:pt>
                <c:pt idx="19565" formatCode="General">
                  <c:v>0.13728844454453101</c:v>
                </c:pt>
                <c:pt idx="19566" formatCode="General">
                  <c:v>0.153670815486983</c:v>
                </c:pt>
                <c:pt idx="19567" formatCode="General">
                  <c:v>0.17243540842414901</c:v>
                </c:pt>
                <c:pt idx="19568" formatCode="General">
                  <c:v>0.19278206379430099</c:v>
                </c:pt>
                <c:pt idx="19569" formatCode="General">
                  <c:v>0.214094643726053</c:v>
                </c:pt>
                <c:pt idx="19570" formatCode="General">
                  <c:v>0.23590699656824601</c:v>
                </c:pt>
                <c:pt idx="19571" formatCode="General">
                  <c:v>0.25796535907683399</c:v>
                </c:pt>
                <c:pt idx="19572" formatCode="General">
                  <c:v>0.27963073278899597</c:v>
                </c:pt>
                <c:pt idx="19573" formatCode="General">
                  <c:v>0.30012663796544398</c:v>
                </c:pt>
                <c:pt idx="19574" formatCode="General">
                  <c:v>0.319562563478828</c:v>
                </c:pt>
                <c:pt idx="19575" formatCode="General">
                  <c:v>0.338060016938729</c:v>
                </c:pt>
                <c:pt idx="19576" formatCode="General">
                  <c:v>0.35497038389940899</c:v>
                </c:pt>
                <c:pt idx="19577" formatCode="General">
                  <c:v>0.36963753194295801</c:v>
                </c:pt>
                <c:pt idx="19578" formatCode="General">
                  <c:v>0.38214399904468599</c:v>
                </c:pt>
                <c:pt idx="19579" formatCode="General">
                  <c:v>0.39178458413508399</c:v>
                </c:pt>
                <c:pt idx="19580" formatCode="General">
                  <c:v>0.39779707995137997</c:v>
                </c:pt>
                <c:pt idx="19581" formatCode="General">
                  <c:v>0.40007382964548699</c:v>
                </c:pt>
                <c:pt idx="19582" formatCode="General">
                  <c:v>0.39881484045113802</c:v>
                </c:pt>
                <c:pt idx="19583" formatCode="General">
                  <c:v>0.39460922168950902</c:v>
                </c:pt>
                <c:pt idx="19584" formatCode="General">
                  <c:v>0.38867847440117698</c:v>
                </c:pt>
                <c:pt idx="19585" formatCode="General">
                  <c:v>0.38271579037777198</c:v>
                </c:pt>
                <c:pt idx="19586" formatCode="General">
                  <c:v>0.37708283337798598</c:v>
                </c:pt>
                <c:pt idx="19587" formatCode="General">
                  <c:v>0.37173929278615397</c:v>
                </c:pt>
                <c:pt idx="19588" formatCode="General">
                  <c:v>0.36668398994011703</c:v>
                </c:pt>
                <c:pt idx="19589" formatCode="General">
                  <c:v>0.36218580732301497</c:v>
                </c:pt>
                <c:pt idx="19590" formatCode="General">
                  <c:v>0.35867870096555998</c:v>
                </c:pt>
                <c:pt idx="19591" formatCode="General">
                  <c:v>0.35612160011983501</c:v>
                </c:pt>
                <c:pt idx="19592" formatCode="General">
                  <c:v>0.35498765193160497</c:v>
                </c:pt>
                <c:pt idx="19593" formatCode="General">
                  <c:v>0.35607612383852399</c:v>
                </c:pt>
                <c:pt idx="19594" formatCode="General">
                  <c:v>0.35840588441839799</c:v>
                </c:pt>
                <c:pt idx="19595" formatCode="General">
                  <c:v>0.360900445081275</c:v>
                </c:pt>
                <c:pt idx="19596" formatCode="General">
                  <c:v>0.36397611112733802</c:v>
                </c:pt>
                <c:pt idx="19597" formatCode="General">
                  <c:v>0.36777924376721799</c:v>
                </c:pt>
                <c:pt idx="19598" formatCode="General">
                  <c:v>0.37226596089063202</c:v>
                </c:pt>
                <c:pt idx="19599" formatCode="General">
                  <c:v>0.377144459966132</c:v>
                </c:pt>
                <c:pt idx="19600" formatCode="General">
                  <c:v>0.382898777075456</c:v>
                </c:pt>
                <c:pt idx="19601" formatCode="General">
                  <c:v>0.39089222233058502</c:v>
                </c:pt>
                <c:pt idx="19602" formatCode="General">
                  <c:v>0.40151907959814698</c:v>
                </c:pt>
                <c:pt idx="19603" formatCode="General">
                  <c:v>0.41391368956887797</c:v>
                </c:pt>
                <c:pt idx="19604" formatCode="General">
                  <c:v>0.426833387937949</c:v>
                </c:pt>
                <c:pt idx="19605" formatCode="General">
                  <c:v>0.44035708731287898</c:v>
                </c:pt>
                <c:pt idx="19606" formatCode="General">
                  <c:v>0.45498145856135402</c:v>
                </c:pt>
                <c:pt idx="19607" formatCode="General">
                  <c:v>0.47041209964550901</c:v>
                </c:pt>
                <c:pt idx="19608" formatCode="General">
                  <c:v>0.48631837568527803</c:v>
                </c:pt>
                <c:pt idx="19609" formatCode="General">
                  <c:v>0.50190928045384797</c:v>
                </c:pt>
                <c:pt idx="19610" formatCode="General">
                  <c:v>0.51586406657782902</c:v>
                </c:pt>
                <c:pt idx="19611" formatCode="General">
                  <c:v>0.52799834636009202</c:v>
                </c:pt>
                <c:pt idx="19612" formatCode="General">
                  <c:v>0.53905367636207202</c:v>
                </c:pt>
                <c:pt idx="19613" formatCode="General">
                  <c:v>0.548867863624383</c:v>
                </c:pt>
                <c:pt idx="19614" formatCode="General">
                  <c:v>0.55623813194083405</c:v>
                </c:pt>
                <c:pt idx="19615" formatCode="General">
                  <c:v>0.56074169455359701</c:v>
                </c:pt>
                <c:pt idx="19616" formatCode="General">
                  <c:v>0.563638313575481</c:v>
                </c:pt>
                <c:pt idx="19617" formatCode="General">
                  <c:v>0.56569720490340702</c:v>
                </c:pt>
                <c:pt idx="19618" formatCode="General">
                  <c:v>0.56701680066009097</c:v>
                </c:pt>
                <c:pt idx="19619" formatCode="General">
                  <c:v>0.56779167748621595</c:v>
                </c:pt>
                <c:pt idx="19620" formatCode="General">
                  <c:v>0.56757461067112003</c:v>
                </c:pt>
                <c:pt idx="19621" formatCode="General">
                  <c:v>0.56669789692121897</c:v>
                </c:pt>
                <c:pt idx="19622" formatCode="General">
                  <c:v>0.56606515718874295</c:v>
                </c:pt>
                <c:pt idx="19623" formatCode="General">
                  <c:v>0.56508170095169397</c:v>
                </c:pt>
                <c:pt idx="19624" formatCode="General">
                  <c:v>0.56258840842033198</c:v>
                </c:pt>
                <c:pt idx="19625" formatCode="General">
                  <c:v>0.55835599351675302</c:v>
                </c:pt>
                <c:pt idx="19626" formatCode="General">
                  <c:v>0.55341442253452999</c:v>
                </c:pt>
                <c:pt idx="19627" formatCode="General">
                  <c:v>0.54801505540159401</c:v>
                </c:pt>
                <c:pt idx="19628" formatCode="General">
                  <c:v>0.54218415295968603</c:v>
                </c:pt>
                <c:pt idx="19629" formatCode="General">
                  <c:v>0.53576058944530303</c:v>
                </c:pt>
                <c:pt idx="19630" formatCode="General">
                  <c:v>0.52835776475310903</c:v>
                </c:pt>
                <c:pt idx="19631" formatCode="General">
                  <c:v>0.520880666066874</c:v>
                </c:pt>
                <c:pt idx="19632" formatCode="General">
                  <c:v>0.51386781695029304</c:v>
                </c:pt>
                <c:pt idx="19633" formatCode="General">
                  <c:v>0.50753756348979295</c:v>
                </c:pt>
                <c:pt idx="19634" formatCode="General">
                  <c:v>0.50230040191573999</c:v>
                </c:pt>
                <c:pt idx="19635" formatCode="General">
                  <c:v>0.49817818257889701</c:v>
                </c:pt>
                <c:pt idx="19636" formatCode="General">
                  <c:v>0.49452810813174303</c:v>
                </c:pt>
                <c:pt idx="19637" formatCode="General">
                  <c:v>0.49088452344620598</c:v>
                </c:pt>
                <c:pt idx="19638" formatCode="General">
                  <c:v>0.48769560445810001</c:v>
                </c:pt>
                <c:pt idx="19639" formatCode="General">
                  <c:v>0.48563661242415401</c:v>
                </c:pt>
                <c:pt idx="19640" formatCode="General">
                  <c:v>0.48442418592699599</c:v>
                </c:pt>
                <c:pt idx="19641" formatCode="General">
                  <c:v>0.48265228957412398</c:v>
                </c:pt>
                <c:pt idx="19642" formatCode="General">
                  <c:v>0.47959638831802398</c:v>
                </c:pt>
                <c:pt idx="19643" formatCode="General">
                  <c:v>0.47617390227276202</c:v>
                </c:pt>
                <c:pt idx="19644" formatCode="General">
                  <c:v>0.472706095682976</c:v>
                </c:pt>
                <c:pt idx="19645" formatCode="General">
                  <c:v>0.46877080640416702</c:v>
                </c:pt>
                <c:pt idx="19646" formatCode="General">
                  <c:v>0.46381702236451799</c:v>
                </c:pt>
                <c:pt idx="19647" formatCode="General">
                  <c:v>0.45717443831382698</c:v>
                </c:pt>
                <c:pt idx="19648" formatCode="General">
                  <c:v>0.449105863930639</c:v>
                </c:pt>
                <c:pt idx="19649" formatCode="General">
                  <c:v>0.44038449589276002</c:v>
                </c:pt>
                <c:pt idx="19650" formatCode="General">
                  <c:v>0.43130358221947401</c:v>
                </c:pt>
                <c:pt idx="19651" formatCode="General">
                  <c:v>0.42154872458832698</c:v>
                </c:pt>
                <c:pt idx="19652" formatCode="General">
                  <c:v>0.41034706245461</c:v>
                </c:pt>
                <c:pt idx="19653" formatCode="General">
                  <c:v>0.397565862303075</c:v>
                </c:pt>
                <c:pt idx="19654" formatCode="General">
                  <c:v>0.38459010624381501</c:v>
                </c:pt>
                <c:pt idx="19655" formatCode="General">
                  <c:v>0.37165503614733397</c:v>
                </c:pt>
                <c:pt idx="19656" formatCode="General">
                  <c:v>0.358132328044033</c:v>
                </c:pt>
                <c:pt idx="19657" formatCode="General">
                  <c:v>0.344290108577397</c:v>
                </c:pt>
                <c:pt idx="19658" formatCode="General">
                  <c:v>0.33023898473186802</c:v>
                </c:pt>
                <c:pt idx="19659" formatCode="General">
                  <c:v>0.31694313783070099</c:v>
                </c:pt>
                <c:pt idx="19660" formatCode="General">
                  <c:v>0.305488053264931</c:v>
                </c:pt>
                <c:pt idx="19661" formatCode="General">
                  <c:v>0.29667212697054002</c:v>
                </c:pt>
                <c:pt idx="19662" formatCode="General">
                  <c:v>0.29099381104573102</c:v>
                </c:pt>
                <c:pt idx="19663" formatCode="General">
                  <c:v>0.28749211230418298</c:v>
                </c:pt>
                <c:pt idx="19664" formatCode="General">
                  <c:v>0.28443075849719701</c:v>
                </c:pt>
                <c:pt idx="19665" formatCode="General">
                  <c:v>0.28045973670523899</c:v>
                </c:pt>
                <c:pt idx="19666" formatCode="General">
                  <c:v>0.27524593858938701</c:v>
                </c:pt>
                <c:pt idx="19667" formatCode="General">
                  <c:v>0.268927257399669</c:v>
                </c:pt>
                <c:pt idx="19668" formatCode="General">
                  <c:v>0.26159122996692902</c:v>
                </c:pt>
                <c:pt idx="19669" formatCode="General">
                  <c:v>0.25383679154153099</c:v>
                </c:pt>
                <c:pt idx="19670" formatCode="General">
                  <c:v>0.24573871398460001</c:v>
                </c:pt>
                <c:pt idx="19671" formatCode="General">
                  <c:v>0.23564447361282001</c:v>
                </c:pt>
                <c:pt idx="19672" formatCode="General">
                  <c:v>0.22326500721790599</c:v>
                </c:pt>
                <c:pt idx="19673" formatCode="General">
                  <c:v>0.209432869731669</c:v>
                </c:pt>
                <c:pt idx="19674" formatCode="General">
                  <c:v>0.19345173560375101</c:v>
                </c:pt>
                <c:pt idx="19675" formatCode="General">
                  <c:v>0.17503087323118099</c:v>
                </c:pt>
                <c:pt idx="19676" formatCode="General">
                  <c:v>0.15437518803158001</c:v>
                </c:pt>
                <c:pt idx="19677" formatCode="General">
                  <c:v>0.131567354387012</c:v>
                </c:pt>
                <c:pt idx="19678" formatCode="General">
                  <c:v>0.107256431037959</c:v>
                </c:pt>
                <c:pt idx="19679" formatCode="General">
                  <c:v>8.1751314958643406E-2</c:v>
                </c:pt>
                <c:pt idx="19680" formatCode="General">
                  <c:v>5.49544531756656E-2</c:v>
                </c:pt>
                <c:pt idx="19681" formatCode="General">
                  <c:v>2.7812227437705998E-2</c:v>
                </c:pt>
                <c:pt idx="19682" formatCode="General">
                  <c:v>1.84208269854696E-3</c:v>
                </c:pt>
                <c:pt idx="19683" formatCode="General">
                  <c:v>-2.1873378676363599E-2</c:v>
                </c:pt>
                <c:pt idx="19684" formatCode="General">
                  <c:v>-4.2047590704320598E-2</c:v>
                </c:pt>
                <c:pt idx="19685" formatCode="General">
                  <c:v>-5.81893797199073E-2</c:v>
                </c:pt>
                <c:pt idx="19686" formatCode="General">
                  <c:v>-7.1372185971514901E-2</c:v>
                </c:pt>
                <c:pt idx="19687" formatCode="General">
                  <c:v>-8.1993282881999599E-2</c:v>
                </c:pt>
                <c:pt idx="19688" formatCode="General">
                  <c:v>-8.9155757867790494E-2</c:v>
                </c:pt>
                <c:pt idx="19689" formatCode="General">
                  <c:v>-9.4131081894126806E-2</c:v>
                </c:pt>
                <c:pt idx="19690" formatCode="General">
                  <c:v>-9.9334647479446606E-2</c:v>
                </c:pt>
                <c:pt idx="19691" formatCode="General">
                  <c:v>-0.104719079925137</c:v>
                </c:pt>
                <c:pt idx="19692" formatCode="General">
                  <c:v>-0.108942081469557</c:v>
                </c:pt>
                <c:pt idx="19693" formatCode="General">
                  <c:v>-0.112362956352313</c:v>
                </c:pt>
                <c:pt idx="19694" formatCode="General">
                  <c:v>-0.11634676561273501</c:v>
                </c:pt>
                <c:pt idx="19695" formatCode="General">
                  <c:v>-0.12116937446195999</c:v>
                </c:pt>
                <c:pt idx="19696" formatCode="General">
                  <c:v>-0.12722997485127599</c:v>
                </c:pt>
                <c:pt idx="19697" formatCode="General">
                  <c:v>-0.13447413056090601</c:v>
                </c:pt>
                <c:pt idx="19698" formatCode="General">
                  <c:v>-0.14304784854708</c:v>
                </c:pt>
                <c:pt idx="19699" formatCode="General">
                  <c:v>-0.15384536494703899</c:v>
                </c:pt>
                <c:pt idx="19700" formatCode="General">
                  <c:v>-0.16721768041579699</c:v>
                </c:pt>
                <c:pt idx="19701" formatCode="General">
                  <c:v>-0.182702079422394</c:v>
                </c:pt>
                <c:pt idx="19702" formatCode="General">
                  <c:v>-0.19820345964991401</c:v>
                </c:pt>
                <c:pt idx="19703" formatCode="General">
                  <c:v>-0.211978389194658</c:v>
                </c:pt>
                <c:pt idx="19704" formatCode="General">
                  <c:v>-0.22411444691315999</c:v>
                </c:pt>
                <c:pt idx="19705" formatCode="General">
                  <c:v>-0.235196161223338</c:v>
                </c:pt>
                <c:pt idx="19706" formatCode="General">
                  <c:v>-0.24487268142846699</c:v>
                </c:pt>
                <c:pt idx="19707" formatCode="General">
                  <c:v>-0.252589607886471</c:v>
                </c:pt>
                <c:pt idx="19708" formatCode="General">
                  <c:v>-0.25851428482067501</c:v>
                </c:pt>
                <c:pt idx="19709" formatCode="General">
                  <c:v>-0.26341379943145699</c:v>
                </c:pt>
                <c:pt idx="19710" formatCode="General">
                  <c:v>-0.26906706273808201</c:v>
                </c:pt>
                <c:pt idx="19711" formatCode="General">
                  <c:v>-0.27656345470335097</c:v>
                </c:pt>
                <c:pt idx="19712" formatCode="General">
                  <c:v>-0.286280846391891</c:v>
                </c:pt>
                <c:pt idx="19713" formatCode="General">
                  <c:v>-0.29854152659275401</c:v>
                </c:pt>
                <c:pt idx="19714" formatCode="General">
                  <c:v>-0.313804898995591</c:v>
                </c:pt>
                <c:pt idx="19715" formatCode="General">
                  <c:v>-0.33247639964255199</c:v>
                </c:pt>
                <c:pt idx="19716" formatCode="General">
                  <c:v>-0.352987783825018</c:v>
                </c:pt>
                <c:pt idx="19717" formatCode="General">
                  <c:v>-0.37426567213287398</c:v>
                </c:pt>
                <c:pt idx="19718" formatCode="General">
                  <c:v>-0.39588320981609698</c:v>
                </c:pt>
                <c:pt idx="19719" formatCode="General">
                  <c:v>-0.41653974904397101</c:v>
                </c:pt>
                <c:pt idx="19720" formatCode="General">
                  <c:v>-0.43562695979459198</c:v>
                </c:pt>
                <c:pt idx="19721" formatCode="General">
                  <c:v>-0.45301318746941299</c:v>
                </c:pt>
                <c:pt idx="19722" formatCode="General">
                  <c:v>-0.46885232031185398</c:v>
                </c:pt>
                <c:pt idx="19723" formatCode="General">
                  <c:v>-0.48224743654824398</c:v>
                </c:pt>
                <c:pt idx="19724" formatCode="General">
                  <c:v>-0.491939623936961</c:v>
                </c:pt>
                <c:pt idx="19725" formatCode="General">
                  <c:v>-0.49738868424619098</c:v>
                </c:pt>
                <c:pt idx="19726" formatCode="General">
                  <c:v>-0.49885489439619701</c:v>
                </c:pt>
                <c:pt idx="19727" formatCode="General">
                  <c:v>-0.49774114265236402</c:v>
                </c:pt>
                <c:pt idx="19728" formatCode="General">
                  <c:v>-0.49465919528382701</c:v>
                </c:pt>
                <c:pt idx="19729" formatCode="General">
                  <c:v>-0.48887683510117302</c:v>
                </c:pt>
                <c:pt idx="19730" formatCode="General">
                  <c:v>-0.479781897546254</c:v>
                </c:pt>
                <c:pt idx="19731" formatCode="General">
                  <c:v>-0.46789602152882698</c:v>
                </c:pt>
                <c:pt idx="19732" formatCode="General">
                  <c:v>-0.45405307941775602</c:v>
                </c:pt>
                <c:pt idx="19733" formatCode="General">
                  <c:v>-0.43929759192097401</c:v>
                </c:pt>
                <c:pt idx="19734" formatCode="General">
                  <c:v>-0.42485887384040999</c:v>
                </c:pt>
                <c:pt idx="19735" formatCode="General">
                  <c:v>-0.41166510578725402</c:v>
                </c:pt>
                <c:pt idx="19736" formatCode="General">
                  <c:v>-0.400103813512038</c:v>
                </c:pt>
                <c:pt idx="19737" formatCode="General">
                  <c:v>-0.39101556667158899</c:v>
                </c:pt>
                <c:pt idx="19738" formatCode="General">
                  <c:v>-0.38522037207552201</c:v>
                </c:pt>
                <c:pt idx="19739" formatCode="General">
                  <c:v>-0.38306919498067998</c:v>
                </c:pt>
                <c:pt idx="19740" formatCode="General">
                  <c:v>-0.38511653439048399</c:v>
                </c:pt>
                <c:pt idx="19741" formatCode="General">
                  <c:v>-0.39228959040035799</c:v>
                </c:pt>
                <c:pt idx="19742" formatCode="General">
                  <c:v>-0.40544397679653399</c:v>
                </c:pt>
                <c:pt idx="19743" formatCode="General">
                  <c:v>-0.42357510769899998</c:v>
                </c:pt>
                <c:pt idx="19744" formatCode="General">
                  <c:v>-0.444802282796814</c:v>
                </c:pt>
                <c:pt idx="19745" formatCode="General">
                  <c:v>-0.46771145631288902</c:v>
                </c:pt>
                <c:pt idx="19746" formatCode="General">
                  <c:v>-0.49137807017500601</c:v>
                </c:pt>
                <c:pt idx="19747" formatCode="General">
                  <c:v>-0.51472550909583503</c:v>
                </c:pt>
                <c:pt idx="19748" formatCode="General">
                  <c:v>-0.53633391218876603</c:v>
                </c:pt>
                <c:pt idx="19749" formatCode="General">
                  <c:v>-0.55502870099588397</c:v>
                </c:pt>
                <c:pt idx="19750" formatCode="General">
                  <c:v>-0.57031120417725201</c:v>
                </c:pt>
                <c:pt idx="19751" formatCode="General">
                  <c:v>-0.58217672928235897</c:v>
                </c:pt>
                <c:pt idx="19752" formatCode="General">
                  <c:v>-0.58966707434386101</c:v>
                </c:pt>
                <c:pt idx="19753" formatCode="General">
                  <c:v>-0.59206596312983795</c:v>
                </c:pt>
                <c:pt idx="19754" formatCode="General">
                  <c:v>-0.589969161801012</c:v>
                </c:pt>
                <c:pt idx="19755" formatCode="General">
                  <c:v>-0.58390274762018501</c:v>
                </c:pt>
                <c:pt idx="19756" formatCode="General">
                  <c:v>-0.57405751402300198</c:v>
                </c:pt>
                <c:pt idx="19757" formatCode="General">
                  <c:v>-0.56113587250203201</c:v>
                </c:pt>
                <c:pt idx="19758" formatCode="General">
                  <c:v>-0.54658291763352995</c:v>
                </c:pt>
                <c:pt idx="19759" formatCode="General">
                  <c:v>-0.53161196235804098</c:v>
                </c:pt>
                <c:pt idx="19760" formatCode="General">
                  <c:v>-0.517513553292688</c:v>
                </c:pt>
                <c:pt idx="19761" formatCode="General">
                  <c:v>-0.505471512757525</c:v>
                </c:pt>
                <c:pt idx="19762" formatCode="General">
                  <c:v>-0.49592186336159599</c:v>
                </c:pt>
                <c:pt idx="19763" formatCode="General">
                  <c:v>-0.48906816953575999</c:v>
                </c:pt>
                <c:pt idx="19764" formatCode="General">
                  <c:v>-0.48505179647872398</c:v>
                </c:pt>
                <c:pt idx="19765" formatCode="General">
                  <c:v>-0.48503544231015999</c:v>
                </c:pt>
                <c:pt idx="19766" formatCode="General">
                  <c:v>-0.490006165743894</c:v>
                </c:pt>
                <c:pt idx="19767" formatCode="General">
                  <c:v>-0.498270240536966</c:v>
                </c:pt>
                <c:pt idx="19768" formatCode="General">
                  <c:v>-0.50677384177231599</c:v>
                </c:pt>
                <c:pt idx="19769" formatCode="General">
                  <c:v>-0.51334166806746895</c:v>
                </c:pt>
                <c:pt idx="19770" formatCode="General">
                  <c:v>-0.51851509547834895</c:v>
                </c:pt>
                <c:pt idx="19771" formatCode="General">
                  <c:v>-0.52357247549062302</c:v>
                </c:pt>
                <c:pt idx="19772" formatCode="General">
                  <c:v>-0.52725040956205405</c:v>
                </c:pt>
                <c:pt idx="19773" formatCode="General">
                  <c:v>-0.52788953557538598</c:v>
                </c:pt>
                <c:pt idx="19774" formatCode="General">
                  <c:v>-0.52528853677933995</c:v>
                </c:pt>
                <c:pt idx="19775" formatCode="General">
                  <c:v>-0.51953285199591004</c:v>
                </c:pt>
                <c:pt idx="19776" formatCode="General">
                  <c:v>-0.51055403968212698</c:v>
                </c:pt>
                <c:pt idx="19777" formatCode="General">
                  <c:v>-0.49921325435144998</c:v>
                </c:pt>
                <c:pt idx="19778" formatCode="General">
                  <c:v>-0.48787086601544299</c:v>
                </c:pt>
                <c:pt idx="19779" formatCode="General">
                  <c:v>-0.47786698742419598</c:v>
                </c:pt>
                <c:pt idx="19780" formatCode="General">
                  <c:v>-0.46843544522868402</c:v>
                </c:pt>
                <c:pt idx="19781" formatCode="General">
                  <c:v>-0.458472590443469</c:v>
                </c:pt>
                <c:pt idx="19782" formatCode="General">
                  <c:v>-0.44819072288301898</c:v>
                </c:pt>
                <c:pt idx="19783" formatCode="General">
                  <c:v>-0.438546497009974</c:v>
                </c:pt>
                <c:pt idx="19784" formatCode="General">
                  <c:v>-0.43019340957065</c:v>
                </c:pt>
                <c:pt idx="19785" formatCode="General">
                  <c:v>-0.42329257459131098</c:v>
                </c:pt>
                <c:pt idx="19786" formatCode="General">
                  <c:v>-0.41820632053571699</c:v>
                </c:pt>
                <c:pt idx="19787" formatCode="General">
                  <c:v>-0.415119404978535</c:v>
                </c:pt>
                <c:pt idx="19788" formatCode="General">
                  <c:v>-0.41341045764399698</c:v>
                </c:pt>
                <c:pt idx="19789" formatCode="General">
                  <c:v>-0.41179373648970302</c:v>
                </c:pt>
                <c:pt idx="19790" formatCode="General">
                  <c:v>-0.40962364048078798</c:v>
                </c:pt>
                <c:pt idx="19791" formatCode="General">
                  <c:v>-0.40741717408644401</c:v>
                </c:pt>
                <c:pt idx="19792" formatCode="General">
                  <c:v>-0.40550501555646101</c:v>
                </c:pt>
                <c:pt idx="19793" formatCode="General">
                  <c:v>-0.403400389496613</c:v>
                </c:pt>
                <c:pt idx="19794" formatCode="General">
                  <c:v>-0.40129161841733701</c:v>
                </c:pt>
                <c:pt idx="19795" formatCode="General">
                  <c:v>-0.399869678127871</c:v>
                </c:pt>
                <c:pt idx="19796" formatCode="General">
                  <c:v>-0.39802904612881002</c:v>
                </c:pt>
                <c:pt idx="19797" formatCode="General">
                  <c:v>-0.39396267530318502</c:v>
                </c:pt>
                <c:pt idx="19798" formatCode="General">
                  <c:v>-0.38757972145676101</c:v>
                </c:pt>
                <c:pt idx="19799" formatCode="General">
                  <c:v>-0.37968642372571099</c:v>
                </c:pt>
                <c:pt idx="19800" formatCode="General">
                  <c:v>-0.37047882966482099</c:v>
                </c:pt>
                <c:pt idx="19801" formatCode="General">
                  <c:v>-0.36059634317941203</c:v>
                </c:pt>
                <c:pt idx="19802" formatCode="General">
                  <c:v>-0.35169439234705202</c:v>
                </c:pt>
                <c:pt idx="19803" formatCode="General">
                  <c:v>-0.34451102246948101</c:v>
                </c:pt>
                <c:pt idx="19804" formatCode="General">
                  <c:v>-0.33808243525346399</c:v>
                </c:pt>
                <c:pt idx="19805" formatCode="General">
                  <c:v>-0.331467789233163</c:v>
                </c:pt>
                <c:pt idx="19806" formatCode="General">
                  <c:v>-0.32439145285398602</c:v>
                </c:pt>
                <c:pt idx="19807" formatCode="General">
                  <c:v>-0.31706068678204202</c:v>
                </c:pt>
                <c:pt idx="19808" formatCode="General">
                  <c:v>-0.30886822231118399</c:v>
                </c:pt>
                <c:pt idx="19809" formatCode="General">
                  <c:v>-0.299231692199592</c:v>
                </c:pt>
                <c:pt idx="19810" formatCode="General">
                  <c:v>-0.28891145279136998</c:v>
                </c:pt>
                <c:pt idx="19811" formatCode="General">
                  <c:v>-0.27864246190283898</c:v>
                </c:pt>
                <c:pt idx="19812" formatCode="General">
                  <c:v>-0.26838310217508998</c:v>
                </c:pt>
                <c:pt idx="19813" formatCode="General">
                  <c:v>-0.258053265236592</c:v>
                </c:pt>
                <c:pt idx="19814" formatCode="General">
                  <c:v>-0.247273683487548</c:v>
                </c:pt>
                <c:pt idx="19815" formatCode="General">
                  <c:v>-0.23647949324973699</c:v>
                </c:pt>
                <c:pt idx="19816" formatCode="General">
                  <c:v>-0.22658849829256</c:v>
                </c:pt>
                <c:pt idx="19817" formatCode="General">
                  <c:v>-0.21766073063282201</c:v>
                </c:pt>
                <c:pt idx="19818" formatCode="General">
                  <c:v>-0.209688569676966</c:v>
                </c:pt>
                <c:pt idx="19819" formatCode="General">
                  <c:v>-0.20210764076724</c:v>
                </c:pt>
                <c:pt idx="19820" formatCode="General">
                  <c:v>-0.19340865520145201</c:v>
                </c:pt>
                <c:pt idx="19821" formatCode="General">
                  <c:v>-0.18269114003114501</c:v>
                </c:pt>
                <c:pt idx="19822" formatCode="General">
                  <c:v>-0.17008139203988101</c:v>
                </c:pt>
                <c:pt idx="19823" formatCode="General">
                  <c:v>-0.155574161407665</c:v>
                </c:pt>
                <c:pt idx="19824" formatCode="General">
                  <c:v>-0.13974202421146201</c:v>
                </c:pt>
                <c:pt idx="19825" formatCode="General">
                  <c:v>-0.123609944804634</c:v>
                </c:pt>
                <c:pt idx="19826" formatCode="General">
                  <c:v>-0.10710583143279299</c:v>
                </c:pt>
                <c:pt idx="19827" formatCode="General">
                  <c:v>-8.9839147430021998E-2</c:v>
                </c:pt>
                <c:pt idx="19828" formatCode="General">
                  <c:v>-7.1277192666972702E-2</c:v>
                </c:pt>
                <c:pt idx="19829" formatCode="General">
                  <c:v>-5.1008006036796498E-2</c:v>
                </c:pt>
                <c:pt idx="19830" formatCode="General">
                  <c:v>-3.03024499298882E-2</c:v>
                </c:pt>
                <c:pt idx="19831" formatCode="General">
                  <c:v>-1.0407867718400399E-2</c:v>
                </c:pt>
                <c:pt idx="19832" formatCode="General">
                  <c:v>8.4160439565815707E-3</c:v>
                </c:pt>
                <c:pt idx="19833" formatCode="General">
                  <c:v>2.5949830802464199E-2</c:v>
                </c:pt>
                <c:pt idx="19834" formatCode="General">
                  <c:v>4.2013452457302897E-2</c:v>
                </c:pt>
                <c:pt idx="19835" formatCode="General">
                  <c:v>5.6450157799812099E-2</c:v>
                </c:pt>
                <c:pt idx="19836" formatCode="General">
                  <c:v>6.9232047526605806E-2</c:v>
                </c:pt>
                <c:pt idx="19837" formatCode="General">
                  <c:v>8.0543810071242797E-2</c:v>
                </c:pt>
                <c:pt idx="19838" formatCode="General">
                  <c:v>8.9779863307713106E-2</c:v>
                </c:pt>
                <c:pt idx="19839" formatCode="General">
                  <c:v>9.6078332065768698E-2</c:v>
                </c:pt>
                <c:pt idx="19840" formatCode="General">
                  <c:v>0.100440310932435</c:v>
                </c:pt>
                <c:pt idx="19841" formatCode="General">
                  <c:v>0.103377735507615</c:v>
                </c:pt>
                <c:pt idx="19842" formatCode="General">
                  <c:v>0.10445332707201101</c:v>
                </c:pt>
                <c:pt idx="19843" formatCode="General">
                  <c:v>0.10461096494182</c:v>
                </c:pt>
                <c:pt idx="19844" formatCode="General">
                  <c:v>0.10462485106064701</c:v>
                </c:pt>
                <c:pt idx="19845" formatCode="General">
                  <c:v>0.104576500217763</c:v>
                </c:pt>
                <c:pt idx="19846" formatCode="General">
                  <c:v>0.10449788124126499</c:v>
                </c:pt>
                <c:pt idx="19847" formatCode="General">
                  <c:v>0.104238329202782</c:v>
                </c:pt>
                <c:pt idx="19848" formatCode="General">
                  <c:v>0.104430266672635</c:v>
                </c:pt>
                <c:pt idx="19849" formatCode="General">
                  <c:v>0.10650639817386801</c:v>
                </c:pt>
                <c:pt idx="19850" formatCode="General">
                  <c:v>0.111362664913753</c:v>
                </c:pt>
                <c:pt idx="19851" formatCode="General">
                  <c:v>0.119636102106925</c:v>
                </c:pt>
                <c:pt idx="19852" formatCode="General">
                  <c:v>0.131650740466561</c:v>
                </c:pt>
                <c:pt idx="19853" formatCode="General">
                  <c:v>0.14677831622649401</c:v>
                </c:pt>
                <c:pt idx="19854" formatCode="General">
                  <c:v>0.164902445205375</c:v>
                </c:pt>
                <c:pt idx="19855" formatCode="General">
                  <c:v>0.18685942952513701</c:v>
                </c:pt>
                <c:pt idx="19856" formatCode="General">
                  <c:v>0.212740750085258</c:v>
                </c:pt>
                <c:pt idx="19857" formatCode="General">
                  <c:v>0.241348801560439</c:v>
                </c:pt>
                <c:pt idx="19858" formatCode="General">
                  <c:v>0.270850052775021</c:v>
                </c:pt>
                <c:pt idx="19859" formatCode="General">
                  <c:v>0.300206923256705</c:v>
                </c:pt>
                <c:pt idx="19860" formatCode="General">
                  <c:v>0.32961445317375099</c:v>
                </c:pt>
                <c:pt idx="19861" formatCode="General">
                  <c:v>0.35911541503725802</c:v>
                </c:pt>
                <c:pt idx="19862" formatCode="General">
                  <c:v>0.38725173071686397</c:v>
                </c:pt>
                <c:pt idx="19863" formatCode="General">
                  <c:v>0.41316584199571998</c:v>
                </c:pt>
                <c:pt idx="19864" formatCode="General">
                  <c:v>0.43752913011564198</c:v>
                </c:pt>
                <c:pt idx="19865" formatCode="General">
                  <c:v>0.460195285048067</c:v>
                </c:pt>
                <c:pt idx="19866" formatCode="General">
                  <c:v>0.48021753546205698</c:v>
                </c:pt>
                <c:pt idx="19867" formatCode="General">
                  <c:v>0.49628263879634799</c:v>
                </c:pt>
                <c:pt idx="19868" formatCode="General">
                  <c:v>0.508086603800738</c:v>
                </c:pt>
                <c:pt idx="19869" formatCode="General">
                  <c:v>0.51582531053990299</c:v>
                </c:pt>
                <c:pt idx="19870" formatCode="General">
                  <c:v>0.51959591979798803</c:v>
                </c:pt>
                <c:pt idx="19871" formatCode="General">
                  <c:v>0.52044971845536903</c:v>
                </c:pt>
                <c:pt idx="19872" formatCode="General">
                  <c:v>0.51974536412823003</c:v>
                </c:pt>
                <c:pt idx="19873" formatCode="General">
                  <c:v>0.51918327289251698</c:v>
                </c:pt>
                <c:pt idx="19874" formatCode="General">
                  <c:v>0.51840686672663505</c:v>
                </c:pt>
                <c:pt idx="19875" formatCode="General">
                  <c:v>0.51606767881672</c:v>
                </c:pt>
                <c:pt idx="19876" formatCode="General">
                  <c:v>0.51319288794748796</c:v>
                </c:pt>
                <c:pt idx="19877" formatCode="General">
                  <c:v>0.51078693550024701</c:v>
                </c:pt>
                <c:pt idx="19878" formatCode="General">
                  <c:v>0.50804880670330599</c:v>
                </c:pt>
                <c:pt idx="19879" formatCode="General">
                  <c:v>0.50422077613130101</c:v>
                </c:pt>
                <c:pt idx="19880" formatCode="General">
                  <c:v>0.50063373067276495</c:v>
                </c:pt>
                <c:pt idx="19881" formatCode="General">
                  <c:v>0.49870183379009297</c:v>
                </c:pt>
                <c:pt idx="19882" formatCode="General">
                  <c:v>0.49751624739858702</c:v>
                </c:pt>
                <c:pt idx="19883" formatCode="General">
                  <c:v>0.49646359469775803</c:v>
                </c:pt>
                <c:pt idx="19884" formatCode="General">
                  <c:v>0.49655533984697597</c:v>
                </c:pt>
                <c:pt idx="19885" formatCode="General">
                  <c:v>0.498558374446604</c:v>
                </c:pt>
                <c:pt idx="19886" formatCode="General">
                  <c:v>0.50226653288662804</c:v>
                </c:pt>
                <c:pt idx="19887" formatCode="General">
                  <c:v>0.50707828352103301</c:v>
                </c:pt>
                <c:pt idx="19888" formatCode="General">
                  <c:v>0.51324316209667198</c:v>
                </c:pt>
                <c:pt idx="19889" formatCode="General">
                  <c:v>0.52013382430210098</c:v>
                </c:pt>
                <c:pt idx="19890" formatCode="General">
                  <c:v>0.52660637697978696</c:v>
                </c:pt>
                <c:pt idx="19891" formatCode="General">
                  <c:v>0.53283672276527405</c:v>
                </c:pt>
                <c:pt idx="19892" formatCode="General">
                  <c:v>0.538629603446385</c:v>
                </c:pt>
                <c:pt idx="19893" formatCode="General">
                  <c:v>0.54315456912450999</c:v>
                </c:pt>
                <c:pt idx="19894" formatCode="General">
                  <c:v>0.54676597088819701</c:v>
                </c:pt>
                <c:pt idx="19895" formatCode="General">
                  <c:v>0.55025856815792695</c:v>
                </c:pt>
                <c:pt idx="19896" formatCode="General">
                  <c:v>0.55343208873031202</c:v>
                </c:pt>
                <c:pt idx="19897" formatCode="General">
                  <c:v>0.55624528933043904</c:v>
                </c:pt>
                <c:pt idx="19898" formatCode="General">
                  <c:v>0.55903223160475102</c:v>
                </c:pt>
                <c:pt idx="19899" formatCode="General">
                  <c:v>0.56176563484509201</c:v>
                </c:pt>
                <c:pt idx="19900" formatCode="General">
                  <c:v>0.56436700272429796</c:v>
                </c:pt>
                <c:pt idx="19901" formatCode="General">
                  <c:v>0.56734167269972402</c:v>
                </c:pt>
                <c:pt idx="19902" formatCode="General">
                  <c:v>0.57088672515070404</c:v>
                </c:pt>
                <c:pt idx="19903" formatCode="General">
                  <c:v>0.57463277131109403</c:v>
                </c:pt>
                <c:pt idx="19904" formatCode="General">
                  <c:v>0.57796931194675605</c:v>
                </c:pt>
                <c:pt idx="19905" formatCode="General">
                  <c:v>0.57947182041706602</c:v>
                </c:pt>
                <c:pt idx="19906" formatCode="General">
                  <c:v>0.57795718403582097</c:v>
                </c:pt>
                <c:pt idx="19907" formatCode="General">
                  <c:v>0.57393423385178699</c:v>
                </c:pt>
                <c:pt idx="19908" formatCode="General">
                  <c:v>0.56966398984822397</c:v>
                </c:pt>
                <c:pt idx="19909" formatCode="General">
                  <c:v>0.56653105000025705</c:v>
                </c:pt>
                <c:pt idx="19910" formatCode="General">
                  <c:v>0.56351945269035197</c:v>
                </c:pt>
                <c:pt idx="19911" formatCode="General">
                  <c:v>0.56030135712968099</c:v>
                </c:pt>
                <c:pt idx="19912" formatCode="General">
                  <c:v>0.55715087375717198</c:v>
                </c:pt>
                <c:pt idx="19913" formatCode="General">
                  <c:v>0.55385922780013097</c:v>
                </c:pt>
                <c:pt idx="19914" formatCode="General">
                  <c:v>0.55059466332857099</c:v>
                </c:pt>
                <c:pt idx="19915" formatCode="General">
                  <c:v>0.54709952728379996</c:v>
                </c:pt>
                <c:pt idx="19916" formatCode="General">
                  <c:v>0.54225819122902297</c:v>
                </c:pt>
                <c:pt idx="19917" formatCode="General">
                  <c:v>0.53575390220021102</c:v>
                </c:pt>
                <c:pt idx="19918" formatCode="General">
                  <c:v>0.52810270056657604</c:v>
                </c:pt>
                <c:pt idx="19919" formatCode="General">
                  <c:v>0.51972115157962995</c:v>
                </c:pt>
                <c:pt idx="19920" formatCode="General">
                  <c:v>0.51186968436979996</c:v>
                </c:pt>
                <c:pt idx="19921" formatCode="General">
                  <c:v>0.50475606308503596</c:v>
                </c:pt>
                <c:pt idx="19922" formatCode="General">
                  <c:v>0.49727042283330902</c:v>
                </c:pt>
                <c:pt idx="19923" formatCode="General">
                  <c:v>0.48953971205312702</c:v>
                </c:pt>
                <c:pt idx="19924" formatCode="General">
                  <c:v>0.48237198096790501</c:v>
                </c:pt>
                <c:pt idx="19925" formatCode="General">
                  <c:v>0.47639148650776902</c:v>
                </c:pt>
                <c:pt idx="19926" formatCode="General">
                  <c:v>0.47057712934665402</c:v>
                </c:pt>
                <c:pt idx="19927" formatCode="General">
                  <c:v>0.46336229069040802</c:v>
                </c:pt>
                <c:pt idx="19928" formatCode="General">
                  <c:v>0.45447231623244499</c:v>
                </c:pt>
                <c:pt idx="19929" formatCode="General">
                  <c:v>0.444470443403849</c:v>
                </c:pt>
                <c:pt idx="19930" formatCode="General">
                  <c:v>0.43398252885092198</c:v>
                </c:pt>
                <c:pt idx="19931" formatCode="General">
                  <c:v>0.42366456912164102</c:v>
                </c:pt>
                <c:pt idx="19932" formatCode="General">
                  <c:v>0.41462772925522801</c:v>
                </c:pt>
                <c:pt idx="19933" formatCode="General">
                  <c:v>0.40800632394827102</c:v>
                </c:pt>
                <c:pt idx="19934" formatCode="General">
                  <c:v>0.403956590338161</c:v>
                </c:pt>
                <c:pt idx="19935" formatCode="General">
                  <c:v>0.40151245299482102</c:v>
                </c:pt>
                <c:pt idx="19936" formatCode="General">
                  <c:v>0.39956591328830499</c:v>
                </c:pt>
                <c:pt idx="19937" formatCode="General">
                  <c:v>0.39747072941707701</c:v>
                </c:pt>
                <c:pt idx="19938" formatCode="General">
                  <c:v>0.396114097570891</c:v>
                </c:pt>
                <c:pt idx="19939" formatCode="General">
                  <c:v>0.396365009556988</c:v>
                </c:pt>
                <c:pt idx="19940" formatCode="General">
                  <c:v>0.396319171326729</c:v>
                </c:pt>
                <c:pt idx="19941" formatCode="General">
                  <c:v>0.39359525832727799</c:v>
                </c:pt>
                <c:pt idx="19942" formatCode="General">
                  <c:v>0.387626496347316</c:v>
                </c:pt>
                <c:pt idx="19943" formatCode="General">
                  <c:v>0.37808366519478498</c:v>
                </c:pt>
                <c:pt idx="19944" formatCode="General">
                  <c:v>0.36596488547602002</c:v>
                </c:pt>
                <c:pt idx="19945" formatCode="General">
                  <c:v>0.35333205007665802</c:v>
                </c:pt>
                <c:pt idx="19946" formatCode="General">
                  <c:v>0.34156007494812102</c:v>
                </c:pt>
                <c:pt idx="19947" formatCode="General">
                  <c:v>0.33053954738584901</c:v>
                </c:pt>
                <c:pt idx="19948" formatCode="General">
                  <c:v>0.31918291478342598</c:v>
                </c:pt>
                <c:pt idx="19949" formatCode="General">
                  <c:v>0.30746749354834602</c:v>
                </c:pt>
                <c:pt idx="19950" formatCode="General">
                  <c:v>0.295505591812045</c:v>
                </c:pt>
                <c:pt idx="19951" formatCode="General">
                  <c:v>0.28328495470030901</c:v>
                </c:pt>
                <c:pt idx="19952" formatCode="General">
                  <c:v>0.27122336034587102</c:v>
                </c:pt>
                <c:pt idx="19953" formatCode="General">
                  <c:v>0.26057597259904902</c:v>
                </c:pt>
                <c:pt idx="19954" formatCode="General">
                  <c:v>0.251470155617387</c:v>
                </c:pt>
                <c:pt idx="19955" formatCode="General">
                  <c:v>0.24314657102118201</c:v>
                </c:pt>
                <c:pt idx="19956" formatCode="General">
                  <c:v>0.235785557635981</c:v>
                </c:pt>
                <c:pt idx="19957" formatCode="General">
                  <c:v>0.22895220594376101</c:v>
                </c:pt>
                <c:pt idx="19958" formatCode="General">
                  <c:v>0.222835505577718</c:v>
                </c:pt>
                <c:pt idx="19959" formatCode="General">
                  <c:v>0.21784619595054</c:v>
                </c:pt>
                <c:pt idx="19960" formatCode="General">
                  <c:v>0.21401970929256001</c:v>
                </c:pt>
                <c:pt idx="19961" formatCode="General">
                  <c:v>0.21072385243865699</c:v>
                </c:pt>
                <c:pt idx="19962" formatCode="General">
                  <c:v>0.20698322684210599</c:v>
                </c:pt>
                <c:pt idx="19963" formatCode="General">
                  <c:v>0.202893165462745</c:v>
                </c:pt>
                <c:pt idx="19964" formatCode="General">
                  <c:v>0.19855727054074901</c:v>
                </c:pt>
                <c:pt idx="19965" formatCode="General">
                  <c:v>0.19417576445057699</c:v>
                </c:pt>
                <c:pt idx="19966" formatCode="General">
                  <c:v>0.18967259250186699</c:v>
                </c:pt>
                <c:pt idx="19967" formatCode="General">
                  <c:v>0.18493509896402699</c:v>
                </c:pt>
                <c:pt idx="19968" formatCode="General">
                  <c:v>0.179874758145812</c:v>
                </c:pt>
                <c:pt idx="19969" formatCode="General">
                  <c:v>0.17403908624428799</c:v>
                </c:pt>
                <c:pt idx="19970" formatCode="General">
                  <c:v>0.16733947320791701</c:v>
                </c:pt>
                <c:pt idx="19971" formatCode="General">
                  <c:v>0.15964967320408599</c:v>
                </c:pt>
                <c:pt idx="19972" formatCode="General">
                  <c:v>0.15057940669047301</c:v>
                </c:pt>
                <c:pt idx="19973" formatCode="General">
                  <c:v>0.140063796071213</c:v>
                </c:pt>
                <c:pt idx="19974" formatCode="General">
                  <c:v>0.12933380797998301</c:v>
                </c:pt>
                <c:pt idx="19975" formatCode="General">
                  <c:v>0.118997676445219</c:v>
                </c:pt>
                <c:pt idx="19976" formatCode="General">
                  <c:v>0.107987592152747</c:v>
                </c:pt>
                <c:pt idx="19977" formatCode="General">
                  <c:v>9.5431072032778799E-2</c:v>
                </c:pt>
                <c:pt idx="19978" formatCode="General">
                  <c:v>8.1360059912656907E-2</c:v>
                </c:pt>
                <c:pt idx="19979" formatCode="General">
                  <c:v>6.6837306605077001E-2</c:v>
                </c:pt>
                <c:pt idx="19980" formatCode="General">
                  <c:v>5.2091250309707703E-2</c:v>
                </c:pt>
                <c:pt idx="19981" formatCode="General">
                  <c:v>3.66425230808912E-2</c:v>
                </c:pt>
                <c:pt idx="19982" formatCode="General">
                  <c:v>2.0591451506397601E-2</c:v>
                </c:pt>
                <c:pt idx="19983" formatCode="General">
                  <c:v>4.5644390024726297E-3</c:v>
                </c:pt>
                <c:pt idx="19984" formatCode="General">
                  <c:v>-1.0259487867332599E-2</c:v>
                </c:pt>
                <c:pt idx="19985" formatCode="General">
                  <c:v>-2.4405846824044099E-2</c:v>
                </c:pt>
                <c:pt idx="19986" formatCode="General">
                  <c:v>-3.9207414754768299E-2</c:v>
                </c:pt>
                <c:pt idx="19987" formatCode="General">
                  <c:v>-5.4407637671042702E-2</c:v>
                </c:pt>
                <c:pt idx="19988" formatCode="General">
                  <c:v>-7.0833218959069397E-2</c:v>
                </c:pt>
                <c:pt idx="19989" formatCode="General">
                  <c:v>-9.0401972701783906E-2</c:v>
                </c:pt>
                <c:pt idx="19990" formatCode="General">
                  <c:v>-0.113332825092041</c:v>
                </c:pt>
                <c:pt idx="19991" formatCode="General">
                  <c:v>-0.13907507447790199</c:v>
                </c:pt>
                <c:pt idx="19992" formatCode="General">
                  <c:v>-0.16703645303248599</c:v>
                </c:pt>
                <c:pt idx="19993" formatCode="General">
                  <c:v>-0.195707625562484</c:v>
                </c:pt>
                <c:pt idx="19994" formatCode="General">
                  <c:v>-0.22299552349108201</c:v>
                </c:pt>
                <c:pt idx="19995" formatCode="General">
                  <c:v>-0.24691266194098799</c:v>
                </c:pt>
                <c:pt idx="19996" formatCode="General">
                  <c:v>-0.267243558606091</c:v>
                </c:pt>
                <c:pt idx="19997" formatCode="General">
                  <c:v>-0.28523927098455498</c:v>
                </c:pt>
                <c:pt idx="19998" formatCode="General">
                  <c:v>-0.30062492905126298</c:v>
                </c:pt>
                <c:pt idx="19999" formatCode="General">
                  <c:v>-0.31301579465381701</c:v>
                </c:pt>
                <c:pt idx="20000" formatCode="General">
                  <c:v>-0.32273854653057599</c:v>
                </c:pt>
                <c:pt idx="20001" formatCode="General">
                  <c:v>-0.32963679123379402</c:v>
                </c:pt>
                <c:pt idx="20002" formatCode="General">
                  <c:v>-0.33426616725834202</c:v>
                </c:pt>
                <c:pt idx="20003" formatCode="General">
                  <c:v>-0.33731760388794801</c:v>
                </c:pt>
                <c:pt idx="20004" formatCode="General">
                  <c:v>-0.33921508485922702</c:v>
                </c:pt>
                <c:pt idx="20005" formatCode="General">
                  <c:v>-0.34079356666681498</c:v>
                </c:pt>
                <c:pt idx="20006" formatCode="General">
                  <c:v>-0.34218760039902602</c:v>
                </c:pt>
                <c:pt idx="20007" formatCode="General">
                  <c:v>-0.34312833383025099</c:v>
                </c:pt>
                <c:pt idx="20008" formatCode="General">
                  <c:v>-0.344191580082718</c:v>
                </c:pt>
                <c:pt idx="20009" formatCode="General">
                  <c:v>-0.34485888900861</c:v>
                </c:pt>
                <c:pt idx="20010" formatCode="General">
                  <c:v>-0.343709251256963</c:v>
                </c:pt>
                <c:pt idx="20011" formatCode="General">
                  <c:v>-0.34116489304947401</c:v>
                </c:pt>
                <c:pt idx="20012" formatCode="General">
                  <c:v>-0.33845622074964199</c:v>
                </c:pt>
                <c:pt idx="20013" formatCode="General">
                  <c:v>-0.336409147213941</c:v>
                </c:pt>
                <c:pt idx="20014" formatCode="General">
                  <c:v>-0.33562206554119001</c:v>
                </c:pt>
                <c:pt idx="20015" formatCode="General">
                  <c:v>-0.336668922391403</c:v>
                </c:pt>
                <c:pt idx="20016" formatCode="General">
                  <c:v>-0.33967659789501597</c:v>
                </c:pt>
                <c:pt idx="20017" formatCode="General">
                  <c:v>-0.34430466767276202</c:v>
                </c:pt>
                <c:pt idx="20018" formatCode="General">
                  <c:v>-0.35078173760411402</c:v>
                </c:pt>
                <c:pt idx="20019" formatCode="General">
                  <c:v>-0.358517131842918</c:v>
                </c:pt>
                <c:pt idx="20020" formatCode="General">
                  <c:v>-0.36607251974239602</c:v>
                </c:pt>
                <c:pt idx="20021" formatCode="General">
                  <c:v>-0.37284241037535298</c:v>
                </c:pt>
                <c:pt idx="20022" formatCode="General">
                  <c:v>-0.37938401846042802</c:v>
                </c:pt>
                <c:pt idx="20023" formatCode="General">
                  <c:v>-0.38649693425164999</c:v>
                </c:pt>
                <c:pt idx="20024" formatCode="General">
                  <c:v>-0.39373090161604601</c:v>
                </c:pt>
                <c:pt idx="20025" formatCode="General">
                  <c:v>-0.40003613606479699</c:v>
                </c:pt>
                <c:pt idx="20026" formatCode="General">
                  <c:v>-0.40569723723436202</c:v>
                </c:pt>
                <c:pt idx="20027" formatCode="General">
                  <c:v>-0.41179704950032298</c:v>
                </c:pt>
                <c:pt idx="20028" formatCode="General">
                  <c:v>-0.41914165367813799</c:v>
                </c:pt>
                <c:pt idx="20029" formatCode="General">
                  <c:v>-0.42722741763150901</c:v>
                </c:pt>
                <c:pt idx="20030" formatCode="General">
                  <c:v>-0.434584448042524</c:v>
                </c:pt>
                <c:pt idx="20031" formatCode="General">
                  <c:v>-0.43991312440950497</c:v>
                </c:pt>
                <c:pt idx="20032" formatCode="General">
                  <c:v>-0.44212399099719901</c:v>
                </c:pt>
                <c:pt idx="20033" formatCode="General">
                  <c:v>-0.44173368666068602</c:v>
                </c:pt>
                <c:pt idx="20034" formatCode="General">
                  <c:v>-0.44002328586807099</c:v>
                </c:pt>
                <c:pt idx="20035" formatCode="General">
                  <c:v>-0.43777606525685397</c:v>
                </c:pt>
                <c:pt idx="20036" formatCode="General">
                  <c:v>-0.43615661034785103</c:v>
                </c:pt>
                <c:pt idx="20037" formatCode="General">
                  <c:v>-0.435661042841334</c:v>
                </c:pt>
                <c:pt idx="20038" formatCode="General">
                  <c:v>-0.436958694494468</c:v>
                </c:pt>
                <c:pt idx="20039" formatCode="General">
                  <c:v>-0.440413180042379</c:v>
                </c:pt>
                <c:pt idx="20040" formatCode="General">
                  <c:v>-0.44560997688240001</c:v>
                </c:pt>
                <c:pt idx="20041" formatCode="General">
                  <c:v>-0.452062788416562</c:v>
                </c:pt>
                <c:pt idx="20042" formatCode="General">
                  <c:v>-0.458667179664911</c:v>
                </c:pt>
                <c:pt idx="20043" formatCode="General">
                  <c:v>-0.46490164540323098</c:v>
                </c:pt>
                <c:pt idx="20044" formatCode="General">
                  <c:v>-0.47112718437826601</c:v>
                </c:pt>
                <c:pt idx="20045" formatCode="General">
                  <c:v>-0.47780714585689299</c:v>
                </c:pt>
                <c:pt idx="20046" formatCode="General">
                  <c:v>-0.48463612110196302</c:v>
                </c:pt>
                <c:pt idx="20047" formatCode="General">
                  <c:v>-0.49082775606656798</c:v>
                </c:pt>
                <c:pt idx="20048" formatCode="General">
                  <c:v>-0.49529905273376101</c:v>
                </c:pt>
                <c:pt idx="20049" formatCode="General">
                  <c:v>-0.49702477153848601</c:v>
                </c:pt>
                <c:pt idx="20050" formatCode="General">
                  <c:v>-0.496109677654331</c:v>
                </c:pt>
                <c:pt idx="20051" formatCode="General">
                  <c:v>-0.492816830644425</c:v>
                </c:pt>
                <c:pt idx="20052" formatCode="General">
                  <c:v>-0.48607635799256199</c:v>
                </c:pt>
                <c:pt idx="20053" formatCode="General">
                  <c:v>-0.47557545202954199</c:v>
                </c:pt>
                <c:pt idx="20054" formatCode="General">
                  <c:v>-0.46302353865952101</c:v>
                </c:pt>
                <c:pt idx="20055" formatCode="General">
                  <c:v>-0.450292582594712</c:v>
                </c:pt>
                <c:pt idx="20056" formatCode="General">
                  <c:v>-0.43781114286099898</c:v>
                </c:pt>
                <c:pt idx="20057" formatCode="General">
                  <c:v>-0.42477105250670399</c:v>
                </c:pt>
                <c:pt idx="20058" formatCode="General">
                  <c:v>-0.40943013405473</c:v>
                </c:pt>
                <c:pt idx="20059" formatCode="General">
                  <c:v>-0.39175895232865998</c:v>
                </c:pt>
                <c:pt idx="20060" formatCode="General">
                  <c:v>-0.37384761563212499</c:v>
                </c:pt>
                <c:pt idx="20061" formatCode="General">
                  <c:v>-0.35617473379988801</c:v>
                </c:pt>
                <c:pt idx="20062" formatCode="General">
                  <c:v>-0.33914221700643898</c:v>
                </c:pt>
                <c:pt idx="20063" formatCode="General">
                  <c:v>-0.32476191501968699</c:v>
                </c:pt>
                <c:pt idx="20064" formatCode="General">
                  <c:v>-0.31410599418650798</c:v>
                </c:pt>
                <c:pt idx="20065" formatCode="General">
                  <c:v>-0.30768256241020697</c:v>
                </c:pt>
                <c:pt idx="20066" formatCode="General">
                  <c:v>-0.305460089858964</c:v>
                </c:pt>
                <c:pt idx="20067" formatCode="General">
                  <c:v>-0.30652420113199802</c:v>
                </c:pt>
                <c:pt idx="20068" formatCode="General">
                  <c:v>-0.31003739761539501</c:v>
                </c:pt>
                <c:pt idx="20069" formatCode="General">
                  <c:v>-0.31631667505591998</c:v>
                </c:pt>
                <c:pt idx="20070" formatCode="General">
                  <c:v>-0.32574402017396498</c:v>
                </c:pt>
                <c:pt idx="20071" formatCode="General">
                  <c:v>-0.33740613576980999</c:v>
                </c:pt>
                <c:pt idx="20072" formatCode="General">
                  <c:v>-0.35056697904825401</c:v>
                </c:pt>
                <c:pt idx="20073" formatCode="General">
                  <c:v>-0.364375038638245</c:v>
                </c:pt>
                <c:pt idx="20074" formatCode="General">
                  <c:v>-0.379118954205938</c:v>
                </c:pt>
                <c:pt idx="20075" formatCode="General">
                  <c:v>-0.39624252590508102</c:v>
                </c:pt>
                <c:pt idx="20076" formatCode="General">
                  <c:v>-0.414296013749408</c:v>
                </c:pt>
                <c:pt idx="20077" formatCode="General">
                  <c:v>-0.43056590010377299</c:v>
                </c:pt>
                <c:pt idx="20078" formatCode="General">
                  <c:v>-0.44351504317233598</c:v>
                </c:pt>
                <c:pt idx="20079" formatCode="General">
                  <c:v>-0.452507869950455</c:v>
                </c:pt>
                <c:pt idx="20080" formatCode="General">
                  <c:v>-0.45761488649835902</c:v>
                </c:pt>
                <c:pt idx="20081" formatCode="General">
                  <c:v>-0.45870584339766601</c:v>
                </c:pt>
                <c:pt idx="20082" formatCode="General">
                  <c:v>-0.45592041082381002</c:v>
                </c:pt>
                <c:pt idx="20083" formatCode="General">
                  <c:v>-0.44958384773266502</c:v>
                </c:pt>
                <c:pt idx="20084" formatCode="General">
                  <c:v>-0.439608606822389</c:v>
                </c:pt>
                <c:pt idx="20085" formatCode="General">
                  <c:v>-0.42557873536645102</c:v>
                </c:pt>
                <c:pt idx="20086" formatCode="General">
                  <c:v>-0.40895009378952002</c:v>
                </c:pt>
                <c:pt idx="20087" formatCode="General">
                  <c:v>-0.39251068030304198</c:v>
                </c:pt>
                <c:pt idx="20088" formatCode="General">
                  <c:v>-0.37806081679227199</c:v>
                </c:pt>
                <c:pt idx="20089" formatCode="General">
                  <c:v>-0.36593805191668999</c:v>
                </c:pt>
                <c:pt idx="20090" formatCode="General">
                  <c:v>-0.355785875866442</c:v>
                </c:pt>
                <c:pt idx="20091" formatCode="General">
                  <c:v>-0.34730898239743402</c:v>
                </c:pt>
                <c:pt idx="20092" formatCode="General">
                  <c:v>-0.34090501742755802</c:v>
                </c:pt>
                <c:pt idx="20093" formatCode="General">
                  <c:v>-0.336973714000325</c:v>
                </c:pt>
                <c:pt idx="20094" formatCode="General">
                  <c:v>-0.33501201815071702</c:v>
                </c:pt>
                <c:pt idx="20095" formatCode="General">
                  <c:v>-0.33480680902010301</c:v>
                </c:pt>
                <c:pt idx="20096" formatCode="General">
                  <c:v>-0.33688012759084501</c:v>
                </c:pt>
                <c:pt idx="20097" formatCode="General">
                  <c:v>-0.34105958959773802</c:v>
                </c:pt>
                <c:pt idx="20098" formatCode="General">
                  <c:v>-0.34557236057855301</c:v>
                </c:pt>
                <c:pt idx="20099" formatCode="General">
                  <c:v>-0.34947573812714899</c:v>
                </c:pt>
                <c:pt idx="20100" formatCode="General">
                  <c:v>-0.35200347843594199</c:v>
                </c:pt>
                <c:pt idx="20101" formatCode="General">
                  <c:v>-0.35260665481743603</c:v>
                </c:pt>
                <c:pt idx="20102" formatCode="General">
                  <c:v>-0.35208337985523003</c:v>
                </c:pt>
                <c:pt idx="20103" formatCode="General">
                  <c:v>-0.35106164289695002</c:v>
                </c:pt>
                <c:pt idx="20104" formatCode="General">
                  <c:v>-0.3494647631519</c:v>
                </c:pt>
                <c:pt idx="20105" formatCode="General">
                  <c:v>-0.34652720703197398</c:v>
                </c:pt>
                <c:pt idx="20106" formatCode="General">
                  <c:v>-0.34229779089343598</c:v>
                </c:pt>
                <c:pt idx="20107" formatCode="General">
                  <c:v>-0.337243186590924</c:v>
                </c:pt>
                <c:pt idx="20108" formatCode="General">
                  <c:v>-0.33170675719179998</c:v>
                </c:pt>
                <c:pt idx="20109" formatCode="General">
                  <c:v>-0.32587950325734999</c:v>
                </c:pt>
                <c:pt idx="20110" formatCode="General">
                  <c:v>-0.31929226698554303</c:v>
                </c:pt>
                <c:pt idx="20111" formatCode="General">
                  <c:v>-0.312260257102564</c:v>
                </c:pt>
                <c:pt idx="20112" formatCode="General">
                  <c:v>-0.30547419173864498</c:v>
                </c:pt>
                <c:pt idx="20113" formatCode="General">
                  <c:v>-0.29917819379527599</c:v>
                </c:pt>
                <c:pt idx="20114" formatCode="General">
                  <c:v>-0.29278322537137202</c:v>
                </c:pt>
                <c:pt idx="20115" formatCode="General">
                  <c:v>-0.28555142709943299</c:v>
                </c:pt>
                <c:pt idx="20116" formatCode="General">
                  <c:v>-0.27793324463330599</c:v>
                </c:pt>
                <c:pt idx="20117" formatCode="General">
                  <c:v>-0.27180894066815398</c:v>
                </c:pt>
                <c:pt idx="20118" formatCode="General">
                  <c:v>-0.26779795547157698</c:v>
                </c:pt>
                <c:pt idx="20119" formatCode="General">
                  <c:v>-0.26497624059583502</c:v>
                </c:pt>
                <c:pt idx="20120" formatCode="General">
                  <c:v>-0.26234524476518101</c:v>
                </c:pt>
                <c:pt idx="20121" formatCode="General">
                  <c:v>-0.25905746902742099</c:v>
                </c:pt>
                <c:pt idx="20122" formatCode="General">
                  <c:v>-0.25488863264399098</c:v>
                </c:pt>
                <c:pt idx="20123" formatCode="General">
                  <c:v>-0.24966856744035301</c:v>
                </c:pt>
                <c:pt idx="20124" formatCode="General">
                  <c:v>-0.24335620918548201</c:v>
                </c:pt>
                <c:pt idx="20125" formatCode="General">
                  <c:v>-0.235727939690072</c:v>
                </c:pt>
                <c:pt idx="20126" formatCode="General">
                  <c:v>-0.227168574783536</c:v>
                </c:pt>
                <c:pt idx="20127" formatCode="General">
                  <c:v>-0.217688238653649</c:v>
                </c:pt>
                <c:pt idx="20128" formatCode="General">
                  <c:v>-0.206743745389287</c:v>
                </c:pt>
                <c:pt idx="20129" formatCode="General">
                  <c:v>-0.19534715855908</c:v>
                </c:pt>
                <c:pt idx="20130" formatCode="General">
                  <c:v>-0.18518168760276399</c:v>
                </c:pt>
                <c:pt idx="20131" formatCode="General">
                  <c:v>-0.17711082483528701</c:v>
                </c:pt>
                <c:pt idx="20132" formatCode="General">
                  <c:v>-0.17088352258190401</c:v>
                </c:pt>
                <c:pt idx="20133" formatCode="General">
                  <c:v>-0.16597432562356201</c:v>
                </c:pt>
                <c:pt idx="20134" formatCode="General">
                  <c:v>-0.162185802192826</c:v>
                </c:pt>
                <c:pt idx="20135" formatCode="General">
                  <c:v>-0.15843072314029499</c:v>
                </c:pt>
                <c:pt idx="20136" formatCode="General">
                  <c:v>-0.15420323727687801</c:v>
                </c:pt>
                <c:pt idx="20137" formatCode="General">
                  <c:v>-0.14992142115118501</c:v>
                </c:pt>
                <c:pt idx="20138" formatCode="General">
                  <c:v>-0.145884686528645</c:v>
                </c:pt>
                <c:pt idx="20139" formatCode="General">
                  <c:v>-0.14202062518178299</c:v>
                </c:pt>
                <c:pt idx="20140" formatCode="General">
                  <c:v>-0.13734889236936701</c:v>
                </c:pt>
                <c:pt idx="20141" formatCode="General">
                  <c:v>-0.13110906894927199</c:v>
                </c:pt>
                <c:pt idx="20142" formatCode="General">
                  <c:v>-0.123297513942857</c:v>
                </c:pt>
                <c:pt idx="20143" formatCode="General">
                  <c:v>-0.11434669639152201</c:v>
                </c:pt>
                <c:pt idx="20144" formatCode="General">
                  <c:v>-0.104899055140817</c:v>
                </c:pt>
                <c:pt idx="20145" formatCode="General">
                  <c:v>-9.4862263546274694E-2</c:v>
                </c:pt>
                <c:pt idx="20146" formatCode="General">
                  <c:v>-8.3522614235345002E-2</c:v>
                </c:pt>
                <c:pt idx="20147" formatCode="General">
                  <c:v>-7.0954076177155004E-2</c:v>
                </c:pt>
                <c:pt idx="20148" formatCode="General">
                  <c:v>-5.8189621516941702E-2</c:v>
                </c:pt>
                <c:pt idx="20149" formatCode="General">
                  <c:v>-4.5247332201970601E-2</c:v>
                </c:pt>
                <c:pt idx="20150" formatCode="General">
                  <c:v>-3.1762387076094301E-2</c:v>
                </c:pt>
                <c:pt idx="20151" formatCode="General">
                  <c:v>-1.8354650010418101E-2</c:v>
                </c:pt>
                <c:pt idx="20152" formatCode="General">
                  <c:v>-4.8266060328740297E-3</c:v>
                </c:pt>
                <c:pt idx="20153" formatCode="General">
                  <c:v>8.5777475953896093E-3</c:v>
                </c:pt>
                <c:pt idx="20154" formatCode="General">
                  <c:v>2.08540950353109E-2</c:v>
                </c:pt>
                <c:pt idx="20155" formatCode="General">
                  <c:v>3.1778016653504902E-2</c:v>
                </c:pt>
                <c:pt idx="20156" formatCode="General">
                  <c:v>4.1469634977526898E-2</c:v>
                </c:pt>
                <c:pt idx="20157" formatCode="General">
                  <c:v>5.05614438490809E-2</c:v>
                </c:pt>
                <c:pt idx="20158" formatCode="General">
                  <c:v>5.9281983020424499E-2</c:v>
                </c:pt>
                <c:pt idx="20159" formatCode="General">
                  <c:v>6.7948903287039397E-2</c:v>
                </c:pt>
                <c:pt idx="20160" formatCode="General">
                  <c:v>7.6789549793243095E-2</c:v>
                </c:pt>
                <c:pt idx="20161" formatCode="General">
                  <c:v>8.5627220126255593E-2</c:v>
                </c:pt>
                <c:pt idx="20162" formatCode="General">
                  <c:v>9.4741631348914904E-2</c:v>
                </c:pt>
                <c:pt idx="20163" formatCode="General">
                  <c:v>0.10437561111076001</c:v>
                </c:pt>
                <c:pt idx="20164" formatCode="General">
                  <c:v>0.11433994473838099</c:v>
                </c:pt>
                <c:pt idx="20165" formatCode="General">
                  <c:v>0.12546189418194301</c:v>
                </c:pt>
                <c:pt idx="20166" formatCode="General">
                  <c:v>0.13838895131450399</c:v>
                </c:pt>
                <c:pt idx="20167" formatCode="General">
                  <c:v>0.15194520200213599</c:v>
                </c:pt>
                <c:pt idx="20168" formatCode="General">
                  <c:v>0.16598297656231101</c:v>
                </c:pt>
                <c:pt idx="20169" formatCode="General">
                  <c:v>0.18110312424684399</c:v>
                </c:pt>
                <c:pt idx="20170" formatCode="General">
                  <c:v>0.19623378385089599</c:v>
                </c:pt>
                <c:pt idx="20171" formatCode="General">
                  <c:v>0.21049399587606701</c:v>
                </c:pt>
                <c:pt idx="20172" formatCode="General">
                  <c:v>0.22429564374943201</c:v>
                </c:pt>
                <c:pt idx="20173" formatCode="General">
                  <c:v>0.23787599275909699</c:v>
                </c:pt>
                <c:pt idx="20174" formatCode="General">
                  <c:v>0.25061384190569103</c:v>
                </c:pt>
                <c:pt idx="20175" formatCode="General">
                  <c:v>0.26200347744860297</c:v>
                </c:pt>
                <c:pt idx="20176" formatCode="General">
                  <c:v>0.272108303812371</c:v>
                </c:pt>
                <c:pt idx="20177" formatCode="General">
                  <c:v>0.28079615203027303</c:v>
                </c:pt>
                <c:pt idx="20178" formatCode="General">
                  <c:v>0.28893995895663299</c:v>
                </c:pt>
                <c:pt idx="20179" formatCode="General">
                  <c:v>0.29853793555305802</c:v>
                </c:pt>
                <c:pt idx="20180" formatCode="General">
                  <c:v>0.31045803356485102</c:v>
                </c:pt>
                <c:pt idx="20181" formatCode="General">
                  <c:v>0.32491722193092198</c:v>
                </c:pt>
                <c:pt idx="20182" formatCode="General">
                  <c:v>0.34190852551847301</c:v>
                </c:pt>
                <c:pt idx="20183" formatCode="General">
                  <c:v>0.35972288406710801</c:v>
                </c:pt>
                <c:pt idx="20184" formatCode="General">
                  <c:v>0.37616491698507198</c:v>
                </c:pt>
                <c:pt idx="20185" formatCode="General">
                  <c:v>0.39051238444679098</c:v>
                </c:pt>
                <c:pt idx="20186" formatCode="General">
                  <c:v>0.403802476371935</c:v>
                </c:pt>
                <c:pt idx="20187" formatCode="General">
                  <c:v>0.41617661912724202</c:v>
                </c:pt>
                <c:pt idx="20188" formatCode="General">
                  <c:v>0.42718606976835599</c:v>
                </c:pt>
                <c:pt idx="20189" formatCode="General">
                  <c:v>0.43664108639562499</c:v>
                </c:pt>
                <c:pt idx="20190" formatCode="General">
                  <c:v>0.44398837564853399</c:v>
                </c:pt>
                <c:pt idx="20191" formatCode="General">
                  <c:v>0.44910919151975198</c:v>
                </c:pt>
                <c:pt idx="20192" formatCode="General">
                  <c:v>0.45220829530957302</c:v>
                </c:pt>
                <c:pt idx="20193" formatCode="General">
                  <c:v>0.45359780146002598</c:v>
                </c:pt>
                <c:pt idx="20194" formatCode="General">
                  <c:v>0.45288222952429102</c:v>
                </c:pt>
                <c:pt idx="20195" formatCode="General">
                  <c:v>0.45040512678989097</c:v>
                </c:pt>
                <c:pt idx="20196" formatCode="General">
                  <c:v>0.44786497531374703</c:v>
                </c:pt>
                <c:pt idx="20197" formatCode="General">
                  <c:v>0.44646135934405201</c:v>
                </c:pt>
                <c:pt idx="20198" formatCode="General">
                  <c:v>0.44680967674372601</c:v>
                </c:pt>
                <c:pt idx="20199" formatCode="General">
                  <c:v>0.44960472637534799</c:v>
                </c:pt>
                <c:pt idx="20200" formatCode="General">
                  <c:v>0.45476591031789099</c:v>
                </c:pt>
                <c:pt idx="20201" formatCode="General">
                  <c:v>0.46152252044965603</c:v>
                </c:pt>
                <c:pt idx="20202" formatCode="General">
                  <c:v>0.47045418010518802</c:v>
                </c:pt>
                <c:pt idx="20203" formatCode="General">
                  <c:v>0.482474803122588</c:v>
                </c:pt>
                <c:pt idx="20204" formatCode="General">
                  <c:v>0.49752195858419401</c:v>
                </c:pt>
                <c:pt idx="20205" formatCode="General">
                  <c:v>0.51440247194616495</c:v>
                </c:pt>
                <c:pt idx="20206" formatCode="General">
                  <c:v>0.53133560547235503</c:v>
                </c:pt>
                <c:pt idx="20207" formatCode="General">
                  <c:v>0.54767738316541303</c:v>
                </c:pt>
                <c:pt idx="20208" formatCode="General">
                  <c:v>0.56332157457460197</c:v>
                </c:pt>
                <c:pt idx="20209" formatCode="General">
                  <c:v>0.576985957485595</c:v>
                </c:pt>
                <c:pt idx="20210" formatCode="General">
                  <c:v>0.58723349253535195</c:v>
                </c:pt>
                <c:pt idx="20211" formatCode="General">
                  <c:v>0.59373917381247898</c:v>
                </c:pt>
                <c:pt idx="20212" formatCode="General">
                  <c:v>0.59729163090114101</c:v>
                </c:pt>
                <c:pt idx="20213" formatCode="General">
                  <c:v>0.59901239444574805</c:v>
                </c:pt>
                <c:pt idx="20214" formatCode="General">
                  <c:v>0.59974519913894497</c:v>
                </c:pt>
                <c:pt idx="20215" formatCode="General">
                  <c:v>0.59994439763389096</c:v>
                </c:pt>
                <c:pt idx="20216" formatCode="General">
                  <c:v>0.59902274239603204</c:v>
                </c:pt>
                <c:pt idx="20217" formatCode="General">
                  <c:v>0.59601835839557504</c:v>
                </c:pt>
                <c:pt idx="20218" formatCode="General">
                  <c:v>0.59046914758402602</c:v>
                </c:pt>
                <c:pt idx="20219" formatCode="General">
                  <c:v>0.58258875422091005</c:v>
                </c:pt>
                <c:pt idx="20220" formatCode="General">
                  <c:v>0.57333103118349604</c:v>
                </c:pt>
                <c:pt idx="20221" formatCode="General">
                  <c:v>0.56354745955469798</c:v>
                </c:pt>
                <c:pt idx="20222" formatCode="General">
                  <c:v>0.55380557541896103</c:v>
                </c:pt>
                <c:pt idx="20223" formatCode="General">
                  <c:v>0.54489382784816098</c:v>
                </c:pt>
                <c:pt idx="20224" formatCode="General">
                  <c:v>0.53671014869862699</c:v>
                </c:pt>
                <c:pt idx="20225" formatCode="General">
                  <c:v>0.52857659745431496</c:v>
                </c:pt>
                <c:pt idx="20226" formatCode="General">
                  <c:v>0.51974076628152199</c:v>
                </c:pt>
                <c:pt idx="20227" formatCode="General">
                  <c:v>0.50953231113995601</c:v>
                </c:pt>
                <c:pt idx="20228" formatCode="General">
                  <c:v>0.49904009629281199</c:v>
                </c:pt>
                <c:pt idx="20229" formatCode="General">
                  <c:v>0.489246246159943</c:v>
                </c:pt>
                <c:pt idx="20230" formatCode="General">
                  <c:v>0.47979752296274097</c:v>
                </c:pt>
                <c:pt idx="20231" formatCode="General">
                  <c:v>0.470981732560383</c:v>
                </c:pt>
                <c:pt idx="20232" formatCode="General">
                  <c:v>0.46321619440508199</c:v>
                </c:pt>
                <c:pt idx="20233" formatCode="General">
                  <c:v>0.45671462791713602</c:v>
                </c:pt>
                <c:pt idx="20234" formatCode="General">
                  <c:v>0.45264041549773298</c:v>
                </c:pt>
                <c:pt idx="20235" formatCode="General">
                  <c:v>0.45174551918807998</c:v>
                </c:pt>
                <c:pt idx="20236" formatCode="General">
                  <c:v>0.45388955735034497</c:v>
                </c:pt>
                <c:pt idx="20237" formatCode="General">
                  <c:v>0.45931795748148802</c:v>
                </c:pt>
                <c:pt idx="20238" formatCode="General">
                  <c:v>0.46737501423600902</c:v>
                </c:pt>
                <c:pt idx="20239" formatCode="General">
                  <c:v>0.47660807539976602</c:v>
                </c:pt>
                <c:pt idx="20240" formatCode="General">
                  <c:v>0.485553924442304</c:v>
                </c:pt>
                <c:pt idx="20241" formatCode="General">
                  <c:v>0.49373775757581201</c:v>
                </c:pt>
                <c:pt idx="20242" formatCode="General">
                  <c:v>0.50156576493994898</c:v>
                </c:pt>
                <c:pt idx="20243" formatCode="General">
                  <c:v>0.50843573649132301</c:v>
                </c:pt>
                <c:pt idx="20244" formatCode="General">
                  <c:v>0.513972074255447</c:v>
                </c:pt>
                <c:pt idx="20245" formatCode="General">
                  <c:v>0.51850487340111495</c:v>
                </c:pt>
                <c:pt idx="20246" formatCode="General">
                  <c:v>0.521820761062327</c:v>
                </c:pt>
                <c:pt idx="20247" formatCode="General">
                  <c:v>0.522893456020878</c:v>
                </c:pt>
                <c:pt idx="20248" formatCode="General">
                  <c:v>0.52147005247281197</c:v>
                </c:pt>
                <c:pt idx="20249" formatCode="General">
                  <c:v>0.518128494595955</c:v>
                </c:pt>
                <c:pt idx="20250" formatCode="General">
                  <c:v>0.51276341057973995</c:v>
                </c:pt>
                <c:pt idx="20251" formatCode="General">
                  <c:v>0.50488797980046596</c:v>
                </c:pt>
                <c:pt idx="20252" formatCode="General">
                  <c:v>0.49476749964643002</c:v>
                </c:pt>
                <c:pt idx="20253" formatCode="General">
                  <c:v>0.483049440095978</c:v>
                </c:pt>
                <c:pt idx="20254" formatCode="General">
                  <c:v>0.47043030041186501</c:v>
                </c:pt>
                <c:pt idx="20255" formatCode="General">
                  <c:v>0.45773122865740501</c:v>
                </c:pt>
                <c:pt idx="20256" formatCode="General">
                  <c:v>0.44527127758100399</c:v>
                </c:pt>
                <c:pt idx="20257" formatCode="General">
                  <c:v>0.43260160277627202</c:v>
                </c:pt>
                <c:pt idx="20258" formatCode="General">
                  <c:v>0.41922410642536501</c:v>
                </c:pt>
                <c:pt idx="20259" formatCode="General">
                  <c:v>0.40497547158208302</c:v>
                </c:pt>
                <c:pt idx="20260" formatCode="General">
                  <c:v>0.38965913107252298</c:v>
                </c:pt>
                <c:pt idx="20261" formatCode="General">
                  <c:v>0.37286759138298398</c:v>
                </c:pt>
                <c:pt idx="20262" formatCode="General">
                  <c:v>0.35506003485158799</c:v>
                </c:pt>
                <c:pt idx="20263" formatCode="General">
                  <c:v>0.33758677775345403</c:v>
                </c:pt>
                <c:pt idx="20264" formatCode="General">
                  <c:v>0.32132848649529</c:v>
                </c:pt>
                <c:pt idx="20265" formatCode="General">
                  <c:v>0.306839992415608</c:v>
                </c:pt>
                <c:pt idx="20266" formatCode="General">
                  <c:v>0.29411981294363698</c:v>
                </c:pt>
                <c:pt idx="20267" formatCode="General">
                  <c:v>0.28295396319935101</c:v>
                </c:pt>
                <c:pt idx="20268" formatCode="General">
                  <c:v>0.27333509961731201</c:v>
                </c:pt>
                <c:pt idx="20269" formatCode="General">
                  <c:v>0.26491258674625301</c:v>
                </c:pt>
                <c:pt idx="20270" formatCode="General">
                  <c:v>0.25696437516849102</c:v>
                </c:pt>
                <c:pt idx="20271" formatCode="General">
                  <c:v>0.249140292098636</c:v>
                </c:pt>
                <c:pt idx="20272" formatCode="General">
                  <c:v>0.242106250891202</c:v>
                </c:pt>
                <c:pt idx="20273" formatCode="General">
                  <c:v>0.23604342284146199</c:v>
                </c:pt>
                <c:pt idx="20274" formatCode="General">
                  <c:v>0.23015452443623699</c:v>
                </c:pt>
                <c:pt idx="20275" formatCode="General">
                  <c:v>0.224591344087511</c:v>
                </c:pt>
                <c:pt idx="20276" formatCode="General">
                  <c:v>0.21937212574047099</c:v>
                </c:pt>
                <c:pt idx="20277" formatCode="General">
                  <c:v>0.213486699239259</c:v>
                </c:pt>
                <c:pt idx="20278" formatCode="General">
                  <c:v>0.20600644051611899</c:v>
                </c:pt>
                <c:pt idx="20279" formatCode="General">
                  <c:v>0.19705844722520299</c:v>
                </c:pt>
                <c:pt idx="20280" formatCode="General">
                  <c:v>0.18730473562755801</c:v>
                </c:pt>
                <c:pt idx="20281" formatCode="General">
                  <c:v>0.177353901022343</c:v>
                </c:pt>
                <c:pt idx="20282" formatCode="General">
                  <c:v>0.16778770192237999</c:v>
                </c:pt>
                <c:pt idx="20283" formatCode="General">
                  <c:v>0.15876702566590301</c:v>
                </c:pt>
                <c:pt idx="20284" formatCode="General">
                  <c:v>0.150774552606219</c:v>
                </c:pt>
                <c:pt idx="20285" formatCode="General">
                  <c:v>0.14485452013420799</c:v>
                </c:pt>
                <c:pt idx="20286" formatCode="General">
                  <c:v>0.141834489216694</c:v>
                </c:pt>
                <c:pt idx="20287" formatCode="General">
                  <c:v>0.140940665817053</c:v>
                </c:pt>
                <c:pt idx="20288" formatCode="General">
                  <c:v>0.14038430619453601</c:v>
                </c:pt>
                <c:pt idx="20289" formatCode="General">
                  <c:v>0.138583366718109</c:v>
                </c:pt>
                <c:pt idx="20290" formatCode="General">
                  <c:v>0.13436690756345701</c:v>
                </c:pt>
                <c:pt idx="20291" formatCode="General">
                  <c:v>0.12785670932573701</c:v>
                </c:pt>
                <c:pt idx="20292" formatCode="General">
                  <c:v>0.11877005503665</c:v>
                </c:pt>
                <c:pt idx="20293" formatCode="General">
                  <c:v>0.10605395973854501</c:v>
                </c:pt>
                <c:pt idx="20294" formatCode="General">
                  <c:v>9.0125036941800199E-2</c:v>
                </c:pt>
                <c:pt idx="20295" formatCode="General">
                  <c:v>7.2772081852429504E-2</c:v>
                </c:pt>
                <c:pt idx="20296" formatCode="General">
                  <c:v>5.5347119928055001E-2</c:v>
                </c:pt>
                <c:pt idx="20297" formatCode="General">
                  <c:v>3.7472329902131798E-2</c:v>
                </c:pt>
                <c:pt idx="20298" formatCode="General">
                  <c:v>1.84470876448877E-2</c:v>
                </c:pt>
                <c:pt idx="20299" formatCode="General">
                  <c:v>-1.7014790147581501E-3</c:v>
                </c:pt>
                <c:pt idx="20300" formatCode="General">
                  <c:v>-2.2560151933700499E-2</c:v>
                </c:pt>
                <c:pt idx="20301" formatCode="General">
                  <c:v>-4.2860722217276902E-2</c:v>
                </c:pt>
                <c:pt idx="20302" formatCode="General">
                  <c:v>-6.1308459443204601E-2</c:v>
                </c:pt>
                <c:pt idx="20303" formatCode="General">
                  <c:v>-7.7615317016106397E-2</c:v>
                </c:pt>
                <c:pt idx="20304" formatCode="General">
                  <c:v>-9.1767939236310506E-2</c:v>
                </c:pt>
                <c:pt idx="20305" formatCode="General">
                  <c:v>-0.103744771832356</c:v>
                </c:pt>
                <c:pt idx="20306" formatCode="General">
                  <c:v>-0.11393320264184501</c:v>
                </c:pt>
                <c:pt idx="20307" formatCode="General">
                  <c:v>-0.123216464549356</c:v>
                </c:pt>
                <c:pt idx="20308" formatCode="General">
                  <c:v>-0.13219705508750501</c:v>
                </c:pt>
                <c:pt idx="20309" formatCode="General">
                  <c:v>-0.140990793396258</c:v>
                </c:pt>
                <c:pt idx="20310" formatCode="General">
                  <c:v>-0.14975681473941499</c:v>
                </c:pt>
                <c:pt idx="20311" formatCode="General">
                  <c:v>-0.15980378517284199</c:v>
                </c:pt>
                <c:pt idx="20312" formatCode="General">
                  <c:v>-0.172327734387618</c:v>
                </c:pt>
                <c:pt idx="20313" formatCode="General">
                  <c:v>-0.18681011456242699</c:v>
                </c:pt>
                <c:pt idx="20314" formatCode="General">
                  <c:v>-0.20285150673883701</c:v>
                </c:pt>
                <c:pt idx="20315" formatCode="General">
                  <c:v>-0.22051170295149</c:v>
                </c:pt>
                <c:pt idx="20316" formatCode="General">
                  <c:v>-0.23883046204518499</c:v>
                </c:pt>
                <c:pt idx="20317" formatCode="General">
                  <c:v>-0.256411704510837</c:v>
                </c:pt>
                <c:pt idx="20318" formatCode="General">
                  <c:v>-0.272307841905708</c:v>
                </c:pt>
                <c:pt idx="20319" formatCode="General">
                  <c:v>-0.28589472998200399</c:v>
                </c:pt>
                <c:pt idx="20320" formatCode="General">
                  <c:v>-0.29753732612025902</c:v>
                </c:pt>
                <c:pt idx="20321" formatCode="General">
                  <c:v>-0.30808444696127102</c:v>
                </c:pt>
                <c:pt idx="20322" formatCode="General">
                  <c:v>-0.31720052297083501</c:v>
                </c:pt>
                <c:pt idx="20323" formatCode="General">
                  <c:v>-0.323836708018654</c:v>
                </c:pt>
                <c:pt idx="20324" formatCode="General">
                  <c:v>-0.32826806466536701</c:v>
                </c:pt>
                <c:pt idx="20325" formatCode="General">
                  <c:v>-0.33174575814585799</c:v>
                </c:pt>
                <c:pt idx="20326" formatCode="General">
                  <c:v>-0.33435840191377197</c:v>
                </c:pt>
                <c:pt idx="20327" formatCode="General">
                  <c:v>-0.33533269309611502</c:v>
                </c:pt>
                <c:pt idx="20328" formatCode="General">
                  <c:v>-0.33443778086681403</c:v>
                </c:pt>
                <c:pt idx="20329" formatCode="General">
                  <c:v>-0.33153932590526097</c:v>
                </c:pt>
                <c:pt idx="20330" formatCode="General">
                  <c:v>-0.32587410676341</c:v>
                </c:pt>
                <c:pt idx="20331" formatCode="General">
                  <c:v>-0.31848641853951398</c:v>
                </c:pt>
                <c:pt idx="20332" formatCode="General">
                  <c:v>-0.31070561515171202</c:v>
                </c:pt>
                <c:pt idx="20333" formatCode="General">
                  <c:v>-0.30342822638348299</c:v>
                </c:pt>
                <c:pt idx="20334" formatCode="General">
                  <c:v>-0.29875596568767299</c:v>
                </c:pt>
                <c:pt idx="20335" formatCode="General">
                  <c:v>-0.298537207956032</c:v>
                </c:pt>
                <c:pt idx="20336" formatCode="General">
                  <c:v>-0.30209714477893501</c:v>
                </c:pt>
                <c:pt idx="20337" formatCode="General">
                  <c:v>-0.30748630822650203</c:v>
                </c:pt>
                <c:pt idx="20338" formatCode="General">
                  <c:v>-0.31366903746871</c:v>
                </c:pt>
                <c:pt idx="20339" formatCode="General">
                  <c:v>-0.32043229468715501</c:v>
                </c:pt>
                <c:pt idx="20340" formatCode="General">
                  <c:v>-0.32874691651167998</c:v>
                </c:pt>
                <c:pt idx="20341" formatCode="General">
                  <c:v>-0.33868911910578903</c:v>
                </c:pt>
                <c:pt idx="20342" formatCode="General">
                  <c:v>-0.34970571268890999</c:v>
                </c:pt>
                <c:pt idx="20343" formatCode="General">
                  <c:v>-0.36162313652967798</c:v>
                </c:pt>
                <c:pt idx="20344" formatCode="General">
                  <c:v>-0.373869034807081</c:v>
                </c:pt>
                <c:pt idx="20345" formatCode="General">
                  <c:v>-0.385182296236945</c:v>
                </c:pt>
                <c:pt idx="20346" formatCode="General">
                  <c:v>-0.394856045021799</c:v>
                </c:pt>
                <c:pt idx="20347" formatCode="General">
                  <c:v>-0.40277611554259002</c:v>
                </c:pt>
                <c:pt idx="20348" formatCode="General">
                  <c:v>-0.40949235695370101</c:v>
                </c:pt>
                <c:pt idx="20349" formatCode="General">
                  <c:v>-0.41559839488406097</c:v>
                </c:pt>
                <c:pt idx="20350" formatCode="General">
                  <c:v>-0.42144731391253698</c:v>
                </c:pt>
                <c:pt idx="20351" formatCode="General">
                  <c:v>-0.42701891211992699</c:v>
                </c:pt>
                <c:pt idx="20352" formatCode="General">
                  <c:v>-0.431523532630397</c:v>
                </c:pt>
                <c:pt idx="20353" formatCode="General">
                  <c:v>-0.434201444283214</c:v>
                </c:pt>
                <c:pt idx="20354" formatCode="General">
                  <c:v>-0.43557427620774303</c:v>
                </c:pt>
                <c:pt idx="20355" formatCode="General">
                  <c:v>-0.436359273262035</c:v>
                </c:pt>
                <c:pt idx="20356" formatCode="General">
                  <c:v>-0.43669857649987298</c:v>
                </c:pt>
                <c:pt idx="20357" formatCode="General">
                  <c:v>-0.43669813882576902</c:v>
                </c:pt>
                <c:pt idx="20358" formatCode="General">
                  <c:v>-0.43639486804650701</c:v>
                </c:pt>
                <c:pt idx="20359" formatCode="General">
                  <c:v>-0.43654324228545599</c:v>
                </c:pt>
                <c:pt idx="20360" formatCode="General">
                  <c:v>-0.43811453249636001</c:v>
                </c:pt>
                <c:pt idx="20361" formatCode="General">
                  <c:v>-0.44126825223060301</c:v>
                </c:pt>
                <c:pt idx="20362" formatCode="General">
                  <c:v>-0.44558056924794898</c:v>
                </c:pt>
                <c:pt idx="20363" formatCode="General">
                  <c:v>-0.450945507000031</c:v>
                </c:pt>
                <c:pt idx="20364" formatCode="General">
                  <c:v>-0.457144425256928</c:v>
                </c:pt>
                <c:pt idx="20365" formatCode="General">
                  <c:v>-0.46282833778794102</c:v>
                </c:pt>
                <c:pt idx="20366" formatCode="General">
                  <c:v>-0.46690409131044702</c:v>
                </c:pt>
                <c:pt idx="20367" formatCode="General">
                  <c:v>-0.46932455330066902</c:v>
                </c:pt>
                <c:pt idx="20368" formatCode="General">
                  <c:v>-0.469970745914988</c:v>
                </c:pt>
                <c:pt idx="20369" formatCode="General">
                  <c:v>-0.46865886018199299</c:v>
                </c:pt>
                <c:pt idx="20370" formatCode="General">
                  <c:v>-0.46560332951356298</c:v>
                </c:pt>
                <c:pt idx="20371" formatCode="General">
                  <c:v>-0.46129359728355901</c:v>
                </c:pt>
                <c:pt idx="20372" formatCode="General">
                  <c:v>-0.45605566269157799</c:v>
                </c:pt>
                <c:pt idx="20373" formatCode="General">
                  <c:v>-0.45076163553810999</c:v>
                </c:pt>
                <c:pt idx="20374" formatCode="General">
                  <c:v>-0.44612948166139399</c:v>
                </c:pt>
                <c:pt idx="20375" formatCode="General">
                  <c:v>-0.44209246539136199</c:v>
                </c:pt>
                <c:pt idx="20376" formatCode="General">
                  <c:v>-0.43865661682026102</c:v>
                </c:pt>
                <c:pt idx="20377" formatCode="General">
                  <c:v>-0.43599745891765701</c:v>
                </c:pt>
                <c:pt idx="20378" formatCode="General">
                  <c:v>-0.43342635916453798</c:v>
                </c:pt>
                <c:pt idx="20379" formatCode="General">
                  <c:v>-0.43012968061143603</c:v>
                </c:pt>
                <c:pt idx="20380" formatCode="General">
                  <c:v>-0.42608254710941501</c:v>
                </c:pt>
                <c:pt idx="20381" formatCode="General">
                  <c:v>-0.42206350428577999</c:v>
                </c:pt>
                <c:pt idx="20382" formatCode="General">
                  <c:v>-0.418738252055678</c:v>
                </c:pt>
                <c:pt idx="20383" formatCode="General">
                  <c:v>-0.41565307029405302</c:v>
                </c:pt>
                <c:pt idx="20384" formatCode="General">
                  <c:v>-0.412061762780838</c:v>
                </c:pt>
                <c:pt idx="20385" formatCode="General">
                  <c:v>-0.40770003829538698</c:v>
                </c:pt>
                <c:pt idx="20386" formatCode="General">
                  <c:v>-0.40276821318785699</c:v>
                </c:pt>
                <c:pt idx="20387" formatCode="General">
                  <c:v>-0.39729243926614899</c:v>
                </c:pt>
                <c:pt idx="20388" formatCode="General">
                  <c:v>-0.390735416689867</c:v>
                </c:pt>
                <c:pt idx="20389" formatCode="General">
                  <c:v>-0.383026573758325</c:v>
                </c:pt>
                <c:pt idx="20390" formatCode="General">
                  <c:v>-0.37363358901066401</c:v>
                </c:pt>
                <c:pt idx="20391" formatCode="General">
                  <c:v>-0.36276720800418499</c:v>
                </c:pt>
                <c:pt idx="20392" formatCode="General">
                  <c:v>-0.35158584534151599</c:v>
                </c:pt>
                <c:pt idx="20393" formatCode="General">
                  <c:v>-0.34126422901533798</c:v>
                </c:pt>
                <c:pt idx="20394" formatCode="General">
                  <c:v>-0.33291584281278003</c:v>
                </c:pt>
                <c:pt idx="20395" formatCode="General">
                  <c:v>-0.32657689351249602</c:v>
                </c:pt>
                <c:pt idx="20396" formatCode="General">
                  <c:v>-0.32147646443960198</c:v>
                </c:pt>
                <c:pt idx="20397" formatCode="General">
                  <c:v>-0.31706949238385701</c:v>
                </c:pt>
                <c:pt idx="20398" formatCode="General">
                  <c:v>-0.31323634088852198</c:v>
                </c:pt>
                <c:pt idx="20399" formatCode="General">
                  <c:v>-0.30954927735127802</c:v>
                </c:pt>
                <c:pt idx="20400" formatCode="General">
                  <c:v>-0.30594371919993002</c:v>
                </c:pt>
                <c:pt idx="20401" formatCode="General">
                  <c:v>-0.30231203990907801</c:v>
                </c:pt>
                <c:pt idx="20402" formatCode="General">
                  <c:v>-0.29931944022047302</c:v>
                </c:pt>
                <c:pt idx="20403" formatCode="General">
                  <c:v>-0.29739281528175598</c:v>
                </c:pt>
                <c:pt idx="20404" formatCode="General">
                  <c:v>-0.29547594181166098</c:v>
                </c:pt>
                <c:pt idx="20405" formatCode="General">
                  <c:v>-0.29335668450603503</c:v>
                </c:pt>
                <c:pt idx="20406" formatCode="General">
                  <c:v>-0.29107668979518098</c:v>
                </c:pt>
                <c:pt idx="20407" formatCode="General">
                  <c:v>-0.28789340511980299</c:v>
                </c:pt>
                <c:pt idx="20408" formatCode="General">
                  <c:v>-0.28290708857017699</c:v>
                </c:pt>
                <c:pt idx="20409" formatCode="General">
                  <c:v>-0.27638250067204101</c:v>
                </c:pt>
                <c:pt idx="20410" formatCode="General">
                  <c:v>-0.26956254844245497</c:v>
                </c:pt>
                <c:pt idx="20411" formatCode="General">
                  <c:v>-0.26285078323893901</c:v>
                </c:pt>
                <c:pt idx="20412" formatCode="General">
                  <c:v>-0.25643276619224697</c:v>
                </c:pt>
                <c:pt idx="20413" formatCode="General">
                  <c:v>-0.249613534249159</c:v>
                </c:pt>
                <c:pt idx="20414" formatCode="General">
                  <c:v>-0.24232796795265901</c:v>
                </c:pt>
                <c:pt idx="20415" formatCode="General">
                  <c:v>-0.235291686610796</c:v>
                </c:pt>
                <c:pt idx="20416" formatCode="General">
                  <c:v>-0.22912459090714399</c:v>
                </c:pt>
                <c:pt idx="20417" formatCode="General">
                  <c:v>-0.22463567520653699</c:v>
                </c:pt>
                <c:pt idx="20418" formatCode="General">
                  <c:v>-0.22137992083409</c:v>
                </c:pt>
                <c:pt idx="20419" formatCode="General">
                  <c:v>-0.21852605422611199</c:v>
                </c:pt>
                <c:pt idx="20420" formatCode="General">
                  <c:v>-0.215778416815253</c:v>
                </c:pt>
                <c:pt idx="20421" formatCode="General">
                  <c:v>-0.21281519071896099</c:v>
                </c:pt>
                <c:pt idx="20422" formatCode="General">
                  <c:v>-0.209219250782431</c:v>
                </c:pt>
                <c:pt idx="20423" formatCode="General">
                  <c:v>-0.204895362673985</c:v>
                </c:pt>
                <c:pt idx="20424" formatCode="General">
                  <c:v>-0.19965546988452401</c:v>
                </c:pt>
                <c:pt idx="20425" formatCode="General">
                  <c:v>-0.19351831406167799</c:v>
                </c:pt>
                <c:pt idx="20426" formatCode="General">
                  <c:v>-0.18633937646745499</c:v>
                </c:pt>
                <c:pt idx="20427" formatCode="General">
                  <c:v>-0.177292199507249</c:v>
                </c:pt>
                <c:pt idx="20428" formatCode="General">
                  <c:v>-0.16596139751988601</c:v>
                </c:pt>
                <c:pt idx="20429" formatCode="General">
                  <c:v>-0.152463093027013</c:v>
                </c:pt>
                <c:pt idx="20430" formatCode="General">
                  <c:v>-0.13781406510475</c:v>
                </c:pt>
                <c:pt idx="20431" formatCode="General">
                  <c:v>-0.123314672447708</c:v>
                </c:pt>
                <c:pt idx="20432" formatCode="General">
                  <c:v>-0.109515129165745</c:v>
                </c:pt>
                <c:pt idx="20433" formatCode="General">
                  <c:v>-9.6142543035999603E-2</c:v>
                </c:pt>
                <c:pt idx="20434" formatCode="General">
                  <c:v>-8.2961767412688903E-2</c:v>
                </c:pt>
                <c:pt idx="20435" formatCode="General">
                  <c:v>-7.0768917750151802E-2</c:v>
                </c:pt>
                <c:pt idx="20436" formatCode="General">
                  <c:v>-5.9476219720568102E-2</c:v>
                </c:pt>
                <c:pt idx="20437" formatCode="General">
                  <c:v>-4.8287129364733797E-2</c:v>
                </c:pt>
                <c:pt idx="20438" formatCode="General">
                  <c:v>-3.6859502618402901E-2</c:v>
                </c:pt>
                <c:pt idx="20439" formatCode="General">
                  <c:v>-2.5530142081832002E-2</c:v>
                </c:pt>
                <c:pt idx="20440" formatCode="General">
                  <c:v>-1.4797009959826701E-2</c:v>
                </c:pt>
                <c:pt idx="20441" formatCode="General">
                  <c:v>-5.4780538462760901E-3</c:v>
                </c:pt>
                <c:pt idx="20442" formatCode="General">
                  <c:v>2.0954052875593499E-3</c:v>
                </c:pt>
                <c:pt idx="20443" formatCode="General">
                  <c:v>8.6812584444315392E-3</c:v>
                </c:pt>
                <c:pt idx="20444" formatCode="General">
                  <c:v>1.38152214244729E-2</c:v>
                </c:pt>
                <c:pt idx="20445" formatCode="General">
                  <c:v>1.6727179637155701E-2</c:v>
                </c:pt>
                <c:pt idx="20446" formatCode="General">
                  <c:v>1.9059227102201301E-2</c:v>
                </c:pt>
                <c:pt idx="20447" formatCode="General">
                  <c:v>2.2423312648548702E-2</c:v>
                </c:pt>
                <c:pt idx="20448" formatCode="General">
                  <c:v>2.7359118240885601E-2</c:v>
                </c:pt>
                <c:pt idx="20449" formatCode="General">
                  <c:v>3.45255919237187E-2</c:v>
                </c:pt>
                <c:pt idx="20450" formatCode="General">
                  <c:v>4.2844131907283402E-2</c:v>
                </c:pt>
                <c:pt idx="20451" formatCode="General">
                  <c:v>5.0763369105912302E-2</c:v>
                </c:pt>
                <c:pt idx="20452" formatCode="General">
                  <c:v>5.8454082706430301E-2</c:v>
                </c:pt>
                <c:pt idx="20453" formatCode="General">
                  <c:v>6.5666688808741297E-2</c:v>
                </c:pt>
                <c:pt idx="20454" formatCode="General">
                  <c:v>7.1538903780973107E-2</c:v>
                </c:pt>
                <c:pt idx="20455" formatCode="General">
                  <c:v>7.6459226552026305E-2</c:v>
                </c:pt>
                <c:pt idx="20456" formatCode="General">
                  <c:v>8.0482572175947301E-2</c:v>
                </c:pt>
                <c:pt idx="20457" formatCode="General">
                  <c:v>8.2305044137622796E-2</c:v>
                </c:pt>
                <c:pt idx="20458" formatCode="General">
                  <c:v>8.1140746162446806E-2</c:v>
                </c:pt>
                <c:pt idx="20459" formatCode="General">
                  <c:v>7.7227091730191696E-2</c:v>
                </c:pt>
                <c:pt idx="20460" formatCode="General">
                  <c:v>7.1439392324335799E-2</c:v>
                </c:pt>
                <c:pt idx="20461" formatCode="General">
                  <c:v>6.5456555698620494E-2</c:v>
                </c:pt>
                <c:pt idx="20462" formatCode="General">
                  <c:v>5.9678912075376102E-2</c:v>
                </c:pt>
                <c:pt idx="20463" formatCode="General">
                  <c:v>5.4363388804889799E-2</c:v>
                </c:pt>
                <c:pt idx="20464" formatCode="General">
                  <c:v>5.0419654948742301E-2</c:v>
                </c:pt>
                <c:pt idx="20465" formatCode="General">
                  <c:v>4.8326215067223101E-2</c:v>
                </c:pt>
                <c:pt idx="20466" formatCode="General">
                  <c:v>4.94778213013937E-2</c:v>
                </c:pt>
                <c:pt idx="20467" formatCode="General">
                  <c:v>5.4426267874374303E-2</c:v>
                </c:pt>
                <c:pt idx="20468" formatCode="General">
                  <c:v>6.1555049396062801E-2</c:v>
                </c:pt>
                <c:pt idx="20469" formatCode="General">
                  <c:v>7.0264462617208395E-2</c:v>
                </c:pt>
                <c:pt idx="20470" formatCode="General">
                  <c:v>8.0904553220791806E-2</c:v>
                </c:pt>
                <c:pt idx="20471" formatCode="General">
                  <c:v>9.2469754712555502E-2</c:v>
                </c:pt>
                <c:pt idx="20472" formatCode="General">
                  <c:v>0.10368781331437101</c:v>
                </c:pt>
                <c:pt idx="20473" formatCode="General">
                  <c:v>0.114278574727336</c:v>
                </c:pt>
                <c:pt idx="20474" formatCode="General">
                  <c:v>0.124516556666107</c:v>
                </c:pt>
                <c:pt idx="20475" formatCode="General">
                  <c:v>0.13441609541941199</c:v>
                </c:pt>
                <c:pt idx="20476" formatCode="General">
                  <c:v>0.144258653908856</c:v>
                </c:pt>
                <c:pt idx="20477" formatCode="General">
                  <c:v>0.15460253376635399</c:v>
                </c:pt>
                <c:pt idx="20478" formatCode="General">
                  <c:v>0.16450809329216901</c:v>
                </c:pt>
                <c:pt idx="20479" formatCode="General">
                  <c:v>0.17255504457141499</c:v>
                </c:pt>
                <c:pt idx="20480" formatCode="General">
                  <c:v>0.17831131564809399</c:v>
                </c:pt>
                <c:pt idx="20481" formatCode="General">
                  <c:v>0.182089808744477</c:v>
                </c:pt>
                <c:pt idx="20482" formatCode="General">
                  <c:v>0.18381496607820799</c:v>
                </c:pt>
                <c:pt idx="20483" formatCode="General">
                  <c:v>0.18334580315247001</c:v>
                </c:pt>
                <c:pt idx="20484" formatCode="General">
                  <c:v>0.18181394076509</c:v>
                </c:pt>
                <c:pt idx="20485" formatCode="General">
                  <c:v>0.181197605243726</c:v>
                </c:pt>
                <c:pt idx="20486" formatCode="General">
                  <c:v>0.18160534068152001</c:v>
                </c:pt>
                <c:pt idx="20487" formatCode="General">
                  <c:v>0.182013955006321</c:v>
                </c:pt>
                <c:pt idx="20488" formatCode="General">
                  <c:v>0.182803616493694</c:v>
                </c:pt>
                <c:pt idx="20489" formatCode="General">
                  <c:v>0.184145774674704</c:v>
                </c:pt>
                <c:pt idx="20490" formatCode="General">
                  <c:v>0.186347086643391</c:v>
                </c:pt>
                <c:pt idx="20491" formatCode="General">
                  <c:v>0.189910913662835</c:v>
                </c:pt>
                <c:pt idx="20492" formatCode="General">
                  <c:v>0.194699557982808</c:v>
                </c:pt>
                <c:pt idx="20493" formatCode="General">
                  <c:v>0.200118186131411</c:v>
                </c:pt>
                <c:pt idx="20494" formatCode="General">
                  <c:v>0.20611045197479899</c:v>
                </c:pt>
                <c:pt idx="20495" formatCode="General">
                  <c:v>0.21228811582951099</c:v>
                </c:pt>
                <c:pt idx="20496" formatCode="General">
                  <c:v>0.21850727788691801</c:v>
                </c:pt>
                <c:pt idx="20497" formatCode="General">
                  <c:v>0.22572795079276101</c:v>
                </c:pt>
                <c:pt idx="20498" formatCode="General">
                  <c:v>0.234021506812851</c:v>
                </c:pt>
                <c:pt idx="20499" formatCode="General">
                  <c:v>0.243077815234715</c:v>
                </c:pt>
                <c:pt idx="20500" formatCode="General">
                  <c:v>0.25386009826132799</c:v>
                </c:pt>
                <c:pt idx="20501" formatCode="General">
                  <c:v>0.266427014512234</c:v>
                </c:pt>
                <c:pt idx="20502" formatCode="General">
                  <c:v>0.279577623990512</c:v>
                </c:pt>
                <c:pt idx="20503" formatCode="General">
                  <c:v>0.29246073053565302</c:v>
                </c:pt>
                <c:pt idx="20504" formatCode="General">
                  <c:v>0.30377026807893398</c:v>
                </c:pt>
                <c:pt idx="20505" formatCode="General">
                  <c:v>0.31304444098697498</c:v>
                </c:pt>
                <c:pt idx="20506" formatCode="General">
                  <c:v>0.32039994821911599</c:v>
                </c:pt>
                <c:pt idx="20507" formatCode="General">
                  <c:v>0.32601301623038798</c:v>
                </c:pt>
                <c:pt idx="20508" formatCode="General">
                  <c:v>0.33034702630523999</c:v>
                </c:pt>
                <c:pt idx="20509" formatCode="General">
                  <c:v>0.33278596896165402</c:v>
                </c:pt>
                <c:pt idx="20510" formatCode="General">
                  <c:v>0.332187565623564</c:v>
                </c:pt>
                <c:pt idx="20511" formatCode="General">
                  <c:v>0.32841640296319302</c:v>
                </c:pt>
                <c:pt idx="20512" formatCode="General">
                  <c:v>0.32260850330344598</c:v>
                </c:pt>
                <c:pt idx="20513" formatCode="General">
                  <c:v>0.31547881267899802</c:v>
                </c:pt>
                <c:pt idx="20514" formatCode="General">
                  <c:v>0.30719049738486798</c:v>
                </c:pt>
                <c:pt idx="20515" formatCode="General">
                  <c:v>0.29923671524231199</c:v>
                </c:pt>
                <c:pt idx="20516" formatCode="General">
                  <c:v>0.29279012021367501</c:v>
                </c:pt>
                <c:pt idx="20517" formatCode="General">
                  <c:v>0.28758272767510901</c:v>
                </c:pt>
                <c:pt idx="20518" formatCode="General">
                  <c:v>0.28406125862313902</c:v>
                </c:pt>
                <c:pt idx="20519" formatCode="General">
                  <c:v>0.28304751407088002</c:v>
                </c:pt>
                <c:pt idx="20520" formatCode="General">
                  <c:v>0.28428688890868897</c:v>
                </c:pt>
                <c:pt idx="20521" formatCode="General">
                  <c:v>0.28668240388567401</c:v>
                </c:pt>
                <c:pt idx="20522" formatCode="General">
                  <c:v>0.28993340333950002</c:v>
                </c:pt>
                <c:pt idx="20523" formatCode="General">
                  <c:v>0.294016749176783</c:v>
                </c:pt>
                <c:pt idx="20524" formatCode="General">
                  <c:v>0.29904231678792598</c:v>
                </c:pt>
                <c:pt idx="20525" formatCode="General">
                  <c:v>0.30538193299899202</c:v>
                </c:pt>
                <c:pt idx="20526" formatCode="General">
                  <c:v>0.31216625230186801</c:v>
                </c:pt>
                <c:pt idx="20527" formatCode="General">
                  <c:v>0.31801916183579898</c:v>
                </c:pt>
                <c:pt idx="20528" formatCode="General">
                  <c:v>0.32238310700907302</c:v>
                </c:pt>
                <c:pt idx="20529" formatCode="General">
                  <c:v>0.32595772935605899</c:v>
                </c:pt>
                <c:pt idx="20530" formatCode="General">
                  <c:v>0.32960436585036201</c:v>
                </c:pt>
                <c:pt idx="20531" formatCode="General">
                  <c:v>0.33335651079037198</c:v>
                </c:pt>
                <c:pt idx="20532" formatCode="General">
                  <c:v>0.33667525687891098</c:v>
                </c:pt>
                <c:pt idx="20533" formatCode="General">
                  <c:v>0.33867445982438998</c:v>
                </c:pt>
                <c:pt idx="20534" formatCode="General">
                  <c:v>0.33874113063550598</c:v>
                </c:pt>
                <c:pt idx="20535" formatCode="General">
                  <c:v>0.33748644235653702</c:v>
                </c:pt>
                <c:pt idx="20536" formatCode="General">
                  <c:v>0.33503949720556098</c:v>
                </c:pt>
                <c:pt idx="20537" formatCode="General">
                  <c:v>0.33088814172192399</c:v>
                </c:pt>
                <c:pt idx="20538" formatCode="General">
                  <c:v>0.32446144086379602</c:v>
                </c:pt>
                <c:pt idx="20539" formatCode="General">
                  <c:v>0.314940090775501</c:v>
                </c:pt>
                <c:pt idx="20540" formatCode="General">
                  <c:v>0.30243850828775798</c:v>
                </c:pt>
                <c:pt idx="20541" formatCode="General">
                  <c:v>0.28882854893008297</c:v>
                </c:pt>
                <c:pt idx="20542" formatCode="General">
                  <c:v>0.27565132557213801</c:v>
                </c:pt>
                <c:pt idx="20543" formatCode="General">
                  <c:v>0.26337798644446198</c:v>
                </c:pt>
                <c:pt idx="20544" formatCode="General">
                  <c:v>0.252851193748031</c:v>
                </c:pt>
                <c:pt idx="20545" formatCode="General">
                  <c:v>0.244399205346678</c:v>
                </c:pt>
                <c:pt idx="20546" formatCode="General">
                  <c:v>0.23748695958750199</c:v>
                </c:pt>
                <c:pt idx="20547" formatCode="General">
                  <c:v>0.23181276622407801</c:v>
                </c:pt>
                <c:pt idx="20548" formatCode="General">
                  <c:v>0.22765752686771401</c:v>
                </c:pt>
                <c:pt idx="20549" formatCode="General">
                  <c:v>0.22480899817559599</c:v>
                </c:pt>
                <c:pt idx="20550" formatCode="General">
                  <c:v>0.22237529574131901</c:v>
                </c:pt>
                <c:pt idx="20551" formatCode="General">
                  <c:v>0.22004622958796899</c:v>
                </c:pt>
                <c:pt idx="20552" formatCode="General">
                  <c:v>0.21920108566612401</c:v>
                </c:pt>
                <c:pt idx="20553" formatCode="General">
                  <c:v>0.22050655767343799</c:v>
                </c:pt>
                <c:pt idx="20554" formatCode="General">
                  <c:v>0.22321959989703799</c:v>
                </c:pt>
                <c:pt idx="20555" formatCode="General">
                  <c:v>0.22723143794171899</c:v>
                </c:pt>
                <c:pt idx="20556" formatCode="General">
                  <c:v>0.231900391163115</c:v>
                </c:pt>
                <c:pt idx="20557" formatCode="General">
                  <c:v>0.23578358739791999</c:v>
                </c:pt>
                <c:pt idx="20558" formatCode="General">
                  <c:v>0.23926309246315799</c:v>
                </c:pt>
                <c:pt idx="20559" formatCode="General">
                  <c:v>0.24404528020972799</c:v>
                </c:pt>
                <c:pt idx="20560" formatCode="General">
                  <c:v>0.25044323010451502</c:v>
                </c:pt>
                <c:pt idx="20561" formatCode="General">
                  <c:v>0.25735775326851501</c:v>
                </c:pt>
                <c:pt idx="20562" formatCode="General">
                  <c:v>0.26442316543439698</c:v>
                </c:pt>
                <c:pt idx="20563" formatCode="General">
                  <c:v>0.271625408878093</c:v>
                </c:pt>
                <c:pt idx="20564" formatCode="General">
                  <c:v>0.27752816370410499</c:v>
                </c:pt>
                <c:pt idx="20565" formatCode="General">
                  <c:v>0.28101519921191598</c:v>
                </c:pt>
                <c:pt idx="20566" formatCode="General">
                  <c:v>0.28165903737130199</c:v>
                </c:pt>
                <c:pt idx="20567" formatCode="General">
                  <c:v>0.27844771170830701</c:v>
                </c:pt>
                <c:pt idx="20568" formatCode="General">
                  <c:v>0.27145029083072802</c:v>
                </c:pt>
                <c:pt idx="20569" formatCode="General">
                  <c:v>0.26190212646890498</c:v>
                </c:pt>
                <c:pt idx="20570" formatCode="General">
                  <c:v>0.25078880220877597</c:v>
                </c:pt>
                <c:pt idx="20571" formatCode="General">
                  <c:v>0.238254486088739</c:v>
                </c:pt>
                <c:pt idx="20572" formatCode="General">
                  <c:v>0.22385209406700399</c:v>
                </c:pt>
                <c:pt idx="20573" formatCode="General">
                  <c:v>0.207855340853947</c:v>
                </c:pt>
                <c:pt idx="20574" formatCode="General">
                  <c:v>0.19150348394695299</c:v>
                </c:pt>
                <c:pt idx="20575" formatCode="General">
                  <c:v>0.17464177708545001</c:v>
                </c:pt>
                <c:pt idx="20576" formatCode="General">
                  <c:v>0.15748691459073899</c:v>
                </c:pt>
                <c:pt idx="20577" formatCode="General">
                  <c:v>0.141445327188782</c:v>
                </c:pt>
                <c:pt idx="20578" formatCode="General">
                  <c:v>0.12637914134171699</c:v>
                </c:pt>
                <c:pt idx="20579" formatCode="General">
                  <c:v>0.111523434953297</c:v>
                </c:pt>
                <c:pt idx="20580" formatCode="General">
                  <c:v>9.7212771354687796E-2</c:v>
                </c:pt>
                <c:pt idx="20581" formatCode="General">
                  <c:v>8.4699369915099298E-2</c:v>
                </c:pt>
                <c:pt idx="20582" formatCode="General">
                  <c:v>7.4710098419002502E-2</c:v>
                </c:pt>
                <c:pt idx="20583" formatCode="General">
                  <c:v>6.6921371780326297E-2</c:v>
                </c:pt>
                <c:pt idx="20584" formatCode="General">
                  <c:v>6.0404927532702803E-2</c:v>
                </c:pt>
                <c:pt idx="20585" formatCode="General">
                  <c:v>5.5702041283467098E-2</c:v>
                </c:pt>
                <c:pt idx="20586" formatCode="General">
                  <c:v>5.4941283119401399E-2</c:v>
                </c:pt>
                <c:pt idx="20587" formatCode="General">
                  <c:v>5.83622949813494E-2</c:v>
                </c:pt>
                <c:pt idx="20588" formatCode="General">
                  <c:v>6.4425092154009406E-2</c:v>
                </c:pt>
                <c:pt idx="20589" formatCode="General">
                  <c:v>7.2065062761096907E-2</c:v>
                </c:pt>
                <c:pt idx="20590" formatCode="General">
                  <c:v>8.0834239289242493E-2</c:v>
                </c:pt>
                <c:pt idx="20591" formatCode="General">
                  <c:v>9.0862278908535196E-2</c:v>
                </c:pt>
                <c:pt idx="20592" formatCode="General">
                  <c:v>0.10102891518214301</c:v>
                </c:pt>
                <c:pt idx="20593" formatCode="General">
                  <c:v>0.110078391748324</c:v>
                </c:pt>
                <c:pt idx="20594" formatCode="General">
                  <c:v>0.117284383568985</c:v>
                </c:pt>
                <c:pt idx="20595" formatCode="General">
                  <c:v>0.122588858335312</c:v>
                </c:pt>
                <c:pt idx="20596" formatCode="General">
                  <c:v>0.12619889191338801</c:v>
                </c:pt>
                <c:pt idx="20597" formatCode="General">
                  <c:v>0.12770435489029899</c:v>
                </c:pt>
                <c:pt idx="20598" formatCode="General">
                  <c:v>0.12764505331364301</c:v>
                </c:pt>
                <c:pt idx="20599" formatCode="General">
                  <c:v>0.125684900869522</c:v>
                </c:pt>
                <c:pt idx="20600" formatCode="General">
                  <c:v>0.120319056629039</c:v>
                </c:pt>
                <c:pt idx="20601" formatCode="General">
                  <c:v>0.111242984000738</c:v>
                </c:pt>
                <c:pt idx="20602" formatCode="General">
                  <c:v>9.9435872761550997E-2</c:v>
                </c:pt>
                <c:pt idx="20603" formatCode="General">
                  <c:v>8.58995401854004E-2</c:v>
                </c:pt>
                <c:pt idx="20604" formatCode="General">
                  <c:v>7.0672800486444406E-2</c:v>
                </c:pt>
                <c:pt idx="20605" formatCode="General">
                  <c:v>5.3808662280140897E-2</c:v>
                </c:pt>
                <c:pt idx="20606" formatCode="General">
                  <c:v>3.6807324657226602E-2</c:v>
                </c:pt>
                <c:pt idx="20607" formatCode="General">
                  <c:v>2.1686153210104701E-2</c:v>
                </c:pt>
                <c:pt idx="20608" formatCode="General">
                  <c:v>8.5320821484257802E-3</c:v>
                </c:pt>
                <c:pt idx="20609" formatCode="General">
                  <c:v>-3.53653112794909E-3</c:v>
                </c:pt>
                <c:pt idx="20610" formatCode="General">
                  <c:v>-1.41735148879371E-2</c:v>
                </c:pt>
                <c:pt idx="20611" formatCode="General">
                  <c:v>-2.2573710985150899E-2</c:v>
                </c:pt>
                <c:pt idx="20612" formatCode="General">
                  <c:v>-2.77231112497675E-2</c:v>
                </c:pt>
                <c:pt idx="20613" formatCode="General">
                  <c:v>-2.9521002018867901E-2</c:v>
                </c:pt>
                <c:pt idx="20614" formatCode="General">
                  <c:v>-2.8683697810889901E-2</c:v>
                </c:pt>
                <c:pt idx="20615" formatCode="General">
                  <c:v>-2.5618784117344799E-2</c:v>
                </c:pt>
                <c:pt idx="20616" formatCode="General">
                  <c:v>-2.16012836811455E-2</c:v>
                </c:pt>
                <c:pt idx="20617" formatCode="General">
                  <c:v>-1.7937938117082899E-2</c:v>
                </c:pt>
                <c:pt idx="20618" formatCode="General">
                  <c:v>-1.43623681518836E-2</c:v>
                </c:pt>
                <c:pt idx="20619" formatCode="General">
                  <c:v>-1.0867044498526201E-2</c:v>
                </c:pt>
                <c:pt idx="20620" formatCode="General">
                  <c:v>-8.6226499685781704E-3</c:v>
                </c:pt>
                <c:pt idx="20621" formatCode="General">
                  <c:v>-8.5763148543708794E-3</c:v>
                </c:pt>
                <c:pt idx="20622" formatCode="General">
                  <c:v>-1.06954429282251E-2</c:v>
                </c:pt>
                <c:pt idx="20623" formatCode="General">
                  <c:v>-1.58712733085512E-2</c:v>
                </c:pt>
                <c:pt idx="20624" formatCode="General">
                  <c:v>-2.4666657560290101E-2</c:v>
                </c:pt>
                <c:pt idx="20625" formatCode="General">
                  <c:v>-3.5563499280226001E-2</c:v>
                </c:pt>
                <c:pt idx="20626" formatCode="General">
                  <c:v>-4.7577542430089999E-2</c:v>
                </c:pt>
                <c:pt idx="20627" formatCode="General">
                  <c:v>-6.0233698698596898E-2</c:v>
                </c:pt>
                <c:pt idx="20628" formatCode="General">
                  <c:v>-7.3319008113242698E-2</c:v>
                </c:pt>
                <c:pt idx="20629" formatCode="General">
                  <c:v>-8.7079947780298206E-2</c:v>
                </c:pt>
                <c:pt idx="20630" formatCode="General">
                  <c:v>-0.10095421846695</c:v>
                </c:pt>
                <c:pt idx="20631" formatCode="General">
                  <c:v>-0.113383487188</c:v>
                </c:pt>
                <c:pt idx="20632" formatCode="General">
                  <c:v>-0.123581201468822</c:v>
                </c:pt>
                <c:pt idx="20633" formatCode="General">
                  <c:v>-0.13183301735692199</c:v>
                </c:pt>
                <c:pt idx="20634" formatCode="General">
                  <c:v>-0.13946210368440801</c:v>
                </c:pt>
                <c:pt idx="20635" formatCode="General">
                  <c:v>-0.14746870911228999</c:v>
                </c:pt>
                <c:pt idx="20636" formatCode="General">
                  <c:v>-0.154883968310669</c:v>
                </c:pt>
                <c:pt idx="20637" formatCode="General">
                  <c:v>-0.16104836895591401</c:v>
                </c:pt>
                <c:pt idx="20638" formatCode="General">
                  <c:v>-0.16623535758545999</c:v>
                </c:pt>
                <c:pt idx="20639" formatCode="General">
                  <c:v>-0.170576246317624</c:v>
                </c:pt>
                <c:pt idx="20640" formatCode="General">
                  <c:v>-0.17355546177150699</c:v>
                </c:pt>
                <c:pt idx="20641" formatCode="General">
                  <c:v>-0.17516001231412801</c:v>
                </c:pt>
                <c:pt idx="20642" formatCode="General">
                  <c:v>-0.17665902469584099</c:v>
                </c:pt>
                <c:pt idx="20643" formatCode="General">
                  <c:v>-0.178148576211517</c:v>
                </c:pt>
                <c:pt idx="20644" formatCode="General">
                  <c:v>-0.17829823959962701</c:v>
                </c:pt>
                <c:pt idx="20645" formatCode="General">
                  <c:v>-0.177052369565048</c:v>
                </c:pt>
                <c:pt idx="20646" formatCode="General">
                  <c:v>-0.17538607637747</c:v>
                </c:pt>
                <c:pt idx="20647" formatCode="General">
                  <c:v>-0.17333940145565199</c:v>
                </c:pt>
                <c:pt idx="20648" formatCode="General">
                  <c:v>-0.17031795241680001</c:v>
                </c:pt>
                <c:pt idx="20649" formatCode="General">
                  <c:v>-0.16761388262822599</c:v>
                </c:pt>
                <c:pt idx="20650" formatCode="General">
                  <c:v>-0.16705455874576999</c:v>
                </c:pt>
                <c:pt idx="20651" formatCode="General">
                  <c:v>-0.16919860216021701</c:v>
                </c:pt>
                <c:pt idx="20652" formatCode="General">
                  <c:v>-0.17454482549542399</c:v>
                </c:pt>
                <c:pt idx="20653" formatCode="General">
                  <c:v>-0.18309494010007701</c:v>
                </c:pt>
                <c:pt idx="20654" formatCode="General">
                  <c:v>-0.195052594923664</c:v>
                </c:pt>
                <c:pt idx="20655" formatCode="General">
                  <c:v>-0.21063530735819899</c:v>
                </c:pt>
                <c:pt idx="20656" formatCode="General">
                  <c:v>-0.22911732506796101</c:v>
                </c:pt>
                <c:pt idx="20657" formatCode="General">
                  <c:v>-0.249483902268474</c:v>
                </c:pt>
                <c:pt idx="20658" formatCode="General">
                  <c:v>-0.269443605534819</c:v>
                </c:pt>
                <c:pt idx="20659" formatCode="General">
                  <c:v>-0.28739931257180101</c:v>
                </c:pt>
                <c:pt idx="20660" formatCode="General">
                  <c:v>-0.30431499986866001</c:v>
                </c:pt>
                <c:pt idx="20661" formatCode="General">
                  <c:v>-0.320859999004659</c:v>
                </c:pt>
                <c:pt idx="20662" formatCode="General">
                  <c:v>-0.33705138561843201</c:v>
                </c:pt>
                <c:pt idx="20663" formatCode="General">
                  <c:v>-0.35229154070380903</c:v>
                </c:pt>
                <c:pt idx="20664" formatCode="General">
                  <c:v>-0.36472047570059501</c:v>
                </c:pt>
                <c:pt idx="20665" formatCode="General">
                  <c:v>-0.37403428173186998</c:v>
                </c:pt>
                <c:pt idx="20666" formatCode="General">
                  <c:v>-0.38169724184823001</c:v>
                </c:pt>
                <c:pt idx="20667" formatCode="General">
                  <c:v>-0.38760988689300502</c:v>
                </c:pt>
                <c:pt idx="20668" formatCode="General">
                  <c:v>-0.39101735534711801</c:v>
                </c:pt>
                <c:pt idx="20669" formatCode="General">
                  <c:v>-0.391539719878083</c:v>
                </c:pt>
                <c:pt idx="20670" formatCode="General">
                  <c:v>-0.38967596564031298</c:v>
                </c:pt>
                <c:pt idx="20671" formatCode="General">
                  <c:v>-0.38620911158883497</c:v>
                </c:pt>
                <c:pt idx="20672" formatCode="General">
                  <c:v>-0.38172582469897598</c:v>
                </c:pt>
                <c:pt idx="20673" formatCode="General">
                  <c:v>-0.376402340334965</c:v>
                </c:pt>
                <c:pt idx="20674" formatCode="General">
                  <c:v>-0.37066354718021</c:v>
                </c:pt>
                <c:pt idx="20675" formatCode="General">
                  <c:v>-0.36555817395941098</c:v>
                </c:pt>
                <c:pt idx="20676" formatCode="General">
                  <c:v>-0.36110647535010698</c:v>
                </c:pt>
                <c:pt idx="20677" formatCode="General">
                  <c:v>-0.35740587994267597</c:v>
                </c:pt>
                <c:pt idx="20678" formatCode="General">
                  <c:v>-0.35500040033916203</c:v>
                </c:pt>
                <c:pt idx="20679" formatCode="General">
                  <c:v>-0.35365508715476202</c:v>
                </c:pt>
                <c:pt idx="20680" formatCode="General">
                  <c:v>-0.35183778104591001</c:v>
                </c:pt>
                <c:pt idx="20681" formatCode="General">
                  <c:v>-0.34907365016701802</c:v>
                </c:pt>
                <c:pt idx="20682" formatCode="General">
                  <c:v>-0.34613311548930098</c:v>
                </c:pt>
                <c:pt idx="20683" formatCode="General">
                  <c:v>-0.34252904109835403</c:v>
                </c:pt>
                <c:pt idx="20684" formatCode="General">
                  <c:v>-0.33773289430376002</c:v>
                </c:pt>
                <c:pt idx="20685" formatCode="General">
                  <c:v>-0.33156312603687998</c:v>
                </c:pt>
                <c:pt idx="20686" formatCode="General">
                  <c:v>-0.32381221617065098</c:v>
                </c:pt>
                <c:pt idx="20687" formatCode="General">
                  <c:v>-0.31519771217197401</c:v>
                </c:pt>
                <c:pt idx="20688" formatCode="General">
                  <c:v>-0.30736811155562499</c:v>
                </c:pt>
                <c:pt idx="20689" formatCode="General">
                  <c:v>-0.30127894793336901</c:v>
                </c:pt>
                <c:pt idx="20690" formatCode="General">
                  <c:v>-0.29705510432031601</c:v>
                </c:pt>
                <c:pt idx="20691" formatCode="General">
                  <c:v>-0.29536669853833097</c:v>
                </c:pt>
                <c:pt idx="20692" formatCode="General">
                  <c:v>-0.29596806844719398</c:v>
                </c:pt>
                <c:pt idx="20693" formatCode="General">
                  <c:v>-0.29808211220062297</c:v>
                </c:pt>
                <c:pt idx="20694" formatCode="General">
                  <c:v>-0.30119705372943001</c:v>
                </c:pt>
                <c:pt idx="20695" formatCode="General">
                  <c:v>-0.30427199734995197</c:v>
                </c:pt>
                <c:pt idx="20696" formatCode="General">
                  <c:v>-0.306861790996515</c:v>
                </c:pt>
                <c:pt idx="20697" formatCode="General">
                  <c:v>-0.309188825547204</c:v>
                </c:pt>
                <c:pt idx="20698" formatCode="General">
                  <c:v>-0.311258135140071</c:v>
                </c:pt>
                <c:pt idx="20699" formatCode="General">
                  <c:v>-0.31250592796739202</c:v>
                </c:pt>
                <c:pt idx="20700" formatCode="General">
                  <c:v>-0.31281746980077701</c:v>
                </c:pt>
                <c:pt idx="20701" formatCode="General">
                  <c:v>-0.311724872799296</c:v>
                </c:pt>
                <c:pt idx="20702" formatCode="General">
                  <c:v>-0.30844132169711602</c:v>
                </c:pt>
                <c:pt idx="20703" formatCode="General">
                  <c:v>-0.30434026356485999</c:v>
                </c:pt>
                <c:pt idx="20704" formatCode="General">
                  <c:v>-0.30032771804986103</c:v>
                </c:pt>
                <c:pt idx="20705" formatCode="General">
                  <c:v>-0.29501792633116303</c:v>
                </c:pt>
                <c:pt idx="20706" formatCode="General">
                  <c:v>-0.28753067316261</c:v>
                </c:pt>
                <c:pt idx="20707" formatCode="General">
                  <c:v>-0.27757012697786898</c:v>
                </c:pt>
                <c:pt idx="20708" formatCode="General">
                  <c:v>-0.26536438264942303</c:v>
                </c:pt>
                <c:pt idx="20709" formatCode="General">
                  <c:v>-0.25205663432946401</c:v>
                </c:pt>
                <c:pt idx="20710" formatCode="General">
                  <c:v>-0.23809820165940701</c:v>
                </c:pt>
                <c:pt idx="20711" formatCode="General">
                  <c:v>-0.223836148626741</c:v>
                </c:pt>
                <c:pt idx="20712" formatCode="General">
                  <c:v>-0.210384428697827</c:v>
                </c:pt>
                <c:pt idx="20713" formatCode="General">
                  <c:v>-0.198477351239538</c:v>
                </c:pt>
                <c:pt idx="20714" formatCode="General">
                  <c:v>-0.18837791837426399</c:v>
                </c:pt>
                <c:pt idx="20715" formatCode="General">
                  <c:v>-0.180789235422853</c:v>
                </c:pt>
                <c:pt idx="20716" formatCode="General">
                  <c:v>-0.17570748690004001</c:v>
                </c:pt>
                <c:pt idx="20717" formatCode="General">
                  <c:v>-0.17209366067153201</c:v>
                </c:pt>
                <c:pt idx="20718" formatCode="General">
                  <c:v>-0.16954200310809001</c:v>
                </c:pt>
                <c:pt idx="20719" formatCode="General">
                  <c:v>-0.16808847104251301</c:v>
                </c:pt>
                <c:pt idx="20720" formatCode="General">
                  <c:v>-0.16760241783320901</c:v>
                </c:pt>
                <c:pt idx="20721" formatCode="General">
                  <c:v>-0.16807326137158801</c:v>
                </c:pt>
                <c:pt idx="20722" formatCode="General">
                  <c:v>-0.168909560601637</c:v>
                </c:pt>
                <c:pt idx="20723" formatCode="General">
                  <c:v>-0.16903099341630901</c:v>
                </c:pt>
                <c:pt idx="20724" formatCode="General">
                  <c:v>-0.16770422294902701</c:v>
                </c:pt>
                <c:pt idx="20725" formatCode="General">
                  <c:v>-0.164706982007543</c:v>
                </c:pt>
                <c:pt idx="20726" formatCode="General">
                  <c:v>-0.16051358143132999</c:v>
                </c:pt>
                <c:pt idx="20727" formatCode="General">
                  <c:v>-0.15554995048091499</c:v>
                </c:pt>
                <c:pt idx="20728" formatCode="General">
                  <c:v>-0.14969166033433001</c:v>
                </c:pt>
                <c:pt idx="20729" formatCode="General">
                  <c:v>-0.142102706679445</c:v>
                </c:pt>
                <c:pt idx="20730" formatCode="General">
                  <c:v>-0.131859982005325</c:v>
                </c:pt>
                <c:pt idx="20731" formatCode="General">
                  <c:v>-0.118784489926164</c:v>
                </c:pt>
                <c:pt idx="20732" formatCode="General">
                  <c:v>-0.10370500711929501</c:v>
                </c:pt>
                <c:pt idx="20733" formatCode="General">
                  <c:v>-8.7429562746020206E-2</c:v>
                </c:pt>
                <c:pt idx="20734" formatCode="General">
                  <c:v>-7.0065173338405298E-2</c:v>
                </c:pt>
                <c:pt idx="20735" formatCode="General">
                  <c:v>-5.1532211013264398E-2</c:v>
                </c:pt>
                <c:pt idx="20736" formatCode="General">
                  <c:v>-3.1760540735001598E-2</c:v>
                </c:pt>
                <c:pt idx="20737" formatCode="General">
                  <c:v>-1.13597014823356E-2</c:v>
                </c:pt>
                <c:pt idx="20738" formatCode="General">
                  <c:v>9.6027259999128898E-3</c:v>
                </c:pt>
                <c:pt idx="20739" formatCode="General">
                  <c:v>3.07358449280998E-2</c:v>
                </c:pt>
                <c:pt idx="20740" formatCode="General">
                  <c:v>5.03451322959374E-2</c:v>
                </c:pt>
                <c:pt idx="20741" formatCode="General">
                  <c:v>6.7809970715475995E-2</c:v>
                </c:pt>
                <c:pt idx="20742" formatCode="General">
                  <c:v>8.3747782246868199E-2</c:v>
                </c:pt>
                <c:pt idx="20743" formatCode="General">
                  <c:v>9.80677247047438E-2</c:v>
                </c:pt>
                <c:pt idx="20744" formatCode="General">
                  <c:v>0.111352625011942</c:v>
                </c:pt>
                <c:pt idx="20745" formatCode="General">
                  <c:v>0.12399910422614201</c:v>
                </c:pt>
                <c:pt idx="20746" formatCode="General">
                  <c:v>0.134098355525965</c:v>
                </c:pt>
                <c:pt idx="20747" formatCode="General">
                  <c:v>0.140325857154209</c:v>
                </c:pt>
                <c:pt idx="20748" formatCode="General">
                  <c:v>0.143540612137185</c:v>
                </c:pt>
                <c:pt idx="20749" formatCode="General">
                  <c:v>0.14476797104573499</c:v>
                </c:pt>
                <c:pt idx="20750" formatCode="General">
                  <c:v>0.14511219573244799</c:v>
                </c:pt>
                <c:pt idx="20751" formatCode="General">
                  <c:v>0.14545852205620599</c:v>
                </c:pt>
                <c:pt idx="20752" formatCode="General">
                  <c:v>0.14606400928400401</c:v>
                </c:pt>
                <c:pt idx="20753" formatCode="General">
                  <c:v>0.146344319074416</c:v>
                </c:pt>
                <c:pt idx="20754" formatCode="General">
                  <c:v>0.14508346398892299</c:v>
                </c:pt>
                <c:pt idx="20755" formatCode="General">
                  <c:v>0.14236442809305799</c:v>
                </c:pt>
                <c:pt idx="20756" formatCode="General">
                  <c:v>0.13883236011377001</c:v>
                </c:pt>
                <c:pt idx="20757" formatCode="General">
                  <c:v>0.134390113999618</c:v>
                </c:pt>
                <c:pt idx="20758" formatCode="General">
                  <c:v>0.12964743203583101</c:v>
                </c:pt>
                <c:pt idx="20759" formatCode="General">
                  <c:v>0.126328449920562</c:v>
                </c:pt>
                <c:pt idx="20760" formatCode="General">
                  <c:v>0.125161126729361</c:v>
                </c:pt>
                <c:pt idx="20761" formatCode="General">
                  <c:v>0.12614926186932701</c:v>
                </c:pt>
                <c:pt idx="20762" formatCode="General">
                  <c:v>0.12942391412916501</c:v>
                </c:pt>
                <c:pt idx="20763" formatCode="General">
                  <c:v>0.13531849223265699</c:v>
                </c:pt>
                <c:pt idx="20764" formatCode="General">
                  <c:v>0.14361690300131399</c:v>
                </c:pt>
                <c:pt idx="20765" formatCode="General">
                  <c:v>0.15379105395770001</c:v>
                </c:pt>
                <c:pt idx="20766" formatCode="General">
                  <c:v>0.165602199846974</c:v>
                </c:pt>
                <c:pt idx="20767" formatCode="General">
                  <c:v>0.17777596574174101</c:v>
                </c:pt>
                <c:pt idx="20768" formatCode="General">
                  <c:v>0.189143033716167</c:v>
                </c:pt>
                <c:pt idx="20769" formatCode="General">
                  <c:v>0.20002887782123699</c:v>
                </c:pt>
                <c:pt idx="20770" formatCode="General">
                  <c:v>0.21165948567274501</c:v>
                </c:pt>
                <c:pt idx="20771" formatCode="General">
                  <c:v>0.22427996537405701</c:v>
                </c:pt>
                <c:pt idx="20772" formatCode="General">
                  <c:v>0.236532559386464</c:v>
                </c:pt>
                <c:pt idx="20773" formatCode="General">
                  <c:v>0.24783621185805599</c:v>
                </c:pt>
                <c:pt idx="20774" formatCode="General">
                  <c:v>0.25862056624383001</c:v>
                </c:pt>
                <c:pt idx="20775" formatCode="General">
                  <c:v>0.26843560492188701</c:v>
                </c:pt>
                <c:pt idx="20776" formatCode="General">
                  <c:v>0.27599465473211698</c:v>
                </c:pt>
                <c:pt idx="20777" formatCode="General">
                  <c:v>0.28040431274598698</c:v>
                </c:pt>
                <c:pt idx="20778" formatCode="General">
                  <c:v>0.28148409809583902</c:v>
                </c:pt>
                <c:pt idx="20779" formatCode="General">
                  <c:v>0.279425967338222</c:v>
                </c:pt>
                <c:pt idx="20780" formatCode="General">
                  <c:v>0.27426101684351101</c:v>
                </c:pt>
                <c:pt idx="20781" formatCode="General">
                  <c:v>0.266002953541152</c:v>
                </c:pt>
                <c:pt idx="20782" formatCode="General">
                  <c:v>0.255254660360973</c:v>
                </c:pt>
                <c:pt idx="20783" formatCode="General">
                  <c:v>0.24247446663147701</c:v>
                </c:pt>
                <c:pt idx="20784" formatCode="General">
                  <c:v>0.22841305419491101</c:v>
                </c:pt>
                <c:pt idx="20785" formatCode="General">
                  <c:v>0.213950801373571</c:v>
                </c:pt>
                <c:pt idx="20786" formatCode="General">
                  <c:v>0.200308879317115</c:v>
                </c:pt>
                <c:pt idx="20787" formatCode="General">
                  <c:v>0.18872687085095399</c:v>
                </c:pt>
                <c:pt idx="20788" formatCode="General">
                  <c:v>0.17910988797413799</c:v>
                </c:pt>
                <c:pt idx="20789" formatCode="General">
                  <c:v>0.171439835778883</c:v>
                </c:pt>
                <c:pt idx="20790" formatCode="General">
                  <c:v>0.16688835767538601</c:v>
                </c:pt>
                <c:pt idx="20791" formatCode="General">
                  <c:v>0.16625998807860701</c:v>
                </c:pt>
                <c:pt idx="20792" formatCode="General">
                  <c:v>0.169438145677795</c:v>
                </c:pt>
                <c:pt idx="20793" formatCode="General">
                  <c:v>0.174994708998292</c:v>
                </c:pt>
                <c:pt idx="20794" formatCode="General">
                  <c:v>0.18133024554132601</c:v>
                </c:pt>
                <c:pt idx="20795" formatCode="General">
                  <c:v>0.18846078384143999</c:v>
                </c:pt>
                <c:pt idx="20796" formatCode="General">
                  <c:v>0.19558269507263301</c:v>
                </c:pt>
                <c:pt idx="20797" formatCode="General">
                  <c:v>0.20162489211059301</c:v>
                </c:pt>
                <c:pt idx="20798" formatCode="General">
                  <c:v>0.205863724938984</c:v>
                </c:pt>
                <c:pt idx="20799" formatCode="General">
                  <c:v>0.20770803188747</c:v>
                </c:pt>
                <c:pt idx="20800" formatCode="General">
                  <c:v>0.20602047803653201</c:v>
                </c:pt>
                <c:pt idx="20801" formatCode="General">
                  <c:v>0.20060395219719199</c:v>
                </c:pt>
                <c:pt idx="20802" formatCode="General">
                  <c:v>0.193612248128951</c:v>
                </c:pt>
                <c:pt idx="20803" formatCode="General">
                  <c:v>0.18675750048878201</c:v>
                </c:pt>
                <c:pt idx="20804" formatCode="General">
                  <c:v>0.18072684177269999</c:v>
                </c:pt>
                <c:pt idx="20805" formatCode="General">
                  <c:v>0.17559925120963801</c:v>
                </c:pt>
                <c:pt idx="20806" formatCode="General">
                  <c:v>0.170934799776502</c:v>
                </c:pt>
                <c:pt idx="20807" formatCode="General">
                  <c:v>0.16703209498492699</c:v>
                </c:pt>
                <c:pt idx="20808" formatCode="General">
                  <c:v>0.16376097852082699</c:v>
                </c:pt>
                <c:pt idx="20809" formatCode="General">
                  <c:v>0.160144803745492</c:v>
                </c:pt>
                <c:pt idx="20810" formatCode="General">
                  <c:v>0.15597416000554701</c:v>
                </c:pt>
                <c:pt idx="20811" formatCode="General">
                  <c:v>0.15103524527582199</c:v>
                </c:pt>
                <c:pt idx="20812" formatCode="General">
                  <c:v>0.14513397160612801</c:v>
                </c:pt>
                <c:pt idx="20813" formatCode="General">
                  <c:v>0.13850199417842701</c:v>
                </c:pt>
                <c:pt idx="20814" formatCode="General">
                  <c:v>0.131807291114106</c:v>
                </c:pt>
                <c:pt idx="20815" formatCode="General">
                  <c:v>0.126319821863799</c:v>
                </c:pt>
                <c:pt idx="20816" formatCode="General">
                  <c:v>0.123493187766875</c:v>
                </c:pt>
                <c:pt idx="20817" formatCode="General">
                  <c:v>0.124297406118715</c:v>
                </c:pt>
                <c:pt idx="20818" formatCode="General">
                  <c:v>0.128993800333979</c:v>
                </c:pt>
                <c:pt idx="20819" formatCode="General">
                  <c:v>0.13730572177870901</c:v>
                </c:pt>
                <c:pt idx="20820" formatCode="General">
                  <c:v>0.14828123302885701</c:v>
                </c:pt>
                <c:pt idx="20821" formatCode="General">
                  <c:v>0.16087744631763601</c:v>
                </c:pt>
                <c:pt idx="20822" formatCode="General">
                  <c:v>0.17372382303836001</c:v>
                </c:pt>
                <c:pt idx="20823" formatCode="General">
                  <c:v>0.18570997574658701</c:v>
                </c:pt>
                <c:pt idx="20824" formatCode="General">
                  <c:v>0.19622155550353501</c:v>
                </c:pt>
                <c:pt idx="20825" formatCode="General">
                  <c:v>0.205095750836672</c:v>
                </c:pt>
                <c:pt idx="20826" formatCode="General">
                  <c:v>0.212529205686321</c:v>
                </c:pt>
                <c:pt idx="20827" formatCode="General">
                  <c:v>0.217757710526302</c:v>
                </c:pt>
                <c:pt idx="20828" formatCode="General">
                  <c:v>0.22049061904200901</c:v>
                </c:pt>
                <c:pt idx="20829" formatCode="General">
                  <c:v>0.22065376442788501</c:v>
                </c:pt>
                <c:pt idx="20830" formatCode="General">
                  <c:v>0.218097917918017</c:v>
                </c:pt>
                <c:pt idx="20831" formatCode="General">
                  <c:v>0.21259259651576701</c:v>
                </c:pt>
                <c:pt idx="20832" formatCode="General">
                  <c:v>0.20449618247675799</c:v>
                </c:pt>
                <c:pt idx="20833" formatCode="General">
                  <c:v>0.19526024545784201</c:v>
                </c:pt>
                <c:pt idx="20834" formatCode="General">
                  <c:v>0.185678508920638</c:v>
                </c:pt>
                <c:pt idx="20835" formatCode="General">
                  <c:v>0.175400459870171</c:v>
                </c:pt>
                <c:pt idx="20836" formatCode="General">
                  <c:v>0.16442575923361699</c:v>
                </c:pt>
                <c:pt idx="20837" formatCode="General">
                  <c:v>0.153483349941029</c:v>
                </c:pt>
                <c:pt idx="20838" formatCode="General">
                  <c:v>0.14253481546854699</c:v>
                </c:pt>
                <c:pt idx="20839" formatCode="General">
                  <c:v>0.13189862271381</c:v>
                </c:pt>
                <c:pt idx="20840" formatCode="General">
                  <c:v>0.12278011950591999</c:v>
                </c:pt>
                <c:pt idx="20841" formatCode="General">
                  <c:v>0.116146880087985</c:v>
                </c:pt>
                <c:pt idx="20842" formatCode="General">
                  <c:v>0.112181465851208</c:v>
                </c:pt>
                <c:pt idx="20843" formatCode="General">
                  <c:v>0.110905730570099</c:v>
                </c:pt>
                <c:pt idx="20844" formatCode="General">
                  <c:v>0.112760454544219</c:v>
                </c:pt>
                <c:pt idx="20845" formatCode="General">
                  <c:v>0.117047446584092</c:v>
                </c:pt>
                <c:pt idx="20846" formatCode="General">
                  <c:v>0.122688623345584</c:v>
                </c:pt>
                <c:pt idx="20847" formatCode="General">
                  <c:v>0.129483852180062</c:v>
                </c:pt>
                <c:pt idx="20848" formatCode="General">
                  <c:v>0.13602737324183301</c:v>
                </c:pt>
                <c:pt idx="20849" formatCode="General">
                  <c:v>0.14198953022868899</c:v>
                </c:pt>
                <c:pt idx="20850" formatCode="General">
                  <c:v>0.147922654805478</c:v>
                </c:pt>
                <c:pt idx="20851" formatCode="General">
                  <c:v>0.15258793730992701</c:v>
                </c:pt>
                <c:pt idx="20852" formatCode="General">
                  <c:v>0.15562356188523299</c:v>
                </c:pt>
                <c:pt idx="20853" formatCode="General">
                  <c:v>0.157962064208513</c:v>
                </c:pt>
                <c:pt idx="20854" formatCode="General">
                  <c:v>0.15969061888779901</c:v>
                </c:pt>
                <c:pt idx="20855" formatCode="General">
                  <c:v>0.16041271331721901</c:v>
                </c:pt>
                <c:pt idx="20856" formatCode="General">
                  <c:v>0.160210683559077</c:v>
                </c:pt>
                <c:pt idx="20857" formatCode="General">
                  <c:v>0.15977237800541899</c:v>
                </c:pt>
                <c:pt idx="20858" formatCode="General">
                  <c:v>0.159538769551853</c:v>
                </c:pt>
                <c:pt idx="20859" formatCode="General">
                  <c:v>0.15925098731485399</c:v>
                </c:pt>
                <c:pt idx="20860" formatCode="General">
                  <c:v>0.15834859067106</c:v>
                </c:pt>
                <c:pt idx="20861" formatCode="General">
                  <c:v>0.156867964425976</c:v>
                </c:pt>
                <c:pt idx="20862" formatCode="General">
                  <c:v>0.15549016816900901</c:v>
                </c:pt>
                <c:pt idx="20863" formatCode="General">
                  <c:v>0.154069238200883</c:v>
                </c:pt>
                <c:pt idx="20864" formatCode="General">
                  <c:v>0.15160368795885401</c:v>
                </c:pt>
                <c:pt idx="20865" formatCode="General">
                  <c:v>0.147662881313157</c:v>
                </c:pt>
                <c:pt idx="20866" formatCode="General">
                  <c:v>0.142358898403043</c:v>
                </c:pt>
                <c:pt idx="20867" formatCode="General">
                  <c:v>0.13655121525334399</c:v>
                </c:pt>
                <c:pt idx="20868" formatCode="General">
                  <c:v>0.13084091652273799</c:v>
                </c:pt>
                <c:pt idx="20869" formatCode="General">
                  <c:v>0.12539098449533301</c:v>
                </c:pt>
                <c:pt idx="20870" formatCode="General">
                  <c:v>0.121450629219093</c:v>
                </c:pt>
                <c:pt idx="20871" formatCode="General">
                  <c:v>0.11940229028987</c:v>
                </c:pt>
                <c:pt idx="20872" formatCode="General">
                  <c:v>0.11902263311776901</c:v>
                </c:pt>
                <c:pt idx="20873" formatCode="General">
                  <c:v>0.119341017330847</c:v>
                </c:pt>
                <c:pt idx="20874" formatCode="General">
                  <c:v>0.119359980484155</c:v>
                </c:pt>
                <c:pt idx="20875" formatCode="General">
                  <c:v>0.11926083875367099</c:v>
                </c:pt>
                <c:pt idx="20876" formatCode="General">
                  <c:v>0.11952072483488201</c:v>
                </c:pt>
                <c:pt idx="20877" formatCode="General">
                  <c:v>0.12041729355176101</c:v>
                </c:pt>
                <c:pt idx="20878" formatCode="General">
                  <c:v>0.12189985964392799</c:v>
                </c:pt>
                <c:pt idx="20879" formatCode="General">
                  <c:v>0.12373396847627401</c:v>
                </c:pt>
                <c:pt idx="20880" formatCode="General">
                  <c:v>0.124979276312273</c:v>
                </c:pt>
                <c:pt idx="20881" formatCode="General">
                  <c:v>0.124965888198144</c:v>
                </c:pt>
                <c:pt idx="20882" formatCode="General">
                  <c:v>0.12307286484358999</c:v>
                </c:pt>
                <c:pt idx="20883" formatCode="General">
                  <c:v>0.11835522757149</c:v>
                </c:pt>
                <c:pt idx="20884" formatCode="General">
                  <c:v>0.111361391466666</c:v>
                </c:pt>
                <c:pt idx="20885" formatCode="General">
                  <c:v>0.10370246758551201</c:v>
                </c:pt>
                <c:pt idx="20886" formatCode="General">
                  <c:v>9.5617601525950599E-2</c:v>
                </c:pt>
                <c:pt idx="20887" formatCode="General">
                  <c:v>8.6695999553239603E-2</c:v>
                </c:pt>
                <c:pt idx="20888" formatCode="General">
                  <c:v>7.7015615985476502E-2</c:v>
                </c:pt>
                <c:pt idx="20889" formatCode="General">
                  <c:v>6.7040320653417307E-2</c:v>
                </c:pt>
                <c:pt idx="20890" formatCode="General">
                  <c:v>5.7284426788841103E-2</c:v>
                </c:pt>
                <c:pt idx="20891" formatCode="General">
                  <c:v>4.81268841857765E-2</c:v>
                </c:pt>
                <c:pt idx="20892" formatCode="General">
                  <c:v>3.9475876976681097E-2</c:v>
                </c:pt>
                <c:pt idx="20893" formatCode="General">
                  <c:v>3.1225709548761499E-2</c:v>
                </c:pt>
                <c:pt idx="20894" formatCode="General">
                  <c:v>2.3306518436838401E-2</c:v>
                </c:pt>
                <c:pt idx="20895" formatCode="General">
                  <c:v>1.59275540779392E-2</c:v>
                </c:pt>
                <c:pt idx="20896" formatCode="General">
                  <c:v>9.3161717694266594E-3</c:v>
                </c:pt>
                <c:pt idx="20897" formatCode="General">
                  <c:v>3.05185957479513E-3</c:v>
                </c:pt>
                <c:pt idx="20898" formatCode="General">
                  <c:v>-3.0489061092252999E-3</c:v>
                </c:pt>
                <c:pt idx="20899" formatCode="General">
                  <c:v>-9.6146420463772402E-3</c:v>
                </c:pt>
                <c:pt idx="20900" formatCode="General">
                  <c:v>-1.6472053016243701E-2</c:v>
                </c:pt>
                <c:pt idx="20901" formatCode="General">
                  <c:v>-2.2113481228872099E-2</c:v>
                </c:pt>
                <c:pt idx="20902" formatCode="General">
                  <c:v>-2.5872413600678299E-2</c:v>
                </c:pt>
                <c:pt idx="20903" formatCode="General">
                  <c:v>-2.7620086207976999E-2</c:v>
                </c:pt>
                <c:pt idx="20904" formatCode="General">
                  <c:v>-2.6444438858001199E-2</c:v>
                </c:pt>
                <c:pt idx="20905" formatCode="General">
                  <c:v>-2.2725238689828599E-2</c:v>
                </c:pt>
                <c:pt idx="20906" formatCode="General">
                  <c:v>-1.7130751144612301E-2</c:v>
                </c:pt>
                <c:pt idx="20907" formatCode="General">
                  <c:v>-9.9761209163499801E-3</c:v>
                </c:pt>
                <c:pt idx="20908" formatCode="General">
                  <c:v>-2.0197230272698602E-3</c:v>
                </c:pt>
                <c:pt idx="20909" formatCode="General">
                  <c:v>6.4642169003554899E-3</c:v>
                </c:pt>
                <c:pt idx="20910" formatCode="General">
                  <c:v>1.42368627617645E-2</c:v>
                </c:pt>
                <c:pt idx="20911" formatCode="General">
                  <c:v>1.93735308665225E-2</c:v>
                </c:pt>
                <c:pt idx="20912" formatCode="General">
                  <c:v>2.0806131424804201E-2</c:v>
                </c:pt>
                <c:pt idx="20913" formatCode="General">
                  <c:v>1.8171867657997099E-2</c:v>
                </c:pt>
                <c:pt idx="20914" formatCode="General">
                  <c:v>1.14968283524468E-2</c:v>
                </c:pt>
                <c:pt idx="20915" formatCode="General">
                  <c:v>1.2616118071844E-3</c:v>
                </c:pt>
                <c:pt idx="20916" formatCode="General">
                  <c:v>-1.15481190813411E-2</c:v>
                </c:pt>
                <c:pt idx="20917" formatCode="General">
                  <c:v>-2.5639711593987102E-2</c:v>
                </c:pt>
                <c:pt idx="20918" formatCode="General">
                  <c:v>-4.0558274453929698E-2</c:v>
                </c:pt>
                <c:pt idx="20919" formatCode="General">
                  <c:v>-5.6096770179431599E-2</c:v>
                </c:pt>
                <c:pt idx="20920" formatCode="General">
                  <c:v>-7.1440704681698802E-2</c:v>
                </c:pt>
                <c:pt idx="20921" formatCode="General">
                  <c:v>-8.6219424913617101E-2</c:v>
                </c:pt>
                <c:pt idx="20922" formatCode="General">
                  <c:v>-9.9703541722270903E-2</c:v>
                </c:pt>
                <c:pt idx="20923" formatCode="General">
                  <c:v>-0.110825276368636</c:v>
                </c:pt>
                <c:pt idx="20924" formatCode="General">
                  <c:v>-0.12003347132308601</c:v>
                </c:pt>
                <c:pt idx="20925" formatCode="General">
                  <c:v>-0.12801914711103801</c:v>
                </c:pt>
                <c:pt idx="20926" formatCode="General">
                  <c:v>-0.134159825377729</c:v>
                </c:pt>
                <c:pt idx="20927" formatCode="General">
                  <c:v>-0.137994763054689</c:v>
                </c:pt>
                <c:pt idx="20928" formatCode="General">
                  <c:v>-0.139353066445499</c:v>
                </c:pt>
                <c:pt idx="20929" formatCode="General">
                  <c:v>-0.137875418724202</c:v>
                </c:pt>
                <c:pt idx="20930" formatCode="General">
                  <c:v>-0.13401147127260499</c:v>
                </c:pt>
                <c:pt idx="20931" formatCode="General">
                  <c:v>-0.12869238347602299</c:v>
                </c:pt>
                <c:pt idx="20932" formatCode="General">
                  <c:v>-0.123073826746538</c:v>
                </c:pt>
                <c:pt idx="20933" formatCode="General">
                  <c:v>-0.11834029278664999</c:v>
                </c:pt>
                <c:pt idx="20934" formatCode="General">
                  <c:v>-0.115001703395473</c:v>
                </c:pt>
                <c:pt idx="20935" formatCode="General">
                  <c:v>-0.112793843920671</c:v>
                </c:pt>
                <c:pt idx="20936" formatCode="General">
                  <c:v>-0.111602157638134</c:v>
                </c:pt>
                <c:pt idx="20937" formatCode="General">
                  <c:v>-0.111708142804155</c:v>
                </c:pt>
                <c:pt idx="20938" formatCode="General">
                  <c:v>-0.113142508287432</c:v>
                </c:pt>
                <c:pt idx="20939" formatCode="General">
                  <c:v>-0.115923213744998</c:v>
                </c:pt>
                <c:pt idx="20940" formatCode="General">
                  <c:v>-0.12032674816286899</c:v>
                </c:pt>
                <c:pt idx="20941" formatCode="General">
                  <c:v>-0.127187682764277</c:v>
                </c:pt>
                <c:pt idx="20942" formatCode="General">
                  <c:v>-0.13647361088885199</c:v>
                </c:pt>
                <c:pt idx="20943" formatCode="General">
                  <c:v>-0.14706439417672099</c:v>
                </c:pt>
                <c:pt idx="20944" formatCode="General">
                  <c:v>-0.15853871724440199</c:v>
                </c:pt>
                <c:pt idx="20945" formatCode="General">
                  <c:v>-0.17057789801884099</c:v>
                </c:pt>
                <c:pt idx="20946" formatCode="General">
                  <c:v>-0.18276598981488601</c:v>
                </c:pt>
                <c:pt idx="20947" formatCode="General">
                  <c:v>-0.19482815510873</c:v>
                </c:pt>
                <c:pt idx="20948" formatCode="General">
                  <c:v>-0.206086871869893</c:v>
                </c:pt>
                <c:pt idx="20949" formatCode="General">
                  <c:v>-0.21534694097107601</c:v>
                </c:pt>
                <c:pt idx="20950" formatCode="General">
                  <c:v>-0.22181830872716601</c:v>
                </c:pt>
                <c:pt idx="20951" formatCode="General">
                  <c:v>-0.22548280869155399</c:v>
                </c:pt>
                <c:pt idx="20952" formatCode="General">
                  <c:v>-0.227452274056864</c:v>
                </c:pt>
                <c:pt idx="20953" formatCode="General">
                  <c:v>-0.22860282039737201</c:v>
                </c:pt>
                <c:pt idx="20954" formatCode="General">
                  <c:v>-0.229082260062655</c:v>
                </c:pt>
                <c:pt idx="20955" formatCode="General">
                  <c:v>-0.229023644734558</c:v>
                </c:pt>
                <c:pt idx="20956" formatCode="General">
                  <c:v>-0.22818604156100999</c:v>
                </c:pt>
                <c:pt idx="20957" formatCode="General">
                  <c:v>-0.22641310898821601</c:v>
                </c:pt>
                <c:pt idx="20958" formatCode="General">
                  <c:v>-0.22463672685761599</c:v>
                </c:pt>
                <c:pt idx="20959" formatCode="General">
                  <c:v>-0.22401573074987199</c:v>
                </c:pt>
                <c:pt idx="20960" formatCode="General">
                  <c:v>-0.22502956207771099</c:v>
                </c:pt>
                <c:pt idx="20961" formatCode="General">
                  <c:v>-0.22842662727587701</c:v>
                </c:pt>
                <c:pt idx="20962" formatCode="General">
                  <c:v>-0.23397470568680701</c:v>
                </c:pt>
                <c:pt idx="20963" formatCode="General">
                  <c:v>-0.240548447639647</c:v>
                </c:pt>
                <c:pt idx="20964" formatCode="General">
                  <c:v>-0.24731599422018499</c:v>
                </c:pt>
                <c:pt idx="20965" formatCode="General">
                  <c:v>-0.25395430600709101</c:v>
                </c:pt>
                <c:pt idx="20966" formatCode="General">
                  <c:v>-0.26002682114896503</c:v>
                </c:pt>
                <c:pt idx="20967" formatCode="General">
                  <c:v>-0.26566715651889999</c:v>
                </c:pt>
                <c:pt idx="20968" formatCode="General">
                  <c:v>-0.27080937922454301</c:v>
                </c:pt>
                <c:pt idx="20969" formatCode="General">
                  <c:v>-0.27390444321917901</c:v>
                </c:pt>
                <c:pt idx="20970" formatCode="General">
                  <c:v>-0.274938506024972</c:v>
                </c:pt>
                <c:pt idx="20971" formatCode="General">
                  <c:v>-0.27454193161986101</c:v>
                </c:pt>
                <c:pt idx="20972" formatCode="General">
                  <c:v>-0.273149889489465</c:v>
                </c:pt>
                <c:pt idx="20973" formatCode="General">
                  <c:v>-0.27222435886672702</c:v>
                </c:pt>
                <c:pt idx="20974" formatCode="General">
                  <c:v>-0.27232826391718801</c:v>
                </c:pt>
                <c:pt idx="20975" formatCode="General">
                  <c:v>-0.27383743231225299</c:v>
                </c:pt>
                <c:pt idx="20976" formatCode="General">
                  <c:v>-0.27728609719150898</c:v>
                </c:pt>
                <c:pt idx="20977" formatCode="General">
                  <c:v>-0.28181339036950998</c:v>
                </c:pt>
                <c:pt idx="20978" formatCode="General">
                  <c:v>-0.28601703453827598</c:v>
                </c:pt>
                <c:pt idx="20979" formatCode="General">
                  <c:v>-0.289324223185636</c:v>
                </c:pt>
                <c:pt idx="20980" formatCode="General">
                  <c:v>-0.29048372546852302</c:v>
                </c:pt>
                <c:pt idx="20981" formatCode="General">
                  <c:v>-0.288889385511027</c:v>
                </c:pt>
                <c:pt idx="20982" formatCode="General">
                  <c:v>-0.28502717308126402</c:v>
                </c:pt>
                <c:pt idx="20983" formatCode="General">
                  <c:v>-0.279125210620294</c:v>
                </c:pt>
                <c:pt idx="20984" formatCode="General">
                  <c:v>-0.27213932766469701</c:v>
                </c:pt>
                <c:pt idx="20985" formatCode="General">
                  <c:v>-0.26504640501444199</c:v>
                </c:pt>
                <c:pt idx="20986" formatCode="General">
                  <c:v>-0.25877175637631999</c:v>
                </c:pt>
                <c:pt idx="20987" formatCode="General">
                  <c:v>-0.25399457009502602</c:v>
                </c:pt>
                <c:pt idx="20988" formatCode="General">
                  <c:v>-0.25069136059708802</c:v>
                </c:pt>
                <c:pt idx="20989" formatCode="General">
                  <c:v>-0.24822443197538399</c:v>
                </c:pt>
                <c:pt idx="20990" formatCode="General">
                  <c:v>-0.245799948633597</c:v>
                </c:pt>
                <c:pt idx="20991" formatCode="General">
                  <c:v>-0.242570879147461</c:v>
                </c:pt>
                <c:pt idx="20992" formatCode="General">
                  <c:v>-0.23765195887902901</c:v>
                </c:pt>
                <c:pt idx="20993" formatCode="General">
                  <c:v>-0.23134068926920001</c:v>
                </c:pt>
                <c:pt idx="20994" formatCode="General">
                  <c:v>-0.22453948456141001</c:v>
                </c:pt>
                <c:pt idx="20995" formatCode="General">
                  <c:v>-0.21800951284285</c:v>
                </c:pt>
                <c:pt idx="20996" formatCode="General">
                  <c:v>-0.212266983973915</c:v>
                </c:pt>
                <c:pt idx="20997" formatCode="General">
                  <c:v>-0.207856091993319</c:v>
                </c:pt>
                <c:pt idx="20998" formatCode="General">
                  <c:v>-0.20563829491862001</c:v>
                </c:pt>
                <c:pt idx="20999" formatCode="General">
                  <c:v>-0.20567532868020399</c:v>
                </c:pt>
                <c:pt idx="21000" formatCode="General">
                  <c:v>-0.20735241361420501</c:v>
                </c:pt>
                <c:pt idx="21001" formatCode="General">
                  <c:v>-0.210140683997457</c:v>
                </c:pt>
                <c:pt idx="21002" formatCode="General">
                  <c:v>-0.214387788424697</c:v>
                </c:pt>
                <c:pt idx="21003" formatCode="General">
                  <c:v>-0.22024082662831901</c:v>
                </c:pt>
                <c:pt idx="21004" formatCode="General">
                  <c:v>-0.22600015177319799</c:v>
                </c:pt>
                <c:pt idx="21005" formatCode="General">
                  <c:v>-0.230078453591292</c:v>
                </c:pt>
                <c:pt idx="21006" formatCode="General">
                  <c:v>-0.232055768549395</c:v>
                </c:pt>
                <c:pt idx="21007" formatCode="General">
                  <c:v>-0.23124273684944999</c:v>
                </c:pt>
                <c:pt idx="21008" formatCode="General">
                  <c:v>-0.22636661504827199</c:v>
                </c:pt>
                <c:pt idx="21009" formatCode="General">
                  <c:v>-0.218315603534913</c:v>
                </c:pt>
                <c:pt idx="21010" formatCode="General">
                  <c:v>-0.20905574590642101</c:v>
                </c:pt>
                <c:pt idx="21011" formatCode="General">
                  <c:v>-0.19880444435618799</c:v>
                </c:pt>
                <c:pt idx="21012" formatCode="General">
                  <c:v>-0.187116822960258</c:v>
                </c:pt>
                <c:pt idx="21013" formatCode="General">
                  <c:v>-0.17427632282987199</c:v>
                </c:pt>
                <c:pt idx="21014" formatCode="General">
                  <c:v>-0.16104084285657499</c:v>
                </c:pt>
                <c:pt idx="21015" formatCode="General">
                  <c:v>-0.14736280094499901</c:v>
                </c:pt>
                <c:pt idx="21016" formatCode="General">
                  <c:v>-0.133995054698404</c:v>
                </c:pt>
                <c:pt idx="21017" formatCode="General">
                  <c:v>-0.123014921532802</c:v>
                </c:pt>
                <c:pt idx="21018" formatCode="General">
                  <c:v>-0.115813244204409</c:v>
                </c:pt>
                <c:pt idx="21019" formatCode="General">
                  <c:v>-0.112051889052285</c:v>
                </c:pt>
                <c:pt idx="21020" formatCode="General">
                  <c:v>-0.110880125220593</c:v>
                </c:pt>
                <c:pt idx="21021" formatCode="General">
                  <c:v>-0.111961602268981</c:v>
                </c:pt>
                <c:pt idx="21022" formatCode="General">
                  <c:v>-0.114490235435018</c:v>
                </c:pt>
                <c:pt idx="21023" formatCode="General">
                  <c:v>-0.117442521642</c:v>
                </c:pt>
                <c:pt idx="21024" formatCode="General">
                  <c:v>-0.120637634596335</c:v>
                </c:pt>
                <c:pt idx="21025" formatCode="General">
                  <c:v>-0.12438585767955</c:v>
                </c:pt>
                <c:pt idx="21026" formatCode="General">
                  <c:v>-0.12852661115422601</c:v>
                </c:pt>
                <c:pt idx="21027" formatCode="General">
                  <c:v>-0.13169302933695701</c:v>
                </c:pt>
                <c:pt idx="21028" formatCode="General">
                  <c:v>-0.13271946440166199</c:v>
                </c:pt>
                <c:pt idx="21029" formatCode="General">
                  <c:v>-0.13243991298373101</c:v>
                </c:pt>
                <c:pt idx="21030" formatCode="General">
                  <c:v>-0.131257010874715</c:v>
                </c:pt>
                <c:pt idx="21031" formatCode="General">
                  <c:v>-0.12904721889269799</c:v>
                </c:pt>
                <c:pt idx="21032" formatCode="General">
                  <c:v>-0.12696603298175799</c:v>
                </c:pt>
                <c:pt idx="21033" formatCode="General">
                  <c:v>-0.125326045969363</c:v>
                </c:pt>
                <c:pt idx="21034" formatCode="General">
                  <c:v>-0.122661714326131</c:v>
                </c:pt>
                <c:pt idx="21035" formatCode="General">
                  <c:v>-0.118460450257449</c:v>
                </c:pt>
                <c:pt idx="21036" formatCode="General">
                  <c:v>-0.113622332294763</c:v>
                </c:pt>
                <c:pt idx="21037" formatCode="General">
                  <c:v>-0.107854096671884</c:v>
                </c:pt>
                <c:pt idx="21038" formatCode="General">
                  <c:v>-0.100654141740093</c:v>
                </c:pt>
                <c:pt idx="21039" formatCode="General">
                  <c:v>-9.2668425805273902E-2</c:v>
                </c:pt>
                <c:pt idx="21040" formatCode="General">
                  <c:v>-8.4242630083441003E-2</c:v>
                </c:pt>
                <c:pt idx="21041" formatCode="General">
                  <c:v>-7.4954630859371693E-2</c:v>
                </c:pt>
                <c:pt idx="21042" formatCode="General">
                  <c:v>-6.4628406788992704E-2</c:v>
                </c:pt>
                <c:pt idx="21043" formatCode="General">
                  <c:v>-5.3506267197789503E-2</c:v>
                </c:pt>
                <c:pt idx="21044" formatCode="General">
                  <c:v>-4.2264234759985003E-2</c:v>
                </c:pt>
                <c:pt idx="21045" formatCode="General">
                  <c:v>-3.1749396380369603E-2</c:v>
                </c:pt>
                <c:pt idx="21046" formatCode="General">
                  <c:v>-2.20693848281527E-2</c:v>
                </c:pt>
                <c:pt idx="21047" formatCode="General">
                  <c:v>-1.3696791885892E-2</c:v>
                </c:pt>
                <c:pt idx="21048" formatCode="General">
                  <c:v>-6.7232380345070902E-3</c:v>
                </c:pt>
                <c:pt idx="21049" formatCode="General">
                  <c:v>-1.26637343792518E-3</c:v>
                </c:pt>
                <c:pt idx="21050" formatCode="General">
                  <c:v>2.4946217048138599E-3</c:v>
                </c:pt>
                <c:pt idx="21051" formatCode="General">
                  <c:v>6.4450383985052298E-3</c:v>
                </c:pt>
                <c:pt idx="21052" formatCode="General">
                  <c:v>1.1190791590617401E-2</c:v>
                </c:pt>
                <c:pt idx="21053" formatCode="General">
                  <c:v>1.6043377917077498E-2</c:v>
                </c:pt>
                <c:pt idx="21054" formatCode="General">
                  <c:v>2.12909609185984E-2</c:v>
                </c:pt>
                <c:pt idx="21055" formatCode="General">
                  <c:v>2.7284182465142699E-2</c:v>
                </c:pt>
                <c:pt idx="21056" formatCode="General">
                  <c:v>3.4120901420350402E-2</c:v>
                </c:pt>
                <c:pt idx="21057" formatCode="General">
                  <c:v>4.2389881212018803E-2</c:v>
                </c:pt>
                <c:pt idx="21058" formatCode="General">
                  <c:v>5.2353854485749002E-2</c:v>
                </c:pt>
                <c:pt idx="21059" formatCode="General">
                  <c:v>6.3125745620664905E-2</c:v>
                </c:pt>
                <c:pt idx="21060" formatCode="General">
                  <c:v>7.3627818659177502E-2</c:v>
                </c:pt>
                <c:pt idx="21061" formatCode="General">
                  <c:v>8.3231098811857293E-2</c:v>
                </c:pt>
                <c:pt idx="21062" formatCode="General">
                  <c:v>9.1498781572627003E-2</c:v>
                </c:pt>
                <c:pt idx="21063" formatCode="General">
                  <c:v>9.8264381594705699E-2</c:v>
                </c:pt>
                <c:pt idx="21064" formatCode="General">
                  <c:v>0.104044824863992</c:v>
                </c:pt>
                <c:pt idx="21065" formatCode="General">
                  <c:v>0.10983866942010601</c:v>
                </c:pt>
                <c:pt idx="21066" formatCode="General">
                  <c:v>0.11520791091007999</c:v>
                </c:pt>
                <c:pt idx="21067" formatCode="General">
                  <c:v>0.118218475205665</c:v>
                </c:pt>
                <c:pt idx="21068" formatCode="General">
                  <c:v>0.11916692656821901</c:v>
                </c:pt>
                <c:pt idx="21069" formatCode="General">
                  <c:v>0.120287853342481</c:v>
                </c:pt>
                <c:pt idx="21070" formatCode="General">
                  <c:v>0.12233189455236999</c:v>
                </c:pt>
                <c:pt idx="21071" formatCode="General">
                  <c:v>0.125212524624808</c:v>
                </c:pt>
                <c:pt idx="21072" formatCode="General">
                  <c:v>0.12886132127921901</c:v>
                </c:pt>
                <c:pt idx="21073" formatCode="General">
                  <c:v>0.134252492173393</c:v>
                </c:pt>
                <c:pt idx="21074" formatCode="General">
                  <c:v>0.14270364190423099</c:v>
                </c:pt>
                <c:pt idx="21075" formatCode="General">
                  <c:v>0.154606593342518</c:v>
                </c:pt>
                <c:pt idx="21076" formatCode="General">
                  <c:v>0.16990054699805701</c:v>
                </c:pt>
                <c:pt idx="21077" formatCode="General">
                  <c:v>0.18764135053216899</c:v>
                </c:pt>
                <c:pt idx="21078" formatCode="General">
                  <c:v>0.20596618748780701</c:v>
                </c:pt>
                <c:pt idx="21079" formatCode="General">
                  <c:v>0.22266382745660801</c:v>
                </c:pt>
                <c:pt idx="21080" formatCode="General">
                  <c:v>0.23641079748755101</c:v>
                </c:pt>
                <c:pt idx="21081" formatCode="General">
                  <c:v>0.246469461986076</c:v>
                </c:pt>
                <c:pt idx="21082" formatCode="General">
                  <c:v>0.25276544292573699</c:v>
                </c:pt>
                <c:pt idx="21083" formatCode="General">
                  <c:v>0.25661021492363101</c:v>
                </c:pt>
                <c:pt idx="21084" formatCode="General">
                  <c:v>0.258484214553859</c:v>
                </c:pt>
                <c:pt idx="21085" formatCode="General">
                  <c:v>0.25815804167187001</c:v>
                </c:pt>
                <c:pt idx="21086" formatCode="General">
                  <c:v>0.25656313033842099</c:v>
                </c:pt>
                <c:pt idx="21087" formatCode="General">
                  <c:v>0.25401351549034801</c:v>
                </c:pt>
                <c:pt idx="21088" formatCode="General">
                  <c:v>0.249758788783708</c:v>
                </c:pt>
                <c:pt idx="21089" formatCode="General">
                  <c:v>0.24226432798231601</c:v>
                </c:pt>
                <c:pt idx="21090" formatCode="General">
                  <c:v>0.23168334110210101</c:v>
                </c:pt>
                <c:pt idx="21091" formatCode="General">
                  <c:v>0.21979422481629099</c:v>
                </c:pt>
                <c:pt idx="21092" formatCode="General">
                  <c:v>0.208392057371168</c:v>
                </c:pt>
                <c:pt idx="21093" formatCode="General">
                  <c:v>0.19946658422283201</c:v>
                </c:pt>
                <c:pt idx="21094" formatCode="General">
                  <c:v>0.193406316585291</c:v>
                </c:pt>
                <c:pt idx="21095" formatCode="General">
                  <c:v>0.18958044551219699</c:v>
                </c:pt>
                <c:pt idx="21096" formatCode="General">
                  <c:v>0.18680468312074</c:v>
                </c:pt>
                <c:pt idx="21097" formatCode="General">
                  <c:v>0.18485930789406399</c:v>
                </c:pt>
                <c:pt idx="21098" formatCode="General">
                  <c:v>0.184272201648291</c:v>
                </c:pt>
                <c:pt idx="21099" formatCode="General">
                  <c:v>0.185221881692167</c:v>
                </c:pt>
                <c:pt idx="21100" formatCode="General">
                  <c:v>0.18721066613561299</c:v>
                </c:pt>
                <c:pt idx="21101" formatCode="General">
                  <c:v>0.1898245424933</c:v>
                </c:pt>
                <c:pt idx="21102" formatCode="General">
                  <c:v>0.19277644082849099</c:v>
                </c:pt>
                <c:pt idx="21103" formatCode="General">
                  <c:v>0.19600299044393099</c:v>
                </c:pt>
                <c:pt idx="21104" formatCode="General">
                  <c:v>0.19985885052640501</c:v>
                </c:pt>
                <c:pt idx="21105" formatCode="General">
                  <c:v>0.20377408607980399</c:v>
                </c:pt>
                <c:pt idx="21106" formatCode="General">
                  <c:v>0.20747259945490701</c:v>
                </c:pt>
                <c:pt idx="21107" formatCode="General">
                  <c:v>0.210961333580412</c:v>
                </c:pt>
                <c:pt idx="21108" formatCode="General">
                  <c:v>0.214130662772897</c:v>
                </c:pt>
                <c:pt idx="21109" formatCode="General">
                  <c:v>0.21672785366543701</c:v>
                </c:pt>
                <c:pt idx="21110" formatCode="General">
                  <c:v>0.219018634339855</c:v>
                </c:pt>
                <c:pt idx="21111" formatCode="General">
                  <c:v>0.22129226870944199</c:v>
                </c:pt>
                <c:pt idx="21112" formatCode="General">
                  <c:v>0.22401883319228699</c:v>
                </c:pt>
                <c:pt idx="21113" formatCode="General">
                  <c:v>0.22777425347212099</c:v>
                </c:pt>
                <c:pt idx="21114" formatCode="General">
                  <c:v>0.23199295586857699</c:v>
                </c:pt>
                <c:pt idx="21115" formatCode="General">
                  <c:v>0.23520656307417401</c:v>
                </c:pt>
                <c:pt idx="21116" formatCode="General">
                  <c:v>0.23678514584644</c:v>
                </c:pt>
                <c:pt idx="21117" formatCode="General">
                  <c:v>0.236611093460949</c:v>
                </c:pt>
                <c:pt idx="21118" formatCode="General">
                  <c:v>0.23424014496428699</c:v>
                </c:pt>
                <c:pt idx="21119" formatCode="General">
                  <c:v>0.229770335948347</c:v>
                </c:pt>
                <c:pt idx="21120" formatCode="General">
                  <c:v>0.222886025890704</c:v>
                </c:pt>
                <c:pt idx="21121" formatCode="General">
                  <c:v>0.214244805554625</c:v>
                </c:pt>
                <c:pt idx="21122" formatCode="General">
                  <c:v>0.204651653263657</c:v>
                </c:pt>
                <c:pt idx="21123" formatCode="General">
                  <c:v>0.19481558120372799</c:v>
                </c:pt>
                <c:pt idx="21124" formatCode="General">
                  <c:v>0.18604595617782799</c:v>
                </c:pt>
                <c:pt idx="21125" formatCode="General">
                  <c:v>0.17825105867323099</c:v>
                </c:pt>
                <c:pt idx="21126" formatCode="General">
                  <c:v>0.171201289069523</c:v>
                </c:pt>
                <c:pt idx="21127" formatCode="General">
                  <c:v>0.164800266505398</c:v>
                </c:pt>
                <c:pt idx="21128" formatCode="General">
                  <c:v>0.15870336214063699</c:v>
                </c:pt>
                <c:pt idx="21129" formatCode="General">
                  <c:v>0.15288533399127599</c:v>
                </c:pt>
                <c:pt idx="21130" formatCode="General">
                  <c:v>0.14801695990382299</c:v>
                </c:pt>
                <c:pt idx="21131" formatCode="General">
                  <c:v>0.14490488681463701</c:v>
                </c:pt>
                <c:pt idx="21132" formatCode="General">
                  <c:v>0.14413636555357501</c:v>
                </c:pt>
                <c:pt idx="21133" formatCode="General">
                  <c:v>0.145487063765216</c:v>
                </c:pt>
                <c:pt idx="21134" formatCode="General">
                  <c:v>0.148516170521035</c:v>
                </c:pt>
                <c:pt idx="21135" formatCode="General">
                  <c:v>0.15253360307248701</c:v>
                </c:pt>
                <c:pt idx="21136" formatCode="General">
                  <c:v>0.15600953432126899</c:v>
                </c:pt>
                <c:pt idx="21137" formatCode="General">
                  <c:v>0.158037036513998</c:v>
                </c:pt>
                <c:pt idx="21138" formatCode="General">
                  <c:v>0.15865864723150799</c:v>
                </c:pt>
                <c:pt idx="21139" formatCode="General">
                  <c:v>0.15802863045402701</c:v>
                </c:pt>
                <c:pt idx="21140" formatCode="General">
                  <c:v>0.15679571401881001</c:v>
                </c:pt>
                <c:pt idx="21141" formatCode="General">
                  <c:v>0.15594703038522401</c:v>
                </c:pt>
                <c:pt idx="21142" formatCode="General">
                  <c:v>0.15568809214697199</c:v>
                </c:pt>
                <c:pt idx="21143" formatCode="General">
                  <c:v>0.15562177527274701</c:v>
                </c:pt>
                <c:pt idx="21144" formatCode="General">
                  <c:v>0.15505277648136501</c:v>
                </c:pt>
                <c:pt idx="21145" formatCode="General">
                  <c:v>0.153179075660833</c:v>
                </c:pt>
                <c:pt idx="21146" formatCode="General">
                  <c:v>0.149484085653346</c:v>
                </c:pt>
                <c:pt idx="21147" formatCode="General">
                  <c:v>0.14424378217838099</c:v>
                </c:pt>
                <c:pt idx="21148" formatCode="General">
                  <c:v>0.13794511240889601</c:v>
                </c:pt>
                <c:pt idx="21149" formatCode="General">
                  <c:v>0.13086767178004899</c:v>
                </c:pt>
                <c:pt idx="21150" formatCode="General">
                  <c:v>0.123181206777465</c:v>
                </c:pt>
                <c:pt idx="21151" formatCode="General">
                  <c:v>0.11447667116261299</c:v>
                </c:pt>
                <c:pt idx="21152" formatCode="General">
                  <c:v>0.103582706037446</c:v>
                </c:pt>
                <c:pt idx="21153" formatCode="General">
                  <c:v>9.0653818886420795E-2</c:v>
                </c:pt>
                <c:pt idx="21154" formatCode="General">
                  <c:v>7.6809648379614098E-2</c:v>
                </c:pt>
                <c:pt idx="21155" formatCode="General">
                  <c:v>6.3122960207811801E-2</c:v>
                </c:pt>
                <c:pt idx="21156" formatCode="General">
                  <c:v>5.0612416399400902E-2</c:v>
                </c:pt>
                <c:pt idx="21157" formatCode="General">
                  <c:v>3.9510020837014402E-2</c:v>
                </c:pt>
                <c:pt idx="21158" formatCode="General">
                  <c:v>3.0582443731260098E-2</c:v>
                </c:pt>
                <c:pt idx="21159" formatCode="General">
                  <c:v>2.4838813428184801E-2</c:v>
                </c:pt>
                <c:pt idx="21160" formatCode="General">
                  <c:v>2.2194746899511099E-2</c:v>
                </c:pt>
                <c:pt idx="21161" formatCode="General">
                  <c:v>2.1775908285264701E-2</c:v>
                </c:pt>
                <c:pt idx="21162" formatCode="General">
                  <c:v>2.2091400312570598E-2</c:v>
                </c:pt>
                <c:pt idx="21163" formatCode="General">
                  <c:v>2.2713026269889299E-2</c:v>
                </c:pt>
                <c:pt idx="21164" formatCode="General">
                  <c:v>2.4195050564009501E-2</c:v>
                </c:pt>
                <c:pt idx="21165" formatCode="General">
                  <c:v>2.56957068894547E-2</c:v>
                </c:pt>
                <c:pt idx="21166" formatCode="General">
                  <c:v>2.6909076305482799E-2</c:v>
                </c:pt>
                <c:pt idx="21167" formatCode="General">
                  <c:v>2.7478415353344901E-2</c:v>
                </c:pt>
                <c:pt idx="21168" formatCode="General">
                  <c:v>2.7509771915904001E-2</c:v>
                </c:pt>
                <c:pt idx="21169" formatCode="General">
                  <c:v>2.8170704644661201E-2</c:v>
                </c:pt>
                <c:pt idx="21170" formatCode="General">
                  <c:v>2.92014151558035E-2</c:v>
                </c:pt>
                <c:pt idx="21171" formatCode="General">
                  <c:v>2.99492499015712E-2</c:v>
                </c:pt>
                <c:pt idx="21172" formatCode="General">
                  <c:v>3.0325685667964099E-2</c:v>
                </c:pt>
                <c:pt idx="21173" formatCode="General">
                  <c:v>3.0524336849562E-2</c:v>
                </c:pt>
                <c:pt idx="21174" formatCode="General">
                  <c:v>3.0334150776397999E-2</c:v>
                </c:pt>
                <c:pt idx="21175" formatCode="General">
                  <c:v>2.95171200257951E-2</c:v>
                </c:pt>
                <c:pt idx="21176" formatCode="General">
                  <c:v>2.82072908940714E-2</c:v>
                </c:pt>
                <c:pt idx="21177" formatCode="General">
                  <c:v>2.67547467313188E-2</c:v>
                </c:pt>
                <c:pt idx="21178" formatCode="General">
                  <c:v>2.63383339944087E-2</c:v>
                </c:pt>
                <c:pt idx="21179" formatCode="General">
                  <c:v>2.6889991687290098E-2</c:v>
                </c:pt>
                <c:pt idx="21180" formatCode="General">
                  <c:v>2.70099065793192E-2</c:v>
                </c:pt>
                <c:pt idx="21181" formatCode="General">
                  <c:v>2.6493876232999501E-2</c:v>
                </c:pt>
                <c:pt idx="21182" formatCode="General">
                  <c:v>2.5558432493708299E-2</c:v>
                </c:pt>
                <c:pt idx="21183" formatCode="General">
                  <c:v>2.4610729992717299E-2</c:v>
                </c:pt>
                <c:pt idx="21184" formatCode="General">
                  <c:v>2.4274384238985602E-2</c:v>
                </c:pt>
                <c:pt idx="21185" formatCode="General">
                  <c:v>2.39578399634886E-2</c:v>
                </c:pt>
                <c:pt idx="21186" formatCode="General">
                  <c:v>2.2555508162043599E-2</c:v>
                </c:pt>
                <c:pt idx="21187" formatCode="General">
                  <c:v>1.99168447492875E-2</c:v>
                </c:pt>
                <c:pt idx="21188" formatCode="General">
                  <c:v>1.6073783534423399E-2</c:v>
                </c:pt>
                <c:pt idx="21189" formatCode="General">
                  <c:v>1.0520209465585399E-2</c:v>
                </c:pt>
                <c:pt idx="21190" formatCode="General">
                  <c:v>1.9699773737697599E-3</c:v>
                </c:pt>
                <c:pt idx="21191" formatCode="General">
                  <c:v>-9.2982931953509707E-3</c:v>
                </c:pt>
                <c:pt idx="21192" formatCode="General">
                  <c:v>-2.1683732995074801E-2</c:v>
                </c:pt>
                <c:pt idx="21193" formatCode="General">
                  <c:v>-3.5537700925158899E-2</c:v>
                </c:pt>
                <c:pt idx="21194" formatCode="General">
                  <c:v>-5.1763790120121403E-2</c:v>
                </c:pt>
                <c:pt idx="21195" formatCode="General">
                  <c:v>-6.9402564844897596E-2</c:v>
                </c:pt>
                <c:pt idx="21196" formatCode="General">
                  <c:v>-8.7026079961362302E-2</c:v>
                </c:pt>
                <c:pt idx="21197" formatCode="General">
                  <c:v>-0.104132321803151</c:v>
                </c:pt>
                <c:pt idx="21198" formatCode="General">
                  <c:v>-0.1206634954036</c:v>
                </c:pt>
                <c:pt idx="21199" formatCode="General">
                  <c:v>-0.13647348596194001</c:v>
                </c:pt>
                <c:pt idx="21200" formatCode="General">
                  <c:v>-0.15088060872440101</c:v>
                </c:pt>
                <c:pt idx="21201" formatCode="General">
                  <c:v>-0.16308480731488301</c:v>
                </c:pt>
                <c:pt idx="21202" formatCode="General">
                  <c:v>-0.17317285750581299</c:v>
                </c:pt>
                <c:pt idx="21203" formatCode="General">
                  <c:v>-0.18179539706550901</c:v>
                </c:pt>
                <c:pt idx="21204" formatCode="General">
                  <c:v>-0.189182242043552</c:v>
                </c:pt>
                <c:pt idx="21205" formatCode="General">
                  <c:v>-0.194813445706739</c:v>
                </c:pt>
                <c:pt idx="21206" formatCode="General">
                  <c:v>-0.199041616167661</c:v>
                </c:pt>
                <c:pt idx="21207" formatCode="General">
                  <c:v>-0.20259931586624899</c:v>
                </c:pt>
                <c:pt idx="21208" formatCode="General">
                  <c:v>-0.20553531788217899</c:v>
                </c:pt>
                <c:pt idx="21209" formatCode="General">
                  <c:v>-0.20891663268907701</c:v>
                </c:pt>
                <c:pt idx="21210" formatCode="General">
                  <c:v>-0.21370896296875599</c:v>
                </c:pt>
                <c:pt idx="21211" formatCode="General">
                  <c:v>-0.21941323325594</c:v>
                </c:pt>
                <c:pt idx="21212" formatCode="General">
                  <c:v>-0.22431878714724901</c:v>
                </c:pt>
                <c:pt idx="21213" formatCode="General">
                  <c:v>-0.22765475100660101</c:v>
                </c:pt>
                <c:pt idx="21214" formatCode="General">
                  <c:v>-0.22982101196389401</c:v>
                </c:pt>
                <c:pt idx="21215" formatCode="General">
                  <c:v>-0.23111395532219101</c:v>
                </c:pt>
                <c:pt idx="21216" formatCode="General">
                  <c:v>-0.231987553850001</c:v>
                </c:pt>
                <c:pt idx="21217" formatCode="General">
                  <c:v>-0.23278612409622301</c:v>
                </c:pt>
                <c:pt idx="21218" formatCode="General">
                  <c:v>-0.23342952369591799</c:v>
                </c:pt>
                <c:pt idx="21219" formatCode="General">
                  <c:v>-0.233858163255066</c:v>
                </c:pt>
                <c:pt idx="21220" formatCode="General">
                  <c:v>-0.233885066179951</c:v>
                </c:pt>
                <c:pt idx="21221" formatCode="General">
                  <c:v>-0.23352584369853199</c:v>
                </c:pt>
                <c:pt idx="21222" formatCode="General">
                  <c:v>-0.23298634686620101</c:v>
                </c:pt>
                <c:pt idx="21223" formatCode="General">
                  <c:v>-0.23244188926348999</c:v>
                </c:pt>
                <c:pt idx="21224" formatCode="General">
                  <c:v>-0.23252988377109299</c:v>
                </c:pt>
                <c:pt idx="21225" formatCode="General">
                  <c:v>-0.233740810966787</c:v>
                </c:pt>
                <c:pt idx="21226" formatCode="General">
                  <c:v>-0.23572619316291701</c:v>
                </c:pt>
                <c:pt idx="21227" formatCode="General">
                  <c:v>-0.23786503847990101</c:v>
                </c:pt>
                <c:pt idx="21228" formatCode="General">
                  <c:v>-0.23984617226132801</c:v>
                </c:pt>
                <c:pt idx="21229" formatCode="General">
                  <c:v>-0.24154572841708799</c:v>
                </c:pt>
                <c:pt idx="21230" formatCode="General">
                  <c:v>-0.243036925349985</c:v>
                </c:pt>
                <c:pt idx="21231" formatCode="General">
                  <c:v>-0.244613945420215</c:v>
                </c:pt>
                <c:pt idx="21232" formatCode="General">
                  <c:v>-0.24633201733146701</c:v>
                </c:pt>
                <c:pt idx="21233" formatCode="General">
                  <c:v>-0.247182832446461</c:v>
                </c:pt>
                <c:pt idx="21234" formatCode="General">
                  <c:v>-0.247257114918634</c:v>
                </c:pt>
                <c:pt idx="21235" formatCode="General">
                  <c:v>-0.24728565588180701</c:v>
                </c:pt>
                <c:pt idx="21236" formatCode="General">
                  <c:v>-0.24656088191549899</c:v>
                </c:pt>
                <c:pt idx="21237" formatCode="General">
                  <c:v>-0.24544828008438799</c:v>
                </c:pt>
                <c:pt idx="21238" formatCode="General">
                  <c:v>-0.24493362300357999</c:v>
                </c:pt>
                <c:pt idx="21239" formatCode="General">
                  <c:v>-0.24445685842442999</c:v>
                </c:pt>
                <c:pt idx="21240" formatCode="General">
                  <c:v>-0.24341353304896299</c:v>
                </c:pt>
                <c:pt idx="21241" formatCode="General">
                  <c:v>-0.242265957431919</c:v>
                </c:pt>
                <c:pt idx="21242" formatCode="General">
                  <c:v>-0.24078108500796999</c:v>
                </c:pt>
                <c:pt idx="21243" formatCode="General">
                  <c:v>-0.23764913841063301</c:v>
                </c:pt>
                <c:pt idx="21244" formatCode="General">
                  <c:v>-0.23263178160650599</c:v>
                </c:pt>
                <c:pt idx="21245" formatCode="General">
                  <c:v>-0.22630475002630099</c:v>
                </c:pt>
                <c:pt idx="21246" formatCode="General">
                  <c:v>-0.218926073425878</c:v>
                </c:pt>
                <c:pt idx="21247" formatCode="General">
                  <c:v>-0.21049289676055</c:v>
                </c:pt>
                <c:pt idx="21248" formatCode="General">
                  <c:v>-0.20166367451911299</c:v>
                </c:pt>
                <c:pt idx="21249" formatCode="General">
                  <c:v>-0.19249750419342301</c:v>
                </c:pt>
                <c:pt idx="21250" formatCode="General">
                  <c:v>-0.18280319696458999</c:v>
                </c:pt>
                <c:pt idx="21251" formatCode="General">
                  <c:v>-0.174031256993332</c:v>
                </c:pt>
                <c:pt idx="21252" formatCode="General">
                  <c:v>-0.16753048400588799</c:v>
                </c:pt>
                <c:pt idx="21253" formatCode="General">
                  <c:v>-0.163914846959681</c:v>
                </c:pt>
                <c:pt idx="21254" formatCode="General">
                  <c:v>-0.16291134663722701</c:v>
                </c:pt>
                <c:pt idx="21255" formatCode="General">
                  <c:v>-0.163434472835459</c:v>
                </c:pt>
                <c:pt idx="21256" formatCode="General">
                  <c:v>-0.16501371893903199</c:v>
                </c:pt>
                <c:pt idx="21257" formatCode="General">
                  <c:v>-0.16760645139101801</c:v>
                </c:pt>
                <c:pt idx="21258" formatCode="General">
                  <c:v>-0.17074208120321999</c:v>
                </c:pt>
                <c:pt idx="21259" formatCode="General">
                  <c:v>-0.17392506735103699</c:v>
                </c:pt>
                <c:pt idx="21260" formatCode="General">
                  <c:v>-0.17652270486574001</c:v>
                </c:pt>
                <c:pt idx="21261" formatCode="General">
                  <c:v>-0.177882895897435</c:v>
                </c:pt>
                <c:pt idx="21262" formatCode="General">
                  <c:v>-0.17840745819107301</c:v>
                </c:pt>
                <c:pt idx="21263" formatCode="General">
                  <c:v>-0.179602388579403</c:v>
                </c:pt>
                <c:pt idx="21264" formatCode="General">
                  <c:v>-0.18182068463993001</c:v>
                </c:pt>
                <c:pt idx="21265" formatCode="General">
                  <c:v>-0.184167740524283</c:v>
                </c:pt>
                <c:pt idx="21266" formatCode="General">
                  <c:v>-0.186534703653185</c:v>
                </c:pt>
                <c:pt idx="21267" formatCode="General">
                  <c:v>-0.18879171183586199</c:v>
                </c:pt>
                <c:pt idx="21268" formatCode="General">
                  <c:v>-0.19000822302163001</c:v>
                </c:pt>
                <c:pt idx="21269" formatCode="General">
                  <c:v>-0.18965722603971299</c:v>
                </c:pt>
                <c:pt idx="21270" formatCode="General">
                  <c:v>-0.188273478759796</c:v>
                </c:pt>
                <c:pt idx="21271" formatCode="General">
                  <c:v>-0.18667413125587001</c:v>
                </c:pt>
                <c:pt idx="21272" formatCode="General">
                  <c:v>-0.18420281062145</c:v>
                </c:pt>
                <c:pt idx="21273" formatCode="General">
                  <c:v>-0.180258481347013</c:v>
                </c:pt>
                <c:pt idx="21274" formatCode="General">
                  <c:v>-0.174769854246099</c:v>
                </c:pt>
                <c:pt idx="21275" formatCode="General">
                  <c:v>-0.167671864854083</c:v>
                </c:pt>
                <c:pt idx="21276" formatCode="General">
                  <c:v>-0.16054208971523901</c:v>
                </c:pt>
                <c:pt idx="21277" formatCode="General">
                  <c:v>-0.15433173570766001</c:v>
                </c:pt>
                <c:pt idx="21278" formatCode="General">
                  <c:v>-0.14900514311042201</c:v>
                </c:pt>
                <c:pt idx="21279" formatCode="General">
                  <c:v>-0.14422024219997301</c:v>
                </c:pt>
                <c:pt idx="21280" formatCode="General">
                  <c:v>-0.13950684485196199</c:v>
                </c:pt>
                <c:pt idx="21281" formatCode="General">
                  <c:v>-0.13400718925702901</c:v>
                </c:pt>
                <c:pt idx="21282" formatCode="General">
                  <c:v>-0.12728715037117699</c:v>
                </c:pt>
                <c:pt idx="21283" formatCode="General">
                  <c:v>-0.11991910613095701</c:v>
                </c:pt>
                <c:pt idx="21284" formatCode="General">
                  <c:v>-0.11171840384090501</c:v>
                </c:pt>
                <c:pt idx="21285" formatCode="General">
                  <c:v>-0.102144490885221</c:v>
                </c:pt>
                <c:pt idx="21286" formatCode="General">
                  <c:v>-9.1352809154220102E-2</c:v>
                </c:pt>
                <c:pt idx="21287" formatCode="General">
                  <c:v>-8.0538013517065105E-2</c:v>
                </c:pt>
                <c:pt idx="21288" formatCode="General">
                  <c:v>-7.0954265753671905E-2</c:v>
                </c:pt>
                <c:pt idx="21289" formatCode="General">
                  <c:v>-6.3557514461465403E-2</c:v>
                </c:pt>
                <c:pt idx="21290" formatCode="General">
                  <c:v>-5.8344591170484898E-2</c:v>
                </c:pt>
                <c:pt idx="21291" formatCode="General">
                  <c:v>-5.4955380505193399E-2</c:v>
                </c:pt>
                <c:pt idx="21292" formatCode="General">
                  <c:v>-5.4360812069229797E-2</c:v>
                </c:pt>
                <c:pt idx="21293" formatCode="General">
                  <c:v>-5.6386234494449697E-2</c:v>
                </c:pt>
                <c:pt idx="21294" formatCode="General">
                  <c:v>-5.8950419426521003E-2</c:v>
                </c:pt>
                <c:pt idx="21295" formatCode="General">
                  <c:v>-6.0560593917052097E-2</c:v>
                </c:pt>
                <c:pt idx="21296" formatCode="General">
                  <c:v>-6.1177171737228503E-2</c:v>
                </c:pt>
                <c:pt idx="21297" formatCode="General">
                  <c:v>-6.13685145340803E-2</c:v>
                </c:pt>
                <c:pt idx="21298" formatCode="General">
                  <c:v>-6.1471332858923498E-2</c:v>
                </c:pt>
                <c:pt idx="21299" formatCode="General">
                  <c:v>-6.1375148973863203E-2</c:v>
                </c:pt>
                <c:pt idx="21300" formatCode="General">
                  <c:v>-6.0162442239645002E-2</c:v>
                </c:pt>
                <c:pt idx="21301" formatCode="General">
                  <c:v>-5.7284934430433997E-2</c:v>
                </c:pt>
                <c:pt idx="21302" formatCode="General">
                  <c:v>-5.3613330206779698E-2</c:v>
                </c:pt>
                <c:pt idx="21303" formatCode="General">
                  <c:v>-5.0077811701362503E-2</c:v>
                </c:pt>
                <c:pt idx="21304" formatCode="General">
                  <c:v>-4.61761441892529E-2</c:v>
                </c:pt>
                <c:pt idx="21305" formatCode="General">
                  <c:v>-4.0195691746013902E-2</c:v>
                </c:pt>
                <c:pt idx="21306" formatCode="General">
                  <c:v>-3.1342930639585001E-2</c:v>
                </c:pt>
                <c:pt idx="21307" formatCode="General">
                  <c:v>-2.0968508716172202E-2</c:v>
                </c:pt>
                <c:pt idx="21308" formatCode="General">
                  <c:v>-1.00819862896543E-2</c:v>
                </c:pt>
                <c:pt idx="21309" formatCode="General">
                  <c:v>2.0681944990367999E-3</c:v>
                </c:pt>
                <c:pt idx="21310" formatCode="General">
                  <c:v>1.6124514552738299E-2</c:v>
                </c:pt>
                <c:pt idx="21311" formatCode="General">
                  <c:v>3.13374440388898E-2</c:v>
                </c:pt>
                <c:pt idx="21312" formatCode="General">
                  <c:v>4.6722271784215501E-2</c:v>
                </c:pt>
                <c:pt idx="21313" formatCode="General">
                  <c:v>6.1733955138762002E-2</c:v>
                </c:pt>
                <c:pt idx="21314" formatCode="General">
                  <c:v>7.6659700293670099E-2</c:v>
                </c:pt>
                <c:pt idx="21315" formatCode="General">
                  <c:v>9.2387121782214102E-2</c:v>
                </c:pt>
                <c:pt idx="21316" formatCode="General">
                  <c:v>0.10898376030706</c:v>
                </c:pt>
                <c:pt idx="21317" formatCode="General">
                  <c:v>0.12536177866683501</c:v>
                </c:pt>
                <c:pt idx="21318" formatCode="General">
                  <c:v>0.14005725526188101</c:v>
                </c:pt>
                <c:pt idx="21319" formatCode="General">
                  <c:v>0.15164439491617701</c:v>
                </c:pt>
                <c:pt idx="21320" formatCode="General">
                  <c:v>0.159435535647278</c:v>
                </c:pt>
                <c:pt idx="21321" formatCode="General">
                  <c:v>0.16373783585558099</c:v>
                </c:pt>
                <c:pt idx="21322" formatCode="General">
                  <c:v>0.16534115177511</c:v>
                </c:pt>
                <c:pt idx="21323" formatCode="General">
                  <c:v>0.16497809011860501</c:v>
                </c:pt>
                <c:pt idx="21324" formatCode="General">
                  <c:v>0.16387022026975501</c:v>
                </c:pt>
                <c:pt idx="21325" formatCode="General">
                  <c:v>0.16269533768652999</c:v>
                </c:pt>
                <c:pt idx="21326" formatCode="General">
                  <c:v>0.16006721206459501</c:v>
                </c:pt>
                <c:pt idx="21327" formatCode="General">
                  <c:v>0.15584162302996599</c:v>
                </c:pt>
                <c:pt idx="21328" formatCode="General">
                  <c:v>0.15118424854860299</c:v>
                </c:pt>
                <c:pt idx="21329" formatCode="General">
                  <c:v>0.14683477828476801</c:v>
                </c:pt>
                <c:pt idx="21330" formatCode="General">
                  <c:v>0.143319317701215</c:v>
                </c:pt>
                <c:pt idx="21331" formatCode="General">
                  <c:v>0.14113033929398799</c:v>
                </c:pt>
                <c:pt idx="21332" formatCode="General">
                  <c:v>0.13998882674972801</c:v>
                </c:pt>
                <c:pt idx="21333" formatCode="General">
                  <c:v>0.13935630149241701</c:v>
                </c:pt>
                <c:pt idx="21334" formatCode="General">
                  <c:v>0.139854110142034</c:v>
                </c:pt>
                <c:pt idx="21335" formatCode="General">
                  <c:v>0.14193099906213</c:v>
                </c:pt>
                <c:pt idx="21336" formatCode="General">
                  <c:v>0.14555570803426199</c:v>
                </c:pt>
                <c:pt idx="21337" formatCode="General">
                  <c:v>0.150433672889491</c:v>
                </c:pt>
                <c:pt idx="21338" formatCode="General">
                  <c:v>0.155688013956472</c:v>
                </c:pt>
                <c:pt idx="21339" formatCode="General">
                  <c:v>0.16098373027494201</c:v>
                </c:pt>
                <c:pt idx="21340" formatCode="General">
                  <c:v>0.166509090694581</c:v>
                </c:pt>
                <c:pt idx="21341" formatCode="General">
                  <c:v>0.17216546481064399</c:v>
                </c:pt>
                <c:pt idx="21342" formatCode="General">
                  <c:v>0.17846081875690001</c:v>
                </c:pt>
                <c:pt idx="21343" formatCode="General">
                  <c:v>0.18608863474347201</c:v>
                </c:pt>
                <c:pt idx="21344" formatCode="General">
                  <c:v>0.194123033284478</c:v>
                </c:pt>
                <c:pt idx="21345" formatCode="General">
                  <c:v>0.20172776679934201</c:v>
                </c:pt>
                <c:pt idx="21346" formatCode="General">
                  <c:v>0.20830121570598001</c:v>
                </c:pt>
                <c:pt idx="21347" formatCode="General">
                  <c:v>0.21294881087054601</c:v>
                </c:pt>
                <c:pt idx="21348" formatCode="General">
                  <c:v>0.21622299996156699</c:v>
                </c:pt>
                <c:pt idx="21349" formatCode="General">
                  <c:v>0.21853881941988099</c:v>
                </c:pt>
                <c:pt idx="21350" formatCode="General">
                  <c:v>0.21893598914173501</c:v>
                </c:pt>
                <c:pt idx="21351" formatCode="General">
                  <c:v>0.216805735888395</c:v>
                </c:pt>
                <c:pt idx="21352" formatCode="General">
                  <c:v>0.21201010121063399</c:v>
                </c:pt>
                <c:pt idx="21353" formatCode="General">
                  <c:v>0.20588221824080599</c:v>
                </c:pt>
                <c:pt idx="21354" formatCode="General">
                  <c:v>0.19999311145438101</c:v>
                </c:pt>
                <c:pt idx="21355" formatCode="General">
                  <c:v>0.19445418341555201</c:v>
                </c:pt>
                <c:pt idx="21356" formatCode="General">
                  <c:v>0.18978883047602901</c:v>
                </c:pt>
                <c:pt idx="21357" formatCode="General">
                  <c:v>0.18637197977706199</c:v>
                </c:pt>
                <c:pt idx="21358" formatCode="General">
                  <c:v>0.184662064068608</c:v>
                </c:pt>
                <c:pt idx="21359" formatCode="General">
                  <c:v>0.18458320491842101</c:v>
                </c:pt>
                <c:pt idx="21360" formatCode="General">
                  <c:v>0.18471887297217099</c:v>
                </c:pt>
                <c:pt idx="21361" formatCode="General">
                  <c:v>0.18439553126802899</c:v>
                </c:pt>
                <c:pt idx="21362" formatCode="General">
                  <c:v>0.184880157732391</c:v>
                </c:pt>
                <c:pt idx="21363" formatCode="General">
                  <c:v>0.18714853740824799</c:v>
                </c:pt>
                <c:pt idx="21364" formatCode="General">
                  <c:v>0.19115503978404999</c:v>
                </c:pt>
                <c:pt idx="21365" formatCode="General">
                  <c:v>0.19650024269059899</c:v>
                </c:pt>
                <c:pt idx="21366" formatCode="General">
                  <c:v>0.20218126158466301</c:v>
                </c:pt>
                <c:pt idx="21367" formatCode="General">
                  <c:v>0.207680568599108</c:v>
                </c:pt>
                <c:pt idx="21368" formatCode="General">
                  <c:v>0.21340730339922101</c:v>
                </c:pt>
                <c:pt idx="21369" formatCode="General">
                  <c:v>0.21948502875760101</c:v>
                </c:pt>
                <c:pt idx="21370" formatCode="General">
                  <c:v>0.226050603793954</c:v>
                </c:pt>
                <c:pt idx="21371" formatCode="General">
                  <c:v>0.23314765029130699</c:v>
                </c:pt>
                <c:pt idx="21372" formatCode="General">
                  <c:v>0.24050398429323799</c:v>
                </c:pt>
                <c:pt idx="21373" formatCode="General">
                  <c:v>0.247671253061263</c:v>
                </c:pt>
                <c:pt idx="21374" formatCode="General">
                  <c:v>0.25417899894795198</c:v>
                </c:pt>
                <c:pt idx="21375" formatCode="General">
                  <c:v>0.26013455950249098</c:v>
                </c:pt>
                <c:pt idx="21376" formatCode="General">
                  <c:v>0.26652148010971899</c:v>
                </c:pt>
                <c:pt idx="21377" formatCode="General">
                  <c:v>0.27444841820093602</c:v>
                </c:pt>
                <c:pt idx="21378" formatCode="General">
                  <c:v>0.28407665495769402</c:v>
                </c:pt>
                <c:pt idx="21379" formatCode="General">
                  <c:v>0.294525474324623</c:v>
                </c:pt>
                <c:pt idx="21380" formatCode="General">
                  <c:v>0.30427334032365599</c:v>
                </c:pt>
                <c:pt idx="21381" formatCode="General">
                  <c:v>0.31209156352566803</c:v>
                </c:pt>
                <c:pt idx="21382" formatCode="General">
                  <c:v>0.31707805193705402</c:v>
                </c:pt>
                <c:pt idx="21383" formatCode="General">
                  <c:v>0.31901471125096198</c:v>
                </c:pt>
                <c:pt idx="21384" formatCode="General">
                  <c:v>0.31842818269196599</c:v>
                </c:pt>
                <c:pt idx="21385" formatCode="General">
                  <c:v>0.31627810308215898</c:v>
                </c:pt>
                <c:pt idx="21386" formatCode="General">
                  <c:v>0.31405955569898097</c:v>
                </c:pt>
                <c:pt idx="21387" formatCode="General">
                  <c:v>0.31315372791052798</c:v>
                </c:pt>
                <c:pt idx="21388" formatCode="General">
                  <c:v>0.31340750541797302</c:v>
                </c:pt>
                <c:pt idx="21389" formatCode="General">
                  <c:v>0.31488609376639698</c:v>
                </c:pt>
                <c:pt idx="21390" formatCode="General">
                  <c:v>0.31825947330777699</c:v>
                </c:pt>
                <c:pt idx="21391" formatCode="General">
                  <c:v>0.32243502963285597</c:v>
                </c:pt>
                <c:pt idx="21392" formatCode="General">
                  <c:v>0.32586018708271902</c:v>
                </c:pt>
                <c:pt idx="21393" formatCode="General">
                  <c:v>0.32876472344594299</c:v>
                </c:pt>
                <c:pt idx="21394" formatCode="General">
                  <c:v>0.33262321226728803</c:v>
                </c:pt>
                <c:pt idx="21395" formatCode="General">
                  <c:v>0.33782911530072801</c:v>
                </c:pt>
                <c:pt idx="21396" formatCode="General">
                  <c:v>0.34326995176026998</c:v>
                </c:pt>
                <c:pt idx="21397" formatCode="General">
                  <c:v>0.34794861430524698</c:v>
                </c:pt>
                <c:pt idx="21398" formatCode="General">
                  <c:v>0.35170304807295999</c:v>
                </c:pt>
                <c:pt idx="21399" formatCode="General">
                  <c:v>0.35459334205725201</c:v>
                </c:pt>
                <c:pt idx="21400" formatCode="General">
                  <c:v>0.356558629248376</c:v>
                </c:pt>
                <c:pt idx="21401" formatCode="General">
                  <c:v>0.35802426059051901</c:v>
                </c:pt>
                <c:pt idx="21402" formatCode="General">
                  <c:v>0.35900946248992199</c:v>
                </c:pt>
                <c:pt idx="21403" formatCode="General">
                  <c:v>0.35973990414352702</c:v>
                </c:pt>
                <c:pt idx="21404" formatCode="General">
                  <c:v>0.36077966549567198</c:v>
                </c:pt>
                <c:pt idx="21405" formatCode="General">
                  <c:v>0.36241153037180301</c:v>
                </c:pt>
                <c:pt idx="21406" formatCode="General">
                  <c:v>0.36434865737746802</c:v>
                </c:pt>
                <c:pt idx="21407" formatCode="General">
                  <c:v>0.36595280547846598</c:v>
                </c:pt>
                <c:pt idx="21408" formatCode="General">
                  <c:v>0.36758783118766603</c:v>
                </c:pt>
                <c:pt idx="21409" formatCode="General">
                  <c:v>0.369783489006205</c:v>
                </c:pt>
                <c:pt idx="21410" formatCode="General">
                  <c:v>0.372040266769394</c:v>
                </c:pt>
                <c:pt idx="21411" formatCode="General">
                  <c:v>0.37435129092689001</c:v>
                </c:pt>
                <c:pt idx="21412" formatCode="General">
                  <c:v>0.37760035523864099</c:v>
                </c:pt>
                <c:pt idx="21413" formatCode="General">
                  <c:v>0.38191440575681501</c:v>
                </c:pt>
                <c:pt idx="21414" formatCode="General">
                  <c:v>0.38658713192806499</c:v>
                </c:pt>
                <c:pt idx="21415" formatCode="General">
                  <c:v>0.39088188719945</c:v>
                </c:pt>
                <c:pt idx="21416" formatCode="General">
                  <c:v>0.39498083189240901</c:v>
                </c:pt>
                <c:pt idx="21417" formatCode="General">
                  <c:v>0.39911383840177</c:v>
                </c:pt>
                <c:pt idx="21418" formatCode="General">
                  <c:v>0.40339575456587201</c:v>
                </c:pt>
                <c:pt idx="21419" formatCode="General">
                  <c:v>0.40790706934493098</c:v>
                </c:pt>
                <c:pt idx="21420" formatCode="General">
                  <c:v>0.41269713103370098</c:v>
                </c:pt>
                <c:pt idx="21421" formatCode="General">
                  <c:v>0.41784361021029498</c:v>
                </c:pt>
                <c:pt idx="21422" formatCode="General">
                  <c:v>0.42333493883649898</c:v>
                </c:pt>
                <c:pt idx="21423" formatCode="General">
                  <c:v>0.42961438214453301</c:v>
                </c:pt>
                <c:pt idx="21424" formatCode="General">
                  <c:v>0.43628896743489098</c:v>
                </c:pt>
                <c:pt idx="21425" formatCode="General">
                  <c:v>0.442406014578547</c:v>
                </c:pt>
                <c:pt idx="21426" formatCode="General">
                  <c:v>0.44796527646539902</c:v>
                </c:pt>
                <c:pt idx="21427" formatCode="General">
                  <c:v>0.45310094500730602</c:v>
                </c:pt>
                <c:pt idx="21428" formatCode="General">
                  <c:v>0.45724007040527098</c:v>
                </c:pt>
                <c:pt idx="21429" formatCode="General">
                  <c:v>0.45960741405391198</c:v>
                </c:pt>
                <c:pt idx="21430" formatCode="General">
                  <c:v>0.45888484966397802</c:v>
                </c:pt>
                <c:pt idx="21431" formatCode="General">
                  <c:v>0.45468017050554399</c:v>
                </c:pt>
                <c:pt idx="21432" formatCode="General">
                  <c:v>0.44769972443202199</c:v>
                </c:pt>
                <c:pt idx="21433" formatCode="General">
                  <c:v>0.43844024858620301</c:v>
                </c:pt>
                <c:pt idx="21434" formatCode="General">
                  <c:v>0.426692283829331</c:v>
                </c:pt>
                <c:pt idx="21435" formatCode="General">
                  <c:v>0.41224686243946501</c:v>
                </c:pt>
                <c:pt idx="21436" formatCode="General">
                  <c:v>0.396107319211846</c:v>
                </c:pt>
                <c:pt idx="21437" formatCode="General">
                  <c:v>0.37884339515054799</c:v>
                </c:pt>
                <c:pt idx="21438" formatCode="General">
                  <c:v>0.36105511733900297</c:v>
                </c:pt>
                <c:pt idx="21439" formatCode="General">
                  <c:v>0.34429056682165499</c:v>
                </c:pt>
                <c:pt idx="21440" formatCode="General">
                  <c:v>0.329037203847314</c:v>
                </c:pt>
                <c:pt idx="21441" formatCode="General">
                  <c:v>0.31495956057728303</c:v>
                </c:pt>
                <c:pt idx="21442" formatCode="General">
                  <c:v>0.30225965860026499</c:v>
                </c:pt>
                <c:pt idx="21443" formatCode="General">
                  <c:v>0.29116968777253899</c:v>
                </c:pt>
                <c:pt idx="21444" formatCode="General">
                  <c:v>0.28118548947775601</c:v>
                </c:pt>
                <c:pt idx="21445" formatCode="General">
                  <c:v>0.27145592843656002</c:v>
                </c:pt>
                <c:pt idx="21446" formatCode="General">
                  <c:v>0.26204932373885498</c:v>
                </c:pt>
                <c:pt idx="21447" formatCode="General">
                  <c:v>0.25292014651247802</c:v>
                </c:pt>
                <c:pt idx="21448" formatCode="General">
                  <c:v>0.24357171551189299</c:v>
                </c:pt>
                <c:pt idx="21449" formatCode="General">
                  <c:v>0.23343290067012901</c:v>
                </c:pt>
                <c:pt idx="21450" formatCode="General">
                  <c:v>0.22319124189355799</c:v>
                </c:pt>
                <c:pt idx="21451" formatCode="General">
                  <c:v>0.21413730714179199</c:v>
                </c:pt>
                <c:pt idx="21452" formatCode="General">
                  <c:v>0.206348906471924</c:v>
                </c:pt>
                <c:pt idx="21453" formatCode="General">
                  <c:v>0.198551581353067</c:v>
                </c:pt>
                <c:pt idx="21454" formatCode="General">
                  <c:v>0.189843621244246</c:v>
                </c:pt>
                <c:pt idx="21455" formatCode="General">
                  <c:v>0.18054436097534299</c:v>
                </c:pt>
                <c:pt idx="21456" formatCode="General">
                  <c:v>0.17089607691584399</c:v>
                </c:pt>
                <c:pt idx="21457" formatCode="General">
                  <c:v>0.161072935382155</c:v>
                </c:pt>
                <c:pt idx="21458" formatCode="General">
                  <c:v>0.15136844312945499</c:v>
                </c:pt>
                <c:pt idx="21459" formatCode="General">
                  <c:v>0.14214323070217999</c:v>
                </c:pt>
                <c:pt idx="21460" formatCode="General">
                  <c:v>0.13310855683157899</c:v>
                </c:pt>
                <c:pt idx="21461" formatCode="General">
                  <c:v>0.124093811771748</c:v>
                </c:pt>
                <c:pt idx="21462" formatCode="General">
                  <c:v>0.115437666291696</c:v>
                </c:pt>
                <c:pt idx="21463" formatCode="General">
                  <c:v>0.10706095435429699</c:v>
                </c:pt>
                <c:pt idx="21464" formatCode="General">
                  <c:v>9.89737461564833E-2</c:v>
                </c:pt>
                <c:pt idx="21465" formatCode="General">
                  <c:v>9.0945869996531203E-2</c:v>
                </c:pt>
                <c:pt idx="21466" formatCode="General">
                  <c:v>8.1787288260462596E-2</c:v>
                </c:pt>
                <c:pt idx="21467" formatCode="General">
                  <c:v>7.0275570985859598E-2</c:v>
                </c:pt>
                <c:pt idx="21468" formatCode="General">
                  <c:v>5.6289238580641603E-2</c:v>
                </c:pt>
                <c:pt idx="21469" formatCode="General">
                  <c:v>4.03594529121752E-2</c:v>
                </c:pt>
                <c:pt idx="21470" formatCode="General">
                  <c:v>2.3359534473943299E-2</c:v>
                </c:pt>
                <c:pt idx="21471" formatCode="General">
                  <c:v>7.1550910359004204E-3</c:v>
                </c:pt>
                <c:pt idx="21472" formatCode="General">
                  <c:v>-6.7927118380890503E-3</c:v>
                </c:pt>
                <c:pt idx="21473" formatCode="General">
                  <c:v>-1.86554809301347E-2</c:v>
                </c:pt>
                <c:pt idx="21474" formatCode="General">
                  <c:v>-3.03484587825779E-2</c:v>
                </c:pt>
                <c:pt idx="21475" formatCode="General">
                  <c:v>-4.3212065719257203E-2</c:v>
                </c:pt>
                <c:pt idx="21476" formatCode="General">
                  <c:v>-5.6455911462501999E-2</c:v>
                </c:pt>
                <c:pt idx="21477" formatCode="General">
                  <c:v>-6.9020993874326003E-2</c:v>
                </c:pt>
                <c:pt idx="21478" formatCode="General">
                  <c:v>-8.0160362143868694E-2</c:v>
                </c:pt>
                <c:pt idx="21479" formatCode="General">
                  <c:v>-8.8973360277027694E-2</c:v>
                </c:pt>
                <c:pt idx="21480" formatCode="General">
                  <c:v>-9.5076789674836001E-2</c:v>
                </c:pt>
                <c:pt idx="21481" formatCode="General">
                  <c:v>-9.8506129729019606E-2</c:v>
                </c:pt>
                <c:pt idx="21482" formatCode="General">
                  <c:v>-9.9828488604756599E-2</c:v>
                </c:pt>
                <c:pt idx="21483" formatCode="General">
                  <c:v>-0.100208860530782</c:v>
                </c:pt>
                <c:pt idx="21484" formatCode="General">
                  <c:v>-0.100454857122795</c:v>
                </c:pt>
                <c:pt idx="21485" formatCode="General">
                  <c:v>-0.10049476271442601</c:v>
                </c:pt>
                <c:pt idx="21486" formatCode="General">
                  <c:v>-9.9817539214607898E-2</c:v>
                </c:pt>
                <c:pt idx="21487" formatCode="General">
                  <c:v>-9.8332313813344702E-2</c:v>
                </c:pt>
                <c:pt idx="21488" formatCode="General">
                  <c:v>-9.6123456116267894E-2</c:v>
                </c:pt>
                <c:pt idx="21489" formatCode="General">
                  <c:v>-9.3501783546605002E-2</c:v>
                </c:pt>
                <c:pt idx="21490" formatCode="General">
                  <c:v>-9.0798790864996301E-2</c:v>
                </c:pt>
                <c:pt idx="21491" formatCode="General">
                  <c:v>-8.8666690583071597E-2</c:v>
                </c:pt>
                <c:pt idx="21492" formatCode="General">
                  <c:v>-8.8498163135274394E-2</c:v>
                </c:pt>
                <c:pt idx="21493" formatCode="General">
                  <c:v>-9.09404908682548E-2</c:v>
                </c:pt>
                <c:pt idx="21494" formatCode="General">
                  <c:v>-9.5369332172447294E-2</c:v>
                </c:pt>
                <c:pt idx="21495" formatCode="General">
                  <c:v>-0.10213568505593899</c:v>
                </c:pt>
                <c:pt idx="21496" formatCode="General">
                  <c:v>-0.112033912184566</c:v>
                </c:pt>
                <c:pt idx="21497" formatCode="General">
                  <c:v>-0.12496057906744699</c:v>
                </c:pt>
                <c:pt idx="21498" formatCode="General">
                  <c:v>-0.14000425426546001</c:v>
                </c:pt>
                <c:pt idx="21499" formatCode="General">
                  <c:v>-0.155710461349468</c:v>
                </c:pt>
                <c:pt idx="21500" formatCode="General">
                  <c:v>-0.172675368162958</c:v>
                </c:pt>
                <c:pt idx="21501" formatCode="General">
                  <c:v>-0.19084801443138499</c:v>
                </c:pt>
                <c:pt idx="21502" formatCode="General">
                  <c:v>-0.20823453876221701</c:v>
                </c:pt>
                <c:pt idx="21503" formatCode="General">
                  <c:v>-0.22424906596861</c:v>
                </c:pt>
                <c:pt idx="21504" formatCode="General">
                  <c:v>-0.23911391429774201</c:v>
                </c:pt>
                <c:pt idx="21505" formatCode="General">
                  <c:v>-0.25213070301214402</c:v>
                </c:pt>
                <c:pt idx="21506" formatCode="General">
                  <c:v>-0.26314776056674299</c:v>
                </c:pt>
                <c:pt idx="21507" formatCode="General">
                  <c:v>-0.27319752680348203</c:v>
                </c:pt>
                <c:pt idx="21508" formatCode="General">
                  <c:v>-0.28281847120053</c:v>
                </c:pt>
                <c:pt idx="21509" formatCode="General">
                  <c:v>-0.29186094130265</c:v>
                </c:pt>
                <c:pt idx="21510" formatCode="General">
                  <c:v>-0.29998692773520502</c:v>
                </c:pt>
                <c:pt idx="21511" formatCode="General">
                  <c:v>-0.30819977618694999</c:v>
                </c:pt>
                <c:pt idx="21512" formatCode="General">
                  <c:v>-0.317294510345422</c:v>
                </c:pt>
                <c:pt idx="21513" formatCode="General">
                  <c:v>-0.32658112606917</c:v>
                </c:pt>
                <c:pt idx="21514" formatCode="General">
                  <c:v>-0.33548116168436198</c:v>
                </c:pt>
                <c:pt idx="21515" formatCode="General">
                  <c:v>-0.34359731991860498</c:v>
                </c:pt>
                <c:pt idx="21516" formatCode="General">
                  <c:v>-0.349961485586258</c:v>
                </c:pt>
                <c:pt idx="21517" formatCode="General">
                  <c:v>-0.354275361274759</c:v>
                </c:pt>
                <c:pt idx="21518" formatCode="General">
                  <c:v>-0.35802853761116399</c:v>
                </c:pt>
                <c:pt idx="21519" formatCode="General">
                  <c:v>-0.36285993458278998</c:v>
                </c:pt>
                <c:pt idx="21520" formatCode="General">
                  <c:v>-0.36951177870104501</c:v>
                </c:pt>
                <c:pt idx="21521" formatCode="General">
                  <c:v>-0.37819730082365899</c:v>
                </c:pt>
                <c:pt idx="21522" formatCode="General">
                  <c:v>-0.387965021769</c:v>
                </c:pt>
                <c:pt idx="21523" formatCode="General">
                  <c:v>-0.398655537034037</c:v>
                </c:pt>
                <c:pt idx="21524" formatCode="General">
                  <c:v>-0.41066724570700303</c:v>
                </c:pt>
                <c:pt idx="21525" formatCode="General">
                  <c:v>-0.42313540792707699</c:v>
                </c:pt>
                <c:pt idx="21526" formatCode="General">
                  <c:v>-0.43590787061305702</c:v>
                </c:pt>
                <c:pt idx="21527" formatCode="General">
                  <c:v>-0.44833051000878998</c:v>
                </c:pt>
                <c:pt idx="21528" formatCode="General">
                  <c:v>-0.459387972280623</c:v>
                </c:pt>
                <c:pt idx="21529" formatCode="General">
                  <c:v>-0.46954783154442298</c:v>
                </c:pt>
                <c:pt idx="21530" formatCode="General">
                  <c:v>-0.47950030232345298</c:v>
                </c:pt>
                <c:pt idx="21531" formatCode="General">
                  <c:v>-0.48903644144154002</c:v>
                </c:pt>
                <c:pt idx="21532" formatCode="General">
                  <c:v>-0.49786059324306903</c:v>
                </c:pt>
                <c:pt idx="21533" formatCode="General">
                  <c:v>-0.50517212551315305</c:v>
                </c:pt>
                <c:pt idx="21534" formatCode="General">
                  <c:v>-0.50978970429390902</c:v>
                </c:pt>
                <c:pt idx="21535" formatCode="General">
                  <c:v>-0.51213990080840299</c:v>
                </c:pt>
                <c:pt idx="21536" formatCode="General">
                  <c:v>-0.51333439433056705</c:v>
                </c:pt>
                <c:pt idx="21537" formatCode="General">
                  <c:v>-0.51347219807446398</c:v>
                </c:pt>
                <c:pt idx="21538" formatCode="General">
                  <c:v>-0.51243279499132299</c:v>
                </c:pt>
                <c:pt idx="21539" formatCode="General">
                  <c:v>-0.51022948290088799</c:v>
                </c:pt>
                <c:pt idx="21540" formatCode="General">
                  <c:v>-0.50628574256693004</c:v>
                </c:pt>
                <c:pt idx="21541" formatCode="General">
                  <c:v>-0.50066695830713004</c:v>
                </c:pt>
                <c:pt idx="21542" formatCode="General">
                  <c:v>-0.494610894085667</c:v>
                </c:pt>
                <c:pt idx="21543" formatCode="General">
                  <c:v>-0.489817952533182</c:v>
                </c:pt>
                <c:pt idx="21544" formatCode="General">
                  <c:v>-0.48731645717262401</c:v>
                </c:pt>
                <c:pt idx="21545" formatCode="General">
                  <c:v>-0.48660083963081202</c:v>
                </c:pt>
                <c:pt idx="21546" formatCode="General">
                  <c:v>-0.48681034422559799</c:v>
                </c:pt>
                <c:pt idx="21547" formatCode="General">
                  <c:v>-0.48772545162036002</c:v>
                </c:pt>
                <c:pt idx="21548" formatCode="General">
                  <c:v>-0.48911271861970301</c:v>
                </c:pt>
                <c:pt idx="21549" formatCode="General">
                  <c:v>-0.49155926971583203</c:v>
                </c:pt>
                <c:pt idx="21550" formatCode="General">
                  <c:v>-0.495484653814454</c:v>
                </c:pt>
                <c:pt idx="21551" formatCode="General">
                  <c:v>-0.50108263916402795</c:v>
                </c:pt>
                <c:pt idx="21552" formatCode="General">
                  <c:v>-0.50833690919164798</c:v>
                </c:pt>
                <c:pt idx="21553" formatCode="General">
                  <c:v>-0.51628184179474002</c:v>
                </c:pt>
                <c:pt idx="21554" formatCode="General">
                  <c:v>-0.52475919914922997</c:v>
                </c:pt>
                <c:pt idx="21555" formatCode="General">
                  <c:v>-0.53370543075381804</c:v>
                </c:pt>
                <c:pt idx="21556" formatCode="General">
                  <c:v>-0.54281853665895996</c:v>
                </c:pt>
                <c:pt idx="21557" formatCode="General">
                  <c:v>-0.55238278164005405</c:v>
                </c:pt>
                <c:pt idx="21558" formatCode="General">
                  <c:v>-0.562029400664801</c:v>
                </c:pt>
                <c:pt idx="21559" formatCode="General">
                  <c:v>-0.57099599297104997</c:v>
                </c:pt>
                <c:pt idx="21560" formatCode="General">
                  <c:v>-0.57958001919958702</c:v>
                </c:pt>
                <c:pt idx="21561" formatCode="General">
                  <c:v>-0.58777327914659805</c:v>
                </c:pt>
                <c:pt idx="21562" formatCode="General">
                  <c:v>-0.59427655764716003</c:v>
                </c:pt>
                <c:pt idx="21563" formatCode="General">
                  <c:v>-0.59795576221073798</c:v>
                </c:pt>
                <c:pt idx="21564" formatCode="General">
                  <c:v>-0.59851355563810604</c:v>
                </c:pt>
                <c:pt idx="21565" formatCode="General">
                  <c:v>-0.59591272865656597</c:v>
                </c:pt>
                <c:pt idx="21566" formatCode="General">
                  <c:v>-0.59022062881308801</c:v>
                </c:pt>
                <c:pt idx="21567" formatCode="General">
                  <c:v>-0.58232848743341903</c:v>
                </c:pt>
                <c:pt idx="21568" formatCode="General">
                  <c:v>-0.57368288328927697</c:v>
                </c:pt>
                <c:pt idx="21569" formatCode="General">
                  <c:v>-0.56580190203213099</c:v>
                </c:pt>
                <c:pt idx="21570" formatCode="General">
                  <c:v>-0.55992612415328102</c:v>
                </c:pt>
                <c:pt idx="21571" formatCode="General">
                  <c:v>-0.55552280546130395</c:v>
                </c:pt>
                <c:pt idx="21572" formatCode="General">
                  <c:v>-0.55193098037703303</c:v>
                </c:pt>
                <c:pt idx="21573" formatCode="General">
                  <c:v>-0.54887391034746402</c:v>
                </c:pt>
                <c:pt idx="21574" formatCode="General">
                  <c:v>-0.54628780276095201</c:v>
                </c:pt>
                <c:pt idx="21575" formatCode="General">
                  <c:v>-0.54452650368627997</c:v>
                </c:pt>
                <c:pt idx="21576" formatCode="General">
                  <c:v>-0.54362030410565898</c:v>
                </c:pt>
                <c:pt idx="21577" formatCode="General">
                  <c:v>-0.54365195874301298</c:v>
                </c:pt>
                <c:pt idx="21578" formatCode="General">
                  <c:v>-0.54459213652318705</c:v>
                </c:pt>
                <c:pt idx="21579" formatCode="General">
                  <c:v>-0.54591458108954505</c:v>
                </c:pt>
                <c:pt idx="21580" formatCode="General">
                  <c:v>-0.54682331726079303</c:v>
                </c:pt>
                <c:pt idx="21581" formatCode="General">
                  <c:v>-0.546546526803382</c:v>
                </c:pt>
                <c:pt idx="21582" formatCode="General">
                  <c:v>-0.54535974266036402</c:v>
                </c:pt>
                <c:pt idx="21583" formatCode="General">
                  <c:v>-0.543306895488607</c:v>
                </c:pt>
                <c:pt idx="21584" formatCode="General">
                  <c:v>-0.53997624346948203</c:v>
                </c:pt>
                <c:pt idx="21585" formatCode="General">
                  <c:v>-0.53581596573405899</c:v>
                </c:pt>
                <c:pt idx="21586" formatCode="General">
                  <c:v>-0.52988304514935702</c:v>
                </c:pt>
                <c:pt idx="21587" formatCode="General">
                  <c:v>-0.52110737291009501</c:v>
                </c:pt>
                <c:pt idx="21588" formatCode="General">
                  <c:v>-0.51065276808788196</c:v>
                </c:pt>
                <c:pt idx="21589" formatCode="General">
                  <c:v>-0.49988959333300798</c:v>
                </c:pt>
                <c:pt idx="21590" formatCode="General">
                  <c:v>-0.48928825775004903</c:v>
                </c:pt>
                <c:pt idx="21591" formatCode="General">
                  <c:v>-0.47957330329639403</c:v>
                </c:pt>
                <c:pt idx="21592" formatCode="General">
                  <c:v>-0.47155513167744201</c:v>
                </c:pt>
                <c:pt idx="21593" formatCode="General">
                  <c:v>-0.46500968352871103</c:v>
                </c:pt>
                <c:pt idx="21594" formatCode="General">
                  <c:v>-0.45948735539056601</c:v>
                </c:pt>
                <c:pt idx="21595" formatCode="General">
                  <c:v>-0.455005531571677</c:v>
                </c:pt>
                <c:pt idx="21596" formatCode="General">
                  <c:v>-0.45108055228098098</c:v>
                </c:pt>
                <c:pt idx="21597" formatCode="General">
                  <c:v>-0.44727339946757599</c:v>
                </c:pt>
                <c:pt idx="21598" formatCode="General">
                  <c:v>-0.44368556086561201</c:v>
                </c:pt>
                <c:pt idx="21599" formatCode="General">
                  <c:v>-0.44034857549817602</c:v>
                </c:pt>
                <c:pt idx="21600" formatCode="General">
                  <c:v>-0.43675040323071701</c:v>
                </c:pt>
                <c:pt idx="21601" formatCode="General">
                  <c:v>-0.43182062860185</c:v>
                </c:pt>
                <c:pt idx="21602" formatCode="General">
                  <c:v>-0.42553721299858799</c:v>
                </c:pt>
                <c:pt idx="21603" formatCode="General">
                  <c:v>-0.41969696813872898</c:v>
                </c:pt>
                <c:pt idx="21604" formatCode="General">
                  <c:v>-0.41596669001810699</c:v>
                </c:pt>
                <c:pt idx="21605" formatCode="General">
                  <c:v>-0.41502664097796799</c:v>
                </c:pt>
                <c:pt idx="21606" formatCode="General">
                  <c:v>-0.41644767625845203</c:v>
                </c:pt>
                <c:pt idx="21607" formatCode="General">
                  <c:v>-0.41823861305771798</c:v>
                </c:pt>
                <c:pt idx="21608" formatCode="General">
                  <c:v>-0.418945118492772</c:v>
                </c:pt>
                <c:pt idx="21609" formatCode="General">
                  <c:v>-0.41756843645812303</c:v>
                </c:pt>
                <c:pt idx="21610" formatCode="General">
                  <c:v>-0.41383446314061101</c:v>
                </c:pt>
                <c:pt idx="21611" formatCode="General">
                  <c:v>-0.40888758962483501</c:v>
                </c:pt>
                <c:pt idx="21612" formatCode="General">
                  <c:v>-0.40339704839691098</c:v>
                </c:pt>
                <c:pt idx="21613" formatCode="General">
                  <c:v>-0.39758901245530398</c:v>
                </c:pt>
                <c:pt idx="21614" formatCode="General">
                  <c:v>-0.39102780082815303</c:v>
                </c:pt>
                <c:pt idx="21615" formatCode="General">
                  <c:v>-0.382867092756354</c:v>
                </c:pt>
                <c:pt idx="21616" formatCode="General">
                  <c:v>-0.373655876007359</c:v>
                </c:pt>
                <c:pt idx="21617" formatCode="General">
                  <c:v>-0.36369484556774101</c:v>
                </c:pt>
                <c:pt idx="21618" formatCode="General">
                  <c:v>-0.35255834995526403</c:v>
                </c:pt>
                <c:pt idx="21619" formatCode="General">
                  <c:v>-0.34014048591958201</c:v>
                </c:pt>
                <c:pt idx="21620" formatCode="General">
                  <c:v>-0.32600868600615801</c:v>
                </c:pt>
                <c:pt idx="21621" formatCode="General">
                  <c:v>-0.31081289779017302</c:v>
                </c:pt>
                <c:pt idx="21622" formatCode="General">
                  <c:v>-0.29575745667219799</c:v>
                </c:pt>
                <c:pt idx="21623" formatCode="General">
                  <c:v>-0.28184701837738202</c:v>
                </c:pt>
                <c:pt idx="21624" formatCode="General">
                  <c:v>-0.26966320664632998</c:v>
                </c:pt>
                <c:pt idx="21625" formatCode="General">
                  <c:v>-0.25912988412448701</c:v>
                </c:pt>
                <c:pt idx="21626" formatCode="General">
                  <c:v>-0.25078250946276698</c:v>
                </c:pt>
                <c:pt idx="21627" formatCode="General">
                  <c:v>-0.24547201587137199</c:v>
                </c:pt>
                <c:pt idx="21628" formatCode="General">
                  <c:v>-0.24175836553803101</c:v>
                </c:pt>
                <c:pt idx="21629" formatCode="General">
                  <c:v>-0.23776481816026099</c:v>
                </c:pt>
                <c:pt idx="21630" formatCode="General">
                  <c:v>-0.23384836676903301</c:v>
                </c:pt>
                <c:pt idx="21631" formatCode="General">
                  <c:v>-0.231578236979497</c:v>
                </c:pt>
                <c:pt idx="21632" formatCode="General">
                  <c:v>-0.23168949237189501</c:v>
                </c:pt>
                <c:pt idx="21633" formatCode="General">
                  <c:v>-0.23231617548410299</c:v>
                </c:pt>
                <c:pt idx="21634" formatCode="General">
                  <c:v>-0.232072231309225</c:v>
                </c:pt>
                <c:pt idx="21635" formatCode="General">
                  <c:v>-0.23176729693965301</c:v>
                </c:pt>
                <c:pt idx="21636" formatCode="General">
                  <c:v>-0.23116724610057399</c:v>
                </c:pt>
                <c:pt idx="21637" formatCode="General">
                  <c:v>-0.22801980600115301</c:v>
                </c:pt>
                <c:pt idx="21638" formatCode="General">
                  <c:v>-0.220591199399332</c:v>
                </c:pt>
                <c:pt idx="21639" formatCode="General">
                  <c:v>-0.20913202275850701</c:v>
                </c:pt>
                <c:pt idx="21640" formatCode="General">
                  <c:v>-0.194989130964945</c:v>
                </c:pt>
                <c:pt idx="21641" formatCode="General">
                  <c:v>-0.17946497012034601</c:v>
                </c:pt>
                <c:pt idx="21642" formatCode="General">
                  <c:v>-0.16351253821494599</c:v>
                </c:pt>
                <c:pt idx="21643" formatCode="General">
                  <c:v>-0.14677116540391399</c:v>
                </c:pt>
                <c:pt idx="21644" formatCode="General">
                  <c:v>-0.129155242503844</c:v>
                </c:pt>
                <c:pt idx="21645" formatCode="General">
                  <c:v>-0.110798641184473</c:v>
                </c:pt>
                <c:pt idx="21646" formatCode="General">
                  <c:v>-9.0558373494832797E-2</c:v>
                </c:pt>
                <c:pt idx="21647" formatCode="General">
                  <c:v>-6.8152568305909197E-2</c:v>
                </c:pt>
                <c:pt idx="21648" formatCode="General">
                  <c:v>-4.3811715470249001E-2</c:v>
                </c:pt>
                <c:pt idx="21649" formatCode="General">
                  <c:v>-1.8066219455735399E-2</c:v>
                </c:pt>
                <c:pt idx="21650" formatCode="General">
                  <c:v>8.6269965800805596E-3</c:v>
                </c:pt>
                <c:pt idx="21651" formatCode="General">
                  <c:v>3.6772315949746698E-2</c:v>
                </c:pt>
                <c:pt idx="21652" formatCode="General">
                  <c:v>6.5614673198672396E-2</c:v>
                </c:pt>
                <c:pt idx="21653" formatCode="General">
                  <c:v>9.3081640717893904E-2</c:v>
                </c:pt>
                <c:pt idx="21654" formatCode="General">
                  <c:v>0.118824866532788</c:v>
                </c:pt>
                <c:pt idx="21655" formatCode="General">
                  <c:v>0.142866496756131</c:v>
                </c:pt>
                <c:pt idx="21656" formatCode="General">
                  <c:v>0.16507449599017501</c:v>
                </c:pt>
                <c:pt idx="21657" formatCode="General">
                  <c:v>0.18556473005646501</c:v>
                </c:pt>
                <c:pt idx="21658" formatCode="General">
                  <c:v>0.203683149666989</c:v>
                </c:pt>
                <c:pt idx="21659" formatCode="General">
                  <c:v>0.21940287587582699</c:v>
                </c:pt>
                <c:pt idx="21660" formatCode="General">
                  <c:v>0.23345718783594999</c:v>
                </c:pt>
                <c:pt idx="21661" formatCode="General">
                  <c:v>0.246486341496059</c:v>
                </c:pt>
                <c:pt idx="21662" formatCode="General">
                  <c:v>0.25911794918919301</c:v>
                </c:pt>
                <c:pt idx="21663" formatCode="General">
                  <c:v>0.271650896309788</c:v>
                </c:pt>
                <c:pt idx="21664" formatCode="General">
                  <c:v>0.28354007211029397</c:v>
                </c:pt>
                <c:pt idx="21665" formatCode="General">
                  <c:v>0.294273792346741</c:v>
                </c:pt>
                <c:pt idx="21666" formatCode="General">
                  <c:v>0.30433284396930299</c:v>
                </c:pt>
                <c:pt idx="21667" formatCode="General">
                  <c:v>0.31404292915811799</c:v>
                </c:pt>
                <c:pt idx="21668" formatCode="General">
                  <c:v>0.323064713928786</c:v>
                </c:pt>
                <c:pt idx="21669" formatCode="General">
                  <c:v>0.33208899547137799</c:v>
                </c:pt>
                <c:pt idx="21670" formatCode="General">
                  <c:v>0.342203910169952</c:v>
                </c:pt>
                <c:pt idx="21671" formatCode="General">
                  <c:v>0.35409344833670597</c:v>
                </c:pt>
                <c:pt idx="21672" formatCode="General">
                  <c:v>0.36795706959016999</c:v>
                </c:pt>
                <c:pt idx="21673" formatCode="General">
                  <c:v>0.38286256405851199</c:v>
                </c:pt>
                <c:pt idx="21674" formatCode="General">
                  <c:v>0.39861624919078897</c:v>
                </c:pt>
                <c:pt idx="21675" formatCode="General">
                  <c:v>0.41555382023310899</c:v>
                </c:pt>
                <c:pt idx="21676" formatCode="General">
                  <c:v>0.43349917655029802</c:v>
                </c:pt>
                <c:pt idx="21677" formatCode="General">
                  <c:v>0.45242103808649697</c:v>
                </c:pt>
                <c:pt idx="21678" formatCode="General">
                  <c:v>0.471739405973917</c:v>
                </c:pt>
                <c:pt idx="21679" formatCode="General">
                  <c:v>0.49037541168225801</c:v>
                </c:pt>
                <c:pt idx="21680" formatCode="General">
                  <c:v>0.50771445140841398</c:v>
                </c:pt>
                <c:pt idx="21681" formatCode="General">
                  <c:v>0.52485102332866396</c:v>
                </c:pt>
                <c:pt idx="21682" formatCode="General">
                  <c:v>0.54293411318270701</c:v>
                </c:pt>
                <c:pt idx="21683" formatCode="General">
                  <c:v>0.56137493596127497</c:v>
                </c:pt>
                <c:pt idx="21684" formatCode="General">
                  <c:v>0.579175195381187</c:v>
                </c:pt>
                <c:pt idx="21685" formatCode="General">
                  <c:v>0.59557644216934602</c:v>
                </c:pt>
                <c:pt idx="21686" formatCode="General">
                  <c:v>0.60952865808937995</c:v>
                </c:pt>
                <c:pt idx="21687" formatCode="General">
                  <c:v>0.61994930289739303</c:v>
                </c:pt>
                <c:pt idx="21688" formatCode="General">
                  <c:v>0.62633403796215903</c:v>
                </c:pt>
                <c:pt idx="21689" formatCode="General">
                  <c:v>0.62873525174045497</c:v>
                </c:pt>
                <c:pt idx="21690" formatCode="General">
                  <c:v>0.62836743716888599</c:v>
                </c:pt>
                <c:pt idx="21691" formatCode="General">
                  <c:v>0.62626324143580603</c:v>
                </c:pt>
                <c:pt idx="21692" formatCode="General">
                  <c:v>0.62290502440000195</c:v>
                </c:pt>
                <c:pt idx="21693" formatCode="General">
                  <c:v>0.618195524757857</c:v>
                </c:pt>
                <c:pt idx="21694" formatCode="General">
                  <c:v>0.61142216168419605</c:v>
                </c:pt>
                <c:pt idx="21695" formatCode="General">
                  <c:v>0.60323834190728398</c:v>
                </c:pt>
                <c:pt idx="21696" formatCode="General">
                  <c:v>0.59466849825298196</c:v>
                </c:pt>
                <c:pt idx="21697" formatCode="General">
                  <c:v>0.586310319179285</c:v>
                </c:pt>
                <c:pt idx="21698" formatCode="General">
                  <c:v>0.57873684310312901</c:v>
                </c:pt>
                <c:pt idx="21699" formatCode="General">
                  <c:v>0.57233780735970596</c:v>
                </c:pt>
                <c:pt idx="21700" formatCode="General">
                  <c:v>0.56693695197112004</c:v>
                </c:pt>
                <c:pt idx="21701" formatCode="General">
                  <c:v>0.56269007279974403</c:v>
                </c:pt>
                <c:pt idx="21702" formatCode="General">
                  <c:v>0.56040481784065499</c:v>
                </c:pt>
                <c:pt idx="21703" formatCode="General">
                  <c:v>0.561054631473761</c:v>
                </c:pt>
                <c:pt idx="21704" formatCode="General">
                  <c:v>0.56514155316479897</c:v>
                </c:pt>
                <c:pt idx="21705" formatCode="General">
                  <c:v>0.57332563911869805</c:v>
                </c:pt>
                <c:pt idx="21706" formatCode="General">
                  <c:v>0.58572847764071001</c:v>
                </c:pt>
                <c:pt idx="21707" formatCode="General">
                  <c:v>0.60200629226743396</c:v>
                </c:pt>
                <c:pt idx="21708" formatCode="General">
                  <c:v>0.62279310799006105</c:v>
                </c:pt>
                <c:pt idx="21709" formatCode="General">
                  <c:v>0.64618847800466805</c:v>
                </c:pt>
                <c:pt idx="21710" formatCode="General">
                  <c:v>0.668424516144695</c:v>
                </c:pt>
                <c:pt idx="21711" formatCode="General">
                  <c:v>0.68803715935559795</c:v>
                </c:pt>
                <c:pt idx="21712" formatCode="General">
                  <c:v>0.70547321647268402</c:v>
                </c:pt>
                <c:pt idx="21713" formatCode="General">
                  <c:v>0.72023863225045004</c:v>
                </c:pt>
                <c:pt idx="21714" formatCode="General">
                  <c:v>0.73034494683003803</c:v>
                </c:pt>
                <c:pt idx="21715" formatCode="General">
                  <c:v>0.73413876055121297</c:v>
                </c:pt>
                <c:pt idx="21716" formatCode="General">
                  <c:v>0.73153386715830904</c:v>
                </c:pt>
                <c:pt idx="21717" formatCode="General">
                  <c:v>0.72341582902782897</c:v>
                </c:pt>
                <c:pt idx="21718" formatCode="General">
                  <c:v>0.71058967575248999</c:v>
                </c:pt>
                <c:pt idx="21719" formatCode="General">
                  <c:v>0.69506214875757899</c:v>
                </c:pt>
                <c:pt idx="21720" formatCode="General">
                  <c:v>0.67889367497535502</c:v>
                </c:pt>
                <c:pt idx="21721" formatCode="General">
                  <c:v>0.66110321140014106</c:v>
                </c:pt>
                <c:pt idx="21722" formatCode="General">
                  <c:v>0.64067289313551701</c:v>
                </c:pt>
                <c:pt idx="21723" formatCode="General">
                  <c:v>0.61927129475139298</c:v>
                </c:pt>
                <c:pt idx="21724" formatCode="General">
                  <c:v>0.59915621062081503</c:v>
                </c:pt>
                <c:pt idx="21725" formatCode="General">
                  <c:v>0.58168892169997499</c:v>
                </c:pt>
                <c:pt idx="21726" formatCode="General">
                  <c:v>0.56751914576005502</c:v>
                </c:pt>
                <c:pt idx="21727" formatCode="General">
                  <c:v>0.55618600611003399</c:v>
                </c:pt>
                <c:pt idx="21728" formatCode="General">
                  <c:v>0.54770987322756604</c:v>
                </c:pt>
                <c:pt idx="21729" formatCode="General">
                  <c:v>0.54174510366693296</c:v>
                </c:pt>
                <c:pt idx="21730" formatCode="General">
                  <c:v>0.537821779152163</c:v>
                </c:pt>
                <c:pt idx="21731" formatCode="General">
                  <c:v>0.53557974920356299</c:v>
                </c:pt>
                <c:pt idx="21732" formatCode="General">
                  <c:v>0.53376568411805203</c:v>
                </c:pt>
                <c:pt idx="21733" formatCode="General">
                  <c:v>0.53258383587211999</c:v>
                </c:pt>
                <c:pt idx="21734" formatCode="General">
                  <c:v>0.53334339478082504</c:v>
                </c:pt>
                <c:pt idx="21735" formatCode="General">
                  <c:v>0.53642092232994498</c:v>
                </c:pt>
                <c:pt idx="21736" formatCode="General">
                  <c:v>0.54118238870130198</c:v>
                </c:pt>
                <c:pt idx="21737" formatCode="General">
                  <c:v>0.54628342404476404</c:v>
                </c:pt>
                <c:pt idx="21738" formatCode="General">
                  <c:v>0.55078801741123395</c:v>
                </c:pt>
                <c:pt idx="21739" formatCode="General">
                  <c:v>0.55379423960142804</c:v>
                </c:pt>
                <c:pt idx="21740" formatCode="General">
                  <c:v>0.55406087937206505</c:v>
                </c:pt>
                <c:pt idx="21741" formatCode="General">
                  <c:v>0.55135935341049702</c:v>
                </c:pt>
                <c:pt idx="21742" formatCode="General">
                  <c:v>0.54536199422812603</c:v>
                </c:pt>
                <c:pt idx="21743" formatCode="General">
                  <c:v>0.53599361524887001</c:v>
                </c:pt>
                <c:pt idx="21744" formatCode="General">
                  <c:v>0.52380522957680797</c:v>
                </c:pt>
                <c:pt idx="21745" formatCode="General">
                  <c:v>0.50922050345677194</c:v>
                </c:pt>
                <c:pt idx="21746" formatCode="General">
                  <c:v>0.492609087529366</c:v>
                </c:pt>
                <c:pt idx="21747" formatCode="General">
                  <c:v>0.474155917820129</c:v>
                </c:pt>
                <c:pt idx="21748" formatCode="General">
                  <c:v>0.45457991760038702</c:v>
                </c:pt>
                <c:pt idx="21749" formatCode="General">
                  <c:v>0.43502164803416399</c:v>
                </c:pt>
                <c:pt idx="21750" formatCode="General">
                  <c:v>0.41613928867776401</c:v>
                </c:pt>
                <c:pt idx="21751" formatCode="General">
                  <c:v>0.39811868474072598</c:v>
                </c:pt>
                <c:pt idx="21752" formatCode="General">
                  <c:v>0.38025459311107102</c:v>
                </c:pt>
                <c:pt idx="21753" formatCode="General">
                  <c:v>0.36316870706899002</c:v>
                </c:pt>
                <c:pt idx="21754" formatCode="General">
                  <c:v>0.34842513820648602</c:v>
                </c:pt>
                <c:pt idx="21755" formatCode="General">
                  <c:v>0.33626613626207502</c:v>
                </c:pt>
                <c:pt idx="21756" formatCode="General">
                  <c:v>0.32678975397792598</c:v>
                </c:pt>
                <c:pt idx="21757" formatCode="General">
                  <c:v>0.32028471128428498</c:v>
                </c:pt>
                <c:pt idx="21758" formatCode="General">
                  <c:v>0.316786893407981</c:v>
                </c:pt>
                <c:pt idx="21759" formatCode="General">
                  <c:v>0.31687442706127</c:v>
                </c:pt>
                <c:pt idx="21760" formatCode="General">
                  <c:v>0.32046896989601598</c:v>
                </c:pt>
                <c:pt idx="21761" formatCode="General">
                  <c:v>0.32535937440504498</c:v>
                </c:pt>
                <c:pt idx="21762" formatCode="General">
                  <c:v>0.329367607486791</c:v>
                </c:pt>
                <c:pt idx="21763" formatCode="General">
                  <c:v>0.33217249465314302</c:v>
                </c:pt>
                <c:pt idx="21764" formatCode="General">
                  <c:v>0.33425205685228199</c:v>
                </c:pt>
                <c:pt idx="21765" formatCode="General">
                  <c:v>0.335111825141516</c:v>
                </c:pt>
                <c:pt idx="21766" formatCode="General">
                  <c:v>0.33411835255643602</c:v>
                </c:pt>
                <c:pt idx="21767" formatCode="General">
                  <c:v>0.33106747876751402</c:v>
                </c:pt>
                <c:pt idx="21768" formatCode="General">
                  <c:v>0.32598410381564502</c:v>
                </c:pt>
                <c:pt idx="21769" formatCode="General">
                  <c:v>0.31923735983804302</c:v>
                </c:pt>
                <c:pt idx="21770" formatCode="General">
                  <c:v>0.31134773740633398</c:v>
                </c:pt>
                <c:pt idx="21771" formatCode="General">
                  <c:v>0.30337677425203502</c:v>
                </c:pt>
                <c:pt idx="21772" formatCode="General">
                  <c:v>0.29658757013340098</c:v>
                </c:pt>
                <c:pt idx="21773" formatCode="General">
                  <c:v>0.29089821531243498</c:v>
                </c:pt>
                <c:pt idx="21774" formatCode="General">
                  <c:v>0.28524488172645901</c:v>
                </c:pt>
                <c:pt idx="21775" formatCode="General">
                  <c:v>0.27945538986339002</c:v>
                </c:pt>
                <c:pt idx="21776" formatCode="General">
                  <c:v>0.27353170164464902</c:v>
                </c:pt>
                <c:pt idx="21777" formatCode="General">
                  <c:v>0.26768112314557402</c:v>
                </c:pt>
                <c:pt idx="21778" formatCode="General">
                  <c:v>0.261560377683145</c:v>
                </c:pt>
                <c:pt idx="21779" formatCode="General">
                  <c:v>0.25331616219825998</c:v>
                </c:pt>
                <c:pt idx="21780" formatCode="General">
                  <c:v>0.24228060578025901</c:v>
                </c:pt>
                <c:pt idx="21781" formatCode="General">
                  <c:v>0.22927084842944301</c:v>
                </c:pt>
                <c:pt idx="21782" formatCode="General">
                  <c:v>0.214802658251557</c:v>
                </c:pt>
                <c:pt idx="21783" formatCode="General">
                  <c:v>0.19928314263729999</c:v>
                </c:pt>
                <c:pt idx="21784" formatCode="General">
                  <c:v>0.18414919504726801</c:v>
                </c:pt>
                <c:pt idx="21785" formatCode="General">
                  <c:v>0.17046969223171901</c:v>
                </c:pt>
                <c:pt idx="21786" formatCode="General">
                  <c:v>0.15770078710583199</c:v>
                </c:pt>
                <c:pt idx="21787" formatCode="General">
                  <c:v>0.144923704888899</c:v>
                </c:pt>
                <c:pt idx="21788" formatCode="General">
                  <c:v>0.13128633639788301</c:v>
                </c:pt>
                <c:pt idx="21789" formatCode="General">
                  <c:v>0.117372359294276</c:v>
                </c:pt>
                <c:pt idx="21790" formatCode="General">
                  <c:v>0.10420877114890099</c:v>
                </c:pt>
                <c:pt idx="21791" formatCode="General">
                  <c:v>9.14381766790269E-2</c:v>
                </c:pt>
                <c:pt idx="21792" formatCode="General">
                  <c:v>7.8817256290665799E-2</c:v>
                </c:pt>
                <c:pt idx="21793" formatCode="General">
                  <c:v>6.6533887513900603E-2</c:v>
                </c:pt>
                <c:pt idx="21794" formatCode="General">
                  <c:v>5.5388854922735903E-2</c:v>
                </c:pt>
                <c:pt idx="21795" formatCode="General">
                  <c:v>4.6073905853577402E-2</c:v>
                </c:pt>
                <c:pt idx="21796" formatCode="General">
                  <c:v>3.84968448271183E-2</c:v>
                </c:pt>
                <c:pt idx="21797" formatCode="General">
                  <c:v>3.1913869473037301E-2</c:v>
                </c:pt>
                <c:pt idx="21798" formatCode="General">
                  <c:v>2.55196396159783E-2</c:v>
                </c:pt>
                <c:pt idx="21799" formatCode="General">
                  <c:v>1.9082811475076102E-2</c:v>
                </c:pt>
                <c:pt idx="21800" formatCode="General">
                  <c:v>1.25968639745168E-2</c:v>
                </c:pt>
                <c:pt idx="21801" formatCode="General">
                  <c:v>6.2475220963571897E-3</c:v>
                </c:pt>
                <c:pt idx="21802">
                  <c:v>3.6699656390112899E-5</c:v>
                </c:pt>
                <c:pt idx="21803" formatCode="General">
                  <c:v>-5.6130148526358304E-3</c:v>
                </c:pt>
                <c:pt idx="21804" formatCode="General">
                  <c:v>-1.00411525833404E-2</c:v>
                </c:pt>
                <c:pt idx="21805" formatCode="General">
                  <c:v>-1.2863166398370301E-2</c:v>
                </c:pt>
                <c:pt idx="21806" formatCode="General">
                  <c:v>-1.43308662744053E-2</c:v>
                </c:pt>
                <c:pt idx="21807" formatCode="General">
                  <c:v>-1.5004613749213601E-2</c:v>
                </c:pt>
                <c:pt idx="21808" formatCode="General">
                  <c:v>-1.56904270172336E-2</c:v>
                </c:pt>
                <c:pt idx="21809" formatCode="General">
                  <c:v>-1.7792783982090801E-2</c:v>
                </c:pt>
                <c:pt idx="21810" formatCode="General">
                  <c:v>-2.2284173675652101E-2</c:v>
                </c:pt>
                <c:pt idx="21811" formatCode="General">
                  <c:v>-2.98831073705817E-2</c:v>
                </c:pt>
                <c:pt idx="21812" formatCode="General">
                  <c:v>-4.0472459817840402E-2</c:v>
                </c:pt>
                <c:pt idx="21813" formatCode="General">
                  <c:v>-5.36138144619158E-2</c:v>
                </c:pt>
                <c:pt idx="21814" formatCode="General">
                  <c:v>-6.9152730172515803E-2</c:v>
                </c:pt>
                <c:pt idx="21815" formatCode="General">
                  <c:v>-8.6689728010639996E-2</c:v>
                </c:pt>
                <c:pt idx="21816" formatCode="General">
                  <c:v>-0.10603322200219201</c:v>
                </c:pt>
                <c:pt idx="21817" formatCode="General">
                  <c:v>-0.12687307283277599</c:v>
                </c:pt>
                <c:pt idx="21818" formatCode="General">
                  <c:v>-0.14819376262882999</c:v>
                </c:pt>
                <c:pt idx="21819" formatCode="General">
                  <c:v>-0.16883641741441199</c:v>
                </c:pt>
                <c:pt idx="21820" formatCode="General">
                  <c:v>-0.18852459898821</c:v>
                </c:pt>
                <c:pt idx="21821" formatCode="General">
                  <c:v>-0.207900709182025</c:v>
                </c:pt>
                <c:pt idx="21822" formatCode="General">
                  <c:v>-0.22723949470986701</c:v>
                </c:pt>
                <c:pt idx="21823" formatCode="General">
                  <c:v>-0.245521376065434</c:v>
                </c:pt>
                <c:pt idx="21824" formatCode="General">
                  <c:v>-0.26243959538877898</c:v>
                </c:pt>
                <c:pt idx="21825" formatCode="General">
                  <c:v>-0.27823511523976702</c:v>
                </c:pt>
                <c:pt idx="21826" formatCode="General">
                  <c:v>-0.29236466216580298</c:v>
                </c:pt>
                <c:pt idx="21827" formatCode="General">
                  <c:v>-0.30401471284300302</c:v>
                </c:pt>
                <c:pt idx="21828" formatCode="General">
                  <c:v>-0.31255769805115102</c:v>
                </c:pt>
                <c:pt idx="21829" formatCode="General">
                  <c:v>-0.31873258763732998</c:v>
                </c:pt>
                <c:pt idx="21830" formatCode="General">
                  <c:v>-0.32294187722716899</c:v>
                </c:pt>
                <c:pt idx="21831" formatCode="General">
                  <c:v>-0.323774274121643</c:v>
                </c:pt>
                <c:pt idx="21832" formatCode="General">
                  <c:v>-0.320602818856008</c:v>
                </c:pt>
                <c:pt idx="21833" formatCode="General">
                  <c:v>-0.314563554777678</c:v>
                </c:pt>
                <c:pt idx="21834" formatCode="General">
                  <c:v>-0.30723458112570601</c:v>
                </c:pt>
                <c:pt idx="21835" formatCode="General">
                  <c:v>-0.29977327135257598</c:v>
                </c:pt>
                <c:pt idx="21836" formatCode="General">
                  <c:v>-0.29267803053278302</c:v>
                </c:pt>
                <c:pt idx="21837" formatCode="General">
                  <c:v>-0.28651964804615898</c:v>
                </c:pt>
                <c:pt idx="21838" formatCode="General">
                  <c:v>-0.28138294617716902</c:v>
                </c:pt>
                <c:pt idx="21839" formatCode="General">
                  <c:v>-0.27651204566010601</c:v>
                </c:pt>
                <c:pt idx="21840" formatCode="General">
                  <c:v>-0.27311773975603998</c:v>
                </c:pt>
                <c:pt idx="21841" formatCode="General">
                  <c:v>-0.2729270782498</c:v>
                </c:pt>
                <c:pt idx="21842" formatCode="General">
                  <c:v>-0.27532106812360202</c:v>
                </c:pt>
                <c:pt idx="21843" formatCode="General">
                  <c:v>-0.27969193280350402</c:v>
                </c:pt>
                <c:pt idx="21844" formatCode="General">
                  <c:v>-0.28544481273147099</c:v>
                </c:pt>
                <c:pt idx="21845" formatCode="General">
                  <c:v>-0.29161102439219999</c:v>
                </c:pt>
                <c:pt idx="21846" formatCode="General">
                  <c:v>-0.29836768975690597</c:v>
                </c:pt>
                <c:pt idx="21847" formatCode="General">
                  <c:v>-0.30583067101554701</c:v>
                </c:pt>
                <c:pt idx="21848" formatCode="General">
                  <c:v>-0.31300979227383502</c:v>
                </c:pt>
                <c:pt idx="21849" formatCode="General">
                  <c:v>-0.31833668745935201</c:v>
                </c:pt>
                <c:pt idx="21850" formatCode="General">
                  <c:v>-0.32109877567622103</c:v>
                </c:pt>
                <c:pt idx="21851" formatCode="General">
                  <c:v>-0.32255013838253499</c:v>
                </c:pt>
                <c:pt idx="21852" formatCode="General">
                  <c:v>-0.32459702838148802</c:v>
                </c:pt>
                <c:pt idx="21853" formatCode="General">
                  <c:v>-0.32810433653721099</c:v>
                </c:pt>
                <c:pt idx="21854" formatCode="General">
                  <c:v>-0.332901768624981</c:v>
                </c:pt>
                <c:pt idx="21855" formatCode="General">
                  <c:v>-0.33897155802402801</c:v>
                </c:pt>
                <c:pt idx="21856" formatCode="General">
                  <c:v>-0.34712754961598202</c:v>
                </c:pt>
                <c:pt idx="21857" formatCode="General">
                  <c:v>-0.35726617590334703</c:v>
                </c:pt>
                <c:pt idx="21858" formatCode="General">
                  <c:v>-0.36952535356183402</c:v>
                </c:pt>
                <c:pt idx="21859" formatCode="General">
                  <c:v>-0.38368497331712997</c:v>
                </c:pt>
                <c:pt idx="21860" formatCode="General">
                  <c:v>-0.398286982487282</c:v>
                </c:pt>
                <c:pt idx="21861" formatCode="General">
                  <c:v>-0.41248803251724397</c:v>
                </c:pt>
                <c:pt idx="21862" formatCode="General">
                  <c:v>-0.425966530869619</c:v>
                </c:pt>
                <c:pt idx="21863" formatCode="General">
                  <c:v>-0.43842238279715601</c:v>
                </c:pt>
                <c:pt idx="21864" formatCode="General">
                  <c:v>-0.44928166459253799</c:v>
                </c:pt>
                <c:pt idx="21865" formatCode="General">
                  <c:v>-0.45822708856005501</c:v>
                </c:pt>
                <c:pt idx="21866" formatCode="General">
                  <c:v>-0.46509293312187999</c:v>
                </c:pt>
                <c:pt idx="21867" formatCode="General">
                  <c:v>-0.46990316534523002</c:v>
                </c:pt>
                <c:pt idx="21868" formatCode="General">
                  <c:v>-0.472348751368178</c:v>
                </c:pt>
                <c:pt idx="21869" formatCode="General">
                  <c:v>-0.47218944385094602</c:v>
                </c:pt>
                <c:pt idx="21870" formatCode="General">
                  <c:v>-0.46963511685734799</c:v>
                </c:pt>
                <c:pt idx="21871" formatCode="General">
                  <c:v>-0.464394813505352</c:v>
                </c:pt>
                <c:pt idx="21872" formatCode="General">
                  <c:v>-0.457296037113751</c:v>
                </c:pt>
                <c:pt idx="21873" formatCode="General">
                  <c:v>-0.44932905992329097</c:v>
                </c:pt>
                <c:pt idx="21874" formatCode="General">
                  <c:v>-0.44051375467399201</c:v>
                </c:pt>
                <c:pt idx="21875" formatCode="General">
                  <c:v>-0.43107424153896201</c:v>
                </c:pt>
                <c:pt idx="21876" formatCode="General">
                  <c:v>-0.42250151947030301</c:v>
                </c:pt>
                <c:pt idx="21877" formatCode="General">
                  <c:v>-0.41563312176237699</c:v>
                </c:pt>
                <c:pt idx="21878" formatCode="General">
                  <c:v>-0.40996610418330298</c:v>
                </c:pt>
                <c:pt idx="21879" formatCode="General">
                  <c:v>-0.40524855661728698</c:v>
                </c:pt>
                <c:pt idx="21880" formatCode="General">
                  <c:v>-0.40134964695666098</c:v>
                </c:pt>
                <c:pt idx="21881" formatCode="General">
                  <c:v>-0.39874618608858498</c:v>
                </c:pt>
                <c:pt idx="21882" formatCode="General">
                  <c:v>-0.397649384560601</c:v>
                </c:pt>
                <c:pt idx="21883" formatCode="General">
                  <c:v>-0.398144302802593</c:v>
                </c:pt>
                <c:pt idx="21884" formatCode="General">
                  <c:v>-0.400859419972594</c:v>
                </c:pt>
                <c:pt idx="21885" formatCode="General">
                  <c:v>-0.40688120513854198</c:v>
                </c:pt>
                <c:pt idx="21886" formatCode="General">
                  <c:v>-0.41616443150530702</c:v>
                </c:pt>
                <c:pt idx="21887" formatCode="General">
                  <c:v>-0.42724378755015902</c:v>
                </c:pt>
                <c:pt idx="21888" formatCode="General">
                  <c:v>-0.43847794524376599</c:v>
                </c:pt>
                <c:pt idx="21889" formatCode="General">
                  <c:v>-0.44928079065766402</c:v>
                </c:pt>
                <c:pt idx="21890" formatCode="General">
                  <c:v>-0.46008990624017199</c:v>
                </c:pt>
                <c:pt idx="21891" formatCode="General">
                  <c:v>-0.47070958412075597</c:v>
                </c:pt>
                <c:pt idx="21892" formatCode="General">
                  <c:v>-0.47996127404627698</c:v>
                </c:pt>
                <c:pt idx="21893" formatCode="General">
                  <c:v>-0.48666111258942601</c:v>
                </c:pt>
                <c:pt idx="21894" formatCode="General">
                  <c:v>-0.48932456605731101</c:v>
                </c:pt>
                <c:pt idx="21895" formatCode="General">
                  <c:v>-0.487511332211083</c:v>
                </c:pt>
                <c:pt idx="21896" formatCode="General">
                  <c:v>-0.48197019309270001</c:v>
                </c:pt>
                <c:pt idx="21897" formatCode="General">
                  <c:v>-0.47347675138376599</c:v>
                </c:pt>
                <c:pt idx="21898" formatCode="General">
                  <c:v>-0.463454141433981</c:v>
                </c:pt>
                <c:pt idx="21899" formatCode="General">
                  <c:v>-0.45222535320087998</c:v>
                </c:pt>
                <c:pt idx="21900" formatCode="General">
                  <c:v>-0.44011306914985798</c:v>
                </c:pt>
                <c:pt idx="21901" formatCode="General">
                  <c:v>-0.42747854403281599</c:v>
                </c:pt>
                <c:pt idx="21902" formatCode="General">
                  <c:v>-0.41443566257469999</c:v>
                </c:pt>
                <c:pt idx="21903" formatCode="General">
                  <c:v>-0.40241026792409001</c:v>
                </c:pt>
                <c:pt idx="21904" formatCode="General">
                  <c:v>-0.39259896920428899</c:v>
                </c:pt>
                <c:pt idx="21905" formatCode="General">
                  <c:v>-0.38480447161981901</c:v>
                </c:pt>
                <c:pt idx="21906" formatCode="General">
                  <c:v>-0.37874360541597302</c:v>
                </c:pt>
                <c:pt idx="21907" formatCode="General">
                  <c:v>-0.37479289675275101</c:v>
                </c:pt>
                <c:pt idx="21908" formatCode="General">
                  <c:v>-0.37210115106673403</c:v>
                </c:pt>
                <c:pt idx="21909" formatCode="General">
                  <c:v>-0.36964442242148299</c:v>
                </c:pt>
                <c:pt idx="21910" formatCode="General">
                  <c:v>-0.36723968616962299</c:v>
                </c:pt>
                <c:pt idx="21911" formatCode="General">
                  <c:v>-0.365244010523542</c:v>
                </c:pt>
                <c:pt idx="21912" formatCode="General">
                  <c:v>-0.364380724131453</c:v>
                </c:pt>
                <c:pt idx="21913" formatCode="General">
                  <c:v>-0.36465300713691301</c:v>
                </c:pt>
                <c:pt idx="21914" formatCode="General">
                  <c:v>-0.36501950356552498</c:v>
                </c:pt>
                <c:pt idx="21915" formatCode="General">
                  <c:v>-0.36490198452348199</c:v>
                </c:pt>
                <c:pt idx="21916" formatCode="General">
                  <c:v>-0.36473301559990401</c:v>
                </c:pt>
                <c:pt idx="21917" formatCode="General">
                  <c:v>-0.36353694042812101</c:v>
                </c:pt>
                <c:pt idx="21918" formatCode="General">
                  <c:v>-0.36055117613121201</c:v>
                </c:pt>
                <c:pt idx="21919" formatCode="General">
                  <c:v>-0.35610151294054099</c:v>
                </c:pt>
                <c:pt idx="21920" formatCode="General">
                  <c:v>-0.35000319435495503</c:v>
                </c:pt>
                <c:pt idx="21921" formatCode="General">
                  <c:v>-0.34127304793568702</c:v>
                </c:pt>
                <c:pt idx="21922" formatCode="General">
                  <c:v>-0.32861773435268299</c:v>
                </c:pt>
                <c:pt idx="21923" formatCode="General">
                  <c:v>-0.312584302977229</c:v>
                </c:pt>
                <c:pt idx="21924" formatCode="General">
                  <c:v>-0.29438724461710702</c:v>
                </c:pt>
                <c:pt idx="21925" formatCode="General">
                  <c:v>-0.27454304928746098</c:v>
                </c:pt>
                <c:pt idx="21926" formatCode="General">
                  <c:v>-0.253628434178155</c:v>
                </c:pt>
                <c:pt idx="21927" formatCode="General">
                  <c:v>-0.23227386803366801</c:v>
                </c:pt>
                <c:pt idx="21928" formatCode="General">
                  <c:v>-0.211767931506984</c:v>
                </c:pt>
                <c:pt idx="21929" formatCode="General">
                  <c:v>-0.193975467555563</c:v>
                </c:pt>
                <c:pt idx="21930" formatCode="General">
                  <c:v>-0.18000696870587801</c:v>
                </c:pt>
                <c:pt idx="21931" formatCode="General">
                  <c:v>-0.16984511439709499</c:v>
                </c:pt>
                <c:pt idx="21932" formatCode="General">
                  <c:v>-0.163954185831588</c:v>
                </c:pt>
                <c:pt idx="21933" formatCode="General">
                  <c:v>-0.16138798349272901</c:v>
                </c:pt>
                <c:pt idx="21934" formatCode="General">
                  <c:v>-0.161004701272702</c:v>
                </c:pt>
                <c:pt idx="21935" formatCode="General">
                  <c:v>-0.162186976079744</c:v>
                </c:pt>
                <c:pt idx="21936" formatCode="General">
                  <c:v>-0.16332654105342401</c:v>
                </c:pt>
                <c:pt idx="21937" formatCode="General">
                  <c:v>-0.16473358614785</c:v>
                </c:pt>
                <c:pt idx="21938" formatCode="General">
                  <c:v>-0.16763215333017401</c:v>
                </c:pt>
                <c:pt idx="21939" formatCode="General">
                  <c:v>-0.17195797275032901</c:v>
                </c:pt>
                <c:pt idx="21940" formatCode="General">
                  <c:v>-0.1774024507094</c:v>
                </c:pt>
                <c:pt idx="21941" formatCode="General">
                  <c:v>-0.183630480365401</c:v>
                </c:pt>
                <c:pt idx="21942" formatCode="General">
                  <c:v>-0.18956496084008301</c:v>
                </c:pt>
                <c:pt idx="21943" formatCode="General">
                  <c:v>-0.194186438794025</c:v>
                </c:pt>
                <c:pt idx="21944" formatCode="General">
                  <c:v>-0.19662835892581601</c:v>
                </c:pt>
                <c:pt idx="21945" formatCode="General">
                  <c:v>-0.19625749470114701</c:v>
                </c:pt>
                <c:pt idx="21946" formatCode="General">
                  <c:v>-0.19289474003418999</c:v>
                </c:pt>
                <c:pt idx="21947" formatCode="General">
                  <c:v>-0.18622524738512999</c:v>
                </c:pt>
                <c:pt idx="21948" formatCode="General">
                  <c:v>-0.17575483724731</c:v>
                </c:pt>
                <c:pt idx="21949" formatCode="General">
                  <c:v>-0.16259330461913099</c:v>
                </c:pt>
                <c:pt idx="21950" formatCode="General">
                  <c:v>-0.14858706805284599</c:v>
                </c:pt>
                <c:pt idx="21951" formatCode="General">
                  <c:v>-0.13387042394647999</c:v>
                </c:pt>
                <c:pt idx="21952" formatCode="General">
                  <c:v>-0.117624629229912</c:v>
                </c:pt>
                <c:pt idx="21953" formatCode="General">
                  <c:v>-9.9870321939459702E-2</c:v>
                </c:pt>
                <c:pt idx="21954" formatCode="General">
                  <c:v>-8.16046768171865E-2</c:v>
                </c:pt>
                <c:pt idx="21955" formatCode="General">
                  <c:v>-6.4275143877687596E-2</c:v>
                </c:pt>
                <c:pt idx="21956" formatCode="General">
                  <c:v>-4.82883499412919E-2</c:v>
                </c:pt>
                <c:pt idx="21957" formatCode="General">
                  <c:v>-3.3706620240026797E-2</c:v>
                </c:pt>
                <c:pt idx="21958" formatCode="General">
                  <c:v>-2.0586053219458101E-2</c:v>
                </c:pt>
                <c:pt idx="21959" formatCode="General">
                  <c:v>-8.6658368187883805E-3</c:v>
                </c:pt>
                <c:pt idx="21960" formatCode="General">
                  <c:v>1.1852121261163901E-3</c:v>
                </c:pt>
                <c:pt idx="21961" formatCode="General">
                  <c:v>7.8884985544562906E-3</c:v>
                </c:pt>
                <c:pt idx="21962" formatCode="General">
                  <c:v>1.11348956830764E-2</c:v>
                </c:pt>
                <c:pt idx="21963" formatCode="General">
                  <c:v>1.2352308880102501E-2</c:v>
                </c:pt>
                <c:pt idx="21964" formatCode="General">
                  <c:v>1.25027156986642E-2</c:v>
                </c:pt>
                <c:pt idx="21965" formatCode="General">
                  <c:v>1.16092089072768E-2</c:v>
                </c:pt>
                <c:pt idx="21966" formatCode="General">
                  <c:v>1.0262019758341699E-2</c:v>
                </c:pt>
                <c:pt idx="21967" formatCode="General">
                  <c:v>9.1641569489816898E-3</c:v>
                </c:pt>
                <c:pt idx="21968" formatCode="General">
                  <c:v>8.9394036456024902E-3</c:v>
                </c:pt>
                <c:pt idx="21969" formatCode="General">
                  <c:v>9.3969742459665603E-3</c:v>
                </c:pt>
                <c:pt idx="21970" formatCode="General">
                  <c:v>9.7303740633183505E-3</c:v>
                </c:pt>
                <c:pt idx="21971" formatCode="General">
                  <c:v>1.0514130290816E-2</c:v>
                </c:pt>
                <c:pt idx="21972" formatCode="General">
                  <c:v>1.28866933655089E-2</c:v>
                </c:pt>
                <c:pt idx="21973" formatCode="General">
                  <c:v>1.7233484916535698E-2</c:v>
                </c:pt>
                <c:pt idx="21974" formatCode="General">
                  <c:v>2.4627739998867901E-2</c:v>
                </c:pt>
                <c:pt idx="21975" formatCode="General">
                  <c:v>3.6016276334986698E-2</c:v>
                </c:pt>
                <c:pt idx="21976" formatCode="General">
                  <c:v>5.0709083416526399E-2</c:v>
                </c:pt>
                <c:pt idx="21977" formatCode="General">
                  <c:v>6.8059246924437697E-2</c:v>
                </c:pt>
                <c:pt idx="21978" formatCode="General">
                  <c:v>8.7879242218366904E-2</c:v>
                </c:pt>
                <c:pt idx="21979" formatCode="General">
                  <c:v>0.10997590152155</c:v>
                </c:pt>
                <c:pt idx="21980" formatCode="General">
                  <c:v>0.13408275830827601</c:v>
                </c:pt>
                <c:pt idx="21981" formatCode="General">
                  <c:v>0.15931522958936001</c:v>
                </c:pt>
                <c:pt idx="21982" formatCode="General">
                  <c:v>0.18532766012576499</c:v>
                </c:pt>
                <c:pt idx="21983" formatCode="General">
                  <c:v>0.21202147472201299</c:v>
                </c:pt>
                <c:pt idx="21984" formatCode="General">
                  <c:v>0.23838168875162399</c:v>
                </c:pt>
                <c:pt idx="21985" formatCode="General">
                  <c:v>0.26303527610594502</c:v>
                </c:pt>
                <c:pt idx="21986" formatCode="General">
                  <c:v>0.28452834520625098</c:v>
                </c:pt>
                <c:pt idx="21987" formatCode="General">
                  <c:v>0.30236801528635698</c:v>
                </c:pt>
                <c:pt idx="21988" formatCode="General">
                  <c:v>0.31609208448019399</c:v>
                </c:pt>
                <c:pt idx="21989" formatCode="General">
                  <c:v>0.32524526963827899</c:v>
                </c:pt>
                <c:pt idx="21990" formatCode="General">
                  <c:v>0.33091144937343198</c:v>
                </c:pt>
                <c:pt idx="21991" formatCode="General">
                  <c:v>0.33432107020380702</c:v>
                </c:pt>
                <c:pt idx="21992" formatCode="General">
                  <c:v>0.335103574449928</c:v>
                </c:pt>
                <c:pt idx="21993" formatCode="General">
                  <c:v>0.332197119726032</c:v>
                </c:pt>
                <c:pt idx="21994" formatCode="General">
                  <c:v>0.32630410184734698</c:v>
                </c:pt>
                <c:pt idx="21995" formatCode="General">
                  <c:v>0.31849497149266498</c:v>
                </c:pt>
                <c:pt idx="21996" formatCode="General">
                  <c:v>0.30855362000198</c:v>
                </c:pt>
                <c:pt idx="21997" formatCode="General">
                  <c:v>0.29617564280187397</c:v>
                </c:pt>
                <c:pt idx="21998" formatCode="General">
                  <c:v>0.28192492731940899</c:v>
                </c:pt>
                <c:pt idx="21999" formatCode="General">
                  <c:v>0.26656499437515402</c:v>
                </c:pt>
                <c:pt idx="22000" formatCode="General">
                  <c:v>0.251051788326838</c:v>
                </c:pt>
                <c:pt idx="22001" formatCode="General">
                  <c:v>0.23628088219781099</c:v>
                </c:pt>
                <c:pt idx="22002" formatCode="General">
                  <c:v>0.22259250585613</c:v>
                </c:pt>
                <c:pt idx="22003" formatCode="General">
                  <c:v>0.210245405238463</c:v>
                </c:pt>
                <c:pt idx="22004" formatCode="General">
                  <c:v>0.19980110751281699</c:v>
                </c:pt>
                <c:pt idx="22005" formatCode="General">
                  <c:v>0.191769119429961</c:v>
                </c:pt>
                <c:pt idx="22006" formatCode="General">
                  <c:v>0.185570275981047</c:v>
                </c:pt>
                <c:pt idx="22007" formatCode="General">
                  <c:v>0.18163118727097899</c:v>
                </c:pt>
                <c:pt idx="22008" formatCode="General">
                  <c:v>0.18068110555332101</c:v>
                </c:pt>
                <c:pt idx="22009" formatCode="General">
                  <c:v>0.181608978093727</c:v>
                </c:pt>
                <c:pt idx="22010" formatCode="General">
                  <c:v>0.18381840540553501</c:v>
                </c:pt>
                <c:pt idx="22011" formatCode="General">
                  <c:v>0.187279326491543</c:v>
                </c:pt>
                <c:pt idx="22012" formatCode="General">
                  <c:v>0.191820090133591</c:v>
                </c:pt>
                <c:pt idx="22013" formatCode="General">
                  <c:v>0.19740753525934401</c:v>
                </c:pt>
                <c:pt idx="22014" formatCode="General">
                  <c:v>0.20437157392541699</c:v>
                </c:pt>
                <c:pt idx="22015" formatCode="General">
                  <c:v>0.21341978564205499</c:v>
                </c:pt>
                <c:pt idx="22016" formatCode="General">
                  <c:v>0.22431099373388799</c:v>
                </c:pt>
                <c:pt idx="22017" formatCode="General">
                  <c:v>0.23624092274101699</c:v>
                </c:pt>
                <c:pt idx="22018" formatCode="General">
                  <c:v>0.248033924686516</c:v>
                </c:pt>
                <c:pt idx="22019" formatCode="General">
                  <c:v>0.25796759504022998</c:v>
                </c:pt>
                <c:pt idx="22020" formatCode="General">
                  <c:v>0.26553811110124598</c:v>
                </c:pt>
                <c:pt idx="22021" formatCode="General">
                  <c:v>0.27124371852302498</c:v>
                </c:pt>
                <c:pt idx="22022" formatCode="General">
                  <c:v>0.27571100586782998</c:v>
                </c:pt>
                <c:pt idx="22023" formatCode="General">
                  <c:v>0.279342725258658</c:v>
                </c:pt>
                <c:pt idx="22024" formatCode="General">
                  <c:v>0.282430728959711</c:v>
                </c:pt>
                <c:pt idx="22025" formatCode="General">
                  <c:v>0.28451561752166199</c:v>
                </c:pt>
                <c:pt idx="22026" formatCode="General">
                  <c:v>0.28460283340257297</c:v>
                </c:pt>
                <c:pt idx="22027" formatCode="General">
                  <c:v>0.28277552851736099</c:v>
                </c:pt>
                <c:pt idx="22028" formatCode="General">
                  <c:v>0.27962971861028102</c:v>
                </c:pt>
                <c:pt idx="22029" formatCode="General">
                  <c:v>0.27517082423797901</c:v>
                </c:pt>
                <c:pt idx="22030" formatCode="General">
                  <c:v>0.269248898739535</c:v>
                </c:pt>
                <c:pt idx="22031" formatCode="General">
                  <c:v>0.26279787169492602</c:v>
                </c:pt>
                <c:pt idx="22032" formatCode="General">
                  <c:v>0.25643547570252001</c:v>
                </c:pt>
                <c:pt idx="22033" formatCode="General">
                  <c:v>0.249973951558952</c:v>
                </c:pt>
                <c:pt idx="22034" formatCode="General">
                  <c:v>0.244140655428042</c:v>
                </c:pt>
                <c:pt idx="22035" formatCode="General">
                  <c:v>0.23978549092387999</c:v>
                </c:pt>
                <c:pt idx="22036" formatCode="General">
                  <c:v>0.23701454153193199</c:v>
                </c:pt>
                <c:pt idx="22037" formatCode="General">
                  <c:v>0.23572182750943699</c:v>
                </c:pt>
                <c:pt idx="22038" formatCode="General">
                  <c:v>0.235809988051224</c:v>
                </c:pt>
                <c:pt idx="22039" formatCode="General">
                  <c:v>0.23667919660658401</c:v>
                </c:pt>
                <c:pt idx="22040" formatCode="General">
                  <c:v>0.23782788140703201</c:v>
                </c:pt>
                <c:pt idx="22041" formatCode="General">
                  <c:v>0.23929218692811299</c:v>
                </c:pt>
                <c:pt idx="22042" formatCode="General">
                  <c:v>0.24010825909176201</c:v>
                </c:pt>
                <c:pt idx="22043" formatCode="General">
                  <c:v>0.23867666124711201</c:v>
                </c:pt>
                <c:pt idx="22044" formatCode="General">
                  <c:v>0.235388543630139</c:v>
                </c:pt>
                <c:pt idx="22045" formatCode="General">
                  <c:v>0.23142445844242299</c:v>
                </c:pt>
                <c:pt idx="22046" formatCode="General">
                  <c:v>0.227378532129763</c:v>
                </c:pt>
                <c:pt idx="22047" formatCode="General">
                  <c:v>0.22349682917267299</c:v>
                </c:pt>
                <c:pt idx="22048" formatCode="General">
                  <c:v>0.21958027574033501</c:v>
                </c:pt>
                <c:pt idx="22049" formatCode="General">
                  <c:v>0.21549946972836101</c:v>
                </c:pt>
                <c:pt idx="22050" formatCode="General">
                  <c:v>0.21051536643693899</c:v>
                </c:pt>
                <c:pt idx="22051" formatCode="General">
                  <c:v>0.204807919613927</c:v>
                </c:pt>
                <c:pt idx="22052" formatCode="General">
                  <c:v>0.19867671011579</c:v>
                </c:pt>
                <c:pt idx="22053" formatCode="General">
                  <c:v>0.19107710293660801</c:v>
                </c:pt>
                <c:pt idx="22054" formatCode="General">
                  <c:v>0.18094180978098101</c:v>
                </c:pt>
                <c:pt idx="22055" formatCode="General">
                  <c:v>0.16889718509983501</c:v>
                </c:pt>
                <c:pt idx="22056" formatCode="General">
                  <c:v>0.15695700787218</c:v>
                </c:pt>
                <c:pt idx="22057" formatCode="General">
                  <c:v>0.14625280134468599</c:v>
                </c:pt>
                <c:pt idx="22058" formatCode="General">
                  <c:v>0.137403593245807</c:v>
                </c:pt>
                <c:pt idx="22059" formatCode="General">
                  <c:v>0.13144575289799601</c:v>
                </c:pt>
                <c:pt idx="22060" formatCode="General">
                  <c:v>0.129383936518144</c:v>
                </c:pt>
                <c:pt idx="22061" formatCode="General">
                  <c:v>0.12998117692497399</c:v>
                </c:pt>
                <c:pt idx="22062" formatCode="General">
                  <c:v>0.131625200028193</c:v>
                </c:pt>
                <c:pt idx="22063" formatCode="General">
                  <c:v>0.13478982534283401</c:v>
                </c:pt>
                <c:pt idx="22064" formatCode="General">
                  <c:v>0.13950546608855099</c:v>
                </c:pt>
                <c:pt idx="22065" formatCode="General">
                  <c:v>0.14459201989043499</c:v>
                </c:pt>
                <c:pt idx="22066" formatCode="General">
                  <c:v>0.149007546674994</c:v>
                </c:pt>
                <c:pt idx="22067" formatCode="General">
                  <c:v>0.15379257306046601</c:v>
                </c:pt>
                <c:pt idx="22068" formatCode="General">
                  <c:v>0.15969741316701999</c:v>
                </c:pt>
                <c:pt idx="22069" formatCode="General">
                  <c:v>0.16597487480919201</c:v>
                </c:pt>
                <c:pt idx="22070" formatCode="General">
                  <c:v>0.17296172568183901</c:v>
                </c:pt>
                <c:pt idx="22071" formatCode="General">
                  <c:v>0.18060099478335301</c:v>
                </c:pt>
                <c:pt idx="22072" formatCode="General">
                  <c:v>0.187604685827607</c:v>
                </c:pt>
                <c:pt idx="22073" formatCode="General">
                  <c:v>0.193384101461616</c:v>
                </c:pt>
                <c:pt idx="22074" formatCode="General">
                  <c:v>0.19833284028643899</c:v>
                </c:pt>
                <c:pt idx="22075" formatCode="General">
                  <c:v>0.20302696229331599</c:v>
                </c:pt>
                <c:pt idx="22076" formatCode="General">
                  <c:v>0.20748181035186899</c:v>
                </c:pt>
                <c:pt idx="22077" formatCode="General">
                  <c:v>0.21122714272771201</c:v>
                </c:pt>
                <c:pt idx="22078" formatCode="General">
                  <c:v>0.21428858992951799</c:v>
                </c:pt>
                <c:pt idx="22079" formatCode="General">
                  <c:v>0.21733559852616299</c:v>
                </c:pt>
                <c:pt idx="22080" formatCode="General">
                  <c:v>0.22046145072579501</c:v>
                </c:pt>
                <c:pt idx="22081" formatCode="General">
                  <c:v>0.222592042092495</c:v>
                </c:pt>
                <c:pt idx="22082" formatCode="General">
                  <c:v>0.22381339255952001</c:v>
                </c:pt>
                <c:pt idx="22083" formatCode="General">
                  <c:v>0.22493114950005499</c:v>
                </c:pt>
                <c:pt idx="22084" formatCode="General">
                  <c:v>0.22660761413531999</c:v>
                </c:pt>
                <c:pt idx="22085" formatCode="General">
                  <c:v>0.229129147578092</c:v>
                </c:pt>
                <c:pt idx="22086" formatCode="General">
                  <c:v>0.231605665070578</c:v>
                </c:pt>
                <c:pt idx="22087" formatCode="General">
                  <c:v>0.23321244391356399</c:v>
                </c:pt>
                <c:pt idx="22088" formatCode="General">
                  <c:v>0.23310943904753301</c:v>
                </c:pt>
                <c:pt idx="22089" formatCode="General">
                  <c:v>0.23133386825166899</c:v>
                </c:pt>
                <c:pt idx="22090" formatCode="General">
                  <c:v>0.22919894022656701</c:v>
                </c:pt>
                <c:pt idx="22091" formatCode="General">
                  <c:v>0.22706859699030599</c:v>
                </c:pt>
                <c:pt idx="22092" formatCode="General">
                  <c:v>0.22376791901472701</c:v>
                </c:pt>
                <c:pt idx="22093" formatCode="General">
                  <c:v>0.21864669059910499</c:v>
                </c:pt>
                <c:pt idx="22094" formatCode="General">
                  <c:v>0.21233065083908101</c:v>
                </c:pt>
                <c:pt idx="22095" formatCode="General">
                  <c:v>0.20510176670781899</c:v>
                </c:pt>
                <c:pt idx="22096" formatCode="General">
                  <c:v>0.19711888852506201</c:v>
                </c:pt>
                <c:pt idx="22097" formatCode="General">
                  <c:v>0.188961664446542</c:v>
                </c:pt>
                <c:pt idx="22098" formatCode="General">
                  <c:v>0.18059036215596899</c:v>
                </c:pt>
                <c:pt idx="22099" formatCode="General">
                  <c:v>0.17251985397480901</c:v>
                </c:pt>
                <c:pt idx="22100" formatCode="General">
                  <c:v>0.16476872982297899</c:v>
                </c:pt>
                <c:pt idx="22101" formatCode="General">
                  <c:v>0.156891465325705</c:v>
                </c:pt>
                <c:pt idx="22102" formatCode="General">
                  <c:v>0.14928024231564699</c:v>
                </c:pt>
                <c:pt idx="22103" formatCode="General">
                  <c:v>0.14160538190389499</c:v>
                </c:pt>
                <c:pt idx="22104" formatCode="General">
                  <c:v>0.13416970309007001</c:v>
                </c:pt>
                <c:pt idx="22105" formatCode="General">
                  <c:v>0.12773669201510801</c:v>
                </c:pt>
                <c:pt idx="22106" formatCode="General">
                  <c:v>0.121393748316957</c:v>
                </c:pt>
                <c:pt idx="22107" formatCode="General">
                  <c:v>0.11515479293132801</c:v>
                </c:pt>
                <c:pt idx="22108" formatCode="General">
                  <c:v>0.110065183592753</c:v>
                </c:pt>
                <c:pt idx="22109" formatCode="General">
                  <c:v>0.105862921314009</c:v>
                </c:pt>
                <c:pt idx="22110" formatCode="General">
                  <c:v>0.101867109846771</c:v>
                </c:pt>
                <c:pt idx="22111" formatCode="General">
                  <c:v>9.7754608689741895E-2</c:v>
                </c:pt>
                <c:pt idx="22112" formatCode="General">
                  <c:v>9.3916950704197005E-2</c:v>
                </c:pt>
                <c:pt idx="22113" formatCode="General">
                  <c:v>9.0967734239280104E-2</c:v>
                </c:pt>
                <c:pt idx="22114" formatCode="General">
                  <c:v>8.9094112292205499E-2</c:v>
                </c:pt>
                <c:pt idx="22115" formatCode="General">
                  <c:v>8.8734218304319296E-2</c:v>
                </c:pt>
                <c:pt idx="22116" formatCode="General">
                  <c:v>9.0615235810857994E-2</c:v>
                </c:pt>
                <c:pt idx="22117" formatCode="General">
                  <c:v>9.39349947155044E-2</c:v>
                </c:pt>
                <c:pt idx="22118" formatCode="General">
                  <c:v>9.6830042865276703E-2</c:v>
                </c:pt>
                <c:pt idx="22119" formatCode="General">
                  <c:v>9.8726931736803802E-2</c:v>
                </c:pt>
                <c:pt idx="22120" formatCode="General">
                  <c:v>9.9851471176479994E-2</c:v>
                </c:pt>
                <c:pt idx="22121" formatCode="General">
                  <c:v>9.9916572170209397E-2</c:v>
                </c:pt>
                <c:pt idx="22122" formatCode="General">
                  <c:v>9.8422789604944994E-2</c:v>
                </c:pt>
                <c:pt idx="22123" formatCode="General">
                  <c:v>9.6304952922923806E-2</c:v>
                </c:pt>
                <c:pt idx="22124" formatCode="General">
                  <c:v>9.4359541830784197E-2</c:v>
                </c:pt>
                <c:pt idx="22125" formatCode="General">
                  <c:v>9.1677897928984897E-2</c:v>
                </c:pt>
                <c:pt idx="22126" formatCode="General">
                  <c:v>8.7939640924367193E-2</c:v>
                </c:pt>
                <c:pt idx="22127" formatCode="General">
                  <c:v>8.3251631010108199E-2</c:v>
                </c:pt>
                <c:pt idx="22128" formatCode="General">
                  <c:v>7.8196774699079596E-2</c:v>
                </c:pt>
                <c:pt idx="22129" formatCode="General">
                  <c:v>7.3633618009268195E-2</c:v>
                </c:pt>
                <c:pt idx="22130" formatCode="General">
                  <c:v>6.9632571305684704E-2</c:v>
                </c:pt>
                <c:pt idx="22131" formatCode="General">
                  <c:v>6.6093924184050107E-2</c:v>
                </c:pt>
                <c:pt idx="22132" formatCode="General">
                  <c:v>6.3360825360819703E-2</c:v>
                </c:pt>
                <c:pt idx="22133" formatCode="General">
                  <c:v>6.2370305988833703E-2</c:v>
                </c:pt>
                <c:pt idx="22134" formatCode="General">
                  <c:v>6.3506669425332493E-2</c:v>
                </c:pt>
                <c:pt idx="22135" formatCode="General">
                  <c:v>6.6422885415022295E-2</c:v>
                </c:pt>
                <c:pt idx="22136" formatCode="General">
                  <c:v>7.0206057636313796E-2</c:v>
                </c:pt>
                <c:pt idx="22137" formatCode="General">
                  <c:v>7.3282976708758704E-2</c:v>
                </c:pt>
                <c:pt idx="22138" formatCode="General">
                  <c:v>7.4444905511328305E-2</c:v>
                </c:pt>
                <c:pt idx="22139" formatCode="General">
                  <c:v>7.37538601284385E-2</c:v>
                </c:pt>
                <c:pt idx="22140" formatCode="General">
                  <c:v>7.14922863641414E-2</c:v>
                </c:pt>
                <c:pt idx="22141" formatCode="General">
                  <c:v>6.8011504842396694E-2</c:v>
                </c:pt>
                <c:pt idx="22142" formatCode="General">
                  <c:v>6.4295526430214606E-2</c:v>
                </c:pt>
                <c:pt idx="22143" formatCode="General">
                  <c:v>6.0922117619319198E-2</c:v>
                </c:pt>
              </c:numCache>
            </c:numRef>
          </c:yVal>
          <c:smooth val="1"/>
        </c:ser>
        <c:ser>
          <c:idx val="1"/>
          <c:order val="1"/>
          <c:tx>
            <c:strRef>
              <c:f>stop_high_freq!$J$1</c:f>
              <c:strCache>
                <c:ptCount val="1"/>
                <c:pt idx="0">
                  <c:v>Stop LB: 1</c:v>
                </c:pt>
              </c:strCache>
            </c:strRef>
          </c:tx>
          <c:marker>
            <c:symbol val="none"/>
          </c:marker>
          <c:xVal>
            <c:numRef>
              <c:f>stop_high_freq!$J$4:$J$22147</c:f>
              <c:numCache>
                <c:formatCode>General</c:formatCode>
                <c:ptCount val="22144"/>
                <c:pt idx="0">
                  <c:v>0</c:v>
                </c:pt>
                <c:pt idx="1">
                  <c:v>1.37657617972579E-3</c:v>
                </c:pt>
                <c:pt idx="2">
                  <c:v>2.7531523594515701E-3</c:v>
                </c:pt>
                <c:pt idx="3">
                  <c:v>4.1297285391773599E-3</c:v>
                </c:pt>
                <c:pt idx="4">
                  <c:v>5.5063047189031497E-3</c:v>
                </c:pt>
                <c:pt idx="5">
                  <c:v>6.88288089862893E-3</c:v>
                </c:pt>
                <c:pt idx="6">
                  <c:v>8.2594570783547198E-3</c:v>
                </c:pt>
                <c:pt idx="7">
                  <c:v>9.6360332580805001E-3</c:v>
                </c:pt>
                <c:pt idx="8">
                  <c:v>1.1012609437806299E-2</c:v>
                </c:pt>
                <c:pt idx="9">
                  <c:v>1.2389185617532101E-2</c:v>
                </c:pt>
                <c:pt idx="10">
                  <c:v>1.37657617972579E-2</c:v>
                </c:pt>
                <c:pt idx="11">
                  <c:v>1.51423379769836E-2</c:v>
                </c:pt>
                <c:pt idx="12">
                  <c:v>1.6518914156709402E-2</c:v>
                </c:pt>
                <c:pt idx="13">
                  <c:v>1.7895490336435199E-2</c:v>
                </c:pt>
                <c:pt idx="14">
                  <c:v>1.9272066516161E-2</c:v>
                </c:pt>
                <c:pt idx="15">
                  <c:v>2.0648642695886801E-2</c:v>
                </c:pt>
                <c:pt idx="16">
                  <c:v>2.2025218875612599E-2</c:v>
                </c:pt>
                <c:pt idx="17">
                  <c:v>2.34017950553384E-2</c:v>
                </c:pt>
                <c:pt idx="18">
                  <c:v>2.4778371235064201E-2</c:v>
                </c:pt>
                <c:pt idx="19">
                  <c:v>2.6154947414789902E-2</c:v>
                </c:pt>
                <c:pt idx="20">
                  <c:v>2.7531523594515699E-2</c:v>
                </c:pt>
                <c:pt idx="21">
                  <c:v>2.89080997742415E-2</c:v>
                </c:pt>
                <c:pt idx="22">
                  <c:v>3.0284675953967301E-2</c:v>
                </c:pt>
                <c:pt idx="23">
                  <c:v>3.1661252133693099E-2</c:v>
                </c:pt>
                <c:pt idx="24">
                  <c:v>3.30378283134189E-2</c:v>
                </c:pt>
                <c:pt idx="25">
                  <c:v>3.4414404493144701E-2</c:v>
                </c:pt>
                <c:pt idx="26">
                  <c:v>3.5790980672870398E-2</c:v>
                </c:pt>
                <c:pt idx="27">
                  <c:v>3.7167556852596199E-2</c:v>
                </c:pt>
                <c:pt idx="28">
                  <c:v>3.8544133032322E-2</c:v>
                </c:pt>
                <c:pt idx="29">
                  <c:v>3.9920709212047802E-2</c:v>
                </c:pt>
                <c:pt idx="30">
                  <c:v>4.1297285391773603E-2</c:v>
                </c:pt>
                <c:pt idx="31">
                  <c:v>4.2673861571499397E-2</c:v>
                </c:pt>
                <c:pt idx="32">
                  <c:v>4.4050437751225198E-2</c:v>
                </c:pt>
                <c:pt idx="33">
                  <c:v>4.5427013930950999E-2</c:v>
                </c:pt>
                <c:pt idx="34">
                  <c:v>4.6803590110676703E-2</c:v>
                </c:pt>
                <c:pt idx="35">
                  <c:v>4.8180166290402497E-2</c:v>
                </c:pt>
                <c:pt idx="36">
                  <c:v>4.9556742470128298E-2</c:v>
                </c:pt>
                <c:pt idx="37">
                  <c:v>5.0933318649854099E-2</c:v>
                </c:pt>
                <c:pt idx="38">
                  <c:v>5.23098948295799E-2</c:v>
                </c:pt>
                <c:pt idx="39">
                  <c:v>5.3686471009305702E-2</c:v>
                </c:pt>
                <c:pt idx="40">
                  <c:v>5.5063047189031503E-2</c:v>
                </c:pt>
                <c:pt idx="41">
                  <c:v>5.64396233687572E-2</c:v>
                </c:pt>
                <c:pt idx="42">
                  <c:v>5.7816199548483001E-2</c:v>
                </c:pt>
                <c:pt idx="43">
                  <c:v>5.9192775728208802E-2</c:v>
                </c:pt>
                <c:pt idx="44">
                  <c:v>6.0569351907934603E-2</c:v>
                </c:pt>
                <c:pt idx="45">
                  <c:v>6.1945928087660397E-2</c:v>
                </c:pt>
                <c:pt idx="46">
                  <c:v>6.3322504267386198E-2</c:v>
                </c:pt>
                <c:pt idx="47">
                  <c:v>6.4699080447112006E-2</c:v>
                </c:pt>
                <c:pt idx="48">
                  <c:v>6.6075656626837703E-2</c:v>
                </c:pt>
                <c:pt idx="49">
                  <c:v>6.7452232806563497E-2</c:v>
                </c:pt>
                <c:pt idx="50">
                  <c:v>6.8828808986289305E-2</c:v>
                </c:pt>
                <c:pt idx="51">
                  <c:v>7.02053851660151E-2</c:v>
                </c:pt>
                <c:pt idx="52">
                  <c:v>7.1581961345740894E-2</c:v>
                </c:pt>
                <c:pt idx="53">
                  <c:v>7.2958537525466702E-2</c:v>
                </c:pt>
                <c:pt idx="54">
                  <c:v>7.4335113705192496E-2</c:v>
                </c:pt>
                <c:pt idx="55">
                  <c:v>7.5711689884918207E-2</c:v>
                </c:pt>
                <c:pt idx="56">
                  <c:v>7.7088266064644001E-2</c:v>
                </c:pt>
                <c:pt idx="57">
                  <c:v>7.8464842244369795E-2</c:v>
                </c:pt>
                <c:pt idx="58">
                  <c:v>7.9841418424095603E-2</c:v>
                </c:pt>
                <c:pt idx="59">
                  <c:v>8.1217994603821397E-2</c:v>
                </c:pt>
                <c:pt idx="60">
                  <c:v>8.2594570783547205E-2</c:v>
                </c:pt>
                <c:pt idx="61">
                  <c:v>8.3971146963273E-2</c:v>
                </c:pt>
                <c:pt idx="62">
                  <c:v>8.5347723142998794E-2</c:v>
                </c:pt>
                <c:pt idx="63">
                  <c:v>8.6724299322724602E-2</c:v>
                </c:pt>
                <c:pt idx="64">
                  <c:v>8.8100875502450299E-2</c:v>
                </c:pt>
                <c:pt idx="65">
                  <c:v>8.9477451682176107E-2</c:v>
                </c:pt>
                <c:pt idx="66">
                  <c:v>9.0854027861901901E-2</c:v>
                </c:pt>
                <c:pt idx="67">
                  <c:v>9.2230604041627695E-2</c:v>
                </c:pt>
                <c:pt idx="68">
                  <c:v>9.3607180221353503E-2</c:v>
                </c:pt>
                <c:pt idx="69">
                  <c:v>9.4983756401079297E-2</c:v>
                </c:pt>
                <c:pt idx="70">
                  <c:v>9.6360332580804994E-2</c:v>
                </c:pt>
                <c:pt idx="71">
                  <c:v>9.7736908760530802E-2</c:v>
                </c:pt>
                <c:pt idx="72">
                  <c:v>9.9113484940256597E-2</c:v>
                </c:pt>
                <c:pt idx="73">
                  <c:v>0.100490061119982</c:v>
                </c:pt>
                <c:pt idx="74">
                  <c:v>0.101866637299708</c:v>
                </c:pt>
                <c:pt idx="75">
                  <c:v>0.10324321347943401</c:v>
                </c:pt>
                <c:pt idx="76">
                  <c:v>0.10461978965916</c:v>
                </c:pt>
                <c:pt idx="77">
                  <c:v>0.105996365838886</c:v>
                </c:pt>
                <c:pt idx="78">
                  <c:v>0.107372942018611</c:v>
                </c:pt>
                <c:pt idx="79">
                  <c:v>0.108749518198337</c:v>
                </c:pt>
                <c:pt idx="80">
                  <c:v>0.11012609437806301</c:v>
                </c:pt>
                <c:pt idx="81">
                  <c:v>0.11150267055778899</c:v>
                </c:pt>
                <c:pt idx="82">
                  <c:v>0.112879246737514</c:v>
                </c:pt>
                <c:pt idx="83">
                  <c:v>0.11425582291724</c:v>
                </c:pt>
                <c:pt idx="84">
                  <c:v>0.115632399096966</c:v>
                </c:pt>
                <c:pt idx="85">
                  <c:v>0.117008975276692</c:v>
                </c:pt>
                <c:pt idx="86">
                  <c:v>0.11838555145641801</c:v>
                </c:pt>
                <c:pt idx="87">
                  <c:v>0.119762127636143</c:v>
                </c:pt>
                <c:pt idx="88">
                  <c:v>0.121138703815869</c:v>
                </c:pt>
                <c:pt idx="89">
                  <c:v>0.122515279995595</c:v>
                </c:pt>
                <c:pt idx="90">
                  <c:v>0.123891856175321</c:v>
                </c:pt>
                <c:pt idx="91">
                  <c:v>0.125268432355047</c:v>
                </c:pt>
                <c:pt idx="92">
                  <c:v>0.12664500853477201</c:v>
                </c:pt>
                <c:pt idx="93">
                  <c:v>0.12802158471449801</c:v>
                </c:pt>
                <c:pt idx="94">
                  <c:v>0.12939816089422401</c:v>
                </c:pt>
                <c:pt idx="95">
                  <c:v>0.13077473707394999</c:v>
                </c:pt>
                <c:pt idx="96">
                  <c:v>0.13215131325367599</c:v>
                </c:pt>
                <c:pt idx="97">
                  <c:v>0.13352788943340099</c:v>
                </c:pt>
                <c:pt idx="98">
                  <c:v>0.13490446561312699</c:v>
                </c:pt>
                <c:pt idx="99">
                  <c:v>0.136281041792853</c:v>
                </c:pt>
                <c:pt idx="100">
                  <c:v>0.137657617972579</c:v>
                </c:pt>
                <c:pt idx="101">
                  <c:v>0.139034194152304</c:v>
                </c:pt>
                <c:pt idx="102">
                  <c:v>0.14041077033203</c:v>
                </c:pt>
                <c:pt idx="103">
                  <c:v>0.14178734651175601</c:v>
                </c:pt>
                <c:pt idx="104">
                  <c:v>0.14316392269148201</c:v>
                </c:pt>
                <c:pt idx="105">
                  <c:v>0.14454049887120801</c:v>
                </c:pt>
                <c:pt idx="106">
                  <c:v>0.14591707505093299</c:v>
                </c:pt>
                <c:pt idx="107">
                  <c:v>0.14729365123065899</c:v>
                </c:pt>
                <c:pt idx="108">
                  <c:v>0.14867022741038499</c:v>
                </c:pt>
                <c:pt idx="109">
                  <c:v>0.15004680359011099</c:v>
                </c:pt>
                <c:pt idx="110">
                  <c:v>0.151423379769836</c:v>
                </c:pt>
                <c:pt idx="111">
                  <c:v>0.152799955949562</c:v>
                </c:pt>
                <c:pt idx="112">
                  <c:v>0.154176532129288</c:v>
                </c:pt>
                <c:pt idx="113">
                  <c:v>0.155553108309014</c:v>
                </c:pt>
                <c:pt idx="114">
                  <c:v>0.15692968448874001</c:v>
                </c:pt>
                <c:pt idx="115">
                  <c:v>0.15830626066846501</c:v>
                </c:pt>
                <c:pt idx="116">
                  <c:v>0.15968283684819101</c:v>
                </c:pt>
                <c:pt idx="117">
                  <c:v>0.16105941302791699</c:v>
                </c:pt>
                <c:pt idx="118">
                  <c:v>0.16243598920764299</c:v>
                </c:pt>
                <c:pt idx="119">
                  <c:v>0.16381256538736899</c:v>
                </c:pt>
                <c:pt idx="120">
                  <c:v>0.16518914156709399</c:v>
                </c:pt>
                <c:pt idx="121">
                  <c:v>0.16656571774682</c:v>
                </c:pt>
                <c:pt idx="122">
                  <c:v>0.167942293926546</c:v>
                </c:pt>
                <c:pt idx="123">
                  <c:v>0.169318870106272</c:v>
                </c:pt>
                <c:pt idx="124">
                  <c:v>0.170695446285998</c:v>
                </c:pt>
                <c:pt idx="125">
                  <c:v>0.17207202246572301</c:v>
                </c:pt>
                <c:pt idx="126">
                  <c:v>0.17344859864544901</c:v>
                </c:pt>
                <c:pt idx="127">
                  <c:v>0.17482517482517501</c:v>
                </c:pt>
                <c:pt idx="128">
                  <c:v>0.17620175100490101</c:v>
                </c:pt>
                <c:pt idx="129">
                  <c:v>0.17757832718462599</c:v>
                </c:pt>
                <c:pt idx="130">
                  <c:v>0.17895490336435199</c:v>
                </c:pt>
                <c:pt idx="131">
                  <c:v>0.18033147954407799</c:v>
                </c:pt>
                <c:pt idx="132">
                  <c:v>0.181708055723804</c:v>
                </c:pt>
                <c:pt idx="133">
                  <c:v>0.18308463190353</c:v>
                </c:pt>
                <c:pt idx="134">
                  <c:v>0.184461208083255</c:v>
                </c:pt>
                <c:pt idx="135">
                  <c:v>0.185837784262981</c:v>
                </c:pt>
                <c:pt idx="136">
                  <c:v>0.18721436044270701</c:v>
                </c:pt>
                <c:pt idx="137">
                  <c:v>0.18859093662243301</c:v>
                </c:pt>
                <c:pt idx="138">
                  <c:v>0.18996751280215901</c:v>
                </c:pt>
                <c:pt idx="139">
                  <c:v>0.19134408898188399</c:v>
                </c:pt>
                <c:pt idx="140">
                  <c:v>0.19272066516160999</c:v>
                </c:pt>
                <c:pt idx="141">
                  <c:v>0.19409724134133599</c:v>
                </c:pt>
                <c:pt idx="142">
                  <c:v>0.19547381752106199</c:v>
                </c:pt>
                <c:pt idx="143">
                  <c:v>0.196850393700787</c:v>
                </c:pt>
                <c:pt idx="144">
                  <c:v>0.198226969880513</c:v>
                </c:pt>
                <c:pt idx="145">
                  <c:v>0.199603546060239</c:v>
                </c:pt>
                <c:pt idx="146">
                  <c:v>0.200980122239965</c:v>
                </c:pt>
                <c:pt idx="147">
                  <c:v>0.20235669841969101</c:v>
                </c:pt>
                <c:pt idx="148">
                  <c:v>0.20373327459941601</c:v>
                </c:pt>
                <c:pt idx="149">
                  <c:v>0.20510985077914201</c:v>
                </c:pt>
                <c:pt idx="150">
                  <c:v>0.20648642695886801</c:v>
                </c:pt>
                <c:pt idx="151">
                  <c:v>0.20786300313859399</c:v>
                </c:pt>
                <c:pt idx="152">
                  <c:v>0.20923957931831999</c:v>
                </c:pt>
                <c:pt idx="153">
                  <c:v>0.21061615549804499</c:v>
                </c:pt>
                <c:pt idx="154">
                  <c:v>0.211992731677771</c:v>
                </c:pt>
                <c:pt idx="155">
                  <c:v>0.213369307857497</c:v>
                </c:pt>
                <c:pt idx="156">
                  <c:v>0.214745884037223</c:v>
                </c:pt>
                <c:pt idx="157">
                  <c:v>0.216122460216948</c:v>
                </c:pt>
                <c:pt idx="158">
                  <c:v>0.21749903639667401</c:v>
                </c:pt>
                <c:pt idx="159">
                  <c:v>0.21887561257640001</c:v>
                </c:pt>
                <c:pt idx="160">
                  <c:v>0.22025218875612601</c:v>
                </c:pt>
                <c:pt idx="161">
                  <c:v>0.22162876493585201</c:v>
                </c:pt>
                <c:pt idx="162">
                  <c:v>0.22300534111557699</c:v>
                </c:pt>
                <c:pt idx="163">
                  <c:v>0.22438191729530299</c:v>
                </c:pt>
                <c:pt idx="164">
                  <c:v>0.22575849347502899</c:v>
                </c:pt>
                <c:pt idx="165">
                  <c:v>0.227135069654755</c:v>
                </c:pt>
                <c:pt idx="166">
                  <c:v>0.228511645834481</c:v>
                </c:pt>
                <c:pt idx="167">
                  <c:v>0.229888222014206</c:v>
                </c:pt>
                <c:pt idx="168">
                  <c:v>0.231264798193932</c:v>
                </c:pt>
                <c:pt idx="169">
                  <c:v>0.23264137437365801</c:v>
                </c:pt>
                <c:pt idx="170">
                  <c:v>0.23401795055338401</c:v>
                </c:pt>
                <c:pt idx="171">
                  <c:v>0.23539452673310901</c:v>
                </c:pt>
                <c:pt idx="172">
                  <c:v>0.23677110291283501</c:v>
                </c:pt>
                <c:pt idx="173">
                  <c:v>0.23814767909256099</c:v>
                </c:pt>
                <c:pt idx="174">
                  <c:v>0.23952425527228699</c:v>
                </c:pt>
                <c:pt idx="175">
                  <c:v>0.24090083145201299</c:v>
                </c:pt>
                <c:pt idx="176">
                  <c:v>0.242277407631738</c:v>
                </c:pt>
                <c:pt idx="177">
                  <c:v>0.243653983811464</c:v>
                </c:pt>
                <c:pt idx="178">
                  <c:v>0.24503055999119</c:v>
                </c:pt>
                <c:pt idx="179">
                  <c:v>0.246407136170916</c:v>
                </c:pt>
                <c:pt idx="180">
                  <c:v>0.247783712350642</c:v>
                </c:pt>
                <c:pt idx="181">
                  <c:v>0.24916028853036701</c:v>
                </c:pt>
                <c:pt idx="182">
                  <c:v>0.25053686471009301</c:v>
                </c:pt>
                <c:pt idx="183">
                  <c:v>0.25191344088981898</c:v>
                </c:pt>
                <c:pt idx="184">
                  <c:v>0.25329001706954501</c:v>
                </c:pt>
                <c:pt idx="185">
                  <c:v>0.25466659324926999</c:v>
                </c:pt>
                <c:pt idx="186">
                  <c:v>0.25604316942899602</c:v>
                </c:pt>
                <c:pt idx="187">
                  <c:v>0.25741974560872199</c:v>
                </c:pt>
                <c:pt idx="188">
                  <c:v>0.25879632178844802</c:v>
                </c:pt>
                <c:pt idx="189">
                  <c:v>0.260172897968174</c:v>
                </c:pt>
                <c:pt idx="190">
                  <c:v>0.26154947414789897</c:v>
                </c:pt>
                <c:pt idx="191">
                  <c:v>0.262926050327625</c:v>
                </c:pt>
                <c:pt idx="192">
                  <c:v>0.26430262650735098</c:v>
                </c:pt>
                <c:pt idx="193">
                  <c:v>0.26567920268707701</c:v>
                </c:pt>
                <c:pt idx="194">
                  <c:v>0.26705577886680298</c:v>
                </c:pt>
                <c:pt idx="195">
                  <c:v>0.26843235504652802</c:v>
                </c:pt>
                <c:pt idx="196">
                  <c:v>0.26980893122625399</c:v>
                </c:pt>
                <c:pt idx="197">
                  <c:v>0.27118550740598002</c:v>
                </c:pt>
                <c:pt idx="198">
                  <c:v>0.27256208358570599</c:v>
                </c:pt>
                <c:pt idx="199">
                  <c:v>0.27393865976543103</c:v>
                </c:pt>
                <c:pt idx="200">
                  <c:v>0.275315235945157</c:v>
                </c:pt>
                <c:pt idx="201">
                  <c:v>0.27669181212488297</c:v>
                </c:pt>
                <c:pt idx="202">
                  <c:v>0.278068388304609</c:v>
                </c:pt>
                <c:pt idx="203">
                  <c:v>0.27944496448433498</c:v>
                </c:pt>
                <c:pt idx="204">
                  <c:v>0.28082154066406001</c:v>
                </c:pt>
                <c:pt idx="205">
                  <c:v>0.28219811684378598</c:v>
                </c:pt>
                <c:pt idx="206">
                  <c:v>0.28357469302351201</c:v>
                </c:pt>
                <c:pt idx="207">
                  <c:v>0.28495126920323799</c:v>
                </c:pt>
                <c:pt idx="208">
                  <c:v>0.28632784538296402</c:v>
                </c:pt>
                <c:pt idx="209">
                  <c:v>0.28770442156268899</c:v>
                </c:pt>
                <c:pt idx="210">
                  <c:v>0.28908099774241502</c:v>
                </c:pt>
                <c:pt idx="211">
                  <c:v>0.290457573922141</c:v>
                </c:pt>
                <c:pt idx="212">
                  <c:v>0.29183415010186697</c:v>
                </c:pt>
                <c:pt idx="213">
                  <c:v>0.293210726281592</c:v>
                </c:pt>
                <c:pt idx="214">
                  <c:v>0.29458730246131798</c:v>
                </c:pt>
                <c:pt idx="215">
                  <c:v>0.29596387864104401</c:v>
                </c:pt>
                <c:pt idx="216">
                  <c:v>0.29734045482076998</c:v>
                </c:pt>
                <c:pt idx="217">
                  <c:v>0.29871703100049601</c:v>
                </c:pt>
                <c:pt idx="218">
                  <c:v>0.30009360718022099</c:v>
                </c:pt>
                <c:pt idx="219">
                  <c:v>0.30147018335994702</c:v>
                </c:pt>
                <c:pt idx="220">
                  <c:v>0.30284675953967299</c:v>
                </c:pt>
                <c:pt idx="221">
                  <c:v>0.30422333571939902</c:v>
                </c:pt>
                <c:pt idx="222">
                  <c:v>0.305599911899125</c:v>
                </c:pt>
                <c:pt idx="223">
                  <c:v>0.30697648807884997</c:v>
                </c:pt>
                <c:pt idx="224">
                  <c:v>0.308353064258576</c:v>
                </c:pt>
                <c:pt idx="225">
                  <c:v>0.30972964043830198</c:v>
                </c:pt>
                <c:pt idx="226">
                  <c:v>0.31110621661802801</c:v>
                </c:pt>
                <c:pt idx="227">
                  <c:v>0.31248279279775398</c:v>
                </c:pt>
                <c:pt idx="228">
                  <c:v>0.31385936897747901</c:v>
                </c:pt>
                <c:pt idx="229">
                  <c:v>0.31523594515720499</c:v>
                </c:pt>
                <c:pt idx="230">
                  <c:v>0.31661252133693102</c:v>
                </c:pt>
                <c:pt idx="231">
                  <c:v>0.31798909751665699</c:v>
                </c:pt>
                <c:pt idx="232">
                  <c:v>0.31936567369638202</c:v>
                </c:pt>
                <c:pt idx="233">
                  <c:v>0.320742249876108</c:v>
                </c:pt>
                <c:pt idx="234">
                  <c:v>0.32211882605583397</c:v>
                </c:pt>
                <c:pt idx="235">
                  <c:v>0.32349540223556</c:v>
                </c:pt>
                <c:pt idx="236">
                  <c:v>0.32487197841528598</c:v>
                </c:pt>
                <c:pt idx="237">
                  <c:v>0.32624855459501101</c:v>
                </c:pt>
                <c:pt idx="238">
                  <c:v>0.32762513077473698</c:v>
                </c:pt>
                <c:pt idx="239">
                  <c:v>0.32900170695446301</c:v>
                </c:pt>
                <c:pt idx="240">
                  <c:v>0.33037828313418899</c:v>
                </c:pt>
                <c:pt idx="241">
                  <c:v>0.33175485931391502</c:v>
                </c:pt>
                <c:pt idx="242">
                  <c:v>0.33313143549363999</c:v>
                </c:pt>
                <c:pt idx="243">
                  <c:v>0.33450801167336602</c:v>
                </c:pt>
                <c:pt idx="244">
                  <c:v>0.335884587853092</c:v>
                </c:pt>
                <c:pt idx="245">
                  <c:v>0.33726116403281797</c:v>
                </c:pt>
                <c:pt idx="246">
                  <c:v>0.338637740212543</c:v>
                </c:pt>
                <c:pt idx="247">
                  <c:v>0.34001431639226898</c:v>
                </c:pt>
                <c:pt idx="248">
                  <c:v>0.34139089257199501</c:v>
                </c:pt>
                <c:pt idx="249">
                  <c:v>0.34276746875172098</c:v>
                </c:pt>
                <c:pt idx="250">
                  <c:v>0.34414404493144701</c:v>
                </c:pt>
                <c:pt idx="251">
                  <c:v>0.34552062111117199</c:v>
                </c:pt>
                <c:pt idx="252">
                  <c:v>0.34689719729089802</c:v>
                </c:pt>
                <c:pt idx="253">
                  <c:v>0.34827377347062399</c:v>
                </c:pt>
                <c:pt idx="254">
                  <c:v>0.34965034965035002</c:v>
                </c:pt>
                <c:pt idx="255">
                  <c:v>0.351026925830076</c:v>
                </c:pt>
                <c:pt idx="256">
                  <c:v>0.35240350200980097</c:v>
                </c:pt>
                <c:pt idx="257">
                  <c:v>0.353780078189527</c:v>
                </c:pt>
                <c:pt idx="258">
                  <c:v>0.35515665436925298</c:v>
                </c:pt>
                <c:pt idx="259">
                  <c:v>0.35653323054897901</c:v>
                </c:pt>
                <c:pt idx="260">
                  <c:v>0.35790980672870398</c:v>
                </c:pt>
                <c:pt idx="261">
                  <c:v>0.35928638290843001</c:v>
                </c:pt>
                <c:pt idx="262">
                  <c:v>0.36066295908815599</c:v>
                </c:pt>
                <c:pt idx="263">
                  <c:v>0.36203953526788202</c:v>
                </c:pt>
                <c:pt idx="264">
                  <c:v>0.36341611144760799</c:v>
                </c:pt>
                <c:pt idx="265">
                  <c:v>0.36479268762733302</c:v>
                </c:pt>
                <c:pt idx="266">
                  <c:v>0.366169263807059</c:v>
                </c:pt>
                <c:pt idx="267">
                  <c:v>0.36754583998678497</c:v>
                </c:pt>
                <c:pt idx="268">
                  <c:v>0.368922416166511</c:v>
                </c:pt>
                <c:pt idx="269">
                  <c:v>0.37029899234623698</c:v>
                </c:pt>
                <c:pt idx="270">
                  <c:v>0.37167556852596201</c:v>
                </c:pt>
                <c:pt idx="271">
                  <c:v>0.37305214470568798</c:v>
                </c:pt>
                <c:pt idx="272">
                  <c:v>0.37442872088541401</c:v>
                </c:pt>
                <c:pt idx="273">
                  <c:v>0.37580529706513999</c:v>
                </c:pt>
                <c:pt idx="274">
                  <c:v>0.37718187324486502</c:v>
                </c:pt>
                <c:pt idx="275">
                  <c:v>0.37855844942459099</c:v>
                </c:pt>
                <c:pt idx="276">
                  <c:v>0.37993502560431702</c:v>
                </c:pt>
                <c:pt idx="277">
                  <c:v>0.381311601784043</c:v>
                </c:pt>
                <c:pt idx="278">
                  <c:v>0.38268817796376903</c:v>
                </c:pt>
                <c:pt idx="279">
                  <c:v>0.384064754143494</c:v>
                </c:pt>
                <c:pt idx="280">
                  <c:v>0.38544133032321998</c:v>
                </c:pt>
                <c:pt idx="281">
                  <c:v>0.38681790650294601</c:v>
                </c:pt>
                <c:pt idx="282">
                  <c:v>0.38819448268267198</c:v>
                </c:pt>
                <c:pt idx="283">
                  <c:v>0.38957105886239801</c:v>
                </c:pt>
                <c:pt idx="284">
                  <c:v>0.39094763504212299</c:v>
                </c:pt>
                <c:pt idx="285">
                  <c:v>0.39232421122184902</c:v>
                </c:pt>
                <c:pt idx="286">
                  <c:v>0.39370078740157499</c:v>
                </c:pt>
                <c:pt idx="287">
                  <c:v>0.39507736358130102</c:v>
                </c:pt>
                <c:pt idx="288">
                  <c:v>0.396453939761026</c:v>
                </c:pt>
                <c:pt idx="289">
                  <c:v>0.39783051594075203</c:v>
                </c:pt>
                <c:pt idx="290">
                  <c:v>0.399207092120478</c:v>
                </c:pt>
                <c:pt idx="291">
                  <c:v>0.40058366830020398</c:v>
                </c:pt>
                <c:pt idx="292">
                  <c:v>0.40196024447993001</c:v>
                </c:pt>
                <c:pt idx="293">
                  <c:v>0.40333682065965498</c:v>
                </c:pt>
                <c:pt idx="294">
                  <c:v>0.40471339683938101</c:v>
                </c:pt>
                <c:pt idx="295">
                  <c:v>0.40608997301910699</c:v>
                </c:pt>
                <c:pt idx="296">
                  <c:v>0.40746654919883302</c:v>
                </c:pt>
                <c:pt idx="297">
                  <c:v>0.40884312537855899</c:v>
                </c:pt>
                <c:pt idx="298">
                  <c:v>0.41021970155828402</c:v>
                </c:pt>
                <c:pt idx="299">
                  <c:v>0.41159627773801</c:v>
                </c:pt>
                <c:pt idx="300">
                  <c:v>0.41297285391773603</c:v>
                </c:pt>
                <c:pt idx="301">
                  <c:v>0.414349430097462</c:v>
                </c:pt>
                <c:pt idx="302">
                  <c:v>0.41572600627718798</c:v>
                </c:pt>
                <c:pt idx="303">
                  <c:v>0.41710258245691301</c:v>
                </c:pt>
                <c:pt idx="304">
                  <c:v>0.41847915863663898</c:v>
                </c:pt>
                <c:pt idx="305">
                  <c:v>0.41985573481636501</c:v>
                </c:pt>
                <c:pt idx="306">
                  <c:v>0.42123231099609099</c:v>
                </c:pt>
                <c:pt idx="307">
                  <c:v>0.42260888717581602</c:v>
                </c:pt>
                <c:pt idx="308">
                  <c:v>0.42398546335554199</c:v>
                </c:pt>
                <c:pt idx="309">
                  <c:v>0.42536203953526802</c:v>
                </c:pt>
                <c:pt idx="310">
                  <c:v>0.426738615714994</c:v>
                </c:pt>
                <c:pt idx="311">
                  <c:v>0.42811519189472003</c:v>
                </c:pt>
                <c:pt idx="312">
                  <c:v>0.429491768074445</c:v>
                </c:pt>
                <c:pt idx="313">
                  <c:v>0.43086834425417098</c:v>
                </c:pt>
                <c:pt idx="314">
                  <c:v>0.43224492043389701</c:v>
                </c:pt>
                <c:pt idx="315">
                  <c:v>0.43362149661362298</c:v>
                </c:pt>
                <c:pt idx="316">
                  <c:v>0.43499807279334801</c:v>
                </c:pt>
                <c:pt idx="317">
                  <c:v>0.43637464897307399</c:v>
                </c:pt>
                <c:pt idx="318">
                  <c:v>0.43775122515280002</c:v>
                </c:pt>
                <c:pt idx="319">
                  <c:v>0.43912780133252599</c:v>
                </c:pt>
                <c:pt idx="320">
                  <c:v>0.44050437751225202</c:v>
                </c:pt>
                <c:pt idx="321">
                  <c:v>0.441880953691977</c:v>
                </c:pt>
                <c:pt idx="322">
                  <c:v>0.44325752987170303</c:v>
                </c:pt>
                <c:pt idx="323">
                  <c:v>0.444634106051429</c:v>
                </c:pt>
                <c:pt idx="324">
                  <c:v>0.44601068223115498</c:v>
                </c:pt>
                <c:pt idx="325">
                  <c:v>0.44738725841088101</c:v>
                </c:pt>
                <c:pt idx="326">
                  <c:v>0.44876383459060598</c:v>
                </c:pt>
                <c:pt idx="327">
                  <c:v>0.45014041077033201</c:v>
                </c:pt>
                <c:pt idx="328">
                  <c:v>0.45151698695005799</c:v>
                </c:pt>
                <c:pt idx="329">
                  <c:v>0.45289356312978402</c:v>
                </c:pt>
                <c:pt idx="330">
                  <c:v>0.45427013930950899</c:v>
                </c:pt>
                <c:pt idx="331">
                  <c:v>0.45564671548923502</c:v>
                </c:pt>
                <c:pt idx="332">
                  <c:v>0.457023291668961</c:v>
                </c:pt>
                <c:pt idx="333">
                  <c:v>0.45839986784868703</c:v>
                </c:pt>
                <c:pt idx="334">
                  <c:v>0.459776444028413</c:v>
                </c:pt>
                <c:pt idx="335">
                  <c:v>0.46115302020813798</c:v>
                </c:pt>
                <c:pt idx="336">
                  <c:v>0.46252959638786401</c:v>
                </c:pt>
                <c:pt idx="337">
                  <c:v>0.46390617256758998</c:v>
                </c:pt>
                <c:pt idx="338">
                  <c:v>0.46528274874731601</c:v>
                </c:pt>
                <c:pt idx="339">
                  <c:v>0.46665932492704199</c:v>
                </c:pt>
                <c:pt idx="340">
                  <c:v>0.46803590110676702</c:v>
                </c:pt>
                <c:pt idx="341">
                  <c:v>0.46941247728649299</c:v>
                </c:pt>
                <c:pt idx="342">
                  <c:v>0.47078905346621902</c:v>
                </c:pt>
                <c:pt idx="343">
                  <c:v>0.472165629645945</c:v>
                </c:pt>
                <c:pt idx="344">
                  <c:v>0.47354220582567003</c:v>
                </c:pt>
                <c:pt idx="345">
                  <c:v>0.474918782005396</c:v>
                </c:pt>
                <c:pt idx="346">
                  <c:v>0.47629535818512198</c:v>
                </c:pt>
                <c:pt idx="347">
                  <c:v>0.47767193436484801</c:v>
                </c:pt>
                <c:pt idx="348">
                  <c:v>0.47904851054457398</c:v>
                </c:pt>
                <c:pt idx="349">
                  <c:v>0.48042508672429901</c:v>
                </c:pt>
                <c:pt idx="350">
                  <c:v>0.48180166290402499</c:v>
                </c:pt>
                <c:pt idx="351">
                  <c:v>0.48317823908375102</c:v>
                </c:pt>
                <c:pt idx="352">
                  <c:v>0.48455481526347699</c:v>
                </c:pt>
                <c:pt idx="353">
                  <c:v>0.48593139144320302</c:v>
                </c:pt>
                <c:pt idx="354">
                  <c:v>0.487307967622928</c:v>
                </c:pt>
                <c:pt idx="355">
                  <c:v>0.48868454380265403</c:v>
                </c:pt>
                <c:pt idx="356">
                  <c:v>0.49006111998238</c:v>
                </c:pt>
                <c:pt idx="357">
                  <c:v>0.49143769616210597</c:v>
                </c:pt>
                <c:pt idx="358">
                  <c:v>0.492814272341832</c:v>
                </c:pt>
                <c:pt idx="359">
                  <c:v>0.49419084852155698</c:v>
                </c:pt>
                <c:pt idx="360">
                  <c:v>0.49556742470128301</c:v>
                </c:pt>
                <c:pt idx="361">
                  <c:v>0.49694400088100898</c:v>
                </c:pt>
                <c:pt idx="362">
                  <c:v>0.49832057706073501</c:v>
                </c:pt>
                <c:pt idx="363">
                  <c:v>0.49969715324045999</c:v>
                </c:pt>
                <c:pt idx="364">
                  <c:v>0.50107372942018602</c:v>
                </c:pt>
                <c:pt idx="365">
                  <c:v>0.50245030559991199</c:v>
                </c:pt>
                <c:pt idx="366">
                  <c:v>0.50382688177963797</c:v>
                </c:pt>
                <c:pt idx="367">
                  <c:v>0.50520345795936406</c:v>
                </c:pt>
                <c:pt idx="368">
                  <c:v>0.50658003413908903</c:v>
                </c:pt>
                <c:pt idx="369">
                  <c:v>0.50795661031881501</c:v>
                </c:pt>
                <c:pt idx="370">
                  <c:v>0.50933318649854098</c:v>
                </c:pt>
                <c:pt idx="371">
                  <c:v>0.51070976267826695</c:v>
                </c:pt>
                <c:pt idx="372">
                  <c:v>0.51208633885799304</c:v>
                </c:pt>
                <c:pt idx="373">
                  <c:v>0.51346291503771802</c:v>
                </c:pt>
                <c:pt idx="374">
                  <c:v>0.51483949121744399</c:v>
                </c:pt>
                <c:pt idx="375">
                  <c:v>0.51621606739716996</c:v>
                </c:pt>
                <c:pt idx="376">
                  <c:v>0.51759264357689605</c:v>
                </c:pt>
                <c:pt idx="377">
                  <c:v>0.51896921975662202</c:v>
                </c:pt>
                <c:pt idx="378">
                  <c:v>0.520345795936347</c:v>
                </c:pt>
                <c:pt idx="379">
                  <c:v>0.52172237211607297</c:v>
                </c:pt>
                <c:pt idx="380">
                  <c:v>0.52309894829579895</c:v>
                </c:pt>
                <c:pt idx="381">
                  <c:v>0.52447552447552503</c:v>
                </c:pt>
                <c:pt idx="382">
                  <c:v>0.52585210065525001</c:v>
                </c:pt>
                <c:pt idx="383">
                  <c:v>0.52722867683497598</c:v>
                </c:pt>
                <c:pt idx="384">
                  <c:v>0.52860525301470196</c:v>
                </c:pt>
                <c:pt idx="385">
                  <c:v>0.52998182919442804</c:v>
                </c:pt>
                <c:pt idx="386">
                  <c:v>0.53135840537415402</c:v>
                </c:pt>
                <c:pt idx="387">
                  <c:v>0.53273498155387899</c:v>
                </c:pt>
                <c:pt idx="388">
                  <c:v>0.53411155773360497</c:v>
                </c:pt>
                <c:pt idx="389">
                  <c:v>0.53548813391333105</c:v>
                </c:pt>
                <c:pt idx="390">
                  <c:v>0.53686471009305703</c:v>
                </c:pt>
                <c:pt idx="391">
                  <c:v>0.538241286272782</c:v>
                </c:pt>
                <c:pt idx="392">
                  <c:v>0.53961786245250798</c:v>
                </c:pt>
                <c:pt idx="393">
                  <c:v>0.54099443863223395</c:v>
                </c:pt>
                <c:pt idx="394">
                  <c:v>0.54237101481196004</c:v>
                </c:pt>
                <c:pt idx="395">
                  <c:v>0.54374759099168601</c:v>
                </c:pt>
                <c:pt idx="396">
                  <c:v>0.54512416717141099</c:v>
                </c:pt>
                <c:pt idx="397">
                  <c:v>0.54650074335113696</c:v>
                </c:pt>
                <c:pt idx="398">
                  <c:v>0.54787731953086305</c:v>
                </c:pt>
                <c:pt idx="399">
                  <c:v>0.54925389571058902</c:v>
                </c:pt>
                <c:pt idx="400">
                  <c:v>0.550630471890314</c:v>
                </c:pt>
                <c:pt idx="401">
                  <c:v>0.55200704807003997</c:v>
                </c:pt>
                <c:pt idx="402">
                  <c:v>0.55338362424976595</c:v>
                </c:pt>
                <c:pt idx="403">
                  <c:v>0.55476020042949203</c:v>
                </c:pt>
                <c:pt idx="404">
                  <c:v>0.55613677660921801</c:v>
                </c:pt>
                <c:pt idx="405">
                  <c:v>0.55751335278894298</c:v>
                </c:pt>
                <c:pt idx="406">
                  <c:v>0.55888992896866896</c:v>
                </c:pt>
                <c:pt idx="407">
                  <c:v>0.56026650514839504</c:v>
                </c:pt>
                <c:pt idx="408">
                  <c:v>0.56164308132812102</c:v>
                </c:pt>
                <c:pt idx="409">
                  <c:v>0.56301965750784699</c:v>
                </c:pt>
                <c:pt idx="410">
                  <c:v>0.56439623368757197</c:v>
                </c:pt>
                <c:pt idx="411">
                  <c:v>0.56577280986729805</c:v>
                </c:pt>
                <c:pt idx="412">
                  <c:v>0.56714938604702403</c:v>
                </c:pt>
                <c:pt idx="413">
                  <c:v>0.56852596222675</c:v>
                </c:pt>
                <c:pt idx="414">
                  <c:v>0.56990253840647598</c:v>
                </c:pt>
                <c:pt idx="415">
                  <c:v>0.57127911458620095</c:v>
                </c:pt>
                <c:pt idx="416">
                  <c:v>0.57265569076592704</c:v>
                </c:pt>
                <c:pt idx="417">
                  <c:v>0.57403226694565301</c:v>
                </c:pt>
                <c:pt idx="418">
                  <c:v>0.57540884312537899</c:v>
                </c:pt>
                <c:pt idx="419">
                  <c:v>0.57678541930510496</c:v>
                </c:pt>
                <c:pt idx="420">
                  <c:v>0.57816199548483005</c:v>
                </c:pt>
                <c:pt idx="421">
                  <c:v>0.57953857166455602</c:v>
                </c:pt>
                <c:pt idx="422">
                  <c:v>0.580915147844282</c:v>
                </c:pt>
                <c:pt idx="423">
                  <c:v>0.58229172402400797</c:v>
                </c:pt>
                <c:pt idx="424">
                  <c:v>0.58366830020373295</c:v>
                </c:pt>
                <c:pt idx="425">
                  <c:v>0.58504487638345903</c:v>
                </c:pt>
                <c:pt idx="426">
                  <c:v>0.58642145256318501</c:v>
                </c:pt>
                <c:pt idx="427">
                  <c:v>0.58779802874291098</c:v>
                </c:pt>
                <c:pt idx="428">
                  <c:v>0.58917460492263696</c:v>
                </c:pt>
                <c:pt idx="429">
                  <c:v>0.59055118110236204</c:v>
                </c:pt>
                <c:pt idx="430">
                  <c:v>0.59192775728208802</c:v>
                </c:pt>
                <c:pt idx="431">
                  <c:v>0.59330433346181399</c:v>
                </c:pt>
                <c:pt idx="432">
                  <c:v>0.59468090964153997</c:v>
                </c:pt>
                <c:pt idx="433">
                  <c:v>0.59605748582126605</c:v>
                </c:pt>
                <c:pt idx="434">
                  <c:v>0.59743406200099103</c:v>
                </c:pt>
                <c:pt idx="435">
                  <c:v>0.598810638180717</c:v>
                </c:pt>
                <c:pt idx="436">
                  <c:v>0.60018721436044298</c:v>
                </c:pt>
                <c:pt idx="437">
                  <c:v>0.60156379054016895</c:v>
                </c:pt>
                <c:pt idx="438">
                  <c:v>0.60294036671989404</c:v>
                </c:pt>
                <c:pt idx="439">
                  <c:v>0.60431694289962001</c:v>
                </c:pt>
                <c:pt idx="440">
                  <c:v>0.60569351907934599</c:v>
                </c:pt>
                <c:pt idx="441">
                  <c:v>0.60707009525907196</c:v>
                </c:pt>
                <c:pt idx="442">
                  <c:v>0.60844667143879805</c:v>
                </c:pt>
                <c:pt idx="443">
                  <c:v>0.60982324761852302</c:v>
                </c:pt>
                <c:pt idx="444">
                  <c:v>0.611199823798249</c:v>
                </c:pt>
                <c:pt idx="445">
                  <c:v>0.61257639997797497</c:v>
                </c:pt>
                <c:pt idx="446">
                  <c:v>0.61395297615770095</c:v>
                </c:pt>
                <c:pt idx="447">
                  <c:v>0.61532955233742703</c:v>
                </c:pt>
                <c:pt idx="448">
                  <c:v>0.61670612851715201</c:v>
                </c:pt>
                <c:pt idx="449">
                  <c:v>0.61808270469687798</c:v>
                </c:pt>
                <c:pt idx="450">
                  <c:v>0.61945928087660396</c:v>
                </c:pt>
                <c:pt idx="451">
                  <c:v>0.62083585705633004</c:v>
                </c:pt>
                <c:pt idx="452">
                  <c:v>0.62221243323605502</c:v>
                </c:pt>
                <c:pt idx="453">
                  <c:v>0.62358900941578099</c:v>
                </c:pt>
                <c:pt idx="454">
                  <c:v>0.62496558559550697</c:v>
                </c:pt>
                <c:pt idx="455">
                  <c:v>0.62634216177523305</c:v>
                </c:pt>
                <c:pt idx="456">
                  <c:v>0.62771873795495903</c:v>
                </c:pt>
                <c:pt idx="457">
                  <c:v>0.629095314134684</c:v>
                </c:pt>
                <c:pt idx="458">
                  <c:v>0.63047189031440998</c:v>
                </c:pt>
                <c:pt idx="459">
                  <c:v>0.63184846649413595</c:v>
                </c:pt>
                <c:pt idx="460">
                  <c:v>0.63322504267386204</c:v>
                </c:pt>
                <c:pt idx="461">
                  <c:v>0.63460161885358801</c:v>
                </c:pt>
                <c:pt idx="462">
                  <c:v>0.63597819503331299</c:v>
                </c:pt>
                <c:pt idx="463">
                  <c:v>0.63735477121303896</c:v>
                </c:pt>
                <c:pt idx="464">
                  <c:v>0.63873134739276505</c:v>
                </c:pt>
                <c:pt idx="465">
                  <c:v>0.64010792357249102</c:v>
                </c:pt>
                <c:pt idx="466">
                  <c:v>0.641484499752216</c:v>
                </c:pt>
                <c:pt idx="467">
                  <c:v>0.64286107593194197</c:v>
                </c:pt>
                <c:pt idx="468">
                  <c:v>0.64423765211166795</c:v>
                </c:pt>
                <c:pt idx="469">
                  <c:v>0.64561422829139403</c:v>
                </c:pt>
                <c:pt idx="470">
                  <c:v>0.64699080447112001</c:v>
                </c:pt>
                <c:pt idx="471">
                  <c:v>0.64836738065084498</c:v>
                </c:pt>
                <c:pt idx="472">
                  <c:v>0.64974395683057096</c:v>
                </c:pt>
                <c:pt idx="473">
                  <c:v>0.65112053301029704</c:v>
                </c:pt>
                <c:pt idx="474">
                  <c:v>0.65249710919002302</c:v>
                </c:pt>
                <c:pt idx="475">
                  <c:v>0.65387368536974799</c:v>
                </c:pt>
                <c:pt idx="476">
                  <c:v>0.65525026154947397</c:v>
                </c:pt>
                <c:pt idx="477">
                  <c:v>0.65662683772920005</c:v>
                </c:pt>
                <c:pt idx="478">
                  <c:v>0.65800341390892603</c:v>
                </c:pt>
                <c:pt idx="479">
                  <c:v>0.659379990088652</c:v>
                </c:pt>
                <c:pt idx="480">
                  <c:v>0.66075656626837698</c:v>
                </c:pt>
                <c:pt idx="481">
                  <c:v>0.66213314244810295</c:v>
                </c:pt>
                <c:pt idx="482">
                  <c:v>0.66350971862782904</c:v>
                </c:pt>
                <c:pt idx="483">
                  <c:v>0.66488629480755501</c:v>
                </c:pt>
                <c:pt idx="484">
                  <c:v>0.66626287098728099</c:v>
                </c:pt>
                <c:pt idx="485">
                  <c:v>0.66763944716700596</c:v>
                </c:pt>
                <c:pt idx="486">
                  <c:v>0.66901602334673205</c:v>
                </c:pt>
                <c:pt idx="487">
                  <c:v>0.67039259952645802</c:v>
                </c:pt>
                <c:pt idx="488">
                  <c:v>0.671769175706184</c:v>
                </c:pt>
                <c:pt idx="489">
                  <c:v>0.67314575188590997</c:v>
                </c:pt>
                <c:pt idx="490">
                  <c:v>0.67452232806563495</c:v>
                </c:pt>
                <c:pt idx="491">
                  <c:v>0.67589890424536103</c:v>
                </c:pt>
                <c:pt idx="492">
                  <c:v>0.67727548042508701</c:v>
                </c:pt>
                <c:pt idx="493">
                  <c:v>0.67865205660481298</c:v>
                </c:pt>
                <c:pt idx="494">
                  <c:v>0.68002863278453896</c:v>
                </c:pt>
                <c:pt idx="495">
                  <c:v>0.68140520896426404</c:v>
                </c:pt>
                <c:pt idx="496">
                  <c:v>0.68278178514399002</c:v>
                </c:pt>
                <c:pt idx="497">
                  <c:v>0.68415836132371599</c:v>
                </c:pt>
                <c:pt idx="498">
                  <c:v>0.68553493750344197</c:v>
                </c:pt>
                <c:pt idx="499">
                  <c:v>0.68691151368316705</c:v>
                </c:pt>
                <c:pt idx="500">
                  <c:v>0.68828808986289303</c:v>
                </c:pt>
                <c:pt idx="501">
                  <c:v>0.689664666042619</c:v>
                </c:pt>
                <c:pt idx="502">
                  <c:v>0.69104124222234498</c:v>
                </c:pt>
                <c:pt idx="503">
                  <c:v>0.69241781840207095</c:v>
                </c:pt>
                <c:pt idx="504">
                  <c:v>0.69379439458179604</c:v>
                </c:pt>
                <c:pt idx="505">
                  <c:v>0.69517097076152201</c:v>
                </c:pt>
                <c:pt idx="506">
                  <c:v>0.69654754694124799</c:v>
                </c:pt>
                <c:pt idx="507">
                  <c:v>0.69792412312097396</c:v>
                </c:pt>
                <c:pt idx="508">
                  <c:v>0.69930069930070005</c:v>
                </c:pt>
                <c:pt idx="509">
                  <c:v>0.70067727548042502</c:v>
                </c:pt>
                <c:pt idx="510">
                  <c:v>0.702053851660151</c:v>
                </c:pt>
                <c:pt idx="511">
                  <c:v>0.70343042783987697</c:v>
                </c:pt>
                <c:pt idx="512">
                  <c:v>0.70480700401960295</c:v>
                </c:pt>
                <c:pt idx="513">
                  <c:v>0.70618358019932803</c:v>
                </c:pt>
                <c:pt idx="514">
                  <c:v>0.70756015637905401</c:v>
                </c:pt>
                <c:pt idx="515">
                  <c:v>0.70893673255877998</c:v>
                </c:pt>
                <c:pt idx="516">
                  <c:v>0.71031330873850596</c:v>
                </c:pt>
                <c:pt idx="517">
                  <c:v>0.71168988491823204</c:v>
                </c:pt>
                <c:pt idx="518">
                  <c:v>0.71306646109795702</c:v>
                </c:pt>
                <c:pt idx="519">
                  <c:v>0.71444303727768299</c:v>
                </c:pt>
                <c:pt idx="520">
                  <c:v>0.71581961345740897</c:v>
                </c:pt>
                <c:pt idx="521">
                  <c:v>0.71719618963713505</c:v>
                </c:pt>
                <c:pt idx="522">
                  <c:v>0.71857276581686103</c:v>
                </c:pt>
                <c:pt idx="523">
                  <c:v>0.719949341996586</c:v>
                </c:pt>
                <c:pt idx="524">
                  <c:v>0.72132591817631198</c:v>
                </c:pt>
                <c:pt idx="525">
                  <c:v>0.72270249435603795</c:v>
                </c:pt>
                <c:pt idx="526">
                  <c:v>0.72407907053576404</c:v>
                </c:pt>
                <c:pt idx="527">
                  <c:v>0.72545564671548901</c:v>
                </c:pt>
                <c:pt idx="528">
                  <c:v>0.72683222289521499</c:v>
                </c:pt>
                <c:pt idx="529">
                  <c:v>0.72820879907494096</c:v>
                </c:pt>
                <c:pt idx="530">
                  <c:v>0.72958537525466705</c:v>
                </c:pt>
                <c:pt idx="531">
                  <c:v>0.73096195143439302</c:v>
                </c:pt>
                <c:pt idx="532">
                  <c:v>0.732338527614118</c:v>
                </c:pt>
                <c:pt idx="533">
                  <c:v>0.73371510379384397</c:v>
                </c:pt>
                <c:pt idx="534">
                  <c:v>0.73509167997356994</c:v>
                </c:pt>
                <c:pt idx="535">
                  <c:v>0.73646825615329603</c:v>
                </c:pt>
                <c:pt idx="536">
                  <c:v>0.73784483233302101</c:v>
                </c:pt>
                <c:pt idx="537">
                  <c:v>0.73922140851274698</c:v>
                </c:pt>
                <c:pt idx="538">
                  <c:v>0.74059798469247295</c:v>
                </c:pt>
                <c:pt idx="539">
                  <c:v>0.74197456087219904</c:v>
                </c:pt>
                <c:pt idx="540">
                  <c:v>0.74335113705192501</c:v>
                </c:pt>
                <c:pt idx="541">
                  <c:v>0.74472771323164999</c:v>
                </c:pt>
                <c:pt idx="542">
                  <c:v>0.74610428941137596</c:v>
                </c:pt>
                <c:pt idx="543">
                  <c:v>0.74748086559110205</c:v>
                </c:pt>
                <c:pt idx="544">
                  <c:v>0.74885744177082803</c:v>
                </c:pt>
                <c:pt idx="545">
                  <c:v>0.750234017950553</c:v>
                </c:pt>
                <c:pt idx="546">
                  <c:v>0.75161059413027898</c:v>
                </c:pt>
                <c:pt idx="547">
                  <c:v>0.75298717031000495</c:v>
                </c:pt>
                <c:pt idx="548">
                  <c:v>0.75436374648973104</c:v>
                </c:pt>
                <c:pt idx="549">
                  <c:v>0.75574032266945701</c:v>
                </c:pt>
                <c:pt idx="550">
                  <c:v>0.75711689884918199</c:v>
                </c:pt>
                <c:pt idx="551">
                  <c:v>0.75849347502890796</c:v>
                </c:pt>
                <c:pt idx="552">
                  <c:v>0.75987005120863405</c:v>
                </c:pt>
                <c:pt idx="553">
                  <c:v>0.76124662738836002</c:v>
                </c:pt>
                <c:pt idx="554">
                  <c:v>0.76262320356808599</c:v>
                </c:pt>
                <c:pt idx="555">
                  <c:v>0.76399977974781097</c:v>
                </c:pt>
                <c:pt idx="556">
                  <c:v>0.76537635592753706</c:v>
                </c:pt>
                <c:pt idx="557">
                  <c:v>0.76675293210726303</c:v>
                </c:pt>
                <c:pt idx="558">
                  <c:v>0.768129508286989</c:v>
                </c:pt>
                <c:pt idx="559">
                  <c:v>0.76950608446671498</c:v>
                </c:pt>
                <c:pt idx="560">
                  <c:v>0.77088266064643995</c:v>
                </c:pt>
                <c:pt idx="561">
                  <c:v>0.77225923682616604</c:v>
                </c:pt>
                <c:pt idx="562">
                  <c:v>0.77363581300589201</c:v>
                </c:pt>
                <c:pt idx="563">
                  <c:v>0.77501238918561799</c:v>
                </c:pt>
                <c:pt idx="564">
                  <c:v>0.77638896536534396</c:v>
                </c:pt>
                <c:pt idx="565">
                  <c:v>0.77776554154506905</c:v>
                </c:pt>
                <c:pt idx="566">
                  <c:v>0.77914211772479502</c:v>
                </c:pt>
                <c:pt idx="567">
                  <c:v>0.780518693904521</c:v>
                </c:pt>
                <c:pt idx="568">
                  <c:v>0.78189527008424697</c:v>
                </c:pt>
                <c:pt idx="569">
                  <c:v>0.78327184626397195</c:v>
                </c:pt>
                <c:pt idx="570">
                  <c:v>0.78464842244369803</c:v>
                </c:pt>
                <c:pt idx="571">
                  <c:v>0.78602499862342401</c:v>
                </c:pt>
                <c:pt idx="572">
                  <c:v>0.78740157480314998</c:v>
                </c:pt>
                <c:pt idx="573">
                  <c:v>0.78877815098287596</c:v>
                </c:pt>
                <c:pt idx="574">
                  <c:v>0.79015472716260104</c:v>
                </c:pt>
                <c:pt idx="575">
                  <c:v>0.79153130334232702</c:v>
                </c:pt>
                <c:pt idx="576">
                  <c:v>0.79290787952205299</c:v>
                </c:pt>
                <c:pt idx="577">
                  <c:v>0.79428445570177897</c:v>
                </c:pt>
                <c:pt idx="578">
                  <c:v>0.79566103188150505</c:v>
                </c:pt>
                <c:pt idx="579">
                  <c:v>0.79703760806123003</c:v>
                </c:pt>
                <c:pt idx="580">
                  <c:v>0.798414184240956</c:v>
                </c:pt>
                <c:pt idx="581">
                  <c:v>0.79979076042068198</c:v>
                </c:pt>
                <c:pt idx="582">
                  <c:v>0.80116733660040795</c:v>
                </c:pt>
                <c:pt idx="583">
                  <c:v>0.80254391278013304</c:v>
                </c:pt>
                <c:pt idx="584">
                  <c:v>0.80392048895985901</c:v>
                </c:pt>
                <c:pt idx="585">
                  <c:v>0.80529706513958499</c:v>
                </c:pt>
                <c:pt idx="586">
                  <c:v>0.80667364131931096</c:v>
                </c:pt>
                <c:pt idx="587">
                  <c:v>0.80805021749903705</c:v>
                </c:pt>
                <c:pt idx="588">
                  <c:v>0.80942679367876202</c:v>
                </c:pt>
                <c:pt idx="589">
                  <c:v>0.810803369858488</c:v>
                </c:pt>
                <c:pt idx="590">
                  <c:v>0.81217994603821397</c:v>
                </c:pt>
                <c:pt idx="591">
                  <c:v>0.81355652221793995</c:v>
                </c:pt>
                <c:pt idx="592">
                  <c:v>0.81493309839766603</c:v>
                </c:pt>
                <c:pt idx="593">
                  <c:v>0.81630967457739101</c:v>
                </c:pt>
                <c:pt idx="594">
                  <c:v>0.81768625075711698</c:v>
                </c:pt>
                <c:pt idx="595">
                  <c:v>0.81906282693684296</c:v>
                </c:pt>
                <c:pt idx="596">
                  <c:v>0.82043940311656904</c:v>
                </c:pt>
                <c:pt idx="597">
                  <c:v>0.82181597929629402</c:v>
                </c:pt>
                <c:pt idx="598">
                  <c:v>0.82319255547601999</c:v>
                </c:pt>
                <c:pt idx="599">
                  <c:v>0.82456913165574597</c:v>
                </c:pt>
                <c:pt idx="600">
                  <c:v>0.82594570783547205</c:v>
                </c:pt>
                <c:pt idx="601">
                  <c:v>0.82732228401519803</c:v>
                </c:pt>
                <c:pt idx="602">
                  <c:v>0.828698860194923</c:v>
                </c:pt>
                <c:pt idx="603">
                  <c:v>0.83007543637464898</c:v>
                </c:pt>
                <c:pt idx="604">
                  <c:v>0.83145201255437495</c:v>
                </c:pt>
                <c:pt idx="605">
                  <c:v>0.83282858873410104</c:v>
                </c:pt>
                <c:pt idx="606">
                  <c:v>0.83420516491382701</c:v>
                </c:pt>
                <c:pt idx="607">
                  <c:v>0.83558174109355199</c:v>
                </c:pt>
                <c:pt idx="608">
                  <c:v>0.83695831727327796</c:v>
                </c:pt>
                <c:pt idx="609">
                  <c:v>0.83833489345300405</c:v>
                </c:pt>
                <c:pt idx="610">
                  <c:v>0.83971146963273002</c:v>
                </c:pt>
                <c:pt idx="611">
                  <c:v>0.841088045812455</c:v>
                </c:pt>
                <c:pt idx="612">
                  <c:v>0.84246462199218097</c:v>
                </c:pt>
                <c:pt idx="613">
                  <c:v>0.84384119817190695</c:v>
                </c:pt>
                <c:pt idx="614">
                  <c:v>0.84521777435163303</c:v>
                </c:pt>
                <c:pt idx="615">
                  <c:v>0.84659435053135901</c:v>
                </c:pt>
                <c:pt idx="616">
                  <c:v>0.84797092671108398</c:v>
                </c:pt>
                <c:pt idx="617">
                  <c:v>0.84934750289080996</c:v>
                </c:pt>
                <c:pt idx="618">
                  <c:v>0.85072407907053604</c:v>
                </c:pt>
                <c:pt idx="619">
                  <c:v>0.85210065525026202</c:v>
                </c:pt>
                <c:pt idx="620">
                  <c:v>0.85347723142998699</c:v>
                </c:pt>
                <c:pt idx="621">
                  <c:v>0.85485380760971297</c:v>
                </c:pt>
                <c:pt idx="622">
                  <c:v>0.85623038378943905</c:v>
                </c:pt>
                <c:pt idx="623">
                  <c:v>0.85760695996916503</c:v>
                </c:pt>
                <c:pt idx="624">
                  <c:v>0.858983536148891</c:v>
                </c:pt>
                <c:pt idx="625">
                  <c:v>0.86036011232861598</c:v>
                </c:pt>
                <c:pt idx="626">
                  <c:v>0.86173668850834195</c:v>
                </c:pt>
                <c:pt idx="627">
                  <c:v>0.86311326468806804</c:v>
                </c:pt>
                <c:pt idx="628">
                  <c:v>0.86448984086779401</c:v>
                </c:pt>
                <c:pt idx="629">
                  <c:v>0.86586641704751999</c:v>
                </c:pt>
                <c:pt idx="630">
                  <c:v>0.86724299322724496</c:v>
                </c:pt>
                <c:pt idx="631">
                  <c:v>0.86861956940697105</c:v>
                </c:pt>
                <c:pt idx="632">
                  <c:v>0.86999614558669702</c:v>
                </c:pt>
                <c:pt idx="633">
                  <c:v>0.871372721766423</c:v>
                </c:pt>
                <c:pt idx="634">
                  <c:v>0.87274929794614897</c:v>
                </c:pt>
                <c:pt idx="635">
                  <c:v>0.87412587412587395</c:v>
                </c:pt>
                <c:pt idx="636">
                  <c:v>0.87550245030560003</c:v>
                </c:pt>
                <c:pt idx="637">
                  <c:v>0.87687902648532601</c:v>
                </c:pt>
                <c:pt idx="638">
                  <c:v>0.87825560266505198</c:v>
                </c:pt>
                <c:pt idx="639">
                  <c:v>0.87963217884477696</c:v>
                </c:pt>
                <c:pt idx="640">
                  <c:v>0.88100875502450304</c:v>
                </c:pt>
                <c:pt idx="641">
                  <c:v>0.88238533120422902</c:v>
                </c:pt>
                <c:pt idx="642">
                  <c:v>0.88376190738395499</c:v>
                </c:pt>
                <c:pt idx="643">
                  <c:v>0.88513848356368097</c:v>
                </c:pt>
                <c:pt idx="644">
                  <c:v>0.88651505974340605</c:v>
                </c:pt>
                <c:pt idx="645">
                  <c:v>0.88789163592313203</c:v>
                </c:pt>
                <c:pt idx="646">
                  <c:v>0.889268212102858</c:v>
                </c:pt>
                <c:pt idx="647">
                  <c:v>0.89064478828258398</c:v>
                </c:pt>
                <c:pt idx="648">
                  <c:v>0.89202136446230895</c:v>
                </c:pt>
                <c:pt idx="649">
                  <c:v>0.89339794064203504</c:v>
                </c:pt>
                <c:pt idx="650">
                  <c:v>0.89477451682176101</c:v>
                </c:pt>
                <c:pt idx="651">
                  <c:v>0.89615109300148699</c:v>
                </c:pt>
                <c:pt idx="652">
                  <c:v>0.89752766918121296</c:v>
                </c:pt>
                <c:pt idx="653">
                  <c:v>0.89890424536093805</c:v>
                </c:pt>
                <c:pt idx="654">
                  <c:v>0.90028082154066402</c:v>
                </c:pt>
                <c:pt idx="655">
                  <c:v>0.90165739772039</c:v>
                </c:pt>
                <c:pt idx="656">
                  <c:v>0.90303397390011597</c:v>
                </c:pt>
                <c:pt idx="657">
                  <c:v>0.90441055007984195</c:v>
                </c:pt>
                <c:pt idx="658">
                  <c:v>0.90578712625956703</c:v>
                </c:pt>
                <c:pt idx="659">
                  <c:v>0.90716370243929301</c:v>
                </c:pt>
                <c:pt idx="660">
                  <c:v>0.90854027861901898</c:v>
                </c:pt>
                <c:pt idx="661">
                  <c:v>0.90991685479874496</c:v>
                </c:pt>
                <c:pt idx="662">
                  <c:v>0.91129343097847104</c:v>
                </c:pt>
                <c:pt idx="663">
                  <c:v>0.91267000715819602</c:v>
                </c:pt>
                <c:pt idx="664">
                  <c:v>0.91404658333792199</c:v>
                </c:pt>
                <c:pt idx="665">
                  <c:v>0.91542315951764797</c:v>
                </c:pt>
                <c:pt idx="666">
                  <c:v>0.91679973569737405</c:v>
                </c:pt>
                <c:pt idx="667">
                  <c:v>0.91817631187710003</c:v>
                </c:pt>
                <c:pt idx="668">
                  <c:v>0.919552888056825</c:v>
                </c:pt>
                <c:pt idx="669">
                  <c:v>0.92092946423655098</c:v>
                </c:pt>
                <c:pt idx="670">
                  <c:v>0.92230604041627695</c:v>
                </c:pt>
                <c:pt idx="671">
                  <c:v>0.92368261659600304</c:v>
                </c:pt>
                <c:pt idx="672">
                  <c:v>0.92505919277572801</c:v>
                </c:pt>
                <c:pt idx="673">
                  <c:v>0.92643576895545399</c:v>
                </c:pt>
                <c:pt idx="674">
                  <c:v>0.92781234513517996</c:v>
                </c:pt>
                <c:pt idx="675">
                  <c:v>0.92918892131490605</c:v>
                </c:pt>
                <c:pt idx="676">
                  <c:v>0.93056549749463202</c:v>
                </c:pt>
                <c:pt idx="677">
                  <c:v>0.931942073674357</c:v>
                </c:pt>
                <c:pt idx="678">
                  <c:v>0.93331864985408297</c:v>
                </c:pt>
                <c:pt idx="679">
                  <c:v>0.93469522603380895</c:v>
                </c:pt>
                <c:pt idx="680">
                  <c:v>0.93607180221353503</c:v>
                </c:pt>
                <c:pt idx="681">
                  <c:v>0.93744837839326101</c:v>
                </c:pt>
                <c:pt idx="682">
                  <c:v>0.93882495457298598</c:v>
                </c:pt>
                <c:pt idx="683">
                  <c:v>0.94020153075271196</c:v>
                </c:pt>
                <c:pt idx="684">
                  <c:v>0.94157810693243804</c:v>
                </c:pt>
                <c:pt idx="685">
                  <c:v>0.94295468311216402</c:v>
                </c:pt>
                <c:pt idx="686">
                  <c:v>0.94433125929188899</c:v>
                </c:pt>
                <c:pt idx="687">
                  <c:v>0.94570783547161497</c:v>
                </c:pt>
                <c:pt idx="688">
                  <c:v>0.94708441165134105</c:v>
                </c:pt>
                <c:pt idx="689">
                  <c:v>0.94846098783106703</c:v>
                </c:pt>
                <c:pt idx="690">
                  <c:v>0.949837564010792</c:v>
                </c:pt>
                <c:pt idx="691">
                  <c:v>0.95121414019051798</c:v>
                </c:pt>
                <c:pt idx="692">
                  <c:v>0.95259071637024395</c:v>
                </c:pt>
                <c:pt idx="693">
                  <c:v>0.95396729254997004</c:v>
                </c:pt>
                <c:pt idx="694">
                  <c:v>0.95534386872969601</c:v>
                </c:pt>
                <c:pt idx="695">
                  <c:v>0.95672044490942099</c:v>
                </c:pt>
                <c:pt idx="696">
                  <c:v>0.95809702108914696</c:v>
                </c:pt>
                <c:pt idx="697">
                  <c:v>0.95947359726887305</c:v>
                </c:pt>
                <c:pt idx="698">
                  <c:v>0.96085017344859902</c:v>
                </c:pt>
                <c:pt idx="699">
                  <c:v>0.962226749628325</c:v>
                </c:pt>
                <c:pt idx="700">
                  <c:v>0.96360332580804997</c:v>
                </c:pt>
                <c:pt idx="701">
                  <c:v>0.96497990198777595</c:v>
                </c:pt>
                <c:pt idx="702">
                  <c:v>0.96635647816750203</c:v>
                </c:pt>
                <c:pt idx="703">
                  <c:v>0.96773305434722801</c:v>
                </c:pt>
                <c:pt idx="704">
                  <c:v>0.96910963052695398</c:v>
                </c:pt>
                <c:pt idx="705">
                  <c:v>0.97048620670667896</c:v>
                </c:pt>
                <c:pt idx="706">
                  <c:v>0.97186278288640504</c:v>
                </c:pt>
                <c:pt idx="707">
                  <c:v>0.97323935906613102</c:v>
                </c:pt>
                <c:pt idx="708">
                  <c:v>0.97461593524585699</c:v>
                </c:pt>
                <c:pt idx="709">
                  <c:v>0.97599251142558296</c:v>
                </c:pt>
                <c:pt idx="710">
                  <c:v>0.97736908760530805</c:v>
                </c:pt>
                <c:pt idx="711">
                  <c:v>0.97874566378503403</c:v>
                </c:pt>
                <c:pt idx="712">
                  <c:v>0.98012223996476</c:v>
                </c:pt>
                <c:pt idx="713">
                  <c:v>0.98149881614448597</c:v>
                </c:pt>
                <c:pt idx="714">
                  <c:v>0.98287539232421095</c:v>
                </c:pt>
                <c:pt idx="715">
                  <c:v>0.98425196850393704</c:v>
                </c:pt>
                <c:pt idx="716">
                  <c:v>0.98562854468366301</c:v>
                </c:pt>
                <c:pt idx="717">
                  <c:v>0.98700512086338898</c:v>
                </c:pt>
                <c:pt idx="718">
                  <c:v>0.98838169704311396</c:v>
                </c:pt>
                <c:pt idx="719">
                  <c:v>0.98975827322284005</c:v>
                </c:pt>
                <c:pt idx="720">
                  <c:v>0.99113484940256602</c:v>
                </c:pt>
                <c:pt idx="721">
                  <c:v>0.992511425582292</c:v>
                </c:pt>
                <c:pt idx="722">
                  <c:v>0.99388800176201797</c:v>
                </c:pt>
                <c:pt idx="723">
                  <c:v>0.99526457794174295</c:v>
                </c:pt>
                <c:pt idx="724">
                  <c:v>0.99664115412146903</c:v>
                </c:pt>
                <c:pt idx="725">
                  <c:v>0.99801773030119501</c:v>
                </c:pt>
                <c:pt idx="726">
                  <c:v>0.99939430648092098</c:v>
                </c:pt>
                <c:pt idx="727">
                  <c:v>1.0007708826606501</c:v>
                </c:pt>
                <c:pt idx="728">
                  <c:v>1.00214745884037</c:v>
                </c:pt>
                <c:pt idx="729">
                  <c:v>1.0035240350201</c:v>
                </c:pt>
                <c:pt idx="730">
                  <c:v>1.00490061119982</c:v>
                </c:pt>
                <c:pt idx="731">
                  <c:v>1.00627718737955</c:v>
                </c:pt>
                <c:pt idx="732">
                  <c:v>1.0076537635592799</c:v>
                </c:pt>
                <c:pt idx="733">
                  <c:v>1.0090303397389999</c:v>
                </c:pt>
                <c:pt idx="734">
                  <c:v>1.0104069159187301</c:v>
                </c:pt>
                <c:pt idx="735">
                  <c:v>1.0117834920984501</c:v>
                </c:pt>
                <c:pt idx="736">
                  <c:v>1.0131600682781801</c:v>
                </c:pt>
                <c:pt idx="737">
                  <c:v>1.0145366444579</c:v>
                </c:pt>
                <c:pt idx="738">
                  <c:v>1.01591322063763</c:v>
                </c:pt>
                <c:pt idx="739">
                  <c:v>1.01728979681736</c:v>
                </c:pt>
                <c:pt idx="740">
                  <c:v>1.01866637299708</c:v>
                </c:pt>
                <c:pt idx="741">
                  <c:v>1.0200429491768099</c:v>
                </c:pt>
                <c:pt idx="742">
                  <c:v>1.0214195253565299</c:v>
                </c:pt>
                <c:pt idx="743">
                  <c:v>1.0227961015362601</c:v>
                </c:pt>
                <c:pt idx="744">
                  <c:v>1.0241726777159901</c:v>
                </c:pt>
                <c:pt idx="745">
                  <c:v>1.0255492538957101</c:v>
                </c:pt>
                <c:pt idx="746">
                  <c:v>1.02692583007544</c:v>
                </c:pt>
                <c:pt idx="747">
                  <c:v>1.02830240625516</c:v>
                </c:pt>
                <c:pt idx="748">
                  <c:v>1.02967898243489</c:v>
                </c:pt>
                <c:pt idx="749">
                  <c:v>1.03105555861461</c:v>
                </c:pt>
                <c:pt idx="750">
                  <c:v>1.0324321347943399</c:v>
                </c:pt>
                <c:pt idx="751">
                  <c:v>1.0338087109740699</c:v>
                </c:pt>
                <c:pt idx="752">
                  <c:v>1.0351852871537901</c:v>
                </c:pt>
                <c:pt idx="753">
                  <c:v>1.0365618633335201</c:v>
                </c:pt>
                <c:pt idx="754">
                  <c:v>1.0379384395132401</c:v>
                </c:pt>
                <c:pt idx="755">
                  <c:v>1.03931501569297</c:v>
                </c:pt>
                <c:pt idx="756">
                  <c:v>1.04069159187269</c:v>
                </c:pt>
                <c:pt idx="757">
                  <c:v>1.04206816805242</c:v>
                </c:pt>
                <c:pt idx="758">
                  <c:v>1.0434447442321499</c:v>
                </c:pt>
                <c:pt idx="759">
                  <c:v>1.0448213204118699</c:v>
                </c:pt>
                <c:pt idx="760">
                  <c:v>1.0461978965915999</c:v>
                </c:pt>
                <c:pt idx="761">
                  <c:v>1.0475744727713201</c:v>
                </c:pt>
                <c:pt idx="762">
                  <c:v>1.0489510489510501</c:v>
                </c:pt>
                <c:pt idx="763">
                  <c:v>1.05032762513078</c:v>
                </c:pt>
                <c:pt idx="764">
                  <c:v>1.0517042013105</c:v>
                </c:pt>
                <c:pt idx="765">
                  <c:v>1.05308077749023</c:v>
                </c:pt>
                <c:pt idx="766">
                  <c:v>1.05445735366995</c:v>
                </c:pt>
                <c:pt idx="767">
                  <c:v>1.0558339298496799</c:v>
                </c:pt>
                <c:pt idx="768">
                  <c:v>1.0572105060293999</c:v>
                </c:pt>
                <c:pt idx="769">
                  <c:v>1.0585870822091299</c:v>
                </c:pt>
                <c:pt idx="770">
                  <c:v>1.0599636583888601</c:v>
                </c:pt>
                <c:pt idx="771">
                  <c:v>1.0613402345685801</c:v>
                </c:pt>
                <c:pt idx="772">
                  <c:v>1.06271681074831</c:v>
                </c:pt>
                <c:pt idx="773">
                  <c:v>1.06409338692803</c:v>
                </c:pt>
                <c:pt idx="774">
                  <c:v>1.06546996310776</c:v>
                </c:pt>
                <c:pt idx="775">
                  <c:v>1.06684653928748</c:v>
                </c:pt>
                <c:pt idx="776">
                  <c:v>1.0682231154672099</c:v>
                </c:pt>
                <c:pt idx="777">
                  <c:v>1.0695996916469399</c:v>
                </c:pt>
                <c:pt idx="778">
                  <c:v>1.0709762678266599</c:v>
                </c:pt>
                <c:pt idx="779">
                  <c:v>1.0723528440063901</c:v>
                </c:pt>
                <c:pt idx="780">
                  <c:v>1.0737294201861101</c:v>
                </c:pt>
                <c:pt idx="781">
                  <c:v>1.07510599636584</c:v>
                </c:pt>
                <c:pt idx="782">
                  <c:v>1.07648257254557</c:v>
                </c:pt>
                <c:pt idx="783">
                  <c:v>1.07785914872529</c:v>
                </c:pt>
                <c:pt idx="784">
                  <c:v>1.07923572490502</c:v>
                </c:pt>
                <c:pt idx="785">
                  <c:v>1.0806123010847399</c:v>
                </c:pt>
                <c:pt idx="786">
                  <c:v>1.0819888772644699</c:v>
                </c:pt>
                <c:pt idx="787">
                  <c:v>1.0833654534441901</c:v>
                </c:pt>
                <c:pt idx="788">
                  <c:v>1.0847420296239201</c:v>
                </c:pt>
                <c:pt idx="789">
                  <c:v>1.0861186058036501</c:v>
                </c:pt>
                <c:pt idx="790">
                  <c:v>1.08749518198337</c:v>
                </c:pt>
                <c:pt idx="791">
                  <c:v>1.0888717581631</c:v>
                </c:pt>
                <c:pt idx="792">
                  <c:v>1.09024833434282</c:v>
                </c:pt>
                <c:pt idx="793">
                  <c:v>1.09162491052255</c:v>
                </c:pt>
                <c:pt idx="794">
                  <c:v>1.0930014867022699</c:v>
                </c:pt>
                <c:pt idx="795">
                  <c:v>1.0943780628819999</c:v>
                </c:pt>
                <c:pt idx="796">
                  <c:v>1.0957546390617301</c:v>
                </c:pt>
                <c:pt idx="797">
                  <c:v>1.0971312152414501</c:v>
                </c:pt>
                <c:pt idx="798">
                  <c:v>1.09850779142118</c:v>
                </c:pt>
                <c:pt idx="799">
                  <c:v>1.0998843676009</c:v>
                </c:pt>
                <c:pt idx="800">
                  <c:v>1.10126094378063</c:v>
                </c:pt>
                <c:pt idx="801">
                  <c:v>1.10263751996035</c:v>
                </c:pt>
                <c:pt idx="802">
                  <c:v>1.1040140961400799</c:v>
                </c:pt>
                <c:pt idx="803">
                  <c:v>1.1053906723198099</c:v>
                </c:pt>
                <c:pt idx="804">
                  <c:v>1.1067672484995299</c:v>
                </c:pt>
                <c:pt idx="805">
                  <c:v>1.1081438246792601</c:v>
                </c:pt>
                <c:pt idx="806">
                  <c:v>1.1095204008589801</c:v>
                </c:pt>
                <c:pt idx="807">
                  <c:v>1.11089697703871</c:v>
                </c:pt>
                <c:pt idx="808">
                  <c:v>1.11227355321844</c:v>
                </c:pt>
                <c:pt idx="809">
                  <c:v>1.11365012939816</c:v>
                </c:pt>
                <c:pt idx="810">
                  <c:v>1.11502670557789</c:v>
                </c:pt>
                <c:pt idx="811">
                  <c:v>1.1164032817576099</c:v>
                </c:pt>
                <c:pt idx="812">
                  <c:v>1.1177798579373399</c:v>
                </c:pt>
                <c:pt idx="813">
                  <c:v>1.1191564341170599</c:v>
                </c:pt>
                <c:pt idx="814">
                  <c:v>1.1205330102967901</c:v>
                </c:pt>
                <c:pt idx="815">
                  <c:v>1.1219095864765201</c:v>
                </c:pt>
                <c:pt idx="816">
                  <c:v>1.12328616265624</c:v>
                </c:pt>
                <c:pt idx="817">
                  <c:v>1.12466273883597</c:v>
                </c:pt>
                <c:pt idx="818">
                  <c:v>1.12603931501569</c:v>
                </c:pt>
                <c:pt idx="819">
                  <c:v>1.12741589119542</c:v>
                </c:pt>
                <c:pt idx="820">
                  <c:v>1.1287924673751399</c:v>
                </c:pt>
                <c:pt idx="821">
                  <c:v>1.1301690435548699</c:v>
                </c:pt>
                <c:pt idx="822">
                  <c:v>1.1315456197346001</c:v>
                </c:pt>
                <c:pt idx="823">
                  <c:v>1.1329221959143201</c:v>
                </c:pt>
                <c:pt idx="824">
                  <c:v>1.1342987720940501</c:v>
                </c:pt>
                <c:pt idx="825">
                  <c:v>1.13567534827377</c:v>
                </c:pt>
                <c:pt idx="826">
                  <c:v>1.1370519244535</c:v>
                </c:pt>
                <c:pt idx="827">
                  <c:v>1.13842850063323</c:v>
                </c:pt>
                <c:pt idx="828">
                  <c:v>1.13980507681295</c:v>
                </c:pt>
                <c:pt idx="829">
                  <c:v>1.1411816529926799</c:v>
                </c:pt>
                <c:pt idx="830">
                  <c:v>1.1425582291723999</c:v>
                </c:pt>
                <c:pt idx="831">
                  <c:v>1.1439348053521301</c:v>
                </c:pt>
                <c:pt idx="832">
                  <c:v>1.1453113815318501</c:v>
                </c:pt>
                <c:pt idx="833">
                  <c:v>1.1466879577115801</c:v>
                </c:pt>
                <c:pt idx="834">
                  <c:v>1.14806453389131</c:v>
                </c:pt>
                <c:pt idx="835">
                  <c:v>1.14944111007103</c:v>
                </c:pt>
                <c:pt idx="836">
                  <c:v>1.15081768625076</c:v>
                </c:pt>
                <c:pt idx="837">
                  <c:v>1.15219426243048</c:v>
                </c:pt>
                <c:pt idx="838">
                  <c:v>1.1535708386102099</c:v>
                </c:pt>
                <c:pt idx="839">
                  <c:v>1.1549474147899299</c:v>
                </c:pt>
                <c:pt idx="840">
                  <c:v>1.1563239909696601</c:v>
                </c:pt>
                <c:pt idx="841">
                  <c:v>1.1577005671493901</c:v>
                </c:pt>
                <c:pt idx="842">
                  <c:v>1.15907714332911</c:v>
                </c:pt>
                <c:pt idx="843">
                  <c:v>1.16045371950884</c:v>
                </c:pt>
                <c:pt idx="844">
                  <c:v>1.16183029568856</c:v>
                </c:pt>
                <c:pt idx="845">
                  <c:v>1.16320687186829</c:v>
                </c:pt>
                <c:pt idx="846">
                  <c:v>1.1645834480480199</c:v>
                </c:pt>
                <c:pt idx="847">
                  <c:v>1.1659600242277399</c:v>
                </c:pt>
                <c:pt idx="848">
                  <c:v>1.1673366004074699</c:v>
                </c:pt>
                <c:pt idx="849">
                  <c:v>1.1687131765871901</c:v>
                </c:pt>
                <c:pt idx="850">
                  <c:v>1.1700897527669201</c:v>
                </c:pt>
                <c:pt idx="851">
                  <c:v>1.17146632894664</c:v>
                </c:pt>
                <c:pt idx="852">
                  <c:v>1.17284290512637</c:v>
                </c:pt>
                <c:pt idx="853">
                  <c:v>1.1742194813061</c:v>
                </c:pt>
                <c:pt idx="854">
                  <c:v>1.17559605748582</c:v>
                </c:pt>
                <c:pt idx="855">
                  <c:v>1.1769726336655499</c:v>
                </c:pt>
                <c:pt idx="856">
                  <c:v>1.1783492098452699</c:v>
                </c:pt>
                <c:pt idx="857">
                  <c:v>1.1797257860249999</c:v>
                </c:pt>
                <c:pt idx="858">
                  <c:v>1.1811023622047201</c:v>
                </c:pt>
                <c:pt idx="859">
                  <c:v>1.1824789383844501</c:v>
                </c:pt>
                <c:pt idx="860">
                  <c:v>1.18385551456418</c:v>
                </c:pt>
                <c:pt idx="861">
                  <c:v>1.1852320907439</c:v>
                </c:pt>
                <c:pt idx="862">
                  <c:v>1.18660866692363</c:v>
                </c:pt>
                <c:pt idx="863">
                  <c:v>1.18798524310335</c:v>
                </c:pt>
                <c:pt idx="864">
                  <c:v>1.1893618192830799</c:v>
                </c:pt>
                <c:pt idx="865">
                  <c:v>1.1907383954628099</c:v>
                </c:pt>
                <c:pt idx="866">
                  <c:v>1.1921149716425301</c:v>
                </c:pt>
                <c:pt idx="867">
                  <c:v>1.1934915478222601</c:v>
                </c:pt>
                <c:pt idx="868">
                  <c:v>1.1948681240019801</c:v>
                </c:pt>
                <c:pt idx="869">
                  <c:v>1.19624470018171</c:v>
                </c:pt>
                <c:pt idx="870">
                  <c:v>1.19762127636143</c:v>
                </c:pt>
                <c:pt idx="871">
                  <c:v>1.19899785254116</c:v>
                </c:pt>
                <c:pt idx="872">
                  <c:v>1.20037442872089</c:v>
                </c:pt>
                <c:pt idx="873">
                  <c:v>1.2017510049006099</c:v>
                </c:pt>
                <c:pt idx="874">
                  <c:v>1.2031275810803399</c:v>
                </c:pt>
                <c:pt idx="875">
                  <c:v>1.2045041572600601</c:v>
                </c:pt>
                <c:pt idx="876">
                  <c:v>1.2058807334397901</c:v>
                </c:pt>
                <c:pt idx="877">
                  <c:v>1.2072573096195101</c:v>
                </c:pt>
                <c:pt idx="878">
                  <c:v>1.20863388579924</c:v>
                </c:pt>
                <c:pt idx="879">
                  <c:v>1.21001046197897</c:v>
                </c:pt>
                <c:pt idx="880">
                  <c:v>1.21138703815869</c:v>
                </c:pt>
                <c:pt idx="881">
                  <c:v>1.2127636143384199</c:v>
                </c:pt>
                <c:pt idx="882">
                  <c:v>1.2141401905181399</c:v>
                </c:pt>
                <c:pt idx="883">
                  <c:v>1.2155167666978699</c:v>
                </c:pt>
                <c:pt idx="884">
                  <c:v>1.2168933428776001</c:v>
                </c:pt>
                <c:pt idx="885">
                  <c:v>1.2182699190573201</c:v>
                </c:pt>
                <c:pt idx="886">
                  <c:v>1.21964649523705</c:v>
                </c:pt>
                <c:pt idx="887">
                  <c:v>1.22102307141677</c:v>
                </c:pt>
                <c:pt idx="888">
                  <c:v>1.2223996475965</c:v>
                </c:pt>
                <c:pt idx="889">
                  <c:v>1.22377622377622</c:v>
                </c:pt>
                <c:pt idx="890">
                  <c:v>1.2251527999559499</c:v>
                </c:pt>
                <c:pt idx="891">
                  <c:v>1.2265293761356799</c:v>
                </c:pt>
                <c:pt idx="892">
                  <c:v>1.2279059523153999</c:v>
                </c:pt>
                <c:pt idx="893">
                  <c:v>1.2292825284951301</c:v>
                </c:pt>
                <c:pt idx="894">
                  <c:v>1.2306591046748501</c:v>
                </c:pt>
                <c:pt idx="895">
                  <c:v>1.23203568085458</c:v>
                </c:pt>
                <c:pt idx="896">
                  <c:v>1.2334122570343</c:v>
                </c:pt>
                <c:pt idx="897">
                  <c:v>1.23478883321403</c:v>
                </c:pt>
                <c:pt idx="898">
                  <c:v>1.23616540939376</c:v>
                </c:pt>
                <c:pt idx="899">
                  <c:v>1.2375419855734799</c:v>
                </c:pt>
                <c:pt idx="900">
                  <c:v>1.2389185617532099</c:v>
                </c:pt>
                <c:pt idx="901">
                  <c:v>1.2402951379329299</c:v>
                </c:pt>
                <c:pt idx="902">
                  <c:v>1.2416717141126601</c:v>
                </c:pt>
                <c:pt idx="903">
                  <c:v>1.2430482902923901</c:v>
                </c:pt>
                <c:pt idx="904">
                  <c:v>1.24442486647211</c:v>
                </c:pt>
                <c:pt idx="905">
                  <c:v>1.24580144265184</c:v>
                </c:pt>
                <c:pt idx="906">
                  <c:v>1.24717801883156</c:v>
                </c:pt>
                <c:pt idx="907">
                  <c:v>1.24855459501129</c:v>
                </c:pt>
                <c:pt idx="908">
                  <c:v>1.2499311711910099</c:v>
                </c:pt>
                <c:pt idx="909">
                  <c:v>1.2513077473707399</c:v>
                </c:pt>
                <c:pt idx="910">
                  <c:v>1.2526843235504701</c:v>
                </c:pt>
                <c:pt idx="911">
                  <c:v>1.2540608997301901</c:v>
                </c:pt>
                <c:pt idx="912">
                  <c:v>1.2554374759099201</c:v>
                </c:pt>
                <c:pt idx="913">
                  <c:v>1.25681405208964</c:v>
                </c:pt>
                <c:pt idx="914">
                  <c:v>1.25819062826937</c:v>
                </c:pt>
                <c:pt idx="915">
                  <c:v>1.25956720444909</c:v>
                </c:pt>
                <c:pt idx="916">
                  <c:v>1.26094378062882</c:v>
                </c:pt>
                <c:pt idx="917">
                  <c:v>1.2623203568085499</c:v>
                </c:pt>
                <c:pt idx="918">
                  <c:v>1.2636969329882699</c:v>
                </c:pt>
                <c:pt idx="919">
                  <c:v>1.2650735091680001</c:v>
                </c:pt>
                <c:pt idx="920">
                  <c:v>1.2664500853477201</c:v>
                </c:pt>
                <c:pt idx="921">
                  <c:v>1.26782666152745</c:v>
                </c:pt>
                <c:pt idx="922">
                  <c:v>1.26920323770718</c:v>
                </c:pt>
                <c:pt idx="923">
                  <c:v>1.2705798138869</c:v>
                </c:pt>
                <c:pt idx="924">
                  <c:v>1.27195639006663</c:v>
                </c:pt>
                <c:pt idx="925">
                  <c:v>1.27333296624635</c:v>
                </c:pt>
                <c:pt idx="926">
                  <c:v>1.2747095424260799</c:v>
                </c:pt>
                <c:pt idx="927">
                  <c:v>1.2760861186057999</c:v>
                </c:pt>
                <c:pt idx="928">
                  <c:v>1.2774626947855301</c:v>
                </c:pt>
                <c:pt idx="929">
                  <c:v>1.2788392709652601</c:v>
                </c:pt>
                <c:pt idx="930">
                  <c:v>1.28021584714498</c:v>
                </c:pt>
                <c:pt idx="931">
                  <c:v>1.28159242332471</c:v>
                </c:pt>
                <c:pt idx="932">
                  <c:v>1.28296899950443</c:v>
                </c:pt>
                <c:pt idx="933">
                  <c:v>1.28434557568416</c:v>
                </c:pt>
                <c:pt idx="934">
                  <c:v>1.2857221518638799</c:v>
                </c:pt>
                <c:pt idx="935">
                  <c:v>1.2870987280436099</c:v>
                </c:pt>
                <c:pt idx="936">
                  <c:v>1.2884753042233399</c:v>
                </c:pt>
                <c:pt idx="937">
                  <c:v>1.2898518804030601</c:v>
                </c:pt>
                <c:pt idx="938">
                  <c:v>1.2912284565827901</c:v>
                </c:pt>
                <c:pt idx="939">
                  <c:v>1.29260503276251</c:v>
                </c:pt>
                <c:pt idx="940">
                  <c:v>1.29398160894224</c:v>
                </c:pt>
                <c:pt idx="941">
                  <c:v>1.29535818512196</c:v>
                </c:pt>
                <c:pt idx="942">
                  <c:v>1.29673476130169</c:v>
                </c:pt>
                <c:pt idx="943">
                  <c:v>1.2981113374814199</c:v>
                </c:pt>
                <c:pt idx="944">
                  <c:v>1.2994879136611399</c:v>
                </c:pt>
                <c:pt idx="945">
                  <c:v>1.3008644898408701</c:v>
                </c:pt>
                <c:pt idx="946">
                  <c:v>1.3022410660205901</c:v>
                </c:pt>
                <c:pt idx="947">
                  <c:v>1.3036176422003201</c:v>
                </c:pt>
                <c:pt idx="948">
                  <c:v>1.30499421838005</c:v>
                </c:pt>
                <c:pt idx="949">
                  <c:v>1.30637079455977</c:v>
                </c:pt>
                <c:pt idx="950">
                  <c:v>1.3077473707395</c:v>
                </c:pt>
                <c:pt idx="951">
                  <c:v>1.30912394691922</c:v>
                </c:pt>
                <c:pt idx="952">
                  <c:v>1.3105005230989499</c:v>
                </c:pt>
                <c:pt idx="953">
                  <c:v>1.3118770992786699</c:v>
                </c:pt>
                <c:pt idx="954">
                  <c:v>1.3132536754584001</c:v>
                </c:pt>
                <c:pt idx="955">
                  <c:v>1.3146302516381301</c:v>
                </c:pt>
                <c:pt idx="956">
                  <c:v>1.3160068278178501</c:v>
                </c:pt>
                <c:pt idx="957">
                  <c:v>1.31738340399758</c:v>
                </c:pt>
                <c:pt idx="958">
                  <c:v>1.3187599801773</c:v>
                </c:pt>
                <c:pt idx="959">
                  <c:v>1.32013655635703</c:v>
                </c:pt>
                <c:pt idx="960">
                  <c:v>1.32151313253675</c:v>
                </c:pt>
                <c:pt idx="961">
                  <c:v>1.3228897087164799</c:v>
                </c:pt>
                <c:pt idx="962">
                  <c:v>1.3242662848962099</c:v>
                </c:pt>
                <c:pt idx="963">
                  <c:v>1.3256428610759301</c:v>
                </c:pt>
                <c:pt idx="964">
                  <c:v>1.3270194372556601</c:v>
                </c:pt>
                <c:pt idx="965">
                  <c:v>1.3283960134353801</c:v>
                </c:pt>
                <c:pt idx="966">
                  <c:v>1.32977258961511</c:v>
                </c:pt>
                <c:pt idx="967">
                  <c:v>1.33114916579484</c:v>
                </c:pt>
                <c:pt idx="968">
                  <c:v>1.33252574197456</c:v>
                </c:pt>
                <c:pt idx="969">
                  <c:v>1.3339023181542899</c:v>
                </c:pt>
                <c:pt idx="970">
                  <c:v>1.3352788943340099</c:v>
                </c:pt>
                <c:pt idx="971">
                  <c:v>1.3366554705137399</c:v>
                </c:pt>
                <c:pt idx="972">
                  <c:v>1.3380320466934601</c:v>
                </c:pt>
                <c:pt idx="973">
                  <c:v>1.3394086228731901</c:v>
                </c:pt>
                <c:pt idx="974">
                  <c:v>1.34078519905292</c:v>
                </c:pt>
                <c:pt idx="975">
                  <c:v>1.34216177523264</c:v>
                </c:pt>
                <c:pt idx="976">
                  <c:v>1.34353835141237</c:v>
                </c:pt>
                <c:pt idx="977">
                  <c:v>1.34491492759209</c:v>
                </c:pt>
                <c:pt idx="978">
                  <c:v>1.3462915037718199</c:v>
                </c:pt>
                <c:pt idx="979">
                  <c:v>1.3476680799515399</c:v>
                </c:pt>
                <c:pt idx="980">
                  <c:v>1.3490446561312699</c:v>
                </c:pt>
                <c:pt idx="981">
                  <c:v>1.3504212323110001</c:v>
                </c:pt>
                <c:pt idx="982">
                  <c:v>1.3517978084907201</c:v>
                </c:pt>
                <c:pt idx="983">
                  <c:v>1.35317438467045</c:v>
                </c:pt>
                <c:pt idx="984">
                  <c:v>1.35455096085017</c:v>
                </c:pt>
                <c:pt idx="985">
                  <c:v>1.3559275370299</c:v>
                </c:pt>
                <c:pt idx="986">
                  <c:v>1.35730411320963</c:v>
                </c:pt>
                <c:pt idx="987">
                  <c:v>1.3586806893893499</c:v>
                </c:pt>
                <c:pt idx="988">
                  <c:v>1.3600572655690799</c:v>
                </c:pt>
                <c:pt idx="989">
                  <c:v>1.3614338417487999</c:v>
                </c:pt>
                <c:pt idx="990">
                  <c:v>1.3628104179285301</c:v>
                </c:pt>
                <c:pt idx="991">
                  <c:v>1.3641869941082501</c:v>
                </c:pt>
                <c:pt idx="992">
                  <c:v>1.36556357028798</c:v>
                </c:pt>
                <c:pt idx="993">
                  <c:v>1.36694014646771</c:v>
                </c:pt>
                <c:pt idx="994">
                  <c:v>1.36831672264743</c:v>
                </c:pt>
                <c:pt idx="995">
                  <c:v>1.36969329882716</c:v>
                </c:pt>
                <c:pt idx="996">
                  <c:v>1.3710698750068799</c:v>
                </c:pt>
                <c:pt idx="997">
                  <c:v>1.3724464511866099</c:v>
                </c:pt>
                <c:pt idx="998">
                  <c:v>1.3738230273663301</c:v>
                </c:pt>
                <c:pt idx="999">
                  <c:v>1.3751996035460601</c:v>
                </c:pt>
                <c:pt idx="1000">
                  <c:v>1.3765761797257901</c:v>
                </c:pt>
                <c:pt idx="1001">
                  <c:v>1.37795275590551</c:v>
                </c:pt>
                <c:pt idx="1002">
                  <c:v>1.37932933208524</c:v>
                </c:pt>
                <c:pt idx="1003">
                  <c:v>1.38070590826496</c:v>
                </c:pt>
                <c:pt idx="1004">
                  <c:v>1.38208248444469</c:v>
                </c:pt>
                <c:pt idx="1005">
                  <c:v>1.3834590606244199</c:v>
                </c:pt>
                <c:pt idx="1006">
                  <c:v>1.3848356368041399</c:v>
                </c:pt>
                <c:pt idx="1007">
                  <c:v>1.3862122129838701</c:v>
                </c:pt>
                <c:pt idx="1008">
                  <c:v>1.3875887891635901</c:v>
                </c:pt>
                <c:pt idx="1009">
                  <c:v>1.38896536534332</c:v>
                </c:pt>
                <c:pt idx="1010">
                  <c:v>1.39034194152304</c:v>
                </c:pt>
                <c:pt idx="1011">
                  <c:v>1.39171851770277</c:v>
                </c:pt>
                <c:pt idx="1012">
                  <c:v>1.3930950938825</c:v>
                </c:pt>
                <c:pt idx="1013">
                  <c:v>1.3944716700622199</c:v>
                </c:pt>
                <c:pt idx="1014">
                  <c:v>1.3958482462419499</c:v>
                </c:pt>
                <c:pt idx="1015">
                  <c:v>1.3972248224216699</c:v>
                </c:pt>
                <c:pt idx="1016">
                  <c:v>1.3986013986014001</c:v>
                </c:pt>
                <c:pt idx="1017">
                  <c:v>1.3999779747811201</c:v>
                </c:pt>
                <c:pt idx="1018">
                  <c:v>1.40135455096085</c:v>
                </c:pt>
                <c:pt idx="1019">
                  <c:v>1.40273112714058</c:v>
                </c:pt>
                <c:pt idx="1020">
                  <c:v>1.4041077033203</c:v>
                </c:pt>
                <c:pt idx="1021">
                  <c:v>1.40548427950003</c:v>
                </c:pt>
                <c:pt idx="1022">
                  <c:v>1.4068608556797499</c:v>
                </c:pt>
                <c:pt idx="1023">
                  <c:v>1.4082374318594799</c:v>
                </c:pt>
                <c:pt idx="1024">
                  <c:v>1.4096140080392101</c:v>
                </c:pt>
                <c:pt idx="1025">
                  <c:v>1.4109905842189301</c:v>
                </c:pt>
                <c:pt idx="1026">
                  <c:v>1.4123671603986601</c:v>
                </c:pt>
                <c:pt idx="1027">
                  <c:v>1.41374373657838</c:v>
                </c:pt>
                <c:pt idx="1028">
                  <c:v>1.41512031275811</c:v>
                </c:pt>
                <c:pt idx="1029">
                  <c:v>1.41649688893783</c:v>
                </c:pt>
                <c:pt idx="1030">
                  <c:v>1.41787346511756</c:v>
                </c:pt>
                <c:pt idx="1031">
                  <c:v>1.4192500412972899</c:v>
                </c:pt>
                <c:pt idx="1032">
                  <c:v>1.4206266174770099</c:v>
                </c:pt>
                <c:pt idx="1033">
                  <c:v>1.4220031936567401</c:v>
                </c:pt>
                <c:pt idx="1034">
                  <c:v>1.4233797698364601</c:v>
                </c:pt>
                <c:pt idx="1035">
                  <c:v>1.4247563460161901</c:v>
                </c:pt>
                <c:pt idx="1036">
                  <c:v>1.42613292219591</c:v>
                </c:pt>
                <c:pt idx="1037">
                  <c:v>1.42750949837564</c:v>
                </c:pt>
                <c:pt idx="1038">
                  <c:v>1.42888607455537</c:v>
                </c:pt>
                <c:pt idx="1039">
                  <c:v>1.43026265073509</c:v>
                </c:pt>
                <c:pt idx="1040">
                  <c:v>1.4316392269148199</c:v>
                </c:pt>
                <c:pt idx="1041">
                  <c:v>1.4330158030945399</c:v>
                </c:pt>
                <c:pt idx="1042">
                  <c:v>1.4343923792742701</c:v>
                </c:pt>
                <c:pt idx="1043">
                  <c:v>1.4357689554540001</c:v>
                </c:pt>
                <c:pt idx="1044">
                  <c:v>1.4371455316337201</c:v>
                </c:pt>
                <c:pt idx="1045">
                  <c:v>1.43852210781345</c:v>
                </c:pt>
                <c:pt idx="1046">
                  <c:v>1.43989868399317</c:v>
                </c:pt>
                <c:pt idx="1047">
                  <c:v>1.4412752601729</c:v>
                </c:pt>
                <c:pt idx="1048">
                  <c:v>1.44265183635262</c:v>
                </c:pt>
                <c:pt idx="1049">
                  <c:v>1.4440284125323499</c:v>
                </c:pt>
                <c:pt idx="1050">
                  <c:v>1.4454049887120799</c:v>
                </c:pt>
                <c:pt idx="1051">
                  <c:v>1.4467815648918001</c:v>
                </c:pt>
                <c:pt idx="1052">
                  <c:v>1.4481581410715301</c:v>
                </c:pt>
                <c:pt idx="1053">
                  <c:v>1.44953471725125</c:v>
                </c:pt>
                <c:pt idx="1054">
                  <c:v>1.45091129343098</c:v>
                </c:pt>
                <c:pt idx="1055">
                  <c:v>1.4522878696107</c:v>
                </c:pt>
                <c:pt idx="1056">
                  <c:v>1.45366444579043</c:v>
                </c:pt>
                <c:pt idx="1057">
                  <c:v>1.4550410219701599</c:v>
                </c:pt>
                <c:pt idx="1058">
                  <c:v>1.4564175981498799</c:v>
                </c:pt>
                <c:pt idx="1059">
                  <c:v>1.4577941743296099</c:v>
                </c:pt>
                <c:pt idx="1060">
                  <c:v>1.4591707505093301</c:v>
                </c:pt>
                <c:pt idx="1061">
                  <c:v>1.4605473266890601</c:v>
                </c:pt>
                <c:pt idx="1062">
                  <c:v>1.46192390286879</c:v>
                </c:pt>
                <c:pt idx="1063">
                  <c:v>1.46330047904851</c:v>
                </c:pt>
                <c:pt idx="1064">
                  <c:v>1.46467705522824</c:v>
                </c:pt>
                <c:pt idx="1065">
                  <c:v>1.46605363140796</c:v>
                </c:pt>
                <c:pt idx="1066">
                  <c:v>1.4674302075876899</c:v>
                </c:pt>
                <c:pt idx="1067">
                  <c:v>1.4688067837674099</c:v>
                </c:pt>
                <c:pt idx="1068">
                  <c:v>1.4701833599471399</c:v>
                </c:pt>
                <c:pt idx="1069">
                  <c:v>1.4715599361268701</c:v>
                </c:pt>
                <c:pt idx="1070">
                  <c:v>1.4729365123065901</c:v>
                </c:pt>
                <c:pt idx="1071">
                  <c:v>1.47431308848632</c:v>
                </c:pt>
                <c:pt idx="1072">
                  <c:v>1.47568966466604</c:v>
                </c:pt>
                <c:pt idx="1073">
                  <c:v>1.47706624084577</c:v>
                </c:pt>
                <c:pt idx="1074">
                  <c:v>1.47844281702549</c:v>
                </c:pt>
                <c:pt idx="1075">
                  <c:v>1.4798193932052199</c:v>
                </c:pt>
                <c:pt idx="1076">
                  <c:v>1.4811959693849499</c:v>
                </c:pt>
                <c:pt idx="1077">
                  <c:v>1.4825725455646701</c:v>
                </c:pt>
                <c:pt idx="1078">
                  <c:v>1.4839491217444001</c:v>
                </c:pt>
                <c:pt idx="1079">
                  <c:v>1.4853256979241201</c:v>
                </c:pt>
                <c:pt idx="1080">
                  <c:v>1.48670227410385</c:v>
                </c:pt>
                <c:pt idx="1081">
                  <c:v>1.48807885028358</c:v>
                </c:pt>
                <c:pt idx="1082">
                  <c:v>1.4894554264633</c:v>
                </c:pt>
                <c:pt idx="1083">
                  <c:v>1.49083200264303</c:v>
                </c:pt>
                <c:pt idx="1084">
                  <c:v>1.4922085788227499</c:v>
                </c:pt>
                <c:pt idx="1085">
                  <c:v>1.4935851550024799</c:v>
                </c:pt>
                <c:pt idx="1086">
                  <c:v>1.4949617311822001</c:v>
                </c:pt>
                <c:pt idx="1087">
                  <c:v>1.4963383073619301</c:v>
                </c:pt>
                <c:pt idx="1088">
                  <c:v>1.49771488354166</c:v>
                </c:pt>
                <c:pt idx="1089">
                  <c:v>1.49909145972138</c:v>
                </c:pt>
                <c:pt idx="1090">
                  <c:v>1.50046803590111</c:v>
                </c:pt>
                <c:pt idx="1091">
                  <c:v>1.50184461208083</c:v>
                </c:pt>
                <c:pt idx="1092">
                  <c:v>1.5032211882605599</c:v>
                </c:pt>
                <c:pt idx="1093">
                  <c:v>1.5045977644402799</c:v>
                </c:pt>
                <c:pt idx="1094">
                  <c:v>1.5059743406200099</c:v>
                </c:pt>
                <c:pt idx="1095">
                  <c:v>1.5073509167997401</c:v>
                </c:pt>
                <c:pt idx="1096">
                  <c:v>1.5087274929794601</c:v>
                </c:pt>
                <c:pt idx="1097">
                  <c:v>1.51010406915919</c:v>
                </c:pt>
                <c:pt idx="1098">
                  <c:v>1.51148064533891</c:v>
                </c:pt>
                <c:pt idx="1099">
                  <c:v>1.51285722151864</c:v>
                </c:pt>
                <c:pt idx="1100">
                  <c:v>1.51423379769836</c:v>
                </c:pt>
                <c:pt idx="1101">
                  <c:v>1.5156103738780899</c:v>
                </c:pt>
                <c:pt idx="1102">
                  <c:v>1.5169869500578199</c:v>
                </c:pt>
                <c:pt idx="1103">
                  <c:v>1.5183635262375399</c:v>
                </c:pt>
                <c:pt idx="1104">
                  <c:v>1.5197401024172701</c:v>
                </c:pt>
                <c:pt idx="1105">
                  <c:v>1.5211166785969901</c:v>
                </c:pt>
                <c:pt idx="1106">
                  <c:v>1.52249325477672</c:v>
                </c:pt>
                <c:pt idx="1107">
                  <c:v>1.52386983095645</c:v>
                </c:pt>
                <c:pt idx="1108">
                  <c:v>1.52524640713617</c:v>
                </c:pt>
                <c:pt idx="1109">
                  <c:v>1.5266229833159</c:v>
                </c:pt>
                <c:pt idx="1110">
                  <c:v>1.5279995594956199</c:v>
                </c:pt>
                <c:pt idx="1111">
                  <c:v>1.5293761356753499</c:v>
                </c:pt>
                <c:pt idx="1112">
                  <c:v>1.5307527118550699</c:v>
                </c:pt>
                <c:pt idx="1113">
                  <c:v>1.5321292880348001</c:v>
                </c:pt>
                <c:pt idx="1114">
                  <c:v>1.5335058642145301</c:v>
                </c:pt>
                <c:pt idx="1115">
                  <c:v>1.53488244039425</c:v>
                </c:pt>
                <c:pt idx="1116">
                  <c:v>1.53625901657398</c:v>
                </c:pt>
                <c:pt idx="1117">
                  <c:v>1.5376355927537</c:v>
                </c:pt>
                <c:pt idx="1118">
                  <c:v>1.53901216893343</c:v>
                </c:pt>
                <c:pt idx="1119">
                  <c:v>1.5403887451131499</c:v>
                </c:pt>
                <c:pt idx="1120">
                  <c:v>1.5417653212928799</c:v>
                </c:pt>
                <c:pt idx="1121">
                  <c:v>1.5431418974726101</c:v>
                </c:pt>
                <c:pt idx="1122">
                  <c:v>1.5445184736523301</c:v>
                </c:pt>
                <c:pt idx="1123">
                  <c:v>1.5458950498320601</c:v>
                </c:pt>
                <c:pt idx="1124">
                  <c:v>1.54727162601178</c:v>
                </c:pt>
                <c:pt idx="1125">
                  <c:v>1.54864820219151</c:v>
                </c:pt>
                <c:pt idx="1126">
                  <c:v>1.55002477837124</c:v>
                </c:pt>
                <c:pt idx="1127">
                  <c:v>1.55140135455096</c:v>
                </c:pt>
                <c:pt idx="1128">
                  <c:v>1.5527779307306899</c:v>
                </c:pt>
                <c:pt idx="1129">
                  <c:v>1.5541545069104099</c:v>
                </c:pt>
                <c:pt idx="1130">
                  <c:v>1.5555310830901401</c:v>
                </c:pt>
                <c:pt idx="1131">
                  <c:v>1.5569076592698601</c:v>
                </c:pt>
                <c:pt idx="1132">
                  <c:v>1.55828423544959</c:v>
                </c:pt>
                <c:pt idx="1133">
                  <c:v>1.55966081162932</c:v>
                </c:pt>
                <c:pt idx="1134">
                  <c:v>1.56103738780904</c:v>
                </c:pt>
                <c:pt idx="1135">
                  <c:v>1.56241396398877</c:v>
                </c:pt>
                <c:pt idx="1136">
                  <c:v>1.56379054016849</c:v>
                </c:pt>
                <c:pt idx="1137">
                  <c:v>1.5651671163482199</c:v>
                </c:pt>
                <c:pt idx="1138">
                  <c:v>1.5665436925279399</c:v>
                </c:pt>
                <c:pt idx="1139">
                  <c:v>1.5679202687076701</c:v>
                </c:pt>
                <c:pt idx="1140">
                  <c:v>1.5692968448874001</c:v>
                </c:pt>
                <c:pt idx="1141">
                  <c:v>1.57067342106712</c:v>
                </c:pt>
                <c:pt idx="1142">
                  <c:v>1.57204999724685</c:v>
                </c:pt>
                <c:pt idx="1143">
                  <c:v>1.57342657342657</c:v>
                </c:pt>
                <c:pt idx="1144">
                  <c:v>1.5748031496063</c:v>
                </c:pt>
                <c:pt idx="1145">
                  <c:v>1.5761797257860299</c:v>
                </c:pt>
                <c:pt idx="1146">
                  <c:v>1.5775563019657499</c:v>
                </c:pt>
                <c:pt idx="1147">
                  <c:v>1.5789328781454799</c:v>
                </c:pt>
                <c:pt idx="1148">
                  <c:v>1.5803094543252001</c:v>
                </c:pt>
                <c:pt idx="1149">
                  <c:v>1.5816860305049301</c:v>
                </c:pt>
                <c:pt idx="1150">
                  <c:v>1.58306260668465</c:v>
                </c:pt>
                <c:pt idx="1151">
                  <c:v>1.58443918286438</c:v>
                </c:pt>
                <c:pt idx="1152">
                  <c:v>1.58581575904411</c:v>
                </c:pt>
                <c:pt idx="1153">
                  <c:v>1.58719233522383</c:v>
                </c:pt>
                <c:pt idx="1154">
                  <c:v>1.5885689114035599</c:v>
                </c:pt>
                <c:pt idx="1155">
                  <c:v>1.5899454875832799</c:v>
                </c:pt>
                <c:pt idx="1156">
                  <c:v>1.5913220637630101</c:v>
                </c:pt>
                <c:pt idx="1157">
                  <c:v>1.5926986399427301</c:v>
                </c:pt>
                <c:pt idx="1158">
                  <c:v>1.5940752161224601</c:v>
                </c:pt>
                <c:pt idx="1159">
                  <c:v>1.59545179230219</c:v>
                </c:pt>
                <c:pt idx="1160">
                  <c:v>1.59682836848191</c:v>
                </c:pt>
                <c:pt idx="1161">
                  <c:v>1.59820494466164</c:v>
                </c:pt>
                <c:pt idx="1162">
                  <c:v>1.59958152084136</c:v>
                </c:pt>
                <c:pt idx="1163">
                  <c:v>1.6009580970210899</c:v>
                </c:pt>
                <c:pt idx="1164">
                  <c:v>1.6023346732008199</c:v>
                </c:pt>
                <c:pt idx="1165">
                  <c:v>1.6037112493805401</c:v>
                </c:pt>
                <c:pt idx="1166">
                  <c:v>1.6050878255602701</c:v>
                </c:pt>
                <c:pt idx="1167">
                  <c:v>1.6064644017399901</c:v>
                </c:pt>
                <c:pt idx="1168">
                  <c:v>1.60784097791972</c:v>
                </c:pt>
                <c:pt idx="1169">
                  <c:v>1.60921755409944</c:v>
                </c:pt>
                <c:pt idx="1170">
                  <c:v>1.61059413027917</c:v>
                </c:pt>
                <c:pt idx="1171">
                  <c:v>1.6119707064588999</c:v>
                </c:pt>
                <c:pt idx="1172">
                  <c:v>1.6133472826386199</c:v>
                </c:pt>
                <c:pt idx="1173">
                  <c:v>1.6147238588183499</c:v>
                </c:pt>
                <c:pt idx="1174">
                  <c:v>1.6161004349980701</c:v>
                </c:pt>
                <c:pt idx="1175">
                  <c:v>1.6174770111778001</c:v>
                </c:pt>
                <c:pt idx="1176">
                  <c:v>1.6188535873575201</c:v>
                </c:pt>
                <c:pt idx="1177">
                  <c:v>1.62023016353725</c:v>
                </c:pt>
                <c:pt idx="1178">
                  <c:v>1.62160673971698</c:v>
                </c:pt>
                <c:pt idx="1179">
                  <c:v>1.6229833158967</c:v>
                </c:pt>
                <c:pt idx="1180">
                  <c:v>1.6243598920764299</c:v>
                </c:pt>
                <c:pt idx="1181">
                  <c:v>1.6257364682561499</c:v>
                </c:pt>
                <c:pt idx="1182">
                  <c:v>1.6271130444358799</c:v>
                </c:pt>
                <c:pt idx="1183">
                  <c:v>1.6284896206156101</c:v>
                </c:pt>
                <c:pt idx="1184">
                  <c:v>1.6298661967953301</c:v>
                </c:pt>
                <c:pt idx="1185">
                  <c:v>1.63124277297506</c:v>
                </c:pt>
                <c:pt idx="1186">
                  <c:v>1.63261934915478</c:v>
                </c:pt>
                <c:pt idx="1187">
                  <c:v>1.63399592533451</c:v>
                </c:pt>
                <c:pt idx="1188">
                  <c:v>1.63537250151423</c:v>
                </c:pt>
                <c:pt idx="1189">
                  <c:v>1.6367490776939599</c:v>
                </c:pt>
                <c:pt idx="1190">
                  <c:v>1.6381256538736899</c:v>
                </c:pt>
                <c:pt idx="1191">
                  <c:v>1.6395022300534099</c:v>
                </c:pt>
                <c:pt idx="1192">
                  <c:v>1.6408788062331401</c:v>
                </c:pt>
                <c:pt idx="1193">
                  <c:v>1.6422553824128601</c:v>
                </c:pt>
                <c:pt idx="1194">
                  <c:v>1.64363195859259</c:v>
                </c:pt>
                <c:pt idx="1195">
                  <c:v>1.64500853477231</c:v>
                </c:pt>
                <c:pt idx="1196">
                  <c:v>1.64638511095204</c:v>
                </c:pt>
                <c:pt idx="1197">
                  <c:v>1.64776168713177</c:v>
                </c:pt>
                <c:pt idx="1198">
                  <c:v>1.6491382633114899</c:v>
                </c:pt>
                <c:pt idx="1199">
                  <c:v>1.6505148394912199</c:v>
                </c:pt>
                <c:pt idx="1200">
                  <c:v>1.6518914156709401</c:v>
                </c:pt>
                <c:pt idx="1201">
                  <c:v>1.6532679918506701</c:v>
                </c:pt>
                <c:pt idx="1202">
                  <c:v>1.6546445680304001</c:v>
                </c:pt>
                <c:pt idx="1203">
                  <c:v>1.65602114421012</c:v>
                </c:pt>
                <c:pt idx="1204">
                  <c:v>1.65739772038985</c:v>
                </c:pt>
                <c:pt idx="1205">
                  <c:v>1.65877429656957</c:v>
                </c:pt>
                <c:pt idx="1206">
                  <c:v>1.6601508727493</c:v>
                </c:pt>
                <c:pt idx="1207">
                  <c:v>1.6615274489290199</c:v>
                </c:pt>
                <c:pt idx="1208">
                  <c:v>1.6629040251087499</c:v>
                </c:pt>
                <c:pt idx="1209">
                  <c:v>1.6642806012884801</c:v>
                </c:pt>
                <c:pt idx="1210">
                  <c:v>1.6656571774682001</c:v>
                </c:pt>
                <c:pt idx="1211">
                  <c:v>1.66703375364793</c:v>
                </c:pt>
                <c:pt idx="1212">
                  <c:v>1.66841032982765</c:v>
                </c:pt>
                <c:pt idx="1213">
                  <c:v>1.66978690600738</c:v>
                </c:pt>
                <c:pt idx="1214">
                  <c:v>1.6711634821871</c:v>
                </c:pt>
                <c:pt idx="1215">
                  <c:v>1.67254005836683</c:v>
                </c:pt>
                <c:pt idx="1216">
                  <c:v>1.6739166345465599</c:v>
                </c:pt>
                <c:pt idx="1217">
                  <c:v>1.6752932107262799</c:v>
                </c:pt>
                <c:pt idx="1218">
                  <c:v>1.6766697869060101</c:v>
                </c:pt>
                <c:pt idx="1219">
                  <c:v>1.6780463630857301</c:v>
                </c:pt>
                <c:pt idx="1220">
                  <c:v>1.67942293926546</c:v>
                </c:pt>
                <c:pt idx="1221">
                  <c:v>1.68079951544519</c:v>
                </c:pt>
                <c:pt idx="1222">
                  <c:v>1.68217609162491</c:v>
                </c:pt>
                <c:pt idx="1223">
                  <c:v>1.68355266780464</c:v>
                </c:pt>
                <c:pt idx="1224">
                  <c:v>1.6849292439843599</c:v>
                </c:pt>
                <c:pt idx="1225">
                  <c:v>1.6863058201640899</c:v>
                </c:pt>
                <c:pt idx="1226">
                  <c:v>1.6876823963438099</c:v>
                </c:pt>
                <c:pt idx="1227">
                  <c:v>1.6890589725235401</c:v>
                </c:pt>
                <c:pt idx="1228">
                  <c:v>1.6904355487032701</c:v>
                </c:pt>
                <c:pt idx="1229">
                  <c:v>1.69181212488299</c:v>
                </c:pt>
                <c:pt idx="1230">
                  <c:v>1.69318870106272</c:v>
                </c:pt>
                <c:pt idx="1231">
                  <c:v>1.69456527724244</c:v>
                </c:pt>
                <c:pt idx="1232">
                  <c:v>1.69594185342217</c:v>
                </c:pt>
                <c:pt idx="1233">
                  <c:v>1.6973184296018899</c:v>
                </c:pt>
                <c:pt idx="1234">
                  <c:v>1.6986950057816199</c:v>
                </c:pt>
                <c:pt idx="1235">
                  <c:v>1.7000715819613501</c:v>
                </c:pt>
                <c:pt idx="1236">
                  <c:v>1.7014481581410701</c:v>
                </c:pt>
                <c:pt idx="1237">
                  <c:v>1.7028247343208001</c:v>
                </c:pt>
                <c:pt idx="1238">
                  <c:v>1.70420131050052</c:v>
                </c:pt>
                <c:pt idx="1239">
                  <c:v>1.70557788668025</c:v>
                </c:pt>
                <c:pt idx="1240">
                  <c:v>1.70695446285997</c:v>
                </c:pt>
                <c:pt idx="1241">
                  <c:v>1.7083310390397</c:v>
                </c:pt>
                <c:pt idx="1242">
                  <c:v>1.7097076152194299</c:v>
                </c:pt>
                <c:pt idx="1243">
                  <c:v>1.7110841913991499</c:v>
                </c:pt>
                <c:pt idx="1244">
                  <c:v>1.7124607675788801</c:v>
                </c:pt>
                <c:pt idx="1245">
                  <c:v>1.7138373437586001</c:v>
                </c:pt>
                <c:pt idx="1246">
                  <c:v>1.7152139199383301</c:v>
                </c:pt>
                <c:pt idx="1247">
                  <c:v>1.71659049611806</c:v>
                </c:pt>
                <c:pt idx="1248">
                  <c:v>1.71796707229778</c:v>
                </c:pt>
                <c:pt idx="1249">
                  <c:v>1.71934364847751</c:v>
                </c:pt>
                <c:pt idx="1250">
                  <c:v>1.72072022465723</c:v>
                </c:pt>
                <c:pt idx="1251">
                  <c:v>1.7220968008369599</c:v>
                </c:pt>
                <c:pt idx="1252">
                  <c:v>1.7234733770166799</c:v>
                </c:pt>
                <c:pt idx="1253">
                  <c:v>1.7248499531964101</c:v>
                </c:pt>
                <c:pt idx="1254">
                  <c:v>1.7262265293761401</c:v>
                </c:pt>
                <c:pt idx="1255">
                  <c:v>1.7276031055558601</c:v>
                </c:pt>
                <c:pt idx="1256">
                  <c:v>1.72897968173559</c:v>
                </c:pt>
                <c:pt idx="1257">
                  <c:v>1.73035625791531</c:v>
                </c:pt>
                <c:pt idx="1258">
                  <c:v>1.73173283409504</c:v>
                </c:pt>
                <c:pt idx="1259">
                  <c:v>1.73310941027476</c:v>
                </c:pt>
                <c:pt idx="1260">
                  <c:v>1.7344859864544899</c:v>
                </c:pt>
                <c:pt idx="1261">
                  <c:v>1.7358625626342199</c:v>
                </c:pt>
                <c:pt idx="1262">
                  <c:v>1.7372391388139401</c:v>
                </c:pt>
                <c:pt idx="1263">
                  <c:v>1.7386157149936701</c:v>
                </c:pt>
                <c:pt idx="1264">
                  <c:v>1.73999229117339</c:v>
                </c:pt>
                <c:pt idx="1265">
                  <c:v>1.74136886735312</c:v>
                </c:pt>
                <c:pt idx="1266">
                  <c:v>1.74274544353285</c:v>
                </c:pt>
                <c:pt idx="1267">
                  <c:v>1.74412201971257</c:v>
                </c:pt>
                <c:pt idx="1268">
                  <c:v>1.7454985958922999</c:v>
                </c:pt>
                <c:pt idx="1269">
                  <c:v>1.7468751720720199</c:v>
                </c:pt>
                <c:pt idx="1270">
                  <c:v>1.7482517482517499</c:v>
                </c:pt>
                <c:pt idx="1271">
                  <c:v>1.7496283244314701</c:v>
                </c:pt>
                <c:pt idx="1272">
                  <c:v>1.7510049006112001</c:v>
                </c:pt>
                <c:pt idx="1273">
                  <c:v>1.75238147679093</c:v>
                </c:pt>
                <c:pt idx="1274">
                  <c:v>1.75375805297065</c:v>
                </c:pt>
                <c:pt idx="1275">
                  <c:v>1.75513462915038</c:v>
                </c:pt>
                <c:pt idx="1276">
                  <c:v>1.7565112053301</c:v>
                </c:pt>
                <c:pt idx="1277">
                  <c:v>1.7578877815098299</c:v>
                </c:pt>
                <c:pt idx="1278">
                  <c:v>1.7592643576895499</c:v>
                </c:pt>
                <c:pt idx="1279">
                  <c:v>1.7606409338692799</c:v>
                </c:pt>
                <c:pt idx="1280">
                  <c:v>1.7620175100490101</c:v>
                </c:pt>
                <c:pt idx="1281">
                  <c:v>1.7633940862287301</c:v>
                </c:pt>
                <c:pt idx="1282">
                  <c:v>1.76477066240846</c:v>
                </c:pt>
                <c:pt idx="1283">
                  <c:v>1.76614723858818</c:v>
                </c:pt>
                <c:pt idx="1284">
                  <c:v>1.76752381476791</c:v>
                </c:pt>
                <c:pt idx="1285">
                  <c:v>1.76890039094764</c:v>
                </c:pt>
                <c:pt idx="1286">
                  <c:v>1.7702769671273599</c:v>
                </c:pt>
                <c:pt idx="1287">
                  <c:v>1.7716535433070899</c:v>
                </c:pt>
                <c:pt idx="1288">
                  <c:v>1.7730301194868101</c:v>
                </c:pt>
                <c:pt idx="1289">
                  <c:v>1.7744066956665401</c:v>
                </c:pt>
                <c:pt idx="1290">
                  <c:v>1.7757832718462601</c:v>
                </c:pt>
                <c:pt idx="1291">
                  <c:v>1.77715984802599</c:v>
                </c:pt>
                <c:pt idx="1292">
                  <c:v>1.77853642420572</c:v>
                </c:pt>
                <c:pt idx="1293">
                  <c:v>1.77991300038544</c:v>
                </c:pt>
                <c:pt idx="1294">
                  <c:v>1.78128957656517</c:v>
                </c:pt>
                <c:pt idx="1295">
                  <c:v>1.7826661527448899</c:v>
                </c:pt>
                <c:pt idx="1296">
                  <c:v>1.7840427289246199</c:v>
                </c:pt>
                <c:pt idx="1297">
                  <c:v>1.7854193051043501</c:v>
                </c:pt>
                <c:pt idx="1298">
                  <c:v>1.7867958812840701</c:v>
                </c:pt>
                <c:pt idx="1299">
                  <c:v>1.7881724574638</c:v>
                </c:pt>
                <c:pt idx="1300">
                  <c:v>1.78954903364352</c:v>
                </c:pt>
                <c:pt idx="1301">
                  <c:v>1.79092560982325</c:v>
                </c:pt>
                <c:pt idx="1302">
                  <c:v>1.79230218600297</c:v>
                </c:pt>
                <c:pt idx="1303">
                  <c:v>1.7936787621826999</c:v>
                </c:pt>
                <c:pt idx="1304">
                  <c:v>1.7950553383624299</c:v>
                </c:pt>
                <c:pt idx="1305">
                  <c:v>1.7964319145421499</c:v>
                </c:pt>
                <c:pt idx="1306">
                  <c:v>1.7978084907218801</c:v>
                </c:pt>
                <c:pt idx="1307">
                  <c:v>1.7991850669016001</c:v>
                </c:pt>
                <c:pt idx="1308">
                  <c:v>1.80056164308133</c:v>
                </c:pt>
                <c:pt idx="1309">
                  <c:v>1.80193821926105</c:v>
                </c:pt>
                <c:pt idx="1310">
                  <c:v>1.80331479544078</c:v>
                </c:pt>
                <c:pt idx="1311">
                  <c:v>1.80469137162051</c:v>
                </c:pt>
                <c:pt idx="1312">
                  <c:v>1.8060679478002299</c:v>
                </c:pt>
                <c:pt idx="1313">
                  <c:v>1.8074445239799599</c:v>
                </c:pt>
                <c:pt idx="1314">
                  <c:v>1.8088211001596799</c:v>
                </c:pt>
                <c:pt idx="1315">
                  <c:v>1.8101976763394101</c:v>
                </c:pt>
                <c:pt idx="1316">
                  <c:v>1.8115742525191301</c:v>
                </c:pt>
                <c:pt idx="1317">
                  <c:v>1.81295082869886</c:v>
                </c:pt>
                <c:pt idx="1318">
                  <c:v>1.81432740487859</c:v>
                </c:pt>
                <c:pt idx="1319">
                  <c:v>1.81570398105831</c:v>
                </c:pt>
                <c:pt idx="1320">
                  <c:v>1.81708055723804</c:v>
                </c:pt>
                <c:pt idx="1321">
                  <c:v>1.8184571334177599</c:v>
                </c:pt>
                <c:pt idx="1322">
                  <c:v>1.8198337095974899</c:v>
                </c:pt>
                <c:pt idx="1323">
                  <c:v>1.8212102857772201</c:v>
                </c:pt>
                <c:pt idx="1324">
                  <c:v>1.8225868619569401</c:v>
                </c:pt>
                <c:pt idx="1325">
                  <c:v>1.8239634381366701</c:v>
                </c:pt>
                <c:pt idx="1326">
                  <c:v>1.82534001431639</c:v>
                </c:pt>
                <c:pt idx="1327">
                  <c:v>1.82671659049612</c:v>
                </c:pt>
                <c:pt idx="1328">
                  <c:v>1.82809316667584</c:v>
                </c:pt>
                <c:pt idx="1329">
                  <c:v>1.82946974285557</c:v>
                </c:pt>
                <c:pt idx="1330">
                  <c:v>1.8308463190352999</c:v>
                </c:pt>
                <c:pt idx="1331">
                  <c:v>1.8322228952150199</c:v>
                </c:pt>
                <c:pt idx="1332">
                  <c:v>1.8335994713947501</c:v>
                </c:pt>
                <c:pt idx="1333">
                  <c:v>1.8349760475744701</c:v>
                </c:pt>
                <c:pt idx="1334">
                  <c:v>1.8363526237542001</c:v>
                </c:pt>
                <c:pt idx="1335">
                  <c:v>1.83772919993392</c:v>
                </c:pt>
                <c:pt idx="1336">
                  <c:v>1.83910577611365</c:v>
                </c:pt>
                <c:pt idx="1337">
                  <c:v>1.84048235229338</c:v>
                </c:pt>
                <c:pt idx="1338">
                  <c:v>1.8418589284731</c:v>
                </c:pt>
                <c:pt idx="1339">
                  <c:v>1.8432355046528299</c:v>
                </c:pt>
                <c:pt idx="1340">
                  <c:v>1.8446120808325499</c:v>
                </c:pt>
                <c:pt idx="1341">
                  <c:v>1.8459886570122801</c:v>
                </c:pt>
                <c:pt idx="1342">
                  <c:v>1.8473652331920101</c:v>
                </c:pt>
                <c:pt idx="1343">
                  <c:v>1.84874180937173</c:v>
                </c:pt>
                <c:pt idx="1344">
                  <c:v>1.85011838555146</c:v>
                </c:pt>
                <c:pt idx="1345">
                  <c:v>1.85149496173118</c:v>
                </c:pt>
                <c:pt idx="1346">
                  <c:v>1.85287153791091</c:v>
                </c:pt>
                <c:pt idx="1347">
                  <c:v>1.85424811409063</c:v>
                </c:pt>
                <c:pt idx="1348">
                  <c:v>1.8556246902703599</c:v>
                </c:pt>
                <c:pt idx="1349">
                  <c:v>1.8570012664500899</c:v>
                </c:pt>
                <c:pt idx="1350">
                  <c:v>1.8583778426298101</c:v>
                </c:pt>
                <c:pt idx="1351">
                  <c:v>1.8597544188095401</c:v>
                </c:pt>
                <c:pt idx="1352">
                  <c:v>1.86113099498926</c:v>
                </c:pt>
                <c:pt idx="1353">
                  <c:v>1.86250757116899</c:v>
                </c:pt>
                <c:pt idx="1354">
                  <c:v>1.86388414734871</c:v>
                </c:pt>
                <c:pt idx="1355">
                  <c:v>1.86526072352844</c:v>
                </c:pt>
                <c:pt idx="1356">
                  <c:v>1.8666372997081699</c:v>
                </c:pt>
                <c:pt idx="1357">
                  <c:v>1.8680138758878899</c:v>
                </c:pt>
                <c:pt idx="1358">
                  <c:v>1.8693904520676199</c:v>
                </c:pt>
                <c:pt idx="1359">
                  <c:v>1.8707670282473401</c:v>
                </c:pt>
                <c:pt idx="1360">
                  <c:v>1.8721436044270701</c:v>
                </c:pt>
                <c:pt idx="1361">
                  <c:v>1.8735201806068</c:v>
                </c:pt>
                <c:pt idx="1362">
                  <c:v>1.87489675678652</c:v>
                </c:pt>
                <c:pt idx="1363">
                  <c:v>1.87627333296625</c:v>
                </c:pt>
                <c:pt idx="1364">
                  <c:v>1.87764990914597</c:v>
                </c:pt>
                <c:pt idx="1365">
                  <c:v>1.8790264853256999</c:v>
                </c:pt>
                <c:pt idx="1366">
                  <c:v>1.8804030615054199</c:v>
                </c:pt>
                <c:pt idx="1367">
                  <c:v>1.8817796376851501</c:v>
                </c:pt>
                <c:pt idx="1368">
                  <c:v>1.8831562138648801</c:v>
                </c:pt>
                <c:pt idx="1369">
                  <c:v>1.8845327900446001</c:v>
                </c:pt>
                <c:pt idx="1370">
                  <c:v>1.88590936622433</c:v>
                </c:pt>
                <c:pt idx="1371">
                  <c:v>1.88728594240405</c:v>
                </c:pt>
                <c:pt idx="1372">
                  <c:v>1.88866251858378</c:v>
                </c:pt>
                <c:pt idx="1373">
                  <c:v>1.8900390947635</c:v>
                </c:pt>
                <c:pt idx="1374">
                  <c:v>1.8914156709432299</c:v>
                </c:pt>
                <c:pt idx="1375">
                  <c:v>1.8927922471229599</c:v>
                </c:pt>
                <c:pt idx="1376">
                  <c:v>1.8941688233026801</c:v>
                </c:pt>
                <c:pt idx="1377">
                  <c:v>1.8955453994824101</c:v>
                </c:pt>
                <c:pt idx="1378">
                  <c:v>1.8969219756621301</c:v>
                </c:pt>
                <c:pt idx="1379">
                  <c:v>1.89829855184186</c:v>
                </c:pt>
                <c:pt idx="1380">
                  <c:v>1.89967512802159</c:v>
                </c:pt>
                <c:pt idx="1381">
                  <c:v>1.90105170420131</c:v>
                </c:pt>
                <c:pt idx="1382">
                  <c:v>1.9024282803810399</c:v>
                </c:pt>
                <c:pt idx="1383">
                  <c:v>1.9038048565607599</c:v>
                </c:pt>
                <c:pt idx="1384">
                  <c:v>1.9051814327404899</c:v>
                </c:pt>
                <c:pt idx="1385">
                  <c:v>1.9065580089202101</c:v>
                </c:pt>
                <c:pt idx="1386">
                  <c:v>1.9079345850999401</c:v>
                </c:pt>
                <c:pt idx="1387">
                  <c:v>1.90931116127967</c:v>
                </c:pt>
                <c:pt idx="1388">
                  <c:v>1.91068773745939</c:v>
                </c:pt>
                <c:pt idx="1389">
                  <c:v>1.91206431363912</c:v>
                </c:pt>
                <c:pt idx="1390">
                  <c:v>1.91344088981884</c:v>
                </c:pt>
                <c:pt idx="1391">
                  <c:v>1.9148174659985699</c:v>
                </c:pt>
                <c:pt idx="1392">
                  <c:v>1.9161940421782899</c:v>
                </c:pt>
                <c:pt idx="1393">
                  <c:v>1.9175706183580199</c:v>
                </c:pt>
                <c:pt idx="1394">
                  <c:v>1.9189471945377501</c:v>
                </c:pt>
                <c:pt idx="1395">
                  <c:v>1.9203237707174701</c:v>
                </c:pt>
                <c:pt idx="1396">
                  <c:v>1.9217003468972</c:v>
                </c:pt>
                <c:pt idx="1397">
                  <c:v>1.92307692307692</c:v>
                </c:pt>
                <c:pt idx="1398">
                  <c:v>1.92445349925665</c:v>
                </c:pt>
                <c:pt idx="1399">
                  <c:v>1.92583007543637</c:v>
                </c:pt>
                <c:pt idx="1400">
                  <c:v>1.9272066516160999</c:v>
                </c:pt>
                <c:pt idx="1401">
                  <c:v>1.9285832277958299</c:v>
                </c:pt>
                <c:pt idx="1402">
                  <c:v>1.9299598039755499</c:v>
                </c:pt>
                <c:pt idx="1403">
                  <c:v>1.9313363801552801</c:v>
                </c:pt>
                <c:pt idx="1404">
                  <c:v>1.9327129563350001</c:v>
                </c:pt>
                <c:pt idx="1405">
                  <c:v>1.93408953251473</c:v>
                </c:pt>
                <c:pt idx="1406">
                  <c:v>1.93546610869446</c:v>
                </c:pt>
                <c:pt idx="1407">
                  <c:v>1.93684268487418</c:v>
                </c:pt>
                <c:pt idx="1408">
                  <c:v>1.93821926105391</c:v>
                </c:pt>
                <c:pt idx="1409">
                  <c:v>1.9395958372336299</c:v>
                </c:pt>
                <c:pt idx="1410">
                  <c:v>1.9409724134133599</c:v>
                </c:pt>
                <c:pt idx="1411">
                  <c:v>1.9423489895930801</c:v>
                </c:pt>
                <c:pt idx="1412">
                  <c:v>1.9437255657728101</c:v>
                </c:pt>
                <c:pt idx="1413">
                  <c:v>1.9451021419525401</c:v>
                </c:pt>
                <c:pt idx="1414">
                  <c:v>1.94647871813226</c:v>
                </c:pt>
                <c:pt idx="1415">
                  <c:v>1.94785529431199</c:v>
                </c:pt>
                <c:pt idx="1416">
                  <c:v>1.94923187049171</c:v>
                </c:pt>
                <c:pt idx="1417">
                  <c:v>1.95060844667144</c:v>
                </c:pt>
                <c:pt idx="1418">
                  <c:v>1.9519850228511699</c:v>
                </c:pt>
                <c:pt idx="1419">
                  <c:v>1.9533615990308899</c:v>
                </c:pt>
                <c:pt idx="1420">
                  <c:v>1.9547381752106201</c:v>
                </c:pt>
                <c:pt idx="1421">
                  <c:v>1.9561147513903401</c:v>
                </c:pt>
                <c:pt idx="1422">
                  <c:v>1.95749132757007</c:v>
                </c:pt>
                <c:pt idx="1423">
                  <c:v>1.95886790374979</c:v>
                </c:pt>
                <c:pt idx="1424">
                  <c:v>1.96024447992952</c:v>
                </c:pt>
                <c:pt idx="1425">
                  <c:v>1.96162105610925</c:v>
                </c:pt>
                <c:pt idx="1426">
                  <c:v>1.96299763228897</c:v>
                </c:pt>
                <c:pt idx="1427">
                  <c:v>1.9643742084686999</c:v>
                </c:pt>
                <c:pt idx="1428">
                  <c:v>1.9657507846484199</c:v>
                </c:pt>
                <c:pt idx="1429">
                  <c:v>1.9671273608281501</c:v>
                </c:pt>
                <c:pt idx="1430">
                  <c:v>1.9685039370078701</c:v>
                </c:pt>
                <c:pt idx="1431">
                  <c:v>1.9698805131876</c:v>
                </c:pt>
                <c:pt idx="1432">
                  <c:v>1.97125708936733</c:v>
                </c:pt>
                <c:pt idx="1433">
                  <c:v>1.97263366554705</c:v>
                </c:pt>
                <c:pt idx="1434">
                  <c:v>1.97401024172678</c:v>
                </c:pt>
                <c:pt idx="1435">
                  <c:v>1.9753868179064999</c:v>
                </c:pt>
                <c:pt idx="1436">
                  <c:v>1.9767633940862299</c:v>
                </c:pt>
                <c:pt idx="1437">
                  <c:v>1.9781399702659599</c:v>
                </c:pt>
                <c:pt idx="1438">
                  <c:v>1.9795165464456801</c:v>
                </c:pt>
                <c:pt idx="1439">
                  <c:v>1.9808931226254101</c:v>
                </c:pt>
                <c:pt idx="1440">
                  <c:v>1.98226969880513</c:v>
                </c:pt>
                <c:pt idx="1441">
                  <c:v>1.98364627498486</c:v>
                </c:pt>
                <c:pt idx="1442">
                  <c:v>1.98502285116458</c:v>
                </c:pt>
                <c:pt idx="1443">
                  <c:v>1.98639942734431</c:v>
                </c:pt>
                <c:pt idx="1444">
                  <c:v>1.9877760035240399</c:v>
                </c:pt>
                <c:pt idx="1445">
                  <c:v>1.9891525797037599</c:v>
                </c:pt>
                <c:pt idx="1446">
                  <c:v>1.9905291558834901</c:v>
                </c:pt>
                <c:pt idx="1447">
                  <c:v>1.9919057320632101</c:v>
                </c:pt>
                <c:pt idx="1448">
                  <c:v>1.9932823082429401</c:v>
                </c:pt>
                <c:pt idx="1449">
                  <c:v>1.99465888442266</c:v>
                </c:pt>
                <c:pt idx="1450">
                  <c:v>1.99603546060239</c:v>
                </c:pt>
                <c:pt idx="1451">
                  <c:v>1.99741203678212</c:v>
                </c:pt>
                <c:pt idx="1452">
                  <c:v>1.99878861296184</c:v>
                </c:pt>
                <c:pt idx="1453">
                  <c:v>2.0001651891415699</c:v>
                </c:pt>
                <c:pt idx="1454">
                  <c:v>2.0015417653212899</c:v>
                </c:pt>
                <c:pt idx="1455">
                  <c:v>2.0029183415010201</c:v>
                </c:pt>
                <c:pt idx="1456">
                  <c:v>2.0042949176807401</c:v>
                </c:pt>
                <c:pt idx="1457">
                  <c:v>2.0056714938604698</c:v>
                </c:pt>
                <c:pt idx="1458">
                  <c:v>2.0070480700402</c:v>
                </c:pt>
                <c:pt idx="1459">
                  <c:v>2.00842464621992</c:v>
                </c:pt>
                <c:pt idx="1460">
                  <c:v>2.0098012223996502</c:v>
                </c:pt>
                <c:pt idx="1461">
                  <c:v>2.0111777985793702</c:v>
                </c:pt>
                <c:pt idx="1462">
                  <c:v>2.0125543747590999</c:v>
                </c:pt>
                <c:pt idx="1463">
                  <c:v>2.0139309509388301</c:v>
                </c:pt>
                <c:pt idx="1464">
                  <c:v>2.0153075271185501</c:v>
                </c:pt>
                <c:pt idx="1465">
                  <c:v>2.0166841032982799</c:v>
                </c:pt>
                <c:pt idx="1466">
                  <c:v>2.0180606794779998</c:v>
                </c:pt>
                <c:pt idx="1467">
                  <c:v>2.01943725565773</c:v>
                </c:pt>
                <c:pt idx="1468">
                  <c:v>2.02081383183745</c:v>
                </c:pt>
                <c:pt idx="1469">
                  <c:v>2.0221904080171802</c:v>
                </c:pt>
                <c:pt idx="1470">
                  <c:v>2.0235669841969099</c:v>
                </c:pt>
                <c:pt idx="1471">
                  <c:v>2.0249435603766299</c:v>
                </c:pt>
                <c:pt idx="1472">
                  <c:v>2.0263201365563601</c:v>
                </c:pt>
                <c:pt idx="1473">
                  <c:v>2.0276967127360801</c:v>
                </c:pt>
                <c:pt idx="1474">
                  <c:v>2.0290732889158098</c:v>
                </c:pt>
                <c:pt idx="1475">
                  <c:v>2.0304498650955298</c:v>
                </c:pt>
                <c:pt idx="1476">
                  <c:v>2.03182644127526</c:v>
                </c:pt>
                <c:pt idx="1477">
                  <c:v>2.0332030174549902</c:v>
                </c:pt>
                <c:pt idx="1478">
                  <c:v>2.0345795936347102</c:v>
                </c:pt>
                <c:pt idx="1479">
                  <c:v>2.0359561698144399</c:v>
                </c:pt>
                <c:pt idx="1480">
                  <c:v>2.0373327459941599</c:v>
                </c:pt>
                <c:pt idx="1481">
                  <c:v>2.0387093221738901</c:v>
                </c:pt>
                <c:pt idx="1482">
                  <c:v>2.0400858983536199</c:v>
                </c:pt>
                <c:pt idx="1483">
                  <c:v>2.0414624745333398</c:v>
                </c:pt>
                <c:pt idx="1484">
                  <c:v>2.04283905071307</c:v>
                </c:pt>
                <c:pt idx="1485">
                  <c:v>2.04421562689279</c:v>
                </c:pt>
                <c:pt idx="1486">
                  <c:v>2.0455922030725202</c:v>
                </c:pt>
                <c:pt idx="1487">
                  <c:v>2.0469687792522402</c:v>
                </c:pt>
                <c:pt idx="1488">
                  <c:v>2.0483453554319699</c:v>
                </c:pt>
                <c:pt idx="1489">
                  <c:v>2.0497219316117001</c:v>
                </c:pt>
                <c:pt idx="1490">
                  <c:v>2.0510985077914201</c:v>
                </c:pt>
                <c:pt idx="1491">
                  <c:v>2.0524750839711499</c:v>
                </c:pt>
                <c:pt idx="1492">
                  <c:v>2.0538516601508698</c:v>
                </c:pt>
                <c:pt idx="1493">
                  <c:v>2.0552282363306</c:v>
                </c:pt>
                <c:pt idx="1494">
                  <c:v>2.05660481251032</c:v>
                </c:pt>
                <c:pt idx="1495">
                  <c:v>2.0579813886900502</c:v>
                </c:pt>
                <c:pt idx="1496">
                  <c:v>2.05935796486978</c:v>
                </c:pt>
                <c:pt idx="1497">
                  <c:v>2.0607345410494999</c:v>
                </c:pt>
                <c:pt idx="1498">
                  <c:v>2.0621111172292301</c:v>
                </c:pt>
                <c:pt idx="1499">
                  <c:v>2.0634876934089501</c:v>
                </c:pt>
                <c:pt idx="1500">
                  <c:v>2.0648642695886799</c:v>
                </c:pt>
                <c:pt idx="1501">
                  <c:v>2.0662408457684101</c:v>
                </c:pt>
                <c:pt idx="1502">
                  <c:v>2.06761742194813</c:v>
                </c:pt>
                <c:pt idx="1503">
                  <c:v>2.0689939981278598</c:v>
                </c:pt>
                <c:pt idx="1504">
                  <c:v>2.0703705743075802</c:v>
                </c:pt>
                <c:pt idx="1505">
                  <c:v>2.07174715048731</c:v>
                </c:pt>
                <c:pt idx="1506">
                  <c:v>2.0731237266670299</c:v>
                </c:pt>
                <c:pt idx="1507">
                  <c:v>2.0745003028467601</c:v>
                </c:pt>
                <c:pt idx="1508">
                  <c:v>2.0758768790264899</c:v>
                </c:pt>
                <c:pt idx="1509">
                  <c:v>2.0772534552062099</c:v>
                </c:pt>
                <c:pt idx="1510">
                  <c:v>2.07863003138594</c:v>
                </c:pt>
                <c:pt idx="1511">
                  <c:v>2.08000660756566</c:v>
                </c:pt>
                <c:pt idx="1512">
                  <c:v>2.0813831837453902</c:v>
                </c:pt>
                <c:pt idx="1513">
                  <c:v>2.0827597599251102</c:v>
                </c:pt>
                <c:pt idx="1514">
                  <c:v>2.0841363361048399</c:v>
                </c:pt>
                <c:pt idx="1515">
                  <c:v>2.0855129122845701</c:v>
                </c:pt>
                <c:pt idx="1516">
                  <c:v>2.0868894884642901</c:v>
                </c:pt>
                <c:pt idx="1517">
                  <c:v>2.0882660646440199</c:v>
                </c:pt>
                <c:pt idx="1518">
                  <c:v>2.0896426408237398</c:v>
                </c:pt>
                <c:pt idx="1519">
                  <c:v>2.09101921700347</c:v>
                </c:pt>
                <c:pt idx="1520">
                  <c:v>2.0923957931831998</c:v>
                </c:pt>
                <c:pt idx="1521">
                  <c:v>2.0937723693629202</c:v>
                </c:pt>
                <c:pt idx="1522">
                  <c:v>2.09514894554265</c:v>
                </c:pt>
                <c:pt idx="1523">
                  <c:v>2.0965255217223699</c:v>
                </c:pt>
                <c:pt idx="1524">
                  <c:v>2.0979020979021001</c:v>
                </c:pt>
                <c:pt idx="1525">
                  <c:v>2.0992786740818201</c:v>
                </c:pt>
                <c:pt idx="1526">
                  <c:v>2.1006552502615499</c:v>
                </c:pt>
                <c:pt idx="1527">
                  <c:v>2.1020318264412801</c:v>
                </c:pt>
                <c:pt idx="1528">
                  <c:v>2.103408402621</c:v>
                </c:pt>
                <c:pt idx="1529">
                  <c:v>2.1047849788007298</c:v>
                </c:pt>
                <c:pt idx="1530">
                  <c:v>2.1061615549804502</c:v>
                </c:pt>
                <c:pt idx="1531">
                  <c:v>2.10753813116018</c:v>
                </c:pt>
                <c:pt idx="1532">
                  <c:v>2.1089147073399102</c:v>
                </c:pt>
                <c:pt idx="1533">
                  <c:v>2.1102912835196301</c:v>
                </c:pt>
                <c:pt idx="1534">
                  <c:v>2.1116678596993599</c:v>
                </c:pt>
                <c:pt idx="1535">
                  <c:v>2.1130444358790799</c:v>
                </c:pt>
                <c:pt idx="1536">
                  <c:v>2.1144210120588101</c:v>
                </c:pt>
                <c:pt idx="1537">
                  <c:v>2.11579758823853</c:v>
                </c:pt>
                <c:pt idx="1538">
                  <c:v>2.1171741644182598</c:v>
                </c:pt>
                <c:pt idx="1539">
                  <c:v>2.11855074059799</c:v>
                </c:pt>
                <c:pt idx="1540">
                  <c:v>2.11992731677771</c:v>
                </c:pt>
                <c:pt idx="1541">
                  <c:v>2.1213038929574402</c:v>
                </c:pt>
                <c:pt idx="1542">
                  <c:v>2.1226804691371601</c:v>
                </c:pt>
                <c:pt idx="1543">
                  <c:v>2.1240570453168899</c:v>
                </c:pt>
                <c:pt idx="1544">
                  <c:v>2.1254336214966099</c:v>
                </c:pt>
                <c:pt idx="1545">
                  <c:v>2.1268101976763401</c:v>
                </c:pt>
                <c:pt idx="1546">
                  <c:v>2.1281867738560698</c:v>
                </c:pt>
                <c:pt idx="1547">
                  <c:v>2.1295633500357898</c:v>
                </c:pt>
                <c:pt idx="1548">
                  <c:v>2.13093992621552</c:v>
                </c:pt>
                <c:pt idx="1549">
                  <c:v>2.13231650239524</c:v>
                </c:pt>
                <c:pt idx="1550">
                  <c:v>2.1336930785749701</c:v>
                </c:pt>
                <c:pt idx="1551">
                  <c:v>2.1350696547546901</c:v>
                </c:pt>
                <c:pt idx="1552">
                  <c:v>2.1364462309344199</c:v>
                </c:pt>
                <c:pt idx="1553">
                  <c:v>2.1378228071141501</c:v>
                </c:pt>
                <c:pt idx="1554">
                  <c:v>2.13919938329387</c:v>
                </c:pt>
                <c:pt idx="1555">
                  <c:v>2.1405759594735998</c:v>
                </c:pt>
                <c:pt idx="1556">
                  <c:v>2.1419525356533198</c:v>
                </c:pt>
                <c:pt idx="1557">
                  <c:v>2.14332911183305</c:v>
                </c:pt>
                <c:pt idx="1558">
                  <c:v>2.1447056880127802</c:v>
                </c:pt>
                <c:pt idx="1559">
                  <c:v>2.1460822641925001</c:v>
                </c:pt>
                <c:pt idx="1560">
                  <c:v>2.1474588403722299</c:v>
                </c:pt>
                <c:pt idx="1561">
                  <c:v>2.1488354165519499</c:v>
                </c:pt>
                <c:pt idx="1562">
                  <c:v>2.1502119927316801</c:v>
                </c:pt>
                <c:pt idx="1563">
                  <c:v>2.1515885689114</c:v>
                </c:pt>
                <c:pt idx="1564">
                  <c:v>2.1529651450911298</c:v>
                </c:pt>
                <c:pt idx="1565">
                  <c:v>2.15434172127086</c:v>
                </c:pt>
                <c:pt idx="1566">
                  <c:v>2.15571829745058</c:v>
                </c:pt>
                <c:pt idx="1567">
                  <c:v>2.1570948736303102</c:v>
                </c:pt>
                <c:pt idx="1568">
                  <c:v>2.1584714498100301</c:v>
                </c:pt>
                <c:pt idx="1569">
                  <c:v>2.1598480259897599</c:v>
                </c:pt>
                <c:pt idx="1570">
                  <c:v>2.1612246021694799</c:v>
                </c:pt>
                <c:pt idx="1571">
                  <c:v>2.1626011783492101</c:v>
                </c:pt>
                <c:pt idx="1572">
                  <c:v>2.1639777545289398</c:v>
                </c:pt>
                <c:pt idx="1573">
                  <c:v>2.1653543307086598</c:v>
                </c:pt>
                <c:pt idx="1574">
                  <c:v>2.16673090688839</c:v>
                </c:pt>
                <c:pt idx="1575">
                  <c:v>2.16810748306811</c:v>
                </c:pt>
                <c:pt idx="1576">
                  <c:v>2.1694840592478402</c:v>
                </c:pt>
                <c:pt idx="1577">
                  <c:v>2.1708606354275699</c:v>
                </c:pt>
                <c:pt idx="1578">
                  <c:v>2.1722372116072899</c:v>
                </c:pt>
                <c:pt idx="1579">
                  <c:v>2.1736137877870201</c:v>
                </c:pt>
                <c:pt idx="1580">
                  <c:v>2.1749903639667401</c:v>
                </c:pt>
                <c:pt idx="1581">
                  <c:v>2.1763669401464698</c:v>
                </c:pt>
                <c:pt idx="1582">
                  <c:v>2.1777435163261898</c:v>
                </c:pt>
                <c:pt idx="1583">
                  <c:v>2.17912009250592</c:v>
                </c:pt>
                <c:pt idx="1584">
                  <c:v>2.1804966686856502</c:v>
                </c:pt>
                <c:pt idx="1585">
                  <c:v>2.1818732448653702</c:v>
                </c:pt>
                <c:pt idx="1586">
                  <c:v>2.1832498210450999</c:v>
                </c:pt>
                <c:pt idx="1587">
                  <c:v>2.1846263972248199</c:v>
                </c:pt>
                <c:pt idx="1588">
                  <c:v>2.1860029734045501</c:v>
                </c:pt>
                <c:pt idx="1589">
                  <c:v>2.1873795495842701</c:v>
                </c:pt>
                <c:pt idx="1590">
                  <c:v>2.1887561257639998</c:v>
                </c:pt>
                <c:pt idx="1591">
                  <c:v>2.19013270194373</c:v>
                </c:pt>
                <c:pt idx="1592">
                  <c:v>2.19150927812345</c:v>
                </c:pt>
                <c:pt idx="1593">
                  <c:v>2.1928858543031802</c:v>
                </c:pt>
                <c:pt idx="1594">
                  <c:v>2.1942624304829002</c:v>
                </c:pt>
                <c:pt idx="1595">
                  <c:v>2.1956390066626299</c:v>
                </c:pt>
                <c:pt idx="1596">
                  <c:v>2.1970155828423601</c:v>
                </c:pt>
                <c:pt idx="1597">
                  <c:v>2.1983921590220801</c:v>
                </c:pt>
                <c:pt idx="1598">
                  <c:v>2.1997687352018098</c:v>
                </c:pt>
                <c:pt idx="1599">
                  <c:v>2.2011453113815298</c:v>
                </c:pt>
                <c:pt idx="1600">
                  <c:v>2.20252188756126</c:v>
                </c:pt>
                <c:pt idx="1601">
                  <c:v>2.20389846374098</c:v>
                </c:pt>
                <c:pt idx="1602">
                  <c:v>2.2052750399207102</c:v>
                </c:pt>
                <c:pt idx="1603">
                  <c:v>2.2066516161004399</c:v>
                </c:pt>
                <c:pt idx="1604">
                  <c:v>2.2080281922801599</c:v>
                </c:pt>
                <c:pt idx="1605">
                  <c:v>2.2094047684598901</c:v>
                </c:pt>
                <c:pt idx="1606">
                  <c:v>2.2107813446396101</c:v>
                </c:pt>
                <c:pt idx="1607">
                  <c:v>2.2121579208193398</c:v>
                </c:pt>
                <c:pt idx="1608">
                  <c:v>2.2135344969990598</c:v>
                </c:pt>
                <c:pt idx="1609">
                  <c:v>2.21491107317879</c:v>
                </c:pt>
                <c:pt idx="1610">
                  <c:v>2.2162876493585202</c:v>
                </c:pt>
                <c:pt idx="1611">
                  <c:v>2.2176642255382402</c:v>
                </c:pt>
                <c:pt idx="1612">
                  <c:v>2.2190408017179699</c:v>
                </c:pt>
                <c:pt idx="1613">
                  <c:v>2.2204173778976899</c:v>
                </c:pt>
                <c:pt idx="1614">
                  <c:v>2.2217939540774201</c:v>
                </c:pt>
                <c:pt idx="1615">
                  <c:v>2.2231705302571401</c:v>
                </c:pt>
                <c:pt idx="1616">
                  <c:v>2.2245471064368698</c:v>
                </c:pt>
                <c:pt idx="1617">
                  <c:v>2.2259236826166</c:v>
                </c:pt>
                <c:pt idx="1618">
                  <c:v>2.22730025879632</c:v>
                </c:pt>
                <c:pt idx="1619">
                  <c:v>2.2286768349760502</c:v>
                </c:pt>
                <c:pt idx="1620">
                  <c:v>2.2300534111557702</c:v>
                </c:pt>
                <c:pt idx="1621">
                  <c:v>2.2314299873354999</c:v>
                </c:pt>
                <c:pt idx="1622">
                  <c:v>2.2328065635152301</c:v>
                </c:pt>
                <c:pt idx="1623">
                  <c:v>2.2341831396949501</c:v>
                </c:pt>
                <c:pt idx="1624">
                  <c:v>2.2355597158746798</c:v>
                </c:pt>
                <c:pt idx="1625">
                  <c:v>2.2369362920543998</c:v>
                </c:pt>
                <c:pt idx="1626">
                  <c:v>2.23831286823413</c:v>
                </c:pt>
                <c:pt idx="1627">
                  <c:v>2.23968944441385</c:v>
                </c:pt>
                <c:pt idx="1628">
                  <c:v>2.2410660205935802</c:v>
                </c:pt>
                <c:pt idx="1629">
                  <c:v>2.2424425967733099</c:v>
                </c:pt>
                <c:pt idx="1630">
                  <c:v>2.2438191729530299</c:v>
                </c:pt>
                <c:pt idx="1631">
                  <c:v>2.2451957491327601</c:v>
                </c:pt>
                <c:pt idx="1632">
                  <c:v>2.2465723253124801</c:v>
                </c:pt>
                <c:pt idx="1633">
                  <c:v>2.2479489014922098</c:v>
                </c:pt>
                <c:pt idx="1634">
                  <c:v>2.2493254776719298</c:v>
                </c:pt>
                <c:pt idx="1635">
                  <c:v>2.25070205385166</c:v>
                </c:pt>
                <c:pt idx="1636">
                  <c:v>2.2520786300313902</c:v>
                </c:pt>
                <c:pt idx="1637">
                  <c:v>2.2534552062111102</c:v>
                </c:pt>
                <c:pt idx="1638">
                  <c:v>2.2548317823908399</c:v>
                </c:pt>
                <c:pt idx="1639">
                  <c:v>2.2562083585705599</c:v>
                </c:pt>
                <c:pt idx="1640">
                  <c:v>2.2575849347502901</c:v>
                </c:pt>
                <c:pt idx="1641">
                  <c:v>2.2589615109300198</c:v>
                </c:pt>
                <c:pt idx="1642">
                  <c:v>2.2603380871097398</c:v>
                </c:pt>
                <c:pt idx="1643">
                  <c:v>2.26171466328947</c:v>
                </c:pt>
                <c:pt idx="1644">
                  <c:v>2.26309123946919</c:v>
                </c:pt>
                <c:pt idx="1645">
                  <c:v>2.2644678156489202</c:v>
                </c:pt>
                <c:pt idx="1646">
                  <c:v>2.2658443918286402</c:v>
                </c:pt>
                <c:pt idx="1647">
                  <c:v>2.2672209680083699</c:v>
                </c:pt>
                <c:pt idx="1648">
                  <c:v>2.2685975441881001</c:v>
                </c:pt>
                <c:pt idx="1649">
                  <c:v>2.2699741203678201</c:v>
                </c:pt>
                <c:pt idx="1650">
                  <c:v>2.2713506965475498</c:v>
                </c:pt>
                <c:pt idx="1651">
                  <c:v>2.2727272727272698</c:v>
                </c:pt>
                <c:pt idx="1652">
                  <c:v>2.274103848907</c:v>
                </c:pt>
                <c:pt idx="1653">
                  <c:v>2.2754804250867302</c:v>
                </c:pt>
                <c:pt idx="1654">
                  <c:v>2.2768570012664502</c:v>
                </c:pt>
                <c:pt idx="1655">
                  <c:v>2.2782335774461799</c:v>
                </c:pt>
                <c:pt idx="1656">
                  <c:v>2.2796101536258999</c:v>
                </c:pt>
                <c:pt idx="1657">
                  <c:v>2.2809867298056301</c:v>
                </c:pt>
                <c:pt idx="1658">
                  <c:v>2.2823633059853501</c:v>
                </c:pt>
                <c:pt idx="1659">
                  <c:v>2.2837398821650798</c:v>
                </c:pt>
                <c:pt idx="1660">
                  <c:v>2.28511645834481</c:v>
                </c:pt>
                <c:pt idx="1661">
                  <c:v>2.28649303452453</c:v>
                </c:pt>
                <c:pt idx="1662">
                  <c:v>2.2878696107042602</c:v>
                </c:pt>
                <c:pt idx="1663">
                  <c:v>2.2892461868839802</c:v>
                </c:pt>
                <c:pt idx="1664">
                  <c:v>2.2906227630637099</c:v>
                </c:pt>
                <c:pt idx="1665">
                  <c:v>2.2919993392434299</c:v>
                </c:pt>
                <c:pt idx="1666">
                  <c:v>2.2933759154231601</c:v>
                </c:pt>
                <c:pt idx="1667">
                  <c:v>2.2947524916028899</c:v>
                </c:pt>
                <c:pt idx="1668">
                  <c:v>2.2961290677826098</c:v>
                </c:pt>
                <c:pt idx="1669">
                  <c:v>2.29750564396234</c:v>
                </c:pt>
                <c:pt idx="1670">
                  <c:v>2.29888222014206</c:v>
                </c:pt>
                <c:pt idx="1671">
                  <c:v>2.3002587963217902</c:v>
                </c:pt>
                <c:pt idx="1672">
                  <c:v>2.3016353725015102</c:v>
                </c:pt>
                <c:pt idx="1673">
                  <c:v>2.3030119486812399</c:v>
                </c:pt>
                <c:pt idx="1674">
                  <c:v>2.3043885248609701</c:v>
                </c:pt>
                <c:pt idx="1675">
                  <c:v>2.3057651010406901</c:v>
                </c:pt>
                <c:pt idx="1676">
                  <c:v>2.3071416772204199</c:v>
                </c:pt>
                <c:pt idx="1677">
                  <c:v>2.3085182534001398</c:v>
                </c:pt>
                <c:pt idx="1678">
                  <c:v>2.30989482957987</c:v>
                </c:pt>
                <c:pt idx="1679">
                  <c:v>2.3112714057596002</c:v>
                </c:pt>
                <c:pt idx="1680">
                  <c:v>2.3126479819393202</c:v>
                </c:pt>
                <c:pt idx="1681">
                  <c:v>2.3140245581190499</c:v>
                </c:pt>
                <c:pt idx="1682">
                  <c:v>2.3154011342987699</c:v>
                </c:pt>
                <c:pt idx="1683">
                  <c:v>2.3167777104785001</c:v>
                </c:pt>
                <c:pt idx="1684">
                  <c:v>2.3181542866582201</c:v>
                </c:pt>
                <c:pt idx="1685">
                  <c:v>2.3195308628379498</c:v>
                </c:pt>
                <c:pt idx="1686">
                  <c:v>2.32090743901768</c:v>
                </c:pt>
                <c:pt idx="1687">
                  <c:v>2.3222840151974</c:v>
                </c:pt>
                <c:pt idx="1688">
                  <c:v>2.3236605913771302</c:v>
                </c:pt>
                <c:pt idx="1689">
                  <c:v>2.3250371675568502</c:v>
                </c:pt>
                <c:pt idx="1690">
                  <c:v>2.3264137437365799</c:v>
                </c:pt>
                <c:pt idx="1691">
                  <c:v>2.3277903199163101</c:v>
                </c:pt>
                <c:pt idx="1692">
                  <c:v>2.3291668960960301</c:v>
                </c:pt>
                <c:pt idx="1693">
                  <c:v>2.3305434722757599</c:v>
                </c:pt>
                <c:pt idx="1694">
                  <c:v>2.3319200484554798</c:v>
                </c:pt>
                <c:pt idx="1695">
                  <c:v>2.33329662463521</c:v>
                </c:pt>
                <c:pt idx="1696">
                  <c:v>2.33467320081493</c:v>
                </c:pt>
                <c:pt idx="1697">
                  <c:v>2.3360497769946602</c:v>
                </c:pt>
                <c:pt idx="1698">
                  <c:v>2.33742635317439</c:v>
                </c:pt>
                <c:pt idx="1699">
                  <c:v>2.3388029293541099</c:v>
                </c:pt>
                <c:pt idx="1700">
                  <c:v>2.3401795055338401</c:v>
                </c:pt>
                <c:pt idx="1701">
                  <c:v>2.3415560817135601</c:v>
                </c:pt>
                <c:pt idx="1702">
                  <c:v>2.3429326578932899</c:v>
                </c:pt>
                <c:pt idx="1703">
                  <c:v>2.3443092340730098</c:v>
                </c:pt>
                <c:pt idx="1704">
                  <c:v>2.34568581025274</c:v>
                </c:pt>
                <c:pt idx="1705">
                  <c:v>2.3470623864324698</c:v>
                </c:pt>
                <c:pt idx="1706">
                  <c:v>2.3484389626121902</c:v>
                </c:pt>
                <c:pt idx="1707">
                  <c:v>2.34981553879192</c:v>
                </c:pt>
                <c:pt idx="1708">
                  <c:v>2.3511921149716399</c:v>
                </c:pt>
                <c:pt idx="1709">
                  <c:v>2.3525686911513701</c:v>
                </c:pt>
                <c:pt idx="1710">
                  <c:v>2.3539452673310901</c:v>
                </c:pt>
                <c:pt idx="1711">
                  <c:v>2.3553218435108199</c:v>
                </c:pt>
                <c:pt idx="1712">
                  <c:v>2.3566984196905501</c:v>
                </c:pt>
                <c:pt idx="1713">
                  <c:v>2.35807499587027</c:v>
                </c:pt>
                <c:pt idx="1714">
                  <c:v>2.3594515720499998</c:v>
                </c:pt>
                <c:pt idx="1715">
                  <c:v>2.3608281482297202</c:v>
                </c:pt>
                <c:pt idx="1716">
                  <c:v>2.36220472440945</c:v>
                </c:pt>
                <c:pt idx="1717">
                  <c:v>2.3635813005891801</c:v>
                </c:pt>
                <c:pt idx="1718">
                  <c:v>2.3649578767689001</c:v>
                </c:pt>
                <c:pt idx="1719">
                  <c:v>2.3663344529486299</c:v>
                </c:pt>
                <c:pt idx="1720">
                  <c:v>2.3677110291283499</c:v>
                </c:pt>
                <c:pt idx="1721">
                  <c:v>2.36908760530808</c:v>
                </c:pt>
                <c:pt idx="1722">
                  <c:v>2.3704641814878</c:v>
                </c:pt>
                <c:pt idx="1723">
                  <c:v>2.3718407576675302</c:v>
                </c:pt>
                <c:pt idx="1724">
                  <c:v>2.37321733384726</c:v>
                </c:pt>
                <c:pt idx="1725">
                  <c:v>2.3745939100269799</c:v>
                </c:pt>
                <c:pt idx="1726">
                  <c:v>2.3759704862067101</c:v>
                </c:pt>
                <c:pt idx="1727">
                  <c:v>2.3773470623864301</c:v>
                </c:pt>
                <c:pt idx="1728">
                  <c:v>2.3787236385661599</c:v>
                </c:pt>
                <c:pt idx="1729">
                  <c:v>2.3801002147458798</c:v>
                </c:pt>
                <c:pt idx="1730">
                  <c:v>2.38147679092561</c:v>
                </c:pt>
                <c:pt idx="1731">
                  <c:v>2.3828533671053398</c:v>
                </c:pt>
                <c:pt idx="1732">
                  <c:v>2.3842299432850602</c:v>
                </c:pt>
                <c:pt idx="1733">
                  <c:v>2.38560651946479</c:v>
                </c:pt>
                <c:pt idx="1734">
                  <c:v>2.3869830956445099</c:v>
                </c:pt>
                <c:pt idx="1735">
                  <c:v>2.3883596718242401</c:v>
                </c:pt>
                <c:pt idx="1736">
                  <c:v>2.3897362480039699</c:v>
                </c:pt>
                <c:pt idx="1737">
                  <c:v>2.3911128241836899</c:v>
                </c:pt>
                <c:pt idx="1738">
                  <c:v>2.3924894003634201</c:v>
                </c:pt>
                <c:pt idx="1739">
                  <c:v>2.39386597654314</c:v>
                </c:pt>
                <c:pt idx="1740">
                  <c:v>2.3952425527228698</c:v>
                </c:pt>
                <c:pt idx="1741">
                  <c:v>2.3966191289025902</c:v>
                </c:pt>
                <c:pt idx="1742">
                  <c:v>2.39799570508232</c:v>
                </c:pt>
                <c:pt idx="1743">
                  <c:v>2.3993722812620502</c:v>
                </c:pt>
                <c:pt idx="1744">
                  <c:v>2.4007488574417701</c:v>
                </c:pt>
                <c:pt idx="1745">
                  <c:v>2.4021254336214999</c:v>
                </c:pt>
                <c:pt idx="1746">
                  <c:v>2.4035020098012199</c:v>
                </c:pt>
                <c:pt idx="1747">
                  <c:v>2.4048785859809501</c:v>
                </c:pt>
                <c:pt idx="1748">
                  <c:v>2.40625516216067</c:v>
                </c:pt>
                <c:pt idx="1749">
                  <c:v>2.4076317383403998</c:v>
                </c:pt>
                <c:pt idx="1750">
                  <c:v>2.40900831452013</c:v>
                </c:pt>
                <c:pt idx="1751">
                  <c:v>2.41038489069985</c:v>
                </c:pt>
                <c:pt idx="1752">
                  <c:v>2.4117614668795802</c:v>
                </c:pt>
                <c:pt idx="1753">
                  <c:v>2.4131380430593001</c:v>
                </c:pt>
                <c:pt idx="1754">
                  <c:v>2.4145146192390299</c:v>
                </c:pt>
                <c:pt idx="1755">
                  <c:v>2.4158911954187499</c:v>
                </c:pt>
                <c:pt idx="1756">
                  <c:v>2.4172677715984801</c:v>
                </c:pt>
                <c:pt idx="1757">
                  <c:v>2.4186443477782098</c:v>
                </c:pt>
                <c:pt idx="1758">
                  <c:v>2.4200209239579298</c:v>
                </c:pt>
                <c:pt idx="1759">
                  <c:v>2.42139750013766</c:v>
                </c:pt>
                <c:pt idx="1760">
                  <c:v>2.42277407631738</c:v>
                </c:pt>
                <c:pt idx="1761">
                  <c:v>2.4241506524971101</c:v>
                </c:pt>
                <c:pt idx="1762">
                  <c:v>2.4255272286768399</c:v>
                </c:pt>
                <c:pt idx="1763">
                  <c:v>2.4269038048565599</c:v>
                </c:pt>
                <c:pt idx="1764">
                  <c:v>2.4282803810362901</c:v>
                </c:pt>
                <c:pt idx="1765">
                  <c:v>2.42965695721601</c:v>
                </c:pt>
                <c:pt idx="1766">
                  <c:v>2.4310335333957398</c:v>
                </c:pt>
                <c:pt idx="1767">
                  <c:v>2.4324101095754598</c:v>
                </c:pt>
                <c:pt idx="1768">
                  <c:v>2.43378668575519</c:v>
                </c:pt>
                <c:pt idx="1769">
                  <c:v>2.4351632619349202</c:v>
                </c:pt>
                <c:pt idx="1770">
                  <c:v>2.4365398381146401</c:v>
                </c:pt>
                <c:pt idx="1771">
                  <c:v>2.4379164142943699</c:v>
                </c:pt>
                <c:pt idx="1772">
                  <c:v>2.4392929904740899</c:v>
                </c:pt>
                <c:pt idx="1773">
                  <c:v>2.4406695666538201</c:v>
                </c:pt>
                <c:pt idx="1774">
                  <c:v>2.4420461428335498</c:v>
                </c:pt>
                <c:pt idx="1775">
                  <c:v>2.4434227190132698</c:v>
                </c:pt>
                <c:pt idx="1776">
                  <c:v>2.444799295193</c:v>
                </c:pt>
                <c:pt idx="1777">
                  <c:v>2.44617587137272</c:v>
                </c:pt>
                <c:pt idx="1778">
                  <c:v>2.4475524475524502</c:v>
                </c:pt>
                <c:pt idx="1779">
                  <c:v>2.4489290237321701</c:v>
                </c:pt>
                <c:pt idx="1780">
                  <c:v>2.4503055999118999</c:v>
                </c:pt>
                <c:pt idx="1781">
                  <c:v>2.4516821760916301</c:v>
                </c:pt>
                <c:pt idx="1782">
                  <c:v>2.4530587522713501</c:v>
                </c:pt>
                <c:pt idx="1783">
                  <c:v>2.4544353284510798</c:v>
                </c:pt>
                <c:pt idx="1784">
                  <c:v>2.4558119046307998</c:v>
                </c:pt>
                <c:pt idx="1785">
                  <c:v>2.45718848081053</c:v>
                </c:pt>
                <c:pt idx="1786">
                  <c:v>2.45856505699025</c:v>
                </c:pt>
                <c:pt idx="1787">
                  <c:v>2.4599416331699802</c:v>
                </c:pt>
                <c:pt idx="1788">
                  <c:v>2.4613182093497099</c:v>
                </c:pt>
                <c:pt idx="1789">
                  <c:v>2.4626947855294299</c:v>
                </c:pt>
                <c:pt idx="1790">
                  <c:v>2.4640713617091601</c:v>
                </c:pt>
                <c:pt idx="1791">
                  <c:v>2.4654479378888801</c:v>
                </c:pt>
                <c:pt idx="1792">
                  <c:v>2.4668245140686098</c:v>
                </c:pt>
                <c:pt idx="1793">
                  <c:v>2.4682010902483298</c:v>
                </c:pt>
                <c:pt idx="1794">
                  <c:v>2.46957766642806</c:v>
                </c:pt>
                <c:pt idx="1795">
                  <c:v>2.4709542426077902</c:v>
                </c:pt>
                <c:pt idx="1796">
                  <c:v>2.4723308187875102</c:v>
                </c:pt>
                <c:pt idx="1797">
                  <c:v>2.4737073949672399</c:v>
                </c:pt>
                <c:pt idx="1798">
                  <c:v>2.4750839711469599</c:v>
                </c:pt>
                <c:pt idx="1799">
                  <c:v>2.4764605473266901</c:v>
                </c:pt>
                <c:pt idx="1800">
                  <c:v>2.4778371235064198</c:v>
                </c:pt>
                <c:pt idx="1801">
                  <c:v>2.4792136996861398</c:v>
                </c:pt>
                <c:pt idx="1802">
                  <c:v>2.48059027586587</c:v>
                </c:pt>
                <c:pt idx="1803">
                  <c:v>2.48196685204559</c:v>
                </c:pt>
                <c:pt idx="1804">
                  <c:v>2.4833434282253202</c:v>
                </c:pt>
                <c:pt idx="1805">
                  <c:v>2.4847200044050402</c:v>
                </c:pt>
                <c:pt idx="1806">
                  <c:v>2.4860965805847699</c:v>
                </c:pt>
                <c:pt idx="1807">
                  <c:v>2.4874731567645001</c:v>
                </c:pt>
                <c:pt idx="1808">
                  <c:v>2.4888497329442201</c:v>
                </c:pt>
                <c:pt idx="1809">
                  <c:v>2.4902263091239498</c:v>
                </c:pt>
                <c:pt idx="1810">
                  <c:v>2.4916028853036698</c:v>
                </c:pt>
                <c:pt idx="1811">
                  <c:v>2.4929794614834</c:v>
                </c:pt>
                <c:pt idx="1812">
                  <c:v>2.4943560376631302</c:v>
                </c:pt>
                <c:pt idx="1813">
                  <c:v>2.4957326138428502</c:v>
                </c:pt>
                <c:pt idx="1814">
                  <c:v>2.4971091900225799</c:v>
                </c:pt>
                <c:pt idx="1815">
                  <c:v>2.4984857662022999</c:v>
                </c:pt>
                <c:pt idx="1816">
                  <c:v>2.4998623423820301</c:v>
                </c:pt>
                <c:pt idx="1817">
                  <c:v>2.5012389185617501</c:v>
                </c:pt>
                <c:pt idx="1818">
                  <c:v>2.5026154947414798</c:v>
                </c:pt>
                <c:pt idx="1819">
                  <c:v>2.50399207092121</c:v>
                </c:pt>
                <c:pt idx="1820">
                  <c:v>2.50536864710093</c:v>
                </c:pt>
                <c:pt idx="1821">
                  <c:v>2.5067452232806602</c:v>
                </c:pt>
                <c:pt idx="1822">
                  <c:v>2.5081217994603802</c:v>
                </c:pt>
                <c:pt idx="1823">
                  <c:v>2.5094983756401099</c:v>
                </c:pt>
                <c:pt idx="1824">
                  <c:v>2.5108749518198299</c:v>
                </c:pt>
                <c:pt idx="1825">
                  <c:v>2.5122515279995601</c:v>
                </c:pt>
                <c:pt idx="1826">
                  <c:v>2.5136281041792898</c:v>
                </c:pt>
                <c:pt idx="1827">
                  <c:v>2.5150046803590098</c:v>
                </c:pt>
                <c:pt idx="1828">
                  <c:v>2.51638125653874</c:v>
                </c:pt>
                <c:pt idx="1829">
                  <c:v>2.51775783271846</c:v>
                </c:pt>
                <c:pt idx="1830">
                  <c:v>2.5191344088981902</c:v>
                </c:pt>
                <c:pt idx="1831">
                  <c:v>2.5205109850779199</c:v>
                </c:pt>
                <c:pt idx="1832">
                  <c:v>2.5218875612576399</c:v>
                </c:pt>
                <c:pt idx="1833">
                  <c:v>2.5232641374373701</c:v>
                </c:pt>
                <c:pt idx="1834">
                  <c:v>2.5246407136170901</c:v>
                </c:pt>
                <c:pt idx="1835">
                  <c:v>2.5260172897968198</c:v>
                </c:pt>
                <c:pt idx="1836">
                  <c:v>2.5273938659765398</c:v>
                </c:pt>
                <c:pt idx="1837">
                  <c:v>2.52877044215627</c:v>
                </c:pt>
                <c:pt idx="1838">
                  <c:v>2.5301470183360002</c:v>
                </c:pt>
                <c:pt idx="1839">
                  <c:v>2.5315235945157202</c:v>
                </c:pt>
                <c:pt idx="1840">
                  <c:v>2.5329001706954499</c:v>
                </c:pt>
                <c:pt idx="1841">
                  <c:v>2.5342767468751699</c:v>
                </c:pt>
                <c:pt idx="1842">
                  <c:v>2.5356533230549001</c:v>
                </c:pt>
                <c:pt idx="1843">
                  <c:v>2.5370298992346201</c:v>
                </c:pt>
                <c:pt idx="1844">
                  <c:v>2.5384064754143498</c:v>
                </c:pt>
                <c:pt idx="1845">
                  <c:v>2.53978305159408</c:v>
                </c:pt>
                <c:pt idx="1846">
                  <c:v>2.5411596277738</c:v>
                </c:pt>
                <c:pt idx="1847">
                  <c:v>2.5425362039535302</c:v>
                </c:pt>
                <c:pt idx="1848">
                  <c:v>2.5439127801332502</c:v>
                </c:pt>
                <c:pt idx="1849">
                  <c:v>2.5452893563129799</c:v>
                </c:pt>
                <c:pt idx="1850">
                  <c:v>2.5466659324926999</c:v>
                </c:pt>
                <c:pt idx="1851">
                  <c:v>2.5480425086724301</c:v>
                </c:pt>
                <c:pt idx="1852">
                  <c:v>2.5494190848521598</c:v>
                </c:pt>
                <c:pt idx="1853">
                  <c:v>2.5507956610318798</c:v>
                </c:pt>
                <c:pt idx="1854">
                  <c:v>2.55217223721161</c:v>
                </c:pt>
                <c:pt idx="1855">
                  <c:v>2.55354881339133</c:v>
                </c:pt>
                <c:pt idx="1856">
                  <c:v>2.5549253895710602</c:v>
                </c:pt>
                <c:pt idx="1857">
                  <c:v>2.5563019657507899</c:v>
                </c:pt>
                <c:pt idx="1858">
                  <c:v>2.5576785419305099</c:v>
                </c:pt>
                <c:pt idx="1859">
                  <c:v>2.5590551181102401</c:v>
                </c:pt>
                <c:pt idx="1860">
                  <c:v>2.5604316942899601</c:v>
                </c:pt>
                <c:pt idx="1861">
                  <c:v>2.5618082704696898</c:v>
                </c:pt>
                <c:pt idx="1862">
                  <c:v>2.5631848466494098</c:v>
                </c:pt>
                <c:pt idx="1863">
                  <c:v>2.56456142282914</c:v>
                </c:pt>
                <c:pt idx="1864">
                  <c:v>2.5659379990088702</c:v>
                </c:pt>
                <c:pt idx="1865">
                  <c:v>2.5673145751885902</c:v>
                </c:pt>
                <c:pt idx="1866">
                  <c:v>2.5686911513683199</c:v>
                </c:pt>
                <c:pt idx="1867">
                  <c:v>2.5700677275480399</c:v>
                </c:pt>
                <c:pt idx="1868">
                  <c:v>2.5714443037277701</c:v>
                </c:pt>
                <c:pt idx="1869">
                  <c:v>2.5728208799074901</c:v>
                </c:pt>
                <c:pt idx="1870">
                  <c:v>2.5741974560872198</c:v>
                </c:pt>
                <c:pt idx="1871">
                  <c:v>2.57557403226695</c:v>
                </c:pt>
                <c:pt idx="1872">
                  <c:v>2.57695060844667</c:v>
                </c:pt>
                <c:pt idx="1873">
                  <c:v>2.5783271846264002</c:v>
                </c:pt>
                <c:pt idx="1874">
                  <c:v>2.5797037608061202</c:v>
                </c:pt>
                <c:pt idx="1875">
                  <c:v>2.5810803369858499</c:v>
                </c:pt>
                <c:pt idx="1876">
                  <c:v>2.5824569131655801</c:v>
                </c:pt>
                <c:pt idx="1877">
                  <c:v>2.5838334893453001</c:v>
                </c:pt>
                <c:pt idx="1878">
                  <c:v>2.5852100655250299</c:v>
                </c:pt>
                <c:pt idx="1879">
                  <c:v>2.5865866417047498</c:v>
                </c:pt>
                <c:pt idx="1880">
                  <c:v>2.58796321788448</c:v>
                </c:pt>
                <c:pt idx="1881">
                  <c:v>2.5893397940642</c:v>
                </c:pt>
                <c:pt idx="1882">
                  <c:v>2.5907163702439302</c:v>
                </c:pt>
                <c:pt idx="1883">
                  <c:v>2.5920929464236599</c:v>
                </c:pt>
                <c:pt idx="1884">
                  <c:v>2.5934695226033799</c:v>
                </c:pt>
                <c:pt idx="1885">
                  <c:v>2.5948460987831101</c:v>
                </c:pt>
                <c:pt idx="1886">
                  <c:v>2.5962226749628301</c:v>
                </c:pt>
                <c:pt idx="1887">
                  <c:v>2.5975992511425599</c:v>
                </c:pt>
                <c:pt idx="1888">
                  <c:v>2.5989758273222798</c:v>
                </c:pt>
                <c:pt idx="1889">
                  <c:v>2.60035240350201</c:v>
                </c:pt>
                <c:pt idx="1890">
                  <c:v>2.6017289796817402</c:v>
                </c:pt>
                <c:pt idx="1891">
                  <c:v>2.6031055558614602</c:v>
                </c:pt>
                <c:pt idx="1892">
                  <c:v>2.6044821320411899</c:v>
                </c:pt>
                <c:pt idx="1893">
                  <c:v>2.6058587082209099</c:v>
                </c:pt>
                <c:pt idx="1894">
                  <c:v>2.6072352844006401</c:v>
                </c:pt>
                <c:pt idx="1895">
                  <c:v>2.6086118605803699</c:v>
                </c:pt>
                <c:pt idx="1896">
                  <c:v>2.6099884367600898</c:v>
                </c:pt>
                <c:pt idx="1897">
                  <c:v>2.61136501293982</c:v>
                </c:pt>
                <c:pt idx="1898">
                  <c:v>2.61274158911954</c:v>
                </c:pt>
                <c:pt idx="1899">
                  <c:v>2.6141181652992702</c:v>
                </c:pt>
                <c:pt idx="1900">
                  <c:v>2.6154947414789902</c:v>
                </c:pt>
                <c:pt idx="1901">
                  <c:v>2.6168713176587199</c:v>
                </c:pt>
                <c:pt idx="1902">
                  <c:v>2.6182478938384501</c:v>
                </c:pt>
                <c:pt idx="1903">
                  <c:v>2.6196244700181701</c:v>
                </c:pt>
                <c:pt idx="1904">
                  <c:v>2.6210010461978999</c:v>
                </c:pt>
                <c:pt idx="1905">
                  <c:v>2.6223776223776198</c:v>
                </c:pt>
                <c:pt idx="1906">
                  <c:v>2.62375419855735</c:v>
                </c:pt>
                <c:pt idx="1907">
                  <c:v>2.62513077473707</c:v>
                </c:pt>
                <c:pt idx="1908">
                  <c:v>2.6265073509168002</c:v>
                </c:pt>
                <c:pt idx="1909">
                  <c:v>2.62788392709653</c:v>
                </c:pt>
                <c:pt idx="1910">
                  <c:v>2.6292605032762499</c:v>
                </c:pt>
                <c:pt idx="1911">
                  <c:v>2.6306370794559801</c:v>
                </c:pt>
                <c:pt idx="1912">
                  <c:v>2.6320136556357001</c:v>
                </c:pt>
                <c:pt idx="1913">
                  <c:v>2.6333902318154299</c:v>
                </c:pt>
                <c:pt idx="1914">
                  <c:v>2.6347668079951498</c:v>
                </c:pt>
                <c:pt idx="1915">
                  <c:v>2.63614338417488</c:v>
                </c:pt>
                <c:pt idx="1916">
                  <c:v>2.6375199603546098</c:v>
                </c:pt>
                <c:pt idx="1917">
                  <c:v>2.6388965365343302</c:v>
                </c:pt>
                <c:pt idx="1918">
                  <c:v>2.64027311271406</c:v>
                </c:pt>
                <c:pt idx="1919">
                  <c:v>2.6416496888937799</c:v>
                </c:pt>
                <c:pt idx="1920">
                  <c:v>2.6430262650735101</c:v>
                </c:pt>
                <c:pt idx="1921">
                  <c:v>2.6444028412532399</c:v>
                </c:pt>
                <c:pt idx="1922">
                  <c:v>2.6457794174329599</c:v>
                </c:pt>
                <c:pt idx="1923">
                  <c:v>2.6471559936126901</c:v>
                </c:pt>
                <c:pt idx="1924">
                  <c:v>2.64853256979241</c:v>
                </c:pt>
                <c:pt idx="1925">
                  <c:v>2.6499091459721398</c:v>
                </c:pt>
                <c:pt idx="1926">
                  <c:v>2.6512857221518602</c:v>
                </c:pt>
                <c:pt idx="1927">
                  <c:v>2.65266229833159</c:v>
                </c:pt>
                <c:pt idx="1928">
                  <c:v>2.6540388745113201</c:v>
                </c:pt>
                <c:pt idx="1929">
                  <c:v>2.6554154506910401</c:v>
                </c:pt>
                <c:pt idx="1930">
                  <c:v>2.6567920268707699</c:v>
                </c:pt>
                <c:pt idx="1931">
                  <c:v>2.6581686030504899</c:v>
                </c:pt>
                <c:pt idx="1932">
                  <c:v>2.65954517923022</c:v>
                </c:pt>
                <c:pt idx="1933">
                  <c:v>2.6609217554099498</c:v>
                </c:pt>
                <c:pt idx="1934">
                  <c:v>2.6622983315896702</c:v>
                </c:pt>
                <c:pt idx="1935">
                  <c:v>2.6636749077694</c:v>
                </c:pt>
                <c:pt idx="1936">
                  <c:v>2.6650514839491199</c:v>
                </c:pt>
                <c:pt idx="1937">
                  <c:v>2.6664280601288501</c:v>
                </c:pt>
                <c:pt idx="1938">
                  <c:v>2.6678046363085701</c:v>
                </c:pt>
                <c:pt idx="1939">
                  <c:v>2.6691812124882999</c:v>
                </c:pt>
                <c:pt idx="1940">
                  <c:v>2.6705577886680301</c:v>
                </c:pt>
                <c:pt idx="1941">
                  <c:v>2.67193436484775</c:v>
                </c:pt>
                <c:pt idx="1942">
                  <c:v>2.6733109410274798</c:v>
                </c:pt>
                <c:pt idx="1943">
                  <c:v>2.6746875172072002</c:v>
                </c:pt>
                <c:pt idx="1944">
                  <c:v>2.67606409338693</c:v>
                </c:pt>
                <c:pt idx="1945">
                  <c:v>2.6774406695666499</c:v>
                </c:pt>
                <c:pt idx="1946">
                  <c:v>2.6788172457463801</c:v>
                </c:pt>
                <c:pt idx="1947">
                  <c:v>2.6801938219261099</c:v>
                </c:pt>
                <c:pt idx="1948">
                  <c:v>2.6815703981058299</c:v>
                </c:pt>
                <c:pt idx="1949">
                  <c:v>2.6829469742855601</c:v>
                </c:pt>
                <c:pt idx="1950">
                  <c:v>2.68432355046528</c:v>
                </c:pt>
                <c:pt idx="1951">
                  <c:v>2.6857001266450098</c:v>
                </c:pt>
                <c:pt idx="1952">
                  <c:v>2.68707670282474</c:v>
                </c:pt>
                <c:pt idx="1953">
                  <c:v>2.68845327900446</c:v>
                </c:pt>
                <c:pt idx="1954">
                  <c:v>2.6898298551841902</c:v>
                </c:pt>
                <c:pt idx="1955">
                  <c:v>2.6912064313639101</c:v>
                </c:pt>
                <c:pt idx="1956">
                  <c:v>2.6925830075436399</c:v>
                </c:pt>
                <c:pt idx="1957">
                  <c:v>2.6939595837233599</c:v>
                </c:pt>
                <c:pt idx="1958">
                  <c:v>2.6953361599030901</c:v>
                </c:pt>
                <c:pt idx="1959">
                  <c:v>2.6967127360828198</c:v>
                </c:pt>
                <c:pt idx="1960">
                  <c:v>2.6980893122625398</c:v>
                </c:pt>
                <c:pt idx="1961">
                  <c:v>2.69946588844227</c:v>
                </c:pt>
                <c:pt idx="1962">
                  <c:v>2.70084246462199</c:v>
                </c:pt>
                <c:pt idx="1963">
                  <c:v>2.7022190408017202</c:v>
                </c:pt>
                <c:pt idx="1964">
                  <c:v>2.7035956169814401</c:v>
                </c:pt>
                <c:pt idx="1965">
                  <c:v>2.7049721931611699</c:v>
                </c:pt>
                <c:pt idx="1966">
                  <c:v>2.7063487693409001</c:v>
                </c:pt>
                <c:pt idx="1967">
                  <c:v>2.7077253455206201</c:v>
                </c:pt>
                <c:pt idx="1968">
                  <c:v>2.7091019217003498</c:v>
                </c:pt>
                <c:pt idx="1969">
                  <c:v>2.7104784978800698</c:v>
                </c:pt>
                <c:pt idx="1970">
                  <c:v>2.7118550740598</c:v>
                </c:pt>
                <c:pt idx="1971">
                  <c:v>2.7132316502395302</c:v>
                </c:pt>
                <c:pt idx="1972">
                  <c:v>2.7146082264192501</c:v>
                </c:pt>
                <c:pt idx="1973">
                  <c:v>2.7159848025989799</c:v>
                </c:pt>
                <c:pt idx="1974">
                  <c:v>2.7173613787786999</c:v>
                </c:pt>
                <c:pt idx="1975">
                  <c:v>2.7187379549584301</c:v>
                </c:pt>
                <c:pt idx="1976">
                  <c:v>2.72011453113815</c:v>
                </c:pt>
                <c:pt idx="1977">
                  <c:v>2.7214911073178798</c:v>
                </c:pt>
                <c:pt idx="1978">
                  <c:v>2.72286768349761</c:v>
                </c:pt>
                <c:pt idx="1979">
                  <c:v>2.72424425967733</c:v>
                </c:pt>
                <c:pt idx="1980">
                  <c:v>2.7256208358570602</c:v>
                </c:pt>
                <c:pt idx="1981">
                  <c:v>2.7269974120367801</c:v>
                </c:pt>
                <c:pt idx="1982">
                  <c:v>2.7283739882165099</c:v>
                </c:pt>
                <c:pt idx="1983">
                  <c:v>2.7297505643962299</c:v>
                </c:pt>
                <c:pt idx="1984">
                  <c:v>2.7311271405759601</c:v>
                </c:pt>
                <c:pt idx="1985">
                  <c:v>2.7325037167556898</c:v>
                </c:pt>
                <c:pt idx="1986">
                  <c:v>2.7338802929354098</c:v>
                </c:pt>
                <c:pt idx="1987">
                  <c:v>2.73525686911514</c:v>
                </c:pt>
                <c:pt idx="1988">
                  <c:v>2.73663344529486</c:v>
                </c:pt>
                <c:pt idx="1989">
                  <c:v>2.7380100214745902</c:v>
                </c:pt>
                <c:pt idx="1990">
                  <c:v>2.7393865976543101</c:v>
                </c:pt>
                <c:pt idx="1991">
                  <c:v>2.7407631738340399</c:v>
                </c:pt>
                <c:pt idx="1992">
                  <c:v>2.7421397500137701</c:v>
                </c:pt>
                <c:pt idx="1993">
                  <c:v>2.7435163261934901</c:v>
                </c:pt>
                <c:pt idx="1994">
                  <c:v>2.7448929023732198</c:v>
                </c:pt>
                <c:pt idx="1995">
                  <c:v>2.7462694785529398</c:v>
                </c:pt>
                <c:pt idx="1996">
                  <c:v>2.74764605473267</c:v>
                </c:pt>
                <c:pt idx="1997">
                  <c:v>2.7490226309124002</c:v>
                </c:pt>
                <c:pt idx="1998">
                  <c:v>2.7503992070921202</c:v>
                </c:pt>
                <c:pt idx="1999">
                  <c:v>2.7517757832718499</c:v>
                </c:pt>
                <c:pt idx="2000">
                  <c:v>2.7531523594515699</c:v>
                </c:pt>
                <c:pt idx="2001">
                  <c:v>2.7545289356313001</c:v>
                </c:pt>
                <c:pt idx="2002">
                  <c:v>2.7559055118110201</c:v>
                </c:pt>
                <c:pt idx="2003">
                  <c:v>2.7572820879907498</c:v>
                </c:pt>
                <c:pt idx="2004">
                  <c:v>2.75865866417048</c:v>
                </c:pt>
                <c:pt idx="2005">
                  <c:v>2.7600352403502</c:v>
                </c:pt>
                <c:pt idx="2006">
                  <c:v>2.7614118165299302</c:v>
                </c:pt>
                <c:pt idx="2007">
                  <c:v>2.7627883927096502</c:v>
                </c:pt>
                <c:pt idx="2008">
                  <c:v>2.7641649688893799</c:v>
                </c:pt>
                <c:pt idx="2009">
                  <c:v>2.7655415450690999</c:v>
                </c:pt>
                <c:pt idx="2010">
                  <c:v>2.7669181212488301</c:v>
                </c:pt>
                <c:pt idx="2011">
                  <c:v>2.7682946974285598</c:v>
                </c:pt>
                <c:pt idx="2012">
                  <c:v>2.7696712736082798</c:v>
                </c:pt>
                <c:pt idx="2013">
                  <c:v>2.77104784978801</c:v>
                </c:pt>
                <c:pt idx="2014">
                  <c:v>2.77242442596773</c:v>
                </c:pt>
                <c:pt idx="2015">
                  <c:v>2.7738010021474602</c:v>
                </c:pt>
                <c:pt idx="2016">
                  <c:v>2.7751775783271899</c:v>
                </c:pt>
                <c:pt idx="2017">
                  <c:v>2.7765541545069099</c:v>
                </c:pt>
                <c:pt idx="2018">
                  <c:v>2.7779307306866401</c:v>
                </c:pt>
                <c:pt idx="2019">
                  <c:v>2.7793073068663601</c:v>
                </c:pt>
                <c:pt idx="2020">
                  <c:v>2.7806838830460898</c:v>
                </c:pt>
                <c:pt idx="2021">
                  <c:v>2.7820604592258098</c:v>
                </c:pt>
                <c:pt idx="2022">
                  <c:v>2.78343703540554</c:v>
                </c:pt>
                <c:pt idx="2023">
                  <c:v>2.7848136115852702</c:v>
                </c:pt>
                <c:pt idx="2024">
                  <c:v>2.7861901877649902</c:v>
                </c:pt>
                <c:pt idx="2025">
                  <c:v>2.7875667639447199</c:v>
                </c:pt>
                <c:pt idx="2026">
                  <c:v>2.7889433401244399</c:v>
                </c:pt>
                <c:pt idx="2027">
                  <c:v>2.7903199163041701</c:v>
                </c:pt>
                <c:pt idx="2028">
                  <c:v>2.7916964924838901</c:v>
                </c:pt>
                <c:pt idx="2029">
                  <c:v>2.7930730686636198</c:v>
                </c:pt>
                <c:pt idx="2030">
                  <c:v>2.79444964484335</c:v>
                </c:pt>
                <c:pt idx="2031">
                  <c:v>2.79582622102307</c:v>
                </c:pt>
                <c:pt idx="2032">
                  <c:v>2.7972027972028002</c:v>
                </c:pt>
                <c:pt idx="2033">
                  <c:v>2.7985793733825202</c:v>
                </c:pt>
                <c:pt idx="2034">
                  <c:v>2.7999559495622499</c:v>
                </c:pt>
                <c:pt idx="2035">
                  <c:v>2.8013325257419699</c:v>
                </c:pt>
                <c:pt idx="2036">
                  <c:v>2.8027091019217001</c:v>
                </c:pt>
                <c:pt idx="2037">
                  <c:v>2.8040856781014298</c:v>
                </c:pt>
                <c:pt idx="2038">
                  <c:v>2.8054622542811498</c:v>
                </c:pt>
                <c:pt idx="2039">
                  <c:v>2.80683883046088</c:v>
                </c:pt>
                <c:pt idx="2040">
                  <c:v>2.8082154066406</c:v>
                </c:pt>
                <c:pt idx="2041">
                  <c:v>2.8095919828203302</c:v>
                </c:pt>
                <c:pt idx="2042">
                  <c:v>2.8109685590000599</c:v>
                </c:pt>
                <c:pt idx="2043">
                  <c:v>2.8123451351797799</c:v>
                </c:pt>
                <c:pt idx="2044">
                  <c:v>2.8137217113595101</c:v>
                </c:pt>
                <c:pt idx="2045">
                  <c:v>2.8150982875392301</c:v>
                </c:pt>
                <c:pt idx="2046">
                  <c:v>2.8164748637189598</c:v>
                </c:pt>
                <c:pt idx="2047">
                  <c:v>2.8178514398986798</c:v>
                </c:pt>
                <c:pt idx="2048">
                  <c:v>2.81922801607841</c:v>
                </c:pt>
                <c:pt idx="2049">
                  <c:v>2.8206045922581402</c:v>
                </c:pt>
                <c:pt idx="2050">
                  <c:v>2.8219811684378602</c:v>
                </c:pt>
                <c:pt idx="2051">
                  <c:v>2.8233577446175899</c:v>
                </c:pt>
                <c:pt idx="2052">
                  <c:v>2.8247343207973099</c:v>
                </c:pt>
                <c:pt idx="2053">
                  <c:v>2.8261108969770401</c:v>
                </c:pt>
                <c:pt idx="2054">
                  <c:v>2.8274874731567698</c:v>
                </c:pt>
                <c:pt idx="2055">
                  <c:v>2.8288640493364898</c:v>
                </c:pt>
                <c:pt idx="2056">
                  <c:v>2.83024062551622</c:v>
                </c:pt>
                <c:pt idx="2057">
                  <c:v>2.83161720169594</c:v>
                </c:pt>
                <c:pt idx="2058">
                  <c:v>2.8329937778756702</c:v>
                </c:pt>
                <c:pt idx="2059">
                  <c:v>2.8343703540553902</c:v>
                </c:pt>
                <c:pt idx="2060">
                  <c:v>2.8357469302351199</c:v>
                </c:pt>
                <c:pt idx="2061">
                  <c:v>2.8371235064148501</c:v>
                </c:pt>
                <c:pt idx="2062">
                  <c:v>2.8385000825945701</c:v>
                </c:pt>
                <c:pt idx="2063">
                  <c:v>2.8398766587742998</c:v>
                </c:pt>
                <c:pt idx="2064">
                  <c:v>2.8412532349540198</c:v>
                </c:pt>
                <c:pt idx="2065">
                  <c:v>2.84262981113375</c:v>
                </c:pt>
                <c:pt idx="2066">
                  <c:v>2.84400638731347</c:v>
                </c:pt>
                <c:pt idx="2067">
                  <c:v>2.8453829634932002</c:v>
                </c:pt>
                <c:pt idx="2068">
                  <c:v>2.8467595396729299</c:v>
                </c:pt>
                <c:pt idx="2069">
                  <c:v>2.8481361158526499</c:v>
                </c:pt>
                <c:pt idx="2070">
                  <c:v>2.8495126920323801</c:v>
                </c:pt>
                <c:pt idx="2071">
                  <c:v>2.8508892682121001</c:v>
                </c:pt>
                <c:pt idx="2072">
                  <c:v>2.8522658443918298</c:v>
                </c:pt>
                <c:pt idx="2073">
                  <c:v>2.85364242057156</c:v>
                </c:pt>
                <c:pt idx="2074">
                  <c:v>2.85501899675128</c:v>
                </c:pt>
                <c:pt idx="2075">
                  <c:v>2.8563955729310102</c:v>
                </c:pt>
                <c:pt idx="2076">
                  <c:v>2.8577721491107302</c:v>
                </c:pt>
                <c:pt idx="2077">
                  <c:v>2.8591487252904599</c:v>
                </c:pt>
                <c:pt idx="2078">
                  <c:v>2.8605253014701799</c:v>
                </c:pt>
                <c:pt idx="2079">
                  <c:v>2.8619018776499101</c:v>
                </c:pt>
                <c:pt idx="2080">
                  <c:v>2.8632784538296399</c:v>
                </c:pt>
                <c:pt idx="2081">
                  <c:v>2.8646550300093598</c:v>
                </c:pt>
                <c:pt idx="2082">
                  <c:v>2.86603160618909</c:v>
                </c:pt>
                <c:pt idx="2083">
                  <c:v>2.86740818236881</c:v>
                </c:pt>
                <c:pt idx="2084">
                  <c:v>2.8687847585485402</c:v>
                </c:pt>
                <c:pt idx="2085">
                  <c:v>2.8701613347282602</c:v>
                </c:pt>
                <c:pt idx="2086">
                  <c:v>2.8715379109079899</c:v>
                </c:pt>
                <c:pt idx="2087">
                  <c:v>2.8729144870877201</c:v>
                </c:pt>
                <c:pt idx="2088">
                  <c:v>2.8742910632674401</c:v>
                </c:pt>
                <c:pt idx="2089">
                  <c:v>2.8756676394471699</c:v>
                </c:pt>
                <c:pt idx="2090">
                  <c:v>2.8770442156268898</c:v>
                </c:pt>
                <c:pt idx="2091">
                  <c:v>2.87842079180662</c:v>
                </c:pt>
                <c:pt idx="2092">
                  <c:v>2.8797973679863502</c:v>
                </c:pt>
                <c:pt idx="2093">
                  <c:v>2.8811739441660702</c:v>
                </c:pt>
                <c:pt idx="2094">
                  <c:v>2.8825505203457999</c:v>
                </c:pt>
                <c:pt idx="2095">
                  <c:v>2.8839270965255199</c:v>
                </c:pt>
                <c:pt idx="2096">
                  <c:v>2.8853036727052501</c:v>
                </c:pt>
                <c:pt idx="2097">
                  <c:v>2.8866802488849701</c:v>
                </c:pt>
                <c:pt idx="2098">
                  <c:v>2.8880568250646999</c:v>
                </c:pt>
                <c:pt idx="2099">
                  <c:v>2.88943340124443</c:v>
                </c:pt>
                <c:pt idx="2100">
                  <c:v>2.89080997742415</c:v>
                </c:pt>
                <c:pt idx="2101">
                  <c:v>2.8921865536038802</c:v>
                </c:pt>
                <c:pt idx="2102">
                  <c:v>2.8935631297836002</c:v>
                </c:pt>
                <c:pt idx="2103">
                  <c:v>2.8949397059633299</c:v>
                </c:pt>
                <c:pt idx="2104">
                  <c:v>2.8963162821430499</c:v>
                </c:pt>
                <c:pt idx="2105">
                  <c:v>2.8976928583227801</c:v>
                </c:pt>
                <c:pt idx="2106">
                  <c:v>2.8990694345025099</c:v>
                </c:pt>
                <c:pt idx="2107">
                  <c:v>2.9004460106822298</c:v>
                </c:pt>
                <c:pt idx="2108">
                  <c:v>2.90182258686196</c:v>
                </c:pt>
                <c:pt idx="2109">
                  <c:v>2.90319916304168</c:v>
                </c:pt>
                <c:pt idx="2110">
                  <c:v>2.9045757392214102</c:v>
                </c:pt>
                <c:pt idx="2111">
                  <c:v>2.90595231540114</c:v>
                </c:pt>
                <c:pt idx="2112">
                  <c:v>2.9073288915808599</c:v>
                </c:pt>
                <c:pt idx="2113">
                  <c:v>2.9087054677605901</c:v>
                </c:pt>
                <c:pt idx="2114">
                  <c:v>2.9100820439403101</c:v>
                </c:pt>
                <c:pt idx="2115">
                  <c:v>2.9114586201200399</c:v>
                </c:pt>
                <c:pt idx="2116">
                  <c:v>2.9128351962997598</c:v>
                </c:pt>
                <c:pt idx="2117">
                  <c:v>2.91421177247949</c:v>
                </c:pt>
                <c:pt idx="2118">
                  <c:v>2.9155883486592198</c:v>
                </c:pt>
                <c:pt idx="2119">
                  <c:v>2.9169649248389402</c:v>
                </c:pt>
                <c:pt idx="2120">
                  <c:v>2.91834150101867</c:v>
                </c:pt>
                <c:pt idx="2121">
                  <c:v>2.9197180771983899</c:v>
                </c:pt>
                <c:pt idx="2122">
                  <c:v>2.9210946533781201</c:v>
                </c:pt>
                <c:pt idx="2123">
                  <c:v>2.9224712295578401</c:v>
                </c:pt>
                <c:pt idx="2124">
                  <c:v>2.9238478057375699</c:v>
                </c:pt>
                <c:pt idx="2125">
                  <c:v>2.9252243819173001</c:v>
                </c:pt>
                <c:pt idx="2126">
                  <c:v>2.92660095809702</c:v>
                </c:pt>
                <c:pt idx="2127">
                  <c:v>2.9279775342767498</c:v>
                </c:pt>
                <c:pt idx="2128">
                  <c:v>2.9293541104564702</c:v>
                </c:pt>
                <c:pt idx="2129">
                  <c:v>2.9307306866362</c:v>
                </c:pt>
                <c:pt idx="2130">
                  <c:v>2.9321072628159199</c:v>
                </c:pt>
                <c:pt idx="2131">
                  <c:v>2.9334838389956501</c:v>
                </c:pt>
                <c:pt idx="2132">
                  <c:v>2.9348604151753799</c:v>
                </c:pt>
                <c:pt idx="2133">
                  <c:v>2.9362369913550999</c:v>
                </c:pt>
                <c:pt idx="2134">
                  <c:v>2.9376135675348301</c:v>
                </c:pt>
                <c:pt idx="2135">
                  <c:v>2.93899014371455</c:v>
                </c:pt>
                <c:pt idx="2136">
                  <c:v>2.9403667198942798</c:v>
                </c:pt>
                <c:pt idx="2137">
                  <c:v>2.94174329607401</c:v>
                </c:pt>
                <c:pt idx="2138">
                  <c:v>2.94311987225373</c:v>
                </c:pt>
                <c:pt idx="2139">
                  <c:v>2.9444964484334601</c:v>
                </c:pt>
                <c:pt idx="2140">
                  <c:v>2.9458730246131801</c:v>
                </c:pt>
                <c:pt idx="2141">
                  <c:v>2.9472496007929099</c:v>
                </c:pt>
                <c:pt idx="2142">
                  <c:v>2.9486261769726299</c:v>
                </c:pt>
                <c:pt idx="2143">
                  <c:v>2.95000275315236</c:v>
                </c:pt>
                <c:pt idx="2144">
                  <c:v>2.9513793293320898</c:v>
                </c:pt>
                <c:pt idx="2145">
                  <c:v>2.9527559055118102</c:v>
                </c:pt>
                <c:pt idx="2146">
                  <c:v>2.95413248169154</c:v>
                </c:pt>
                <c:pt idx="2147">
                  <c:v>2.9555090578712599</c:v>
                </c:pt>
                <c:pt idx="2148">
                  <c:v>2.9568856340509901</c:v>
                </c:pt>
                <c:pt idx="2149">
                  <c:v>2.9582622102307101</c:v>
                </c:pt>
                <c:pt idx="2150">
                  <c:v>2.9596387864104399</c:v>
                </c:pt>
                <c:pt idx="2151">
                  <c:v>2.9610153625901701</c:v>
                </c:pt>
                <c:pt idx="2152">
                  <c:v>2.96239193876989</c:v>
                </c:pt>
                <c:pt idx="2153">
                  <c:v>2.9637685149496198</c:v>
                </c:pt>
                <c:pt idx="2154">
                  <c:v>2.9651450911293402</c:v>
                </c:pt>
                <c:pt idx="2155">
                  <c:v>2.96652166730907</c:v>
                </c:pt>
                <c:pt idx="2156">
                  <c:v>2.9678982434888002</c:v>
                </c:pt>
                <c:pt idx="2157">
                  <c:v>2.9692748196685201</c:v>
                </c:pt>
                <c:pt idx="2158">
                  <c:v>2.9706513958482499</c:v>
                </c:pt>
                <c:pt idx="2159">
                  <c:v>2.9720279720279699</c:v>
                </c:pt>
                <c:pt idx="2160">
                  <c:v>2.9734045482077001</c:v>
                </c:pt>
                <c:pt idx="2161">
                  <c:v>2.97478112438742</c:v>
                </c:pt>
                <c:pt idx="2162">
                  <c:v>2.9761577005671498</c:v>
                </c:pt>
                <c:pt idx="2163">
                  <c:v>2.97753427674688</c:v>
                </c:pt>
                <c:pt idx="2164">
                  <c:v>2.9789108529266</c:v>
                </c:pt>
                <c:pt idx="2165">
                  <c:v>2.9802874291063302</c:v>
                </c:pt>
                <c:pt idx="2166">
                  <c:v>2.9816640052860501</c:v>
                </c:pt>
                <c:pt idx="2167">
                  <c:v>2.9830405814657799</c:v>
                </c:pt>
                <c:pt idx="2168">
                  <c:v>2.9844171576454999</c:v>
                </c:pt>
                <c:pt idx="2169">
                  <c:v>2.9857937338252301</c:v>
                </c:pt>
                <c:pt idx="2170">
                  <c:v>2.9871703100049598</c:v>
                </c:pt>
                <c:pt idx="2171">
                  <c:v>2.9885468861846798</c:v>
                </c:pt>
                <c:pt idx="2172">
                  <c:v>2.98992346236441</c:v>
                </c:pt>
                <c:pt idx="2173">
                  <c:v>2.99130003854413</c:v>
                </c:pt>
                <c:pt idx="2174">
                  <c:v>2.9926766147238602</c:v>
                </c:pt>
                <c:pt idx="2175">
                  <c:v>2.9940531909035899</c:v>
                </c:pt>
                <c:pt idx="2176">
                  <c:v>2.9954297670833099</c:v>
                </c:pt>
                <c:pt idx="2177">
                  <c:v>2.9968063432630401</c:v>
                </c:pt>
                <c:pt idx="2178">
                  <c:v>2.9981829194427601</c:v>
                </c:pt>
                <c:pt idx="2179">
                  <c:v>2.9995594956224898</c:v>
                </c:pt>
                <c:pt idx="2180">
                  <c:v>3.0009360718022098</c:v>
                </c:pt>
                <c:pt idx="2181">
                  <c:v>3.00231264798194</c:v>
                </c:pt>
                <c:pt idx="2182">
                  <c:v>3.0036892241616702</c:v>
                </c:pt>
                <c:pt idx="2183">
                  <c:v>3.0050658003413901</c:v>
                </c:pt>
                <c:pt idx="2184">
                  <c:v>3.0064423765211199</c:v>
                </c:pt>
                <c:pt idx="2185">
                  <c:v>3.0078189527008399</c:v>
                </c:pt>
                <c:pt idx="2186">
                  <c:v>3.0091955288805701</c:v>
                </c:pt>
                <c:pt idx="2187">
                  <c:v>3.01057210506029</c:v>
                </c:pt>
                <c:pt idx="2188">
                  <c:v>3.0119486812400198</c:v>
                </c:pt>
                <c:pt idx="2189">
                  <c:v>3.01332525741975</c:v>
                </c:pt>
                <c:pt idx="2190">
                  <c:v>3.01470183359947</c:v>
                </c:pt>
                <c:pt idx="2191">
                  <c:v>3.0160784097792002</c:v>
                </c:pt>
                <c:pt idx="2192">
                  <c:v>3.0174549859589201</c:v>
                </c:pt>
                <c:pt idx="2193">
                  <c:v>3.0188315621386499</c:v>
                </c:pt>
                <c:pt idx="2194">
                  <c:v>3.0202081383183801</c:v>
                </c:pt>
                <c:pt idx="2195">
                  <c:v>3.0215847144981001</c:v>
                </c:pt>
                <c:pt idx="2196">
                  <c:v>3.0229612906778298</c:v>
                </c:pt>
                <c:pt idx="2197">
                  <c:v>3.0243378668575498</c:v>
                </c:pt>
                <c:pt idx="2198">
                  <c:v>3.02571444303728</c:v>
                </c:pt>
                <c:pt idx="2199">
                  <c:v>3.027091019217</c:v>
                </c:pt>
                <c:pt idx="2200">
                  <c:v>3.0284675953967302</c:v>
                </c:pt>
                <c:pt idx="2201">
                  <c:v>3.0298441715764599</c:v>
                </c:pt>
                <c:pt idx="2202">
                  <c:v>3.0312207477561799</c:v>
                </c:pt>
                <c:pt idx="2203">
                  <c:v>3.0325973239359101</c:v>
                </c:pt>
                <c:pt idx="2204">
                  <c:v>3.0339739001156301</c:v>
                </c:pt>
                <c:pt idx="2205">
                  <c:v>3.0353504762953598</c:v>
                </c:pt>
                <c:pt idx="2206">
                  <c:v>3.0367270524750798</c:v>
                </c:pt>
                <c:pt idx="2207">
                  <c:v>3.03810362865481</c:v>
                </c:pt>
                <c:pt idx="2208">
                  <c:v>3.0394802048345402</c:v>
                </c:pt>
                <c:pt idx="2209">
                  <c:v>3.0408567810142602</c:v>
                </c:pt>
                <c:pt idx="2210">
                  <c:v>3.0422333571939899</c:v>
                </c:pt>
                <c:pt idx="2211">
                  <c:v>3.0436099333737099</c:v>
                </c:pt>
                <c:pt idx="2212">
                  <c:v>3.0449865095534401</c:v>
                </c:pt>
                <c:pt idx="2213">
                  <c:v>3.0463630857331698</c:v>
                </c:pt>
                <c:pt idx="2214">
                  <c:v>3.0477396619128898</c:v>
                </c:pt>
                <c:pt idx="2215">
                  <c:v>3.04911623809262</c:v>
                </c:pt>
                <c:pt idx="2216">
                  <c:v>3.05049281427234</c:v>
                </c:pt>
                <c:pt idx="2217">
                  <c:v>3.0518693904520702</c:v>
                </c:pt>
                <c:pt idx="2218">
                  <c:v>3.0532459666317902</c:v>
                </c:pt>
                <c:pt idx="2219">
                  <c:v>3.0546225428115199</c:v>
                </c:pt>
                <c:pt idx="2220">
                  <c:v>3.0559991189912501</c:v>
                </c:pt>
                <c:pt idx="2221">
                  <c:v>3.0573756951709701</c:v>
                </c:pt>
                <c:pt idx="2222">
                  <c:v>3.0587522713506998</c:v>
                </c:pt>
                <c:pt idx="2223">
                  <c:v>3.0601288475304198</c:v>
                </c:pt>
                <c:pt idx="2224">
                  <c:v>3.06150542371015</c:v>
                </c:pt>
                <c:pt idx="2225">
                  <c:v>3.06288199988987</c:v>
                </c:pt>
                <c:pt idx="2226">
                  <c:v>3.0642585760696002</c:v>
                </c:pt>
                <c:pt idx="2227">
                  <c:v>3.0656351522493299</c:v>
                </c:pt>
                <c:pt idx="2228">
                  <c:v>3.0670117284290499</c:v>
                </c:pt>
                <c:pt idx="2229">
                  <c:v>3.0683883046087801</c:v>
                </c:pt>
                <c:pt idx="2230">
                  <c:v>3.0697648807885001</c:v>
                </c:pt>
                <c:pt idx="2231">
                  <c:v>3.0711414569682298</c:v>
                </c:pt>
                <c:pt idx="2232">
                  <c:v>3.07251803314796</c:v>
                </c:pt>
                <c:pt idx="2233">
                  <c:v>3.07389460932768</c:v>
                </c:pt>
                <c:pt idx="2234">
                  <c:v>3.0752711855074102</c:v>
                </c:pt>
                <c:pt idx="2235">
                  <c:v>3.0766477616871302</c:v>
                </c:pt>
                <c:pt idx="2236">
                  <c:v>3.0780243378668599</c:v>
                </c:pt>
                <c:pt idx="2237">
                  <c:v>3.0794009140465799</c:v>
                </c:pt>
                <c:pt idx="2238">
                  <c:v>3.0807774902263101</c:v>
                </c:pt>
                <c:pt idx="2239">
                  <c:v>3.0821540664060398</c:v>
                </c:pt>
                <c:pt idx="2240">
                  <c:v>3.0835306425857598</c:v>
                </c:pt>
                <c:pt idx="2241">
                  <c:v>3.08490721876549</c:v>
                </c:pt>
                <c:pt idx="2242">
                  <c:v>3.08628379494521</c:v>
                </c:pt>
                <c:pt idx="2243">
                  <c:v>3.0876603711249402</c:v>
                </c:pt>
                <c:pt idx="2244">
                  <c:v>3.0890369473046602</c:v>
                </c:pt>
                <c:pt idx="2245">
                  <c:v>3.0904135234843899</c:v>
                </c:pt>
                <c:pt idx="2246">
                  <c:v>3.0917900996641201</c:v>
                </c:pt>
                <c:pt idx="2247">
                  <c:v>3.0931666758438401</c:v>
                </c:pt>
                <c:pt idx="2248">
                  <c:v>3.0945432520235698</c:v>
                </c:pt>
                <c:pt idx="2249">
                  <c:v>3.0959198282032898</c:v>
                </c:pt>
                <c:pt idx="2250">
                  <c:v>3.09729640438302</c:v>
                </c:pt>
                <c:pt idx="2251">
                  <c:v>3.0986729805627502</c:v>
                </c:pt>
                <c:pt idx="2252">
                  <c:v>3.1000495567424702</c:v>
                </c:pt>
                <c:pt idx="2253">
                  <c:v>3.1014261329221999</c:v>
                </c:pt>
                <c:pt idx="2254">
                  <c:v>3.1028027091019199</c:v>
                </c:pt>
                <c:pt idx="2255">
                  <c:v>3.1041792852816501</c:v>
                </c:pt>
                <c:pt idx="2256">
                  <c:v>3.1055558614613701</c:v>
                </c:pt>
                <c:pt idx="2257">
                  <c:v>3.1069324376410998</c:v>
                </c:pt>
                <c:pt idx="2258">
                  <c:v>3.10830901382083</c:v>
                </c:pt>
                <c:pt idx="2259">
                  <c:v>3.10968559000055</c:v>
                </c:pt>
                <c:pt idx="2260">
                  <c:v>3.1110621661802802</c:v>
                </c:pt>
                <c:pt idx="2261">
                  <c:v>3.1124387423600002</c:v>
                </c:pt>
                <c:pt idx="2262">
                  <c:v>3.1138153185397299</c:v>
                </c:pt>
                <c:pt idx="2263">
                  <c:v>3.1151918947194499</c:v>
                </c:pt>
                <c:pt idx="2264">
                  <c:v>3.1165684708991801</c:v>
                </c:pt>
                <c:pt idx="2265">
                  <c:v>3.1179450470789098</c:v>
                </c:pt>
                <c:pt idx="2266">
                  <c:v>3.1193216232586298</c:v>
                </c:pt>
                <c:pt idx="2267">
                  <c:v>3.12069819943836</c:v>
                </c:pt>
                <c:pt idx="2268">
                  <c:v>3.12207477561808</c:v>
                </c:pt>
                <c:pt idx="2269">
                  <c:v>3.1234513517978102</c:v>
                </c:pt>
                <c:pt idx="2270">
                  <c:v>3.1248279279775302</c:v>
                </c:pt>
                <c:pt idx="2271">
                  <c:v>3.1262045041572599</c:v>
                </c:pt>
                <c:pt idx="2272">
                  <c:v>3.1275810803369901</c:v>
                </c:pt>
                <c:pt idx="2273">
                  <c:v>3.1289576565167101</c:v>
                </c:pt>
                <c:pt idx="2274">
                  <c:v>3.1303342326964398</c:v>
                </c:pt>
                <c:pt idx="2275">
                  <c:v>3.1317108088761598</c:v>
                </c:pt>
                <c:pt idx="2276">
                  <c:v>3.13308738505589</c:v>
                </c:pt>
                <c:pt idx="2277">
                  <c:v>3.1344639612356202</c:v>
                </c:pt>
                <c:pt idx="2278">
                  <c:v>3.1358405374153402</c:v>
                </c:pt>
                <c:pt idx="2279">
                  <c:v>3.1372171135950699</c:v>
                </c:pt>
                <c:pt idx="2280">
                  <c:v>3.1385936897747899</c:v>
                </c:pt>
                <c:pt idx="2281">
                  <c:v>3.1399702659545201</c:v>
                </c:pt>
                <c:pt idx="2282">
                  <c:v>3.1413468421342401</c:v>
                </c:pt>
                <c:pt idx="2283">
                  <c:v>3.1427234183139698</c:v>
                </c:pt>
                <c:pt idx="2284">
                  <c:v>3.1440999944937</c:v>
                </c:pt>
                <c:pt idx="2285">
                  <c:v>3.14547657067342</c:v>
                </c:pt>
                <c:pt idx="2286">
                  <c:v>3.1468531468531502</c:v>
                </c:pt>
                <c:pt idx="2287">
                  <c:v>3.1482297230328702</c:v>
                </c:pt>
                <c:pt idx="2288">
                  <c:v>3.1496062992125999</c:v>
                </c:pt>
                <c:pt idx="2289">
                  <c:v>3.1509828753923301</c:v>
                </c:pt>
                <c:pt idx="2290">
                  <c:v>3.1523594515720501</c:v>
                </c:pt>
                <c:pt idx="2291">
                  <c:v>3.1537360277517799</c:v>
                </c:pt>
                <c:pt idx="2292">
                  <c:v>3.1551126039314998</c:v>
                </c:pt>
                <c:pt idx="2293">
                  <c:v>3.15648918011123</c:v>
                </c:pt>
                <c:pt idx="2294">
                  <c:v>3.15786575629095</c:v>
                </c:pt>
                <c:pt idx="2295">
                  <c:v>3.1592423324706802</c:v>
                </c:pt>
                <c:pt idx="2296">
                  <c:v>3.16061890865041</c:v>
                </c:pt>
                <c:pt idx="2297">
                  <c:v>3.1619954848301299</c:v>
                </c:pt>
                <c:pt idx="2298">
                  <c:v>3.1633720610098601</c:v>
                </c:pt>
                <c:pt idx="2299">
                  <c:v>3.1647486371895801</c:v>
                </c:pt>
                <c:pt idx="2300">
                  <c:v>3.1661252133693099</c:v>
                </c:pt>
                <c:pt idx="2301">
                  <c:v>3.1675017895490298</c:v>
                </c:pt>
                <c:pt idx="2302">
                  <c:v>3.16887836572876</c:v>
                </c:pt>
                <c:pt idx="2303">
                  <c:v>3.1702549419084902</c:v>
                </c:pt>
                <c:pt idx="2304">
                  <c:v>3.1716315180882102</c:v>
                </c:pt>
                <c:pt idx="2305">
                  <c:v>3.1730080942679399</c:v>
                </c:pt>
                <c:pt idx="2306">
                  <c:v>3.1743846704476599</c:v>
                </c:pt>
                <c:pt idx="2307">
                  <c:v>3.1757612466273901</c:v>
                </c:pt>
                <c:pt idx="2308">
                  <c:v>3.1771378228071101</c:v>
                </c:pt>
                <c:pt idx="2309">
                  <c:v>3.1785143989868399</c:v>
                </c:pt>
                <c:pt idx="2310">
                  <c:v>3.17989097516657</c:v>
                </c:pt>
                <c:pt idx="2311">
                  <c:v>3.18126755134629</c:v>
                </c:pt>
                <c:pt idx="2312">
                  <c:v>3.1826441275260202</c:v>
                </c:pt>
                <c:pt idx="2313">
                  <c:v>3.1840207037057402</c:v>
                </c:pt>
                <c:pt idx="2314">
                  <c:v>3.1853972798854699</c:v>
                </c:pt>
                <c:pt idx="2315">
                  <c:v>3.1867738560652001</c:v>
                </c:pt>
                <c:pt idx="2316">
                  <c:v>3.1881504322449201</c:v>
                </c:pt>
                <c:pt idx="2317">
                  <c:v>3.1895270084246499</c:v>
                </c:pt>
                <c:pt idx="2318">
                  <c:v>3.1909035846043698</c:v>
                </c:pt>
                <c:pt idx="2319">
                  <c:v>3.1922801607841</c:v>
                </c:pt>
                <c:pt idx="2320">
                  <c:v>3.19365673696382</c:v>
                </c:pt>
                <c:pt idx="2321">
                  <c:v>3.1950333131435502</c:v>
                </c:pt>
                <c:pt idx="2322">
                  <c:v>3.19640988932328</c:v>
                </c:pt>
                <c:pt idx="2323">
                  <c:v>3.1977864655029999</c:v>
                </c:pt>
                <c:pt idx="2324">
                  <c:v>3.1991630416827301</c:v>
                </c:pt>
                <c:pt idx="2325">
                  <c:v>3.2005396178624501</c:v>
                </c:pt>
                <c:pt idx="2326">
                  <c:v>3.2019161940421799</c:v>
                </c:pt>
                <c:pt idx="2327">
                  <c:v>3.2032927702218998</c:v>
                </c:pt>
                <c:pt idx="2328">
                  <c:v>3.20466934640163</c:v>
                </c:pt>
                <c:pt idx="2329">
                  <c:v>3.2060459225813598</c:v>
                </c:pt>
                <c:pt idx="2330">
                  <c:v>3.2074224987610802</c:v>
                </c:pt>
                <c:pt idx="2331">
                  <c:v>3.20879907494081</c:v>
                </c:pt>
                <c:pt idx="2332">
                  <c:v>3.2101756511205299</c:v>
                </c:pt>
                <c:pt idx="2333">
                  <c:v>3.2115522273002601</c:v>
                </c:pt>
                <c:pt idx="2334">
                  <c:v>3.2129288034799899</c:v>
                </c:pt>
                <c:pt idx="2335">
                  <c:v>3.2143053796597099</c:v>
                </c:pt>
                <c:pt idx="2336">
                  <c:v>3.2156819558394401</c:v>
                </c:pt>
                <c:pt idx="2337">
                  <c:v>3.21705853201916</c:v>
                </c:pt>
                <c:pt idx="2338">
                  <c:v>3.2184351081988898</c:v>
                </c:pt>
                <c:pt idx="2339">
                  <c:v>3.2198116843786102</c:v>
                </c:pt>
                <c:pt idx="2340">
                  <c:v>3.22118826055834</c:v>
                </c:pt>
                <c:pt idx="2341">
                  <c:v>3.2225648367380701</c:v>
                </c:pt>
                <c:pt idx="2342">
                  <c:v>3.2239414129177901</c:v>
                </c:pt>
                <c:pt idx="2343">
                  <c:v>3.2253179890975199</c:v>
                </c:pt>
                <c:pt idx="2344">
                  <c:v>3.2266945652772399</c:v>
                </c:pt>
                <c:pt idx="2345">
                  <c:v>3.2280711414569701</c:v>
                </c:pt>
                <c:pt idx="2346">
                  <c:v>3.2294477176366998</c:v>
                </c:pt>
                <c:pt idx="2347">
                  <c:v>3.2308242938164198</c:v>
                </c:pt>
                <c:pt idx="2348">
                  <c:v>3.23220086999615</c:v>
                </c:pt>
                <c:pt idx="2349">
                  <c:v>3.23357744617587</c:v>
                </c:pt>
                <c:pt idx="2350">
                  <c:v>3.2349540223556001</c:v>
                </c:pt>
                <c:pt idx="2351">
                  <c:v>3.2363305985353201</c:v>
                </c:pt>
                <c:pt idx="2352">
                  <c:v>3.2377071747150499</c:v>
                </c:pt>
                <c:pt idx="2353">
                  <c:v>3.2390837508947801</c:v>
                </c:pt>
                <c:pt idx="2354">
                  <c:v>3.2404603270745</c:v>
                </c:pt>
                <c:pt idx="2355">
                  <c:v>3.2418369032542298</c:v>
                </c:pt>
                <c:pt idx="2356">
                  <c:v>3.2432134794339502</c:v>
                </c:pt>
                <c:pt idx="2357">
                  <c:v>3.24459005561368</c:v>
                </c:pt>
                <c:pt idx="2358">
                  <c:v>3.2459666317933999</c:v>
                </c:pt>
                <c:pt idx="2359">
                  <c:v>3.2473432079731301</c:v>
                </c:pt>
                <c:pt idx="2360">
                  <c:v>3.2487197841528599</c:v>
                </c:pt>
                <c:pt idx="2361">
                  <c:v>3.2500963603325799</c:v>
                </c:pt>
                <c:pt idx="2362">
                  <c:v>3.2514729365123101</c:v>
                </c:pt>
                <c:pt idx="2363">
                  <c:v>3.25284951269203</c:v>
                </c:pt>
                <c:pt idx="2364">
                  <c:v>3.2542260888717598</c:v>
                </c:pt>
                <c:pt idx="2365">
                  <c:v>3.2556026650514802</c:v>
                </c:pt>
                <c:pt idx="2366">
                  <c:v>3.25697924123121</c:v>
                </c:pt>
                <c:pt idx="2367">
                  <c:v>3.2583558174109402</c:v>
                </c:pt>
                <c:pt idx="2368">
                  <c:v>3.2597323935906601</c:v>
                </c:pt>
                <c:pt idx="2369">
                  <c:v>3.2611089697703899</c:v>
                </c:pt>
                <c:pt idx="2370">
                  <c:v>3.2624855459501099</c:v>
                </c:pt>
                <c:pt idx="2371">
                  <c:v>3.2638621221298401</c:v>
                </c:pt>
                <c:pt idx="2372">
                  <c:v>3.2652386983095698</c:v>
                </c:pt>
                <c:pt idx="2373">
                  <c:v>3.2666152744892898</c:v>
                </c:pt>
                <c:pt idx="2374">
                  <c:v>3.26799185066902</c:v>
                </c:pt>
                <c:pt idx="2375">
                  <c:v>3.26936842684874</c:v>
                </c:pt>
                <c:pt idx="2376">
                  <c:v>3.2707450030284702</c:v>
                </c:pt>
                <c:pt idx="2377">
                  <c:v>3.2721215792081901</c:v>
                </c:pt>
                <c:pt idx="2378">
                  <c:v>3.2734981553879199</c:v>
                </c:pt>
                <c:pt idx="2379">
                  <c:v>3.2748747315676501</c:v>
                </c:pt>
                <c:pt idx="2380">
                  <c:v>3.2762513077473701</c:v>
                </c:pt>
                <c:pt idx="2381">
                  <c:v>3.2776278839270998</c:v>
                </c:pt>
                <c:pt idx="2382">
                  <c:v>3.2790044601068198</c:v>
                </c:pt>
                <c:pt idx="2383">
                  <c:v>3.28038103628655</c:v>
                </c:pt>
                <c:pt idx="2384">
                  <c:v>3.28175761246627</c:v>
                </c:pt>
                <c:pt idx="2385">
                  <c:v>3.2831341886460002</c:v>
                </c:pt>
                <c:pt idx="2386">
                  <c:v>3.2845107648257299</c:v>
                </c:pt>
                <c:pt idx="2387">
                  <c:v>3.2858873410054499</c:v>
                </c:pt>
                <c:pt idx="2388">
                  <c:v>3.2872639171851801</c:v>
                </c:pt>
                <c:pt idx="2389">
                  <c:v>3.2886404933649001</c:v>
                </c:pt>
                <c:pt idx="2390">
                  <c:v>3.2900170695446298</c:v>
                </c:pt>
                <c:pt idx="2391">
                  <c:v>3.29139364572436</c:v>
                </c:pt>
                <c:pt idx="2392">
                  <c:v>3.29277022190408</c:v>
                </c:pt>
                <c:pt idx="2393">
                  <c:v>3.2941467980838102</c:v>
                </c:pt>
                <c:pt idx="2394">
                  <c:v>3.2955233742635301</c:v>
                </c:pt>
                <c:pt idx="2395">
                  <c:v>3.2968999504432599</c:v>
                </c:pt>
                <c:pt idx="2396">
                  <c:v>3.2982765266229799</c:v>
                </c:pt>
                <c:pt idx="2397">
                  <c:v>3.2996531028027101</c:v>
                </c:pt>
                <c:pt idx="2398">
                  <c:v>3.3010296789824398</c:v>
                </c:pt>
                <c:pt idx="2399">
                  <c:v>3.3024062551621598</c:v>
                </c:pt>
                <c:pt idx="2400">
                  <c:v>3.30378283134189</c:v>
                </c:pt>
                <c:pt idx="2401">
                  <c:v>3.30515940752161</c:v>
                </c:pt>
                <c:pt idx="2402">
                  <c:v>3.3065359837013402</c:v>
                </c:pt>
                <c:pt idx="2403">
                  <c:v>3.3079125598810601</c:v>
                </c:pt>
                <c:pt idx="2404">
                  <c:v>3.3092891360607899</c:v>
                </c:pt>
                <c:pt idx="2405">
                  <c:v>3.3106657122405201</c:v>
                </c:pt>
                <c:pt idx="2406">
                  <c:v>3.3120422884202401</c:v>
                </c:pt>
                <c:pt idx="2407">
                  <c:v>3.3134188645999698</c:v>
                </c:pt>
                <c:pt idx="2408">
                  <c:v>3.3147954407796898</c:v>
                </c:pt>
                <c:pt idx="2409">
                  <c:v>3.31617201695942</c:v>
                </c:pt>
                <c:pt idx="2410">
                  <c:v>3.3175485931391502</c:v>
                </c:pt>
                <c:pt idx="2411">
                  <c:v>3.3189251693188702</c:v>
                </c:pt>
                <c:pt idx="2412">
                  <c:v>3.3203017454985999</c:v>
                </c:pt>
                <c:pt idx="2413">
                  <c:v>3.3216783216783199</c:v>
                </c:pt>
                <c:pt idx="2414">
                  <c:v>3.3230548978580501</c:v>
                </c:pt>
                <c:pt idx="2415">
                  <c:v>3.3244314740377701</c:v>
                </c:pt>
                <c:pt idx="2416">
                  <c:v>3.3258080502174998</c:v>
                </c:pt>
                <c:pt idx="2417">
                  <c:v>3.32718462639723</c:v>
                </c:pt>
                <c:pt idx="2418">
                  <c:v>3.32856120257695</c:v>
                </c:pt>
                <c:pt idx="2419">
                  <c:v>3.3299377787566802</c:v>
                </c:pt>
                <c:pt idx="2420">
                  <c:v>3.3313143549364002</c:v>
                </c:pt>
                <c:pt idx="2421">
                  <c:v>3.3326909311161299</c:v>
                </c:pt>
                <c:pt idx="2422">
                  <c:v>3.3340675072958499</c:v>
                </c:pt>
                <c:pt idx="2423">
                  <c:v>3.3354440834755801</c:v>
                </c:pt>
                <c:pt idx="2424">
                  <c:v>3.3368206596553098</c:v>
                </c:pt>
                <c:pt idx="2425">
                  <c:v>3.3381972358350298</c:v>
                </c:pt>
                <c:pt idx="2426">
                  <c:v>3.33957381201476</c:v>
                </c:pt>
                <c:pt idx="2427">
                  <c:v>3.34095038819448</c:v>
                </c:pt>
                <c:pt idx="2428">
                  <c:v>3.3423269643742102</c:v>
                </c:pt>
                <c:pt idx="2429">
                  <c:v>3.3437035405539302</c:v>
                </c:pt>
                <c:pt idx="2430">
                  <c:v>3.3450801167336599</c:v>
                </c:pt>
                <c:pt idx="2431">
                  <c:v>3.3464566929133901</c:v>
                </c:pt>
                <c:pt idx="2432">
                  <c:v>3.3478332690931101</c:v>
                </c:pt>
                <c:pt idx="2433">
                  <c:v>3.3492098452728398</c:v>
                </c:pt>
                <c:pt idx="2434">
                  <c:v>3.3505864214525598</c:v>
                </c:pt>
                <c:pt idx="2435">
                  <c:v>3.35196299763229</c:v>
                </c:pt>
                <c:pt idx="2436">
                  <c:v>3.3533395738120202</c:v>
                </c:pt>
                <c:pt idx="2437">
                  <c:v>3.3547161499917402</c:v>
                </c:pt>
                <c:pt idx="2438">
                  <c:v>3.3560927261714699</c:v>
                </c:pt>
                <c:pt idx="2439">
                  <c:v>3.3574693023511899</c:v>
                </c:pt>
                <c:pt idx="2440">
                  <c:v>3.3588458785309201</c:v>
                </c:pt>
                <c:pt idx="2441">
                  <c:v>3.3602224547106401</c:v>
                </c:pt>
                <c:pt idx="2442">
                  <c:v>3.3615990308903698</c:v>
                </c:pt>
                <c:pt idx="2443">
                  <c:v>3.3629756070701</c:v>
                </c:pt>
                <c:pt idx="2444">
                  <c:v>3.36435218324982</c:v>
                </c:pt>
                <c:pt idx="2445">
                  <c:v>3.3657287594295502</c:v>
                </c:pt>
                <c:pt idx="2446">
                  <c:v>3.3671053356092702</c:v>
                </c:pt>
                <c:pt idx="2447">
                  <c:v>3.3684819117889999</c:v>
                </c:pt>
                <c:pt idx="2448">
                  <c:v>3.3698584879687301</c:v>
                </c:pt>
                <c:pt idx="2449">
                  <c:v>3.3712350641484501</c:v>
                </c:pt>
                <c:pt idx="2450">
                  <c:v>3.3726116403281798</c:v>
                </c:pt>
                <c:pt idx="2451">
                  <c:v>3.3739882165078998</c:v>
                </c:pt>
                <c:pt idx="2452">
                  <c:v>3.37536479268763</c:v>
                </c:pt>
                <c:pt idx="2453">
                  <c:v>3.37674136886735</c:v>
                </c:pt>
                <c:pt idx="2454">
                  <c:v>3.3781179450470802</c:v>
                </c:pt>
                <c:pt idx="2455">
                  <c:v>3.3794945212268099</c:v>
                </c:pt>
                <c:pt idx="2456">
                  <c:v>3.3808710974065299</c:v>
                </c:pt>
                <c:pt idx="2457">
                  <c:v>3.3822476735862601</c:v>
                </c:pt>
                <c:pt idx="2458">
                  <c:v>3.3836242497659801</c:v>
                </c:pt>
                <c:pt idx="2459">
                  <c:v>3.3850008259457098</c:v>
                </c:pt>
                <c:pt idx="2460">
                  <c:v>3.3863774021254298</c:v>
                </c:pt>
                <c:pt idx="2461">
                  <c:v>3.38775397830516</c:v>
                </c:pt>
                <c:pt idx="2462">
                  <c:v>3.3891305544848902</c:v>
                </c:pt>
                <c:pt idx="2463">
                  <c:v>3.3905071306646102</c:v>
                </c:pt>
                <c:pt idx="2464">
                  <c:v>3.3918837068443399</c:v>
                </c:pt>
                <c:pt idx="2465">
                  <c:v>3.3932602830240599</c:v>
                </c:pt>
                <c:pt idx="2466">
                  <c:v>3.3946368592037901</c:v>
                </c:pt>
                <c:pt idx="2467">
                  <c:v>3.3960134353835199</c:v>
                </c:pt>
                <c:pt idx="2468">
                  <c:v>3.3973900115632398</c:v>
                </c:pt>
                <c:pt idx="2469">
                  <c:v>3.39876658774297</c:v>
                </c:pt>
                <c:pt idx="2470">
                  <c:v>3.40014316392269</c:v>
                </c:pt>
                <c:pt idx="2471">
                  <c:v>3.4015197401024202</c:v>
                </c:pt>
                <c:pt idx="2472">
                  <c:v>3.4028963162821402</c:v>
                </c:pt>
                <c:pt idx="2473">
                  <c:v>3.4042728924618699</c:v>
                </c:pt>
                <c:pt idx="2474">
                  <c:v>3.4056494686416001</c:v>
                </c:pt>
                <c:pt idx="2475">
                  <c:v>3.4070260448213201</c:v>
                </c:pt>
                <c:pt idx="2476">
                  <c:v>3.4084026210010498</c:v>
                </c:pt>
                <c:pt idx="2477">
                  <c:v>3.4097791971807698</c:v>
                </c:pt>
                <c:pt idx="2478">
                  <c:v>3.4111557733605</c:v>
                </c:pt>
                <c:pt idx="2479">
                  <c:v>3.41253234954022</c:v>
                </c:pt>
                <c:pt idx="2480">
                  <c:v>3.4139089257199502</c:v>
                </c:pt>
                <c:pt idx="2481">
                  <c:v>3.4152855018996799</c:v>
                </c:pt>
                <c:pt idx="2482">
                  <c:v>3.4166620780793999</c:v>
                </c:pt>
                <c:pt idx="2483">
                  <c:v>3.4180386542591301</c:v>
                </c:pt>
                <c:pt idx="2484">
                  <c:v>3.4194152304388501</c:v>
                </c:pt>
                <c:pt idx="2485">
                  <c:v>3.4207918066185798</c:v>
                </c:pt>
                <c:pt idx="2486">
                  <c:v>3.4221683827982998</c:v>
                </c:pt>
                <c:pt idx="2487">
                  <c:v>3.42354495897803</c:v>
                </c:pt>
                <c:pt idx="2488">
                  <c:v>3.4249215351577602</c:v>
                </c:pt>
                <c:pt idx="2489">
                  <c:v>3.4262981113374802</c:v>
                </c:pt>
                <c:pt idx="2490">
                  <c:v>3.4276746875172099</c:v>
                </c:pt>
                <c:pt idx="2491">
                  <c:v>3.4290512636969299</c:v>
                </c:pt>
                <c:pt idx="2492">
                  <c:v>3.4304278398766601</c:v>
                </c:pt>
                <c:pt idx="2493">
                  <c:v>3.4318044160563899</c:v>
                </c:pt>
                <c:pt idx="2494">
                  <c:v>3.4331809922361098</c:v>
                </c:pt>
                <c:pt idx="2495">
                  <c:v>3.43455756841584</c:v>
                </c:pt>
                <c:pt idx="2496">
                  <c:v>3.43593414459556</c:v>
                </c:pt>
                <c:pt idx="2497">
                  <c:v>3.4373107207752902</c:v>
                </c:pt>
                <c:pt idx="2498">
                  <c:v>3.4386872969550102</c:v>
                </c:pt>
                <c:pt idx="2499">
                  <c:v>3.4400638731347399</c:v>
                </c:pt>
                <c:pt idx="2500">
                  <c:v>3.4414404493144701</c:v>
                </c:pt>
                <c:pt idx="2501">
                  <c:v>3.4428170254941901</c:v>
                </c:pt>
                <c:pt idx="2502">
                  <c:v>3.4441936016739199</c:v>
                </c:pt>
                <c:pt idx="2503">
                  <c:v>3.4455701778536398</c:v>
                </c:pt>
                <c:pt idx="2504">
                  <c:v>3.44694675403337</c:v>
                </c:pt>
                <c:pt idx="2505">
                  <c:v>3.44832333021309</c:v>
                </c:pt>
                <c:pt idx="2506">
                  <c:v>3.4496999063928202</c:v>
                </c:pt>
                <c:pt idx="2507">
                  <c:v>3.45107648257255</c:v>
                </c:pt>
                <c:pt idx="2508">
                  <c:v>3.4524530587522699</c:v>
                </c:pt>
                <c:pt idx="2509">
                  <c:v>3.4538296349320001</c:v>
                </c:pt>
                <c:pt idx="2510">
                  <c:v>3.4552062111117201</c:v>
                </c:pt>
                <c:pt idx="2511">
                  <c:v>3.4565827872914499</c:v>
                </c:pt>
                <c:pt idx="2512">
                  <c:v>3.45795936347118</c:v>
                </c:pt>
                <c:pt idx="2513">
                  <c:v>3.4593359396509</c:v>
                </c:pt>
                <c:pt idx="2514">
                  <c:v>3.4607125158306302</c:v>
                </c:pt>
                <c:pt idx="2515">
                  <c:v>3.4620890920103502</c:v>
                </c:pt>
                <c:pt idx="2516">
                  <c:v>3.4634656681900799</c:v>
                </c:pt>
                <c:pt idx="2517">
                  <c:v>3.4648422443697999</c:v>
                </c:pt>
                <c:pt idx="2518">
                  <c:v>3.4662188205495301</c:v>
                </c:pt>
                <c:pt idx="2519">
                  <c:v>3.4675953967292599</c:v>
                </c:pt>
                <c:pt idx="2520">
                  <c:v>3.4689719729089799</c:v>
                </c:pt>
                <c:pt idx="2521">
                  <c:v>3.47034854908871</c:v>
                </c:pt>
                <c:pt idx="2522">
                  <c:v>3.47172512526843</c:v>
                </c:pt>
                <c:pt idx="2523">
                  <c:v>3.4731017014481602</c:v>
                </c:pt>
                <c:pt idx="2524">
                  <c:v>3.4744782776278802</c:v>
                </c:pt>
                <c:pt idx="2525">
                  <c:v>3.4758548538076099</c:v>
                </c:pt>
                <c:pt idx="2526">
                  <c:v>3.4772314299873401</c:v>
                </c:pt>
                <c:pt idx="2527">
                  <c:v>3.4786080061670601</c:v>
                </c:pt>
                <c:pt idx="2528">
                  <c:v>3.4799845823467899</c:v>
                </c:pt>
                <c:pt idx="2529">
                  <c:v>3.4813611585265098</c:v>
                </c:pt>
                <c:pt idx="2530">
                  <c:v>3.48273773470624</c:v>
                </c:pt>
                <c:pt idx="2531">
                  <c:v>3.4841143108859698</c:v>
                </c:pt>
                <c:pt idx="2532">
                  <c:v>3.4854908870656902</c:v>
                </c:pt>
                <c:pt idx="2533">
                  <c:v>3.48686746324542</c:v>
                </c:pt>
                <c:pt idx="2534">
                  <c:v>3.4882440394251399</c:v>
                </c:pt>
                <c:pt idx="2535">
                  <c:v>3.4896206156048701</c:v>
                </c:pt>
                <c:pt idx="2536">
                  <c:v>3.4909971917845901</c:v>
                </c:pt>
                <c:pt idx="2537">
                  <c:v>3.4923737679643199</c:v>
                </c:pt>
                <c:pt idx="2538">
                  <c:v>3.4937503441440501</c:v>
                </c:pt>
                <c:pt idx="2539">
                  <c:v>3.49512692032377</c:v>
                </c:pt>
                <c:pt idx="2540">
                  <c:v>3.4965034965034998</c:v>
                </c:pt>
                <c:pt idx="2541">
                  <c:v>3.4978800726832202</c:v>
                </c:pt>
                <c:pt idx="2542">
                  <c:v>3.49925664886295</c:v>
                </c:pt>
                <c:pt idx="2543">
                  <c:v>3.5006332250426699</c:v>
                </c:pt>
                <c:pt idx="2544">
                  <c:v>3.5020098012224001</c:v>
                </c:pt>
                <c:pt idx="2545">
                  <c:v>3.5033863774021299</c:v>
                </c:pt>
                <c:pt idx="2546">
                  <c:v>3.5047629535818499</c:v>
                </c:pt>
                <c:pt idx="2547">
                  <c:v>3.5061395297615801</c:v>
                </c:pt>
                <c:pt idx="2548">
                  <c:v>3.5075161059413</c:v>
                </c:pt>
                <c:pt idx="2549">
                  <c:v>3.5088926821210298</c:v>
                </c:pt>
                <c:pt idx="2550">
                  <c:v>3.5102692583007502</c:v>
                </c:pt>
                <c:pt idx="2551">
                  <c:v>3.51164583448048</c:v>
                </c:pt>
                <c:pt idx="2552">
                  <c:v>3.5130224106602101</c:v>
                </c:pt>
                <c:pt idx="2553">
                  <c:v>3.5143989868399301</c:v>
                </c:pt>
                <c:pt idx="2554">
                  <c:v>3.5157755630196599</c:v>
                </c:pt>
                <c:pt idx="2555">
                  <c:v>3.5171521391993799</c:v>
                </c:pt>
                <c:pt idx="2556">
                  <c:v>3.5185287153791101</c:v>
                </c:pt>
                <c:pt idx="2557">
                  <c:v>3.5199052915588398</c:v>
                </c:pt>
                <c:pt idx="2558">
                  <c:v>3.5212818677385598</c:v>
                </c:pt>
                <c:pt idx="2559">
                  <c:v>3.52265844391829</c:v>
                </c:pt>
                <c:pt idx="2560">
                  <c:v>3.52403502009801</c:v>
                </c:pt>
                <c:pt idx="2561">
                  <c:v>3.5254115962777401</c:v>
                </c:pt>
                <c:pt idx="2562">
                  <c:v>3.5267881724574601</c:v>
                </c:pt>
                <c:pt idx="2563">
                  <c:v>3.5281647486371899</c:v>
                </c:pt>
                <c:pt idx="2564">
                  <c:v>3.5295413248169201</c:v>
                </c:pt>
                <c:pt idx="2565">
                  <c:v>3.53091790099664</c:v>
                </c:pt>
                <c:pt idx="2566">
                  <c:v>3.5322944771763698</c:v>
                </c:pt>
                <c:pt idx="2567">
                  <c:v>3.5336710533560902</c:v>
                </c:pt>
                <c:pt idx="2568">
                  <c:v>3.53504762953582</c:v>
                </c:pt>
                <c:pt idx="2569">
                  <c:v>3.5364242057155502</c:v>
                </c:pt>
                <c:pt idx="2570">
                  <c:v>3.5378007818952701</c:v>
                </c:pt>
                <c:pt idx="2571">
                  <c:v>3.5391773580749999</c:v>
                </c:pt>
                <c:pt idx="2572">
                  <c:v>3.5405539342547199</c:v>
                </c:pt>
                <c:pt idx="2573">
                  <c:v>3.5419305104344501</c:v>
                </c:pt>
                <c:pt idx="2574">
                  <c:v>3.54330708661417</c:v>
                </c:pt>
                <c:pt idx="2575">
                  <c:v>3.5446836627938998</c:v>
                </c:pt>
                <c:pt idx="2576">
                  <c:v>3.54606023897363</c:v>
                </c:pt>
                <c:pt idx="2577">
                  <c:v>3.54743681515335</c:v>
                </c:pt>
                <c:pt idx="2578">
                  <c:v>3.5488133913330802</c:v>
                </c:pt>
                <c:pt idx="2579">
                  <c:v>3.5501899675128001</c:v>
                </c:pt>
                <c:pt idx="2580">
                  <c:v>3.5515665436925299</c:v>
                </c:pt>
                <c:pt idx="2581">
                  <c:v>3.5529431198722499</c:v>
                </c:pt>
                <c:pt idx="2582">
                  <c:v>3.5543196960519801</c:v>
                </c:pt>
                <c:pt idx="2583">
                  <c:v>3.5556962722317098</c:v>
                </c:pt>
                <c:pt idx="2584">
                  <c:v>3.5570728484114298</c:v>
                </c:pt>
                <c:pt idx="2585">
                  <c:v>3.55844942459116</c:v>
                </c:pt>
                <c:pt idx="2586">
                  <c:v>3.55982600077088</c:v>
                </c:pt>
                <c:pt idx="2587">
                  <c:v>3.5612025769506102</c:v>
                </c:pt>
                <c:pt idx="2588">
                  <c:v>3.5625791531303399</c:v>
                </c:pt>
                <c:pt idx="2589">
                  <c:v>3.5639557293100599</c:v>
                </c:pt>
                <c:pt idx="2590">
                  <c:v>3.5653323054897901</c:v>
                </c:pt>
                <c:pt idx="2591">
                  <c:v>3.5667088816695101</c:v>
                </c:pt>
                <c:pt idx="2592">
                  <c:v>3.5680854578492398</c:v>
                </c:pt>
                <c:pt idx="2593">
                  <c:v>3.5694620340289598</c:v>
                </c:pt>
                <c:pt idx="2594">
                  <c:v>3.57083861020869</c:v>
                </c:pt>
                <c:pt idx="2595">
                  <c:v>3.5722151863884202</c:v>
                </c:pt>
                <c:pt idx="2596">
                  <c:v>3.5735917625681402</c:v>
                </c:pt>
                <c:pt idx="2597">
                  <c:v>3.5749683387478699</c:v>
                </c:pt>
                <c:pt idx="2598">
                  <c:v>3.5763449149275899</c:v>
                </c:pt>
                <c:pt idx="2599">
                  <c:v>3.5777214911073201</c:v>
                </c:pt>
                <c:pt idx="2600">
                  <c:v>3.5790980672870401</c:v>
                </c:pt>
                <c:pt idx="2601">
                  <c:v>3.5804746434667698</c:v>
                </c:pt>
                <c:pt idx="2602">
                  <c:v>3.5818512196465</c:v>
                </c:pt>
                <c:pt idx="2603">
                  <c:v>3.58322779582622</c:v>
                </c:pt>
                <c:pt idx="2604">
                  <c:v>3.5846043720059502</c:v>
                </c:pt>
                <c:pt idx="2605">
                  <c:v>3.5859809481856701</c:v>
                </c:pt>
                <c:pt idx="2606">
                  <c:v>3.5873575243653999</c:v>
                </c:pt>
                <c:pt idx="2607">
                  <c:v>3.5887341005451199</c:v>
                </c:pt>
                <c:pt idx="2608">
                  <c:v>3.5901106767248501</c:v>
                </c:pt>
                <c:pt idx="2609">
                  <c:v>3.5914872529045798</c:v>
                </c:pt>
                <c:pt idx="2610">
                  <c:v>3.5928638290842998</c:v>
                </c:pt>
                <c:pt idx="2611">
                  <c:v>3.59424040526403</c:v>
                </c:pt>
                <c:pt idx="2612">
                  <c:v>3.59561698144375</c:v>
                </c:pt>
                <c:pt idx="2613">
                  <c:v>3.5969935576234802</c:v>
                </c:pt>
                <c:pt idx="2614">
                  <c:v>3.5983701338032099</c:v>
                </c:pt>
                <c:pt idx="2615">
                  <c:v>3.5997467099829299</c:v>
                </c:pt>
                <c:pt idx="2616">
                  <c:v>3.6011232861626601</c:v>
                </c:pt>
                <c:pt idx="2617">
                  <c:v>3.6024998623423801</c:v>
                </c:pt>
                <c:pt idx="2618">
                  <c:v>3.6038764385221098</c:v>
                </c:pt>
                <c:pt idx="2619">
                  <c:v>3.6052530147018298</c:v>
                </c:pt>
                <c:pt idx="2620">
                  <c:v>3.60662959088156</c:v>
                </c:pt>
                <c:pt idx="2621">
                  <c:v>3.6080061670612902</c:v>
                </c:pt>
                <c:pt idx="2622">
                  <c:v>3.6093827432410102</c:v>
                </c:pt>
                <c:pt idx="2623">
                  <c:v>3.6107593194207399</c:v>
                </c:pt>
                <c:pt idx="2624">
                  <c:v>3.6121358956004599</c:v>
                </c:pt>
                <c:pt idx="2625">
                  <c:v>3.6135124717801901</c:v>
                </c:pt>
                <c:pt idx="2626">
                  <c:v>3.6148890479599198</c:v>
                </c:pt>
                <c:pt idx="2627">
                  <c:v>3.6162656241396398</c:v>
                </c:pt>
                <c:pt idx="2628">
                  <c:v>3.61764220031937</c:v>
                </c:pt>
                <c:pt idx="2629">
                  <c:v>3.61901877649909</c:v>
                </c:pt>
                <c:pt idx="2630">
                  <c:v>3.6203953526788202</c:v>
                </c:pt>
                <c:pt idx="2631">
                  <c:v>3.6217719288585402</c:v>
                </c:pt>
                <c:pt idx="2632">
                  <c:v>3.6231485050382699</c:v>
                </c:pt>
                <c:pt idx="2633">
                  <c:v>3.6245250812180001</c:v>
                </c:pt>
                <c:pt idx="2634">
                  <c:v>3.6259016573977201</c:v>
                </c:pt>
                <c:pt idx="2635">
                  <c:v>3.6272782335774498</c:v>
                </c:pt>
                <c:pt idx="2636">
                  <c:v>3.6286548097571698</c:v>
                </c:pt>
                <c:pt idx="2637">
                  <c:v>3.6300313859369</c:v>
                </c:pt>
                <c:pt idx="2638">
                  <c:v>3.63140796211662</c:v>
                </c:pt>
                <c:pt idx="2639">
                  <c:v>3.6327845382963502</c:v>
                </c:pt>
                <c:pt idx="2640">
                  <c:v>3.6341611144760799</c:v>
                </c:pt>
                <c:pt idx="2641">
                  <c:v>3.6355376906557999</c:v>
                </c:pt>
                <c:pt idx="2642">
                  <c:v>3.6369142668355301</c:v>
                </c:pt>
                <c:pt idx="2643">
                  <c:v>3.6382908430152501</c:v>
                </c:pt>
                <c:pt idx="2644">
                  <c:v>3.6396674191949798</c:v>
                </c:pt>
                <c:pt idx="2645">
                  <c:v>3.6410439953746998</c:v>
                </c:pt>
                <c:pt idx="2646">
                  <c:v>3.64242057155443</c:v>
                </c:pt>
                <c:pt idx="2647">
                  <c:v>3.6437971477341602</c:v>
                </c:pt>
                <c:pt idx="2648">
                  <c:v>3.6451737239138802</c:v>
                </c:pt>
                <c:pt idx="2649">
                  <c:v>3.6465503000936099</c:v>
                </c:pt>
                <c:pt idx="2650">
                  <c:v>3.6479268762733299</c:v>
                </c:pt>
                <c:pt idx="2651">
                  <c:v>3.6493034524530601</c:v>
                </c:pt>
                <c:pt idx="2652">
                  <c:v>3.6506800286327898</c:v>
                </c:pt>
                <c:pt idx="2653">
                  <c:v>3.6520566048125098</c:v>
                </c:pt>
                <c:pt idx="2654">
                  <c:v>3.65343318099224</c:v>
                </c:pt>
                <c:pt idx="2655">
                  <c:v>3.65480975717196</c:v>
                </c:pt>
                <c:pt idx="2656">
                  <c:v>3.6561863333516902</c:v>
                </c:pt>
                <c:pt idx="2657">
                  <c:v>3.6575629095314102</c:v>
                </c:pt>
                <c:pt idx="2658">
                  <c:v>3.6589394857111399</c:v>
                </c:pt>
                <c:pt idx="2659">
                  <c:v>3.6603160618908701</c:v>
                </c:pt>
                <c:pt idx="2660">
                  <c:v>3.6616926380705901</c:v>
                </c:pt>
                <c:pt idx="2661">
                  <c:v>3.6630692142503198</c:v>
                </c:pt>
                <c:pt idx="2662">
                  <c:v>3.6644457904300398</c:v>
                </c:pt>
                <c:pt idx="2663">
                  <c:v>3.66582236660977</c:v>
                </c:pt>
                <c:pt idx="2664">
                  <c:v>3.6671989427895002</c:v>
                </c:pt>
                <c:pt idx="2665">
                  <c:v>3.6685755189692202</c:v>
                </c:pt>
                <c:pt idx="2666">
                  <c:v>3.6699520951489499</c:v>
                </c:pt>
                <c:pt idx="2667">
                  <c:v>3.6713286713286699</c:v>
                </c:pt>
                <c:pt idx="2668">
                  <c:v>3.6727052475084001</c:v>
                </c:pt>
                <c:pt idx="2669">
                  <c:v>3.6740818236881201</c:v>
                </c:pt>
                <c:pt idx="2670">
                  <c:v>3.6754583998678498</c:v>
                </c:pt>
                <c:pt idx="2671">
                  <c:v>3.67683497604758</c:v>
                </c:pt>
                <c:pt idx="2672">
                  <c:v>3.6782115522273</c:v>
                </c:pt>
                <c:pt idx="2673">
                  <c:v>3.6795881284070302</c:v>
                </c:pt>
                <c:pt idx="2674">
                  <c:v>3.6809647045867502</c:v>
                </c:pt>
                <c:pt idx="2675">
                  <c:v>3.6823412807664799</c:v>
                </c:pt>
                <c:pt idx="2676">
                  <c:v>3.6837178569461999</c:v>
                </c:pt>
                <c:pt idx="2677">
                  <c:v>3.6850944331259301</c:v>
                </c:pt>
                <c:pt idx="2678">
                  <c:v>3.6864710093056599</c:v>
                </c:pt>
                <c:pt idx="2679">
                  <c:v>3.6878475854853798</c:v>
                </c:pt>
                <c:pt idx="2680">
                  <c:v>3.68922416166511</c:v>
                </c:pt>
                <c:pt idx="2681">
                  <c:v>3.69060073784483</c:v>
                </c:pt>
                <c:pt idx="2682">
                  <c:v>3.6919773140245602</c:v>
                </c:pt>
                <c:pt idx="2683">
                  <c:v>3.6933538902042802</c:v>
                </c:pt>
                <c:pt idx="2684">
                  <c:v>3.6947304663840099</c:v>
                </c:pt>
                <c:pt idx="2685">
                  <c:v>3.6961070425637401</c:v>
                </c:pt>
                <c:pt idx="2686">
                  <c:v>3.6974836187434601</c:v>
                </c:pt>
                <c:pt idx="2687">
                  <c:v>3.6988601949231898</c:v>
                </c:pt>
                <c:pt idx="2688">
                  <c:v>3.7002367711029098</c:v>
                </c:pt>
                <c:pt idx="2689">
                  <c:v>3.70161334728264</c:v>
                </c:pt>
                <c:pt idx="2690">
                  <c:v>3.7029899234623702</c:v>
                </c:pt>
                <c:pt idx="2691">
                  <c:v>3.7043664996420902</c:v>
                </c:pt>
                <c:pt idx="2692">
                  <c:v>3.7057430758218199</c:v>
                </c:pt>
                <c:pt idx="2693">
                  <c:v>3.7071196520015399</c:v>
                </c:pt>
                <c:pt idx="2694">
                  <c:v>3.7084962281812701</c:v>
                </c:pt>
                <c:pt idx="2695">
                  <c:v>3.7098728043609901</c:v>
                </c:pt>
                <c:pt idx="2696">
                  <c:v>3.7112493805407198</c:v>
                </c:pt>
                <c:pt idx="2697">
                  <c:v>3.71262595672045</c:v>
                </c:pt>
                <c:pt idx="2698">
                  <c:v>3.71400253290017</c:v>
                </c:pt>
                <c:pt idx="2699">
                  <c:v>3.7153791090799002</c:v>
                </c:pt>
                <c:pt idx="2700">
                  <c:v>3.7167556852596202</c:v>
                </c:pt>
                <c:pt idx="2701">
                  <c:v>3.7181322614393499</c:v>
                </c:pt>
                <c:pt idx="2702">
                  <c:v>3.7195088376190699</c:v>
                </c:pt>
                <c:pt idx="2703">
                  <c:v>3.7208854137988001</c:v>
                </c:pt>
                <c:pt idx="2704">
                  <c:v>3.7222619899785299</c:v>
                </c:pt>
                <c:pt idx="2705">
                  <c:v>3.7236385661582498</c:v>
                </c:pt>
                <c:pt idx="2706">
                  <c:v>3.72501514233798</c:v>
                </c:pt>
                <c:pt idx="2707">
                  <c:v>3.7263917185177</c:v>
                </c:pt>
                <c:pt idx="2708">
                  <c:v>3.7277682946974302</c:v>
                </c:pt>
                <c:pt idx="2709">
                  <c:v>3.72914487087716</c:v>
                </c:pt>
                <c:pt idx="2710">
                  <c:v>3.7305214470568799</c:v>
                </c:pt>
                <c:pt idx="2711">
                  <c:v>3.7318980232366101</c:v>
                </c:pt>
                <c:pt idx="2712">
                  <c:v>3.7332745994163301</c:v>
                </c:pt>
                <c:pt idx="2713">
                  <c:v>3.7346511755960599</c:v>
                </c:pt>
                <c:pt idx="2714">
                  <c:v>3.7360277517757798</c:v>
                </c:pt>
                <c:pt idx="2715">
                  <c:v>3.73740432795551</c:v>
                </c:pt>
                <c:pt idx="2716">
                  <c:v>3.7387809041352398</c:v>
                </c:pt>
                <c:pt idx="2717">
                  <c:v>3.7401574803149602</c:v>
                </c:pt>
                <c:pt idx="2718">
                  <c:v>3.74153405649469</c:v>
                </c:pt>
                <c:pt idx="2719">
                  <c:v>3.7429106326744099</c:v>
                </c:pt>
                <c:pt idx="2720">
                  <c:v>3.7442872088541401</c:v>
                </c:pt>
                <c:pt idx="2721">
                  <c:v>3.7456637850338601</c:v>
                </c:pt>
                <c:pt idx="2722">
                  <c:v>3.7470403612135899</c:v>
                </c:pt>
                <c:pt idx="2723">
                  <c:v>3.74841693739332</c:v>
                </c:pt>
                <c:pt idx="2724">
                  <c:v>3.74979351357304</c:v>
                </c:pt>
                <c:pt idx="2725">
                  <c:v>3.7511700897527702</c:v>
                </c:pt>
                <c:pt idx="2726">
                  <c:v>3.7525466659324902</c:v>
                </c:pt>
                <c:pt idx="2727">
                  <c:v>3.7539232421122199</c:v>
                </c:pt>
                <c:pt idx="2728">
                  <c:v>3.7552998182919501</c:v>
                </c:pt>
                <c:pt idx="2729">
                  <c:v>3.7566763944716701</c:v>
                </c:pt>
                <c:pt idx="2730">
                  <c:v>3.7580529706513999</c:v>
                </c:pt>
                <c:pt idx="2731">
                  <c:v>3.7594295468311199</c:v>
                </c:pt>
                <c:pt idx="2732">
                  <c:v>3.76080612301085</c:v>
                </c:pt>
                <c:pt idx="2733">
                  <c:v>3.76218269919057</c:v>
                </c:pt>
                <c:pt idx="2734">
                  <c:v>3.7635592753703002</c:v>
                </c:pt>
                <c:pt idx="2735">
                  <c:v>3.76493585155003</c:v>
                </c:pt>
                <c:pt idx="2736">
                  <c:v>3.7663124277297499</c:v>
                </c:pt>
                <c:pt idx="2737">
                  <c:v>3.7676890039094801</c:v>
                </c:pt>
                <c:pt idx="2738">
                  <c:v>3.7690655800892001</c:v>
                </c:pt>
                <c:pt idx="2739">
                  <c:v>3.7704421562689299</c:v>
                </c:pt>
                <c:pt idx="2740">
                  <c:v>3.7718187324486498</c:v>
                </c:pt>
                <c:pt idx="2741">
                  <c:v>3.77319530862838</c:v>
                </c:pt>
                <c:pt idx="2742">
                  <c:v>3.7745718848081098</c:v>
                </c:pt>
                <c:pt idx="2743">
                  <c:v>3.7759484609878302</c:v>
                </c:pt>
                <c:pt idx="2744">
                  <c:v>3.77732503716756</c:v>
                </c:pt>
                <c:pt idx="2745">
                  <c:v>3.7787016133472799</c:v>
                </c:pt>
                <c:pt idx="2746">
                  <c:v>3.7800781895270101</c:v>
                </c:pt>
                <c:pt idx="2747">
                  <c:v>3.7814547657067301</c:v>
                </c:pt>
                <c:pt idx="2748">
                  <c:v>3.7828313418864599</c:v>
                </c:pt>
                <c:pt idx="2749">
                  <c:v>3.7842079180661901</c:v>
                </c:pt>
                <c:pt idx="2750">
                  <c:v>3.78558449424591</c:v>
                </c:pt>
                <c:pt idx="2751">
                  <c:v>3.7869610704256398</c:v>
                </c:pt>
                <c:pt idx="2752">
                  <c:v>3.7883376466053602</c:v>
                </c:pt>
                <c:pt idx="2753">
                  <c:v>3.78971422278509</c:v>
                </c:pt>
                <c:pt idx="2754">
                  <c:v>3.7910907989648202</c:v>
                </c:pt>
                <c:pt idx="2755">
                  <c:v>3.7924673751445401</c:v>
                </c:pt>
                <c:pt idx="2756">
                  <c:v>3.7938439513242699</c:v>
                </c:pt>
                <c:pt idx="2757">
                  <c:v>3.7952205275039899</c:v>
                </c:pt>
                <c:pt idx="2758">
                  <c:v>3.7965971036837201</c:v>
                </c:pt>
                <c:pt idx="2759">
                  <c:v>3.79797367986344</c:v>
                </c:pt>
                <c:pt idx="2760">
                  <c:v>3.7993502560431698</c:v>
                </c:pt>
                <c:pt idx="2761">
                  <c:v>3.8007268322229</c:v>
                </c:pt>
                <c:pt idx="2762">
                  <c:v>3.80210340840262</c:v>
                </c:pt>
                <c:pt idx="2763">
                  <c:v>3.8034799845823501</c:v>
                </c:pt>
                <c:pt idx="2764">
                  <c:v>3.8048565607620701</c:v>
                </c:pt>
                <c:pt idx="2765">
                  <c:v>3.8062331369417999</c:v>
                </c:pt>
                <c:pt idx="2766">
                  <c:v>3.8076097131215199</c:v>
                </c:pt>
                <c:pt idx="2767">
                  <c:v>3.80898628930125</c:v>
                </c:pt>
                <c:pt idx="2768">
                  <c:v>3.8103628654809798</c:v>
                </c:pt>
                <c:pt idx="2769">
                  <c:v>3.8117394416606998</c:v>
                </c:pt>
                <c:pt idx="2770">
                  <c:v>3.81311601784043</c:v>
                </c:pt>
                <c:pt idx="2771">
                  <c:v>3.81449259402015</c:v>
                </c:pt>
                <c:pt idx="2772">
                  <c:v>3.8158691701998801</c:v>
                </c:pt>
                <c:pt idx="2773">
                  <c:v>3.8172457463796099</c:v>
                </c:pt>
                <c:pt idx="2774">
                  <c:v>3.8186223225593299</c:v>
                </c:pt>
                <c:pt idx="2775">
                  <c:v>3.8199988987390601</c:v>
                </c:pt>
                <c:pt idx="2776">
                  <c:v>3.82137547491878</c:v>
                </c:pt>
                <c:pt idx="2777">
                  <c:v>3.8227520510985098</c:v>
                </c:pt>
                <c:pt idx="2778">
                  <c:v>3.8241286272782302</c:v>
                </c:pt>
                <c:pt idx="2779">
                  <c:v>3.82550520345796</c:v>
                </c:pt>
                <c:pt idx="2780">
                  <c:v>3.8268817796376902</c:v>
                </c:pt>
                <c:pt idx="2781">
                  <c:v>3.8282583558174101</c:v>
                </c:pt>
                <c:pt idx="2782">
                  <c:v>3.8296349319971399</c:v>
                </c:pt>
                <c:pt idx="2783">
                  <c:v>3.8310115081768599</c:v>
                </c:pt>
                <c:pt idx="2784">
                  <c:v>3.8323880843565901</c:v>
                </c:pt>
                <c:pt idx="2785">
                  <c:v>3.83376466053631</c:v>
                </c:pt>
                <c:pt idx="2786">
                  <c:v>3.8351412367160398</c:v>
                </c:pt>
                <c:pt idx="2787">
                  <c:v>3.83651781289577</c:v>
                </c:pt>
                <c:pt idx="2788">
                  <c:v>3.83789438907549</c:v>
                </c:pt>
                <c:pt idx="2789">
                  <c:v>3.8392709652552202</c:v>
                </c:pt>
                <c:pt idx="2790">
                  <c:v>3.8406475414349401</c:v>
                </c:pt>
                <c:pt idx="2791">
                  <c:v>3.8420241176146699</c:v>
                </c:pt>
                <c:pt idx="2792">
                  <c:v>3.8434006937943899</c:v>
                </c:pt>
                <c:pt idx="2793">
                  <c:v>3.8447772699741201</c:v>
                </c:pt>
                <c:pt idx="2794">
                  <c:v>3.8461538461538498</c:v>
                </c:pt>
                <c:pt idx="2795">
                  <c:v>3.8475304223335698</c:v>
                </c:pt>
                <c:pt idx="2796">
                  <c:v>3.8489069985133</c:v>
                </c:pt>
                <c:pt idx="2797">
                  <c:v>3.85028357469302</c:v>
                </c:pt>
                <c:pt idx="2798">
                  <c:v>3.8516601508727502</c:v>
                </c:pt>
                <c:pt idx="2799">
                  <c:v>3.8530367270524799</c:v>
                </c:pt>
                <c:pt idx="2800">
                  <c:v>3.8544133032321999</c:v>
                </c:pt>
                <c:pt idx="2801">
                  <c:v>3.8557898794119301</c:v>
                </c:pt>
                <c:pt idx="2802">
                  <c:v>3.8571664555916501</c:v>
                </c:pt>
                <c:pt idx="2803">
                  <c:v>3.8585430317713798</c:v>
                </c:pt>
                <c:pt idx="2804">
                  <c:v>3.85991960795111</c:v>
                </c:pt>
                <c:pt idx="2805">
                  <c:v>3.86129618413083</c:v>
                </c:pt>
                <c:pt idx="2806">
                  <c:v>3.8626727603105602</c:v>
                </c:pt>
                <c:pt idx="2807">
                  <c:v>3.8640493364902802</c:v>
                </c:pt>
                <c:pt idx="2808">
                  <c:v>3.8654259126700099</c:v>
                </c:pt>
                <c:pt idx="2809">
                  <c:v>3.8668024888497299</c:v>
                </c:pt>
                <c:pt idx="2810">
                  <c:v>3.8681790650294601</c:v>
                </c:pt>
                <c:pt idx="2811">
                  <c:v>3.8695556412091898</c:v>
                </c:pt>
                <c:pt idx="2812">
                  <c:v>3.8709322173889098</c:v>
                </c:pt>
                <c:pt idx="2813">
                  <c:v>3.87230879356864</c:v>
                </c:pt>
                <c:pt idx="2814">
                  <c:v>3.87368536974836</c:v>
                </c:pt>
                <c:pt idx="2815">
                  <c:v>3.8750619459280902</c:v>
                </c:pt>
                <c:pt idx="2816">
                  <c:v>3.8764385221078101</c:v>
                </c:pt>
                <c:pt idx="2817">
                  <c:v>3.8778150982875399</c:v>
                </c:pt>
                <c:pt idx="2818">
                  <c:v>3.8791916744672701</c:v>
                </c:pt>
                <c:pt idx="2819">
                  <c:v>3.8805682506469901</c:v>
                </c:pt>
                <c:pt idx="2820">
                  <c:v>3.8819448268267198</c:v>
                </c:pt>
                <c:pt idx="2821">
                  <c:v>3.8833214030064398</c:v>
                </c:pt>
                <c:pt idx="2822">
                  <c:v>3.88469797918617</c:v>
                </c:pt>
                <c:pt idx="2823">
                  <c:v>3.88607455536589</c:v>
                </c:pt>
                <c:pt idx="2824">
                  <c:v>3.8874511315456202</c:v>
                </c:pt>
                <c:pt idx="2825">
                  <c:v>3.8888277077253499</c:v>
                </c:pt>
                <c:pt idx="2826">
                  <c:v>3.8902042839050699</c:v>
                </c:pt>
                <c:pt idx="2827">
                  <c:v>3.8915808600848001</c:v>
                </c:pt>
                <c:pt idx="2828">
                  <c:v>3.8929574362645201</c:v>
                </c:pt>
                <c:pt idx="2829">
                  <c:v>3.8943340124442498</c:v>
                </c:pt>
                <c:pt idx="2830">
                  <c:v>3.89571058862398</c:v>
                </c:pt>
                <c:pt idx="2831">
                  <c:v>3.8970871648037</c:v>
                </c:pt>
                <c:pt idx="2832">
                  <c:v>3.8984637409834302</c:v>
                </c:pt>
                <c:pt idx="2833">
                  <c:v>3.8998403171631502</c:v>
                </c:pt>
                <c:pt idx="2834">
                  <c:v>3.9012168933428799</c:v>
                </c:pt>
                <c:pt idx="2835">
                  <c:v>3.9025934695225999</c:v>
                </c:pt>
                <c:pt idx="2836">
                  <c:v>3.9039700457023301</c:v>
                </c:pt>
                <c:pt idx="2837">
                  <c:v>3.9053466218820598</c:v>
                </c:pt>
                <c:pt idx="2838">
                  <c:v>3.9067231980617798</c:v>
                </c:pt>
                <c:pt idx="2839">
                  <c:v>3.90809977424151</c:v>
                </c:pt>
                <c:pt idx="2840">
                  <c:v>3.90947635042123</c:v>
                </c:pt>
                <c:pt idx="2841">
                  <c:v>3.9108529266009602</c:v>
                </c:pt>
                <c:pt idx="2842">
                  <c:v>3.9122295027806802</c:v>
                </c:pt>
                <c:pt idx="2843">
                  <c:v>3.9136060789604099</c:v>
                </c:pt>
                <c:pt idx="2844">
                  <c:v>3.9149826551401401</c:v>
                </c:pt>
                <c:pt idx="2845">
                  <c:v>3.9163592313198601</c:v>
                </c:pt>
                <c:pt idx="2846">
                  <c:v>3.9177358074995898</c:v>
                </c:pt>
                <c:pt idx="2847">
                  <c:v>3.9191123836793098</c:v>
                </c:pt>
                <c:pt idx="2848">
                  <c:v>3.92048895985904</c:v>
                </c:pt>
                <c:pt idx="2849">
                  <c:v>3.9218655360387702</c:v>
                </c:pt>
                <c:pt idx="2850">
                  <c:v>3.9232421122184902</c:v>
                </c:pt>
                <c:pt idx="2851">
                  <c:v>3.9246186883982199</c:v>
                </c:pt>
                <c:pt idx="2852">
                  <c:v>3.9259952645779399</c:v>
                </c:pt>
                <c:pt idx="2853">
                  <c:v>3.9273718407576701</c:v>
                </c:pt>
                <c:pt idx="2854">
                  <c:v>3.9287484169373901</c:v>
                </c:pt>
                <c:pt idx="2855">
                  <c:v>3.9301249931171198</c:v>
                </c:pt>
                <c:pt idx="2856">
                  <c:v>3.93150156929685</c:v>
                </c:pt>
                <c:pt idx="2857">
                  <c:v>3.93287814547657</c:v>
                </c:pt>
                <c:pt idx="2858">
                  <c:v>3.9342547216563002</c:v>
                </c:pt>
                <c:pt idx="2859">
                  <c:v>3.9356312978360202</c:v>
                </c:pt>
                <c:pt idx="2860">
                  <c:v>3.9370078740157499</c:v>
                </c:pt>
                <c:pt idx="2861">
                  <c:v>3.9383844501954801</c:v>
                </c:pt>
                <c:pt idx="2862">
                  <c:v>3.9397610263752001</c:v>
                </c:pt>
                <c:pt idx="2863">
                  <c:v>3.9411376025549298</c:v>
                </c:pt>
                <c:pt idx="2864">
                  <c:v>3.9425141787346498</c:v>
                </c:pt>
                <c:pt idx="2865">
                  <c:v>3.94389075491438</c:v>
                </c:pt>
                <c:pt idx="2866">
                  <c:v>3.9452673310941</c:v>
                </c:pt>
                <c:pt idx="2867">
                  <c:v>3.9466439072738302</c:v>
                </c:pt>
                <c:pt idx="2868">
                  <c:v>3.9480204834535599</c:v>
                </c:pt>
                <c:pt idx="2869">
                  <c:v>3.9493970596332799</c:v>
                </c:pt>
                <c:pt idx="2870">
                  <c:v>3.9507736358130101</c:v>
                </c:pt>
                <c:pt idx="2871">
                  <c:v>3.9521502119927301</c:v>
                </c:pt>
                <c:pt idx="2872">
                  <c:v>3.9535267881724598</c:v>
                </c:pt>
                <c:pt idx="2873">
                  <c:v>3.9549033643521798</c:v>
                </c:pt>
                <c:pt idx="2874">
                  <c:v>3.95627994053191</c:v>
                </c:pt>
                <c:pt idx="2875">
                  <c:v>3.9576565167116402</c:v>
                </c:pt>
                <c:pt idx="2876">
                  <c:v>3.9590330928913602</c:v>
                </c:pt>
                <c:pt idx="2877">
                  <c:v>3.9604096690710899</c:v>
                </c:pt>
                <c:pt idx="2878">
                  <c:v>3.9617862452508099</c:v>
                </c:pt>
                <c:pt idx="2879">
                  <c:v>3.9631628214305401</c:v>
                </c:pt>
                <c:pt idx="2880">
                  <c:v>3.9645393976102601</c:v>
                </c:pt>
                <c:pt idx="2881">
                  <c:v>3.9659159737899898</c:v>
                </c:pt>
                <c:pt idx="2882">
                  <c:v>3.96729254996972</c:v>
                </c:pt>
                <c:pt idx="2883">
                  <c:v>3.96866912614944</c:v>
                </c:pt>
                <c:pt idx="2884">
                  <c:v>3.9700457023291702</c:v>
                </c:pt>
                <c:pt idx="2885">
                  <c:v>3.9714222785088902</c:v>
                </c:pt>
                <c:pt idx="2886">
                  <c:v>3.9727988546886199</c:v>
                </c:pt>
                <c:pt idx="2887">
                  <c:v>3.9741754308683501</c:v>
                </c:pt>
                <c:pt idx="2888">
                  <c:v>3.9755520070480701</c:v>
                </c:pt>
                <c:pt idx="2889">
                  <c:v>3.9769285832277999</c:v>
                </c:pt>
                <c:pt idx="2890">
                  <c:v>3.9783051594075198</c:v>
                </c:pt>
                <c:pt idx="2891">
                  <c:v>3.97968173558725</c:v>
                </c:pt>
                <c:pt idx="2892">
                  <c:v>3.98105831176697</c:v>
                </c:pt>
                <c:pt idx="2893">
                  <c:v>3.9824348879467002</c:v>
                </c:pt>
                <c:pt idx="2894">
                  <c:v>3.9838114641264299</c:v>
                </c:pt>
                <c:pt idx="2895">
                  <c:v>3.9851880403061499</c:v>
                </c:pt>
                <c:pt idx="2896">
                  <c:v>3.9865646164858801</c:v>
                </c:pt>
                <c:pt idx="2897">
                  <c:v>3.9879411926656001</c:v>
                </c:pt>
                <c:pt idx="2898">
                  <c:v>3.9893177688453298</c:v>
                </c:pt>
                <c:pt idx="2899">
                  <c:v>3.9906943450250498</c:v>
                </c:pt>
                <c:pt idx="2900">
                  <c:v>3.99207092120478</c:v>
                </c:pt>
                <c:pt idx="2901">
                  <c:v>3.9934474973845102</c:v>
                </c:pt>
                <c:pt idx="2902">
                  <c:v>3.9948240735642302</c:v>
                </c:pt>
                <c:pt idx="2903">
                  <c:v>3.9962006497439599</c:v>
                </c:pt>
                <c:pt idx="2904">
                  <c:v>3.9975772259236799</c:v>
                </c:pt>
                <c:pt idx="2905">
                  <c:v>3.9989538021034101</c:v>
                </c:pt>
                <c:pt idx="2906">
                  <c:v>4.0003303782831399</c:v>
                </c:pt>
                <c:pt idx="2907">
                  <c:v>4.0017069544628603</c:v>
                </c:pt>
                <c:pt idx="2908">
                  <c:v>4.0030835306425896</c:v>
                </c:pt>
                <c:pt idx="2909">
                  <c:v>4.00446010682231</c:v>
                </c:pt>
                <c:pt idx="2910">
                  <c:v>4.0058366830020402</c:v>
                </c:pt>
                <c:pt idx="2911">
                  <c:v>4.0072132591817597</c:v>
                </c:pt>
                <c:pt idx="2912">
                  <c:v>4.0085898353614899</c:v>
                </c:pt>
                <c:pt idx="2913">
                  <c:v>4.0099664115412201</c:v>
                </c:pt>
                <c:pt idx="2914">
                  <c:v>4.0113429877209397</c:v>
                </c:pt>
                <c:pt idx="2915">
                  <c:v>4.0127195639006699</c:v>
                </c:pt>
                <c:pt idx="2916">
                  <c:v>4.0140961400803903</c:v>
                </c:pt>
                <c:pt idx="2917">
                  <c:v>4.0154727162601196</c:v>
                </c:pt>
                <c:pt idx="2918">
                  <c:v>4.01684929243984</c:v>
                </c:pt>
                <c:pt idx="2919">
                  <c:v>4.0182258686195702</c:v>
                </c:pt>
                <c:pt idx="2920">
                  <c:v>4.0196024447993004</c:v>
                </c:pt>
                <c:pt idx="2921">
                  <c:v>4.0209790209790199</c:v>
                </c:pt>
                <c:pt idx="2922">
                  <c:v>4.0223555971587501</c:v>
                </c:pt>
                <c:pt idx="2923">
                  <c:v>4.0237321733384697</c:v>
                </c:pt>
                <c:pt idx="2924">
                  <c:v>4.0251087495181999</c:v>
                </c:pt>
                <c:pt idx="2925">
                  <c:v>4.0264853256979301</c:v>
                </c:pt>
                <c:pt idx="2926">
                  <c:v>4.0278619018776496</c:v>
                </c:pt>
                <c:pt idx="2927">
                  <c:v>4.0292384780573798</c:v>
                </c:pt>
                <c:pt idx="2928">
                  <c:v>4.0306150542371002</c:v>
                </c:pt>
                <c:pt idx="2929">
                  <c:v>4.0319916304168304</c:v>
                </c:pt>
                <c:pt idx="2930">
                  <c:v>4.0333682065965499</c:v>
                </c:pt>
                <c:pt idx="2931">
                  <c:v>4.0347447827762801</c:v>
                </c:pt>
                <c:pt idx="2932">
                  <c:v>4.0361213589560103</c:v>
                </c:pt>
                <c:pt idx="2933">
                  <c:v>4.0374979351357299</c:v>
                </c:pt>
                <c:pt idx="2934">
                  <c:v>4.03887451131546</c:v>
                </c:pt>
                <c:pt idx="2935">
                  <c:v>4.0402510874951796</c:v>
                </c:pt>
                <c:pt idx="2936">
                  <c:v>4.0416276636749098</c:v>
                </c:pt>
                <c:pt idx="2937">
                  <c:v>4.0430042398546302</c:v>
                </c:pt>
                <c:pt idx="2938">
                  <c:v>4.0443808160343604</c:v>
                </c:pt>
                <c:pt idx="2939">
                  <c:v>4.0457573922140897</c:v>
                </c:pt>
                <c:pt idx="2940">
                  <c:v>4.0471339683938101</c:v>
                </c:pt>
                <c:pt idx="2941">
                  <c:v>4.0485105445735403</c:v>
                </c:pt>
                <c:pt idx="2942">
                  <c:v>4.0498871207532599</c:v>
                </c:pt>
                <c:pt idx="2943">
                  <c:v>4.05126369693299</c:v>
                </c:pt>
                <c:pt idx="2944">
                  <c:v>4.0526402731127202</c:v>
                </c:pt>
                <c:pt idx="2945">
                  <c:v>4.0540168492924398</c:v>
                </c:pt>
                <c:pt idx="2946">
                  <c:v>4.05539342547217</c:v>
                </c:pt>
                <c:pt idx="2947">
                  <c:v>4.0567700016518904</c:v>
                </c:pt>
                <c:pt idx="2948">
                  <c:v>4.0581465778316197</c:v>
                </c:pt>
                <c:pt idx="2949">
                  <c:v>4.0595231540113401</c:v>
                </c:pt>
                <c:pt idx="2950">
                  <c:v>4.0608997301910703</c:v>
                </c:pt>
                <c:pt idx="2951">
                  <c:v>4.0622763063707996</c:v>
                </c:pt>
                <c:pt idx="2952">
                  <c:v>4.06365288255052</c:v>
                </c:pt>
                <c:pt idx="2953">
                  <c:v>4.0650294587302502</c:v>
                </c:pt>
                <c:pt idx="2954">
                  <c:v>4.0664060349099698</c:v>
                </c:pt>
                <c:pt idx="2955">
                  <c:v>4.0677826110897</c:v>
                </c:pt>
                <c:pt idx="2956">
                  <c:v>4.0691591872694204</c:v>
                </c:pt>
                <c:pt idx="2957">
                  <c:v>4.0705357634491497</c:v>
                </c:pt>
                <c:pt idx="2958">
                  <c:v>4.0719123396288799</c:v>
                </c:pt>
                <c:pt idx="2959">
                  <c:v>4.0732889158086003</c:v>
                </c:pt>
                <c:pt idx="2960">
                  <c:v>4.0746654919883296</c:v>
                </c:pt>
                <c:pt idx="2961">
                  <c:v>4.07604206816805</c:v>
                </c:pt>
                <c:pt idx="2962">
                  <c:v>4.0774186443477802</c:v>
                </c:pt>
                <c:pt idx="2963">
                  <c:v>4.0787952205274998</c:v>
                </c:pt>
                <c:pt idx="2964">
                  <c:v>4.08017179670723</c:v>
                </c:pt>
                <c:pt idx="2965">
                  <c:v>4.0815483728869602</c:v>
                </c:pt>
                <c:pt idx="2966">
                  <c:v>4.0829249490666797</c:v>
                </c:pt>
                <c:pt idx="2967">
                  <c:v>4.0843015252464099</c:v>
                </c:pt>
                <c:pt idx="2968">
                  <c:v>4.0856781014261303</c:v>
                </c:pt>
                <c:pt idx="2969">
                  <c:v>4.0870546776058596</c:v>
                </c:pt>
                <c:pt idx="2970">
                  <c:v>4.0884312537855898</c:v>
                </c:pt>
                <c:pt idx="2971">
                  <c:v>4.0898078299653102</c:v>
                </c:pt>
                <c:pt idx="2972">
                  <c:v>4.0911844061450404</c:v>
                </c:pt>
                <c:pt idx="2973">
                  <c:v>4.09256098232476</c:v>
                </c:pt>
                <c:pt idx="2974">
                  <c:v>4.0939375585044901</c:v>
                </c:pt>
                <c:pt idx="2975">
                  <c:v>4.0953141346842097</c:v>
                </c:pt>
                <c:pt idx="2976">
                  <c:v>4.0966907108639399</c:v>
                </c:pt>
                <c:pt idx="2977">
                  <c:v>4.0980672870436701</c:v>
                </c:pt>
                <c:pt idx="2978">
                  <c:v>4.0994438632233896</c:v>
                </c:pt>
                <c:pt idx="2979">
                  <c:v>4.1008204394031198</c:v>
                </c:pt>
                <c:pt idx="2980">
                  <c:v>4.1021970155828402</c:v>
                </c:pt>
                <c:pt idx="2981">
                  <c:v>4.1035735917625704</c:v>
                </c:pt>
                <c:pt idx="2982">
                  <c:v>4.10495016794229</c:v>
                </c:pt>
                <c:pt idx="2983">
                  <c:v>4.1063267441220201</c:v>
                </c:pt>
                <c:pt idx="2984">
                  <c:v>4.1077033203017503</c:v>
                </c:pt>
                <c:pt idx="2985">
                  <c:v>4.1090798964814699</c:v>
                </c:pt>
                <c:pt idx="2986">
                  <c:v>4.1104564726612001</c:v>
                </c:pt>
                <c:pt idx="2987">
                  <c:v>4.1118330488409196</c:v>
                </c:pt>
                <c:pt idx="2988">
                  <c:v>4.1132096250206498</c:v>
                </c:pt>
                <c:pt idx="2989">
                  <c:v>4.11458620120038</c:v>
                </c:pt>
                <c:pt idx="2990">
                  <c:v>4.1159627773801004</c:v>
                </c:pt>
                <c:pt idx="2991">
                  <c:v>4.1173393535598297</c:v>
                </c:pt>
                <c:pt idx="2992">
                  <c:v>4.1187159297395501</c:v>
                </c:pt>
                <c:pt idx="2993">
                  <c:v>4.1200925059192803</c:v>
                </c:pt>
                <c:pt idx="2994">
                  <c:v>4.1214690820989999</c:v>
                </c:pt>
                <c:pt idx="2995">
                  <c:v>4.1228456582787301</c:v>
                </c:pt>
                <c:pt idx="2996">
                  <c:v>4.1242222344584603</c:v>
                </c:pt>
                <c:pt idx="2997">
                  <c:v>4.1255988106381798</c:v>
                </c:pt>
                <c:pt idx="2998">
                  <c:v>4.12697538681791</c:v>
                </c:pt>
                <c:pt idx="2999">
                  <c:v>4.1283519629976304</c:v>
                </c:pt>
                <c:pt idx="3000">
                  <c:v>4.1297285391773597</c:v>
                </c:pt>
                <c:pt idx="3001">
                  <c:v>4.1311051153570899</c:v>
                </c:pt>
                <c:pt idx="3002">
                  <c:v>4.1324816915368103</c:v>
                </c:pt>
                <c:pt idx="3003">
                  <c:v>4.1338582677165396</c:v>
                </c:pt>
                <c:pt idx="3004">
                  <c:v>4.1352348438962601</c:v>
                </c:pt>
                <c:pt idx="3005">
                  <c:v>4.1366114200759903</c:v>
                </c:pt>
                <c:pt idx="3006">
                  <c:v>4.1379879962557098</c:v>
                </c:pt>
                <c:pt idx="3007">
                  <c:v>4.13936457243544</c:v>
                </c:pt>
                <c:pt idx="3008">
                  <c:v>4.1407411486151702</c:v>
                </c:pt>
                <c:pt idx="3009">
                  <c:v>4.1421177247948897</c:v>
                </c:pt>
                <c:pt idx="3010">
                  <c:v>4.1434943009746199</c:v>
                </c:pt>
                <c:pt idx="3011">
                  <c:v>4.1448708771543403</c:v>
                </c:pt>
                <c:pt idx="3012">
                  <c:v>4.1462474533340696</c:v>
                </c:pt>
                <c:pt idx="3013">
                  <c:v>4.1476240295137901</c:v>
                </c:pt>
                <c:pt idx="3014">
                  <c:v>4.1490006056935202</c:v>
                </c:pt>
                <c:pt idx="3015">
                  <c:v>4.1503771818732504</c:v>
                </c:pt>
                <c:pt idx="3016">
                  <c:v>4.15175375805297</c:v>
                </c:pt>
                <c:pt idx="3017">
                  <c:v>4.1531303342327002</c:v>
                </c:pt>
                <c:pt idx="3018">
                  <c:v>4.1545069104124197</c:v>
                </c:pt>
                <c:pt idx="3019">
                  <c:v>4.1558834865921499</c:v>
                </c:pt>
                <c:pt idx="3020">
                  <c:v>4.1572600627718703</c:v>
                </c:pt>
                <c:pt idx="3021">
                  <c:v>4.1586366389515996</c:v>
                </c:pt>
                <c:pt idx="3022">
                  <c:v>4.1600132151313298</c:v>
                </c:pt>
                <c:pt idx="3023">
                  <c:v>4.1613897913110502</c:v>
                </c:pt>
                <c:pt idx="3024">
                  <c:v>4.1627663674907804</c:v>
                </c:pt>
                <c:pt idx="3025">
                  <c:v>4.1641429436705</c:v>
                </c:pt>
                <c:pt idx="3026">
                  <c:v>4.1655195198502302</c:v>
                </c:pt>
                <c:pt idx="3027">
                  <c:v>4.1668960960299604</c:v>
                </c:pt>
                <c:pt idx="3028">
                  <c:v>4.1682726722096799</c:v>
                </c:pt>
                <c:pt idx="3029">
                  <c:v>4.1696492483894101</c:v>
                </c:pt>
                <c:pt idx="3030">
                  <c:v>4.1710258245691296</c:v>
                </c:pt>
                <c:pt idx="3031">
                  <c:v>4.1724024007488598</c:v>
                </c:pt>
                <c:pt idx="3032">
                  <c:v>4.1737789769285802</c:v>
                </c:pt>
                <c:pt idx="3033">
                  <c:v>4.1751555531083104</c:v>
                </c:pt>
                <c:pt idx="3034">
                  <c:v>4.1765321292880397</c:v>
                </c:pt>
                <c:pt idx="3035">
                  <c:v>4.1779087054677602</c:v>
                </c:pt>
                <c:pt idx="3036">
                  <c:v>4.1792852816474904</c:v>
                </c:pt>
                <c:pt idx="3037">
                  <c:v>4.1806618578272099</c:v>
                </c:pt>
                <c:pt idx="3038">
                  <c:v>4.1820384340069401</c:v>
                </c:pt>
                <c:pt idx="3039">
                  <c:v>4.1834150101866703</c:v>
                </c:pt>
                <c:pt idx="3040">
                  <c:v>4.1847915863663898</c:v>
                </c:pt>
                <c:pt idx="3041">
                  <c:v>4.18616816254612</c:v>
                </c:pt>
                <c:pt idx="3042">
                  <c:v>4.1875447387258404</c:v>
                </c:pt>
                <c:pt idx="3043">
                  <c:v>4.1889213149055697</c:v>
                </c:pt>
                <c:pt idx="3044">
                  <c:v>4.1902978910852902</c:v>
                </c:pt>
                <c:pt idx="3045">
                  <c:v>4.1916744672650204</c:v>
                </c:pt>
                <c:pt idx="3046">
                  <c:v>4.1930510434447497</c:v>
                </c:pt>
                <c:pt idx="3047">
                  <c:v>4.1944276196244701</c:v>
                </c:pt>
                <c:pt idx="3048">
                  <c:v>4.1958041958042003</c:v>
                </c:pt>
                <c:pt idx="3049">
                  <c:v>4.1971807719839198</c:v>
                </c:pt>
                <c:pt idx="3050">
                  <c:v>4.19855734816365</c:v>
                </c:pt>
                <c:pt idx="3051">
                  <c:v>4.1999339243433704</c:v>
                </c:pt>
                <c:pt idx="3052">
                  <c:v>4.2013105005230997</c:v>
                </c:pt>
                <c:pt idx="3053">
                  <c:v>4.2026870767028299</c:v>
                </c:pt>
                <c:pt idx="3054">
                  <c:v>4.2040636528825504</c:v>
                </c:pt>
                <c:pt idx="3055">
                  <c:v>4.2054402290622797</c:v>
                </c:pt>
                <c:pt idx="3056">
                  <c:v>4.2068168052420001</c:v>
                </c:pt>
                <c:pt idx="3057">
                  <c:v>4.2081933814217303</c:v>
                </c:pt>
                <c:pt idx="3058">
                  <c:v>4.2095699576014498</c:v>
                </c:pt>
                <c:pt idx="3059">
                  <c:v>4.21094653378118</c:v>
                </c:pt>
                <c:pt idx="3060">
                  <c:v>4.2123231099609102</c:v>
                </c:pt>
                <c:pt idx="3061">
                  <c:v>4.2136996861406297</c:v>
                </c:pt>
                <c:pt idx="3062">
                  <c:v>4.2150762623203599</c:v>
                </c:pt>
                <c:pt idx="3063">
                  <c:v>4.2164528385000803</c:v>
                </c:pt>
                <c:pt idx="3064">
                  <c:v>4.2178294146798097</c:v>
                </c:pt>
                <c:pt idx="3065">
                  <c:v>4.2192059908595301</c:v>
                </c:pt>
                <c:pt idx="3066">
                  <c:v>4.2205825670392603</c:v>
                </c:pt>
                <c:pt idx="3067">
                  <c:v>4.2219591432189896</c:v>
                </c:pt>
                <c:pt idx="3068">
                  <c:v>4.22333571939871</c:v>
                </c:pt>
                <c:pt idx="3069">
                  <c:v>4.2247122955784402</c:v>
                </c:pt>
                <c:pt idx="3070">
                  <c:v>4.2260888717581597</c:v>
                </c:pt>
                <c:pt idx="3071">
                  <c:v>4.2274654479378899</c:v>
                </c:pt>
                <c:pt idx="3072">
                  <c:v>4.2288420241176201</c:v>
                </c:pt>
                <c:pt idx="3073">
                  <c:v>4.2302186002973396</c:v>
                </c:pt>
                <c:pt idx="3074">
                  <c:v>4.2315951764770698</c:v>
                </c:pt>
                <c:pt idx="3075">
                  <c:v>4.2329717526567903</c:v>
                </c:pt>
                <c:pt idx="3076">
                  <c:v>4.2343483288365196</c:v>
                </c:pt>
                <c:pt idx="3077">
                  <c:v>4.23572490501624</c:v>
                </c:pt>
                <c:pt idx="3078">
                  <c:v>4.2371014811959702</c:v>
                </c:pt>
                <c:pt idx="3079">
                  <c:v>4.2384780573757004</c:v>
                </c:pt>
                <c:pt idx="3080">
                  <c:v>4.2398546335554199</c:v>
                </c:pt>
                <c:pt idx="3081">
                  <c:v>4.2412312097351501</c:v>
                </c:pt>
                <c:pt idx="3082">
                  <c:v>4.2426077859148696</c:v>
                </c:pt>
                <c:pt idx="3083">
                  <c:v>4.2439843620945998</c:v>
                </c:pt>
                <c:pt idx="3084">
                  <c:v>4.24536093827433</c:v>
                </c:pt>
                <c:pt idx="3085">
                  <c:v>4.2467375144540496</c:v>
                </c:pt>
                <c:pt idx="3086">
                  <c:v>4.2481140906337798</c:v>
                </c:pt>
                <c:pt idx="3087">
                  <c:v>4.2494906668135002</c:v>
                </c:pt>
                <c:pt idx="3088">
                  <c:v>4.2508672429932304</c:v>
                </c:pt>
                <c:pt idx="3089">
                  <c:v>4.2522438191729499</c:v>
                </c:pt>
                <c:pt idx="3090">
                  <c:v>4.2536203953526801</c:v>
                </c:pt>
                <c:pt idx="3091">
                  <c:v>4.2549969715324103</c:v>
                </c:pt>
                <c:pt idx="3092">
                  <c:v>4.2563735477121298</c:v>
                </c:pt>
                <c:pt idx="3093">
                  <c:v>4.25775012389186</c:v>
                </c:pt>
                <c:pt idx="3094">
                  <c:v>4.2591267000715796</c:v>
                </c:pt>
                <c:pt idx="3095">
                  <c:v>4.2605032762513098</c:v>
                </c:pt>
                <c:pt idx="3096">
                  <c:v>4.26187985243104</c:v>
                </c:pt>
                <c:pt idx="3097">
                  <c:v>4.2632564286107604</c:v>
                </c:pt>
                <c:pt idx="3098">
                  <c:v>4.2646330047904897</c:v>
                </c:pt>
                <c:pt idx="3099">
                  <c:v>4.2660095809702101</c:v>
                </c:pt>
                <c:pt idx="3100">
                  <c:v>4.2673861571499403</c:v>
                </c:pt>
                <c:pt idx="3101">
                  <c:v>4.2687627333296598</c:v>
                </c:pt>
                <c:pt idx="3102">
                  <c:v>4.27013930950939</c:v>
                </c:pt>
                <c:pt idx="3103">
                  <c:v>4.2715158856891202</c:v>
                </c:pt>
                <c:pt idx="3104">
                  <c:v>4.2728924618688398</c:v>
                </c:pt>
                <c:pt idx="3105">
                  <c:v>4.2742690380485699</c:v>
                </c:pt>
                <c:pt idx="3106">
                  <c:v>4.2756456142282904</c:v>
                </c:pt>
                <c:pt idx="3107">
                  <c:v>4.2770221904080197</c:v>
                </c:pt>
                <c:pt idx="3108">
                  <c:v>4.2783987665877401</c:v>
                </c:pt>
                <c:pt idx="3109">
                  <c:v>4.2797753427674703</c:v>
                </c:pt>
                <c:pt idx="3110">
                  <c:v>4.2811519189471996</c:v>
                </c:pt>
                <c:pt idx="3111">
                  <c:v>4.28252849512692</c:v>
                </c:pt>
                <c:pt idx="3112">
                  <c:v>4.2839050713066502</c:v>
                </c:pt>
                <c:pt idx="3113">
                  <c:v>4.2852816474863697</c:v>
                </c:pt>
                <c:pt idx="3114">
                  <c:v>4.2866582236660999</c:v>
                </c:pt>
                <c:pt idx="3115">
                  <c:v>4.2880347998458204</c:v>
                </c:pt>
                <c:pt idx="3116">
                  <c:v>4.2894113760255497</c:v>
                </c:pt>
                <c:pt idx="3117">
                  <c:v>4.2907879522052799</c:v>
                </c:pt>
                <c:pt idx="3118">
                  <c:v>4.2921645283850003</c:v>
                </c:pt>
                <c:pt idx="3119">
                  <c:v>4.2935411045647296</c:v>
                </c:pt>
                <c:pt idx="3120">
                  <c:v>4.29491768074445</c:v>
                </c:pt>
                <c:pt idx="3121">
                  <c:v>4.2962942569241802</c:v>
                </c:pt>
                <c:pt idx="3122">
                  <c:v>4.2976708331039104</c:v>
                </c:pt>
                <c:pt idx="3123">
                  <c:v>4.2990474092836299</c:v>
                </c:pt>
                <c:pt idx="3124">
                  <c:v>4.3004239854633601</c:v>
                </c:pt>
                <c:pt idx="3125">
                  <c:v>4.3018005616430797</c:v>
                </c:pt>
                <c:pt idx="3126">
                  <c:v>4.3031771378228099</c:v>
                </c:pt>
                <c:pt idx="3127">
                  <c:v>4.3045537140025303</c:v>
                </c:pt>
                <c:pt idx="3128">
                  <c:v>4.3059302901822596</c:v>
                </c:pt>
                <c:pt idx="3129">
                  <c:v>4.3073068663619898</c:v>
                </c:pt>
                <c:pt idx="3130">
                  <c:v>4.3086834425417102</c:v>
                </c:pt>
                <c:pt idx="3131">
                  <c:v>4.3100600187214404</c:v>
                </c:pt>
                <c:pt idx="3132">
                  <c:v>4.3114365949011599</c:v>
                </c:pt>
                <c:pt idx="3133">
                  <c:v>4.3128131710808901</c:v>
                </c:pt>
                <c:pt idx="3134">
                  <c:v>4.3141897472606097</c:v>
                </c:pt>
                <c:pt idx="3135">
                  <c:v>4.3155663234403399</c:v>
                </c:pt>
                <c:pt idx="3136">
                  <c:v>4.3169428996200701</c:v>
                </c:pt>
                <c:pt idx="3137">
                  <c:v>4.3183194757997896</c:v>
                </c:pt>
                <c:pt idx="3138">
                  <c:v>4.3196960519795198</c:v>
                </c:pt>
                <c:pt idx="3139">
                  <c:v>4.3210726281592402</c:v>
                </c:pt>
                <c:pt idx="3140">
                  <c:v>4.3224492043389704</c:v>
                </c:pt>
                <c:pt idx="3141">
                  <c:v>4.3238257805186899</c:v>
                </c:pt>
                <c:pt idx="3142">
                  <c:v>4.3252023566984201</c:v>
                </c:pt>
                <c:pt idx="3143">
                  <c:v>4.3265789328781503</c:v>
                </c:pt>
                <c:pt idx="3144">
                  <c:v>4.3279555090578699</c:v>
                </c:pt>
                <c:pt idx="3145">
                  <c:v>4.3293320852376</c:v>
                </c:pt>
                <c:pt idx="3146">
                  <c:v>4.3307086614173196</c:v>
                </c:pt>
                <c:pt idx="3147">
                  <c:v>4.3320852375970498</c:v>
                </c:pt>
                <c:pt idx="3148">
                  <c:v>4.33346181377678</c:v>
                </c:pt>
                <c:pt idx="3149">
                  <c:v>4.3348383899565004</c:v>
                </c:pt>
                <c:pt idx="3150">
                  <c:v>4.3362149661362297</c:v>
                </c:pt>
                <c:pt idx="3151">
                  <c:v>4.3375915423159501</c:v>
                </c:pt>
                <c:pt idx="3152">
                  <c:v>4.3389681184956803</c:v>
                </c:pt>
                <c:pt idx="3153">
                  <c:v>4.3403446946753999</c:v>
                </c:pt>
                <c:pt idx="3154">
                  <c:v>4.34172127085513</c:v>
                </c:pt>
                <c:pt idx="3155">
                  <c:v>4.3430978470348602</c:v>
                </c:pt>
                <c:pt idx="3156">
                  <c:v>4.3444744232145798</c:v>
                </c:pt>
                <c:pt idx="3157">
                  <c:v>4.34585099939431</c:v>
                </c:pt>
                <c:pt idx="3158">
                  <c:v>4.3472275755740304</c:v>
                </c:pt>
                <c:pt idx="3159">
                  <c:v>4.3486041517537597</c:v>
                </c:pt>
                <c:pt idx="3160">
                  <c:v>4.3499807279334899</c:v>
                </c:pt>
                <c:pt idx="3161">
                  <c:v>4.3513573041132103</c:v>
                </c:pt>
                <c:pt idx="3162">
                  <c:v>4.3527338802929396</c:v>
                </c:pt>
                <c:pt idx="3163">
                  <c:v>4.35411045647266</c:v>
                </c:pt>
                <c:pt idx="3164">
                  <c:v>4.3554870326523902</c:v>
                </c:pt>
                <c:pt idx="3165">
                  <c:v>4.3568636088321098</c:v>
                </c:pt>
                <c:pt idx="3166">
                  <c:v>4.35824018501184</c:v>
                </c:pt>
                <c:pt idx="3167">
                  <c:v>4.3596167611915702</c:v>
                </c:pt>
                <c:pt idx="3168">
                  <c:v>4.3609933373712897</c:v>
                </c:pt>
                <c:pt idx="3169">
                  <c:v>4.3623699135510199</c:v>
                </c:pt>
                <c:pt idx="3170">
                  <c:v>4.3637464897307403</c:v>
                </c:pt>
                <c:pt idx="3171">
                  <c:v>4.3651230659104696</c:v>
                </c:pt>
                <c:pt idx="3172">
                  <c:v>4.36649964209019</c:v>
                </c:pt>
                <c:pt idx="3173">
                  <c:v>4.3678762182699202</c:v>
                </c:pt>
                <c:pt idx="3174">
                  <c:v>4.3692527944496504</c:v>
                </c:pt>
                <c:pt idx="3175">
                  <c:v>4.37062937062937</c:v>
                </c:pt>
                <c:pt idx="3176">
                  <c:v>4.3720059468091002</c:v>
                </c:pt>
                <c:pt idx="3177">
                  <c:v>4.3733825229888197</c:v>
                </c:pt>
                <c:pt idx="3178">
                  <c:v>4.3747590991685499</c:v>
                </c:pt>
                <c:pt idx="3179">
                  <c:v>4.3761356753482801</c:v>
                </c:pt>
                <c:pt idx="3180">
                  <c:v>4.3775122515279996</c:v>
                </c:pt>
                <c:pt idx="3181">
                  <c:v>4.3788888277077298</c:v>
                </c:pt>
                <c:pt idx="3182">
                  <c:v>4.3802654038874502</c:v>
                </c:pt>
                <c:pt idx="3183">
                  <c:v>4.3816419800671804</c:v>
                </c:pt>
                <c:pt idx="3184">
                  <c:v>4.3830185562469</c:v>
                </c:pt>
                <c:pt idx="3185">
                  <c:v>4.3843951324266301</c:v>
                </c:pt>
                <c:pt idx="3186">
                  <c:v>4.3857717086063603</c:v>
                </c:pt>
                <c:pt idx="3187">
                  <c:v>4.3871482847860799</c:v>
                </c:pt>
                <c:pt idx="3188">
                  <c:v>4.3885248609658101</c:v>
                </c:pt>
                <c:pt idx="3189">
                  <c:v>4.3899014371455296</c:v>
                </c:pt>
                <c:pt idx="3190">
                  <c:v>4.3912780133252598</c:v>
                </c:pt>
                <c:pt idx="3191">
                  <c:v>4.3926545895049802</c:v>
                </c:pt>
                <c:pt idx="3192">
                  <c:v>4.3940311656847104</c:v>
                </c:pt>
                <c:pt idx="3193">
                  <c:v>4.3954077418644397</c:v>
                </c:pt>
                <c:pt idx="3194">
                  <c:v>4.3967843180441601</c:v>
                </c:pt>
                <c:pt idx="3195">
                  <c:v>4.3981608942238903</c:v>
                </c:pt>
                <c:pt idx="3196">
                  <c:v>4.3995374704036099</c:v>
                </c:pt>
                <c:pt idx="3197">
                  <c:v>4.4009140465833401</c:v>
                </c:pt>
                <c:pt idx="3198">
                  <c:v>4.4022906227630596</c:v>
                </c:pt>
                <c:pt idx="3199">
                  <c:v>4.4036671989427898</c:v>
                </c:pt>
                <c:pt idx="3200">
                  <c:v>4.40504377512252</c:v>
                </c:pt>
                <c:pt idx="3201">
                  <c:v>4.4064203513022404</c:v>
                </c:pt>
                <c:pt idx="3202">
                  <c:v>4.4077969274819697</c:v>
                </c:pt>
                <c:pt idx="3203">
                  <c:v>4.4091735036616901</c:v>
                </c:pt>
                <c:pt idx="3204">
                  <c:v>4.4105500798414203</c:v>
                </c:pt>
                <c:pt idx="3205">
                  <c:v>4.4119266560211399</c:v>
                </c:pt>
                <c:pt idx="3206">
                  <c:v>4.4133032322008701</c:v>
                </c:pt>
                <c:pt idx="3207">
                  <c:v>4.4146798083806003</c:v>
                </c:pt>
                <c:pt idx="3208">
                  <c:v>4.4160563845603198</c:v>
                </c:pt>
                <c:pt idx="3209">
                  <c:v>4.41743296074005</c:v>
                </c:pt>
                <c:pt idx="3210">
                  <c:v>4.4188095369197704</c:v>
                </c:pt>
                <c:pt idx="3211">
                  <c:v>4.4201861130994997</c:v>
                </c:pt>
                <c:pt idx="3212">
                  <c:v>4.4215626892792299</c:v>
                </c:pt>
                <c:pt idx="3213">
                  <c:v>4.4229392654589503</c:v>
                </c:pt>
                <c:pt idx="3214">
                  <c:v>4.4243158416386796</c:v>
                </c:pt>
                <c:pt idx="3215">
                  <c:v>4.4256924178184001</c:v>
                </c:pt>
                <c:pt idx="3216">
                  <c:v>4.4270689939981303</c:v>
                </c:pt>
                <c:pt idx="3217">
                  <c:v>4.4284455701778596</c:v>
                </c:pt>
                <c:pt idx="3218">
                  <c:v>4.42982214635758</c:v>
                </c:pt>
                <c:pt idx="3219">
                  <c:v>4.4311987225373102</c:v>
                </c:pt>
                <c:pt idx="3220">
                  <c:v>4.4325752987170297</c:v>
                </c:pt>
                <c:pt idx="3221">
                  <c:v>4.4339518748967599</c:v>
                </c:pt>
                <c:pt idx="3222">
                  <c:v>4.4353284510764803</c:v>
                </c:pt>
                <c:pt idx="3223">
                  <c:v>4.4367050272562096</c:v>
                </c:pt>
                <c:pt idx="3224">
                  <c:v>4.4380816034359398</c:v>
                </c:pt>
                <c:pt idx="3225">
                  <c:v>4.4394581796156602</c:v>
                </c:pt>
                <c:pt idx="3226">
                  <c:v>4.4408347557953904</c:v>
                </c:pt>
                <c:pt idx="3227">
                  <c:v>4.44221133197511</c:v>
                </c:pt>
                <c:pt idx="3228">
                  <c:v>4.4435879081548402</c:v>
                </c:pt>
                <c:pt idx="3229">
                  <c:v>4.4449644843345597</c:v>
                </c:pt>
                <c:pt idx="3230">
                  <c:v>4.4463410605142899</c:v>
                </c:pt>
                <c:pt idx="3231">
                  <c:v>4.4477176366940201</c:v>
                </c:pt>
                <c:pt idx="3232">
                  <c:v>4.4490942128737396</c:v>
                </c:pt>
                <c:pt idx="3233">
                  <c:v>4.4504707890534698</c:v>
                </c:pt>
                <c:pt idx="3234">
                  <c:v>4.4518473652331902</c:v>
                </c:pt>
                <c:pt idx="3235">
                  <c:v>4.4532239414129204</c:v>
                </c:pt>
                <c:pt idx="3236">
                  <c:v>4.45460051759264</c:v>
                </c:pt>
                <c:pt idx="3237">
                  <c:v>4.4559770937723702</c:v>
                </c:pt>
                <c:pt idx="3238">
                  <c:v>4.4573536699521004</c:v>
                </c:pt>
                <c:pt idx="3239">
                  <c:v>4.4587302461318199</c:v>
                </c:pt>
                <c:pt idx="3240">
                  <c:v>4.4601068223115501</c:v>
                </c:pt>
                <c:pt idx="3241">
                  <c:v>4.4614833984912696</c:v>
                </c:pt>
                <c:pt idx="3242">
                  <c:v>4.4628599746709998</c:v>
                </c:pt>
                <c:pt idx="3243">
                  <c:v>4.46423655085073</c:v>
                </c:pt>
                <c:pt idx="3244">
                  <c:v>4.4656131270304504</c:v>
                </c:pt>
                <c:pt idx="3245">
                  <c:v>4.4669897032101797</c:v>
                </c:pt>
                <c:pt idx="3246">
                  <c:v>4.4683662793899002</c:v>
                </c:pt>
                <c:pt idx="3247">
                  <c:v>4.4697428555696304</c:v>
                </c:pt>
                <c:pt idx="3248">
                  <c:v>4.4711194317493499</c:v>
                </c:pt>
                <c:pt idx="3249">
                  <c:v>4.4724960079290801</c:v>
                </c:pt>
                <c:pt idx="3250">
                  <c:v>4.4738725841088103</c:v>
                </c:pt>
                <c:pt idx="3251">
                  <c:v>4.4752491602885298</c:v>
                </c:pt>
                <c:pt idx="3252">
                  <c:v>4.47662573646826</c:v>
                </c:pt>
                <c:pt idx="3253">
                  <c:v>4.4780023126479804</c:v>
                </c:pt>
                <c:pt idx="3254">
                  <c:v>4.4793788888277097</c:v>
                </c:pt>
                <c:pt idx="3255">
                  <c:v>4.4807554650074302</c:v>
                </c:pt>
                <c:pt idx="3256">
                  <c:v>4.4821320411871604</c:v>
                </c:pt>
                <c:pt idx="3257">
                  <c:v>4.4835086173668897</c:v>
                </c:pt>
                <c:pt idx="3258">
                  <c:v>4.4848851935466101</c:v>
                </c:pt>
                <c:pt idx="3259">
                  <c:v>4.4862617697263403</c:v>
                </c:pt>
                <c:pt idx="3260">
                  <c:v>4.4876383459060598</c:v>
                </c:pt>
                <c:pt idx="3261">
                  <c:v>4.48901492208579</c:v>
                </c:pt>
                <c:pt idx="3262">
                  <c:v>4.4903914982655202</c:v>
                </c:pt>
                <c:pt idx="3263">
                  <c:v>4.4917680744452397</c:v>
                </c:pt>
                <c:pt idx="3264">
                  <c:v>4.4931446506249699</c:v>
                </c:pt>
                <c:pt idx="3265">
                  <c:v>4.4945212268046904</c:v>
                </c:pt>
                <c:pt idx="3266">
                  <c:v>4.4958978029844197</c:v>
                </c:pt>
                <c:pt idx="3267">
                  <c:v>4.4972743791641401</c:v>
                </c:pt>
                <c:pt idx="3268">
                  <c:v>4.4986509553438703</c:v>
                </c:pt>
                <c:pt idx="3269">
                  <c:v>4.5000275315235996</c:v>
                </c:pt>
                <c:pt idx="3270">
                  <c:v>4.50140410770332</c:v>
                </c:pt>
                <c:pt idx="3271">
                  <c:v>4.5027806838830502</c:v>
                </c:pt>
                <c:pt idx="3272">
                  <c:v>4.5041572600627697</c:v>
                </c:pt>
                <c:pt idx="3273">
                  <c:v>4.5055338362424999</c:v>
                </c:pt>
                <c:pt idx="3274">
                  <c:v>4.5069104124222301</c:v>
                </c:pt>
                <c:pt idx="3275">
                  <c:v>4.5082869886019497</c:v>
                </c:pt>
                <c:pt idx="3276">
                  <c:v>4.5096635647816798</c:v>
                </c:pt>
                <c:pt idx="3277">
                  <c:v>4.5110401409614003</c:v>
                </c:pt>
                <c:pt idx="3278">
                  <c:v>4.5124167171411296</c:v>
                </c:pt>
                <c:pt idx="3279">
                  <c:v>4.51379329332085</c:v>
                </c:pt>
                <c:pt idx="3280">
                  <c:v>4.5151698695005802</c:v>
                </c:pt>
                <c:pt idx="3281">
                  <c:v>4.5165464456803104</c:v>
                </c:pt>
                <c:pt idx="3282">
                  <c:v>4.5179230218600299</c:v>
                </c:pt>
                <c:pt idx="3283">
                  <c:v>4.5192995980397601</c:v>
                </c:pt>
                <c:pt idx="3284">
                  <c:v>4.5206761742194796</c:v>
                </c:pt>
                <c:pt idx="3285">
                  <c:v>4.5220527503992098</c:v>
                </c:pt>
                <c:pt idx="3286">
                  <c:v>4.5234293265789303</c:v>
                </c:pt>
                <c:pt idx="3287">
                  <c:v>4.5248059027586596</c:v>
                </c:pt>
                <c:pt idx="3288">
                  <c:v>4.5261824789383898</c:v>
                </c:pt>
                <c:pt idx="3289">
                  <c:v>4.5275590551181102</c:v>
                </c:pt>
                <c:pt idx="3290">
                  <c:v>4.5289356312978404</c:v>
                </c:pt>
                <c:pt idx="3291">
                  <c:v>4.5303122074775599</c:v>
                </c:pt>
                <c:pt idx="3292">
                  <c:v>4.5316887836572901</c:v>
                </c:pt>
                <c:pt idx="3293">
                  <c:v>4.5330653598370096</c:v>
                </c:pt>
                <c:pt idx="3294">
                  <c:v>4.5344419360167398</c:v>
                </c:pt>
                <c:pt idx="3295">
                  <c:v>4.53581851219647</c:v>
                </c:pt>
                <c:pt idx="3296">
                  <c:v>4.5371950883761896</c:v>
                </c:pt>
                <c:pt idx="3297">
                  <c:v>4.5385716645559198</c:v>
                </c:pt>
                <c:pt idx="3298">
                  <c:v>4.5399482407356402</c:v>
                </c:pt>
                <c:pt idx="3299">
                  <c:v>4.5413248169153704</c:v>
                </c:pt>
                <c:pt idx="3300">
                  <c:v>4.5427013930950899</c:v>
                </c:pt>
                <c:pt idx="3301">
                  <c:v>4.5440779692748201</c:v>
                </c:pt>
                <c:pt idx="3302">
                  <c:v>4.5454545454545503</c:v>
                </c:pt>
                <c:pt idx="3303">
                  <c:v>4.5468311216342698</c:v>
                </c:pt>
                <c:pt idx="3304">
                  <c:v>4.548207697814</c:v>
                </c:pt>
                <c:pt idx="3305">
                  <c:v>4.5495842739937196</c:v>
                </c:pt>
                <c:pt idx="3306">
                  <c:v>4.5509608501734498</c:v>
                </c:pt>
                <c:pt idx="3307">
                  <c:v>4.5523374263531799</c:v>
                </c:pt>
                <c:pt idx="3308">
                  <c:v>4.5537140025329004</c:v>
                </c:pt>
                <c:pt idx="3309">
                  <c:v>4.5550905787126297</c:v>
                </c:pt>
                <c:pt idx="3310">
                  <c:v>4.5564671548923501</c:v>
                </c:pt>
                <c:pt idx="3311">
                  <c:v>4.5578437310720803</c:v>
                </c:pt>
                <c:pt idx="3312">
                  <c:v>4.5592203072517998</c:v>
                </c:pt>
                <c:pt idx="3313">
                  <c:v>4.56059688343153</c:v>
                </c:pt>
                <c:pt idx="3314">
                  <c:v>4.5619734596112602</c:v>
                </c:pt>
                <c:pt idx="3315">
                  <c:v>4.5633500357909798</c:v>
                </c:pt>
                <c:pt idx="3316">
                  <c:v>4.5647266119707099</c:v>
                </c:pt>
                <c:pt idx="3317">
                  <c:v>4.5661031881504304</c:v>
                </c:pt>
                <c:pt idx="3318">
                  <c:v>4.5674797643301597</c:v>
                </c:pt>
                <c:pt idx="3319">
                  <c:v>4.5688563405098801</c:v>
                </c:pt>
                <c:pt idx="3320">
                  <c:v>4.5702329166896103</c:v>
                </c:pt>
                <c:pt idx="3321">
                  <c:v>4.5716094928693396</c:v>
                </c:pt>
                <c:pt idx="3322">
                  <c:v>4.57298606904906</c:v>
                </c:pt>
                <c:pt idx="3323">
                  <c:v>4.5743626452287902</c:v>
                </c:pt>
                <c:pt idx="3324">
                  <c:v>4.5757392214085097</c:v>
                </c:pt>
                <c:pt idx="3325">
                  <c:v>4.5771157975882399</c:v>
                </c:pt>
                <c:pt idx="3326">
                  <c:v>4.5784923737679701</c:v>
                </c:pt>
                <c:pt idx="3327">
                  <c:v>4.5798689499476897</c:v>
                </c:pt>
                <c:pt idx="3328">
                  <c:v>4.5812455261274199</c:v>
                </c:pt>
                <c:pt idx="3329">
                  <c:v>4.5826221023071403</c:v>
                </c:pt>
                <c:pt idx="3330">
                  <c:v>4.5839986784868696</c:v>
                </c:pt>
                <c:pt idx="3331">
                  <c:v>4.58537525466659</c:v>
                </c:pt>
                <c:pt idx="3332">
                  <c:v>4.5867518308463202</c:v>
                </c:pt>
                <c:pt idx="3333">
                  <c:v>4.5881284070260504</c:v>
                </c:pt>
                <c:pt idx="3334">
                  <c:v>4.5895049832057699</c:v>
                </c:pt>
                <c:pt idx="3335">
                  <c:v>4.5908815593855001</c:v>
                </c:pt>
                <c:pt idx="3336">
                  <c:v>4.5922581355652197</c:v>
                </c:pt>
                <c:pt idx="3337">
                  <c:v>4.5936347117449499</c:v>
                </c:pt>
                <c:pt idx="3338">
                  <c:v>4.5950112879246801</c:v>
                </c:pt>
                <c:pt idx="3339">
                  <c:v>4.5963878641043996</c:v>
                </c:pt>
                <c:pt idx="3340">
                  <c:v>4.5977644402841298</c:v>
                </c:pt>
                <c:pt idx="3341">
                  <c:v>4.5991410164638502</c:v>
                </c:pt>
                <c:pt idx="3342">
                  <c:v>4.6005175926435804</c:v>
                </c:pt>
                <c:pt idx="3343">
                  <c:v>4.6018941688232999</c:v>
                </c:pt>
                <c:pt idx="3344">
                  <c:v>4.6032707450030301</c:v>
                </c:pt>
                <c:pt idx="3345">
                  <c:v>4.6046473211827603</c:v>
                </c:pt>
                <c:pt idx="3346">
                  <c:v>4.6060238973624799</c:v>
                </c:pt>
                <c:pt idx="3347">
                  <c:v>4.6074004735422101</c:v>
                </c:pt>
                <c:pt idx="3348">
                  <c:v>4.6087770497219296</c:v>
                </c:pt>
                <c:pt idx="3349">
                  <c:v>4.6101536259016598</c:v>
                </c:pt>
                <c:pt idx="3350">
                  <c:v>4.6115302020813802</c:v>
                </c:pt>
                <c:pt idx="3351">
                  <c:v>4.6129067782611104</c:v>
                </c:pt>
                <c:pt idx="3352">
                  <c:v>4.6142833544408397</c:v>
                </c:pt>
                <c:pt idx="3353">
                  <c:v>4.6156599306205601</c:v>
                </c:pt>
                <c:pt idx="3354">
                  <c:v>4.6170365068002903</c:v>
                </c:pt>
                <c:pt idx="3355">
                  <c:v>4.6184130829800099</c:v>
                </c:pt>
                <c:pt idx="3356">
                  <c:v>4.61978965915974</c:v>
                </c:pt>
                <c:pt idx="3357">
                  <c:v>4.6211662353394702</c:v>
                </c:pt>
                <c:pt idx="3358">
                  <c:v>4.6225428115191898</c:v>
                </c:pt>
                <c:pt idx="3359">
                  <c:v>4.62391938769892</c:v>
                </c:pt>
                <c:pt idx="3360">
                  <c:v>4.6252959638786404</c:v>
                </c:pt>
                <c:pt idx="3361">
                  <c:v>4.6266725400583697</c:v>
                </c:pt>
                <c:pt idx="3362">
                  <c:v>4.6280491162380901</c:v>
                </c:pt>
                <c:pt idx="3363">
                  <c:v>4.6294256924178203</c:v>
                </c:pt>
                <c:pt idx="3364">
                  <c:v>4.6308022685975496</c:v>
                </c:pt>
                <c:pt idx="3365">
                  <c:v>4.63217884477727</c:v>
                </c:pt>
                <c:pt idx="3366">
                  <c:v>4.6335554209570002</c:v>
                </c:pt>
                <c:pt idx="3367">
                  <c:v>4.6349319971367198</c:v>
                </c:pt>
                <c:pt idx="3368">
                  <c:v>4.63630857331645</c:v>
                </c:pt>
                <c:pt idx="3369">
                  <c:v>4.6376851494961704</c:v>
                </c:pt>
                <c:pt idx="3370">
                  <c:v>4.6390617256758997</c:v>
                </c:pt>
                <c:pt idx="3371">
                  <c:v>4.6404383018556299</c:v>
                </c:pt>
                <c:pt idx="3372">
                  <c:v>4.6418148780353503</c:v>
                </c:pt>
                <c:pt idx="3373">
                  <c:v>4.6431914542150796</c:v>
                </c:pt>
                <c:pt idx="3374">
                  <c:v>4.6445680303948</c:v>
                </c:pt>
                <c:pt idx="3375">
                  <c:v>4.6459446065745302</c:v>
                </c:pt>
                <c:pt idx="3376">
                  <c:v>4.6473211827542498</c:v>
                </c:pt>
                <c:pt idx="3377">
                  <c:v>4.64869775893398</c:v>
                </c:pt>
                <c:pt idx="3378">
                  <c:v>4.6500743351137102</c:v>
                </c:pt>
                <c:pt idx="3379">
                  <c:v>4.6514509112934297</c:v>
                </c:pt>
                <c:pt idx="3380">
                  <c:v>4.6528274874731599</c:v>
                </c:pt>
                <c:pt idx="3381">
                  <c:v>4.6542040636528803</c:v>
                </c:pt>
                <c:pt idx="3382">
                  <c:v>4.6555806398326096</c:v>
                </c:pt>
                <c:pt idx="3383">
                  <c:v>4.65695721601233</c:v>
                </c:pt>
                <c:pt idx="3384">
                  <c:v>4.6583337921920602</c:v>
                </c:pt>
                <c:pt idx="3385">
                  <c:v>4.6597103683717904</c:v>
                </c:pt>
                <c:pt idx="3386">
                  <c:v>4.66108694455151</c:v>
                </c:pt>
                <c:pt idx="3387">
                  <c:v>4.6624635207312402</c:v>
                </c:pt>
                <c:pt idx="3388">
                  <c:v>4.6638400969109597</c:v>
                </c:pt>
                <c:pt idx="3389">
                  <c:v>4.6652166730906899</c:v>
                </c:pt>
                <c:pt idx="3390">
                  <c:v>4.6665932492704201</c:v>
                </c:pt>
                <c:pt idx="3391">
                  <c:v>4.6679698254501396</c:v>
                </c:pt>
                <c:pt idx="3392">
                  <c:v>4.6693464016298698</c:v>
                </c:pt>
                <c:pt idx="3393">
                  <c:v>4.6707229778095902</c:v>
                </c:pt>
                <c:pt idx="3394">
                  <c:v>4.6720995539893204</c:v>
                </c:pt>
                <c:pt idx="3395">
                  <c:v>4.67347613016904</c:v>
                </c:pt>
                <c:pt idx="3396">
                  <c:v>4.6748527063487701</c:v>
                </c:pt>
                <c:pt idx="3397">
                  <c:v>4.6762292825285003</c:v>
                </c:pt>
                <c:pt idx="3398">
                  <c:v>4.6776058587082199</c:v>
                </c:pt>
                <c:pt idx="3399">
                  <c:v>4.6789824348879501</c:v>
                </c:pt>
                <c:pt idx="3400">
                  <c:v>4.6803590110676696</c:v>
                </c:pt>
                <c:pt idx="3401">
                  <c:v>4.6817355872473998</c:v>
                </c:pt>
                <c:pt idx="3402">
                  <c:v>4.68311216342713</c:v>
                </c:pt>
                <c:pt idx="3403">
                  <c:v>4.6844887396068504</c:v>
                </c:pt>
                <c:pt idx="3404">
                  <c:v>4.6858653157865797</c:v>
                </c:pt>
                <c:pt idx="3405">
                  <c:v>4.6872418919663001</c:v>
                </c:pt>
                <c:pt idx="3406">
                  <c:v>4.6886184681460303</c:v>
                </c:pt>
                <c:pt idx="3407">
                  <c:v>4.6899950443257499</c:v>
                </c:pt>
                <c:pt idx="3408">
                  <c:v>4.6913716205054801</c:v>
                </c:pt>
                <c:pt idx="3409">
                  <c:v>4.6927481966852103</c:v>
                </c:pt>
                <c:pt idx="3410">
                  <c:v>4.6941247728649298</c:v>
                </c:pt>
                <c:pt idx="3411">
                  <c:v>4.69550134904466</c:v>
                </c:pt>
                <c:pt idx="3412">
                  <c:v>4.6968779252243804</c:v>
                </c:pt>
                <c:pt idx="3413">
                  <c:v>4.6982545014041097</c:v>
                </c:pt>
                <c:pt idx="3414">
                  <c:v>4.6996310775838399</c:v>
                </c:pt>
                <c:pt idx="3415">
                  <c:v>4.7010076537635603</c:v>
                </c:pt>
                <c:pt idx="3416">
                  <c:v>4.7023842299432896</c:v>
                </c:pt>
                <c:pt idx="3417">
                  <c:v>4.7037608061230101</c:v>
                </c:pt>
                <c:pt idx="3418">
                  <c:v>4.7051373823027403</c:v>
                </c:pt>
                <c:pt idx="3419">
                  <c:v>4.7065139584824598</c:v>
                </c:pt>
                <c:pt idx="3420">
                  <c:v>4.70789053466219</c:v>
                </c:pt>
                <c:pt idx="3421">
                  <c:v>4.7092671108419202</c:v>
                </c:pt>
                <c:pt idx="3422">
                  <c:v>4.7106436870216397</c:v>
                </c:pt>
                <c:pt idx="3423">
                  <c:v>4.7120202632013699</c:v>
                </c:pt>
                <c:pt idx="3424">
                  <c:v>4.7133968393810903</c:v>
                </c:pt>
                <c:pt idx="3425">
                  <c:v>4.7147734155608196</c:v>
                </c:pt>
                <c:pt idx="3426">
                  <c:v>4.7161499917405401</c:v>
                </c:pt>
                <c:pt idx="3427">
                  <c:v>4.7175265679202703</c:v>
                </c:pt>
                <c:pt idx="3428">
                  <c:v>4.7189031440999996</c:v>
                </c:pt>
                <c:pt idx="3429">
                  <c:v>4.72027972027972</c:v>
                </c:pt>
                <c:pt idx="3430">
                  <c:v>4.7216562964594502</c:v>
                </c:pt>
                <c:pt idx="3431">
                  <c:v>4.7230328726391697</c:v>
                </c:pt>
                <c:pt idx="3432">
                  <c:v>4.7244094488188999</c:v>
                </c:pt>
                <c:pt idx="3433">
                  <c:v>4.7257860249986203</c:v>
                </c:pt>
                <c:pt idx="3434">
                  <c:v>4.7271626011783496</c:v>
                </c:pt>
                <c:pt idx="3435">
                  <c:v>4.7285391773580798</c:v>
                </c:pt>
                <c:pt idx="3436">
                  <c:v>4.7299157535378002</c:v>
                </c:pt>
                <c:pt idx="3437">
                  <c:v>4.7312923297175304</c:v>
                </c:pt>
                <c:pt idx="3438">
                  <c:v>4.73266890589725</c:v>
                </c:pt>
                <c:pt idx="3439">
                  <c:v>4.7340454820769802</c:v>
                </c:pt>
                <c:pt idx="3440">
                  <c:v>4.7354220582566997</c:v>
                </c:pt>
                <c:pt idx="3441">
                  <c:v>4.7367986344364299</c:v>
                </c:pt>
                <c:pt idx="3442">
                  <c:v>4.7381752106161601</c:v>
                </c:pt>
                <c:pt idx="3443">
                  <c:v>4.7395517867958796</c:v>
                </c:pt>
                <c:pt idx="3444">
                  <c:v>4.7409283629756098</c:v>
                </c:pt>
                <c:pt idx="3445">
                  <c:v>4.7423049391553302</c:v>
                </c:pt>
                <c:pt idx="3446">
                  <c:v>4.7436815153350604</c:v>
                </c:pt>
                <c:pt idx="3447">
                  <c:v>4.7450580915147897</c:v>
                </c:pt>
                <c:pt idx="3448">
                  <c:v>4.7464346676945102</c:v>
                </c:pt>
                <c:pt idx="3449">
                  <c:v>4.7478112438742404</c:v>
                </c:pt>
                <c:pt idx="3450">
                  <c:v>4.7491878200539599</c:v>
                </c:pt>
                <c:pt idx="3451">
                  <c:v>4.7505643962336901</c:v>
                </c:pt>
                <c:pt idx="3452">
                  <c:v>4.7519409724134203</c:v>
                </c:pt>
                <c:pt idx="3453">
                  <c:v>4.7533175485931398</c:v>
                </c:pt>
                <c:pt idx="3454">
                  <c:v>4.75469412477287</c:v>
                </c:pt>
                <c:pt idx="3455">
                  <c:v>4.7560707009525904</c:v>
                </c:pt>
                <c:pt idx="3456">
                  <c:v>4.7574472771323197</c:v>
                </c:pt>
                <c:pt idx="3457">
                  <c:v>4.7588238533120402</c:v>
                </c:pt>
                <c:pt idx="3458">
                  <c:v>4.7602004294917704</c:v>
                </c:pt>
                <c:pt idx="3459">
                  <c:v>4.7615770056714997</c:v>
                </c:pt>
                <c:pt idx="3460">
                  <c:v>4.7629535818512201</c:v>
                </c:pt>
                <c:pt idx="3461">
                  <c:v>4.7643301580309503</c:v>
                </c:pt>
                <c:pt idx="3462">
                  <c:v>4.7657067342106698</c:v>
                </c:pt>
                <c:pt idx="3463">
                  <c:v>4.7670833103904</c:v>
                </c:pt>
                <c:pt idx="3464">
                  <c:v>4.7684598865701204</c:v>
                </c:pt>
                <c:pt idx="3465">
                  <c:v>4.7698364627498497</c:v>
                </c:pt>
                <c:pt idx="3466">
                  <c:v>4.7712130389295799</c:v>
                </c:pt>
                <c:pt idx="3467">
                  <c:v>4.7725896151093004</c:v>
                </c:pt>
                <c:pt idx="3468">
                  <c:v>4.7739661912890297</c:v>
                </c:pt>
                <c:pt idx="3469">
                  <c:v>4.7753427674687501</c:v>
                </c:pt>
                <c:pt idx="3470">
                  <c:v>4.7767193436484803</c:v>
                </c:pt>
                <c:pt idx="3471">
                  <c:v>4.7780959198281998</c:v>
                </c:pt>
                <c:pt idx="3472">
                  <c:v>4.77947249600793</c:v>
                </c:pt>
                <c:pt idx="3473">
                  <c:v>4.7808490721876602</c:v>
                </c:pt>
                <c:pt idx="3474">
                  <c:v>4.7822256483673797</c:v>
                </c:pt>
                <c:pt idx="3475">
                  <c:v>4.7836022245471099</c:v>
                </c:pt>
                <c:pt idx="3476">
                  <c:v>4.7849788007268304</c:v>
                </c:pt>
                <c:pt idx="3477">
                  <c:v>4.7863553769065597</c:v>
                </c:pt>
                <c:pt idx="3478">
                  <c:v>4.7877319530862801</c:v>
                </c:pt>
                <c:pt idx="3479">
                  <c:v>4.7891085292660103</c:v>
                </c:pt>
                <c:pt idx="3480">
                  <c:v>4.7904851054457396</c:v>
                </c:pt>
                <c:pt idx="3481">
                  <c:v>4.79186168162546</c:v>
                </c:pt>
                <c:pt idx="3482">
                  <c:v>4.7932382578051902</c:v>
                </c:pt>
                <c:pt idx="3483">
                  <c:v>4.7946148339849097</c:v>
                </c:pt>
                <c:pt idx="3484">
                  <c:v>4.7959914101646399</c:v>
                </c:pt>
                <c:pt idx="3485">
                  <c:v>4.7973679863443701</c:v>
                </c:pt>
                <c:pt idx="3486">
                  <c:v>4.7987445625240897</c:v>
                </c:pt>
                <c:pt idx="3487">
                  <c:v>4.8001211387038198</c:v>
                </c:pt>
                <c:pt idx="3488">
                  <c:v>4.8014977148835403</c:v>
                </c:pt>
                <c:pt idx="3489">
                  <c:v>4.8028742910632696</c:v>
                </c:pt>
                <c:pt idx="3490">
                  <c:v>4.80425086724299</c:v>
                </c:pt>
                <c:pt idx="3491">
                  <c:v>4.8056274434227202</c:v>
                </c:pt>
                <c:pt idx="3492">
                  <c:v>4.8070040196024504</c:v>
                </c:pt>
                <c:pt idx="3493">
                  <c:v>4.8083805957821699</c:v>
                </c:pt>
                <c:pt idx="3494">
                  <c:v>4.8097571719619001</c:v>
                </c:pt>
                <c:pt idx="3495">
                  <c:v>4.8111337481416196</c:v>
                </c:pt>
                <c:pt idx="3496">
                  <c:v>4.8125103243213498</c:v>
                </c:pt>
                <c:pt idx="3497">
                  <c:v>4.81388690050108</c:v>
                </c:pt>
                <c:pt idx="3498">
                  <c:v>4.8152634766807996</c:v>
                </c:pt>
                <c:pt idx="3499">
                  <c:v>4.8166400528605298</c:v>
                </c:pt>
                <c:pt idx="3500">
                  <c:v>4.8180166290402502</c:v>
                </c:pt>
                <c:pt idx="3501">
                  <c:v>4.8193932052199804</c:v>
                </c:pt>
                <c:pt idx="3502">
                  <c:v>4.8207697813996999</c:v>
                </c:pt>
                <c:pt idx="3503">
                  <c:v>4.8221463575794301</c:v>
                </c:pt>
                <c:pt idx="3504">
                  <c:v>4.8235229337591603</c:v>
                </c:pt>
                <c:pt idx="3505">
                  <c:v>4.8248995099388798</c:v>
                </c:pt>
                <c:pt idx="3506">
                  <c:v>4.82627608611861</c:v>
                </c:pt>
                <c:pt idx="3507">
                  <c:v>4.8276526622983296</c:v>
                </c:pt>
                <c:pt idx="3508">
                  <c:v>4.8290292384780598</c:v>
                </c:pt>
                <c:pt idx="3509">
                  <c:v>4.83040581465779</c:v>
                </c:pt>
                <c:pt idx="3510">
                  <c:v>4.8317823908375104</c:v>
                </c:pt>
                <c:pt idx="3511">
                  <c:v>4.8331589670172397</c:v>
                </c:pt>
                <c:pt idx="3512">
                  <c:v>4.8345355431969601</c:v>
                </c:pt>
                <c:pt idx="3513">
                  <c:v>4.8359121193766903</c:v>
                </c:pt>
                <c:pt idx="3514">
                  <c:v>4.8372886955564098</c:v>
                </c:pt>
                <c:pt idx="3515">
                  <c:v>4.83866527173614</c:v>
                </c:pt>
                <c:pt idx="3516">
                  <c:v>4.8400418479158702</c:v>
                </c:pt>
                <c:pt idx="3517">
                  <c:v>4.8414184240955898</c:v>
                </c:pt>
                <c:pt idx="3518">
                  <c:v>4.8427950002753199</c:v>
                </c:pt>
                <c:pt idx="3519">
                  <c:v>4.8441715764550404</c:v>
                </c:pt>
                <c:pt idx="3520">
                  <c:v>4.8455481526347697</c:v>
                </c:pt>
                <c:pt idx="3521">
                  <c:v>4.8469247288144901</c:v>
                </c:pt>
                <c:pt idx="3522">
                  <c:v>4.8483013049942203</c:v>
                </c:pt>
                <c:pt idx="3523">
                  <c:v>4.8496778811739496</c:v>
                </c:pt>
                <c:pt idx="3524">
                  <c:v>4.85105445735367</c:v>
                </c:pt>
                <c:pt idx="3525">
                  <c:v>4.8524310335334002</c:v>
                </c:pt>
                <c:pt idx="3526">
                  <c:v>4.8538076097131198</c:v>
                </c:pt>
                <c:pt idx="3527">
                  <c:v>4.8551841858928499</c:v>
                </c:pt>
                <c:pt idx="3528">
                  <c:v>4.8565607620725704</c:v>
                </c:pt>
                <c:pt idx="3529">
                  <c:v>4.8579373382522997</c:v>
                </c:pt>
                <c:pt idx="3530">
                  <c:v>4.8593139144320299</c:v>
                </c:pt>
                <c:pt idx="3531">
                  <c:v>4.8606904906117503</c:v>
                </c:pt>
                <c:pt idx="3532">
                  <c:v>4.8620670667914796</c:v>
                </c:pt>
                <c:pt idx="3533">
                  <c:v>4.8634436429712</c:v>
                </c:pt>
                <c:pt idx="3534">
                  <c:v>4.8648202191509302</c:v>
                </c:pt>
                <c:pt idx="3535">
                  <c:v>4.8661967953306497</c:v>
                </c:pt>
                <c:pt idx="3536">
                  <c:v>4.8675733715103799</c:v>
                </c:pt>
                <c:pt idx="3537">
                  <c:v>4.8689499476901101</c:v>
                </c:pt>
                <c:pt idx="3538">
                  <c:v>4.8703265238698297</c:v>
                </c:pt>
                <c:pt idx="3539">
                  <c:v>4.8717031000495599</c:v>
                </c:pt>
                <c:pt idx="3540">
                  <c:v>4.8730796762292803</c:v>
                </c:pt>
                <c:pt idx="3541">
                  <c:v>4.8744562524090096</c:v>
                </c:pt>
                <c:pt idx="3542">
                  <c:v>4.8758328285887398</c:v>
                </c:pt>
                <c:pt idx="3543">
                  <c:v>4.8772094047684602</c:v>
                </c:pt>
                <c:pt idx="3544">
                  <c:v>4.8785859809481904</c:v>
                </c:pt>
                <c:pt idx="3545">
                  <c:v>4.8799625571279099</c:v>
                </c:pt>
                <c:pt idx="3546">
                  <c:v>4.8813391333076401</c:v>
                </c:pt>
                <c:pt idx="3547">
                  <c:v>4.8827157094873597</c:v>
                </c:pt>
                <c:pt idx="3548">
                  <c:v>4.8840922856670899</c:v>
                </c:pt>
                <c:pt idx="3549">
                  <c:v>4.8854688618468201</c:v>
                </c:pt>
                <c:pt idx="3550">
                  <c:v>4.8868454380265396</c:v>
                </c:pt>
                <c:pt idx="3551">
                  <c:v>4.8882220142062698</c:v>
                </c:pt>
                <c:pt idx="3552">
                  <c:v>4.8895985903859902</c:v>
                </c:pt>
                <c:pt idx="3553">
                  <c:v>4.8909751665657204</c:v>
                </c:pt>
                <c:pt idx="3554">
                  <c:v>4.8923517427454399</c:v>
                </c:pt>
                <c:pt idx="3555">
                  <c:v>4.8937283189251701</c:v>
                </c:pt>
                <c:pt idx="3556">
                  <c:v>4.8951048951049003</c:v>
                </c:pt>
                <c:pt idx="3557">
                  <c:v>4.8964814712846199</c:v>
                </c:pt>
                <c:pt idx="3558">
                  <c:v>4.8978580474643501</c:v>
                </c:pt>
                <c:pt idx="3559">
                  <c:v>4.8992346236440696</c:v>
                </c:pt>
                <c:pt idx="3560">
                  <c:v>4.9006111998237998</c:v>
                </c:pt>
                <c:pt idx="3561">
                  <c:v>4.90198777600353</c:v>
                </c:pt>
                <c:pt idx="3562">
                  <c:v>4.9033643521832504</c:v>
                </c:pt>
                <c:pt idx="3563">
                  <c:v>4.9047409283629797</c:v>
                </c:pt>
                <c:pt idx="3564">
                  <c:v>4.9061175045427001</c:v>
                </c:pt>
                <c:pt idx="3565">
                  <c:v>4.9074940807224303</c:v>
                </c:pt>
                <c:pt idx="3566">
                  <c:v>4.9088706569021499</c:v>
                </c:pt>
                <c:pt idx="3567">
                  <c:v>4.91024723308188</c:v>
                </c:pt>
                <c:pt idx="3568">
                  <c:v>4.9116238092616102</c:v>
                </c:pt>
                <c:pt idx="3569">
                  <c:v>4.9130003854413298</c:v>
                </c:pt>
                <c:pt idx="3570">
                  <c:v>4.91437696162106</c:v>
                </c:pt>
                <c:pt idx="3571">
                  <c:v>4.9157535378007804</c:v>
                </c:pt>
                <c:pt idx="3572">
                  <c:v>4.9171301139805097</c:v>
                </c:pt>
                <c:pt idx="3573">
                  <c:v>4.9185066901602399</c:v>
                </c:pt>
                <c:pt idx="3574">
                  <c:v>4.9198832663399603</c:v>
                </c:pt>
                <c:pt idx="3575">
                  <c:v>4.9212598425196896</c:v>
                </c:pt>
                <c:pt idx="3576">
                  <c:v>4.92263641869941</c:v>
                </c:pt>
                <c:pt idx="3577">
                  <c:v>4.9240129948791402</c:v>
                </c:pt>
                <c:pt idx="3578">
                  <c:v>4.9253895710588598</c:v>
                </c:pt>
                <c:pt idx="3579">
                  <c:v>4.92676614723859</c:v>
                </c:pt>
                <c:pt idx="3580">
                  <c:v>4.9281427234183202</c:v>
                </c:pt>
                <c:pt idx="3581">
                  <c:v>4.9295192995980397</c:v>
                </c:pt>
                <c:pt idx="3582">
                  <c:v>4.9308958757777699</c:v>
                </c:pt>
                <c:pt idx="3583">
                  <c:v>4.9322724519574903</c:v>
                </c:pt>
                <c:pt idx="3584">
                  <c:v>4.9336490281372196</c:v>
                </c:pt>
                <c:pt idx="3585">
                  <c:v>4.93502560431694</c:v>
                </c:pt>
                <c:pt idx="3586">
                  <c:v>4.9364021804966702</c:v>
                </c:pt>
                <c:pt idx="3587">
                  <c:v>4.9377787566764004</c:v>
                </c:pt>
                <c:pt idx="3588">
                  <c:v>4.93915533285612</c:v>
                </c:pt>
                <c:pt idx="3589">
                  <c:v>4.9405319090358502</c:v>
                </c:pt>
                <c:pt idx="3590">
                  <c:v>4.9419084852155697</c:v>
                </c:pt>
                <c:pt idx="3591">
                  <c:v>4.9432850613952999</c:v>
                </c:pt>
                <c:pt idx="3592">
                  <c:v>4.9446616375750301</c:v>
                </c:pt>
                <c:pt idx="3593">
                  <c:v>4.9460382137547496</c:v>
                </c:pt>
                <c:pt idx="3594">
                  <c:v>4.9474147899344798</c:v>
                </c:pt>
                <c:pt idx="3595">
                  <c:v>4.9487913661142002</c:v>
                </c:pt>
                <c:pt idx="3596">
                  <c:v>4.9501679422939304</c:v>
                </c:pt>
                <c:pt idx="3597">
                  <c:v>4.95154451847365</c:v>
                </c:pt>
                <c:pt idx="3598">
                  <c:v>4.9529210946533802</c:v>
                </c:pt>
                <c:pt idx="3599">
                  <c:v>4.9542976708331103</c:v>
                </c:pt>
                <c:pt idx="3600">
                  <c:v>4.9556742470128299</c:v>
                </c:pt>
                <c:pt idx="3601">
                  <c:v>4.9570508231925601</c:v>
                </c:pt>
                <c:pt idx="3602">
                  <c:v>4.9584273993722796</c:v>
                </c:pt>
                <c:pt idx="3603">
                  <c:v>4.9598039755520098</c:v>
                </c:pt>
                <c:pt idx="3604">
                  <c:v>4.9611805517317302</c:v>
                </c:pt>
                <c:pt idx="3605">
                  <c:v>4.9625571279114604</c:v>
                </c:pt>
                <c:pt idx="3606">
                  <c:v>4.9639337040911897</c:v>
                </c:pt>
                <c:pt idx="3607">
                  <c:v>4.9653102802709101</c:v>
                </c:pt>
                <c:pt idx="3608">
                  <c:v>4.9666868564506403</c:v>
                </c:pt>
                <c:pt idx="3609">
                  <c:v>4.9680634326303599</c:v>
                </c:pt>
                <c:pt idx="3610">
                  <c:v>4.9694400088100901</c:v>
                </c:pt>
                <c:pt idx="3611">
                  <c:v>4.9708165849898096</c:v>
                </c:pt>
                <c:pt idx="3612">
                  <c:v>4.9721931611695398</c:v>
                </c:pt>
                <c:pt idx="3613">
                  <c:v>4.97356973734927</c:v>
                </c:pt>
                <c:pt idx="3614">
                  <c:v>4.9749463135289904</c:v>
                </c:pt>
                <c:pt idx="3615">
                  <c:v>4.9763228897087197</c:v>
                </c:pt>
                <c:pt idx="3616">
                  <c:v>4.9776994658884401</c:v>
                </c:pt>
                <c:pt idx="3617">
                  <c:v>4.9790760420681703</c:v>
                </c:pt>
                <c:pt idx="3618">
                  <c:v>4.9804526182478899</c:v>
                </c:pt>
                <c:pt idx="3619">
                  <c:v>4.9818291944276201</c:v>
                </c:pt>
                <c:pt idx="3620">
                  <c:v>4.9832057706073503</c:v>
                </c:pt>
                <c:pt idx="3621">
                  <c:v>4.9845823467870698</c:v>
                </c:pt>
                <c:pt idx="3622">
                  <c:v>4.9859589229668</c:v>
                </c:pt>
                <c:pt idx="3623">
                  <c:v>4.9873354991465204</c:v>
                </c:pt>
                <c:pt idx="3624">
                  <c:v>4.9887120753262497</c:v>
                </c:pt>
                <c:pt idx="3625">
                  <c:v>4.9900886515059799</c:v>
                </c:pt>
                <c:pt idx="3626">
                  <c:v>4.9914652276857003</c:v>
                </c:pt>
                <c:pt idx="3627">
                  <c:v>4.9928418038654296</c:v>
                </c:pt>
                <c:pt idx="3628">
                  <c:v>4.9942183800451501</c:v>
                </c:pt>
                <c:pt idx="3629">
                  <c:v>4.9955949562248803</c:v>
                </c:pt>
                <c:pt idx="3630">
                  <c:v>4.9969715324045998</c:v>
                </c:pt>
                <c:pt idx="3631">
                  <c:v>4.99834810858433</c:v>
                </c:pt>
                <c:pt idx="3632">
                  <c:v>4.9997246847640602</c:v>
                </c:pt>
                <c:pt idx="3633">
                  <c:v>5.0011012609437797</c:v>
                </c:pt>
                <c:pt idx="3634">
                  <c:v>5.0024778371235099</c:v>
                </c:pt>
                <c:pt idx="3635">
                  <c:v>5.0038544133032303</c:v>
                </c:pt>
                <c:pt idx="3636">
                  <c:v>5.0052309894829596</c:v>
                </c:pt>
                <c:pt idx="3637">
                  <c:v>5.0066075656626898</c:v>
                </c:pt>
                <c:pt idx="3638">
                  <c:v>5.0079841418424103</c:v>
                </c:pt>
                <c:pt idx="3639">
                  <c:v>5.0093607180221396</c:v>
                </c:pt>
                <c:pt idx="3640">
                  <c:v>5.01073729420186</c:v>
                </c:pt>
                <c:pt idx="3641">
                  <c:v>5.0121138703815902</c:v>
                </c:pt>
                <c:pt idx="3642">
                  <c:v>5.0134904465613097</c:v>
                </c:pt>
                <c:pt idx="3643">
                  <c:v>5.0148670227410399</c:v>
                </c:pt>
                <c:pt idx="3644">
                  <c:v>5.0162435989207701</c:v>
                </c:pt>
                <c:pt idx="3645">
                  <c:v>5.0176201751004896</c:v>
                </c:pt>
                <c:pt idx="3646">
                  <c:v>5.0189967512802198</c:v>
                </c:pt>
                <c:pt idx="3647">
                  <c:v>5.0203733274599402</c:v>
                </c:pt>
                <c:pt idx="3648">
                  <c:v>5.0217499036396704</c:v>
                </c:pt>
                <c:pt idx="3649">
                  <c:v>5.02312647981939</c:v>
                </c:pt>
                <c:pt idx="3650">
                  <c:v>5.0245030559991202</c:v>
                </c:pt>
                <c:pt idx="3651">
                  <c:v>5.0258796321788504</c:v>
                </c:pt>
                <c:pt idx="3652">
                  <c:v>5.0272562083585699</c:v>
                </c:pt>
                <c:pt idx="3653">
                  <c:v>5.0286327845383001</c:v>
                </c:pt>
                <c:pt idx="3654">
                  <c:v>5.0300093607180196</c:v>
                </c:pt>
                <c:pt idx="3655">
                  <c:v>5.0313859368977498</c:v>
                </c:pt>
                <c:pt idx="3656">
                  <c:v>5.03276251307748</c:v>
                </c:pt>
                <c:pt idx="3657">
                  <c:v>5.0341390892572004</c:v>
                </c:pt>
                <c:pt idx="3658">
                  <c:v>5.0355156654369297</c:v>
                </c:pt>
                <c:pt idx="3659">
                  <c:v>5.0368922416166502</c:v>
                </c:pt>
                <c:pt idx="3660">
                  <c:v>5.0382688177963804</c:v>
                </c:pt>
                <c:pt idx="3661">
                  <c:v>5.0396453939760999</c:v>
                </c:pt>
                <c:pt idx="3662">
                  <c:v>5.0410219701558301</c:v>
                </c:pt>
                <c:pt idx="3663">
                  <c:v>5.0423985463355603</c:v>
                </c:pt>
                <c:pt idx="3664">
                  <c:v>5.0437751225152798</c:v>
                </c:pt>
                <c:pt idx="3665">
                  <c:v>5.04515169869501</c:v>
                </c:pt>
                <c:pt idx="3666">
                  <c:v>5.0465282748747304</c:v>
                </c:pt>
                <c:pt idx="3667">
                  <c:v>5.0479048510544597</c:v>
                </c:pt>
                <c:pt idx="3668">
                  <c:v>5.0492814272341802</c:v>
                </c:pt>
                <c:pt idx="3669">
                  <c:v>5.0506580034139104</c:v>
                </c:pt>
                <c:pt idx="3670">
                  <c:v>5.0520345795936397</c:v>
                </c:pt>
                <c:pt idx="3671">
                  <c:v>5.0534111557733601</c:v>
                </c:pt>
                <c:pt idx="3672">
                  <c:v>5.0547877319530903</c:v>
                </c:pt>
                <c:pt idx="3673">
                  <c:v>5.0561643081328098</c:v>
                </c:pt>
                <c:pt idx="3674">
                  <c:v>5.05754088431254</c:v>
                </c:pt>
                <c:pt idx="3675">
                  <c:v>5.0589174604922604</c:v>
                </c:pt>
                <c:pt idx="3676">
                  <c:v>5.0602940366719897</c:v>
                </c:pt>
                <c:pt idx="3677">
                  <c:v>5.0616706128517199</c:v>
                </c:pt>
                <c:pt idx="3678">
                  <c:v>5.0630471890314404</c:v>
                </c:pt>
                <c:pt idx="3679">
                  <c:v>5.0644237652111697</c:v>
                </c:pt>
                <c:pt idx="3680">
                  <c:v>5.0658003413908901</c:v>
                </c:pt>
                <c:pt idx="3681">
                  <c:v>5.0671769175706203</c:v>
                </c:pt>
                <c:pt idx="3682">
                  <c:v>5.0685534937503496</c:v>
                </c:pt>
                <c:pt idx="3683">
                  <c:v>5.06993006993007</c:v>
                </c:pt>
                <c:pt idx="3684">
                  <c:v>5.0713066461098002</c:v>
                </c:pt>
                <c:pt idx="3685">
                  <c:v>5.0726832222895197</c:v>
                </c:pt>
                <c:pt idx="3686">
                  <c:v>5.0740597984692499</c:v>
                </c:pt>
                <c:pt idx="3687">
                  <c:v>5.0754363746489704</c:v>
                </c:pt>
                <c:pt idx="3688">
                  <c:v>5.0768129508286997</c:v>
                </c:pt>
                <c:pt idx="3689">
                  <c:v>5.0781895270084298</c:v>
                </c:pt>
                <c:pt idx="3690">
                  <c:v>5.0795661031881503</c:v>
                </c:pt>
                <c:pt idx="3691">
                  <c:v>5.0809426793678796</c:v>
                </c:pt>
                <c:pt idx="3692">
                  <c:v>5.0823192555476</c:v>
                </c:pt>
                <c:pt idx="3693">
                  <c:v>5.0836958317273302</c:v>
                </c:pt>
                <c:pt idx="3694">
                  <c:v>5.0850724079070604</c:v>
                </c:pt>
                <c:pt idx="3695">
                  <c:v>5.0864489840867799</c:v>
                </c:pt>
                <c:pt idx="3696">
                  <c:v>5.0878255602665101</c:v>
                </c:pt>
                <c:pt idx="3697">
                  <c:v>5.0892021364462297</c:v>
                </c:pt>
                <c:pt idx="3698">
                  <c:v>5.0905787126259598</c:v>
                </c:pt>
                <c:pt idx="3699">
                  <c:v>5.0919552888056803</c:v>
                </c:pt>
                <c:pt idx="3700">
                  <c:v>5.0933318649854096</c:v>
                </c:pt>
                <c:pt idx="3701">
                  <c:v>5.0947084411651398</c:v>
                </c:pt>
                <c:pt idx="3702">
                  <c:v>5.0960850173448602</c:v>
                </c:pt>
                <c:pt idx="3703">
                  <c:v>5.0974615935245904</c:v>
                </c:pt>
                <c:pt idx="3704">
                  <c:v>5.0988381697043099</c:v>
                </c:pt>
                <c:pt idx="3705">
                  <c:v>5.1002147458840401</c:v>
                </c:pt>
                <c:pt idx="3706">
                  <c:v>5.1015913220637596</c:v>
                </c:pt>
                <c:pt idx="3707">
                  <c:v>5.1029678982434898</c:v>
                </c:pt>
                <c:pt idx="3708">
                  <c:v>5.10434447442322</c:v>
                </c:pt>
                <c:pt idx="3709">
                  <c:v>5.1057210506029396</c:v>
                </c:pt>
                <c:pt idx="3710">
                  <c:v>5.1070976267826698</c:v>
                </c:pt>
                <c:pt idx="3711">
                  <c:v>5.1084742029623902</c:v>
                </c:pt>
                <c:pt idx="3712">
                  <c:v>5.1098507791421204</c:v>
                </c:pt>
                <c:pt idx="3713">
                  <c:v>5.1112273553218399</c:v>
                </c:pt>
                <c:pt idx="3714">
                  <c:v>5.1126039315015701</c:v>
                </c:pt>
                <c:pt idx="3715">
                  <c:v>5.1139805076813003</c:v>
                </c:pt>
                <c:pt idx="3716">
                  <c:v>5.1153570838610198</c:v>
                </c:pt>
                <c:pt idx="3717">
                  <c:v>5.11673366004075</c:v>
                </c:pt>
                <c:pt idx="3718">
                  <c:v>5.1181102362204696</c:v>
                </c:pt>
                <c:pt idx="3719">
                  <c:v>5.1194868124001998</c:v>
                </c:pt>
                <c:pt idx="3720">
                  <c:v>5.12086338857993</c:v>
                </c:pt>
                <c:pt idx="3721">
                  <c:v>5.1222399647596504</c:v>
                </c:pt>
                <c:pt idx="3722">
                  <c:v>5.1236165409393797</c:v>
                </c:pt>
                <c:pt idx="3723">
                  <c:v>5.1249931171191001</c:v>
                </c:pt>
                <c:pt idx="3724">
                  <c:v>5.1263696932988303</c:v>
                </c:pt>
                <c:pt idx="3725">
                  <c:v>5.1277462694785498</c:v>
                </c:pt>
                <c:pt idx="3726">
                  <c:v>5.12912284565828</c:v>
                </c:pt>
                <c:pt idx="3727">
                  <c:v>5.1304994218380102</c:v>
                </c:pt>
                <c:pt idx="3728">
                  <c:v>5.1318759980177298</c:v>
                </c:pt>
                <c:pt idx="3729">
                  <c:v>5.1332525741974599</c:v>
                </c:pt>
                <c:pt idx="3730">
                  <c:v>5.1346291503771804</c:v>
                </c:pt>
                <c:pt idx="3731">
                  <c:v>5.1360057265569097</c:v>
                </c:pt>
                <c:pt idx="3732">
                  <c:v>5.1373823027366301</c:v>
                </c:pt>
                <c:pt idx="3733">
                  <c:v>5.1387588789163603</c:v>
                </c:pt>
                <c:pt idx="3734">
                  <c:v>5.1401354550960896</c:v>
                </c:pt>
                <c:pt idx="3735">
                  <c:v>5.14151203127581</c:v>
                </c:pt>
                <c:pt idx="3736">
                  <c:v>5.1428886074555402</c:v>
                </c:pt>
                <c:pt idx="3737">
                  <c:v>5.1442651836352598</c:v>
                </c:pt>
                <c:pt idx="3738">
                  <c:v>5.1456417598149899</c:v>
                </c:pt>
                <c:pt idx="3739">
                  <c:v>5.1470183359947201</c:v>
                </c:pt>
                <c:pt idx="3740">
                  <c:v>5.1483949121744397</c:v>
                </c:pt>
                <c:pt idx="3741">
                  <c:v>5.1497714883541699</c:v>
                </c:pt>
                <c:pt idx="3742">
                  <c:v>5.1511480645338903</c:v>
                </c:pt>
                <c:pt idx="3743">
                  <c:v>5.1525246407136196</c:v>
                </c:pt>
                <c:pt idx="3744">
                  <c:v>5.15390121689334</c:v>
                </c:pt>
                <c:pt idx="3745">
                  <c:v>5.1552777930730702</c:v>
                </c:pt>
                <c:pt idx="3746">
                  <c:v>5.1566543692528004</c:v>
                </c:pt>
                <c:pt idx="3747">
                  <c:v>5.1580309454325199</c:v>
                </c:pt>
                <c:pt idx="3748">
                  <c:v>5.1594075216122501</c:v>
                </c:pt>
                <c:pt idx="3749">
                  <c:v>5.1607840977919697</c:v>
                </c:pt>
                <c:pt idx="3750">
                  <c:v>5.1621606739716999</c:v>
                </c:pt>
                <c:pt idx="3751">
                  <c:v>5.1635372501514301</c:v>
                </c:pt>
                <c:pt idx="3752">
                  <c:v>5.1649138263311496</c:v>
                </c:pt>
                <c:pt idx="3753">
                  <c:v>5.1662904025108798</c:v>
                </c:pt>
                <c:pt idx="3754">
                  <c:v>5.1676669786906002</c:v>
                </c:pt>
                <c:pt idx="3755">
                  <c:v>5.1690435548703304</c:v>
                </c:pt>
                <c:pt idx="3756">
                  <c:v>5.1704201310500499</c:v>
                </c:pt>
                <c:pt idx="3757">
                  <c:v>5.1717967072297801</c:v>
                </c:pt>
                <c:pt idx="3758">
                  <c:v>5.1731732834095103</c:v>
                </c:pt>
                <c:pt idx="3759">
                  <c:v>5.1745498595892299</c:v>
                </c:pt>
                <c:pt idx="3760">
                  <c:v>5.1759264357689601</c:v>
                </c:pt>
                <c:pt idx="3761">
                  <c:v>5.1773030119486796</c:v>
                </c:pt>
                <c:pt idx="3762">
                  <c:v>5.1786795881284098</c:v>
                </c:pt>
                <c:pt idx="3763">
                  <c:v>5.1800561643081302</c:v>
                </c:pt>
                <c:pt idx="3764">
                  <c:v>5.1814327404878604</c:v>
                </c:pt>
                <c:pt idx="3765">
                  <c:v>5.1828093166675897</c:v>
                </c:pt>
                <c:pt idx="3766">
                  <c:v>5.1841858928473101</c:v>
                </c:pt>
                <c:pt idx="3767">
                  <c:v>5.1855624690270403</c:v>
                </c:pt>
                <c:pt idx="3768">
                  <c:v>5.1869390452067599</c:v>
                </c:pt>
                <c:pt idx="3769">
                  <c:v>5.1883156213864901</c:v>
                </c:pt>
                <c:pt idx="3770">
                  <c:v>5.1896921975662096</c:v>
                </c:pt>
                <c:pt idx="3771">
                  <c:v>5.1910687737459398</c:v>
                </c:pt>
                <c:pt idx="3772">
                  <c:v>5.19244534992567</c:v>
                </c:pt>
                <c:pt idx="3773">
                  <c:v>5.1938219261053904</c:v>
                </c:pt>
                <c:pt idx="3774">
                  <c:v>5.1951985022851197</c:v>
                </c:pt>
                <c:pt idx="3775">
                  <c:v>5.1965750784648401</c:v>
                </c:pt>
                <c:pt idx="3776">
                  <c:v>5.1979516546445703</c:v>
                </c:pt>
                <c:pt idx="3777">
                  <c:v>5.1993282308242996</c:v>
                </c:pt>
                <c:pt idx="3778">
                  <c:v>5.20070480700402</c:v>
                </c:pt>
                <c:pt idx="3779">
                  <c:v>5.2020813831837502</c:v>
                </c:pt>
                <c:pt idx="3780">
                  <c:v>5.2034579593634698</c:v>
                </c:pt>
                <c:pt idx="3781">
                  <c:v>5.2048345355432</c:v>
                </c:pt>
                <c:pt idx="3782">
                  <c:v>5.2062111117229204</c:v>
                </c:pt>
                <c:pt idx="3783">
                  <c:v>5.2075876879026497</c:v>
                </c:pt>
                <c:pt idx="3784">
                  <c:v>5.2089642640823799</c:v>
                </c:pt>
                <c:pt idx="3785">
                  <c:v>5.2103408402621003</c:v>
                </c:pt>
                <c:pt idx="3786">
                  <c:v>5.2117174164418296</c:v>
                </c:pt>
                <c:pt idx="3787">
                  <c:v>5.21309399262155</c:v>
                </c:pt>
                <c:pt idx="3788">
                  <c:v>5.2144705688012802</c:v>
                </c:pt>
                <c:pt idx="3789">
                  <c:v>5.2158471449809998</c:v>
                </c:pt>
                <c:pt idx="3790">
                  <c:v>5.21722372116073</c:v>
                </c:pt>
                <c:pt idx="3791">
                  <c:v>5.2186002973404602</c:v>
                </c:pt>
                <c:pt idx="3792">
                  <c:v>5.2199768735201797</c:v>
                </c:pt>
                <c:pt idx="3793">
                  <c:v>5.2213534496999099</c:v>
                </c:pt>
                <c:pt idx="3794">
                  <c:v>5.2227300258796303</c:v>
                </c:pt>
                <c:pt idx="3795">
                  <c:v>5.2241066020593596</c:v>
                </c:pt>
                <c:pt idx="3796">
                  <c:v>5.22548317823908</c:v>
                </c:pt>
                <c:pt idx="3797">
                  <c:v>5.2268597544188102</c:v>
                </c:pt>
                <c:pt idx="3798">
                  <c:v>5.2282363305985404</c:v>
                </c:pt>
                <c:pt idx="3799">
                  <c:v>5.22961290677826</c:v>
                </c:pt>
                <c:pt idx="3800">
                  <c:v>5.2309894829579902</c:v>
                </c:pt>
                <c:pt idx="3801">
                  <c:v>5.2323660591377097</c:v>
                </c:pt>
                <c:pt idx="3802">
                  <c:v>5.2337426353174399</c:v>
                </c:pt>
                <c:pt idx="3803">
                  <c:v>5.2351192114971701</c:v>
                </c:pt>
                <c:pt idx="3804">
                  <c:v>5.2364957876768896</c:v>
                </c:pt>
                <c:pt idx="3805">
                  <c:v>5.2378723638566198</c:v>
                </c:pt>
                <c:pt idx="3806">
                  <c:v>5.2392489400363402</c:v>
                </c:pt>
                <c:pt idx="3807">
                  <c:v>5.2406255162160704</c:v>
                </c:pt>
                <c:pt idx="3808">
                  <c:v>5.24200209239579</c:v>
                </c:pt>
                <c:pt idx="3809">
                  <c:v>5.2433786685755202</c:v>
                </c:pt>
                <c:pt idx="3810">
                  <c:v>5.2447552447552503</c:v>
                </c:pt>
                <c:pt idx="3811">
                  <c:v>5.2461318209349699</c:v>
                </c:pt>
                <c:pt idx="3812">
                  <c:v>5.2475083971147001</c:v>
                </c:pt>
                <c:pt idx="3813">
                  <c:v>5.2488849732944196</c:v>
                </c:pt>
                <c:pt idx="3814">
                  <c:v>5.2502615494741498</c:v>
                </c:pt>
                <c:pt idx="3815">
                  <c:v>5.25163812565388</c:v>
                </c:pt>
                <c:pt idx="3816">
                  <c:v>5.2530147018336004</c:v>
                </c:pt>
                <c:pt idx="3817">
                  <c:v>5.2543912780133297</c:v>
                </c:pt>
                <c:pt idx="3818">
                  <c:v>5.2557678541930501</c:v>
                </c:pt>
                <c:pt idx="3819">
                  <c:v>5.2571444303727803</c:v>
                </c:pt>
                <c:pt idx="3820">
                  <c:v>5.2585210065524999</c:v>
                </c:pt>
                <c:pt idx="3821">
                  <c:v>5.2598975827322301</c:v>
                </c:pt>
                <c:pt idx="3822">
                  <c:v>5.2612741589119603</c:v>
                </c:pt>
                <c:pt idx="3823">
                  <c:v>5.2626507350916798</c:v>
                </c:pt>
                <c:pt idx="3824">
                  <c:v>5.26402731127141</c:v>
                </c:pt>
                <c:pt idx="3825">
                  <c:v>5.2654038874511304</c:v>
                </c:pt>
                <c:pt idx="3826">
                  <c:v>5.2667804636308597</c:v>
                </c:pt>
                <c:pt idx="3827">
                  <c:v>5.2681570398105899</c:v>
                </c:pt>
                <c:pt idx="3828">
                  <c:v>5.2695336159903103</c:v>
                </c:pt>
                <c:pt idx="3829">
                  <c:v>5.2709101921700396</c:v>
                </c:pt>
                <c:pt idx="3830">
                  <c:v>5.2722867683497601</c:v>
                </c:pt>
                <c:pt idx="3831">
                  <c:v>5.2736633445294903</c:v>
                </c:pt>
                <c:pt idx="3832">
                  <c:v>5.2750399207092098</c:v>
                </c:pt>
                <c:pt idx="3833">
                  <c:v>5.27641649688894</c:v>
                </c:pt>
                <c:pt idx="3834">
                  <c:v>5.2777930730686702</c:v>
                </c:pt>
                <c:pt idx="3835">
                  <c:v>5.2791696492483897</c:v>
                </c:pt>
                <c:pt idx="3836">
                  <c:v>5.2805462254281199</c:v>
                </c:pt>
                <c:pt idx="3837">
                  <c:v>5.2819228016078403</c:v>
                </c:pt>
                <c:pt idx="3838">
                  <c:v>5.2832993777875696</c:v>
                </c:pt>
                <c:pt idx="3839">
                  <c:v>5.2846759539672901</c:v>
                </c:pt>
                <c:pt idx="3840">
                  <c:v>5.2860525301470203</c:v>
                </c:pt>
                <c:pt idx="3841">
                  <c:v>5.2874291063267496</c:v>
                </c:pt>
                <c:pt idx="3842">
                  <c:v>5.28880568250647</c:v>
                </c:pt>
                <c:pt idx="3843">
                  <c:v>5.2901822586862002</c:v>
                </c:pt>
                <c:pt idx="3844">
                  <c:v>5.2915588348659197</c:v>
                </c:pt>
                <c:pt idx="3845">
                  <c:v>5.2929354110456499</c:v>
                </c:pt>
                <c:pt idx="3846">
                  <c:v>5.2943119872253703</c:v>
                </c:pt>
                <c:pt idx="3847">
                  <c:v>5.2956885634050996</c:v>
                </c:pt>
                <c:pt idx="3848">
                  <c:v>5.2970651395848298</c:v>
                </c:pt>
                <c:pt idx="3849">
                  <c:v>5.2984417157645503</c:v>
                </c:pt>
                <c:pt idx="3850">
                  <c:v>5.2998182919442796</c:v>
                </c:pt>
                <c:pt idx="3851">
                  <c:v>5.301194868124</c:v>
                </c:pt>
                <c:pt idx="3852">
                  <c:v>5.3025714443037302</c:v>
                </c:pt>
                <c:pt idx="3853">
                  <c:v>5.3039480204834497</c:v>
                </c:pt>
                <c:pt idx="3854">
                  <c:v>5.3053245966631799</c:v>
                </c:pt>
                <c:pt idx="3855">
                  <c:v>5.3067011728429101</c:v>
                </c:pt>
                <c:pt idx="3856">
                  <c:v>5.3080777490226296</c:v>
                </c:pt>
                <c:pt idx="3857">
                  <c:v>5.3094543252023598</c:v>
                </c:pt>
                <c:pt idx="3858">
                  <c:v>5.3108309013820802</c:v>
                </c:pt>
                <c:pt idx="3859">
                  <c:v>5.3122074775618104</c:v>
                </c:pt>
                <c:pt idx="3860">
                  <c:v>5.31358405374153</c:v>
                </c:pt>
                <c:pt idx="3861">
                  <c:v>5.3149606299212602</c:v>
                </c:pt>
                <c:pt idx="3862">
                  <c:v>5.3163372061009904</c:v>
                </c:pt>
                <c:pt idx="3863">
                  <c:v>5.3177137822807099</c:v>
                </c:pt>
                <c:pt idx="3864">
                  <c:v>5.3190903584604401</c:v>
                </c:pt>
                <c:pt idx="3865">
                  <c:v>5.3204669346401596</c:v>
                </c:pt>
                <c:pt idx="3866">
                  <c:v>5.3218435108198898</c:v>
                </c:pt>
                <c:pt idx="3867">
                  <c:v>5.32322008699962</c:v>
                </c:pt>
                <c:pt idx="3868">
                  <c:v>5.3245966631793404</c:v>
                </c:pt>
                <c:pt idx="3869">
                  <c:v>5.3259732393590697</c:v>
                </c:pt>
                <c:pt idx="3870">
                  <c:v>5.3273498155387902</c:v>
                </c:pt>
                <c:pt idx="3871">
                  <c:v>5.3287263917185204</c:v>
                </c:pt>
                <c:pt idx="3872">
                  <c:v>5.3301029678982399</c:v>
                </c:pt>
                <c:pt idx="3873">
                  <c:v>5.3314795440779701</c:v>
                </c:pt>
                <c:pt idx="3874">
                  <c:v>5.3328561202577003</c:v>
                </c:pt>
                <c:pt idx="3875">
                  <c:v>5.3342326964374198</c:v>
                </c:pt>
                <c:pt idx="3876">
                  <c:v>5.33560927261715</c:v>
                </c:pt>
                <c:pt idx="3877">
                  <c:v>5.3369858487968704</c:v>
                </c:pt>
                <c:pt idx="3878">
                  <c:v>5.3383624249765997</c:v>
                </c:pt>
                <c:pt idx="3879">
                  <c:v>5.3397390011563299</c:v>
                </c:pt>
                <c:pt idx="3880">
                  <c:v>5.3411155773360504</c:v>
                </c:pt>
                <c:pt idx="3881">
                  <c:v>5.3424921535157797</c:v>
                </c:pt>
                <c:pt idx="3882">
                  <c:v>5.3438687296955001</c:v>
                </c:pt>
                <c:pt idx="3883">
                  <c:v>5.3452453058752303</c:v>
                </c:pt>
                <c:pt idx="3884">
                  <c:v>5.3466218820549498</c:v>
                </c:pt>
                <c:pt idx="3885">
                  <c:v>5.34799845823468</c:v>
                </c:pt>
                <c:pt idx="3886">
                  <c:v>5.3493750344144102</c:v>
                </c:pt>
                <c:pt idx="3887">
                  <c:v>5.3507516105941297</c:v>
                </c:pt>
                <c:pt idx="3888">
                  <c:v>5.3521281867738599</c:v>
                </c:pt>
                <c:pt idx="3889">
                  <c:v>5.3535047629535804</c:v>
                </c:pt>
                <c:pt idx="3890">
                  <c:v>5.3548813391333097</c:v>
                </c:pt>
                <c:pt idx="3891">
                  <c:v>5.3562579153130301</c:v>
                </c:pt>
                <c:pt idx="3892">
                  <c:v>5.3576344914927603</c:v>
                </c:pt>
                <c:pt idx="3893">
                  <c:v>5.3590110676724896</c:v>
                </c:pt>
                <c:pt idx="3894">
                  <c:v>5.36038764385221</c:v>
                </c:pt>
                <c:pt idx="3895">
                  <c:v>5.3617642200319402</c:v>
                </c:pt>
                <c:pt idx="3896">
                  <c:v>5.3631407962116597</c:v>
                </c:pt>
                <c:pt idx="3897">
                  <c:v>5.3645173723913899</c:v>
                </c:pt>
                <c:pt idx="3898">
                  <c:v>5.3658939485711201</c:v>
                </c:pt>
                <c:pt idx="3899">
                  <c:v>5.3672705247508397</c:v>
                </c:pt>
                <c:pt idx="3900">
                  <c:v>5.3686471009305698</c:v>
                </c:pt>
                <c:pt idx="3901">
                  <c:v>5.3700236771102903</c:v>
                </c:pt>
                <c:pt idx="3902">
                  <c:v>5.3714002532900196</c:v>
                </c:pt>
                <c:pt idx="3903">
                  <c:v>5.37277682946974</c:v>
                </c:pt>
                <c:pt idx="3904">
                  <c:v>5.3741534056494702</c:v>
                </c:pt>
                <c:pt idx="3905">
                  <c:v>5.3755299818292004</c:v>
                </c:pt>
                <c:pt idx="3906">
                  <c:v>5.3769065580089199</c:v>
                </c:pt>
                <c:pt idx="3907">
                  <c:v>5.3782831341886501</c:v>
                </c:pt>
                <c:pt idx="3908">
                  <c:v>5.3796597103683697</c:v>
                </c:pt>
                <c:pt idx="3909">
                  <c:v>5.3810362865480998</c:v>
                </c:pt>
                <c:pt idx="3910">
                  <c:v>5.3824128627278203</c:v>
                </c:pt>
                <c:pt idx="3911">
                  <c:v>5.3837894389075496</c:v>
                </c:pt>
                <c:pt idx="3912">
                  <c:v>5.3851660150872798</c:v>
                </c:pt>
                <c:pt idx="3913">
                  <c:v>5.3865425912670002</c:v>
                </c:pt>
                <c:pt idx="3914">
                  <c:v>5.3879191674467304</c:v>
                </c:pt>
                <c:pt idx="3915">
                  <c:v>5.3892957436264499</c:v>
                </c:pt>
                <c:pt idx="3916">
                  <c:v>5.3906723198061801</c:v>
                </c:pt>
                <c:pt idx="3917">
                  <c:v>5.3920488959859103</c:v>
                </c:pt>
                <c:pt idx="3918">
                  <c:v>5.3934254721656298</c:v>
                </c:pt>
                <c:pt idx="3919">
                  <c:v>5.39480204834536</c:v>
                </c:pt>
                <c:pt idx="3920">
                  <c:v>5.3961786245250796</c:v>
                </c:pt>
                <c:pt idx="3921">
                  <c:v>5.3975552007048098</c:v>
                </c:pt>
                <c:pt idx="3922">
                  <c:v>5.3989317768845302</c:v>
                </c:pt>
                <c:pt idx="3923">
                  <c:v>5.4003083530642604</c:v>
                </c:pt>
                <c:pt idx="3924">
                  <c:v>5.4016849292439897</c:v>
                </c:pt>
                <c:pt idx="3925">
                  <c:v>5.4030615054237101</c:v>
                </c:pt>
                <c:pt idx="3926">
                  <c:v>5.4044380816034403</c:v>
                </c:pt>
                <c:pt idx="3927">
                  <c:v>5.4058146577831598</c:v>
                </c:pt>
                <c:pt idx="3928">
                  <c:v>5.40719123396289</c:v>
                </c:pt>
                <c:pt idx="3929">
                  <c:v>5.4085678101426096</c:v>
                </c:pt>
                <c:pt idx="3930">
                  <c:v>5.4099443863223398</c:v>
                </c:pt>
                <c:pt idx="3931">
                  <c:v>5.41132096250207</c:v>
                </c:pt>
                <c:pt idx="3932">
                  <c:v>5.4126975386817904</c:v>
                </c:pt>
                <c:pt idx="3933">
                  <c:v>5.4140741148615197</c:v>
                </c:pt>
                <c:pt idx="3934">
                  <c:v>5.4154506910412401</c:v>
                </c:pt>
                <c:pt idx="3935">
                  <c:v>5.4168272672209703</c:v>
                </c:pt>
                <c:pt idx="3936">
                  <c:v>5.4182038434006996</c:v>
                </c:pt>
                <c:pt idx="3937">
                  <c:v>5.41958041958042</c:v>
                </c:pt>
                <c:pt idx="3938">
                  <c:v>5.4209569957601502</c:v>
                </c:pt>
                <c:pt idx="3939">
                  <c:v>5.4223335719398698</c:v>
                </c:pt>
                <c:pt idx="3940">
                  <c:v>5.4237101481195999</c:v>
                </c:pt>
                <c:pt idx="3941">
                  <c:v>5.4250867242993204</c:v>
                </c:pt>
                <c:pt idx="3942">
                  <c:v>5.4264633004790497</c:v>
                </c:pt>
                <c:pt idx="3943">
                  <c:v>5.4278398766587799</c:v>
                </c:pt>
                <c:pt idx="3944">
                  <c:v>5.4292164528385003</c:v>
                </c:pt>
                <c:pt idx="3945">
                  <c:v>5.4305930290182296</c:v>
                </c:pt>
                <c:pt idx="3946">
                  <c:v>5.43196960519795</c:v>
                </c:pt>
                <c:pt idx="3947">
                  <c:v>5.4333461813776802</c:v>
                </c:pt>
                <c:pt idx="3948">
                  <c:v>5.4347227575573998</c:v>
                </c:pt>
                <c:pt idx="3949">
                  <c:v>5.4360993337371299</c:v>
                </c:pt>
                <c:pt idx="3950">
                  <c:v>5.4374759099168601</c:v>
                </c:pt>
                <c:pt idx="3951">
                  <c:v>5.4388524860965797</c:v>
                </c:pt>
                <c:pt idx="3952">
                  <c:v>5.4402290622763099</c:v>
                </c:pt>
                <c:pt idx="3953">
                  <c:v>5.4416056384560303</c:v>
                </c:pt>
                <c:pt idx="3954">
                  <c:v>5.4429822146357596</c:v>
                </c:pt>
                <c:pt idx="3955">
                  <c:v>5.44435879081548</c:v>
                </c:pt>
                <c:pt idx="3956">
                  <c:v>5.4457353669952102</c:v>
                </c:pt>
                <c:pt idx="3957">
                  <c:v>5.4471119431749404</c:v>
                </c:pt>
                <c:pt idx="3958">
                  <c:v>5.4484885193546599</c:v>
                </c:pt>
                <c:pt idx="3959">
                  <c:v>5.4498650955343901</c:v>
                </c:pt>
                <c:pt idx="3960">
                  <c:v>5.4512416717141097</c:v>
                </c:pt>
                <c:pt idx="3961">
                  <c:v>5.4526182478938399</c:v>
                </c:pt>
                <c:pt idx="3962">
                  <c:v>5.4539948240735701</c:v>
                </c:pt>
                <c:pt idx="3963">
                  <c:v>5.4553714002532896</c:v>
                </c:pt>
                <c:pt idx="3964">
                  <c:v>5.4567479764330198</c:v>
                </c:pt>
                <c:pt idx="3965">
                  <c:v>5.4581245526127402</c:v>
                </c:pt>
                <c:pt idx="3966">
                  <c:v>5.4595011287924704</c:v>
                </c:pt>
                <c:pt idx="3967">
                  <c:v>5.4608777049721899</c:v>
                </c:pt>
                <c:pt idx="3968">
                  <c:v>5.4622542811519201</c:v>
                </c:pt>
                <c:pt idx="3969">
                  <c:v>5.4636308573316503</c:v>
                </c:pt>
                <c:pt idx="3970">
                  <c:v>5.4650074335113699</c:v>
                </c:pt>
                <c:pt idx="3971">
                  <c:v>5.4663840096911001</c:v>
                </c:pt>
                <c:pt idx="3972">
                  <c:v>5.4677605858708196</c:v>
                </c:pt>
                <c:pt idx="3973">
                  <c:v>5.4691371620505498</c:v>
                </c:pt>
                <c:pt idx="3974">
                  <c:v>5.47051373823028</c:v>
                </c:pt>
                <c:pt idx="3975">
                  <c:v>5.4718903144100004</c:v>
                </c:pt>
                <c:pt idx="3976">
                  <c:v>5.4732668905897297</c:v>
                </c:pt>
                <c:pt idx="3977">
                  <c:v>5.4746434667694501</c:v>
                </c:pt>
                <c:pt idx="3978">
                  <c:v>5.4760200429491803</c:v>
                </c:pt>
                <c:pt idx="3979">
                  <c:v>5.4773966191288999</c:v>
                </c:pt>
                <c:pt idx="3980">
                  <c:v>5.4787731953086301</c:v>
                </c:pt>
                <c:pt idx="3981">
                  <c:v>5.4801497714883602</c:v>
                </c:pt>
                <c:pt idx="3982">
                  <c:v>5.4815263476680798</c:v>
                </c:pt>
                <c:pt idx="3983">
                  <c:v>5.48290292384781</c:v>
                </c:pt>
                <c:pt idx="3984">
                  <c:v>5.4842795000275304</c:v>
                </c:pt>
                <c:pt idx="3985">
                  <c:v>5.4856560762072597</c:v>
                </c:pt>
                <c:pt idx="3986">
                  <c:v>5.4870326523869801</c:v>
                </c:pt>
                <c:pt idx="3987">
                  <c:v>5.4884092285667103</c:v>
                </c:pt>
                <c:pt idx="3988">
                  <c:v>5.4897858047464396</c:v>
                </c:pt>
                <c:pt idx="3989">
                  <c:v>5.49116238092616</c:v>
                </c:pt>
                <c:pt idx="3990">
                  <c:v>5.4925389571058902</c:v>
                </c:pt>
                <c:pt idx="3991">
                  <c:v>5.4939155332856098</c:v>
                </c:pt>
                <c:pt idx="3992">
                  <c:v>5.49529210946534</c:v>
                </c:pt>
                <c:pt idx="3993">
                  <c:v>5.4966686856450702</c:v>
                </c:pt>
                <c:pt idx="3994">
                  <c:v>5.4980452618247897</c:v>
                </c:pt>
                <c:pt idx="3995">
                  <c:v>5.4994218380045199</c:v>
                </c:pt>
                <c:pt idx="3996">
                  <c:v>5.5007984141842403</c:v>
                </c:pt>
                <c:pt idx="3997">
                  <c:v>5.5021749903639696</c:v>
                </c:pt>
                <c:pt idx="3998">
                  <c:v>5.50355156654369</c:v>
                </c:pt>
                <c:pt idx="3999">
                  <c:v>5.5049281427234202</c:v>
                </c:pt>
                <c:pt idx="4000">
                  <c:v>5.5063047189031504</c:v>
                </c:pt>
                <c:pt idx="4001">
                  <c:v>5.50768129508287</c:v>
                </c:pt>
                <c:pt idx="4002">
                  <c:v>5.5090578712626002</c:v>
                </c:pt>
                <c:pt idx="4003">
                  <c:v>5.5104344474423197</c:v>
                </c:pt>
                <c:pt idx="4004">
                  <c:v>5.5118110236220499</c:v>
                </c:pt>
                <c:pt idx="4005">
                  <c:v>5.5131875998017703</c:v>
                </c:pt>
                <c:pt idx="4006">
                  <c:v>5.5145641759814996</c:v>
                </c:pt>
                <c:pt idx="4007">
                  <c:v>5.5159407521612298</c:v>
                </c:pt>
                <c:pt idx="4008">
                  <c:v>5.5173173283409502</c:v>
                </c:pt>
                <c:pt idx="4009">
                  <c:v>5.5186939045206804</c:v>
                </c:pt>
                <c:pt idx="4010">
                  <c:v>5.5200704807004</c:v>
                </c:pt>
                <c:pt idx="4011">
                  <c:v>5.5214470568801302</c:v>
                </c:pt>
                <c:pt idx="4012">
                  <c:v>5.5228236330598603</c:v>
                </c:pt>
                <c:pt idx="4013">
                  <c:v>5.5242002092395799</c:v>
                </c:pt>
                <c:pt idx="4014">
                  <c:v>5.5255767854193101</c:v>
                </c:pt>
                <c:pt idx="4015">
                  <c:v>5.5269533615990296</c:v>
                </c:pt>
                <c:pt idx="4016">
                  <c:v>5.5283299377787598</c:v>
                </c:pt>
                <c:pt idx="4017">
                  <c:v>5.5297065139584802</c:v>
                </c:pt>
                <c:pt idx="4018">
                  <c:v>5.5310830901382104</c:v>
                </c:pt>
                <c:pt idx="4019">
                  <c:v>5.5324596663179397</c:v>
                </c:pt>
                <c:pt idx="4020">
                  <c:v>5.5338362424976602</c:v>
                </c:pt>
                <c:pt idx="4021">
                  <c:v>5.5352128186773903</c:v>
                </c:pt>
                <c:pt idx="4022">
                  <c:v>5.5365893948571099</c:v>
                </c:pt>
                <c:pt idx="4023">
                  <c:v>5.5379659710368401</c:v>
                </c:pt>
                <c:pt idx="4024">
                  <c:v>5.5393425472165596</c:v>
                </c:pt>
                <c:pt idx="4025">
                  <c:v>5.5407191233962898</c:v>
                </c:pt>
                <c:pt idx="4026">
                  <c:v>5.54209569957602</c:v>
                </c:pt>
                <c:pt idx="4027">
                  <c:v>5.5434722757557404</c:v>
                </c:pt>
                <c:pt idx="4028">
                  <c:v>5.5448488519354697</c:v>
                </c:pt>
                <c:pt idx="4029">
                  <c:v>5.5462254281151901</c:v>
                </c:pt>
                <c:pt idx="4030">
                  <c:v>5.5476020042949203</c:v>
                </c:pt>
                <c:pt idx="4031">
                  <c:v>5.5489785804746399</c:v>
                </c:pt>
                <c:pt idx="4032">
                  <c:v>5.5503551566543701</c:v>
                </c:pt>
                <c:pt idx="4033">
                  <c:v>5.5517317328341003</c:v>
                </c:pt>
                <c:pt idx="4034">
                  <c:v>5.5531083090138198</c:v>
                </c:pt>
                <c:pt idx="4035">
                  <c:v>5.55448488519355</c:v>
                </c:pt>
                <c:pt idx="4036">
                  <c:v>5.5558614613732704</c:v>
                </c:pt>
                <c:pt idx="4037">
                  <c:v>5.5572380375529997</c:v>
                </c:pt>
                <c:pt idx="4038">
                  <c:v>5.5586146137327299</c:v>
                </c:pt>
                <c:pt idx="4039">
                  <c:v>5.5599911899124503</c:v>
                </c:pt>
                <c:pt idx="4040">
                  <c:v>5.5613677660921796</c:v>
                </c:pt>
                <c:pt idx="4041">
                  <c:v>5.5627443422719001</c:v>
                </c:pt>
                <c:pt idx="4042">
                  <c:v>5.5641209184516303</c:v>
                </c:pt>
                <c:pt idx="4043">
                  <c:v>5.5654974946313498</c:v>
                </c:pt>
                <c:pt idx="4044">
                  <c:v>5.56687407081108</c:v>
                </c:pt>
                <c:pt idx="4045">
                  <c:v>5.5682506469908102</c:v>
                </c:pt>
                <c:pt idx="4046">
                  <c:v>5.5696272231705297</c:v>
                </c:pt>
                <c:pt idx="4047">
                  <c:v>5.5710037993502599</c:v>
                </c:pt>
                <c:pt idx="4048">
                  <c:v>5.5723803755299803</c:v>
                </c:pt>
                <c:pt idx="4049">
                  <c:v>5.5737569517097096</c:v>
                </c:pt>
                <c:pt idx="4050">
                  <c:v>5.5751335278894301</c:v>
                </c:pt>
                <c:pt idx="4051">
                  <c:v>5.5765101040691603</c:v>
                </c:pt>
                <c:pt idx="4052">
                  <c:v>5.5778866802488896</c:v>
                </c:pt>
                <c:pt idx="4053">
                  <c:v>5.57926325642861</c:v>
                </c:pt>
                <c:pt idx="4054">
                  <c:v>5.5806398326083402</c:v>
                </c:pt>
                <c:pt idx="4055">
                  <c:v>5.5820164087880597</c:v>
                </c:pt>
                <c:pt idx="4056">
                  <c:v>5.5833929849677899</c:v>
                </c:pt>
                <c:pt idx="4057">
                  <c:v>5.5847695611475201</c:v>
                </c:pt>
                <c:pt idx="4058">
                  <c:v>5.5861461373272396</c:v>
                </c:pt>
                <c:pt idx="4059">
                  <c:v>5.5875227135069698</c:v>
                </c:pt>
                <c:pt idx="4060">
                  <c:v>5.5888992896866903</c:v>
                </c:pt>
                <c:pt idx="4061">
                  <c:v>5.5902758658664196</c:v>
                </c:pt>
                <c:pt idx="4062">
                  <c:v>5.59165244204614</c:v>
                </c:pt>
                <c:pt idx="4063">
                  <c:v>5.5930290182258702</c:v>
                </c:pt>
                <c:pt idx="4064">
                  <c:v>5.5944055944056004</c:v>
                </c:pt>
                <c:pt idx="4065">
                  <c:v>5.5957821705853199</c:v>
                </c:pt>
                <c:pt idx="4066">
                  <c:v>5.5971587467650501</c:v>
                </c:pt>
                <c:pt idx="4067">
                  <c:v>5.5985353229447696</c:v>
                </c:pt>
                <c:pt idx="4068">
                  <c:v>5.5999118991244998</c:v>
                </c:pt>
                <c:pt idx="4069">
                  <c:v>5.60128847530423</c:v>
                </c:pt>
                <c:pt idx="4070">
                  <c:v>5.6026650514839504</c:v>
                </c:pt>
                <c:pt idx="4071">
                  <c:v>5.6040416276636797</c:v>
                </c:pt>
                <c:pt idx="4072">
                  <c:v>5.6054182038434002</c:v>
                </c:pt>
                <c:pt idx="4073">
                  <c:v>5.6067947800231304</c:v>
                </c:pt>
                <c:pt idx="4074">
                  <c:v>5.6081713562028499</c:v>
                </c:pt>
                <c:pt idx="4075">
                  <c:v>5.6095479323825801</c:v>
                </c:pt>
                <c:pt idx="4076">
                  <c:v>5.6109245085623103</c:v>
                </c:pt>
                <c:pt idx="4077">
                  <c:v>5.6123010847420298</c:v>
                </c:pt>
                <c:pt idx="4078">
                  <c:v>5.61367766092176</c:v>
                </c:pt>
                <c:pt idx="4079">
                  <c:v>5.6150542371014804</c:v>
                </c:pt>
                <c:pt idx="4080">
                  <c:v>5.6164308132812097</c:v>
                </c:pt>
                <c:pt idx="4081">
                  <c:v>5.6178073894609302</c:v>
                </c:pt>
                <c:pt idx="4082">
                  <c:v>5.6191839656406604</c:v>
                </c:pt>
                <c:pt idx="4083">
                  <c:v>5.6205605418203897</c:v>
                </c:pt>
                <c:pt idx="4084">
                  <c:v>5.6219371180001101</c:v>
                </c:pt>
                <c:pt idx="4085">
                  <c:v>5.6233136941798403</c:v>
                </c:pt>
                <c:pt idx="4086">
                  <c:v>5.6246902703595598</c:v>
                </c:pt>
                <c:pt idx="4087">
                  <c:v>5.62606684653929</c:v>
                </c:pt>
                <c:pt idx="4088">
                  <c:v>5.6274434227190104</c:v>
                </c:pt>
                <c:pt idx="4089">
                  <c:v>5.6288199988987397</c:v>
                </c:pt>
                <c:pt idx="4090">
                  <c:v>5.6301965750784699</c:v>
                </c:pt>
                <c:pt idx="4091">
                  <c:v>5.6315731512581904</c:v>
                </c:pt>
                <c:pt idx="4092">
                  <c:v>5.6329497274379197</c:v>
                </c:pt>
                <c:pt idx="4093">
                  <c:v>5.6343263036176401</c:v>
                </c:pt>
                <c:pt idx="4094">
                  <c:v>5.6357028797973703</c:v>
                </c:pt>
                <c:pt idx="4095">
                  <c:v>5.6370794559770898</c:v>
                </c:pt>
                <c:pt idx="4096">
                  <c:v>5.63845603215682</c:v>
                </c:pt>
                <c:pt idx="4097">
                  <c:v>5.6398326083365502</c:v>
                </c:pt>
                <c:pt idx="4098">
                  <c:v>5.6412091845162697</c:v>
                </c:pt>
                <c:pt idx="4099">
                  <c:v>5.6425857606959999</c:v>
                </c:pt>
                <c:pt idx="4100">
                  <c:v>5.6439623368757204</c:v>
                </c:pt>
                <c:pt idx="4101">
                  <c:v>5.6453389130554497</c:v>
                </c:pt>
                <c:pt idx="4102">
                  <c:v>5.6467154892351799</c:v>
                </c:pt>
                <c:pt idx="4103">
                  <c:v>5.6480920654149003</c:v>
                </c:pt>
                <c:pt idx="4104">
                  <c:v>5.6494686415946296</c:v>
                </c:pt>
                <c:pt idx="4105">
                  <c:v>5.65084521777435</c:v>
                </c:pt>
                <c:pt idx="4106">
                  <c:v>5.6522217939540802</c:v>
                </c:pt>
                <c:pt idx="4107">
                  <c:v>5.6535983701337997</c:v>
                </c:pt>
                <c:pt idx="4108">
                  <c:v>5.6549749463135299</c:v>
                </c:pt>
                <c:pt idx="4109">
                  <c:v>5.6563515224932601</c:v>
                </c:pt>
                <c:pt idx="4110">
                  <c:v>5.6577280986729797</c:v>
                </c:pt>
                <c:pt idx="4111">
                  <c:v>5.6591046748527098</c:v>
                </c:pt>
                <c:pt idx="4112">
                  <c:v>5.6604812510324303</c:v>
                </c:pt>
                <c:pt idx="4113">
                  <c:v>5.6618578272121596</c:v>
                </c:pt>
                <c:pt idx="4114">
                  <c:v>5.66323440339188</c:v>
                </c:pt>
                <c:pt idx="4115">
                  <c:v>5.6646109795716102</c:v>
                </c:pt>
                <c:pt idx="4116">
                  <c:v>5.6659875557513404</c:v>
                </c:pt>
                <c:pt idx="4117">
                  <c:v>5.6673641319310599</c:v>
                </c:pt>
                <c:pt idx="4118">
                  <c:v>5.6687407081107901</c:v>
                </c:pt>
                <c:pt idx="4119">
                  <c:v>5.6701172842905097</c:v>
                </c:pt>
                <c:pt idx="4120">
                  <c:v>5.6714938604702398</c:v>
                </c:pt>
                <c:pt idx="4121">
                  <c:v>5.67287043664997</c:v>
                </c:pt>
                <c:pt idx="4122">
                  <c:v>5.6742470128296896</c:v>
                </c:pt>
                <c:pt idx="4123">
                  <c:v>5.6756235890094198</c:v>
                </c:pt>
                <c:pt idx="4124">
                  <c:v>5.6770001651891402</c:v>
                </c:pt>
                <c:pt idx="4125">
                  <c:v>5.6783767413688704</c:v>
                </c:pt>
                <c:pt idx="4126">
                  <c:v>5.6797533175485899</c:v>
                </c:pt>
                <c:pt idx="4127">
                  <c:v>5.6811298937283201</c:v>
                </c:pt>
                <c:pt idx="4128">
                  <c:v>5.6825064699080503</c:v>
                </c:pt>
                <c:pt idx="4129">
                  <c:v>5.6838830460877698</c:v>
                </c:pt>
                <c:pt idx="4130">
                  <c:v>5.6852596222675</c:v>
                </c:pt>
                <c:pt idx="4131">
                  <c:v>5.6866361984472196</c:v>
                </c:pt>
                <c:pt idx="4132">
                  <c:v>5.6880127746269498</c:v>
                </c:pt>
                <c:pt idx="4133">
                  <c:v>5.68938935080668</c:v>
                </c:pt>
                <c:pt idx="4134">
                  <c:v>5.6907659269864004</c:v>
                </c:pt>
                <c:pt idx="4135">
                  <c:v>5.6921425031661297</c:v>
                </c:pt>
                <c:pt idx="4136">
                  <c:v>5.6935190793458501</c:v>
                </c:pt>
                <c:pt idx="4137">
                  <c:v>5.6948956555255803</c:v>
                </c:pt>
                <c:pt idx="4138">
                  <c:v>5.6962722317052998</c:v>
                </c:pt>
                <c:pt idx="4139">
                  <c:v>5.69764880788503</c:v>
                </c:pt>
                <c:pt idx="4140">
                  <c:v>5.6990253840647602</c:v>
                </c:pt>
                <c:pt idx="4141">
                  <c:v>5.7004019602444798</c:v>
                </c:pt>
                <c:pt idx="4142">
                  <c:v>5.70177853642421</c:v>
                </c:pt>
                <c:pt idx="4143">
                  <c:v>5.7031551126039304</c:v>
                </c:pt>
                <c:pt idx="4144">
                  <c:v>5.7045316887836597</c:v>
                </c:pt>
                <c:pt idx="4145">
                  <c:v>5.7059082649633801</c:v>
                </c:pt>
                <c:pt idx="4146">
                  <c:v>5.7072848411431103</c:v>
                </c:pt>
                <c:pt idx="4147">
                  <c:v>5.7086614173228396</c:v>
                </c:pt>
                <c:pt idx="4148">
                  <c:v>5.71003799350256</c:v>
                </c:pt>
                <c:pt idx="4149">
                  <c:v>5.7114145696822902</c:v>
                </c:pt>
                <c:pt idx="4150">
                  <c:v>5.7127911458620098</c:v>
                </c:pt>
                <c:pt idx="4151">
                  <c:v>5.7141677220417399</c:v>
                </c:pt>
                <c:pt idx="4152">
                  <c:v>5.7155442982214701</c:v>
                </c:pt>
                <c:pt idx="4153">
                  <c:v>5.7169208744011897</c:v>
                </c:pt>
                <c:pt idx="4154">
                  <c:v>5.7182974505809199</c:v>
                </c:pt>
                <c:pt idx="4155">
                  <c:v>5.7196740267606403</c:v>
                </c:pt>
                <c:pt idx="4156">
                  <c:v>5.7210506029403696</c:v>
                </c:pt>
                <c:pt idx="4157">
                  <c:v>5.72242717912009</c:v>
                </c:pt>
                <c:pt idx="4158">
                  <c:v>5.7238037552998202</c:v>
                </c:pt>
                <c:pt idx="4159">
                  <c:v>5.7251803314795504</c:v>
                </c:pt>
                <c:pt idx="4160">
                  <c:v>5.7265569076592699</c:v>
                </c:pt>
                <c:pt idx="4161">
                  <c:v>5.7279334838390001</c:v>
                </c:pt>
                <c:pt idx="4162">
                  <c:v>5.7293100600187197</c:v>
                </c:pt>
                <c:pt idx="4163">
                  <c:v>5.7306866361984499</c:v>
                </c:pt>
                <c:pt idx="4164">
                  <c:v>5.7320632123781703</c:v>
                </c:pt>
                <c:pt idx="4165">
                  <c:v>5.7334397885578996</c:v>
                </c:pt>
                <c:pt idx="4166">
                  <c:v>5.7348163647376298</c:v>
                </c:pt>
                <c:pt idx="4167">
                  <c:v>5.7361929409173502</c:v>
                </c:pt>
                <c:pt idx="4168">
                  <c:v>5.7375695170970804</c:v>
                </c:pt>
                <c:pt idx="4169">
                  <c:v>5.7389460932767999</c:v>
                </c:pt>
                <c:pt idx="4170">
                  <c:v>5.7403226694565301</c:v>
                </c:pt>
                <c:pt idx="4171">
                  <c:v>5.7416992456362497</c:v>
                </c:pt>
                <c:pt idx="4172">
                  <c:v>5.7430758218159799</c:v>
                </c:pt>
                <c:pt idx="4173">
                  <c:v>5.7444523979957101</c:v>
                </c:pt>
                <c:pt idx="4174">
                  <c:v>5.7458289741754296</c:v>
                </c:pt>
                <c:pt idx="4175">
                  <c:v>5.7472055503551598</c:v>
                </c:pt>
                <c:pt idx="4176">
                  <c:v>5.7485821265348802</c:v>
                </c:pt>
                <c:pt idx="4177">
                  <c:v>5.7499587027146104</c:v>
                </c:pt>
                <c:pt idx="4178">
                  <c:v>5.7513352788943397</c:v>
                </c:pt>
                <c:pt idx="4179">
                  <c:v>5.7527118550740601</c:v>
                </c:pt>
                <c:pt idx="4180">
                  <c:v>5.7540884312537903</c:v>
                </c:pt>
                <c:pt idx="4181">
                  <c:v>5.7554650074335099</c:v>
                </c:pt>
                <c:pt idx="4182">
                  <c:v>5.7568415836132401</c:v>
                </c:pt>
                <c:pt idx="4183">
                  <c:v>5.7582181597929596</c:v>
                </c:pt>
                <c:pt idx="4184">
                  <c:v>5.7595947359726898</c:v>
                </c:pt>
                <c:pt idx="4185">
                  <c:v>5.76097131215242</c:v>
                </c:pt>
                <c:pt idx="4186">
                  <c:v>5.7623478883321404</c:v>
                </c:pt>
                <c:pt idx="4187">
                  <c:v>5.7637244645118697</c:v>
                </c:pt>
                <c:pt idx="4188">
                  <c:v>5.7651010406915901</c:v>
                </c:pt>
                <c:pt idx="4189">
                  <c:v>5.7664776168713203</c:v>
                </c:pt>
                <c:pt idx="4190">
                  <c:v>5.7678541930510399</c:v>
                </c:pt>
                <c:pt idx="4191">
                  <c:v>5.7692307692307701</c:v>
                </c:pt>
                <c:pt idx="4192">
                  <c:v>5.7706073454105002</c:v>
                </c:pt>
                <c:pt idx="4193">
                  <c:v>5.7719839215902198</c:v>
                </c:pt>
                <c:pt idx="4194">
                  <c:v>5.77336049776995</c:v>
                </c:pt>
                <c:pt idx="4195">
                  <c:v>5.7747370739496704</c:v>
                </c:pt>
                <c:pt idx="4196">
                  <c:v>5.7761136501293997</c:v>
                </c:pt>
                <c:pt idx="4197">
                  <c:v>5.7774902263091299</c:v>
                </c:pt>
                <c:pt idx="4198">
                  <c:v>5.7788668024888503</c:v>
                </c:pt>
                <c:pt idx="4199">
                  <c:v>5.7802433786685796</c:v>
                </c:pt>
                <c:pt idx="4200">
                  <c:v>5.7816199548483</c:v>
                </c:pt>
                <c:pt idx="4201">
                  <c:v>5.7829965310280302</c:v>
                </c:pt>
                <c:pt idx="4202">
                  <c:v>5.7843731072077498</c:v>
                </c:pt>
                <c:pt idx="4203">
                  <c:v>5.78574968338748</c:v>
                </c:pt>
                <c:pt idx="4204">
                  <c:v>5.7871262595672102</c:v>
                </c:pt>
                <c:pt idx="4205">
                  <c:v>5.7885028357469297</c:v>
                </c:pt>
                <c:pt idx="4206">
                  <c:v>5.7898794119266599</c:v>
                </c:pt>
                <c:pt idx="4207">
                  <c:v>5.7912559881063803</c:v>
                </c:pt>
                <c:pt idx="4208">
                  <c:v>5.7926325642861096</c:v>
                </c:pt>
                <c:pt idx="4209">
                  <c:v>5.79400914046583</c:v>
                </c:pt>
                <c:pt idx="4210">
                  <c:v>5.7953857166455602</c:v>
                </c:pt>
                <c:pt idx="4211">
                  <c:v>5.7967622928252904</c:v>
                </c:pt>
                <c:pt idx="4212">
                  <c:v>5.79813886900501</c:v>
                </c:pt>
                <c:pt idx="4213">
                  <c:v>5.7995154451847402</c:v>
                </c:pt>
                <c:pt idx="4214">
                  <c:v>5.8008920213644597</c:v>
                </c:pt>
                <c:pt idx="4215">
                  <c:v>5.8022685975441899</c:v>
                </c:pt>
                <c:pt idx="4216">
                  <c:v>5.8036451737239201</c:v>
                </c:pt>
                <c:pt idx="4217">
                  <c:v>5.8050217499036396</c:v>
                </c:pt>
                <c:pt idx="4218">
                  <c:v>5.8063983260833698</c:v>
                </c:pt>
                <c:pt idx="4219">
                  <c:v>5.8077749022630902</c:v>
                </c:pt>
                <c:pt idx="4220">
                  <c:v>5.8091514784428204</c:v>
                </c:pt>
                <c:pt idx="4221">
                  <c:v>5.81052805462254</c:v>
                </c:pt>
                <c:pt idx="4222">
                  <c:v>5.8119046308022702</c:v>
                </c:pt>
                <c:pt idx="4223">
                  <c:v>5.8132812069820003</c:v>
                </c:pt>
                <c:pt idx="4224">
                  <c:v>5.8146577831617199</c:v>
                </c:pt>
                <c:pt idx="4225">
                  <c:v>5.8160343593414501</c:v>
                </c:pt>
                <c:pt idx="4226">
                  <c:v>5.8174109355211696</c:v>
                </c:pt>
                <c:pt idx="4227">
                  <c:v>5.8187875117008998</c:v>
                </c:pt>
                <c:pt idx="4228">
                  <c:v>5.8201640878806202</c:v>
                </c:pt>
                <c:pt idx="4229">
                  <c:v>5.8215406640603504</c:v>
                </c:pt>
                <c:pt idx="4230">
                  <c:v>5.8229172402400797</c:v>
                </c:pt>
                <c:pt idx="4231">
                  <c:v>5.8242938164198002</c:v>
                </c:pt>
                <c:pt idx="4232">
                  <c:v>5.8256703925995303</c:v>
                </c:pt>
                <c:pt idx="4233">
                  <c:v>5.8270469687792499</c:v>
                </c:pt>
                <c:pt idx="4234">
                  <c:v>5.8284235449589801</c:v>
                </c:pt>
                <c:pt idx="4235">
                  <c:v>5.8298001211387103</c:v>
                </c:pt>
                <c:pt idx="4236">
                  <c:v>5.8311766973184298</c:v>
                </c:pt>
                <c:pt idx="4237">
                  <c:v>5.83255327349816</c:v>
                </c:pt>
                <c:pt idx="4238">
                  <c:v>5.8339298496778804</c:v>
                </c:pt>
                <c:pt idx="4239">
                  <c:v>5.8353064258576097</c:v>
                </c:pt>
                <c:pt idx="4240">
                  <c:v>5.8366830020373301</c:v>
                </c:pt>
                <c:pt idx="4241">
                  <c:v>5.8380595782170603</c:v>
                </c:pt>
                <c:pt idx="4242">
                  <c:v>5.8394361543967896</c:v>
                </c:pt>
                <c:pt idx="4243">
                  <c:v>5.8408127305765101</c:v>
                </c:pt>
                <c:pt idx="4244">
                  <c:v>5.8421893067562403</c:v>
                </c:pt>
                <c:pt idx="4245">
                  <c:v>5.8435658829359598</c:v>
                </c:pt>
                <c:pt idx="4246">
                  <c:v>5.84494245911569</c:v>
                </c:pt>
                <c:pt idx="4247">
                  <c:v>5.8463190352954202</c:v>
                </c:pt>
                <c:pt idx="4248">
                  <c:v>5.8476956114751397</c:v>
                </c:pt>
                <c:pt idx="4249">
                  <c:v>5.8490721876548699</c:v>
                </c:pt>
                <c:pt idx="4250">
                  <c:v>5.8504487638345903</c:v>
                </c:pt>
                <c:pt idx="4251">
                  <c:v>5.8518253400143196</c:v>
                </c:pt>
                <c:pt idx="4252">
                  <c:v>5.8532019161940401</c:v>
                </c:pt>
                <c:pt idx="4253">
                  <c:v>5.8545784923737703</c:v>
                </c:pt>
                <c:pt idx="4254">
                  <c:v>5.8559550685534996</c:v>
                </c:pt>
                <c:pt idx="4255">
                  <c:v>5.85733164473322</c:v>
                </c:pt>
                <c:pt idx="4256">
                  <c:v>5.8587082209129502</c:v>
                </c:pt>
                <c:pt idx="4257">
                  <c:v>5.8600847970926697</c:v>
                </c:pt>
                <c:pt idx="4258">
                  <c:v>5.8614613732723999</c:v>
                </c:pt>
                <c:pt idx="4259">
                  <c:v>5.8628379494521203</c:v>
                </c:pt>
                <c:pt idx="4260">
                  <c:v>5.8642145256318496</c:v>
                </c:pt>
                <c:pt idx="4261">
                  <c:v>5.8655911018115798</c:v>
                </c:pt>
                <c:pt idx="4262">
                  <c:v>5.8669676779913003</c:v>
                </c:pt>
                <c:pt idx="4263">
                  <c:v>5.8683442541710296</c:v>
                </c:pt>
                <c:pt idx="4264">
                  <c:v>5.86972083035075</c:v>
                </c:pt>
                <c:pt idx="4265">
                  <c:v>5.8710974065304802</c:v>
                </c:pt>
                <c:pt idx="4266">
                  <c:v>5.8724739827101997</c:v>
                </c:pt>
                <c:pt idx="4267">
                  <c:v>5.8738505588899299</c:v>
                </c:pt>
                <c:pt idx="4268">
                  <c:v>5.8752271350696601</c:v>
                </c:pt>
                <c:pt idx="4269">
                  <c:v>5.8766037112493796</c:v>
                </c:pt>
                <c:pt idx="4270">
                  <c:v>5.8779802874291098</c:v>
                </c:pt>
                <c:pt idx="4271">
                  <c:v>5.8793568636088303</c:v>
                </c:pt>
                <c:pt idx="4272">
                  <c:v>5.8807334397885596</c:v>
                </c:pt>
                <c:pt idx="4273">
                  <c:v>5.88211001596828</c:v>
                </c:pt>
                <c:pt idx="4274">
                  <c:v>5.8834865921480102</c:v>
                </c:pt>
                <c:pt idx="4275">
                  <c:v>5.8848631683277404</c:v>
                </c:pt>
                <c:pt idx="4276">
                  <c:v>5.8862397445074599</c:v>
                </c:pt>
                <c:pt idx="4277">
                  <c:v>5.8876163206871901</c:v>
                </c:pt>
                <c:pt idx="4278">
                  <c:v>5.8889928968669096</c:v>
                </c:pt>
                <c:pt idx="4279">
                  <c:v>5.8903694730466398</c:v>
                </c:pt>
                <c:pt idx="4280">
                  <c:v>5.89174604922637</c:v>
                </c:pt>
                <c:pt idx="4281">
                  <c:v>5.8931226254060904</c:v>
                </c:pt>
                <c:pt idx="4282">
                  <c:v>5.8944992015858197</c:v>
                </c:pt>
                <c:pt idx="4283">
                  <c:v>5.8958757777655402</c:v>
                </c:pt>
                <c:pt idx="4284">
                  <c:v>5.8972523539452704</c:v>
                </c:pt>
                <c:pt idx="4285">
                  <c:v>5.8986289301249899</c:v>
                </c:pt>
                <c:pt idx="4286">
                  <c:v>5.9000055063047201</c:v>
                </c:pt>
                <c:pt idx="4287">
                  <c:v>5.9013820824844503</c:v>
                </c:pt>
                <c:pt idx="4288">
                  <c:v>5.9027586586641698</c:v>
                </c:pt>
                <c:pt idx="4289">
                  <c:v>5.9041352348439</c:v>
                </c:pt>
                <c:pt idx="4290">
                  <c:v>5.9055118110236204</c:v>
                </c:pt>
                <c:pt idx="4291">
                  <c:v>5.9068883872033497</c:v>
                </c:pt>
                <c:pt idx="4292">
                  <c:v>5.9082649633830799</c:v>
                </c:pt>
                <c:pt idx="4293">
                  <c:v>5.9096415395628004</c:v>
                </c:pt>
                <c:pt idx="4294">
                  <c:v>5.9110181157425297</c:v>
                </c:pt>
                <c:pt idx="4295">
                  <c:v>5.9123946919222501</c:v>
                </c:pt>
                <c:pt idx="4296">
                  <c:v>5.9137712681019803</c:v>
                </c:pt>
                <c:pt idx="4297">
                  <c:v>5.9151478442816998</c:v>
                </c:pt>
                <c:pt idx="4298">
                  <c:v>5.91652442046143</c:v>
                </c:pt>
                <c:pt idx="4299">
                  <c:v>5.9179009966411602</c:v>
                </c:pt>
                <c:pt idx="4300">
                  <c:v>5.9192775728208797</c:v>
                </c:pt>
                <c:pt idx="4301">
                  <c:v>5.9206541490006099</c:v>
                </c:pt>
                <c:pt idx="4302">
                  <c:v>5.9220307251803304</c:v>
                </c:pt>
                <c:pt idx="4303">
                  <c:v>5.9234073013600597</c:v>
                </c:pt>
                <c:pt idx="4304">
                  <c:v>5.9247838775397801</c:v>
                </c:pt>
                <c:pt idx="4305">
                  <c:v>5.9261604537195103</c:v>
                </c:pt>
                <c:pt idx="4306">
                  <c:v>5.9275370298992396</c:v>
                </c:pt>
                <c:pt idx="4307">
                  <c:v>5.92891360607896</c:v>
                </c:pt>
                <c:pt idx="4308">
                  <c:v>5.9302901822586902</c:v>
                </c:pt>
                <c:pt idx="4309">
                  <c:v>5.9316667584384097</c:v>
                </c:pt>
                <c:pt idx="4310">
                  <c:v>5.9330433346181399</c:v>
                </c:pt>
                <c:pt idx="4311">
                  <c:v>5.9344199107978701</c:v>
                </c:pt>
                <c:pt idx="4312">
                  <c:v>5.9357964869775897</c:v>
                </c:pt>
                <c:pt idx="4313">
                  <c:v>5.9371730631573199</c:v>
                </c:pt>
                <c:pt idx="4314">
                  <c:v>5.9385496393370403</c:v>
                </c:pt>
                <c:pt idx="4315">
                  <c:v>5.9399262155167696</c:v>
                </c:pt>
                <c:pt idx="4316">
                  <c:v>5.94130279169649</c:v>
                </c:pt>
                <c:pt idx="4317">
                  <c:v>5.9426793678762202</c:v>
                </c:pt>
                <c:pt idx="4318">
                  <c:v>5.9440559440559504</c:v>
                </c:pt>
                <c:pt idx="4319">
                  <c:v>5.9454325202356699</c:v>
                </c:pt>
                <c:pt idx="4320">
                  <c:v>5.9468090964154001</c:v>
                </c:pt>
                <c:pt idx="4321">
                  <c:v>5.9481856725951197</c:v>
                </c:pt>
                <c:pt idx="4322">
                  <c:v>5.9495622487748498</c:v>
                </c:pt>
                <c:pt idx="4323">
                  <c:v>5.9509388249545703</c:v>
                </c:pt>
                <c:pt idx="4324">
                  <c:v>5.9523154011342996</c:v>
                </c:pt>
                <c:pt idx="4325">
                  <c:v>5.9536919773140298</c:v>
                </c:pt>
                <c:pt idx="4326">
                  <c:v>5.9550685534937502</c:v>
                </c:pt>
                <c:pt idx="4327">
                  <c:v>5.9564451296734804</c:v>
                </c:pt>
                <c:pt idx="4328">
                  <c:v>5.9578217058531999</c:v>
                </c:pt>
                <c:pt idx="4329">
                  <c:v>5.9591982820329301</c:v>
                </c:pt>
                <c:pt idx="4330">
                  <c:v>5.9605748582126497</c:v>
                </c:pt>
                <c:pt idx="4331">
                  <c:v>5.9619514343923798</c:v>
                </c:pt>
                <c:pt idx="4332">
                  <c:v>5.96332801057211</c:v>
                </c:pt>
                <c:pt idx="4333">
                  <c:v>5.9647045867518296</c:v>
                </c:pt>
                <c:pt idx="4334">
                  <c:v>5.9660811629315598</c:v>
                </c:pt>
                <c:pt idx="4335">
                  <c:v>5.9674577391112802</c:v>
                </c:pt>
                <c:pt idx="4336">
                  <c:v>5.9688343152910104</c:v>
                </c:pt>
                <c:pt idx="4337">
                  <c:v>5.9702108914707397</c:v>
                </c:pt>
                <c:pt idx="4338">
                  <c:v>5.9715874676504601</c:v>
                </c:pt>
                <c:pt idx="4339">
                  <c:v>5.9729640438301903</c:v>
                </c:pt>
                <c:pt idx="4340">
                  <c:v>5.9743406200099098</c:v>
                </c:pt>
                <c:pt idx="4341">
                  <c:v>5.97571719618964</c:v>
                </c:pt>
                <c:pt idx="4342">
                  <c:v>5.9770937723693596</c:v>
                </c:pt>
                <c:pt idx="4343">
                  <c:v>5.9784703485490898</c:v>
                </c:pt>
                <c:pt idx="4344">
                  <c:v>5.97984692472882</c:v>
                </c:pt>
                <c:pt idx="4345">
                  <c:v>5.9812235009085404</c:v>
                </c:pt>
                <c:pt idx="4346">
                  <c:v>5.9826000770882697</c:v>
                </c:pt>
                <c:pt idx="4347">
                  <c:v>5.9839766532679901</c:v>
                </c:pt>
                <c:pt idx="4348">
                  <c:v>5.9853532294477203</c:v>
                </c:pt>
                <c:pt idx="4349">
                  <c:v>5.9867298056274398</c:v>
                </c:pt>
                <c:pt idx="4350">
                  <c:v>5.98810638180717</c:v>
                </c:pt>
                <c:pt idx="4351">
                  <c:v>5.9894829579869002</c:v>
                </c:pt>
                <c:pt idx="4352">
                  <c:v>5.9908595341666198</c:v>
                </c:pt>
                <c:pt idx="4353">
                  <c:v>5.99223611034635</c:v>
                </c:pt>
                <c:pt idx="4354">
                  <c:v>5.9936126865260704</c:v>
                </c:pt>
                <c:pt idx="4355">
                  <c:v>5.9949892627057997</c:v>
                </c:pt>
                <c:pt idx="4356">
                  <c:v>5.9963658388855201</c:v>
                </c:pt>
                <c:pt idx="4357">
                  <c:v>5.9977424150652503</c:v>
                </c:pt>
                <c:pt idx="4358">
                  <c:v>5.9991189912449796</c:v>
                </c:pt>
                <c:pt idx="4359">
                  <c:v>6.0004955674247</c:v>
                </c:pt>
                <c:pt idx="4360">
                  <c:v>6.0018721436044302</c:v>
                </c:pt>
                <c:pt idx="4361">
                  <c:v>6.0032487197841498</c:v>
                </c:pt>
                <c:pt idx="4362">
                  <c:v>6.0046252959638799</c:v>
                </c:pt>
                <c:pt idx="4363">
                  <c:v>6.0060018721436101</c:v>
                </c:pt>
                <c:pt idx="4364">
                  <c:v>6.0073784483233297</c:v>
                </c:pt>
                <c:pt idx="4365">
                  <c:v>6.0087550245030599</c:v>
                </c:pt>
                <c:pt idx="4366">
                  <c:v>6.0101316006827803</c:v>
                </c:pt>
                <c:pt idx="4367">
                  <c:v>6.0115081768625096</c:v>
                </c:pt>
                <c:pt idx="4368">
                  <c:v>6.01288475304223</c:v>
                </c:pt>
                <c:pt idx="4369">
                  <c:v>6.0142613292219602</c:v>
                </c:pt>
                <c:pt idx="4370">
                  <c:v>6.0156379054016904</c:v>
                </c:pt>
                <c:pt idx="4371">
                  <c:v>6.0170144815814099</c:v>
                </c:pt>
                <c:pt idx="4372">
                  <c:v>6.0183910577611401</c:v>
                </c:pt>
                <c:pt idx="4373">
                  <c:v>6.0197676339408597</c:v>
                </c:pt>
                <c:pt idx="4374">
                  <c:v>6.0211442101205899</c:v>
                </c:pt>
                <c:pt idx="4375">
                  <c:v>6.0225207863003201</c:v>
                </c:pt>
                <c:pt idx="4376">
                  <c:v>6.0238973624800396</c:v>
                </c:pt>
                <c:pt idx="4377">
                  <c:v>6.0252739386597698</c:v>
                </c:pt>
                <c:pt idx="4378">
                  <c:v>6.0266505148394902</c:v>
                </c:pt>
                <c:pt idx="4379">
                  <c:v>6.0280270910192204</c:v>
                </c:pt>
                <c:pt idx="4380">
                  <c:v>6.0294036671989399</c:v>
                </c:pt>
                <c:pt idx="4381">
                  <c:v>6.0307802433786701</c:v>
                </c:pt>
                <c:pt idx="4382">
                  <c:v>6.0321568195584003</c:v>
                </c:pt>
                <c:pt idx="4383">
                  <c:v>6.0335333957381199</c:v>
                </c:pt>
                <c:pt idx="4384">
                  <c:v>6.0349099719178501</c:v>
                </c:pt>
                <c:pt idx="4385">
                  <c:v>6.0362865480975696</c:v>
                </c:pt>
                <c:pt idx="4386">
                  <c:v>6.0376631242772998</c:v>
                </c:pt>
                <c:pt idx="4387">
                  <c:v>6.03903970045703</c:v>
                </c:pt>
                <c:pt idx="4388">
                  <c:v>6.0404162766367504</c:v>
                </c:pt>
                <c:pt idx="4389">
                  <c:v>6.0417928528164797</c:v>
                </c:pt>
                <c:pt idx="4390">
                  <c:v>6.0431694289962001</c:v>
                </c:pt>
                <c:pt idx="4391">
                  <c:v>6.0445460051759303</c:v>
                </c:pt>
                <c:pt idx="4392">
                  <c:v>6.0459225813556499</c:v>
                </c:pt>
                <c:pt idx="4393">
                  <c:v>6.0472991575353801</c:v>
                </c:pt>
                <c:pt idx="4394">
                  <c:v>6.0486757337151102</c:v>
                </c:pt>
                <c:pt idx="4395">
                  <c:v>6.0500523098948298</c:v>
                </c:pt>
                <c:pt idx="4396">
                  <c:v>6.05142888607456</c:v>
                </c:pt>
                <c:pt idx="4397">
                  <c:v>6.0528054622542804</c:v>
                </c:pt>
                <c:pt idx="4398">
                  <c:v>6.0541820384340097</c:v>
                </c:pt>
                <c:pt idx="4399">
                  <c:v>6.0555586146137301</c:v>
                </c:pt>
                <c:pt idx="4400">
                  <c:v>6.0569351907934603</c:v>
                </c:pt>
                <c:pt idx="4401">
                  <c:v>6.0583117669731896</c:v>
                </c:pt>
                <c:pt idx="4402">
                  <c:v>6.0596883431529101</c:v>
                </c:pt>
                <c:pt idx="4403">
                  <c:v>6.0610649193326402</c:v>
                </c:pt>
                <c:pt idx="4404">
                  <c:v>6.0624414955123598</c:v>
                </c:pt>
                <c:pt idx="4405">
                  <c:v>6.06381807169209</c:v>
                </c:pt>
                <c:pt idx="4406">
                  <c:v>6.0651946478718104</c:v>
                </c:pt>
                <c:pt idx="4407">
                  <c:v>6.0665712240515397</c:v>
                </c:pt>
                <c:pt idx="4408">
                  <c:v>6.0679478002312699</c:v>
                </c:pt>
                <c:pt idx="4409">
                  <c:v>6.0693243764109903</c:v>
                </c:pt>
                <c:pt idx="4410">
                  <c:v>6.0707009525907196</c:v>
                </c:pt>
                <c:pt idx="4411">
                  <c:v>6.07207752877044</c:v>
                </c:pt>
                <c:pt idx="4412">
                  <c:v>6.0734541049501702</c:v>
                </c:pt>
                <c:pt idx="4413">
                  <c:v>6.0748306811298898</c:v>
                </c:pt>
                <c:pt idx="4414">
                  <c:v>6.07620725730962</c:v>
                </c:pt>
                <c:pt idx="4415">
                  <c:v>6.0775838334893502</c:v>
                </c:pt>
                <c:pt idx="4416">
                  <c:v>6.0789604096690697</c:v>
                </c:pt>
                <c:pt idx="4417">
                  <c:v>6.0803369858487999</c:v>
                </c:pt>
                <c:pt idx="4418">
                  <c:v>6.0817135620285203</c:v>
                </c:pt>
                <c:pt idx="4419">
                  <c:v>6.0830901382082496</c:v>
                </c:pt>
                <c:pt idx="4420">
                  <c:v>6.0844667143879798</c:v>
                </c:pt>
                <c:pt idx="4421">
                  <c:v>6.0858432905677002</c:v>
                </c:pt>
                <c:pt idx="4422">
                  <c:v>6.0872198667474304</c:v>
                </c:pt>
                <c:pt idx="4423">
                  <c:v>6.08859644292715</c:v>
                </c:pt>
                <c:pt idx="4424">
                  <c:v>6.0899730191068802</c:v>
                </c:pt>
                <c:pt idx="4425">
                  <c:v>6.0913495952865997</c:v>
                </c:pt>
                <c:pt idx="4426">
                  <c:v>6.0927261714663299</c:v>
                </c:pt>
                <c:pt idx="4427">
                  <c:v>6.0941027476460601</c:v>
                </c:pt>
                <c:pt idx="4428">
                  <c:v>6.0954793238257796</c:v>
                </c:pt>
                <c:pt idx="4429">
                  <c:v>6.0968559000055098</c:v>
                </c:pt>
                <c:pt idx="4430">
                  <c:v>6.0982324761852302</c:v>
                </c:pt>
                <c:pt idx="4431">
                  <c:v>6.0996090523649604</c:v>
                </c:pt>
                <c:pt idx="4432">
                  <c:v>6.1009856285446897</c:v>
                </c:pt>
                <c:pt idx="4433">
                  <c:v>6.1023622047244102</c:v>
                </c:pt>
                <c:pt idx="4434">
                  <c:v>6.1037387809041403</c:v>
                </c:pt>
                <c:pt idx="4435">
                  <c:v>6.1051153570838599</c:v>
                </c:pt>
                <c:pt idx="4436">
                  <c:v>6.1064919332635901</c:v>
                </c:pt>
                <c:pt idx="4437">
                  <c:v>6.1078685094433096</c:v>
                </c:pt>
                <c:pt idx="4438">
                  <c:v>6.1092450856230398</c:v>
                </c:pt>
                <c:pt idx="4439">
                  <c:v>6.11062166180277</c:v>
                </c:pt>
                <c:pt idx="4440">
                  <c:v>6.1119982379824904</c:v>
                </c:pt>
                <c:pt idx="4441">
                  <c:v>6.1133748141622197</c:v>
                </c:pt>
                <c:pt idx="4442">
                  <c:v>6.1147513903419402</c:v>
                </c:pt>
                <c:pt idx="4443">
                  <c:v>6.1161279665216703</c:v>
                </c:pt>
                <c:pt idx="4444">
                  <c:v>6.1175045427013899</c:v>
                </c:pt>
                <c:pt idx="4445">
                  <c:v>6.1188811188811201</c:v>
                </c:pt>
                <c:pt idx="4446">
                  <c:v>6.1202576950608503</c:v>
                </c:pt>
                <c:pt idx="4447">
                  <c:v>6.1216342712405698</c:v>
                </c:pt>
                <c:pt idx="4448">
                  <c:v>6.1230108474203</c:v>
                </c:pt>
                <c:pt idx="4449">
                  <c:v>6.1243874236000204</c:v>
                </c:pt>
                <c:pt idx="4450">
                  <c:v>6.1257639997797497</c:v>
                </c:pt>
                <c:pt idx="4451">
                  <c:v>6.1271405759594799</c:v>
                </c:pt>
                <c:pt idx="4452">
                  <c:v>6.1285171521392003</c:v>
                </c:pt>
                <c:pt idx="4453">
                  <c:v>6.1298937283189296</c:v>
                </c:pt>
                <c:pt idx="4454">
                  <c:v>6.1312703044986501</c:v>
                </c:pt>
                <c:pt idx="4455">
                  <c:v>6.1326468806783803</c:v>
                </c:pt>
                <c:pt idx="4456">
                  <c:v>6.1340234568580998</c:v>
                </c:pt>
                <c:pt idx="4457">
                  <c:v>6.13540003303783</c:v>
                </c:pt>
                <c:pt idx="4458">
                  <c:v>6.1367766092175602</c:v>
                </c:pt>
                <c:pt idx="4459">
                  <c:v>6.1381531853972797</c:v>
                </c:pt>
                <c:pt idx="4460">
                  <c:v>6.1395297615770099</c:v>
                </c:pt>
                <c:pt idx="4461">
                  <c:v>6.1409063377567303</c:v>
                </c:pt>
                <c:pt idx="4462">
                  <c:v>6.1422829139364596</c:v>
                </c:pt>
                <c:pt idx="4463">
                  <c:v>6.1436594901161801</c:v>
                </c:pt>
                <c:pt idx="4464">
                  <c:v>6.1450360662959103</c:v>
                </c:pt>
                <c:pt idx="4465">
                  <c:v>6.1464126424756396</c:v>
                </c:pt>
                <c:pt idx="4466">
                  <c:v>6.14778921865536</c:v>
                </c:pt>
                <c:pt idx="4467">
                  <c:v>6.1491657948350902</c:v>
                </c:pt>
                <c:pt idx="4468">
                  <c:v>6.1505423710148097</c:v>
                </c:pt>
                <c:pt idx="4469">
                  <c:v>6.1519189471945399</c:v>
                </c:pt>
                <c:pt idx="4470">
                  <c:v>6.1532955233742603</c:v>
                </c:pt>
                <c:pt idx="4471">
                  <c:v>6.1546720995539896</c:v>
                </c:pt>
                <c:pt idx="4472">
                  <c:v>6.1560486757337198</c:v>
                </c:pt>
                <c:pt idx="4473">
                  <c:v>6.1574252519134403</c:v>
                </c:pt>
                <c:pt idx="4474">
                  <c:v>6.1588018280931696</c:v>
                </c:pt>
                <c:pt idx="4475">
                  <c:v>6.16017840427289</c:v>
                </c:pt>
                <c:pt idx="4476">
                  <c:v>6.1615549804526202</c:v>
                </c:pt>
                <c:pt idx="4477">
                  <c:v>6.1629315566323504</c:v>
                </c:pt>
                <c:pt idx="4478">
                  <c:v>6.1643081328120699</c:v>
                </c:pt>
                <c:pt idx="4479">
                  <c:v>6.1656847089918001</c:v>
                </c:pt>
                <c:pt idx="4480">
                  <c:v>6.1670612851715196</c:v>
                </c:pt>
                <c:pt idx="4481">
                  <c:v>6.1684378613512498</c:v>
                </c:pt>
                <c:pt idx="4482">
                  <c:v>6.16981443753098</c:v>
                </c:pt>
                <c:pt idx="4483">
                  <c:v>6.1711910137106996</c:v>
                </c:pt>
                <c:pt idx="4484">
                  <c:v>6.1725675898904298</c:v>
                </c:pt>
                <c:pt idx="4485">
                  <c:v>6.1739441660701502</c:v>
                </c:pt>
                <c:pt idx="4486">
                  <c:v>6.1753207422498804</c:v>
                </c:pt>
                <c:pt idx="4487">
                  <c:v>6.1766973184295999</c:v>
                </c:pt>
                <c:pt idx="4488">
                  <c:v>6.1780738946093301</c:v>
                </c:pt>
                <c:pt idx="4489">
                  <c:v>6.1794504707890603</c:v>
                </c:pt>
                <c:pt idx="4490">
                  <c:v>6.1808270469687798</c:v>
                </c:pt>
                <c:pt idx="4491">
                  <c:v>6.18220362314851</c:v>
                </c:pt>
                <c:pt idx="4492">
                  <c:v>6.1835801993282304</c:v>
                </c:pt>
                <c:pt idx="4493">
                  <c:v>6.1849567755079597</c:v>
                </c:pt>
                <c:pt idx="4494">
                  <c:v>6.1863333516876802</c:v>
                </c:pt>
                <c:pt idx="4495">
                  <c:v>6.1877099278674104</c:v>
                </c:pt>
                <c:pt idx="4496">
                  <c:v>6.1890865040471397</c:v>
                </c:pt>
                <c:pt idx="4497">
                  <c:v>6.1904630802268601</c:v>
                </c:pt>
                <c:pt idx="4498">
                  <c:v>6.1918396564065903</c:v>
                </c:pt>
                <c:pt idx="4499">
                  <c:v>6.1932162325863098</c:v>
                </c:pt>
                <c:pt idx="4500">
                  <c:v>6.19459280876604</c:v>
                </c:pt>
                <c:pt idx="4501">
                  <c:v>6.1959693849457604</c:v>
                </c:pt>
                <c:pt idx="4502">
                  <c:v>6.1973459611254897</c:v>
                </c:pt>
                <c:pt idx="4503">
                  <c:v>6.1987225373052199</c:v>
                </c:pt>
                <c:pt idx="4504">
                  <c:v>6.2000991134849404</c:v>
                </c:pt>
                <c:pt idx="4505">
                  <c:v>6.2014756896646697</c:v>
                </c:pt>
                <c:pt idx="4506">
                  <c:v>6.2028522658443901</c:v>
                </c:pt>
                <c:pt idx="4507">
                  <c:v>6.2042288420241203</c:v>
                </c:pt>
                <c:pt idx="4508">
                  <c:v>6.2056054182038398</c:v>
                </c:pt>
                <c:pt idx="4509">
                  <c:v>6.20698199438357</c:v>
                </c:pt>
                <c:pt idx="4510">
                  <c:v>6.2083585705633002</c:v>
                </c:pt>
                <c:pt idx="4511">
                  <c:v>6.2097351467430197</c:v>
                </c:pt>
                <c:pt idx="4512">
                  <c:v>6.2111117229227499</c:v>
                </c:pt>
                <c:pt idx="4513">
                  <c:v>6.2124882991024704</c:v>
                </c:pt>
                <c:pt idx="4514">
                  <c:v>6.2138648752821997</c:v>
                </c:pt>
                <c:pt idx="4515">
                  <c:v>6.2152414514619201</c:v>
                </c:pt>
                <c:pt idx="4516">
                  <c:v>6.2166180276416503</c:v>
                </c:pt>
                <c:pt idx="4517">
                  <c:v>6.2179946038213796</c:v>
                </c:pt>
                <c:pt idx="4518">
                  <c:v>6.2193711800011</c:v>
                </c:pt>
                <c:pt idx="4519">
                  <c:v>6.2207477561808302</c:v>
                </c:pt>
                <c:pt idx="4520">
                  <c:v>6.2221243323605497</c:v>
                </c:pt>
                <c:pt idx="4521">
                  <c:v>6.2235009085402799</c:v>
                </c:pt>
                <c:pt idx="4522">
                  <c:v>6.2248774847200101</c:v>
                </c:pt>
                <c:pt idx="4523">
                  <c:v>6.2262540608997297</c:v>
                </c:pt>
                <c:pt idx="4524">
                  <c:v>6.2276306370794599</c:v>
                </c:pt>
                <c:pt idx="4525">
                  <c:v>6.2290072132591803</c:v>
                </c:pt>
                <c:pt idx="4526">
                  <c:v>6.2303837894389096</c:v>
                </c:pt>
                <c:pt idx="4527">
                  <c:v>6.23176036561863</c:v>
                </c:pt>
                <c:pt idx="4528">
                  <c:v>6.2331369417983602</c:v>
                </c:pt>
                <c:pt idx="4529">
                  <c:v>6.2345135179780904</c:v>
                </c:pt>
                <c:pt idx="4530">
                  <c:v>6.2358900941578099</c:v>
                </c:pt>
                <c:pt idx="4531">
                  <c:v>6.2372666703375401</c:v>
                </c:pt>
                <c:pt idx="4532">
                  <c:v>6.2386432465172597</c:v>
                </c:pt>
                <c:pt idx="4533">
                  <c:v>6.2400198226969898</c:v>
                </c:pt>
                <c:pt idx="4534">
                  <c:v>6.24139639887672</c:v>
                </c:pt>
                <c:pt idx="4535">
                  <c:v>6.2427729750564396</c:v>
                </c:pt>
                <c:pt idx="4536">
                  <c:v>6.2441495512361698</c:v>
                </c:pt>
                <c:pt idx="4537">
                  <c:v>6.2455261274158902</c:v>
                </c:pt>
                <c:pt idx="4538">
                  <c:v>6.2469027035956204</c:v>
                </c:pt>
                <c:pt idx="4539">
                  <c:v>6.2482792797753399</c:v>
                </c:pt>
                <c:pt idx="4540">
                  <c:v>6.2496558559550701</c:v>
                </c:pt>
                <c:pt idx="4541">
                  <c:v>6.2510324321348003</c:v>
                </c:pt>
                <c:pt idx="4542">
                  <c:v>6.2524090083145198</c:v>
                </c:pt>
                <c:pt idx="4543">
                  <c:v>6.25378558449425</c:v>
                </c:pt>
                <c:pt idx="4544">
                  <c:v>6.2551621606739696</c:v>
                </c:pt>
                <c:pt idx="4545">
                  <c:v>6.2565387368536998</c:v>
                </c:pt>
                <c:pt idx="4546">
                  <c:v>6.25791531303343</c:v>
                </c:pt>
                <c:pt idx="4547">
                  <c:v>6.2592918892131504</c:v>
                </c:pt>
                <c:pt idx="4548">
                  <c:v>6.2606684653928797</c:v>
                </c:pt>
                <c:pt idx="4549">
                  <c:v>6.2620450415726001</c:v>
                </c:pt>
                <c:pt idx="4550">
                  <c:v>6.2634216177523303</c:v>
                </c:pt>
                <c:pt idx="4551">
                  <c:v>6.2647981939320498</c:v>
                </c:pt>
                <c:pt idx="4552">
                  <c:v>6.26617477011178</c:v>
                </c:pt>
                <c:pt idx="4553">
                  <c:v>6.2675513462915102</c:v>
                </c:pt>
                <c:pt idx="4554">
                  <c:v>6.2689279224712298</c:v>
                </c:pt>
                <c:pt idx="4555">
                  <c:v>6.27030449865096</c:v>
                </c:pt>
                <c:pt idx="4556">
                  <c:v>6.2716810748306804</c:v>
                </c:pt>
                <c:pt idx="4557">
                  <c:v>6.2730576510104097</c:v>
                </c:pt>
                <c:pt idx="4558">
                  <c:v>6.2744342271901301</c:v>
                </c:pt>
                <c:pt idx="4559">
                  <c:v>6.2758108033698603</c:v>
                </c:pt>
                <c:pt idx="4560">
                  <c:v>6.2771873795495896</c:v>
                </c:pt>
                <c:pt idx="4561">
                  <c:v>6.27856395572931</c:v>
                </c:pt>
                <c:pt idx="4562">
                  <c:v>6.2799405319090402</c:v>
                </c:pt>
                <c:pt idx="4563">
                  <c:v>6.2813171080887598</c:v>
                </c:pt>
                <c:pt idx="4564">
                  <c:v>6.28269368426849</c:v>
                </c:pt>
                <c:pt idx="4565">
                  <c:v>6.2840702604482104</c:v>
                </c:pt>
                <c:pt idx="4566">
                  <c:v>6.2854468366279397</c:v>
                </c:pt>
                <c:pt idx="4567">
                  <c:v>6.2868234128076699</c:v>
                </c:pt>
                <c:pt idx="4568">
                  <c:v>6.2881999889873903</c:v>
                </c:pt>
                <c:pt idx="4569">
                  <c:v>6.2895765651671196</c:v>
                </c:pt>
                <c:pt idx="4570">
                  <c:v>6.29095314134684</c:v>
                </c:pt>
                <c:pt idx="4571">
                  <c:v>6.2923297175265702</c:v>
                </c:pt>
                <c:pt idx="4572">
                  <c:v>6.2937062937063004</c:v>
                </c:pt>
                <c:pt idx="4573">
                  <c:v>6.2950828698860199</c:v>
                </c:pt>
                <c:pt idx="4574">
                  <c:v>6.2964594460657501</c:v>
                </c:pt>
                <c:pt idx="4575">
                  <c:v>6.2978360222454697</c:v>
                </c:pt>
                <c:pt idx="4576">
                  <c:v>6.2992125984251999</c:v>
                </c:pt>
                <c:pt idx="4577">
                  <c:v>6.3005891746049203</c:v>
                </c:pt>
                <c:pt idx="4578">
                  <c:v>6.3019657507846496</c:v>
                </c:pt>
                <c:pt idx="4579">
                  <c:v>6.3033423269643798</c:v>
                </c:pt>
                <c:pt idx="4580">
                  <c:v>6.3047189031441002</c:v>
                </c:pt>
                <c:pt idx="4581">
                  <c:v>6.3060954793238304</c:v>
                </c:pt>
                <c:pt idx="4582">
                  <c:v>6.3074720555035499</c:v>
                </c:pt>
                <c:pt idx="4583">
                  <c:v>6.3088486316832801</c:v>
                </c:pt>
                <c:pt idx="4584">
                  <c:v>6.3102252078629997</c:v>
                </c:pt>
                <c:pt idx="4585">
                  <c:v>6.3116017840427299</c:v>
                </c:pt>
                <c:pt idx="4586">
                  <c:v>6.3129783602224601</c:v>
                </c:pt>
                <c:pt idx="4587">
                  <c:v>6.3143549364021796</c:v>
                </c:pt>
                <c:pt idx="4588">
                  <c:v>6.3157315125819098</c:v>
                </c:pt>
                <c:pt idx="4589">
                  <c:v>6.3171080887616302</c:v>
                </c:pt>
                <c:pt idx="4590">
                  <c:v>6.3184846649413604</c:v>
                </c:pt>
                <c:pt idx="4591">
                  <c:v>6.3198612411210799</c:v>
                </c:pt>
                <c:pt idx="4592">
                  <c:v>6.3212378173008101</c:v>
                </c:pt>
                <c:pt idx="4593">
                  <c:v>6.3226143934805403</c:v>
                </c:pt>
                <c:pt idx="4594">
                  <c:v>6.3239909696602599</c:v>
                </c:pt>
                <c:pt idx="4595">
                  <c:v>6.3253675458399901</c:v>
                </c:pt>
                <c:pt idx="4596">
                  <c:v>6.3267441220197096</c:v>
                </c:pt>
                <c:pt idx="4597">
                  <c:v>6.3281206981994398</c:v>
                </c:pt>
                <c:pt idx="4598">
                  <c:v>6.32949727437917</c:v>
                </c:pt>
                <c:pt idx="4599">
                  <c:v>6.3308738505588904</c:v>
                </c:pt>
                <c:pt idx="4600">
                  <c:v>6.3322504267386197</c:v>
                </c:pt>
                <c:pt idx="4601">
                  <c:v>6.3336270029183401</c:v>
                </c:pt>
                <c:pt idx="4602">
                  <c:v>6.3350035790980703</c:v>
                </c:pt>
                <c:pt idx="4603">
                  <c:v>6.3363801552777899</c:v>
                </c:pt>
                <c:pt idx="4604">
                  <c:v>6.3377567314575201</c:v>
                </c:pt>
                <c:pt idx="4605">
                  <c:v>6.3391333076372502</c:v>
                </c:pt>
                <c:pt idx="4606">
                  <c:v>6.3405098838169698</c:v>
                </c:pt>
                <c:pt idx="4607">
                  <c:v>6.3418864599967</c:v>
                </c:pt>
                <c:pt idx="4608">
                  <c:v>6.3432630361764204</c:v>
                </c:pt>
                <c:pt idx="4609">
                  <c:v>6.3446396123561497</c:v>
                </c:pt>
                <c:pt idx="4610">
                  <c:v>6.3460161885358799</c:v>
                </c:pt>
                <c:pt idx="4611">
                  <c:v>6.3473927647156003</c:v>
                </c:pt>
                <c:pt idx="4612">
                  <c:v>6.3487693408953296</c:v>
                </c:pt>
                <c:pt idx="4613">
                  <c:v>6.3501459170750501</c:v>
                </c:pt>
                <c:pt idx="4614">
                  <c:v>6.3515224932547802</c:v>
                </c:pt>
                <c:pt idx="4615">
                  <c:v>6.3528990694344998</c:v>
                </c:pt>
                <c:pt idx="4616">
                  <c:v>6.35427564561423</c:v>
                </c:pt>
                <c:pt idx="4617">
                  <c:v>6.3556522217939602</c:v>
                </c:pt>
                <c:pt idx="4618">
                  <c:v>6.3570287979736797</c:v>
                </c:pt>
                <c:pt idx="4619">
                  <c:v>6.3584053741534099</c:v>
                </c:pt>
                <c:pt idx="4620">
                  <c:v>6.3597819503331303</c:v>
                </c:pt>
                <c:pt idx="4621">
                  <c:v>6.3611585265128596</c:v>
                </c:pt>
                <c:pt idx="4622">
                  <c:v>6.36253510269258</c:v>
                </c:pt>
                <c:pt idx="4623">
                  <c:v>6.3639116788723102</c:v>
                </c:pt>
                <c:pt idx="4624">
                  <c:v>6.3652882550520404</c:v>
                </c:pt>
                <c:pt idx="4625">
                  <c:v>6.36666483123176</c:v>
                </c:pt>
                <c:pt idx="4626">
                  <c:v>6.3680414074114902</c:v>
                </c:pt>
                <c:pt idx="4627">
                  <c:v>6.3694179835912097</c:v>
                </c:pt>
                <c:pt idx="4628">
                  <c:v>6.3707945597709399</c:v>
                </c:pt>
                <c:pt idx="4629">
                  <c:v>6.3721711359506701</c:v>
                </c:pt>
                <c:pt idx="4630">
                  <c:v>6.3735477121303896</c:v>
                </c:pt>
                <c:pt idx="4631">
                  <c:v>6.3749242883101198</c:v>
                </c:pt>
                <c:pt idx="4632">
                  <c:v>6.3763008644898402</c:v>
                </c:pt>
                <c:pt idx="4633">
                  <c:v>6.3776774406695704</c:v>
                </c:pt>
                <c:pt idx="4634">
                  <c:v>6.37905401684929</c:v>
                </c:pt>
                <c:pt idx="4635">
                  <c:v>6.3804305930290202</c:v>
                </c:pt>
                <c:pt idx="4636">
                  <c:v>6.3818071692087504</c:v>
                </c:pt>
                <c:pt idx="4637">
                  <c:v>6.3831837453884699</c:v>
                </c:pt>
                <c:pt idx="4638">
                  <c:v>6.3845603215682001</c:v>
                </c:pt>
                <c:pt idx="4639">
                  <c:v>6.3859368977479196</c:v>
                </c:pt>
                <c:pt idx="4640">
                  <c:v>6.3873134739276498</c:v>
                </c:pt>
                <c:pt idx="4641">
                  <c:v>6.3886900501073702</c:v>
                </c:pt>
                <c:pt idx="4642">
                  <c:v>6.3900666262871004</c:v>
                </c:pt>
                <c:pt idx="4643">
                  <c:v>6.3914432024668297</c:v>
                </c:pt>
                <c:pt idx="4644">
                  <c:v>6.3928197786465502</c:v>
                </c:pt>
                <c:pt idx="4645">
                  <c:v>6.3941963548262803</c:v>
                </c:pt>
                <c:pt idx="4646">
                  <c:v>6.3955729310059999</c:v>
                </c:pt>
                <c:pt idx="4647">
                  <c:v>6.3969495071857301</c:v>
                </c:pt>
                <c:pt idx="4648">
                  <c:v>6.3983260833654496</c:v>
                </c:pt>
                <c:pt idx="4649">
                  <c:v>6.3997026595451798</c:v>
                </c:pt>
                <c:pt idx="4650">
                  <c:v>6.40107923572491</c:v>
                </c:pt>
                <c:pt idx="4651">
                  <c:v>6.4024558119046304</c:v>
                </c:pt>
                <c:pt idx="4652">
                  <c:v>6.4038323880843597</c:v>
                </c:pt>
                <c:pt idx="4653">
                  <c:v>6.4052089642640802</c:v>
                </c:pt>
                <c:pt idx="4654">
                  <c:v>6.4065855404438103</c:v>
                </c:pt>
                <c:pt idx="4655">
                  <c:v>6.4079621166235299</c:v>
                </c:pt>
                <c:pt idx="4656">
                  <c:v>6.4093386928032601</c:v>
                </c:pt>
                <c:pt idx="4657">
                  <c:v>6.4107152689829903</c:v>
                </c:pt>
                <c:pt idx="4658">
                  <c:v>6.4120918451627098</c:v>
                </c:pt>
                <c:pt idx="4659">
                  <c:v>6.41346842134244</c:v>
                </c:pt>
                <c:pt idx="4660">
                  <c:v>6.4148449975221604</c:v>
                </c:pt>
                <c:pt idx="4661">
                  <c:v>6.4162215737018897</c:v>
                </c:pt>
                <c:pt idx="4662">
                  <c:v>6.4175981498816199</c:v>
                </c:pt>
                <c:pt idx="4663">
                  <c:v>6.4189747260613403</c:v>
                </c:pt>
                <c:pt idx="4664">
                  <c:v>6.4203513022410696</c:v>
                </c:pt>
                <c:pt idx="4665">
                  <c:v>6.4217278784207901</c:v>
                </c:pt>
                <c:pt idx="4666">
                  <c:v>6.4231044546005203</c:v>
                </c:pt>
                <c:pt idx="4667">
                  <c:v>6.4244810307802496</c:v>
                </c:pt>
                <c:pt idx="4668">
                  <c:v>6.42585760695997</c:v>
                </c:pt>
                <c:pt idx="4669">
                  <c:v>6.4272341831397002</c:v>
                </c:pt>
                <c:pt idx="4670">
                  <c:v>6.4286107593194197</c:v>
                </c:pt>
                <c:pt idx="4671">
                  <c:v>6.4299873354991499</c:v>
                </c:pt>
                <c:pt idx="4672">
                  <c:v>6.4313639116788703</c:v>
                </c:pt>
                <c:pt idx="4673">
                  <c:v>6.4327404878585996</c:v>
                </c:pt>
                <c:pt idx="4674">
                  <c:v>6.4341170640383298</c:v>
                </c:pt>
                <c:pt idx="4675">
                  <c:v>6.4354936402180503</c:v>
                </c:pt>
                <c:pt idx="4676">
                  <c:v>6.4368702163977796</c:v>
                </c:pt>
                <c:pt idx="4677">
                  <c:v>6.4382467925775</c:v>
                </c:pt>
                <c:pt idx="4678">
                  <c:v>6.4396233687572302</c:v>
                </c:pt>
                <c:pt idx="4679">
                  <c:v>6.4409999449369497</c:v>
                </c:pt>
                <c:pt idx="4680">
                  <c:v>6.4423765211166799</c:v>
                </c:pt>
                <c:pt idx="4681">
                  <c:v>6.4437530972964101</c:v>
                </c:pt>
                <c:pt idx="4682">
                  <c:v>6.4451296734761296</c:v>
                </c:pt>
                <c:pt idx="4683">
                  <c:v>6.4465062496558598</c:v>
                </c:pt>
                <c:pt idx="4684">
                  <c:v>6.4478828258355803</c:v>
                </c:pt>
                <c:pt idx="4685">
                  <c:v>6.4492594020153096</c:v>
                </c:pt>
                <c:pt idx="4686">
                  <c:v>6.45063597819503</c:v>
                </c:pt>
                <c:pt idx="4687">
                  <c:v>6.4520125543747602</c:v>
                </c:pt>
                <c:pt idx="4688">
                  <c:v>6.4533891305544904</c:v>
                </c:pt>
                <c:pt idx="4689">
                  <c:v>6.4547657067342099</c:v>
                </c:pt>
                <c:pt idx="4690">
                  <c:v>6.4561422829139401</c:v>
                </c:pt>
                <c:pt idx="4691">
                  <c:v>6.4575188590936596</c:v>
                </c:pt>
                <c:pt idx="4692">
                  <c:v>6.4588954352733898</c:v>
                </c:pt>
                <c:pt idx="4693">
                  <c:v>6.46027201145312</c:v>
                </c:pt>
                <c:pt idx="4694">
                  <c:v>6.4616485876328396</c:v>
                </c:pt>
                <c:pt idx="4695">
                  <c:v>6.4630251638125698</c:v>
                </c:pt>
                <c:pt idx="4696">
                  <c:v>6.4644017399922902</c:v>
                </c:pt>
                <c:pt idx="4697">
                  <c:v>6.4657783161720204</c:v>
                </c:pt>
                <c:pt idx="4698">
                  <c:v>6.4671548923517399</c:v>
                </c:pt>
                <c:pt idx="4699">
                  <c:v>6.4685314685314701</c:v>
                </c:pt>
                <c:pt idx="4700">
                  <c:v>6.4699080447112003</c:v>
                </c:pt>
                <c:pt idx="4701">
                  <c:v>6.4712846208909198</c:v>
                </c:pt>
                <c:pt idx="4702">
                  <c:v>6.47266119707065</c:v>
                </c:pt>
                <c:pt idx="4703">
                  <c:v>6.4740377732503704</c:v>
                </c:pt>
                <c:pt idx="4704">
                  <c:v>6.4754143494300997</c:v>
                </c:pt>
                <c:pt idx="4705">
                  <c:v>6.4767909256098202</c:v>
                </c:pt>
                <c:pt idx="4706">
                  <c:v>6.4781675017895504</c:v>
                </c:pt>
                <c:pt idx="4707">
                  <c:v>6.4795440779692797</c:v>
                </c:pt>
                <c:pt idx="4708">
                  <c:v>6.4809206541490001</c:v>
                </c:pt>
                <c:pt idx="4709">
                  <c:v>6.4822972303287303</c:v>
                </c:pt>
                <c:pt idx="4710">
                  <c:v>6.4836738065084498</c:v>
                </c:pt>
                <c:pt idx="4711">
                  <c:v>6.48505038268818</c:v>
                </c:pt>
                <c:pt idx="4712">
                  <c:v>6.4864269588679102</c:v>
                </c:pt>
                <c:pt idx="4713">
                  <c:v>6.4878035350476297</c:v>
                </c:pt>
                <c:pt idx="4714">
                  <c:v>6.4891801112273599</c:v>
                </c:pt>
                <c:pt idx="4715">
                  <c:v>6.4905566874070804</c:v>
                </c:pt>
                <c:pt idx="4716">
                  <c:v>6.4919332635868097</c:v>
                </c:pt>
                <c:pt idx="4717">
                  <c:v>6.4933098397665301</c:v>
                </c:pt>
                <c:pt idx="4718">
                  <c:v>6.4946864159462603</c:v>
                </c:pt>
                <c:pt idx="4719">
                  <c:v>6.4960629921259896</c:v>
                </c:pt>
                <c:pt idx="4720">
                  <c:v>6.49743956830571</c:v>
                </c:pt>
                <c:pt idx="4721">
                  <c:v>6.4988161444854402</c:v>
                </c:pt>
                <c:pt idx="4722">
                  <c:v>6.5001927206651597</c:v>
                </c:pt>
                <c:pt idx="4723">
                  <c:v>6.5015692968448899</c:v>
                </c:pt>
                <c:pt idx="4724">
                  <c:v>6.5029458730246201</c:v>
                </c:pt>
                <c:pt idx="4725">
                  <c:v>6.5043224492043397</c:v>
                </c:pt>
                <c:pt idx="4726">
                  <c:v>6.5056990253840699</c:v>
                </c:pt>
                <c:pt idx="4727">
                  <c:v>6.5070756015637903</c:v>
                </c:pt>
                <c:pt idx="4728">
                  <c:v>6.5084521777435196</c:v>
                </c:pt>
                <c:pt idx="4729">
                  <c:v>6.50982875392324</c:v>
                </c:pt>
                <c:pt idx="4730">
                  <c:v>6.5112053301029702</c:v>
                </c:pt>
                <c:pt idx="4731">
                  <c:v>6.5125819062827004</c:v>
                </c:pt>
                <c:pt idx="4732">
                  <c:v>6.5139584824624199</c:v>
                </c:pt>
                <c:pt idx="4733">
                  <c:v>6.5153350586421501</c:v>
                </c:pt>
                <c:pt idx="4734">
                  <c:v>6.5167116348218697</c:v>
                </c:pt>
                <c:pt idx="4735">
                  <c:v>6.5180882110015999</c:v>
                </c:pt>
                <c:pt idx="4736">
                  <c:v>6.5194647871813203</c:v>
                </c:pt>
                <c:pt idx="4737">
                  <c:v>6.5208413633610496</c:v>
                </c:pt>
                <c:pt idx="4738">
                  <c:v>6.5222179395407798</c:v>
                </c:pt>
                <c:pt idx="4739">
                  <c:v>6.5235945157205002</c:v>
                </c:pt>
                <c:pt idx="4740">
                  <c:v>6.5249710919002304</c:v>
                </c:pt>
                <c:pt idx="4741">
                  <c:v>6.5263476680799499</c:v>
                </c:pt>
                <c:pt idx="4742">
                  <c:v>6.5277242442596801</c:v>
                </c:pt>
                <c:pt idx="4743">
                  <c:v>6.5291008204393997</c:v>
                </c:pt>
                <c:pt idx="4744">
                  <c:v>6.5304773966191298</c:v>
                </c:pt>
                <c:pt idx="4745">
                  <c:v>6.53185397279886</c:v>
                </c:pt>
                <c:pt idx="4746">
                  <c:v>6.5332305489785796</c:v>
                </c:pt>
                <c:pt idx="4747">
                  <c:v>6.5346071251583098</c:v>
                </c:pt>
                <c:pt idx="4748">
                  <c:v>6.5359837013380302</c:v>
                </c:pt>
                <c:pt idx="4749">
                  <c:v>6.5373602775177604</c:v>
                </c:pt>
                <c:pt idx="4750">
                  <c:v>6.5387368536974799</c:v>
                </c:pt>
                <c:pt idx="4751">
                  <c:v>6.5401134298772101</c:v>
                </c:pt>
                <c:pt idx="4752">
                  <c:v>6.5414900060569403</c:v>
                </c:pt>
                <c:pt idx="4753">
                  <c:v>6.5428665822366598</c:v>
                </c:pt>
                <c:pt idx="4754">
                  <c:v>6.54424315841639</c:v>
                </c:pt>
                <c:pt idx="4755">
                  <c:v>6.5456197345961096</c:v>
                </c:pt>
                <c:pt idx="4756">
                  <c:v>6.5469963107758398</c:v>
                </c:pt>
                <c:pt idx="4757">
                  <c:v>6.54837288695557</c:v>
                </c:pt>
                <c:pt idx="4758">
                  <c:v>6.5497494631352904</c:v>
                </c:pt>
                <c:pt idx="4759">
                  <c:v>6.5511260393150197</c:v>
                </c:pt>
                <c:pt idx="4760">
                  <c:v>6.5525026154947401</c:v>
                </c:pt>
                <c:pt idx="4761">
                  <c:v>6.5538791916744703</c:v>
                </c:pt>
                <c:pt idx="4762">
                  <c:v>6.5552557678541898</c:v>
                </c:pt>
                <c:pt idx="4763">
                  <c:v>6.55663234403392</c:v>
                </c:pt>
                <c:pt idx="4764">
                  <c:v>6.5580089202136502</c:v>
                </c:pt>
                <c:pt idx="4765">
                  <c:v>6.5593854963933698</c:v>
                </c:pt>
                <c:pt idx="4766">
                  <c:v>6.5607620725731</c:v>
                </c:pt>
                <c:pt idx="4767">
                  <c:v>6.5621386487528204</c:v>
                </c:pt>
                <c:pt idx="4768">
                  <c:v>6.5635152249325497</c:v>
                </c:pt>
                <c:pt idx="4769">
                  <c:v>6.5648918011122701</c:v>
                </c:pt>
                <c:pt idx="4770">
                  <c:v>6.5662683772920003</c:v>
                </c:pt>
                <c:pt idx="4771">
                  <c:v>6.5676449534717296</c:v>
                </c:pt>
                <c:pt idx="4772">
                  <c:v>6.56902152965145</c:v>
                </c:pt>
                <c:pt idx="4773">
                  <c:v>6.5703981058311802</c:v>
                </c:pt>
                <c:pt idx="4774">
                  <c:v>6.5717746820108998</c:v>
                </c:pt>
                <c:pt idx="4775">
                  <c:v>6.57315125819063</c:v>
                </c:pt>
                <c:pt idx="4776">
                  <c:v>6.5745278343703601</c:v>
                </c:pt>
                <c:pt idx="4777">
                  <c:v>6.5759044105500797</c:v>
                </c:pt>
                <c:pt idx="4778">
                  <c:v>6.5772809867298099</c:v>
                </c:pt>
                <c:pt idx="4779">
                  <c:v>6.5786575629095303</c:v>
                </c:pt>
                <c:pt idx="4780">
                  <c:v>6.5800341390892596</c:v>
                </c:pt>
                <c:pt idx="4781">
                  <c:v>6.58141071526898</c:v>
                </c:pt>
                <c:pt idx="4782">
                  <c:v>6.5827872914487102</c:v>
                </c:pt>
                <c:pt idx="4783">
                  <c:v>6.5841638676284404</c:v>
                </c:pt>
                <c:pt idx="4784">
                  <c:v>6.5855404438081599</c:v>
                </c:pt>
                <c:pt idx="4785">
                  <c:v>6.5869170199878901</c:v>
                </c:pt>
                <c:pt idx="4786">
                  <c:v>6.5882935961676097</c:v>
                </c:pt>
                <c:pt idx="4787">
                  <c:v>6.5896701723473399</c:v>
                </c:pt>
                <c:pt idx="4788">
                  <c:v>6.5910467485270701</c:v>
                </c:pt>
                <c:pt idx="4789">
                  <c:v>6.5924233247067896</c:v>
                </c:pt>
                <c:pt idx="4790">
                  <c:v>6.5937999008865198</c:v>
                </c:pt>
                <c:pt idx="4791">
                  <c:v>6.5951764770662402</c:v>
                </c:pt>
                <c:pt idx="4792">
                  <c:v>6.5965530532459704</c:v>
                </c:pt>
                <c:pt idx="4793">
                  <c:v>6.5979296294256899</c:v>
                </c:pt>
                <c:pt idx="4794">
                  <c:v>6.5993062056054201</c:v>
                </c:pt>
                <c:pt idx="4795">
                  <c:v>6.6006827817851503</c:v>
                </c:pt>
                <c:pt idx="4796">
                  <c:v>6.6020593579648699</c:v>
                </c:pt>
                <c:pt idx="4797">
                  <c:v>6.6034359341446001</c:v>
                </c:pt>
                <c:pt idx="4798">
                  <c:v>6.6048125103243196</c:v>
                </c:pt>
                <c:pt idx="4799">
                  <c:v>6.6061890865040498</c:v>
                </c:pt>
                <c:pt idx="4800">
                  <c:v>6.6075656626837702</c:v>
                </c:pt>
                <c:pt idx="4801">
                  <c:v>6.6089422388635004</c:v>
                </c:pt>
                <c:pt idx="4802">
                  <c:v>6.6103188150432297</c:v>
                </c:pt>
                <c:pt idx="4803">
                  <c:v>6.6116953912229501</c:v>
                </c:pt>
                <c:pt idx="4804">
                  <c:v>6.6130719674026803</c:v>
                </c:pt>
                <c:pt idx="4805">
                  <c:v>6.6144485435823999</c:v>
                </c:pt>
                <c:pt idx="4806">
                  <c:v>6.6158251197621301</c:v>
                </c:pt>
                <c:pt idx="4807">
                  <c:v>6.6172016959418603</c:v>
                </c:pt>
                <c:pt idx="4808">
                  <c:v>6.6185782721215798</c:v>
                </c:pt>
                <c:pt idx="4809">
                  <c:v>6.61995484830131</c:v>
                </c:pt>
                <c:pt idx="4810">
                  <c:v>6.6213314244810304</c:v>
                </c:pt>
                <c:pt idx="4811">
                  <c:v>6.6227080006607597</c:v>
                </c:pt>
                <c:pt idx="4812">
                  <c:v>6.6240845768404801</c:v>
                </c:pt>
                <c:pt idx="4813">
                  <c:v>6.6254611530202103</c:v>
                </c:pt>
                <c:pt idx="4814">
                  <c:v>6.6268377291999396</c:v>
                </c:pt>
                <c:pt idx="4815">
                  <c:v>6.6282143053796601</c:v>
                </c:pt>
                <c:pt idx="4816">
                  <c:v>6.6295908815593902</c:v>
                </c:pt>
                <c:pt idx="4817">
                  <c:v>6.6309674577391098</c:v>
                </c:pt>
                <c:pt idx="4818">
                  <c:v>6.63234403391884</c:v>
                </c:pt>
                <c:pt idx="4819">
                  <c:v>6.6337206100985604</c:v>
                </c:pt>
                <c:pt idx="4820">
                  <c:v>6.6350971862782897</c:v>
                </c:pt>
                <c:pt idx="4821">
                  <c:v>6.6364737624580199</c:v>
                </c:pt>
                <c:pt idx="4822">
                  <c:v>6.6378503386377403</c:v>
                </c:pt>
                <c:pt idx="4823">
                  <c:v>6.6392269148174696</c:v>
                </c:pt>
                <c:pt idx="4824">
                  <c:v>6.6406034909971901</c:v>
                </c:pt>
                <c:pt idx="4825">
                  <c:v>6.6419800671769202</c:v>
                </c:pt>
                <c:pt idx="4826">
                  <c:v>6.6433566433566398</c:v>
                </c:pt>
                <c:pt idx="4827">
                  <c:v>6.64473321953637</c:v>
                </c:pt>
                <c:pt idx="4828">
                  <c:v>6.6461097957161002</c:v>
                </c:pt>
                <c:pt idx="4829">
                  <c:v>6.6474863718958197</c:v>
                </c:pt>
                <c:pt idx="4830">
                  <c:v>6.6488629480755499</c:v>
                </c:pt>
                <c:pt idx="4831">
                  <c:v>6.6502395242552703</c:v>
                </c:pt>
                <c:pt idx="4832">
                  <c:v>6.6516161004349996</c:v>
                </c:pt>
                <c:pt idx="4833">
                  <c:v>6.65299267661472</c:v>
                </c:pt>
                <c:pt idx="4834">
                  <c:v>6.6543692527944502</c:v>
                </c:pt>
                <c:pt idx="4835">
                  <c:v>6.6557458289741804</c:v>
                </c:pt>
                <c:pt idx="4836">
                  <c:v>6.6571224051539</c:v>
                </c:pt>
                <c:pt idx="4837">
                  <c:v>6.6584989813336302</c:v>
                </c:pt>
                <c:pt idx="4838">
                  <c:v>6.6598755575133497</c:v>
                </c:pt>
                <c:pt idx="4839">
                  <c:v>6.6612521336930799</c:v>
                </c:pt>
                <c:pt idx="4840">
                  <c:v>6.6626287098728101</c:v>
                </c:pt>
                <c:pt idx="4841">
                  <c:v>6.6640052860525296</c:v>
                </c:pt>
                <c:pt idx="4842">
                  <c:v>6.6653818622322598</c:v>
                </c:pt>
                <c:pt idx="4843">
                  <c:v>6.6667584384119802</c:v>
                </c:pt>
                <c:pt idx="4844">
                  <c:v>6.6681350145917104</c:v>
                </c:pt>
                <c:pt idx="4845">
                  <c:v>6.66951159077143</c:v>
                </c:pt>
                <c:pt idx="4846">
                  <c:v>6.6708881669511602</c:v>
                </c:pt>
                <c:pt idx="4847">
                  <c:v>6.6722647431308904</c:v>
                </c:pt>
                <c:pt idx="4848">
                  <c:v>6.6736413193106099</c:v>
                </c:pt>
                <c:pt idx="4849">
                  <c:v>6.6750178954903401</c:v>
                </c:pt>
                <c:pt idx="4850">
                  <c:v>6.6763944716700596</c:v>
                </c:pt>
                <c:pt idx="4851">
                  <c:v>6.6777710478497898</c:v>
                </c:pt>
                <c:pt idx="4852">
                  <c:v>6.67914762402952</c:v>
                </c:pt>
                <c:pt idx="4853">
                  <c:v>6.6805242002092404</c:v>
                </c:pt>
                <c:pt idx="4854">
                  <c:v>6.6819007763889697</c:v>
                </c:pt>
                <c:pt idx="4855">
                  <c:v>6.6832773525686902</c:v>
                </c:pt>
                <c:pt idx="4856">
                  <c:v>6.6846539287484203</c:v>
                </c:pt>
                <c:pt idx="4857">
                  <c:v>6.6860305049281399</c:v>
                </c:pt>
                <c:pt idx="4858">
                  <c:v>6.6874070811078701</c:v>
                </c:pt>
                <c:pt idx="4859">
                  <c:v>6.6887836572876003</c:v>
                </c:pt>
                <c:pt idx="4860">
                  <c:v>6.6901602334673198</c:v>
                </c:pt>
                <c:pt idx="4861">
                  <c:v>6.69153680964705</c:v>
                </c:pt>
                <c:pt idx="4862">
                  <c:v>6.6929133858267704</c:v>
                </c:pt>
                <c:pt idx="4863">
                  <c:v>6.6942899620064997</c:v>
                </c:pt>
                <c:pt idx="4864">
                  <c:v>6.6956665381862299</c:v>
                </c:pt>
                <c:pt idx="4865">
                  <c:v>6.6970431143659503</c:v>
                </c:pt>
                <c:pt idx="4866">
                  <c:v>6.6984196905456797</c:v>
                </c:pt>
                <c:pt idx="4867">
                  <c:v>6.6997962667254001</c:v>
                </c:pt>
                <c:pt idx="4868">
                  <c:v>6.7011728429051303</c:v>
                </c:pt>
                <c:pt idx="4869">
                  <c:v>6.7025494190848498</c:v>
                </c:pt>
                <c:pt idx="4870">
                  <c:v>6.70392599526458</c:v>
                </c:pt>
                <c:pt idx="4871">
                  <c:v>6.7053025714443102</c:v>
                </c:pt>
                <c:pt idx="4872">
                  <c:v>6.7066791476240297</c:v>
                </c:pt>
                <c:pt idx="4873">
                  <c:v>6.7080557238037599</c:v>
                </c:pt>
                <c:pt idx="4874">
                  <c:v>6.7094322999834803</c:v>
                </c:pt>
                <c:pt idx="4875">
                  <c:v>6.7108088761632096</c:v>
                </c:pt>
                <c:pt idx="4876">
                  <c:v>6.7121854523429301</c:v>
                </c:pt>
                <c:pt idx="4877">
                  <c:v>6.7135620285226603</c:v>
                </c:pt>
                <c:pt idx="4878">
                  <c:v>6.7149386047023896</c:v>
                </c:pt>
                <c:pt idx="4879">
                  <c:v>6.71631518088211</c:v>
                </c:pt>
                <c:pt idx="4880">
                  <c:v>6.7176917570618402</c:v>
                </c:pt>
                <c:pt idx="4881">
                  <c:v>6.7190683332415597</c:v>
                </c:pt>
                <c:pt idx="4882">
                  <c:v>6.7204449094212899</c:v>
                </c:pt>
                <c:pt idx="4883">
                  <c:v>6.7218214856010103</c:v>
                </c:pt>
                <c:pt idx="4884">
                  <c:v>6.7231980617807396</c:v>
                </c:pt>
                <c:pt idx="4885">
                  <c:v>6.7245746379604698</c:v>
                </c:pt>
                <c:pt idx="4886">
                  <c:v>6.7259512141401903</c:v>
                </c:pt>
                <c:pt idx="4887">
                  <c:v>6.7273277903199196</c:v>
                </c:pt>
                <c:pt idx="4888">
                  <c:v>6.72870436649964</c:v>
                </c:pt>
                <c:pt idx="4889">
                  <c:v>6.7300809426793702</c:v>
                </c:pt>
                <c:pt idx="4890">
                  <c:v>6.7314575188590897</c:v>
                </c:pt>
                <c:pt idx="4891">
                  <c:v>6.7328340950388199</c:v>
                </c:pt>
                <c:pt idx="4892">
                  <c:v>6.7342106712185501</c:v>
                </c:pt>
                <c:pt idx="4893">
                  <c:v>6.7355872473982696</c:v>
                </c:pt>
                <c:pt idx="4894">
                  <c:v>6.7369638235779998</c:v>
                </c:pt>
                <c:pt idx="4895">
                  <c:v>6.7383403997577203</c:v>
                </c:pt>
                <c:pt idx="4896">
                  <c:v>6.7397169759374496</c:v>
                </c:pt>
                <c:pt idx="4897">
                  <c:v>6.7410935521171798</c:v>
                </c:pt>
                <c:pt idx="4898">
                  <c:v>6.7424701282969002</c:v>
                </c:pt>
                <c:pt idx="4899">
                  <c:v>6.7438467044766304</c:v>
                </c:pt>
                <c:pt idx="4900">
                  <c:v>6.7452232806563499</c:v>
                </c:pt>
                <c:pt idx="4901">
                  <c:v>6.7465998568360801</c:v>
                </c:pt>
                <c:pt idx="4902">
                  <c:v>6.7479764330158103</c:v>
                </c:pt>
                <c:pt idx="4903">
                  <c:v>6.7493530091955298</c:v>
                </c:pt>
                <c:pt idx="4904">
                  <c:v>6.75072958537526</c:v>
                </c:pt>
                <c:pt idx="4905">
                  <c:v>6.7521061615549796</c:v>
                </c:pt>
                <c:pt idx="4906">
                  <c:v>6.7534827377347098</c:v>
                </c:pt>
                <c:pt idx="4907">
                  <c:v>6.7548593139144302</c:v>
                </c:pt>
                <c:pt idx="4908">
                  <c:v>6.7562358900941604</c:v>
                </c:pt>
                <c:pt idx="4909">
                  <c:v>6.7576124662738897</c:v>
                </c:pt>
                <c:pt idx="4910">
                  <c:v>6.7589890424536101</c:v>
                </c:pt>
                <c:pt idx="4911">
                  <c:v>6.7603656186333403</c:v>
                </c:pt>
                <c:pt idx="4912">
                  <c:v>6.7617421948130598</c:v>
                </c:pt>
                <c:pt idx="4913">
                  <c:v>6.76311877099279</c:v>
                </c:pt>
                <c:pt idx="4914">
                  <c:v>6.7644953471725104</c:v>
                </c:pt>
                <c:pt idx="4915">
                  <c:v>6.7658719233522397</c:v>
                </c:pt>
                <c:pt idx="4916">
                  <c:v>6.7672484995319699</c:v>
                </c:pt>
                <c:pt idx="4917">
                  <c:v>6.7686250757116904</c:v>
                </c:pt>
                <c:pt idx="4918">
                  <c:v>6.7700016518914197</c:v>
                </c:pt>
                <c:pt idx="4919">
                  <c:v>6.7713782280711401</c:v>
                </c:pt>
                <c:pt idx="4920">
                  <c:v>6.7727548042508703</c:v>
                </c:pt>
                <c:pt idx="4921">
                  <c:v>6.7741313804305898</c:v>
                </c:pt>
                <c:pt idx="4922">
                  <c:v>6.77550795661032</c:v>
                </c:pt>
                <c:pt idx="4923">
                  <c:v>6.7768845327900502</c:v>
                </c:pt>
                <c:pt idx="4924">
                  <c:v>6.7782611089697697</c:v>
                </c:pt>
                <c:pt idx="4925">
                  <c:v>6.7796376851494999</c:v>
                </c:pt>
                <c:pt idx="4926">
                  <c:v>6.7810142613292204</c:v>
                </c:pt>
                <c:pt idx="4927">
                  <c:v>6.7823908375089497</c:v>
                </c:pt>
                <c:pt idx="4928">
                  <c:v>6.7837674136886701</c:v>
                </c:pt>
                <c:pt idx="4929">
                  <c:v>6.7851439898684003</c:v>
                </c:pt>
                <c:pt idx="4930">
                  <c:v>6.7865205660481296</c:v>
                </c:pt>
                <c:pt idx="4931">
                  <c:v>6.78789714222785</c:v>
                </c:pt>
                <c:pt idx="4932">
                  <c:v>6.7892737184075802</c:v>
                </c:pt>
                <c:pt idx="4933">
                  <c:v>6.7906502945872997</c:v>
                </c:pt>
                <c:pt idx="4934">
                  <c:v>6.7920268707670299</c:v>
                </c:pt>
                <c:pt idx="4935">
                  <c:v>6.7934034469467601</c:v>
                </c:pt>
                <c:pt idx="4936">
                  <c:v>6.7947800231264797</c:v>
                </c:pt>
                <c:pt idx="4937">
                  <c:v>6.7961565993062099</c:v>
                </c:pt>
                <c:pt idx="4938">
                  <c:v>6.7975331754859303</c:v>
                </c:pt>
                <c:pt idx="4939">
                  <c:v>6.7989097516656596</c:v>
                </c:pt>
                <c:pt idx="4940">
                  <c:v>6.80028632784538</c:v>
                </c:pt>
                <c:pt idx="4941">
                  <c:v>6.8016629040251102</c:v>
                </c:pt>
                <c:pt idx="4942">
                  <c:v>6.8030394802048404</c:v>
                </c:pt>
                <c:pt idx="4943">
                  <c:v>6.8044160563845599</c:v>
                </c:pt>
                <c:pt idx="4944">
                  <c:v>6.8057926325642901</c:v>
                </c:pt>
                <c:pt idx="4945">
                  <c:v>6.8071692087440097</c:v>
                </c:pt>
                <c:pt idx="4946">
                  <c:v>6.8085457849237399</c:v>
                </c:pt>
                <c:pt idx="4947">
                  <c:v>6.80992236110347</c:v>
                </c:pt>
                <c:pt idx="4948">
                  <c:v>6.8112989372831896</c:v>
                </c:pt>
                <c:pt idx="4949">
                  <c:v>6.8126755134629198</c:v>
                </c:pt>
                <c:pt idx="4950">
                  <c:v>6.8140520896426402</c:v>
                </c:pt>
                <c:pt idx="4951">
                  <c:v>6.8154286658223704</c:v>
                </c:pt>
                <c:pt idx="4952">
                  <c:v>6.8168052420020899</c:v>
                </c:pt>
                <c:pt idx="4953">
                  <c:v>6.8181818181818201</c:v>
                </c:pt>
                <c:pt idx="4954">
                  <c:v>6.8195583943615503</c:v>
                </c:pt>
                <c:pt idx="4955">
                  <c:v>6.8209349705412698</c:v>
                </c:pt>
                <c:pt idx="4956">
                  <c:v>6.822311546721</c:v>
                </c:pt>
                <c:pt idx="4957">
                  <c:v>6.8236881229007196</c:v>
                </c:pt>
                <c:pt idx="4958">
                  <c:v>6.8250646990804498</c:v>
                </c:pt>
                <c:pt idx="4959">
                  <c:v>6.8264412752601702</c:v>
                </c:pt>
                <c:pt idx="4960">
                  <c:v>6.8278178514399004</c:v>
                </c:pt>
                <c:pt idx="4961">
                  <c:v>6.8291944276196297</c:v>
                </c:pt>
                <c:pt idx="4962">
                  <c:v>6.8305710037993501</c:v>
                </c:pt>
                <c:pt idx="4963">
                  <c:v>6.8319475799790803</c:v>
                </c:pt>
                <c:pt idx="4964">
                  <c:v>6.8333241561587998</c:v>
                </c:pt>
                <c:pt idx="4965">
                  <c:v>6.83470073233853</c:v>
                </c:pt>
                <c:pt idx="4966">
                  <c:v>6.8360773085182602</c:v>
                </c:pt>
                <c:pt idx="4967">
                  <c:v>6.8374538846979798</c:v>
                </c:pt>
                <c:pt idx="4968">
                  <c:v>6.83883046087771</c:v>
                </c:pt>
                <c:pt idx="4969">
                  <c:v>6.8402070370574304</c:v>
                </c:pt>
                <c:pt idx="4970">
                  <c:v>6.8415836132371597</c:v>
                </c:pt>
                <c:pt idx="4971">
                  <c:v>6.8429601894168801</c:v>
                </c:pt>
                <c:pt idx="4972">
                  <c:v>6.8443367655966103</c:v>
                </c:pt>
                <c:pt idx="4973">
                  <c:v>6.8457133417763396</c:v>
                </c:pt>
                <c:pt idx="4974">
                  <c:v>6.84708991795606</c:v>
                </c:pt>
                <c:pt idx="4975">
                  <c:v>6.8484664941357902</c:v>
                </c:pt>
                <c:pt idx="4976">
                  <c:v>6.8498430703155098</c:v>
                </c:pt>
                <c:pt idx="4977">
                  <c:v>6.85121964649524</c:v>
                </c:pt>
                <c:pt idx="4978">
                  <c:v>6.8525962226749604</c:v>
                </c:pt>
                <c:pt idx="4979">
                  <c:v>6.8539727988546897</c:v>
                </c:pt>
                <c:pt idx="4980">
                  <c:v>6.8553493750344199</c:v>
                </c:pt>
                <c:pt idx="4981">
                  <c:v>6.8567259512141403</c:v>
                </c:pt>
                <c:pt idx="4982">
                  <c:v>6.8581025273938696</c:v>
                </c:pt>
                <c:pt idx="4983">
                  <c:v>6.85947910357359</c:v>
                </c:pt>
                <c:pt idx="4984">
                  <c:v>6.8608556797533202</c:v>
                </c:pt>
                <c:pt idx="4985">
                  <c:v>6.8622322559330398</c:v>
                </c:pt>
                <c:pt idx="4986">
                  <c:v>6.86360883211277</c:v>
                </c:pt>
                <c:pt idx="4987">
                  <c:v>6.8649854082925001</c:v>
                </c:pt>
                <c:pt idx="4988">
                  <c:v>6.8663619844722197</c:v>
                </c:pt>
                <c:pt idx="4989">
                  <c:v>6.8677385606519499</c:v>
                </c:pt>
                <c:pt idx="4990">
                  <c:v>6.8691151368316703</c:v>
                </c:pt>
                <c:pt idx="4991">
                  <c:v>6.8704917130113996</c:v>
                </c:pt>
                <c:pt idx="4992">
                  <c:v>6.8718682891911298</c:v>
                </c:pt>
                <c:pt idx="4993">
                  <c:v>6.8732448653708502</c:v>
                </c:pt>
                <c:pt idx="4994">
                  <c:v>6.8746214415505804</c:v>
                </c:pt>
                <c:pt idx="4995">
                  <c:v>6.8759980177302999</c:v>
                </c:pt>
                <c:pt idx="4996">
                  <c:v>6.8773745939100301</c:v>
                </c:pt>
                <c:pt idx="4997">
                  <c:v>6.8787511700897497</c:v>
                </c:pt>
                <c:pt idx="4998">
                  <c:v>6.8801277462694799</c:v>
                </c:pt>
                <c:pt idx="4999">
                  <c:v>6.8815043224492101</c:v>
                </c:pt>
                <c:pt idx="5000">
                  <c:v>6.8828808986289296</c:v>
                </c:pt>
                <c:pt idx="5001">
                  <c:v>6.8842574748086598</c:v>
                </c:pt>
                <c:pt idx="5002">
                  <c:v>6.8856340509883802</c:v>
                </c:pt>
                <c:pt idx="5003">
                  <c:v>6.8870106271681104</c:v>
                </c:pt>
                <c:pt idx="5004">
                  <c:v>6.8883872033478299</c:v>
                </c:pt>
                <c:pt idx="5005">
                  <c:v>6.8897637795275601</c:v>
                </c:pt>
                <c:pt idx="5006">
                  <c:v>6.8911403557072903</c:v>
                </c:pt>
                <c:pt idx="5007">
                  <c:v>6.8925169318870099</c:v>
                </c:pt>
                <c:pt idx="5008">
                  <c:v>6.8938935080667401</c:v>
                </c:pt>
                <c:pt idx="5009">
                  <c:v>6.8952700842464596</c:v>
                </c:pt>
                <c:pt idx="5010">
                  <c:v>6.8966466604261898</c:v>
                </c:pt>
                <c:pt idx="5011">
                  <c:v>6.89802323660592</c:v>
                </c:pt>
                <c:pt idx="5012">
                  <c:v>6.8993998127856404</c:v>
                </c:pt>
                <c:pt idx="5013">
                  <c:v>6.9007763889653697</c:v>
                </c:pt>
                <c:pt idx="5014">
                  <c:v>6.9021529651450901</c:v>
                </c:pt>
                <c:pt idx="5015">
                  <c:v>6.9035295413248203</c:v>
                </c:pt>
                <c:pt idx="5016">
                  <c:v>6.9049061175045399</c:v>
                </c:pt>
                <c:pt idx="5017">
                  <c:v>6.9062826936842701</c:v>
                </c:pt>
                <c:pt idx="5018">
                  <c:v>6.9076592698640003</c:v>
                </c:pt>
                <c:pt idx="5019">
                  <c:v>6.9090358460437198</c:v>
                </c:pt>
                <c:pt idx="5020">
                  <c:v>6.91041242222345</c:v>
                </c:pt>
                <c:pt idx="5021">
                  <c:v>6.9117889984031704</c:v>
                </c:pt>
                <c:pt idx="5022">
                  <c:v>6.9131655745828997</c:v>
                </c:pt>
                <c:pt idx="5023">
                  <c:v>6.9145421507626299</c:v>
                </c:pt>
                <c:pt idx="5024">
                  <c:v>6.9159187269423503</c:v>
                </c:pt>
                <c:pt idx="5025">
                  <c:v>6.9172953031220796</c:v>
                </c:pt>
                <c:pt idx="5026">
                  <c:v>6.9186718793018001</c:v>
                </c:pt>
                <c:pt idx="5027">
                  <c:v>6.9200484554815302</c:v>
                </c:pt>
                <c:pt idx="5028">
                  <c:v>6.9214250316612498</c:v>
                </c:pt>
                <c:pt idx="5029">
                  <c:v>6.92280160784098</c:v>
                </c:pt>
                <c:pt idx="5030">
                  <c:v>6.9241781840207102</c:v>
                </c:pt>
                <c:pt idx="5031">
                  <c:v>6.9255547602004297</c:v>
                </c:pt>
                <c:pt idx="5032">
                  <c:v>6.9269313363801599</c:v>
                </c:pt>
                <c:pt idx="5033">
                  <c:v>6.9283079125598803</c:v>
                </c:pt>
                <c:pt idx="5034">
                  <c:v>6.9296844887396096</c:v>
                </c:pt>
                <c:pt idx="5035">
                  <c:v>6.9310610649193301</c:v>
                </c:pt>
                <c:pt idx="5036">
                  <c:v>6.9324376410990602</c:v>
                </c:pt>
                <c:pt idx="5037">
                  <c:v>6.9338142172787904</c:v>
                </c:pt>
                <c:pt idx="5038">
                  <c:v>6.93519079345851</c:v>
                </c:pt>
                <c:pt idx="5039">
                  <c:v>6.9365673696382402</c:v>
                </c:pt>
                <c:pt idx="5040">
                  <c:v>6.9379439458179597</c:v>
                </c:pt>
                <c:pt idx="5041">
                  <c:v>6.9393205219976899</c:v>
                </c:pt>
                <c:pt idx="5042">
                  <c:v>6.9406970981774201</c:v>
                </c:pt>
                <c:pt idx="5043">
                  <c:v>6.9420736743571396</c:v>
                </c:pt>
                <c:pt idx="5044">
                  <c:v>6.9434502505368698</c:v>
                </c:pt>
                <c:pt idx="5045">
                  <c:v>6.9448268267165902</c:v>
                </c:pt>
                <c:pt idx="5046">
                  <c:v>6.9462034028963204</c:v>
                </c:pt>
                <c:pt idx="5047">
                  <c:v>6.94757997907604</c:v>
                </c:pt>
                <c:pt idx="5048">
                  <c:v>6.9489565552557702</c:v>
                </c:pt>
                <c:pt idx="5049">
                  <c:v>6.9503331314355004</c:v>
                </c:pt>
                <c:pt idx="5050">
                  <c:v>6.9517097076152199</c:v>
                </c:pt>
                <c:pt idx="5051">
                  <c:v>6.9530862837949501</c:v>
                </c:pt>
                <c:pt idx="5052">
                  <c:v>6.9544628599746696</c:v>
                </c:pt>
                <c:pt idx="5053">
                  <c:v>6.9558394361543998</c:v>
                </c:pt>
                <c:pt idx="5054">
                  <c:v>6.9572160123341202</c:v>
                </c:pt>
                <c:pt idx="5055">
                  <c:v>6.9585925885138504</c:v>
                </c:pt>
                <c:pt idx="5056">
                  <c:v>6.9599691646935797</c:v>
                </c:pt>
                <c:pt idx="5057">
                  <c:v>6.9613457408733002</c:v>
                </c:pt>
                <c:pt idx="5058">
                  <c:v>6.9627223170530304</c:v>
                </c:pt>
                <c:pt idx="5059">
                  <c:v>6.9640988932327499</c:v>
                </c:pt>
                <c:pt idx="5060">
                  <c:v>6.9654754694124801</c:v>
                </c:pt>
                <c:pt idx="5061">
                  <c:v>6.9668520455921996</c:v>
                </c:pt>
                <c:pt idx="5062">
                  <c:v>6.9682286217719298</c:v>
                </c:pt>
                <c:pt idx="5063">
                  <c:v>6.96960519795166</c:v>
                </c:pt>
                <c:pt idx="5064">
                  <c:v>6.9709817741313804</c:v>
                </c:pt>
                <c:pt idx="5065">
                  <c:v>6.9723583503111097</c:v>
                </c:pt>
                <c:pt idx="5066">
                  <c:v>6.9737349264908302</c:v>
                </c:pt>
                <c:pt idx="5067">
                  <c:v>6.9751115026705603</c:v>
                </c:pt>
                <c:pt idx="5068">
                  <c:v>6.9764880788502799</c:v>
                </c:pt>
                <c:pt idx="5069">
                  <c:v>6.9778646550300101</c:v>
                </c:pt>
                <c:pt idx="5070">
                  <c:v>6.9792412312097403</c:v>
                </c:pt>
                <c:pt idx="5071">
                  <c:v>6.9806178073894598</c:v>
                </c:pt>
                <c:pt idx="5072">
                  <c:v>6.98199438356919</c:v>
                </c:pt>
                <c:pt idx="5073">
                  <c:v>6.9833709597489104</c:v>
                </c:pt>
                <c:pt idx="5074">
                  <c:v>6.9847475359286397</c:v>
                </c:pt>
                <c:pt idx="5075">
                  <c:v>6.9861241121083699</c:v>
                </c:pt>
                <c:pt idx="5076">
                  <c:v>6.9875006882880903</c:v>
                </c:pt>
                <c:pt idx="5077">
                  <c:v>6.9888772644678196</c:v>
                </c:pt>
                <c:pt idx="5078">
                  <c:v>6.9902538406475401</c:v>
                </c:pt>
                <c:pt idx="5079">
                  <c:v>6.9916304168272703</c:v>
                </c:pt>
                <c:pt idx="5080">
                  <c:v>6.9930069930069898</c:v>
                </c:pt>
                <c:pt idx="5081">
                  <c:v>6.99438356918672</c:v>
                </c:pt>
                <c:pt idx="5082">
                  <c:v>6.9957601453664502</c:v>
                </c:pt>
                <c:pt idx="5083">
                  <c:v>6.9971367215461697</c:v>
                </c:pt>
                <c:pt idx="5084">
                  <c:v>6.9985132977258999</c:v>
                </c:pt>
                <c:pt idx="5085">
                  <c:v>6.9998898739056203</c:v>
                </c:pt>
                <c:pt idx="5086">
                  <c:v>7.0012664500853496</c:v>
                </c:pt>
                <c:pt idx="5087">
                  <c:v>7.0026430262650798</c:v>
                </c:pt>
                <c:pt idx="5088">
                  <c:v>7.0040196024448003</c:v>
                </c:pt>
                <c:pt idx="5089">
                  <c:v>7.0053961786245296</c:v>
                </c:pt>
                <c:pt idx="5090">
                  <c:v>7.00677275480425</c:v>
                </c:pt>
                <c:pt idx="5091">
                  <c:v>7.0081493309839802</c:v>
                </c:pt>
                <c:pt idx="5092">
                  <c:v>7.0095259071636997</c:v>
                </c:pt>
                <c:pt idx="5093">
                  <c:v>7.0109024833434299</c:v>
                </c:pt>
                <c:pt idx="5094">
                  <c:v>7.0122790595231601</c:v>
                </c:pt>
                <c:pt idx="5095">
                  <c:v>7.0136556357028796</c:v>
                </c:pt>
                <c:pt idx="5096">
                  <c:v>7.0150322118826098</c:v>
                </c:pt>
                <c:pt idx="5097">
                  <c:v>7.0164087880623303</c:v>
                </c:pt>
                <c:pt idx="5098">
                  <c:v>7.0177853642420596</c:v>
                </c:pt>
                <c:pt idx="5099">
                  <c:v>7.01916194042178</c:v>
                </c:pt>
                <c:pt idx="5100">
                  <c:v>7.0205385166015102</c:v>
                </c:pt>
                <c:pt idx="5101">
                  <c:v>7.0219150927812404</c:v>
                </c:pt>
                <c:pt idx="5102">
                  <c:v>7.0232916689609599</c:v>
                </c:pt>
                <c:pt idx="5103">
                  <c:v>7.0246682451406901</c:v>
                </c:pt>
                <c:pt idx="5104">
                  <c:v>7.0260448213204096</c:v>
                </c:pt>
                <c:pt idx="5105">
                  <c:v>7.0274213975001398</c:v>
                </c:pt>
                <c:pt idx="5106">
                  <c:v>7.02879797367987</c:v>
                </c:pt>
                <c:pt idx="5107">
                  <c:v>7.0301745498595896</c:v>
                </c:pt>
                <c:pt idx="5108">
                  <c:v>7.0315511260393198</c:v>
                </c:pt>
                <c:pt idx="5109">
                  <c:v>7.0329277022190402</c:v>
                </c:pt>
                <c:pt idx="5110">
                  <c:v>7.0343042783987704</c:v>
                </c:pt>
                <c:pt idx="5111">
                  <c:v>7.0356808545784899</c:v>
                </c:pt>
                <c:pt idx="5112">
                  <c:v>7.0370574307582201</c:v>
                </c:pt>
                <c:pt idx="5113">
                  <c:v>7.0384340069379503</c:v>
                </c:pt>
                <c:pt idx="5114">
                  <c:v>7.0398105831176698</c:v>
                </c:pt>
                <c:pt idx="5115">
                  <c:v>7.0411871592974</c:v>
                </c:pt>
                <c:pt idx="5116">
                  <c:v>7.0425637354771196</c:v>
                </c:pt>
                <c:pt idx="5117">
                  <c:v>7.0439403116568498</c:v>
                </c:pt>
                <c:pt idx="5118">
                  <c:v>7.0453168878365702</c:v>
                </c:pt>
                <c:pt idx="5119">
                  <c:v>7.0466934640163004</c:v>
                </c:pt>
                <c:pt idx="5120">
                  <c:v>7.0480700401960297</c:v>
                </c:pt>
                <c:pt idx="5121">
                  <c:v>7.0494466163757501</c:v>
                </c:pt>
                <c:pt idx="5122">
                  <c:v>7.0508231925554803</c:v>
                </c:pt>
                <c:pt idx="5123">
                  <c:v>7.0521997687351998</c:v>
                </c:pt>
                <c:pt idx="5124">
                  <c:v>7.05357634491493</c:v>
                </c:pt>
                <c:pt idx="5125">
                  <c:v>7.0549529210946504</c:v>
                </c:pt>
                <c:pt idx="5126">
                  <c:v>7.0563294972743797</c:v>
                </c:pt>
                <c:pt idx="5127">
                  <c:v>7.0577060734541099</c:v>
                </c:pt>
                <c:pt idx="5128">
                  <c:v>7.0590826496338304</c:v>
                </c:pt>
                <c:pt idx="5129">
                  <c:v>7.0604592258135597</c:v>
                </c:pt>
                <c:pt idx="5130">
                  <c:v>7.0618358019932801</c:v>
                </c:pt>
                <c:pt idx="5131">
                  <c:v>7.0632123781730103</c:v>
                </c:pt>
                <c:pt idx="5132">
                  <c:v>7.0645889543527396</c:v>
                </c:pt>
                <c:pt idx="5133">
                  <c:v>7.06596553053246</c:v>
                </c:pt>
                <c:pt idx="5134">
                  <c:v>7.0673421067121902</c:v>
                </c:pt>
                <c:pt idx="5135">
                  <c:v>7.0687186828919097</c:v>
                </c:pt>
                <c:pt idx="5136">
                  <c:v>7.0700952590716399</c:v>
                </c:pt>
                <c:pt idx="5137">
                  <c:v>7.0714718352513604</c:v>
                </c:pt>
                <c:pt idx="5138">
                  <c:v>7.0728484114310897</c:v>
                </c:pt>
                <c:pt idx="5139">
                  <c:v>7.0742249876108101</c:v>
                </c:pt>
                <c:pt idx="5140">
                  <c:v>7.0756015637905403</c:v>
                </c:pt>
                <c:pt idx="5141">
                  <c:v>7.0769781399702696</c:v>
                </c:pt>
                <c:pt idx="5142">
                  <c:v>7.07835471614999</c:v>
                </c:pt>
                <c:pt idx="5143">
                  <c:v>7.0797312923297202</c:v>
                </c:pt>
                <c:pt idx="5144">
                  <c:v>7.0811078685094397</c:v>
                </c:pt>
                <c:pt idx="5145">
                  <c:v>7.0824844446891699</c:v>
                </c:pt>
                <c:pt idx="5146">
                  <c:v>7.0838610208689001</c:v>
                </c:pt>
                <c:pt idx="5147">
                  <c:v>7.0852375970486197</c:v>
                </c:pt>
                <c:pt idx="5148">
                  <c:v>7.0866141732283499</c:v>
                </c:pt>
                <c:pt idx="5149">
                  <c:v>7.0879907494080703</c:v>
                </c:pt>
                <c:pt idx="5150">
                  <c:v>7.0893673255877996</c:v>
                </c:pt>
                <c:pt idx="5151">
                  <c:v>7.0907439017675298</c:v>
                </c:pt>
                <c:pt idx="5152">
                  <c:v>7.0921204779472502</c:v>
                </c:pt>
                <c:pt idx="5153">
                  <c:v>7.0934970541269804</c:v>
                </c:pt>
                <c:pt idx="5154">
                  <c:v>7.0948736303066999</c:v>
                </c:pt>
                <c:pt idx="5155">
                  <c:v>7.0962502064864301</c:v>
                </c:pt>
                <c:pt idx="5156">
                  <c:v>7.0976267826661497</c:v>
                </c:pt>
                <c:pt idx="5157">
                  <c:v>7.0990033588458799</c:v>
                </c:pt>
                <c:pt idx="5158">
                  <c:v>7.10037993502561</c:v>
                </c:pt>
                <c:pt idx="5159">
                  <c:v>7.1017565112053296</c:v>
                </c:pt>
                <c:pt idx="5160">
                  <c:v>7.1031330873850598</c:v>
                </c:pt>
                <c:pt idx="5161">
                  <c:v>7.1045096635647802</c:v>
                </c:pt>
                <c:pt idx="5162">
                  <c:v>7.1058862397445104</c:v>
                </c:pt>
                <c:pt idx="5163">
                  <c:v>7.1072628159242397</c:v>
                </c:pt>
                <c:pt idx="5164">
                  <c:v>7.1086393921039601</c:v>
                </c:pt>
                <c:pt idx="5165">
                  <c:v>7.1100159682836903</c:v>
                </c:pt>
                <c:pt idx="5166">
                  <c:v>7.1113925444634098</c:v>
                </c:pt>
                <c:pt idx="5167">
                  <c:v>7.11276912064314</c:v>
                </c:pt>
                <c:pt idx="5168">
                  <c:v>7.1141456968228596</c:v>
                </c:pt>
                <c:pt idx="5169">
                  <c:v>7.1155222730025898</c:v>
                </c:pt>
                <c:pt idx="5170">
                  <c:v>7.11689884918232</c:v>
                </c:pt>
                <c:pt idx="5171">
                  <c:v>7.1182754253620404</c:v>
                </c:pt>
                <c:pt idx="5172">
                  <c:v>7.1196520015417697</c:v>
                </c:pt>
                <c:pt idx="5173">
                  <c:v>7.1210285777214901</c:v>
                </c:pt>
                <c:pt idx="5174">
                  <c:v>7.1224051539012203</c:v>
                </c:pt>
                <c:pt idx="5175">
                  <c:v>7.1237817300809398</c:v>
                </c:pt>
                <c:pt idx="5176">
                  <c:v>7.12515830626067</c:v>
                </c:pt>
                <c:pt idx="5177">
                  <c:v>7.1265348824404002</c:v>
                </c:pt>
                <c:pt idx="5178">
                  <c:v>7.1279114586201198</c:v>
                </c:pt>
                <c:pt idx="5179">
                  <c:v>7.12928803479985</c:v>
                </c:pt>
                <c:pt idx="5180">
                  <c:v>7.1306646109795704</c:v>
                </c:pt>
                <c:pt idx="5181">
                  <c:v>7.1320411871592997</c:v>
                </c:pt>
                <c:pt idx="5182">
                  <c:v>7.1334177633390201</c:v>
                </c:pt>
                <c:pt idx="5183">
                  <c:v>7.1347943395187503</c:v>
                </c:pt>
                <c:pt idx="5184">
                  <c:v>7.1361709156984796</c:v>
                </c:pt>
                <c:pt idx="5185">
                  <c:v>7.1375474918782</c:v>
                </c:pt>
                <c:pt idx="5186">
                  <c:v>7.1389240680579302</c:v>
                </c:pt>
                <c:pt idx="5187">
                  <c:v>7.1403006442376498</c:v>
                </c:pt>
                <c:pt idx="5188">
                  <c:v>7.14167722041738</c:v>
                </c:pt>
                <c:pt idx="5189">
                  <c:v>7.1430537965971004</c:v>
                </c:pt>
                <c:pt idx="5190">
                  <c:v>7.1444303727768297</c:v>
                </c:pt>
                <c:pt idx="5191">
                  <c:v>7.1458069489565599</c:v>
                </c:pt>
                <c:pt idx="5192">
                  <c:v>7.1471835251362803</c:v>
                </c:pt>
                <c:pt idx="5193">
                  <c:v>7.1485601013160096</c:v>
                </c:pt>
                <c:pt idx="5194">
                  <c:v>7.14993667749573</c:v>
                </c:pt>
                <c:pt idx="5195">
                  <c:v>7.1513132536754602</c:v>
                </c:pt>
                <c:pt idx="5196">
                  <c:v>7.1526898298551904</c:v>
                </c:pt>
                <c:pt idx="5197">
                  <c:v>7.15406640603491</c:v>
                </c:pt>
                <c:pt idx="5198">
                  <c:v>7.1554429822146401</c:v>
                </c:pt>
                <c:pt idx="5199">
                  <c:v>7.1568195583943597</c:v>
                </c:pt>
                <c:pt idx="5200">
                  <c:v>7.1581961345740899</c:v>
                </c:pt>
                <c:pt idx="5201">
                  <c:v>7.1595727107538103</c:v>
                </c:pt>
                <c:pt idx="5202">
                  <c:v>7.1609492869335396</c:v>
                </c:pt>
                <c:pt idx="5203">
                  <c:v>7.1623258631132698</c:v>
                </c:pt>
                <c:pt idx="5204">
                  <c:v>7.1637024392929902</c:v>
                </c:pt>
                <c:pt idx="5205">
                  <c:v>7.1650790154727204</c:v>
                </c:pt>
                <c:pt idx="5206">
                  <c:v>7.1664555916524399</c:v>
                </c:pt>
                <c:pt idx="5207">
                  <c:v>7.1678321678321701</c:v>
                </c:pt>
                <c:pt idx="5208">
                  <c:v>7.1692087440119003</c:v>
                </c:pt>
                <c:pt idx="5209">
                  <c:v>7.1705853201916199</c:v>
                </c:pt>
                <c:pt idx="5210">
                  <c:v>7.1719618963713501</c:v>
                </c:pt>
                <c:pt idx="5211">
                  <c:v>7.1733384725510696</c:v>
                </c:pt>
                <c:pt idx="5212">
                  <c:v>7.1747150487307998</c:v>
                </c:pt>
                <c:pt idx="5213">
                  <c:v>7.17609162491053</c:v>
                </c:pt>
                <c:pt idx="5214">
                  <c:v>7.1774682010902504</c:v>
                </c:pt>
                <c:pt idx="5215">
                  <c:v>7.1788447772699797</c:v>
                </c:pt>
                <c:pt idx="5216">
                  <c:v>7.1802213534497001</c:v>
                </c:pt>
                <c:pt idx="5217">
                  <c:v>7.1815979296294303</c:v>
                </c:pt>
                <c:pt idx="5218">
                  <c:v>7.1829745058091499</c:v>
                </c:pt>
                <c:pt idx="5219">
                  <c:v>7.1843510819888801</c:v>
                </c:pt>
                <c:pt idx="5220">
                  <c:v>7.1857276581685996</c:v>
                </c:pt>
                <c:pt idx="5221">
                  <c:v>7.1871042343483298</c:v>
                </c:pt>
                <c:pt idx="5222">
                  <c:v>7.18848081052806</c:v>
                </c:pt>
                <c:pt idx="5223">
                  <c:v>7.1898573867077804</c:v>
                </c:pt>
                <c:pt idx="5224">
                  <c:v>7.1912339628875097</c:v>
                </c:pt>
                <c:pt idx="5225">
                  <c:v>7.1926105390672301</c:v>
                </c:pt>
                <c:pt idx="5226">
                  <c:v>7.1939871152469603</c:v>
                </c:pt>
                <c:pt idx="5227">
                  <c:v>7.1953636914266896</c:v>
                </c:pt>
                <c:pt idx="5228">
                  <c:v>7.1967402676064101</c:v>
                </c:pt>
                <c:pt idx="5229">
                  <c:v>7.1981168437861403</c:v>
                </c:pt>
                <c:pt idx="5230">
                  <c:v>7.1994934199658598</c:v>
                </c:pt>
                <c:pt idx="5231">
                  <c:v>7.20086999614559</c:v>
                </c:pt>
                <c:pt idx="5232">
                  <c:v>7.2022465723253104</c:v>
                </c:pt>
                <c:pt idx="5233">
                  <c:v>7.2036231485050397</c:v>
                </c:pt>
                <c:pt idx="5234">
                  <c:v>7.2049997246847699</c:v>
                </c:pt>
                <c:pt idx="5235">
                  <c:v>7.2063763008644903</c:v>
                </c:pt>
                <c:pt idx="5236">
                  <c:v>7.2077528770442196</c:v>
                </c:pt>
                <c:pt idx="5237">
                  <c:v>7.2091294532239401</c:v>
                </c:pt>
                <c:pt idx="5238">
                  <c:v>7.2105060294036702</c:v>
                </c:pt>
                <c:pt idx="5239">
                  <c:v>7.2118826055833898</c:v>
                </c:pt>
                <c:pt idx="5240">
                  <c:v>7.21325918176312</c:v>
                </c:pt>
                <c:pt idx="5241">
                  <c:v>7.2146357579428502</c:v>
                </c:pt>
                <c:pt idx="5242">
                  <c:v>7.2160123341225697</c:v>
                </c:pt>
                <c:pt idx="5243">
                  <c:v>7.2173889103022999</c:v>
                </c:pt>
                <c:pt idx="5244">
                  <c:v>7.2187654864820203</c:v>
                </c:pt>
                <c:pt idx="5245">
                  <c:v>7.2201420626617496</c:v>
                </c:pt>
                <c:pt idx="5246">
                  <c:v>7.2215186388414701</c:v>
                </c:pt>
                <c:pt idx="5247">
                  <c:v>7.2228952150212002</c:v>
                </c:pt>
                <c:pt idx="5248">
                  <c:v>7.2242717912009304</c:v>
                </c:pt>
                <c:pt idx="5249">
                  <c:v>7.22564836738065</c:v>
                </c:pt>
                <c:pt idx="5250">
                  <c:v>7.2270249435603802</c:v>
                </c:pt>
                <c:pt idx="5251">
                  <c:v>7.2284015197400997</c:v>
                </c:pt>
                <c:pt idx="5252">
                  <c:v>7.2297780959198299</c:v>
                </c:pt>
                <c:pt idx="5253">
                  <c:v>7.2311546720995601</c:v>
                </c:pt>
                <c:pt idx="5254">
                  <c:v>7.2325312482792796</c:v>
                </c:pt>
                <c:pt idx="5255">
                  <c:v>7.2339078244590098</c:v>
                </c:pt>
                <c:pt idx="5256">
                  <c:v>7.2352844006387302</c:v>
                </c:pt>
                <c:pt idx="5257">
                  <c:v>7.2366609768184604</c:v>
                </c:pt>
                <c:pt idx="5258">
                  <c:v>7.23803755299818</c:v>
                </c:pt>
                <c:pt idx="5259">
                  <c:v>7.2394141291779102</c:v>
                </c:pt>
                <c:pt idx="5260">
                  <c:v>7.2407907053576404</c:v>
                </c:pt>
                <c:pt idx="5261">
                  <c:v>7.2421672815373599</c:v>
                </c:pt>
                <c:pt idx="5262">
                  <c:v>7.2435438577170901</c:v>
                </c:pt>
                <c:pt idx="5263">
                  <c:v>7.2449204338968096</c:v>
                </c:pt>
                <c:pt idx="5264">
                  <c:v>7.2462970100765398</c:v>
                </c:pt>
                <c:pt idx="5265">
                  <c:v>7.24767358625627</c:v>
                </c:pt>
                <c:pt idx="5266">
                  <c:v>7.2490501624359904</c:v>
                </c:pt>
                <c:pt idx="5267">
                  <c:v>7.2504267386157197</c:v>
                </c:pt>
                <c:pt idx="5268">
                  <c:v>7.2518033147954402</c:v>
                </c:pt>
                <c:pt idx="5269">
                  <c:v>7.2531798909751704</c:v>
                </c:pt>
                <c:pt idx="5270">
                  <c:v>7.2545564671548899</c:v>
                </c:pt>
                <c:pt idx="5271">
                  <c:v>7.2559330433346201</c:v>
                </c:pt>
                <c:pt idx="5272">
                  <c:v>7.2573096195143503</c:v>
                </c:pt>
                <c:pt idx="5273">
                  <c:v>7.2586861956940698</c:v>
                </c:pt>
                <c:pt idx="5274">
                  <c:v>7.2600627718738</c:v>
                </c:pt>
                <c:pt idx="5275">
                  <c:v>7.2614393480535204</c:v>
                </c:pt>
                <c:pt idx="5276">
                  <c:v>7.2628159242332497</c:v>
                </c:pt>
                <c:pt idx="5277">
                  <c:v>7.2641925004129799</c:v>
                </c:pt>
                <c:pt idx="5278">
                  <c:v>7.2655690765927003</c:v>
                </c:pt>
                <c:pt idx="5279">
                  <c:v>7.2669456527724297</c:v>
                </c:pt>
                <c:pt idx="5280">
                  <c:v>7.2683222289521501</c:v>
                </c:pt>
                <c:pt idx="5281">
                  <c:v>7.2696988051318803</c:v>
                </c:pt>
                <c:pt idx="5282">
                  <c:v>7.2710753813115998</c:v>
                </c:pt>
                <c:pt idx="5283">
                  <c:v>7.27245195749133</c:v>
                </c:pt>
                <c:pt idx="5284">
                  <c:v>7.2738285336710504</c:v>
                </c:pt>
                <c:pt idx="5285">
                  <c:v>7.2752051098507797</c:v>
                </c:pt>
                <c:pt idx="5286">
                  <c:v>7.2765816860305099</c:v>
                </c:pt>
                <c:pt idx="5287">
                  <c:v>7.2779582622102303</c:v>
                </c:pt>
                <c:pt idx="5288">
                  <c:v>7.2793348383899596</c:v>
                </c:pt>
                <c:pt idx="5289">
                  <c:v>7.2807114145696801</c:v>
                </c:pt>
                <c:pt idx="5290">
                  <c:v>7.2820879907494103</c:v>
                </c:pt>
                <c:pt idx="5291">
                  <c:v>7.2834645669291396</c:v>
                </c:pt>
                <c:pt idx="5292">
                  <c:v>7.28484114310886</c:v>
                </c:pt>
                <c:pt idx="5293">
                  <c:v>7.2862177192885902</c:v>
                </c:pt>
                <c:pt idx="5294">
                  <c:v>7.2875942954683097</c:v>
                </c:pt>
                <c:pt idx="5295">
                  <c:v>7.2889708716480399</c:v>
                </c:pt>
                <c:pt idx="5296">
                  <c:v>7.2903474478277603</c:v>
                </c:pt>
                <c:pt idx="5297">
                  <c:v>7.2917240240074896</c:v>
                </c:pt>
                <c:pt idx="5298">
                  <c:v>7.2931006001872198</c:v>
                </c:pt>
                <c:pt idx="5299">
                  <c:v>7.2944771763669403</c:v>
                </c:pt>
                <c:pt idx="5300">
                  <c:v>7.2958537525466696</c:v>
                </c:pt>
                <c:pt idx="5301">
                  <c:v>7.29723032872639</c:v>
                </c:pt>
                <c:pt idx="5302">
                  <c:v>7.2986069049061202</c:v>
                </c:pt>
                <c:pt idx="5303">
                  <c:v>7.2999834810858504</c:v>
                </c:pt>
                <c:pt idx="5304">
                  <c:v>7.3013600572655699</c:v>
                </c:pt>
                <c:pt idx="5305">
                  <c:v>7.3027366334453001</c:v>
                </c:pt>
                <c:pt idx="5306">
                  <c:v>7.3041132096250196</c:v>
                </c:pt>
                <c:pt idx="5307">
                  <c:v>7.3054897858047498</c:v>
                </c:pt>
                <c:pt idx="5308">
                  <c:v>7.3068663619844703</c:v>
                </c:pt>
                <c:pt idx="5309">
                  <c:v>7.3082429381641996</c:v>
                </c:pt>
                <c:pt idx="5310">
                  <c:v>7.30961951434392</c:v>
                </c:pt>
                <c:pt idx="5311">
                  <c:v>7.3109960905236502</c:v>
                </c:pt>
                <c:pt idx="5312">
                  <c:v>7.3123726667033804</c:v>
                </c:pt>
                <c:pt idx="5313">
                  <c:v>7.3137492428830999</c:v>
                </c:pt>
                <c:pt idx="5314">
                  <c:v>7.3151258190628301</c:v>
                </c:pt>
                <c:pt idx="5315">
                  <c:v>7.3165023952425496</c:v>
                </c:pt>
                <c:pt idx="5316">
                  <c:v>7.3178789714222798</c:v>
                </c:pt>
                <c:pt idx="5317">
                  <c:v>7.31925554760201</c:v>
                </c:pt>
                <c:pt idx="5318">
                  <c:v>7.3206321237817296</c:v>
                </c:pt>
                <c:pt idx="5319">
                  <c:v>7.3220086999614598</c:v>
                </c:pt>
                <c:pt idx="5320">
                  <c:v>7.3233852761411802</c:v>
                </c:pt>
                <c:pt idx="5321">
                  <c:v>7.3247618523209104</c:v>
                </c:pt>
                <c:pt idx="5322">
                  <c:v>7.3261384285006299</c:v>
                </c:pt>
                <c:pt idx="5323">
                  <c:v>7.3275150046803601</c:v>
                </c:pt>
                <c:pt idx="5324">
                  <c:v>7.3288915808600903</c:v>
                </c:pt>
                <c:pt idx="5325">
                  <c:v>7.3302681570398098</c:v>
                </c:pt>
                <c:pt idx="5326">
                  <c:v>7.33164473321954</c:v>
                </c:pt>
                <c:pt idx="5327">
                  <c:v>7.3330213093992596</c:v>
                </c:pt>
                <c:pt idx="5328">
                  <c:v>7.3343978855789898</c:v>
                </c:pt>
                <c:pt idx="5329">
                  <c:v>7.3357744617587199</c:v>
                </c:pt>
                <c:pt idx="5330">
                  <c:v>7.3371510379384404</c:v>
                </c:pt>
                <c:pt idx="5331">
                  <c:v>7.3385276141181697</c:v>
                </c:pt>
                <c:pt idx="5332">
                  <c:v>7.3399041902978901</c:v>
                </c:pt>
                <c:pt idx="5333">
                  <c:v>7.3412807664776203</c:v>
                </c:pt>
                <c:pt idx="5334">
                  <c:v>7.3426573426573398</c:v>
                </c:pt>
                <c:pt idx="5335">
                  <c:v>7.34403391883707</c:v>
                </c:pt>
                <c:pt idx="5336">
                  <c:v>7.3454104950168002</c:v>
                </c:pt>
                <c:pt idx="5337">
                  <c:v>7.3467870711965197</c:v>
                </c:pt>
                <c:pt idx="5338">
                  <c:v>7.3481636473762499</c:v>
                </c:pt>
                <c:pt idx="5339">
                  <c:v>7.3495402235559704</c:v>
                </c:pt>
                <c:pt idx="5340">
                  <c:v>7.3509167997356997</c:v>
                </c:pt>
                <c:pt idx="5341">
                  <c:v>7.3522933759154201</c:v>
                </c:pt>
                <c:pt idx="5342">
                  <c:v>7.3536699520951503</c:v>
                </c:pt>
                <c:pt idx="5343">
                  <c:v>7.3550465282748796</c:v>
                </c:pt>
                <c:pt idx="5344">
                  <c:v>7.3564231044546</c:v>
                </c:pt>
                <c:pt idx="5345">
                  <c:v>7.3577996806343302</c:v>
                </c:pt>
                <c:pt idx="5346">
                  <c:v>7.3591762568140497</c:v>
                </c:pt>
                <c:pt idx="5347">
                  <c:v>7.3605528329937799</c:v>
                </c:pt>
                <c:pt idx="5348">
                  <c:v>7.3619294091735101</c:v>
                </c:pt>
                <c:pt idx="5349">
                  <c:v>7.3633059853532297</c:v>
                </c:pt>
                <c:pt idx="5350">
                  <c:v>7.3646825615329599</c:v>
                </c:pt>
                <c:pt idx="5351">
                  <c:v>7.3660591377126803</c:v>
                </c:pt>
                <c:pt idx="5352">
                  <c:v>7.3674357138924096</c:v>
                </c:pt>
                <c:pt idx="5353">
                  <c:v>7.36881229007213</c:v>
                </c:pt>
                <c:pt idx="5354">
                  <c:v>7.3701888662518602</c:v>
                </c:pt>
                <c:pt idx="5355">
                  <c:v>7.3715654424315904</c:v>
                </c:pt>
                <c:pt idx="5356">
                  <c:v>7.3729420186113099</c:v>
                </c:pt>
                <c:pt idx="5357">
                  <c:v>7.3743185947910401</c:v>
                </c:pt>
                <c:pt idx="5358">
                  <c:v>7.3756951709707597</c:v>
                </c:pt>
                <c:pt idx="5359">
                  <c:v>7.3770717471504899</c:v>
                </c:pt>
                <c:pt idx="5360">
                  <c:v>7.3784483233302103</c:v>
                </c:pt>
                <c:pt idx="5361">
                  <c:v>7.3798248995099396</c:v>
                </c:pt>
                <c:pt idx="5362">
                  <c:v>7.3812014756896698</c:v>
                </c:pt>
                <c:pt idx="5363">
                  <c:v>7.3825780518693902</c:v>
                </c:pt>
                <c:pt idx="5364">
                  <c:v>7.3839546280491204</c:v>
                </c:pt>
                <c:pt idx="5365">
                  <c:v>7.3853312042288399</c:v>
                </c:pt>
                <c:pt idx="5366">
                  <c:v>7.3867077804085701</c:v>
                </c:pt>
                <c:pt idx="5367">
                  <c:v>7.3880843565883003</c:v>
                </c:pt>
                <c:pt idx="5368">
                  <c:v>7.3894609327680199</c:v>
                </c:pt>
                <c:pt idx="5369">
                  <c:v>7.39083750894775</c:v>
                </c:pt>
                <c:pt idx="5370">
                  <c:v>7.3922140851274696</c:v>
                </c:pt>
                <c:pt idx="5371">
                  <c:v>7.3935906613071998</c:v>
                </c:pt>
                <c:pt idx="5372">
                  <c:v>7.3949672374869202</c:v>
                </c:pt>
                <c:pt idx="5373">
                  <c:v>7.3963438136666504</c:v>
                </c:pt>
                <c:pt idx="5374">
                  <c:v>7.3977203898463699</c:v>
                </c:pt>
                <c:pt idx="5375">
                  <c:v>7.3990969660261001</c:v>
                </c:pt>
                <c:pt idx="5376">
                  <c:v>7.4004735422058303</c:v>
                </c:pt>
                <c:pt idx="5377">
                  <c:v>7.4018501183855498</c:v>
                </c:pt>
                <c:pt idx="5378">
                  <c:v>7.40322669456528</c:v>
                </c:pt>
                <c:pt idx="5379">
                  <c:v>7.4046032707449996</c:v>
                </c:pt>
                <c:pt idx="5380">
                  <c:v>7.4059798469247298</c:v>
                </c:pt>
                <c:pt idx="5381">
                  <c:v>7.40735642310446</c:v>
                </c:pt>
                <c:pt idx="5382">
                  <c:v>7.4087329992841804</c:v>
                </c:pt>
                <c:pt idx="5383">
                  <c:v>7.4101095754639097</c:v>
                </c:pt>
                <c:pt idx="5384">
                  <c:v>7.4114861516436301</c:v>
                </c:pt>
                <c:pt idx="5385">
                  <c:v>7.4128627278233603</c:v>
                </c:pt>
                <c:pt idx="5386">
                  <c:v>7.4142393040030896</c:v>
                </c:pt>
                <c:pt idx="5387">
                  <c:v>7.41561588018281</c:v>
                </c:pt>
                <c:pt idx="5388">
                  <c:v>7.4169924563625402</c:v>
                </c:pt>
                <c:pt idx="5389">
                  <c:v>7.4183690325422598</c:v>
                </c:pt>
                <c:pt idx="5390">
                  <c:v>7.41974560872199</c:v>
                </c:pt>
                <c:pt idx="5391">
                  <c:v>7.4211221849017104</c:v>
                </c:pt>
                <c:pt idx="5392">
                  <c:v>7.4224987610814397</c:v>
                </c:pt>
                <c:pt idx="5393">
                  <c:v>7.4238753372611699</c:v>
                </c:pt>
                <c:pt idx="5394">
                  <c:v>7.4252519134408903</c:v>
                </c:pt>
                <c:pt idx="5395">
                  <c:v>7.4266284896206196</c:v>
                </c:pt>
                <c:pt idx="5396">
                  <c:v>7.42800506580034</c:v>
                </c:pt>
                <c:pt idx="5397">
                  <c:v>7.4293816419800702</c:v>
                </c:pt>
                <c:pt idx="5398">
                  <c:v>7.4307582181598004</c:v>
                </c:pt>
                <c:pt idx="5399">
                  <c:v>7.43213479433952</c:v>
                </c:pt>
                <c:pt idx="5400">
                  <c:v>7.4335113705192501</c:v>
                </c:pt>
                <c:pt idx="5401">
                  <c:v>7.4348879466989697</c:v>
                </c:pt>
                <c:pt idx="5402">
                  <c:v>7.4362645228786999</c:v>
                </c:pt>
                <c:pt idx="5403">
                  <c:v>7.4376410990584203</c:v>
                </c:pt>
                <c:pt idx="5404">
                  <c:v>7.4390176752381496</c:v>
                </c:pt>
                <c:pt idx="5405">
                  <c:v>7.44039425141787</c:v>
                </c:pt>
                <c:pt idx="5406">
                  <c:v>7.4417708275976002</c:v>
                </c:pt>
                <c:pt idx="5407">
                  <c:v>7.4431474037773304</c:v>
                </c:pt>
                <c:pt idx="5408">
                  <c:v>7.44452397995705</c:v>
                </c:pt>
                <c:pt idx="5409">
                  <c:v>7.4459005561367801</c:v>
                </c:pt>
                <c:pt idx="5410">
                  <c:v>7.4472771323164997</c:v>
                </c:pt>
                <c:pt idx="5411">
                  <c:v>7.4486537084962299</c:v>
                </c:pt>
                <c:pt idx="5412">
                  <c:v>7.4500302846759601</c:v>
                </c:pt>
                <c:pt idx="5413">
                  <c:v>7.4514068608556796</c:v>
                </c:pt>
                <c:pt idx="5414">
                  <c:v>7.4527834370354098</c:v>
                </c:pt>
                <c:pt idx="5415">
                  <c:v>7.4541600132151302</c:v>
                </c:pt>
                <c:pt idx="5416">
                  <c:v>7.4555365893948604</c:v>
                </c:pt>
                <c:pt idx="5417">
                  <c:v>7.4569131655745799</c:v>
                </c:pt>
                <c:pt idx="5418">
                  <c:v>7.4582897417543101</c:v>
                </c:pt>
                <c:pt idx="5419">
                  <c:v>7.4596663179340403</c:v>
                </c:pt>
                <c:pt idx="5420">
                  <c:v>7.4610428941137599</c:v>
                </c:pt>
                <c:pt idx="5421">
                  <c:v>7.4624194702934901</c:v>
                </c:pt>
                <c:pt idx="5422">
                  <c:v>7.4637960464732096</c:v>
                </c:pt>
                <c:pt idx="5423">
                  <c:v>7.4651726226529398</c:v>
                </c:pt>
                <c:pt idx="5424">
                  <c:v>7.4665491988326602</c:v>
                </c:pt>
                <c:pt idx="5425">
                  <c:v>7.4679257750123904</c:v>
                </c:pt>
                <c:pt idx="5426">
                  <c:v>7.4693023511921197</c:v>
                </c:pt>
                <c:pt idx="5427">
                  <c:v>7.4706789273718401</c:v>
                </c:pt>
                <c:pt idx="5428">
                  <c:v>7.4720555035515703</c:v>
                </c:pt>
                <c:pt idx="5429">
                  <c:v>7.4734320797312899</c:v>
                </c:pt>
                <c:pt idx="5430">
                  <c:v>7.4748086559110201</c:v>
                </c:pt>
                <c:pt idx="5431">
                  <c:v>7.4761852320907503</c:v>
                </c:pt>
                <c:pt idx="5432">
                  <c:v>7.4775618082704698</c:v>
                </c:pt>
                <c:pt idx="5433">
                  <c:v>7.4789383844502</c:v>
                </c:pt>
                <c:pt idx="5434">
                  <c:v>7.4803149606299204</c:v>
                </c:pt>
                <c:pt idx="5435">
                  <c:v>7.4816915368096497</c:v>
                </c:pt>
                <c:pt idx="5436">
                  <c:v>7.4830681129893701</c:v>
                </c:pt>
                <c:pt idx="5437">
                  <c:v>7.4844446891691003</c:v>
                </c:pt>
                <c:pt idx="5438">
                  <c:v>7.4858212653488296</c:v>
                </c:pt>
                <c:pt idx="5439">
                  <c:v>7.4871978415285501</c:v>
                </c:pt>
                <c:pt idx="5440">
                  <c:v>7.4885744177082803</c:v>
                </c:pt>
                <c:pt idx="5441">
                  <c:v>7.4899509938879998</c:v>
                </c:pt>
                <c:pt idx="5442">
                  <c:v>7.49132757006773</c:v>
                </c:pt>
                <c:pt idx="5443">
                  <c:v>7.4927041462474602</c:v>
                </c:pt>
                <c:pt idx="5444">
                  <c:v>7.4940807224271797</c:v>
                </c:pt>
                <c:pt idx="5445">
                  <c:v>7.4954572986069099</c:v>
                </c:pt>
                <c:pt idx="5446">
                  <c:v>7.4968338747866303</c:v>
                </c:pt>
                <c:pt idx="5447">
                  <c:v>7.4982104509663596</c:v>
                </c:pt>
                <c:pt idx="5448">
                  <c:v>7.4995870271460801</c:v>
                </c:pt>
                <c:pt idx="5449">
                  <c:v>7.5009636033258102</c:v>
                </c:pt>
                <c:pt idx="5450">
                  <c:v>7.5023401795055404</c:v>
                </c:pt>
                <c:pt idx="5451">
                  <c:v>7.50371675568526</c:v>
                </c:pt>
                <c:pt idx="5452">
                  <c:v>7.5050933318649902</c:v>
                </c:pt>
                <c:pt idx="5453">
                  <c:v>7.5064699080447097</c:v>
                </c:pt>
                <c:pt idx="5454">
                  <c:v>7.5078464842244399</c:v>
                </c:pt>
                <c:pt idx="5455">
                  <c:v>7.5092230604041603</c:v>
                </c:pt>
                <c:pt idx="5456">
                  <c:v>7.5105996365838896</c:v>
                </c:pt>
                <c:pt idx="5457">
                  <c:v>7.5119762127636198</c:v>
                </c:pt>
                <c:pt idx="5458">
                  <c:v>7.5133527889433402</c:v>
                </c:pt>
                <c:pt idx="5459">
                  <c:v>7.5147293651230704</c:v>
                </c:pt>
                <c:pt idx="5460">
                  <c:v>7.51610594130279</c:v>
                </c:pt>
                <c:pt idx="5461">
                  <c:v>7.5174825174825202</c:v>
                </c:pt>
                <c:pt idx="5462">
                  <c:v>7.5188590936622504</c:v>
                </c:pt>
                <c:pt idx="5463">
                  <c:v>7.5202356698419699</c:v>
                </c:pt>
                <c:pt idx="5464">
                  <c:v>7.5216122460217001</c:v>
                </c:pt>
                <c:pt idx="5465">
                  <c:v>7.5229888222014196</c:v>
                </c:pt>
                <c:pt idx="5466">
                  <c:v>7.5243653983811498</c:v>
                </c:pt>
                <c:pt idx="5467">
                  <c:v>7.5257419745608702</c:v>
                </c:pt>
                <c:pt idx="5468">
                  <c:v>7.5271185507406004</c:v>
                </c:pt>
                <c:pt idx="5469">
                  <c:v>7.52849512692032</c:v>
                </c:pt>
                <c:pt idx="5470">
                  <c:v>7.5298717031000502</c:v>
                </c:pt>
                <c:pt idx="5471">
                  <c:v>7.5312482792797804</c:v>
                </c:pt>
                <c:pt idx="5472">
                  <c:v>7.5326248554594999</c:v>
                </c:pt>
                <c:pt idx="5473">
                  <c:v>7.5340014316392301</c:v>
                </c:pt>
                <c:pt idx="5474">
                  <c:v>7.5353780078189496</c:v>
                </c:pt>
                <c:pt idx="5475">
                  <c:v>7.5367545839986798</c:v>
                </c:pt>
                <c:pt idx="5476">
                  <c:v>7.53813116017841</c:v>
                </c:pt>
                <c:pt idx="5477">
                  <c:v>7.5395077363581304</c:v>
                </c:pt>
                <c:pt idx="5478">
                  <c:v>7.5408843125378597</c:v>
                </c:pt>
                <c:pt idx="5479">
                  <c:v>7.5422608887175802</c:v>
                </c:pt>
                <c:pt idx="5480">
                  <c:v>7.5436374648973104</c:v>
                </c:pt>
                <c:pt idx="5481">
                  <c:v>7.5450140410770299</c:v>
                </c:pt>
                <c:pt idx="5482">
                  <c:v>7.5463906172567601</c:v>
                </c:pt>
                <c:pt idx="5483">
                  <c:v>7.5477671934364903</c:v>
                </c:pt>
                <c:pt idx="5484">
                  <c:v>7.5491437696162098</c:v>
                </c:pt>
                <c:pt idx="5485">
                  <c:v>7.55052034579594</c:v>
                </c:pt>
                <c:pt idx="5486">
                  <c:v>7.5518969219756604</c:v>
                </c:pt>
                <c:pt idx="5487">
                  <c:v>7.5532734981553897</c:v>
                </c:pt>
                <c:pt idx="5488">
                  <c:v>7.5546500743351199</c:v>
                </c:pt>
                <c:pt idx="5489">
                  <c:v>7.5560266505148403</c:v>
                </c:pt>
                <c:pt idx="5490">
                  <c:v>7.5574032266945697</c:v>
                </c:pt>
                <c:pt idx="5491">
                  <c:v>7.5587798028742901</c:v>
                </c:pt>
                <c:pt idx="5492">
                  <c:v>7.5601563790540203</c:v>
                </c:pt>
                <c:pt idx="5493">
                  <c:v>7.5615329552337398</c:v>
                </c:pt>
                <c:pt idx="5494">
                  <c:v>7.56290953141347</c:v>
                </c:pt>
                <c:pt idx="5495">
                  <c:v>7.5642861075932002</c:v>
                </c:pt>
                <c:pt idx="5496">
                  <c:v>7.5656626837729197</c:v>
                </c:pt>
                <c:pt idx="5497">
                  <c:v>7.5670392599526499</c:v>
                </c:pt>
                <c:pt idx="5498">
                  <c:v>7.5684158361323703</c:v>
                </c:pt>
                <c:pt idx="5499">
                  <c:v>7.5697924123120996</c:v>
                </c:pt>
                <c:pt idx="5500">
                  <c:v>7.5711689884918201</c:v>
                </c:pt>
                <c:pt idx="5501">
                  <c:v>7.5725455646715503</c:v>
                </c:pt>
                <c:pt idx="5502">
                  <c:v>7.5739221408512796</c:v>
                </c:pt>
                <c:pt idx="5503">
                  <c:v>7.575298717031</c:v>
                </c:pt>
                <c:pt idx="5504">
                  <c:v>7.5766752932107302</c:v>
                </c:pt>
                <c:pt idx="5505">
                  <c:v>7.5780518693904497</c:v>
                </c:pt>
                <c:pt idx="5506">
                  <c:v>7.5794284455701799</c:v>
                </c:pt>
                <c:pt idx="5507">
                  <c:v>7.5808050217499101</c:v>
                </c:pt>
                <c:pt idx="5508">
                  <c:v>7.5821815979296296</c:v>
                </c:pt>
                <c:pt idx="5509">
                  <c:v>7.5835581741093598</c:v>
                </c:pt>
                <c:pt idx="5510">
                  <c:v>7.5849347502890803</c:v>
                </c:pt>
                <c:pt idx="5511">
                  <c:v>7.5863113264688096</c:v>
                </c:pt>
                <c:pt idx="5512">
                  <c:v>7.58768790264853</c:v>
                </c:pt>
                <c:pt idx="5513">
                  <c:v>7.5890644788282602</c:v>
                </c:pt>
                <c:pt idx="5514">
                  <c:v>7.5904410550079904</c:v>
                </c:pt>
                <c:pt idx="5515">
                  <c:v>7.5918176311877099</c:v>
                </c:pt>
                <c:pt idx="5516">
                  <c:v>7.5931942073674401</c:v>
                </c:pt>
                <c:pt idx="5517">
                  <c:v>7.5945707835471596</c:v>
                </c:pt>
                <c:pt idx="5518">
                  <c:v>7.5959473597268898</c:v>
                </c:pt>
                <c:pt idx="5519">
                  <c:v>7.5973239359066103</c:v>
                </c:pt>
                <c:pt idx="5520">
                  <c:v>7.5987005120863396</c:v>
                </c:pt>
                <c:pt idx="5521">
                  <c:v>7.6000770882660698</c:v>
                </c:pt>
                <c:pt idx="5522">
                  <c:v>7.6014536644457902</c:v>
                </c:pt>
                <c:pt idx="5523">
                  <c:v>7.6028302406255204</c:v>
                </c:pt>
                <c:pt idx="5524">
                  <c:v>7.6042068168052399</c:v>
                </c:pt>
                <c:pt idx="5525">
                  <c:v>7.6055833929849701</c:v>
                </c:pt>
                <c:pt idx="5526">
                  <c:v>7.6069599691647003</c:v>
                </c:pt>
                <c:pt idx="5527">
                  <c:v>7.6083365453444198</c:v>
                </c:pt>
                <c:pt idx="5528">
                  <c:v>7.60971312152415</c:v>
                </c:pt>
                <c:pt idx="5529">
                  <c:v>7.6110896977038696</c:v>
                </c:pt>
                <c:pt idx="5530">
                  <c:v>7.6124662738835998</c:v>
                </c:pt>
                <c:pt idx="5531">
                  <c:v>7.6138428500633202</c:v>
                </c:pt>
                <c:pt idx="5532">
                  <c:v>7.6152194262430504</c:v>
                </c:pt>
                <c:pt idx="5533">
                  <c:v>7.6165960024227797</c:v>
                </c:pt>
                <c:pt idx="5534">
                  <c:v>7.6179725786025001</c:v>
                </c:pt>
                <c:pt idx="5535">
                  <c:v>7.6193491547822303</c:v>
                </c:pt>
                <c:pt idx="5536">
                  <c:v>7.6207257309619498</c:v>
                </c:pt>
                <c:pt idx="5537">
                  <c:v>7.62210230714168</c:v>
                </c:pt>
                <c:pt idx="5538">
                  <c:v>7.6234788833214102</c:v>
                </c:pt>
                <c:pt idx="5539">
                  <c:v>7.6248554595011298</c:v>
                </c:pt>
                <c:pt idx="5540">
                  <c:v>7.6262320356808599</c:v>
                </c:pt>
                <c:pt idx="5541">
                  <c:v>7.6276086118605804</c:v>
                </c:pt>
                <c:pt idx="5542">
                  <c:v>7.6289851880403097</c:v>
                </c:pt>
                <c:pt idx="5543">
                  <c:v>7.6303617642200301</c:v>
                </c:pt>
                <c:pt idx="5544">
                  <c:v>7.6317383403997603</c:v>
                </c:pt>
                <c:pt idx="5545">
                  <c:v>7.6331149165794798</c:v>
                </c:pt>
                <c:pt idx="5546">
                  <c:v>7.63449149275921</c:v>
                </c:pt>
                <c:pt idx="5547">
                  <c:v>7.6358680689389402</c:v>
                </c:pt>
                <c:pt idx="5548">
                  <c:v>7.6372446451186597</c:v>
                </c:pt>
                <c:pt idx="5549">
                  <c:v>7.6386212212983899</c:v>
                </c:pt>
                <c:pt idx="5550">
                  <c:v>7.6399977974781104</c:v>
                </c:pt>
                <c:pt idx="5551">
                  <c:v>7.6413743736578397</c:v>
                </c:pt>
                <c:pt idx="5552">
                  <c:v>7.6427509498375699</c:v>
                </c:pt>
                <c:pt idx="5553">
                  <c:v>7.6441275260172903</c:v>
                </c:pt>
                <c:pt idx="5554">
                  <c:v>7.6455041021970196</c:v>
                </c:pt>
                <c:pt idx="5555">
                  <c:v>7.64688067837674</c:v>
                </c:pt>
                <c:pt idx="5556">
                  <c:v>7.6482572545564702</c:v>
                </c:pt>
                <c:pt idx="5557">
                  <c:v>7.6496338307361897</c:v>
                </c:pt>
                <c:pt idx="5558">
                  <c:v>7.6510104069159199</c:v>
                </c:pt>
                <c:pt idx="5559">
                  <c:v>7.6523869830956501</c:v>
                </c:pt>
                <c:pt idx="5560">
                  <c:v>7.6537635592753697</c:v>
                </c:pt>
                <c:pt idx="5561">
                  <c:v>7.6551401354550999</c:v>
                </c:pt>
                <c:pt idx="5562">
                  <c:v>7.6565167116348203</c:v>
                </c:pt>
                <c:pt idx="5563">
                  <c:v>7.6578932878145496</c:v>
                </c:pt>
                <c:pt idx="5564">
                  <c:v>7.65926986399427</c:v>
                </c:pt>
                <c:pt idx="5565">
                  <c:v>7.6606464401740002</c:v>
                </c:pt>
                <c:pt idx="5566">
                  <c:v>7.6620230163537304</c:v>
                </c:pt>
                <c:pt idx="5567">
                  <c:v>7.6633995925334499</c:v>
                </c:pt>
                <c:pt idx="5568">
                  <c:v>7.6647761687131801</c:v>
                </c:pt>
                <c:pt idx="5569">
                  <c:v>7.6661527448928997</c:v>
                </c:pt>
                <c:pt idx="5570">
                  <c:v>7.6675293210726299</c:v>
                </c:pt>
                <c:pt idx="5571">
                  <c:v>7.66890589725236</c:v>
                </c:pt>
                <c:pt idx="5572">
                  <c:v>7.6702824734320796</c:v>
                </c:pt>
                <c:pt idx="5573">
                  <c:v>7.6716590496118098</c:v>
                </c:pt>
                <c:pt idx="5574">
                  <c:v>7.6730356257915302</c:v>
                </c:pt>
                <c:pt idx="5575">
                  <c:v>7.6744122019712604</c:v>
                </c:pt>
                <c:pt idx="5576">
                  <c:v>7.6757887781509799</c:v>
                </c:pt>
                <c:pt idx="5577">
                  <c:v>7.6771653543307101</c:v>
                </c:pt>
                <c:pt idx="5578">
                  <c:v>7.6785419305104403</c:v>
                </c:pt>
                <c:pt idx="5579">
                  <c:v>7.6799185066901599</c:v>
                </c:pt>
                <c:pt idx="5580">
                  <c:v>7.68129508286989</c:v>
                </c:pt>
                <c:pt idx="5581">
                  <c:v>7.6826716590496096</c:v>
                </c:pt>
                <c:pt idx="5582">
                  <c:v>7.6840482352293398</c:v>
                </c:pt>
                <c:pt idx="5583">
                  <c:v>7.68542481140907</c:v>
                </c:pt>
                <c:pt idx="5584">
                  <c:v>7.6868013875887904</c:v>
                </c:pt>
                <c:pt idx="5585">
                  <c:v>7.6881779637685197</c:v>
                </c:pt>
                <c:pt idx="5586">
                  <c:v>7.6895545399482401</c:v>
                </c:pt>
                <c:pt idx="5587">
                  <c:v>7.6909311161279703</c:v>
                </c:pt>
                <c:pt idx="5588">
                  <c:v>7.6923076923076898</c:v>
                </c:pt>
                <c:pt idx="5589">
                  <c:v>7.69368426848742</c:v>
                </c:pt>
                <c:pt idx="5590">
                  <c:v>7.6950608446671502</c:v>
                </c:pt>
                <c:pt idx="5591">
                  <c:v>7.6964374208468698</c:v>
                </c:pt>
                <c:pt idx="5592">
                  <c:v>7.6978139970266</c:v>
                </c:pt>
                <c:pt idx="5593">
                  <c:v>7.6991905732063204</c:v>
                </c:pt>
                <c:pt idx="5594">
                  <c:v>7.7005671493860497</c:v>
                </c:pt>
                <c:pt idx="5595">
                  <c:v>7.7019437255657701</c:v>
                </c:pt>
                <c:pt idx="5596">
                  <c:v>7.7033203017455003</c:v>
                </c:pt>
                <c:pt idx="5597">
                  <c:v>7.7046968779252296</c:v>
                </c:pt>
                <c:pt idx="5598">
                  <c:v>7.70607345410495</c:v>
                </c:pt>
                <c:pt idx="5599">
                  <c:v>7.7074500302846802</c:v>
                </c:pt>
                <c:pt idx="5600">
                  <c:v>7.7088266064643998</c:v>
                </c:pt>
                <c:pt idx="5601">
                  <c:v>7.71020318264413</c:v>
                </c:pt>
                <c:pt idx="5602">
                  <c:v>7.7115797588238602</c:v>
                </c:pt>
                <c:pt idx="5603">
                  <c:v>7.7129563350035797</c:v>
                </c:pt>
                <c:pt idx="5604">
                  <c:v>7.7143329111833099</c:v>
                </c:pt>
                <c:pt idx="5605">
                  <c:v>7.7157094873630303</c:v>
                </c:pt>
                <c:pt idx="5606">
                  <c:v>7.7170860635427596</c:v>
                </c:pt>
                <c:pt idx="5607">
                  <c:v>7.71846263972248</c:v>
                </c:pt>
                <c:pt idx="5608">
                  <c:v>7.7198392159022102</c:v>
                </c:pt>
                <c:pt idx="5609">
                  <c:v>7.7212157920819298</c:v>
                </c:pt>
                <c:pt idx="5610">
                  <c:v>7.72259236826166</c:v>
                </c:pt>
                <c:pt idx="5611">
                  <c:v>7.7239689444413901</c:v>
                </c:pt>
                <c:pt idx="5612">
                  <c:v>7.7253455206211097</c:v>
                </c:pt>
                <c:pt idx="5613">
                  <c:v>7.7267220968008399</c:v>
                </c:pt>
                <c:pt idx="5614">
                  <c:v>7.7280986729805603</c:v>
                </c:pt>
                <c:pt idx="5615">
                  <c:v>7.7294752491602896</c:v>
                </c:pt>
                <c:pt idx="5616">
                  <c:v>7.7308518253400198</c:v>
                </c:pt>
                <c:pt idx="5617">
                  <c:v>7.7322284015197402</c:v>
                </c:pt>
                <c:pt idx="5618">
                  <c:v>7.7336049776994704</c:v>
                </c:pt>
                <c:pt idx="5619">
                  <c:v>7.73498155387919</c:v>
                </c:pt>
                <c:pt idx="5620">
                  <c:v>7.7363581300589201</c:v>
                </c:pt>
                <c:pt idx="5621">
                  <c:v>7.7377347062386397</c:v>
                </c:pt>
                <c:pt idx="5622">
                  <c:v>7.7391112824183699</c:v>
                </c:pt>
                <c:pt idx="5623">
                  <c:v>7.7404878585981001</c:v>
                </c:pt>
                <c:pt idx="5624">
                  <c:v>7.7418644347778196</c:v>
                </c:pt>
                <c:pt idx="5625">
                  <c:v>7.7432410109575498</c:v>
                </c:pt>
                <c:pt idx="5626">
                  <c:v>7.7446175871372702</c:v>
                </c:pt>
                <c:pt idx="5627">
                  <c:v>7.7459941633170004</c:v>
                </c:pt>
                <c:pt idx="5628">
                  <c:v>7.7473707394967297</c:v>
                </c:pt>
                <c:pt idx="5629">
                  <c:v>7.7487473156764501</c:v>
                </c:pt>
                <c:pt idx="5630">
                  <c:v>7.7501238918561803</c:v>
                </c:pt>
                <c:pt idx="5631">
                  <c:v>7.7515004680358999</c:v>
                </c:pt>
                <c:pt idx="5632">
                  <c:v>7.7528770442156301</c:v>
                </c:pt>
                <c:pt idx="5633">
                  <c:v>7.7542536203953603</c:v>
                </c:pt>
                <c:pt idx="5634">
                  <c:v>7.7556301965750798</c:v>
                </c:pt>
                <c:pt idx="5635">
                  <c:v>7.75700677275481</c:v>
                </c:pt>
                <c:pt idx="5636">
                  <c:v>7.7583833489345304</c:v>
                </c:pt>
                <c:pt idx="5637">
                  <c:v>7.7597599251142597</c:v>
                </c:pt>
                <c:pt idx="5638">
                  <c:v>7.7611365012939801</c:v>
                </c:pt>
                <c:pt idx="5639">
                  <c:v>7.7625130774737103</c:v>
                </c:pt>
                <c:pt idx="5640">
                  <c:v>7.7638896536534299</c:v>
                </c:pt>
                <c:pt idx="5641">
                  <c:v>7.7652662298331601</c:v>
                </c:pt>
                <c:pt idx="5642">
                  <c:v>7.7666428060128903</c:v>
                </c:pt>
                <c:pt idx="5643">
                  <c:v>7.7680193821926098</c:v>
                </c:pt>
                <c:pt idx="5644">
                  <c:v>7.76939595837234</c:v>
                </c:pt>
                <c:pt idx="5645">
                  <c:v>7.7707725345520604</c:v>
                </c:pt>
                <c:pt idx="5646">
                  <c:v>7.7721491107317897</c:v>
                </c:pt>
                <c:pt idx="5647">
                  <c:v>7.7735256869115199</c:v>
                </c:pt>
                <c:pt idx="5648">
                  <c:v>7.7749022630912403</c:v>
                </c:pt>
                <c:pt idx="5649">
                  <c:v>7.7762788392709696</c:v>
                </c:pt>
                <c:pt idx="5650">
                  <c:v>7.7776554154506901</c:v>
                </c:pt>
                <c:pt idx="5651">
                  <c:v>7.7790319916304203</c:v>
                </c:pt>
                <c:pt idx="5652">
                  <c:v>7.7804085678101398</c:v>
                </c:pt>
                <c:pt idx="5653">
                  <c:v>7.78178514398987</c:v>
                </c:pt>
                <c:pt idx="5654">
                  <c:v>7.7831617201696002</c:v>
                </c:pt>
                <c:pt idx="5655">
                  <c:v>7.7845382963493197</c:v>
                </c:pt>
                <c:pt idx="5656">
                  <c:v>7.7859148725290499</c:v>
                </c:pt>
                <c:pt idx="5657">
                  <c:v>7.7872914487087703</c:v>
                </c:pt>
                <c:pt idx="5658">
                  <c:v>7.7886680248884996</c:v>
                </c:pt>
                <c:pt idx="5659">
                  <c:v>7.7900446010682201</c:v>
                </c:pt>
                <c:pt idx="5660">
                  <c:v>7.7914211772479502</c:v>
                </c:pt>
                <c:pt idx="5661">
                  <c:v>7.7927977534276804</c:v>
                </c:pt>
                <c:pt idx="5662">
                  <c:v>7.7941743296074</c:v>
                </c:pt>
                <c:pt idx="5663">
                  <c:v>7.7955509057871302</c:v>
                </c:pt>
                <c:pt idx="5664">
                  <c:v>7.7969274819668497</c:v>
                </c:pt>
                <c:pt idx="5665">
                  <c:v>7.7983040581465799</c:v>
                </c:pt>
                <c:pt idx="5666">
                  <c:v>7.7996806343263101</c:v>
                </c:pt>
                <c:pt idx="5667">
                  <c:v>7.8010572105060296</c:v>
                </c:pt>
                <c:pt idx="5668">
                  <c:v>7.8024337866857598</c:v>
                </c:pt>
                <c:pt idx="5669">
                  <c:v>7.8038103628654802</c:v>
                </c:pt>
                <c:pt idx="5670">
                  <c:v>7.8051869390452104</c:v>
                </c:pt>
                <c:pt idx="5671">
                  <c:v>7.80656351522493</c:v>
                </c:pt>
                <c:pt idx="5672">
                  <c:v>7.8079400914046602</c:v>
                </c:pt>
                <c:pt idx="5673">
                  <c:v>7.8093166675843904</c:v>
                </c:pt>
                <c:pt idx="5674">
                  <c:v>7.8106932437641099</c:v>
                </c:pt>
                <c:pt idx="5675">
                  <c:v>7.8120698199438401</c:v>
                </c:pt>
                <c:pt idx="5676">
                  <c:v>7.8134463961235596</c:v>
                </c:pt>
                <c:pt idx="5677">
                  <c:v>7.8148229723032898</c:v>
                </c:pt>
                <c:pt idx="5678">
                  <c:v>7.81619954848302</c:v>
                </c:pt>
                <c:pt idx="5679">
                  <c:v>7.8175761246627404</c:v>
                </c:pt>
                <c:pt idx="5680">
                  <c:v>7.8189527008424697</c:v>
                </c:pt>
                <c:pt idx="5681">
                  <c:v>7.8203292770221902</c:v>
                </c:pt>
                <c:pt idx="5682">
                  <c:v>7.8217058532019204</c:v>
                </c:pt>
                <c:pt idx="5683">
                  <c:v>7.8230824293816399</c:v>
                </c:pt>
                <c:pt idx="5684">
                  <c:v>7.8244590055613701</c:v>
                </c:pt>
                <c:pt idx="5685">
                  <c:v>7.8258355817410896</c:v>
                </c:pt>
                <c:pt idx="5686">
                  <c:v>7.8272121579208198</c:v>
                </c:pt>
                <c:pt idx="5687">
                  <c:v>7.82858873410055</c:v>
                </c:pt>
                <c:pt idx="5688">
                  <c:v>7.8299653102802704</c:v>
                </c:pt>
                <c:pt idx="5689">
                  <c:v>7.8313418864599997</c:v>
                </c:pt>
                <c:pt idx="5690">
                  <c:v>7.8327184626397202</c:v>
                </c:pt>
                <c:pt idx="5691">
                  <c:v>7.8340950388194504</c:v>
                </c:pt>
                <c:pt idx="5692">
                  <c:v>7.8354716149991797</c:v>
                </c:pt>
                <c:pt idx="5693">
                  <c:v>7.8368481911789001</c:v>
                </c:pt>
                <c:pt idx="5694">
                  <c:v>7.8382247673586303</c:v>
                </c:pt>
                <c:pt idx="5695">
                  <c:v>7.8396013435383498</c:v>
                </c:pt>
                <c:pt idx="5696">
                  <c:v>7.84097791971808</c:v>
                </c:pt>
                <c:pt idx="5697">
                  <c:v>7.8423544958978102</c:v>
                </c:pt>
                <c:pt idx="5698">
                  <c:v>7.8437310720775297</c:v>
                </c:pt>
                <c:pt idx="5699">
                  <c:v>7.8451076482572599</c:v>
                </c:pt>
                <c:pt idx="5700">
                  <c:v>7.8464842244369803</c:v>
                </c:pt>
                <c:pt idx="5701">
                  <c:v>7.8478608006167097</c:v>
                </c:pt>
                <c:pt idx="5702">
                  <c:v>7.8492373767964301</c:v>
                </c:pt>
                <c:pt idx="5703">
                  <c:v>7.8506139529761603</c:v>
                </c:pt>
                <c:pt idx="5704">
                  <c:v>7.8519905291558798</c:v>
                </c:pt>
                <c:pt idx="5705">
                  <c:v>7.85336710533561</c:v>
                </c:pt>
                <c:pt idx="5706">
                  <c:v>7.8547436815153402</c:v>
                </c:pt>
                <c:pt idx="5707">
                  <c:v>7.8561202576950597</c:v>
                </c:pt>
                <c:pt idx="5708">
                  <c:v>7.8574968338747899</c:v>
                </c:pt>
                <c:pt idx="5709">
                  <c:v>7.8588734100545103</c:v>
                </c:pt>
                <c:pt idx="5710">
                  <c:v>7.8602499862342396</c:v>
                </c:pt>
                <c:pt idx="5711">
                  <c:v>7.8616265624139698</c:v>
                </c:pt>
                <c:pt idx="5712">
                  <c:v>7.8630031385936903</c:v>
                </c:pt>
                <c:pt idx="5713">
                  <c:v>7.8643797147734196</c:v>
                </c:pt>
                <c:pt idx="5714">
                  <c:v>7.86575629095314</c:v>
                </c:pt>
                <c:pt idx="5715">
                  <c:v>7.8671328671328702</c:v>
                </c:pt>
                <c:pt idx="5716">
                  <c:v>7.8685094433125897</c:v>
                </c:pt>
                <c:pt idx="5717">
                  <c:v>7.8698860194923199</c:v>
                </c:pt>
                <c:pt idx="5718">
                  <c:v>7.8712625956720501</c:v>
                </c:pt>
                <c:pt idx="5719">
                  <c:v>7.8726391718517696</c:v>
                </c:pt>
                <c:pt idx="5720">
                  <c:v>7.8740157480314998</c:v>
                </c:pt>
                <c:pt idx="5721">
                  <c:v>7.8753923242112203</c:v>
                </c:pt>
                <c:pt idx="5722">
                  <c:v>7.8767689003909496</c:v>
                </c:pt>
                <c:pt idx="5723">
                  <c:v>7.8781454765706798</c:v>
                </c:pt>
                <c:pt idx="5724">
                  <c:v>7.8795220527504002</c:v>
                </c:pt>
                <c:pt idx="5725">
                  <c:v>7.8808986289301304</c:v>
                </c:pt>
                <c:pt idx="5726">
                  <c:v>7.8822752051098499</c:v>
                </c:pt>
                <c:pt idx="5727">
                  <c:v>7.8836517812895801</c:v>
                </c:pt>
                <c:pt idx="5728">
                  <c:v>7.8850283574692996</c:v>
                </c:pt>
                <c:pt idx="5729">
                  <c:v>7.8864049336490298</c:v>
                </c:pt>
                <c:pt idx="5730">
                  <c:v>7.88778150982876</c:v>
                </c:pt>
                <c:pt idx="5731">
                  <c:v>7.8891580860084796</c:v>
                </c:pt>
                <c:pt idx="5732">
                  <c:v>7.8905346621882098</c:v>
                </c:pt>
                <c:pt idx="5733">
                  <c:v>7.8919112383679302</c:v>
                </c:pt>
                <c:pt idx="5734">
                  <c:v>7.8932878145476604</c:v>
                </c:pt>
                <c:pt idx="5735">
                  <c:v>7.8946643907273799</c:v>
                </c:pt>
                <c:pt idx="5736">
                  <c:v>7.8960409669071101</c:v>
                </c:pt>
                <c:pt idx="5737">
                  <c:v>7.8974175430868403</c:v>
                </c:pt>
                <c:pt idx="5738">
                  <c:v>7.8987941192665598</c:v>
                </c:pt>
                <c:pt idx="5739">
                  <c:v>7.90017069544629</c:v>
                </c:pt>
                <c:pt idx="5740">
                  <c:v>7.9015472716260096</c:v>
                </c:pt>
                <c:pt idx="5741">
                  <c:v>7.9029238478057398</c:v>
                </c:pt>
                <c:pt idx="5742">
                  <c:v>7.9043004239854699</c:v>
                </c:pt>
                <c:pt idx="5743">
                  <c:v>7.9056770001651904</c:v>
                </c:pt>
                <c:pt idx="5744">
                  <c:v>7.9070535763449197</c:v>
                </c:pt>
                <c:pt idx="5745">
                  <c:v>7.9084301525246401</c:v>
                </c:pt>
                <c:pt idx="5746">
                  <c:v>7.9098067287043703</c:v>
                </c:pt>
                <c:pt idx="5747">
                  <c:v>7.9111833048840898</c:v>
                </c:pt>
                <c:pt idx="5748">
                  <c:v>7.91255988106382</c:v>
                </c:pt>
                <c:pt idx="5749">
                  <c:v>7.9139364572435502</c:v>
                </c:pt>
                <c:pt idx="5750">
                  <c:v>7.9153130334232698</c:v>
                </c:pt>
                <c:pt idx="5751">
                  <c:v>7.9166896096029999</c:v>
                </c:pt>
                <c:pt idx="5752">
                  <c:v>7.9180661857827204</c:v>
                </c:pt>
                <c:pt idx="5753">
                  <c:v>7.9194427619624497</c:v>
                </c:pt>
                <c:pt idx="5754">
                  <c:v>7.9208193381421701</c:v>
                </c:pt>
                <c:pt idx="5755">
                  <c:v>7.9221959143219003</c:v>
                </c:pt>
                <c:pt idx="5756">
                  <c:v>7.9235724905016296</c:v>
                </c:pt>
                <c:pt idx="5757">
                  <c:v>7.92494906668135</c:v>
                </c:pt>
                <c:pt idx="5758">
                  <c:v>7.9263256428610802</c:v>
                </c:pt>
                <c:pt idx="5759">
                  <c:v>7.9277022190407997</c:v>
                </c:pt>
                <c:pt idx="5760">
                  <c:v>7.9290787952205299</c:v>
                </c:pt>
                <c:pt idx="5761">
                  <c:v>7.9304553714002601</c:v>
                </c:pt>
                <c:pt idx="5762">
                  <c:v>7.9318319475799797</c:v>
                </c:pt>
                <c:pt idx="5763">
                  <c:v>7.9332085237597099</c:v>
                </c:pt>
                <c:pt idx="5764">
                  <c:v>7.9345850999394303</c:v>
                </c:pt>
                <c:pt idx="5765">
                  <c:v>7.9359616761191596</c:v>
                </c:pt>
                <c:pt idx="5766">
                  <c:v>7.93733825229888</c:v>
                </c:pt>
                <c:pt idx="5767">
                  <c:v>7.9387148284786102</c:v>
                </c:pt>
                <c:pt idx="5768">
                  <c:v>7.9400914046583404</c:v>
                </c:pt>
                <c:pt idx="5769">
                  <c:v>7.9414679808380599</c:v>
                </c:pt>
                <c:pt idx="5770">
                  <c:v>7.9428445570177901</c:v>
                </c:pt>
                <c:pt idx="5771">
                  <c:v>7.9442211331975097</c:v>
                </c:pt>
                <c:pt idx="5772">
                  <c:v>7.9455977093772399</c:v>
                </c:pt>
                <c:pt idx="5773">
                  <c:v>7.9469742855569701</c:v>
                </c:pt>
                <c:pt idx="5774">
                  <c:v>7.9483508617366896</c:v>
                </c:pt>
                <c:pt idx="5775">
                  <c:v>7.9497274379164198</c:v>
                </c:pt>
                <c:pt idx="5776">
                  <c:v>7.9511040140961402</c:v>
                </c:pt>
                <c:pt idx="5777">
                  <c:v>7.9524805902758704</c:v>
                </c:pt>
                <c:pt idx="5778">
                  <c:v>7.9538571664555899</c:v>
                </c:pt>
                <c:pt idx="5779">
                  <c:v>7.9552337426353201</c:v>
                </c:pt>
                <c:pt idx="5780">
                  <c:v>7.9566103188150397</c:v>
                </c:pt>
                <c:pt idx="5781">
                  <c:v>7.9579868949947699</c:v>
                </c:pt>
                <c:pt idx="5782">
                  <c:v>7.9593634711745</c:v>
                </c:pt>
                <c:pt idx="5783">
                  <c:v>7.9607400473542196</c:v>
                </c:pt>
                <c:pt idx="5784">
                  <c:v>7.9621166235339498</c:v>
                </c:pt>
                <c:pt idx="5785">
                  <c:v>7.9634931997136702</c:v>
                </c:pt>
                <c:pt idx="5786">
                  <c:v>7.9648697758934004</c:v>
                </c:pt>
                <c:pt idx="5787">
                  <c:v>7.9662463520731297</c:v>
                </c:pt>
                <c:pt idx="5788">
                  <c:v>7.9676229282528501</c:v>
                </c:pt>
                <c:pt idx="5789">
                  <c:v>7.9689995044325803</c:v>
                </c:pt>
                <c:pt idx="5790">
                  <c:v>7.9703760806122999</c:v>
                </c:pt>
                <c:pt idx="5791">
                  <c:v>7.97175265679203</c:v>
                </c:pt>
                <c:pt idx="5792">
                  <c:v>7.9731292329717496</c:v>
                </c:pt>
                <c:pt idx="5793">
                  <c:v>7.9745058091514798</c:v>
                </c:pt>
                <c:pt idx="5794">
                  <c:v>7.97588238533121</c:v>
                </c:pt>
                <c:pt idx="5795">
                  <c:v>7.9772589615109304</c:v>
                </c:pt>
                <c:pt idx="5796">
                  <c:v>7.9786355376906597</c:v>
                </c:pt>
                <c:pt idx="5797">
                  <c:v>7.9800121138703801</c:v>
                </c:pt>
                <c:pt idx="5798">
                  <c:v>7.9813886900501103</c:v>
                </c:pt>
                <c:pt idx="5799">
                  <c:v>7.9827652662298298</c:v>
                </c:pt>
                <c:pt idx="5800">
                  <c:v>7.98414184240956</c:v>
                </c:pt>
                <c:pt idx="5801">
                  <c:v>7.9855184185892902</c:v>
                </c:pt>
                <c:pt idx="5802">
                  <c:v>7.9868949947690098</c:v>
                </c:pt>
                <c:pt idx="5803">
                  <c:v>7.98827157094874</c:v>
                </c:pt>
                <c:pt idx="5804">
                  <c:v>7.9896481471284604</c:v>
                </c:pt>
                <c:pt idx="5805">
                  <c:v>7.9910247233081897</c:v>
                </c:pt>
                <c:pt idx="5806">
                  <c:v>7.9924012994879199</c:v>
                </c:pt>
                <c:pt idx="5807">
                  <c:v>7.9937778756676403</c:v>
                </c:pt>
                <c:pt idx="5808">
                  <c:v>7.9951544518473696</c:v>
                </c:pt>
                <c:pt idx="5809">
                  <c:v>7.99653102802709</c:v>
                </c:pt>
                <c:pt idx="5810">
                  <c:v>7.9979076042068202</c:v>
                </c:pt>
                <c:pt idx="5811">
                  <c:v>7.9992841803865398</c:v>
                </c:pt>
                <c:pt idx="5812">
                  <c:v>8.0006607565662708</c:v>
                </c:pt>
                <c:pt idx="5813">
                  <c:v>8.0020373327459993</c:v>
                </c:pt>
                <c:pt idx="5814">
                  <c:v>8.0034139089257206</c:v>
                </c:pt>
                <c:pt idx="5815">
                  <c:v>8.0047904851054508</c:v>
                </c:pt>
                <c:pt idx="5816">
                  <c:v>8.0061670612851703</c:v>
                </c:pt>
                <c:pt idx="5817">
                  <c:v>8.0075436374649005</c:v>
                </c:pt>
                <c:pt idx="5818">
                  <c:v>8.0089202136446307</c:v>
                </c:pt>
                <c:pt idx="5819">
                  <c:v>8.0102967898243502</c:v>
                </c:pt>
                <c:pt idx="5820">
                  <c:v>8.0116733660040804</c:v>
                </c:pt>
                <c:pt idx="5821">
                  <c:v>8.0130499421838</c:v>
                </c:pt>
                <c:pt idx="5822">
                  <c:v>8.0144265183635301</c:v>
                </c:pt>
                <c:pt idx="5823">
                  <c:v>8.0158030945432497</c:v>
                </c:pt>
                <c:pt idx="5824">
                  <c:v>8.0171796707229799</c:v>
                </c:pt>
                <c:pt idx="5825">
                  <c:v>8.0185562469027101</c:v>
                </c:pt>
                <c:pt idx="5826">
                  <c:v>8.0199328230824296</c:v>
                </c:pt>
                <c:pt idx="5827">
                  <c:v>8.0213093992621598</c:v>
                </c:pt>
                <c:pt idx="5828">
                  <c:v>8.0226859754418793</c:v>
                </c:pt>
                <c:pt idx="5829">
                  <c:v>8.0240625516216095</c:v>
                </c:pt>
                <c:pt idx="5830">
                  <c:v>8.0254391278013308</c:v>
                </c:pt>
                <c:pt idx="5831">
                  <c:v>8.0268157039810593</c:v>
                </c:pt>
                <c:pt idx="5832">
                  <c:v>8.0281922801607895</c:v>
                </c:pt>
                <c:pt idx="5833">
                  <c:v>8.0295688563405108</c:v>
                </c:pt>
                <c:pt idx="5834">
                  <c:v>8.0309454325202392</c:v>
                </c:pt>
                <c:pt idx="5835">
                  <c:v>8.0323220086999605</c:v>
                </c:pt>
                <c:pt idx="5836">
                  <c:v>8.0336985848796907</c:v>
                </c:pt>
                <c:pt idx="5837">
                  <c:v>8.0350751610594102</c:v>
                </c:pt>
                <c:pt idx="5838">
                  <c:v>8.0364517372391404</c:v>
                </c:pt>
                <c:pt idx="5839">
                  <c:v>8.0378283134188706</c:v>
                </c:pt>
                <c:pt idx="5840">
                  <c:v>8.0392048895985901</c:v>
                </c:pt>
                <c:pt idx="5841">
                  <c:v>8.0405814657783203</c:v>
                </c:pt>
                <c:pt idx="5842">
                  <c:v>8.0419580419580399</c:v>
                </c:pt>
                <c:pt idx="5843">
                  <c:v>8.0433346181377701</c:v>
                </c:pt>
                <c:pt idx="5844">
                  <c:v>8.0447111943175003</c:v>
                </c:pt>
                <c:pt idx="5845">
                  <c:v>8.0460877704972198</c:v>
                </c:pt>
                <c:pt idx="5846">
                  <c:v>8.04746434667695</c:v>
                </c:pt>
                <c:pt idx="5847">
                  <c:v>8.0488409228566695</c:v>
                </c:pt>
                <c:pt idx="5848">
                  <c:v>8.0502174990363997</c:v>
                </c:pt>
                <c:pt idx="5849">
                  <c:v>8.0515940752161193</c:v>
                </c:pt>
                <c:pt idx="5850">
                  <c:v>8.0529706513958494</c:v>
                </c:pt>
                <c:pt idx="5851">
                  <c:v>8.0543472275755796</c:v>
                </c:pt>
                <c:pt idx="5852">
                  <c:v>8.0557238037552992</c:v>
                </c:pt>
                <c:pt idx="5853">
                  <c:v>8.0571003799350294</c:v>
                </c:pt>
                <c:pt idx="5854">
                  <c:v>8.0584769561147507</c:v>
                </c:pt>
                <c:pt idx="5855">
                  <c:v>8.0598535322944809</c:v>
                </c:pt>
                <c:pt idx="5856">
                  <c:v>8.0612301084742004</c:v>
                </c:pt>
                <c:pt idx="5857">
                  <c:v>8.0626066846539306</c:v>
                </c:pt>
                <c:pt idx="5858">
                  <c:v>8.0639832608336608</c:v>
                </c:pt>
                <c:pt idx="5859">
                  <c:v>8.0653598370133803</c:v>
                </c:pt>
                <c:pt idx="5860">
                  <c:v>8.0667364131931105</c:v>
                </c:pt>
                <c:pt idx="5861">
                  <c:v>8.0681129893728301</c:v>
                </c:pt>
                <c:pt idx="5862">
                  <c:v>8.0694895655525603</c:v>
                </c:pt>
                <c:pt idx="5863">
                  <c:v>8.0708661417322904</c:v>
                </c:pt>
                <c:pt idx="5864">
                  <c:v>8.07224271791201</c:v>
                </c:pt>
                <c:pt idx="5865">
                  <c:v>8.0736192940917402</c:v>
                </c:pt>
                <c:pt idx="5866">
                  <c:v>8.0749958702714597</c:v>
                </c:pt>
                <c:pt idx="5867">
                  <c:v>8.0763724464511899</c:v>
                </c:pt>
                <c:pt idx="5868">
                  <c:v>8.0777490226309201</c:v>
                </c:pt>
                <c:pt idx="5869">
                  <c:v>8.0791255988106396</c:v>
                </c:pt>
                <c:pt idx="5870">
                  <c:v>8.0805021749903592</c:v>
                </c:pt>
                <c:pt idx="5871">
                  <c:v>8.0818787511700894</c:v>
                </c:pt>
                <c:pt idx="5872">
                  <c:v>8.0832553273498196</c:v>
                </c:pt>
                <c:pt idx="5873">
                  <c:v>8.0846319035295409</c:v>
                </c:pt>
                <c:pt idx="5874">
                  <c:v>8.0860084797092693</c:v>
                </c:pt>
                <c:pt idx="5875">
                  <c:v>8.0873850558889906</c:v>
                </c:pt>
                <c:pt idx="5876">
                  <c:v>8.0887616320687208</c:v>
                </c:pt>
                <c:pt idx="5877">
                  <c:v>8.0901382082484492</c:v>
                </c:pt>
                <c:pt idx="5878">
                  <c:v>8.0915147844281705</c:v>
                </c:pt>
                <c:pt idx="5879">
                  <c:v>8.0928913606079007</c:v>
                </c:pt>
                <c:pt idx="5880">
                  <c:v>8.0942679367876202</c:v>
                </c:pt>
                <c:pt idx="5881">
                  <c:v>8.0956445129673504</c:v>
                </c:pt>
                <c:pt idx="5882">
                  <c:v>8.0970210891470806</c:v>
                </c:pt>
                <c:pt idx="5883">
                  <c:v>8.0983976653268002</c:v>
                </c:pt>
                <c:pt idx="5884">
                  <c:v>8.0997742415065304</c:v>
                </c:pt>
                <c:pt idx="5885">
                  <c:v>8.1011508176862499</c:v>
                </c:pt>
                <c:pt idx="5886">
                  <c:v>8.1025273938659801</c:v>
                </c:pt>
                <c:pt idx="5887">
                  <c:v>8.1039039700456996</c:v>
                </c:pt>
                <c:pt idx="5888">
                  <c:v>8.1052805462254298</c:v>
                </c:pt>
                <c:pt idx="5889">
                  <c:v>8.10665712240516</c:v>
                </c:pt>
                <c:pt idx="5890">
                  <c:v>8.1080336985848795</c:v>
                </c:pt>
                <c:pt idx="5891">
                  <c:v>8.1094102747646097</c:v>
                </c:pt>
                <c:pt idx="5892">
                  <c:v>8.1107868509443293</c:v>
                </c:pt>
                <c:pt idx="5893">
                  <c:v>8.1121634271240595</c:v>
                </c:pt>
                <c:pt idx="5894">
                  <c:v>8.1135400033037808</c:v>
                </c:pt>
                <c:pt idx="5895">
                  <c:v>8.1149165794835092</c:v>
                </c:pt>
                <c:pt idx="5896">
                  <c:v>8.1162931556632394</c:v>
                </c:pt>
                <c:pt idx="5897">
                  <c:v>8.1176697318429607</c:v>
                </c:pt>
                <c:pt idx="5898">
                  <c:v>8.1190463080226891</c:v>
                </c:pt>
                <c:pt idx="5899">
                  <c:v>8.1204228842024104</c:v>
                </c:pt>
                <c:pt idx="5900">
                  <c:v>8.1217994603821406</c:v>
                </c:pt>
                <c:pt idx="5901">
                  <c:v>8.1231760365618708</c:v>
                </c:pt>
                <c:pt idx="5902">
                  <c:v>8.1245526127415904</c:v>
                </c:pt>
                <c:pt idx="5903">
                  <c:v>8.1259291889213205</c:v>
                </c:pt>
                <c:pt idx="5904">
                  <c:v>8.1273057651010401</c:v>
                </c:pt>
                <c:pt idx="5905">
                  <c:v>8.1286823412807703</c:v>
                </c:pt>
                <c:pt idx="5906">
                  <c:v>8.1300589174604898</c:v>
                </c:pt>
                <c:pt idx="5907">
                  <c:v>8.13143549364022</c:v>
                </c:pt>
                <c:pt idx="5908">
                  <c:v>8.1328120698199502</c:v>
                </c:pt>
                <c:pt idx="5909">
                  <c:v>8.1341886459996697</c:v>
                </c:pt>
                <c:pt idx="5910">
                  <c:v>8.1355652221793999</c:v>
                </c:pt>
                <c:pt idx="5911">
                  <c:v>8.1369417983591195</c:v>
                </c:pt>
                <c:pt idx="5912">
                  <c:v>8.1383183745388497</c:v>
                </c:pt>
                <c:pt idx="5913">
                  <c:v>8.1396949507185798</c:v>
                </c:pt>
                <c:pt idx="5914">
                  <c:v>8.1410715268982994</c:v>
                </c:pt>
                <c:pt idx="5915">
                  <c:v>8.1424481030780296</c:v>
                </c:pt>
                <c:pt idx="5916">
                  <c:v>8.1438246792577509</c:v>
                </c:pt>
                <c:pt idx="5917">
                  <c:v>8.1452012554374793</c:v>
                </c:pt>
                <c:pt idx="5918">
                  <c:v>8.1465778316172006</c:v>
                </c:pt>
                <c:pt idx="5919">
                  <c:v>8.1479544077969308</c:v>
                </c:pt>
                <c:pt idx="5920">
                  <c:v>8.1493309839766503</c:v>
                </c:pt>
                <c:pt idx="5921">
                  <c:v>8.1507075601563805</c:v>
                </c:pt>
                <c:pt idx="5922">
                  <c:v>8.1520841363361107</c:v>
                </c:pt>
                <c:pt idx="5923">
                  <c:v>8.1534607125158303</c:v>
                </c:pt>
                <c:pt idx="5924">
                  <c:v>8.1548372886955605</c:v>
                </c:pt>
                <c:pt idx="5925">
                  <c:v>8.15621386487528</c:v>
                </c:pt>
                <c:pt idx="5926">
                  <c:v>8.1575904410550102</c:v>
                </c:pt>
                <c:pt idx="5927">
                  <c:v>8.1589670172347404</c:v>
                </c:pt>
                <c:pt idx="5928">
                  <c:v>8.1603435934144599</c:v>
                </c:pt>
                <c:pt idx="5929">
                  <c:v>8.1617201695941901</c:v>
                </c:pt>
                <c:pt idx="5930">
                  <c:v>8.1630967457739096</c:v>
                </c:pt>
                <c:pt idx="5931">
                  <c:v>8.1644733219536398</c:v>
                </c:pt>
                <c:pt idx="5932">
                  <c:v>8.16584989813337</c:v>
                </c:pt>
                <c:pt idx="5933">
                  <c:v>8.1672264743130896</c:v>
                </c:pt>
                <c:pt idx="5934">
                  <c:v>8.1686030504928109</c:v>
                </c:pt>
                <c:pt idx="5935">
                  <c:v>8.1699796266725393</c:v>
                </c:pt>
                <c:pt idx="5936">
                  <c:v>8.1713562028522695</c:v>
                </c:pt>
                <c:pt idx="5937">
                  <c:v>8.1727327790319908</c:v>
                </c:pt>
                <c:pt idx="5938">
                  <c:v>8.1741093552117192</c:v>
                </c:pt>
                <c:pt idx="5939">
                  <c:v>8.1754859313914405</c:v>
                </c:pt>
                <c:pt idx="5940">
                  <c:v>8.1768625075711707</c:v>
                </c:pt>
                <c:pt idx="5941">
                  <c:v>8.1782390837508991</c:v>
                </c:pt>
                <c:pt idx="5942">
                  <c:v>8.1796156599306205</c:v>
                </c:pt>
                <c:pt idx="5943">
                  <c:v>8.1809922361103506</c:v>
                </c:pt>
                <c:pt idx="5944">
                  <c:v>8.1823688122900702</c:v>
                </c:pt>
                <c:pt idx="5945">
                  <c:v>8.1837453884698004</c:v>
                </c:pt>
                <c:pt idx="5946">
                  <c:v>8.1851219646495306</c:v>
                </c:pt>
                <c:pt idx="5947">
                  <c:v>8.1864985408292501</c:v>
                </c:pt>
                <c:pt idx="5948">
                  <c:v>8.1878751170089803</c:v>
                </c:pt>
                <c:pt idx="5949">
                  <c:v>8.1892516931886998</c:v>
                </c:pt>
                <c:pt idx="5950">
                  <c:v>8.19062826936843</c:v>
                </c:pt>
                <c:pt idx="5951">
                  <c:v>8.1920048455481496</c:v>
                </c:pt>
                <c:pt idx="5952">
                  <c:v>8.1933814217278798</c:v>
                </c:pt>
                <c:pt idx="5953">
                  <c:v>8.1947579979076099</c:v>
                </c:pt>
                <c:pt idx="5954">
                  <c:v>8.1961345740873295</c:v>
                </c:pt>
                <c:pt idx="5955">
                  <c:v>8.1975111502670597</c:v>
                </c:pt>
                <c:pt idx="5956">
                  <c:v>8.1988877264467792</c:v>
                </c:pt>
                <c:pt idx="5957">
                  <c:v>8.2002643026265094</c:v>
                </c:pt>
                <c:pt idx="5958">
                  <c:v>8.2016408788062307</c:v>
                </c:pt>
                <c:pt idx="5959">
                  <c:v>8.2030174549859591</c:v>
                </c:pt>
                <c:pt idx="5960">
                  <c:v>8.2043940311656893</c:v>
                </c:pt>
                <c:pt idx="5961">
                  <c:v>8.2057706073454106</c:v>
                </c:pt>
                <c:pt idx="5962">
                  <c:v>8.2071471835251408</c:v>
                </c:pt>
                <c:pt idx="5963">
                  <c:v>8.2085237597048604</c:v>
                </c:pt>
                <c:pt idx="5964">
                  <c:v>8.2099003358845906</c:v>
                </c:pt>
                <c:pt idx="5965">
                  <c:v>8.2112769120643208</c:v>
                </c:pt>
                <c:pt idx="5966">
                  <c:v>8.2126534882440403</c:v>
                </c:pt>
                <c:pt idx="5967">
                  <c:v>8.2140300644237705</c:v>
                </c:pt>
                <c:pt idx="5968">
                  <c:v>8.21540664060349</c:v>
                </c:pt>
                <c:pt idx="5969">
                  <c:v>8.2167832167832202</c:v>
                </c:pt>
                <c:pt idx="5970">
                  <c:v>8.2181597929629397</c:v>
                </c:pt>
                <c:pt idx="5971">
                  <c:v>8.2195363691426699</c:v>
                </c:pt>
                <c:pt idx="5972">
                  <c:v>8.2209129453224001</c:v>
                </c:pt>
                <c:pt idx="5973">
                  <c:v>8.2222895215021197</c:v>
                </c:pt>
                <c:pt idx="5974">
                  <c:v>8.2236660976818499</c:v>
                </c:pt>
                <c:pt idx="5975">
                  <c:v>8.2250426738615694</c:v>
                </c:pt>
                <c:pt idx="5976">
                  <c:v>8.2264192500412996</c:v>
                </c:pt>
                <c:pt idx="5977">
                  <c:v>8.2277958262210191</c:v>
                </c:pt>
                <c:pt idx="5978">
                  <c:v>8.2291724024007493</c:v>
                </c:pt>
                <c:pt idx="5979">
                  <c:v>8.2305489785804795</c:v>
                </c:pt>
                <c:pt idx="5980">
                  <c:v>8.2319255547602008</c:v>
                </c:pt>
                <c:pt idx="5981">
                  <c:v>8.2333021309399292</c:v>
                </c:pt>
                <c:pt idx="5982">
                  <c:v>8.2346787071196506</c:v>
                </c:pt>
                <c:pt idx="5983">
                  <c:v>8.2360552832993807</c:v>
                </c:pt>
                <c:pt idx="5984">
                  <c:v>8.2374318594791003</c:v>
                </c:pt>
                <c:pt idx="5985">
                  <c:v>8.2388084356588305</c:v>
                </c:pt>
                <c:pt idx="5986">
                  <c:v>8.2401850118385607</c:v>
                </c:pt>
                <c:pt idx="5987">
                  <c:v>8.2415615880182802</c:v>
                </c:pt>
                <c:pt idx="5988">
                  <c:v>8.2429381641980104</c:v>
                </c:pt>
                <c:pt idx="5989">
                  <c:v>8.2443147403777299</c:v>
                </c:pt>
                <c:pt idx="5990">
                  <c:v>8.2456913165574601</c:v>
                </c:pt>
                <c:pt idx="5991">
                  <c:v>8.2470678927371903</c:v>
                </c:pt>
                <c:pt idx="5992">
                  <c:v>8.2484444689169099</c:v>
                </c:pt>
                <c:pt idx="5993">
                  <c:v>8.24982104509664</c:v>
                </c:pt>
                <c:pt idx="5994">
                  <c:v>8.2511976212763596</c:v>
                </c:pt>
                <c:pt idx="5995">
                  <c:v>8.2525741974560898</c:v>
                </c:pt>
                <c:pt idx="5996">
                  <c:v>8.25395077363582</c:v>
                </c:pt>
                <c:pt idx="5997">
                  <c:v>8.2553273498155395</c:v>
                </c:pt>
                <c:pt idx="5998">
                  <c:v>8.2567039259952697</c:v>
                </c:pt>
                <c:pt idx="5999">
                  <c:v>8.2580805021749892</c:v>
                </c:pt>
                <c:pt idx="6000">
                  <c:v>8.2594570783547194</c:v>
                </c:pt>
                <c:pt idx="6001">
                  <c:v>8.2608336545344407</c:v>
                </c:pt>
                <c:pt idx="6002">
                  <c:v>8.2622102307141692</c:v>
                </c:pt>
                <c:pt idx="6003">
                  <c:v>8.2635868068938994</c:v>
                </c:pt>
                <c:pt idx="6004">
                  <c:v>8.2649633830736207</c:v>
                </c:pt>
                <c:pt idx="6005">
                  <c:v>8.2663399592533509</c:v>
                </c:pt>
                <c:pt idx="6006">
                  <c:v>8.2677165354330704</c:v>
                </c:pt>
                <c:pt idx="6007">
                  <c:v>8.2690931116128006</c:v>
                </c:pt>
                <c:pt idx="6008">
                  <c:v>8.2704696877925201</c:v>
                </c:pt>
                <c:pt idx="6009">
                  <c:v>8.2718462639722503</c:v>
                </c:pt>
                <c:pt idx="6010">
                  <c:v>8.2732228401519805</c:v>
                </c:pt>
                <c:pt idx="6011">
                  <c:v>8.2745994163317</c:v>
                </c:pt>
                <c:pt idx="6012">
                  <c:v>8.2759759925114302</c:v>
                </c:pt>
                <c:pt idx="6013">
                  <c:v>8.2773525686911498</c:v>
                </c:pt>
                <c:pt idx="6014">
                  <c:v>8.27872914487088</c:v>
                </c:pt>
                <c:pt idx="6015">
                  <c:v>8.2801057210505995</c:v>
                </c:pt>
                <c:pt idx="6016">
                  <c:v>8.2814822972303297</c:v>
                </c:pt>
                <c:pt idx="6017">
                  <c:v>8.2828588734100599</c:v>
                </c:pt>
                <c:pt idx="6018">
                  <c:v>8.2842354495897794</c:v>
                </c:pt>
                <c:pt idx="6019">
                  <c:v>8.2856120257695096</c:v>
                </c:pt>
                <c:pt idx="6020">
                  <c:v>8.2869886019492291</c:v>
                </c:pt>
                <c:pt idx="6021">
                  <c:v>8.2883651781289593</c:v>
                </c:pt>
                <c:pt idx="6022">
                  <c:v>8.2897417543086807</c:v>
                </c:pt>
                <c:pt idx="6023">
                  <c:v>8.2911183304884108</c:v>
                </c:pt>
                <c:pt idx="6024">
                  <c:v>8.2924949066681393</c:v>
                </c:pt>
                <c:pt idx="6025">
                  <c:v>8.2938714828478606</c:v>
                </c:pt>
                <c:pt idx="6026">
                  <c:v>8.2952480590275908</c:v>
                </c:pt>
                <c:pt idx="6027">
                  <c:v>8.2966246352073103</c:v>
                </c:pt>
                <c:pt idx="6028">
                  <c:v>8.2980012113870405</c:v>
                </c:pt>
                <c:pt idx="6029">
                  <c:v>8.2993777875667707</c:v>
                </c:pt>
                <c:pt idx="6030">
                  <c:v>8.3007543637464902</c:v>
                </c:pt>
                <c:pt idx="6031">
                  <c:v>8.3021309399262204</c:v>
                </c:pt>
                <c:pt idx="6032">
                  <c:v>8.30350751610594</c:v>
                </c:pt>
                <c:pt idx="6033">
                  <c:v>8.3048840922856701</c:v>
                </c:pt>
                <c:pt idx="6034">
                  <c:v>8.3062606684653897</c:v>
                </c:pt>
                <c:pt idx="6035">
                  <c:v>8.3076372446451199</c:v>
                </c:pt>
                <c:pt idx="6036">
                  <c:v>8.3090138208248501</c:v>
                </c:pt>
                <c:pt idx="6037">
                  <c:v>8.3103903970045696</c:v>
                </c:pt>
                <c:pt idx="6038">
                  <c:v>8.3117669731842998</c:v>
                </c:pt>
                <c:pt idx="6039">
                  <c:v>8.3131435493640193</c:v>
                </c:pt>
                <c:pt idx="6040">
                  <c:v>8.3145201255437495</c:v>
                </c:pt>
                <c:pt idx="6041">
                  <c:v>8.3158967017234708</c:v>
                </c:pt>
                <c:pt idx="6042">
                  <c:v>8.3172732779031993</c:v>
                </c:pt>
                <c:pt idx="6043">
                  <c:v>8.3186498540829295</c:v>
                </c:pt>
                <c:pt idx="6044">
                  <c:v>8.3200264302626508</c:v>
                </c:pt>
                <c:pt idx="6045">
                  <c:v>8.3214030064423792</c:v>
                </c:pt>
                <c:pt idx="6046">
                  <c:v>8.3227795826221005</c:v>
                </c:pt>
                <c:pt idx="6047">
                  <c:v>8.3241561588018307</c:v>
                </c:pt>
                <c:pt idx="6048">
                  <c:v>8.3255327349815609</c:v>
                </c:pt>
                <c:pt idx="6049">
                  <c:v>8.3269093111612804</c:v>
                </c:pt>
                <c:pt idx="6050">
                  <c:v>8.3282858873410106</c:v>
                </c:pt>
                <c:pt idx="6051">
                  <c:v>8.3296624635207301</c:v>
                </c:pt>
                <c:pt idx="6052">
                  <c:v>8.3310390397004603</c:v>
                </c:pt>
                <c:pt idx="6053">
                  <c:v>8.3324156158801905</c:v>
                </c:pt>
                <c:pt idx="6054">
                  <c:v>8.3337921920599101</c:v>
                </c:pt>
                <c:pt idx="6055">
                  <c:v>8.3351687682396403</c:v>
                </c:pt>
                <c:pt idx="6056">
                  <c:v>8.3365453444193598</c:v>
                </c:pt>
                <c:pt idx="6057">
                  <c:v>8.33792192059909</c:v>
                </c:pt>
                <c:pt idx="6058">
                  <c:v>8.3392984967788095</c:v>
                </c:pt>
                <c:pt idx="6059">
                  <c:v>8.3406750729585397</c:v>
                </c:pt>
                <c:pt idx="6060">
                  <c:v>8.3420516491382699</c:v>
                </c:pt>
                <c:pt idx="6061">
                  <c:v>8.3434282253179894</c:v>
                </c:pt>
                <c:pt idx="6062">
                  <c:v>8.3448048014977196</c:v>
                </c:pt>
                <c:pt idx="6063">
                  <c:v>8.3461813776774392</c:v>
                </c:pt>
                <c:pt idx="6064">
                  <c:v>8.3475579538571694</c:v>
                </c:pt>
                <c:pt idx="6065">
                  <c:v>8.3489345300368907</c:v>
                </c:pt>
                <c:pt idx="6066">
                  <c:v>8.3503111062166209</c:v>
                </c:pt>
                <c:pt idx="6067">
                  <c:v>8.3516876823963493</c:v>
                </c:pt>
                <c:pt idx="6068">
                  <c:v>8.3530642585760706</c:v>
                </c:pt>
                <c:pt idx="6069">
                  <c:v>8.3544408347558008</c:v>
                </c:pt>
                <c:pt idx="6070">
                  <c:v>8.3558174109355203</c:v>
                </c:pt>
                <c:pt idx="6071">
                  <c:v>8.3571939871152505</c:v>
                </c:pt>
                <c:pt idx="6072">
                  <c:v>8.3585705632949701</c:v>
                </c:pt>
                <c:pt idx="6073">
                  <c:v>8.3599471394747003</c:v>
                </c:pt>
                <c:pt idx="6074">
                  <c:v>8.3613237156544304</c:v>
                </c:pt>
                <c:pt idx="6075">
                  <c:v>8.36270029183415</c:v>
                </c:pt>
                <c:pt idx="6076">
                  <c:v>8.3640768680138802</c:v>
                </c:pt>
                <c:pt idx="6077">
                  <c:v>8.3654534441935997</c:v>
                </c:pt>
                <c:pt idx="6078">
                  <c:v>8.3668300203733299</c:v>
                </c:pt>
                <c:pt idx="6079">
                  <c:v>8.3682065965530601</c:v>
                </c:pt>
                <c:pt idx="6080">
                  <c:v>8.3695831727327796</c:v>
                </c:pt>
                <c:pt idx="6081">
                  <c:v>8.3709597489125098</c:v>
                </c:pt>
                <c:pt idx="6082">
                  <c:v>8.3723363250922294</c:v>
                </c:pt>
                <c:pt idx="6083">
                  <c:v>8.3737129012719596</c:v>
                </c:pt>
                <c:pt idx="6084">
                  <c:v>8.3750894774516809</c:v>
                </c:pt>
                <c:pt idx="6085">
                  <c:v>8.3764660536314093</c:v>
                </c:pt>
                <c:pt idx="6086">
                  <c:v>8.3778426298111395</c:v>
                </c:pt>
                <c:pt idx="6087">
                  <c:v>8.3792192059908608</c:v>
                </c:pt>
                <c:pt idx="6088">
                  <c:v>8.3805957821705892</c:v>
                </c:pt>
                <c:pt idx="6089">
                  <c:v>8.3819723583503105</c:v>
                </c:pt>
                <c:pt idx="6090">
                  <c:v>8.3833489345300407</c:v>
                </c:pt>
                <c:pt idx="6091">
                  <c:v>8.3847255107097602</c:v>
                </c:pt>
                <c:pt idx="6092">
                  <c:v>8.3861020868894904</c:v>
                </c:pt>
                <c:pt idx="6093">
                  <c:v>8.3874786630692206</c:v>
                </c:pt>
                <c:pt idx="6094">
                  <c:v>8.3888552392489402</c:v>
                </c:pt>
                <c:pt idx="6095">
                  <c:v>8.3902318154286704</c:v>
                </c:pt>
                <c:pt idx="6096">
                  <c:v>8.3916083916083899</c:v>
                </c:pt>
                <c:pt idx="6097">
                  <c:v>8.3929849677881201</c:v>
                </c:pt>
                <c:pt idx="6098">
                  <c:v>8.3943615439678503</c:v>
                </c:pt>
                <c:pt idx="6099">
                  <c:v>8.3957381201475698</c:v>
                </c:pt>
                <c:pt idx="6100">
                  <c:v>8.3971146963273</c:v>
                </c:pt>
                <c:pt idx="6101">
                  <c:v>8.3984912725070195</c:v>
                </c:pt>
                <c:pt idx="6102">
                  <c:v>8.3998678486867497</c:v>
                </c:pt>
                <c:pt idx="6103">
                  <c:v>8.4012444248664799</c:v>
                </c:pt>
                <c:pt idx="6104">
                  <c:v>8.4026210010461995</c:v>
                </c:pt>
                <c:pt idx="6105">
                  <c:v>8.4039975772259208</c:v>
                </c:pt>
                <c:pt idx="6106">
                  <c:v>8.4053741534056492</c:v>
                </c:pt>
                <c:pt idx="6107">
                  <c:v>8.4067507295853794</c:v>
                </c:pt>
                <c:pt idx="6108">
                  <c:v>8.4081273057651007</c:v>
                </c:pt>
                <c:pt idx="6109">
                  <c:v>8.4095038819448291</c:v>
                </c:pt>
                <c:pt idx="6110">
                  <c:v>8.4108804581245504</c:v>
                </c:pt>
                <c:pt idx="6111">
                  <c:v>8.4122570343042806</c:v>
                </c:pt>
                <c:pt idx="6112">
                  <c:v>8.4136336104840108</c:v>
                </c:pt>
                <c:pt idx="6113">
                  <c:v>8.4150101866637304</c:v>
                </c:pt>
                <c:pt idx="6114">
                  <c:v>8.4163867628434605</c:v>
                </c:pt>
                <c:pt idx="6115">
                  <c:v>8.4177633390231801</c:v>
                </c:pt>
                <c:pt idx="6116">
                  <c:v>8.4191399152029103</c:v>
                </c:pt>
                <c:pt idx="6117">
                  <c:v>8.4205164913826405</c:v>
                </c:pt>
                <c:pt idx="6118">
                  <c:v>8.42189306756236</c:v>
                </c:pt>
                <c:pt idx="6119">
                  <c:v>8.4232696437420902</c:v>
                </c:pt>
                <c:pt idx="6120">
                  <c:v>8.4246462199218097</c:v>
                </c:pt>
                <c:pt idx="6121">
                  <c:v>8.4260227961015399</c:v>
                </c:pt>
                <c:pt idx="6122">
                  <c:v>8.4273993722812595</c:v>
                </c:pt>
                <c:pt idx="6123">
                  <c:v>8.4287759484609897</c:v>
                </c:pt>
                <c:pt idx="6124">
                  <c:v>8.4301525246407198</c:v>
                </c:pt>
                <c:pt idx="6125">
                  <c:v>8.4315291008204394</c:v>
                </c:pt>
                <c:pt idx="6126">
                  <c:v>8.4329056770001696</c:v>
                </c:pt>
                <c:pt idx="6127">
                  <c:v>8.4342822531798909</c:v>
                </c:pt>
                <c:pt idx="6128">
                  <c:v>8.4356588293596193</c:v>
                </c:pt>
                <c:pt idx="6129">
                  <c:v>8.4370354055393406</c:v>
                </c:pt>
                <c:pt idx="6130">
                  <c:v>8.4384119817190708</c:v>
                </c:pt>
                <c:pt idx="6131">
                  <c:v>8.4397885578987992</c:v>
                </c:pt>
                <c:pt idx="6132">
                  <c:v>8.4411651340785205</c:v>
                </c:pt>
                <c:pt idx="6133">
                  <c:v>8.4425417102582507</c:v>
                </c:pt>
                <c:pt idx="6134">
                  <c:v>8.4439182864379703</c:v>
                </c:pt>
                <c:pt idx="6135">
                  <c:v>8.4452948626177005</c:v>
                </c:pt>
                <c:pt idx="6136">
                  <c:v>8.44667143879742</c:v>
                </c:pt>
                <c:pt idx="6137">
                  <c:v>8.4480480149771502</c:v>
                </c:pt>
                <c:pt idx="6138">
                  <c:v>8.4494245911568804</c:v>
                </c:pt>
                <c:pt idx="6139">
                  <c:v>8.4508011673365999</c:v>
                </c:pt>
                <c:pt idx="6140">
                  <c:v>8.4521777435163301</c:v>
                </c:pt>
                <c:pt idx="6141">
                  <c:v>8.4535543196960496</c:v>
                </c:pt>
                <c:pt idx="6142">
                  <c:v>8.4549308958757798</c:v>
                </c:pt>
                <c:pt idx="6143">
                  <c:v>8.45630747205551</c:v>
                </c:pt>
                <c:pt idx="6144">
                  <c:v>8.4576840482352296</c:v>
                </c:pt>
                <c:pt idx="6145">
                  <c:v>8.4590606244149598</c:v>
                </c:pt>
                <c:pt idx="6146">
                  <c:v>8.4604372005946793</c:v>
                </c:pt>
                <c:pt idx="6147">
                  <c:v>8.4618137767744095</c:v>
                </c:pt>
                <c:pt idx="6148">
                  <c:v>8.4631903529541308</c:v>
                </c:pt>
                <c:pt idx="6149">
                  <c:v>8.4645669291338592</c:v>
                </c:pt>
                <c:pt idx="6150">
                  <c:v>8.4659435053135894</c:v>
                </c:pt>
                <c:pt idx="6151">
                  <c:v>8.4673200814933107</c:v>
                </c:pt>
                <c:pt idx="6152">
                  <c:v>8.4686966576730391</c:v>
                </c:pt>
                <c:pt idx="6153">
                  <c:v>8.4700732338527605</c:v>
                </c:pt>
                <c:pt idx="6154">
                  <c:v>8.4714498100324906</c:v>
                </c:pt>
                <c:pt idx="6155">
                  <c:v>8.4728263862122102</c:v>
                </c:pt>
                <c:pt idx="6156">
                  <c:v>8.4742029623919404</c:v>
                </c:pt>
                <c:pt idx="6157">
                  <c:v>8.4755795385716706</c:v>
                </c:pt>
                <c:pt idx="6158">
                  <c:v>8.4769561147513901</c:v>
                </c:pt>
                <c:pt idx="6159">
                  <c:v>8.4783326909311203</c:v>
                </c:pt>
                <c:pt idx="6160">
                  <c:v>8.4797092671108398</c:v>
                </c:pt>
                <c:pt idx="6161">
                  <c:v>8.48108584329057</c:v>
                </c:pt>
                <c:pt idx="6162">
                  <c:v>8.4824624194703002</c:v>
                </c:pt>
                <c:pt idx="6163">
                  <c:v>8.4838389956500198</c:v>
                </c:pt>
                <c:pt idx="6164">
                  <c:v>8.4852155718297499</c:v>
                </c:pt>
                <c:pt idx="6165">
                  <c:v>8.4865921480094695</c:v>
                </c:pt>
                <c:pt idx="6166">
                  <c:v>8.4879687241891997</c:v>
                </c:pt>
                <c:pt idx="6167">
                  <c:v>8.4893453003689299</c:v>
                </c:pt>
                <c:pt idx="6168">
                  <c:v>8.4907218765486494</c:v>
                </c:pt>
                <c:pt idx="6169">
                  <c:v>8.4920984527283796</c:v>
                </c:pt>
                <c:pt idx="6170">
                  <c:v>8.4934750289080991</c:v>
                </c:pt>
                <c:pt idx="6171">
                  <c:v>8.4948516050878293</c:v>
                </c:pt>
                <c:pt idx="6172">
                  <c:v>8.4962281812675506</c:v>
                </c:pt>
                <c:pt idx="6173">
                  <c:v>8.4976047574472808</c:v>
                </c:pt>
                <c:pt idx="6174">
                  <c:v>8.4989813336270092</c:v>
                </c:pt>
                <c:pt idx="6175">
                  <c:v>8.5003579098067306</c:v>
                </c:pt>
                <c:pt idx="6176">
                  <c:v>8.5017344859864608</c:v>
                </c:pt>
                <c:pt idx="6177">
                  <c:v>8.5031110621661803</c:v>
                </c:pt>
                <c:pt idx="6178">
                  <c:v>8.5044876383459105</c:v>
                </c:pt>
                <c:pt idx="6179">
                  <c:v>8.50586421452563</c:v>
                </c:pt>
                <c:pt idx="6180">
                  <c:v>8.5072407907053602</c:v>
                </c:pt>
                <c:pt idx="6181">
                  <c:v>8.5086173668850904</c:v>
                </c:pt>
                <c:pt idx="6182">
                  <c:v>8.5099939430648099</c:v>
                </c:pt>
                <c:pt idx="6183">
                  <c:v>8.5113705192445401</c:v>
                </c:pt>
                <c:pt idx="6184">
                  <c:v>8.5127470954242597</c:v>
                </c:pt>
                <c:pt idx="6185">
                  <c:v>8.5141236716039899</c:v>
                </c:pt>
                <c:pt idx="6186">
                  <c:v>8.5155002477837094</c:v>
                </c:pt>
                <c:pt idx="6187">
                  <c:v>8.5168768239634396</c:v>
                </c:pt>
                <c:pt idx="6188">
                  <c:v>8.5182534001431698</c:v>
                </c:pt>
                <c:pt idx="6189">
                  <c:v>8.5196299763228893</c:v>
                </c:pt>
                <c:pt idx="6190">
                  <c:v>8.5210065525026195</c:v>
                </c:pt>
                <c:pt idx="6191">
                  <c:v>8.5223831286823408</c:v>
                </c:pt>
                <c:pt idx="6192">
                  <c:v>8.5237597048620692</c:v>
                </c:pt>
                <c:pt idx="6193">
                  <c:v>8.5251362810417906</c:v>
                </c:pt>
                <c:pt idx="6194">
                  <c:v>8.5265128572215207</c:v>
                </c:pt>
                <c:pt idx="6195">
                  <c:v>8.5278894334012492</c:v>
                </c:pt>
                <c:pt idx="6196">
                  <c:v>8.5292660095809705</c:v>
                </c:pt>
                <c:pt idx="6197">
                  <c:v>8.5306425857607007</c:v>
                </c:pt>
                <c:pt idx="6198">
                  <c:v>8.5320191619404202</c:v>
                </c:pt>
                <c:pt idx="6199">
                  <c:v>8.5333957381201504</c:v>
                </c:pt>
                <c:pt idx="6200">
                  <c:v>8.5347723142998806</c:v>
                </c:pt>
                <c:pt idx="6201">
                  <c:v>8.5361488904796001</c:v>
                </c:pt>
                <c:pt idx="6202">
                  <c:v>8.5375254666593303</c:v>
                </c:pt>
                <c:pt idx="6203">
                  <c:v>8.5389020428390499</c:v>
                </c:pt>
                <c:pt idx="6204">
                  <c:v>8.54027861901878</c:v>
                </c:pt>
                <c:pt idx="6205">
                  <c:v>8.5416551951984996</c:v>
                </c:pt>
                <c:pt idx="6206">
                  <c:v>8.5430317713782298</c:v>
                </c:pt>
                <c:pt idx="6207">
                  <c:v>8.54440834755796</c:v>
                </c:pt>
                <c:pt idx="6208">
                  <c:v>8.5457849237376795</c:v>
                </c:pt>
                <c:pt idx="6209">
                  <c:v>8.5471614999174097</c:v>
                </c:pt>
                <c:pt idx="6210">
                  <c:v>8.5485380760971292</c:v>
                </c:pt>
                <c:pt idx="6211">
                  <c:v>8.5499146522768594</c:v>
                </c:pt>
                <c:pt idx="6212">
                  <c:v>8.5512912284565807</c:v>
                </c:pt>
                <c:pt idx="6213">
                  <c:v>8.5526678046363092</c:v>
                </c:pt>
                <c:pt idx="6214">
                  <c:v>8.5540443808160394</c:v>
                </c:pt>
                <c:pt idx="6215">
                  <c:v>8.5554209569957607</c:v>
                </c:pt>
                <c:pt idx="6216">
                  <c:v>8.5567975331754909</c:v>
                </c:pt>
                <c:pt idx="6217">
                  <c:v>8.5581741093552104</c:v>
                </c:pt>
                <c:pt idx="6218">
                  <c:v>8.5595506855349406</c:v>
                </c:pt>
                <c:pt idx="6219">
                  <c:v>8.5609272617146708</c:v>
                </c:pt>
                <c:pt idx="6220">
                  <c:v>8.5623038378943903</c:v>
                </c:pt>
                <c:pt idx="6221">
                  <c:v>8.5636804140741205</c:v>
                </c:pt>
                <c:pt idx="6222">
                  <c:v>8.56505699025384</c:v>
                </c:pt>
                <c:pt idx="6223">
                  <c:v>8.5664335664335702</c:v>
                </c:pt>
                <c:pt idx="6224">
                  <c:v>8.5678101426133004</c:v>
                </c:pt>
                <c:pt idx="6225">
                  <c:v>8.56918671879302</c:v>
                </c:pt>
                <c:pt idx="6226">
                  <c:v>8.5705632949727502</c:v>
                </c:pt>
                <c:pt idx="6227">
                  <c:v>8.5719398711524697</c:v>
                </c:pt>
                <c:pt idx="6228">
                  <c:v>8.5733164473321999</c:v>
                </c:pt>
                <c:pt idx="6229">
                  <c:v>8.5746930235119194</c:v>
                </c:pt>
                <c:pt idx="6230">
                  <c:v>8.5760695996916496</c:v>
                </c:pt>
                <c:pt idx="6231">
                  <c:v>8.5774461758713691</c:v>
                </c:pt>
                <c:pt idx="6232">
                  <c:v>8.5788227520510993</c:v>
                </c:pt>
                <c:pt idx="6233">
                  <c:v>8.5801993282308295</c:v>
                </c:pt>
                <c:pt idx="6234">
                  <c:v>8.5815759044105508</c:v>
                </c:pt>
                <c:pt idx="6235">
                  <c:v>8.5829524805902793</c:v>
                </c:pt>
                <c:pt idx="6236">
                  <c:v>8.5843290567700006</c:v>
                </c:pt>
                <c:pt idx="6237">
                  <c:v>8.5857056329497308</c:v>
                </c:pt>
                <c:pt idx="6238">
                  <c:v>8.5870822091294592</c:v>
                </c:pt>
                <c:pt idx="6239">
                  <c:v>8.5884587853091805</c:v>
                </c:pt>
                <c:pt idx="6240">
                  <c:v>8.5898353614889107</c:v>
                </c:pt>
                <c:pt idx="6241">
                  <c:v>8.5912119376686302</c:v>
                </c:pt>
                <c:pt idx="6242">
                  <c:v>8.5925885138483604</c:v>
                </c:pt>
                <c:pt idx="6243">
                  <c:v>8.59396509002808</c:v>
                </c:pt>
                <c:pt idx="6244">
                  <c:v>8.5953416662078101</c:v>
                </c:pt>
                <c:pt idx="6245">
                  <c:v>8.5967182423875403</c:v>
                </c:pt>
                <c:pt idx="6246">
                  <c:v>8.5980948185672599</c:v>
                </c:pt>
                <c:pt idx="6247">
                  <c:v>8.5994713947469901</c:v>
                </c:pt>
                <c:pt idx="6248">
                  <c:v>8.6008479709267096</c:v>
                </c:pt>
                <c:pt idx="6249">
                  <c:v>8.6022245471064398</c:v>
                </c:pt>
                <c:pt idx="6250">
                  <c:v>8.6036011232861593</c:v>
                </c:pt>
                <c:pt idx="6251">
                  <c:v>8.6049776994658895</c:v>
                </c:pt>
                <c:pt idx="6252">
                  <c:v>8.6063542756456197</c:v>
                </c:pt>
                <c:pt idx="6253">
                  <c:v>8.6077308518253393</c:v>
                </c:pt>
                <c:pt idx="6254">
                  <c:v>8.6091074280050695</c:v>
                </c:pt>
                <c:pt idx="6255">
                  <c:v>8.6104840041847908</c:v>
                </c:pt>
                <c:pt idx="6256">
                  <c:v>8.6118605803645192</c:v>
                </c:pt>
                <c:pt idx="6257">
                  <c:v>8.6132371565442405</c:v>
                </c:pt>
                <c:pt idx="6258">
                  <c:v>8.6146137327239707</c:v>
                </c:pt>
                <c:pt idx="6259">
                  <c:v>8.6159903089037009</c:v>
                </c:pt>
                <c:pt idx="6260">
                  <c:v>8.6173668850834204</c:v>
                </c:pt>
                <c:pt idx="6261">
                  <c:v>8.6187434612631506</c:v>
                </c:pt>
                <c:pt idx="6262">
                  <c:v>8.6201200374428701</c:v>
                </c:pt>
                <c:pt idx="6263">
                  <c:v>8.6214966136226003</c:v>
                </c:pt>
                <c:pt idx="6264">
                  <c:v>8.6228731898023305</c:v>
                </c:pt>
                <c:pt idx="6265">
                  <c:v>8.6242497659820501</c:v>
                </c:pt>
                <c:pt idx="6266">
                  <c:v>8.6256263421617803</c:v>
                </c:pt>
                <c:pt idx="6267">
                  <c:v>8.6270029183414998</c:v>
                </c:pt>
                <c:pt idx="6268">
                  <c:v>8.62837949452123</c:v>
                </c:pt>
                <c:pt idx="6269">
                  <c:v>8.6297560707009602</c:v>
                </c:pt>
                <c:pt idx="6270">
                  <c:v>8.6311326468806797</c:v>
                </c:pt>
                <c:pt idx="6271">
                  <c:v>8.6325092230604099</c:v>
                </c:pt>
                <c:pt idx="6272">
                  <c:v>8.6338857992401294</c:v>
                </c:pt>
                <c:pt idx="6273">
                  <c:v>8.6352623754198596</c:v>
                </c:pt>
                <c:pt idx="6274">
                  <c:v>8.6366389515995898</c:v>
                </c:pt>
                <c:pt idx="6275">
                  <c:v>8.6380155277793094</c:v>
                </c:pt>
                <c:pt idx="6276">
                  <c:v>8.6393921039590307</c:v>
                </c:pt>
                <c:pt idx="6277">
                  <c:v>8.6407686801387609</c:v>
                </c:pt>
                <c:pt idx="6278">
                  <c:v>8.6421452563184893</c:v>
                </c:pt>
                <c:pt idx="6279">
                  <c:v>8.6435218324982106</c:v>
                </c:pt>
                <c:pt idx="6280">
                  <c:v>8.6448984086779408</c:v>
                </c:pt>
                <c:pt idx="6281">
                  <c:v>8.6462749848576603</c:v>
                </c:pt>
                <c:pt idx="6282">
                  <c:v>8.6476515610373905</c:v>
                </c:pt>
                <c:pt idx="6283">
                  <c:v>8.6490281372171207</c:v>
                </c:pt>
                <c:pt idx="6284">
                  <c:v>8.6504047133968403</c:v>
                </c:pt>
                <c:pt idx="6285">
                  <c:v>8.6517812895765704</c:v>
                </c:pt>
                <c:pt idx="6286">
                  <c:v>8.65315786575629</c:v>
                </c:pt>
                <c:pt idx="6287">
                  <c:v>8.6545344419360202</c:v>
                </c:pt>
                <c:pt idx="6288">
                  <c:v>8.6559110181157504</c:v>
                </c:pt>
                <c:pt idx="6289">
                  <c:v>8.6572875942954699</c:v>
                </c:pt>
                <c:pt idx="6290">
                  <c:v>8.6586641704752001</c:v>
                </c:pt>
                <c:pt idx="6291">
                  <c:v>8.6600407466549196</c:v>
                </c:pt>
                <c:pt idx="6292">
                  <c:v>8.6614173228346498</c:v>
                </c:pt>
                <c:pt idx="6293">
                  <c:v>8.6627938990143694</c:v>
                </c:pt>
                <c:pt idx="6294">
                  <c:v>8.6641704751940996</c:v>
                </c:pt>
                <c:pt idx="6295">
                  <c:v>8.6655470513738209</c:v>
                </c:pt>
                <c:pt idx="6296">
                  <c:v>8.6669236275535493</c:v>
                </c:pt>
                <c:pt idx="6297">
                  <c:v>8.6683002037332795</c:v>
                </c:pt>
                <c:pt idx="6298">
                  <c:v>8.6696767799130008</c:v>
                </c:pt>
                <c:pt idx="6299">
                  <c:v>8.6710533560927292</c:v>
                </c:pt>
                <c:pt idx="6300">
                  <c:v>8.6724299322724505</c:v>
                </c:pt>
                <c:pt idx="6301">
                  <c:v>8.6738065084521807</c:v>
                </c:pt>
                <c:pt idx="6302">
                  <c:v>8.6751830846319091</c:v>
                </c:pt>
                <c:pt idx="6303">
                  <c:v>8.6765596608116304</c:v>
                </c:pt>
                <c:pt idx="6304">
                  <c:v>8.6779362369913606</c:v>
                </c:pt>
                <c:pt idx="6305">
                  <c:v>8.6793128131710802</c:v>
                </c:pt>
                <c:pt idx="6306">
                  <c:v>8.6806893893508104</c:v>
                </c:pt>
                <c:pt idx="6307">
                  <c:v>8.6820659655305299</c:v>
                </c:pt>
                <c:pt idx="6308">
                  <c:v>8.6834425417102601</c:v>
                </c:pt>
                <c:pt idx="6309">
                  <c:v>8.6848191178899903</c:v>
                </c:pt>
                <c:pt idx="6310">
                  <c:v>8.6861956940697098</c:v>
                </c:pt>
                <c:pt idx="6311">
                  <c:v>8.68757227024944</c:v>
                </c:pt>
                <c:pt idx="6312">
                  <c:v>8.6889488464291595</c:v>
                </c:pt>
                <c:pt idx="6313">
                  <c:v>8.6903254226088897</c:v>
                </c:pt>
                <c:pt idx="6314">
                  <c:v>8.6917019987886199</c:v>
                </c:pt>
                <c:pt idx="6315">
                  <c:v>8.6930785749683395</c:v>
                </c:pt>
                <c:pt idx="6316">
                  <c:v>8.6944551511480697</c:v>
                </c:pt>
                <c:pt idx="6317">
                  <c:v>8.6958317273277892</c:v>
                </c:pt>
                <c:pt idx="6318">
                  <c:v>8.6972083035075194</c:v>
                </c:pt>
                <c:pt idx="6319">
                  <c:v>8.6985848796872407</c:v>
                </c:pt>
                <c:pt idx="6320">
                  <c:v>8.6999614558669691</c:v>
                </c:pt>
                <c:pt idx="6321">
                  <c:v>8.7013380320466904</c:v>
                </c:pt>
                <c:pt idx="6322">
                  <c:v>8.7027146082264206</c:v>
                </c:pt>
                <c:pt idx="6323">
                  <c:v>8.7040911844061508</c:v>
                </c:pt>
                <c:pt idx="6324">
                  <c:v>8.7054677605858704</c:v>
                </c:pt>
                <c:pt idx="6325">
                  <c:v>8.7068443367656005</c:v>
                </c:pt>
                <c:pt idx="6326">
                  <c:v>8.7082209129453201</c:v>
                </c:pt>
                <c:pt idx="6327">
                  <c:v>8.7095974891250503</c:v>
                </c:pt>
                <c:pt idx="6328">
                  <c:v>8.7109740653047805</c:v>
                </c:pt>
                <c:pt idx="6329">
                  <c:v>8.7123506414845</c:v>
                </c:pt>
                <c:pt idx="6330">
                  <c:v>8.7137272176642302</c:v>
                </c:pt>
                <c:pt idx="6331">
                  <c:v>8.7151037938439497</c:v>
                </c:pt>
                <c:pt idx="6332">
                  <c:v>8.7164803700236799</c:v>
                </c:pt>
                <c:pt idx="6333">
                  <c:v>8.7178569462034101</c:v>
                </c:pt>
                <c:pt idx="6334">
                  <c:v>8.7192335223831297</c:v>
                </c:pt>
                <c:pt idx="6335">
                  <c:v>8.7206100985628598</c:v>
                </c:pt>
                <c:pt idx="6336">
                  <c:v>8.7219866747425794</c:v>
                </c:pt>
                <c:pt idx="6337">
                  <c:v>8.7233632509223096</c:v>
                </c:pt>
                <c:pt idx="6338">
                  <c:v>8.7247398271020309</c:v>
                </c:pt>
                <c:pt idx="6339">
                  <c:v>8.7261164032817593</c:v>
                </c:pt>
                <c:pt idx="6340">
                  <c:v>8.7274929794614806</c:v>
                </c:pt>
                <c:pt idx="6341">
                  <c:v>8.7288695556412108</c:v>
                </c:pt>
                <c:pt idx="6342">
                  <c:v>8.7302461318209392</c:v>
                </c:pt>
                <c:pt idx="6343">
                  <c:v>8.7316227080006605</c:v>
                </c:pt>
                <c:pt idx="6344">
                  <c:v>8.7329992841803907</c:v>
                </c:pt>
                <c:pt idx="6345">
                  <c:v>8.7343758603601103</c:v>
                </c:pt>
                <c:pt idx="6346">
                  <c:v>8.7357524365398405</c:v>
                </c:pt>
                <c:pt idx="6347">
                  <c:v>8.7371290127195707</c:v>
                </c:pt>
                <c:pt idx="6348">
                  <c:v>8.7385055888992902</c:v>
                </c:pt>
                <c:pt idx="6349">
                  <c:v>8.7398821650790204</c:v>
                </c:pt>
                <c:pt idx="6350">
                  <c:v>8.7412587412587399</c:v>
                </c:pt>
                <c:pt idx="6351">
                  <c:v>8.7426353174384701</c:v>
                </c:pt>
                <c:pt idx="6352">
                  <c:v>8.7440118936182003</c:v>
                </c:pt>
                <c:pt idx="6353">
                  <c:v>8.7453884697979198</c:v>
                </c:pt>
                <c:pt idx="6354">
                  <c:v>8.74676504597765</c:v>
                </c:pt>
                <c:pt idx="6355">
                  <c:v>8.7481416221573696</c:v>
                </c:pt>
                <c:pt idx="6356">
                  <c:v>8.7495181983370998</c:v>
                </c:pt>
                <c:pt idx="6357">
                  <c:v>8.7508947745168193</c:v>
                </c:pt>
                <c:pt idx="6358">
                  <c:v>8.7522713506965495</c:v>
                </c:pt>
                <c:pt idx="6359">
                  <c:v>8.7536479268762797</c:v>
                </c:pt>
                <c:pt idx="6360">
                  <c:v>8.7550245030559992</c:v>
                </c:pt>
                <c:pt idx="6361">
                  <c:v>8.7564010792357294</c:v>
                </c:pt>
                <c:pt idx="6362">
                  <c:v>8.7577776554154507</c:v>
                </c:pt>
                <c:pt idx="6363">
                  <c:v>8.7591542315951791</c:v>
                </c:pt>
                <c:pt idx="6364">
                  <c:v>8.7605308077749005</c:v>
                </c:pt>
                <c:pt idx="6365">
                  <c:v>8.7619073839546306</c:v>
                </c:pt>
                <c:pt idx="6366">
                  <c:v>8.7632839601343608</c:v>
                </c:pt>
                <c:pt idx="6367">
                  <c:v>8.7646605363140804</c:v>
                </c:pt>
                <c:pt idx="6368">
                  <c:v>8.7660371124938106</c:v>
                </c:pt>
                <c:pt idx="6369">
                  <c:v>8.7674136886735301</c:v>
                </c:pt>
                <c:pt idx="6370">
                  <c:v>8.7687902648532603</c:v>
                </c:pt>
                <c:pt idx="6371">
                  <c:v>8.7701668410329798</c:v>
                </c:pt>
                <c:pt idx="6372">
                  <c:v>8.77154341721271</c:v>
                </c:pt>
                <c:pt idx="6373">
                  <c:v>8.7729199933924402</c:v>
                </c:pt>
                <c:pt idx="6374">
                  <c:v>8.7742965695721598</c:v>
                </c:pt>
                <c:pt idx="6375">
                  <c:v>8.7756731457518899</c:v>
                </c:pt>
                <c:pt idx="6376">
                  <c:v>8.7770497219316095</c:v>
                </c:pt>
                <c:pt idx="6377">
                  <c:v>8.7784262981113397</c:v>
                </c:pt>
                <c:pt idx="6378">
                  <c:v>8.7798028742910699</c:v>
                </c:pt>
                <c:pt idx="6379">
                  <c:v>8.7811794504707894</c:v>
                </c:pt>
                <c:pt idx="6380">
                  <c:v>8.7825560266505196</c:v>
                </c:pt>
                <c:pt idx="6381">
                  <c:v>8.7839326028302391</c:v>
                </c:pt>
                <c:pt idx="6382">
                  <c:v>8.7853091790099693</c:v>
                </c:pt>
                <c:pt idx="6383">
                  <c:v>8.7866857551896906</c:v>
                </c:pt>
                <c:pt idx="6384">
                  <c:v>8.7880623313694208</c:v>
                </c:pt>
                <c:pt idx="6385">
                  <c:v>8.7894389075491492</c:v>
                </c:pt>
                <c:pt idx="6386">
                  <c:v>8.7908154837288706</c:v>
                </c:pt>
                <c:pt idx="6387">
                  <c:v>8.7921920599086008</c:v>
                </c:pt>
                <c:pt idx="6388">
                  <c:v>8.7935686360883203</c:v>
                </c:pt>
                <c:pt idx="6389">
                  <c:v>8.7949452122680505</c:v>
                </c:pt>
                <c:pt idx="6390">
                  <c:v>8.79632178844777</c:v>
                </c:pt>
                <c:pt idx="6391">
                  <c:v>8.7976983646275002</c:v>
                </c:pt>
                <c:pt idx="6392">
                  <c:v>8.7990749408072304</c:v>
                </c:pt>
                <c:pt idx="6393">
                  <c:v>8.8004515169869499</c:v>
                </c:pt>
                <c:pt idx="6394">
                  <c:v>8.8018280931666801</c:v>
                </c:pt>
                <c:pt idx="6395">
                  <c:v>8.8032046693463997</c:v>
                </c:pt>
                <c:pt idx="6396">
                  <c:v>8.8045812455261299</c:v>
                </c:pt>
                <c:pt idx="6397">
                  <c:v>8.8059578217058601</c:v>
                </c:pt>
                <c:pt idx="6398">
                  <c:v>8.8073343978855796</c:v>
                </c:pt>
                <c:pt idx="6399">
                  <c:v>8.8087109740653098</c:v>
                </c:pt>
                <c:pt idx="6400">
                  <c:v>8.8100875502450293</c:v>
                </c:pt>
                <c:pt idx="6401">
                  <c:v>8.8114641264247595</c:v>
                </c:pt>
                <c:pt idx="6402">
                  <c:v>8.8128407026044808</c:v>
                </c:pt>
                <c:pt idx="6403">
                  <c:v>8.8142172787842092</c:v>
                </c:pt>
                <c:pt idx="6404">
                  <c:v>8.8155938549639394</c:v>
                </c:pt>
                <c:pt idx="6405">
                  <c:v>8.8169704311436607</c:v>
                </c:pt>
                <c:pt idx="6406">
                  <c:v>8.8183470073233892</c:v>
                </c:pt>
                <c:pt idx="6407">
                  <c:v>8.8197235835031105</c:v>
                </c:pt>
                <c:pt idx="6408">
                  <c:v>8.8211001596828407</c:v>
                </c:pt>
                <c:pt idx="6409">
                  <c:v>8.8224767358625709</c:v>
                </c:pt>
                <c:pt idx="6410">
                  <c:v>8.8238533120422904</c:v>
                </c:pt>
                <c:pt idx="6411">
                  <c:v>8.8252298882220206</c:v>
                </c:pt>
                <c:pt idx="6412">
                  <c:v>8.8266064644017401</c:v>
                </c:pt>
                <c:pt idx="6413">
                  <c:v>8.8279830405814703</c:v>
                </c:pt>
                <c:pt idx="6414">
                  <c:v>8.8293596167611899</c:v>
                </c:pt>
                <c:pt idx="6415">
                  <c:v>8.83073619294092</c:v>
                </c:pt>
                <c:pt idx="6416">
                  <c:v>8.8321127691206502</c:v>
                </c:pt>
                <c:pt idx="6417">
                  <c:v>8.8334893453003698</c:v>
                </c:pt>
                <c:pt idx="6418">
                  <c:v>8.8348659214801</c:v>
                </c:pt>
                <c:pt idx="6419">
                  <c:v>8.8362424976598195</c:v>
                </c:pt>
                <c:pt idx="6420">
                  <c:v>8.8376190738395497</c:v>
                </c:pt>
                <c:pt idx="6421">
                  <c:v>8.8389956500192692</c:v>
                </c:pt>
                <c:pt idx="6422">
                  <c:v>8.8403722261989994</c:v>
                </c:pt>
                <c:pt idx="6423">
                  <c:v>8.8417488023787296</c:v>
                </c:pt>
                <c:pt idx="6424">
                  <c:v>8.8431253785584492</c:v>
                </c:pt>
                <c:pt idx="6425">
                  <c:v>8.8445019547381794</c:v>
                </c:pt>
                <c:pt idx="6426">
                  <c:v>8.8458785309179007</c:v>
                </c:pt>
                <c:pt idx="6427">
                  <c:v>8.8472551070976309</c:v>
                </c:pt>
                <c:pt idx="6428">
                  <c:v>8.8486316832773504</c:v>
                </c:pt>
                <c:pt idx="6429">
                  <c:v>8.8500082594570806</c:v>
                </c:pt>
                <c:pt idx="6430">
                  <c:v>8.8513848356368108</c:v>
                </c:pt>
                <c:pt idx="6431">
                  <c:v>8.8527614118165303</c:v>
                </c:pt>
                <c:pt idx="6432">
                  <c:v>8.8541379879962605</c:v>
                </c:pt>
                <c:pt idx="6433">
                  <c:v>8.85551456417598</c:v>
                </c:pt>
                <c:pt idx="6434">
                  <c:v>8.8568911403557102</c:v>
                </c:pt>
                <c:pt idx="6435">
                  <c:v>8.8582677165354298</c:v>
                </c:pt>
                <c:pt idx="6436">
                  <c:v>8.85964429271516</c:v>
                </c:pt>
                <c:pt idx="6437">
                  <c:v>8.8610208688948902</c:v>
                </c:pt>
                <c:pt idx="6438">
                  <c:v>8.8623974450746097</c:v>
                </c:pt>
                <c:pt idx="6439">
                  <c:v>8.8637740212543399</c:v>
                </c:pt>
                <c:pt idx="6440">
                  <c:v>8.8651505974340594</c:v>
                </c:pt>
                <c:pt idx="6441">
                  <c:v>8.8665271736137896</c:v>
                </c:pt>
                <c:pt idx="6442">
                  <c:v>8.8679037497935091</c:v>
                </c:pt>
                <c:pt idx="6443">
                  <c:v>8.8692803259732393</c:v>
                </c:pt>
                <c:pt idx="6444">
                  <c:v>8.8706569021529695</c:v>
                </c:pt>
                <c:pt idx="6445">
                  <c:v>8.8720334783326908</c:v>
                </c:pt>
                <c:pt idx="6446">
                  <c:v>8.8734100545124193</c:v>
                </c:pt>
                <c:pt idx="6447">
                  <c:v>8.8747866306921406</c:v>
                </c:pt>
                <c:pt idx="6448">
                  <c:v>8.8761632068718708</c:v>
                </c:pt>
                <c:pt idx="6449">
                  <c:v>8.8775397830515992</c:v>
                </c:pt>
                <c:pt idx="6450">
                  <c:v>8.8789163592313205</c:v>
                </c:pt>
                <c:pt idx="6451">
                  <c:v>8.8802929354110507</c:v>
                </c:pt>
                <c:pt idx="6452">
                  <c:v>8.8816695115907702</c:v>
                </c:pt>
                <c:pt idx="6453">
                  <c:v>8.8830460877705004</c:v>
                </c:pt>
                <c:pt idx="6454">
                  <c:v>8.8844226639502306</c:v>
                </c:pt>
                <c:pt idx="6455">
                  <c:v>8.8857992401299501</c:v>
                </c:pt>
                <c:pt idx="6456">
                  <c:v>8.8871758163096803</c:v>
                </c:pt>
                <c:pt idx="6457">
                  <c:v>8.8885523924893999</c:v>
                </c:pt>
                <c:pt idx="6458">
                  <c:v>8.8899289686691301</c:v>
                </c:pt>
                <c:pt idx="6459">
                  <c:v>8.8913055448488603</c:v>
                </c:pt>
                <c:pt idx="6460">
                  <c:v>8.8926821210285798</c:v>
                </c:pt>
                <c:pt idx="6461">
                  <c:v>8.89405869720831</c:v>
                </c:pt>
                <c:pt idx="6462">
                  <c:v>8.8954352733880295</c:v>
                </c:pt>
                <c:pt idx="6463">
                  <c:v>8.8968118495677597</c:v>
                </c:pt>
                <c:pt idx="6464">
                  <c:v>8.8981884257474793</c:v>
                </c:pt>
                <c:pt idx="6465">
                  <c:v>8.8995650019272095</c:v>
                </c:pt>
                <c:pt idx="6466">
                  <c:v>8.9009415781069308</c:v>
                </c:pt>
                <c:pt idx="6467">
                  <c:v>8.9023181542866592</c:v>
                </c:pt>
                <c:pt idx="6468">
                  <c:v>8.9036947304663894</c:v>
                </c:pt>
                <c:pt idx="6469">
                  <c:v>8.9050713066461107</c:v>
                </c:pt>
                <c:pt idx="6470">
                  <c:v>8.9064478828258409</c:v>
                </c:pt>
                <c:pt idx="6471">
                  <c:v>8.9078244590055604</c:v>
                </c:pt>
                <c:pt idx="6472">
                  <c:v>8.9092010351852906</c:v>
                </c:pt>
                <c:pt idx="6473">
                  <c:v>8.9105776113650208</c:v>
                </c:pt>
                <c:pt idx="6474">
                  <c:v>8.9119541875447403</c:v>
                </c:pt>
                <c:pt idx="6475">
                  <c:v>8.9133307637244705</c:v>
                </c:pt>
                <c:pt idx="6476">
                  <c:v>8.9147073399041901</c:v>
                </c:pt>
                <c:pt idx="6477">
                  <c:v>8.9160839160839203</c:v>
                </c:pt>
                <c:pt idx="6478">
                  <c:v>8.9174604922636398</c:v>
                </c:pt>
                <c:pt idx="6479">
                  <c:v>8.91883706844337</c:v>
                </c:pt>
                <c:pt idx="6480">
                  <c:v>8.9202136446231002</c:v>
                </c:pt>
                <c:pt idx="6481">
                  <c:v>8.9215902208028197</c:v>
                </c:pt>
                <c:pt idx="6482">
                  <c:v>8.9229667969825499</c:v>
                </c:pt>
                <c:pt idx="6483">
                  <c:v>8.9243433731622694</c:v>
                </c:pt>
                <c:pt idx="6484">
                  <c:v>8.9257199493419996</c:v>
                </c:pt>
                <c:pt idx="6485">
                  <c:v>8.9270965255217192</c:v>
                </c:pt>
                <c:pt idx="6486">
                  <c:v>8.9284731017014494</c:v>
                </c:pt>
                <c:pt idx="6487">
                  <c:v>8.9298496778811796</c:v>
                </c:pt>
                <c:pt idx="6488">
                  <c:v>8.9312262540609009</c:v>
                </c:pt>
                <c:pt idx="6489">
                  <c:v>8.9326028302406293</c:v>
                </c:pt>
                <c:pt idx="6490">
                  <c:v>8.9339794064203506</c:v>
                </c:pt>
                <c:pt idx="6491">
                  <c:v>8.9353559826000808</c:v>
                </c:pt>
                <c:pt idx="6492">
                  <c:v>8.9367325587798003</c:v>
                </c:pt>
                <c:pt idx="6493">
                  <c:v>8.9381091349595305</c:v>
                </c:pt>
                <c:pt idx="6494">
                  <c:v>8.9394857111392607</c:v>
                </c:pt>
                <c:pt idx="6495">
                  <c:v>8.9408622873189803</c:v>
                </c:pt>
                <c:pt idx="6496">
                  <c:v>8.9422388634987104</c:v>
                </c:pt>
                <c:pt idx="6497">
                  <c:v>8.94361543967843</c:v>
                </c:pt>
                <c:pt idx="6498">
                  <c:v>8.9449920158581602</c:v>
                </c:pt>
                <c:pt idx="6499">
                  <c:v>8.9463685920378904</c:v>
                </c:pt>
                <c:pt idx="6500">
                  <c:v>8.9477451682176099</c:v>
                </c:pt>
                <c:pt idx="6501">
                  <c:v>8.9491217443973401</c:v>
                </c:pt>
                <c:pt idx="6502">
                  <c:v>8.9504983205770596</c:v>
                </c:pt>
                <c:pt idx="6503">
                  <c:v>8.9518748967567898</c:v>
                </c:pt>
                <c:pt idx="6504">
                  <c:v>8.95325147293652</c:v>
                </c:pt>
                <c:pt idx="6505">
                  <c:v>8.9546280491162396</c:v>
                </c:pt>
                <c:pt idx="6506">
                  <c:v>8.9560046252959609</c:v>
                </c:pt>
                <c:pt idx="6507">
                  <c:v>8.9573812014756893</c:v>
                </c:pt>
                <c:pt idx="6508">
                  <c:v>8.9587577776554195</c:v>
                </c:pt>
                <c:pt idx="6509">
                  <c:v>8.9601343538351408</c:v>
                </c:pt>
                <c:pt idx="6510">
                  <c:v>8.9615109300148692</c:v>
                </c:pt>
                <c:pt idx="6511">
                  <c:v>8.9628875061945905</c:v>
                </c:pt>
                <c:pt idx="6512">
                  <c:v>8.9642640823743207</c:v>
                </c:pt>
                <c:pt idx="6513">
                  <c:v>8.9656406585540491</c:v>
                </c:pt>
                <c:pt idx="6514">
                  <c:v>8.9670172347337704</c:v>
                </c:pt>
                <c:pt idx="6515">
                  <c:v>8.9683938109135006</c:v>
                </c:pt>
                <c:pt idx="6516">
                  <c:v>8.9697703870932202</c:v>
                </c:pt>
                <c:pt idx="6517">
                  <c:v>8.9711469632729504</c:v>
                </c:pt>
                <c:pt idx="6518">
                  <c:v>8.9725235394526806</c:v>
                </c:pt>
                <c:pt idx="6519">
                  <c:v>8.9739001156324001</c:v>
                </c:pt>
                <c:pt idx="6520">
                  <c:v>8.9752766918121303</c:v>
                </c:pt>
                <c:pt idx="6521">
                  <c:v>8.9766532679918498</c:v>
                </c:pt>
                <c:pt idx="6522">
                  <c:v>8.97802984417158</c:v>
                </c:pt>
                <c:pt idx="6523">
                  <c:v>8.9794064203513102</c:v>
                </c:pt>
                <c:pt idx="6524">
                  <c:v>8.9807829965310297</c:v>
                </c:pt>
                <c:pt idx="6525">
                  <c:v>8.9821595727107599</c:v>
                </c:pt>
                <c:pt idx="6526">
                  <c:v>8.9835361488904795</c:v>
                </c:pt>
                <c:pt idx="6527">
                  <c:v>8.9849127250702097</c:v>
                </c:pt>
                <c:pt idx="6528">
                  <c:v>8.9862893012499292</c:v>
                </c:pt>
                <c:pt idx="6529">
                  <c:v>8.9876658774296594</c:v>
                </c:pt>
                <c:pt idx="6530">
                  <c:v>8.9890424536093807</c:v>
                </c:pt>
                <c:pt idx="6531">
                  <c:v>8.9904190297891091</c:v>
                </c:pt>
                <c:pt idx="6532">
                  <c:v>8.9917956059688393</c:v>
                </c:pt>
                <c:pt idx="6533">
                  <c:v>8.9931721821485606</c:v>
                </c:pt>
                <c:pt idx="6534">
                  <c:v>8.9945487583282908</c:v>
                </c:pt>
                <c:pt idx="6535">
                  <c:v>8.9959253345080104</c:v>
                </c:pt>
                <c:pt idx="6536">
                  <c:v>8.9973019106877405</c:v>
                </c:pt>
                <c:pt idx="6537">
                  <c:v>8.9986784868674707</c:v>
                </c:pt>
                <c:pt idx="6538">
                  <c:v>9.0000550630471903</c:v>
                </c:pt>
                <c:pt idx="6539">
                  <c:v>9.0014316392269205</c:v>
                </c:pt>
                <c:pt idx="6540">
                  <c:v>9.00280821540664</c:v>
                </c:pt>
                <c:pt idx="6541">
                  <c:v>9.0041847915863702</c:v>
                </c:pt>
                <c:pt idx="6542">
                  <c:v>9.0055613677660897</c:v>
                </c:pt>
                <c:pt idx="6543">
                  <c:v>9.0069379439458199</c:v>
                </c:pt>
                <c:pt idx="6544">
                  <c:v>9.0083145201255501</c:v>
                </c:pt>
                <c:pt idx="6545">
                  <c:v>9.0096910963052697</c:v>
                </c:pt>
                <c:pt idx="6546">
                  <c:v>9.0110676724849998</c:v>
                </c:pt>
                <c:pt idx="6547">
                  <c:v>9.0124442486647194</c:v>
                </c:pt>
                <c:pt idx="6548">
                  <c:v>9.0138208248444496</c:v>
                </c:pt>
                <c:pt idx="6549">
                  <c:v>9.0151974010241709</c:v>
                </c:pt>
                <c:pt idx="6550">
                  <c:v>9.0165739772038993</c:v>
                </c:pt>
                <c:pt idx="6551">
                  <c:v>9.0179505533836295</c:v>
                </c:pt>
                <c:pt idx="6552">
                  <c:v>9.0193271295633508</c:v>
                </c:pt>
                <c:pt idx="6553">
                  <c:v>9.0207037057430792</c:v>
                </c:pt>
                <c:pt idx="6554">
                  <c:v>9.0220802819228005</c:v>
                </c:pt>
                <c:pt idx="6555">
                  <c:v>9.0234568581025307</c:v>
                </c:pt>
                <c:pt idx="6556">
                  <c:v>9.0248334342822503</c:v>
                </c:pt>
                <c:pt idx="6557">
                  <c:v>9.0262100104619805</c:v>
                </c:pt>
                <c:pt idx="6558">
                  <c:v>9.0275865866417107</c:v>
                </c:pt>
                <c:pt idx="6559">
                  <c:v>9.0289631628214302</c:v>
                </c:pt>
                <c:pt idx="6560">
                  <c:v>9.0303397390011604</c:v>
                </c:pt>
                <c:pt idx="6561">
                  <c:v>9.0317163151808799</c:v>
                </c:pt>
                <c:pt idx="6562">
                  <c:v>9.0330928913606101</c:v>
                </c:pt>
                <c:pt idx="6563">
                  <c:v>9.0344694675403403</c:v>
                </c:pt>
                <c:pt idx="6564">
                  <c:v>9.0358460437200598</c:v>
                </c:pt>
                <c:pt idx="6565">
                  <c:v>9.03722261989979</c:v>
                </c:pt>
                <c:pt idx="6566">
                  <c:v>9.0385991960795096</c:v>
                </c:pt>
                <c:pt idx="6567">
                  <c:v>9.0399757722592398</c:v>
                </c:pt>
                <c:pt idx="6568">
                  <c:v>9.04135234843897</c:v>
                </c:pt>
                <c:pt idx="6569">
                  <c:v>9.0427289246186895</c:v>
                </c:pt>
                <c:pt idx="6570">
                  <c:v>9.0441055007984197</c:v>
                </c:pt>
                <c:pt idx="6571">
                  <c:v>9.0454820769781392</c:v>
                </c:pt>
                <c:pt idx="6572">
                  <c:v>9.0468586531578694</c:v>
                </c:pt>
                <c:pt idx="6573">
                  <c:v>9.0482352293375907</c:v>
                </c:pt>
                <c:pt idx="6574">
                  <c:v>9.0496118055173191</c:v>
                </c:pt>
                <c:pt idx="6575">
                  <c:v>9.0509883816970405</c:v>
                </c:pt>
                <c:pt idx="6576">
                  <c:v>9.0523649578767706</c:v>
                </c:pt>
                <c:pt idx="6577">
                  <c:v>9.0537415340565008</c:v>
                </c:pt>
                <c:pt idx="6578">
                  <c:v>9.0551181102362204</c:v>
                </c:pt>
                <c:pt idx="6579">
                  <c:v>9.0564946864159506</c:v>
                </c:pt>
                <c:pt idx="6580">
                  <c:v>9.0578712625956701</c:v>
                </c:pt>
                <c:pt idx="6581">
                  <c:v>9.0592478387754003</c:v>
                </c:pt>
                <c:pt idx="6582">
                  <c:v>9.0606244149551305</c:v>
                </c:pt>
                <c:pt idx="6583">
                  <c:v>9.06200099113485</c:v>
                </c:pt>
                <c:pt idx="6584">
                  <c:v>9.0633775673145802</c:v>
                </c:pt>
                <c:pt idx="6585">
                  <c:v>9.0647541434942998</c:v>
                </c:pt>
                <c:pt idx="6586">
                  <c:v>9.0661307196740299</c:v>
                </c:pt>
                <c:pt idx="6587">
                  <c:v>9.0675072958537601</c:v>
                </c:pt>
                <c:pt idx="6588">
                  <c:v>9.0688838720334797</c:v>
                </c:pt>
                <c:pt idx="6589">
                  <c:v>9.0702604482132099</c:v>
                </c:pt>
                <c:pt idx="6590">
                  <c:v>9.0716370243929294</c:v>
                </c:pt>
                <c:pt idx="6591">
                  <c:v>9.0730136005726596</c:v>
                </c:pt>
                <c:pt idx="6592">
                  <c:v>9.0743901767523791</c:v>
                </c:pt>
                <c:pt idx="6593">
                  <c:v>9.0757667529321093</c:v>
                </c:pt>
                <c:pt idx="6594">
                  <c:v>9.0771433291118395</c:v>
                </c:pt>
                <c:pt idx="6595">
                  <c:v>9.0785199052915608</c:v>
                </c:pt>
                <c:pt idx="6596">
                  <c:v>9.0798964814712892</c:v>
                </c:pt>
                <c:pt idx="6597">
                  <c:v>9.0812730576510106</c:v>
                </c:pt>
                <c:pt idx="6598">
                  <c:v>9.0826496338307408</c:v>
                </c:pt>
                <c:pt idx="6599">
                  <c:v>9.0840262100104603</c:v>
                </c:pt>
                <c:pt idx="6600">
                  <c:v>9.0854027861901905</c:v>
                </c:pt>
                <c:pt idx="6601">
                  <c:v>9.0867793623699207</c:v>
                </c:pt>
                <c:pt idx="6602">
                  <c:v>9.0881559385496402</c:v>
                </c:pt>
                <c:pt idx="6603">
                  <c:v>9.0895325147293704</c:v>
                </c:pt>
                <c:pt idx="6604">
                  <c:v>9.0909090909090899</c:v>
                </c:pt>
                <c:pt idx="6605">
                  <c:v>9.0922856670888201</c:v>
                </c:pt>
                <c:pt idx="6606">
                  <c:v>9.0936622432685397</c:v>
                </c:pt>
                <c:pt idx="6607">
                  <c:v>9.0950388194482699</c:v>
                </c:pt>
                <c:pt idx="6608">
                  <c:v>9.0964153956280001</c:v>
                </c:pt>
                <c:pt idx="6609">
                  <c:v>9.0977919718077196</c:v>
                </c:pt>
                <c:pt idx="6610">
                  <c:v>9.0991685479874498</c:v>
                </c:pt>
                <c:pt idx="6611">
                  <c:v>9.1005451241671693</c:v>
                </c:pt>
                <c:pt idx="6612">
                  <c:v>9.1019217003468995</c:v>
                </c:pt>
                <c:pt idx="6613">
                  <c:v>9.1032982765266208</c:v>
                </c:pt>
                <c:pt idx="6614">
                  <c:v>9.1046748527063492</c:v>
                </c:pt>
                <c:pt idx="6615">
                  <c:v>9.1060514288860794</c:v>
                </c:pt>
                <c:pt idx="6616">
                  <c:v>9.1074280050658007</c:v>
                </c:pt>
                <c:pt idx="6617">
                  <c:v>9.1088045812455292</c:v>
                </c:pt>
                <c:pt idx="6618">
                  <c:v>9.1101811574252505</c:v>
                </c:pt>
                <c:pt idx="6619">
                  <c:v>9.1115577336049807</c:v>
                </c:pt>
                <c:pt idx="6620">
                  <c:v>9.1129343097847002</c:v>
                </c:pt>
                <c:pt idx="6621">
                  <c:v>9.1143108859644304</c:v>
                </c:pt>
                <c:pt idx="6622">
                  <c:v>9.1156874621441606</c:v>
                </c:pt>
                <c:pt idx="6623">
                  <c:v>9.1170640383238801</c:v>
                </c:pt>
                <c:pt idx="6624">
                  <c:v>9.1184406145036103</c:v>
                </c:pt>
                <c:pt idx="6625">
                  <c:v>9.1198171906833299</c:v>
                </c:pt>
                <c:pt idx="6626">
                  <c:v>9.12119376686306</c:v>
                </c:pt>
                <c:pt idx="6627">
                  <c:v>9.1225703430427902</c:v>
                </c:pt>
                <c:pt idx="6628">
                  <c:v>9.1239469192225098</c:v>
                </c:pt>
                <c:pt idx="6629">
                  <c:v>9.12532349540224</c:v>
                </c:pt>
                <c:pt idx="6630">
                  <c:v>9.1267000715819595</c:v>
                </c:pt>
                <c:pt idx="6631">
                  <c:v>9.1280766477616897</c:v>
                </c:pt>
                <c:pt idx="6632">
                  <c:v>9.1294532239414199</c:v>
                </c:pt>
                <c:pt idx="6633">
                  <c:v>9.1308298001211394</c:v>
                </c:pt>
                <c:pt idx="6634">
                  <c:v>9.1322063763008696</c:v>
                </c:pt>
                <c:pt idx="6635">
                  <c:v>9.1335829524805892</c:v>
                </c:pt>
                <c:pt idx="6636">
                  <c:v>9.1349595286603194</c:v>
                </c:pt>
                <c:pt idx="6637">
                  <c:v>9.1363361048400407</c:v>
                </c:pt>
                <c:pt idx="6638">
                  <c:v>9.1377126810197709</c:v>
                </c:pt>
                <c:pt idx="6639">
                  <c:v>9.1390892571994993</c:v>
                </c:pt>
                <c:pt idx="6640">
                  <c:v>9.1404658333792206</c:v>
                </c:pt>
                <c:pt idx="6641">
                  <c:v>9.1418424095589508</c:v>
                </c:pt>
                <c:pt idx="6642">
                  <c:v>9.1432189857386703</c:v>
                </c:pt>
                <c:pt idx="6643">
                  <c:v>9.1445955619184005</c:v>
                </c:pt>
                <c:pt idx="6644">
                  <c:v>9.1459721380981307</c:v>
                </c:pt>
                <c:pt idx="6645">
                  <c:v>9.1473487142778502</c:v>
                </c:pt>
                <c:pt idx="6646">
                  <c:v>9.1487252904575804</c:v>
                </c:pt>
                <c:pt idx="6647">
                  <c:v>9.1501018666373</c:v>
                </c:pt>
                <c:pt idx="6648">
                  <c:v>9.1514784428170302</c:v>
                </c:pt>
                <c:pt idx="6649">
                  <c:v>9.1528550189967497</c:v>
                </c:pt>
                <c:pt idx="6650">
                  <c:v>9.1542315951764799</c:v>
                </c:pt>
                <c:pt idx="6651">
                  <c:v>9.1556081713562101</c:v>
                </c:pt>
                <c:pt idx="6652">
                  <c:v>9.1569847475359296</c:v>
                </c:pt>
                <c:pt idx="6653">
                  <c:v>9.1583613237156598</c:v>
                </c:pt>
                <c:pt idx="6654">
                  <c:v>9.1597378998953793</c:v>
                </c:pt>
                <c:pt idx="6655">
                  <c:v>9.1611144760751095</c:v>
                </c:pt>
                <c:pt idx="6656">
                  <c:v>9.1624910522548308</c:v>
                </c:pt>
                <c:pt idx="6657">
                  <c:v>9.1638676284345593</c:v>
                </c:pt>
                <c:pt idx="6658">
                  <c:v>9.1652442046142895</c:v>
                </c:pt>
                <c:pt idx="6659">
                  <c:v>9.1666207807940108</c:v>
                </c:pt>
                <c:pt idx="6660">
                  <c:v>9.1679973569737392</c:v>
                </c:pt>
                <c:pt idx="6661">
                  <c:v>9.1693739331534605</c:v>
                </c:pt>
                <c:pt idx="6662">
                  <c:v>9.1707505093331907</c:v>
                </c:pt>
                <c:pt idx="6663">
                  <c:v>9.1721270855129102</c:v>
                </c:pt>
                <c:pt idx="6664">
                  <c:v>9.1735036616926404</c:v>
                </c:pt>
                <c:pt idx="6665">
                  <c:v>9.1748802378723706</c:v>
                </c:pt>
                <c:pt idx="6666">
                  <c:v>9.1762568140520901</c:v>
                </c:pt>
                <c:pt idx="6667">
                  <c:v>9.1776333902318203</c:v>
                </c:pt>
                <c:pt idx="6668">
                  <c:v>9.1790099664115399</c:v>
                </c:pt>
                <c:pt idx="6669">
                  <c:v>9.1803865425912701</c:v>
                </c:pt>
                <c:pt idx="6670">
                  <c:v>9.1817631187709896</c:v>
                </c:pt>
                <c:pt idx="6671">
                  <c:v>9.1831396949507198</c:v>
                </c:pt>
                <c:pt idx="6672">
                  <c:v>9.18451627113045</c:v>
                </c:pt>
                <c:pt idx="6673">
                  <c:v>9.1858928473101695</c:v>
                </c:pt>
                <c:pt idx="6674">
                  <c:v>9.1872694234898997</c:v>
                </c:pt>
                <c:pt idx="6675">
                  <c:v>9.1886459996696193</c:v>
                </c:pt>
                <c:pt idx="6676">
                  <c:v>9.1900225758493495</c:v>
                </c:pt>
                <c:pt idx="6677">
                  <c:v>9.1913991520290708</c:v>
                </c:pt>
                <c:pt idx="6678">
                  <c:v>9.1927757282087992</c:v>
                </c:pt>
                <c:pt idx="6679">
                  <c:v>9.1941523043885294</c:v>
                </c:pt>
                <c:pt idx="6680">
                  <c:v>9.1955288805682507</c:v>
                </c:pt>
                <c:pt idx="6681">
                  <c:v>9.1969054567479809</c:v>
                </c:pt>
                <c:pt idx="6682">
                  <c:v>9.1982820329277004</c:v>
                </c:pt>
                <c:pt idx="6683">
                  <c:v>9.1996586091074306</c:v>
                </c:pt>
                <c:pt idx="6684">
                  <c:v>9.2010351852871608</c:v>
                </c:pt>
                <c:pt idx="6685">
                  <c:v>9.2024117614668803</c:v>
                </c:pt>
                <c:pt idx="6686">
                  <c:v>9.2037883376466105</c:v>
                </c:pt>
                <c:pt idx="6687">
                  <c:v>9.2051649138263301</c:v>
                </c:pt>
                <c:pt idx="6688">
                  <c:v>9.2065414900060603</c:v>
                </c:pt>
                <c:pt idx="6689">
                  <c:v>9.2079180661857905</c:v>
                </c:pt>
                <c:pt idx="6690">
                  <c:v>9.20929464236551</c:v>
                </c:pt>
                <c:pt idx="6691">
                  <c:v>9.2106712185452402</c:v>
                </c:pt>
                <c:pt idx="6692">
                  <c:v>9.2120477947249597</c:v>
                </c:pt>
                <c:pt idx="6693">
                  <c:v>9.2134243709046899</c:v>
                </c:pt>
                <c:pt idx="6694">
                  <c:v>9.2148009470844201</c:v>
                </c:pt>
                <c:pt idx="6695">
                  <c:v>9.2161775232641396</c:v>
                </c:pt>
                <c:pt idx="6696">
                  <c:v>9.2175540994438698</c:v>
                </c:pt>
                <c:pt idx="6697">
                  <c:v>9.2189306756235894</c:v>
                </c:pt>
                <c:pt idx="6698">
                  <c:v>9.2203072518033196</c:v>
                </c:pt>
                <c:pt idx="6699">
                  <c:v>9.2216838279830409</c:v>
                </c:pt>
                <c:pt idx="6700">
                  <c:v>9.2230604041627693</c:v>
                </c:pt>
                <c:pt idx="6701">
                  <c:v>9.2244369803424906</c:v>
                </c:pt>
                <c:pt idx="6702">
                  <c:v>9.2258135565222208</c:v>
                </c:pt>
                <c:pt idx="6703">
                  <c:v>9.2271901327019492</c:v>
                </c:pt>
                <c:pt idx="6704">
                  <c:v>9.2285667088816705</c:v>
                </c:pt>
                <c:pt idx="6705">
                  <c:v>9.2299432850614007</c:v>
                </c:pt>
                <c:pt idx="6706">
                  <c:v>9.2313198612411203</c:v>
                </c:pt>
                <c:pt idx="6707">
                  <c:v>9.2326964374208504</c:v>
                </c:pt>
                <c:pt idx="6708">
                  <c:v>9.2340730136005806</c:v>
                </c:pt>
                <c:pt idx="6709">
                  <c:v>9.2354495897803002</c:v>
                </c:pt>
                <c:pt idx="6710">
                  <c:v>9.2368261659600304</c:v>
                </c:pt>
                <c:pt idx="6711">
                  <c:v>9.2382027421397499</c:v>
                </c:pt>
                <c:pt idx="6712">
                  <c:v>9.2395793183194801</c:v>
                </c:pt>
                <c:pt idx="6713">
                  <c:v>9.2409558944991996</c:v>
                </c:pt>
                <c:pt idx="6714">
                  <c:v>9.2423324706789298</c:v>
                </c:pt>
                <c:pt idx="6715">
                  <c:v>9.24370904685866</c:v>
                </c:pt>
                <c:pt idx="6716">
                  <c:v>9.2450856230383796</c:v>
                </c:pt>
                <c:pt idx="6717">
                  <c:v>9.2464621992181097</c:v>
                </c:pt>
                <c:pt idx="6718">
                  <c:v>9.2478387753978293</c:v>
                </c:pt>
                <c:pt idx="6719">
                  <c:v>9.2492153515775595</c:v>
                </c:pt>
                <c:pt idx="6720">
                  <c:v>9.2505919277572808</c:v>
                </c:pt>
                <c:pt idx="6721">
                  <c:v>9.2519685039370092</c:v>
                </c:pt>
                <c:pt idx="6722">
                  <c:v>9.2533450801167394</c:v>
                </c:pt>
                <c:pt idx="6723">
                  <c:v>9.2547216562964607</c:v>
                </c:pt>
                <c:pt idx="6724">
                  <c:v>9.2560982324761891</c:v>
                </c:pt>
                <c:pt idx="6725">
                  <c:v>9.2574748086559104</c:v>
                </c:pt>
                <c:pt idx="6726">
                  <c:v>9.2588513848356406</c:v>
                </c:pt>
                <c:pt idx="6727">
                  <c:v>9.2602279610153602</c:v>
                </c:pt>
                <c:pt idx="6728">
                  <c:v>9.2616045371950904</c:v>
                </c:pt>
                <c:pt idx="6729">
                  <c:v>9.2629811133748206</c:v>
                </c:pt>
                <c:pt idx="6730">
                  <c:v>9.2643576895545401</c:v>
                </c:pt>
                <c:pt idx="6731">
                  <c:v>9.2657342657342703</c:v>
                </c:pt>
                <c:pt idx="6732">
                  <c:v>9.2671108419139898</c:v>
                </c:pt>
                <c:pt idx="6733">
                  <c:v>9.26848741809372</c:v>
                </c:pt>
                <c:pt idx="6734">
                  <c:v>9.2698639942734502</c:v>
                </c:pt>
                <c:pt idx="6735">
                  <c:v>9.2712405704531697</c:v>
                </c:pt>
                <c:pt idx="6736">
                  <c:v>9.2726171466328999</c:v>
                </c:pt>
                <c:pt idx="6737">
                  <c:v>9.2739937228126195</c:v>
                </c:pt>
                <c:pt idx="6738">
                  <c:v>9.2753702989923497</c:v>
                </c:pt>
                <c:pt idx="6739">
                  <c:v>9.2767468751720799</c:v>
                </c:pt>
                <c:pt idx="6740">
                  <c:v>9.2781234513517994</c:v>
                </c:pt>
                <c:pt idx="6741">
                  <c:v>9.2795000275315207</c:v>
                </c:pt>
                <c:pt idx="6742">
                  <c:v>9.2808766037112491</c:v>
                </c:pt>
                <c:pt idx="6743">
                  <c:v>9.2822531798909793</c:v>
                </c:pt>
                <c:pt idx="6744">
                  <c:v>9.2836297560707006</c:v>
                </c:pt>
                <c:pt idx="6745">
                  <c:v>9.2850063322504308</c:v>
                </c:pt>
                <c:pt idx="6746">
                  <c:v>9.2863829084301504</c:v>
                </c:pt>
                <c:pt idx="6747">
                  <c:v>9.2877594846098805</c:v>
                </c:pt>
                <c:pt idx="6748">
                  <c:v>9.2891360607896107</c:v>
                </c:pt>
                <c:pt idx="6749">
                  <c:v>9.2905126369693303</c:v>
                </c:pt>
                <c:pt idx="6750">
                  <c:v>9.2918892131490605</c:v>
                </c:pt>
                <c:pt idx="6751">
                  <c:v>9.29326578932878</c:v>
                </c:pt>
                <c:pt idx="6752">
                  <c:v>9.2946423655085102</c:v>
                </c:pt>
                <c:pt idx="6753">
                  <c:v>9.2960189416882404</c:v>
                </c:pt>
                <c:pt idx="6754">
                  <c:v>9.2973955178679599</c:v>
                </c:pt>
                <c:pt idx="6755">
                  <c:v>9.2987720940476901</c:v>
                </c:pt>
                <c:pt idx="6756">
                  <c:v>9.3001486702274097</c:v>
                </c:pt>
                <c:pt idx="6757">
                  <c:v>9.3015252464071398</c:v>
                </c:pt>
                <c:pt idx="6758">
                  <c:v>9.30290182258687</c:v>
                </c:pt>
                <c:pt idx="6759">
                  <c:v>9.3042783987665896</c:v>
                </c:pt>
                <c:pt idx="6760">
                  <c:v>9.3056549749463109</c:v>
                </c:pt>
                <c:pt idx="6761">
                  <c:v>9.3070315511260393</c:v>
                </c:pt>
                <c:pt idx="6762">
                  <c:v>9.3084081273057695</c:v>
                </c:pt>
                <c:pt idx="6763">
                  <c:v>9.3097847034854908</c:v>
                </c:pt>
                <c:pt idx="6764">
                  <c:v>9.3111612796652192</c:v>
                </c:pt>
                <c:pt idx="6765">
                  <c:v>9.3125378558449405</c:v>
                </c:pt>
                <c:pt idx="6766">
                  <c:v>9.3139144320246707</c:v>
                </c:pt>
                <c:pt idx="6767">
                  <c:v>9.3152910082043991</c:v>
                </c:pt>
                <c:pt idx="6768">
                  <c:v>9.3166675843841205</c:v>
                </c:pt>
                <c:pt idx="6769">
                  <c:v>9.3180441605638507</c:v>
                </c:pt>
                <c:pt idx="6770">
                  <c:v>9.3194207367435702</c:v>
                </c:pt>
                <c:pt idx="6771">
                  <c:v>9.3207973129233004</c:v>
                </c:pt>
                <c:pt idx="6772">
                  <c:v>9.3221738891030306</c:v>
                </c:pt>
                <c:pt idx="6773">
                  <c:v>9.3235504652827501</c:v>
                </c:pt>
                <c:pt idx="6774">
                  <c:v>9.3249270414624803</c:v>
                </c:pt>
                <c:pt idx="6775">
                  <c:v>9.3263036176421998</c:v>
                </c:pt>
                <c:pt idx="6776">
                  <c:v>9.32768019382193</c:v>
                </c:pt>
                <c:pt idx="6777">
                  <c:v>9.3290567700016496</c:v>
                </c:pt>
                <c:pt idx="6778">
                  <c:v>9.3304333461813798</c:v>
                </c:pt>
                <c:pt idx="6779">
                  <c:v>9.33180992236111</c:v>
                </c:pt>
                <c:pt idx="6780">
                  <c:v>9.3331864985408295</c:v>
                </c:pt>
                <c:pt idx="6781">
                  <c:v>9.3345630747205597</c:v>
                </c:pt>
                <c:pt idx="6782">
                  <c:v>9.3359396509002792</c:v>
                </c:pt>
                <c:pt idx="6783">
                  <c:v>9.3373162270800094</c:v>
                </c:pt>
                <c:pt idx="6784">
                  <c:v>9.3386928032597307</c:v>
                </c:pt>
                <c:pt idx="6785">
                  <c:v>9.3400693794394591</c:v>
                </c:pt>
                <c:pt idx="6786">
                  <c:v>9.3414459556191893</c:v>
                </c:pt>
                <c:pt idx="6787">
                  <c:v>9.3428225317989106</c:v>
                </c:pt>
                <c:pt idx="6788">
                  <c:v>9.3441991079786408</c:v>
                </c:pt>
                <c:pt idx="6789">
                  <c:v>9.3455756841583604</c:v>
                </c:pt>
                <c:pt idx="6790">
                  <c:v>9.3469522603380906</c:v>
                </c:pt>
                <c:pt idx="6791">
                  <c:v>9.3483288365178101</c:v>
                </c:pt>
                <c:pt idx="6792">
                  <c:v>9.3497054126975403</c:v>
                </c:pt>
                <c:pt idx="6793">
                  <c:v>9.3510819888772705</c:v>
                </c:pt>
                <c:pt idx="6794">
                  <c:v>9.35245856505699</c:v>
                </c:pt>
                <c:pt idx="6795">
                  <c:v>9.3538351412367202</c:v>
                </c:pt>
                <c:pt idx="6796">
                  <c:v>9.3552117174164398</c:v>
                </c:pt>
                <c:pt idx="6797">
                  <c:v>9.3565882935961699</c:v>
                </c:pt>
                <c:pt idx="6798">
                  <c:v>9.3579648697759001</c:v>
                </c:pt>
                <c:pt idx="6799">
                  <c:v>9.3593414459556197</c:v>
                </c:pt>
                <c:pt idx="6800">
                  <c:v>9.3607180221353499</c:v>
                </c:pt>
                <c:pt idx="6801">
                  <c:v>9.3620945983150694</c:v>
                </c:pt>
                <c:pt idx="6802">
                  <c:v>9.3634711744947996</c:v>
                </c:pt>
                <c:pt idx="6803">
                  <c:v>9.3648477506745191</c:v>
                </c:pt>
                <c:pt idx="6804">
                  <c:v>9.3662243268542493</c:v>
                </c:pt>
                <c:pt idx="6805">
                  <c:v>9.3676009030339706</c:v>
                </c:pt>
                <c:pt idx="6806">
                  <c:v>9.3689774792137008</c:v>
                </c:pt>
                <c:pt idx="6807">
                  <c:v>9.3703540553934292</c:v>
                </c:pt>
                <c:pt idx="6808">
                  <c:v>9.3717306315731506</c:v>
                </c:pt>
                <c:pt idx="6809">
                  <c:v>9.3731072077528808</c:v>
                </c:pt>
                <c:pt idx="6810">
                  <c:v>9.3744837839326003</c:v>
                </c:pt>
                <c:pt idx="6811">
                  <c:v>9.3758603601123305</c:v>
                </c:pt>
                <c:pt idx="6812">
                  <c:v>9.3772369362920607</c:v>
                </c:pt>
                <c:pt idx="6813">
                  <c:v>9.3786135124717802</c:v>
                </c:pt>
                <c:pt idx="6814">
                  <c:v>9.3799900886515104</c:v>
                </c:pt>
                <c:pt idx="6815">
                  <c:v>9.3813666648312299</c:v>
                </c:pt>
                <c:pt idx="6816">
                  <c:v>9.3827432410109601</c:v>
                </c:pt>
                <c:pt idx="6817">
                  <c:v>9.3841198171906903</c:v>
                </c:pt>
                <c:pt idx="6818">
                  <c:v>9.3854963933704099</c:v>
                </c:pt>
                <c:pt idx="6819">
                  <c:v>9.3868729695501401</c:v>
                </c:pt>
                <c:pt idx="6820">
                  <c:v>9.3882495457298596</c:v>
                </c:pt>
                <c:pt idx="6821">
                  <c:v>9.3896261219095898</c:v>
                </c:pt>
                <c:pt idx="6822">
                  <c:v>9.39100269808932</c:v>
                </c:pt>
                <c:pt idx="6823">
                  <c:v>9.3923792742690395</c:v>
                </c:pt>
                <c:pt idx="6824">
                  <c:v>9.3937558504487697</c:v>
                </c:pt>
                <c:pt idx="6825">
                  <c:v>9.3951324266284892</c:v>
                </c:pt>
                <c:pt idx="6826">
                  <c:v>9.3965090028082194</c:v>
                </c:pt>
                <c:pt idx="6827">
                  <c:v>9.3978855789879407</c:v>
                </c:pt>
                <c:pt idx="6828">
                  <c:v>9.3992621551676692</c:v>
                </c:pt>
                <c:pt idx="6829">
                  <c:v>9.4006387313473994</c:v>
                </c:pt>
                <c:pt idx="6830">
                  <c:v>9.4020153075271207</c:v>
                </c:pt>
                <c:pt idx="6831">
                  <c:v>9.4033918837068509</c:v>
                </c:pt>
                <c:pt idx="6832">
                  <c:v>9.4047684598865704</c:v>
                </c:pt>
                <c:pt idx="6833">
                  <c:v>9.4061450360663006</c:v>
                </c:pt>
                <c:pt idx="6834">
                  <c:v>9.4075216122460201</c:v>
                </c:pt>
                <c:pt idx="6835">
                  <c:v>9.4088981884257503</c:v>
                </c:pt>
                <c:pt idx="6836">
                  <c:v>9.4102747646054805</c:v>
                </c:pt>
                <c:pt idx="6837">
                  <c:v>9.4116513407852</c:v>
                </c:pt>
                <c:pt idx="6838">
                  <c:v>9.4130279169649302</c:v>
                </c:pt>
                <c:pt idx="6839">
                  <c:v>9.4144044931446498</c:v>
                </c:pt>
                <c:pt idx="6840">
                  <c:v>9.41578106932438</c:v>
                </c:pt>
                <c:pt idx="6841">
                  <c:v>9.4171576455040995</c:v>
                </c:pt>
                <c:pt idx="6842">
                  <c:v>9.4185342216838297</c:v>
                </c:pt>
                <c:pt idx="6843">
                  <c:v>9.4199107978635599</c:v>
                </c:pt>
                <c:pt idx="6844">
                  <c:v>9.4212873740432794</c:v>
                </c:pt>
                <c:pt idx="6845">
                  <c:v>9.4226639502230096</c:v>
                </c:pt>
                <c:pt idx="6846">
                  <c:v>9.4240405264027292</c:v>
                </c:pt>
                <c:pt idx="6847">
                  <c:v>9.4254171025824593</c:v>
                </c:pt>
                <c:pt idx="6848">
                  <c:v>9.4267936787621807</c:v>
                </c:pt>
                <c:pt idx="6849">
                  <c:v>9.4281702549419109</c:v>
                </c:pt>
                <c:pt idx="6850">
                  <c:v>9.4295468311216393</c:v>
                </c:pt>
                <c:pt idx="6851">
                  <c:v>9.4309234073013606</c:v>
                </c:pt>
                <c:pt idx="6852">
                  <c:v>9.4322999834810908</c:v>
                </c:pt>
                <c:pt idx="6853">
                  <c:v>9.4336765596608103</c:v>
                </c:pt>
                <c:pt idx="6854">
                  <c:v>9.4350531358405405</c:v>
                </c:pt>
                <c:pt idx="6855">
                  <c:v>9.43642971202026</c:v>
                </c:pt>
                <c:pt idx="6856">
                  <c:v>9.4378062881999902</c:v>
                </c:pt>
                <c:pt idx="6857">
                  <c:v>9.4391828643797204</c:v>
                </c:pt>
                <c:pt idx="6858">
                  <c:v>9.44055944055944</c:v>
                </c:pt>
                <c:pt idx="6859">
                  <c:v>9.4419360167391702</c:v>
                </c:pt>
                <c:pt idx="6860">
                  <c:v>9.4433125929188897</c:v>
                </c:pt>
                <c:pt idx="6861">
                  <c:v>9.4446891690986199</c:v>
                </c:pt>
                <c:pt idx="6862">
                  <c:v>9.4460657452783501</c:v>
                </c:pt>
                <c:pt idx="6863">
                  <c:v>9.4474423214580696</c:v>
                </c:pt>
                <c:pt idx="6864">
                  <c:v>9.4488188976377998</c:v>
                </c:pt>
                <c:pt idx="6865">
                  <c:v>9.4501954738175193</c:v>
                </c:pt>
                <c:pt idx="6866">
                  <c:v>9.4515720499972495</c:v>
                </c:pt>
                <c:pt idx="6867">
                  <c:v>9.4529486261769708</c:v>
                </c:pt>
                <c:pt idx="6868">
                  <c:v>9.4543252023566993</c:v>
                </c:pt>
                <c:pt idx="6869">
                  <c:v>9.4557017785364295</c:v>
                </c:pt>
                <c:pt idx="6870">
                  <c:v>9.4570783547161508</c:v>
                </c:pt>
                <c:pt idx="6871">
                  <c:v>9.4584549308958792</c:v>
                </c:pt>
                <c:pt idx="6872">
                  <c:v>9.4598315070756005</c:v>
                </c:pt>
                <c:pt idx="6873">
                  <c:v>9.4612080832553307</c:v>
                </c:pt>
                <c:pt idx="6874">
                  <c:v>9.4625846594350609</c:v>
                </c:pt>
                <c:pt idx="6875">
                  <c:v>9.4639612356147804</c:v>
                </c:pt>
                <c:pt idx="6876">
                  <c:v>9.4653378117945106</c:v>
                </c:pt>
                <c:pt idx="6877">
                  <c:v>9.4667143879742301</c:v>
                </c:pt>
                <c:pt idx="6878">
                  <c:v>9.4680909641539603</c:v>
                </c:pt>
                <c:pt idx="6879">
                  <c:v>9.4694675403336905</c:v>
                </c:pt>
                <c:pt idx="6880">
                  <c:v>9.4708441165134101</c:v>
                </c:pt>
                <c:pt idx="6881">
                  <c:v>9.4722206926931403</c:v>
                </c:pt>
                <c:pt idx="6882">
                  <c:v>9.4735972688728598</c:v>
                </c:pt>
                <c:pt idx="6883">
                  <c:v>9.47497384505259</c:v>
                </c:pt>
                <c:pt idx="6884">
                  <c:v>9.4763504212323095</c:v>
                </c:pt>
                <c:pt idx="6885">
                  <c:v>9.4777269974120397</c:v>
                </c:pt>
                <c:pt idx="6886">
                  <c:v>9.4791035735917699</c:v>
                </c:pt>
                <c:pt idx="6887">
                  <c:v>9.4804801497714895</c:v>
                </c:pt>
                <c:pt idx="6888">
                  <c:v>9.4818567259512196</c:v>
                </c:pt>
                <c:pt idx="6889">
                  <c:v>9.4832333021309392</c:v>
                </c:pt>
                <c:pt idx="6890">
                  <c:v>9.4846098783106694</c:v>
                </c:pt>
                <c:pt idx="6891">
                  <c:v>9.4859864544903907</c:v>
                </c:pt>
                <c:pt idx="6892">
                  <c:v>9.4873630306701209</c:v>
                </c:pt>
                <c:pt idx="6893">
                  <c:v>9.4887396068498493</c:v>
                </c:pt>
                <c:pt idx="6894">
                  <c:v>9.4901161830295706</c:v>
                </c:pt>
                <c:pt idx="6895">
                  <c:v>9.4914927592093008</c:v>
                </c:pt>
                <c:pt idx="6896">
                  <c:v>9.4928693353890203</c:v>
                </c:pt>
                <c:pt idx="6897">
                  <c:v>9.4942459115687505</c:v>
                </c:pt>
                <c:pt idx="6898">
                  <c:v>9.4956224877484701</c:v>
                </c:pt>
                <c:pt idx="6899">
                  <c:v>9.4969990639282003</c:v>
                </c:pt>
                <c:pt idx="6900">
                  <c:v>9.4983756401079305</c:v>
                </c:pt>
                <c:pt idx="6901">
                  <c:v>9.49975221628765</c:v>
                </c:pt>
                <c:pt idx="6902">
                  <c:v>9.5011287924673802</c:v>
                </c:pt>
                <c:pt idx="6903">
                  <c:v>9.5025053686470997</c:v>
                </c:pt>
                <c:pt idx="6904">
                  <c:v>9.5038819448268299</c:v>
                </c:pt>
                <c:pt idx="6905">
                  <c:v>9.5052585210065494</c:v>
                </c:pt>
                <c:pt idx="6906">
                  <c:v>9.5066350971862796</c:v>
                </c:pt>
                <c:pt idx="6907">
                  <c:v>9.5080116733660098</c:v>
                </c:pt>
                <c:pt idx="6908">
                  <c:v>9.5093882495457294</c:v>
                </c:pt>
                <c:pt idx="6909">
                  <c:v>9.5107648257254596</c:v>
                </c:pt>
                <c:pt idx="6910">
                  <c:v>9.5121414019051809</c:v>
                </c:pt>
                <c:pt idx="6911">
                  <c:v>9.5135179780849093</c:v>
                </c:pt>
                <c:pt idx="6912">
                  <c:v>9.5148945542646306</c:v>
                </c:pt>
                <c:pt idx="6913">
                  <c:v>9.5162711304443608</c:v>
                </c:pt>
                <c:pt idx="6914">
                  <c:v>9.5176477066240892</c:v>
                </c:pt>
                <c:pt idx="6915">
                  <c:v>9.5190242828038105</c:v>
                </c:pt>
                <c:pt idx="6916">
                  <c:v>9.5204008589835407</c:v>
                </c:pt>
                <c:pt idx="6917">
                  <c:v>9.5217774351632603</c:v>
                </c:pt>
                <c:pt idx="6918">
                  <c:v>9.5231540113429904</c:v>
                </c:pt>
                <c:pt idx="6919">
                  <c:v>9.5245305875227206</c:v>
                </c:pt>
                <c:pt idx="6920">
                  <c:v>9.5259071637024402</c:v>
                </c:pt>
                <c:pt idx="6921">
                  <c:v>9.5272837398821704</c:v>
                </c:pt>
                <c:pt idx="6922">
                  <c:v>9.5286603160618899</c:v>
                </c:pt>
                <c:pt idx="6923">
                  <c:v>9.5300368922416201</c:v>
                </c:pt>
                <c:pt idx="6924">
                  <c:v>9.5314134684213503</c:v>
                </c:pt>
                <c:pt idx="6925">
                  <c:v>9.5327900446010698</c:v>
                </c:pt>
                <c:pt idx="6926">
                  <c:v>9.5341666207808</c:v>
                </c:pt>
                <c:pt idx="6927">
                  <c:v>9.5355431969605196</c:v>
                </c:pt>
                <c:pt idx="6928">
                  <c:v>9.5369197731402497</c:v>
                </c:pt>
                <c:pt idx="6929">
                  <c:v>9.5382963493199799</c:v>
                </c:pt>
                <c:pt idx="6930">
                  <c:v>9.5396729254996995</c:v>
                </c:pt>
                <c:pt idx="6931">
                  <c:v>9.5410495016794208</c:v>
                </c:pt>
                <c:pt idx="6932">
                  <c:v>9.5424260778591492</c:v>
                </c:pt>
                <c:pt idx="6933">
                  <c:v>9.5438026540388794</c:v>
                </c:pt>
                <c:pt idx="6934">
                  <c:v>9.5451792302186007</c:v>
                </c:pt>
                <c:pt idx="6935">
                  <c:v>9.5465558063983291</c:v>
                </c:pt>
                <c:pt idx="6936">
                  <c:v>9.5479323825780504</c:v>
                </c:pt>
                <c:pt idx="6937">
                  <c:v>9.5493089587577806</c:v>
                </c:pt>
                <c:pt idx="6938">
                  <c:v>9.5506855349375108</c:v>
                </c:pt>
                <c:pt idx="6939">
                  <c:v>9.5520621111172304</c:v>
                </c:pt>
                <c:pt idx="6940">
                  <c:v>9.5534386872969606</c:v>
                </c:pt>
                <c:pt idx="6941">
                  <c:v>9.5548152634766801</c:v>
                </c:pt>
                <c:pt idx="6942">
                  <c:v>9.5561918396564103</c:v>
                </c:pt>
                <c:pt idx="6943">
                  <c:v>9.5575684158361405</c:v>
                </c:pt>
                <c:pt idx="6944">
                  <c:v>9.55894499201586</c:v>
                </c:pt>
                <c:pt idx="6945">
                  <c:v>9.5603215681955902</c:v>
                </c:pt>
                <c:pt idx="6946">
                  <c:v>9.5616981443753097</c:v>
                </c:pt>
                <c:pt idx="6947">
                  <c:v>9.5630747205550399</c:v>
                </c:pt>
                <c:pt idx="6948">
                  <c:v>9.5644512967347595</c:v>
                </c:pt>
                <c:pt idx="6949">
                  <c:v>9.5658278729144897</c:v>
                </c:pt>
                <c:pt idx="6950">
                  <c:v>9.5672044490942199</c:v>
                </c:pt>
                <c:pt idx="6951">
                  <c:v>9.5685810252739394</c:v>
                </c:pt>
                <c:pt idx="6952">
                  <c:v>9.5699576014536696</c:v>
                </c:pt>
                <c:pt idx="6953">
                  <c:v>9.5713341776333891</c:v>
                </c:pt>
                <c:pt idx="6954">
                  <c:v>9.5727107538131193</c:v>
                </c:pt>
                <c:pt idx="6955">
                  <c:v>9.5740873299928406</c:v>
                </c:pt>
                <c:pt idx="6956">
                  <c:v>9.5754639061725708</c:v>
                </c:pt>
                <c:pt idx="6957">
                  <c:v>9.5768404823522992</c:v>
                </c:pt>
                <c:pt idx="6958">
                  <c:v>9.5782170585320205</c:v>
                </c:pt>
                <c:pt idx="6959">
                  <c:v>9.5795936347117507</c:v>
                </c:pt>
                <c:pt idx="6960">
                  <c:v>9.5809702108914703</c:v>
                </c:pt>
                <c:pt idx="6961">
                  <c:v>9.5823467870712005</c:v>
                </c:pt>
                <c:pt idx="6962">
                  <c:v>9.58372336325092</c:v>
                </c:pt>
                <c:pt idx="6963">
                  <c:v>9.5850999394306502</c:v>
                </c:pt>
                <c:pt idx="6964">
                  <c:v>9.5864765156103804</c:v>
                </c:pt>
                <c:pt idx="6965">
                  <c:v>9.5878530917900999</c:v>
                </c:pt>
                <c:pt idx="6966">
                  <c:v>9.5892296679698301</c:v>
                </c:pt>
                <c:pt idx="6967">
                  <c:v>9.5906062441495497</c:v>
                </c:pt>
                <c:pt idx="6968">
                  <c:v>9.5919828203292798</c:v>
                </c:pt>
                <c:pt idx="6969">
                  <c:v>9.59335939650901</c:v>
                </c:pt>
                <c:pt idx="6970">
                  <c:v>9.5947359726887296</c:v>
                </c:pt>
                <c:pt idx="6971">
                  <c:v>9.5961125488684598</c:v>
                </c:pt>
                <c:pt idx="6972">
                  <c:v>9.5974891250481793</c:v>
                </c:pt>
                <c:pt idx="6973">
                  <c:v>9.5988657012279095</c:v>
                </c:pt>
                <c:pt idx="6974">
                  <c:v>9.6002422774076308</c:v>
                </c:pt>
                <c:pt idx="6975">
                  <c:v>9.6016188535873592</c:v>
                </c:pt>
                <c:pt idx="6976">
                  <c:v>9.6029954297670805</c:v>
                </c:pt>
                <c:pt idx="6977">
                  <c:v>9.6043720059468107</c:v>
                </c:pt>
                <c:pt idx="6978">
                  <c:v>9.6057485821265391</c:v>
                </c:pt>
                <c:pt idx="6979">
                  <c:v>9.6071251583062605</c:v>
                </c:pt>
                <c:pt idx="6980">
                  <c:v>9.6085017344859907</c:v>
                </c:pt>
                <c:pt idx="6981">
                  <c:v>9.6098783106657102</c:v>
                </c:pt>
                <c:pt idx="6982">
                  <c:v>9.6112548868454404</c:v>
                </c:pt>
                <c:pt idx="6983">
                  <c:v>9.6126314630251706</c:v>
                </c:pt>
                <c:pt idx="6984">
                  <c:v>9.6140080392048901</c:v>
                </c:pt>
                <c:pt idx="6985">
                  <c:v>9.6153846153846203</c:v>
                </c:pt>
                <c:pt idx="6986">
                  <c:v>9.6167611915643398</c:v>
                </c:pt>
                <c:pt idx="6987">
                  <c:v>9.61813776774407</c:v>
                </c:pt>
                <c:pt idx="6988">
                  <c:v>9.6195143439238002</c:v>
                </c:pt>
                <c:pt idx="6989">
                  <c:v>9.6208909201035198</c:v>
                </c:pt>
                <c:pt idx="6990">
                  <c:v>9.62226749628325</c:v>
                </c:pt>
                <c:pt idx="6991">
                  <c:v>9.6236440724629695</c:v>
                </c:pt>
                <c:pt idx="6992">
                  <c:v>9.6250206486426997</c:v>
                </c:pt>
                <c:pt idx="6993">
                  <c:v>9.6263972248224299</c:v>
                </c:pt>
                <c:pt idx="6994">
                  <c:v>9.6277738010021494</c:v>
                </c:pt>
                <c:pt idx="6995">
                  <c:v>9.6291503771818707</c:v>
                </c:pt>
                <c:pt idx="6996">
                  <c:v>9.6305269533615991</c:v>
                </c:pt>
                <c:pt idx="6997">
                  <c:v>9.6319035295413293</c:v>
                </c:pt>
                <c:pt idx="6998">
                  <c:v>9.6332801057210506</c:v>
                </c:pt>
                <c:pt idx="6999">
                  <c:v>9.6346566819007808</c:v>
                </c:pt>
                <c:pt idx="7000">
                  <c:v>9.6360332580805004</c:v>
                </c:pt>
                <c:pt idx="7001">
                  <c:v>9.6374098342602306</c:v>
                </c:pt>
                <c:pt idx="7002">
                  <c:v>9.6387864104399608</c:v>
                </c:pt>
                <c:pt idx="7003">
                  <c:v>9.6401629866196803</c:v>
                </c:pt>
                <c:pt idx="7004">
                  <c:v>9.6415395627994105</c:v>
                </c:pt>
                <c:pt idx="7005">
                  <c:v>9.64291613897913</c:v>
                </c:pt>
                <c:pt idx="7006">
                  <c:v>9.6442927151588602</c:v>
                </c:pt>
                <c:pt idx="7007">
                  <c:v>9.6456692913385904</c:v>
                </c:pt>
                <c:pt idx="7008">
                  <c:v>9.6470458675183099</c:v>
                </c:pt>
                <c:pt idx="7009">
                  <c:v>9.6484224436980401</c:v>
                </c:pt>
                <c:pt idx="7010">
                  <c:v>9.6497990198777597</c:v>
                </c:pt>
                <c:pt idx="7011">
                  <c:v>9.6511755960574899</c:v>
                </c:pt>
                <c:pt idx="7012">
                  <c:v>9.6525521722372094</c:v>
                </c:pt>
                <c:pt idx="7013">
                  <c:v>9.6539287484169396</c:v>
                </c:pt>
                <c:pt idx="7014">
                  <c:v>9.6553053245966698</c:v>
                </c:pt>
                <c:pt idx="7015">
                  <c:v>9.6566819007763893</c:v>
                </c:pt>
                <c:pt idx="7016">
                  <c:v>9.6580584769561195</c:v>
                </c:pt>
                <c:pt idx="7017">
                  <c:v>9.6594350531358408</c:v>
                </c:pt>
                <c:pt idx="7018">
                  <c:v>9.6608116293155692</c:v>
                </c:pt>
                <c:pt idx="7019">
                  <c:v>9.6621882054952906</c:v>
                </c:pt>
                <c:pt idx="7020">
                  <c:v>9.6635647816750208</c:v>
                </c:pt>
                <c:pt idx="7021">
                  <c:v>9.6649413578547492</c:v>
                </c:pt>
                <c:pt idx="7022">
                  <c:v>9.6663179340344705</c:v>
                </c:pt>
                <c:pt idx="7023">
                  <c:v>9.6676945102142007</c:v>
                </c:pt>
                <c:pt idx="7024">
                  <c:v>9.6690710863939202</c:v>
                </c:pt>
                <c:pt idx="7025">
                  <c:v>9.6704476625736504</c:v>
                </c:pt>
                <c:pt idx="7026">
                  <c:v>9.6718242387533699</c:v>
                </c:pt>
                <c:pt idx="7027">
                  <c:v>9.6732008149331001</c:v>
                </c:pt>
                <c:pt idx="7028">
                  <c:v>9.6745773911128303</c:v>
                </c:pt>
                <c:pt idx="7029">
                  <c:v>9.6759539672925499</c:v>
                </c:pt>
                <c:pt idx="7030">
                  <c:v>9.6773305434722801</c:v>
                </c:pt>
                <c:pt idx="7031">
                  <c:v>9.6787071196519996</c:v>
                </c:pt>
                <c:pt idx="7032">
                  <c:v>9.6800836958317298</c:v>
                </c:pt>
                <c:pt idx="7033">
                  <c:v>9.68146027201146</c:v>
                </c:pt>
                <c:pt idx="7034">
                  <c:v>9.6828368481911795</c:v>
                </c:pt>
                <c:pt idx="7035">
                  <c:v>9.6842134243709097</c:v>
                </c:pt>
                <c:pt idx="7036">
                  <c:v>9.6855900005506292</c:v>
                </c:pt>
                <c:pt idx="7037">
                  <c:v>9.6869665767303594</c:v>
                </c:pt>
                <c:pt idx="7038">
                  <c:v>9.6883431529100807</c:v>
                </c:pt>
                <c:pt idx="7039">
                  <c:v>9.6897197290898092</c:v>
                </c:pt>
                <c:pt idx="7040">
                  <c:v>9.6910963052695305</c:v>
                </c:pt>
                <c:pt idx="7041">
                  <c:v>9.6924728814492607</c:v>
                </c:pt>
                <c:pt idx="7042">
                  <c:v>9.6938494576289909</c:v>
                </c:pt>
                <c:pt idx="7043">
                  <c:v>9.6952260338087104</c:v>
                </c:pt>
                <c:pt idx="7044">
                  <c:v>9.6966026099884406</c:v>
                </c:pt>
                <c:pt idx="7045">
                  <c:v>9.6979791861681601</c:v>
                </c:pt>
                <c:pt idx="7046">
                  <c:v>9.6993557623478903</c:v>
                </c:pt>
                <c:pt idx="7047">
                  <c:v>9.7007323385276205</c:v>
                </c:pt>
                <c:pt idx="7048">
                  <c:v>9.70210891470734</c:v>
                </c:pt>
                <c:pt idx="7049">
                  <c:v>9.7034854908870702</c:v>
                </c:pt>
                <c:pt idx="7050">
                  <c:v>9.7048620670667898</c:v>
                </c:pt>
                <c:pt idx="7051">
                  <c:v>9.70623864324652</c:v>
                </c:pt>
                <c:pt idx="7052">
                  <c:v>9.7076152194262502</c:v>
                </c:pt>
                <c:pt idx="7053">
                  <c:v>9.7089917956059697</c:v>
                </c:pt>
                <c:pt idx="7054">
                  <c:v>9.7103683717856999</c:v>
                </c:pt>
                <c:pt idx="7055">
                  <c:v>9.7117449479654194</c:v>
                </c:pt>
                <c:pt idx="7056">
                  <c:v>9.7131215241451496</c:v>
                </c:pt>
                <c:pt idx="7057">
                  <c:v>9.7144981003248692</c:v>
                </c:pt>
                <c:pt idx="7058">
                  <c:v>9.7158746765045993</c:v>
                </c:pt>
                <c:pt idx="7059">
                  <c:v>9.7172512526843295</c:v>
                </c:pt>
                <c:pt idx="7060">
                  <c:v>9.7186278288640509</c:v>
                </c:pt>
                <c:pt idx="7061">
                  <c:v>9.7200044050437793</c:v>
                </c:pt>
                <c:pt idx="7062">
                  <c:v>9.7213809812235006</c:v>
                </c:pt>
                <c:pt idx="7063">
                  <c:v>9.7227575574032308</c:v>
                </c:pt>
                <c:pt idx="7064">
                  <c:v>9.7241341335829592</c:v>
                </c:pt>
                <c:pt idx="7065">
                  <c:v>9.7255107097626805</c:v>
                </c:pt>
                <c:pt idx="7066">
                  <c:v>9.7268872859424107</c:v>
                </c:pt>
                <c:pt idx="7067">
                  <c:v>9.7282638621221302</c:v>
                </c:pt>
                <c:pt idx="7068">
                  <c:v>9.7296404383018604</c:v>
                </c:pt>
                <c:pt idx="7069">
                  <c:v>9.73101701448158</c:v>
                </c:pt>
                <c:pt idx="7070">
                  <c:v>9.7323935906613102</c:v>
                </c:pt>
                <c:pt idx="7071">
                  <c:v>9.7337701668410403</c:v>
                </c:pt>
                <c:pt idx="7072">
                  <c:v>9.7351467430207599</c:v>
                </c:pt>
                <c:pt idx="7073">
                  <c:v>9.7365233192004901</c:v>
                </c:pt>
                <c:pt idx="7074">
                  <c:v>9.7378998953802096</c:v>
                </c:pt>
                <c:pt idx="7075">
                  <c:v>9.7392764715599398</c:v>
                </c:pt>
                <c:pt idx="7076">
                  <c:v>9.7406530477396593</c:v>
                </c:pt>
                <c:pt idx="7077">
                  <c:v>9.7420296239193895</c:v>
                </c:pt>
                <c:pt idx="7078">
                  <c:v>9.7434062000991197</c:v>
                </c:pt>
                <c:pt idx="7079">
                  <c:v>9.7447827762788393</c:v>
                </c:pt>
                <c:pt idx="7080">
                  <c:v>9.7461593524585695</c:v>
                </c:pt>
                <c:pt idx="7081">
                  <c:v>9.7475359286382908</c:v>
                </c:pt>
                <c:pt idx="7082">
                  <c:v>9.7489125048180192</c:v>
                </c:pt>
                <c:pt idx="7083">
                  <c:v>9.7502890809977405</c:v>
                </c:pt>
                <c:pt idx="7084">
                  <c:v>9.7516656571774707</c:v>
                </c:pt>
                <c:pt idx="7085">
                  <c:v>9.7530422333572009</c:v>
                </c:pt>
                <c:pt idx="7086">
                  <c:v>9.7544188095369204</c:v>
                </c:pt>
                <c:pt idx="7087">
                  <c:v>9.7557953857166506</c:v>
                </c:pt>
                <c:pt idx="7088">
                  <c:v>9.7571719618963701</c:v>
                </c:pt>
                <c:pt idx="7089">
                  <c:v>9.7585485380761003</c:v>
                </c:pt>
                <c:pt idx="7090">
                  <c:v>9.7599251142558199</c:v>
                </c:pt>
                <c:pt idx="7091">
                  <c:v>9.7613016904355501</c:v>
                </c:pt>
                <c:pt idx="7092">
                  <c:v>9.7626782666152803</c:v>
                </c:pt>
                <c:pt idx="7093">
                  <c:v>9.7640548427949998</c:v>
                </c:pt>
                <c:pt idx="7094">
                  <c:v>9.76543141897473</c:v>
                </c:pt>
                <c:pt idx="7095">
                  <c:v>9.7668079951544495</c:v>
                </c:pt>
                <c:pt idx="7096">
                  <c:v>9.7681845713341797</c:v>
                </c:pt>
                <c:pt idx="7097">
                  <c:v>9.7695611475139099</c:v>
                </c:pt>
                <c:pt idx="7098">
                  <c:v>9.7709377236936295</c:v>
                </c:pt>
                <c:pt idx="7099">
                  <c:v>9.7723142998733596</c:v>
                </c:pt>
                <c:pt idx="7100">
                  <c:v>9.7736908760530792</c:v>
                </c:pt>
                <c:pt idx="7101">
                  <c:v>9.7750674522328094</c:v>
                </c:pt>
                <c:pt idx="7102">
                  <c:v>9.7764440284125307</c:v>
                </c:pt>
                <c:pt idx="7103">
                  <c:v>9.7778206045922609</c:v>
                </c:pt>
                <c:pt idx="7104">
                  <c:v>9.7791971807719893</c:v>
                </c:pt>
                <c:pt idx="7105">
                  <c:v>9.7805737569517106</c:v>
                </c:pt>
                <c:pt idx="7106">
                  <c:v>9.7819503331314408</c:v>
                </c:pt>
                <c:pt idx="7107">
                  <c:v>9.7833269093111603</c:v>
                </c:pt>
                <c:pt idx="7108">
                  <c:v>9.7847034854908905</c:v>
                </c:pt>
                <c:pt idx="7109">
                  <c:v>9.7860800616706207</c:v>
                </c:pt>
                <c:pt idx="7110">
                  <c:v>9.7874566378503403</c:v>
                </c:pt>
                <c:pt idx="7111">
                  <c:v>9.7888332140300705</c:v>
                </c:pt>
                <c:pt idx="7112">
                  <c:v>9.79020979020979</c:v>
                </c:pt>
                <c:pt idx="7113">
                  <c:v>9.7915863663895202</c:v>
                </c:pt>
                <c:pt idx="7114">
                  <c:v>9.7929629425692504</c:v>
                </c:pt>
                <c:pt idx="7115">
                  <c:v>9.7943395187489699</c:v>
                </c:pt>
                <c:pt idx="7116">
                  <c:v>9.7957160949287001</c:v>
                </c:pt>
                <c:pt idx="7117">
                  <c:v>9.7970926711084196</c:v>
                </c:pt>
                <c:pt idx="7118">
                  <c:v>9.7984692472881498</c:v>
                </c:pt>
                <c:pt idx="7119">
                  <c:v>9.7998458234678694</c:v>
                </c:pt>
                <c:pt idx="7120">
                  <c:v>9.8012223996475996</c:v>
                </c:pt>
                <c:pt idx="7121">
                  <c:v>9.8025989758273209</c:v>
                </c:pt>
                <c:pt idx="7122">
                  <c:v>9.8039755520070493</c:v>
                </c:pt>
                <c:pt idx="7123">
                  <c:v>9.8053521281867795</c:v>
                </c:pt>
                <c:pt idx="7124">
                  <c:v>9.8067287043665008</c:v>
                </c:pt>
                <c:pt idx="7125">
                  <c:v>9.8081052805462292</c:v>
                </c:pt>
                <c:pt idx="7126">
                  <c:v>9.8094818567259505</c:v>
                </c:pt>
                <c:pt idx="7127">
                  <c:v>9.8108584329056807</c:v>
                </c:pt>
                <c:pt idx="7128">
                  <c:v>9.8122350090854091</c:v>
                </c:pt>
                <c:pt idx="7129">
                  <c:v>9.8136115852651304</c:v>
                </c:pt>
                <c:pt idx="7130">
                  <c:v>9.8149881614448606</c:v>
                </c:pt>
                <c:pt idx="7131">
                  <c:v>9.8163647376245802</c:v>
                </c:pt>
                <c:pt idx="7132">
                  <c:v>9.8177413138043104</c:v>
                </c:pt>
                <c:pt idx="7133">
                  <c:v>9.8191178899840299</c:v>
                </c:pt>
                <c:pt idx="7134">
                  <c:v>9.8204944661637601</c:v>
                </c:pt>
                <c:pt idx="7135">
                  <c:v>9.8218710423434903</c:v>
                </c:pt>
                <c:pt idx="7136">
                  <c:v>9.8232476185232098</c:v>
                </c:pt>
                <c:pt idx="7137">
                  <c:v>9.82462419470294</c:v>
                </c:pt>
                <c:pt idx="7138">
                  <c:v>9.8260007708826596</c:v>
                </c:pt>
                <c:pt idx="7139">
                  <c:v>9.8273773470623897</c:v>
                </c:pt>
                <c:pt idx="7140">
                  <c:v>9.8287539232421093</c:v>
                </c:pt>
                <c:pt idx="7141">
                  <c:v>9.8301304994218395</c:v>
                </c:pt>
                <c:pt idx="7142">
                  <c:v>9.8315070756015697</c:v>
                </c:pt>
                <c:pt idx="7143">
                  <c:v>9.8328836517812892</c:v>
                </c:pt>
                <c:pt idx="7144">
                  <c:v>9.8342602279610194</c:v>
                </c:pt>
                <c:pt idx="7145">
                  <c:v>9.8356368041407407</c:v>
                </c:pt>
                <c:pt idx="7146">
                  <c:v>9.8370133803204691</c:v>
                </c:pt>
                <c:pt idx="7147">
                  <c:v>9.8383899565001904</c:v>
                </c:pt>
                <c:pt idx="7148">
                  <c:v>9.8397665326799206</c:v>
                </c:pt>
                <c:pt idx="7149">
                  <c:v>9.8411431088596508</c:v>
                </c:pt>
                <c:pt idx="7150">
                  <c:v>9.8425196850393704</c:v>
                </c:pt>
                <c:pt idx="7151">
                  <c:v>9.8438962612191006</c:v>
                </c:pt>
                <c:pt idx="7152">
                  <c:v>9.8452728373988201</c:v>
                </c:pt>
                <c:pt idx="7153">
                  <c:v>9.8466494135785503</c:v>
                </c:pt>
                <c:pt idx="7154">
                  <c:v>9.8480259897582805</c:v>
                </c:pt>
                <c:pt idx="7155">
                  <c:v>9.849402565938</c:v>
                </c:pt>
                <c:pt idx="7156">
                  <c:v>9.8507791421177302</c:v>
                </c:pt>
                <c:pt idx="7157">
                  <c:v>9.8521557182974497</c:v>
                </c:pt>
                <c:pt idx="7158">
                  <c:v>9.8535322944771799</c:v>
                </c:pt>
                <c:pt idx="7159">
                  <c:v>9.8549088706569101</c:v>
                </c:pt>
                <c:pt idx="7160">
                  <c:v>9.8562854468366297</c:v>
                </c:pt>
                <c:pt idx="7161">
                  <c:v>9.8576620230163599</c:v>
                </c:pt>
                <c:pt idx="7162">
                  <c:v>9.8590385991960794</c:v>
                </c:pt>
                <c:pt idx="7163">
                  <c:v>9.8604151753758096</c:v>
                </c:pt>
                <c:pt idx="7164">
                  <c:v>9.8617917515555291</c:v>
                </c:pt>
                <c:pt idx="7165">
                  <c:v>9.8631683277352593</c:v>
                </c:pt>
                <c:pt idx="7166">
                  <c:v>9.8645449039149806</c:v>
                </c:pt>
                <c:pt idx="7167">
                  <c:v>9.8659214800947108</c:v>
                </c:pt>
                <c:pt idx="7168">
                  <c:v>9.8672980562744392</c:v>
                </c:pt>
                <c:pt idx="7169">
                  <c:v>9.8686746324541605</c:v>
                </c:pt>
                <c:pt idx="7170">
                  <c:v>9.8700512086338907</c:v>
                </c:pt>
                <c:pt idx="7171">
                  <c:v>9.8714277848136103</c:v>
                </c:pt>
                <c:pt idx="7172">
                  <c:v>9.8728043609933405</c:v>
                </c:pt>
                <c:pt idx="7173">
                  <c:v>9.8741809371730707</c:v>
                </c:pt>
                <c:pt idx="7174">
                  <c:v>9.8755575133527902</c:v>
                </c:pt>
                <c:pt idx="7175">
                  <c:v>9.8769340895325204</c:v>
                </c:pt>
                <c:pt idx="7176">
                  <c:v>9.8783106657122399</c:v>
                </c:pt>
                <c:pt idx="7177">
                  <c:v>9.8796872418919701</c:v>
                </c:pt>
                <c:pt idx="7178">
                  <c:v>9.8810638180717003</c:v>
                </c:pt>
                <c:pt idx="7179">
                  <c:v>9.8824403942514198</c:v>
                </c:pt>
                <c:pt idx="7180">
                  <c:v>9.88381697043115</c:v>
                </c:pt>
                <c:pt idx="7181">
                  <c:v>9.8851935466108696</c:v>
                </c:pt>
                <c:pt idx="7182">
                  <c:v>9.8865701227905998</c:v>
                </c:pt>
                <c:pt idx="7183">
                  <c:v>9.8879466989703193</c:v>
                </c:pt>
                <c:pt idx="7184">
                  <c:v>9.8893232751500495</c:v>
                </c:pt>
                <c:pt idx="7185">
                  <c:v>9.8906998513297708</c:v>
                </c:pt>
                <c:pt idx="7186">
                  <c:v>9.8920764275094992</c:v>
                </c:pt>
                <c:pt idx="7187">
                  <c:v>9.8934530036892294</c:v>
                </c:pt>
                <c:pt idx="7188">
                  <c:v>9.8948295798689507</c:v>
                </c:pt>
                <c:pt idx="7189">
                  <c:v>9.8962061560486791</c:v>
                </c:pt>
                <c:pt idx="7190">
                  <c:v>9.8975827322284005</c:v>
                </c:pt>
                <c:pt idx="7191">
                  <c:v>9.8989593084081307</c:v>
                </c:pt>
                <c:pt idx="7192">
                  <c:v>9.9003358845878608</c:v>
                </c:pt>
                <c:pt idx="7193">
                  <c:v>9.9017124607675804</c:v>
                </c:pt>
                <c:pt idx="7194">
                  <c:v>9.9030890369473106</c:v>
                </c:pt>
                <c:pt idx="7195">
                  <c:v>9.9044656131270301</c:v>
                </c:pt>
                <c:pt idx="7196">
                  <c:v>9.9058421893067603</c:v>
                </c:pt>
                <c:pt idx="7197">
                  <c:v>9.9072187654864798</c:v>
                </c:pt>
                <c:pt idx="7198">
                  <c:v>9.90859534166621</c:v>
                </c:pt>
                <c:pt idx="7199">
                  <c:v>9.9099719178459402</c:v>
                </c:pt>
                <c:pt idx="7200">
                  <c:v>9.9113484940256598</c:v>
                </c:pt>
                <c:pt idx="7201">
                  <c:v>9.91272507020539</c:v>
                </c:pt>
                <c:pt idx="7202">
                  <c:v>9.9141016463851095</c:v>
                </c:pt>
                <c:pt idx="7203">
                  <c:v>9.9154782225648397</c:v>
                </c:pt>
                <c:pt idx="7204">
                  <c:v>9.9168547987445699</c:v>
                </c:pt>
                <c:pt idx="7205">
                  <c:v>9.9182313749242894</c:v>
                </c:pt>
                <c:pt idx="7206">
                  <c:v>9.9196079511040196</c:v>
                </c:pt>
                <c:pt idx="7207">
                  <c:v>9.9209845272837391</c:v>
                </c:pt>
                <c:pt idx="7208">
                  <c:v>9.9223611034634693</c:v>
                </c:pt>
                <c:pt idx="7209">
                  <c:v>9.9237376796431906</c:v>
                </c:pt>
                <c:pt idx="7210">
                  <c:v>9.9251142558229208</c:v>
                </c:pt>
                <c:pt idx="7211">
                  <c:v>9.9264908320026404</c:v>
                </c:pt>
                <c:pt idx="7212">
                  <c:v>9.9278674081823706</c:v>
                </c:pt>
                <c:pt idx="7213">
                  <c:v>9.9292439843621008</c:v>
                </c:pt>
                <c:pt idx="7214">
                  <c:v>9.9306205605418203</c:v>
                </c:pt>
                <c:pt idx="7215">
                  <c:v>9.9319971367215505</c:v>
                </c:pt>
                <c:pt idx="7216">
                  <c:v>9.93337371290127</c:v>
                </c:pt>
                <c:pt idx="7217">
                  <c:v>9.9347502890810002</c:v>
                </c:pt>
                <c:pt idx="7218">
                  <c:v>9.9361268652607304</c:v>
                </c:pt>
                <c:pt idx="7219">
                  <c:v>9.9375034414404499</c:v>
                </c:pt>
                <c:pt idx="7220">
                  <c:v>9.9388800176201801</c:v>
                </c:pt>
                <c:pt idx="7221">
                  <c:v>9.9402565937998997</c:v>
                </c:pt>
                <c:pt idx="7222">
                  <c:v>9.9416331699796299</c:v>
                </c:pt>
                <c:pt idx="7223">
                  <c:v>9.9430097461593601</c:v>
                </c:pt>
                <c:pt idx="7224">
                  <c:v>9.9443863223390796</c:v>
                </c:pt>
                <c:pt idx="7225">
                  <c:v>9.9457628985187991</c:v>
                </c:pt>
                <c:pt idx="7226">
                  <c:v>9.9471394746985293</c:v>
                </c:pt>
                <c:pt idx="7227">
                  <c:v>9.9485160508782595</c:v>
                </c:pt>
                <c:pt idx="7228">
                  <c:v>9.9498926270579808</c:v>
                </c:pt>
                <c:pt idx="7229">
                  <c:v>9.9512692032377092</c:v>
                </c:pt>
                <c:pt idx="7230">
                  <c:v>9.9526457794174306</c:v>
                </c:pt>
                <c:pt idx="7231">
                  <c:v>9.9540223555971608</c:v>
                </c:pt>
                <c:pt idx="7232">
                  <c:v>9.9553989317768892</c:v>
                </c:pt>
                <c:pt idx="7233">
                  <c:v>9.9567755079566105</c:v>
                </c:pt>
                <c:pt idx="7234">
                  <c:v>9.9581520841363407</c:v>
                </c:pt>
                <c:pt idx="7235">
                  <c:v>9.9595286603160602</c:v>
                </c:pt>
                <c:pt idx="7236">
                  <c:v>9.9609052364957904</c:v>
                </c:pt>
                <c:pt idx="7237">
                  <c:v>9.9622818126755206</c:v>
                </c:pt>
                <c:pt idx="7238">
                  <c:v>9.9636583888552401</c:v>
                </c:pt>
                <c:pt idx="7239">
                  <c:v>9.9650349650349703</c:v>
                </c:pt>
                <c:pt idx="7240">
                  <c:v>9.9664115412146899</c:v>
                </c:pt>
                <c:pt idx="7241">
                  <c:v>9.9677881173944201</c:v>
                </c:pt>
                <c:pt idx="7242">
                  <c:v>9.9691646935741502</c:v>
                </c:pt>
                <c:pt idx="7243">
                  <c:v>9.9705412697538698</c:v>
                </c:pt>
                <c:pt idx="7244">
                  <c:v>9.9719178459336</c:v>
                </c:pt>
                <c:pt idx="7245">
                  <c:v>9.9732944221133195</c:v>
                </c:pt>
                <c:pt idx="7246">
                  <c:v>9.9746709982930497</c:v>
                </c:pt>
                <c:pt idx="7247">
                  <c:v>9.9760475744727692</c:v>
                </c:pt>
                <c:pt idx="7248">
                  <c:v>9.9774241506524994</c:v>
                </c:pt>
                <c:pt idx="7249">
                  <c:v>9.9788007268322296</c:v>
                </c:pt>
                <c:pt idx="7250">
                  <c:v>9.9801773030119492</c:v>
                </c:pt>
                <c:pt idx="7251">
                  <c:v>9.9815538791916794</c:v>
                </c:pt>
                <c:pt idx="7252">
                  <c:v>9.9829304553714007</c:v>
                </c:pt>
                <c:pt idx="7253">
                  <c:v>9.9843070315511309</c:v>
                </c:pt>
                <c:pt idx="7254">
                  <c:v>9.9856836077308504</c:v>
                </c:pt>
                <c:pt idx="7255">
                  <c:v>9.9870601839105806</c:v>
                </c:pt>
                <c:pt idx="7256">
                  <c:v>9.9884367600903108</c:v>
                </c:pt>
                <c:pt idx="7257">
                  <c:v>9.9898133362700303</c:v>
                </c:pt>
                <c:pt idx="7258">
                  <c:v>9.9911899124497605</c:v>
                </c:pt>
                <c:pt idx="7259">
                  <c:v>9.99256648862948</c:v>
                </c:pt>
                <c:pt idx="7260">
                  <c:v>9.9939430648092102</c:v>
                </c:pt>
                <c:pt idx="7261">
                  <c:v>9.9953196409889298</c:v>
                </c:pt>
                <c:pt idx="7262">
                  <c:v>9.99669621716866</c:v>
                </c:pt>
                <c:pt idx="7263">
                  <c:v>9.9980727933483902</c:v>
                </c:pt>
                <c:pt idx="7264">
                  <c:v>9.9994493695281097</c:v>
                </c:pt>
                <c:pt idx="7265">
                  <c:v>10.000825945707801</c:v>
                </c:pt>
                <c:pt idx="7266">
                  <c:v>10.0022025218876</c:v>
                </c:pt>
                <c:pt idx="7267">
                  <c:v>10.0035790980673</c:v>
                </c:pt>
                <c:pt idx="7268">
                  <c:v>10.004955674247</c:v>
                </c:pt>
                <c:pt idx="7269">
                  <c:v>10.0063322504267</c:v>
                </c:pt>
                <c:pt idx="7270">
                  <c:v>10.0077088266065</c:v>
                </c:pt>
                <c:pt idx="7271">
                  <c:v>10.0090854027862</c:v>
                </c:pt>
                <c:pt idx="7272">
                  <c:v>10.0104619789659</c:v>
                </c:pt>
                <c:pt idx="7273">
                  <c:v>10.0118385551456</c:v>
                </c:pt>
                <c:pt idx="7274">
                  <c:v>10.013215131325399</c:v>
                </c:pt>
                <c:pt idx="7275">
                  <c:v>10.014591707505099</c:v>
                </c:pt>
                <c:pt idx="7276">
                  <c:v>10.015968283684799</c:v>
                </c:pt>
                <c:pt idx="7277">
                  <c:v>10.017344859864499</c:v>
                </c:pt>
                <c:pt idx="7278">
                  <c:v>10.0187214360443</c:v>
                </c:pt>
                <c:pt idx="7279">
                  <c:v>10.020098012224</c:v>
                </c:pt>
                <c:pt idx="7280">
                  <c:v>10.0214745884037</c:v>
                </c:pt>
                <c:pt idx="7281">
                  <c:v>10.0228511645835</c:v>
                </c:pt>
                <c:pt idx="7282">
                  <c:v>10.0242277407632</c:v>
                </c:pt>
                <c:pt idx="7283">
                  <c:v>10.0256043169429</c:v>
                </c:pt>
                <c:pt idx="7284">
                  <c:v>10.0269808931226</c:v>
                </c:pt>
                <c:pt idx="7285">
                  <c:v>10.028357469302399</c:v>
                </c:pt>
                <c:pt idx="7286">
                  <c:v>10.029734045482099</c:v>
                </c:pt>
                <c:pt idx="7287">
                  <c:v>10.031110621661799</c:v>
                </c:pt>
                <c:pt idx="7288">
                  <c:v>10.032487197841499</c:v>
                </c:pt>
                <c:pt idx="7289">
                  <c:v>10.033863774021301</c:v>
                </c:pt>
                <c:pt idx="7290">
                  <c:v>10.035240350201001</c:v>
                </c:pt>
                <c:pt idx="7291">
                  <c:v>10.036616926380701</c:v>
                </c:pt>
                <c:pt idx="7292">
                  <c:v>10.037993502560401</c:v>
                </c:pt>
                <c:pt idx="7293">
                  <c:v>10.0393700787402</c:v>
                </c:pt>
                <c:pt idx="7294">
                  <c:v>10.0407466549199</c:v>
                </c:pt>
                <c:pt idx="7295">
                  <c:v>10.0421232310996</c:v>
                </c:pt>
                <c:pt idx="7296">
                  <c:v>10.0434998072793</c:v>
                </c:pt>
                <c:pt idx="7297">
                  <c:v>10.0448763834591</c:v>
                </c:pt>
                <c:pt idx="7298">
                  <c:v>10.046252959638799</c:v>
                </c:pt>
                <c:pt idx="7299">
                  <c:v>10.047629535818499</c:v>
                </c:pt>
                <c:pt idx="7300">
                  <c:v>10.049006111998199</c:v>
                </c:pt>
                <c:pt idx="7301">
                  <c:v>10.050382688178001</c:v>
                </c:pt>
                <c:pt idx="7302">
                  <c:v>10.051759264357701</c:v>
                </c:pt>
                <c:pt idx="7303">
                  <c:v>10.053135840537401</c:v>
                </c:pt>
                <c:pt idx="7304">
                  <c:v>10.054512416717101</c:v>
                </c:pt>
                <c:pt idx="7305">
                  <c:v>10.0558889928969</c:v>
                </c:pt>
                <c:pt idx="7306">
                  <c:v>10.0572655690766</c:v>
                </c:pt>
                <c:pt idx="7307">
                  <c:v>10.0586421452563</c:v>
                </c:pt>
                <c:pt idx="7308">
                  <c:v>10.060018721436</c:v>
                </c:pt>
                <c:pt idx="7309">
                  <c:v>10.0613952976158</c:v>
                </c:pt>
                <c:pt idx="7310">
                  <c:v>10.0627718737955</c:v>
                </c:pt>
                <c:pt idx="7311">
                  <c:v>10.0641484499752</c:v>
                </c:pt>
                <c:pt idx="7312">
                  <c:v>10.065525026155001</c:v>
                </c:pt>
                <c:pt idx="7313">
                  <c:v>10.066901602334701</c:v>
                </c:pt>
                <c:pt idx="7314">
                  <c:v>10.068278178514401</c:v>
                </c:pt>
                <c:pt idx="7315">
                  <c:v>10.069654754694101</c:v>
                </c:pt>
                <c:pt idx="7316">
                  <c:v>10.0710313308739</c:v>
                </c:pt>
                <c:pt idx="7317">
                  <c:v>10.0724079070536</c:v>
                </c:pt>
                <c:pt idx="7318">
                  <c:v>10.0737844832333</c:v>
                </c:pt>
                <c:pt idx="7319">
                  <c:v>10.075161059413</c:v>
                </c:pt>
                <c:pt idx="7320">
                  <c:v>10.0765376355928</c:v>
                </c:pt>
                <c:pt idx="7321">
                  <c:v>10.0779142117725</c:v>
                </c:pt>
                <c:pt idx="7322">
                  <c:v>10.0792907879522</c:v>
                </c:pt>
                <c:pt idx="7323">
                  <c:v>10.0806673641319</c:v>
                </c:pt>
                <c:pt idx="7324">
                  <c:v>10.082043940311699</c:v>
                </c:pt>
                <c:pt idx="7325">
                  <c:v>10.083420516491399</c:v>
                </c:pt>
                <c:pt idx="7326">
                  <c:v>10.084797092671099</c:v>
                </c:pt>
                <c:pt idx="7327">
                  <c:v>10.086173668850799</c:v>
                </c:pt>
                <c:pt idx="7328">
                  <c:v>10.0875502450306</c:v>
                </c:pt>
                <c:pt idx="7329">
                  <c:v>10.0889268212103</c:v>
                </c:pt>
                <c:pt idx="7330">
                  <c:v>10.09030339739</c:v>
                </c:pt>
                <c:pt idx="7331">
                  <c:v>10.0916799735697</c:v>
                </c:pt>
                <c:pt idx="7332">
                  <c:v>10.0930565497495</c:v>
                </c:pt>
                <c:pt idx="7333">
                  <c:v>10.0944331259292</c:v>
                </c:pt>
                <c:pt idx="7334">
                  <c:v>10.0958097021089</c:v>
                </c:pt>
                <c:pt idx="7335">
                  <c:v>10.0971862782886</c:v>
                </c:pt>
                <c:pt idx="7336">
                  <c:v>10.098562854468399</c:v>
                </c:pt>
                <c:pt idx="7337">
                  <c:v>10.099939430648099</c:v>
                </c:pt>
                <c:pt idx="7338">
                  <c:v>10.101316006827799</c:v>
                </c:pt>
                <c:pt idx="7339">
                  <c:v>10.102692583007499</c:v>
                </c:pt>
                <c:pt idx="7340">
                  <c:v>10.104069159187301</c:v>
                </c:pt>
                <c:pt idx="7341">
                  <c:v>10.105445735367001</c:v>
                </c:pt>
                <c:pt idx="7342">
                  <c:v>10.106822311546701</c:v>
                </c:pt>
                <c:pt idx="7343">
                  <c:v>10.108198887726401</c:v>
                </c:pt>
                <c:pt idx="7344">
                  <c:v>10.1095754639062</c:v>
                </c:pt>
                <c:pt idx="7345">
                  <c:v>10.1109520400859</c:v>
                </c:pt>
                <c:pt idx="7346">
                  <c:v>10.1123286162656</c:v>
                </c:pt>
                <c:pt idx="7347">
                  <c:v>10.1137051924454</c:v>
                </c:pt>
                <c:pt idx="7348">
                  <c:v>10.1150817686251</c:v>
                </c:pt>
                <c:pt idx="7349">
                  <c:v>10.1164583448048</c:v>
                </c:pt>
                <c:pt idx="7350">
                  <c:v>10.1178349209845</c:v>
                </c:pt>
                <c:pt idx="7351">
                  <c:v>10.119211497164301</c:v>
                </c:pt>
                <c:pt idx="7352">
                  <c:v>10.120588073344001</c:v>
                </c:pt>
                <c:pt idx="7353">
                  <c:v>10.121964649523701</c:v>
                </c:pt>
                <c:pt idx="7354">
                  <c:v>10.123341225703401</c:v>
                </c:pt>
                <c:pt idx="7355">
                  <c:v>10.1247178018832</c:v>
                </c:pt>
                <c:pt idx="7356">
                  <c:v>10.1260943780629</c:v>
                </c:pt>
                <c:pt idx="7357">
                  <c:v>10.1274709542426</c:v>
                </c:pt>
                <c:pt idx="7358">
                  <c:v>10.1288475304223</c:v>
                </c:pt>
                <c:pt idx="7359">
                  <c:v>10.1302241066021</c:v>
                </c:pt>
                <c:pt idx="7360">
                  <c:v>10.1316006827818</c:v>
                </c:pt>
                <c:pt idx="7361">
                  <c:v>10.1329772589615</c:v>
                </c:pt>
                <c:pt idx="7362">
                  <c:v>10.1343538351412</c:v>
                </c:pt>
                <c:pt idx="7363">
                  <c:v>10.135730411320999</c:v>
                </c:pt>
                <c:pt idx="7364">
                  <c:v>10.137106987500699</c:v>
                </c:pt>
                <c:pt idx="7365">
                  <c:v>10.138483563680399</c:v>
                </c:pt>
                <c:pt idx="7366">
                  <c:v>10.139860139860099</c:v>
                </c:pt>
                <c:pt idx="7367">
                  <c:v>10.1412367160399</c:v>
                </c:pt>
                <c:pt idx="7368">
                  <c:v>10.1426132922196</c:v>
                </c:pt>
                <c:pt idx="7369">
                  <c:v>10.1439898683993</c:v>
                </c:pt>
                <c:pt idx="7370">
                  <c:v>10.145366444579</c:v>
                </c:pt>
                <c:pt idx="7371">
                  <c:v>10.1467430207588</c:v>
                </c:pt>
                <c:pt idx="7372">
                  <c:v>10.1481195969385</c:v>
                </c:pt>
                <c:pt idx="7373">
                  <c:v>10.1494961731182</c:v>
                </c:pt>
                <c:pt idx="7374">
                  <c:v>10.1508727492979</c:v>
                </c:pt>
                <c:pt idx="7375">
                  <c:v>10.152249325477699</c:v>
                </c:pt>
                <c:pt idx="7376">
                  <c:v>10.153625901657399</c:v>
                </c:pt>
                <c:pt idx="7377">
                  <c:v>10.155002477837099</c:v>
                </c:pt>
                <c:pt idx="7378">
                  <c:v>10.156379054016901</c:v>
                </c:pt>
                <c:pt idx="7379">
                  <c:v>10.157755630196601</c:v>
                </c:pt>
                <c:pt idx="7380">
                  <c:v>10.159132206376301</c:v>
                </c:pt>
                <c:pt idx="7381">
                  <c:v>10.160508782556001</c:v>
                </c:pt>
                <c:pt idx="7382">
                  <c:v>10.1618853587358</c:v>
                </c:pt>
                <c:pt idx="7383">
                  <c:v>10.1632619349155</c:v>
                </c:pt>
                <c:pt idx="7384">
                  <c:v>10.1646385110952</c:v>
                </c:pt>
                <c:pt idx="7385">
                  <c:v>10.1660150872749</c:v>
                </c:pt>
                <c:pt idx="7386">
                  <c:v>10.167391663454699</c:v>
                </c:pt>
                <c:pt idx="7387">
                  <c:v>10.168768239634399</c:v>
                </c:pt>
                <c:pt idx="7388">
                  <c:v>10.170144815814099</c:v>
                </c:pt>
                <c:pt idx="7389">
                  <c:v>10.171521391993799</c:v>
                </c:pt>
                <c:pt idx="7390">
                  <c:v>10.172897968173601</c:v>
                </c:pt>
                <c:pt idx="7391">
                  <c:v>10.174274544353301</c:v>
                </c:pt>
                <c:pt idx="7392">
                  <c:v>10.175651120533001</c:v>
                </c:pt>
                <c:pt idx="7393">
                  <c:v>10.177027696712701</c:v>
                </c:pt>
                <c:pt idx="7394">
                  <c:v>10.1784042728925</c:v>
                </c:pt>
                <c:pt idx="7395">
                  <c:v>10.1797808490722</c:v>
                </c:pt>
                <c:pt idx="7396">
                  <c:v>10.1811574252519</c:v>
                </c:pt>
                <c:pt idx="7397">
                  <c:v>10.1825340014316</c:v>
                </c:pt>
                <c:pt idx="7398">
                  <c:v>10.1839105776114</c:v>
                </c:pt>
                <c:pt idx="7399">
                  <c:v>10.1852871537911</c:v>
                </c:pt>
                <c:pt idx="7400">
                  <c:v>10.1866637299708</c:v>
                </c:pt>
                <c:pt idx="7401">
                  <c:v>10.1880403061505</c:v>
                </c:pt>
                <c:pt idx="7402">
                  <c:v>10.189416882330301</c:v>
                </c:pt>
                <c:pt idx="7403">
                  <c:v>10.190793458510001</c:v>
                </c:pt>
                <c:pt idx="7404">
                  <c:v>10.192170034689701</c:v>
                </c:pt>
                <c:pt idx="7405">
                  <c:v>10.193546610869401</c:v>
                </c:pt>
                <c:pt idx="7406">
                  <c:v>10.1949231870492</c:v>
                </c:pt>
                <c:pt idx="7407">
                  <c:v>10.1962997632289</c:v>
                </c:pt>
                <c:pt idx="7408">
                  <c:v>10.1976763394086</c:v>
                </c:pt>
                <c:pt idx="7409">
                  <c:v>10.1990529155884</c:v>
                </c:pt>
                <c:pt idx="7410">
                  <c:v>10.2004294917681</c:v>
                </c:pt>
                <c:pt idx="7411">
                  <c:v>10.2018060679478</c:v>
                </c:pt>
                <c:pt idx="7412">
                  <c:v>10.2031826441275</c:v>
                </c:pt>
                <c:pt idx="7413">
                  <c:v>10.204559220307299</c:v>
                </c:pt>
                <c:pt idx="7414">
                  <c:v>10.205935796486999</c:v>
                </c:pt>
                <c:pt idx="7415">
                  <c:v>10.207312372666699</c:v>
                </c:pt>
                <c:pt idx="7416">
                  <c:v>10.208688948846399</c:v>
                </c:pt>
                <c:pt idx="7417">
                  <c:v>10.2100655250262</c:v>
                </c:pt>
                <c:pt idx="7418">
                  <c:v>10.2114421012059</c:v>
                </c:pt>
                <c:pt idx="7419">
                  <c:v>10.2128186773856</c:v>
                </c:pt>
                <c:pt idx="7420">
                  <c:v>10.2141952535653</c:v>
                </c:pt>
                <c:pt idx="7421">
                  <c:v>10.2155718297451</c:v>
                </c:pt>
                <c:pt idx="7422">
                  <c:v>10.2169484059248</c:v>
                </c:pt>
                <c:pt idx="7423">
                  <c:v>10.2183249821045</c:v>
                </c:pt>
                <c:pt idx="7424">
                  <c:v>10.2197015582842</c:v>
                </c:pt>
                <c:pt idx="7425">
                  <c:v>10.221078134463999</c:v>
                </c:pt>
                <c:pt idx="7426">
                  <c:v>10.222454710643699</c:v>
                </c:pt>
                <c:pt idx="7427">
                  <c:v>10.223831286823399</c:v>
                </c:pt>
                <c:pt idx="7428">
                  <c:v>10.225207863003099</c:v>
                </c:pt>
                <c:pt idx="7429">
                  <c:v>10.226584439182901</c:v>
                </c:pt>
                <c:pt idx="7430">
                  <c:v>10.227961015362601</c:v>
                </c:pt>
                <c:pt idx="7431">
                  <c:v>10.229337591542301</c:v>
                </c:pt>
                <c:pt idx="7432">
                  <c:v>10.230714167722001</c:v>
                </c:pt>
                <c:pt idx="7433">
                  <c:v>10.2320907439018</c:v>
                </c:pt>
                <c:pt idx="7434">
                  <c:v>10.2334673200815</c:v>
                </c:pt>
                <c:pt idx="7435">
                  <c:v>10.2348438962612</c:v>
                </c:pt>
                <c:pt idx="7436">
                  <c:v>10.2362204724409</c:v>
                </c:pt>
                <c:pt idx="7437">
                  <c:v>10.2375970486207</c:v>
                </c:pt>
                <c:pt idx="7438">
                  <c:v>10.2389736248004</c:v>
                </c:pt>
                <c:pt idx="7439">
                  <c:v>10.2403502009801</c:v>
                </c:pt>
                <c:pt idx="7440">
                  <c:v>10.241726777159901</c:v>
                </c:pt>
                <c:pt idx="7441">
                  <c:v>10.243103353339601</c:v>
                </c:pt>
                <c:pt idx="7442">
                  <c:v>10.244479929519301</c:v>
                </c:pt>
                <c:pt idx="7443">
                  <c:v>10.245856505699001</c:v>
                </c:pt>
                <c:pt idx="7444">
                  <c:v>10.2472330818788</c:v>
                </c:pt>
                <c:pt idx="7445">
                  <c:v>10.2486096580585</c:v>
                </c:pt>
                <c:pt idx="7446">
                  <c:v>10.2499862342382</c:v>
                </c:pt>
                <c:pt idx="7447">
                  <c:v>10.2513628104179</c:v>
                </c:pt>
                <c:pt idx="7448">
                  <c:v>10.2527393865977</c:v>
                </c:pt>
                <c:pt idx="7449">
                  <c:v>10.2541159627774</c:v>
                </c:pt>
                <c:pt idx="7450">
                  <c:v>10.2554925389571</c:v>
                </c:pt>
                <c:pt idx="7451">
                  <c:v>10.2568691151368</c:v>
                </c:pt>
                <c:pt idx="7452">
                  <c:v>10.258245691316599</c:v>
                </c:pt>
                <c:pt idx="7453">
                  <c:v>10.259622267496299</c:v>
                </c:pt>
                <c:pt idx="7454">
                  <c:v>10.260998843675999</c:v>
                </c:pt>
                <c:pt idx="7455">
                  <c:v>10.262375419855699</c:v>
                </c:pt>
                <c:pt idx="7456">
                  <c:v>10.2637519960355</c:v>
                </c:pt>
                <c:pt idx="7457">
                  <c:v>10.2651285722152</c:v>
                </c:pt>
                <c:pt idx="7458">
                  <c:v>10.2665051483949</c:v>
                </c:pt>
                <c:pt idx="7459">
                  <c:v>10.2678817245746</c:v>
                </c:pt>
                <c:pt idx="7460">
                  <c:v>10.2692583007544</c:v>
                </c:pt>
                <c:pt idx="7461">
                  <c:v>10.2706348769341</c:v>
                </c:pt>
                <c:pt idx="7462">
                  <c:v>10.2720114531138</c:v>
                </c:pt>
                <c:pt idx="7463">
                  <c:v>10.2733880292935</c:v>
                </c:pt>
                <c:pt idx="7464">
                  <c:v>10.274764605473299</c:v>
                </c:pt>
                <c:pt idx="7465">
                  <c:v>10.276141181652999</c:v>
                </c:pt>
                <c:pt idx="7466">
                  <c:v>10.277517757832699</c:v>
                </c:pt>
                <c:pt idx="7467">
                  <c:v>10.278894334012399</c:v>
                </c:pt>
                <c:pt idx="7468">
                  <c:v>10.280270910192201</c:v>
                </c:pt>
                <c:pt idx="7469">
                  <c:v>10.281647486371901</c:v>
                </c:pt>
                <c:pt idx="7470">
                  <c:v>10.283024062551601</c:v>
                </c:pt>
                <c:pt idx="7471">
                  <c:v>10.284400638731301</c:v>
                </c:pt>
                <c:pt idx="7472">
                  <c:v>10.2857772149111</c:v>
                </c:pt>
                <c:pt idx="7473">
                  <c:v>10.2871537910908</c:v>
                </c:pt>
                <c:pt idx="7474">
                  <c:v>10.2885303672705</c:v>
                </c:pt>
                <c:pt idx="7475">
                  <c:v>10.289906943450299</c:v>
                </c:pt>
                <c:pt idx="7476">
                  <c:v>10.291283519629999</c:v>
                </c:pt>
                <c:pt idx="7477">
                  <c:v>10.292660095809699</c:v>
                </c:pt>
                <c:pt idx="7478">
                  <c:v>10.294036671989399</c:v>
                </c:pt>
                <c:pt idx="7479">
                  <c:v>10.295413248169201</c:v>
                </c:pt>
                <c:pt idx="7480">
                  <c:v>10.296789824348901</c:v>
                </c:pt>
                <c:pt idx="7481">
                  <c:v>10.298166400528601</c:v>
                </c:pt>
                <c:pt idx="7482">
                  <c:v>10.299542976708301</c:v>
                </c:pt>
                <c:pt idx="7483">
                  <c:v>10.3009195528881</c:v>
                </c:pt>
                <c:pt idx="7484">
                  <c:v>10.3022961290678</c:v>
                </c:pt>
                <c:pt idx="7485">
                  <c:v>10.3036727052475</c:v>
                </c:pt>
                <c:pt idx="7486">
                  <c:v>10.3050492814272</c:v>
                </c:pt>
                <c:pt idx="7487">
                  <c:v>10.306425857607</c:v>
                </c:pt>
                <c:pt idx="7488">
                  <c:v>10.3078024337867</c:v>
                </c:pt>
                <c:pt idx="7489">
                  <c:v>10.3091790099664</c:v>
                </c:pt>
                <c:pt idx="7490">
                  <c:v>10.3105555861461</c:v>
                </c:pt>
                <c:pt idx="7491">
                  <c:v>10.311932162325901</c:v>
                </c:pt>
                <c:pt idx="7492">
                  <c:v>10.313308738505601</c:v>
                </c:pt>
                <c:pt idx="7493">
                  <c:v>10.314685314685301</c:v>
                </c:pt>
                <c:pt idx="7494">
                  <c:v>10.316061890865001</c:v>
                </c:pt>
                <c:pt idx="7495">
                  <c:v>10.3174384670448</c:v>
                </c:pt>
                <c:pt idx="7496">
                  <c:v>10.3188150432245</c:v>
                </c:pt>
                <c:pt idx="7497">
                  <c:v>10.3201916194042</c:v>
                </c:pt>
                <c:pt idx="7498">
                  <c:v>10.3215681955839</c:v>
                </c:pt>
                <c:pt idx="7499">
                  <c:v>10.3229447717637</c:v>
                </c:pt>
                <c:pt idx="7500">
                  <c:v>10.3243213479434</c:v>
                </c:pt>
                <c:pt idx="7501">
                  <c:v>10.3256979241231</c:v>
                </c:pt>
                <c:pt idx="7502">
                  <c:v>10.327074500302899</c:v>
                </c:pt>
                <c:pt idx="7503">
                  <c:v>10.328451076482599</c:v>
                </c:pt>
                <c:pt idx="7504">
                  <c:v>10.329827652662299</c:v>
                </c:pt>
                <c:pt idx="7505">
                  <c:v>10.331204228841999</c:v>
                </c:pt>
                <c:pt idx="7506">
                  <c:v>10.3325808050218</c:v>
                </c:pt>
                <c:pt idx="7507">
                  <c:v>10.3339573812015</c:v>
                </c:pt>
                <c:pt idx="7508">
                  <c:v>10.3353339573812</c:v>
                </c:pt>
                <c:pt idx="7509">
                  <c:v>10.3367105335609</c:v>
                </c:pt>
                <c:pt idx="7510">
                  <c:v>10.3380871097407</c:v>
                </c:pt>
                <c:pt idx="7511">
                  <c:v>10.3394636859204</c:v>
                </c:pt>
                <c:pt idx="7512">
                  <c:v>10.3408402621001</c:v>
                </c:pt>
                <c:pt idx="7513">
                  <c:v>10.3422168382798</c:v>
                </c:pt>
                <c:pt idx="7514">
                  <c:v>10.343593414459599</c:v>
                </c:pt>
                <c:pt idx="7515">
                  <c:v>10.344969990639299</c:v>
                </c:pt>
                <c:pt idx="7516">
                  <c:v>10.346346566818999</c:v>
                </c:pt>
                <c:pt idx="7517">
                  <c:v>10.347723142998699</c:v>
                </c:pt>
                <c:pt idx="7518">
                  <c:v>10.349099719178501</c:v>
                </c:pt>
                <c:pt idx="7519">
                  <c:v>10.350476295358201</c:v>
                </c:pt>
                <c:pt idx="7520">
                  <c:v>10.351852871537901</c:v>
                </c:pt>
                <c:pt idx="7521">
                  <c:v>10.353229447717601</c:v>
                </c:pt>
                <c:pt idx="7522">
                  <c:v>10.3546060238974</c:v>
                </c:pt>
                <c:pt idx="7523">
                  <c:v>10.3559826000771</c:v>
                </c:pt>
                <c:pt idx="7524">
                  <c:v>10.3573591762568</c:v>
                </c:pt>
                <c:pt idx="7525">
                  <c:v>10.3587357524365</c:v>
                </c:pt>
                <c:pt idx="7526">
                  <c:v>10.360112328616299</c:v>
                </c:pt>
                <c:pt idx="7527">
                  <c:v>10.361488904795999</c:v>
                </c:pt>
                <c:pt idx="7528">
                  <c:v>10.362865480975699</c:v>
                </c:pt>
                <c:pt idx="7529">
                  <c:v>10.364242057155399</c:v>
                </c:pt>
                <c:pt idx="7530">
                  <c:v>10.365618633335201</c:v>
                </c:pt>
                <c:pt idx="7531">
                  <c:v>10.366995209514901</c:v>
                </c:pt>
                <c:pt idx="7532">
                  <c:v>10.368371785694601</c:v>
                </c:pt>
                <c:pt idx="7533">
                  <c:v>10.369748361874301</c:v>
                </c:pt>
                <c:pt idx="7534">
                  <c:v>10.3711249380541</c:v>
                </c:pt>
                <c:pt idx="7535">
                  <c:v>10.3725015142338</c:v>
                </c:pt>
                <c:pt idx="7536">
                  <c:v>10.3738780904135</c:v>
                </c:pt>
                <c:pt idx="7537">
                  <c:v>10.3752546665933</c:v>
                </c:pt>
                <c:pt idx="7538">
                  <c:v>10.376631242773</c:v>
                </c:pt>
                <c:pt idx="7539">
                  <c:v>10.3780078189527</c:v>
                </c:pt>
                <c:pt idx="7540">
                  <c:v>10.3793843951324</c:v>
                </c:pt>
                <c:pt idx="7541">
                  <c:v>10.380760971312201</c:v>
                </c:pt>
                <c:pt idx="7542">
                  <c:v>10.382137547491901</c:v>
                </c:pt>
                <c:pt idx="7543">
                  <c:v>10.383514123671601</c:v>
                </c:pt>
                <c:pt idx="7544">
                  <c:v>10.384890699851301</c:v>
                </c:pt>
                <c:pt idx="7545">
                  <c:v>10.3862672760311</c:v>
                </c:pt>
                <c:pt idx="7546">
                  <c:v>10.3876438522108</c:v>
                </c:pt>
                <c:pt idx="7547">
                  <c:v>10.3890204283905</c:v>
                </c:pt>
                <c:pt idx="7548">
                  <c:v>10.3903970045702</c:v>
                </c:pt>
                <c:pt idx="7549">
                  <c:v>10.39177358075</c:v>
                </c:pt>
                <c:pt idx="7550">
                  <c:v>10.3931501569297</c:v>
                </c:pt>
                <c:pt idx="7551">
                  <c:v>10.3945267331094</c:v>
                </c:pt>
                <c:pt idx="7552">
                  <c:v>10.3959033092891</c:v>
                </c:pt>
                <c:pt idx="7553">
                  <c:v>10.397279885468899</c:v>
                </c:pt>
                <c:pt idx="7554">
                  <c:v>10.398656461648599</c:v>
                </c:pt>
                <c:pt idx="7555">
                  <c:v>10.400033037828299</c:v>
                </c:pt>
                <c:pt idx="7556">
                  <c:v>10.401409614007999</c:v>
                </c:pt>
                <c:pt idx="7557">
                  <c:v>10.4027861901878</c:v>
                </c:pt>
                <c:pt idx="7558">
                  <c:v>10.4041627663675</c:v>
                </c:pt>
                <c:pt idx="7559">
                  <c:v>10.4055393425472</c:v>
                </c:pt>
                <c:pt idx="7560">
                  <c:v>10.4069159187269</c:v>
                </c:pt>
                <c:pt idx="7561">
                  <c:v>10.4082924949067</c:v>
                </c:pt>
                <c:pt idx="7562">
                  <c:v>10.4096690710864</c:v>
                </c:pt>
                <c:pt idx="7563">
                  <c:v>10.4110456472661</c:v>
                </c:pt>
                <c:pt idx="7564">
                  <c:v>10.4124222234458</c:v>
                </c:pt>
                <c:pt idx="7565">
                  <c:v>10.413798799625599</c:v>
                </c:pt>
                <c:pt idx="7566">
                  <c:v>10.415175375805299</c:v>
                </c:pt>
                <c:pt idx="7567">
                  <c:v>10.416551951984999</c:v>
                </c:pt>
                <c:pt idx="7568">
                  <c:v>10.417928528164801</c:v>
                </c:pt>
                <c:pt idx="7569">
                  <c:v>10.419305104344501</c:v>
                </c:pt>
                <c:pt idx="7570">
                  <c:v>10.420681680524201</c:v>
                </c:pt>
                <c:pt idx="7571">
                  <c:v>10.422058256703901</c:v>
                </c:pt>
                <c:pt idx="7572">
                  <c:v>10.4234348328837</c:v>
                </c:pt>
                <c:pt idx="7573">
                  <c:v>10.4248114090634</c:v>
                </c:pt>
                <c:pt idx="7574">
                  <c:v>10.4261879852431</c:v>
                </c:pt>
                <c:pt idx="7575">
                  <c:v>10.4275645614228</c:v>
                </c:pt>
                <c:pt idx="7576">
                  <c:v>10.4289411376026</c:v>
                </c:pt>
                <c:pt idx="7577">
                  <c:v>10.4303177137823</c:v>
                </c:pt>
                <c:pt idx="7578">
                  <c:v>10.431694289962</c:v>
                </c:pt>
                <c:pt idx="7579">
                  <c:v>10.4330708661417</c:v>
                </c:pt>
                <c:pt idx="7580">
                  <c:v>10.434447442321501</c:v>
                </c:pt>
                <c:pt idx="7581">
                  <c:v>10.435824018501201</c:v>
                </c:pt>
                <c:pt idx="7582">
                  <c:v>10.437200594680901</c:v>
                </c:pt>
                <c:pt idx="7583">
                  <c:v>10.438577170860601</c:v>
                </c:pt>
                <c:pt idx="7584">
                  <c:v>10.4399537470404</c:v>
                </c:pt>
                <c:pt idx="7585">
                  <c:v>10.4413303232201</c:v>
                </c:pt>
                <c:pt idx="7586">
                  <c:v>10.4427068993998</c:v>
                </c:pt>
                <c:pt idx="7587">
                  <c:v>10.4440834755795</c:v>
                </c:pt>
                <c:pt idx="7588">
                  <c:v>10.4454600517593</c:v>
                </c:pt>
                <c:pt idx="7589">
                  <c:v>10.446836627939</c:v>
                </c:pt>
                <c:pt idx="7590">
                  <c:v>10.4482132041187</c:v>
                </c:pt>
                <c:pt idx="7591">
                  <c:v>10.4495897802984</c:v>
                </c:pt>
                <c:pt idx="7592">
                  <c:v>10.450966356478199</c:v>
                </c:pt>
                <c:pt idx="7593">
                  <c:v>10.452342932657899</c:v>
                </c:pt>
                <c:pt idx="7594">
                  <c:v>10.453719508837599</c:v>
                </c:pt>
                <c:pt idx="7595">
                  <c:v>10.455096085017299</c:v>
                </c:pt>
                <c:pt idx="7596">
                  <c:v>10.4564726611971</c:v>
                </c:pt>
                <c:pt idx="7597">
                  <c:v>10.4578492373768</c:v>
                </c:pt>
                <c:pt idx="7598">
                  <c:v>10.4592258135565</c:v>
                </c:pt>
                <c:pt idx="7599">
                  <c:v>10.4606023897363</c:v>
                </c:pt>
                <c:pt idx="7600">
                  <c:v>10.461978965916</c:v>
                </c:pt>
                <c:pt idx="7601">
                  <c:v>10.4633555420957</c:v>
                </c:pt>
                <c:pt idx="7602">
                  <c:v>10.4647321182754</c:v>
                </c:pt>
                <c:pt idx="7603">
                  <c:v>10.466108694455199</c:v>
                </c:pt>
                <c:pt idx="7604">
                  <c:v>10.467485270634899</c:v>
                </c:pt>
                <c:pt idx="7605">
                  <c:v>10.468861846814599</c:v>
                </c:pt>
                <c:pt idx="7606">
                  <c:v>10.470238422994299</c:v>
                </c:pt>
                <c:pt idx="7607">
                  <c:v>10.471614999174101</c:v>
                </c:pt>
                <c:pt idx="7608">
                  <c:v>10.472991575353801</c:v>
                </c:pt>
                <c:pt idx="7609">
                  <c:v>10.474368151533501</c:v>
                </c:pt>
                <c:pt idx="7610">
                  <c:v>10.475744727713201</c:v>
                </c:pt>
                <c:pt idx="7611">
                  <c:v>10.477121303893</c:v>
                </c:pt>
                <c:pt idx="7612">
                  <c:v>10.4784978800727</c:v>
                </c:pt>
                <c:pt idx="7613">
                  <c:v>10.4798744562524</c:v>
                </c:pt>
                <c:pt idx="7614">
                  <c:v>10.4812510324321</c:v>
                </c:pt>
                <c:pt idx="7615">
                  <c:v>10.482627608611899</c:v>
                </c:pt>
                <c:pt idx="7616">
                  <c:v>10.484004184791599</c:v>
                </c:pt>
                <c:pt idx="7617">
                  <c:v>10.485380760971299</c:v>
                </c:pt>
                <c:pt idx="7618">
                  <c:v>10.486757337150999</c:v>
                </c:pt>
                <c:pt idx="7619">
                  <c:v>10.488133913330801</c:v>
                </c:pt>
                <c:pt idx="7620">
                  <c:v>10.489510489510501</c:v>
                </c:pt>
                <c:pt idx="7621">
                  <c:v>10.490887065690201</c:v>
                </c:pt>
                <c:pt idx="7622">
                  <c:v>10.492263641869901</c:v>
                </c:pt>
                <c:pt idx="7623">
                  <c:v>10.4936402180497</c:v>
                </c:pt>
                <c:pt idx="7624">
                  <c:v>10.4950167942294</c:v>
                </c:pt>
                <c:pt idx="7625">
                  <c:v>10.4963933704091</c:v>
                </c:pt>
                <c:pt idx="7626">
                  <c:v>10.4977699465888</c:v>
                </c:pt>
                <c:pt idx="7627">
                  <c:v>10.4991465227686</c:v>
                </c:pt>
                <c:pt idx="7628">
                  <c:v>10.5005230989483</c:v>
                </c:pt>
                <c:pt idx="7629">
                  <c:v>10.501899675128</c:v>
                </c:pt>
                <c:pt idx="7630">
                  <c:v>10.503276251307801</c:v>
                </c:pt>
                <c:pt idx="7631">
                  <c:v>10.504652827487501</c:v>
                </c:pt>
                <c:pt idx="7632">
                  <c:v>10.506029403667201</c:v>
                </c:pt>
                <c:pt idx="7633">
                  <c:v>10.507405979846901</c:v>
                </c:pt>
                <c:pt idx="7634">
                  <c:v>10.5087825560267</c:v>
                </c:pt>
                <c:pt idx="7635">
                  <c:v>10.5101591322064</c:v>
                </c:pt>
                <c:pt idx="7636">
                  <c:v>10.5115357083861</c:v>
                </c:pt>
                <c:pt idx="7637">
                  <c:v>10.5129122845658</c:v>
                </c:pt>
                <c:pt idx="7638">
                  <c:v>10.5142888607456</c:v>
                </c:pt>
                <c:pt idx="7639">
                  <c:v>10.5156654369253</c:v>
                </c:pt>
                <c:pt idx="7640">
                  <c:v>10.517042013105</c:v>
                </c:pt>
                <c:pt idx="7641">
                  <c:v>10.5184185892847</c:v>
                </c:pt>
                <c:pt idx="7642">
                  <c:v>10.519795165464499</c:v>
                </c:pt>
                <c:pt idx="7643">
                  <c:v>10.521171741644199</c:v>
                </c:pt>
                <c:pt idx="7644">
                  <c:v>10.522548317823899</c:v>
                </c:pt>
                <c:pt idx="7645">
                  <c:v>10.523924894003599</c:v>
                </c:pt>
                <c:pt idx="7646">
                  <c:v>10.5253014701834</c:v>
                </c:pt>
                <c:pt idx="7647">
                  <c:v>10.5266780463631</c:v>
                </c:pt>
                <c:pt idx="7648">
                  <c:v>10.5280546225428</c:v>
                </c:pt>
                <c:pt idx="7649">
                  <c:v>10.5294311987225</c:v>
                </c:pt>
                <c:pt idx="7650">
                  <c:v>10.5308077749023</c:v>
                </c:pt>
                <c:pt idx="7651">
                  <c:v>10.532184351082</c:v>
                </c:pt>
                <c:pt idx="7652">
                  <c:v>10.5335609272617</c:v>
                </c:pt>
                <c:pt idx="7653">
                  <c:v>10.5349375034414</c:v>
                </c:pt>
                <c:pt idx="7654">
                  <c:v>10.536314079621199</c:v>
                </c:pt>
                <c:pt idx="7655">
                  <c:v>10.537690655800899</c:v>
                </c:pt>
                <c:pt idx="7656">
                  <c:v>10.539067231980599</c:v>
                </c:pt>
                <c:pt idx="7657">
                  <c:v>10.540443808160299</c:v>
                </c:pt>
                <c:pt idx="7658">
                  <c:v>10.541820384340101</c:v>
                </c:pt>
                <c:pt idx="7659">
                  <c:v>10.543196960519801</c:v>
                </c:pt>
                <c:pt idx="7660">
                  <c:v>10.544573536699501</c:v>
                </c:pt>
                <c:pt idx="7661">
                  <c:v>10.545950112879201</c:v>
                </c:pt>
                <c:pt idx="7662">
                  <c:v>10.547326689059</c:v>
                </c:pt>
                <c:pt idx="7663">
                  <c:v>10.5487032652387</c:v>
                </c:pt>
                <c:pt idx="7664">
                  <c:v>10.5500798414184</c:v>
                </c:pt>
                <c:pt idx="7665">
                  <c:v>10.5514564175982</c:v>
                </c:pt>
                <c:pt idx="7666">
                  <c:v>10.5528329937779</c:v>
                </c:pt>
                <c:pt idx="7667">
                  <c:v>10.5542095699576</c:v>
                </c:pt>
                <c:pt idx="7668">
                  <c:v>10.5555861461373</c:v>
                </c:pt>
                <c:pt idx="7669">
                  <c:v>10.556962722317101</c:v>
                </c:pt>
                <c:pt idx="7670">
                  <c:v>10.558339298496801</c:v>
                </c:pt>
                <c:pt idx="7671">
                  <c:v>10.559715874676501</c:v>
                </c:pt>
                <c:pt idx="7672">
                  <c:v>10.561092450856201</c:v>
                </c:pt>
                <c:pt idx="7673">
                  <c:v>10.562469027036</c:v>
                </c:pt>
                <c:pt idx="7674">
                  <c:v>10.5638456032157</c:v>
                </c:pt>
                <c:pt idx="7675">
                  <c:v>10.5652221793954</c:v>
                </c:pt>
                <c:pt idx="7676">
                  <c:v>10.5665987555751</c:v>
                </c:pt>
                <c:pt idx="7677">
                  <c:v>10.5679753317549</c:v>
                </c:pt>
                <c:pt idx="7678">
                  <c:v>10.5693519079346</c:v>
                </c:pt>
                <c:pt idx="7679">
                  <c:v>10.5707284841143</c:v>
                </c:pt>
                <c:pt idx="7680">
                  <c:v>10.572105060294</c:v>
                </c:pt>
                <c:pt idx="7681">
                  <c:v>10.573481636473799</c:v>
                </c:pt>
                <c:pt idx="7682">
                  <c:v>10.574858212653499</c:v>
                </c:pt>
                <c:pt idx="7683">
                  <c:v>10.576234788833199</c:v>
                </c:pt>
                <c:pt idx="7684">
                  <c:v>10.577611365012899</c:v>
                </c:pt>
                <c:pt idx="7685">
                  <c:v>10.5789879411927</c:v>
                </c:pt>
                <c:pt idx="7686">
                  <c:v>10.5803645173724</c:v>
                </c:pt>
                <c:pt idx="7687">
                  <c:v>10.5817410935521</c:v>
                </c:pt>
                <c:pt idx="7688">
                  <c:v>10.5831176697318</c:v>
                </c:pt>
                <c:pt idx="7689">
                  <c:v>10.5844942459116</c:v>
                </c:pt>
                <c:pt idx="7690">
                  <c:v>10.5858708220913</c:v>
                </c:pt>
                <c:pt idx="7691">
                  <c:v>10.587247398271</c:v>
                </c:pt>
                <c:pt idx="7692">
                  <c:v>10.5886239744507</c:v>
                </c:pt>
                <c:pt idx="7693">
                  <c:v>10.590000550630499</c:v>
                </c:pt>
                <c:pt idx="7694">
                  <c:v>10.591377126810199</c:v>
                </c:pt>
                <c:pt idx="7695">
                  <c:v>10.592753702989899</c:v>
                </c:pt>
                <c:pt idx="7696">
                  <c:v>10.594130279169701</c:v>
                </c:pt>
                <c:pt idx="7697">
                  <c:v>10.595506855349401</c:v>
                </c:pt>
                <c:pt idx="7698">
                  <c:v>10.596883431529101</c:v>
                </c:pt>
                <c:pt idx="7699">
                  <c:v>10.598260007708801</c:v>
                </c:pt>
                <c:pt idx="7700">
                  <c:v>10.5996365838886</c:v>
                </c:pt>
                <c:pt idx="7701">
                  <c:v>10.6010131600683</c:v>
                </c:pt>
                <c:pt idx="7702">
                  <c:v>10.602389736248</c:v>
                </c:pt>
                <c:pt idx="7703">
                  <c:v>10.6037663124277</c:v>
                </c:pt>
                <c:pt idx="7704">
                  <c:v>10.605142888607499</c:v>
                </c:pt>
                <c:pt idx="7705">
                  <c:v>10.606519464787199</c:v>
                </c:pt>
                <c:pt idx="7706">
                  <c:v>10.607896040966899</c:v>
                </c:pt>
                <c:pt idx="7707">
                  <c:v>10.609272617146599</c:v>
                </c:pt>
                <c:pt idx="7708">
                  <c:v>10.610649193326401</c:v>
                </c:pt>
                <c:pt idx="7709">
                  <c:v>10.612025769506101</c:v>
                </c:pt>
                <c:pt idx="7710">
                  <c:v>10.613402345685801</c:v>
                </c:pt>
                <c:pt idx="7711">
                  <c:v>10.614778921865501</c:v>
                </c:pt>
                <c:pt idx="7712">
                  <c:v>10.6161554980453</c:v>
                </c:pt>
                <c:pt idx="7713">
                  <c:v>10.617532074225</c:v>
                </c:pt>
                <c:pt idx="7714">
                  <c:v>10.6189086504047</c:v>
                </c:pt>
                <c:pt idx="7715">
                  <c:v>10.6202852265844</c:v>
                </c:pt>
                <c:pt idx="7716">
                  <c:v>10.6216618027642</c:v>
                </c:pt>
                <c:pt idx="7717">
                  <c:v>10.6230383789439</c:v>
                </c:pt>
                <c:pt idx="7718">
                  <c:v>10.6244149551236</c:v>
                </c:pt>
                <c:pt idx="7719">
                  <c:v>10.6257915313033</c:v>
                </c:pt>
                <c:pt idx="7720">
                  <c:v>10.627168107483101</c:v>
                </c:pt>
                <c:pt idx="7721">
                  <c:v>10.628544683662801</c:v>
                </c:pt>
                <c:pt idx="7722">
                  <c:v>10.629921259842501</c:v>
                </c:pt>
                <c:pt idx="7723">
                  <c:v>10.631297836022201</c:v>
                </c:pt>
                <c:pt idx="7724">
                  <c:v>10.632674412202</c:v>
                </c:pt>
                <c:pt idx="7725">
                  <c:v>10.6340509883817</c:v>
                </c:pt>
                <c:pt idx="7726">
                  <c:v>10.6354275645614</c:v>
                </c:pt>
                <c:pt idx="7727">
                  <c:v>10.6368041407412</c:v>
                </c:pt>
                <c:pt idx="7728">
                  <c:v>10.6381807169209</c:v>
                </c:pt>
                <c:pt idx="7729">
                  <c:v>10.6395572931006</c:v>
                </c:pt>
                <c:pt idx="7730">
                  <c:v>10.6409338692803</c:v>
                </c:pt>
                <c:pt idx="7731">
                  <c:v>10.642310445460099</c:v>
                </c:pt>
                <c:pt idx="7732">
                  <c:v>10.643687021639799</c:v>
                </c:pt>
                <c:pt idx="7733">
                  <c:v>10.645063597819499</c:v>
                </c:pt>
                <c:pt idx="7734">
                  <c:v>10.646440173999199</c:v>
                </c:pt>
                <c:pt idx="7735">
                  <c:v>10.647816750179</c:v>
                </c:pt>
                <c:pt idx="7736">
                  <c:v>10.6491933263587</c:v>
                </c:pt>
                <c:pt idx="7737">
                  <c:v>10.6505699025384</c:v>
                </c:pt>
                <c:pt idx="7738">
                  <c:v>10.6519464787181</c:v>
                </c:pt>
                <c:pt idx="7739">
                  <c:v>10.6533230548979</c:v>
                </c:pt>
                <c:pt idx="7740">
                  <c:v>10.6546996310776</c:v>
                </c:pt>
                <c:pt idx="7741">
                  <c:v>10.6560762072573</c:v>
                </c:pt>
                <c:pt idx="7742">
                  <c:v>10.657452783437</c:v>
                </c:pt>
                <c:pt idx="7743">
                  <c:v>10.658829359616799</c:v>
                </c:pt>
                <c:pt idx="7744">
                  <c:v>10.660205935796499</c:v>
                </c:pt>
                <c:pt idx="7745">
                  <c:v>10.661582511976199</c:v>
                </c:pt>
                <c:pt idx="7746">
                  <c:v>10.662959088155899</c:v>
                </c:pt>
                <c:pt idx="7747">
                  <c:v>10.664335664335701</c:v>
                </c:pt>
                <c:pt idx="7748">
                  <c:v>10.665712240515401</c:v>
                </c:pt>
                <c:pt idx="7749">
                  <c:v>10.667088816695101</c:v>
                </c:pt>
                <c:pt idx="7750">
                  <c:v>10.668465392874801</c:v>
                </c:pt>
                <c:pt idx="7751">
                  <c:v>10.6698419690546</c:v>
                </c:pt>
                <c:pt idx="7752">
                  <c:v>10.6712185452343</c:v>
                </c:pt>
                <c:pt idx="7753">
                  <c:v>10.672595121414</c:v>
                </c:pt>
                <c:pt idx="7754">
                  <c:v>10.6739716975937</c:v>
                </c:pt>
                <c:pt idx="7755">
                  <c:v>10.675348273773499</c:v>
                </c:pt>
                <c:pt idx="7756">
                  <c:v>10.676724849953199</c:v>
                </c:pt>
                <c:pt idx="7757">
                  <c:v>10.678101426132899</c:v>
                </c:pt>
                <c:pt idx="7758">
                  <c:v>10.679478002312701</c:v>
                </c:pt>
                <c:pt idx="7759">
                  <c:v>10.680854578492401</c:v>
                </c:pt>
                <c:pt idx="7760">
                  <c:v>10.682231154672101</c:v>
                </c:pt>
                <c:pt idx="7761">
                  <c:v>10.683607730851801</c:v>
                </c:pt>
                <c:pt idx="7762">
                  <c:v>10.6849843070316</c:v>
                </c:pt>
                <c:pt idx="7763">
                  <c:v>10.6863608832113</c:v>
                </c:pt>
                <c:pt idx="7764">
                  <c:v>10.687737459391</c:v>
                </c:pt>
                <c:pt idx="7765">
                  <c:v>10.6891140355707</c:v>
                </c:pt>
                <c:pt idx="7766">
                  <c:v>10.6904906117505</c:v>
                </c:pt>
                <c:pt idx="7767">
                  <c:v>10.6918671879302</c:v>
                </c:pt>
                <c:pt idx="7768">
                  <c:v>10.6932437641099</c:v>
                </c:pt>
                <c:pt idx="7769">
                  <c:v>10.6946203402896</c:v>
                </c:pt>
                <c:pt idx="7770">
                  <c:v>10.695996916469401</c:v>
                </c:pt>
                <c:pt idx="7771">
                  <c:v>10.697373492649101</c:v>
                </c:pt>
                <c:pt idx="7772">
                  <c:v>10.698750068828801</c:v>
                </c:pt>
                <c:pt idx="7773">
                  <c:v>10.700126645008501</c:v>
                </c:pt>
                <c:pt idx="7774">
                  <c:v>10.7015032211883</c:v>
                </c:pt>
                <c:pt idx="7775">
                  <c:v>10.702879797368</c:v>
                </c:pt>
                <c:pt idx="7776">
                  <c:v>10.7042563735477</c:v>
                </c:pt>
                <c:pt idx="7777">
                  <c:v>10.7056329497274</c:v>
                </c:pt>
                <c:pt idx="7778">
                  <c:v>10.7070095259072</c:v>
                </c:pt>
                <c:pt idx="7779">
                  <c:v>10.7083861020869</c:v>
                </c:pt>
                <c:pt idx="7780">
                  <c:v>10.7097626782666</c:v>
                </c:pt>
                <c:pt idx="7781">
                  <c:v>10.7111392544463</c:v>
                </c:pt>
                <c:pt idx="7782">
                  <c:v>10.712515830626099</c:v>
                </c:pt>
                <c:pt idx="7783">
                  <c:v>10.713892406805799</c:v>
                </c:pt>
                <c:pt idx="7784">
                  <c:v>10.715268982985499</c:v>
                </c:pt>
                <c:pt idx="7785">
                  <c:v>10.716645559165199</c:v>
                </c:pt>
                <c:pt idx="7786">
                  <c:v>10.718022135345</c:v>
                </c:pt>
                <c:pt idx="7787">
                  <c:v>10.7193987115247</c:v>
                </c:pt>
                <c:pt idx="7788">
                  <c:v>10.7207752877044</c:v>
                </c:pt>
                <c:pt idx="7789">
                  <c:v>10.7221518638842</c:v>
                </c:pt>
                <c:pt idx="7790">
                  <c:v>10.7235284400639</c:v>
                </c:pt>
                <c:pt idx="7791">
                  <c:v>10.7249050162436</c:v>
                </c:pt>
                <c:pt idx="7792">
                  <c:v>10.7262815924233</c:v>
                </c:pt>
                <c:pt idx="7793">
                  <c:v>10.727658168603099</c:v>
                </c:pt>
                <c:pt idx="7794">
                  <c:v>10.729034744782799</c:v>
                </c:pt>
                <c:pt idx="7795">
                  <c:v>10.730411320962499</c:v>
                </c:pt>
                <c:pt idx="7796">
                  <c:v>10.731787897142199</c:v>
                </c:pt>
                <c:pt idx="7797">
                  <c:v>10.733164473322001</c:v>
                </c:pt>
                <c:pt idx="7798">
                  <c:v>10.734541049501701</c:v>
                </c:pt>
                <c:pt idx="7799">
                  <c:v>10.735917625681401</c:v>
                </c:pt>
                <c:pt idx="7800">
                  <c:v>10.737294201861101</c:v>
                </c:pt>
                <c:pt idx="7801">
                  <c:v>10.7386707780409</c:v>
                </c:pt>
                <c:pt idx="7802">
                  <c:v>10.7400473542206</c:v>
                </c:pt>
                <c:pt idx="7803">
                  <c:v>10.7414239304003</c:v>
                </c:pt>
                <c:pt idx="7804">
                  <c:v>10.74280050658</c:v>
                </c:pt>
                <c:pt idx="7805">
                  <c:v>10.7441770827598</c:v>
                </c:pt>
                <c:pt idx="7806">
                  <c:v>10.7455536589395</c:v>
                </c:pt>
                <c:pt idx="7807">
                  <c:v>10.7469302351192</c:v>
                </c:pt>
                <c:pt idx="7808">
                  <c:v>10.7483068112989</c:v>
                </c:pt>
                <c:pt idx="7809">
                  <c:v>10.749683387478701</c:v>
                </c:pt>
                <c:pt idx="7810">
                  <c:v>10.751059963658401</c:v>
                </c:pt>
                <c:pt idx="7811">
                  <c:v>10.752436539838101</c:v>
                </c:pt>
                <c:pt idx="7812">
                  <c:v>10.753813116017801</c:v>
                </c:pt>
                <c:pt idx="7813">
                  <c:v>10.7551896921976</c:v>
                </c:pt>
                <c:pt idx="7814">
                  <c:v>10.7565662683773</c:v>
                </c:pt>
                <c:pt idx="7815">
                  <c:v>10.757942844557</c:v>
                </c:pt>
                <c:pt idx="7816">
                  <c:v>10.7593194207367</c:v>
                </c:pt>
                <c:pt idx="7817">
                  <c:v>10.7606959969165</c:v>
                </c:pt>
                <c:pt idx="7818">
                  <c:v>10.7620725730962</c:v>
                </c:pt>
                <c:pt idx="7819">
                  <c:v>10.7634491492759</c:v>
                </c:pt>
                <c:pt idx="7820">
                  <c:v>10.7648257254556</c:v>
                </c:pt>
                <c:pt idx="7821">
                  <c:v>10.766202301635399</c:v>
                </c:pt>
                <c:pt idx="7822">
                  <c:v>10.767578877815099</c:v>
                </c:pt>
                <c:pt idx="7823">
                  <c:v>10.768955453994799</c:v>
                </c:pt>
                <c:pt idx="7824">
                  <c:v>10.7703320301746</c:v>
                </c:pt>
                <c:pt idx="7825">
                  <c:v>10.7717086063543</c:v>
                </c:pt>
                <c:pt idx="7826">
                  <c:v>10.773085182534</c:v>
                </c:pt>
                <c:pt idx="7827">
                  <c:v>10.7744617587137</c:v>
                </c:pt>
                <c:pt idx="7828">
                  <c:v>10.7758383348935</c:v>
                </c:pt>
                <c:pt idx="7829">
                  <c:v>10.7772149110732</c:v>
                </c:pt>
                <c:pt idx="7830">
                  <c:v>10.7785914872529</c:v>
                </c:pt>
                <c:pt idx="7831">
                  <c:v>10.7799680634326</c:v>
                </c:pt>
                <c:pt idx="7832">
                  <c:v>10.781344639612399</c:v>
                </c:pt>
                <c:pt idx="7833">
                  <c:v>10.782721215792099</c:v>
                </c:pt>
                <c:pt idx="7834">
                  <c:v>10.784097791971799</c:v>
                </c:pt>
                <c:pt idx="7835">
                  <c:v>10.785474368151499</c:v>
                </c:pt>
                <c:pt idx="7836">
                  <c:v>10.786850944331301</c:v>
                </c:pt>
                <c:pt idx="7837">
                  <c:v>10.788227520511001</c:v>
                </c:pt>
                <c:pt idx="7838">
                  <c:v>10.789604096690701</c:v>
                </c:pt>
                <c:pt idx="7839">
                  <c:v>10.790980672870401</c:v>
                </c:pt>
                <c:pt idx="7840">
                  <c:v>10.7923572490502</c:v>
                </c:pt>
                <c:pt idx="7841">
                  <c:v>10.7937338252299</c:v>
                </c:pt>
                <c:pt idx="7842">
                  <c:v>10.7951104014096</c:v>
                </c:pt>
                <c:pt idx="7843">
                  <c:v>10.7964869775893</c:v>
                </c:pt>
                <c:pt idx="7844">
                  <c:v>10.797863553769099</c:v>
                </c:pt>
                <c:pt idx="7845">
                  <c:v>10.799240129948799</c:v>
                </c:pt>
                <c:pt idx="7846">
                  <c:v>10.800616706128499</c:v>
                </c:pt>
                <c:pt idx="7847">
                  <c:v>10.801993282308199</c:v>
                </c:pt>
                <c:pt idx="7848">
                  <c:v>10.803369858488001</c:v>
                </c:pt>
                <c:pt idx="7849">
                  <c:v>10.804746434667701</c:v>
                </c:pt>
                <c:pt idx="7850">
                  <c:v>10.806123010847401</c:v>
                </c:pt>
                <c:pt idx="7851">
                  <c:v>10.807499587027101</c:v>
                </c:pt>
                <c:pt idx="7852">
                  <c:v>10.8088761632069</c:v>
                </c:pt>
                <c:pt idx="7853">
                  <c:v>10.8102527393866</c:v>
                </c:pt>
                <c:pt idx="7854">
                  <c:v>10.8116293155663</c:v>
                </c:pt>
                <c:pt idx="7855">
                  <c:v>10.8130058917461</c:v>
                </c:pt>
                <c:pt idx="7856">
                  <c:v>10.8143824679258</c:v>
                </c:pt>
                <c:pt idx="7857">
                  <c:v>10.8157590441055</c:v>
                </c:pt>
                <c:pt idx="7858">
                  <c:v>10.8171356202852</c:v>
                </c:pt>
                <c:pt idx="7859">
                  <c:v>10.818512196465001</c:v>
                </c:pt>
                <c:pt idx="7860">
                  <c:v>10.819888772644701</c:v>
                </c:pt>
                <c:pt idx="7861">
                  <c:v>10.821265348824401</c:v>
                </c:pt>
                <c:pt idx="7862">
                  <c:v>10.822641925004101</c:v>
                </c:pt>
                <c:pt idx="7863">
                  <c:v>10.8240185011839</c:v>
                </c:pt>
                <c:pt idx="7864">
                  <c:v>10.8253950773636</c:v>
                </c:pt>
                <c:pt idx="7865">
                  <c:v>10.8267716535433</c:v>
                </c:pt>
                <c:pt idx="7866">
                  <c:v>10.828148229723</c:v>
                </c:pt>
                <c:pt idx="7867">
                  <c:v>10.8295248059028</c:v>
                </c:pt>
                <c:pt idx="7868">
                  <c:v>10.8309013820825</c:v>
                </c:pt>
                <c:pt idx="7869">
                  <c:v>10.8322779582622</c:v>
                </c:pt>
                <c:pt idx="7870">
                  <c:v>10.8336545344419</c:v>
                </c:pt>
                <c:pt idx="7871">
                  <c:v>10.835031110621699</c:v>
                </c:pt>
                <c:pt idx="7872">
                  <c:v>10.836407686801399</c:v>
                </c:pt>
                <c:pt idx="7873">
                  <c:v>10.837784262981099</c:v>
                </c:pt>
                <c:pt idx="7874">
                  <c:v>10.839160839160799</c:v>
                </c:pt>
                <c:pt idx="7875">
                  <c:v>10.8405374153406</c:v>
                </c:pt>
                <c:pt idx="7876">
                  <c:v>10.8419139915203</c:v>
                </c:pt>
                <c:pt idx="7877">
                  <c:v>10.8432905677</c:v>
                </c:pt>
                <c:pt idx="7878">
                  <c:v>10.8446671438797</c:v>
                </c:pt>
                <c:pt idx="7879">
                  <c:v>10.8460437200595</c:v>
                </c:pt>
                <c:pt idx="7880">
                  <c:v>10.8474202962392</c:v>
                </c:pt>
                <c:pt idx="7881">
                  <c:v>10.8487968724189</c:v>
                </c:pt>
                <c:pt idx="7882">
                  <c:v>10.8501734485986</c:v>
                </c:pt>
                <c:pt idx="7883">
                  <c:v>10.851550024778399</c:v>
                </c:pt>
                <c:pt idx="7884">
                  <c:v>10.852926600958099</c:v>
                </c:pt>
                <c:pt idx="7885">
                  <c:v>10.854303177137799</c:v>
                </c:pt>
                <c:pt idx="7886">
                  <c:v>10.855679753317601</c:v>
                </c:pt>
                <c:pt idx="7887">
                  <c:v>10.857056329497301</c:v>
                </c:pt>
                <c:pt idx="7888">
                  <c:v>10.858432905677001</c:v>
                </c:pt>
                <c:pt idx="7889">
                  <c:v>10.859809481856701</c:v>
                </c:pt>
                <c:pt idx="7890">
                  <c:v>10.8611860580365</c:v>
                </c:pt>
                <c:pt idx="7891">
                  <c:v>10.8625626342162</c:v>
                </c:pt>
                <c:pt idx="7892">
                  <c:v>10.8639392103959</c:v>
                </c:pt>
                <c:pt idx="7893">
                  <c:v>10.8653157865756</c:v>
                </c:pt>
                <c:pt idx="7894">
                  <c:v>10.8666923627554</c:v>
                </c:pt>
                <c:pt idx="7895">
                  <c:v>10.8680689389351</c:v>
                </c:pt>
                <c:pt idx="7896">
                  <c:v>10.8694455151148</c:v>
                </c:pt>
                <c:pt idx="7897">
                  <c:v>10.8708220912945</c:v>
                </c:pt>
                <c:pt idx="7898">
                  <c:v>10.872198667474301</c:v>
                </c:pt>
                <c:pt idx="7899">
                  <c:v>10.873575243654001</c:v>
                </c:pt>
                <c:pt idx="7900">
                  <c:v>10.874951819833701</c:v>
                </c:pt>
                <c:pt idx="7901">
                  <c:v>10.876328396013401</c:v>
                </c:pt>
                <c:pt idx="7902">
                  <c:v>10.8777049721932</c:v>
                </c:pt>
                <c:pt idx="7903">
                  <c:v>10.8790815483729</c:v>
                </c:pt>
                <c:pt idx="7904">
                  <c:v>10.8804581245526</c:v>
                </c:pt>
                <c:pt idx="7905">
                  <c:v>10.8818347007323</c:v>
                </c:pt>
                <c:pt idx="7906">
                  <c:v>10.8832112769121</c:v>
                </c:pt>
                <c:pt idx="7907">
                  <c:v>10.8845878530918</c:v>
                </c:pt>
                <c:pt idx="7908">
                  <c:v>10.8859644292715</c:v>
                </c:pt>
                <c:pt idx="7909">
                  <c:v>10.8873410054512</c:v>
                </c:pt>
                <c:pt idx="7910">
                  <c:v>10.888717581630999</c:v>
                </c:pt>
                <c:pt idx="7911">
                  <c:v>10.890094157810699</c:v>
                </c:pt>
                <c:pt idx="7912">
                  <c:v>10.891470733990401</c:v>
                </c:pt>
                <c:pt idx="7913">
                  <c:v>10.892847310170101</c:v>
                </c:pt>
                <c:pt idx="7914">
                  <c:v>10.8942238863499</c:v>
                </c:pt>
                <c:pt idx="7915">
                  <c:v>10.8956004625296</c:v>
                </c:pt>
                <c:pt idx="7916">
                  <c:v>10.8969770387093</c:v>
                </c:pt>
                <c:pt idx="7917">
                  <c:v>10.8983536148891</c:v>
                </c:pt>
                <c:pt idx="7918">
                  <c:v>10.8997301910688</c:v>
                </c:pt>
                <c:pt idx="7919">
                  <c:v>10.9011067672485</c:v>
                </c:pt>
                <c:pt idx="7920">
                  <c:v>10.9024833434282</c:v>
                </c:pt>
                <c:pt idx="7921">
                  <c:v>10.903859919607999</c:v>
                </c:pt>
                <c:pt idx="7922">
                  <c:v>10.905236495787699</c:v>
                </c:pt>
                <c:pt idx="7923">
                  <c:v>10.906613071967399</c:v>
                </c:pt>
                <c:pt idx="7924">
                  <c:v>10.907989648147099</c:v>
                </c:pt>
                <c:pt idx="7925">
                  <c:v>10.909366224326901</c:v>
                </c:pt>
                <c:pt idx="7926">
                  <c:v>10.910742800506601</c:v>
                </c:pt>
                <c:pt idx="7927">
                  <c:v>10.9121193766863</c:v>
                </c:pt>
                <c:pt idx="7928">
                  <c:v>10.913495952866</c:v>
                </c:pt>
                <c:pt idx="7929">
                  <c:v>10.9148725290458</c:v>
                </c:pt>
                <c:pt idx="7930">
                  <c:v>10.9162491052255</c:v>
                </c:pt>
                <c:pt idx="7931">
                  <c:v>10.9176256814052</c:v>
                </c:pt>
                <c:pt idx="7932">
                  <c:v>10.9190022575849</c:v>
                </c:pt>
                <c:pt idx="7933">
                  <c:v>10.920378833764699</c:v>
                </c:pt>
                <c:pt idx="7934">
                  <c:v>10.921755409944399</c:v>
                </c:pt>
                <c:pt idx="7935">
                  <c:v>10.923131986124099</c:v>
                </c:pt>
                <c:pt idx="7936">
                  <c:v>10.924508562303799</c:v>
                </c:pt>
                <c:pt idx="7937">
                  <c:v>10.925885138483601</c:v>
                </c:pt>
                <c:pt idx="7938">
                  <c:v>10.927261714663301</c:v>
                </c:pt>
                <c:pt idx="7939">
                  <c:v>10.928638290843001</c:v>
                </c:pt>
                <c:pt idx="7940">
                  <c:v>10.930014867022701</c:v>
                </c:pt>
                <c:pt idx="7941">
                  <c:v>10.9313914432025</c:v>
                </c:pt>
                <c:pt idx="7942">
                  <c:v>10.9327680193822</c:v>
                </c:pt>
                <c:pt idx="7943">
                  <c:v>10.9341445955619</c:v>
                </c:pt>
                <c:pt idx="7944">
                  <c:v>10.9355211717416</c:v>
                </c:pt>
                <c:pt idx="7945">
                  <c:v>10.9368977479214</c:v>
                </c:pt>
                <c:pt idx="7946">
                  <c:v>10.9382743241011</c:v>
                </c:pt>
                <c:pt idx="7947">
                  <c:v>10.9396509002808</c:v>
                </c:pt>
                <c:pt idx="7948">
                  <c:v>10.941027476460601</c:v>
                </c:pt>
                <c:pt idx="7949">
                  <c:v>10.942404052640301</c:v>
                </c:pt>
                <c:pt idx="7950">
                  <c:v>10.943780628820001</c:v>
                </c:pt>
                <c:pt idx="7951">
                  <c:v>10.945157204999701</c:v>
                </c:pt>
                <c:pt idx="7952">
                  <c:v>10.9465337811795</c:v>
                </c:pt>
                <c:pt idx="7953">
                  <c:v>10.9479103573592</c:v>
                </c:pt>
                <c:pt idx="7954">
                  <c:v>10.9492869335389</c:v>
                </c:pt>
                <c:pt idx="7955">
                  <c:v>10.9506635097186</c:v>
                </c:pt>
                <c:pt idx="7956">
                  <c:v>10.9520400858984</c:v>
                </c:pt>
                <c:pt idx="7957">
                  <c:v>10.9534166620781</c:v>
                </c:pt>
                <c:pt idx="7958">
                  <c:v>10.9547932382578</c:v>
                </c:pt>
                <c:pt idx="7959">
                  <c:v>10.9561698144375</c:v>
                </c:pt>
                <c:pt idx="7960">
                  <c:v>10.957546390617299</c:v>
                </c:pt>
                <c:pt idx="7961">
                  <c:v>10.958922966796999</c:v>
                </c:pt>
                <c:pt idx="7962">
                  <c:v>10.960299542976699</c:v>
                </c:pt>
                <c:pt idx="7963">
                  <c:v>10.961676119156399</c:v>
                </c:pt>
                <c:pt idx="7964">
                  <c:v>10.9630526953362</c:v>
                </c:pt>
                <c:pt idx="7965">
                  <c:v>10.9644292715159</c:v>
                </c:pt>
                <c:pt idx="7966">
                  <c:v>10.9658058476956</c:v>
                </c:pt>
                <c:pt idx="7967">
                  <c:v>10.9671824238753</c:v>
                </c:pt>
                <c:pt idx="7968">
                  <c:v>10.9685590000551</c:v>
                </c:pt>
                <c:pt idx="7969">
                  <c:v>10.9699355762348</c:v>
                </c:pt>
                <c:pt idx="7970">
                  <c:v>10.9713121524145</c:v>
                </c:pt>
                <c:pt idx="7971">
                  <c:v>10.9726887285942</c:v>
                </c:pt>
                <c:pt idx="7972">
                  <c:v>10.974065304773999</c:v>
                </c:pt>
                <c:pt idx="7973">
                  <c:v>10.975441880953699</c:v>
                </c:pt>
                <c:pt idx="7974">
                  <c:v>10.976818457133399</c:v>
                </c:pt>
                <c:pt idx="7975">
                  <c:v>10.978195033313099</c:v>
                </c:pt>
                <c:pt idx="7976">
                  <c:v>10.979571609492901</c:v>
                </c:pt>
                <c:pt idx="7977">
                  <c:v>10.980948185672601</c:v>
                </c:pt>
                <c:pt idx="7978">
                  <c:v>10.982324761852301</c:v>
                </c:pt>
                <c:pt idx="7979">
                  <c:v>10.983701338032001</c:v>
                </c:pt>
                <c:pt idx="7980">
                  <c:v>10.9850779142118</c:v>
                </c:pt>
                <c:pt idx="7981">
                  <c:v>10.9864544903915</c:v>
                </c:pt>
                <c:pt idx="7982">
                  <c:v>10.9878310665712</c:v>
                </c:pt>
                <c:pt idx="7983">
                  <c:v>10.989207642750999</c:v>
                </c:pt>
                <c:pt idx="7984">
                  <c:v>10.990584218930699</c:v>
                </c:pt>
                <c:pt idx="7985">
                  <c:v>10.991960795110399</c:v>
                </c:pt>
                <c:pt idx="7986">
                  <c:v>10.993337371290099</c:v>
                </c:pt>
                <c:pt idx="7987">
                  <c:v>10.994713947469901</c:v>
                </c:pt>
                <c:pt idx="7988">
                  <c:v>10.996090523649601</c:v>
                </c:pt>
                <c:pt idx="7989">
                  <c:v>10.997467099829301</c:v>
                </c:pt>
                <c:pt idx="7990">
                  <c:v>10.998843676009001</c:v>
                </c:pt>
                <c:pt idx="7991">
                  <c:v>11.0002202521888</c:v>
                </c:pt>
                <c:pt idx="7992">
                  <c:v>11.0015968283685</c:v>
                </c:pt>
                <c:pt idx="7993">
                  <c:v>11.0029734045482</c:v>
                </c:pt>
                <c:pt idx="7994">
                  <c:v>11.0043499807279</c:v>
                </c:pt>
                <c:pt idx="7995">
                  <c:v>11.0057265569077</c:v>
                </c:pt>
                <c:pt idx="7996">
                  <c:v>11.0071031330874</c:v>
                </c:pt>
                <c:pt idx="7997">
                  <c:v>11.0084797092671</c:v>
                </c:pt>
                <c:pt idx="7998">
                  <c:v>11.0098562854468</c:v>
                </c:pt>
                <c:pt idx="7999">
                  <c:v>11.011232861626601</c:v>
                </c:pt>
                <c:pt idx="8000">
                  <c:v>11.012609437806301</c:v>
                </c:pt>
                <c:pt idx="8001">
                  <c:v>11.013986013986001</c:v>
                </c:pt>
                <c:pt idx="8002">
                  <c:v>11.015362590165701</c:v>
                </c:pt>
                <c:pt idx="8003">
                  <c:v>11.0167391663455</c:v>
                </c:pt>
                <c:pt idx="8004">
                  <c:v>11.0181157425252</c:v>
                </c:pt>
                <c:pt idx="8005">
                  <c:v>11.0194923187049</c:v>
                </c:pt>
                <c:pt idx="8006">
                  <c:v>11.0208688948846</c:v>
                </c:pt>
                <c:pt idx="8007">
                  <c:v>11.0222454710644</c:v>
                </c:pt>
                <c:pt idx="8008">
                  <c:v>11.0236220472441</c:v>
                </c:pt>
                <c:pt idx="8009">
                  <c:v>11.0249986234238</c:v>
                </c:pt>
                <c:pt idx="8010">
                  <c:v>11.0263751996035</c:v>
                </c:pt>
                <c:pt idx="8011">
                  <c:v>11.027751775783299</c:v>
                </c:pt>
                <c:pt idx="8012">
                  <c:v>11.029128351962999</c:v>
                </c:pt>
                <c:pt idx="8013">
                  <c:v>11.030504928142699</c:v>
                </c:pt>
                <c:pt idx="8014">
                  <c:v>11.0318815043225</c:v>
                </c:pt>
                <c:pt idx="8015">
                  <c:v>11.0332580805022</c:v>
                </c:pt>
                <c:pt idx="8016">
                  <c:v>11.0346346566819</c:v>
                </c:pt>
                <c:pt idx="8017">
                  <c:v>11.0360112328616</c:v>
                </c:pt>
                <c:pt idx="8018">
                  <c:v>11.0373878090414</c:v>
                </c:pt>
                <c:pt idx="8019">
                  <c:v>11.0387643852211</c:v>
                </c:pt>
                <c:pt idx="8020">
                  <c:v>11.0401409614008</c:v>
                </c:pt>
                <c:pt idx="8021">
                  <c:v>11.0415175375805</c:v>
                </c:pt>
                <c:pt idx="8022">
                  <c:v>11.042894113760299</c:v>
                </c:pt>
                <c:pt idx="8023">
                  <c:v>11.044270689939999</c:v>
                </c:pt>
                <c:pt idx="8024">
                  <c:v>11.045647266119699</c:v>
                </c:pt>
                <c:pt idx="8025">
                  <c:v>11.047023842299399</c:v>
                </c:pt>
                <c:pt idx="8026">
                  <c:v>11.048400418479201</c:v>
                </c:pt>
                <c:pt idx="8027">
                  <c:v>11.049776994658901</c:v>
                </c:pt>
                <c:pt idx="8028">
                  <c:v>11.051153570838601</c:v>
                </c:pt>
                <c:pt idx="8029">
                  <c:v>11.052530147018301</c:v>
                </c:pt>
                <c:pt idx="8030">
                  <c:v>11.0539067231981</c:v>
                </c:pt>
                <c:pt idx="8031">
                  <c:v>11.0552832993778</c:v>
                </c:pt>
                <c:pt idx="8032">
                  <c:v>11.0566598755575</c:v>
                </c:pt>
                <c:pt idx="8033">
                  <c:v>11.0580364517372</c:v>
                </c:pt>
                <c:pt idx="8034">
                  <c:v>11.059413027917</c:v>
                </c:pt>
                <c:pt idx="8035">
                  <c:v>11.0607896040967</c:v>
                </c:pt>
                <c:pt idx="8036">
                  <c:v>11.0621661802764</c:v>
                </c:pt>
                <c:pt idx="8037">
                  <c:v>11.0635427564561</c:v>
                </c:pt>
                <c:pt idx="8038">
                  <c:v>11.064919332635901</c:v>
                </c:pt>
                <c:pt idx="8039">
                  <c:v>11.066295908815601</c:v>
                </c:pt>
                <c:pt idx="8040">
                  <c:v>11.067672484995301</c:v>
                </c:pt>
                <c:pt idx="8041">
                  <c:v>11.069049061175001</c:v>
                </c:pt>
                <c:pt idx="8042">
                  <c:v>11.0704256373548</c:v>
                </c:pt>
                <c:pt idx="8043">
                  <c:v>11.0718022135345</c:v>
                </c:pt>
                <c:pt idx="8044">
                  <c:v>11.0731787897142</c:v>
                </c:pt>
                <c:pt idx="8045">
                  <c:v>11.074555365894</c:v>
                </c:pt>
                <c:pt idx="8046">
                  <c:v>11.0759319420737</c:v>
                </c:pt>
                <c:pt idx="8047">
                  <c:v>11.0773085182534</c:v>
                </c:pt>
                <c:pt idx="8048">
                  <c:v>11.0786850944331</c:v>
                </c:pt>
                <c:pt idx="8049">
                  <c:v>11.080061670612899</c:v>
                </c:pt>
                <c:pt idx="8050">
                  <c:v>11.081438246792599</c:v>
                </c:pt>
                <c:pt idx="8051">
                  <c:v>11.082814822972299</c:v>
                </c:pt>
                <c:pt idx="8052">
                  <c:v>11.084191399151999</c:v>
                </c:pt>
                <c:pt idx="8053">
                  <c:v>11.0855679753318</c:v>
                </c:pt>
                <c:pt idx="8054">
                  <c:v>11.0869445515115</c:v>
                </c:pt>
                <c:pt idx="8055">
                  <c:v>11.0883211276912</c:v>
                </c:pt>
                <c:pt idx="8056">
                  <c:v>11.0896977038709</c:v>
                </c:pt>
                <c:pt idx="8057">
                  <c:v>11.0910742800507</c:v>
                </c:pt>
                <c:pt idx="8058">
                  <c:v>11.0924508562304</c:v>
                </c:pt>
                <c:pt idx="8059">
                  <c:v>11.0938274324101</c:v>
                </c:pt>
                <c:pt idx="8060">
                  <c:v>11.0952040085898</c:v>
                </c:pt>
                <c:pt idx="8061">
                  <c:v>11.096580584769599</c:v>
                </c:pt>
                <c:pt idx="8062">
                  <c:v>11.097957160949299</c:v>
                </c:pt>
                <c:pt idx="8063">
                  <c:v>11.099333737128999</c:v>
                </c:pt>
                <c:pt idx="8064">
                  <c:v>11.100710313308699</c:v>
                </c:pt>
                <c:pt idx="8065">
                  <c:v>11.102086889488501</c:v>
                </c:pt>
                <c:pt idx="8066">
                  <c:v>11.103463465668201</c:v>
                </c:pt>
                <c:pt idx="8067">
                  <c:v>11.104840041847901</c:v>
                </c:pt>
                <c:pt idx="8068">
                  <c:v>11.106216618027601</c:v>
                </c:pt>
                <c:pt idx="8069">
                  <c:v>11.1075931942074</c:v>
                </c:pt>
                <c:pt idx="8070">
                  <c:v>11.1089697703871</c:v>
                </c:pt>
                <c:pt idx="8071">
                  <c:v>11.1103463465668</c:v>
                </c:pt>
                <c:pt idx="8072">
                  <c:v>11.1117229227465</c:v>
                </c:pt>
                <c:pt idx="8073">
                  <c:v>11.113099498926299</c:v>
                </c:pt>
                <c:pt idx="8074">
                  <c:v>11.114476075105999</c:v>
                </c:pt>
                <c:pt idx="8075">
                  <c:v>11.115852651285699</c:v>
                </c:pt>
                <c:pt idx="8076">
                  <c:v>11.117229227465501</c:v>
                </c:pt>
                <c:pt idx="8077">
                  <c:v>11.118605803645201</c:v>
                </c:pt>
                <c:pt idx="8078">
                  <c:v>11.119982379824901</c:v>
                </c:pt>
                <c:pt idx="8079">
                  <c:v>11.121358956004601</c:v>
                </c:pt>
                <c:pt idx="8080">
                  <c:v>11.1227355321844</c:v>
                </c:pt>
                <c:pt idx="8081">
                  <c:v>11.1241121083641</c:v>
                </c:pt>
                <c:pt idx="8082">
                  <c:v>11.1254886845438</c:v>
                </c:pt>
                <c:pt idx="8083">
                  <c:v>11.1268652607235</c:v>
                </c:pt>
                <c:pt idx="8084">
                  <c:v>11.1282418369033</c:v>
                </c:pt>
                <c:pt idx="8085">
                  <c:v>11.129618413083</c:v>
                </c:pt>
                <c:pt idx="8086">
                  <c:v>11.1309949892627</c:v>
                </c:pt>
                <c:pt idx="8087">
                  <c:v>11.1323715654424</c:v>
                </c:pt>
                <c:pt idx="8088">
                  <c:v>11.133748141622201</c:v>
                </c:pt>
                <c:pt idx="8089">
                  <c:v>11.135124717801901</c:v>
                </c:pt>
                <c:pt idx="8090">
                  <c:v>11.136501293981601</c:v>
                </c:pt>
                <c:pt idx="8091">
                  <c:v>11.137877870161301</c:v>
                </c:pt>
                <c:pt idx="8092">
                  <c:v>11.1392544463411</c:v>
                </c:pt>
                <c:pt idx="8093">
                  <c:v>11.1406310225208</c:v>
                </c:pt>
                <c:pt idx="8094">
                  <c:v>11.1420075987005</c:v>
                </c:pt>
                <c:pt idx="8095">
                  <c:v>11.1433841748802</c:v>
                </c:pt>
                <c:pt idx="8096">
                  <c:v>11.14476075106</c:v>
                </c:pt>
                <c:pt idx="8097">
                  <c:v>11.1461373272397</c:v>
                </c:pt>
                <c:pt idx="8098">
                  <c:v>11.1475139034194</c:v>
                </c:pt>
                <c:pt idx="8099">
                  <c:v>11.1488904795991</c:v>
                </c:pt>
                <c:pt idx="8100">
                  <c:v>11.150267055778899</c:v>
                </c:pt>
                <c:pt idx="8101">
                  <c:v>11.151643631958599</c:v>
                </c:pt>
                <c:pt idx="8102">
                  <c:v>11.153020208138299</c:v>
                </c:pt>
                <c:pt idx="8103">
                  <c:v>11.154396784317999</c:v>
                </c:pt>
                <c:pt idx="8104">
                  <c:v>11.1557733604978</c:v>
                </c:pt>
                <c:pt idx="8105">
                  <c:v>11.1571499366775</c:v>
                </c:pt>
                <c:pt idx="8106">
                  <c:v>11.1585265128572</c:v>
                </c:pt>
                <c:pt idx="8107">
                  <c:v>11.159903089037</c:v>
                </c:pt>
                <c:pt idx="8108">
                  <c:v>11.1612796652167</c:v>
                </c:pt>
                <c:pt idx="8109">
                  <c:v>11.1626562413964</c:v>
                </c:pt>
                <c:pt idx="8110">
                  <c:v>11.1640328175761</c:v>
                </c:pt>
                <c:pt idx="8111">
                  <c:v>11.165409393755899</c:v>
                </c:pt>
                <c:pt idx="8112">
                  <c:v>11.166785969935599</c:v>
                </c:pt>
                <c:pt idx="8113">
                  <c:v>11.168162546115299</c:v>
                </c:pt>
                <c:pt idx="8114">
                  <c:v>11.169539122294999</c:v>
                </c:pt>
                <c:pt idx="8115">
                  <c:v>11.170915698474801</c:v>
                </c:pt>
                <c:pt idx="8116">
                  <c:v>11.172292274654501</c:v>
                </c:pt>
                <c:pt idx="8117">
                  <c:v>11.173668850834201</c:v>
                </c:pt>
                <c:pt idx="8118">
                  <c:v>11.175045427013901</c:v>
                </c:pt>
                <c:pt idx="8119">
                  <c:v>11.1764220031937</c:v>
                </c:pt>
                <c:pt idx="8120">
                  <c:v>11.1777985793734</c:v>
                </c:pt>
                <c:pt idx="8121">
                  <c:v>11.1791751555531</c:v>
                </c:pt>
                <c:pt idx="8122">
                  <c:v>11.1805517317328</c:v>
                </c:pt>
                <c:pt idx="8123">
                  <c:v>11.1819283079126</c:v>
                </c:pt>
                <c:pt idx="8124">
                  <c:v>11.1833048840923</c:v>
                </c:pt>
                <c:pt idx="8125">
                  <c:v>11.184681460271999</c:v>
                </c:pt>
                <c:pt idx="8126">
                  <c:v>11.186058036451699</c:v>
                </c:pt>
                <c:pt idx="8127">
                  <c:v>11.187434612631501</c:v>
                </c:pt>
                <c:pt idx="8128">
                  <c:v>11.188811188811201</c:v>
                </c:pt>
                <c:pt idx="8129">
                  <c:v>11.190187764990901</c:v>
                </c:pt>
                <c:pt idx="8130">
                  <c:v>11.191564341170601</c:v>
                </c:pt>
                <c:pt idx="8131">
                  <c:v>11.1929409173504</c:v>
                </c:pt>
                <c:pt idx="8132">
                  <c:v>11.1943174935301</c:v>
                </c:pt>
                <c:pt idx="8133">
                  <c:v>11.1956940697098</c:v>
                </c:pt>
                <c:pt idx="8134">
                  <c:v>11.1970706458895</c:v>
                </c:pt>
                <c:pt idx="8135">
                  <c:v>11.1984472220693</c:v>
                </c:pt>
                <c:pt idx="8136">
                  <c:v>11.199823798249</c:v>
                </c:pt>
                <c:pt idx="8137">
                  <c:v>11.2012003744287</c:v>
                </c:pt>
                <c:pt idx="8138">
                  <c:v>11.202576950608499</c:v>
                </c:pt>
                <c:pt idx="8139">
                  <c:v>11.203953526788199</c:v>
                </c:pt>
                <c:pt idx="8140">
                  <c:v>11.205330102967901</c:v>
                </c:pt>
                <c:pt idx="8141">
                  <c:v>11.206706679147601</c:v>
                </c:pt>
                <c:pt idx="8142">
                  <c:v>11.2080832553274</c:v>
                </c:pt>
                <c:pt idx="8143">
                  <c:v>11.2094598315071</c:v>
                </c:pt>
                <c:pt idx="8144">
                  <c:v>11.2108364076868</c:v>
                </c:pt>
                <c:pt idx="8145">
                  <c:v>11.2122129838665</c:v>
                </c:pt>
                <c:pt idx="8146">
                  <c:v>11.2135895600463</c:v>
                </c:pt>
                <c:pt idx="8147">
                  <c:v>11.214966136226</c:v>
                </c:pt>
                <c:pt idx="8148">
                  <c:v>11.2163427124057</c:v>
                </c:pt>
                <c:pt idx="8149">
                  <c:v>11.2177192885854</c:v>
                </c:pt>
                <c:pt idx="8150">
                  <c:v>11.219095864765199</c:v>
                </c:pt>
                <c:pt idx="8151">
                  <c:v>11.220472440944899</c:v>
                </c:pt>
                <c:pt idx="8152">
                  <c:v>11.221849017124599</c:v>
                </c:pt>
                <c:pt idx="8153">
                  <c:v>11.223225593304299</c:v>
                </c:pt>
                <c:pt idx="8154">
                  <c:v>11.224602169484101</c:v>
                </c:pt>
                <c:pt idx="8155">
                  <c:v>11.2259787456638</c:v>
                </c:pt>
                <c:pt idx="8156">
                  <c:v>11.2273553218435</c:v>
                </c:pt>
                <c:pt idx="8157">
                  <c:v>11.2287318980232</c:v>
                </c:pt>
                <c:pt idx="8158">
                  <c:v>11.230108474203</c:v>
                </c:pt>
                <c:pt idx="8159">
                  <c:v>11.2314850503827</c:v>
                </c:pt>
                <c:pt idx="8160">
                  <c:v>11.2328616265624</c:v>
                </c:pt>
                <c:pt idx="8161">
                  <c:v>11.2342382027421</c:v>
                </c:pt>
                <c:pt idx="8162">
                  <c:v>11.235614778921899</c:v>
                </c:pt>
                <c:pt idx="8163">
                  <c:v>11.236991355101599</c:v>
                </c:pt>
                <c:pt idx="8164">
                  <c:v>11.238367931281299</c:v>
                </c:pt>
                <c:pt idx="8165">
                  <c:v>11.239744507460999</c:v>
                </c:pt>
                <c:pt idx="8166">
                  <c:v>11.241121083640801</c:v>
                </c:pt>
                <c:pt idx="8167">
                  <c:v>11.242497659820501</c:v>
                </c:pt>
                <c:pt idx="8168">
                  <c:v>11.243874236000201</c:v>
                </c:pt>
                <c:pt idx="8169">
                  <c:v>11.245250812179901</c:v>
                </c:pt>
                <c:pt idx="8170">
                  <c:v>11.2466273883597</c:v>
                </c:pt>
                <c:pt idx="8171">
                  <c:v>11.2480039645394</c:v>
                </c:pt>
                <c:pt idx="8172">
                  <c:v>11.2493805407191</c:v>
                </c:pt>
                <c:pt idx="8173">
                  <c:v>11.2507571168989</c:v>
                </c:pt>
                <c:pt idx="8174">
                  <c:v>11.2521336930786</c:v>
                </c:pt>
                <c:pt idx="8175">
                  <c:v>11.2535102692583</c:v>
                </c:pt>
                <c:pt idx="8176">
                  <c:v>11.254886845438</c:v>
                </c:pt>
                <c:pt idx="8177">
                  <c:v>11.256263421617801</c:v>
                </c:pt>
                <c:pt idx="8178">
                  <c:v>11.257639997797501</c:v>
                </c:pt>
                <c:pt idx="8179">
                  <c:v>11.259016573977201</c:v>
                </c:pt>
                <c:pt idx="8180">
                  <c:v>11.260393150156901</c:v>
                </c:pt>
                <c:pt idx="8181">
                  <c:v>11.2617697263367</c:v>
                </c:pt>
                <c:pt idx="8182">
                  <c:v>11.2631463025164</c:v>
                </c:pt>
                <c:pt idx="8183">
                  <c:v>11.2645228786961</c:v>
                </c:pt>
                <c:pt idx="8184">
                  <c:v>11.2658994548758</c:v>
                </c:pt>
                <c:pt idx="8185">
                  <c:v>11.2672760310556</c:v>
                </c:pt>
                <c:pt idx="8186">
                  <c:v>11.2686526072353</c:v>
                </c:pt>
                <c:pt idx="8187">
                  <c:v>11.270029183415</c:v>
                </c:pt>
                <c:pt idx="8188">
                  <c:v>11.2714057595947</c:v>
                </c:pt>
                <c:pt idx="8189">
                  <c:v>11.272782335774499</c:v>
                </c:pt>
                <c:pt idx="8190">
                  <c:v>11.274158911954199</c:v>
                </c:pt>
                <c:pt idx="8191">
                  <c:v>11.275535488133899</c:v>
                </c:pt>
                <c:pt idx="8192">
                  <c:v>11.276912064313599</c:v>
                </c:pt>
                <c:pt idx="8193">
                  <c:v>11.2782886404934</c:v>
                </c:pt>
                <c:pt idx="8194">
                  <c:v>11.2796652166731</c:v>
                </c:pt>
                <c:pt idx="8195">
                  <c:v>11.2810417928528</c:v>
                </c:pt>
                <c:pt idx="8196">
                  <c:v>11.2824183690325</c:v>
                </c:pt>
                <c:pt idx="8197">
                  <c:v>11.2837949452123</c:v>
                </c:pt>
                <c:pt idx="8198">
                  <c:v>11.285171521392</c:v>
                </c:pt>
                <c:pt idx="8199">
                  <c:v>11.2865480975717</c:v>
                </c:pt>
                <c:pt idx="8200">
                  <c:v>11.2879246737514</c:v>
                </c:pt>
                <c:pt idx="8201">
                  <c:v>11.289301249931199</c:v>
                </c:pt>
                <c:pt idx="8202">
                  <c:v>11.290677826110899</c:v>
                </c:pt>
                <c:pt idx="8203">
                  <c:v>11.292054402290599</c:v>
                </c:pt>
                <c:pt idx="8204">
                  <c:v>11.293430978470401</c:v>
                </c:pt>
                <c:pt idx="8205">
                  <c:v>11.294807554650101</c:v>
                </c:pt>
                <c:pt idx="8206">
                  <c:v>11.296184130829801</c:v>
                </c:pt>
                <c:pt idx="8207">
                  <c:v>11.297560707009501</c:v>
                </c:pt>
                <c:pt idx="8208">
                  <c:v>11.2989372831893</c:v>
                </c:pt>
                <c:pt idx="8209">
                  <c:v>11.300313859369</c:v>
                </c:pt>
                <c:pt idx="8210">
                  <c:v>11.3016904355487</c:v>
                </c:pt>
                <c:pt idx="8211">
                  <c:v>11.3030670117284</c:v>
                </c:pt>
                <c:pt idx="8212">
                  <c:v>11.304443587908199</c:v>
                </c:pt>
                <c:pt idx="8213">
                  <c:v>11.305820164087899</c:v>
                </c:pt>
                <c:pt idx="8214">
                  <c:v>11.307196740267599</c:v>
                </c:pt>
                <c:pt idx="8215">
                  <c:v>11.308573316447299</c:v>
                </c:pt>
                <c:pt idx="8216">
                  <c:v>11.309949892627101</c:v>
                </c:pt>
                <c:pt idx="8217">
                  <c:v>11.311326468806801</c:v>
                </c:pt>
                <c:pt idx="8218">
                  <c:v>11.312703044986501</c:v>
                </c:pt>
                <c:pt idx="8219">
                  <c:v>11.314079621166201</c:v>
                </c:pt>
                <c:pt idx="8220">
                  <c:v>11.315456197346</c:v>
                </c:pt>
                <c:pt idx="8221">
                  <c:v>11.3168327735257</c:v>
                </c:pt>
                <c:pt idx="8222">
                  <c:v>11.3182093497054</c:v>
                </c:pt>
                <c:pt idx="8223">
                  <c:v>11.3195859258851</c:v>
                </c:pt>
                <c:pt idx="8224">
                  <c:v>11.3209625020649</c:v>
                </c:pt>
                <c:pt idx="8225">
                  <c:v>11.3223390782446</c:v>
                </c:pt>
                <c:pt idx="8226">
                  <c:v>11.3237156544243</c:v>
                </c:pt>
                <c:pt idx="8227">
                  <c:v>11.325092230604</c:v>
                </c:pt>
                <c:pt idx="8228">
                  <c:v>11.326468806783801</c:v>
                </c:pt>
                <c:pt idx="8229">
                  <c:v>11.327845382963501</c:v>
                </c:pt>
                <c:pt idx="8230">
                  <c:v>11.329221959143201</c:v>
                </c:pt>
                <c:pt idx="8231">
                  <c:v>11.330598535322901</c:v>
                </c:pt>
                <c:pt idx="8232">
                  <c:v>11.3319751115027</c:v>
                </c:pt>
                <c:pt idx="8233">
                  <c:v>11.3333516876824</c:v>
                </c:pt>
                <c:pt idx="8234">
                  <c:v>11.3347282638621</c:v>
                </c:pt>
                <c:pt idx="8235">
                  <c:v>11.3361048400419</c:v>
                </c:pt>
                <c:pt idx="8236">
                  <c:v>11.3374814162216</c:v>
                </c:pt>
                <c:pt idx="8237">
                  <c:v>11.3388579924013</c:v>
                </c:pt>
                <c:pt idx="8238">
                  <c:v>11.340234568581</c:v>
                </c:pt>
                <c:pt idx="8239">
                  <c:v>11.341611144760799</c:v>
                </c:pt>
                <c:pt idx="8240">
                  <c:v>11.342987720940499</c:v>
                </c:pt>
                <c:pt idx="8241">
                  <c:v>11.344364297120199</c:v>
                </c:pt>
                <c:pt idx="8242">
                  <c:v>11.345740873299899</c:v>
                </c:pt>
                <c:pt idx="8243">
                  <c:v>11.3471174494797</c:v>
                </c:pt>
                <c:pt idx="8244">
                  <c:v>11.3484940256594</c:v>
                </c:pt>
                <c:pt idx="8245">
                  <c:v>11.3498706018391</c:v>
                </c:pt>
                <c:pt idx="8246">
                  <c:v>11.3512471780188</c:v>
                </c:pt>
                <c:pt idx="8247">
                  <c:v>11.3526237541986</c:v>
                </c:pt>
                <c:pt idx="8248">
                  <c:v>11.3540003303783</c:v>
                </c:pt>
                <c:pt idx="8249">
                  <c:v>11.355376906558</c:v>
                </c:pt>
                <c:pt idx="8250">
                  <c:v>11.3567534827377</c:v>
                </c:pt>
                <c:pt idx="8251">
                  <c:v>11.358130058917499</c:v>
                </c:pt>
                <c:pt idx="8252">
                  <c:v>11.359506635097199</c:v>
                </c:pt>
                <c:pt idx="8253">
                  <c:v>11.360883211276899</c:v>
                </c:pt>
                <c:pt idx="8254">
                  <c:v>11.362259787456599</c:v>
                </c:pt>
                <c:pt idx="8255">
                  <c:v>11.363636363636401</c:v>
                </c:pt>
                <c:pt idx="8256">
                  <c:v>11.365012939816101</c:v>
                </c:pt>
                <c:pt idx="8257">
                  <c:v>11.366389515995801</c:v>
                </c:pt>
                <c:pt idx="8258">
                  <c:v>11.367766092175501</c:v>
                </c:pt>
                <c:pt idx="8259">
                  <c:v>11.3691426683553</c:v>
                </c:pt>
                <c:pt idx="8260">
                  <c:v>11.370519244535</c:v>
                </c:pt>
                <c:pt idx="8261">
                  <c:v>11.3718958207147</c:v>
                </c:pt>
                <c:pt idx="8262">
                  <c:v>11.3732723968944</c:v>
                </c:pt>
                <c:pt idx="8263">
                  <c:v>11.3746489730742</c:v>
                </c:pt>
                <c:pt idx="8264">
                  <c:v>11.3760255492539</c:v>
                </c:pt>
                <c:pt idx="8265">
                  <c:v>11.3774021254336</c:v>
                </c:pt>
                <c:pt idx="8266">
                  <c:v>11.378778701613401</c:v>
                </c:pt>
                <c:pt idx="8267">
                  <c:v>11.380155277793101</c:v>
                </c:pt>
                <c:pt idx="8268">
                  <c:v>11.381531853972801</c:v>
                </c:pt>
                <c:pt idx="8269">
                  <c:v>11.382908430152501</c:v>
                </c:pt>
                <c:pt idx="8270">
                  <c:v>11.3842850063323</c:v>
                </c:pt>
                <c:pt idx="8271">
                  <c:v>11.385661582512</c:v>
                </c:pt>
                <c:pt idx="8272">
                  <c:v>11.3870381586917</c:v>
                </c:pt>
                <c:pt idx="8273">
                  <c:v>11.3884147348714</c:v>
                </c:pt>
                <c:pt idx="8274">
                  <c:v>11.3897913110512</c:v>
                </c:pt>
                <c:pt idx="8275">
                  <c:v>11.3911678872309</c:v>
                </c:pt>
                <c:pt idx="8276">
                  <c:v>11.3925444634106</c:v>
                </c:pt>
                <c:pt idx="8277">
                  <c:v>11.3939210395903</c:v>
                </c:pt>
                <c:pt idx="8278">
                  <c:v>11.395297615770099</c:v>
                </c:pt>
                <c:pt idx="8279">
                  <c:v>11.396674191949799</c:v>
                </c:pt>
                <c:pt idx="8280">
                  <c:v>11.398050768129499</c:v>
                </c:pt>
                <c:pt idx="8281">
                  <c:v>11.399427344309199</c:v>
                </c:pt>
                <c:pt idx="8282">
                  <c:v>11.400803920489</c:v>
                </c:pt>
                <c:pt idx="8283">
                  <c:v>11.4021804966687</c:v>
                </c:pt>
                <c:pt idx="8284">
                  <c:v>11.4035570728484</c:v>
                </c:pt>
                <c:pt idx="8285">
                  <c:v>11.4049336490281</c:v>
                </c:pt>
                <c:pt idx="8286">
                  <c:v>11.4063102252079</c:v>
                </c:pt>
                <c:pt idx="8287">
                  <c:v>11.4076868013876</c:v>
                </c:pt>
                <c:pt idx="8288">
                  <c:v>11.4090633775673</c:v>
                </c:pt>
                <c:pt idx="8289">
                  <c:v>11.410439953747</c:v>
                </c:pt>
                <c:pt idx="8290">
                  <c:v>11.411816529926799</c:v>
                </c:pt>
                <c:pt idx="8291">
                  <c:v>11.413193106106499</c:v>
                </c:pt>
                <c:pt idx="8292">
                  <c:v>11.414569682286199</c:v>
                </c:pt>
                <c:pt idx="8293">
                  <c:v>11.415946258465899</c:v>
                </c:pt>
                <c:pt idx="8294">
                  <c:v>11.417322834645701</c:v>
                </c:pt>
                <c:pt idx="8295">
                  <c:v>11.418699410825401</c:v>
                </c:pt>
                <c:pt idx="8296">
                  <c:v>11.420075987005101</c:v>
                </c:pt>
                <c:pt idx="8297">
                  <c:v>11.421452563184801</c:v>
                </c:pt>
                <c:pt idx="8298">
                  <c:v>11.4228291393646</c:v>
                </c:pt>
                <c:pt idx="8299">
                  <c:v>11.4242057155443</c:v>
                </c:pt>
                <c:pt idx="8300">
                  <c:v>11.425582291724</c:v>
                </c:pt>
                <c:pt idx="8301">
                  <c:v>11.426958867903799</c:v>
                </c:pt>
                <c:pt idx="8302">
                  <c:v>11.428335444083499</c:v>
                </c:pt>
                <c:pt idx="8303">
                  <c:v>11.429712020263199</c:v>
                </c:pt>
                <c:pt idx="8304">
                  <c:v>11.431088596442899</c:v>
                </c:pt>
                <c:pt idx="8305">
                  <c:v>11.432465172622701</c:v>
                </c:pt>
                <c:pt idx="8306">
                  <c:v>11.433841748802401</c:v>
                </c:pt>
                <c:pt idx="8307">
                  <c:v>11.435218324982101</c:v>
                </c:pt>
                <c:pt idx="8308">
                  <c:v>11.436594901161801</c:v>
                </c:pt>
                <c:pt idx="8309">
                  <c:v>11.4379714773416</c:v>
                </c:pt>
                <c:pt idx="8310">
                  <c:v>11.4393480535213</c:v>
                </c:pt>
                <c:pt idx="8311">
                  <c:v>11.440724629701</c:v>
                </c:pt>
                <c:pt idx="8312">
                  <c:v>11.4421012058807</c:v>
                </c:pt>
                <c:pt idx="8313">
                  <c:v>11.4434777820605</c:v>
                </c:pt>
                <c:pt idx="8314">
                  <c:v>11.4448543582402</c:v>
                </c:pt>
                <c:pt idx="8315">
                  <c:v>11.4462309344199</c:v>
                </c:pt>
                <c:pt idx="8316">
                  <c:v>11.4476075105996</c:v>
                </c:pt>
                <c:pt idx="8317">
                  <c:v>11.448984086779401</c:v>
                </c:pt>
                <c:pt idx="8318">
                  <c:v>11.450360662959101</c:v>
                </c:pt>
                <c:pt idx="8319">
                  <c:v>11.451737239138801</c:v>
                </c:pt>
                <c:pt idx="8320">
                  <c:v>11.453113815318501</c:v>
                </c:pt>
                <c:pt idx="8321">
                  <c:v>11.4544903914983</c:v>
                </c:pt>
                <c:pt idx="8322">
                  <c:v>11.455866967678</c:v>
                </c:pt>
                <c:pt idx="8323">
                  <c:v>11.4572435438577</c:v>
                </c:pt>
                <c:pt idx="8324">
                  <c:v>11.4586201200374</c:v>
                </c:pt>
                <c:pt idx="8325">
                  <c:v>11.4599966962172</c:v>
                </c:pt>
                <c:pt idx="8326">
                  <c:v>11.4613732723969</c:v>
                </c:pt>
                <c:pt idx="8327">
                  <c:v>11.4627498485766</c:v>
                </c:pt>
                <c:pt idx="8328">
                  <c:v>11.4641264247563</c:v>
                </c:pt>
                <c:pt idx="8329">
                  <c:v>11.465503000936099</c:v>
                </c:pt>
                <c:pt idx="8330">
                  <c:v>11.466879577115799</c:v>
                </c:pt>
                <c:pt idx="8331">
                  <c:v>11.468256153295499</c:v>
                </c:pt>
                <c:pt idx="8332">
                  <c:v>11.4696327294753</c:v>
                </c:pt>
                <c:pt idx="8333">
                  <c:v>11.471009305655</c:v>
                </c:pt>
                <c:pt idx="8334">
                  <c:v>11.4723858818347</c:v>
                </c:pt>
                <c:pt idx="8335">
                  <c:v>11.4737624580144</c:v>
                </c:pt>
                <c:pt idx="8336">
                  <c:v>11.4751390341942</c:v>
                </c:pt>
                <c:pt idx="8337">
                  <c:v>11.4765156103739</c:v>
                </c:pt>
                <c:pt idx="8338">
                  <c:v>11.4778921865536</c:v>
                </c:pt>
                <c:pt idx="8339">
                  <c:v>11.4792687627333</c:v>
                </c:pt>
                <c:pt idx="8340">
                  <c:v>11.480645338913099</c:v>
                </c:pt>
                <c:pt idx="8341">
                  <c:v>11.482021915092799</c:v>
                </c:pt>
                <c:pt idx="8342">
                  <c:v>11.483398491272499</c:v>
                </c:pt>
                <c:pt idx="8343">
                  <c:v>11.484775067452199</c:v>
                </c:pt>
                <c:pt idx="8344">
                  <c:v>11.486151643632001</c:v>
                </c:pt>
                <c:pt idx="8345">
                  <c:v>11.487528219811701</c:v>
                </c:pt>
                <c:pt idx="8346">
                  <c:v>11.488904795991401</c:v>
                </c:pt>
                <c:pt idx="8347">
                  <c:v>11.490281372171101</c:v>
                </c:pt>
                <c:pt idx="8348">
                  <c:v>11.4916579483509</c:v>
                </c:pt>
                <c:pt idx="8349">
                  <c:v>11.4930345245306</c:v>
                </c:pt>
                <c:pt idx="8350">
                  <c:v>11.4944111007103</c:v>
                </c:pt>
                <c:pt idx="8351">
                  <c:v>11.49578767689</c:v>
                </c:pt>
                <c:pt idx="8352">
                  <c:v>11.497164253069799</c:v>
                </c:pt>
                <c:pt idx="8353">
                  <c:v>11.498540829249499</c:v>
                </c:pt>
                <c:pt idx="8354">
                  <c:v>11.499917405429199</c:v>
                </c:pt>
                <c:pt idx="8355">
                  <c:v>11.501293981608899</c:v>
                </c:pt>
                <c:pt idx="8356">
                  <c:v>11.502670557788701</c:v>
                </c:pt>
                <c:pt idx="8357">
                  <c:v>11.504047133968401</c:v>
                </c:pt>
                <c:pt idx="8358">
                  <c:v>11.505423710148101</c:v>
                </c:pt>
                <c:pt idx="8359">
                  <c:v>11.506800286327801</c:v>
                </c:pt>
                <c:pt idx="8360">
                  <c:v>11.5081768625076</c:v>
                </c:pt>
                <c:pt idx="8361">
                  <c:v>11.5095534386873</c:v>
                </c:pt>
                <c:pt idx="8362">
                  <c:v>11.510930014867</c:v>
                </c:pt>
                <c:pt idx="8363">
                  <c:v>11.5123065910468</c:v>
                </c:pt>
                <c:pt idx="8364">
                  <c:v>11.5136831672265</c:v>
                </c:pt>
                <c:pt idx="8365">
                  <c:v>11.5150597434062</c:v>
                </c:pt>
                <c:pt idx="8366">
                  <c:v>11.5164363195859</c:v>
                </c:pt>
                <c:pt idx="8367">
                  <c:v>11.517812895765701</c:v>
                </c:pt>
                <c:pt idx="8368">
                  <c:v>11.519189471945401</c:v>
                </c:pt>
                <c:pt idx="8369">
                  <c:v>11.520566048125101</c:v>
                </c:pt>
                <c:pt idx="8370">
                  <c:v>11.521942624304801</c:v>
                </c:pt>
                <c:pt idx="8371">
                  <c:v>11.5233192004846</c:v>
                </c:pt>
                <c:pt idx="8372">
                  <c:v>11.5246957766643</c:v>
                </c:pt>
                <c:pt idx="8373">
                  <c:v>11.526072352844</c:v>
                </c:pt>
                <c:pt idx="8374">
                  <c:v>11.5274489290237</c:v>
                </c:pt>
                <c:pt idx="8375">
                  <c:v>11.5288255052035</c:v>
                </c:pt>
                <c:pt idx="8376">
                  <c:v>11.5302020813832</c:v>
                </c:pt>
                <c:pt idx="8377">
                  <c:v>11.5315786575629</c:v>
                </c:pt>
                <c:pt idx="8378">
                  <c:v>11.5329552337426</c:v>
                </c:pt>
                <c:pt idx="8379">
                  <c:v>11.534331809922399</c:v>
                </c:pt>
                <c:pt idx="8380">
                  <c:v>11.535708386102099</c:v>
                </c:pt>
                <c:pt idx="8381">
                  <c:v>11.537084962281799</c:v>
                </c:pt>
                <c:pt idx="8382">
                  <c:v>11.538461538461499</c:v>
                </c:pt>
                <c:pt idx="8383">
                  <c:v>11.5398381146413</c:v>
                </c:pt>
                <c:pt idx="8384">
                  <c:v>11.541214690821</c:v>
                </c:pt>
                <c:pt idx="8385">
                  <c:v>11.5425912670007</c:v>
                </c:pt>
                <c:pt idx="8386">
                  <c:v>11.5439678431804</c:v>
                </c:pt>
                <c:pt idx="8387">
                  <c:v>11.5453444193602</c:v>
                </c:pt>
                <c:pt idx="8388">
                  <c:v>11.5467209955399</c:v>
                </c:pt>
                <c:pt idx="8389">
                  <c:v>11.5480975717196</c:v>
                </c:pt>
                <c:pt idx="8390">
                  <c:v>11.5494741478993</c:v>
                </c:pt>
                <c:pt idx="8391">
                  <c:v>11.550850724079099</c:v>
                </c:pt>
                <c:pt idx="8392">
                  <c:v>11.552227300258799</c:v>
                </c:pt>
                <c:pt idx="8393">
                  <c:v>11.553603876438499</c:v>
                </c:pt>
                <c:pt idx="8394">
                  <c:v>11.554980452618301</c:v>
                </c:pt>
                <c:pt idx="8395">
                  <c:v>11.556357028798001</c:v>
                </c:pt>
                <c:pt idx="8396">
                  <c:v>11.557733604977701</c:v>
                </c:pt>
                <c:pt idx="8397">
                  <c:v>11.559110181157401</c:v>
                </c:pt>
                <c:pt idx="8398">
                  <c:v>11.5604867573372</c:v>
                </c:pt>
                <c:pt idx="8399">
                  <c:v>11.5618633335169</c:v>
                </c:pt>
                <c:pt idx="8400">
                  <c:v>11.5632399096966</c:v>
                </c:pt>
                <c:pt idx="8401">
                  <c:v>11.5646164858763</c:v>
                </c:pt>
                <c:pt idx="8402">
                  <c:v>11.5659930620561</c:v>
                </c:pt>
                <c:pt idx="8403">
                  <c:v>11.5673696382358</c:v>
                </c:pt>
                <c:pt idx="8404">
                  <c:v>11.5687462144155</c:v>
                </c:pt>
                <c:pt idx="8405">
                  <c:v>11.5701227905952</c:v>
                </c:pt>
                <c:pt idx="8406">
                  <c:v>11.571499366775001</c:v>
                </c:pt>
                <c:pt idx="8407">
                  <c:v>11.572875942954701</c:v>
                </c:pt>
                <c:pt idx="8408">
                  <c:v>11.574252519134401</c:v>
                </c:pt>
                <c:pt idx="8409">
                  <c:v>11.575629095314101</c:v>
                </c:pt>
                <c:pt idx="8410">
                  <c:v>11.5770056714939</c:v>
                </c:pt>
                <c:pt idx="8411">
                  <c:v>11.5783822476736</c:v>
                </c:pt>
                <c:pt idx="8412">
                  <c:v>11.5797588238533</c:v>
                </c:pt>
                <c:pt idx="8413">
                  <c:v>11.581135400033</c:v>
                </c:pt>
                <c:pt idx="8414">
                  <c:v>11.5825119762128</c:v>
                </c:pt>
                <c:pt idx="8415">
                  <c:v>11.5838885523925</c:v>
                </c:pt>
                <c:pt idx="8416">
                  <c:v>11.5852651285722</c:v>
                </c:pt>
                <c:pt idx="8417">
                  <c:v>11.5866417047519</c:v>
                </c:pt>
                <c:pt idx="8418">
                  <c:v>11.588018280931699</c:v>
                </c:pt>
                <c:pt idx="8419">
                  <c:v>11.589394857111399</c:v>
                </c:pt>
                <c:pt idx="8420">
                  <c:v>11.590771433291099</c:v>
                </c:pt>
                <c:pt idx="8421">
                  <c:v>11.592148009470799</c:v>
                </c:pt>
                <c:pt idx="8422">
                  <c:v>11.5935245856506</c:v>
                </c:pt>
                <c:pt idx="8423">
                  <c:v>11.5949011618303</c:v>
                </c:pt>
                <c:pt idx="8424">
                  <c:v>11.59627773801</c:v>
                </c:pt>
                <c:pt idx="8425">
                  <c:v>11.5976543141897</c:v>
                </c:pt>
                <c:pt idx="8426">
                  <c:v>11.5990308903695</c:v>
                </c:pt>
                <c:pt idx="8427">
                  <c:v>11.6004074665492</c:v>
                </c:pt>
                <c:pt idx="8428">
                  <c:v>11.6017840427289</c:v>
                </c:pt>
                <c:pt idx="8429">
                  <c:v>11.603160618908699</c:v>
                </c:pt>
                <c:pt idx="8430">
                  <c:v>11.604537195088399</c:v>
                </c:pt>
                <c:pt idx="8431">
                  <c:v>11.605913771268099</c:v>
                </c:pt>
                <c:pt idx="8432">
                  <c:v>11.607290347447799</c:v>
                </c:pt>
                <c:pt idx="8433">
                  <c:v>11.608666923627601</c:v>
                </c:pt>
                <c:pt idx="8434">
                  <c:v>11.610043499807301</c:v>
                </c:pt>
                <c:pt idx="8435">
                  <c:v>11.611420075987001</c:v>
                </c:pt>
                <c:pt idx="8436">
                  <c:v>11.612796652166701</c:v>
                </c:pt>
                <c:pt idx="8437">
                  <c:v>11.6141732283465</c:v>
                </c:pt>
                <c:pt idx="8438">
                  <c:v>11.6155498045262</c:v>
                </c:pt>
                <c:pt idx="8439">
                  <c:v>11.6169263807059</c:v>
                </c:pt>
                <c:pt idx="8440">
                  <c:v>11.6183029568856</c:v>
                </c:pt>
                <c:pt idx="8441">
                  <c:v>11.619679533065399</c:v>
                </c:pt>
                <c:pt idx="8442">
                  <c:v>11.621056109245099</c:v>
                </c:pt>
                <c:pt idx="8443">
                  <c:v>11.622432685424799</c:v>
                </c:pt>
                <c:pt idx="8444">
                  <c:v>11.623809261604499</c:v>
                </c:pt>
                <c:pt idx="8445">
                  <c:v>11.625185837784301</c:v>
                </c:pt>
                <c:pt idx="8446">
                  <c:v>11.626562413964001</c:v>
                </c:pt>
                <c:pt idx="8447">
                  <c:v>11.627938990143701</c:v>
                </c:pt>
                <c:pt idx="8448">
                  <c:v>11.629315566323401</c:v>
                </c:pt>
                <c:pt idx="8449">
                  <c:v>11.6306921425032</c:v>
                </c:pt>
                <c:pt idx="8450">
                  <c:v>11.6320687186829</c:v>
                </c:pt>
                <c:pt idx="8451">
                  <c:v>11.6334452948626</c:v>
                </c:pt>
                <c:pt idx="8452">
                  <c:v>11.6348218710423</c:v>
                </c:pt>
                <c:pt idx="8453">
                  <c:v>11.6361984472221</c:v>
                </c:pt>
                <c:pt idx="8454">
                  <c:v>11.6375750234018</c:v>
                </c:pt>
                <c:pt idx="8455">
                  <c:v>11.6389515995815</c:v>
                </c:pt>
                <c:pt idx="8456">
                  <c:v>11.6403281757612</c:v>
                </c:pt>
                <c:pt idx="8457">
                  <c:v>11.641704751941001</c:v>
                </c:pt>
                <c:pt idx="8458">
                  <c:v>11.643081328120701</c:v>
                </c:pt>
                <c:pt idx="8459">
                  <c:v>11.644457904300401</c:v>
                </c:pt>
                <c:pt idx="8460">
                  <c:v>11.6458344804802</c:v>
                </c:pt>
                <c:pt idx="8461">
                  <c:v>11.6472110566599</c:v>
                </c:pt>
                <c:pt idx="8462">
                  <c:v>11.6485876328396</c:v>
                </c:pt>
                <c:pt idx="8463">
                  <c:v>11.6499642090193</c:v>
                </c:pt>
                <c:pt idx="8464">
                  <c:v>11.6513407851991</c:v>
                </c:pt>
                <c:pt idx="8465">
                  <c:v>11.6527173613788</c:v>
                </c:pt>
                <c:pt idx="8466">
                  <c:v>11.6540939375585</c:v>
                </c:pt>
                <c:pt idx="8467">
                  <c:v>11.6554705137382</c:v>
                </c:pt>
                <c:pt idx="8468">
                  <c:v>11.656847089917999</c:v>
                </c:pt>
                <c:pt idx="8469">
                  <c:v>11.658223666097699</c:v>
                </c:pt>
                <c:pt idx="8470">
                  <c:v>11.659600242277399</c:v>
                </c:pt>
                <c:pt idx="8471">
                  <c:v>11.660976818457099</c:v>
                </c:pt>
                <c:pt idx="8472">
                  <c:v>11.6623533946369</c:v>
                </c:pt>
                <c:pt idx="8473">
                  <c:v>11.6637299708166</c:v>
                </c:pt>
                <c:pt idx="8474">
                  <c:v>11.6651065469963</c:v>
                </c:pt>
                <c:pt idx="8475">
                  <c:v>11.666483123176</c:v>
                </c:pt>
                <c:pt idx="8476">
                  <c:v>11.6678596993558</c:v>
                </c:pt>
                <c:pt idx="8477">
                  <c:v>11.6692362755355</c:v>
                </c:pt>
                <c:pt idx="8478">
                  <c:v>11.6706128517152</c:v>
                </c:pt>
                <c:pt idx="8479">
                  <c:v>11.6719894278949</c:v>
                </c:pt>
                <c:pt idx="8480">
                  <c:v>11.673366004074699</c:v>
                </c:pt>
                <c:pt idx="8481">
                  <c:v>11.674742580254399</c:v>
                </c:pt>
                <c:pt idx="8482">
                  <c:v>11.676119156434099</c:v>
                </c:pt>
                <c:pt idx="8483">
                  <c:v>11.677495732613799</c:v>
                </c:pt>
                <c:pt idx="8484">
                  <c:v>11.678872308793601</c:v>
                </c:pt>
                <c:pt idx="8485">
                  <c:v>11.680248884973301</c:v>
                </c:pt>
                <c:pt idx="8486">
                  <c:v>11.681625461153001</c:v>
                </c:pt>
                <c:pt idx="8487">
                  <c:v>11.683002037332701</c:v>
                </c:pt>
                <c:pt idx="8488">
                  <c:v>11.6843786135125</c:v>
                </c:pt>
                <c:pt idx="8489">
                  <c:v>11.6857551896922</c:v>
                </c:pt>
                <c:pt idx="8490">
                  <c:v>11.6871317658719</c:v>
                </c:pt>
                <c:pt idx="8491">
                  <c:v>11.6885083420517</c:v>
                </c:pt>
                <c:pt idx="8492">
                  <c:v>11.6898849182314</c:v>
                </c:pt>
                <c:pt idx="8493">
                  <c:v>11.6912614944111</c:v>
                </c:pt>
                <c:pt idx="8494">
                  <c:v>11.6926380705908</c:v>
                </c:pt>
                <c:pt idx="8495">
                  <c:v>11.694014646770601</c:v>
                </c:pt>
                <c:pt idx="8496">
                  <c:v>11.695391222950301</c:v>
                </c:pt>
                <c:pt idx="8497">
                  <c:v>11.696767799130001</c:v>
                </c:pt>
                <c:pt idx="8498">
                  <c:v>11.698144375309701</c:v>
                </c:pt>
                <c:pt idx="8499">
                  <c:v>11.6995209514895</c:v>
                </c:pt>
                <c:pt idx="8500">
                  <c:v>11.7008975276692</c:v>
                </c:pt>
                <c:pt idx="8501">
                  <c:v>11.7022741038489</c:v>
                </c:pt>
                <c:pt idx="8502">
                  <c:v>11.7036506800286</c:v>
                </c:pt>
                <c:pt idx="8503">
                  <c:v>11.7050272562084</c:v>
                </c:pt>
                <c:pt idx="8504">
                  <c:v>11.7064038323881</c:v>
                </c:pt>
                <c:pt idx="8505">
                  <c:v>11.7077804085678</c:v>
                </c:pt>
                <c:pt idx="8506">
                  <c:v>11.7091569847475</c:v>
                </c:pt>
                <c:pt idx="8507">
                  <c:v>11.710533560927299</c:v>
                </c:pt>
                <c:pt idx="8508">
                  <c:v>11.711910137106999</c:v>
                </c:pt>
                <c:pt idx="8509">
                  <c:v>11.713286713286699</c:v>
                </c:pt>
                <c:pt idx="8510">
                  <c:v>11.714663289466399</c:v>
                </c:pt>
                <c:pt idx="8511">
                  <c:v>11.7160398656462</c:v>
                </c:pt>
                <c:pt idx="8512">
                  <c:v>11.7174164418259</c:v>
                </c:pt>
                <c:pt idx="8513">
                  <c:v>11.7187930180056</c:v>
                </c:pt>
                <c:pt idx="8514">
                  <c:v>11.7201695941853</c:v>
                </c:pt>
                <c:pt idx="8515">
                  <c:v>11.7215461703651</c:v>
                </c:pt>
                <c:pt idx="8516">
                  <c:v>11.7229227465448</c:v>
                </c:pt>
                <c:pt idx="8517">
                  <c:v>11.7242993227245</c:v>
                </c:pt>
                <c:pt idx="8518">
                  <c:v>11.7256758989042</c:v>
                </c:pt>
                <c:pt idx="8519">
                  <c:v>11.727052475083999</c:v>
                </c:pt>
                <c:pt idx="8520">
                  <c:v>11.728429051263699</c:v>
                </c:pt>
                <c:pt idx="8521">
                  <c:v>11.729805627443399</c:v>
                </c:pt>
                <c:pt idx="8522">
                  <c:v>11.731182203623201</c:v>
                </c:pt>
                <c:pt idx="8523">
                  <c:v>11.732558779802901</c:v>
                </c:pt>
                <c:pt idx="8524">
                  <c:v>11.733935355982601</c:v>
                </c:pt>
                <c:pt idx="8525">
                  <c:v>11.735311932162301</c:v>
                </c:pt>
                <c:pt idx="8526">
                  <c:v>11.7366885083421</c:v>
                </c:pt>
                <c:pt idx="8527">
                  <c:v>11.7380650845218</c:v>
                </c:pt>
                <c:pt idx="8528">
                  <c:v>11.7394416607015</c:v>
                </c:pt>
                <c:pt idx="8529">
                  <c:v>11.7408182368812</c:v>
                </c:pt>
                <c:pt idx="8530">
                  <c:v>11.742194813060999</c:v>
                </c:pt>
                <c:pt idx="8531">
                  <c:v>11.743571389240699</c:v>
                </c:pt>
                <c:pt idx="8532">
                  <c:v>11.744947965420399</c:v>
                </c:pt>
                <c:pt idx="8533">
                  <c:v>11.746324541600099</c:v>
                </c:pt>
                <c:pt idx="8534">
                  <c:v>11.747701117779901</c:v>
                </c:pt>
                <c:pt idx="8535">
                  <c:v>11.749077693959601</c:v>
                </c:pt>
                <c:pt idx="8536">
                  <c:v>11.750454270139301</c:v>
                </c:pt>
                <c:pt idx="8537">
                  <c:v>11.751830846319001</c:v>
                </c:pt>
                <c:pt idx="8538">
                  <c:v>11.7532074224988</c:v>
                </c:pt>
                <c:pt idx="8539">
                  <c:v>11.7545839986785</c:v>
                </c:pt>
                <c:pt idx="8540">
                  <c:v>11.7559605748582</c:v>
                </c:pt>
                <c:pt idx="8541">
                  <c:v>11.7573371510379</c:v>
                </c:pt>
                <c:pt idx="8542">
                  <c:v>11.7587137272177</c:v>
                </c:pt>
                <c:pt idx="8543">
                  <c:v>11.7600903033974</c:v>
                </c:pt>
                <c:pt idx="8544">
                  <c:v>11.7614668795771</c:v>
                </c:pt>
                <c:pt idx="8545">
                  <c:v>11.7628434557568</c:v>
                </c:pt>
                <c:pt idx="8546">
                  <c:v>11.764220031936601</c:v>
                </c:pt>
                <c:pt idx="8547">
                  <c:v>11.765596608116301</c:v>
                </c:pt>
                <c:pt idx="8548">
                  <c:v>11.766973184296001</c:v>
                </c:pt>
                <c:pt idx="8549">
                  <c:v>11.768349760475701</c:v>
                </c:pt>
                <c:pt idx="8550">
                  <c:v>11.7697263366555</c:v>
                </c:pt>
                <c:pt idx="8551">
                  <c:v>11.7711029128352</c:v>
                </c:pt>
                <c:pt idx="8552">
                  <c:v>11.7724794890149</c:v>
                </c:pt>
                <c:pt idx="8553">
                  <c:v>11.7738560651947</c:v>
                </c:pt>
                <c:pt idx="8554">
                  <c:v>11.7752326413744</c:v>
                </c:pt>
                <c:pt idx="8555">
                  <c:v>11.7766092175541</c:v>
                </c:pt>
                <c:pt idx="8556">
                  <c:v>11.7779857937338</c:v>
                </c:pt>
                <c:pt idx="8557">
                  <c:v>11.779362369913599</c:v>
                </c:pt>
                <c:pt idx="8558">
                  <c:v>11.780738946093299</c:v>
                </c:pt>
                <c:pt idx="8559">
                  <c:v>11.782115522272999</c:v>
                </c:pt>
                <c:pt idx="8560">
                  <c:v>11.783492098452699</c:v>
                </c:pt>
                <c:pt idx="8561">
                  <c:v>11.7848686746325</c:v>
                </c:pt>
                <c:pt idx="8562">
                  <c:v>11.7862452508122</c:v>
                </c:pt>
                <c:pt idx="8563">
                  <c:v>11.7876218269919</c:v>
                </c:pt>
                <c:pt idx="8564">
                  <c:v>11.7889984031716</c:v>
                </c:pt>
                <c:pt idx="8565">
                  <c:v>11.7903749793514</c:v>
                </c:pt>
                <c:pt idx="8566">
                  <c:v>11.7917515555311</c:v>
                </c:pt>
                <c:pt idx="8567">
                  <c:v>11.7931281317108</c:v>
                </c:pt>
                <c:pt idx="8568">
                  <c:v>11.7945047078905</c:v>
                </c:pt>
                <c:pt idx="8569">
                  <c:v>11.795881284070299</c:v>
                </c:pt>
                <c:pt idx="8570">
                  <c:v>11.797257860249999</c:v>
                </c:pt>
                <c:pt idx="8571">
                  <c:v>11.798634436429699</c:v>
                </c:pt>
                <c:pt idx="8572">
                  <c:v>11.800011012609399</c:v>
                </c:pt>
                <c:pt idx="8573">
                  <c:v>11.801387588789201</c:v>
                </c:pt>
                <c:pt idx="8574">
                  <c:v>11.802764164968901</c:v>
                </c:pt>
                <c:pt idx="8575">
                  <c:v>11.804140741148601</c:v>
                </c:pt>
                <c:pt idx="8576">
                  <c:v>11.805517317328301</c:v>
                </c:pt>
                <c:pt idx="8577">
                  <c:v>11.8068938935081</c:v>
                </c:pt>
                <c:pt idx="8578">
                  <c:v>11.8082704696878</c:v>
                </c:pt>
                <c:pt idx="8579">
                  <c:v>11.8096470458675</c:v>
                </c:pt>
                <c:pt idx="8580">
                  <c:v>11.8110236220472</c:v>
                </c:pt>
                <c:pt idx="8581">
                  <c:v>11.812400198226999</c:v>
                </c:pt>
                <c:pt idx="8582">
                  <c:v>11.813776774406699</c:v>
                </c:pt>
                <c:pt idx="8583">
                  <c:v>11.815153350586399</c:v>
                </c:pt>
                <c:pt idx="8584">
                  <c:v>11.816529926766201</c:v>
                </c:pt>
                <c:pt idx="8585">
                  <c:v>11.817906502945901</c:v>
                </c:pt>
                <c:pt idx="8586">
                  <c:v>11.819283079125601</c:v>
                </c:pt>
                <c:pt idx="8587">
                  <c:v>11.820659655305301</c:v>
                </c:pt>
                <c:pt idx="8588">
                  <c:v>11.8220362314851</c:v>
                </c:pt>
                <c:pt idx="8589">
                  <c:v>11.8234128076648</c:v>
                </c:pt>
                <c:pt idx="8590">
                  <c:v>11.8247893838445</c:v>
                </c:pt>
                <c:pt idx="8591">
                  <c:v>11.8261659600242</c:v>
                </c:pt>
                <c:pt idx="8592">
                  <c:v>11.827542536204</c:v>
                </c:pt>
                <c:pt idx="8593">
                  <c:v>11.8289191123837</c:v>
                </c:pt>
                <c:pt idx="8594">
                  <c:v>11.8302956885634</c:v>
                </c:pt>
                <c:pt idx="8595">
                  <c:v>11.8316722647431</c:v>
                </c:pt>
                <c:pt idx="8596">
                  <c:v>11.833048840922901</c:v>
                </c:pt>
                <c:pt idx="8597">
                  <c:v>11.834425417102601</c:v>
                </c:pt>
                <c:pt idx="8598">
                  <c:v>11.835801993282301</c:v>
                </c:pt>
                <c:pt idx="8599">
                  <c:v>11.837178569462001</c:v>
                </c:pt>
                <c:pt idx="8600">
                  <c:v>11.8385551456418</c:v>
                </c:pt>
                <c:pt idx="8601">
                  <c:v>11.8399317218215</c:v>
                </c:pt>
                <c:pt idx="8602">
                  <c:v>11.8413082980012</c:v>
                </c:pt>
                <c:pt idx="8603">
                  <c:v>11.8426848741809</c:v>
                </c:pt>
                <c:pt idx="8604">
                  <c:v>11.8440614503607</c:v>
                </c:pt>
                <c:pt idx="8605">
                  <c:v>11.8454380265404</c:v>
                </c:pt>
                <c:pt idx="8606">
                  <c:v>11.8468146027201</c:v>
                </c:pt>
                <c:pt idx="8607">
                  <c:v>11.8481911788998</c:v>
                </c:pt>
                <c:pt idx="8608">
                  <c:v>11.849567755079599</c:v>
                </c:pt>
                <c:pt idx="8609">
                  <c:v>11.850944331259299</c:v>
                </c:pt>
                <c:pt idx="8610">
                  <c:v>11.852320907438999</c:v>
                </c:pt>
                <c:pt idx="8611">
                  <c:v>11.853697483618699</c:v>
                </c:pt>
                <c:pt idx="8612">
                  <c:v>11.8550740597985</c:v>
                </c:pt>
                <c:pt idx="8613">
                  <c:v>11.8564506359782</c:v>
                </c:pt>
                <c:pt idx="8614">
                  <c:v>11.8578272121579</c:v>
                </c:pt>
                <c:pt idx="8615">
                  <c:v>11.8592037883376</c:v>
                </c:pt>
                <c:pt idx="8616">
                  <c:v>11.8605803645174</c:v>
                </c:pt>
                <c:pt idx="8617">
                  <c:v>11.8619569406971</c:v>
                </c:pt>
                <c:pt idx="8618">
                  <c:v>11.8633335168768</c:v>
                </c:pt>
                <c:pt idx="8619">
                  <c:v>11.864710093056599</c:v>
                </c:pt>
                <c:pt idx="8620">
                  <c:v>11.866086669236299</c:v>
                </c:pt>
                <c:pt idx="8621">
                  <c:v>11.867463245415999</c:v>
                </c:pt>
                <c:pt idx="8622">
                  <c:v>11.868839821595699</c:v>
                </c:pt>
                <c:pt idx="8623">
                  <c:v>11.870216397775501</c:v>
                </c:pt>
                <c:pt idx="8624">
                  <c:v>11.871592973955201</c:v>
                </c:pt>
                <c:pt idx="8625">
                  <c:v>11.872969550134901</c:v>
                </c:pt>
                <c:pt idx="8626">
                  <c:v>11.874346126314601</c:v>
                </c:pt>
                <c:pt idx="8627">
                  <c:v>11.8757227024944</c:v>
                </c:pt>
                <c:pt idx="8628">
                  <c:v>11.8770992786741</c:v>
                </c:pt>
                <c:pt idx="8629">
                  <c:v>11.8784758548538</c:v>
                </c:pt>
                <c:pt idx="8630">
                  <c:v>11.8798524310335</c:v>
                </c:pt>
                <c:pt idx="8631">
                  <c:v>11.8812290072133</c:v>
                </c:pt>
                <c:pt idx="8632">
                  <c:v>11.882605583393</c:v>
                </c:pt>
                <c:pt idx="8633">
                  <c:v>11.8839821595727</c:v>
                </c:pt>
                <c:pt idx="8634">
                  <c:v>11.8853587357524</c:v>
                </c:pt>
                <c:pt idx="8635">
                  <c:v>11.886735311932201</c:v>
                </c:pt>
                <c:pt idx="8636">
                  <c:v>11.888111888111901</c:v>
                </c:pt>
                <c:pt idx="8637">
                  <c:v>11.889488464291601</c:v>
                </c:pt>
                <c:pt idx="8638">
                  <c:v>11.890865040471301</c:v>
                </c:pt>
                <c:pt idx="8639">
                  <c:v>11.8922416166511</c:v>
                </c:pt>
                <c:pt idx="8640">
                  <c:v>11.8936181928308</c:v>
                </c:pt>
                <c:pt idx="8641">
                  <c:v>11.8949947690105</c:v>
                </c:pt>
                <c:pt idx="8642">
                  <c:v>11.8963713451902</c:v>
                </c:pt>
                <c:pt idx="8643">
                  <c:v>11.89774792137</c:v>
                </c:pt>
                <c:pt idx="8644">
                  <c:v>11.8991244975497</c:v>
                </c:pt>
                <c:pt idx="8645">
                  <c:v>11.9005010737294</c:v>
                </c:pt>
                <c:pt idx="8646">
                  <c:v>11.9018776499091</c:v>
                </c:pt>
                <c:pt idx="8647">
                  <c:v>11.903254226088899</c:v>
                </c:pt>
                <c:pt idx="8648">
                  <c:v>11.904630802268599</c:v>
                </c:pt>
                <c:pt idx="8649">
                  <c:v>11.906007378448299</c:v>
                </c:pt>
                <c:pt idx="8650">
                  <c:v>11.9073839546281</c:v>
                </c:pt>
                <c:pt idx="8651">
                  <c:v>11.9087605308078</c:v>
                </c:pt>
                <c:pt idx="8652">
                  <c:v>11.9101371069875</c:v>
                </c:pt>
                <c:pt idx="8653">
                  <c:v>11.9115136831672</c:v>
                </c:pt>
                <c:pt idx="8654">
                  <c:v>11.912890259347</c:v>
                </c:pt>
                <c:pt idx="8655">
                  <c:v>11.9142668355267</c:v>
                </c:pt>
                <c:pt idx="8656">
                  <c:v>11.9156434117064</c:v>
                </c:pt>
                <c:pt idx="8657">
                  <c:v>11.9170199878861</c:v>
                </c:pt>
                <c:pt idx="8658">
                  <c:v>11.918396564065899</c:v>
                </c:pt>
                <c:pt idx="8659">
                  <c:v>11.919773140245599</c:v>
                </c:pt>
                <c:pt idx="8660">
                  <c:v>11.921149716425299</c:v>
                </c:pt>
                <c:pt idx="8661">
                  <c:v>11.922526292604999</c:v>
                </c:pt>
                <c:pt idx="8662">
                  <c:v>11.923902868784801</c:v>
                </c:pt>
                <c:pt idx="8663">
                  <c:v>11.925279444964501</c:v>
                </c:pt>
                <c:pt idx="8664">
                  <c:v>11.926656021144201</c:v>
                </c:pt>
                <c:pt idx="8665">
                  <c:v>11.928032597323901</c:v>
                </c:pt>
                <c:pt idx="8666">
                  <c:v>11.9294091735037</c:v>
                </c:pt>
                <c:pt idx="8667">
                  <c:v>11.9307857496834</c:v>
                </c:pt>
                <c:pt idx="8668">
                  <c:v>11.9321623258631</c:v>
                </c:pt>
                <c:pt idx="8669">
                  <c:v>11.9335389020428</c:v>
                </c:pt>
                <c:pt idx="8670">
                  <c:v>11.934915478222599</c:v>
                </c:pt>
                <c:pt idx="8671">
                  <c:v>11.936292054402299</c:v>
                </c:pt>
                <c:pt idx="8672">
                  <c:v>11.937668630581999</c:v>
                </c:pt>
                <c:pt idx="8673">
                  <c:v>11.939045206761699</c:v>
                </c:pt>
                <c:pt idx="8674">
                  <c:v>11.940421782941501</c:v>
                </c:pt>
                <c:pt idx="8675">
                  <c:v>11.941798359121201</c:v>
                </c:pt>
                <c:pt idx="8676">
                  <c:v>11.943174935300901</c:v>
                </c:pt>
                <c:pt idx="8677">
                  <c:v>11.944551511480601</c:v>
                </c:pt>
                <c:pt idx="8678">
                  <c:v>11.9459280876604</c:v>
                </c:pt>
                <c:pt idx="8679">
                  <c:v>11.9473046638401</c:v>
                </c:pt>
                <c:pt idx="8680">
                  <c:v>11.9486812400198</c:v>
                </c:pt>
                <c:pt idx="8681">
                  <c:v>11.9500578161996</c:v>
                </c:pt>
                <c:pt idx="8682">
                  <c:v>11.9514343923793</c:v>
                </c:pt>
                <c:pt idx="8683">
                  <c:v>11.952810968559</c:v>
                </c:pt>
                <c:pt idx="8684">
                  <c:v>11.9541875447387</c:v>
                </c:pt>
                <c:pt idx="8685">
                  <c:v>11.955564120918501</c:v>
                </c:pt>
                <c:pt idx="8686">
                  <c:v>11.956940697098201</c:v>
                </c:pt>
                <c:pt idx="8687">
                  <c:v>11.958317273277901</c:v>
                </c:pt>
                <c:pt idx="8688">
                  <c:v>11.959693849457601</c:v>
                </c:pt>
                <c:pt idx="8689">
                  <c:v>11.9610704256374</c:v>
                </c:pt>
                <c:pt idx="8690">
                  <c:v>11.9624470018171</c:v>
                </c:pt>
                <c:pt idx="8691">
                  <c:v>11.9638235779968</c:v>
                </c:pt>
                <c:pt idx="8692">
                  <c:v>11.9652001541765</c:v>
                </c:pt>
                <c:pt idx="8693">
                  <c:v>11.9665767303563</c:v>
                </c:pt>
                <c:pt idx="8694">
                  <c:v>11.967953306536</c:v>
                </c:pt>
                <c:pt idx="8695">
                  <c:v>11.9693298827157</c:v>
                </c:pt>
                <c:pt idx="8696">
                  <c:v>11.9707064588954</c:v>
                </c:pt>
                <c:pt idx="8697">
                  <c:v>11.972083035075199</c:v>
                </c:pt>
                <c:pt idx="8698">
                  <c:v>11.973459611254899</c:v>
                </c:pt>
                <c:pt idx="8699">
                  <c:v>11.974836187434599</c:v>
                </c:pt>
                <c:pt idx="8700">
                  <c:v>11.976212763614299</c:v>
                </c:pt>
                <c:pt idx="8701">
                  <c:v>11.9775893397941</c:v>
                </c:pt>
                <c:pt idx="8702">
                  <c:v>11.9789659159738</c:v>
                </c:pt>
                <c:pt idx="8703">
                  <c:v>11.9803424921535</c:v>
                </c:pt>
                <c:pt idx="8704">
                  <c:v>11.9817190683332</c:v>
                </c:pt>
                <c:pt idx="8705">
                  <c:v>11.983095644513</c:v>
                </c:pt>
                <c:pt idx="8706">
                  <c:v>11.9844722206927</c:v>
                </c:pt>
                <c:pt idx="8707">
                  <c:v>11.9858487968724</c:v>
                </c:pt>
                <c:pt idx="8708">
                  <c:v>11.9872253730521</c:v>
                </c:pt>
                <c:pt idx="8709">
                  <c:v>11.988601949231899</c:v>
                </c:pt>
                <c:pt idx="8710">
                  <c:v>11.989978525411599</c:v>
                </c:pt>
                <c:pt idx="8711">
                  <c:v>11.991355101591299</c:v>
                </c:pt>
                <c:pt idx="8712">
                  <c:v>11.992731677770999</c:v>
                </c:pt>
                <c:pt idx="8713">
                  <c:v>11.994108253950801</c:v>
                </c:pt>
                <c:pt idx="8714">
                  <c:v>11.995484830130501</c:v>
                </c:pt>
                <c:pt idx="8715">
                  <c:v>11.996861406310201</c:v>
                </c:pt>
                <c:pt idx="8716">
                  <c:v>11.99823798249</c:v>
                </c:pt>
                <c:pt idx="8717">
                  <c:v>11.9996145586697</c:v>
                </c:pt>
                <c:pt idx="8718">
                  <c:v>12.0009911348494</c:v>
                </c:pt>
                <c:pt idx="8719">
                  <c:v>12.0023677110291</c:v>
                </c:pt>
                <c:pt idx="8720">
                  <c:v>12.0037442872089</c:v>
                </c:pt>
                <c:pt idx="8721">
                  <c:v>12.0051208633886</c:v>
                </c:pt>
                <c:pt idx="8722">
                  <c:v>12.0064974395683</c:v>
                </c:pt>
                <c:pt idx="8723">
                  <c:v>12.007874015748</c:v>
                </c:pt>
                <c:pt idx="8724">
                  <c:v>12.009250591927801</c:v>
                </c:pt>
                <c:pt idx="8725">
                  <c:v>12.010627168107501</c:v>
                </c:pt>
                <c:pt idx="8726">
                  <c:v>12.012003744287201</c:v>
                </c:pt>
                <c:pt idx="8727">
                  <c:v>12.013380320466901</c:v>
                </c:pt>
                <c:pt idx="8728">
                  <c:v>12.0147568966467</c:v>
                </c:pt>
                <c:pt idx="8729">
                  <c:v>12.0161334728264</c:v>
                </c:pt>
                <c:pt idx="8730">
                  <c:v>12.0175100490061</c:v>
                </c:pt>
                <c:pt idx="8731">
                  <c:v>12.0188866251858</c:v>
                </c:pt>
                <c:pt idx="8732">
                  <c:v>12.0202632013656</c:v>
                </c:pt>
                <c:pt idx="8733">
                  <c:v>12.0216397775453</c:v>
                </c:pt>
                <c:pt idx="8734">
                  <c:v>12.023016353725</c:v>
                </c:pt>
                <c:pt idx="8735">
                  <c:v>12.0243929299047</c:v>
                </c:pt>
                <c:pt idx="8736">
                  <c:v>12.025769506084499</c:v>
                </c:pt>
                <c:pt idx="8737">
                  <c:v>12.027146082264199</c:v>
                </c:pt>
                <c:pt idx="8738">
                  <c:v>12.028522658443899</c:v>
                </c:pt>
                <c:pt idx="8739">
                  <c:v>12.029899234623599</c:v>
                </c:pt>
                <c:pt idx="8740">
                  <c:v>12.0312758108034</c:v>
                </c:pt>
                <c:pt idx="8741">
                  <c:v>12.0326523869831</c:v>
                </c:pt>
                <c:pt idx="8742">
                  <c:v>12.0340289631628</c:v>
                </c:pt>
                <c:pt idx="8743">
                  <c:v>12.0354055393426</c:v>
                </c:pt>
                <c:pt idx="8744">
                  <c:v>12.0367821155223</c:v>
                </c:pt>
                <c:pt idx="8745">
                  <c:v>12.038158691702</c:v>
                </c:pt>
                <c:pt idx="8746">
                  <c:v>12.0395352678817</c:v>
                </c:pt>
                <c:pt idx="8747">
                  <c:v>12.040911844061499</c:v>
                </c:pt>
                <c:pt idx="8748">
                  <c:v>12.042288420241199</c:v>
                </c:pt>
                <c:pt idx="8749">
                  <c:v>12.043664996420899</c:v>
                </c:pt>
                <c:pt idx="8750">
                  <c:v>12.045041572600599</c:v>
                </c:pt>
                <c:pt idx="8751">
                  <c:v>12.046418148780401</c:v>
                </c:pt>
                <c:pt idx="8752">
                  <c:v>12.047794724960101</c:v>
                </c:pt>
                <c:pt idx="8753">
                  <c:v>12.049171301139801</c:v>
                </c:pt>
                <c:pt idx="8754">
                  <c:v>12.050547877319501</c:v>
                </c:pt>
                <c:pt idx="8755">
                  <c:v>12.0519244534993</c:v>
                </c:pt>
                <c:pt idx="8756">
                  <c:v>12.053301029679</c:v>
                </c:pt>
                <c:pt idx="8757">
                  <c:v>12.0546776058587</c:v>
                </c:pt>
                <c:pt idx="8758">
                  <c:v>12.0560541820384</c:v>
                </c:pt>
                <c:pt idx="8759">
                  <c:v>12.057430758218199</c:v>
                </c:pt>
                <c:pt idx="8760">
                  <c:v>12.058807334397899</c:v>
                </c:pt>
                <c:pt idx="8761">
                  <c:v>12.060183910577599</c:v>
                </c:pt>
                <c:pt idx="8762">
                  <c:v>12.061560486757299</c:v>
                </c:pt>
                <c:pt idx="8763">
                  <c:v>12.062937062937101</c:v>
                </c:pt>
                <c:pt idx="8764">
                  <c:v>12.064313639116801</c:v>
                </c:pt>
                <c:pt idx="8765">
                  <c:v>12.065690215296501</c:v>
                </c:pt>
                <c:pt idx="8766">
                  <c:v>12.067066791476201</c:v>
                </c:pt>
                <c:pt idx="8767">
                  <c:v>12.068443367656</c:v>
                </c:pt>
                <c:pt idx="8768">
                  <c:v>12.0698199438357</c:v>
                </c:pt>
                <c:pt idx="8769">
                  <c:v>12.0711965200154</c:v>
                </c:pt>
                <c:pt idx="8770">
                  <c:v>12.0725730961951</c:v>
                </c:pt>
                <c:pt idx="8771">
                  <c:v>12.0739496723749</c:v>
                </c:pt>
                <c:pt idx="8772">
                  <c:v>12.0753262485546</c:v>
                </c:pt>
                <c:pt idx="8773">
                  <c:v>12.0767028247343</c:v>
                </c:pt>
                <c:pt idx="8774">
                  <c:v>12.078079400914101</c:v>
                </c:pt>
                <c:pt idx="8775">
                  <c:v>12.079455977093801</c:v>
                </c:pt>
                <c:pt idx="8776">
                  <c:v>12.080832553273501</c:v>
                </c:pt>
                <c:pt idx="8777">
                  <c:v>12.082209129453201</c:v>
                </c:pt>
                <c:pt idx="8778">
                  <c:v>12.083585705633</c:v>
                </c:pt>
                <c:pt idx="8779">
                  <c:v>12.0849622818127</c:v>
                </c:pt>
                <c:pt idx="8780">
                  <c:v>12.0863388579924</c:v>
                </c:pt>
                <c:pt idx="8781">
                  <c:v>12.0877154341721</c:v>
                </c:pt>
                <c:pt idx="8782">
                  <c:v>12.0890920103519</c:v>
                </c:pt>
                <c:pt idx="8783">
                  <c:v>12.0904685865316</c:v>
                </c:pt>
                <c:pt idx="8784">
                  <c:v>12.0918451627113</c:v>
                </c:pt>
                <c:pt idx="8785">
                  <c:v>12.093221738891</c:v>
                </c:pt>
                <c:pt idx="8786">
                  <c:v>12.094598315070799</c:v>
                </c:pt>
                <c:pt idx="8787">
                  <c:v>12.095974891250499</c:v>
                </c:pt>
                <c:pt idx="8788">
                  <c:v>12.097351467430199</c:v>
                </c:pt>
                <c:pt idx="8789">
                  <c:v>12.098728043609899</c:v>
                </c:pt>
                <c:pt idx="8790">
                  <c:v>12.1001046197897</c:v>
                </c:pt>
                <c:pt idx="8791">
                  <c:v>12.1014811959694</c:v>
                </c:pt>
                <c:pt idx="8792">
                  <c:v>12.1028577721491</c:v>
                </c:pt>
                <c:pt idx="8793">
                  <c:v>12.1042343483288</c:v>
                </c:pt>
                <c:pt idx="8794">
                  <c:v>12.1056109245086</c:v>
                </c:pt>
                <c:pt idx="8795">
                  <c:v>12.1069875006883</c:v>
                </c:pt>
                <c:pt idx="8796">
                  <c:v>12.108364076868</c:v>
                </c:pt>
                <c:pt idx="8797">
                  <c:v>12.1097406530477</c:v>
                </c:pt>
                <c:pt idx="8798">
                  <c:v>12.111117229227499</c:v>
                </c:pt>
                <c:pt idx="8799">
                  <c:v>12.112493805407199</c:v>
                </c:pt>
                <c:pt idx="8800">
                  <c:v>12.113870381586899</c:v>
                </c:pt>
                <c:pt idx="8801">
                  <c:v>12.115246957766599</c:v>
                </c:pt>
                <c:pt idx="8802">
                  <c:v>12.116623533946401</c:v>
                </c:pt>
                <c:pt idx="8803">
                  <c:v>12.118000110126101</c:v>
                </c:pt>
                <c:pt idx="8804">
                  <c:v>12.119376686305801</c:v>
                </c:pt>
                <c:pt idx="8805">
                  <c:v>12.120753262485501</c:v>
                </c:pt>
                <c:pt idx="8806">
                  <c:v>12.1221298386653</c:v>
                </c:pt>
                <c:pt idx="8807">
                  <c:v>12.123506414845</c:v>
                </c:pt>
                <c:pt idx="8808">
                  <c:v>12.1248829910247</c:v>
                </c:pt>
                <c:pt idx="8809">
                  <c:v>12.126259567204499</c:v>
                </c:pt>
                <c:pt idx="8810">
                  <c:v>12.127636143384199</c:v>
                </c:pt>
                <c:pt idx="8811">
                  <c:v>12.129012719563899</c:v>
                </c:pt>
                <c:pt idx="8812">
                  <c:v>12.130389295743599</c:v>
                </c:pt>
                <c:pt idx="8813">
                  <c:v>12.131765871923401</c:v>
                </c:pt>
                <c:pt idx="8814">
                  <c:v>12.133142448103101</c:v>
                </c:pt>
                <c:pt idx="8815">
                  <c:v>12.134519024282801</c:v>
                </c:pt>
                <c:pt idx="8816">
                  <c:v>12.135895600462501</c:v>
                </c:pt>
                <c:pt idx="8817">
                  <c:v>12.1372721766423</c:v>
                </c:pt>
                <c:pt idx="8818">
                  <c:v>12.138648752822</c:v>
                </c:pt>
                <c:pt idx="8819">
                  <c:v>12.1400253290017</c:v>
                </c:pt>
                <c:pt idx="8820">
                  <c:v>12.1414019051814</c:v>
                </c:pt>
                <c:pt idx="8821">
                  <c:v>12.1427784813612</c:v>
                </c:pt>
                <c:pt idx="8822">
                  <c:v>12.1441550575409</c:v>
                </c:pt>
                <c:pt idx="8823">
                  <c:v>12.1455316337206</c:v>
                </c:pt>
                <c:pt idx="8824">
                  <c:v>12.1469082099003</c:v>
                </c:pt>
                <c:pt idx="8825">
                  <c:v>12.148284786080101</c:v>
                </c:pt>
                <c:pt idx="8826">
                  <c:v>12.149661362259801</c:v>
                </c:pt>
                <c:pt idx="8827">
                  <c:v>12.151037938439501</c:v>
                </c:pt>
                <c:pt idx="8828">
                  <c:v>12.152414514619201</c:v>
                </c:pt>
                <c:pt idx="8829">
                  <c:v>12.153791090799</c:v>
                </c:pt>
                <c:pt idx="8830">
                  <c:v>12.1551676669787</c:v>
                </c:pt>
                <c:pt idx="8831">
                  <c:v>12.1565442431584</c:v>
                </c:pt>
                <c:pt idx="8832">
                  <c:v>12.1579208193381</c:v>
                </c:pt>
                <c:pt idx="8833">
                  <c:v>12.1592973955179</c:v>
                </c:pt>
                <c:pt idx="8834">
                  <c:v>12.1606739716976</c:v>
                </c:pt>
                <c:pt idx="8835">
                  <c:v>12.1620505478773</c:v>
                </c:pt>
                <c:pt idx="8836">
                  <c:v>12.163427124057</c:v>
                </c:pt>
                <c:pt idx="8837">
                  <c:v>12.164803700236799</c:v>
                </c:pt>
                <c:pt idx="8838">
                  <c:v>12.166180276416499</c:v>
                </c:pt>
                <c:pt idx="8839">
                  <c:v>12.167556852596199</c:v>
                </c:pt>
                <c:pt idx="8840">
                  <c:v>12.168933428776</c:v>
                </c:pt>
                <c:pt idx="8841">
                  <c:v>12.1703100049557</c:v>
                </c:pt>
                <c:pt idx="8842">
                  <c:v>12.1716865811354</c:v>
                </c:pt>
                <c:pt idx="8843">
                  <c:v>12.1730631573151</c:v>
                </c:pt>
                <c:pt idx="8844">
                  <c:v>12.1744397334949</c:v>
                </c:pt>
                <c:pt idx="8845">
                  <c:v>12.1758163096746</c:v>
                </c:pt>
                <c:pt idx="8846">
                  <c:v>12.1771928858543</c:v>
                </c:pt>
                <c:pt idx="8847">
                  <c:v>12.178569462034</c:v>
                </c:pt>
                <c:pt idx="8848">
                  <c:v>12.179946038213799</c:v>
                </c:pt>
                <c:pt idx="8849">
                  <c:v>12.181322614393499</c:v>
                </c:pt>
                <c:pt idx="8850">
                  <c:v>12.182699190573199</c:v>
                </c:pt>
                <c:pt idx="8851">
                  <c:v>12.184075766752899</c:v>
                </c:pt>
                <c:pt idx="8852">
                  <c:v>12.185452342932701</c:v>
                </c:pt>
                <c:pt idx="8853">
                  <c:v>12.186828919112401</c:v>
                </c:pt>
                <c:pt idx="8854">
                  <c:v>12.188205495292101</c:v>
                </c:pt>
                <c:pt idx="8855">
                  <c:v>12.189582071471801</c:v>
                </c:pt>
                <c:pt idx="8856">
                  <c:v>12.1909586476516</c:v>
                </c:pt>
                <c:pt idx="8857">
                  <c:v>12.1923352238313</c:v>
                </c:pt>
                <c:pt idx="8858">
                  <c:v>12.193711800011</c:v>
                </c:pt>
                <c:pt idx="8859">
                  <c:v>12.1950883761907</c:v>
                </c:pt>
                <c:pt idx="8860">
                  <c:v>12.1964649523705</c:v>
                </c:pt>
                <c:pt idx="8861">
                  <c:v>12.1978415285502</c:v>
                </c:pt>
                <c:pt idx="8862">
                  <c:v>12.1992181047299</c:v>
                </c:pt>
                <c:pt idx="8863">
                  <c:v>12.2005946809096</c:v>
                </c:pt>
                <c:pt idx="8864">
                  <c:v>12.201971257089401</c:v>
                </c:pt>
                <c:pt idx="8865">
                  <c:v>12.203347833269101</c:v>
                </c:pt>
                <c:pt idx="8866">
                  <c:v>12.204724409448801</c:v>
                </c:pt>
                <c:pt idx="8867">
                  <c:v>12.206100985628501</c:v>
                </c:pt>
                <c:pt idx="8868">
                  <c:v>12.2074775618083</c:v>
                </c:pt>
                <c:pt idx="8869">
                  <c:v>12.208854137988</c:v>
                </c:pt>
                <c:pt idx="8870">
                  <c:v>12.2102307141677</c:v>
                </c:pt>
                <c:pt idx="8871">
                  <c:v>12.2116072903475</c:v>
                </c:pt>
                <c:pt idx="8872">
                  <c:v>12.2129838665272</c:v>
                </c:pt>
                <c:pt idx="8873">
                  <c:v>12.2143604427069</c:v>
                </c:pt>
                <c:pt idx="8874">
                  <c:v>12.2157370188866</c:v>
                </c:pt>
                <c:pt idx="8875">
                  <c:v>12.217113595066399</c:v>
                </c:pt>
                <c:pt idx="8876">
                  <c:v>12.218490171246099</c:v>
                </c:pt>
                <c:pt idx="8877">
                  <c:v>12.219866747425799</c:v>
                </c:pt>
                <c:pt idx="8878">
                  <c:v>12.221243323605499</c:v>
                </c:pt>
                <c:pt idx="8879">
                  <c:v>12.2226198997853</c:v>
                </c:pt>
                <c:pt idx="8880">
                  <c:v>12.223996475965</c:v>
                </c:pt>
                <c:pt idx="8881">
                  <c:v>12.2253730521447</c:v>
                </c:pt>
                <c:pt idx="8882">
                  <c:v>12.2267496283244</c:v>
                </c:pt>
                <c:pt idx="8883">
                  <c:v>12.2281262045042</c:v>
                </c:pt>
                <c:pt idx="8884">
                  <c:v>12.2295027806839</c:v>
                </c:pt>
                <c:pt idx="8885">
                  <c:v>12.2308793568636</c:v>
                </c:pt>
                <c:pt idx="8886">
                  <c:v>12.2322559330433</c:v>
                </c:pt>
                <c:pt idx="8887">
                  <c:v>12.233632509223099</c:v>
                </c:pt>
                <c:pt idx="8888">
                  <c:v>12.235009085402799</c:v>
                </c:pt>
                <c:pt idx="8889">
                  <c:v>12.236385661582499</c:v>
                </c:pt>
                <c:pt idx="8890">
                  <c:v>12.237762237762199</c:v>
                </c:pt>
                <c:pt idx="8891">
                  <c:v>12.239138813942001</c:v>
                </c:pt>
                <c:pt idx="8892">
                  <c:v>12.240515390121701</c:v>
                </c:pt>
                <c:pt idx="8893">
                  <c:v>12.241891966301401</c:v>
                </c:pt>
                <c:pt idx="8894">
                  <c:v>12.243268542481101</c:v>
                </c:pt>
                <c:pt idx="8895">
                  <c:v>12.2446451186609</c:v>
                </c:pt>
                <c:pt idx="8896">
                  <c:v>12.2460216948406</c:v>
                </c:pt>
                <c:pt idx="8897">
                  <c:v>12.2473982710203</c:v>
                </c:pt>
                <c:pt idx="8898">
                  <c:v>12.2487748472</c:v>
                </c:pt>
                <c:pt idx="8899">
                  <c:v>12.250151423379799</c:v>
                </c:pt>
                <c:pt idx="8900">
                  <c:v>12.251527999559499</c:v>
                </c:pt>
                <c:pt idx="8901">
                  <c:v>12.252904575739199</c:v>
                </c:pt>
                <c:pt idx="8902">
                  <c:v>12.254281151919001</c:v>
                </c:pt>
                <c:pt idx="8903">
                  <c:v>12.255657728098701</c:v>
                </c:pt>
                <c:pt idx="8904">
                  <c:v>12.257034304278401</c:v>
                </c:pt>
                <c:pt idx="8905">
                  <c:v>12.258410880458101</c:v>
                </c:pt>
                <c:pt idx="8906">
                  <c:v>12.2597874566379</c:v>
                </c:pt>
                <c:pt idx="8907">
                  <c:v>12.2611640328176</c:v>
                </c:pt>
                <c:pt idx="8908">
                  <c:v>12.2625406089973</c:v>
                </c:pt>
                <c:pt idx="8909">
                  <c:v>12.263917185177</c:v>
                </c:pt>
                <c:pt idx="8910">
                  <c:v>12.2652937613568</c:v>
                </c:pt>
                <c:pt idx="8911">
                  <c:v>12.2666703375365</c:v>
                </c:pt>
                <c:pt idx="8912">
                  <c:v>12.2680469137162</c:v>
                </c:pt>
                <c:pt idx="8913">
                  <c:v>12.2694234898959</c:v>
                </c:pt>
                <c:pt idx="8914">
                  <c:v>12.270800066075701</c:v>
                </c:pt>
                <c:pt idx="8915">
                  <c:v>12.272176642255401</c:v>
                </c:pt>
                <c:pt idx="8916">
                  <c:v>12.273553218435101</c:v>
                </c:pt>
                <c:pt idx="8917">
                  <c:v>12.274929794614801</c:v>
                </c:pt>
                <c:pt idx="8918">
                  <c:v>12.2763063707946</c:v>
                </c:pt>
                <c:pt idx="8919">
                  <c:v>12.2776829469743</c:v>
                </c:pt>
                <c:pt idx="8920">
                  <c:v>12.279059523154</c:v>
                </c:pt>
                <c:pt idx="8921">
                  <c:v>12.2804360993337</c:v>
                </c:pt>
                <c:pt idx="8922">
                  <c:v>12.2818126755135</c:v>
                </c:pt>
                <c:pt idx="8923">
                  <c:v>12.2831892516932</c:v>
                </c:pt>
                <c:pt idx="8924">
                  <c:v>12.2845658278729</c:v>
                </c:pt>
                <c:pt idx="8925">
                  <c:v>12.2859424040526</c:v>
                </c:pt>
                <c:pt idx="8926">
                  <c:v>12.287318980232399</c:v>
                </c:pt>
                <c:pt idx="8927">
                  <c:v>12.288695556412099</c:v>
                </c:pt>
                <c:pt idx="8928">
                  <c:v>12.290072132591799</c:v>
                </c:pt>
                <c:pt idx="8929">
                  <c:v>12.291448708771499</c:v>
                </c:pt>
                <c:pt idx="8930">
                  <c:v>12.2928252849513</c:v>
                </c:pt>
                <c:pt idx="8931">
                  <c:v>12.294201861131</c:v>
                </c:pt>
                <c:pt idx="8932">
                  <c:v>12.2955784373107</c:v>
                </c:pt>
                <c:pt idx="8933">
                  <c:v>12.2969550134904</c:v>
                </c:pt>
                <c:pt idx="8934">
                  <c:v>12.2983315896702</c:v>
                </c:pt>
                <c:pt idx="8935">
                  <c:v>12.2997081658499</c:v>
                </c:pt>
                <c:pt idx="8936">
                  <c:v>12.3010847420296</c:v>
                </c:pt>
                <c:pt idx="8937">
                  <c:v>12.302461318209399</c:v>
                </c:pt>
                <c:pt idx="8938">
                  <c:v>12.303837894389099</c:v>
                </c:pt>
                <c:pt idx="8939">
                  <c:v>12.305214470568799</c:v>
                </c:pt>
                <c:pt idx="8940">
                  <c:v>12.306591046748499</c:v>
                </c:pt>
                <c:pt idx="8941">
                  <c:v>12.307967622928301</c:v>
                </c:pt>
                <c:pt idx="8942">
                  <c:v>12.309344199108001</c:v>
                </c:pt>
                <c:pt idx="8943">
                  <c:v>12.310720775287701</c:v>
                </c:pt>
                <c:pt idx="8944">
                  <c:v>12.312097351467401</c:v>
                </c:pt>
                <c:pt idx="8945">
                  <c:v>12.3134739276472</c:v>
                </c:pt>
                <c:pt idx="8946">
                  <c:v>12.3148505038269</c:v>
                </c:pt>
                <c:pt idx="8947">
                  <c:v>12.3162270800066</c:v>
                </c:pt>
                <c:pt idx="8948">
                  <c:v>12.3176036561863</c:v>
                </c:pt>
                <c:pt idx="8949">
                  <c:v>12.3189802323661</c:v>
                </c:pt>
                <c:pt idx="8950">
                  <c:v>12.3203568085458</c:v>
                </c:pt>
                <c:pt idx="8951">
                  <c:v>12.3217333847255</c:v>
                </c:pt>
                <c:pt idx="8952">
                  <c:v>12.3231099609052</c:v>
                </c:pt>
                <c:pt idx="8953">
                  <c:v>12.324486537085001</c:v>
                </c:pt>
                <c:pt idx="8954">
                  <c:v>12.325863113264701</c:v>
                </c:pt>
                <c:pt idx="8955">
                  <c:v>12.327239689444401</c:v>
                </c:pt>
                <c:pt idx="8956">
                  <c:v>12.328616265624101</c:v>
                </c:pt>
                <c:pt idx="8957">
                  <c:v>12.3299928418039</c:v>
                </c:pt>
                <c:pt idx="8958">
                  <c:v>12.3313694179836</c:v>
                </c:pt>
                <c:pt idx="8959">
                  <c:v>12.3327459941633</c:v>
                </c:pt>
                <c:pt idx="8960">
                  <c:v>12.334122570343</c:v>
                </c:pt>
                <c:pt idx="8961">
                  <c:v>12.3354991465228</c:v>
                </c:pt>
                <c:pt idx="8962">
                  <c:v>12.3368757227025</c:v>
                </c:pt>
                <c:pt idx="8963">
                  <c:v>12.3382522988822</c:v>
                </c:pt>
                <c:pt idx="8964">
                  <c:v>12.339628875061999</c:v>
                </c:pt>
                <c:pt idx="8965">
                  <c:v>12.341005451241699</c:v>
                </c:pt>
                <c:pt idx="8966">
                  <c:v>12.342382027421399</c:v>
                </c:pt>
                <c:pt idx="8967">
                  <c:v>12.343758603601101</c:v>
                </c:pt>
                <c:pt idx="8968">
                  <c:v>12.3451351797809</c:v>
                </c:pt>
                <c:pt idx="8969">
                  <c:v>12.3465117559606</c:v>
                </c:pt>
                <c:pt idx="8970">
                  <c:v>12.3478883321403</c:v>
                </c:pt>
                <c:pt idx="8971">
                  <c:v>12.34926490832</c:v>
                </c:pt>
                <c:pt idx="8972">
                  <c:v>12.3506414844998</c:v>
                </c:pt>
                <c:pt idx="8973">
                  <c:v>12.3520180606795</c:v>
                </c:pt>
                <c:pt idx="8974">
                  <c:v>12.3533946368592</c:v>
                </c:pt>
                <c:pt idx="8975">
                  <c:v>12.3547712130389</c:v>
                </c:pt>
                <c:pt idx="8976">
                  <c:v>12.356147789218699</c:v>
                </c:pt>
                <c:pt idx="8977">
                  <c:v>12.357524365398399</c:v>
                </c:pt>
                <c:pt idx="8978">
                  <c:v>12.358900941578099</c:v>
                </c:pt>
                <c:pt idx="8979">
                  <c:v>12.360277517757799</c:v>
                </c:pt>
                <c:pt idx="8980">
                  <c:v>12.361654093937601</c:v>
                </c:pt>
                <c:pt idx="8981">
                  <c:v>12.363030670117301</c:v>
                </c:pt>
                <c:pt idx="8982">
                  <c:v>12.364407246297</c:v>
                </c:pt>
                <c:pt idx="8983">
                  <c:v>12.3657838224767</c:v>
                </c:pt>
                <c:pt idx="8984">
                  <c:v>12.3671603986565</c:v>
                </c:pt>
                <c:pt idx="8985">
                  <c:v>12.3685369748362</c:v>
                </c:pt>
                <c:pt idx="8986">
                  <c:v>12.3699135510159</c:v>
                </c:pt>
                <c:pt idx="8987">
                  <c:v>12.3712901271956</c:v>
                </c:pt>
                <c:pt idx="8988">
                  <c:v>12.372666703375399</c:v>
                </c:pt>
                <c:pt idx="8989">
                  <c:v>12.374043279555099</c:v>
                </c:pt>
                <c:pt idx="8990">
                  <c:v>12.375419855734799</c:v>
                </c:pt>
                <c:pt idx="8991">
                  <c:v>12.376796431914499</c:v>
                </c:pt>
                <c:pt idx="8992">
                  <c:v>12.378173008094301</c:v>
                </c:pt>
                <c:pt idx="8993">
                  <c:v>12.379549584274001</c:v>
                </c:pt>
                <c:pt idx="8994">
                  <c:v>12.380926160453701</c:v>
                </c:pt>
                <c:pt idx="8995">
                  <c:v>12.382302736633401</c:v>
                </c:pt>
                <c:pt idx="8996">
                  <c:v>12.3836793128132</c:v>
                </c:pt>
                <c:pt idx="8997">
                  <c:v>12.3850558889929</c:v>
                </c:pt>
                <c:pt idx="8998">
                  <c:v>12.3864324651726</c:v>
                </c:pt>
                <c:pt idx="8999">
                  <c:v>12.3878090413524</c:v>
                </c:pt>
                <c:pt idx="9000">
                  <c:v>12.3891856175321</c:v>
                </c:pt>
                <c:pt idx="9001">
                  <c:v>12.3905621937118</c:v>
                </c:pt>
                <c:pt idx="9002">
                  <c:v>12.3919387698915</c:v>
                </c:pt>
                <c:pt idx="9003">
                  <c:v>12.393315346071301</c:v>
                </c:pt>
                <c:pt idx="9004">
                  <c:v>12.394691922251001</c:v>
                </c:pt>
                <c:pt idx="9005">
                  <c:v>12.396068498430701</c:v>
                </c:pt>
                <c:pt idx="9006">
                  <c:v>12.397445074610401</c:v>
                </c:pt>
                <c:pt idx="9007">
                  <c:v>12.3988216507902</c:v>
                </c:pt>
                <c:pt idx="9008">
                  <c:v>12.4001982269699</c:v>
                </c:pt>
                <c:pt idx="9009">
                  <c:v>12.4015748031496</c:v>
                </c:pt>
                <c:pt idx="9010">
                  <c:v>12.4029513793293</c:v>
                </c:pt>
                <c:pt idx="9011">
                  <c:v>12.4043279555091</c:v>
                </c:pt>
                <c:pt idx="9012">
                  <c:v>12.4057045316888</c:v>
                </c:pt>
                <c:pt idx="9013">
                  <c:v>12.4070811078685</c:v>
                </c:pt>
                <c:pt idx="9014">
                  <c:v>12.4084576840482</c:v>
                </c:pt>
                <c:pt idx="9015">
                  <c:v>12.409834260227999</c:v>
                </c:pt>
                <c:pt idx="9016">
                  <c:v>12.411210836407699</c:v>
                </c:pt>
                <c:pt idx="9017">
                  <c:v>12.412587412587399</c:v>
                </c:pt>
                <c:pt idx="9018">
                  <c:v>12.413963988767099</c:v>
                </c:pt>
                <c:pt idx="9019">
                  <c:v>12.4153405649469</c:v>
                </c:pt>
                <c:pt idx="9020">
                  <c:v>12.4167171411266</c:v>
                </c:pt>
                <c:pt idx="9021">
                  <c:v>12.4180937173063</c:v>
                </c:pt>
                <c:pt idx="9022">
                  <c:v>12.419470293486</c:v>
                </c:pt>
                <c:pt idx="9023">
                  <c:v>12.4208468696658</c:v>
                </c:pt>
                <c:pt idx="9024">
                  <c:v>12.4222234458455</c:v>
                </c:pt>
                <c:pt idx="9025">
                  <c:v>12.4236000220252</c:v>
                </c:pt>
                <c:pt idx="9026">
                  <c:v>12.4249765982049</c:v>
                </c:pt>
                <c:pt idx="9027">
                  <c:v>12.426353174384699</c:v>
                </c:pt>
                <c:pt idx="9028">
                  <c:v>12.427729750564399</c:v>
                </c:pt>
                <c:pt idx="9029">
                  <c:v>12.429106326744099</c:v>
                </c:pt>
                <c:pt idx="9030">
                  <c:v>12.430482902923799</c:v>
                </c:pt>
                <c:pt idx="9031">
                  <c:v>12.431859479103601</c:v>
                </c:pt>
                <c:pt idx="9032">
                  <c:v>12.433236055283301</c:v>
                </c:pt>
                <c:pt idx="9033">
                  <c:v>12.434612631463001</c:v>
                </c:pt>
                <c:pt idx="9034">
                  <c:v>12.4359892076428</c:v>
                </c:pt>
                <c:pt idx="9035">
                  <c:v>12.4373657838225</c:v>
                </c:pt>
                <c:pt idx="9036">
                  <c:v>12.4387423600022</c:v>
                </c:pt>
                <c:pt idx="9037">
                  <c:v>12.4401189361819</c:v>
                </c:pt>
                <c:pt idx="9038">
                  <c:v>12.441495512361699</c:v>
                </c:pt>
                <c:pt idx="9039">
                  <c:v>12.442872088541399</c:v>
                </c:pt>
                <c:pt idx="9040">
                  <c:v>12.444248664721099</c:v>
                </c:pt>
                <c:pt idx="9041">
                  <c:v>12.445625240900799</c:v>
                </c:pt>
                <c:pt idx="9042">
                  <c:v>12.447001817080601</c:v>
                </c:pt>
                <c:pt idx="9043">
                  <c:v>12.448378393260301</c:v>
                </c:pt>
                <c:pt idx="9044">
                  <c:v>12.449754969440001</c:v>
                </c:pt>
                <c:pt idx="9045">
                  <c:v>12.451131545619701</c:v>
                </c:pt>
                <c:pt idx="9046">
                  <c:v>12.4525081217995</c:v>
                </c:pt>
                <c:pt idx="9047">
                  <c:v>12.4538846979792</c:v>
                </c:pt>
                <c:pt idx="9048">
                  <c:v>12.4552612741589</c:v>
                </c:pt>
                <c:pt idx="9049">
                  <c:v>12.4566378503386</c:v>
                </c:pt>
                <c:pt idx="9050">
                  <c:v>12.4580144265184</c:v>
                </c:pt>
                <c:pt idx="9051">
                  <c:v>12.4593910026981</c:v>
                </c:pt>
                <c:pt idx="9052">
                  <c:v>12.4607675788778</c:v>
                </c:pt>
                <c:pt idx="9053">
                  <c:v>12.4621441550575</c:v>
                </c:pt>
                <c:pt idx="9054">
                  <c:v>12.463520731237301</c:v>
                </c:pt>
                <c:pt idx="9055">
                  <c:v>12.464897307417001</c:v>
                </c:pt>
                <c:pt idx="9056">
                  <c:v>12.466273883596701</c:v>
                </c:pt>
                <c:pt idx="9057">
                  <c:v>12.467650459776401</c:v>
                </c:pt>
                <c:pt idx="9058">
                  <c:v>12.4690270359562</c:v>
                </c:pt>
                <c:pt idx="9059">
                  <c:v>12.4704036121359</c:v>
                </c:pt>
                <c:pt idx="9060">
                  <c:v>12.4717801883156</c:v>
                </c:pt>
                <c:pt idx="9061">
                  <c:v>12.4731567644953</c:v>
                </c:pt>
                <c:pt idx="9062">
                  <c:v>12.4745333406751</c:v>
                </c:pt>
                <c:pt idx="9063">
                  <c:v>12.4759099168548</c:v>
                </c:pt>
                <c:pt idx="9064">
                  <c:v>12.4772864930345</c:v>
                </c:pt>
                <c:pt idx="9065">
                  <c:v>12.478663069214299</c:v>
                </c:pt>
                <c:pt idx="9066">
                  <c:v>12.480039645393999</c:v>
                </c:pt>
                <c:pt idx="9067">
                  <c:v>12.481416221573699</c:v>
                </c:pt>
                <c:pt idx="9068">
                  <c:v>12.482792797753399</c:v>
                </c:pt>
                <c:pt idx="9069">
                  <c:v>12.4841693739332</c:v>
                </c:pt>
                <c:pt idx="9070">
                  <c:v>12.4855459501129</c:v>
                </c:pt>
                <c:pt idx="9071">
                  <c:v>12.4869225262926</c:v>
                </c:pt>
                <c:pt idx="9072">
                  <c:v>12.4882991024723</c:v>
                </c:pt>
                <c:pt idx="9073">
                  <c:v>12.4896756786521</c:v>
                </c:pt>
                <c:pt idx="9074">
                  <c:v>12.4910522548318</c:v>
                </c:pt>
                <c:pt idx="9075">
                  <c:v>12.4924288310115</c:v>
                </c:pt>
                <c:pt idx="9076">
                  <c:v>12.4938054071912</c:v>
                </c:pt>
                <c:pt idx="9077">
                  <c:v>12.495181983370999</c:v>
                </c:pt>
                <c:pt idx="9078">
                  <c:v>12.496558559550699</c:v>
                </c:pt>
                <c:pt idx="9079">
                  <c:v>12.497935135730399</c:v>
                </c:pt>
                <c:pt idx="9080">
                  <c:v>12.499311711910099</c:v>
                </c:pt>
                <c:pt idx="9081">
                  <c:v>12.500688288089901</c:v>
                </c:pt>
                <c:pt idx="9082">
                  <c:v>12.502064864269601</c:v>
                </c:pt>
                <c:pt idx="9083">
                  <c:v>12.503441440449301</c:v>
                </c:pt>
                <c:pt idx="9084">
                  <c:v>12.504818016629001</c:v>
                </c:pt>
                <c:pt idx="9085">
                  <c:v>12.5061945928088</c:v>
                </c:pt>
                <c:pt idx="9086">
                  <c:v>12.5075711689885</c:v>
                </c:pt>
                <c:pt idx="9087">
                  <c:v>12.5089477451682</c:v>
                </c:pt>
                <c:pt idx="9088">
                  <c:v>12.5103243213479</c:v>
                </c:pt>
                <c:pt idx="9089">
                  <c:v>12.5117008975277</c:v>
                </c:pt>
                <c:pt idx="9090">
                  <c:v>12.5130774737074</c:v>
                </c:pt>
                <c:pt idx="9091">
                  <c:v>12.5144540498871</c:v>
                </c:pt>
                <c:pt idx="9092">
                  <c:v>12.515830626066901</c:v>
                </c:pt>
                <c:pt idx="9093">
                  <c:v>12.517207202246601</c:v>
                </c:pt>
                <c:pt idx="9094">
                  <c:v>12.518583778426301</c:v>
                </c:pt>
                <c:pt idx="9095">
                  <c:v>12.519960354606001</c:v>
                </c:pt>
                <c:pt idx="9096">
                  <c:v>12.5213369307858</c:v>
                </c:pt>
                <c:pt idx="9097">
                  <c:v>12.5227135069655</c:v>
                </c:pt>
                <c:pt idx="9098">
                  <c:v>12.5240900831452</c:v>
                </c:pt>
                <c:pt idx="9099">
                  <c:v>12.5254666593249</c:v>
                </c:pt>
                <c:pt idx="9100">
                  <c:v>12.5268432355047</c:v>
                </c:pt>
                <c:pt idx="9101">
                  <c:v>12.5282198116844</c:v>
                </c:pt>
                <c:pt idx="9102">
                  <c:v>12.5295963878641</c:v>
                </c:pt>
                <c:pt idx="9103">
                  <c:v>12.5309729640438</c:v>
                </c:pt>
                <c:pt idx="9104">
                  <c:v>12.532349540223599</c:v>
                </c:pt>
                <c:pt idx="9105">
                  <c:v>12.533726116403299</c:v>
                </c:pt>
                <c:pt idx="9106">
                  <c:v>12.535102692582999</c:v>
                </c:pt>
                <c:pt idx="9107">
                  <c:v>12.536479268762699</c:v>
                </c:pt>
                <c:pt idx="9108">
                  <c:v>12.5378558449425</c:v>
                </c:pt>
                <c:pt idx="9109">
                  <c:v>12.5392324211222</c:v>
                </c:pt>
                <c:pt idx="9110">
                  <c:v>12.5406089973019</c:v>
                </c:pt>
                <c:pt idx="9111">
                  <c:v>12.5419855734816</c:v>
                </c:pt>
                <c:pt idx="9112">
                  <c:v>12.5433621496614</c:v>
                </c:pt>
                <c:pt idx="9113">
                  <c:v>12.5447387258411</c:v>
                </c:pt>
                <c:pt idx="9114">
                  <c:v>12.5461153020208</c:v>
                </c:pt>
                <c:pt idx="9115">
                  <c:v>12.5474918782005</c:v>
                </c:pt>
                <c:pt idx="9116">
                  <c:v>12.548868454380299</c:v>
                </c:pt>
                <c:pt idx="9117">
                  <c:v>12.550245030559999</c:v>
                </c:pt>
                <c:pt idx="9118">
                  <c:v>12.551621606739699</c:v>
                </c:pt>
                <c:pt idx="9119">
                  <c:v>12.552998182919399</c:v>
                </c:pt>
                <c:pt idx="9120">
                  <c:v>12.554374759099201</c:v>
                </c:pt>
                <c:pt idx="9121">
                  <c:v>12.555751335278901</c:v>
                </c:pt>
                <c:pt idx="9122">
                  <c:v>12.557127911458601</c:v>
                </c:pt>
                <c:pt idx="9123">
                  <c:v>12.558504487638301</c:v>
                </c:pt>
                <c:pt idx="9124">
                  <c:v>12.5598810638181</c:v>
                </c:pt>
                <c:pt idx="9125">
                  <c:v>12.5612576399978</c:v>
                </c:pt>
                <c:pt idx="9126">
                  <c:v>12.5626342161775</c:v>
                </c:pt>
                <c:pt idx="9127">
                  <c:v>12.564010792357299</c:v>
                </c:pt>
                <c:pt idx="9128">
                  <c:v>12.565387368536999</c:v>
                </c:pt>
                <c:pt idx="9129">
                  <c:v>12.566763944716699</c:v>
                </c:pt>
                <c:pt idx="9130">
                  <c:v>12.568140520896399</c:v>
                </c:pt>
                <c:pt idx="9131">
                  <c:v>12.569517097076201</c:v>
                </c:pt>
                <c:pt idx="9132">
                  <c:v>12.570893673255901</c:v>
                </c:pt>
                <c:pt idx="9133">
                  <c:v>12.572270249435601</c:v>
                </c:pt>
                <c:pt idx="9134">
                  <c:v>12.573646825615301</c:v>
                </c:pt>
                <c:pt idx="9135">
                  <c:v>12.5750234017951</c:v>
                </c:pt>
                <c:pt idx="9136">
                  <c:v>12.5763999779748</c:v>
                </c:pt>
                <c:pt idx="9137">
                  <c:v>12.5777765541545</c:v>
                </c:pt>
                <c:pt idx="9138">
                  <c:v>12.5791531303342</c:v>
                </c:pt>
                <c:pt idx="9139">
                  <c:v>12.580529706514</c:v>
                </c:pt>
                <c:pt idx="9140">
                  <c:v>12.5819062826937</c:v>
                </c:pt>
                <c:pt idx="9141">
                  <c:v>12.5832828588734</c:v>
                </c:pt>
                <c:pt idx="9142">
                  <c:v>12.5846594350531</c:v>
                </c:pt>
                <c:pt idx="9143">
                  <c:v>12.586036011232901</c:v>
                </c:pt>
                <c:pt idx="9144">
                  <c:v>12.587412587412601</c:v>
                </c:pt>
                <c:pt idx="9145">
                  <c:v>12.588789163592301</c:v>
                </c:pt>
                <c:pt idx="9146">
                  <c:v>12.590165739772001</c:v>
                </c:pt>
                <c:pt idx="9147">
                  <c:v>12.5915423159518</c:v>
                </c:pt>
                <c:pt idx="9148">
                  <c:v>12.5929188921315</c:v>
                </c:pt>
                <c:pt idx="9149">
                  <c:v>12.5942954683112</c:v>
                </c:pt>
                <c:pt idx="9150">
                  <c:v>12.5956720444909</c:v>
                </c:pt>
                <c:pt idx="9151">
                  <c:v>12.5970486206707</c:v>
                </c:pt>
                <c:pt idx="9152">
                  <c:v>12.5984251968504</c:v>
                </c:pt>
                <c:pt idx="9153">
                  <c:v>12.5998017730301</c:v>
                </c:pt>
                <c:pt idx="9154">
                  <c:v>12.6011783492098</c:v>
                </c:pt>
                <c:pt idx="9155">
                  <c:v>12.602554925389599</c:v>
                </c:pt>
                <c:pt idx="9156">
                  <c:v>12.603931501569299</c:v>
                </c:pt>
                <c:pt idx="9157">
                  <c:v>12.605308077748999</c:v>
                </c:pt>
                <c:pt idx="9158">
                  <c:v>12.6066846539288</c:v>
                </c:pt>
                <c:pt idx="9159">
                  <c:v>12.6080612301085</c:v>
                </c:pt>
                <c:pt idx="9160">
                  <c:v>12.6094378062882</c:v>
                </c:pt>
                <c:pt idx="9161">
                  <c:v>12.6108143824679</c:v>
                </c:pt>
                <c:pt idx="9162">
                  <c:v>12.6121909586477</c:v>
                </c:pt>
                <c:pt idx="9163">
                  <c:v>12.6135675348274</c:v>
                </c:pt>
                <c:pt idx="9164">
                  <c:v>12.6149441110071</c:v>
                </c:pt>
                <c:pt idx="9165">
                  <c:v>12.6163206871868</c:v>
                </c:pt>
                <c:pt idx="9166">
                  <c:v>12.617697263366599</c:v>
                </c:pt>
                <c:pt idx="9167">
                  <c:v>12.619073839546299</c:v>
                </c:pt>
                <c:pt idx="9168">
                  <c:v>12.620450415725999</c:v>
                </c:pt>
                <c:pt idx="9169">
                  <c:v>12.621826991905699</c:v>
                </c:pt>
                <c:pt idx="9170">
                  <c:v>12.623203568085501</c:v>
                </c:pt>
                <c:pt idx="9171">
                  <c:v>12.624580144265201</c:v>
                </c:pt>
                <c:pt idx="9172">
                  <c:v>12.625956720444901</c:v>
                </c:pt>
                <c:pt idx="9173">
                  <c:v>12.627333296624601</c:v>
                </c:pt>
                <c:pt idx="9174">
                  <c:v>12.6287098728044</c:v>
                </c:pt>
                <c:pt idx="9175">
                  <c:v>12.6300864489841</c:v>
                </c:pt>
                <c:pt idx="9176">
                  <c:v>12.6314630251638</c:v>
                </c:pt>
                <c:pt idx="9177">
                  <c:v>12.6328396013435</c:v>
                </c:pt>
                <c:pt idx="9178">
                  <c:v>12.6342161775233</c:v>
                </c:pt>
                <c:pt idx="9179">
                  <c:v>12.635592753703</c:v>
                </c:pt>
                <c:pt idx="9180">
                  <c:v>12.636969329882699</c:v>
                </c:pt>
                <c:pt idx="9181">
                  <c:v>12.638345906062399</c:v>
                </c:pt>
                <c:pt idx="9182">
                  <c:v>12.639722482242201</c:v>
                </c:pt>
                <c:pt idx="9183">
                  <c:v>12.641099058421901</c:v>
                </c:pt>
                <c:pt idx="9184">
                  <c:v>12.642475634601601</c:v>
                </c:pt>
                <c:pt idx="9185">
                  <c:v>12.643852210781301</c:v>
                </c:pt>
                <c:pt idx="9186">
                  <c:v>12.6452287869611</c:v>
                </c:pt>
                <c:pt idx="9187">
                  <c:v>12.6466053631408</c:v>
                </c:pt>
                <c:pt idx="9188">
                  <c:v>12.6479819393205</c:v>
                </c:pt>
                <c:pt idx="9189">
                  <c:v>12.6493585155003</c:v>
                </c:pt>
                <c:pt idx="9190">
                  <c:v>12.65073509168</c:v>
                </c:pt>
                <c:pt idx="9191">
                  <c:v>12.6521116678597</c:v>
                </c:pt>
                <c:pt idx="9192">
                  <c:v>12.6534882440394</c:v>
                </c:pt>
                <c:pt idx="9193">
                  <c:v>12.654864820219199</c:v>
                </c:pt>
                <c:pt idx="9194">
                  <c:v>12.656241396398899</c:v>
                </c:pt>
                <c:pt idx="9195">
                  <c:v>12.657617972578601</c:v>
                </c:pt>
                <c:pt idx="9196">
                  <c:v>12.658994548758301</c:v>
                </c:pt>
                <c:pt idx="9197">
                  <c:v>12.6603711249381</c:v>
                </c:pt>
                <c:pt idx="9198">
                  <c:v>12.6617477011178</c:v>
                </c:pt>
                <c:pt idx="9199">
                  <c:v>12.6631242772975</c:v>
                </c:pt>
                <c:pt idx="9200">
                  <c:v>12.6645008534772</c:v>
                </c:pt>
                <c:pt idx="9201">
                  <c:v>12.665877429657</c:v>
                </c:pt>
                <c:pt idx="9202">
                  <c:v>12.6672540058367</c:v>
                </c:pt>
                <c:pt idx="9203">
                  <c:v>12.6686305820164</c:v>
                </c:pt>
                <c:pt idx="9204">
                  <c:v>12.6700071581961</c:v>
                </c:pt>
                <c:pt idx="9205">
                  <c:v>12.671383734375899</c:v>
                </c:pt>
                <c:pt idx="9206">
                  <c:v>12.672760310555599</c:v>
                </c:pt>
                <c:pt idx="9207">
                  <c:v>12.674136886735299</c:v>
                </c:pt>
                <c:pt idx="9208">
                  <c:v>12.675513462914999</c:v>
                </c:pt>
                <c:pt idx="9209">
                  <c:v>12.6768900390948</c:v>
                </c:pt>
                <c:pt idx="9210">
                  <c:v>12.6782666152745</c:v>
                </c:pt>
                <c:pt idx="9211">
                  <c:v>12.6796431914542</c:v>
                </c:pt>
                <c:pt idx="9212">
                  <c:v>12.6810197676339</c:v>
                </c:pt>
                <c:pt idx="9213">
                  <c:v>12.6823963438137</c:v>
                </c:pt>
                <c:pt idx="9214">
                  <c:v>12.6837729199934</c:v>
                </c:pt>
                <c:pt idx="9215">
                  <c:v>12.6851494961731</c:v>
                </c:pt>
                <c:pt idx="9216">
                  <c:v>12.6865260723528</c:v>
                </c:pt>
                <c:pt idx="9217">
                  <c:v>12.687902648532599</c:v>
                </c:pt>
                <c:pt idx="9218">
                  <c:v>12.689279224712299</c:v>
                </c:pt>
                <c:pt idx="9219">
                  <c:v>12.690655800891999</c:v>
                </c:pt>
                <c:pt idx="9220">
                  <c:v>12.692032377071801</c:v>
                </c:pt>
                <c:pt idx="9221">
                  <c:v>12.693408953251501</c:v>
                </c:pt>
                <c:pt idx="9222">
                  <c:v>12.694785529431201</c:v>
                </c:pt>
                <c:pt idx="9223">
                  <c:v>12.696162105610901</c:v>
                </c:pt>
                <c:pt idx="9224">
                  <c:v>12.6975386817907</c:v>
                </c:pt>
                <c:pt idx="9225">
                  <c:v>12.6989152579704</c:v>
                </c:pt>
                <c:pt idx="9226">
                  <c:v>12.7002918341501</c:v>
                </c:pt>
                <c:pt idx="9227">
                  <c:v>12.7016684103298</c:v>
                </c:pt>
                <c:pt idx="9228">
                  <c:v>12.7030449865096</c:v>
                </c:pt>
                <c:pt idx="9229">
                  <c:v>12.7044215626893</c:v>
                </c:pt>
                <c:pt idx="9230">
                  <c:v>12.705798138869</c:v>
                </c:pt>
                <c:pt idx="9231">
                  <c:v>12.7071747150487</c:v>
                </c:pt>
                <c:pt idx="9232">
                  <c:v>12.708551291228501</c:v>
                </c:pt>
                <c:pt idx="9233">
                  <c:v>12.709927867408201</c:v>
                </c:pt>
                <c:pt idx="9234">
                  <c:v>12.711304443587901</c:v>
                </c:pt>
                <c:pt idx="9235">
                  <c:v>12.712681019767601</c:v>
                </c:pt>
                <c:pt idx="9236">
                  <c:v>12.7140575959474</c:v>
                </c:pt>
                <c:pt idx="9237">
                  <c:v>12.7154341721271</c:v>
                </c:pt>
                <c:pt idx="9238">
                  <c:v>12.7168107483068</c:v>
                </c:pt>
                <c:pt idx="9239">
                  <c:v>12.7181873244865</c:v>
                </c:pt>
                <c:pt idx="9240">
                  <c:v>12.7195639006663</c:v>
                </c:pt>
                <c:pt idx="9241">
                  <c:v>12.720940476846</c:v>
                </c:pt>
                <c:pt idx="9242">
                  <c:v>12.7223170530257</c:v>
                </c:pt>
                <c:pt idx="9243">
                  <c:v>12.7236936292054</c:v>
                </c:pt>
                <c:pt idx="9244">
                  <c:v>12.725070205385199</c:v>
                </c:pt>
                <c:pt idx="9245">
                  <c:v>12.726446781564899</c:v>
                </c:pt>
                <c:pt idx="9246">
                  <c:v>12.727823357744599</c:v>
                </c:pt>
                <c:pt idx="9247">
                  <c:v>12.729199933924299</c:v>
                </c:pt>
                <c:pt idx="9248">
                  <c:v>12.7305765101041</c:v>
                </c:pt>
                <c:pt idx="9249">
                  <c:v>12.7319530862838</c:v>
                </c:pt>
                <c:pt idx="9250">
                  <c:v>12.7333296624635</c:v>
                </c:pt>
                <c:pt idx="9251">
                  <c:v>12.7347062386432</c:v>
                </c:pt>
                <c:pt idx="9252">
                  <c:v>12.736082814823</c:v>
                </c:pt>
                <c:pt idx="9253">
                  <c:v>12.7374593910027</c:v>
                </c:pt>
                <c:pt idx="9254">
                  <c:v>12.7388359671824</c:v>
                </c:pt>
                <c:pt idx="9255">
                  <c:v>12.740212543362199</c:v>
                </c:pt>
                <c:pt idx="9256">
                  <c:v>12.741589119541899</c:v>
                </c:pt>
                <c:pt idx="9257">
                  <c:v>12.742965695721599</c:v>
                </c:pt>
                <c:pt idx="9258">
                  <c:v>12.744342271901299</c:v>
                </c:pt>
                <c:pt idx="9259">
                  <c:v>12.745718848081101</c:v>
                </c:pt>
                <c:pt idx="9260">
                  <c:v>12.747095424260801</c:v>
                </c:pt>
                <c:pt idx="9261">
                  <c:v>12.748472000440501</c:v>
                </c:pt>
                <c:pt idx="9262">
                  <c:v>12.749848576620201</c:v>
                </c:pt>
                <c:pt idx="9263">
                  <c:v>12.7512251528</c:v>
                </c:pt>
                <c:pt idx="9264">
                  <c:v>12.7526017289797</c:v>
                </c:pt>
                <c:pt idx="9265">
                  <c:v>12.7539783051594</c:v>
                </c:pt>
                <c:pt idx="9266">
                  <c:v>12.7553548813391</c:v>
                </c:pt>
                <c:pt idx="9267">
                  <c:v>12.756731457518899</c:v>
                </c:pt>
                <c:pt idx="9268">
                  <c:v>12.758108033698599</c:v>
                </c:pt>
                <c:pt idx="9269">
                  <c:v>12.759484609878299</c:v>
                </c:pt>
                <c:pt idx="9270">
                  <c:v>12.760861186057999</c:v>
                </c:pt>
                <c:pt idx="9271">
                  <c:v>12.762237762237801</c:v>
                </c:pt>
                <c:pt idx="9272">
                  <c:v>12.763614338417501</c:v>
                </c:pt>
                <c:pt idx="9273">
                  <c:v>12.764990914597201</c:v>
                </c:pt>
                <c:pt idx="9274">
                  <c:v>12.766367490776901</c:v>
                </c:pt>
                <c:pt idx="9275">
                  <c:v>12.7677440669567</c:v>
                </c:pt>
                <c:pt idx="9276">
                  <c:v>12.7691206431364</c:v>
                </c:pt>
                <c:pt idx="9277">
                  <c:v>12.7704972193161</c:v>
                </c:pt>
                <c:pt idx="9278">
                  <c:v>12.7718737954958</c:v>
                </c:pt>
                <c:pt idx="9279">
                  <c:v>12.7732503716756</c:v>
                </c:pt>
                <c:pt idx="9280">
                  <c:v>12.7746269478553</c:v>
                </c:pt>
                <c:pt idx="9281">
                  <c:v>12.776003524035</c:v>
                </c:pt>
                <c:pt idx="9282">
                  <c:v>12.7773801002147</c:v>
                </c:pt>
                <c:pt idx="9283">
                  <c:v>12.778756676394501</c:v>
                </c:pt>
                <c:pt idx="9284">
                  <c:v>12.780133252574201</c:v>
                </c:pt>
                <c:pt idx="9285">
                  <c:v>12.781509828753901</c:v>
                </c:pt>
                <c:pt idx="9286">
                  <c:v>12.7828864049337</c:v>
                </c:pt>
                <c:pt idx="9287">
                  <c:v>12.7842629811134</c:v>
                </c:pt>
                <c:pt idx="9288">
                  <c:v>12.7856395572931</c:v>
                </c:pt>
                <c:pt idx="9289">
                  <c:v>12.7870161334728</c:v>
                </c:pt>
                <c:pt idx="9290">
                  <c:v>12.7883927096526</c:v>
                </c:pt>
                <c:pt idx="9291">
                  <c:v>12.7897692858323</c:v>
                </c:pt>
                <c:pt idx="9292">
                  <c:v>12.791145862012</c:v>
                </c:pt>
                <c:pt idx="9293">
                  <c:v>12.7925224381917</c:v>
                </c:pt>
                <c:pt idx="9294">
                  <c:v>12.793899014371499</c:v>
                </c:pt>
                <c:pt idx="9295">
                  <c:v>12.795275590551199</c:v>
                </c:pt>
                <c:pt idx="9296">
                  <c:v>12.796652166730899</c:v>
                </c:pt>
                <c:pt idx="9297">
                  <c:v>12.798028742910599</c:v>
                </c:pt>
                <c:pt idx="9298">
                  <c:v>12.7994053190904</c:v>
                </c:pt>
                <c:pt idx="9299">
                  <c:v>12.8007818952701</c:v>
                </c:pt>
                <c:pt idx="9300">
                  <c:v>12.8021584714498</c:v>
                </c:pt>
                <c:pt idx="9301">
                  <c:v>12.8035350476295</c:v>
                </c:pt>
                <c:pt idx="9302">
                  <c:v>12.8049116238093</c:v>
                </c:pt>
                <c:pt idx="9303">
                  <c:v>12.806288199989</c:v>
                </c:pt>
                <c:pt idx="9304">
                  <c:v>12.8076647761687</c:v>
                </c:pt>
                <c:pt idx="9305">
                  <c:v>12.8090413523484</c:v>
                </c:pt>
                <c:pt idx="9306">
                  <c:v>12.810417928528199</c:v>
                </c:pt>
                <c:pt idx="9307">
                  <c:v>12.811794504707899</c:v>
                </c:pt>
                <c:pt idx="9308">
                  <c:v>12.813171080887599</c:v>
                </c:pt>
                <c:pt idx="9309">
                  <c:v>12.814547657067299</c:v>
                </c:pt>
                <c:pt idx="9310">
                  <c:v>12.815924233247101</c:v>
                </c:pt>
                <c:pt idx="9311">
                  <c:v>12.817300809426801</c:v>
                </c:pt>
                <c:pt idx="9312">
                  <c:v>12.818677385606501</c:v>
                </c:pt>
                <c:pt idx="9313">
                  <c:v>12.820053961786201</c:v>
                </c:pt>
                <c:pt idx="9314">
                  <c:v>12.821430537966</c:v>
                </c:pt>
                <c:pt idx="9315">
                  <c:v>12.8228071141457</c:v>
                </c:pt>
                <c:pt idx="9316">
                  <c:v>12.8241836903254</c:v>
                </c:pt>
                <c:pt idx="9317">
                  <c:v>12.8255602665052</c:v>
                </c:pt>
                <c:pt idx="9318">
                  <c:v>12.8269368426849</c:v>
                </c:pt>
                <c:pt idx="9319">
                  <c:v>12.8283134188646</c:v>
                </c:pt>
                <c:pt idx="9320">
                  <c:v>12.8296899950443</c:v>
                </c:pt>
                <c:pt idx="9321">
                  <c:v>12.831066571224101</c:v>
                </c:pt>
                <c:pt idx="9322">
                  <c:v>12.832443147403801</c:v>
                </c:pt>
                <c:pt idx="9323">
                  <c:v>12.833819723583501</c:v>
                </c:pt>
                <c:pt idx="9324">
                  <c:v>12.835196299763201</c:v>
                </c:pt>
                <c:pt idx="9325">
                  <c:v>12.836572875943</c:v>
                </c:pt>
                <c:pt idx="9326">
                  <c:v>12.8379494521227</c:v>
                </c:pt>
                <c:pt idx="9327">
                  <c:v>12.8393260283024</c:v>
                </c:pt>
                <c:pt idx="9328">
                  <c:v>12.8407026044821</c:v>
                </c:pt>
                <c:pt idx="9329">
                  <c:v>12.8420791806619</c:v>
                </c:pt>
                <c:pt idx="9330">
                  <c:v>12.8434557568416</c:v>
                </c:pt>
                <c:pt idx="9331">
                  <c:v>12.8448323330213</c:v>
                </c:pt>
                <c:pt idx="9332">
                  <c:v>12.846208909201</c:v>
                </c:pt>
                <c:pt idx="9333">
                  <c:v>12.847585485380799</c:v>
                </c:pt>
                <c:pt idx="9334">
                  <c:v>12.848962061560499</c:v>
                </c:pt>
                <c:pt idx="9335">
                  <c:v>12.850338637740199</c:v>
                </c:pt>
                <c:pt idx="9336">
                  <c:v>12.851715213919899</c:v>
                </c:pt>
                <c:pt idx="9337">
                  <c:v>12.8530917900997</c:v>
                </c:pt>
                <c:pt idx="9338">
                  <c:v>12.8544683662794</c:v>
                </c:pt>
                <c:pt idx="9339">
                  <c:v>12.8558449424591</c:v>
                </c:pt>
                <c:pt idx="9340">
                  <c:v>12.8572215186388</c:v>
                </c:pt>
                <c:pt idx="9341">
                  <c:v>12.8585980948186</c:v>
                </c:pt>
                <c:pt idx="9342">
                  <c:v>12.8599746709983</c:v>
                </c:pt>
                <c:pt idx="9343">
                  <c:v>12.861351247178</c:v>
                </c:pt>
                <c:pt idx="9344">
                  <c:v>12.8627278233577</c:v>
                </c:pt>
                <c:pt idx="9345">
                  <c:v>12.864104399537499</c:v>
                </c:pt>
                <c:pt idx="9346">
                  <c:v>12.865480975717199</c:v>
                </c:pt>
                <c:pt idx="9347">
                  <c:v>12.866857551896899</c:v>
                </c:pt>
                <c:pt idx="9348">
                  <c:v>12.868234128076701</c:v>
                </c:pt>
                <c:pt idx="9349">
                  <c:v>12.869610704256401</c:v>
                </c:pt>
                <c:pt idx="9350">
                  <c:v>12.870987280436101</c:v>
                </c:pt>
                <c:pt idx="9351">
                  <c:v>12.872363856615801</c:v>
                </c:pt>
                <c:pt idx="9352">
                  <c:v>12.8737404327956</c:v>
                </c:pt>
                <c:pt idx="9353">
                  <c:v>12.8751170089753</c:v>
                </c:pt>
                <c:pt idx="9354">
                  <c:v>12.876493585155</c:v>
                </c:pt>
                <c:pt idx="9355">
                  <c:v>12.8778701613347</c:v>
                </c:pt>
                <c:pt idx="9356">
                  <c:v>12.879246737514499</c:v>
                </c:pt>
                <c:pt idx="9357">
                  <c:v>12.880623313694199</c:v>
                </c:pt>
                <c:pt idx="9358">
                  <c:v>12.881999889873899</c:v>
                </c:pt>
                <c:pt idx="9359">
                  <c:v>12.883376466053599</c:v>
                </c:pt>
                <c:pt idx="9360">
                  <c:v>12.884753042233401</c:v>
                </c:pt>
                <c:pt idx="9361">
                  <c:v>12.886129618413101</c:v>
                </c:pt>
                <c:pt idx="9362">
                  <c:v>12.887506194592801</c:v>
                </c:pt>
                <c:pt idx="9363">
                  <c:v>12.888882770772501</c:v>
                </c:pt>
                <c:pt idx="9364">
                  <c:v>12.8902593469523</c:v>
                </c:pt>
                <c:pt idx="9365">
                  <c:v>12.891635923132</c:v>
                </c:pt>
                <c:pt idx="9366">
                  <c:v>12.8930124993117</c:v>
                </c:pt>
                <c:pt idx="9367">
                  <c:v>12.8943890754914</c:v>
                </c:pt>
                <c:pt idx="9368">
                  <c:v>12.8957656516712</c:v>
                </c:pt>
                <c:pt idx="9369">
                  <c:v>12.8971422278509</c:v>
                </c:pt>
                <c:pt idx="9370">
                  <c:v>12.8985188040306</c:v>
                </c:pt>
                <c:pt idx="9371">
                  <c:v>12.8998953802103</c:v>
                </c:pt>
                <c:pt idx="9372">
                  <c:v>12.901271956390101</c:v>
                </c:pt>
                <c:pt idx="9373">
                  <c:v>12.902648532569801</c:v>
                </c:pt>
                <c:pt idx="9374">
                  <c:v>12.904025108749501</c:v>
                </c:pt>
                <c:pt idx="9375">
                  <c:v>12.905401684929201</c:v>
                </c:pt>
                <c:pt idx="9376">
                  <c:v>12.906778261109</c:v>
                </c:pt>
                <c:pt idx="9377">
                  <c:v>12.9081548372887</c:v>
                </c:pt>
                <c:pt idx="9378">
                  <c:v>12.9095314134684</c:v>
                </c:pt>
                <c:pt idx="9379">
                  <c:v>12.9109079896482</c:v>
                </c:pt>
                <c:pt idx="9380">
                  <c:v>12.9122845658279</c:v>
                </c:pt>
                <c:pt idx="9381">
                  <c:v>12.9136611420076</c:v>
                </c:pt>
                <c:pt idx="9382">
                  <c:v>12.9150377181873</c:v>
                </c:pt>
                <c:pt idx="9383">
                  <c:v>12.916414294367099</c:v>
                </c:pt>
                <c:pt idx="9384">
                  <c:v>12.917790870546799</c:v>
                </c:pt>
                <c:pt idx="9385">
                  <c:v>12.919167446726499</c:v>
                </c:pt>
                <c:pt idx="9386">
                  <c:v>12.920544022906199</c:v>
                </c:pt>
                <c:pt idx="9387">
                  <c:v>12.921920599086</c:v>
                </c:pt>
                <c:pt idx="9388">
                  <c:v>12.9232971752657</c:v>
                </c:pt>
                <c:pt idx="9389">
                  <c:v>12.9246737514454</c:v>
                </c:pt>
                <c:pt idx="9390">
                  <c:v>12.9260503276251</c:v>
                </c:pt>
                <c:pt idx="9391">
                  <c:v>12.9274269038049</c:v>
                </c:pt>
                <c:pt idx="9392">
                  <c:v>12.9288034799846</c:v>
                </c:pt>
                <c:pt idx="9393">
                  <c:v>12.9301800561643</c:v>
                </c:pt>
                <c:pt idx="9394">
                  <c:v>12.931556632344</c:v>
                </c:pt>
                <c:pt idx="9395">
                  <c:v>12.932933208523799</c:v>
                </c:pt>
                <c:pt idx="9396">
                  <c:v>12.934309784703499</c:v>
                </c:pt>
                <c:pt idx="9397">
                  <c:v>12.935686360883199</c:v>
                </c:pt>
                <c:pt idx="9398">
                  <c:v>12.937062937062899</c:v>
                </c:pt>
                <c:pt idx="9399">
                  <c:v>12.938439513242701</c:v>
                </c:pt>
                <c:pt idx="9400">
                  <c:v>12.939816089422401</c:v>
                </c:pt>
                <c:pt idx="9401">
                  <c:v>12.941192665602101</c:v>
                </c:pt>
                <c:pt idx="9402">
                  <c:v>12.942569241781801</c:v>
                </c:pt>
                <c:pt idx="9403">
                  <c:v>12.9439458179616</c:v>
                </c:pt>
                <c:pt idx="9404">
                  <c:v>12.9453223941413</c:v>
                </c:pt>
                <c:pt idx="9405">
                  <c:v>12.946698970321</c:v>
                </c:pt>
                <c:pt idx="9406">
                  <c:v>12.9480755465007</c:v>
                </c:pt>
                <c:pt idx="9407">
                  <c:v>12.949452122680499</c:v>
                </c:pt>
                <c:pt idx="9408">
                  <c:v>12.950828698860199</c:v>
                </c:pt>
                <c:pt idx="9409">
                  <c:v>12.952205275039899</c:v>
                </c:pt>
                <c:pt idx="9410">
                  <c:v>12.953581851219599</c:v>
                </c:pt>
                <c:pt idx="9411">
                  <c:v>12.954958427399401</c:v>
                </c:pt>
                <c:pt idx="9412">
                  <c:v>12.956335003579101</c:v>
                </c:pt>
                <c:pt idx="9413">
                  <c:v>12.957711579758801</c:v>
                </c:pt>
                <c:pt idx="9414">
                  <c:v>12.9590881559386</c:v>
                </c:pt>
                <c:pt idx="9415">
                  <c:v>12.9604647321183</c:v>
                </c:pt>
                <c:pt idx="9416">
                  <c:v>12.961841308298</c:v>
                </c:pt>
                <c:pt idx="9417">
                  <c:v>12.9632178844777</c:v>
                </c:pt>
                <c:pt idx="9418">
                  <c:v>12.9645944606575</c:v>
                </c:pt>
                <c:pt idx="9419">
                  <c:v>12.9659710368372</c:v>
                </c:pt>
                <c:pt idx="9420">
                  <c:v>12.9673476130169</c:v>
                </c:pt>
                <c:pt idx="9421">
                  <c:v>12.9687241891966</c:v>
                </c:pt>
                <c:pt idx="9422">
                  <c:v>12.970100765376401</c:v>
                </c:pt>
                <c:pt idx="9423">
                  <c:v>12.971477341556101</c:v>
                </c:pt>
                <c:pt idx="9424">
                  <c:v>12.972853917735801</c:v>
                </c:pt>
                <c:pt idx="9425">
                  <c:v>12.974230493915501</c:v>
                </c:pt>
                <c:pt idx="9426">
                  <c:v>12.9756070700953</c:v>
                </c:pt>
                <c:pt idx="9427">
                  <c:v>12.976983646275</c:v>
                </c:pt>
                <c:pt idx="9428">
                  <c:v>12.9783602224547</c:v>
                </c:pt>
                <c:pt idx="9429">
                  <c:v>12.9797367986344</c:v>
                </c:pt>
                <c:pt idx="9430">
                  <c:v>12.9811133748142</c:v>
                </c:pt>
                <c:pt idx="9431">
                  <c:v>12.9824899509939</c:v>
                </c:pt>
                <c:pt idx="9432">
                  <c:v>12.9838665271736</c:v>
                </c:pt>
                <c:pt idx="9433">
                  <c:v>12.9852431033533</c:v>
                </c:pt>
                <c:pt idx="9434">
                  <c:v>12.986619679533099</c:v>
                </c:pt>
                <c:pt idx="9435">
                  <c:v>12.987996255712799</c:v>
                </c:pt>
                <c:pt idx="9436">
                  <c:v>12.989372831892499</c:v>
                </c:pt>
                <c:pt idx="9437">
                  <c:v>12.990749408072199</c:v>
                </c:pt>
                <c:pt idx="9438">
                  <c:v>12.992125984252</c:v>
                </c:pt>
                <c:pt idx="9439">
                  <c:v>12.9935025604317</c:v>
                </c:pt>
                <c:pt idx="9440">
                  <c:v>12.9948791366114</c:v>
                </c:pt>
                <c:pt idx="9441">
                  <c:v>12.9962557127911</c:v>
                </c:pt>
                <c:pt idx="9442">
                  <c:v>12.9976322889709</c:v>
                </c:pt>
                <c:pt idx="9443">
                  <c:v>12.9990088651506</c:v>
                </c:pt>
                <c:pt idx="9444">
                  <c:v>13.0003854413303</c:v>
                </c:pt>
                <c:pt idx="9445">
                  <c:v>13.001762017510099</c:v>
                </c:pt>
                <c:pt idx="9446">
                  <c:v>13.003138593689799</c:v>
                </c:pt>
                <c:pt idx="9447">
                  <c:v>13.004515169869499</c:v>
                </c:pt>
                <c:pt idx="9448">
                  <c:v>13.005891746049199</c:v>
                </c:pt>
                <c:pt idx="9449">
                  <c:v>13.007268322229001</c:v>
                </c:pt>
                <c:pt idx="9450">
                  <c:v>13.008644898408701</c:v>
                </c:pt>
                <c:pt idx="9451">
                  <c:v>13.010021474588401</c:v>
                </c:pt>
                <c:pt idx="9452">
                  <c:v>13.011398050768101</c:v>
                </c:pt>
                <c:pt idx="9453">
                  <c:v>13.0127746269479</c:v>
                </c:pt>
                <c:pt idx="9454">
                  <c:v>13.0141512031276</c:v>
                </c:pt>
                <c:pt idx="9455">
                  <c:v>13.0155277793073</c:v>
                </c:pt>
                <c:pt idx="9456">
                  <c:v>13.016904355487</c:v>
                </c:pt>
                <c:pt idx="9457">
                  <c:v>13.0182809316668</c:v>
                </c:pt>
                <c:pt idx="9458">
                  <c:v>13.0196575078465</c:v>
                </c:pt>
                <c:pt idx="9459">
                  <c:v>13.0210340840262</c:v>
                </c:pt>
                <c:pt idx="9460">
                  <c:v>13.0224106602059</c:v>
                </c:pt>
                <c:pt idx="9461">
                  <c:v>13.023787236385701</c:v>
                </c:pt>
                <c:pt idx="9462">
                  <c:v>13.025163812565401</c:v>
                </c:pt>
                <c:pt idx="9463">
                  <c:v>13.026540388745101</c:v>
                </c:pt>
                <c:pt idx="9464">
                  <c:v>13.027916964924801</c:v>
                </c:pt>
                <c:pt idx="9465">
                  <c:v>13.0292935411046</c:v>
                </c:pt>
                <c:pt idx="9466">
                  <c:v>13.0306701172843</c:v>
                </c:pt>
                <c:pt idx="9467">
                  <c:v>13.032046693464</c:v>
                </c:pt>
                <c:pt idx="9468">
                  <c:v>13.0334232696437</c:v>
                </c:pt>
                <c:pt idx="9469">
                  <c:v>13.0347998458235</c:v>
                </c:pt>
                <c:pt idx="9470">
                  <c:v>13.0361764220032</c:v>
                </c:pt>
                <c:pt idx="9471">
                  <c:v>13.0375529981829</c:v>
                </c:pt>
                <c:pt idx="9472">
                  <c:v>13.0389295743626</c:v>
                </c:pt>
                <c:pt idx="9473">
                  <c:v>13.040306150542399</c:v>
                </c:pt>
                <c:pt idx="9474">
                  <c:v>13.041682726722099</c:v>
                </c:pt>
                <c:pt idx="9475">
                  <c:v>13.043059302901799</c:v>
                </c:pt>
                <c:pt idx="9476">
                  <c:v>13.0444358790816</c:v>
                </c:pt>
                <c:pt idx="9477">
                  <c:v>13.0458124552613</c:v>
                </c:pt>
                <c:pt idx="9478">
                  <c:v>13.047189031441</c:v>
                </c:pt>
                <c:pt idx="9479">
                  <c:v>13.0485656076207</c:v>
                </c:pt>
                <c:pt idx="9480">
                  <c:v>13.0499421838005</c:v>
                </c:pt>
                <c:pt idx="9481">
                  <c:v>13.0513187599802</c:v>
                </c:pt>
                <c:pt idx="9482">
                  <c:v>13.0526953361599</c:v>
                </c:pt>
                <c:pt idx="9483">
                  <c:v>13.0540719123396</c:v>
                </c:pt>
                <c:pt idx="9484">
                  <c:v>13.055448488519399</c:v>
                </c:pt>
                <c:pt idx="9485">
                  <c:v>13.056825064699099</c:v>
                </c:pt>
                <c:pt idx="9486">
                  <c:v>13.058201640878799</c:v>
                </c:pt>
                <c:pt idx="9487">
                  <c:v>13.059578217058499</c:v>
                </c:pt>
                <c:pt idx="9488">
                  <c:v>13.060954793238301</c:v>
                </c:pt>
                <c:pt idx="9489">
                  <c:v>13.062331369418001</c:v>
                </c:pt>
                <c:pt idx="9490">
                  <c:v>13.063707945597701</c:v>
                </c:pt>
                <c:pt idx="9491">
                  <c:v>13.065084521777401</c:v>
                </c:pt>
                <c:pt idx="9492">
                  <c:v>13.0664610979572</c:v>
                </c:pt>
                <c:pt idx="9493">
                  <c:v>13.0678376741369</c:v>
                </c:pt>
                <c:pt idx="9494">
                  <c:v>13.0692142503166</c:v>
                </c:pt>
                <c:pt idx="9495">
                  <c:v>13.0705908264963</c:v>
                </c:pt>
                <c:pt idx="9496">
                  <c:v>13.071967402676099</c:v>
                </c:pt>
                <c:pt idx="9497">
                  <c:v>13.073343978855799</c:v>
                </c:pt>
                <c:pt idx="9498">
                  <c:v>13.074720555035499</c:v>
                </c:pt>
                <c:pt idx="9499">
                  <c:v>13.076097131215199</c:v>
                </c:pt>
                <c:pt idx="9500">
                  <c:v>13.077473707395001</c:v>
                </c:pt>
                <c:pt idx="9501">
                  <c:v>13.078850283574701</c:v>
                </c:pt>
                <c:pt idx="9502">
                  <c:v>13.080226859754401</c:v>
                </c:pt>
                <c:pt idx="9503">
                  <c:v>13.081603435934101</c:v>
                </c:pt>
                <c:pt idx="9504">
                  <c:v>13.0829800121139</c:v>
                </c:pt>
                <c:pt idx="9505">
                  <c:v>13.0843565882936</c:v>
                </c:pt>
                <c:pt idx="9506">
                  <c:v>13.0857331644733</c:v>
                </c:pt>
                <c:pt idx="9507">
                  <c:v>13.0871097406531</c:v>
                </c:pt>
                <c:pt idx="9508">
                  <c:v>13.0884863168328</c:v>
                </c:pt>
                <c:pt idx="9509">
                  <c:v>13.0898628930125</c:v>
                </c:pt>
                <c:pt idx="9510">
                  <c:v>13.0912394691922</c:v>
                </c:pt>
                <c:pt idx="9511">
                  <c:v>13.092616045372001</c:v>
                </c:pt>
                <c:pt idx="9512">
                  <c:v>13.093992621551701</c:v>
                </c:pt>
                <c:pt idx="9513">
                  <c:v>13.095369197731401</c:v>
                </c:pt>
                <c:pt idx="9514">
                  <c:v>13.096745773911101</c:v>
                </c:pt>
                <c:pt idx="9515">
                  <c:v>13.0981223500909</c:v>
                </c:pt>
                <c:pt idx="9516">
                  <c:v>13.0994989262706</c:v>
                </c:pt>
                <c:pt idx="9517">
                  <c:v>13.1008755024503</c:v>
                </c:pt>
                <c:pt idx="9518">
                  <c:v>13.10225207863</c:v>
                </c:pt>
                <c:pt idx="9519">
                  <c:v>13.1036286548098</c:v>
                </c:pt>
                <c:pt idx="9520">
                  <c:v>13.1050052309895</c:v>
                </c:pt>
                <c:pt idx="9521">
                  <c:v>13.1063818071692</c:v>
                </c:pt>
                <c:pt idx="9522">
                  <c:v>13.1077583833489</c:v>
                </c:pt>
                <c:pt idx="9523">
                  <c:v>13.109134959528699</c:v>
                </c:pt>
                <c:pt idx="9524">
                  <c:v>13.110511535708399</c:v>
                </c:pt>
                <c:pt idx="9525">
                  <c:v>13.111888111888099</c:v>
                </c:pt>
                <c:pt idx="9526">
                  <c:v>13.113264688067799</c:v>
                </c:pt>
                <c:pt idx="9527">
                  <c:v>13.1146412642476</c:v>
                </c:pt>
                <c:pt idx="9528">
                  <c:v>13.1160178404273</c:v>
                </c:pt>
                <c:pt idx="9529">
                  <c:v>13.117394416607</c:v>
                </c:pt>
                <c:pt idx="9530">
                  <c:v>13.1187709927867</c:v>
                </c:pt>
                <c:pt idx="9531">
                  <c:v>13.1201475689665</c:v>
                </c:pt>
                <c:pt idx="9532">
                  <c:v>13.1215241451462</c:v>
                </c:pt>
                <c:pt idx="9533">
                  <c:v>13.1229007213259</c:v>
                </c:pt>
                <c:pt idx="9534">
                  <c:v>13.1242772975056</c:v>
                </c:pt>
                <c:pt idx="9535">
                  <c:v>13.125653873685399</c:v>
                </c:pt>
                <c:pt idx="9536">
                  <c:v>13.127030449865099</c:v>
                </c:pt>
                <c:pt idx="9537">
                  <c:v>13.128407026044799</c:v>
                </c:pt>
                <c:pt idx="9538">
                  <c:v>13.129783602224499</c:v>
                </c:pt>
                <c:pt idx="9539">
                  <c:v>13.131160178404301</c:v>
                </c:pt>
                <c:pt idx="9540">
                  <c:v>13.132536754584001</c:v>
                </c:pt>
                <c:pt idx="9541">
                  <c:v>13.133913330763701</c:v>
                </c:pt>
                <c:pt idx="9542">
                  <c:v>13.1352899069435</c:v>
                </c:pt>
                <c:pt idx="9543">
                  <c:v>13.1366664831232</c:v>
                </c:pt>
                <c:pt idx="9544">
                  <c:v>13.1380430593029</c:v>
                </c:pt>
                <c:pt idx="9545">
                  <c:v>13.1394196354826</c:v>
                </c:pt>
                <c:pt idx="9546">
                  <c:v>13.1407962116624</c:v>
                </c:pt>
                <c:pt idx="9547">
                  <c:v>13.1421727878421</c:v>
                </c:pt>
                <c:pt idx="9548">
                  <c:v>13.1435493640218</c:v>
                </c:pt>
                <c:pt idx="9549">
                  <c:v>13.1449259402015</c:v>
                </c:pt>
                <c:pt idx="9550">
                  <c:v>13.146302516381301</c:v>
                </c:pt>
                <c:pt idx="9551">
                  <c:v>13.147679092561001</c:v>
                </c:pt>
                <c:pt idx="9552">
                  <c:v>13.149055668740701</c:v>
                </c:pt>
                <c:pt idx="9553">
                  <c:v>13.150432244920401</c:v>
                </c:pt>
                <c:pt idx="9554">
                  <c:v>13.1518088211002</c:v>
                </c:pt>
                <c:pt idx="9555">
                  <c:v>13.1531853972799</c:v>
                </c:pt>
                <c:pt idx="9556">
                  <c:v>13.1545619734596</c:v>
                </c:pt>
                <c:pt idx="9557">
                  <c:v>13.1559385496393</c:v>
                </c:pt>
                <c:pt idx="9558">
                  <c:v>13.1573151258191</c:v>
                </c:pt>
                <c:pt idx="9559">
                  <c:v>13.1586917019988</c:v>
                </c:pt>
                <c:pt idx="9560">
                  <c:v>13.1600682781785</c:v>
                </c:pt>
                <c:pt idx="9561">
                  <c:v>13.1614448543582</c:v>
                </c:pt>
                <c:pt idx="9562">
                  <c:v>13.162821430537999</c:v>
                </c:pt>
                <c:pt idx="9563">
                  <c:v>13.164198006717699</c:v>
                </c:pt>
                <c:pt idx="9564">
                  <c:v>13.165574582897399</c:v>
                </c:pt>
                <c:pt idx="9565">
                  <c:v>13.166951159077099</c:v>
                </c:pt>
                <c:pt idx="9566">
                  <c:v>13.1683277352569</c:v>
                </c:pt>
                <c:pt idx="9567">
                  <c:v>13.1697043114366</c:v>
                </c:pt>
                <c:pt idx="9568">
                  <c:v>13.1710808876163</c:v>
                </c:pt>
                <c:pt idx="9569">
                  <c:v>13.1724574637961</c:v>
                </c:pt>
                <c:pt idx="9570">
                  <c:v>13.1738340399758</c:v>
                </c:pt>
                <c:pt idx="9571">
                  <c:v>13.1752106161555</c:v>
                </c:pt>
                <c:pt idx="9572">
                  <c:v>13.1765871923352</c:v>
                </c:pt>
                <c:pt idx="9573">
                  <c:v>13.177963768514999</c:v>
                </c:pt>
                <c:pt idx="9574">
                  <c:v>13.179340344694699</c:v>
                </c:pt>
                <c:pt idx="9575">
                  <c:v>13.180716920874399</c:v>
                </c:pt>
                <c:pt idx="9576">
                  <c:v>13.182093497054099</c:v>
                </c:pt>
                <c:pt idx="9577">
                  <c:v>13.183470073233901</c:v>
                </c:pt>
                <c:pt idx="9578">
                  <c:v>13.184846649413601</c:v>
                </c:pt>
                <c:pt idx="9579">
                  <c:v>13.186223225593301</c:v>
                </c:pt>
                <c:pt idx="9580">
                  <c:v>13.187599801773001</c:v>
                </c:pt>
                <c:pt idx="9581">
                  <c:v>13.1889763779528</c:v>
                </c:pt>
                <c:pt idx="9582">
                  <c:v>13.1903529541325</c:v>
                </c:pt>
                <c:pt idx="9583">
                  <c:v>13.1917295303122</c:v>
                </c:pt>
                <c:pt idx="9584">
                  <c:v>13.1931061064919</c:v>
                </c:pt>
                <c:pt idx="9585">
                  <c:v>13.194482682671699</c:v>
                </c:pt>
                <c:pt idx="9586">
                  <c:v>13.195859258851399</c:v>
                </c:pt>
                <c:pt idx="9587">
                  <c:v>13.197235835031099</c:v>
                </c:pt>
                <c:pt idx="9588">
                  <c:v>13.198612411210799</c:v>
                </c:pt>
                <c:pt idx="9589">
                  <c:v>13.199988987390601</c:v>
                </c:pt>
                <c:pt idx="9590">
                  <c:v>13.201365563570301</c:v>
                </c:pt>
                <c:pt idx="9591">
                  <c:v>13.202742139750001</c:v>
                </c:pt>
                <c:pt idx="9592">
                  <c:v>13.204118715929701</c:v>
                </c:pt>
                <c:pt idx="9593">
                  <c:v>13.2054952921095</c:v>
                </c:pt>
                <c:pt idx="9594">
                  <c:v>13.2068718682892</c:v>
                </c:pt>
                <c:pt idx="9595">
                  <c:v>13.2082484444689</c:v>
                </c:pt>
                <c:pt idx="9596">
                  <c:v>13.2096250206486</c:v>
                </c:pt>
                <c:pt idx="9597">
                  <c:v>13.2110015968284</c:v>
                </c:pt>
                <c:pt idx="9598">
                  <c:v>13.2123781730081</c:v>
                </c:pt>
                <c:pt idx="9599">
                  <c:v>13.2137547491878</c:v>
                </c:pt>
                <c:pt idx="9600">
                  <c:v>13.2151313253675</c:v>
                </c:pt>
                <c:pt idx="9601">
                  <c:v>13.216507901547301</c:v>
                </c:pt>
                <c:pt idx="9602">
                  <c:v>13.217884477727001</c:v>
                </c:pt>
                <c:pt idx="9603">
                  <c:v>13.219261053906701</c:v>
                </c:pt>
                <c:pt idx="9604">
                  <c:v>13.2206376300865</c:v>
                </c:pt>
                <c:pt idx="9605">
                  <c:v>13.2220142062662</c:v>
                </c:pt>
                <c:pt idx="9606">
                  <c:v>13.2233907824459</c:v>
                </c:pt>
                <c:pt idx="9607">
                  <c:v>13.2247673586256</c:v>
                </c:pt>
                <c:pt idx="9608">
                  <c:v>13.2261439348054</c:v>
                </c:pt>
                <c:pt idx="9609">
                  <c:v>13.2275205109851</c:v>
                </c:pt>
                <c:pt idx="9610">
                  <c:v>13.2288970871648</c:v>
                </c:pt>
                <c:pt idx="9611">
                  <c:v>13.2302736633445</c:v>
                </c:pt>
                <c:pt idx="9612">
                  <c:v>13.231650239524299</c:v>
                </c:pt>
                <c:pt idx="9613">
                  <c:v>13.233026815703999</c:v>
                </c:pt>
                <c:pt idx="9614">
                  <c:v>13.234403391883699</c:v>
                </c:pt>
                <c:pt idx="9615">
                  <c:v>13.235779968063399</c:v>
                </c:pt>
                <c:pt idx="9616">
                  <c:v>13.2371565442432</c:v>
                </c:pt>
                <c:pt idx="9617">
                  <c:v>13.2385331204229</c:v>
                </c:pt>
                <c:pt idx="9618">
                  <c:v>13.2399096966026</c:v>
                </c:pt>
                <c:pt idx="9619">
                  <c:v>13.2412862727823</c:v>
                </c:pt>
                <c:pt idx="9620">
                  <c:v>13.2426628489621</c:v>
                </c:pt>
                <c:pt idx="9621">
                  <c:v>13.2440394251418</c:v>
                </c:pt>
                <c:pt idx="9622">
                  <c:v>13.2454160013215</c:v>
                </c:pt>
                <c:pt idx="9623">
                  <c:v>13.2467925775012</c:v>
                </c:pt>
                <c:pt idx="9624">
                  <c:v>13.248169153680999</c:v>
                </c:pt>
                <c:pt idx="9625">
                  <c:v>13.249545729860699</c:v>
                </c:pt>
                <c:pt idx="9626">
                  <c:v>13.250922306040399</c:v>
                </c:pt>
                <c:pt idx="9627">
                  <c:v>13.252298882220099</c:v>
                </c:pt>
                <c:pt idx="9628">
                  <c:v>13.253675458399901</c:v>
                </c:pt>
                <c:pt idx="9629">
                  <c:v>13.255052034579601</c:v>
                </c:pt>
                <c:pt idx="9630">
                  <c:v>13.256428610759301</c:v>
                </c:pt>
                <c:pt idx="9631">
                  <c:v>13.257805186939001</c:v>
                </c:pt>
                <c:pt idx="9632">
                  <c:v>13.2591817631188</c:v>
                </c:pt>
                <c:pt idx="9633">
                  <c:v>13.2605583392985</c:v>
                </c:pt>
                <c:pt idx="9634">
                  <c:v>13.2619349154782</c:v>
                </c:pt>
                <c:pt idx="9635">
                  <c:v>13.263311491657999</c:v>
                </c:pt>
                <c:pt idx="9636">
                  <c:v>13.264688067837699</c:v>
                </c:pt>
                <c:pt idx="9637">
                  <c:v>13.266064644017399</c:v>
                </c:pt>
                <c:pt idx="9638">
                  <c:v>13.267441220197099</c:v>
                </c:pt>
                <c:pt idx="9639">
                  <c:v>13.268817796376901</c:v>
                </c:pt>
                <c:pt idx="9640">
                  <c:v>13.270194372556601</c:v>
                </c:pt>
                <c:pt idx="9641">
                  <c:v>13.271570948736301</c:v>
                </c:pt>
                <c:pt idx="9642">
                  <c:v>13.272947524916001</c:v>
                </c:pt>
                <c:pt idx="9643">
                  <c:v>13.2743241010958</c:v>
                </c:pt>
                <c:pt idx="9644">
                  <c:v>13.2757006772755</c:v>
                </c:pt>
                <c:pt idx="9645">
                  <c:v>13.2770772534552</c:v>
                </c:pt>
                <c:pt idx="9646">
                  <c:v>13.2784538296349</c:v>
                </c:pt>
                <c:pt idx="9647">
                  <c:v>13.2798304058147</c:v>
                </c:pt>
                <c:pt idx="9648">
                  <c:v>13.2812069819944</c:v>
                </c:pt>
                <c:pt idx="9649">
                  <c:v>13.2825835581741</c:v>
                </c:pt>
                <c:pt idx="9650">
                  <c:v>13.2839601343538</c:v>
                </c:pt>
                <c:pt idx="9651">
                  <c:v>13.285336710533601</c:v>
                </c:pt>
                <c:pt idx="9652">
                  <c:v>13.286713286713301</c:v>
                </c:pt>
                <c:pt idx="9653">
                  <c:v>13.288089862893001</c:v>
                </c:pt>
                <c:pt idx="9654">
                  <c:v>13.289466439072701</c:v>
                </c:pt>
                <c:pt idx="9655">
                  <c:v>13.2908430152525</c:v>
                </c:pt>
                <c:pt idx="9656">
                  <c:v>13.2922195914322</c:v>
                </c:pt>
                <c:pt idx="9657">
                  <c:v>13.2935961676119</c:v>
                </c:pt>
                <c:pt idx="9658">
                  <c:v>13.2949727437916</c:v>
                </c:pt>
                <c:pt idx="9659">
                  <c:v>13.2963493199714</c:v>
                </c:pt>
                <c:pt idx="9660">
                  <c:v>13.2977258961511</c:v>
                </c:pt>
                <c:pt idx="9661">
                  <c:v>13.2991024723308</c:v>
                </c:pt>
                <c:pt idx="9662">
                  <c:v>13.3004790485105</c:v>
                </c:pt>
                <c:pt idx="9663">
                  <c:v>13.301855624690299</c:v>
                </c:pt>
                <c:pt idx="9664">
                  <c:v>13.303232200869999</c:v>
                </c:pt>
                <c:pt idx="9665">
                  <c:v>13.304608777049699</c:v>
                </c:pt>
                <c:pt idx="9666">
                  <c:v>13.305985353229399</c:v>
                </c:pt>
                <c:pt idx="9667">
                  <c:v>13.3073619294092</c:v>
                </c:pt>
                <c:pt idx="9668">
                  <c:v>13.3087385055889</c:v>
                </c:pt>
                <c:pt idx="9669">
                  <c:v>13.3101150817686</c:v>
                </c:pt>
                <c:pt idx="9670">
                  <c:v>13.3114916579484</c:v>
                </c:pt>
                <c:pt idx="9671">
                  <c:v>13.3128682341281</c:v>
                </c:pt>
                <c:pt idx="9672">
                  <c:v>13.3142448103078</c:v>
                </c:pt>
                <c:pt idx="9673">
                  <c:v>13.3156213864875</c:v>
                </c:pt>
                <c:pt idx="9674">
                  <c:v>13.316997962667299</c:v>
                </c:pt>
                <c:pt idx="9675">
                  <c:v>13.318374538846999</c:v>
                </c:pt>
                <c:pt idx="9676">
                  <c:v>13.319751115026699</c:v>
                </c:pt>
                <c:pt idx="9677">
                  <c:v>13.321127691206399</c:v>
                </c:pt>
                <c:pt idx="9678">
                  <c:v>13.322504267386201</c:v>
                </c:pt>
                <c:pt idx="9679">
                  <c:v>13.323880843565901</c:v>
                </c:pt>
                <c:pt idx="9680">
                  <c:v>13.325257419745601</c:v>
                </c:pt>
                <c:pt idx="9681">
                  <c:v>13.326633995925301</c:v>
                </c:pt>
                <c:pt idx="9682">
                  <c:v>13.3280105721051</c:v>
                </c:pt>
                <c:pt idx="9683">
                  <c:v>13.3293871482848</c:v>
                </c:pt>
                <c:pt idx="9684">
                  <c:v>13.3307637244645</c:v>
                </c:pt>
                <c:pt idx="9685">
                  <c:v>13.3321403006442</c:v>
                </c:pt>
                <c:pt idx="9686">
                  <c:v>13.333516876824</c:v>
                </c:pt>
                <c:pt idx="9687">
                  <c:v>13.3348934530037</c:v>
                </c:pt>
                <c:pt idx="9688">
                  <c:v>13.3362700291834</c:v>
                </c:pt>
                <c:pt idx="9689">
                  <c:v>13.3376466053631</c:v>
                </c:pt>
                <c:pt idx="9690">
                  <c:v>13.339023181542901</c:v>
                </c:pt>
                <c:pt idx="9691">
                  <c:v>13.340399757722601</c:v>
                </c:pt>
                <c:pt idx="9692">
                  <c:v>13.341776333902301</c:v>
                </c:pt>
                <c:pt idx="9693">
                  <c:v>13.343152910082001</c:v>
                </c:pt>
                <c:pt idx="9694">
                  <c:v>13.3445294862618</c:v>
                </c:pt>
                <c:pt idx="9695">
                  <c:v>13.3459060624415</c:v>
                </c:pt>
                <c:pt idx="9696">
                  <c:v>13.3472826386212</c:v>
                </c:pt>
                <c:pt idx="9697">
                  <c:v>13.348659214801</c:v>
                </c:pt>
                <c:pt idx="9698">
                  <c:v>13.3500357909807</c:v>
                </c:pt>
                <c:pt idx="9699">
                  <c:v>13.3514123671604</c:v>
                </c:pt>
                <c:pt idx="9700">
                  <c:v>13.3527889433401</c:v>
                </c:pt>
                <c:pt idx="9701">
                  <c:v>13.354165519519899</c:v>
                </c:pt>
                <c:pt idx="9702">
                  <c:v>13.355542095699599</c:v>
                </c:pt>
                <c:pt idx="9703">
                  <c:v>13.356918671879299</c:v>
                </c:pt>
                <c:pt idx="9704">
                  <c:v>13.358295248058999</c:v>
                </c:pt>
                <c:pt idx="9705">
                  <c:v>13.3596718242388</c:v>
                </c:pt>
                <c:pt idx="9706">
                  <c:v>13.3610484004185</c:v>
                </c:pt>
                <c:pt idx="9707">
                  <c:v>13.3624249765982</c:v>
                </c:pt>
                <c:pt idx="9708">
                  <c:v>13.3638015527779</c:v>
                </c:pt>
                <c:pt idx="9709">
                  <c:v>13.3651781289577</c:v>
                </c:pt>
                <c:pt idx="9710">
                  <c:v>13.3665547051374</c:v>
                </c:pt>
                <c:pt idx="9711">
                  <c:v>13.3679312813171</c:v>
                </c:pt>
                <c:pt idx="9712">
                  <c:v>13.3693078574968</c:v>
                </c:pt>
                <c:pt idx="9713">
                  <c:v>13.370684433676599</c:v>
                </c:pt>
                <c:pt idx="9714">
                  <c:v>13.372061009856299</c:v>
                </c:pt>
                <c:pt idx="9715">
                  <c:v>13.373437586035999</c:v>
                </c:pt>
                <c:pt idx="9716">
                  <c:v>13.374814162215699</c:v>
                </c:pt>
                <c:pt idx="9717">
                  <c:v>13.376190738395501</c:v>
                </c:pt>
                <c:pt idx="9718">
                  <c:v>13.377567314575201</c:v>
                </c:pt>
                <c:pt idx="9719">
                  <c:v>13.378943890754901</c:v>
                </c:pt>
                <c:pt idx="9720">
                  <c:v>13.380320466934601</c:v>
                </c:pt>
                <c:pt idx="9721">
                  <c:v>13.3816970431144</c:v>
                </c:pt>
                <c:pt idx="9722">
                  <c:v>13.3830736192941</c:v>
                </c:pt>
                <c:pt idx="9723">
                  <c:v>13.3844501954738</c:v>
                </c:pt>
                <c:pt idx="9724">
                  <c:v>13.3858267716535</c:v>
                </c:pt>
                <c:pt idx="9725">
                  <c:v>13.387203347833299</c:v>
                </c:pt>
                <c:pt idx="9726">
                  <c:v>13.388579924012999</c:v>
                </c:pt>
                <c:pt idx="9727">
                  <c:v>13.389956500192699</c:v>
                </c:pt>
                <c:pt idx="9728">
                  <c:v>13.391333076372501</c:v>
                </c:pt>
                <c:pt idx="9729">
                  <c:v>13.392709652552201</c:v>
                </c:pt>
                <c:pt idx="9730">
                  <c:v>13.394086228731901</c:v>
                </c:pt>
                <c:pt idx="9731">
                  <c:v>13.395462804911601</c:v>
                </c:pt>
                <c:pt idx="9732">
                  <c:v>13.3968393810914</c:v>
                </c:pt>
                <c:pt idx="9733">
                  <c:v>13.3982159572711</c:v>
                </c:pt>
                <c:pt idx="9734">
                  <c:v>13.3995925334508</c:v>
                </c:pt>
                <c:pt idx="9735">
                  <c:v>13.4009691096305</c:v>
                </c:pt>
                <c:pt idx="9736">
                  <c:v>13.4023456858103</c:v>
                </c:pt>
                <c:pt idx="9737">
                  <c:v>13.40372226199</c:v>
                </c:pt>
                <c:pt idx="9738">
                  <c:v>13.4050988381697</c:v>
                </c:pt>
                <c:pt idx="9739">
                  <c:v>13.4064754143494</c:v>
                </c:pt>
                <c:pt idx="9740">
                  <c:v>13.407851990529201</c:v>
                </c:pt>
                <c:pt idx="9741">
                  <c:v>13.409228566708901</c:v>
                </c:pt>
                <c:pt idx="9742">
                  <c:v>13.410605142888601</c:v>
                </c:pt>
                <c:pt idx="9743">
                  <c:v>13.411981719068301</c:v>
                </c:pt>
                <c:pt idx="9744">
                  <c:v>13.4133582952481</c:v>
                </c:pt>
                <c:pt idx="9745">
                  <c:v>13.4147348714278</c:v>
                </c:pt>
                <c:pt idx="9746">
                  <c:v>13.4161114476075</c:v>
                </c:pt>
                <c:pt idx="9747">
                  <c:v>13.4174880237872</c:v>
                </c:pt>
                <c:pt idx="9748">
                  <c:v>13.418864599967</c:v>
                </c:pt>
                <c:pt idx="9749">
                  <c:v>13.4202411761467</c:v>
                </c:pt>
                <c:pt idx="9750">
                  <c:v>13.4216177523264</c:v>
                </c:pt>
                <c:pt idx="9751">
                  <c:v>13.4229943285061</c:v>
                </c:pt>
                <c:pt idx="9752">
                  <c:v>13.424370904685899</c:v>
                </c:pt>
                <c:pt idx="9753">
                  <c:v>13.425747480865599</c:v>
                </c:pt>
                <c:pt idx="9754">
                  <c:v>13.427124057045299</c:v>
                </c:pt>
                <c:pt idx="9755">
                  <c:v>13.428500633224999</c:v>
                </c:pt>
                <c:pt idx="9756">
                  <c:v>13.4298772094048</c:v>
                </c:pt>
                <c:pt idx="9757">
                  <c:v>13.4312537855845</c:v>
                </c:pt>
                <c:pt idx="9758">
                  <c:v>13.4326303617642</c:v>
                </c:pt>
                <c:pt idx="9759">
                  <c:v>13.4340069379439</c:v>
                </c:pt>
                <c:pt idx="9760">
                  <c:v>13.4353835141237</c:v>
                </c:pt>
                <c:pt idx="9761">
                  <c:v>13.4367600903034</c:v>
                </c:pt>
                <c:pt idx="9762">
                  <c:v>13.4381366664831</c:v>
                </c:pt>
                <c:pt idx="9763">
                  <c:v>13.439513242662899</c:v>
                </c:pt>
                <c:pt idx="9764">
                  <c:v>13.440889818842599</c:v>
                </c:pt>
                <c:pt idx="9765">
                  <c:v>13.442266395022299</c:v>
                </c:pt>
                <c:pt idx="9766">
                  <c:v>13.443642971201999</c:v>
                </c:pt>
                <c:pt idx="9767">
                  <c:v>13.445019547381801</c:v>
                </c:pt>
                <c:pt idx="9768">
                  <c:v>13.446396123561501</c:v>
                </c:pt>
                <c:pt idx="9769">
                  <c:v>13.447772699741201</c:v>
                </c:pt>
                <c:pt idx="9770">
                  <c:v>13.449149275920901</c:v>
                </c:pt>
                <c:pt idx="9771">
                  <c:v>13.4505258521007</c:v>
                </c:pt>
                <c:pt idx="9772">
                  <c:v>13.4519024282804</c:v>
                </c:pt>
                <c:pt idx="9773">
                  <c:v>13.4532790044601</c:v>
                </c:pt>
                <c:pt idx="9774">
                  <c:v>13.4546555806398</c:v>
                </c:pt>
                <c:pt idx="9775">
                  <c:v>13.4560321568196</c:v>
                </c:pt>
                <c:pt idx="9776">
                  <c:v>13.4574087329993</c:v>
                </c:pt>
                <c:pt idx="9777">
                  <c:v>13.458785309179</c:v>
                </c:pt>
                <c:pt idx="9778">
                  <c:v>13.4601618853587</c:v>
                </c:pt>
                <c:pt idx="9779">
                  <c:v>13.461538461538501</c:v>
                </c:pt>
                <c:pt idx="9780">
                  <c:v>13.462915037718201</c:v>
                </c:pt>
                <c:pt idx="9781">
                  <c:v>13.464291613897901</c:v>
                </c:pt>
                <c:pt idx="9782">
                  <c:v>13.465668190077601</c:v>
                </c:pt>
                <c:pt idx="9783">
                  <c:v>13.4670447662574</c:v>
                </c:pt>
                <c:pt idx="9784">
                  <c:v>13.4684213424371</c:v>
                </c:pt>
                <c:pt idx="9785">
                  <c:v>13.4697979186168</c:v>
                </c:pt>
                <c:pt idx="9786">
                  <c:v>13.4711744947965</c:v>
                </c:pt>
                <c:pt idx="9787">
                  <c:v>13.4725510709763</c:v>
                </c:pt>
                <c:pt idx="9788">
                  <c:v>13.473927647156</c:v>
                </c:pt>
                <c:pt idx="9789">
                  <c:v>13.4753042233357</c:v>
                </c:pt>
                <c:pt idx="9790">
                  <c:v>13.4766807995154</c:v>
                </c:pt>
                <c:pt idx="9791">
                  <c:v>13.478057375695199</c:v>
                </c:pt>
                <c:pt idx="9792">
                  <c:v>13.479433951874899</c:v>
                </c:pt>
                <c:pt idx="9793">
                  <c:v>13.480810528054599</c:v>
                </c:pt>
                <c:pt idx="9794">
                  <c:v>13.4821871042344</c:v>
                </c:pt>
                <c:pt idx="9795">
                  <c:v>13.4835636804141</c:v>
                </c:pt>
                <c:pt idx="9796">
                  <c:v>13.4849402565938</c:v>
                </c:pt>
                <c:pt idx="9797">
                  <c:v>13.4863168327735</c:v>
                </c:pt>
                <c:pt idx="9798">
                  <c:v>13.4876934089533</c:v>
                </c:pt>
                <c:pt idx="9799">
                  <c:v>13.489069985133</c:v>
                </c:pt>
                <c:pt idx="9800">
                  <c:v>13.4904465613127</c:v>
                </c:pt>
                <c:pt idx="9801">
                  <c:v>13.4918231374924</c:v>
                </c:pt>
                <c:pt idx="9802">
                  <c:v>13.493199713672199</c:v>
                </c:pt>
                <c:pt idx="9803">
                  <c:v>13.494576289851899</c:v>
                </c:pt>
                <c:pt idx="9804">
                  <c:v>13.495952866031599</c:v>
                </c:pt>
                <c:pt idx="9805">
                  <c:v>13.497329442211299</c:v>
                </c:pt>
                <c:pt idx="9806">
                  <c:v>13.498706018391101</c:v>
                </c:pt>
                <c:pt idx="9807">
                  <c:v>13.500082594570801</c:v>
                </c:pt>
                <c:pt idx="9808">
                  <c:v>13.501459170750501</c:v>
                </c:pt>
                <c:pt idx="9809">
                  <c:v>13.502835746930201</c:v>
                </c:pt>
                <c:pt idx="9810">
                  <c:v>13.50421232311</c:v>
                </c:pt>
                <c:pt idx="9811">
                  <c:v>13.5055888992897</c:v>
                </c:pt>
                <c:pt idx="9812">
                  <c:v>13.5069654754694</c:v>
                </c:pt>
                <c:pt idx="9813">
                  <c:v>13.5083420516491</c:v>
                </c:pt>
                <c:pt idx="9814">
                  <c:v>13.509718627828899</c:v>
                </c:pt>
                <c:pt idx="9815">
                  <c:v>13.511095204008599</c:v>
                </c:pt>
                <c:pt idx="9816">
                  <c:v>13.512471780188299</c:v>
                </c:pt>
                <c:pt idx="9817">
                  <c:v>13.513848356367999</c:v>
                </c:pt>
                <c:pt idx="9818">
                  <c:v>13.515224932547801</c:v>
                </c:pt>
                <c:pt idx="9819">
                  <c:v>13.516601508727501</c:v>
                </c:pt>
                <c:pt idx="9820">
                  <c:v>13.517978084907201</c:v>
                </c:pt>
                <c:pt idx="9821">
                  <c:v>13.519354661086901</c:v>
                </c:pt>
                <c:pt idx="9822">
                  <c:v>13.5207312372667</c:v>
                </c:pt>
                <c:pt idx="9823">
                  <c:v>13.5221078134464</c:v>
                </c:pt>
                <c:pt idx="9824">
                  <c:v>13.5234843896261</c:v>
                </c:pt>
                <c:pt idx="9825">
                  <c:v>13.5248609658059</c:v>
                </c:pt>
                <c:pt idx="9826">
                  <c:v>13.5262375419856</c:v>
                </c:pt>
                <c:pt idx="9827">
                  <c:v>13.5276141181653</c:v>
                </c:pt>
                <c:pt idx="9828">
                  <c:v>13.528990694345</c:v>
                </c:pt>
                <c:pt idx="9829">
                  <c:v>13.530367270524801</c:v>
                </c:pt>
                <c:pt idx="9830">
                  <c:v>13.531743846704501</c:v>
                </c:pt>
                <c:pt idx="9831">
                  <c:v>13.533120422884201</c:v>
                </c:pt>
                <c:pt idx="9832">
                  <c:v>13.534496999063901</c:v>
                </c:pt>
                <c:pt idx="9833">
                  <c:v>13.5358735752437</c:v>
                </c:pt>
                <c:pt idx="9834">
                  <c:v>13.5372501514234</c:v>
                </c:pt>
                <c:pt idx="9835">
                  <c:v>13.5386267276031</c:v>
                </c:pt>
                <c:pt idx="9836">
                  <c:v>13.5400033037828</c:v>
                </c:pt>
                <c:pt idx="9837">
                  <c:v>13.5413798799626</c:v>
                </c:pt>
                <c:pt idx="9838">
                  <c:v>13.5427564561423</c:v>
                </c:pt>
                <c:pt idx="9839">
                  <c:v>13.544133032322</c:v>
                </c:pt>
                <c:pt idx="9840">
                  <c:v>13.5455096085017</c:v>
                </c:pt>
                <c:pt idx="9841">
                  <c:v>13.546886184681499</c:v>
                </c:pt>
                <c:pt idx="9842">
                  <c:v>13.548262760861199</c:v>
                </c:pt>
                <c:pt idx="9843">
                  <c:v>13.549639337040899</c:v>
                </c:pt>
                <c:pt idx="9844">
                  <c:v>13.551015913220599</c:v>
                </c:pt>
                <c:pt idx="9845">
                  <c:v>13.5523924894004</c:v>
                </c:pt>
                <c:pt idx="9846">
                  <c:v>13.5537690655801</c:v>
                </c:pt>
                <c:pt idx="9847">
                  <c:v>13.5551456417598</c:v>
                </c:pt>
                <c:pt idx="9848">
                  <c:v>13.5565222179395</c:v>
                </c:pt>
                <c:pt idx="9849">
                  <c:v>13.5578987941193</c:v>
                </c:pt>
                <c:pt idx="9850">
                  <c:v>13.559275370299</c:v>
                </c:pt>
                <c:pt idx="9851">
                  <c:v>13.5606519464787</c:v>
                </c:pt>
                <c:pt idx="9852">
                  <c:v>13.5620285226584</c:v>
                </c:pt>
                <c:pt idx="9853">
                  <c:v>13.563405098838199</c:v>
                </c:pt>
                <c:pt idx="9854">
                  <c:v>13.564781675017899</c:v>
                </c:pt>
                <c:pt idx="9855">
                  <c:v>13.566158251197599</c:v>
                </c:pt>
                <c:pt idx="9856">
                  <c:v>13.567534827377299</c:v>
                </c:pt>
                <c:pt idx="9857">
                  <c:v>13.568911403557101</c:v>
                </c:pt>
                <c:pt idx="9858">
                  <c:v>13.570287979736801</c:v>
                </c:pt>
                <c:pt idx="9859">
                  <c:v>13.571664555916501</c:v>
                </c:pt>
                <c:pt idx="9860">
                  <c:v>13.5730411320963</c:v>
                </c:pt>
                <c:pt idx="9861">
                  <c:v>13.574417708276</c:v>
                </c:pt>
                <c:pt idx="9862">
                  <c:v>13.5757942844557</c:v>
                </c:pt>
                <c:pt idx="9863">
                  <c:v>13.5771708606354</c:v>
                </c:pt>
                <c:pt idx="9864">
                  <c:v>13.578547436815199</c:v>
                </c:pt>
                <c:pt idx="9865">
                  <c:v>13.579924012994899</c:v>
                </c:pt>
                <c:pt idx="9866">
                  <c:v>13.581300589174599</c:v>
                </c:pt>
                <c:pt idx="9867">
                  <c:v>13.582677165354299</c:v>
                </c:pt>
                <c:pt idx="9868">
                  <c:v>13.584053741534101</c:v>
                </c:pt>
                <c:pt idx="9869">
                  <c:v>13.585430317713801</c:v>
                </c:pt>
                <c:pt idx="9870">
                  <c:v>13.586806893893501</c:v>
                </c:pt>
                <c:pt idx="9871">
                  <c:v>13.588183470073201</c:v>
                </c:pt>
                <c:pt idx="9872">
                  <c:v>13.589560046253</c:v>
                </c:pt>
                <c:pt idx="9873">
                  <c:v>13.5909366224327</c:v>
                </c:pt>
                <c:pt idx="9874">
                  <c:v>13.5923131986124</c:v>
                </c:pt>
                <c:pt idx="9875">
                  <c:v>13.5936897747921</c:v>
                </c:pt>
                <c:pt idx="9876">
                  <c:v>13.5950663509719</c:v>
                </c:pt>
                <c:pt idx="9877">
                  <c:v>13.5964429271516</c:v>
                </c:pt>
                <c:pt idx="9878">
                  <c:v>13.5978195033313</c:v>
                </c:pt>
                <c:pt idx="9879">
                  <c:v>13.599196079511</c:v>
                </c:pt>
                <c:pt idx="9880">
                  <c:v>13.600572655690801</c:v>
                </c:pt>
                <c:pt idx="9881">
                  <c:v>13.601949231870501</c:v>
                </c:pt>
                <c:pt idx="9882">
                  <c:v>13.603325808050201</c:v>
                </c:pt>
                <c:pt idx="9883">
                  <c:v>13.604702384229901</c:v>
                </c:pt>
                <c:pt idx="9884">
                  <c:v>13.6060789604097</c:v>
                </c:pt>
                <c:pt idx="9885">
                  <c:v>13.6074555365894</c:v>
                </c:pt>
                <c:pt idx="9886">
                  <c:v>13.6088321127691</c:v>
                </c:pt>
                <c:pt idx="9887">
                  <c:v>13.6102086889488</c:v>
                </c:pt>
                <c:pt idx="9888">
                  <c:v>13.6115852651286</c:v>
                </c:pt>
                <c:pt idx="9889">
                  <c:v>13.6129618413083</c:v>
                </c:pt>
                <c:pt idx="9890">
                  <c:v>13.614338417488</c:v>
                </c:pt>
                <c:pt idx="9891">
                  <c:v>13.615714993667799</c:v>
                </c:pt>
                <c:pt idx="9892">
                  <c:v>13.617091569847499</c:v>
                </c:pt>
                <c:pt idx="9893">
                  <c:v>13.618468146027199</c:v>
                </c:pt>
                <c:pt idx="9894">
                  <c:v>13.619844722206899</c:v>
                </c:pt>
                <c:pt idx="9895">
                  <c:v>13.6212212983867</c:v>
                </c:pt>
                <c:pt idx="9896">
                  <c:v>13.6225978745664</c:v>
                </c:pt>
                <c:pt idx="9897">
                  <c:v>13.6239744507461</c:v>
                </c:pt>
                <c:pt idx="9898">
                  <c:v>13.6253510269258</c:v>
                </c:pt>
                <c:pt idx="9899">
                  <c:v>13.6267276031056</c:v>
                </c:pt>
                <c:pt idx="9900">
                  <c:v>13.6281041792853</c:v>
                </c:pt>
                <c:pt idx="9901">
                  <c:v>13.629480755465</c:v>
                </c:pt>
                <c:pt idx="9902">
                  <c:v>13.6308573316447</c:v>
                </c:pt>
                <c:pt idx="9903">
                  <c:v>13.632233907824499</c:v>
                </c:pt>
                <c:pt idx="9904">
                  <c:v>13.633610484004199</c:v>
                </c:pt>
                <c:pt idx="9905">
                  <c:v>13.634987060183899</c:v>
                </c:pt>
                <c:pt idx="9906">
                  <c:v>13.636363636363599</c:v>
                </c:pt>
                <c:pt idx="9907">
                  <c:v>13.637740212543401</c:v>
                </c:pt>
                <c:pt idx="9908">
                  <c:v>13.639116788723101</c:v>
                </c:pt>
                <c:pt idx="9909">
                  <c:v>13.640493364902801</c:v>
                </c:pt>
                <c:pt idx="9910">
                  <c:v>13.641869941082501</c:v>
                </c:pt>
                <c:pt idx="9911">
                  <c:v>13.6432465172623</c:v>
                </c:pt>
                <c:pt idx="9912">
                  <c:v>13.644623093442</c:v>
                </c:pt>
                <c:pt idx="9913">
                  <c:v>13.6459996696217</c:v>
                </c:pt>
                <c:pt idx="9914">
                  <c:v>13.6473762458014</c:v>
                </c:pt>
                <c:pt idx="9915">
                  <c:v>13.6487528219812</c:v>
                </c:pt>
                <c:pt idx="9916">
                  <c:v>13.6501293981609</c:v>
                </c:pt>
                <c:pt idx="9917">
                  <c:v>13.6515059743406</c:v>
                </c:pt>
                <c:pt idx="9918">
                  <c:v>13.6528825505203</c:v>
                </c:pt>
                <c:pt idx="9919">
                  <c:v>13.654259126700101</c:v>
                </c:pt>
                <c:pt idx="9920">
                  <c:v>13.655635702879801</c:v>
                </c:pt>
                <c:pt idx="9921">
                  <c:v>13.657012279059501</c:v>
                </c:pt>
                <c:pt idx="9922">
                  <c:v>13.6583888552393</c:v>
                </c:pt>
                <c:pt idx="9923">
                  <c:v>13.659765431419</c:v>
                </c:pt>
                <c:pt idx="9924">
                  <c:v>13.6611420075987</c:v>
                </c:pt>
                <c:pt idx="9925">
                  <c:v>13.6625185837784</c:v>
                </c:pt>
                <c:pt idx="9926">
                  <c:v>13.6638951599582</c:v>
                </c:pt>
                <c:pt idx="9927">
                  <c:v>13.6652717361379</c:v>
                </c:pt>
                <c:pt idx="9928">
                  <c:v>13.6666483123176</c:v>
                </c:pt>
                <c:pt idx="9929">
                  <c:v>13.6680248884973</c:v>
                </c:pt>
                <c:pt idx="9930">
                  <c:v>13.669401464677099</c:v>
                </c:pt>
                <c:pt idx="9931">
                  <c:v>13.670778040856799</c:v>
                </c:pt>
                <c:pt idx="9932">
                  <c:v>13.672154617036499</c:v>
                </c:pt>
                <c:pt idx="9933">
                  <c:v>13.673531193216199</c:v>
                </c:pt>
                <c:pt idx="9934">
                  <c:v>13.674907769396</c:v>
                </c:pt>
                <c:pt idx="9935">
                  <c:v>13.6762843455757</c:v>
                </c:pt>
                <c:pt idx="9936">
                  <c:v>13.6776609217554</c:v>
                </c:pt>
                <c:pt idx="9937">
                  <c:v>13.6790374979351</c:v>
                </c:pt>
                <c:pt idx="9938">
                  <c:v>13.6804140741149</c:v>
                </c:pt>
                <c:pt idx="9939">
                  <c:v>13.6817906502946</c:v>
                </c:pt>
                <c:pt idx="9940">
                  <c:v>13.6831672264743</c:v>
                </c:pt>
                <c:pt idx="9941">
                  <c:v>13.684543802654</c:v>
                </c:pt>
                <c:pt idx="9942">
                  <c:v>13.685920378833799</c:v>
                </c:pt>
                <c:pt idx="9943">
                  <c:v>13.687296955013499</c:v>
                </c:pt>
                <c:pt idx="9944">
                  <c:v>13.688673531193199</c:v>
                </c:pt>
                <c:pt idx="9945">
                  <c:v>13.690050107372899</c:v>
                </c:pt>
                <c:pt idx="9946">
                  <c:v>13.691426683552701</c:v>
                </c:pt>
                <c:pt idx="9947">
                  <c:v>13.692803259732401</c:v>
                </c:pt>
                <c:pt idx="9948">
                  <c:v>13.694179835912101</c:v>
                </c:pt>
                <c:pt idx="9949">
                  <c:v>13.695556412091801</c:v>
                </c:pt>
                <c:pt idx="9950">
                  <c:v>13.6969329882716</c:v>
                </c:pt>
                <c:pt idx="9951">
                  <c:v>13.6983095644513</c:v>
                </c:pt>
                <c:pt idx="9952">
                  <c:v>13.699686140631</c:v>
                </c:pt>
                <c:pt idx="9953">
                  <c:v>13.701062716810799</c:v>
                </c:pt>
                <c:pt idx="9954">
                  <c:v>13.702439292990499</c:v>
                </c:pt>
                <c:pt idx="9955">
                  <c:v>13.703815869170199</c:v>
                </c:pt>
                <c:pt idx="9956">
                  <c:v>13.705192445349899</c:v>
                </c:pt>
                <c:pt idx="9957">
                  <c:v>13.706569021529701</c:v>
                </c:pt>
                <c:pt idx="9958">
                  <c:v>13.707945597709401</c:v>
                </c:pt>
                <c:pt idx="9959">
                  <c:v>13.709322173889101</c:v>
                </c:pt>
                <c:pt idx="9960">
                  <c:v>13.710698750068801</c:v>
                </c:pt>
                <c:pt idx="9961">
                  <c:v>13.7120753262486</c:v>
                </c:pt>
                <c:pt idx="9962">
                  <c:v>13.7134519024283</c:v>
                </c:pt>
                <c:pt idx="9963">
                  <c:v>13.714828478608</c:v>
                </c:pt>
                <c:pt idx="9964">
                  <c:v>13.7162050547877</c:v>
                </c:pt>
                <c:pt idx="9965">
                  <c:v>13.7175816309675</c:v>
                </c:pt>
                <c:pt idx="9966">
                  <c:v>13.7189582071472</c:v>
                </c:pt>
                <c:pt idx="9967">
                  <c:v>13.7203347833269</c:v>
                </c:pt>
                <c:pt idx="9968">
                  <c:v>13.7217113595066</c:v>
                </c:pt>
                <c:pt idx="9969">
                  <c:v>13.723087935686401</c:v>
                </c:pt>
                <c:pt idx="9970">
                  <c:v>13.724464511866101</c:v>
                </c:pt>
                <c:pt idx="9971">
                  <c:v>13.725841088045801</c:v>
                </c:pt>
                <c:pt idx="9972">
                  <c:v>13.727217664225501</c:v>
                </c:pt>
                <c:pt idx="9973">
                  <c:v>13.7285942404053</c:v>
                </c:pt>
                <c:pt idx="9974">
                  <c:v>13.729970816585</c:v>
                </c:pt>
                <c:pt idx="9975">
                  <c:v>13.7313473927647</c:v>
                </c:pt>
                <c:pt idx="9976">
                  <c:v>13.7327239689444</c:v>
                </c:pt>
                <c:pt idx="9977">
                  <c:v>13.7341005451242</c:v>
                </c:pt>
                <c:pt idx="9978">
                  <c:v>13.7354771213039</c:v>
                </c:pt>
                <c:pt idx="9979">
                  <c:v>13.7368536974836</c:v>
                </c:pt>
                <c:pt idx="9980">
                  <c:v>13.7382302736633</c:v>
                </c:pt>
                <c:pt idx="9981">
                  <c:v>13.739606849843099</c:v>
                </c:pt>
                <c:pt idx="9982">
                  <c:v>13.740983426022799</c:v>
                </c:pt>
                <c:pt idx="9983">
                  <c:v>13.742360002202499</c:v>
                </c:pt>
                <c:pt idx="9984">
                  <c:v>13.7437365783823</c:v>
                </c:pt>
                <c:pt idx="9985">
                  <c:v>13.745113154562</c:v>
                </c:pt>
                <c:pt idx="9986">
                  <c:v>13.7464897307417</c:v>
                </c:pt>
                <c:pt idx="9987">
                  <c:v>13.7478663069214</c:v>
                </c:pt>
                <c:pt idx="9988">
                  <c:v>13.7492428831012</c:v>
                </c:pt>
                <c:pt idx="9989">
                  <c:v>13.7506194592809</c:v>
                </c:pt>
                <c:pt idx="9990">
                  <c:v>13.7519960354606</c:v>
                </c:pt>
                <c:pt idx="9991">
                  <c:v>13.7533726116403</c:v>
                </c:pt>
                <c:pt idx="9992">
                  <c:v>13.754749187820099</c:v>
                </c:pt>
                <c:pt idx="9993">
                  <c:v>13.756125763999799</c:v>
                </c:pt>
                <c:pt idx="9994">
                  <c:v>13.757502340179499</c:v>
                </c:pt>
                <c:pt idx="9995">
                  <c:v>13.758878916359199</c:v>
                </c:pt>
                <c:pt idx="9996">
                  <c:v>13.760255492539001</c:v>
                </c:pt>
                <c:pt idx="9997">
                  <c:v>13.761632068718701</c:v>
                </c:pt>
                <c:pt idx="9998">
                  <c:v>13.763008644898401</c:v>
                </c:pt>
                <c:pt idx="9999">
                  <c:v>13.764385221078101</c:v>
                </c:pt>
                <c:pt idx="10000">
                  <c:v>13.7657617972579</c:v>
                </c:pt>
                <c:pt idx="10001">
                  <c:v>13.7671383734376</c:v>
                </c:pt>
                <c:pt idx="10002">
                  <c:v>13.7685149496173</c:v>
                </c:pt>
                <c:pt idx="10003">
                  <c:v>13.769891525797</c:v>
                </c:pt>
                <c:pt idx="10004">
                  <c:v>13.7712681019768</c:v>
                </c:pt>
                <c:pt idx="10005">
                  <c:v>13.7726446781565</c:v>
                </c:pt>
                <c:pt idx="10006">
                  <c:v>13.7740212543362</c:v>
                </c:pt>
                <c:pt idx="10007">
                  <c:v>13.775397830515899</c:v>
                </c:pt>
                <c:pt idx="10008">
                  <c:v>13.776774406695701</c:v>
                </c:pt>
                <c:pt idx="10009">
                  <c:v>13.778150982875401</c:v>
                </c:pt>
                <c:pt idx="10010">
                  <c:v>13.779527559055101</c:v>
                </c:pt>
                <c:pt idx="10011">
                  <c:v>13.780904135234801</c:v>
                </c:pt>
                <c:pt idx="10012">
                  <c:v>13.7822807114146</c:v>
                </c:pt>
                <c:pt idx="10013">
                  <c:v>13.7836572875943</c:v>
                </c:pt>
                <c:pt idx="10014">
                  <c:v>13.785033863774</c:v>
                </c:pt>
                <c:pt idx="10015">
                  <c:v>13.7864104399537</c:v>
                </c:pt>
                <c:pt idx="10016">
                  <c:v>13.7877870161335</c:v>
                </c:pt>
                <c:pt idx="10017">
                  <c:v>13.7891635923132</c:v>
                </c:pt>
                <c:pt idx="10018">
                  <c:v>13.7905401684929</c:v>
                </c:pt>
                <c:pt idx="10019">
                  <c:v>13.791916744672699</c:v>
                </c:pt>
                <c:pt idx="10020">
                  <c:v>13.793293320852399</c:v>
                </c:pt>
                <c:pt idx="10021">
                  <c:v>13.794669897032099</c:v>
                </c:pt>
                <c:pt idx="10022">
                  <c:v>13.796046473211801</c:v>
                </c:pt>
                <c:pt idx="10023">
                  <c:v>13.7974230493916</c:v>
                </c:pt>
                <c:pt idx="10024">
                  <c:v>13.7987996255713</c:v>
                </c:pt>
                <c:pt idx="10025">
                  <c:v>13.800176201751</c:v>
                </c:pt>
                <c:pt idx="10026">
                  <c:v>13.8015527779307</c:v>
                </c:pt>
                <c:pt idx="10027">
                  <c:v>13.8029293541105</c:v>
                </c:pt>
                <c:pt idx="10028">
                  <c:v>13.8043059302902</c:v>
                </c:pt>
                <c:pt idx="10029">
                  <c:v>13.8056825064699</c:v>
                </c:pt>
                <c:pt idx="10030">
                  <c:v>13.8070590826496</c:v>
                </c:pt>
                <c:pt idx="10031">
                  <c:v>13.808435658829399</c:v>
                </c:pt>
                <c:pt idx="10032">
                  <c:v>13.809812235009099</c:v>
                </c:pt>
                <c:pt idx="10033">
                  <c:v>13.811188811188799</c:v>
                </c:pt>
                <c:pt idx="10034">
                  <c:v>13.812565387368499</c:v>
                </c:pt>
                <c:pt idx="10035">
                  <c:v>13.813941963548301</c:v>
                </c:pt>
                <c:pt idx="10036">
                  <c:v>13.815318539728001</c:v>
                </c:pt>
                <c:pt idx="10037">
                  <c:v>13.8166951159077</c:v>
                </c:pt>
                <c:pt idx="10038">
                  <c:v>13.8180716920874</c:v>
                </c:pt>
                <c:pt idx="10039">
                  <c:v>13.8194482682672</c:v>
                </c:pt>
                <c:pt idx="10040">
                  <c:v>13.8208248444469</c:v>
                </c:pt>
                <c:pt idx="10041">
                  <c:v>13.8222014206266</c:v>
                </c:pt>
                <c:pt idx="10042">
                  <c:v>13.8235779968063</c:v>
                </c:pt>
                <c:pt idx="10043">
                  <c:v>13.824954572986099</c:v>
                </c:pt>
                <c:pt idx="10044">
                  <c:v>13.826331149165799</c:v>
                </c:pt>
                <c:pt idx="10045">
                  <c:v>13.827707725345499</c:v>
                </c:pt>
                <c:pt idx="10046">
                  <c:v>13.829084301525301</c:v>
                </c:pt>
                <c:pt idx="10047">
                  <c:v>13.830460877705001</c:v>
                </c:pt>
                <c:pt idx="10048">
                  <c:v>13.831837453884701</c:v>
                </c:pt>
                <c:pt idx="10049">
                  <c:v>13.833214030064401</c:v>
                </c:pt>
                <c:pt idx="10050">
                  <c:v>13.8345906062442</c:v>
                </c:pt>
                <c:pt idx="10051">
                  <c:v>13.8359671824239</c:v>
                </c:pt>
                <c:pt idx="10052">
                  <c:v>13.8373437586036</c:v>
                </c:pt>
                <c:pt idx="10053">
                  <c:v>13.8387203347833</c:v>
                </c:pt>
                <c:pt idx="10054">
                  <c:v>13.8400969109631</c:v>
                </c:pt>
                <c:pt idx="10055">
                  <c:v>13.8414734871428</c:v>
                </c:pt>
                <c:pt idx="10056">
                  <c:v>13.8428500633225</c:v>
                </c:pt>
                <c:pt idx="10057">
                  <c:v>13.8442266395022</c:v>
                </c:pt>
                <c:pt idx="10058">
                  <c:v>13.845603215682001</c:v>
                </c:pt>
                <c:pt idx="10059">
                  <c:v>13.846979791861701</c:v>
                </c:pt>
                <c:pt idx="10060">
                  <c:v>13.848356368041401</c:v>
                </c:pt>
                <c:pt idx="10061">
                  <c:v>13.849732944221101</c:v>
                </c:pt>
                <c:pt idx="10062">
                  <c:v>13.8511095204009</c:v>
                </c:pt>
                <c:pt idx="10063">
                  <c:v>13.8524860965806</c:v>
                </c:pt>
                <c:pt idx="10064">
                  <c:v>13.8538626727603</c:v>
                </c:pt>
                <c:pt idx="10065">
                  <c:v>13.85523924894</c:v>
                </c:pt>
                <c:pt idx="10066">
                  <c:v>13.8566158251198</c:v>
                </c:pt>
                <c:pt idx="10067">
                  <c:v>13.8579924012995</c:v>
                </c:pt>
                <c:pt idx="10068">
                  <c:v>13.8593689774792</c:v>
                </c:pt>
                <c:pt idx="10069">
                  <c:v>13.8607455536589</c:v>
                </c:pt>
                <c:pt idx="10070">
                  <c:v>13.862122129838699</c:v>
                </c:pt>
                <c:pt idx="10071">
                  <c:v>13.863498706018399</c:v>
                </c:pt>
                <c:pt idx="10072">
                  <c:v>13.864875282198099</c:v>
                </c:pt>
                <c:pt idx="10073">
                  <c:v>13.866251858377799</c:v>
                </c:pt>
                <c:pt idx="10074">
                  <c:v>13.8676284345576</c:v>
                </c:pt>
                <c:pt idx="10075">
                  <c:v>13.8690050107373</c:v>
                </c:pt>
                <c:pt idx="10076">
                  <c:v>13.870381586917</c:v>
                </c:pt>
                <c:pt idx="10077">
                  <c:v>13.8717581630967</c:v>
                </c:pt>
                <c:pt idx="10078">
                  <c:v>13.8731347392765</c:v>
                </c:pt>
                <c:pt idx="10079">
                  <c:v>13.8745113154562</c:v>
                </c:pt>
                <c:pt idx="10080">
                  <c:v>13.8758878916359</c:v>
                </c:pt>
                <c:pt idx="10081">
                  <c:v>13.877264467815699</c:v>
                </c:pt>
                <c:pt idx="10082">
                  <c:v>13.878641043995399</c:v>
                </c:pt>
                <c:pt idx="10083">
                  <c:v>13.880017620175099</c:v>
                </c:pt>
                <c:pt idx="10084">
                  <c:v>13.881394196354799</c:v>
                </c:pt>
                <c:pt idx="10085">
                  <c:v>13.882770772534601</c:v>
                </c:pt>
                <c:pt idx="10086">
                  <c:v>13.884147348714301</c:v>
                </c:pt>
                <c:pt idx="10087">
                  <c:v>13.885523924894001</c:v>
                </c:pt>
                <c:pt idx="10088">
                  <c:v>13.886900501073701</c:v>
                </c:pt>
                <c:pt idx="10089">
                  <c:v>13.8882770772535</c:v>
                </c:pt>
                <c:pt idx="10090">
                  <c:v>13.8896536534332</c:v>
                </c:pt>
                <c:pt idx="10091">
                  <c:v>13.8910302296129</c:v>
                </c:pt>
                <c:pt idx="10092">
                  <c:v>13.8924068057926</c:v>
                </c:pt>
                <c:pt idx="10093">
                  <c:v>13.893783381972399</c:v>
                </c:pt>
                <c:pt idx="10094">
                  <c:v>13.895159958152099</c:v>
                </c:pt>
                <c:pt idx="10095">
                  <c:v>13.896536534331799</c:v>
                </c:pt>
                <c:pt idx="10096">
                  <c:v>13.897913110511499</c:v>
                </c:pt>
                <c:pt idx="10097">
                  <c:v>13.899289686691301</c:v>
                </c:pt>
                <c:pt idx="10098">
                  <c:v>13.900666262871001</c:v>
                </c:pt>
                <c:pt idx="10099">
                  <c:v>13.902042839050701</c:v>
                </c:pt>
                <c:pt idx="10100">
                  <c:v>13.903419415230401</c:v>
                </c:pt>
                <c:pt idx="10101">
                  <c:v>13.9047959914102</c:v>
                </c:pt>
                <c:pt idx="10102">
                  <c:v>13.9061725675899</c:v>
                </c:pt>
                <c:pt idx="10103">
                  <c:v>13.9075491437696</c:v>
                </c:pt>
                <c:pt idx="10104">
                  <c:v>13.9089257199493</c:v>
                </c:pt>
                <c:pt idx="10105">
                  <c:v>13.9103022961291</c:v>
                </c:pt>
                <c:pt idx="10106">
                  <c:v>13.9116788723088</c:v>
                </c:pt>
                <c:pt idx="10107">
                  <c:v>13.9130554484885</c:v>
                </c:pt>
                <c:pt idx="10108">
                  <c:v>13.9144320246682</c:v>
                </c:pt>
                <c:pt idx="10109">
                  <c:v>13.915808600848001</c:v>
                </c:pt>
                <c:pt idx="10110">
                  <c:v>13.917185177027701</c:v>
                </c:pt>
                <c:pt idx="10111">
                  <c:v>13.918561753207401</c:v>
                </c:pt>
                <c:pt idx="10112">
                  <c:v>13.9199383293872</c:v>
                </c:pt>
                <c:pt idx="10113">
                  <c:v>13.9213149055669</c:v>
                </c:pt>
                <c:pt idx="10114">
                  <c:v>13.9226914817466</c:v>
                </c:pt>
                <c:pt idx="10115">
                  <c:v>13.9240680579263</c:v>
                </c:pt>
                <c:pt idx="10116">
                  <c:v>13.9254446341061</c:v>
                </c:pt>
                <c:pt idx="10117">
                  <c:v>13.9268212102858</c:v>
                </c:pt>
                <c:pt idx="10118">
                  <c:v>13.9281977864655</c:v>
                </c:pt>
                <c:pt idx="10119">
                  <c:v>13.9295743626452</c:v>
                </c:pt>
                <c:pt idx="10120">
                  <c:v>13.930950938824999</c:v>
                </c:pt>
                <c:pt idx="10121">
                  <c:v>13.932327515004699</c:v>
                </c:pt>
                <c:pt idx="10122">
                  <c:v>13.933704091184399</c:v>
                </c:pt>
                <c:pt idx="10123">
                  <c:v>13.935080667364099</c:v>
                </c:pt>
                <c:pt idx="10124">
                  <c:v>13.9364572435439</c:v>
                </c:pt>
                <c:pt idx="10125">
                  <c:v>13.9378338197236</c:v>
                </c:pt>
                <c:pt idx="10126">
                  <c:v>13.9392103959033</c:v>
                </c:pt>
                <c:pt idx="10127">
                  <c:v>13.940586972083</c:v>
                </c:pt>
                <c:pt idx="10128">
                  <c:v>13.9419635482628</c:v>
                </c:pt>
                <c:pt idx="10129">
                  <c:v>13.9433401244425</c:v>
                </c:pt>
                <c:pt idx="10130">
                  <c:v>13.9447167006222</c:v>
                </c:pt>
                <c:pt idx="10131">
                  <c:v>13.9460932768019</c:v>
                </c:pt>
                <c:pt idx="10132">
                  <c:v>13.947469852981699</c:v>
                </c:pt>
                <c:pt idx="10133">
                  <c:v>13.948846429161399</c:v>
                </c:pt>
                <c:pt idx="10134">
                  <c:v>13.950223005341099</c:v>
                </c:pt>
                <c:pt idx="10135">
                  <c:v>13.951599581520799</c:v>
                </c:pt>
                <c:pt idx="10136">
                  <c:v>13.952976157700601</c:v>
                </c:pt>
                <c:pt idx="10137">
                  <c:v>13.954352733880301</c:v>
                </c:pt>
                <c:pt idx="10138">
                  <c:v>13.955729310060001</c:v>
                </c:pt>
                <c:pt idx="10139">
                  <c:v>13.957105886239701</c:v>
                </c:pt>
                <c:pt idx="10140">
                  <c:v>13.9584824624195</c:v>
                </c:pt>
                <c:pt idx="10141">
                  <c:v>13.9598590385992</c:v>
                </c:pt>
                <c:pt idx="10142">
                  <c:v>13.9612356147789</c:v>
                </c:pt>
                <c:pt idx="10143">
                  <c:v>13.9626121909587</c:v>
                </c:pt>
                <c:pt idx="10144">
                  <c:v>13.9639887671384</c:v>
                </c:pt>
                <c:pt idx="10145">
                  <c:v>13.9653653433181</c:v>
                </c:pt>
                <c:pt idx="10146">
                  <c:v>13.9667419194978</c:v>
                </c:pt>
                <c:pt idx="10147">
                  <c:v>13.968118495677601</c:v>
                </c:pt>
                <c:pt idx="10148">
                  <c:v>13.969495071857301</c:v>
                </c:pt>
                <c:pt idx="10149">
                  <c:v>13.970871648037001</c:v>
                </c:pt>
                <c:pt idx="10150">
                  <c:v>13.972248224216701</c:v>
                </c:pt>
                <c:pt idx="10151">
                  <c:v>13.9736248003965</c:v>
                </c:pt>
                <c:pt idx="10152">
                  <c:v>13.9750013765762</c:v>
                </c:pt>
                <c:pt idx="10153">
                  <c:v>13.9763779527559</c:v>
                </c:pt>
                <c:pt idx="10154">
                  <c:v>13.9777545289356</c:v>
                </c:pt>
                <c:pt idx="10155">
                  <c:v>13.9791311051154</c:v>
                </c:pt>
                <c:pt idx="10156">
                  <c:v>13.9805076812951</c:v>
                </c:pt>
                <c:pt idx="10157">
                  <c:v>13.9818842574748</c:v>
                </c:pt>
                <c:pt idx="10158">
                  <c:v>13.9832608336545</c:v>
                </c:pt>
                <c:pt idx="10159">
                  <c:v>13.984637409834299</c:v>
                </c:pt>
                <c:pt idx="10160">
                  <c:v>13.986013986013999</c:v>
                </c:pt>
                <c:pt idx="10161">
                  <c:v>13.987390562193699</c:v>
                </c:pt>
                <c:pt idx="10162">
                  <c:v>13.988767138373399</c:v>
                </c:pt>
                <c:pt idx="10163">
                  <c:v>13.9901437145532</c:v>
                </c:pt>
                <c:pt idx="10164">
                  <c:v>13.9915202907329</c:v>
                </c:pt>
                <c:pt idx="10165">
                  <c:v>13.9928968669126</c:v>
                </c:pt>
                <c:pt idx="10166">
                  <c:v>13.9942734430923</c:v>
                </c:pt>
                <c:pt idx="10167">
                  <c:v>13.9956500192721</c:v>
                </c:pt>
                <c:pt idx="10168">
                  <c:v>13.9970265954518</c:v>
                </c:pt>
                <c:pt idx="10169">
                  <c:v>13.9984031716315</c:v>
                </c:pt>
                <c:pt idx="10170">
                  <c:v>13.9997797478112</c:v>
                </c:pt>
                <c:pt idx="10171">
                  <c:v>14.001156323990999</c:v>
                </c:pt>
                <c:pt idx="10172">
                  <c:v>14.002532900170699</c:v>
                </c:pt>
                <c:pt idx="10173">
                  <c:v>14.003909476350399</c:v>
                </c:pt>
                <c:pt idx="10174">
                  <c:v>14.005286052530201</c:v>
                </c:pt>
                <c:pt idx="10175">
                  <c:v>14.006662628709901</c:v>
                </c:pt>
                <c:pt idx="10176">
                  <c:v>14.008039204889601</c:v>
                </c:pt>
                <c:pt idx="10177">
                  <c:v>14.009415781069301</c:v>
                </c:pt>
                <c:pt idx="10178">
                  <c:v>14.0107923572491</c:v>
                </c:pt>
                <c:pt idx="10179">
                  <c:v>14.0121689334288</c:v>
                </c:pt>
                <c:pt idx="10180">
                  <c:v>14.0135455096085</c:v>
                </c:pt>
                <c:pt idx="10181">
                  <c:v>14.0149220857882</c:v>
                </c:pt>
                <c:pt idx="10182">
                  <c:v>14.016298661967999</c:v>
                </c:pt>
                <c:pt idx="10183">
                  <c:v>14.017675238147699</c:v>
                </c:pt>
                <c:pt idx="10184">
                  <c:v>14.019051814327399</c:v>
                </c:pt>
                <c:pt idx="10185">
                  <c:v>14.020428390507099</c:v>
                </c:pt>
                <c:pt idx="10186">
                  <c:v>14.021804966686901</c:v>
                </c:pt>
                <c:pt idx="10187">
                  <c:v>14.023181542866601</c:v>
                </c:pt>
                <c:pt idx="10188">
                  <c:v>14.024558119046301</c:v>
                </c:pt>
                <c:pt idx="10189">
                  <c:v>14.025934695226001</c:v>
                </c:pt>
                <c:pt idx="10190">
                  <c:v>14.0273112714058</c:v>
                </c:pt>
                <c:pt idx="10191">
                  <c:v>14.0286878475855</c:v>
                </c:pt>
                <c:pt idx="10192">
                  <c:v>14.0300644237652</c:v>
                </c:pt>
                <c:pt idx="10193">
                  <c:v>14.0314409999449</c:v>
                </c:pt>
                <c:pt idx="10194">
                  <c:v>14.0328175761247</c:v>
                </c:pt>
                <c:pt idx="10195">
                  <c:v>14.0341941523044</c:v>
                </c:pt>
                <c:pt idx="10196">
                  <c:v>14.0355707284841</c:v>
                </c:pt>
                <c:pt idx="10197">
                  <c:v>14.0369473046638</c:v>
                </c:pt>
                <c:pt idx="10198">
                  <c:v>14.038323880843601</c:v>
                </c:pt>
                <c:pt idx="10199">
                  <c:v>14.039700457023301</c:v>
                </c:pt>
                <c:pt idx="10200">
                  <c:v>14.041077033203001</c:v>
                </c:pt>
                <c:pt idx="10201">
                  <c:v>14.042453609382701</c:v>
                </c:pt>
                <c:pt idx="10202">
                  <c:v>14.0438301855625</c:v>
                </c:pt>
                <c:pt idx="10203">
                  <c:v>14.0452067617422</c:v>
                </c:pt>
                <c:pt idx="10204">
                  <c:v>14.0465833379219</c:v>
                </c:pt>
                <c:pt idx="10205">
                  <c:v>14.0479599141016</c:v>
                </c:pt>
                <c:pt idx="10206">
                  <c:v>14.0493364902814</c:v>
                </c:pt>
                <c:pt idx="10207">
                  <c:v>14.0507130664611</c:v>
                </c:pt>
                <c:pt idx="10208">
                  <c:v>14.0520896426408</c:v>
                </c:pt>
                <c:pt idx="10209">
                  <c:v>14.053466218820599</c:v>
                </c:pt>
                <c:pt idx="10210">
                  <c:v>14.054842795000299</c:v>
                </c:pt>
                <c:pt idx="10211">
                  <c:v>14.056219371179999</c:v>
                </c:pt>
                <c:pt idx="10212">
                  <c:v>14.057595947359699</c:v>
                </c:pt>
                <c:pt idx="10213">
                  <c:v>14.0589725235395</c:v>
                </c:pt>
                <c:pt idx="10214">
                  <c:v>14.0603490997192</c:v>
                </c:pt>
                <c:pt idx="10215">
                  <c:v>14.0617256758989</c:v>
                </c:pt>
                <c:pt idx="10216">
                  <c:v>14.0631022520786</c:v>
                </c:pt>
                <c:pt idx="10217">
                  <c:v>14.0644788282584</c:v>
                </c:pt>
                <c:pt idx="10218">
                  <c:v>14.0658554044381</c:v>
                </c:pt>
                <c:pt idx="10219">
                  <c:v>14.0672319806178</c:v>
                </c:pt>
                <c:pt idx="10220">
                  <c:v>14.0686085567975</c:v>
                </c:pt>
                <c:pt idx="10221">
                  <c:v>14.069985132977299</c:v>
                </c:pt>
                <c:pt idx="10222">
                  <c:v>14.071361709156999</c:v>
                </c:pt>
                <c:pt idx="10223">
                  <c:v>14.072738285336699</c:v>
                </c:pt>
                <c:pt idx="10224">
                  <c:v>14.074114861516399</c:v>
                </c:pt>
                <c:pt idx="10225">
                  <c:v>14.075491437696201</c:v>
                </c:pt>
                <c:pt idx="10226">
                  <c:v>14.076868013875901</c:v>
                </c:pt>
                <c:pt idx="10227">
                  <c:v>14.078244590055601</c:v>
                </c:pt>
                <c:pt idx="10228">
                  <c:v>14.079621166235301</c:v>
                </c:pt>
                <c:pt idx="10229">
                  <c:v>14.0809977424151</c:v>
                </c:pt>
                <c:pt idx="10230">
                  <c:v>14.0823743185948</c:v>
                </c:pt>
                <c:pt idx="10231">
                  <c:v>14.0837508947745</c:v>
                </c:pt>
                <c:pt idx="10232">
                  <c:v>14.0851274709542</c:v>
                </c:pt>
                <c:pt idx="10233">
                  <c:v>14.086504047134</c:v>
                </c:pt>
                <c:pt idx="10234">
                  <c:v>14.0878806233137</c:v>
                </c:pt>
                <c:pt idx="10235">
                  <c:v>14.089257199493399</c:v>
                </c:pt>
                <c:pt idx="10236">
                  <c:v>14.090633775673099</c:v>
                </c:pt>
                <c:pt idx="10237">
                  <c:v>14.092010351852901</c:v>
                </c:pt>
                <c:pt idx="10238">
                  <c:v>14.093386928032601</c:v>
                </c:pt>
                <c:pt idx="10239">
                  <c:v>14.094763504212301</c:v>
                </c:pt>
                <c:pt idx="10240">
                  <c:v>14.0961400803921</c:v>
                </c:pt>
                <c:pt idx="10241">
                  <c:v>14.0975166565718</c:v>
                </c:pt>
                <c:pt idx="10242">
                  <c:v>14.0988932327515</c:v>
                </c:pt>
                <c:pt idx="10243">
                  <c:v>14.1002698089312</c:v>
                </c:pt>
                <c:pt idx="10244">
                  <c:v>14.101646385111</c:v>
                </c:pt>
                <c:pt idx="10245">
                  <c:v>14.1030229612907</c:v>
                </c:pt>
                <c:pt idx="10246">
                  <c:v>14.1043995374704</c:v>
                </c:pt>
                <c:pt idx="10247">
                  <c:v>14.1057761136501</c:v>
                </c:pt>
                <c:pt idx="10248">
                  <c:v>14.107152689829899</c:v>
                </c:pt>
                <c:pt idx="10249">
                  <c:v>14.108529266009599</c:v>
                </c:pt>
                <c:pt idx="10250">
                  <c:v>14.109905842189301</c:v>
                </c:pt>
                <c:pt idx="10251">
                  <c:v>14.111282418369001</c:v>
                </c:pt>
                <c:pt idx="10252">
                  <c:v>14.1126589945488</c:v>
                </c:pt>
                <c:pt idx="10253">
                  <c:v>14.1140355707285</c:v>
                </c:pt>
                <c:pt idx="10254">
                  <c:v>14.1154121469082</c:v>
                </c:pt>
                <c:pt idx="10255">
                  <c:v>14.1167887230879</c:v>
                </c:pt>
                <c:pt idx="10256">
                  <c:v>14.1181652992677</c:v>
                </c:pt>
                <c:pt idx="10257">
                  <c:v>14.1195418754474</c:v>
                </c:pt>
                <c:pt idx="10258">
                  <c:v>14.1209184516271</c:v>
                </c:pt>
                <c:pt idx="10259">
                  <c:v>14.1222950278068</c:v>
                </c:pt>
                <c:pt idx="10260">
                  <c:v>14.123671603986599</c:v>
                </c:pt>
                <c:pt idx="10261">
                  <c:v>14.125048180166299</c:v>
                </c:pt>
                <c:pt idx="10262">
                  <c:v>14.126424756345999</c:v>
                </c:pt>
                <c:pt idx="10263">
                  <c:v>14.127801332525699</c:v>
                </c:pt>
                <c:pt idx="10264">
                  <c:v>14.1291779087055</c:v>
                </c:pt>
                <c:pt idx="10265">
                  <c:v>14.1305544848852</c:v>
                </c:pt>
                <c:pt idx="10266">
                  <c:v>14.1319310610649</c:v>
                </c:pt>
                <c:pt idx="10267">
                  <c:v>14.1333076372446</c:v>
                </c:pt>
                <c:pt idx="10268">
                  <c:v>14.1346842134244</c:v>
                </c:pt>
                <c:pt idx="10269">
                  <c:v>14.1360607896041</c:v>
                </c:pt>
                <c:pt idx="10270">
                  <c:v>14.1374373657838</c:v>
                </c:pt>
                <c:pt idx="10271">
                  <c:v>14.138813941963599</c:v>
                </c:pt>
                <c:pt idx="10272">
                  <c:v>14.140190518143299</c:v>
                </c:pt>
                <c:pt idx="10273">
                  <c:v>14.141567094322999</c:v>
                </c:pt>
                <c:pt idx="10274">
                  <c:v>14.142943670502699</c:v>
                </c:pt>
                <c:pt idx="10275">
                  <c:v>14.144320246682501</c:v>
                </c:pt>
                <c:pt idx="10276">
                  <c:v>14.145696822862201</c:v>
                </c:pt>
                <c:pt idx="10277">
                  <c:v>14.147073399041901</c:v>
                </c:pt>
                <c:pt idx="10278">
                  <c:v>14.148449975221601</c:v>
                </c:pt>
                <c:pt idx="10279">
                  <c:v>14.1498265514014</c:v>
                </c:pt>
                <c:pt idx="10280">
                  <c:v>14.1512031275811</c:v>
                </c:pt>
                <c:pt idx="10281">
                  <c:v>14.1525797037608</c:v>
                </c:pt>
                <c:pt idx="10282">
                  <c:v>14.1539562799405</c:v>
                </c:pt>
                <c:pt idx="10283">
                  <c:v>14.1553328561203</c:v>
                </c:pt>
                <c:pt idx="10284">
                  <c:v>14.1567094323</c:v>
                </c:pt>
                <c:pt idx="10285">
                  <c:v>14.1580860084797</c:v>
                </c:pt>
                <c:pt idx="10286">
                  <c:v>14.1594625846594</c:v>
                </c:pt>
                <c:pt idx="10287">
                  <c:v>14.160839160839201</c:v>
                </c:pt>
                <c:pt idx="10288">
                  <c:v>14.162215737018901</c:v>
                </c:pt>
                <c:pt idx="10289">
                  <c:v>14.163592313198601</c:v>
                </c:pt>
                <c:pt idx="10290">
                  <c:v>14.164968889378301</c:v>
                </c:pt>
                <c:pt idx="10291">
                  <c:v>14.1663454655581</c:v>
                </c:pt>
                <c:pt idx="10292">
                  <c:v>14.1677220417378</c:v>
                </c:pt>
                <c:pt idx="10293">
                  <c:v>14.1690986179175</c:v>
                </c:pt>
                <c:pt idx="10294">
                  <c:v>14.1704751940972</c:v>
                </c:pt>
                <c:pt idx="10295">
                  <c:v>14.171851770277</c:v>
                </c:pt>
                <c:pt idx="10296">
                  <c:v>14.1732283464567</c:v>
                </c:pt>
                <c:pt idx="10297">
                  <c:v>14.1746049226364</c:v>
                </c:pt>
                <c:pt idx="10298">
                  <c:v>14.1759814988161</c:v>
                </c:pt>
                <c:pt idx="10299">
                  <c:v>14.177358074995899</c:v>
                </c:pt>
                <c:pt idx="10300">
                  <c:v>14.178734651175599</c:v>
                </c:pt>
                <c:pt idx="10301">
                  <c:v>14.180111227355299</c:v>
                </c:pt>
                <c:pt idx="10302">
                  <c:v>14.1814878035351</c:v>
                </c:pt>
                <c:pt idx="10303">
                  <c:v>14.1828643797148</c:v>
                </c:pt>
                <c:pt idx="10304">
                  <c:v>14.1842409558945</c:v>
                </c:pt>
                <c:pt idx="10305">
                  <c:v>14.1856175320742</c:v>
                </c:pt>
                <c:pt idx="10306">
                  <c:v>14.186994108254</c:v>
                </c:pt>
                <c:pt idx="10307">
                  <c:v>14.1883706844337</c:v>
                </c:pt>
                <c:pt idx="10308">
                  <c:v>14.1897472606134</c:v>
                </c:pt>
                <c:pt idx="10309">
                  <c:v>14.1911238367931</c:v>
                </c:pt>
                <c:pt idx="10310">
                  <c:v>14.192500412972899</c:v>
                </c:pt>
                <c:pt idx="10311">
                  <c:v>14.193876989152599</c:v>
                </c:pt>
                <c:pt idx="10312">
                  <c:v>14.195253565332299</c:v>
                </c:pt>
                <c:pt idx="10313">
                  <c:v>14.196630141511999</c:v>
                </c:pt>
                <c:pt idx="10314">
                  <c:v>14.198006717691801</c:v>
                </c:pt>
                <c:pt idx="10315">
                  <c:v>14.199383293871501</c:v>
                </c:pt>
                <c:pt idx="10316">
                  <c:v>14.200759870051201</c:v>
                </c:pt>
                <c:pt idx="10317">
                  <c:v>14.202136446230901</c:v>
                </c:pt>
                <c:pt idx="10318">
                  <c:v>14.2035130224107</c:v>
                </c:pt>
                <c:pt idx="10319">
                  <c:v>14.2048895985904</c:v>
                </c:pt>
                <c:pt idx="10320">
                  <c:v>14.2062661747701</c:v>
                </c:pt>
                <c:pt idx="10321">
                  <c:v>14.2076427509498</c:v>
                </c:pt>
                <c:pt idx="10322">
                  <c:v>14.209019327129599</c:v>
                </c:pt>
                <c:pt idx="10323">
                  <c:v>14.210395903309299</c:v>
                </c:pt>
                <c:pt idx="10324">
                  <c:v>14.211772479488999</c:v>
                </c:pt>
                <c:pt idx="10325">
                  <c:v>14.213149055668699</c:v>
                </c:pt>
                <c:pt idx="10326">
                  <c:v>14.214525631848501</c:v>
                </c:pt>
                <c:pt idx="10327">
                  <c:v>14.215902208028201</c:v>
                </c:pt>
                <c:pt idx="10328">
                  <c:v>14.217278784207901</c:v>
                </c:pt>
                <c:pt idx="10329">
                  <c:v>14.218655360387601</c:v>
                </c:pt>
                <c:pt idx="10330">
                  <c:v>14.2200319365674</c:v>
                </c:pt>
                <c:pt idx="10331">
                  <c:v>14.2214085127471</c:v>
                </c:pt>
                <c:pt idx="10332">
                  <c:v>14.2227850889268</c:v>
                </c:pt>
                <c:pt idx="10333">
                  <c:v>14.2241616651065</c:v>
                </c:pt>
                <c:pt idx="10334">
                  <c:v>14.2255382412863</c:v>
                </c:pt>
                <c:pt idx="10335">
                  <c:v>14.226914817466</c:v>
                </c:pt>
                <c:pt idx="10336">
                  <c:v>14.2282913936457</c:v>
                </c:pt>
                <c:pt idx="10337">
                  <c:v>14.229667969825501</c:v>
                </c:pt>
                <c:pt idx="10338">
                  <c:v>14.231044546005201</c:v>
                </c:pt>
                <c:pt idx="10339">
                  <c:v>14.232421122184901</c:v>
                </c:pt>
                <c:pt idx="10340">
                  <c:v>14.233797698364601</c:v>
                </c:pt>
                <c:pt idx="10341">
                  <c:v>14.2351742745444</c:v>
                </c:pt>
                <c:pt idx="10342">
                  <c:v>14.2365508507241</c:v>
                </c:pt>
                <c:pt idx="10343">
                  <c:v>14.2379274269038</c:v>
                </c:pt>
                <c:pt idx="10344">
                  <c:v>14.2393040030835</c:v>
                </c:pt>
                <c:pt idx="10345">
                  <c:v>14.2406805792633</c:v>
                </c:pt>
                <c:pt idx="10346">
                  <c:v>14.242057155443</c:v>
                </c:pt>
                <c:pt idx="10347">
                  <c:v>14.2434337316227</c:v>
                </c:pt>
                <c:pt idx="10348">
                  <c:v>14.2448103078024</c:v>
                </c:pt>
                <c:pt idx="10349">
                  <c:v>14.246186883982199</c:v>
                </c:pt>
                <c:pt idx="10350">
                  <c:v>14.247563460161899</c:v>
                </c:pt>
                <c:pt idx="10351">
                  <c:v>14.248940036341599</c:v>
                </c:pt>
                <c:pt idx="10352">
                  <c:v>14.250316612521299</c:v>
                </c:pt>
                <c:pt idx="10353">
                  <c:v>14.2516931887011</c:v>
                </c:pt>
                <c:pt idx="10354">
                  <c:v>14.2530697648808</c:v>
                </c:pt>
                <c:pt idx="10355">
                  <c:v>14.2544463410605</c:v>
                </c:pt>
                <c:pt idx="10356">
                  <c:v>14.2558229172402</c:v>
                </c:pt>
                <c:pt idx="10357">
                  <c:v>14.25719949342</c:v>
                </c:pt>
                <c:pt idx="10358">
                  <c:v>14.2585760695997</c:v>
                </c:pt>
                <c:pt idx="10359">
                  <c:v>14.2599526457794</c:v>
                </c:pt>
                <c:pt idx="10360">
                  <c:v>14.2613292219591</c:v>
                </c:pt>
                <c:pt idx="10361">
                  <c:v>14.262705798138899</c:v>
                </c:pt>
                <c:pt idx="10362">
                  <c:v>14.264082374318599</c:v>
                </c:pt>
                <c:pt idx="10363">
                  <c:v>14.265458950498299</c:v>
                </c:pt>
                <c:pt idx="10364">
                  <c:v>14.266835526677999</c:v>
                </c:pt>
                <c:pt idx="10365">
                  <c:v>14.268212102857801</c:v>
                </c:pt>
                <c:pt idx="10366">
                  <c:v>14.269588679037501</c:v>
                </c:pt>
                <c:pt idx="10367">
                  <c:v>14.270965255217201</c:v>
                </c:pt>
                <c:pt idx="10368">
                  <c:v>14.272341831397</c:v>
                </c:pt>
                <c:pt idx="10369">
                  <c:v>14.2737184075767</c:v>
                </c:pt>
                <c:pt idx="10370">
                  <c:v>14.2750949837564</c:v>
                </c:pt>
                <c:pt idx="10371">
                  <c:v>14.2764715599361</c:v>
                </c:pt>
                <c:pt idx="10372">
                  <c:v>14.2778481361159</c:v>
                </c:pt>
                <c:pt idx="10373">
                  <c:v>14.2792247122956</c:v>
                </c:pt>
                <c:pt idx="10374">
                  <c:v>14.2806012884753</c:v>
                </c:pt>
                <c:pt idx="10375">
                  <c:v>14.281977864655</c:v>
                </c:pt>
                <c:pt idx="10376">
                  <c:v>14.283354440834801</c:v>
                </c:pt>
                <c:pt idx="10377">
                  <c:v>14.284731017014501</c:v>
                </c:pt>
                <c:pt idx="10378">
                  <c:v>14.286107593194201</c:v>
                </c:pt>
                <c:pt idx="10379">
                  <c:v>14.287484169373901</c:v>
                </c:pt>
                <c:pt idx="10380">
                  <c:v>14.2888607455537</c:v>
                </c:pt>
                <c:pt idx="10381">
                  <c:v>14.2902373217334</c:v>
                </c:pt>
                <c:pt idx="10382">
                  <c:v>14.2916138979131</c:v>
                </c:pt>
                <c:pt idx="10383">
                  <c:v>14.2929904740928</c:v>
                </c:pt>
                <c:pt idx="10384">
                  <c:v>14.2943670502726</c:v>
                </c:pt>
                <c:pt idx="10385">
                  <c:v>14.2957436264523</c:v>
                </c:pt>
                <c:pt idx="10386">
                  <c:v>14.297120202632</c:v>
                </c:pt>
                <c:pt idx="10387">
                  <c:v>14.2984967788117</c:v>
                </c:pt>
                <c:pt idx="10388">
                  <c:v>14.299873354991499</c:v>
                </c:pt>
                <c:pt idx="10389">
                  <c:v>14.301249931171199</c:v>
                </c:pt>
                <c:pt idx="10390">
                  <c:v>14.302626507350899</c:v>
                </c:pt>
                <c:pt idx="10391">
                  <c:v>14.304003083530599</c:v>
                </c:pt>
                <c:pt idx="10392">
                  <c:v>14.3053796597104</c:v>
                </c:pt>
                <c:pt idx="10393">
                  <c:v>14.3067562358901</c:v>
                </c:pt>
                <c:pt idx="10394">
                  <c:v>14.3081328120698</c:v>
                </c:pt>
                <c:pt idx="10395">
                  <c:v>14.3095093882495</c:v>
                </c:pt>
                <c:pt idx="10396">
                  <c:v>14.3108859644293</c:v>
                </c:pt>
                <c:pt idx="10397">
                  <c:v>14.312262540609</c:v>
                </c:pt>
                <c:pt idx="10398">
                  <c:v>14.3136391167887</c:v>
                </c:pt>
                <c:pt idx="10399">
                  <c:v>14.315015692968499</c:v>
                </c:pt>
                <c:pt idx="10400">
                  <c:v>14.316392269148199</c:v>
                </c:pt>
                <c:pt idx="10401">
                  <c:v>14.317768845327899</c:v>
                </c:pt>
                <c:pt idx="10402">
                  <c:v>14.319145421507599</c:v>
                </c:pt>
                <c:pt idx="10403">
                  <c:v>14.320521997687401</c:v>
                </c:pt>
                <c:pt idx="10404">
                  <c:v>14.321898573867101</c:v>
                </c:pt>
                <c:pt idx="10405">
                  <c:v>14.323275150046801</c:v>
                </c:pt>
                <c:pt idx="10406">
                  <c:v>14.324651726226501</c:v>
                </c:pt>
                <c:pt idx="10407">
                  <c:v>14.3260283024063</c:v>
                </c:pt>
                <c:pt idx="10408">
                  <c:v>14.327404878586</c:v>
                </c:pt>
                <c:pt idx="10409">
                  <c:v>14.3287814547657</c:v>
                </c:pt>
                <c:pt idx="10410">
                  <c:v>14.3301580309454</c:v>
                </c:pt>
                <c:pt idx="10411">
                  <c:v>14.331534607125199</c:v>
                </c:pt>
                <c:pt idx="10412">
                  <c:v>14.332911183304899</c:v>
                </c:pt>
                <c:pt idx="10413">
                  <c:v>14.334287759484599</c:v>
                </c:pt>
                <c:pt idx="10414">
                  <c:v>14.335664335664299</c:v>
                </c:pt>
                <c:pt idx="10415">
                  <c:v>14.337040911844101</c:v>
                </c:pt>
                <c:pt idx="10416">
                  <c:v>14.338417488023801</c:v>
                </c:pt>
                <c:pt idx="10417">
                  <c:v>14.339794064203501</c:v>
                </c:pt>
                <c:pt idx="10418">
                  <c:v>14.341170640383201</c:v>
                </c:pt>
                <c:pt idx="10419">
                  <c:v>14.342547216563</c:v>
                </c:pt>
                <c:pt idx="10420">
                  <c:v>14.3439237927427</c:v>
                </c:pt>
                <c:pt idx="10421">
                  <c:v>14.3453003689224</c:v>
                </c:pt>
                <c:pt idx="10422">
                  <c:v>14.3466769451021</c:v>
                </c:pt>
                <c:pt idx="10423">
                  <c:v>14.3480535212819</c:v>
                </c:pt>
                <c:pt idx="10424">
                  <c:v>14.3494300974616</c:v>
                </c:pt>
                <c:pt idx="10425">
                  <c:v>14.3508066736413</c:v>
                </c:pt>
                <c:pt idx="10426">
                  <c:v>14.352183249821101</c:v>
                </c:pt>
                <c:pt idx="10427">
                  <c:v>14.353559826000801</c:v>
                </c:pt>
                <c:pt idx="10428">
                  <c:v>14.354936402180501</c:v>
                </c:pt>
                <c:pt idx="10429">
                  <c:v>14.356312978360201</c:v>
                </c:pt>
                <c:pt idx="10430">
                  <c:v>14.35768955454</c:v>
                </c:pt>
                <c:pt idx="10431">
                  <c:v>14.3590661307197</c:v>
                </c:pt>
                <c:pt idx="10432">
                  <c:v>14.3604427068994</c:v>
                </c:pt>
                <c:pt idx="10433">
                  <c:v>14.3618192830791</c:v>
                </c:pt>
                <c:pt idx="10434">
                  <c:v>14.3631958592589</c:v>
                </c:pt>
                <c:pt idx="10435">
                  <c:v>14.3645724354386</c:v>
                </c:pt>
                <c:pt idx="10436">
                  <c:v>14.3659490116183</c:v>
                </c:pt>
                <c:pt idx="10437">
                  <c:v>14.367325587798</c:v>
                </c:pt>
                <c:pt idx="10438">
                  <c:v>14.368702163977799</c:v>
                </c:pt>
                <c:pt idx="10439">
                  <c:v>14.370078740157499</c:v>
                </c:pt>
                <c:pt idx="10440">
                  <c:v>14.371455316337199</c:v>
                </c:pt>
                <c:pt idx="10441">
                  <c:v>14.372831892516899</c:v>
                </c:pt>
                <c:pt idx="10442">
                  <c:v>14.3742084686967</c:v>
                </c:pt>
                <c:pt idx="10443">
                  <c:v>14.3755850448764</c:v>
                </c:pt>
                <c:pt idx="10444">
                  <c:v>14.3769616210561</c:v>
                </c:pt>
                <c:pt idx="10445">
                  <c:v>14.3783381972358</c:v>
                </c:pt>
                <c:pt idx="10446">
                  <c:v>14.3797147734156</c:v>
                </c:pt>
                <c:pt idx="10447">
                  <c:v>14.3810913495953</c:v>
                </c:pt>
                <c:pt idx="10448">
                  <c:v>14.382467925775</c:v>
                </c:pt>
                <c:pt idx="10449">
                  <c:v>14.3838445019547</c:v>
                </c:pt>
                <c:pt idx="10450">
                  <c:v>14.385221078134499</c:v>
                </c:pt>
                <c:pt idx="10451">
                  <c:v>14.386597654314199</c:v>
                </c:pt>
                <c:pt idx="10452">
                  <c:v>14.387974230493899</c:v>
                </c:pt>
                <c:pt idx="10453">
                  <c:v>14.389350806673599</c:v>
                </c:pt>
                <c:pt idx="10454">
                  <c:v>14.390727382853401</c:v>
                </c:pt>
                <c:pt idx="10455">
                  <c:v>14.392103959033101</c:v>
                </c:pt>
                <c:pt idx="10456">
                  <c:v>14.393480535212801</c:v>
                </c:pt>
                <c:pt idx="10457">
                  <c:v>14.394857111392501</c:v>
                </c:pt>
                <c:pt idx="10458">
                  <c:v>14.3962336875723</c:v>
                </c:pt>
                <c:pt idx="10459">
                  <c:v>14.397610263752</c:v>
                </c:pt>
                <c:pt idx="10460">
                  <c:v>14.3989868399317</c:v>
                </c:pt>
                <c:pt idx="10461">
                  <c:v>14.4003634161115</c:v>
                </c:pt>
                <c:pt idx="10462">
                  <c:v>14.401739992291199</c:v>
                </c:pt>
                <c:pt idx="10463">
                  <c:v>14.403116568470899</c:v>
                </c:pt>
                <c:pt idx="10464">
                  <c:v>14.404493144650599</c:v>
                </c:pt>
                <c:pt idx="10465">
                  <c:v>14.405869720830401</c:v>
                </c:pt>
                <c:pt idx="10466">
                  <c:v>14.407246297010101</c:v>
                </c:pt>
                <c:pt idx="10467">
                  <c:v>14.408622873189801</c:v>
                </c:pt>
                <c:pt idx="10468">
                  <c:v>14.409999449369501</c:v>
                </c:pt>
                <c:pt idx="10469">
                  <c:v>14.4113760255493</c:v>
                </c:pt>
                <c:pt idx="10470">
                  <c:v>14.412752601729</c:v>
                </c:pt>
                <c:pt idx="10471">
                  <c:v>14.4141291779087</c:v>
                </c:pt>
                <c:pt idx="10472">
                  <c:v>14.4155057540884</c:v>
                </c:pt>
                <c:pt idx="10473">
                  <c:v>14.4168823302682</c:v>
                </c:pt>
                <c:pt idx="10474">
                  <c:v>14.4182589064479</c:v>
                </c:pt>
                <c:pt idx="10475">
                  <c:v>14.4196354826276</c:v>
                </c:pt>
                <c:pt idx="10476">
                  <c:v>14.4210120588073</c:v>
                </c:pt>
                <c:pt idx="10477">
                  <c:v>14.422388634987101</c:v>
                </c:pt>
                <c:pt idx="10478">
                  <c:v>14.423765211166801</c:v>
                </c:pt>
                <c:pt idx="10479">
                  <c:v>14.425141787346501</c:v>
                </c:pt>
                <c:pt idx="10480">
                  <c:v>14.426518363526201</c:v>
                </c:pt>
                <c:pt idx="10481">
                  <c:v>14.427894939706</c:v>
                </c:pt>
                <c:pt idx="10482">
                  <c:v>14.4292715158857</c:v>
                </c:pt>
                <c:pt idx="10483">
                  <c:v>14.4306480920654</c:v>
                </c:pt>
                <c:pt idx="10484">
                  <c:v>14.4320246682451</c:v>
                </c:pt>
                <c:pt idx="10485">
                  <c:v>14.4334012444249</c:v>
                </c:pt>
                <c:pt idx="10486">
                  <c:v>14.4347778206046</c:v>
                </c:pt>
                <c:pt idx="10487">
                  <c:v>14.4361543967843</c:v>
                </c:pt>
                <c:pt idx="10488">
                  <c:v>14.437530972964</c:v>
                </c:pt>
                <c:pt idx="10489">
                  <c:v>14.438907549143799</c:v>
                </c:pt>
                <c:pt idx="10490">
                  <c:v>14.440284125323499</c:v>
                </c:pt>
                <c:pt idx="10491">
                  <c:v>14.441660701503199</c:v>
                </c:pt>
                <c:pt idx="10492">
                  <c:v>14.443037277682899</c:v>
                </c:pt>
                <c:pt idx="10493">
                  <c:v>14.4444138538627</c:v>
                </c:pt>
                <c:pt idx="10494">
                  <c:v>14.4457904300424</c:v>
                </c:pt>
                <c:pt idx="10495">
                  <c:v>14.4471670062221</c:v>
                </c:pt>
                <c:pt idx="10496">
                  <c:v>14.4485435824019</c:v>
                </c:pt>
                <c:pt idx="10497">
                  <c:v>14.4499201585816</c:v>
                </c:pt>
                <c:pt idx="10498">
                  <c:v>14.4512967347613</c:v>
                </c:pt>
                <c:pt idx="10499">
                  <c:v>14.452673310941</c:v>
                </c:pt>
                <c:pt idx="10500">
                  <c:v>14.454049887120799</c:v>
                </c:pt>
                <c:pt idx="10501">
                  <c:v>14.455426463300499</c:v>
                </c:pt>
                <c:pt idx="10502">
                  <c:v>14.456803039480199</c:v>
                </c:pt>
                <c:pt idx="10503">
                  <c:v>14.458179615659899</c:v>
                </c:pt>
                <c:pt idx="10504">
                  <c:v>14.459556191839701</c:v>
                </c:pt>
                <c:pt idx="10505">
                  <c:v>14.460932768019401</c:v>
                </c:pt>
                <c:pt idx="10506">
                  <c:v>14.462309344199101</c:v>
                </c:pt>
                <c:pt idx="10507">
                  <c:v>14.463685920378801</c:v>
                </c:pt>
                <c:pt idx="10508">
                  <c:v>14.4650624965586</c:v>
                </c:pt>
                <c:pt idx="10509">
                  <c:v>14.4664390727383</c:v>
                </c:pt>
                <c:pt idx="10510">
                  <c:v>14.467815648918</c:v>
                </c:pt>
                <c:pt idx="10511">
                  <c:v>14.4691922250977</c:v>
                </c:pt>
                <c:pt idx="10512">
                  <c:v>14.4705688012775</c:v>
                </c:pt>
                <c:pt idx="10513">
                  <c:v>14.4719453774572</c:v>
                </c:pt>
                <c:pt idx="10514">
                  <c:v>14.4733219536369</c:v>
                </c:pt>
                <c:pt idx="10515">
                  <c:v>14.4746985298166</c:v>
                </c:pt>
                <c:pt idx="10516">
                  <c:v>14.476075105996401</c:v>
                </c:pt>
                <c:pt idx="10517">
                  <c:v>14.477451682176101</c:v>
                </c:pt>
                <c:pt idx="10518">
                  <c:v>14.478828258355801</c:v>
                </c:pt>
                <c:pt idx="10519">
                  <c:v>14.480204834535501</c:v>
                </c:pt>
                <c:pt idx="10520">
                  <c:v>14.4815814107153</c:v>
                </c:pt>
                <c:pt idx="10521">
                  <c:v>14.482957986895</c:v>
                </c:pt>
                <c:pt idx="10522">
                  <c:v>14.4843345630747</c:v>
                </c:pt>
                <c:pt idx="10523">
                  <c:v>14.4857111392544</c:v>
                </c:pt>
                <c:pt idx="10524">
                  <c:v>14.4870877154342</c:v>
                </c:pt>
                <c:pt idx="10525">
                  <c:v>14.4884642916139</c:v>
                </c:pt>
                <c:pt idx="10526">
                  <c:v>14.4898408677936</c:v>
                </c:pt>
                <c:pt idx="10527">
                  <c:v>14.491217443973399</c:v>
                </c:pt>
                <c:pt idx="10528">
                  <c:v>14.492594020153099</c:v>
                </c:pt>
                <c:pt idx="10529">
                  <c:v>14.493970596332799</c:v>
                </c:pt>
                <c:pt idx="10530">
                  <c:v>14.495347172512499</c:v>
                </c:pt>
                <c:pt idx="10531">
                  <c:v>14.4967237486923</c:v>
                </c:pt>
                <c:pt idx="10532">
                  <c:v>14.498100324872</c:v>
                </c:pt>
                <c:pt idx="10533">
                  <c:v>14.4994769010517</c:v>
                </c:pt>
                <c:pt idx="10534">
                  <c:v>14.5008534772314</c:v>
                </c:pt>
                <c:pt idx="10535">
                  <c:v>14.5022300534112</c:v>
                </c:pt>
                <c:pt idx="10536">
                  <c:v>14.5036066295909</c:v>
                </c:pt>
                <c:pt idx="10537">
                  <c:v>14.5049832057706</c:v>
                </c:pt>
                <c:pt idx="10538">
                  <c:v>14.5063597819503</c:v>
                </c:pt>
                <c:pt idx="10539">
                  <c:v>14.507736358130099</c:v>
                </c:pt>
                <c:pt idx="10540">
                  <c:v>14.509112934309799</c:v>
                </c:pt>
                <c:pt idx="10541">
                  <c:v>14.510489510489499</c:v>
                </c:pt>
                <c:pt idx="10542">
                  <c:v>14.511866086669199</c:v>
                </c:pt>
                <c:pt idx="10543">
                  <c:v>14.513242662849001</c:v>
                </c:pt>
                <c:pt idx="10544">
                  <c:v>14.514619239028701</c:v>
                </c:pt>
                <c:pt idx="10545">
                  <c:v>14.515995815208401</c:v>
                </c:pt>
                <c:pt idx="10546">
                  <c:v>14.517372391388101</c:v>
                </c:pt>
                <c:pt idx="10547">
                  <c:v>14.5187489675679</c:v>
                </c:pt>
                <c:pt idx="10548">
                  <c:v>14.5201255437476</c:v>
                </c:pt>
                <c:pt idx="10549">
                  <c:v>14.5215021199273</c:v>
                </c:pt>
                <c:pt idx="10550">
                  <c:v>14.522878696107</c:v>
                </c:pt>
                <c:pt idx="10551">
                  <c:v>14.524255272286799</c:v>
                </c:pt>
                <c:pt idx="10552">
                  <c:v>14.525631848466499</c:v>
                </c:pt>
                <c:pt idx="10553">
                  <c:v>14.527008424646199</c:v>
                </c:pt>
                <c:pt idx="10554">
                  <c:v>14.528385000826001</c:v>
                </c:pt>
                <c:pt idx="10555">
                  <c:v>14.529761577005701</c:v>
                </c:pt>
                <c:pt idx="10556">
                  <c:v>14.531138153185401</c:v>
                </c:pt>
                <c:pt idx="10557">
                  <c:v>14.532514729365101</c:v>
                </c:pt>
                <c:pt idx="10558">
                  <c:v>14.5338913055449</c:v>
                </c:pt>
                <c:pt idx="10559">
                  <c:v>14.5352678817246</c:v>
                </c:pt>
                <c:pt idx="10560">
                  <c:v>14.5366444579043</c:v>
                </c:pt>
                <c:pt idx="10561">
                  <c:v>14.538021034084</c:v>
                </c:pt>
                <c:pt idx="10562">
                  <c:v>14.5393976102638</c:v>
                </c:pt>
                <c:pt idx="10563">
                  <c:v>14.5407741864435</c:v>
                </c:pt>
                <c:pt idx="10564">
                  <c:v>14.5421507626232</c:v>
                </c:pt>
                <c:pt idx="10565">
                  <c:v>14.5435273388029</c:v>
                </c:pt>
                <c:pt idx="10566">
                  <c:v>14.544903914982701</c:v>
                </c:pt>
                <c:pt idx="10567">
                  <c:v>14.546280491162401</c:v>
                </c:pt>
                <c:pt idx="10568">
                  <c:v>14.547657067342101</c:v>
                </c:pt>
                <c:pt idx="10569">
                  <c:v>14.549033643521801</c:v>
                </c:pt>
                <c:pt idx="10570">
                  <c:v>14.5504102197016</c:v>
                </c:pt>
                <c:pt idx="10571">
                  <c:v>14.5517867958813</c:v>
                </c:pt>
                <c:pt idx="10572">
                  <c:v>14.553163372061</c:v>
                </c:pt>
                <c:pt idx="10573">
                  <c:v>14.5545399482407</c:v>
                </c:pt>
                <c:pt idx="10574">
                  <c:v>14.5559165244205</c:v>
                </c:pt>
                <c:pt idx="10575">
                  <c:v>14.5572931006002</c:v>
                </c:pt>
                <c:pt idx="10576">
                  <c:v>14.5586696767799</c:v>
                </c:pt>
                <c:pt idx="10577">
                  <c:v>14.5600462529596</c:v>
                </c:pt>
                <c:pt idx="10578">
                  <c:v>14.561422829139399</c:v>
                </c:pt>
                <c:pt idx="10579">
                  <c:v>14.562799405319099</c:v>
                </c:pt>
                <c:pt idx="10580">
                  <c:v>14.564175981498799</c:v>
                </c:pt>
                <c:pt idx="10581">
                  <c:v>14.565552557678499</c:v>
                </c:pt>
                <c:pt idx="10582">
                  <c:v>14.5669291338583</c:v>
                </c:pt>
                <c:pt idx="10583">
                  <c:v>14.568305710038</c:v>
                </c:pt>
                <c:pt idx="10584">
                  <c:v>14.5696822862177</c:v>
                </c:pt>
                <c:pt idx="10585">
                  <c:v>14.5710588623974</c:v>
                </c:pt>
                <c:pt idx="10586">
                  <c:v>14.5724354385772</c:v>
                </c:pt>
                <c:pt idx="10587">
                  <c:v>14.5738120147569</c:v>
                </c:pt>
                <c:pt idx="10588">
                  <c:v>14.5751885909366</c:v>
                </c:pt>
                <c:pt idx="10589">
                  <c:v>14.576565167116399</c:v>
                </c:pt>
                <c:pt idx="10590">
                  <c:v>14.577941743296099</c:v>
                </c:pt>
                <c:pt idx="10591">
                  <c:v>14.579318319475799</c:v>
                </c:pt>
                <c:pt idx="10592">
                  <c:v>14.580694895655499</c:v>
                </c:pt>
                <c:pt idx="10593">
                  <c:v>14.582071471835301</c:v>
                </c:pt>
                <c:pt idx="10594">
                  <c:v>14.583448048015001</c:v>
                </c:pt>
                <c:pt idx="10595">
                  <c:v>14.584824624194701</c:v>
                </c:pt>
                <c:pt idx="10596">
                  <c:v>14.586201200374401</c:v>
                </c:pt>
                <c:pt idx="10597">
                  <c:v>14.5875777765542</c:v>
                </c:pt>
                <c:pt idx="10598">
                  <c:v>14.5889543527339</c:v>
                </c:pt>
                <c:pt idx="10599">
                  <c:v>14.5903309289136</c:v>
                </c:pt>
                <c:pt idx="10600">
                  <c:v>14.5917075050933</c:v>
                </c:pt>
                <c:pt idx="10601">
                  <c:v>14.5930840812731</c:v>
                </c:pt>
                <c:pt idx="10602">
                  <c:v>14.5944606574528</c:v>
                </c:pt>
                <c:pt idx="10603">
                  <c:v>14.5958372336325</c:v>
                </c:pt>
                <c:pt idx="10604">
                  <c:v>14.5972138098122</c:v>
                </c:pt>
                <c:pt idx="10605">
                  <c:v>14.598590385992001</c:v>
                </c:pt>
                <c:pt idx="10606">
                  <c:v>14.599966962171701</c:v>
                </c:pt>
                <c:pt idx="10607">
                  <c:v>14.601343538351401</c:v>
                </c:pt>
                <c:pt idx="10608">
                  <c:v>14.602720114531101</c:v>
                </c:pt>
                <c:pt idx="10609">
                  <c:v>14.6040966907109</c:v>
                </c:pt>
                <c:pt idx="10610">
                  <c:v>14.6054732668906</c:v>
                </c:pt>
                <c:pt idx="10611">
                  <c:v>14.6068498430703</c:v>
                </c:pt>
                <c:pt idx="10612">
                  <c:v>14.60822641925</c:v>
                </c:pt>
                <c:pt idx="10613">
                  <c:v>14.6096029954298</c:v>
                </c:pt>
                <c:pt idx="10614">
                  <c:v>14.6109795716095</c:v>
                </c:pt>
                <c:pt idx="10615">
                  <c:v>14.6123561477892</c:v>
                </c:pt>
                <c:pt idx="10616">
                  <c:v>14.6137327239689</c:v>
                </c:pt>
                <c:pt idx="10617">
                  <c:v>14.615109300148699</c:v>
                </c:pt>
                <c:pt idx="10618">
                  <c:v>14.616485876328399</c:v>
                </c:pt>
                <c:pt idx="10619">
                  <c:v>14.617862452508099</c:v>
                </c:pt>
                <c:pt idx="10620">
                  <c:v>14.619239028687799</c:v>
                </c:pt>
                <c:pt idx="10621">
                  <c:v>14.6206156048676</c:v>
                </c:pt>
                <c:pt idx="10622">
                  <c:v>14.6219921810473</c:v>
                </c:pt>
                <c:pt idx="10623">
                  <c:v>14.623368757227</c:v>
                </c:pt>
                <c:pt idx="10624">
                  <c:v>14.6247453334068</c:v>
                </c:pt>
                <c:pt idx="10625">
                  <c:v>14.6261219095865</c:v>
                </c:pt>
                <c:pt idx="10626">
                  <c:v>14.6274984857662</c:v>
                </c:pt>
                <c:pt idx="10627">
                  <c:v>14.6288750619459</c:v>
                </c:pt>
                <c:pt idx="10628">
                  <c:v>14.630251638125699</c:v>
                </c:pt>
                <c:pt idx="10629">
                  <c:v>14.631628214305399</c:v>
                </c:pt>
                <c:pt idx="10630">
                  <c:v>14.633004790485099</c:v>
                </c:pt>
                <c:pt idx="10631">
                  <c:v>14.634381366664799</c:v>
                </c:pt>
                <c:pt idx="10632">
                  <c:v>14.635757942844601</c:v>
                </c:pt>
                <c:pt idx="10633">
                  <c:v>14.637134519024301</c:v>
                </c:pt>
                <c:pt idx="10634">
                  <c:v>14.638511095204001</c:v>
                </c:pt>
                <c:pt idx="10635">
                  <c:v>14.639887671383701</c:v>
                </c:pt>
                <c:pt idx="10636">
                  <c:v>14.6412642475635</c:v>
                </c:pt>
                <c:pt idx="10637">
                  <c:v>14.6426408237432</c:v>
                </c:pt>
                <c:pt idx="10638">
                  <c:v>14.6440173999229</c:v>
                </c:pt>
                <c:pt idx="10639">
                  <c:v>14.6453939761026</c:v>
                </c:pt>
                <c:pt idx="10640">
                  <c:v>14.646770552282399</c:v>
                </c:pt>
                <c:pt idx="10641">
                  <c:v>14.648147128462099</c:v>
                </c:pt>
                <c:pt idx="10642">
                  <c:v>14.649523704641799</c:v>
                </c:pt>
                <c:pt idx="10643">
                  <c:v>14.650900280821499</c:v>
                </c:pt>
                <c:pt idx="10644">
                  <c:v>14.652276857001301</c:v>
                </c:pt>
                <c:pt idx="10645">
                  <c:v>14.653653433181001</c:v>
                </c:pt>
                <c:pt idx="10646">
                  <c:v>14.655030009360701</c:v>
                </c:pt>
                <c:pt idx="10647">
                  <c:v>14.656406585540401</c:v>
                </c:pt>
                <c:pt idx="10648">
                  <c:v>14.6577831617202</c:v>
                </c:pt>
                <c:pt idx="10649">
                  <c:v>14.6591597378999</c:v>
                </c:pt>
                <c:pt idx="10650">
                  <c:v>14.6605363140796</c:v>
                </c:pt>
                <c:pt idx="10651">
                  <c:v>14.6619128902594</c:v>
                </c:pt>
                <c:pt idx="10652">
                  <c:v>14.6632894664391</c:v>
                </c:pt>
                <c:pt idx="10653">
                  <c:v>14.6646660426188</c:v>
                </c:pt>
                <c:pt idx="10654">
                  <c:v>14.6660426187985</c:v>
                </c:pt>
                <c:pt idx="10655">
                  <c:v>14.667419194978301</c:v>
                </c:pt>
                <c:pt idx="10656">
                  <c:v>14.668795771158001</c:v>
                </c:pt>
                <c:pt idx="10657">
                  <c:v>14.670172347337701</c:v>
                </c:pt>
                <c:pt idx="10658">
                  <c:v>14.671548923517401</c:v>
                </c:pt>
                <c:pt idx="10659">
                  <c:v>14.6729254996972</c:v>
                </c:pt>
                <c:pt idx="10660">
                  <c:v>14.6743020758769</c:v>
                </c:pt>
                <c:pt idx="10661">
                  <c:v>14.6756786520566</c:v>
                </c:pt>
                <c:pt idx="10662">
                  <c:v>14.6770552282363</c:v>
                </c:pt>
                <c:pt idx="10663">
                  <c:v>14.6784318044161</c:v>
                </c:pt>
                <c:pt idx="10664">
                  <c:v>14.6798083805958</c:v>
                </c:pt>
                <c:pt idx="10665">
                  <c:v>14.6811849567755</c:v>
                </c:pt>
                <c:pt idx="10666">
                  <c:v>14.6825615329552</c:v>
                </c:pt>
                <c:pt idx="10667">
                  <c:v>14.683938109134999</c:v>
                </c:pt>
                <c:pt idx="10668">
                  <c:v>14.685314685314699</c:v>
                </c:pt>
                <c:pt idx="10669">
                  <c:v>14.686691261494399</c:v>
                </c:pt>
                <c:pt idx="10670">
                  <c:v>14.688067837674099</c:v>
                </c:pt>
                <c:pt idx="10671">
                  <c:v>14.6894444138539</c:v>
                </c:pt>
                <c:pt idx="10672">
                  <c:v>14.6908209900336</c:v>
                </c:pt>
                <c:pt idx="10673">
                  <c:v>14.6921975662133</c:v>
                </c:pt>
                <c:pt idx="10674">
                  <c:v>14.693574142393</c:v>
                </c:pt>
                <c:pt idx="10675">
                  <c:v>14.6949507185728</c:v>
                </c:pt>
                <c:pt idx="10676">
                  <c:v>14.6963272947525</c:v>
                </c:pt>
                <c:pt idx="10677">
                  <c:v>14.6977038709322</c:v>
                </c:pt>
                <c:pt idx="10678">
                  <c:v>14.6990804471119</c:v>
                </c:pt>
                <c:pt idx="10679">
                  <c:v>14.700457023291699</c:v>
                </c:pt>
                <c:pt idx="10680">
                  <c:v>14.701833599471399</c:v>
                </c:pt>
                <c:pt idx="10681">
                  <c:v>14.703210175651099</c:v>
                </c:pt>
                <c:pt idx="10682">
                  <c:v>14.704586751830799</c:v>
                </c:pt>
                <c:pt idx="10683">
                  <c:v>14.705963328010601</c:v>
                </c:pt>
                <c:pt idx="10684">
                  <c:v>14.707339904190301</c:v>
                </c:pt>
                <c:pt idx="10685">
                  <c:v>14.708716480370001</c:v>
                </c:pt>
                <c:pt idx="10686">
                  <c:v>14.7100930565498</c:v>
                </c:pt>
                <c:pt idx="10687">
                  <c:v>14.7114696327295</c:v>
                </c:pt>
                <c:pt idx="10688">
                  <c:v>14.7128462089092</c:v>
                </c:pt>
                <c:pt idx="10689">
                  <c:v>14.7142227850889</c:v>
                </c:pt>
                <c:pt idx="10690">
                  <c:v>14.715599361268699</c:v>
                </c:pt>
                <c:pt idx="10691">
                  <c:v>14.716975937448399</c:v>
                </c:pt>
                <c:pt idx="10692">
                  <c:v>14.718352513628099</c:v>
                </c:pt>
                <c:pt idx="10693">
                  <c:v>14.719729089807799</c:v>
                </c:pt>
                <c:pt idx="10694">
                  <c:v>14.721105665987601</c:v>
                </c:pt>
                <c:pt idx="10695">
                  <c:v>14.722482242167301</c:v>
                </c:pt>
                <c:pt idx="10696">
                  <c:v>14.723858818347001</c:v>
                </c:pt>
                <c:pt idx="10697">
                  <c:v>14.725235394526701</c:v>
                </c:pt>
                <c:pt idx="10698">
                  <c:v>14.7266119707065</c:v>
                </c:pt>
                <c:pt idx="10699">
                  <c:v>14.7279885468862</c:v>
                </c:pt>
                <c:pt idx="10700">
                  <c:v>14.7293651230659</c:v>
                </c:pt>
                <c:pt idx="10701">
                  <c:v>14.7307416992456</c:v>
                </c:pt>
                <c:pt idx="10702">
                  <c:v>14.7321182754254</c:v>
                </c:pt>
                <c:pt idx="10703">
                  <c:v>14.7334948516051</c:v>
                </c:pt>
                <c:pt idx="10704">
                  <c:v>14.7348714277848</c:v>
                </c:pt>
                <c:pt idx="10705">
                  <c:v>14.7362480039645</c:v>
                </c:pt>
                <c:pt idx="10706">
                  <c:v>14.737624580144301</c:v>
                </c:pt>
                <c:pt idx="10707">
                  <c:v>14.739001156324001</c:v>
                </c:pt>
                <c:pt idx="10708">
                  <c:v>14.740377732503701</c:v>
                </c:pt>
                <c:pt idx="10709">
                  <c:v>14.741754308683401</c:v>
                </c:pt>
                <c:pt idx="10710">
                  <c:v>14.7431308848632</c:v>
                </c:pt>
                <c:pt idx="10711">
                  <c:v>14.7445074610429</c:v>
                </c:pt>
                <c:pt idx="10712">
                  <c:v>14.7458840372226</c:v>
                </c:pt>
                <c:pt idx="10713">
                  <c:v>14.7472606134023</c:v>
                </c:pt>
                <c:pt idx="10714">
                  <c:v>14.7486371895821</c:v>
                </c:pt>
                <c:pt idx="10715">
                  <c:v>14.7500137657618</c:v>
                </c:pt>
                <c:pt idx="10716">
                  <c:v>14.7513903419415</c:v>
                </c:pt>
                <c:pt idx="10717">
                  <c:v>14.752766918121299</c:v>
                </c:pt>
                <c:pt idx="10718">
                  <c:v>14.754143494300999</c:v>
                </c:pt>
                <c:pt idx="10719">
                  <c:v>14.755520070480699</c:v>
                </c:pt>
                <c:pt idx="10720">
                  <c:v>14.756896646660399</c:v>
                </c:pt>
                <c:pt idx="10721">
                  <c:v>14.7582732228402</c:v>
                </c:pt>
                <c:pt idx="10722">
                  <c:v>14.7596497990199</c:v>
                </c:pt>
                <c:pt idx="10723">
                  <c:v>14.7610263751996</c:v>
                </c:pt>
                <c:pt idx="10724">
                  <c:v>14.7624029513793</c:v>
                </c:pt>
                <c:pt idx="10725">
                  <c:v>14.7637795275591</c:v>
                </c:pt>
                <c:pt idx="10726">
                  <c:v>14.7651561037388</c:v>
                </c:pt>
                <c:pt idx="10727">
                  <c:v>14.7665326799185</c:v>
                </c:pt>
                <c:pt idx="10728">
                  <c:v>14.7679092560982</c:v>
                </c:pt>
                <c:pt idx="10729">
                  <c:v>14.769285832277999</c:v>
                </c:pt>
                <c:pt idx="10730">
                  <c:v>14.770662408457699</c:v>
                </c:pt>
                <c:pt idx="10731">
                  <c:v>14.772038984637399</c:v>
                </c:pt>
                <c:pt idx="10732">
                  <c:v>14.773415560817099</c:v>
                </c:pt>
                <c:pt idx="10733">
                  <c:v>14.774792136996901</c:v>
                </c:pt>
                <c:pt idx="10734">
                  <c:v>14.776168713176601</c:v>
                </c:pt>
                <c:pt idx="10735">
                  <c:v>14.777545289356301</c:v>
                </c:pt>
                <c:pt idx="10736">
                  <c:v>14.778921865536001</c:v>
                </c:pt>
                <c:pt idx="10737">
                  <c:v>14.7802984417158</c:v>
                </c:pt>
                <c:pt idx="10738">
                  <c:v>14.7816750178955</c:v>
                </c:pt>
                <c:pt idx="10739">
                  <c:v>14.7830515940752</c:v>
                </c:pt>
                <c:pt idx="10740">
                  <c:v>14.7844281702549</c:v>
                </c:pt>
                <c:pt idx="10741">
                  <c:v>14.7858047464347</c:v>
                </c:pt>
                <c:pt idx="10742">
                  <c:v>14.7871813226144</c:v>
                </c:pt>
                <c:pt idx="10743">
                  <c:v>14.7885578987941</c:v>
                </c:pt>
                <c:pt idx="10744">
                  <c:v>14.7899344749738</c:v>
                </c:pt>
                <c:pt idx="10745">
                  <c:v>14.791311051153601</c:v>
                </c:pt>
                <c:pt idx="10746">
                  <c:v>14.792687627333301</c:v>
                </c:pt>
                <c:pt idx="10747">
                  <c:v>14.794064203513001</c:v>
                </c:pt>
                <c:pt idx="10748">
                  <c:v>14.795440779692701</c:v>
                </c:pt>
                <c:pt idx="10749">
                  <c:v>14.7968173558725</c:v>
                </c:pt>
                <c:pt idx="10750">
                  <c:v>14.7981939320522</c:v>
                </c:pt>
                <c:pt idx="10751">
                  <c:v>14.7995705082319</c:v>
                </c:pt>
                <c:pt idx="10752">
                  <c:v>14.8009470844117</c:v>
                </c:pt>
                <c:pt idx="10753">
                  <c:v>14.8023236605914</c:v>
                </c:pt>
                <c:pt idx="10754">
                  <c:v>14.8037002367711</c:v>
                </c:pt>
                <c:pt idx="10755">
                  <c:v>14.8050768129508</c:v>
                </c:pt>
                <c:pt idx="10756">
                  <c:v>14.806453389130599</c:v>
                </c:pt>
                <c:pt idx="10757">
                  <c:v>14.807829965310299</c:v>
                </c:pt>
                <c:pt idx="10758">
                  <c:v>14.809206541489999</c:v>
                </c:pt>
                <c:pt idx="10759">
                  <c:v>14.810583117669699</c:v>
                </c:pt>
                <c:pt idx="10760">
                  <c:v>14.8119596938495</c:v>
                </c:pt>
                <c:pt idx="10761">
                  <c:v>14.8133362700292</c:v>
                </c:pt>
                <c:pt idx="10762">
                  <c:v>14.8147128462089</c:v>
                </c:pt>
                <c:pt idx="10763">
                  <c:v>14.8160894223886</c:v>
                </c:pt>
                <c:pt idx="10764">
                  <c:v>14.8174659985684</c:v>
                </c:pt>
                <c:pt idx="10765">
                  <c:v>14.8188425747481</c:v>
                </c:pt>
                <c:pt idx="10766">
                  <c:v>14.8202191509278</c:v>
                </c:pt>
                <c:pt idx="10767">
                  <c:v>14.8215957271075</c:v>
                </c:pt>
                <c:pt idx="10768">
                  <c:v>14.822972303287299</c:v>
                </c:pt>
                <c:pt idx="10769">
                  <c:v>14.824348879466999</c:v>
                </c:pt>
                <c:pt idx="10770">
                  <c:v>14.825725455646699</c:v>
                </c:pt>
                <c:pt idx="10771">
                  <c:v>14.827102031826399</c:v>
                </c:pt>
                <c:pt idx="10772">
                  <c:v>14.828478608006201</c:v>
                </c:pt>
                <c:pt idx="10773">
                  <c:v>14.829855184185901</c:v>
                </c:pt>
                <c:pt idx="10774">
                  <c:v>14.831231760365601</c:v>
                </c:pt>
                <c:pt idx="10775">
                  <c:v>14.832608336545301</c:v>
                </c:pt>
                <c:pt idx="10776">
                  <c:v>14.8339849127251</c:v>
                </c:pt>
                <c:pt idx="10777">
                  <c:v>14.8353614889048</c:v>
                </c:pt>
                <c:pt idx="10778">
                  <c:v>14.8367380650845</c:v>
                </c:pt>
                <c:pt idx="10779">
                  <c:v>14.838114641264299</c:v>
                </c:pt>
                <c:pt idx="10780">
                  <c:v>14.839491217443999</c:v>
                </c:pt>
                <c:pt idx="10781">
                  <c:v>14.840867793623699</c:v>
                </c:pt>
                <c:pt idx="10782">
                  <c:v>14.842244369803399</c:v>
                </c:pt>
                <c:pt idx="10783">
                  <c:v>14.843620945983201</c:v>
                </c:pt>
                <c:pt idx="10784">
                  <c:v>14.844997522162901</c:v>
                </c:pt>
                <c:pt idx="10785">
                  <c:v>14.846374098342601</c:v>
                </c:pt>
                <c:pt idx="10786">
                  <c:v>14.847750674522301</c:v>
                </c:pt>
                <c:pt idx="10787">
                  <c:v>14.8491272507021</c:v>
                </c:pt>
                <c:pt idx="10788">
                  <c:v>14.8505038268818</c:v>
                </c:pt>
                <c:pt idx="10789">
                  <c:v>14.8518804030615</c:v>
                </c:pt>
                <c:pt idx="10790">
                  <c:v>14.8532569792412</c:v>
                </c:pt>
                <c:pt idx="10791">
                  <c:v>14.854633555421</c:v>
                </c:pt>
                <c:pt idx="10792">
                  <c:v>14.8560101316007</c:v>
                </c:pt>
                <c:pt idx="10793">
                  <c:v>14.8573867077804</c:v>
                </c:pt>
                <c:pt idx="10794">
                  <c:v>14.8587632839601</c:v>
                </c:pt>
                <c:pt idx="10795">
                  <c:v>14.860139860139901</c:v>
                </c:pt>
                <c:pt idx="10796">
                  <c:v>14.861516436319601</c:v>
                </c:pt>
                <c:pt idx="10797">
                  <c:v>14.862893012499301</c:v>
                </c:pt>
                <c:pt idx="10798">
                  <c:v>14.864269588679001</c:v>
                </c:pt>
                <c:pt idx="10799">
                  <c:v>14.8656461648588</c:v>
                </c:pt>
                <c:pt idx="10800">
                  <c:v>14.8670227410385</c:v>
                </c:pt>
                <c:pt idx="10801">
                  <c:v>14.8683993172182</c:v>
                </c:pt>
                <c:pt idx="10802">
                  <c:v>14.8697758933979</c:v>
                </c:pt>
                <c:pt idx="10803">
                  <c:v>14.8711524695777</c:v>
                </c:pt>
                <c:pt idx="10804">
                  <c:v>14.8725290457574</c:v>
                </c:pt>
                <c:pt idx="10805">
                  <c:v>14.8739056219371</c:v>
                </c:pt>
                <c:pt idx="10806">
                  <c:v>14.8752821981168</c:v>
                </c:pt>
                <c:pt idx="10807">
                  <c:v>14.876658774296599</c:v>
                </c:pt>
                <c:pt idx="10808">
                  <c:v>14.878035350476299</c:v>
                </c:pt>
                <c:pt idx="10809">
                  <c:v>14.879411926655999</c:v>
                </c:pt>
                <c:pt idx="10810">
                  <c:v>14.880788502835699</c:v>
                </c:pt>
                <c:pt idx="10811">
                  <c:v>14.8821650790155</c:v>
                </c:pt>
                <c:pt idx="10812">
                  <c:v>14.8835416551952</c:v>
                </c:pt>
                <c:pt idx="10813">
                  <c:v>14.8849182313749</c:v>
                </c:pt>
                <c:pt idx="10814">
                  <c:v>14.8862948075547</c:v>
                </c:pt>
                <c:pt idx="10815">
                  <c:v>14.8876713837344</c:v>
                </c:pt>
                <c:pt idx="10816">
                  <c:v>14.8890479599141</c:v>
                </c:pt>
                <c:pt idx="10817">
                  <c:v>14.8904245360938</c:v>
                </c:pt>
                <c:pt idx="10818">
                  <c:v>14.891801112273599</c:v>
                </c:pt>
                <c:pt idx="10819">
                  <c:v>14.893177688453299</c:v>
                </c:pt>
                <c:pt idx="10820">
                  <c:v>14.894554264632999</c:v>
                </c:pt>
                <c:pt idx="10821">
                  <c:v>14.895930840812699</c:v>
                </c:pt>
                <c:pt idx="10822">
                  <c:v>14.897307416992501</c:v>
                </c:pt>
                <c:pt idx="10823">
                  <c:v>14.898683993172201</c:v>
                </c:pt>
                <c:pt idx="10824">
                  <c:v>14.900060569351901</c:v>
                </c:pt>
                <c:pt idx="10825">
                  <c:v>14.901437145531601</c:v>
                </c:pt>
                <c:pt idx="10826">
                  <c:v>14.9028137217114</c:v>
                </c:pt>
                <c:pt idx="10827">
                  <c:v>14.9041902978911</c:v>
                </c:pt>
                <c:pt idx="10828">
                  <c:v>14.9055668740708</c:v>
                </c:pt>
                <c:pt idx="10829">
                  <c:v>14.9069434502505</c:v>
                </c:pt>
                <c:pt idx="10830">
                  <c:v>14.9083200264303</c:v>
                </c:pt>
                <c:pt idx="10831">
                  <c:v>14.90969660261</c:v>
                </c:pt>
                <c:pt idx="10832">
                  <c:v>14.9110731787897</c:v>
                </c:pt>
                <c:pt idx="10833">
                  <c:v>14.9124497549694</c:v>
                </c:pt>
                <c:pt idx="10834">
                  <c:v>14.913826331149201</c:v>
                </c:pt>
                <c:pt idx="10835">
                  <c:v>14.915202907328901</c:v>
                </c:pt>
                <c:pt idx="10836">
                  <c:v>14.916579483508601</c:v>
                </c:pt>
                <c:pt idx="10837">
                  <c:v>14.917956059688301</c:v>
                </c:pt>
                <c:pt idx="10838">
                  <c:v>14.9193326358681</c:v>
                </c:pt>
                <c:pt idx="10839">
                  <c:v>14.9207092120478</c:v>
                </c:pt>
                <c:pt idx="10840">
                  <c:v>14.9220857882275</c:v>
                </c:pt>
                <c:pt idx="10841">
                  <c:v>14.9234623644073</c:v>
                </c:pt>
                <c:pt idx="10842">
                  <c:v>14.924838940587</c:v>
                </c:pt>
                <c:pt idx="10843">
                  <c:v>14.9262155167667</c:v>
                </c:pt>
                <c:pt idx="10844">
                  <c:v>14.9275920929464</c:v>
                </c:pt>
                <c:pt idx="10845">
                  <c:v>14.928968669126199</c:v>
                </c:pt>
                <c:pt idx="10846">
                  <c:v>14.930345245305899</c:v>
                </c:pt>
                <c:pt idx="10847">
                  <c:v>14.931721821485599</c:v>
                </c:pt>
                <c:pt idx="10848">
                  <c:v>14.933098397665299</c:v>
                </c:pt>
                <c:pt idx="10849">
                  <c:v>14.9344749738451</c:v>
                </c:pt>
                <c:pt idx="10850">
                  <c:v>14.9358515500248</c:v>
                </c:pt>
                <c:pt idx="10851">
                  <c:v>14.9372281262045</c:v>
                </c:pt>
                <c:pt idx="10852">
                  <c:v>14.9386047023842</c:v>
                </c:pt>
                <c:pt idx="10853">
                  <c:v>14.939981278564</c:v>
                </c:pt>
                <c:pt idx="10854">
                  <c:v>14.9413578547437</c:v>
                </c:pt>
                <c:pt idx="10855">
                  <c:v>14.9427344309234</c:v>
                </c:pt>
                <c:pt idx="10856">
                  <c:v>14.9441110071031</c:v>
                </c:pt>
                <c:pt idx="10857">
                  <c:v>14.945487583282899</c:v>
                </c:pt>
                <c:pt idx="10858">
                  <c:v>14.946864159462599</c:v>
                </c:pt>
                <c:pt idx="10859">
                  <c:v>14.948240735642299</c:v>
                </c:pt>
                <c:pt idx="10860">
                  <c:v>14.949617311821999</c:v>
                </c:pt>
                <c:pt idx="10861">
                  <c:v>14.950993888001801</c:v>
                </c:pt>
                <c:pt idx="10862">
                  <c:v>14.952370464181501</c:v>
                </c:pt>
                <c:pt idx="10863">
                  <c:v>14.953747040361201</c:v>
                </c:pt>
                <c:pt idx="10864">
                  <c:v>14.9551236165409</c:v>
                </c:pt>
                <c:pt idx="10865">
                  <c:v>14.9565001927207</c:v>
                </c:pt>
                <c:pt idx="10866">
                  <c:v>14.9578767689004</c:v>
                </c:pt>
                <c:pt idx="10867">
                  <c:v>14.9592533450801</c:v>
                </c:pt>
                <c:pt idx="10868">
                  <c:v>14.9606299212598</c:v>
                </c:pt>
                <c:pt idx="10869">
                  <c:v>14.962006497439599</c:v>
                </c:pt>
                <c:pt idx="10870">
                  <c:v>14.963383073619299</c:v>
                </c:pt>
                <c:pt idx="10871">
                  <c:v>14.964759649798999</c:v>
                </c:pt>
                <c:pt idx="10872">
                  <c:v>14.966136225978699</c:v>
                </c:pt>
                <c:pt idx="10873">
                  <c:v>14.967512802158501</c:v>
                </c:pt>
                <c:pt idx="10874">
                  <c:v>14.968889378338201</c:v>
                </c:pt>
                <c:pt idx="10875">
                  <c:v>14.970265954517901</c:v>
                </c:pt>
                <c:pt idx="10876">
                  <c:v>14.9716425306977</c:v>
                </c:pt>
                <c:pt idx="10877">
                  <c:v>14.9730191068774</c:v>
                </c:pt>
                <c:pt idx="10878">
                  <c:v>14.9743956830571</c:v>
                </c:pt>
                <c:pt idx="10879">
                  <c:v>14.9757722592368</c:v>
                </c:pt>
                <c:pt idx="10880">
                  <c:v>14.9771488354166</c:v>
                </c:pt>
                <c:pt idx="10881">
                  <c:v>14.9785254115963</c:v>
                </c:pt>
                <c:pt idx="10882">
                  <c:v>14.979901987776</c:v>
                </c:pt>
                <c:pt idx="10883">
                  <c:v>14.9812785639557</c:v>
                </c:pt>
                <c:pt idx="10884">
                  <c:v>14.982655140135501</c:v>
                </c:pt>
                <c:pt idx="10885">
                  <c:v>14.984031716315201</c:v>
                </c:pt>
                <c:pt idx="10886">
                  <c:v>14.985408292494901</c:v>
                </c:pt>
                <c:pt idx="10887">
                  <c:v>14.986784868674601</c:v>
                </c:pt>
                <c:pt idx="10888">
                  <c:v>14.9881614448544</c:v>
                </c:pt>
                <c:pt idx="10889">
                  <c:v>14.9895380210341</c:v>
                </c:pt>
                <c:pt idx="10890">
                  <c:v>14.9909145972138</c:v>
                </c:pt>
                <c:pt idx="10891">
                  <c:v>14.9922911733935</c:v>
                </c:pt>
                <c:pt idx="10892">
                  <c:v>14.9936677495733</c:v>
                </c:pt>
                <c:pt idx="10893">
                  <c:v>14.995044325753</c:v>
                </c:pt>
                <c:pt idx="10894">
                  <c:v>14.9964209019327</c:v>
                </c:pt>
                <c:pt idx="10895">
                  <c:v>14.9977974781124</c:v>
                </c:pt>
                <c:pt idx="10896">
                  <c:v>14.999174054292199</c:v>
                </c:pt>
                <c:pt idx="10897">
                  <c:v>15.000550630471899</c:v>
                </c:pt>
                <c:pt idx="10898">
                  <c:v>15.001927206651599</c:v>
                </c:pt>
                <c:pt idx="10899">
                  <c:v>15.003303782831299</c:v>
                </c:pt>
                <c:pt idx="10900">
                  <c:v>15.0046803590111</c:v>
                </c:pt>
                <c:pt idx="10901">
                  <c:v>15.0060569351908</c:v>
                </c:pt>
                <c:pt idx="10902">
                  <c:v>15.0074335113705</c:v>
                </c:pt>
                <c:pt idx="10903">
                  <c:v>15.0088100875502</c:v>
                </c:pt>
                <c:pt idx="10904">
                  <c:v>15.01018666373</c:v>
                </c:pt>
                <c:pt idx="10905">
                  <c:v>15.0115632399097</c:v>
                </c:pt>
                <c:pt idx="10906">
                  <c:v>15.0129398160894</c:v>
                </c:pt>
                <c:pt idx="10907">
                  <c:v>15.014316392269199</c:v>
                </c:pt>
                <c:pt idx="10908">
                  <c:v>15.015692968448899</c:v>
                </c:pt>
                <c:pt idx="10909">
                  <c:v>15.017069544628599</c:v>
                </c:pt>
                <c:pt idx="10910">
                  <c:v>15.018446120808299</c:v>
                </c:pt>
                <c:pt idx="10911">
                  <c:v>15.019822696988101</c:v>
                </c:pt>
                <c:pt idx="10912">
                  <c:v>15.021199273167801</c:v>
                </c:pt>
                <c:pt idx="10913">
                  <c:v>15.022575849347501</c:v>
                </c:pt>
                <c:pt idx="10914">
                  <c:v>15.023952425527201</c:v>
                </c:pt>
                <c:pt idx="10915">
                  <c:v>15.025329001707</c:v>
                </c:pt>
                <c:pt idx="10916">
                  <c:v>15.0267055778867</c:v>
                </c:pt>
                <c:pt idx="10917">
                  <c:v>15.0280821540664</c:v>
                </c:pt>
                <c:pt idx="10918">
                  <c:v>15.0294587302461</c:v>
                </c:pt>
                <c:pt idx="10919">
                  <c:v>15.030835306425899</c:v>
                </c:pt>
                <c:pt idx="10920">
                  <c:v>15.032211882605599</c:v>
                </c:pt>
                <c:pt idx="10921">
                  <c:v>15.033588458785299</c:v>
                </c:pt>
                <c:pt idx="10922">
                  <c:v>15.034965034964999</c:v>
                </c:pt>
                <c:pt idx="10923">
                  <c:v>15.036341611144801</c:v>
                </c:pt>
                <c:pt idx="10924">
                  <c:v>15.037718187324501</c:v>
                </c:pt>
                <c:pt idx="10925">
                  <c:v>15.039094763504201</c:v>
                </c:pt>
                <c:pt idx="10926">
                  <c:v>15.040471339683901</c:v>
                </c:pt>
                <c:pt idx="10927">
                  <c:v>15.0418479158637</c:v>
                </c:pt>
                <c:pt idx="10928">
                  <c:v>15.0432244920434</c:v>
                </c:pt>
                <c:pt idx="10929">
                  <c:v>15.0446010682231</c:v>
                </c:pt>
                <c:pt idx="10930">
                  <c:v>15.0459776444028</c:v>
                </c:pt>
                <c:pt idx="10931">
                  <c:v>15.0473542205826</c:v>
                </c:pt>
                <c:pt idx="10932">
                  <c:v>15.0487307967623</c:v>
                </c:pt>
                <c:pt idx="10933">
                  <c:v>15.050107372942</c:v>
                </c:pt>
                <c:pt idx="10934">
                  <c:v>15.0514839491217</c:v>
                </c:pt>
                <c:pt idx="10935">
                  <c:v>15.052860525301501</c:v>
                </c:pt>
                <c:pt idx="10936">
                  <c:v>15.054237101481201</c:v>
                </c:pt>
                <c:pt idx="10937">
                  <c:v>15.055613677660901</c:v>
                </c:pt>
                <c:pt idx="10938">
                  <c:v>15.056990253840601</c:v>
                </c:pt>
                <c:pt idx="10939">
                  <c:v>15.0583668300204</c:v>
                </c:pt>
                <c:pt idx="10940">
                  <c:v>15.0597434062001</c:v>
                </c:pt>
                <c:pt idx="10941">
                  <c:v>15.0611199823798</c:v>
                </c:pt>
                <c:pt idx="10942">
                  <c:v>15.0624965585596</c:v>
                </c:pt>
                <c:pt idx="10943">
                  <c:v>15.0638731347393</c:v>
                </c:pt>
                <c:pt idx="10944">
                  <c:v>15.065249710919</c:v>
                </c:pt>
                <c:pt idx="10945">
                  <c:v>15.0666262870987</c:v>
                </c:pt>
                <c:pt idx="10946">
                  <c:v>15.068002863278499</c:v>
                </c:pt>
                <c:pt idx="10947">
                  <c:v>15.069379439458199</c:v>
                </c:pt>
                <c:pt idx="10948">
                  <c:v>15.070756015637899</c:v>
                </c:pt>
                <c:pt idx="10949">
                  <c:v>15.072132591817599</c:v>
                </c:pt>
                <c:pt idx="10950">
                  <c:v>15.0735091679974</c:v>
                </c:pt>
                <c:pt idx="10951">
                  <c:v>15.0748857441771</c:v>
                </c:pt>
                <c:pt idx="10952">
                  <c:v>15.0762623203568</c:v>
                </c:pt>
                <c:pt idx="10953">
                  <c:v>15.0776388965365</c:v>
                </c:pt>
                <c:pt idx="10954">
                  <c:v>15.0790154727163</c:v>
                </c:pt>
                <c:pt idx="10955">
                  <c:v>15.080392048896</c:v>
                </c:pt>
                <c:pt idx="10956">
                  <c:v>15.0817686250757</c:v>
                </c:pt>
                <c:pt idx="10957">
                  <c:v>15.0831452012554</c:v>
                </c:pt>
                <c:pt idx="10958">
                  <c:v>15.084521777435199</c:v>
                </c:pt>
                <c:pt idx="10959">
                  <c:v>15.085898353614899</c:v>
                </c:pt>
                <c:pt idx="10960">
                  <c:v>15.087274929794599</c:v>
                </c:pt>
                <c:pt idx="10961">
                  <c:v>15.088651505974299</c:v>
                </c:pt>
                <c:pt idx="10962">
                  <c:v>15.090028082154101</c:v>
                </c:pt>
                <c:pt idx="10963">
                  <c:v>15.091404658333801</c:v>
                </c:pt>
                <c:pt idx="10964">
                  <c:v>15.092781234513501</c:v>
                </c:pt>
                <c:pt idx="10965">
                  <c:v>15.094157810693201</c:v>
                </c:pt>
                <c:pt idx="10966">
                  <c:v>15.095534386873</c:v>
                </c:pt>
                <c:pt idx="10967">
                  <c:v>15.0969109630527</c:v>
                </c:pt>
                <c:pt idx="10968">
                  <c:v>15.0982875392324</c:v>
                </c:pt>
                <c:pt idx="10969">
                  <c:v>15.0996641154122</c:v>
                </c:pt>
                <c:pt idx="10970">
                  <c:v>15.1010406915919</c:v>
                </c:pt>
                <c:pt idx="10971">
                  <c:v>15.1024172677716</c:v>
                </c:pt>
                <c:pt idx="10972">
                  <c:v>15.1037938439513</c:v>
                </c:pt>
                <c:pt idx="10973">
                  <c:v>15.105170420131101</c:v>
                </c:pt>
                <c:pt idx="10974">
                  <c:v>15.106546996310801</c:v>
                </c:pt>
                <c:pt idx="10975">
                  <c:v>15.107923572490501</c:v>
                </c:pt>
                <c:pt idx="10976">
                  <c:v>15.109300148670201</c:v>
                </c:pt>
                <c:pt idx="10977">
                  <c:v>15.11067672485</c:v>
                </c:pt>
                <c:pt idx="10978">
                  <c:v>15.1120533010297</c:v>
                </c:pt>
                <c:pt idx="10979">
                  <c:v>15.1134298772094</c:v>
                </c:pt>
                <c:pt idx="10980">
                  <c:v>15.1148064533891</c:v>
                </c:pt>
                <c:pt idx="10981">
                  <c:v>15.1161830295689</c:v>
                </c:pt>
                <c:pt idx="10982">
                  <c:v>15.1175596057486</c:v>
                </c:pt>
                <c:pt idx="10983">
                  <c:v>15.1189361819283</c:v>
                </c:pt>
                <c:pt idx="10984">
                  <c:v>15.120312758108</c:v>
                </c:pt>
                <c:pt idx="10985">
                  <c:v>15.121689334287799</c:v>
                </c:pt>
                <c:pt idx="10986">
                  <c:v>15.123065910467499</c:v>
                </c:pt>
                <c:pt idx="10987">
                  <c:v>15.124442486647199</c:v>
                </c:pt>
                <c:pt idx="10988">
                  <c:v>15.125819062826899</c:v>
                </c:pt>
                <c:pt idx="10989">
                  <c:v>15.1271956390067</c:v>
                </c:pt>
                <c:pt idx="10990">
                  <c:v>15.1285722151864</c:v>
                </c:pt>
                <c:pt idx="10991">
                  <c:v>15.1299487913661</c:v>
                </c:pt>
                <c:pt idx="10992">
                  <c:v>15.1313253675458</c:v>
                </c:pt>
                <c:pt idx="10993">
                  <c:v>15.1327019437256</c:v>
                </c:pt>
                <c:pt idx="10994">
                  <c:v>15.1340785199053</c:v>
                </c:pt>
                <c:pt idx="10995">
                  <c:v>15.135455096085</c:v>
                </c:pt>
                <c:pt idx="10996">
                  <c:v>15.1368316722647</c:v>
                </c:pt>
                <c:pt idx="10997">
                  <c:v>15.138208248444499</c:v>
                </c:pt>
                <c:pt idx="10998">
                  <c:v>15.139584824624199</c:v>
                </c:pt>
                <c:pt idx="10999">
                  <c:v>15.140961400803899</c:v>
                </c:pt>
                <c:pt idx="11000">
                  <c:v>15.142337976983599</c:v>
                </c:pt>
                <c:pt idx="11001">
                  <c:v>15.143714553163401</c:v>
                </c:pt>
                <c:pt idx="11002">
                  <c:v>15.145091129343101</c:v>
                </c:pt>
                <c:pt idx="11003">
                  <c:v>15.146467705522801</c:v>
                </c:pt>
                <c:pt idx="11004">
                  <c:v>15.1478442817026</c:v>
                </c:pt>
                <c:pt idx="11005">
                  <c:v>15.1492208578823</c:v>
                </c:pt>
                <c:pt idx="11006">
                  <c:v>15.150597434062</c:v>
                </c:pt>
                <c:pt idx="11007">
                  <c:v>15.1519740102417</c:v>
                </c:pt>
                <c:pt idx="11008">
                  <c:v>15.153350586421499</c:v>
                </c:pt>
                <c:pt idx="11009">
                  <c:v>15.154727162601199</c:v>
                </c:pt>
                <c:pt idx="11010">
                  <c:v>15.156103738780899</c:v>
                </c:pt>
                <c:pt idx="11011">
                  <c:v>15.157480314960599</c:v>
                </c:pt>
                <c:pt idx="11012">
                  <c:v>15.158856891140401</c:v>
                </c:pt>
                <c:pt idx="11013">
                  <c:v>15.160233467320101</c:v>
                </c:pt>
                <c:pt idx="11014">
                  <c:v>15.161610043499801</c:v>
                </c:pt>
                <c:pt idx="11015">
                  <c:v>15.162986619679501</c:v>
                </c:pt>
                <c:pt idx="11016">
                  <c:v>15.1643631958593</c:v>
                </c:pt>
                <c:pt idx="11017">
                  <c:v>15.165739772039</c:v>
                </c:pt>
                <c:pt idx="11018">
                  <c:v>15.1671163482187</c:v>
                </c:pt>
                <c:pt idx="11019">
                  <c:v>15.1684929243984</c:v>
                </c:pt>
                <c:pt idx="11020">
                  <c:v>15.1698695005782</c:v>
                </c:pt>
                <c:pt idx="11021">
                  <c:v>15.1712460767579</c:v>
                </c:pt>
                <c:pt idx="11022">
                  <c:v>15.1726226529376</c:v>
                </c:pt>
                <c:pt idx="11023">
                  <c:v>15.1739992291173</c:v>
                </c:pt>
                <c:pt idx="11024">
                  <c:v>15.175375805297101</c:v>
                </c:pt>
                <c:pt idx="11025">
                  <c:v>15.176752381476801</c:v>
                </c:pt>
                <c:pt idx="11026">
                  <c:v>15.178128957656501</c:v>
                </c:pt>
                <c:pt idx="11027">
                  <c:v>15.179505533836201</c:v>
                </c:pt>
                <c:pt idx="11028">
                  <c:v>15.180882110016</c:v>
                </c:pt>
                <c:pt idx="11029">
                  <c:v>15.1822586861957</c:v>
                </c:pt>
                <c:pt idx="11030">
                  <c:v>15.1836352623754</c:v>
                </c:pt>
                <c:pt idx="11031">
                  <c:v>15.1850118385552</c:v>
                </c:pt>
                <c:pt idx="11032">
                  <c:v>15.1863884147349</c:v>
                </c:pt>
                <c:pt idx="11033">
                  <c:v>15.1877649909146</c:v>
                </c:pt>
                <c:pt idx="11034">
                  <c:v>15.1891415670943</c:v>
                </c:pt>
                <c:pt idx="11035">
                  <c:v>15.190518143274099</c:v>
                </c:pt>
                <c:pt idx="11036">
                  <c:v>15.191894719453799</c:v>
                </c:pt>
                <c:pt idx="11037">
                  <c:v>15.193271295633499</c:v>
                </c:pt>
                <c:pt idx="11038">
                  <c:v>15.194647871813199</c:v>
                </c:pt>
                <c:pt idx="11039">
                  <c:v>15.196024447993</c:v>
                </c:pt>
                <c:pt idx="11040">
                  <c:v>15.1974010241727</c:v>
                </c:pt>
                <c:pt idx="11041">
                  <c:v>15.1987776003524</c:v>
                </c:pt>
                <c:pt idx="11042">
                  <c:v>15.2001541765321</c:v>
                </c:pt>
                <c:pt idx="11043">
                  <c:v>15.2015307527119</c:v>
                </c:pt>
                <c:pt idx="11044">
                  <c:v>15.2029073288916</c:v>
                </c:pt>
                <c:pt idx="11045">
                  <c:v>15.2042839050713</c:v>
                </c:pt>
                <c:pt idx="11046">
                  <c:v>15.205660481251</c:v>
                </c:pt>
                <c:pt idx="11047">
                  <c:v>15.207037057430799</c:v>
                </c:pt>
                <c:pt idx="11048">
                  <c:v>15.208413633610499</c:v>
                </c:pt>
                <c:pt idx="11049">
                  <c:v>15.209790209790199</c:v>
                </c:pt>
                <c:pt idx="11050">
                  <c:v>15.211166785969899</c:v>
                </c:pt>
                <c:pt idx="11051">
                  <c:v>15.212543362149701</c:v>
                </c:pt>
                <c:pt idx="11052">
                  <c:v>15.213919938329401</c:v>
                </c:pt>
                <c:pt idx="11053">
                  <c:v>15.215296514509101</c:v>
                </c:pt>
                <c:pt idx="11054">
                  <c:v>15.216673090688801</c:v>
                </c:pt>
                <c:pt idx="11055">
                  <c:v>15.2180496668686</c:v>
                </c:pt>
                <c:pt idx="11056">
                  <c:v>15.2194262430483</c:v>
                </c:pt>
                <c:pt idx="11057">
                  <c:v>15.220802819228</c:v>
                </c:pt>
                <c:pt idx="11058">
                  <c:v>15.2221793954077</c:v>
                </c:pt>
                <c:pt idx="11059">
                  <c:v>15.2235559715875</c:v>
                </c:pt>
                <c:pt idx="11060">
                  <c:v>15.2249325477672</c:v>
                </c:pt>
                <c:pt idx="11061">
                  <c:v>15.2263091239469</c:v>
                </c:pt>
                <c:pt idx="11062">
                  <c:v>15.227685700126599</c:v>
                </c:pt>
                <c:pt idx="11063">
                  <c:v>15.229062276306401</c:v>
                </c:pt>
                <c:pt idx="11064">
                  <c:v>15.230438852486101</c:v>
                </c:pt>
                <c:pt idx="11065">
                  <c:v>15.231815428665801</c:v>
                </c:pt>
                <c:pt idx="11066">
                  <c:v>15.2331920048456</c:v>
                </c:pt>
                <c:pt idx="11067">
                  <c:v>15.2345685810253</c:v>
                </c:pt>
                <c:pt idx="11068">
                  <c:v>15.235945157205</c:v>
                </c:pt>
                <c:pt idx="11069">
                  <c:v>15.2373217333847</c:v>
                </c:pt>
                <c:pt idx="11070">
                  <c:v>15.2386983095645</c:v>
                </c:pt>
                <c:pt idx="11071">
                  <c:v>15.2400748857442</c:v>
                </c:pt>
                <c:pt idx="11072">
                  <c:v>15.2414514619239</c:v>
                </c:pt>
                <c:pt idx="11073">
                  <c:v>15.2428280381036</c:v>
                </c:pt>
                <c:pt idx="11074">
                  <c:v>15.244204614283399</c:v>
                </c:pt>
                <c:pt idx="11075">
                  <c:v>15.245581190463099</c:v>
                </c:pt>
                <c:pt idx="11076">
                  <c:v>15.246957766642799</c:v>
                </c:pt>
                <c:pt idx="11077">
                  <c:v>15.248334342822501</c:v>
                </c:pt>
                <c:pt idx="11078">
                  <c:v>15.2497109190023</c:v>
                </c:pt>
                <c:pt idx="11079">
                  <c:v>15.251087495182</c:v>
                </c:pt>
                <c:pt idx="11080">
                  <c:v>15.2524640713617</c:v>
                </c:pt>
                <c:pt idx="11081">
                  <c:v>15.2538406475414</c:v>
                </c:pt>
                <c:pt idx="11082">
                  <c:v>15.2552172237212</c:v>
                </c:pt>
                <c:pt idx="11083">
                  <c:v>15.2565937999009</c:v>
                </c:pt>
                <c:pt idx="11084">
                  <c:v>15.2579703760806</c:v>
                </c:pt>
                <c:pt idx="11085">
                  <c:v>15.2593469522603</c:v>
                </c:pt>
                <c:pt idx="11086">
                  <c:v>15.260723528440099</c:v>
                </c:pt>
                <c:pt idx="11087">
                  <c:v>15.262100104619799</c:v>
                </c:pt>
                <c:pt idx="11088">
                  <c:v>15.263476680799499</c:v>
                </c:pt>
                <c:pt idx="11089">
                  <c:v>15.264853256979199</c:v>
                </c:pt>
                <c:pt idx="11090">
                  <c:v>15.266229833159001</c:v>
                </c:pt>
                <c:pt idx="11091">
                  <c:v>15.267606409338701</c:v>
                </c:pt>
                <c:pt idx="11092">
                  <c:v>15.2689829855184</c:v>
                </c:pt>
                <c:pt idx="11093">
                  <c:v>15.2703595616981</c:v>
                </c:pt>
                <c:pt idx="11094">
                  <c:v>15.2717361378779</c:v>
                </c:pt>
                <c:pt idx="11095">
                  <c:v>15.2731127140576</c:v>
                </c:pt>
                <c:pt idx="11096">
                  <c:v>15.2744892902373</c:v>
                </c:pt>
                <c:pt idx="11097">
                  <c:v>15.275865866417099</c:v>
                </c:pt>
                <c:pt idx="11098">
                  <c:v>15.277242442596799</c:v>
                </c:pt>
                <c:pt idx="11099">
                  <c:v>15.278619018776499</c:v>
                </c:pt>
                <c:pt idx="11100">
                  <c:v>15.279995594956199</c:v>
                </c:pt>
                <c:pt idx="11101">
                  <c:v>15.281372171136001</c:v>
                </c:pt>
                <c:pt idx="11102">
                  <c:v>15.282748747315701</c:v>
                </c:pt>
                <c:pt idx="11103">
                  <c:v>15.284125323495401</c:v>
                </c:pt>
                <c:pt idx="11104">
                  <c:v>15.285501899675101</c:v>
                </c:pt>
                <c:pt idx="11105">
                  <c:v>15.2868784758549</c:v>
                </c:pt>
                <c:pt idx="11106">
                  <c:v>15.2882550520346</c:v>
                </c:pt>
                <c:pt idx="11107">
                  <c:v>15.2896316282143</c:v>
                </c:pt>
                <c:pt idx="11108">
                  <c:v>15.291008204394</c:v>
                </c:pt>
                <c:pt idx="11109">
                  <c:v>15.2923847805738</c:v>
                </c:pt>
                <c:pt idx="11110">
                  <c:v>15.2937613567535</c:v>
                </c:pt>
                <c:pt idx="11111">
                  <c:v>15.2951379329332</c:v>
                </c:pt>
                <c:pt idx="11112">
                  <c:v>15.2965145091129</c:v>
                </c:pt>
                <c:pt idx="11113">
                  <c:v>15.297891085292701</c:v>
                </c:pt>
                <c:pt idx="11114">
                  <c:v>15.299267661472401</c:v>
                </c:pt>
                <c:pt idx="11115">
                  <c:v>15.300644237652101</c:v>
                </c:pt>
                <c:pt idx="11116">
                  <c:v>15.302020813831801</c:v>
                </c:pt>
                <c:pt idx="11117">
                  <c:v>15.3033973900116</c:v>
                </c:pt>
                <c:pt idx="11118">
                  <c:v>15.3047739661913</c:v>
                </c:pt>
                <c:pt idx="11119">
                  <c:v>15.306150542371</c:v>
                </c:pt>
                <c:pt idx="11120">
                  <c:v>15.3075271185507</c:v>
                </c:pt>
                <c:pt idx="11121">
                  <c:v>15.3089036947305</c:v>
                </c:pt>
                <c:pt idx="11122">
                  <c:v>15.3102802709102</c:v>
                </c:pt>
                <c:pt idx="11123">
                  <c:v>15.3116568470899</c:v>
                </c:pt>
                <c:pt idx="11124">
                  <c:v>15.3130334232696</c:v>
                </c:pt>
                <c:pt idx="11125">
                  <c:v>15.314409999449399</c:v>
                </c:pt>
                <c:pt idx="11126">
                  <c:v>15.315786575629099</c:v>
                </c:pt>
                <c:pt idx="11127">
                  <c:v>15.317163151808799</c:v>
                </c:pt>
                <c:pt idx="11128">
                  <c:v>15.318539727988499</c:v>
                </c:pt>
                <c:pt idx="11129">
                  <c:v>15.3199163041683</c:v>
                </c:pt>
                <c:pt idx="11130">
                  <c:v>15.321292880348</c:v>
                </c:pt>
                <c:pt idx="11131">
                  <c:v>15.3226694565277</c:v>
                </c:pt>
                <c:pt idx="11132">
                  <c:v>15.3240460327075</c:v>
                </c:pt>
                <c:pt idx="11133">
                  <c:v>15.3254226088872</c:v>
                </c:pt>
                <c:pt idx="11134">
                  <c:v>15.3267991850669</c:v>
                </c:pt>
                <c:pt idx="11135">
                  <c:v>15.3281757612466</c:v>
                </c:pt>
                <c:pt idx="11136">
                  <c:v>15.329552337426399</c:v>
                </c:pt>
                <c:pt idx="11137">
                  <c:v>15.330928913606099</c:v>
                </c:pt>
                <c:pt idx="11138">
                  <c:v>15.332305489785799</c:v>
                </c:pt>
                <c:pt idx="11139">
                  <c:v>15.333682065965499</c:v>
                </c:pt>
                <c:pt idx="11140">
                  <c:v>15.335058642145301</c:v>
                </c:pt>
                <c:pt idx="11141">
                  <c:v>15.336435218325001</c:v>
                </c:pt>
                <c:pt idx="11142">
                  <c:v>15.337811794504701</c:v>
                </c:pt>
                <c:pt idx="11143">
                  <c:v>15.339188370684401</c:v>
                </c:pt>
                <c:pt idx="11144">
                  <c:v>15.3405649468642</c:v>
                </c:pt>
                <c:pt idx="11145">
                  <c:v>15.3419415230439</c:v>
                </c:pt>
                <c:pt idx="11146">
                  <c:v>15.3433180992236</c:v>
                </c:pt>
                <c:pt idx="11147">
                  <c:v>15.3446946754033</c:v>
                </c:pt>
                <c:pt idx="11148">
                  <c:v>15.346071251583099</c:v>
                </c:pt>
                <c:pt idx="11149">
                  <c:v>15.347447827762799</c:v>
                </c:pt>
                <c:pt idx="11150">
                  <c:v>15.348824403942499</c:v>
                </c:pt>
                <c:pt idx="11151">
                  <c:v>15.350200980122199</c:v>
                </c:pt>
                <c:pt idx="11152">
                  <c:v>15.351577556302001</c:v>
                </c:pt>
                <c:pt idx="11153">
                  <c:v>15.352954132481701</c:v>
                </c:pt>
                <c:pt idx="11154">
                  <c:v>15.354330708661401</c:v>
                </c:pt>
                <c:pt idx="11155">
                  <c:v>15.355707284841101</c:v>
                </c:pt>
                <c:pt idx="11156">
                  <c:v>15.3570838610209</c:v>
                </c:pt>
                <c:pt idx="11157">
                  <c:v>15.3584604372006</c:v>
                </c:pt>
                <c:pt idx="11158">
                  <c:v>15.3598370133803</c:v>
                </c:pt>
                <c:pt idx="11159">
                  <c:v>15.3612135895601</c:v>
                </c:pt>
                <c:pt idx="11160">
                  <c:v>15.3625901657398</c:v>
                </c:pt>
                <c:pt idx="11161">
                  <c:v>15.3639667419195</c:v>
                </c:pt>
                <c:pt idx="11162">
                  <c:v>15.3653433180992</c:v>
                </c:pt>
                <c:pt idx="11163">
                  <c:v>15.366719894279001</c:v>
                </c:pt>
                <c:pt idx="11164">
                  <c:v>15.368096470458701</c:v>
                </c:pt>
                <c:pt idx="11165">
                  <c:v>15.369473046638401</c:v>
                </c:pt>
                <c:pt idx="11166">
                  <c:v>15.370849622818101</c:v>
                </c:pt>
                <c:pt idx="11167">
                  <c:v>15.3722261989979</c:v>
                </c:pt>
                <c:pt idx="11168">
                  <c:v>15.3736027751776</c:v>
                </c:pt>
                <c:pt idx="11169">
                  <c:v>15.3749793513573</c:v>
                </c:pt>
                <c:pt idx="11170">
                  <c:v>15.376355927537</c:v>
                </c:pt>
                <c:pt idx="11171">
                  <c:v>15.3777325037168</c:v>
                </c:pt>
                <c:pt idx="11172">
                  <c:v>15.3791090798965</c:v>
                </c:pt>
                <c:pt idx="11173">
                  <c:v>15.3804856560762</c:v>
                </c:pt>
                <c:pt idx="11174">
                  <c:v>15.3818622322559</c:v>
                </c:pt>
                <c:pt idx="11175">
                  <c:v>15.383238808435699</c:v>
                </c:pt>
                <c:pt idx="11176">
                  <c:v>15.384615384615399</c:v>
                </c:pt>
                <c:pt idx="11177">
                  <c:v>15.385991960795099</c:v>
                </c:pt>
                <c:pt idx="11178">
                  <c:v>15.387368536974799</c:v>
                </c:pt>
                <c:pt idx="11179">
                  <c:v>15.3887451131546</c:v>
                </c:pt>
                <c:pt idx="11180">
                  <c:v>15.3901216893343</c:v>
                </c:pt>
                <c:pt idx="11181">
                  <c:v>15.391498265514</c:v>
                </c:pt>
                <c:pt idx="11182">
                  <c:v>15.3928748416937</c:v>
                </c:pt>
                <c:pt idx="11183">
                  <c:v>15.3942514178735</c:v>
                </c:pt>
                <c:pt idx="11184">
                  <c:v>15.3956279940532</c:v>
                </c:pt>
                <c:pt idx="11185">
                  <c:v>15.3970045702329</c:v>
                </c:pt>
                <c:pt idx="11186">
                  <c:v>15.3983811464126</c:v>
                </c:pt>
                <c:pt idx="11187">
                  <c:v>15.399757722592399</c:v>
                </c:pt>
                <c:pt idx="11188">
                  <c:v>15.401134298772099</c:v>
                </c:pt>
                <c:pt idx="11189">
                  <c:v>15.402510874951799</c:v>
                </c:pt>
                <c:pt idx="11190">
                  <c:v>15.403887451131499</c:v>
                </c:pt>
                <c:pt idx="11191">
                  <c:v>15.405264027311301</c:v>
                </c:pt>
                <c:pt idx="11192">
                  <c:v>15.406640603491001</c:v>
                </c:pt>
                <c:pt idx="11193">
                  <c:v>15.408017179670701</c:v>
                </c:pt>
                <c:pt idx="11194">
                  <c:v>15.4093937558505</c:v>
                </c:pt>
                <c:pt idx="11195">
                  <c:v>15.4107703320302</c:v>
                </c:pt>
                <c:pt idx="11196">
                  <c:v>15.4121469082099</c:v>
                </c:pt>
                <c:pt idx="11197">
                  <c:v>15.4135234843896</c:v>
                </c:pt>
                <c:pt idx="11198">
                  <c:v>15.4149000605694</c:v>
                </c:pt>
                <c:pt idx="11199">
                  <c:v>15.4162766367491</c:v>
                </c:pt>
                <c:pt idx="11200">
                  <c:v>15.4176532129288</c:v>
                </c:pt>
                <c:pt idx="11201">
                  <c:v>15.4190297891085</c:v>
                </c:pt>
                <c:pt idx="11202">
                  <c:v>15.420406365288301</c:v>
                </c:pt>
                <c:pt idx="11203">
                  <c:v>15.421782941468001</c:v>
                </c:pt>
                <c:pt idx="11204">
                  <c:v>15.423159517647701</c:v>
                </c:pt>
                <c:pt idx="11205">
                  <c:v>15.424536093827401</c:v>
                </c:pt>
                <c:pt idx="11206">
                  <c:v>15.4259126700072</c:v>
                </c:pt>
                <c:pt idx="11207">
                  <c:v>15.4272892461869</c:v>
                </c:pt>
                <c:pt idx="11208">
                  <c:v>15.4286658223666</c:v>
                </c:pt>
                <c:pt idx="11209">
                  <c:v>15.4300423985463</c:v>
                </c:pt>
                <c:pt idx="11210">
                  <c:v>15.4314189747261</c:v>
                </c:pt>
                <c:pt idx="11211">
                  <c:v>15.4327955509058</c:v>
                </c:pt>
                <c:pt idx="11212">
                  <c:v>15.4341721270855</c:v>
                </c:pt>
                <c:pt idx="11213">
                  <c:v>15.4355487032652</c:v>
                </c:pt>
                <c:pt idx="11214">
                  <c:v>15.436925279444999</c:v>
                </c:pt>
                <c:pt idx="11215">
                  <c:v>15.438301855624699</c:v>
                </c:pt>
                <c:pt idx="11216">
                  <c:v>15.439678431804399</c:v>
                </c:pt>
                <c:pt idx="11217">
                  <c:v>15.441055007984099</c:v>
                </c:pt>
                <c:pt idx="11218">
                  <c:v>15.4424315841639</c:v>
                </c:pt>
                <c:pt idx="11219">
                  <c:v>15.4438081603436</c:v>
                </c:pt>
                <c:pt idx="11220">
                  <c:v>15.4451847365233</c:v>
                </c:pt>
                <c:pt idx="11221">
                  <c:v>15.446561312703</c:v>
                </c:pt>
                <c:pt idx="11222">
                  <c:v>15.4479378888828</c:v>
                </c:pt>
                <c:pt idx="11223">
                  <c:v>15.4493144650625</c:v>
                </c:pt>
                <c:pt idx="11224">
                  <c:v>15.4506910412422</c:v>
                </c:pt>
                <c:pt idx="11225">
                  <c:v>15.452067617421999</c:v>
                </c:pt>
                <c:pt idx="11226">
                  <c:v>15.453444193601699</c:v>
                </c:pt>
                <c:pt idx="11227">
                  <c:v>15.454820769781399</c:v>
                </c:pt>
                <c:pt idx="11228">
                  <c:v>15.456197345961099</c:v>
                </c:pt>
                <c:pt idx="11229">
                  <c:v>15.457573922140901</c:v>
                </c:pt>
                <c:pt idx="11230">
                  <c:v>15.458950498320601</c:v>
                </c:pt>
                <c:pt idx="11231">
                  <c:v>15.460327074500301</c:v>
                </c:pt>
                <c:pt idx="11232">
                  <c:v>15.461703650680001</c:v>
                </c:pt>
                <c:pt idx="11233">
                  <c:v>15.4630802268598</c:v>
                </c:pt>
                <c:pt idx="11234">
                  <c:v>15.4644568030395</c:v>
                </c:pt>
                <c:pt idx="11235">
                  <c:v>15.4658333792192</c:v>
                </c:pt>
                <c:pt idx="11236">
                  <c:v>15.4672099553989</c:v>
                </c:pt>
                <c:pt idx="11237">
                  <c:v>15.468586531578699</c:v>
                </c:pt>
                <c:pt idx="11238">
                  <c:v>15.469963107758399</c:v>
                </c:pt>
                <c:pt idx="11239">
                  <c:v>15.471339683938099</c:v>
                </c:pt>
                <c:pt idx="11240">
                  <c:v>15.472716260117799</c:v>
                </c:pt>
                <c:pt idx="11241">
                  <c:v>15.474092836297601</c:v>
                </c:pt>
                <c:pt idx="11242">
                  <c:v>15.475469412477301</c:v>
                </c:pt>
                <c:pt idx="11243">
                  <c:v>15.476845988657001</c:v>
                </c:pt>
                <c:pt idx="11244">
                  <c:v>15.478222564836701</c:v>
                </c:pt>
                <c:pt idx="11245">
                  <c:v>15.4795991410165</c:v>
                </c:pt>
                <c:pt idx="11246">
                  <c:v>15.4809757171962</c:v>
                </c:pt>
                <c:pt idx="11247">
                  <c:v>15.4823522933759</c:v>
                </c:pt>
                <c:pt idx="11248">
                  <c:v>15.4837288695556</c:v>
                </c:pt>
                <c:pt idx="11249">
                  <c:v>15.4851054457354</c:v>
                </c:pt>
                <c:pt idx="11250">
                  <c:v>15.4864820219151</c:v>
                </c:pt>
                <c:pt idx="11251">
                  <c:v>15.4878585980948</c:v>
                </c:pt>
                <c:pt idx="11252">
                  <c:v>15.4892351742745</c:v>
                </c:pt>
                <c:pt idx="11253">
                  <c:v>15.490611750454301</c:v>
                </c:pt>
                <c:pt idx="11254">
                  <c:v>15.491988326634001</c:v>
                </c:pt>
                <c:pt idx="11255">
                  <c:v>15.493364902813701</c:v>
                </c:pt>
                <c:pt idx="11256">
                  <c:v>15.4947414789935</c:v>
                </c:pt>
                <c:pt idx="11257">
                  <c:v>15.4961180551732</c:v>
                </c:pt>
                <c:pt idx="11258">
                  <c:v>15.4974946313529</c:v>
                </c:pt>
                <c:pt idx="11259">
                  <c:v>15.4988712075326</c:v>
                </c:pt>
                <c:pt idx="11260">
                  <c:v>15.5002477837124</c:v>
                </c:pt>
                <c:pt idx="11261">
                  <c:v>15.5016243598921</c:v>
                </c:pt>
                <c:pt idx="11262">
                  <c:v>15.5030009360718</c:v>
                </c:pt>
                <c:pt idx="11263">
                  <c:v>15.5043775122515</c:v>
                </c:pt>
                <c:pt idx="11264">
                  <c:v>15.505754088431299</c:v>
                </c:pt>
                <c:pt idx="11265">
                  <c:v>15.507130664610999</c:v>
                </c:pt>
                <c:pt idx="11266">
                  <c:v>15.508507240790699</c:v>
                </c:pt>
                <c:pt idx="11267">
                  <c:v>15.509883816970399</c:v>
                </c:pt>
                <c:pt idx="11268">
                  <c:v>15.5112603931502</c:v>
                </c:pt>
                <c:pt idx="11269">
                  <c:v>15.5126369693299</c:v>
                </c:pt>
                <c:pt idx="11270">
                  <c:v>15.5140135455096</c:v>
                </c:pt>
                <c:pt idx="11271">
                  <c:v>15.5153901216893</c:v>
                </c:pt>
                <c:pt idx="11272">
                  <c:v>15.5167666978691</c:v>
                </c:pt>
                <c:pt idx="11273">
                  <c:v>15.5181432740488</c:v>
                </c:pt>
                <c:pt idx="11274">
                  <c:v>15.5195198502285</c:v>
                </c:pt>
                <c:pt idx="11275">
                  <c:v>15.5208964264082</c:v>
                </c:pt>
                <c:pt idx="11276">
                  <c:v>15.522273002587999</c:v>
                </c:pt>
                <c:pt idx="11277">
                  <c:v>15.523649578767699</c:v>
                </c:pt>
                <c:pt idx="11278">
                  <c:v>15.525026154947399</c:v>
                </c:pt>
                <c:pt idx="11279">
                  <c:v>15.526402731127099</c:v>
                </c:pt>
                <c:pt idx="11280">
                  <c:v>15.527779307306901</c:v>
                </c:pt>
                <c:pt idx="11281">
                  <c:v>15.529155883486601</c:v>
                </c:pt>
                <c:pt idx="11282">
                  <c:v>15.530532459666301</c:v>
                </c:pt>
                <c:pt idx="11283">
                  <c:v>15.531909035846001</c:v>
                </c:pt>
                <c:pt idx="11284">
                  <c:v>15.5332856120258</c:v>
                </c:pt>
                <c:pt idx="11285">
                  <c:v>15.5346621882055</c:v>
                </c:pt>
                <c:pt idx="11286">
                  <c:v>15.5360387643852</c:v>
                </c:pt>
                <c:pt idx="11287">
                  <c:v>15.537415340565</c:v>
                </c:pt>
                <c:pt idx="11288">
                  <c:v>15.5387919167447</c:v>
                </c:pt>
                <c:pt idx="11289">
                  <c:v>15.5401684929244</c:v>
                </c:pt>
                <c:pt idx="11290">
                  <c:v>15.541545069104099</c:v>
                </c:pt>
                <c:pt idx="11291">
                  <c:v>15.542921645283901</c:v>
                </c:pt>
                <c:pt idx="11292">
                  <c:v>15.544298221463601</c:v>
                </c:pt>
                <c:pt idx="11293">
                  <c:v>15.545674797643301</c:v>
                </c:pt>
                <c:pt idx="11294">
                  <c:v>15.547051373823001</c:v>
                </c:pt>
                <c:pt idx="11295">
                  <c:v>15.5484279500028</c:v>
                </c:pt>
                <c:pt idx="11296">
                  <c:v>15.5498045261825</c:v>
                </c:pt>
                <c:pt idx="11297">
                  <c:v>15.5511811023622</c:v>
                </c:pt>
                <c:pt idx="11298">
                  <c:v>15.5525576785419</c:v>
                </c:pt>
                <c:pt idx="11299">
                  <c:v>15.5539342547217</c:v>
                </c:pt>
                <c:pt idx="11300">
                  <c:v>15.5553108309014</c:v>
                </c:pt>
                <c:pt idx="11301">
                  <c:v>15.5566874070811</c:v>
                </c:pt>
                <c:pt idx="11302">
                  <c:v>15.5580639832608</c:v>
                </c:pt>
                <c:pt idx="11303">
                  <c:v>15.559440559440599</c:v>
                </c:pt>
                <c:pt idx="11304">
                  <c:v>15.560817135620301</c:v>
                </c:pt>
                <c:pt idx="11305">
                  <c:v>15.562193711800001</c:v>
                </c:pt>
                <c:pt idx="11306">
                  <c:v>15.563570287979701</c:v>
                </c:pt>
                <c:pt idx="11307">
                  <c:v>15.5649468641595</c:v>
                </c:pt>
                <c:pt idx="11308">
                  <c:v>15.5663234403392</c:v>
                </c:pt>
                <c:pt idx="11309">
                  <c:v>15.5677000165189</c:v>
                </c:pt>
                <c:pt idx="11310">
                  <c:v>15.5690765926986</c:v>
                </c:pt>
                <c:pt idx="11311">
                  <c:v>15.5704531688784</c:v>
                </c:pt>
                <c:pt idx="11312">
                  <c:v>15.5718297450581</c:v>
                </c:pt>
                <c:pt idx="11313">
                  <c:v>15.5732063212378</c:v>
                </c:pt>
                <c:pt idx="11314">
                  <c:v>15.5745828974175</c:v>
                </c:pt>
                <c:pt idx="11315">
                  <c:v>15.575959473597299</c:v>
                </c:pt>
                <c:pt idx="11316">
                  <c:v>15.577336049776999</c:v>
                </c:pt>
                <c:pt idx="11317">
                  <c:v>15.578712625956699</c:v>
                </c:pt>
                <c:pt idx="11318">
                  <c:v>15.580089202136399</c:v>
                </c:pt>
                <c:pt idx="11319">
                  <c:v>15.5814657783162</c:v>
                </c:pt>
                <c:pt idx="11320">
                  <c:v>15.5828423544959</c:v>
                </c:pt>
                <c:pt idx="11321">
                  <c:v>15.5842189306756</c:v>
                </c:pt>
                <c:pt idx="11322">
                  <c:v>15.5855955068554</c:v>
                </c:pt>
                <c:pt idx="11323">
                  <c:v>15.5869720830351</c:v>
                </c:pt>
                <c:pt idx="11324">
                  <c:v>15.5883486592148</c:v>
                </c:pt>
                <c:pt idx="11325">
                  <c:v>15.5897252353945</c:v>
                </c:pt>
                <c:pt idx="11326">
                  <c:v>15.591101811574299</c:v>
                </c:pt>
                <c:pt idx="11327">
                  <c:v>15.592478387753999</c:v>
                </c:pt>
                <c:pt idx="11328">
                  <c:v>15.593854963933699</c:v>
                </c:pt>
                <c:pt idx="11329">
                  <c:v>15.595231540113399</c:v>
                </c:pt>
                <c:pt idx="11330">
                  <c:v>15.596608116293201</c:v>
                </c:pt>
                <c:pt idx="11331">
                  <c:v>15.597984692472901</c:v>
                </c:pt>
                <c:pt idx="11332">
                  <c:v>15.599361268652601</c:v>
                </c:pt>
                <c:pt idx="11333">
                  <c:v>15.600737844832301</c:v>
                </c:pt>
                <c:pt idx="11334">
                  <c:v>15.6021144210121</c:v>
                </c:pt>
                <c:pt idx="11335">
                  <c:v>15.6034909971918</c:v>
                </c:pt>
                <c:pt idx="11336">
                  <c:v>15.6048675733715</c:v>
                </c:pt>
                <c:pt idx="11337">
                  <c:v>15.6062441495512</c:v>
                </c:pt>
                <c:pt idx="11338">
                  <c:v>15.607620725731</c:v>
                </c:pt>
                <c:pt idx="11339">
                  <c:v>15.6089973019107</c:v>
                </c:pt>
                <c:pt idx="11340">
                  <c:v>15.6103738780904</c:v>
                </c:pt>
                <c:pt idx="11341">
                  <c:v>15.6117504542701</c:v>
                </c:pt>
                <c:pt idx="11342">
                  <c:v>15.613127030449901</c:v>
                </c:pt>
                <c:pt idx="11343">
                  <c:v>15.614503606629601</c:v>
                </c:pt>
                <c:pt idx="11344">
                  <c:v>15.615880182809301</c:v>
                </c:pt>
                <c:pt idx="11345">
                  <c:v>15.617256758989001</c:v>
                </c:pt>
                <c:pt idx="11346">
                  <c:v>15.6186333351688</c:v>
                </c:pt>
                <c:pt idx="11347">
                  <c:v>15.6200099113485</c:v>
                </c:pt>
                <c:pt idx="11348">
                  <c:v>15.6213864875282</c:v>
                </c:pt>
                <c:pt idx="11349">
                  <c:v>15.6227630637079</c:v>
                </c:pt>
                <c:pt idx="11350">
                  <c:v>15.6241396398877</c:v>
                </c:pt>
                <c:pt idx="11351">
                  <c:v>15.6255162160674</c:v>
                </c:pt>
                <c:pt idx="11352">
                  <c:v>15.6268927922471</c:v>
                </c:pt>
                <c:pt idx="11353">
                  <c:v>15.628269368426899</c:v>
                </c:pt>
                <c:pt idx="11354">
                  <c:v>15.629645944606599</c:v>
                </c:pt>
                <c:pt idx="11355">
                  <c:v>15.631022520786299</c:v>
                </c:pt>
                <c:pt idx="11356">
                  <c:v>15.632399096965999</c:v>
                </c:pt>
                <c:pt idx="11357">
                  <c:v>15.6337756731458</c:v>
                </c:pt>
                <c:pt idx="11358">
                  <c:v>15.6351522493255</c:v>
                </c:pt>
                <c:pt idx="11359">
                  <c:v>15.6365288255052</c:v>
                </c:pt>
                <c:pt idx="11360">
                  <c:v>15.6379054016849</c:v>
                </c:pt>
                <c:pt idx="11361">
                  <c:v>15.6392819778647</c:v>
                </c:pt>
                <c:pt idx="11362">
                  <c:v>15.6406585540444</c:v>
                </c:pt>
                <c:pt idx="11363">
                  <c:v>15.6420351302241</c:v>
                </c:pt>
                <c:pt idx="11364">
                  <c:v>15.6434117064038</c:v>
                </c:pt>
                <c:pt idx="11365">
                  <c:v>15.644788282583599</c:v>
                </c:pt>
                <c:pt idx="11366">
                  <c:v>15.646164858763299</c:v>
                </c:pt>
                <c:pt idx="11367">
                  <c:v>15.647541434942999</c:v>
                </c:pt>
                <c:pt idx="11368">
                  <c:v>15.648918011122699</c:v>
                </c:pt>
                <c:pt idx="11369">
                  <c:v>15.650294587302501</c:v>
                </c:pt>
                <c:pt idx="11370">
                  <c:v>15.651671163482201</c:v>
                </c:pt>
                <c:pt idx="11371">
                  <c:v>15.653047739661901</c:v>
                </c:pt>
                <c:pt idx="11372">
                  <c:v>15.654424315841601</c:v>
                </c:pt>
                <c:pt idx="11373">
                  <c:v>15.6558008920214</c:v>
                </c:pt>
                <c:pt idx="11374">
                  <c:v>15.6571774682011</c:v>
                </c:pt>
                <c:pt idx="11375">
                  <c:v>15.6585540443808</c:v>
                </c:pt>
                <c:pt idx="11376">
                  <c:v>15.6599306205605</c:v>
                </c:pt>
                <c:pt idx="11377">
                  <c:v>15.661307196740299</c:v>
                </c:pt>
                <c:pt idx="11378">
                  <c:v>15.662683772919999</c:v>
                </c:pt>
                <c:pt idx="11379">
                  <c:v>15.664060349099699</c:v>
                </c:pt>
                <c:pt idx="11380">
                  <c:v>15.665436925279399</c:v>
                </c:pt>
                <c:pt idx="11381">
                  <c:v>15.666813501459201</c:v>
                </c:pt>
                <c:pt idx="11382">
                  <c:v>15.668190077638901</c:v>
                </c:pt>
                <c:pt idx="11383">
                  <c:v>15.669566653818601</c:v>
                </c:pt>
                <c:pt idx="11384">
                  <c:v>15.6709432299984</c:v>
                </c:pt>
                <c:pt idx="11385">
                  <c:v>15.6723198061781</c:v>
                </c:pt>
                <c:pt idx="11386">
                  <c:v>15.6736963823578</c:v>
                </c:pt>
                <c:pt idx="11387">
                  <c:v>15.6750729585375</c:v>
                </c:pt>
                <c:pt idx="11388">
                  <c:v>15.6764495347173</c:v>
                </c:pt>
                <c:pt idx="11389">
                  <c:v>15.677826110897</c:v>
                </c:pt>
                <c:pt idx="11390">
                  <c:v>15.6792026870767</c:v>
                </c:pt>
                <c:pt idx="11391">
                  <c:v>15.6805792632564</c:v>
                </c:pt>
                <c:pt idx="11392">
                  <c:v>15.681955839436201</c:v>
                </c:pt>
                <c:pt idx="11393">
                  <c:v>15.683332415615901</c:v>
                </c:pt>
                <c:pt idx="11394">
                  <c:v>15.684708991795601</c:v>
                </c:pt>
                <c:pt idx="11395">
                  <c:v>15.686085567975301</c:v>
                </c:pt>
                <c:pt idx="11396">
                  <c:v>15.6874621441551</c:v>
                </c:pt>
                <c:pt idx="11397">
                  <c:v>15.6888387203348</c:v>
                </c:pt>
                <c:pt idx="11398">
                  <c:v>15.6902152965145</c:v>
                </c:pt>
                <c:pt idx="11399">
                  <c:v>15.6915918726942</c:v>
                </c:pt>
                <c:pt idx="11400">
                  <c:v>15.692968448874</c:v>
                </c:pt>
                <c:pt idx="11401">
                  <c:v>15.6943450250537</c:v>
                </c:pt>
                <c:pt idx="11402">
                  <c:v>15.6957216012334</c:v>
                </c:pt>
                <c:pt idx="11403">
                  <c:v>15.6970981774131</c:v>
                </c:pt>
                <c:pt idx="11404">
                  <c:v>15.698474753592899</c:v>
                </c:pt>
                <c:pt idx="11405">
                  <c:v>15.699851329772599</c:v>
                </c:pt>
                <c:pt idx="11406">
                  <c:v>15.701227905952299</c:v>
                </c:pt>
                <c:pt idx="11407">
                  <c:v>15.702604482131999</c:v>
                </c:pt>
                <c:pt idx="11408">
                  <c:v>15.7039810583118</c:v>
                </c:pt>
                <c:pt idx="11409">
                  <c:v>15.7053576344915</c:v>
                </c:pt>
                <c:pt idx="11410">
                  <c:v>15.7067342106712</c:v>
                </c:pt>
                <c:pt idx="11411">
                  <c:v>15.7081107868509</c:v>
                </c:pt>
                <c:pt idx="11412">
                  <c:v>15.7094873630307</c:v>
                </c:pt>
                <c:pt idx="11413">
                  <c:v>15.7108639392104</c:v>
                </c:pt>
                <c:pt idx="11414">
                  <c:v>15.7122405153901</c:v>
                </c:pt>
                <c:pt idx="11415">
                  <c:v>15.713617091569899</c:v>
                </c:pt>
                <c:pt idx="11416">
                  <c:v>15.714993667749599</c:v>
                </c:pt>
                <c:pt idx="11417">
                  <c:v>15.716370243929299</c:v>
                </c:pt>
                <c:pt idx="11418">
                  <c:v>15.717746820108999</c:v>
                </c:pt>
                <c:pt idx="11419">
                  <c:v>15.719123396288801</c:v>
                </c:pt>
                <c:pt idx="11420">
                  <c:v>15.720499972468501</c:v>
                </c:pt>
                <c:pt idx="11421">
                  <c:v>15.721876548648201</c:v>
                </c:pt>
                <c:pt idx="11422">
                  <c:v>15.723253124827901</c:v>
                </c:pt>
                <c:pt idx="11423">
                  <c:v>15.7246297010077</c:v>
                </c:pt>
                <c:pt idx="11424">
                  <c:v>15.7260062771874</c:v>
                </c:pt>
                <c:pt idx="11425">
                  <c:v>15.7273828533671</c:v>
                </c:pt>
                <c:pt idx="11426">
                  <c:v>15.7287594295468</c:v>
                </c:pt>
                <c:pt idx="11427">
                  <c:v>15.7301360057266</c:v>
                </c:pt>
                <c:pt idx="11428">
                  <c:v>15.7315125819063</c:v>
                </c:pt>
                <c:pt idx="11429">
                  <c:v>15.732889158086</c:v>
                </c:pt>
                <c:pt idx="11430">
                  <c:v>15.7342657342657</c:v>
                </c:pt>
                <c:pt idx="11431">
                  <c:v>15.735642310445501</c:v>
                </c:pt>
                <c:pt idx="11432">
                  <c:v>15.737018886625201</c:v>
                </c:pt>
                <c:pt idx="11433">
                  <c:v>15.738395462804901</c:v>
                </c:pt>
                <c:pt idx="11434">
                  <c:v>15.739772038984601</c:v>
                </c:pt>
                <c:pt idx="11435">
                  <c:v>15.7411486151644</c:v>
                </c:pt>
                <c:pt idx="11436">
                  <c:v>15.7425251913441</c:v>
                </c:pt>
                <c:pt idx="11437">
                  <c:v>15.7439017675238</c:v>
                </c:pt>
                <c:pt idx="11438">
                  <c:v>15.7452783437035</c:v>
                </c:pt>
                <c:pt idx="11439">
                  <c:v>15.7466549198833</c:v>
                </c:pt>
                <c:pt idx="11440">
                  <c:v>15.748031496063</c:v>
                </c:pt>
                <c:pt idx="11441">
                  <c:v>15.7494080722427</c:v>
                </c:pt>
                <c:pt idx="11442">
                  <c:v>15.7507846484224</c:v>
                </c:pt>
                <c:pt idx="11443">
                  <c:v>15.752161224602199</c:v>
                </c:pt>
                <c:pt idx="11444">
                  <c:v>15.753537800781899</c:v>
                </c:pt>
                <c:pt idx="11445">
                  <c:v>15.754914376961599</c:v>
                </c:pt>
                <c:pt idx="11446">
                  <c:v>15.7562909531414</c:v>
                </c:pt>
                <c:pt idx="11447">
                  <c:v>15.7576675293211</c:v>
                </c:pt>
                <c:pt idx="11448">
                  <c:v>15.7590441055008</c:v>
                </c:pt>
                <c:pt idx="11449">
                  <c:v>15.7604206816805</c:v>
                </c:pt>
                <c:pt idx="11450">
                  <c:v>15.7617972578603</c:v>
                </c:pt>
                <c:pt idx="11451">
                  <c:v>15.76317383404</c:v>
                </c:pt>
                <c:pt idx="11452">
                  <c:v>15.7645504102197</c:v>
                </c:pt>
                <c:pt idx="11453">
                  <c:v>15.7659269863994</c:v>
                </c:pt>
                <c:pt idx="11454">
                  <c:v>15.767303562579199</c:v>
                </c:pt>
                <c:pt idx="11455">
                  <c:v>15.768680138758899</c:v>
                </c:pt>
                <c:pt idx="11456">
                  <c:v>15.770056714938599</c:v>
                </c:pt>
                <c:pt idx="11457">
                  <c:v>15.771433291118299</c:v>
                </c:pt>
                <c:pt idx="11458">
                  <c:v>15.772809867298101</c:v>
                </c:pt>
                <c:pt idx="11459">
                  <c:v>15.774186443477801</c:v>
                </c:pt>
                <c:pt idx="11460">
                  <c:v>15.775563019657501</c:v>
                </c:pt>
                <c:pt idx="11461">
                  <c:v>15.776939595837201</c:v>
                </c:pt>
                <c:pt idx="11462">
                  <c:v>15.778316172017</c:v>
                </c:pt>
                <c:pt idx="11463">
                  <c:v>15.7796927481967</c:v>
                </c:pt>
                <c:pt idx="11464">
                  <c:v>15.7810693243764</c:v>
                </c:pt>
                <c:pt idx="11465">
                  <c:v>15.7824459005561</c:v>
                </c:pt>
                <c:pt idx="11466">
                  <c:v>15.783822476735899</c:v>
                </c:pt>
                <c:pt idx="11467">
                  <c:v>15.785199052915599</c:v>
                </c:pt>
                <c:pt idx="11468">
                  <c:v>15.786575629095299</c:v>
                </c:pt>
                <c:pt idx="11469">
                  <c:v>15.787952205274999</c:v>
                </c:pt>
                <c:pt idx="11470">
                  <c:v>15.789328781454801</c:v>
                </c:pt>
                <c:pt idx="11471">
                  <c:v>15.790705357634501</c:v>
                </c:pt>
                <c:pt idx="11472">
                  <c:v>15.792081933814201</c:v>
                </c:pt>
                <c:pt idx="11473">
                  <c:v>15.793458509993901</c:v>
                </c:pt>
                <c:pt idx="11474">
                  <c:v>15.7948350861737</c:v>
                </c:pt>
                <c:pt idx="11475">
                  <c:v>15.7962116623534</c:v>
                </c:pt>
                <c:pt idx="11476">
                  <c:v>15.7975882385331</c:v>
                </c:pt>
                <c:pt idx="11477">
                  <c:v>15.7989648147128</c:v>
                </c:pt>
                <c:pt idx="11478">
                  <c:v>15.8003413908926</c:v>
                </c:pt>
                <c:pt idx="11479">
                  <c:v>15.8017179670723</c:v>
                </c:pt>
                <c:pt idx="11480">
                  <c:v>15.803094543252</c:v>
                </c:pt>
                <c:pt idx="11481">
                  <c:v>15.804471119431801</c:v>
                </c:pt>
                <c:pt idx="11482">
                  <c:v>15.805847695611501</c:v>
                </c:pt>
                <c:pt idx="11483">
                  <c:v>15.807224271791201</c:v>
                </c:pt>
                <c:pt idx="11484">
                  <c:v>15.808600847970901</c:v>
                </c:pt>
                <c:pt idx="11485">
                  <c:v>15.8099774241507</c:v>
                </c:pt>
                <c:pt idx="11486">
                  <c:v>15.8113540003304</c:v>
                </c:pt>
                <c:pt idx="11487">
                  <c:v>15.8127305765101</c:v>
                </c:pt>
                <c:pt idx="11488">
                  <c:v>15.8141071526898</c:v>
                </c:pt>
                <c:pt idx="11489">
                  <c:v>15.8154837288696</c:v>
                </c:pt>
                <c:pt idx="11490">
                  <c:v>15.8168603050493</c:v>
                </c:pt>
                <c:pt idx="11491">
                  <c:v>15.818236881229</c:v>
                </c:pt>
                <c:pt idx="11492">
                  <c:v>15.8196134574087</c:v>
                </c:pt>
                <c:pt idx="11493">
                  <c:v>15.820990033588499</c:v>
                </c:pt>
                <c:pt idx="11494">
                  <c:v>15.822366609768199</c:v>
                </c:pt>
                <c:pt idx="11495">
                  <c:v>15.823743185947899</c:v>
                </c:pt>
                <c:pt idx="11496">
                  <c:v>15.825119762127599</c:v>
                </c:pt>
                <c:pt idx="11497">
                  <c:v>15.8264963383074</c:v>
                </c:pt>
                <c:pt idx="11498">
                  <c:v>15.8278729144871</c:v>
                </c:pt>
                <c:pt idx="11499">
                  <c:v>15.8292494906668</c:v>
                </c:pt>
                <c:pt idx="11500">
                  <c:v>15.8306260668465</c:v>
                </c:pt>
                <c:pt idx="11501">
                  <c:v>15.8320026430263</c:v>
                </c:pt>
                <c:pt idx="11502">
                  <c:v>15.833379219206</c:v>
                </c:pt>
                <c:pt idx="11503">
                  <c:v>15.8347557953857</c:v>
                </c:pt>
                <c:pt idx="11504">
                  <c:v>15.8361323715654</c:v>
                </c:pt>
                <c:pt idx="11505">
                  <c:v>15.837508947745199</c:v>
                </c:pt>
                <c:pt idx="11506">
                  <c:v>15.838885523924899</c:v>
                </c:pt>
                <c:pt idx="11507">
                  <c:v>15.840262100104599</c:v>
                </c:pt>
                <c:pt idx="11508">
                  <c:v>15.841638676284299</c:v>
                </c:pt>
                <c:pt idx="11509">
                  <c:v>15.843015252464101</c:v>
                </c:pt>
                <c:pt idx="11510">
                  <c:v>15.844391828643801</c:v>
                </c:pt>
                <c:pt idx="11511">
                  <c:v>15.845768404823501</c:v>
                </c:pt>
                <c:pt idx="11512">
                  <c:v>15.8471449810033</c:v>
                </c:pt>
                <c:pt idx="11513">
                  <c:v>15.848521557183</c:v>
                </c:pt>
                <c:pt idx="11514">
                  <c:v>15.8498981333627</c:v>
                </c:pt>
                <c:pt idx="11515">
                  <c:v>15.8512747095424</c:v>
                </c:pt>
                <c:pt idx="11516">
                  <c:v>15.8526512857222</c:v>
                </c:pt>
                <c:pt idx="11517">
                  <c:v>15.854027861901899</c:v>
                </c:pt>
                <c:pt idx="11518">
                  <c:v>15.855404438081599</c:v>
                </c:pt>
                <c:pt idx="11519">
                  <c:v>15.856781014261299</c:v>
                </c:pt>
                <c:pt idx="11520">
                  <c:v>15.858157590441101</c:v>
                </c:pt>
                <c:pt idx="11521">
                  <c:v>15.859534166620801</c:v>
                </c:pt>
                <c:pt idx="11522">
                  <c:v>15.860910742800501</c:v>
                </c:pt>
                <c:pt idx="11523">
                  <c:v>15.862287318980201</c:v>
                </c:pt>
                <c:pt idx="11524">
                  <c:v>15.86366389516</c:v>
                </c:pt>
                <c:pt idx="11525">
                  <c:v>15.8650404713397</c:v>
                </c:pt>
                <c:pt idx="11526">
                  <c:v>15.8664170475194</c:v>
                </c:pt>
                <c:pt idx="11527">
                  <c:v>15.8677936236991</c:v>
                </c:pt>
                <c:pt idx="11528">
                  <c:v>15.8691701998789</c:v>
                </c:pt>
                <c:pt idx="11529">
                  <c:v>15.8705467760586</c:v>
                </c:pt>
                <c:pt idx="11530">
                  <c:v>15.8719233522383</c:v>
                </c:pt>
                <c:pt idx="11531">
                  <c:v>15.873299928418</c:v>
                </c:pt>
                <c:pt idx="11532">
                  <c:v>15.874676504597801</c:v>
                </c:pt>
                <c:pt idx="11533">
                  <c:v>15.876053080777501</c:v>
                </c:pt>
                <c:pt idx="11534">
                  <c:v>15.877429656957201</c:v>
                </c:pt>
                <c:pt idx="11535">
                  <c:v>15.878806233136901</c:v>
                </c:pt>
                <c:pt idx="11536">
                  <c:v>15.8801828093167</c:v>
                </c:pt>
                <c:pt idx="11537">
                  <c:v>15.8815593854964</c:v>
                </c:pt>
                <c:pt idx="11538">
                  <c:v>15.8829359616761</c:v>
                </c:pt>
                <c:pt idx="11539">
                  <c:v>15.8843125378558</c:v>
                </c:pt>
                <c:pt idx="11540">
                  <c:v>15.8856891140356</c:v>
                </c:pt>
                <c:pt idx="11541">
                  <c:v>15.8870656902153</c:v>
                </c:pt>
                <c:pt idx="11542">
                  <c:v>15.888442266395</c:v>
                </c:pt>
                <c:pt idx="11543">
                  <c:v>15.889818842574799</c:v>
                </c:pt>
                <c:pt idx="11544">
                  <c:v>15.891195418754499</c:v>
                </c:pt>
                <c:pt idx="11545">
                  <c:v>15.892571994934199</c:v>
                </c:pt>
                <c:pt idx="11546">
                  <c:v>15.893948571113899</c:v>
                </c:pt>
                <c:pt idx="11547">
                  <c:v>15.8953251472937</c:v>
                </c:pt>
                <c:pt idx="11548">
                  <c:v>15.8967017234734</c:v>
                </c:pt>
                <c:pt idx="11549">
                  <c:v>15.8980782996531</c:v>
                </c:pt>
                <c:pt idx="11550">
                  <c:v>15.8994548758328</c:v>
                </c:pt>
                <c:pt idx="11551">
                  <c:v>15.9008314520126</c:v>
                </c:pt>
                <c:pt idx="11552">
                  <c:v>15.9022080281923</c:v>
                </c:pt>
                <c:pt idx="11553">
                  <c:v>15.903584604372</c:v>
                </c:pt>
                <c:pt idx="11554">
                  <c:v>15.9049611805517</c:v>
                </c:pt>
                <c:pt idx="11555">
                  <c:v>15.906337756731499</c:v>
                </c:pt>
                <c:pt idx="11556">
                  <c:v>15.907714332911199</c:v>
                </c:pt>
                <c:pt idx="11557">
                  <c:v>15.909090909090899</c:v>
                </c:pt>
                <c:pt idx="11558">
                  <c:v>15.910467485270599</c:v>
                </c:pt>
                <c:pt idx="11559">
                  <c:v>15.911844061450401</c:v>
                </c:pt>
                <c:pt idx="11560">
                  <c:v>15.913220637630101</c:v>
                </c:pt>
                <c:pt idx="11561">
                  <c:v>15.914597213809801</c:v>
                </c:pt>
                <c:pt idx="11562">
                  <c:v>15.915973789989501</c:v>
                </c:pt>
                <c:pt idx="11563">
                  <c:v>15.9173503661693</c:v>
                </c:pt>
                <c:pt idx="11564">
                  <c:v>15.918726942349</c:v>
                </c:pt>
                <c:pt idx="11565">
                  <c:v>15.9201035185287</c:v>
                </c:pt>
                <c:pt idx="11566">
                  <c:v>15.9214800947084</c:v>
                </c:pt>
                <c:pt idx="11567">
                  <c:v>15.9228566708882</c:v>
                </c:pt>
                <c:pt idx="11568">
                  <c:v>15.9242332470679</c:v>
                </c:pt>
                <c:pt idx="11569">
                  <c:v>15.9256098232476</c:v>
                </c:pt>
                <c:pt idx="11570">
                  <c:v>15.9269863994273</c:v>
                </c:pt>
                <c:pt idx="11571">
                  <c:v>15.928362975607101</c:v>
                </c:pt>
                <c:pt idx="11572">
                  <c:v>15.929739551786801</c:v>
                </c:pt>
                <c:pt idx="11573">
                  <c:v>15.931116127966501</c:v>
                </c:pt>
                <c:pt idx="11574">
                  <c:v>15.9324927041463</c:v>
                </c:pt>
                <c:pt idx="11575">
                  <c:v>15.933869280326</c:v>
                </c:pt>
                <c:pt idx="11576">
                  <c:v>15.9352458565057</c:v>
                </c:pt>
                <c:pt idx="11577">
                  <c:v>15.9366224326854</c:v>
                </c:pt>
                <c:pt idx="11578">
                  <c:v>15.9379990088652</c:v>
                </c:pt>
                <c:pt idx="11579">
                  <c:v>15.9393755850449</c:v>
                </c:pt>
                <c:pt idx="11580">
                  <c:v>15.9407521612246</c:v>
                </c:pt>
                <c:pt idx="11581">
                  <c:v>15.9421287374043</c:v>
                </c:pt>
                <c:pt idx="11582">
                  <c:v>15.943505313584099</c:v>
                </c:pt>
                <c:pt idx="11583">
                  <c:v>15.944881889763799</c:v>
                </c:pt>
                <c:pt idx="11584">
                  <c:v>15.946258465943499</c:v>
                </c:pt>
                <c:pt idx="11585">
                  <c:v>15.947635042123199</c:v>
                </c:pt>
                <c:pt idx="11586">
                  <c:v>15.949011618303</c:v>
                </c:pt>
                <c:pt idx="11587">
                  <c:v>15.9503881944827</c:v>
                </c:pt>
                <c:pt idx="11588">
                  <c:v>15.9517647706624</c:v>
                </c:pt>
                <c:pt idx="11589">
                  <c:v>15.9531413468421</c:v>
                </c:pt>
                <c:pt idx="11590">
                  <c:v>15.9545179230219</c:v>
                </c:pt>
                <c:pt idx="11591">
                  <c:v>15.9558944992016</c:v>
                </c:pt>
                <c:pt idx="11592">
                  <c:v>15.9572710753813</c:v>
                </c:pt>
                <c:pt idx="11593">
                  <c:v>15.958647651561</c:v>
                </c:pt>
                <c:pt idx="11594">
                  <c:v>15.960024227740799</c:v>
                </c:pt>
                <c:pt idx="11595">
                  <c:v>15.961400803920499</c:v>
                </c:pt>
                <c:pt idx="11596">
                  <c:v>15.962777380100199</c:v>
                </c:pt>
                <c:pt idx="11597">
                  <c:v>15.964153956279899</c:v>
                </c:pt>
                <c:pt idx="11598">
                  <c:v>15.965530532459701</c:v>
                </c:pt>
                <c:pt idx="11599">
                  <c:v>15.966907108639401</c:v>
                </c:pt>
                <c:pt idx="11600">
                  <c:v>15.968283684819101</c:v>
                </c:pt>
                <c:pt idx="11601">
                  <c:v>15.969660260998801</c:v>
                </c:pt>
                <c:pt idx="11602">
                  <c:v>15.9710368371786</c:v>
                </c:pt>
                <c:pt idx="11603">
                  <c:v>15.9724134133583</c:v>
                </c:pt>
                <c:pt idx="11604">
                  <c:v>15.973789989538</c:v>
                </c:pt>
                <c:pt idx="11605">
                  <c:v>15.9751665657177</c:v>
                </c:pt>
                <c:pt idx="11606">
                  <c:v>15.976543141897499</c:v>
                </c:pt>
                <c:pt idx="11607">
                  <c:v>15.977919718077199</c:v>
                </c:pt>
                <c:pt idx="11608">
                  <c:v>15.979296294256899</c:v>
                </c:pt>
                <c:pt idx="11609">
                  <c:v>15.980672870436701</c:v>
                </c:pt>
                <c:pt idx="11610">
                  <c:v>15.982049446616401</c:v>
                </c:pt>
                <c:pt idx="11611">
                  <c:v>15.983426022796101</c:v>
                </c:pt>
                <c:pt idx="11612">
                  <c:v>15.984802598975801</c:v>
                </c:pt>
                <c:pt idx="11613">
                  <c:v>15.9861791751556</c:v>
                </c:pt>
                <c:pt idx="11614">
                  <c:v>15.9875557513353</c:v>
                </c:pt>
                <c:pt idx="11615">
                  <c:v>15.988932327515</c:v>
                </c:pt>
                <c:pt idx="11616">
                  <c:v>15.9903089036947</c:v>
                </c:pt>
                <c:pt idx="11617">
                  <c:v>15.9916854798745</c:v>
                </c:pt>
                <c:pt idx="11618">
                  <c:v>15.9930620560542</c:v>
                </c:pt>
                <c:pt idx="11619">
                  <c:v>15.9944386322339</c:v>
                </c:pt>
                <c:pt idx="11620">
                  <c:v>15.9958152084136</c:v>
                </c:pt>
                <c:pt idx="11621">
                  <c:v>15.997191784593401</c:v>
                </c:pt>
                <c:pt idx="11622">
                  <c:v>15.998568360773101</c:v>
                </c:pt>
                <c:pt idx="11623">
                  <c:v>15.999944936952801</c:v>
                </c:pt>
                <c:pt idx="11624">
                  <c:v>16.001321513132499</c:v>
                </c:pt>
                <c:pt idx="11625">
                  <c:v>16.0026980893123</c:v>
                </c:pt>
                <c:pt idx="11626">
                  <c:v>16.004074665491999</c:v>
                </c:pt>
                <c:pt idx="11627">
                  <c:v>16.0054512416717</c:v>
                </c:pt>
                <c:pt idx="11628">
                  <c:v>16.006827817851399</c:v>
                </c:pt>
                <c:pt idx="11629">
                  <c:v>16.0082043940312</c:v>
                </c:pt>
                <c:pt idx="11630">
                  <c:v>16.009580970210902</c:v>
                </c:pt>
                <c:pt idx="11631">
                  <c:v>16.0109575463906</c:v>
                </c:pt>
                <c:pt idx="11632">
                  <c:v>16.012334122570302</c:v>
                </c:pt>
                <c:pt idx="11633">
                  <c:v>16.013710698750099</c:v>
                </c:pt>
                <c:pt idx="11634">
                  <c:v>16.015087274929801</c:v>
                </c:pt>
                <c:pt idx="11635">
                  <c:v>16.016463851109499</c:v>
                </c:pt>
                <c:pt idx="11636">
                  <c:v>16.0178404272893</c:v>
                </c:pt>
                <c:pt idx="11637">
                  <c:v>16.019217003468999</c:v>
                </c:pt>
                <c:pt idx="11638">
                  <c:v>16.0205935796487</c:v>
                </c:pt>
                <c:pt idx="11639">
                  <c:v>16.021970155828399</c:v>
                </c:pt>
                <c:pt idx="11640">
                  <c:v>16.0233467320082</c:v>
                </c:pt>
                <c:pt idx="11641">
                  <c:v>16.024723308187902</c:v>
                </c:pt>
                <c:pt idx="11642">
                  <c:v>16.0260998843676</c:v>
                </c:pt>
                <c:pt idx="11643">
                  <c:v>16.027476460547302</c:v>
                </c:pt>
                <c:pt idx="11644">
                  <c:v>16.028853036727099</c:v>
                </c:pt>
                <c:pt idx="11645">
                  <c:v>16.030229612906801</c:v>
                </c:pt>
                <c:pt idx="11646">
                  <c:v>16.031606189086499</c:v>
                </c:pt>
                <c:pt idx="11647">
                  <c:v>16.032982765266201</c:v>
                </c:pt>
                <c:pt idx="11648">
                  <c:v>16.034359341445999</c:v>
                </c:pt>
                <c:pt idx="11649">
                  <c:v>16.035735917625701</c:v>
                </c:pt>
                <c:pt idx="11650">
                  <c:v>16.037112493805399</c:v>
                </c:pt>
                <c:pt idx="11651">
                  <c:v>16.038489069985101</c:v>
                </c:pt>
                <c:pt idx="11652">
                  <c:v>16.039865646164898</c:v>
                </c:pt>
                <c:pt idx="11653">
                  <c:v>16.0412422223446</c:v>
                </c:pt>
                <c:pt idx="11654">
                  <c:v>16.042618798524298</c:v>
                </c:pt>
                <c:pt idx="11655">
                  <c:v>16.043995374704</c:v>
                </c:pt>
                <c:pt idx="11656">
                  <c:v>16.045371950883801</c:v>
                </c:pt>
                <c:pt idx="11657">
                  <c:v>16.0467485270635</c:v>
                </c:pt>
                <c:pt idx="11658">
                  <c:v>16.048125103243201</c:v>
                </c:pt>
                <c:pt idx="11659">
                  <c:v>16.0495016794229</c:v>
                </c:pt>
                <c:pt idx="11660">
                  <c:v>16.050878255602701</c:v>
                </c:pt>
                <c:pt idx="11661">
                  <c:v>16.052254831782399</c:v>
                </c:pt>
                <c:pt idx="11662">
                  <c:v>16.053631407962101</c:v>
                </c:pt>
                <c:pt idx="11663">
                  <c:v>16.055007984141799</c:v>
                </c:pt>
                <c:pt idx="11664">
                  <c:v>16.0563845603216</c:v>
                </c:pt>
                <c:pt idx="11665">
                  <c:v>16.057761136501298</c:v>
                </c:pt>
                <c:pt idx="11666">
                  <c:v>16.059137712681</c:v>
                </c:pt>
                <c:pt idx="11667">
                  <c:v>16.060514288860698</c:v>
                </c:pt>
                <c:pt idx="11668">
                  <c:v>16.0618908650405</c:v>
                </c:pt>
                <c:pt idx="11669">
                  <c:v>16.063267441220201</c:v>
                </c:pt>
                <c:pt idx="11670">
                  <c:v>16.0646440173999</c:v>
                </c:pt>
                <c:pt idx="11671">
                  <c:v>16.066020593579701</c:v>
                </c:pt>
                <c:pt idx="11672">
                  <c:v>16.067397169759399</c:v>
                </c:pt>
                <c:pt idx="11673">
                  <c:v>16.068773745939101</c:v>
                </c:pt>
                <c:pt idx="11674">
                  <c:v>16.070150322118799</c:v>
                </c:pt>
                <c:pt idx="11675">
                  <c:v>16.0715268982986</c:v>
                </c:pt>
                <c:pt idx="11676">
                  <c:v>16.072903474478299</c:v>
                </c:pt>
                <c:pt idx="11677">
                  <c:v>16.074280050658</c:v>
                </c:pt>
                <c:pt idx="11678">
                  <c:v>16.075656626837699</c:v>
                </c:pt>
                <c:pt idx="11679">
                  <c:v>16.0770332030175</c:v>
                </c:pt>
                <c:pt idx="11680">
                  <c:v>16.078409779197202</c:v>
                </c:pt>
                <c:pt idx="11681">
                  <c:v>16.0797863553769</c:v>
                </c:pt>
                <c:pt idx="11682">
                  <c:v>16.081162931556602</c:v>
                </c:pt>
                <c:pt idx="11683">
                  <c:v>16.082539507736399</c:v>
                </c:pt>
                <c:pt idx="11684">
                  <c:v>16.083916083916101</c:v>
                </c:pt>
                <c:pt idx="11685">
                  <c:v>16.085292660095799</c:v>
                </c:pt>
                <c:pt idx="11686">
                  <c:v>16.086669236275501</c:v>
                </c:pt>
                <c:pt idx="11687">
                  <c:v>16.088045812455299</c:v>
                </c:pt>
                <c:pt idx="11688">
                  <c:v>16.089422388635001</c:v>
                </c:pt>
                <c:pt idx="11689">
                  <c:v>16.090798964814699</c:v>
                </c:pt>
                <c:pt idx="11690">
                  <c:v>16.092175540994401</c:v>
                </c:pt>
                <c:pt idx="11691">
                  <c:v>16.093552117174202</c:v>
                </c:pt>
                <c:pt idx="11692">
                  <c:v>16.0949286933539</c:v>
                </c:pt>
                <c:pt idx="11693">
                  <c:v>16.096305269533602</c:v>
                </c:pt>
                <c:pt idx="11694">
                  <c:v>16.0976818457133</c:v>
                </c:pt>
                <c:pt idx="11695">
                  <c:v>16.099058421893101</c:v>
                </c:pt>
                <c:pt idx="11696">
                  <c:v>16.100434998072799</c:v>
                </c:pt>
                <c:pt idx="11697">
                  <c:v>16.101811574252501</c:v>
                </c:pt>
                <c:pt idx="11698">
                  <c:v>16.103188150432199</c:v>
                </c:pt>
                <c:pt idx="11699">
                  <c:v>16.104564726612001</c:v>
                </c:pt>
                <c:pt idx="11700">
                  <c:v>16.105941302791699</c:v>
                </c:pt>
                <c:pt idx="11701">
                  <c:v>16.107317878971401</c:v>
                </c:pt>
                <c:pt idx="11702">
                  <c:v>16.108694455151198</c:v>
                </c:pt>
                <c:pt idx="11703">
                  <c:v>16.1100710313309</c:v>
                </c:pt>
                <c:pt idx="11704">
                  <c:v>16.111447607510598</c:v>
                </c:pt>
                <c:pt idx="11705">
                  <c:v>16.1128241836903</c:v>
                </c:pt>
                <c:pt idx="11706">
                  <c:v>16.114200759870101</c:v>
                </c:pt>
                <c:pt idx="11707">
                  <c:v>16.1155773360498</c:v>
                </c:pt>
                <c:pt idx="11708">
                  <c:v>16.116953912229501</c:v>
                </c:pt>
                <c:pt idx="11709">
                  <c:v>16.1183304884092</c:v>
                </c:pt>
                <c:pt idx="11710">
                  <c:v>16.119707064589001</c:v>
                </c:pt>
                <c:pt idx="11711">
                  <c:v>16.121083640768699</c:v>
                </c:pt>
                <c:pt idx="11712">
                  <c:v>16.122460216948401</c:v>
                </c:pt>
                <c:pt idx="11713">
                  <c:v>16.123836793128099</c:v>
                </c:pt>
                <c:pt idx="11714">
                  <c:v>16.1252133693079</c:v>
                </c:pt>
                <c:pt idx="11715">
                  <c:v>16.126589945487598</c:v>
                </c:pt>
                <c:pt idx="11716">
                  <c:v>16.1279665216673</c:v>
                </c:pt>
                <c:pt idx="11717">
                  <c:v>16.129343097846998</c:v>
                </c:pt>
                <c:pt idx="11718">
                  <c:v>16.1307196740268</c:v>
                </c:pt>
                <c:pt idx="11719">
                  <c:v>16.132096250206502</c:v>
                </c:pt>
                <c:pt idx="11720">
                  <c:v>16.1334728263862</c:v>
                </c:pt>
                <c:pt idx="11721">
                  <c:v>16.134849402565901</c:v>
                </c:pt>
                <c:pt idx="11722">
                  <c:v>16.136225978745699</c:v>
                </c:pt>
                <c:pt idx="11723">
                  <c:v>16.137602554925401</c:v>
                </c:pt>
                <c:pt idx="11724">
                  <c:v>16.138979131105099</c:v>
                </c:pt>
                <c:pt idx="11725">
                  <c:v>16.140355707284801</c:v>
                </c:pt>
                <c:pt idx="11726">
                  <c:v>16.141732283464599</c:v>
                </c:pt>
                <c:pt idx="11727">
                  <c:v>16.1431088596443</c:v>
                </c:pt>
                <c:pt idx="11728">
                  <c:v>16.144485435823999</c:v>
                </c:pt>
                <c:pt idx="11729">
                  <c:v>16.1458620120037</c:v>
                </c:pt>
                <c:pt idx="11730">
                  <c:v>16.147238588183502</c:v>
                </c:pt>
                <c:pt idx="11731">
                  <c:v>16.1486151643632</c:v>
                </c:pt>
                <c:pt idx="11732">
                  <c:v>16.149991740542902</c:v>
                </c:pt>
                <c:pt idx="11733">
                  <c:v>16.151368316722699</c:v>
                </c:pt>
                <c:pt idx="11734">
                  <c:v>16.152744892902401</c:v>
                </c:pt>
                <c:pt idx="11735">
                  <c:v>16.154121469082099</c:v>
                </c:pt>
                <c:pt idx="11736">
                  <c:v>16.155498045261801</c:v>
                </c:pt>
                <c:pt idx="11737">
                  <c:v>16.156874621441599</c:v>
                </c:pt>
                <c:pt idx="11738">
                  <c:v>16.158251197621301</c:v>
                </c:pt>
                <c:pt idx="11739">
                  <c:v>16.159627773800999</c:v>
                </c:pt>
                <c:pt idx="11740">
                  <c:v>16.161004349980701</c:v>
                </c:pt>
                <c:pt idx="11741">
                  <c:v>16.162380926160498</c:v>
                </c:pt>
                <c:pt idx="11742">
                  <c:v>16.1637575023402</c:v>
                </c:pt>
                <c:pt idx="11743">
                  <c:v>16.165134078519898</c:v>
                </c:pt>
                <c:pt idx="11744">
                  <c:v>16.1665106546996</c:v>
                </c:pt>
                <c:pt idx="11745">
                  <c:v>16.167887230879401</c:v>
                </c:pt>
                <c:pt idx="11746">
                  <c:v>16.169263807059099</c:v>
                </c:pt>
                <c:pt idx="11747">
                  <c:v>16.170640383238801</c:v>
                </c:pt>
                <c:pt idx="11748">
                  <c:v>16.172016959418499</c:v>
                </c:pt>
                <c:pt idx="11749">
                  <c:v>16.173393535598301</c:v>
                </c:pt>
                <c:pt idx="11750">
                  <c:v>16.174770111777999</c:v>
                </c:pt>
                <c:pt idx="11751">
                  <c:v>16.176146687957701</c:v>
                </c:pt>
                <c:pt idx="11752">
                  <c:v>16.177523264137399</c:v>
                </c:pt>
                <c:pt idx="11753">
                  <c:v>16.1788998403172</c:v>
                </c:pt>
                <c:pt idx="11754">
                  <c:v>16.180276416496898</c:v>
                </c:pt>
                <c:pt idx="11755">
                  <c:v>16.1816529926766</c:v>
                </c:pt>
                <c:pt idx="11756">
                  <c:v>16.183029568856298</c:v>
                </c:pt>
                <c:pt idx="11757">
                  <c:v>16.1844061450361</c:v>
                </c:pt>
                <c:pt idx="11758">
                  <c:v>16.185782721215801</c:v>
                </c:pt>
                <c:pt idx="11759">
                  <c:v>16.1871592973955</c:v>
                </c:pt>
                <c:pt idx="11760">
                  <c:v>16.188535873575201</c:v>
                </c:pt>
                <c:pt idx="11761">
                  <c:v>16.189912449754999</c:v>
                </c:pt>
                <c:pt idx="11762">
                  <c:v>16.191289025934701</c:v>
                </c:pt>
                <c:pt idx="11763">
                  <c:v>16.192665602114399</c:v>
                </c:pt>
                <c:pt idx="11764">
                  <c:v>16.1940421782942</c:v>
                </c:pt>
                <c:pt idx="11765">
                  <c:v>16.195418754473899</c:v>
                </c:pt>
                <c:pt idx="11766">
                  <c:v>16.1967953306536</c:v>
                </c:pt>
                <c:pt idx="11767">
                  <c:v>16.198171906833299</c:v>
                </c:pt>
                <c:pt idx="11768">
                  <c:v>16.1995484830131</c:v>
                </c:pt>
                <c:pt idx="11769">
                  <c:v>16.200925059192802</c:v>
                </c:pt>
                <c:pt idx="11770">
                  <c:v>16.2023016353725</c:v>
                </c:pt>
                <c:pt idx="11771">
                  <c:v>16.203678211552202</c:v>
                </c:pt>
                <c:pt idx="11772">
                  <c:v>16.205054787731999</c:v>
                </c:pt>
                <c:pt idx="11773">
                  <c:v>16.206431363911701</c:v>
                </c:pt>
                <c:pt idx="11774">
                  <c:v>16.207807940091399</c:v>
                </c:pt>
                <c:pt idx="11775">
                  <c:v>16.209184516271101</c:v>
                </c:pt>
                <c:pt idx="11776">
                  <c:v>16.210561092450899</c:v>
                </c:pt>
                <c:pt idx="11777">
                  <c:v>16.2119376686306</c:v>
                </c:pt>
                <c:pt idx="11778">
                  <c:v>16.213314244810299</c:v>
                </c:pt>
                <c:pt idx="11779">
                  <c:v>16.21469082099</c:v>
                </c:pt>
                <c:pt idx="11780">
                  <c:v>16.216067397169802</c:v>
                </c:pt>
                <c:pt idx="11781">
                  <c:v>16.2174439733495</c:v>
                </c:pt>
                <c:pt idx="11782">
                  <c:v>16.218820549529202</c:v>
                </c:pt>
                <c:pt idx="11783">
                  <c:v>16.2201971257089</c:v>
                </c:pt>
                <c:pt idx="11784">
                  <c:v>16.221573701888701</c:v>
                </c:pt>
                <c:pt idx="11785">
                  <c:v>16.222950278068399</c:v>
                </c:pt>
                <c:pt idx="11786">
                  <c:v>16.224326854248101</c:v>
                </c:pt>
                <c:pt idx="11787">
                  <c:v>16.225703430427799</c:v>
                </c:pt>
                <c:pt idx="11788">
                  <c:v>16.227080006607601</c:v>
                </c:pt>
                <c:pt idx="11789">
                  <c:v>16.228456582787299</c:v>
                </c:pt>
                <c:pt idx="11790">
                  <c:v>16.229833158967001</c:v>
                </c:pt>
                <c:pt idx="11791">
                  <c:v>16.231209735146798</c:v>
                </c:pt>
                <c:pt idx="11792">
                  <c:v>16.2325863113265</c:v>
                </c:pt>
                <c:pt idx="11793">
                  <c:v>16.233962887506198</c:v>
                </c:pt>
                <c:pt idx="11794">
                  <c:v>16.2353394636859</c:v>
                </c:pt>
                <c:pt idx="11795">
                  <c:v>16.236716039865598</c:v>
                </c:pt>
                <c:pt idx="11796">
                  <c:v>16.2380926160454</c:v>
                </c:pt>
                <c:pt idx="11797">
                  <c:v>16.239469192225101</c:v>
                </c:pt>
                <c:pt idx="11798">
                  <c:v>16.2408457684048</c:v>
                </c:pt>
                <c:pt idx="11799">
                  <c:v>16.242222344584601</c:v>
                </c:pt>
                <c:pt idx="11800">
                  <c:v>16.243598920764299</c:v>
                </c:pt>
                <c:pt idx="11801">
                  <c:v>16.244975496944001</c:v>
                </c:pt>
                <c:pt idx="11802">
                  <c:v>16.246352073123699</c:v>
                </c:pt>
                <c:pt idx="11803">
                  <c:v>16.2477286493035</c:v>
                </c:pt>
                <c:pt idx="11804">
                  <c:v>16.249105225483198</c:v>
                </c:pt>
                <c:pt idx="11805">
                  <c:v>16.2504818016629</c:v>
                </c:pt>
                <c:pt idx="11806">
                  <c:v>16.251858377842598</c:v>
                </c:pt>
                <c:pt idx="11807">
                  <c:v>16.2532349540224</c:v>
                </c:pt>
                <c:pt idx="11808">
                  <c:v>16.254611530202101</c:v>
                </c:pt>
                <c:pt idx="11809">
                  <c:v>16.2559881063818</c:v>
                </c:pt>
                <c:pt idx="11810">
                  <c:v>16.257364682561501</c:v>
                </c:pt>
                <c:pt idx="11811">
                  <c:v>16.258741258741299</c:v>
                </c:pt>
                <c:pt idx="11812">
                  <c:v>16.260117834921001</c:v>
                </c:pt>
                <c:pt idx="11813">
                  <c:v>16.261494411100699</c:v>
                </c:pt>
                <c:pt idx="11814">
                  <c:v>16.262870987280401</c:v>
                </c:pt>
                <c:pt idx="11815">
                  <c:v>16.264247563460199</c:v>
                </c:pt>
                <c:pt idx="11816">
                  <c:v>16.2656241396399</c:v>
                </c:pt>
                <c:pt idx="11817">
                  <c:v>16.267000715819599</c:v>
                </c:pt>
                <c:pt idx="11818">
                  <c:v>16.2683772919993</c:v>
                </c:pt>
                <c:pt idx="11819">
                  <c:v>16.269753868179102</c:v>
                </c:pt>
                <c:pt idx="11820">
                  <c:v>16.2711304443588</c:v>
                </c:pt>
                <c:pt idx="11821">
                  <c:v>16.272507020538502</c:v>
                </c:pt>
                <c:pt idx="11822">
                  <c:v>16.2738835967182</c:v>
                </c:pt>
                <c:pt idx="11823">
                  <c:v>16.275260172898001</c:v>
                </c:pt>
                <c:pt idx="11824">
                  <c:v>16.276636749077699</c:v>
                </c:pt>
                <c:pt idx="11825">
                  <c:v>16.278013325257401</c:v>
                </c:pt>
                <c:pt idx="11826">
                  <c:v>16.279389901437199</c:v>
                </c:pt>
                <c:pt idx="11827">
                  <c:v>16.280766477616901</c:v>
                </c:pt>
                <c:pt idx="11828">
                  <c:v>16.282143053796599</c:v>
                </c:pt>
                <c:pt idx="11829">
                  <c:v>16.283519629976301</c:v>
                </c:pt>
                <c:pt idx="11830">
                  <c:v>16.284896206156098</c:v>
                </c:pt>
                <c:pt idx="11831">
                  <c:v>16.2862727823358</c:v>
                </c:pt>
                <c:pt idx="11832">
                  <c:v>16.287649358515502</c:v>
                </c:pt>
                <c:pt idx="11833">
                  <c:v>16.2890259346952</c:v>
                </c:pt>
                <c:pt idx="11834">
                  <c:v>16.290402510875001</c:v>
                </c:pt>
                <c:pt idx="11835">
                  <c:v>16.291779087054699</c:v>
                </c:pt>
                <c:pt idx="11836">
                  <c:v>16.293155663234401</c:v>
                </c:pt>
                <c:pt idx="11837">
                  <c:v>16.294532239414099</c:v>
                </c:pt>
                <c:pt idx="11838">
                  <c:v>16.295908815593901</c:v>
                </c:pt>
                <c:pt idx="11839">
                  <c:v>16.297285391773599</c:v>
                </c:pt>
                <c:pt idx="11840">
                  <c:v>16.298661967953301</c:v>
                </c:pt>
                <c:pt idx="11841">
                  <c:v>16.300038544132999</c:v>
                </c:pt>
                <c:pt idx="11842">
                  <c:v>16.3014151203128</c:v>
                </c:pt>
                <c:pt idx="11843">
                  <c:v>16.302791696492498</c:v>
                </c:pt>
                <c:pt idx="11844">
                  <c:v>16.3041682726722</c:v>
                </c:pt>
                <c:pt idx="11845">
                  <c:v>16.305544848851898</c:v>
                </c:pt>
                <c:pt idx="11846">
                  <c:v>16.3069214250317</c:v>
                </c:pt>
                <c:pt idx="11847">
                  <c:v>16.308298001211401</c:v>
                </c:pt>
                <c:pt idx="11848">
                  <c:v>16.3096745773911</c:v>
                </c:pt>
                <c:pt idx="11849">
                  <c:v>16.311051153570801</c:v>
                </c:pt>
                <c:pt idx="11850">
                  <c:v>16.312427729750599</c:v>
                </c:pt>
                <c:pt idx="11851">
                  <c:v>16.313804305930301</c:v>
                </c:pt>
                <c:pt idx="11852">
                  <c:v>16.315180882109999</c:v>
                </c:pt>
                <c:pt idx="11853">
                  <c:v>16.316557458289701</c:v>
                </c:pt>
                <c:pt idx="11854">
                  <c:v>16.317934034469499</c:v>
                </c:pt>
                <c:pt idx="11855">
                  <c:v>16.3193106106492</c:v>
                </c:pt>
                <c:pt idx="11856">
                  <c:v>16.320687186828899</c:v>
                </c:pt>
                <c:pt idx="11857">
                  <c:v>16.3220637630086</c:v>
                </c:pt>
                <c:pt idx="11858">
                  <c:v>16.323440339188402</c:v>
                </c:pt>
                <c:pt idx="11859">
                  <c:v>16.3248169153681</c:v>
                </c:pt>
                <c:pt idx="11860">
                  <c:v>16.326193491547802</c:v>
                </c:pt>
                <c:pt idx="11861">
                  <c:v>16.327570067727599</c:v>
                </c:pt>
                <c:pt idx="11862">
                  <c:v>16.328946643907301</c:v>
                </c:pt>
                <c:pt idx="11863">
                  <c:v>16.330323220086999</c:v>
                </c:pt>
                <c:pt idx="11864">
                  <c:v>16.331699796266701</c:v>
                </c:pt>
                <c:pt idx="11865">
                  <c:v>16.333076372446499</c:v>
                </c:pt>
                <c:pt idx="11866">
                  <c:v>16.3344529486262</c:v>
                </c:pt>
                <c:pt idx="11867">
                  <c:v>16.335829524805899</c:v>
                </c:pt>
                <c:pt idx="11868">
                  <c:v>16.3372061009856</c:v>
                </c:pt>
                <c:pt idx="11869">
                  <c:v>16.338582677165402</c:v>
                </c:pt>
                <c:pt idx="11870">
                  <c:v>16.3399592533451</c:v>
                </c:pt>
                <c:pt idx="11871">
                  <c:v>16.341335829524802</c:v>
                </c:pt>
                <c:pt idx="11872">
                  <c:v>16.3427124057045</c:v>
                </c:pt>
                <c:pt idx="11873">
                  <c:v>16.344088981884301</c:v>
                </c:pt>
                <c:pt idx="11874">
                  <c:v>16.345465558063999</c:v>
                </c:pt>
                <c:pt idx="11875">
                  <c:v>16.346842134243701</c:v>
                </c:pt>
                <c:pt idx="11876">
                  <c:v>16.348218710423399</c:v>
                </c:pt>
                <c:pt idx="11877">
                  <c:v>16.349595286603201</c:v>
                </c:pt>
                <c:pt idx="11878">
                  <c:v>16.350971862782899</c:v>
                </c:pt>
                <c:pt idx="11879">
                  <c:v>16.352348438962601</c:v>
                </c:pt>
                <c:pt idx="11880">
                  <c:v>16.353725015142299</c:v>
                </c:pt>
                <c:pt idx="11881">
                  <c:v>16.3551015913221</c:v>
                </c:pt>
                <c:pt idx="11882">
                  <c:v>16.356478167501798</c:v>
                </c:pt>
                <c:pt idx="11883">
                  <c:v>16.3578547436815</c:v>
                </c:pt>
                <c:pt idx="11884">
                  <c:v>16.359231319861198</c:v>
                </c:pt>
                <c:pt idx="11885">
                  <c:v>16.360607896041</c:v>
                </c:pt>
                <c:pt idx="11886">
                  <c:v>16.361984472220701</c:v>
                </c:pt>
                <c:pt idx="11887">
                  <c:v>16.3633610484004</c:v>
                </c:pt>
                <c:pt idx="11888">
                  <c:v>16.364737624580101</c:v>
                </c:pt>
                <c:pt idx="11889">
                  <c:v>16.366114200759899</c:v>
                </c:pt>
                <c:pt idx="11890">
                  <c:v>16.367490776939601</c:v>
                </c:pt>
                <c:pt idx="11891">
                  <c:v>16.368867353119299</c:v>
                </c:pt>
                <c:pt idx="11892">
                  <c:v>16.3702439292991</c:v>
                </c:pt>
                <c:pt idx="11893">
                  <c:v>16.371620505478798</c:v>
                </c:pt>
                <c:pt idx="11894">
                  <c:v>16.3729970816585</c:v>
                </c:pt>
                <c:pt idx="11895">
                  <c:v>16.374373657838198</c:v>
                </c:pt>
                <c:pt idx="11896">
                  <c:v>16.375750234018</c:v>
                </c:pt>
                <c:pt idx="11897">
                  <c:v>16.377126810197701</c:v>
                </c:pt>
                <c:pt idx="11898">
                  <c:v>16.3785033863774</c:v>
                </c:pt>
                <c:pt idx="11899">
                  <c:v>16.379879962557101</c:v>
                </c:pt>
                <c:pt idx="11900">
                  <c:v>16.381256538736899</c:v>
                </c:pt>
                <c:pt idx="11901">
                  <c:v>16.382633114916601</c:v>
                </c:pt>
                <c:pt idx="11902">
                  <c:v>16.384009691096299</c:v>
                </c:pt>
                <c:pt idx="11903">
                  <c:v>16.385386267276001</c:v>
                </c:pt>
                <c:pt idx="11904">
                  <c:v>16.386762843455799</c:v>
                </c:pt>
                <c:pt idx="11905">
                  <c:v>16.3881394196355</c:v>
                </c:pt>
                <c:pt idx="11906">
                  <c:v>16.389515995815199</c:v>
                </c:pt>
                <c:pt idx="11907">
                  <c:v>16.3908925719949</c:v>
                </c:pt>
                <c:pt idx="11908">
                  <c:v>16.392269148174702</c:v>
                </c:pt>
                <c:pt idx="11909">
                  <c:v>16.3936457243544</c:v>
                </c:pt>
                <c:pt idx="11910">
                  <c:v>16.395022300534102</c:v>
                </c:pt>
                <c:pt idx="11911">
                  <c:v>16.3963988767138</c:v>
                </c:pt>
                <c:pt idx="11912">
                  <c:v>16.397775452893601</c:v>
                </c:pt>
                <c:pt idx="11913">
                  <c:v>16.399152029073299</c:v>
                </c:pt>
                <c:pt idx="11914">
                  <c:v>16.400528605253001</c:v>
                </c:pt>
                <c:pt idx="11915">
                  <c:v>16.401905181432699</c:v>
                </c:pt>
                <c:pt idx="11916">
                  <c:v>16.403281757612501</c:v>
                </c:pt>
                <c:pt idx="11917">
                  <c:v>16.404658333792199</c:v>
                </c:pt>
                <c:pt idx="11918">
                  <c:v>16.406034909971901</c:v>
                </c:pt>
                <c:pt idx="11919">
                  <c:v>16.407411486151702</c:v>
                </c:pt>
                <c:pt idx="11920">
                  <c:v>16.4087880623314</c:v>
                </c:pt>
                <c:pt idx="11921">
                  <c:v>16.410164638511102</c:v>
                </c:pt>
                <c:pt idx="11922">
                  <c:v>16.4115412146908</c:v>
                </c:pt>
                <c:pt idx="11923">
                  <c:v>16.412917790870502</c:v>
                </c:pt>
                <c:pt idx="11924">
                  <c:v>16.414294367050299</c:v>
                </c:pt>
                <c:pt idx="11925">
                  <c:v>16.415670943230001</c:v>
                </c:pt>
                <c:pt idx="11926">
                  <c:v>16.417047519409699</c:v>
                </c:pt>
                <c:pt idx="11927">
                  <c:v>16.418424095589501</c:v>
                </c:pt>
                <c:pt idx="11928">
                  <c:v>16.419800671769199</c:v>
                </c:pt>
                <c:pt idx="11929">
                  <c:v>16.421177247948901</c:v>
                </c:pt>
                <c:pt idx="11930">
                  <c:v>16.422553824128599</c:v>
                </c:pt>
                <c:pt idx="11931">
                  <c:v>16.4239304003084</c:v>
                </c:pt>
                <c:pt idx="11932">
                  <c:v>16.425306976488098</c:v>
                </c:pt>
                <c:pt idx="11933">
                  <c:v>16.4266835526678</c:v>
                </c:pt>
                <c:pt idx="11934">
                  <c:v>16.428060128847498</c:v>
                </c:pt>
                <c:pt idx="11935">
                  <c:v>16.4294367050273</c:v>
                </c:pt>
                <c:pt idx="11936">
                  <c:v>16.430813281207001</c:v>
                </c:pt>
                <c:pt idx="11937">
                  <c:v>16.4321898573867</c:v>
                </c:pt>
                <c:pt idx="11938">
                  <c:v>16.433566433566401</c:v>
                </c:pt>
                <c:pt idx="11939">
                  <c:v>16.434943009746199</c:v>
                </c:pt>
                <c:pt idx="11940">
                  <c:v>16.436319585925901</c:v>
                </c:pt>
                <c:pt idx="11941">
                  <c:v>16.437696162105599</c:v>
                </c:pt>
                <c:pt idx="11942">
                  <c:v>16.439072738285301</c:v>
                </c:pt>
                <c:pt idx="11943">
                  <c:v>16.440449314465098</c:v>
                </c:pt>
                <c:pt idx="11944">
                  <c:v>16.4418258906448</c:v>
                </c:pt>
                <c:pt idx="11945">
                  <c:v>16.443202466824498</c:v>
                </c:pt>
                <c:pt idx="11946">
                  <c:v>16.4445790430042</c:v>
                </c:pt>
                <c:pt idx="11947">
                  <c:v>16.445955619184002</c:v>
                </c:pt>
                <c:pt idx="11948">
                  <c:v>16.4473321953637</c:v>
                </c:pt>
                <c:pt idx="11949">
                  <c:v>16.448708771543401</c:v>
                </c:pt>
                <c:pt idx="11950">
                  <c:v>16.4500853477231</c:v>
                </c:pt>
                <c:pt idx="11951">
                  <c:v>16.451461923902901</c:v>
                </c:pt>
                <c:pt idx="11952">
                  <c:v>16.452838500082599</c:v>
                </c:pt>
                <c:pt idx="11953">
                  <c:v>16.454215076262301</c:v>
                </c:pt>
                <c:pt idx="11954">
                  <c:v>16.455591652442099</c:v>
                </c:pt>
                <c:pt idx="11955">
                  <c:v>16.4569682286218</c:v>
                </c:pt>
                <c:pt idx="11956">
                  <c:v>16.458344804801499</c:v>
                </c:pt>
                <c:pt idx="11957">
                  <c:v>16.4597213809812</c:v>
                </c:pt>
                <c:pt idx="11958">
                  <c:v>16.461097957161002</c:v>
                </c:pt>
                <c:pt idx="11959">
                  <c:v>16.4624745333407</c:v>
                </c:pt>
                <c:pt idx="11960">
                  <c:v>16.463851109520402</c:v>
                </c:pt>
                <c:pt idx="11961">
                  <c:v>16.4652276857001</c:v>
                </c:pt>
                <c:pt idx="11962">
                  <c:v>16.466604261879901</c:v>
                </c:pt>
                <c:pt idx="11963">
                  <c:v>16.467980838059599</c:v>
                </c:pt>
                <c:pt idx="11964">
                  <c:v>16.469357414239301</c:v>
                </c:pt>
                <c:pt idx="11965">
                  <c:v>16.470733990418999</c:v>
                </c:pt>
                <c:pt idx="11966">
                  <c:v>16.472110566598801</c:v>
                </c:pt>
                <c:pt idx="11967">
                  <c:v>16.473487142778499</c:v>
                </c:pt>
                <c:pt idx="11968">
                  <c:v>16.474863718958201</c:v>
                </c:pt>
                <c:pt idx="11969">
                  <c:v>16.476240295137899</c:v>
                </c:pt>
                <c:pt idx="11970">
                  <c:v>16.4776168713177</c:v>
                </c:pt>
                <c:pt idx="11971">
                  <c:v>16.478993447497398</c:v>
                </c:pt>
                <c:pt idx="11972">
                  <c:v>16.4803700236771</c:v>
                </c:pt>
                <c:pt idx="11973">
                  <c:v>16.481746599856798</c:v>
                </c:pt>
                <c:pt idx="11974">
                  <c:v>16.483123176036599</c:v>
                </c:pt>
                <c:pt idx="11975">
                  <c:v>16.484499752216301</c:v>
                </c:pt>
                <c:pt idx="11976">
                  <c:v>16.485876328395999</c:v>
                </c:pt>
                <c:pt idx="11977">
                  <c:v>16.487252904575701</c:v>
                </c:pt>
                <c:pt idx="11978">
                  <c:v>16.488629480755499</c:v>
                </c:pt>
                <c:pt idx="11979">
                  <c:v>16.490006056935201</c:v>
                </c:pt>
                <c:pt idx="11980">
                  <c:v>16.491382633114899</c:v>
                </c:pt>
                <c:pt idx="11981">
                  <c:v>16.492759209294601</c:v>
                </c:pt>
                <c:pt idx="11982">
                  <c:v>16.494135785474398</c:v>
                </c:pt>
                <c:pt idx="11983">
                  <c:v>16.4955123616541</c:v>
                </c:pt>
                <c:pt idx="11984">
                  <c:v>16.496888937833798</c:v>
                </c:pt>
                <c:pt idx="11985">
                  <c:v>16.4982655140135</c:v>
                </c:pt>
                <c:pt idx="11986">
                  <c:v>16.499642090193301</c:v>
                </c:pt>
                <c:pt idx="11987">
                  <c:v>16.501018666373</c:v>
                </c:pt>
                <c:pt idx="11988">
                  <c:v>16.502395242552701</c:v>
                </c:pt>
                <c:pt idx="11989">
                  <c:v>16.503771818732499</c:v>
                </c:pt>
                <c:pt idx="11990">
                  <c:v>16.505148394912201</c:v>
                </c:pt>
                <c:pt idx="11991">
                  <c:v>16.506524971091899</c:v>
                </c:pt>
                <c:pt idx="11992">
                  <c:v>16.507901547271601</c:v>
                </c:pt>
                <c:pt idx="11993">
                  <c:v>16.509278123451399</c:v>
                </c:pt>
                <c:pt idx="11994">
                  <c:v>16.5106546996311</c:v>
                </c:pt>
                <c:pt idx="11995">
                  <c:v>16.512031275810799</c:v>
                </c:pt>
                <c:pt idx="11996">
                  <c:v>16.5134078519905</c:v>
                </c:pt>
                <c:pt idx="11997">
                  <c:v>16.514784428170302</c:v>
                </c:pt>
                <c:pt idx="11998">
                  <c:v>16.51616100435</c:v>
                </c:pt>
                <c:pt idx="11999">
                  <c:v>16.517537580529702</c:v>
                </c:pt>
                <c:pt idx="12000">
                  <c:v>16.5189141567094</c:v>
                </c:pt>
                <c:pt idx="12001">
                  <c:v>16.520290732889201</c:v>
                </c:pt>
                <c:pt idx="12002">
                  <c:v>16.521667309068899</c:v>
                </c:pt>
                <c:pt idx="12003">
                  <c:v>16.523043885248601</c:v>
                </c:pt>
                <c:pt idx="12004">
                  <c:v>16.524420461428299</c:v>
                </c:pt>
                <c:pt idx="12005">
                  <c:v>16.5257970376081</c:v>
                </c:pt>
                <c:pt idx="12006">
                  <c:v>16.527173613787799</c:v>
                </c:pt>
                <c:pt idx="12007">
                  <c:v>16.5285501899675</c:v>
                </c:pt>
                <c:pt idx="12008">
                  <c:v>16.529926766147199</c:v>
                </c:pt>
                <c:pt idx="12009">
                  <c:v>16.531303342327</c:v>
                </c:pt>
                <c:pt idx="12010">
                  <c:v>16.532679918506702</c:v>
                </c:pt>
                <c:pt idx="12011">
                  <c:v>16.5340564946864</c:v>
                </c:pt>
                <c:pt idx="12012">
                  <c:v>16.535433070866102</c:v>
                </c:pt>
                <c:pt idx="12013">
                  <c:v>16.536809647045899</c:v>
                </c:pt>
                <c:pt idx="12014">
                  <c:v>16.538186223225601</c:v>
                </c:pt>
                <c:pt idx="12015">
                  <c:v>16.539562799405299</c:v>
                </c:pt>
                <c:pt idx="12016">
                  <c:v>16.540939375585001</c:v>
                </c:pt>
                <c:pt idx="12017">
                  <c:v>16.542315951764799</c:v>
                </c:pt>
                <c:pt idx="12018">
                  <c:v>16.543692527944501</c:v>
                </c:pt>
                <c:pt idx="12019">
                  <c:v>16.545069104124199</c:v>
                </c:pt>
                <c:pt idx="12020">
                  <c:v>16.546445680304</c:v>
                </c:pt>
                <c:pt idx="12021">
                  <c:v>16.547822256483698</c:v>
                </c:pt>
                <c:pt idx="12022">
                  <c:v>16.5491988326634</c:v>
                </c:pt>
                <c:pt idx="12023">
                  <c:v>16.550575408843098</c:v>
                </c:pt>
                <c:pt idx="12024">
                  <c:v>16.5519519850229</c:v>
                </c:pt>
                <c:pt idx="12025">
                  <c:v>16.553328561202601</c:v>
                </c:pt>
                <c:pt idx="12026">
                  <c:v>16.5547051373823</c:v>
                </c:pt>
                <c:pt idx="12027">
                  <c:v>16.556081713562001</c:v>
                </c:pt>
                <c:pt idx="12028">
                  <c:v>16.557458289741799</c:v>
                </c:pt>
                <c:pt idx="12029">
                  <c:v>16.558834865921501</c:v>
                </c:pt>
                <c:pt idx="12030">
                  <c:v>16.560211442101199</c:v>
                </c:pt>
                <c:pt idx="12031">
                  <c:v>16.561588018280901</c:v>
                </c:pt>
                <c:pt idx="12032">
                  <c:v>16.562964594460698</c:v>
                </c:pt>
                <c:pt idx="12033">
                  <c:v>16.5643411706404</c:v>
                </c:pt>
                <c:pt idx="12034">
                  <c:v>16.565717746820098</c:v>
                </c:pt>
                <c:pt idx="12035">
                  <c:v>16.5670943229998</c:v>
                </c:pt>
                <c:pt idx="12036">
                  <c:v>16.568470899179601</c:v>
                </c:pt>
                <c:pt idx="12037">
                  <c:v>16.5698474753593</c:v>
                </c:pt>
                <c:pt idx="12038">
                  <c:v>16.571224051539001</c:v>
                </c:pt>
                <c:pt idx="12039">
                  <c:v>16.5726006277187</c:v>
                </c:pt>
                <c:pt idx="12040">
                  <c:v>16.573977203898501</c:v>
                </c:pt>
                <c:pt idx="12041">
                  <c:v>16.575353780078199</c:v>
                </c:pt>
                <c:pt idx="12042">
                  <c:v>16.576730356257901</c:v>
                </c:pt>
                <c:pt idx="12043">
                  <c:v>16.578106932437599</c:v>
                </c:pt>
                <c:pt idx="12044">
                  <c:v>16.5794835086174</c:v>
                </c:pt>
                <c:pt idx="12045">
                  <c:v>16.580860084797099</c:v>
                </c:pt>
                <c:pt idx="12046">
                  <c:v>16.5822366609768</c:v>
                </c:pt>
                <c:pt idx="12047">
                  <c:v>16.583613237156602</c:v>
                </c:pt>
                <c:pt idx="12048">
                  <c:v>16.5849898133363</c:v>
                </c:pt>
                <c:pt idx="12049">
                  <c:v>16.586366389516002</c:v>
                </c:pt>
                <c:pt idx="12050">
                  <c:v>16.5877429656957</c:v>
                </c:pt>
                <c:pt idx="12051">
                  <c:v>16.589119541875501</c:v>
                </c:pt>
                <c:pt idx="12052">
                  <c:v>16.590496118055199</c:v>
                </c:pt>
                <c:pt idx="12053">
                  <c:v>16.591872694234901</c:v>
                </c:pt>
                <c:pt idx="12054">
                  <c:v>16.593249270414599</c:v>
                </c:pt>
                <c:pt idx="12055">
                  <c:v>16.594625846594401</c:v>
                </c:pt>
                <c:pt idx="12056">
                  <c:v>16.596002422774099</c:v>
                </c:pt>
                <c:pt idx="12057">
                  <c:v>16.597378998953801</c:v>
                </c:pt>
                <c:pt idx="12058">
                  <c:v>16.598755575133499</c:v>
                </c:pt>
                <c:pt idx="12059">
                  <c:v>16.6001321513133</c:v>
                </c:pt>
                <c:pt idx="12060">
                  <c:v>16.601508727493002</c:v>
                </c:pt>
                <c:pt idx="12061">
                  <c:v>16.6028853036727</c:v>
                </c:pt>
                <c:pt idx="12062">
                  <c:v>16.604261879852402</c:v>
                </c:pt>
                <c:pt idx="12063">
                  <c:v>16.605638456032199</c:v>
                </c:pt>
                <c:pt idx="12064">
                  <c:v>16.607015032211901</c:v>
                </c:pt>
                <c:pt idx="12065">
                  <c:v>16.608391608391599</c:v>
                </c:pt>
                <c:pt idx="12066">
                  <c:v>16.609768184571301</c:v>
                </c:pt>
                <c:pt idx="12067">
                  <c:v>16.611144760751099</c:v>
                </c:pt>
                <c:pt idx="12068">
                  <c:v>16.612521336930801</c:v>
                </c:pt>
                <c:pt idx="12069">
                  <c:v>16.613897913110499</c:v>
                </c:pt>
                <c:pt idx="12070">
                  <c:v>16.615274489290201</c:v>
                </c:pt>
                <c:pt idx="12071">
                  <c:v>16.616651065469998</c:v>
                </c:pt>
                <c:pt idx="12072">
                  <c:v>16.6180276416497</c:v>
                </c:pt>
                <c:pt idx="12073">
                  <c:v>16.619404217829398</c:v>
                </c:pt>
                <c:pt idx="12074">
                  <c:v>16.6207807940091</c:v>
                </c:pt>
                <c:pt idx="12075">
                  <c:v>16.622157370188901</c:v>
                </c:pt>
                <c:pt idx="12076">
                  <c:v>16.6235339463686</c:v>
                </c:pt>
                <c:pt idx="12077">
                  <c:v>16.624910522548301</c:v>
                </c:pt>
                <c:pt idx="12078">
                  <c:v>16.626287098728</c:v>
                </c:pt>
                <c:pt idx="12079">
                  <c:v>16.627663674907801</c:v>
                </c:pt>
                <c:pt idx="12080">
                  <c:v>16.629040251087499</c:v>
                </c:pt>
                <c:pt idx="12081">
                  <c:v>16.630416827267201</c:v>
                </c:pt>
                <c:pt idx="12082">
                  <c:v>16.631793403446999</c:v>
                </c:pt>
                <c:pt idx="12083">
                  <c:v>16.6331699796267</c:v>
                </c:pt>
                <c:pt idx="12084">
                  <c:v>16.634546555806399</c:v>
                </c:pt>
                <c:pt idx="12085">
                  <c:v>16.6359231319861</c:v>
                </c:pt>
                <c:pt idx="12086">
                  <c:v>16.637299708165902</c:v>
                </c:pt>
                <c:pt idx="12087">
                  <c:v>16.6386762843456</c:v>
                </c:pt>
                <c:pt idx="12088">
                  <c:v>16.640052860525302</c:v>
                </c:pt>
                <c:pt idx="12089">
                  <c:v>16.641429436705</c:v>
                </c:pt>
                <c:pt idx="12090">
                  <c:v>16.642806012884801</c:v>
                </c:pt>
                <c:pt idx="12091">
                  <c:v>16.644182589064499</c:v>
                </c:pt>
                <c:pt idx="12092">
                  <c:v>16.645559165244201</c:v>
                </c:pt>
                <c:pt idx="12093">
                  <c:v>16.646935741423899</c:v>
                </c:pt>
                <c:pt idx="12094">
                  <c:v>16.6483123176037</c:v>
                </c:pt>
                <c:pt idx="12095">
                  <c:v>16.649688893783399</c:v>
                </c:pt>
                <c:pt idx="12096">
                  <c:v>16.6510654699631</c:v>
                </c:pt>
                <c:pt idx="12097">
                  <c:v>16.652442046142799</c:v>
                </c:pt>
                <c:pt idx="12098">
                  <c:v>16.6538186223226</c:v>
                </c:pt>
                <c:pt idx="12099">
                  <c:v>16.655195198502302</c:v>
                </c:pt>
                <c:pt idx="12100">
                  <c:v>16.656571774682</c:v>
                </c:pt>
                <c:pt idx="12101">
                  <c:v>16.657948350861702</c:v>
                </c:pt>
                <c:pt idx="12102">
                  <c:v>16.659324927041499</c:v>
                </c:pt>
                <c:pt idx="12103">
                  <c:v>16.660701503221201</c:v>
                </c:pt>
                <c:pt idx="12104">
                  <c:v>16.662078079400899</c:v>
                </c:pt>
                <c:pt idx="12105">
                  <c:v>16.663454655580601</c:v>
                </c:pt>
                <c:pt idx="12106">
                  <c:v>16.664831231760399</c:v>
                </c:pt>
                <c:pt idx="12107">
                  <c:v>16.666207807940101</c:v>
                </c:pt>
                <c:pt idx="12108">
                  <c:v>16.667584384119799</c:v>
                </c:pt>
                <c:pt idx="12109">
                  <c:v>16.668960960299501</c:v>
                </c:pt>
                <c:pt idx="12110">
                  <c:v>16.670337536479298</c:v>
                </c:pt>
                <c:pt idx="12111">
                  <c:v>16.671714112659</c:v>
                </c:pt>
                <c:pt idx="12112">
                  <c:v>16.673090688838698</c:v>
                </c:pt>
                <c:pt idx="12113">
                  <c:v>16.6744672650184</c:v>
                </c:pt>
                <c:pt idx="12114">
                  <c:v>16.675843841198201</c:v>
                </c:pt>
                <c:pt idx="12115">
                  <c:v>16.6772204173779</c:v>
                </c:pt>
                <c:pt idx="12116">
                  <c:v>16.678596993557601</c:v>
                </c:pt>
                <c:pt idx="12117">
                  <c:v>16.679973569737399</c:v>
                </c:pt>
                <c:pt idx="12118">
                  <c:v>16.681350145917101</c:v>
                </c:pt>
                <c:pt idx="12119">
                  <c:v>16.682726722096799</c:v>
                </c:pt>
                <c:pt idx="12120">
                  <c:v>16.684103298276501</c:v>
                </c:pt>
                <c:pt idx="12121">
                  <c:v>16.685479874456298</c:v>
                </c:pt>
                <c:pt idx="12122">
                  <c:v>16.686856450636</c:v>
                </c:pt>
                <c:pt idx="12123">
                  <c:v>16.688233026815698</c:v>
                </c:pt>
                <c:pt idx="12124">
                  <c:v>16.6896096029954</c:v>
                </c:pt>
                <c:pt idx="12125">
                  <c:v>16.690986179175201</c:v>
                </c:pt>
                <c:pt idx="12126">
                  <c:v>16.6923627553549</c:v>
                </c:pt>
                <c:pt idx="12127">
                  <c:v>16.693739331534601</c:v>
                </c:pt>
                <c:pt idx="12128">
                  <c:v>16.6951159077143</c:v>
                </c:pt>
                <c:pt idx="12129">
                  <c:v>16.696492483894101</c:v>
                </c:pt>
                <c:pt idx="12130">
                  <c:v>16.697869060073799</c:v>
                </c:pt>
                <c:pt idx="12131">
                  <c:v>16.699245636253501</c:v>
                </c:pt>
                <c:pt idx="12132">
                  <c:v>16.700622212433199</c:v>
                </c:pt>
                <c:pt idx="12133">
                  <c:v>16.701998788613</c:v>
                </c:pt>
                <c:pt idx="12134">
                  <c:v>16.703375364792699</c:v>
                </c:pt>
                <c:pt idx="12135">
                  <c:v>16.7047519409724</c:v>
                </c:pt>
                <c:pt idx="12136">
                  <c:v>16.706128517152099</c:v>
                </c:pt>
                <c:pt idx="12137">
                  <c:v>16.7075050933319</c:v>
                </c:pt>
                <c:pt idx="12138">
                  <c:v>16.708881669511602</c:v>
                </c:pt>
                <c:pt idx="12139">
                  <c:v>16.7102582456913</c:v>
                </c:pt>
                <c:pt idx="12140">
                  <c:v>16.711634821871002</c:v>
                </c:pt>
                <c:pt idx="12141">
                  <c:v>16.713011398050799</c:v>
                </c:pt>
                <c:pt idx="12142">
                  <c:v>16.714387974230501</c:v>
                </c:pt>
                <c:pt idx="12143">
                  <c:v>16.715764550410199</c:v>
                </c:pt>
                <c:pt idx="12144">
                  <c:v>16.717141126589901</c:v>
                </c:pt>
                <c:pt idx="12145">
                  <c:v>16.718517702769699</c:v>
                </c:pt>
                <c:pt idx="12146">
                  <c:v>16.719894278949401</c:v>
                </c:pt>
                <c:pt idx="12147">
                  <c:v>16.721270855129099</c:v>
                </c:pt>
                <c:pt idx="12148">
                  <c:v>16.7226474313089</c:v>
                </c:pt>
                <c:pt idx="12149">
                  <c:v>16.724024007488602</c:v>
                </c:pt>
                <c:pt idx="12150">
                  <c:v>16.7254005836683</c:v>
                </c:pt>
                <c:pt idx="12151">
                  <c:v>16.726777159848002</c:v>
                </c:pt>
                <c:pt idx="12152">
                  <c:v>16.728153736027799</c:v>
                </c:pt>
                <c:pt idx="12153">
                  <c:v>16.729530312207501</c:v>
                </c:pt>
                <c:pt idx="12154">
                  <c:v>16.730906888387199</c:v>
                </c:pt>
                <c:pt idx="12155">
                  <c:v>16.732283464566901</c:v>
                </c:pt>
                <c:pt idx="12156">
                  <c:v>16.733660040746699</c:v>
                </c:pt>
                <c:pt idx="12157">
                  <c:v>16.735036616926401</c:v>
                </c:pt>
                <c:pt idx="12158">
                  <c:v>16.736413193106099</c:v>
                </c:pt>
                <c:pt idx="12159">
                  <c:v>16.737789769285801</c:v>
                </c:pt>
                <c:pt idx="12160">
                  <c:v>16.739166345465598</c:v>
                </c:pt>
                <c:pt idx="12161">
                  <c:v>16.7405429216453</c:v>
                </c:pt>
                <c:pt idx="12162">
                  <c:v>16.741919497824998</c:v>
                </c:pt>
                <c:pt idx="12163">
                  <c:v>16.7432960740047</c:v>
                </c:pt>
                <c:pt idx="12164">
                  <c:v>16.744672650184501</c:v>
                </c:pt>
                <c:pt idx="12165">
                  <c:v>16.7460492263642</c:v>
                </c:pt>
                <c:pt idx="12166">
                  <c:v>16.747425802543901</c:v>
                </c:pt>
                <c:pt idx="12167">
                  <c:v>16.7488023787236</c:v>
                </c:pt>
                <c:pt idx="12168">
                  <c:v>16.750178954903401</c:v>
                </c:pt>
                <c:pt idx="12169">
                  <c:v>16.751555531083099</c:v>
                </c:pt>
                <c:pt idx="12170">
                  <c:v>16.752932107262801</c:v>
                </c:pt>
                <c:pt idx="12171">
                  <c:v>16.754308683442499</c:v>
                </c:pt>
                <c:pt idx="12172">
                  <c:v>16.7556852596223</c:v>
                </c:pt>
                <c:pt idx="12173">
                  <c:v>16.757061835801998</c:v>
                </c:pt>
                <c:pt idx="12174">
                  <c:v>16.7584384119817</c:v>
                </c:pt>
                <c:pt idx="12175">
                  <c:v>16.759814988161398</c:v>
                </c:pt>
                <c:pt idx="12176">
                  <c:v>16.7611915643412</c:v>
                </c:pt>
                <c:pt idx="12177">
                  <c:v>16.762568140520901</c:v>
                </c:pt>
                <c:pt idx="12178">
                  <c:v>16.7639447167006</c:v>
                </c:pt>
                <c:pt idx="12179">
                  <c:v>16.765321292880401</c:v>
                </c:pt>
                <c:pt idx="12180">
                  <c:v>16.766697869060099</c:v>
                </c:pt>
                <c:pt idx="12181">
                  <c:v>16.768074445239801</c:v>
                </c:pt>
                <c:pt idx="12182">
                  <c:v>16.769451021419499</c:v>
                </c:pt>
                <c:pt idx="12183">
                  <c:v>16.7708275975993</c:v>
                </c:pt>
                <c:pt idx="12184">
                  <c:v>16.772204173778999</c:v>
                </c:pt>
                <c:pt idx="12185">
                  <c:v>16.7735807499587</c:v>
                </c:pt>
                <c:pt idx="12186">
                  <c:v>16.774957326138399</c:v>
                </c:pt>
                <c:pt idx="12187">
                  <c:v>16.7763339023182</c:v>
                </c:pt>
                <c:pt idx="12188">
                  <c:v>16.777710478497902</c:v>
                </c:pt>
                <c:pt idx="12189">
                  <c:v>16.7790870546776</c:v>
                </c:pt>
                <c:pt idx="12190">
                  <c:v>16.780463630857302</c:v>
                </c:pt>
                <c:pt idx="12191">
                  <c:v>16.781840207037099</c:v>
                </c:pt>
                <c:pt idx="12192">
                  <c:v>16.783216783216801</c:v>
                </c:pt>
                <c:pt idx="12193">
                  <c:v>16.784593359396499</c:v>
                </c:pt>
                <c:pt idx="12194">
                  <c:v>16.785969935576201</c:v>
                </c:pt>
                <c:pt idx="12195">
                  <c:v>16.787346511755999</c:v>
                </c:pt>
                <c:pt idx="12196">
                  <c:v>16.788723087935701</c:v>
                </c:pt>
                <c:pt idx="12197">
                  <c:v>16.790099664115399</c:v>
                </c:pt>
                <c:pt idx="12198">
                  <c:v>16.791476240295101</c:v>
                </c:pt>
                <c:pt idx="12199">
                  <c:v>16.792852816474898</c:v>
                </c:pt>
                <c:pt idx="12200">
                  <c:v>16.7942293926546</c:v>
                </c:pt>
                <c:pt idx="12201">
                  <c:v>16.795605968834298</c:v>
                </c:pt>
                <c:pt idx="12202">
                  <c:v>16.796982545014</c:v>
                </c:pt>
                <c:pt idx="12203">
                  <c:v>16.798359121193801</c:v>
                </c:pt>
                <c:pt idx="12204">
                  <c:v>16.799735697373499</c:v>
                </c:pt>
                <c:pt idx="12205">
                  <c:v>16.801112273553201</c:v>
                </c:pt>
                <c:pt idx="12206">
                  <c:v>16.802488849732999</c:v>
                </c:pt>
                <c:pt idx="12207">
                  <c:v>16.803865425912701</c:v>
                </c:pt>
                <c:pt idx="12208">
                  <c:v>16.805242002092399</c:v>
                </c:pt>
                <c:pt idx="12209">
                  <c:v>16.806618578272101</c:v>
                </c:pt>
                <c:pt idx="12210">
                  <c:v>16.807995154451898</c:v>
                </c:pt>
                <c:pt idx="12211">
                  <c:v>16.8093717306316</c:v>
                </c:pt>
                <c:pt idx="12212">
                  <c:v>16.810748306811298</c:v>
                </c:pt>
                <c:pt idx="12213">
                  <c:v>16.812124882991</c:v>
                </c:pt>
                <c:pt idx="12214">
                  <c:v>16.813501459170801</c:v>
                </c:pt>
                <c:pt idx="12215">
                  <c:v>16.8148780353505</c:v>
                </c:pt>
                <c:pt idx="12216">
                  <c:v>16.816254611530201</c:v>
                </c:pt>
                <c:pt idx="12217">
                  <c:v>16.8176311877099</c:v>
                </c:pt>
                <c:pt idx="12218">
                  <c:v>16.819007763889701</c:v>
                </c:pt>
                <c:pt idx="12219">
                  <c:v>16.820384340069399</c:v>
                </c:pt>
                <c:pt idx="12220">
                  <c:v>16.821760916249101</c:v>
                </c:pt>
                <c:pt idx="12221">
                  <c:v>16.823137492428799</c:v>
                </c:pt>
                <c:pt idx="12222">
                  <c:v>16.8245140686086</c:v>
                </c:pt>
                <c:pt idx="12223">
                  <c:v>16.825890644788299</c:v>
                </c:pt>
                <c:pt idx="12224">
                  <c:v>16.827267220968</c:v>
                </c:pt>
                <c:pt idx="12225">
                  <c:v>16.828643797147699</c:v>
                </c:pt>
                <c:pt idx="12226">
                  <c:v>16.8300203733275</c:v>
                </c:pt>
                <c:pt idx="12227">
                  <c:v>16.831396949507202</c:v>
                </c:pt>
                <c:pt idx="12228">
                  <c:v>16.8327735256869</c:v>
                </c:pt>
                <c:pt idx="12229">
                  <c:v>16.834150101866602</c:v>
                </c:pt>
                <c:pt idx="12230">
                  <c:v>16.835526678046399</c:v>
                </c:pt>
                <c:pt idx="12231">
                  <c:v>16.836903254226101</c:v>
                </c:pt>
                <c:pt idx="12232">
                  <c:v>16.838279830405799</c:v>
                </c:pt>
                <c:pt idx="12233">
                  <c:v>16.839656406585501</c:v>
                </c:pt>
                <c:pt idx="12234">
                  <c:v>16.841032982765299</c:v>
                </c:pt>
                <c:pt idx="12235">
                  <c:v>16.842409558945</c:v>
                </c:pt>
                <c:pt idx="12236">
                  <c:v>16.843786135124699</c:v>
                </c:pt>
                <c:pt idx="12237">
                  <c:v>16.8451627113044</c:v>
                </c:pt>
                <c:pt idx="12238">
                  <c:v>16.846539287484202</c:v>
                </c:pt>
                <c:pt idx="12239">
                  <c:v>16.8479158636639</c:v>
                </c:pt>
                <c:pt idx="12240">
                  <c:v>16.849292439843602</c:v>
                </c:pt>
                <c:pt idx="12241">
                  <c:v>16.850669016023399</c:v>
                </c:pt>
                <c:pt idx="12242">
                  <c:v>16.852045592203101</c:v>
                </c:pt>
                <c:pt idx="12243">
                  <c:v>16.853422168382799</c:v>
                </c:pt>
                <c:pt idx="12244">
                  <c:v>16.854798744562501</c:v>
                </c:pt>
                <c:pt idx="12245">
                  <c:v>16.856175320742299</c:v>
                </c:pt>
                <c:pt idx="12246">
                  <c:v>16.857551896922001</c:v>
                </c:pt>
                <c:pt idx="12247">
                  <c:v>16.858928473101699</c:v>
                </c:pt>
                <c:pt idx="12248">
                  <c:v>16.860305049281401</c:v>
                </c:pt>
                <c:pt idx="12249">
                  <c:v>16.861681625461198</c:v>
                </c:pt>
                <c:pt idx="12250">
                  <c:v>16.8630582016409</c:v>
                </c:pt>
                <c:pt idx="12251">
                  <c:v>16.864434777820598</c:v>
                </c:pt>
                <c:pt idx="12252">
                  <c:v>16.8658113540003</c:v>
                </c:pt>
                <c:pt idx="12253">
                  <c:v>16.867187930180101</c:v>
                </c:pt>
                <c:pt idx="12254">
                  <c:v>16.8685645063598</c:v>
                </c:pt>
                <c:pt idx="12255">
                  <c:v>16.869941082539501</c:v>
                </c:pt>
                <c:pt idx="12256">
                  <c:v>16.8713176587192</c:v>
                </c:pt>
                <c:pt idx="12257">
                  <c:v>16.872694234899001</c:v>
                </c:pt>
                <c:pt idx="12258">
                  <c:v>16.874070811078699</c:v>
                </c:pt>
                <c:pt idx="12259">
                  <c:v>16.875447387258401</c:v>
                </c:pt>
                <c:pt idx="12260">
                  <c:v>16.876823963438099</c:v>
                </c:pt>
                <c:pt idx="12261">
                  <c:v>16.8782005396179</c:v>
                </c:pt>
                <c:pt idx="12262">
                  <c:v>16.879577115797598</c:v>
                </c:pt>
                <c:pt idx="12263">
                  <c:v>16.8809536919773</c:v>
                </c:pt>
                <c:pt idx="12264">
                  <c:v>16.882330268156998</c:v>
                </c:pt>
                <c:pt idx="12265">
                  <c:v>16.8837068443368</c:v>
                </c:pt>
                <c:pt idx="12266">
                  <c:v>16.885083420516501</c:v>
                </c:pt>
                <c:pt idx="12267">
                  <c:v>16.8864599966962</c:v>
                </c:pt>
                <c:pt idx="12268">
                  <c:v>16.887836572875901</c:v>
                </c:pt>
                <c:pt idx="12269">
                  <c:v>16.889213149055699</c:v>
                </c:pt>
                <c:pt idx="12270">
                  <c:v>16.890589725235401</c:v>
                </c:pt>
                <c:pt idx="12271">
                  <c:v>16.891966301415099</c:v>
                </c:pt>
                <c:pt idx="12272">
                  <c:v>16.893342877594801</c:v>
                </c:pt>
                <c:pt idx="12273">
                  <c:v>16.894719453774599</c:v>
                </c:pt>
                <c:pt idx="12274">
                  <c:v>16.8960960299543</c:v>
                </c:pt>
                <c:pt idx="12275">
                  <c:v>16.897472606133999</c:v>
                </c:pt>
                <c:pt idx="12276">
                  <c:v>16.8988491823138</c:v>
                </c:pt>
                <c:pt idx="12277">
                  <c:v>16.900225758493502</c:v>
                </c:pt>
                <c:pt idx="12278">
                  <c:v>16.9016023346732</c:v>
                </c:pt>
                <c:pt idx="12279">
                  <c:v>16.902978910852902</c:v>
                </c:pt>
                <c:pt idx="12280">
                  <c:v>16.904355487032699</c:v>
                </c:pt>
                <c:pt idx="12281">
                  <c:v>16.905732063212401</c:v>
                </c:pt>
                <c:pt idx="12282">
                  <c:v>16.907108639392099</c:v>
                </c:pt>
                <c:pt idx="12283">
                  <c:v>16.908485215571801</c:v>
                </c:pt>
                <c:pt idx="12284">
                  <c:v>16.909861791751599</c:v>
                </c:pt>
                <c:pt idx="12285">
                  <c:v>16.911238367931301</c:v>
                </c:pt>
                <c:pt idx="12286">
                  <c:v>16.912614944110999</c:v>
                </c:pt>
                <c:pt idx="12287">
                  <c:v>16.913991520290701</c:v>
                </c:pt>
                <c:pt idx="12288">
                  <c:v>16.915368096470502</c:v>
                </c:pt>
                <c:pt idx="12289">
                  <c:v>16.9167446726502</c:v>
                </c:pt>
                <c:pt idx="12290">
                  <c:v>16.918121248829902</c:v>
                </c:pt>
                <c:pt idx="12291">
                  <c:v>16.9194978250096</c:v>
                </c:pt>
                <c:pt idx="12292">
                  <c:v>16.920874401189401</c:v>
                </c:pt>
                <c:pt idx="12293">
                  <c:v>16.922250977369099</c:v>
                </c:pt>
                <c:pt idx="12294">
                  <c:v>16.923627553548801</c:v>
                </c:pt>
                <c:pt idx="12295">
                  <c:v>16.925004129728499</c:v>
                </c:pt>
                <c:pt idx="12296">
                  <c:v>16.926380705908301</c:v>
                </c:pt>
                <c:pt idx="12297">
                  <c:v>16.927757282087999</c:v>
                </c:pt>
                <c:pt idx="12298">
                  <c:v>16.929133858267701</c:v>
                </c:pt>
                <c:pt idx="12299">
                  <c:v>16.930510434447399</c:v>
                </c:pt>
                <c:pt idx="12300">
                  <c:v>16.9318870106272</c:v>
                </c:pt>
                <c:pt idx="12301">
                  <c:v>16.933263586806898</c:v>
                </c:pt>
                <c:pt idx="12302">
                  <c:v>16.9346401629866</c:v>
                </c:pt>
                <c:pt idx="12303">
                  <c:v>16.936016739166298</c:v>
                </c:pt>
                <c:pt idx="12304">
                  <c:v>16.9373933153461</c:v>
                </c:pt>
                <c:pt idx="12305">
                  <c:v>16.938769891525801</c:v>
                </c:pt>
                <c:pt idx="12306">
                  <c:v>16.9401464677055</c:v>
                </c:pt>
                <c:pt idx="12307">
                  <c:v>16.941523043885301</c:v>
                </c:pt>
                <c:pt idx="12308">
                  <c:v>16.942899620064999</c:v>
                </c:pt>
                <c:pt idx="12309">
                  <c:v>16.944276196244701</c:v>
                </c:pt>
                <c:pt idx="12310">
                  <c:v>16.945652772424399</c:v>
                </c:pt>
                <c:pt idx="12311">
                  <c:v>16.9470293486042</c:v>
                </c:pt>
                <c:pt idx="12312">
                  <c:v>16.948405924783899</c:v>
                </c:pt>
                <c:pt idx="12313">
                  <c:v>16.9497825009636</c:v>
                </c:pt>
                <c:pt idx="12314">
                  <c:v>16.951159077143299</c:v>
                </c:pt>
                <c:pt idx="12315">
                  <c:v>16.9525356533231</c:v>
                </c:pt>
                <c:pt idx="12316">
                  <c:v>16.953912229502802</c:v>
                </c:pt>
                <c:pt idx="12317">
                  <c:v>16.9552888056825</c:v>
                </c:pt>
                <c:pt idx="12318">
                  <c:v>16.956665381862202</c:v>
                </c:pt>
                <c:pt idx="12319">
                  <c:v>16.958041958041999</c:v>
                </c:pt>
                <c:pt idx="12320">
                  <c:v>16.959418534221701</c:v>
                </c:pt>
                <c:pt idx="12321">
                  <c:v>16.960795110401399</c:v>
                </c:pt>
                <c:pt idx="12322">
                  <c:v>16.962171686581101</c:v>
                </c:pt>
                <c:pt idx="12323">
                  <c:v>16.963548262760899</c:v>
                </c:pt>
                <c:pt idx="12324">
                  <c:v>16.9649248389406</c:v>
                </c:pt>
                <c:pt idx="12325">
                  <c:v>16.966301415120299</c:v>
                </c:pt>
                <c:pt idx="12326">
                  <c:v>16.9676779913</c:v>
                </c:pt>
                <c:pt idx="12327">
                  <c:v>16.969054567479802</c:v>
                </c:pt>
                <c:pt idx="12328">
                  <c:v>16.9704311436595</c:v>
                </c:pt>
                <c:pt idx="12329">
                  <c:v>16.971807719839202</c:v>
                </c:pt>
                <c:pt idx="12330">
                  <c:v>16.9731842960189</c:v>
                </c:pt>
                <c:pt idx="12331">
                  <c:v>16.974560872198701</c:v>
                </c:pt>
                <c:pt idx="12332">
                  <c:v>16.975937448378399</c:v>
                </c:pt>
                <c:pt idx="12333">
                  <c:v>16.977314024558101</c:v>
                </c:pt>
                <c:pt idx="12334">
                  <c:v>16.978690600737899</c:v>
                </c:pt>
                <c:pt idx="12335">
                  <c:v>16.980067176917601</c:v>
                </c:pt>
                <c:pt idx="12336">
                  <c:v>16.981443753097299</c:v>
                </c:pt>
                <c:pt idx="12337">
                  <c:v>16.982820329277001</c:v>
                </c:pt>
                <c:pt idx="12338">
                  <c:v>16.984196905456798</c:v>
                </c:pt>
                <c:pt idx="12339">
                  <c:v>16.9855734816365</c:v>
                </c:pt>
                <c:pt idx="12340">
                  <c:v>16.986950057816198</c:v>
                </c:pt>
                <c:pt idx="12341">
                  <c:v>16.9883266339959</c:v>
                </c:pt>
                <c:pt idx="12342">
                  <c:v>16.989703210175701</c:v>
                </c:pt>
                <c:pt idx="12343">
                  <c:v>16.9910797863554</c:v>
                </c:pt>
                <c:pt idx="12344">
                  <c:v>16.992456362535101</c:v>
                </c:pt>
                <c:pt idx="12345">
                  <c:v>16.993832938714799</c:v>
                </c:pt>
                <c:pt idx="12346">
                  <c:v>16.995209514894601</c:v>
                </c:pt>
                <c:pt idx="12347">
                  <c:v>16.996586091074299</c:v>
                </c:pt>
                <c:pt idx="12348">
                  <c:v>16.997962667254001</c:v>
                </c:pt>
                <c:pt idx="12349">
                  <c:v>16.999339243433699</c:v>
                </c:pt>
                <c:pt idx="12350">
                  <c:v>17.0007158196135</c:v>
                </c:pt>
                <c:pt idx="12351">
                  <c:v>17.002092395793198</c:v>
                </c:pt>
                <c:pt idx="12352">
                  <c:v>17.0034689719729</c:v>
                </c:pt>
                <c:pt idx="12353">
                  <c:v>17.004845548152598</c:v>
                </c:pt>
                <c:pt idx="12354">
                  <c:v>17.0062221243324</c:v>
                </c:pt>
                <c:pt idx="12355">
                  <c:v>17.007598700512101</c:v>
                </c:pt>
                <c:pt idx="12356">
                  <c:v>17.0089752766918</c:v>
                </c:pt>
                <c:pt idx="12357">
                  <c:v>17.010351852871501</c:v>
                </c:pt>
                <c:pt idx="12358">
                  <c:v>17.011728429051299</c:v>
                </c:pt>
                <c:pt idx="12359">
                  <c:v>17.013105005231001</c:v>
                </c:pt>
                <c:pt idx="12360">
                  <c:v>17.014481581410699</c:v>
                </c:pt>
                <c:pt idx="12361">
                  <c:v>17.015858157590401</c:v>
                </c:pt>
                <c:pt idx="12362">
                  <c:v>17.017234733770199</c:v>
                </c:pt>
                <c:pt idx="12363">
                  <c:v>17.0186113099499</c:v>
                </c:pt>
                <c:pt idx="12364">
                  <c:v>17.019987886129599</c:v>
                </c:pt>
                <c:pt idx="12365">
                  <c:v>17.0213644623093</c:v>
                </c:pt>
                <c:pt idx="12366">
                  <c:v>17.022741038489102</c:v>
                </c:pt>
                <c:pt idx="12367">
                  <c:v>17.0241176146688</c:v>
                </c:pt>
                <c:pt idx="12368">
                  <c:v>17.025494190848502</c:v>
                </c:pt>
                <c:pt idx="12369">
                  <c:v>17.026870767028299</c:v>
                </c:pt>
                <c:pt idx="12370">
                  <c:v>17.028247343208001</c:v>
                </c:pt>
                <c:pt idx="12371">
                  <c:v>17.029623919387699</c:v>
                </c:pt>
                <c:pt idx="12372">
                  <c:v>17.031000495567401</c:v>
                </c:pt>
                <c:pt idx="12373">
                  <c:v>17.032377071747199</c:v>
                </c:pt>
                <c:pt idx="12374">
                  <c:v>17.0337536479269</c:v>
                </c:pt>
                <c:pt idx="12375">
                  <c:v>17.035130224106599</c:v>
                </c:pt>
                <c:pt idx="12376">
                  <c:v>17.0365068002863</c:v>
                </c:pt>
                <c:pt idx="12377">
                  <c:v>17.037883376466102</c:v>
                </c:pt>
                <c:pt idx="12378">
                  <c:v>17.0392599526458</c:v>
                </c:pt>
                <c:pt idx="12379">
                  <c:v>17.040636528825502</c:v>
                </c:pt>
                <c:pt idx="12380">
                  <c:v>17.0420131050052</c:v>
                </c:pt>
                <c:pt idx="12381">
                  <c:v>17.043389681185001</c:v>
                </c:pt>
                <c:pt idx="12382">
                  <c:v>17.044766257364699</c:v>
                </c:pt>
                <c:pt idx="12383">
                  <c:v>17.046142833544401</c:v>
                </c:pt>
                <c:pt idx="12384">
                  <c:v>17.047519409724099</c:v>
                </c:pt>
                <c:pt idx="12385">
                  <c:v>17.048895985903901</c:v>
                </c:pt>
                <c:pt idx="12386">
                  <c:v>17.050272562083599</c:v>
                </c:pt>
                <c:pt idx="12387">
                  <c:v>17.051649138263301</c:v>
                </c:pt>
                <c:pt idx="12388">
                  <c:v>17.053025714442999</c:v>
                </c:pt>
                <c:pt idx="12389">
                  <c:v>17.0544022906228</c:v>
                </c:pt>
                <c:pt idx="12390">
                  <c:v>17.055778866802498</c:v>
                </c:pt>
                <c:pt idx="12391">
                  <c:v>17.0571554429822</c:v>
                </c:pt>
                <c:pt idx="12392">
                  <c:v>17.058532019161898</c:v>
                </c:pt>
                <c:pt idx="12393">
                  <c:v>17.0599085953417</c:v>
                </c:pt>
                <c:pt idx="12394">
                  <c:v>17.061285171521401</c:v>
                </c:pt>
                <c:pt idx="12395">
                  <c:v>17.0626617477011</c:v>
                </c:pt>
                <c:pt idx="12396">
                  <c:v>17.064038323880801</c:v>
                </c:pt>
                <c:pt idx="12397">
                  <c:v>17.065414900060599</c:v>
                </c:pt>
                <c:pt idx="12398">
                  <c:v>17.066791476240301</c:v>
                </c:pt>
                <c:pt idx="12399">
                  <c:v>17.068168052419999</c:v>
                </c:pt>
                <c:pt idx="12400">
                  <c:v>17.0695446285998</c:v>
                </c:pt>
                <c:pt idx="12401">
                  <c:v>17.070921204779498</c:v>
                </c:pt>
                <c:pt idx="12402">
                  <c:v>17.0722977809592</c:v>
                </c:pt>
                <c:pt idx="12403">
                  <c:v>17.073674357138898</c:v>
                </c:pt>
                <c:pt idx="12404">
                  <c:v>17.0750509333187</c:v>
                </c:pt>
                <c:pt idx="12405">
                  <c:v>17.076427509498401</c:v>
                </c:pt>
                <c:pt idx="12406">
                  <c:v>17.0778040856781</c:v>
                </c:pt>
                <c:pt idx="12407">
                  <c:v>17.079180661857801</c:v>
                </c:pt>
                <c:pt idx="12408">
                  <c:v>17.080557238037599</c:v>
                </c:pt>
                <c:pt idx="12409">
                  <c:v>17.081933814217301</c:v>
                </c:pt>
                <c:pt idx="12410">
                  <c:v>17.083310390396999</c:v>
                </c:pt>
                <c:pt idx="12411">
                  <c:v>17.084686966576701</c:v>
                </c:pt>
                <c:pt idx="12412">
                  <c:v>17.086063542756499</c:v>
                </c:pt>
                <c:pt idx="12413">
                  <c:v>17.0874401189362</c:v>
                </c:pt>
                <c:pt idx="12414">
                  <c:v>17.088816695115899</c:v>
                </c:pt>
                <c:pt idx="12415">
                  <c:v>17.0901932712956</c:v>
                </c:pt>
                <c:pt idx="12416">
                  <c:v>17.091569847475402</c:v>
                </c:pt>
                <c:pt idx="12417">
                  <c:v>17.0929464236551</c:v>
                </c:pt>
                <c:pt idx="12418">
                  <c:v>17.094322999834802</c:v>
                </c:pt>
                <c:pt idx="12419">
                  <c:v>17.0956995760145</c:v>
                </c:pt>
                <c:pt idx="12420">
                  <c:v>17.097076152194301</c:v>
                </c:pt>
                <c:pt idx="12421">
                  <c:v>17.098452728373999</c:v>
                </c:pt>
                <c:pt idx="12422">
                  <c:v>17.099829304553701</c:v>
                </c:pt>
                <c:pt idx="12423">
                  <c:v>17.101205880733399</c:v>
                </c:pt>
                <c:pt idx="12424">
                  <c:v>17.102582456913201</c:v>
                </c:pt>
                <c:pt idx="12425">
                  <c:v>17.103959033092899</c:v>
                </c:pt>
                <c:pt idx="12426">
                  <c:v>17.105335609272601</c:v>
                </c:pt>
                <c:pt idx="12427">
                  <c:v>17.106712185452299</c:v>
                </c:pt>
                <c:pt idx="12428">
                  <c:v>17.1080887616321</c:v>
                </c:pt>
                <c:pt idx="12429">
                  <c:v>17.109465337811798</c:v>
                </c:pt>
                <c:pt idx="12430">
                  <c:v>17.1108419139915</c:v>
                </c:pt>
                <c:pt idx="12431">
                  <c:v>17.112218490171301</c:v>
                </c:pt>
                <c:pt idx="12432">
                  <c:v>17.113595066350999</c:v>
                </c:pt>
                <c:pt idx="12433">
                  <c:v>17.114971642530701</c:v>
                </c:pt>
                <c:pt idx="12434">
                  <c:v>17.116348218710399</c:v>
                </c:pt>
                <c:pt idx="12435">
                  <c:v>17.117724794890201</c:v>
                </c:pt>
                <c:pt idx="12436">
                  <c:v>17.119101371069899</c:v>
                </c:pt>
                <c:pt idx="12437">
                  <c:v>17.120477947249601</c:v>
                </c:pt>
                <c:pt idx="12438">
                  <c:v>17.121854523429299</c:v>
                </c:pt>
                <c:pt idx="12439">
                  <c:v>17.1232310996091</c:v>
                </c:pt>
                <c:pt idx="12440">
                  <c:v>17.124607675788798</c:v>
                </c:pt>
                <c:pt idx="12441">
                  <c:v>17.1259842519685</c:v>
                </c:pt>
                <c:pt idx="12442">
                  <c:v>17.127360828148198</c:v>
                </c:pt>
                <c:pt idx="12443">
                  <c:v>17.128737404328</c:v>
                </c:pt>
                <c:pt idx="12444">
                  <c:v>17.130113980507701</c:v>
                </c:pt>
                <c:pt idx="12445">
                  <c:v>17.1314905566874</c:v>
                </c:pt>
                <c:pt idx="12446">
                  <c:v>17.132867132867101</c:v>
                </c:pt>
                <c:pt idx="12447">
                  <c:v>17.134243709046899</c:v>
                </c:pt>
                <c:pt idx="12448">
                  <c:v>17.135620285226601</c:v>
                </c:pt>
                <c:pt idx="12449">
                  <c:v>17.136996861406299</c:v>
                </c:pt>
                <c:pt idx="12450">
                  <c:v>17.138373437586001</c:v>
                </c:pt>
                <c:pt idx="12451">
                  <c:v>17.139750013765799</c:v>
                </c:pt>
                <c:pt idx="12452">
                  <c:v>17.1411265899455</c:v>
                </c:pt>
                <c:pt idx="12453">
                  <c:v>17.142503166125199</c:v>
                </c:pt>
                <c:pt idx="12454">
                  <c:v>17.1438797423049</c:v>
                </c:pt>
                <c:pt idx="12455">
                  <c:v>17.145256318484702</c:v>
                </c:pt>
                <c:pt idx="12456">
                  <c:v>17.1466328946644</c:v>
                </c:pt>
                <c:pt idx="12457">
                  <c:v>17.148009470844102</c:v>
                </c:pt>
                <c:pt idx="12458">
                  <c:v>17.1493860470238</c:v>
                </c:pt>
                <c:pt idx="12459">
                  <c:v>17.150762623203601</c:v>
                </c:pt>
                <c:pt idx="12460">
                  <c:v>17.152139199383299</c:v>
                </c:pt>
                <c:pt idx="12461">
                  <c:v>17.153515775563001</c:v>
                </c:pt>
                <c:pt idx="12462">
                  <c:v>17.154892351742799</c:v>
                </c:pt>
                <c:pt idx="12463">
                  <c:v>17.1562689279225</c:v>
                </c:pt>
                <c:pt idx="12464">
                  <c:v>17.157645504102199</c:v>
                </c:pt>
                <c:pt idx="12465">
                  <c:v>17.1590220802819</c:v>
                </c:pt>
                <c:pt idx="12466">
                  <c:v>17.160398656461702</c:v>
                </c:pt>
                <c:pt idx="12467">
                  <c:v>17.1617752326414</c:v>
                </c:pt>
                <c:pt idx="12468">
                  <c:v>17.163151808821102</c:v>
                </c:pt>
                <c:pt idx="12469">
                  <c:v>17.1645283850008</c:v>
                </c:pt>
                <c:pt idx="12470">
                  <c:v>17.165904961180601</c:v>
                </c:pt>
                <c:pt idx="12471">
                  <c:v>17.167281537360299</c:v>
                </c:pt>
                <c:pt idx="12472">
                  <c:v>17.168658113540001</c:v>
                </c:pt>
                <c:pt idx="12473">
                  <c:v>17.170034689719699</c:v>
                </c:pt>
                <c:pt idx="12474">
                  <c:v>17.171411265899501</c:v>
                </c:pt>
                <c:pt idx="12475">
                  <c:v>17.172787842079199</c:v>
                </c:pt>
                <c:pt idx="12476">
                  <c:v>17.174164418258901</c:v>
                </c:pt>
                <c:pt idx="12477">
                  <c:v>17.175540994438599</c:v>
                </c:pt>
                <c:pt idx="12478">
                  <c:v>17.1769175706184</c:v>
                </c:pt>
                <c:pt idx="12479">
                  <c:v>17.178294146798098</c:v>
                </c:pt>
                <c:pt idx="12480">
                  <c:v>17.1796707229778</c:v>
                </c:pt>
                <c:pt idx="12481">
                  <c:v>17.181047299157498</c:v>
                </c:pt>
                <c:pt idx="12482">
                  <c:v>17.1824238753373</c:v>
                </c:pt>
                <c:pt idx="12483">
                  <c:v>17.183800451517001</c:v>
                </c:pt>
                <c:pt idx="12484">
                  <c:v>17.1851770276967</c:v>
                </c:pt>
                <c:pt idx="12485">
                  <c:v>17.186553603876401</c:v>
                </c:pt>
                <c:pt idx="12486">
                  <c:v>17.187930180056199</c:v>
                </c:pt>
                <c:pt idx="12487">
                  <c:v>17.189306756235901</c:v>
                </c:pt>
                <c:pt idx="12488">
                  <c:v>17.190683332415599</c:v>
                </c:pt>
                <c:pt idx="12489">
                  <c:v>17.192059908595301</c:v>
                </c:pt>
                <c:pt idx="12490">
                  <c:v>17.193436484775098</c:v>
                </c:pt>
                <c:pt idx="12491">
                  <c:v>17.1948130609548</c:v>
                </c:pt>
                <c:pt idx="12492">
                  <c:v>17.196189637134498</c:v>
                </c:pt>
                <c:pt idx="12493">
                  <c:v>17.1975662133142</c:v>
                </c:pt>
                <c:pt idx="12494">
                  <c:v>17.198942789494001</c:v>
                </c:pt>
                <c:pt idx="12495">
                  <c:v>17.2003193656737</c:v>
                </c:pt>
                <c:pt idx="12496">
                  <c:v>17.201695941853401</c:v>
                </c:pt>
                <c:pt idx="12497">
                  <c:v>17.203072518033199</c:v>
                </c:pt>
                <c:pt idx="12498">
                  <c:v>17.204449094212901</c:v>
                </c:pt>
                <c:pt idx="12499">
                  <c:v>17.205825670392599</c:v>
                </c:pt>
                <c:pt idx="12500">
                  <c:v>17.207202246572301</c:v>
                </c:pt>
                <c:pt idx="12501">
                  <c:v>17.208578822752099</c:v>
                </c:pt>
                <c:pt idx="12502">
                  <c:v>17.2099553989318</c:v>
                </c:pt>
                <c:pt idx="12503">
                  <c:v>17.211331975111499</c:v>
                </c:pt>
                <c:pt idx="12504">
                  <c:v>17.2127085512912</c:v>
                </c:pt>
                <c:pt idx="12505">
                  <c:v>17.214085127471002</c:v>
                </c:pt>
                <c:pt idx="12506">
                  <c:v>17.2154617036507</c:v>
                </c:pt>
                <c:pt idx="12507">
                  <c:v>17.216838279830402</c:v>
                </c:pt>
                <c:pt idx="12508">
                  <c:v>17.2182148560101</c:v>
                </c:pt>
                <c:pt idx="12509">
                  <c:v>17.219591432189901</c:v>
                </c:pt>
                <c:pt idx="12510">
                  <c:v>17.220968008369599</c:v>
                </c:pt>
                <c:pt idx="12511">
                  <c:v>17.222344584549301</c:v>
                </c:pt>
                <c:pt idx="12512">
                  <c:v>17.223721160728999</c:v>
                </c:pt>
                <c:pt idx="12513">
                  <c:v>17.225097736908801</c:v>
                </c:pt>
                <c:pt idx="12514">
                  <c:v>17.226474313088499</c:v>
                </c:pt>
                <c:pt idx="12515">
                  <c:v>17.227850889268201</c:v>
                </c:pt>
                <c:pt idx="12516">
                  <c:v>17.229227465447899</c:v>
                </c:pt>
                <c:pt idx="12517">
                  <c:v>17.2306040416277</c:v>
                </c:pt>
                <c:pt idx="12518">
                  <c:v>17.231980617807402</c:v>
                </c:pt>
                <c:pt idx="12519">
                  <c:v>17.2333571939871</c:v>
                </c:pt>
                <c:pt idx="12520">
                  <c:v>17.234733770166802</c:v>
                </c:pt>
                <c:pt idx="12521">
                  <c:v>17.236110346346599</c:v>
                </c:pt>
                <c:pt idx="12522">
                  <c:v>17.237486922526301</c:v>
                </c:pt>
                <c:pt idx="12523">
                  <c:v>17.238863498705999</c:v>
                </c:pt>
                <c:pt idx="12524">
                  <c:v>17.240240074885701</c:v>
                </c:pt>
                <c:pt idx="12525">
                  <c:v>17.241616651065499</c:v>
                </c:pt>
                <c:pt idx="12526">
                  <c:v>17.242993227245201</c:v>
                </c:pt>
                <c:pt idx="12527">
                  <c:v>17.244369803424899</c:v>
                </c:pt>
                <c:pt idx="12528">
                  <c:v>17.2457463796047</c:v>
                </c:pt>
                <c:pt idx="12529">
                  <c:v>17.247122955784398</c:v>
                </c:pt>
                <c:pt idx="12530">
                  <c:v>17.2484995319641</c:v>
                </c:pt>
                <c:pt idx="12531">
                  <c:v>17.249876108143798</c:v>
                </c:pt>
                <c:pt idx="12532">
                  <c:v>17.2512526843236</c:v>
                </c:pt>
                <c:pt idx="12533">
                  <c:v>17.252629260503301</c:v>
                </c:pt>
                <c:pt idx="12534">
                  <c:v>17.254005836683</c:v>
                </c:pt>
                <c:pt idx="12535">
                  <c:v>17.255382412862701</c:v>
                </c:pt>
                <c:pt idx="12536">
                  <c:v>17.256758989042499</c:v>
                </c:pt>
                <c:pt idx="12537">
                  <c:v>17.258135565222201</c:v>
                </c:pt>
                <c:pt idx="12538">
                  <c:v>17.259512141401899</c:v>
                </c:pt>
                <c:pt idx="12539">
                  <c:v>17.260888717581601</c:v>
                </c:pt>
                <c:pt idx="12540">
                  <c:v>17.262265293761399</c:v>
                </c:pt>
                <c:pt idx="12541">
                  <c:v>17.2636418699411</c:v>
                </c:pt>
                <c:pt idx="12542">
                  <c:v>17.265018446120799</c:v>
                </c:pt>
                <c:pt idx="12543">
                  <c:v>17.2663950223005</c:v>
                </c:pt>
                <c:pt idx="12544">
                  <c:v>17.267771598480302</c:v>
                </c:pt>
                <c:pt idx="12545">
                  <c:v>17.26914817466</c:v>
                </c:pt>
                <c:pt idx="12546">
                  <c:v>17.270524750839702</c:v>
                </c:pt>
                <c:pt idx="12547">
                  <c:v>17.2719013270194</c:v>
                </c:pt>
                <c:pt idx="12548">
                  <c:v>17.273277903199201</c:v>
                </c:pt>
                <c:pt idx="12549">
                  <c:v>17.274654479378899</c:v>
                </c:pt>
                <c:pt idx="12550">
                  <c:v>17.276031055558601</c:v>
                </c:pt>
                <c:pt idx="12551">
                  <c:v>17.277407631738299</c:v>
                </c:pt>
                <c:pt idx="12552">
                  <c:v>17.2787842079181</c:v>
                </c:pt>
                <c:pt idx="12553">
                  <c:v>17.280160784097799</c:v>
                </c:pt>
                <c:pt idx="12554">
                  <c:v>17.2815373602775</c:v>
                </c:pt>
                <c:pt idx="12555">
                  <c:v>17.282913936457199</c:v>
                </c:pt>
                <c:pt idx="12556">
                  <c:v>17.284290512637</c:v>
                </c:pt>
                <c:pt idx="12557">
                  <c:v>17.285667088816702</c:v>
                </c:pt>
                <c:pt idx="12558">
                  <c:v>17.2870436649964</c:v>
                </c:pt>
                <c:pt idx="12559">
                  <c:v>17.288420241176201</c:v>
                </c:pt>
                <c:pt idx="12560">
                  <c:v>17.289796817355899</c:v>
                </c:pt>
                <c:pt idx="12561">
                  <c:v>17.291173393535601</c:v>
                </c:pt>
                <c:pt idx="12562">
                  <c:v>17.292549969715299</c:v>
                </c:pt>
                <c:pt idx="12563">
                  <c:v>17.293926545895101</c:v>
                </c:pt>
                <c:pt idx="12564">
                  <c:v>17.295303122074799</c:v>
                </c:pt>
                <c:pt idx="12565">
                  <c:v>17.296679698254501</c:v>
                </c:pt>
                <c:pt idx="12566">
                  <c:v>17.298056274434199</c:v>
                </c:pt>
                <c:pt idx="12567">
                  <c:v>17.299432850614</c:v>
                </c:pt>
                <c:pt idx="12568">
                  <c:v>17.300809426793698</c:v>
                </c:pt>
                <c:pt idx="12569">
                  <c:v>17.3021860029734</c:v>
                </c:pt>
                <c:pt idx="12570">
                  <c:v>17.303562579153098</c:v>
                </c:pt>
                <c:pt idx="12571">
                  <c:v>17.3049391553329</c:v>
                </c:pt>
                <c:pt idx="12572">
                  <c:v>17.306315731512601</c:v>
                </c:pt>
                <c:pt idx="12573">
                  <c:v>17.307692307692299</c:v>
                </c:pt>
                <c:pt idx="12574">
                  <c:v>17.309068883872001</c:v>
                </c:pt>
                <c:pt idx="12575">
                  <c:v>17.310445460051799</c:v>
                </c:pt>
                <c:pt idx="12576">
                  <c:v>17.311822036231501</c:v>
                </c:pt>
                <c:pt idx="12577">
                  <c:v>17.313198612411199</c:v>
                </c:pt>
                <c:pt idx="12578">
                  <c:v>17.314575188590901</c:v>
                </c:pt>
                <c:pt idx="12579">
                  <c:v>17.315951764770698</c:v>
                </c:pt>
                <c:pt idx="12580">
                  <c:v>17.3173283409504</c:v>
                </c:pt>
                <c:pt idx="12581">
                  <c:v>17.318704917130098</c:v>
                </c:pt>
                <c:pt idx="12582">
                  <c:v>17.3200814933098</c:v>
                </c:pt>
                <c:pt idx="12583">
                  <c:v>17.321458069489601</c:v>
                </c:pt>
                <c:pt idx="12584">
                  <c:v>17.3228346456693</c:v>
                </c:pt>
                <c:pt idx="12585">
                  <c:v>17.324211221849001</c:v>
                </c:pt>
                <c:pt idx="12586">
                  <c:v>17.3255877980287</c:v>
                </c:pt>
                <c:pt idx="12587">
                  <c:v>17.326964374208501</c:v>
                </c:pt>
                <c:pt idx="12588">
                  <c:v>17.328340950388199</c:v>
                </c:pt>
                <c:pt idx="12589">
                  <c:v>17.329717526567901</c:v>
                </c:pt>
                <c:pt idx="12590">
                  <c:v>17.331094102747699</c:v>
                </c:pt>
                <c:pt idx="12591">
                  <c:v>17.3324706789274</c:v>
                </c:pt>
                <c:pt idx="12592">
                  <c:v>17.333847255107099</c:v>
                </c:pt>
                <c:pt idx="12593">
                  <c:v>17.3352238312868</c:v>
                </c:pt>
                <c:pt idx="12594">
                  <c:v>17.336600407466602</c:v>
                </c:pt>
                <c:pt idx="12595">
                  <c:v>17.3379769836463</c:v>
                </c:pt>
                <c:pt idx="12596">
                  <c:v>17.339353559826002</c:v>
                </c:pt>
                <c:pt idx="12597">
                  <c:v>17.3407301360057</c:v>
                </c:pt>
                <c:pt idx="12598">
                  <c:v>17.342106712185501</c:v>
                </c:pt>
                <c:pt idx="12599">
                  <c:v>17.343483288365199</c:v>
                </c:pt>
                <c:pt idx="12600">
                  <c:v>17.344859864544901</c:v>
                </c:pt>
                <c:pt idx="12601">
                  <c:v>17.346236440724599</c:v>
                </c:pt>
                <c:pt idx="12602">
                  <c:v>17.3476130169044</c:v>
                </c:pt>
                <c:pt idx="12603">
                  <c:v>17.348989593084099</c:v>
                </c:pt>
                <c:pt idx="12604">
                  <c:v>17.3503661692638</c:v>
                </c:pt>
                <c:pt idx="12605">
                  <c:v>17.351742745443499</c:v>
                </c:pt>
                <c:pt idx="12606">
                  <c:v>17.3531193216233</c:v>
                </c:pt>
                <c:pt idx="12607">
                  <c:v>17.354495897803002</c:v>
                </c:pt>
                <c:pt idx="12608">
                  <c:v>17.3558724739827</c:v>
                </c:pt>
                <c:pt idx="12609">
                  <c:v>17.357249050162402</c:v>
                </c:pt>
                <c:pt idx="12610">
                  <c:v>17.358625626342199</c:v>
                </c:pt>
                <c:pt idx="12611">
                  <c:v>17.360002202521901</c:v>
                </c:pt>
                <c:pt idx="12612">
                  <c:v>17.361378778701599</c:v>
                </c:pt>
                <c:pt idx="12613">
                  <c:v>17.362755354881301</c:v>
                </c:pt>
                <c:pt idx="12614">
                  <c:v>17.364131931061099</c:v>
                </c:pt>
                <c:pt idx="12615">
                  <c:v>17.365508507240801</c:v>
                </c:pt>
                <c:pt idx="12616">
                  <c:v>17.366885083420499</c:v>
                </c:pt>
                <c:pt idx="12617">
                  <c:v>17.368261659600201</c:v>
                </c:pt>
                <c:pt idx="12618">
                  <c:v>17.369638235779998</c:v>
                </c:pt>
                <c:pt idx="12619">
                  <c:v>17.3710148119597</c:v>
                </c:pt>
                <c:pt idx="12620">
                  <c:v>17.372391388139398</c:v>
                </c:pt>
                <c:pt idx="12621">
                  <c:v>17.3737679643192</c:v>
                </c:pt>
                <c:pt idx="12622">
                  <c:v>17.375144540498901</c:v>
                </c:pt>
                <c:pt idx="12623">
                  <c:v>17.3765211166786</c:v>
                </c:pt>
                <c:pt idx="12624">
                  <c:v>17.377897692858301</c:v>
                </c:pt>
                <c:pt idx="12625">
                  <c:v>17.379274269038099</c:v>
                </c:pt>
                <c:pt idx="12626">
                  <c:v>17.380650845217801</c:v>
                </c:pt>
                <c:pt idx="12627">
                  <c:v>17.382027421397499</c:v>
                </c:pt>
                <c:pt idx="12628">
                  <c:v>17.383403997577201</c:v>
                </c:pt>
                <c:pt idx="12629">
                  <c:v>17.384780573756998</c:v>
                </c:pt>
                <c:pt idx="12630">
                  <c:v>17.3861571499367</c:v>
                </c:pt>
                <c:pt idx="12631">
                  <c:v>17.387533726116398</c:v>
                </c:pt>
                <c:pt idx="12632">
                  <c:v>17.3889103022961</c:v>
                </c:pt>
                <c:pt idx="12633">
                  <c:v>17.390286878475901</c:v>
                </c:pt>
                <c:pt idx="12634">
                  <c:v>17.3916634546556</c:v>
                </c:pt>
                <c:pt idx="12635">
                  <c:v>17.393040030835301</c:v>
                </c:pt>
                <c:pt idx="12636">
                  <c:v>17.394416607015</c:v>
                </c:pt>
                <c:pt idx="12637">
                  <c:v>17.395793183194801</c:v>
                </c:pt>
                <c:pt idx="12638">
                  <c:v>17.397169759374499</c:v>
                </c:pt>
                <c:pt idx="12639">
                  <c:v>17.398546335554201</c:v>
                </c:pt>
                <c:pt idx="12640">
                  <c:v>17.399922911733899</c:v>
                </c:pt>
                <c:pt idx="12641">
                  <c:v>17.4012994879137</c:v>
                </c:pt>
                <c:pt idx="12642">
                  <c:v>17.402676064093399</c:v>
                </c:pt>
                <c:pt idx="12643">
                  <c:v>17.4040526402731</c:v>
                </c:pt>
                <c:pt idx="12644">
                  <c:v>17.405429216452799</c:v>
                </c:pt>
                <c:pt idx="12645">
                  <c:v>17.4068057926326</c:v>
                </c:pt>
                <c:pt idx="12646">
                  <c:v>17.408182368812302</c:v>
                </c:pt>
                <c:pt idx="12647">
                  <c:v>17.409558944992</c:v>
                </c:pt>
                <c:pt idx="12648">
                  <c:v>17.410935521171702</c:v>
                </c:pt>
                <c:pt idx="12649">
                  <c:v>17.412312097351499</c:v>
                </c:pt>
                <c:pt idx="12650">
                  <c:v>17.413688673531201</c:v>
                </c:pt>
                <c:pt idx="12651">
                  <c:v>17.415065249710899</c:v>
                </c:pt>
                <c:pt idx="12652">
                  <c:v>17.416441825890601</c:v>
                </c:pt>
                <c:pt idx="12653">
                  <c:v>17.417818402070399</c:v>
                </c:pt>
                <c:pt idx="12654">
                  <c:v>17.419194978250101</c:v>
                </c:pt>
                <c:pt idx="12655">
                  <c:v>17.420571554429799</c:v>
                </c:pt>
                <c:pt idx="12656">
                  <c:v>17.4219481306096</c:v>
                </c:pt>
                <c:pt idx="12657">
                  <c:v>17.423324706789298</c:v>
                </c:pt>
                <c:pt idx="12658">
                  <c:v>17.424701282969</c:v>
                </c:pt>
                <c:pt idx="12659">
                  <c:v>17.426077859148698</c:v>
                </c:pt>
                <c:pt idx="12660">
                  <c:v>17.427454435328499</c:v>
                </c:pt>
                <c:pt idx="12661">
                  <c:v>17.428831011508201</c:v>
                </c:pt>
                <c:pt idx="12662">
                  <c:v>17.430207587687899</c:v>
                </c:pt>
                <c:pt idx="12663">
                  <c:v>17.431584163867601</c:v>
                </c:pt>
                <c:pt idx="12664">
                  <c:v>17.432960740047399</c:v>
                </c:pt>
                <c:pt idx="12665">
                  <c:v>17.434337316227101</c:v>
                </c:pt>
                <c:pt idx="12666">
                  <c:v>17.435713892406799</c:v>
                </c:pt>
                <c:pt idx="12667">
                  <c:v>17.437090468586501</c:v>
                </c:pt>
                <c:pt idx="12668">
                  <c:v>17.438467044766298</c:v>
                </c:pt>
                <c:pt idx="12669">
                  <c:v>17.439843620946</c:v>
                </c:pt>
                <c:pt idx="12670">
                  <c:v>17.441220197125698</c:v>
                </c:pt>
                <c:pt idx="12671">
                  <c:v>17.4425967733054</c:v>
                </c:pt>
                <c:pt idx="12672">
                  <c:v>17.443973349485201</c:v>
                </c:pt>
                <c:pt idx="12673">
                  <c:v>17.4453499256649</c:v>
                </c:pt>
                <c:pt idx="12674">
                  <c:v>17.446726501844601</c:v>
                </c:pt>
                <c:pt idx="12675">
                  <c:v>17.4481030780243</c:v>
                </c:pt>
                <c:pt idx="12676">
                  <c:v>17.449479654204101</c:v>
                </c:pt>
                <c:pt idx="12677">
                  <c:v>17.450856230383799</c:v>
                </c:pt>
                <c:pt idx="12678">
                  <c:v>17.452232806563501</c:v>
                </c:pt>
                <c:pt idx="12679">
                  <c:v>17.453609382743199</c:v>
                </c:pt>
                <c:pt idx="12680">
                  <c:v>17.454985958923</c:v>
                </c:pt>
                <c:pt idx="12681">
                  <c:v>17.456362535102699</c:v>
                </c:pt>
                <c:pt idx="12682">
                  <c:v>17.4577391112824</c:v>
                </c:pt>
                <c:pt idx="12683">
                  <c:v>17.459115687462099</c:v>
                </c:pt>
                <c:pt idx="12684">
                  <c:v>17.4604922636419</c:v>
                </c:pt>
                <c:pt idx="12685">
                  <c:v>17.461868839821602</c:v>
                </c:pt>
                <c:pt idx="12686">
                  <c:v>17.4632454160013</c:v>
                </c:pt>
                <c:pt idx="12687">
                  <c:v>17.464621992181101</c:v>
                </c:pt>
                <c:pt idx="12688">
                  <c:v>17.465998568360799</c:v>
                </c:pt>
                <c:pt idx="12689">
                  <c:v>17.467375144540501</c:v>
                </c:pt>
                <c:pt idx="12690">
                  <c:v>17.468751720720199</c:v>
                </c:pt>
                <c:pt idx="12691">
                  <c:v>17.4701282969</c:v>
                </c:pt>
                <c:pt idx="12692">
                  <c:v>17.471504873079699</c:v>
                </c:pt>
                <c:pt idx="12693">
                  <c:v>17.4728814492594</c:v>
                </c:pt>
                <c:pt idx="12694">
                  <c:v>17.474258025439099</c:v>
                </c:pt>
                <c:pt idx="12695">
                  <c:v>17.4756346016189</c:v>
                </c:pt>
                <c:pt idx="12696">
                  <c:v>17.477011177798602</c:v>
                </c:pt>
                <c:pt idx="12697">
                  <c:v>17.4783877539783</c:v>
                </c:pt>
                <c:pt idx="12698">
                  <c:v>17.479764330158002</c:v>
                </c:pt>
                <c:pt idx="12699">
                  <c:v>17.481140906337799</c:v>
                </c:pt>
                <c:pt idx="12700">
                  <c:v>17.482517482517501</c:v>
                </c:pt>
                <c:pt idx="12701">
                  <c:v>17.483894058697199</c:v>
                </c:pt>
                <c:pt idx="12702">
                  <c:v>17.485270634876901</c:v>
                </c:pt>
                <c:pt idx="12703">
                  <c:v>17.486647211056699</c:v>
                </c:pt>
                <c:pt idx="12704">
                  <c:v>17.488023787236401</c:v>
                </c:pt>
                <c:pt idx="12705">
                  <c:v>17.489400363416099</c:v>
                </c:pt>
                <c:pt idx="12706">
                  <c:v>17.490776939595801</c:v>
                </c:pt>
                <c:pt idx="12707">
                  <c:v>17.492153515775598</c:v>
                </c:pt>
                <c:pt idx="12708">
                  <c:v>17.4935300919553</c:v>
                </c:pt>
                <c:pt idx="12709">
                  <c:v>17.494906668134998</c:v>
                </c:pt>
                <c:pt idx="12710">
                  <c:v>17.4962832443147</c:v>
                </c:pt>
                <c:pt idx="12711">
                  <c:v>17.497659820494501</c:v>
                </c:pt>
                <c:pt idx="12712">
                  <c:v>17.4990363966742</c:v>
                </c:pt>
                <c:pt idx="12713">
                  <c:v>17.500412972853901</c:v>
                </c:pt>
                <c:pt idx="12714">
                  <c:v>17.5017895490336</c:v>
                </c:pt>
                <c:pt idx="12715">
                  <c:v>17.503166125213401</c:v>
                </c:pt>
                <c:pt idx="12716">
                  <c:v>17.504542701393099</c:v>
                </c:pt>
                <c:pt idx="12717">
                  <c:v>17.505919277572801</c:v>
                </c:pt>
                <c:pt idx="12718">
                  <c:v>17.507295853752598</c:v>
                </c:pt>
                <c:pt idx="12719">
                  <c:v>17.5086724299323</c:v>
                </c:pt>
                <c:pt idx="12720">
                  <c:v>17.510049006111998</c:v>
                </c:pt>
                <c:pt idx="12721">
                  <c:v>17.5114255822917</c:v>
                </c:pt>
                <c:pt idx="12722">
                  <c:v>17.512802158471501</c:v>
                </c:pt>
                <c:pt idx="12723">
                  <c:v>17.5141787346512</c:v>
                </c:pt>
                <c:pt idx="12724">
                  <c:v>17.515555310830901</c:v>
                </c:pt>
                <c:pt idx="12725">
                  <c:v>17.5169318870106</c:v>
                </c:pt>
                <c:pt idx="12726">
                  <c:v>17.518308463190401</c:v>
                </c:pt>
                <c:pt idx="12727">
                  <c:v>17.519685039370099</c:v>
                </c:pt>
                <c:pt idx="12728">
                  <c:v>17.521061615549801</c:v>
                </c:pt>
                <c:pt idx="12729">
                  <c:v>17.522438191729499</c:v>
                </c:pt>
                <c:pt idx="12730">
                  <c:v>17.5238147679093</c:v>
                </c:pt>
                <c:pt idx="12731">
                  <c:v>17.525191344088999</c:v>
                </c:pt>
                <c:pt idx="12732">
                  <c:v>17.5265679202687</c:v>
                </c:pt>
                <c:pt idx="12733">
                  <c:v>17.527944496448399</c:v>
                </c:pt>
                <c:pt idx="12734">
                  <c:v>17.5293210726282</c:v>
                </c:pt>
                <c:pt idx="12735">
                  <c:v>17.530697648807902</c:v>
                </c:pt>
                <c:pt idx="12736">
                  <c:v>17.5320742249876</c:v>
                </c:pt>
                <c:pt idx="12737">
                  <c:v>17.533450801167302</c:v>
                </c:pt>
                <c:pt idx="12738">
                  <c:v>17.534827377347099</c:v>
                </c:pt>
                <c:pt idx="12739">
                  <c:v>17.536203953526801</c:v>
                </c:pt>
                <c:pt idx="12740">
                  <c:v>17.537580529706499</c:v>
                </c:pt>
                <c:pt idx="12741">
                  <c:v>17.538957105886201</c:v>
                </c:pt>
                <c:pt idx="12742">
                  <c:v>17.540333682065999</c:v>
                </c:pt>
                <c:pt idx="12743">
                  <c:v>17.541710258245701</c:v>
                </c:pt>
                <c:pt idx="12744">
                  <c:v>17.543086834425399</c:v>
                </c:pt>
                <c:pt idx="12745">
                  <c:v>17.544463410605101</c:v>
                </c:pt>
                <c:pt idx="12746">
                  <c:v>17.545839986784902</c:v>
                </c:pt>
                <c:pt idx="12747">
                  <c:v>17.5472165629646</c:v>
                </c:pt>
                <c:pt idx="12748">
                  <c:v>17.548593139144302</c:v>
                </c:pt>
                <c:pt idx="12749">
                  <c:v>17.549969715324099</c:v>
                </c:pt>
                <c:pt idx="12750">
                  <c:v>17.551346291503801</c:v>
                </c:pt>
                <c:pt idx="12751">
                  <c:v>17.552722867683499</c:v>
                </c:pt>
                <c:pt idx="12752">
                  <c:v>17.554099443863201</c:v>
                </c:pt>
                <c:pt idx="12753">
                  <c:v>17.555476020042999</c:v>
                </c:pt>
                <c:pt idx="12754">
                  <c:v>17.556852596222701</c:v>
                </c:pt>
                <c:pt idx="12755">
                  <c:v>17.558229172402399</c:v>
                </c:pt>
                <c:pt idx="12756">
                  <c:v>17.559605748582101</c:v>
                </c:pt>
                <c:pt idx="12757">
                  <c:v>17.560982324761898</c:v>
                </c:pt>
                <c:pt idx="12758">
                  <c:v>17.5623589009416</c:v>
                </c:pt>
                <c:pt idx="12759">
                  <c:v>17.563735477121298</c:v>
                </c:pt>
                <c:pt idx="12760">
                  <c:v>17.565112053301</c:v>
                </c:pt>
                <c:pt idx="12761">
                  <c:v>17.566488629480801</c:v>
                </c:pt>
                <c:pt idx="12762">
                  <c:v>17.5678652056605</c:v>
                </c:pt>
                <c:pt idx="12763">
                  <c:v>17.569241781840201</c:v>
                </c:pt>
                <c:pt idx="12764">
                  <c:v>17.5706183580199</c:v>
                </c:pt>
                <c:pt idx="12765">
                  <c:v>17.571994934199701</c:v>
                </c:pt>
                <c:pt idx="12766">
                  <c:v>17.573371510379399</c:v>
                </c:pt>
                <c:pt idx="12767">
                  <c:v>17.574748086559101</c:v>
                </c:pt>
                <c:pt idx="12768">
                  <c:v>17.576124662738799</c:v>
                </c:pt>
                <c:pt idx="12769">
                  <c:v>17.5775012389186</c:v>
                </c:pt>
                <c:pt idx="12770">
                  <c:v>17.578877815098298</c:v>
                </c:pt>
                <c:pt idx="12771">
                  <c:v>17.580254391278</c:v>
                </c:pt>
                <c:pt idx="12772">
                  <c:v>17.581630967457698</c:v>
                </c:pt>
                <c:pt idx="12773">
                  <c:v>17.5830075436375</c:v>
                </c:pt>
                <c:pt idx="12774">
                  <c:v>17.584384119817202</c:v>
                </c:pt>
                <c:pt idx="12775">
                  <c:v>17.5857606959969</c:v>
                </c:pt>
                <c:pt idx="12776">
                  <c:v>17.587137272176601</c:v>
                </c:pt>
                <c:pt idx="12777">
                  <c:v>17.588513848356399</c:v>
                </c:pt>
                <c:pt idx="12778">
                  <c:v>17.589890424536101</c:v>
                </c:pt>
                <c:pt idx="12779">
                  <c:v>17.591267000715799</c:v>
                </c:pt>
                <c:pt idx="12780">
                  <c:v>17.592643576895501</c:v>
                </c:pt>
                <c:pt idx="12781">
                  <c:v>17.594020153075299</c:v>
                </c:pt>
                <c:pt idx="12782">
                  <c:v>17.595396729255</c:v>
                </c:pt>
                <c:pt idx="12783">
                  <c:v>17.596773305434699</c:v>
                </c:pt>
                <c:pt idx="12784">
                  <c:v>17.5981498816145</c:v>
                </c:pt>
                <c:pt idx="12785">
                  <c:v>17.599526457794202</c:v>
                </c:pt>
                <c:pt idx="12786">
                  <c:v>17.6009030339739</c:v>
                </c:pt>
                <c:pt idx="12787">
                  <c:v>17.602279610153602</c:v>
                </c:pt>
                <c:pt idx="12788">
                  <c:v>17.603656186333399</c:v>
                </c:pt>
                <c:pt idx="12789">
                  <c:v>17.605032762513101</c:v>
                </c:pt>
                <c:pt idx="12790">
                  <c:v>17.606409338692799</c:v>
                </c:pt>
                <c:pt idx="12791">
                  <c:v>17.607785914872501</c:v>
                </c:pt>
                <c:pt idx="12792">
                  <c:v>17.609162491052299</c:v>
                </c:pt>
                <c:pt idx="12793">
                  <c:v>17.610539067232001</c:v>
                </c:pt>
                <c:pt idx="12794">
                  <c:v>17.611915643411699</c:v>
                </c:pt>
                <c:pt idx="12795">
                  <c:v>17.613292219591401</c:v>
                </c:pt>
                <c:pt idx="12796">
                  <c:v>17.614668795771198</c:v>
                </c:pt>
                <c:pt idx="12797">
                  <c:v>17.6160453719509</c:v>
                </c:pt>
                <c:pt idx="12798">
                  <c:v>17.617421948130598</c:v>
                </c:pt>
                <c:pt idx="12799">
                  <c:v>17.6187985243103</c:v>
                </c:pt>
                <c:pt idx="12800">
                  <c:v>17.620175100490101</c:v>
                </c:pt>
                <c:pt idx="12801">
                  <c:v>17.621551676669799</c:v>
                </c:pt>
                <c:pt idx="12802">
                  <c:v>17.622928252849501</c:v>
                </c:pt>
                <c:pt idx="12803">
                  <c:v>17.624304829029199</c:v>
                </c:pt>
                <c:pt idx="12804">
                  <c:v>17.625681405209001</c:v>
                </c:pt>
                <c:pt idx="12805">
                  <c:v>17.627057981388699</c:v>
                </c:pt>
                <c:pt idx="12806">
                  <c:v>17.628434557568401</c:v>
                </c:pt>
                <c:pt idx="12807">
                  <c:v>17.629811133748099</c:v>
                </c:pt>
                <c:pt idx="12808">
                  <c:v>17.6311877099279</c:v>
                </c:pt>
                <c:pt idx="12809">
                  <c:v>17.632564286107598</c:v>
                </c:pt>
                <c:pt idx="12810">
                  <c:v>17.6339408622873</c:v>
                </c:pt>
                <c:pt idx="12811">
                  <c:v>17.635317438466998</c:v>
                </c:pt>
                <c:pt idx="12812">
                  <c:v>17.6366940146468</c:v>
                </c:pt>
                <c:pt idx="12813">
                  <c:v>17.638070590826501</c:v>
                </c:pt>
                <c:pt idx="12814">
                  <c:v>17.6394471670062</c:v>
                </c:pt>
                <c:pt idx="12815">
                  <c:v>17.640823743186001</c:v>
                </c:pt>
                <c:pt idx="12816">
                  <c:v>17.642200319365699</c:v>
                </c:pt>
                <c:pt idx="12817">
                  <c:v>17.643576895545401</c:v>
                </c:pt>
                <c:pt idx="12818">
                  <c:v>17.644953471725099</c:v>
                </c:pt>
                <c:pt idx="12819">
                  <c:v>17.6463300479049</c:v>
                </c:pt>
                <c:pt idx="12820">
                  <c:v>17.647706624084599</c:v>
                </c:pt>
                <c:pt idx="12821">
                  <c:v>17.6490832002643</c:v>
                </c:pt>
                <c:pt idx="12822">
                  <c:v>17.650459776443999</c:v>
                </c:pt>
                <c:pt idx="12823">
                  <c:v>17.6518363526238</c:v>
                </c:pt>
                <c:pt idx="12824">
                  <c:v>17.653212928803502</c:v>
                </c:pt>
                <c:pt idx="12825">
                  <c:v>17.6545895049832</c:v>
                </c:pt>
                <c:pt idx="12826">
                  <c:v>17.655966081162902</c:v>
                </c:pt>
                <c:pt idx="12827">
                  <c:v>17.657342657342699</c:v>
                </c:pt>
                <c:pt idx="12828">
                  <c:v>17.658719233522401</c:v>
                </c:pt>
                <c:pt idx="12829">
                  <c:v>17.660095809702099</c:v>
                </c:pt>
                <c:pt idx="12830">
                  <c:v>17.661472385881801</c:v>
                </c:pt>
                <c:pt idx="12831">
                  <c:v>17.662848962061599</c:v>
                </c:pt>
                <c:pt idx="12832">
                  <c:v>17.6642255382413</c:v>
                </c:pt>
                <c:pt idx="12833">
                  <c:v>17.665602114420999</c:v>
                </c:pt>
                <c:pt idx="12834">
                  <c:v>17.6669786906007</c:v>
                </c:pt>
                <c:pt idx="12835">
                  <c:v>17.668355266780502</c:v>
                </c:pt>
                <c:pt idx="12836">
                  <c:v>17.6697318429602</c:v>
                </c:pt>
                <c:pt idx="12837">
                  <c:v>17.671108419139902</c:v>
                </c:pt>
                <c:pt idx="12838">
                  <c:v>17.6724849953196</c:v>
                </c:pt>
                <c:pt idx="12839">
                  <c:v>17.673861571499401</c:v>
                </c:pt>
                <c:pt idx="12840">
                  <c:v>17.675238147679099</c:v>
                </c:pt>
                <c:pt idx="12841">
                  <c:v>17.676614723858801</c:v>
                </c:pt>
                <c:pt idx="12842">
                  <c:v>17.677991300038499</c:v>
                </c:pt>
                <c:pt idx="12843">
                  <c:v>17.679367876218301</c:v>
                </c:pt>
                <c:pt idx="12844">
                  <c:v>17.680744452397999</c:v>
                </c:pt>
                <c:pt idx="12845">
                  <c:v>17.682121028577701</c:v>
                </c:pt>
                <c:pt idx="12846">
                  <c:v>17.683497604757498</c:v>
                </c:pt>
                <c:pt idx="12847">
                  <c:v>17.6848741809372</c:v>
                </c:pt>
                <c:pt idx="12848">
                  <c:v>17.686250757116898</c:v>
                </c:pt>
                <c:pt idx="12849">
                  <c:v>17.6876273332966</c:v>
                </c:pt>
                <c:pt idx="12850">
                  <c:v>17.689003909476401</c:v>
                </c:pt>
                <c:pt idx="12851">
                  <c:v>17.6903804856561</c:v>
                </c:pt>
                <c:pt idx="12852">
                  <c:v>17.691757061835801</c:v>
                </c:pt>
                <c:pt idx="12853">
                  <c:v>17.6931336380155</c:v>
                </c:pt>
                <c:pt idx="12854">
                  <c:v>17.694510214195301</c:v>
                </c:pt>
                <c:pt idx="12855">
                  <c:v>17.695886790374999</c:v>
                </c:pt>
                <c:pt idx="12856">
                  <c:v>17.697263366554701</c:v>
                </c:pt>
                <c:pt idx="12857">
                  <c:v>17.698639942734399</c:v>
                </c:pt>
                <c:pt idx="12858">
                  <c:v>17.7000165189142</c:v>
                </c:pt>
                <c:pt idx="12859">
                  <c:v>17.701393095093898</c:v>
                </c:pt>
                <c:pt idx="12860">
                  <c:v>17.7027696712736</c:v>
                </c:pt>
                <c:pt idx="12861">
                  <c:v>17.704146247453298</c:v>
                </c:pt>
                <c:pt idx="12862">
                  <c:v>17.7055228236331</c:v>
                </c:pt>
                <c:pt idx="12863">
                  <c:v>17.706899399812801</c:v>
                </c:pt>
                <c:pt idx="12864">
                  <c:v>17.7082759759925</c:v>
                </c:pt>
                <c:pt idx="12865">
                  <c:v>17.709652552172201</c:v>
                </c:pt>
                <c:pt idx="12866">
                  <c:v>17.711029128351999</c:v>
                </c:pt>
                <c:pt idx="12867">
                  <c:v>17.712405704531701</c:v>
                </c:pt>
                <c:pt idx="12868">
                  <c:v>17.713782280711399</c:v>
                </c:pt>
                <c:pt idx="12869">
                  <c:v>17.715158856891101</c:v>
                </c:pt>
                <c:pt idx="12870">
                  <c:v>17.716535433070899</c:v>
                </c:pt>
                <c:pt idx="12871">
                  <c:v>17.7179120092506</c:v>
                </c:pt>
                <c:pt idx="12872">
                  <c:v>17.719288585430299</c:v>
                </c:pt>
                <c:pt idx="12873">
                  <c:v>17.72066516161</c:v>
                </c:pt>
                <c:pt idx="12874">
                  <c:v>17.722041737789802</c:v>
                </c:pt>
                <c:pt idx="12875">
                  <c:v>17.7234183139695</c:v>
                </c:pt>
                <c:pt idx="12876">
                  <c:v>17.724794890149202</c:v>
                </c:pt>
                <c:pt idx="12877">
                  <c:v>17.726171466328999</c:v>
                </c:pt>
                <c:pt idx="12878">
                  <c:v>17.727548042508701</c:v>
                </c:pt>
                <c:pt idx="12879">
                  <c:v>17.728924618688399</c:v>
                </c:pt>
                <c:pt idx="12880">
                  <c:v>17.730301194868101</c:v>
                </c:pt>
                <c:pt idx="12881">
                  <c:v>17.731677771047899</c:v>
                </c:pt>
                <c:pt idx="12882">
                  <c:v>17.733054347227601</c:v>
                </c:pt>
                <c:pt idx="12883">
                  <c:v>17.734430923407299</c:v>
                </c:pt>
                <c:pt idx="12884">
                  <c:v>17.735807499587001</c:v>
                </c:pt>
                <c:pt idx="12885">
                  <c:v>17.737184075766798</c:v>
                </c:pt>
                <c:pt idx="12886">
                  <c:v>17.7385606519465</c:v>
                </c:pt>
                <c:pt idx="12887">
                  <c:v>17.739937228126202</c:v>
                </c:pt>
                <c:pt idx="12888">
                  <c:v>17.7413138043059</c:v>
                </c:pt>
                <c:pt idx="12889">
                  <c:v>17.742690380485701</c:v>
                </c:pt>
                <c:pt idx="12890">
                  <c:v>17.744066956665399</c:v>
                </c:pt>
                <c:pt idx="12891">
                  <c:v>17.745443532845101</c:v>
                </c:pt>
                <c:pt idx="12892">
                  <c:v>17.746820109024799</c:v>
                </c:pt>
                <c:pt idx="12893">
                  <c:v>17.748196685204601</c:v>
                </c:pt>
                <c:pt idx="12894">
                  <c:v>17.749573261384299</c:v>
                </c:pt>
                <c:pt idx="12895">
                  <c:v>17.750949837564001</c:v>
                </c:pt>
                <c:pt idx="12896">
                  <c:v>17.752326413743699</c:v>
                </c:pt>
                <c:pt idx="12897">
                  <c:v>17.7537029899235</c:v>
                </c:pt>
                <c:pt idx="12898">
                  <c:v>17.755079566103198</c:v>
                </c:pt>
                <c:pt idx="12899">
                  <c:v>17.7564561422829</c:v>
                </c:pt>
                <c:pt idx="12900">
                  <c:v>17.757832718462598</c:v>
                </c:pt>
                <c:pt idx="12901">
                  <c:v>17.7592092946424</c:v>
                </c:pt>
                <c:pt idx="12902">
                  <c:v>17.760585870822101</c:v>
                </c:pt>
                <c:pt idx="12903">
                  <c:v>17.7619624470018</c:v>
                </c:pt>
                <c:pt idx="12904">
                  <c:v>17.763339023181501</c:v>
                </c:pt>
                <c:pt idx="12905">
                  <c:v>17.764715599361299</c:v>
                </c:pt>
                <c:pt idx="12906">
                  <c:v>17.766092175541001</c:v>
                </c:pt>
                <c:pt idx="12907">
                  <c:v>17.767468751720699</c:v>
                </c:pt>
                <c:pt idx="12908">
                  <c:v>17.768845327900401</c:v>
                </c:pt>
                <c:pt idx="12909">
                  <c:v>17.770221904080199</c:v>
                </c:pt>
                <c:pt idx="12910">
                  <c:v>17.7715984802599</c:v>
                </c:pt>
                <c:pt idx="12911">
                  <c:v>17.772975056439599</c:v>
                </c:pt>
                <c:pt idx="12912">
                  <c:v>17.7743516326194</c:v>
                </c:pt>
                <c:pt idx="12913">
                  <c:v>17.775728208799102</c:v>
                </c:pt>
                <c:pt idx="12914">
                  <c:v>17.7771047849788</c:v>
                </c:pt>
                <c:pt idx="12915">
                  <c:v>17.778481361158502</c:v>
                </c:pt>
                <c:pt idx="12916">
                  <c:v>17.779857937338299</c:v>
                </c:pt>
                <c:pt idx="12917">
                  <c:v>17.781234513518001</c:v>
                </c:pt>
                <c:pt idx="12918">
                  <c:v>17.782611089697699</c:v>
                </c:pt>
                <c:pt idx="12919">
                  <c:v>17.783987665877401</c:v>
                </c:pt>
                <c:pt idx="12920">
                  <c:v>17.785364242057199</c:v>
                </c:pt>
                <c:pt idx="12921">
                  <c:v>17.7867408182369</c:v>
                </c:pt>
                <c:pt idx="12922">
                  <c:v>17.788117394416599</c:v>
                </c:pt>
                <c:pt idx="12923">
                  <c:v>17.7894939705963</c:v>
                </c:pt>
                <c:pt idx="12924">
                  <c:v>17.790870546776102</c:v>
                </c:pt>
                <c:pt idx="12925">
                  <c:v>17.7922471229558</c:v>
                </c:pt>
                <c:pt idx="12926">
                  <c:v>17.793623699135502</c:v>
                </c:pt>
                <c:pt idx="12927">
                  <c:v>17.7950002753152</c:v>
                </c:pt>
                <c:pt idx="12928">
                  <c:v>17.796376851495001</c:v>
                </c:pt>
                <c:pt idx="12929">
                  <c:v>17.797753427674699</c:v>
                </c:pt>
                <c:pt idx="12930">
                  <c:v>17.799130003854401</c:v>
                </c:pt>
                <c:pt idx="12931">
                  <c:v>17.800506580034099</c:v>
                </c:pt>
                <c:pt idx="12932">
                  <c:v>17.801883156213901</c:v>
                </c:pt>
                <c:pt idx="12933">
                  <c:v>17.803259732393599</c:v>
                </c:pt>
                <c:pt idx="12934">
                  <c:v>17.804636308573301</c:v>
                </c:pt>
                <c:pt idx="12935">
                  <c:v>17.806012884752999</c:v>
                </c:pt>
                <c:pt idx="12936">
                  <c:v>17.8073894609328</c:v>
                </c:pt>
                <c:pt idx="12937">
                  <c:v>17.808766037112498</c:v>
                </c:pt>
                <c:pt idx="12938">
                  <c:v>17.8101426132922</c:v>
                </c:pt>
                <c:pt idx="12939">
                  <c:v>17.811519189471898</c:v>
                </c:pt>
                <c:pt idx="12940">
                  <c:v>17.8128957656517</c:v>
                </c:pt>
                <c:pt idx="12941">
                  <c:v>17.814272341831401</c:v>
                </c:pt>
                <c:pt idx="12942">
                  <c:v>17.8156489180111</c:v>
                </c:pt>
                <c:pt idx="12943">
                  <c:v>17.817025494190901</c:v>
                </c:pt>
                <c:pt idx="12944">
                  <c:v>17.818402070370599</c:v>
                </c:pt>
                <c:pt idx="12945">
                  <c:v>17.819778646550301</c:v>
                </c:pt>
                <c:pt idx="12946">
                  <c:v>17.821155222729999</c:v>
                </c:pt>
                <c:pt idx="12947">
                  <c:v>17.8225317989098</c:v>
                </c:pt>
                <c:pt idx="12948">
                  <c:v>17.823908375089498</c:v>
                </c:pt>
                <c:pt idx="12949">
                  <c:v>17.8252849512692</c:v>
                </c:pt>
                <c:pt idx="12950">
                  <c:v>17.826661527448898</c:v>
                </c:pt>
                <c:pt idx="12951">
                  <c:v>17.8280381036287</c:v>
                </c:pt>
                <c:pt idx="12952">
                  <c:v>17.829414679808401</c:v>
                </c:pt>
                <c:pt idx="12953">
                  <c:v>17.8307912559881</c:v>
                </c:pt>
                <c:pt idx="12954">
                  <c:v>17.832167832167801</c:v>
                </c:pt>
                <c:pt idx="12955">
                  <c:v>17.833544408347599</c:v>
                </c:pt>
                <c:pt idx="12956">
                  <c:v>17.834920984527301</c:v>
                </c:pt>
                <c:pt idx="12957">
                  <c:v>17.836297560706999</c:v>
                </c:pt>
                <c:pt idx="12958">
                  <c:v>17.837674136886701</c:v>
                </c:pt>
                <c:pt idx="12959">
                  <c:v>17.839050713066499</c:v>
                </c:pt>
                <c:pt idx="12960">
                  <c:v>17.8404272892462</c:v>
                </c:pt>
                <c:pt idx="12961">
                  <c:v>17.841803865425899</c:v>
                </c:pt>
                <c:pt idx="12962">
                  <c:v>17.8431804416056</c:v>
                </c:pt>
                <c:pt idx="12963">
                  <c:v>17.844557017785402</c:v>
                </c:pt>
                <c:pt idx="12964">
                  <c:v>17.8459335939651</c:v>
                </c:pt>
                <c:pt idx="12965">
                  <c:v>17.847310170144802</c:v>
                </c:pt>
                <c:pt idx="12966">
                  <c:v>17.8486867463245</c:v>
                </c:pt>
                <c:pt idx="12967">
                  <c:v>17.850063322504301</c:v>
                </c:pt>
                <c:pt idx="12968">
                  <c:v>17.851439898683999</c:v>
                </c:pt>
                <c:pt idx="12969">
                  <c:v>17.852816474863701</c:v>
                </c:pt>
                <c:pt idx="12970">
                  <c:v>17.854193051043399</c:v>
                </c:pt>
                <c:pt idx="12971">
                  <c:v>17.855569627223201</c:v>
                </c:pt>
                <c:pt idx="12972">
                  <c:v>17.856946203402899</c:v>
                </c:pt>
                <c:pt idx="12973">
                  <c:v>17.858322779582601</c:v>
                </c:pt>
                <c:pt idx="12974">
                  <c:v>17.859699355762402</c:v>
                </c:pt>
                <c:pt idx="12975">
                  <c:v>17.8610759319421</c:v>
                </c:pt>
                <c:pt idx="12976">
                  <c:v>17.862452508121802</c:v>
                </c:pt>
                <c:pt idx="12977">
                  <c:v>17.8638290843015</c:v>
                </c:pt>
                <c:pt idx="12978">
                  <c:v>17.865205660481301</c:v>
                </c:pt>
                <c:pt idx="12979">
                  <c:v>17.866582236660999</c:v>
                </c:pt>
                <c:pt idx="12980">
                  <c:v>17.867958812840701</c:v>
                </c:pt>
                <c:pt idx="12981">
                  <c:v>17.869335389020399</c:v>
                </c:pt>
                <c:pt idx="12982">
                  <c:v>17.870711965200201</c:v>
                </c:pt>
                <c:pt idx="12983">
                  <c:v>17.872088541379899</c:v>
                </c:pt>
                <c:pt idx="12984">
                  <c:v>17.873465117559601</c:v>
                </c:pt>
                <c:pt idx="12985">
                  <c:v>17.874841693739299</c:v>
                </c:pt>
                <c:pt idx="12986">
                  <c:v>17.8762182699191</c:v>
                </c:pt>
                <c:pt idx="12987">
                  <c:v>17.877594846098798</c:v>
                </c:pt>
                <c:pt idx="12988">
                  <c:v>17.8789714222785</c:v>
                </c:pt>
                <c:pt idx="12989">
                  <c:v>17.880347998458198</c:v>
                </c:pt>
                <c:pt idx="12990">
                  <c:v>17.881724574638</c:v>
                </c:pt>
                <c:pt idx="12991">
                  <c:v>17.883101150817701</c:v>
                </c:pt>
                <c:pt idx="12992">
                  <c:v>17.8844777269974</c:v>
                </c:pt>
                <c:pt idx="12993">
                  <c:v>17.885854303177101</c:v>
                </c:pt>
                <c:pt idx="12994">
                  <c:v>17.887230879356899</c:v>
                </c:pt>
                <c:pt idx="12995">
                  <c:v>17.888607455536601</c:v>
                </c:pt>
                <c:pt idx="12996">
                  <c:v>17.889984031716299</c:v>
                </c:pt>
                <c:pt idx="12997">
                  <c:v>17.891360607896001</c:v>
                </c:pt>
                <c:pt idx="12998">
                  <c:v>17.892737184075798</c:v>
                </c:pt>
                <c:pt idx="12999">
                  <c:v>17.8941137602555</c:v>
                </c:pt>
                <c:pt idx="13000">
                  <c:v>17.895490336435198</c:v>
                </c:pt>
                <c:pt idx="13001">
                  <c:v>17.8968669126149</c:v>
                </c:pt>
                <c:pt idx="13002">
                  <c:v>17.898243488794702</c:v>
                </c:pt>
                <c:pt idx="13003">
                  <c:v>17.8996200649744</c:v>
                </c:pt>
                <c:pt idx="13004">
                  <c:v>17.900996641154101</c:v>
                </c:pt>
                <c:pt idx="13005">
                  <c:v>17.902373217333899</c:v>
                </c:pt>
                <c:pt idx="13006">
                  <c:v>17.903749793513601</c:v>
                </c:pt>
                <c:pt idx="13007">
                  <c:v>17.905126369693299</c:v>
                </c:pt>
                <c:pt idx="13008">
                  <c:v>17.906502945873001</c:v>
                </c:pt>
                <c:pt idx="13009">
                  <c:v>17.907879522052799</c:v>
                </c:pt>
                <c:pt idx="13010">
                  <c:v>17.9092560982325</c:v>
                </c:pt>
                <c:pt idx="13011">
                  <c:v>17.910632674412199</c:v>
                </c:pt>
                <c:pt idx="13012">
                  <c:v>17.9120092505919</c:v>
                </c:pt>
                <c:pt idx="13013">
                  <c:v>17.913385826771702</c:v>
                </c:pt>
                <c:pt idx="13014">
                  <c:v>17.9147624029514</c:v>
                </c:pt>
                <c:pt idx="13015">
                  <c:v>17.916138979131102</c:v>
                </c:pt>
                <c:pt idx="13016">
                  <c:v>17.9175155553108</c:v>
                </c:pt>
                <c:pt idx="13017">
                  <c:v>17.918892131490601</c:v>
                </c:pt>
                <c:pt idx="13018">
                  <c:v>17.920268707670299</c:v>
                </c:pt>
                <c:pt idx="13019">
                  <c:v>17.921645283850001</c:v>
                </c:pt>
                <c:pt idx="13020">
                  <c:v>17.923021860029699</c:v>
                </c:pt>
                <c:pt idx="13021">
                  <c:v>17.924398436209501</c:v>
                </c:pt>
                <c:pt idx="13022">
                  <c:v>17.925775012389199</c:v>
                </c:pt>
                <c:pt idx="13023">
                  <c:v>17.927151588568901</c:v>
                </c:pt>
                <c:pt idx="13024">
                  <c:v>17.928528164748599</c:v>
                </c:pt>
                <c:pt idx="13025">
                  <c:v>17.9299047409284</c:v>
                </c:pt>
                <c:pt idx="13026">
                  <c:v>17.931281317108098</c:v>
                </c:pt>
                <c:pt idx="13027">
                  <c:v>17.9326578932878</c:v>
                </c:pt>
                <c:pt idx="13028">
                  <c:v>17.934034469467498</c:v>
                </c:pt>
                <c:pt idx="13029">
                  <c:v>17.935411045647299</c:v>
                </c:pt>
                <c:pt idx="13030">
                  <c:v>17.936787621827001</c:v>
                </c:pt>
                <c:pt idx="13031">
                  <c:v>17.938164198006699</c:v>
                </c:pt>
                <c:pt idx="13032">
                  <c:v>17.939540774186401</c:v>
                </c:pt>
                <c:pt idx="13033">
                  <c:v>17.940917350366199</c:v>
                </c:pt>
                <c:pt idx="13034">
                  <c:v>17.942293926545901</c:v>
                </c:pt>
                <c:pt idx="13035">
                  <c:v>17.943670502725599</c:v>
                </c:pt>
                <c:pt idx="13036">
                  <c:v>17.9450470789054</c:v>
                </c:pt>
                <c:pt idx="13037">
                  <c:v>17.946423655085098</c:v>
                </c:pt>
                <c:pt idx="13038">
                  <c:v>17.9478002312648</c:v>
                </c:pt>
                <c:pt idx="13039">
                  <c:v>17.949176807444498</c:v>
                </c:pt>
                <c:pt idx="13040">
                  <c:v>17.9505533836243</c:v>
                </c:pt>
                <c:pt idx="13041">
                  <c:v>17.951929959804001</c:v>
                </c:pt>
                <c:pt idx="13042">
                  <c:v>17.9533065359837</c:v>
                </c:pt>
                <c:pt idx="13043">
                  <c:v>17.954683112163401</c:v>
                </c:pt>
                <c:pt idx="13044">
                  <c:v>17.956059688343199</c:v>
                </c:pt>
                <c:pt idx="13045">
                  <c:v>17.957436264522901</c:v>
                </c:pt>
                <c:pt idx="13046">
                  <c:v>17.958812840702599</c:v>
                </c:pt>
                <c:pt idx="13047">
                  <c:v>17.960189416882301</c:v>
                </c:pt>
                <c:pt idx="13048">
                  <c:v>17.961565993062099</c:v>
                </c:pt>
                <c:pt idx="13049">
                  <c:v>17.9629425692418</c:v>
                </c:pt>
                <c:pt idx="13050">
                  <c:v>17.964319145421499</c:v>
                </c:pt>
                <c:pt idx="13051">
                  <c:v>17.9656957216012</c:v>
                </c:pt>
                <c:pt idx="13052">
                  <c:v>17.967072297781002</c:v>
                </c:pt>
                <c:pt idx="13053">
                  <c:v>17.9684488739607</c:v>
                </c:pt>
                <c:pt idx="13054">
                  <c:v>17.969825450140402</c:v>
                </c:pt>
                <c:pt idx="13055">
                  <c:v>17.9712020263201</c:v>
                </c:pt>
                <c:pt idx="13056">
                  <c:v>17.972578602499901</c:v>
                </c:pt>
                <c:pt idx="13057">
                  <c:v>17.973955178679599</c:v>
                </c:pt>
                <c:pt idx="13058">
                  <c:v>17.975331754859301</c:v>
                </c:pt>
                <c:pt idx="13059">
                  <c:v>17.976708331038999</c:v>
                </c:pt>
                <c:pt idx="13060">
                  <c:v>17.9780849072188</c:v>
                </c:pt>
                <c:pt idx="13061">
                  <c:v>17.979461483398499</c:v>
                </c:pt>
                <c:pt idx="13062">
                  <c:v>17.9808380595782</c:v>
                </c:pt>
                <c:pt idx="13063">
                  <c:v>17.982214635757899</c:v>
                </c:pt>
                <c:pt idx="13064">
                  <c:v>17.9835912119377</c:v>
                </c:pt>
                <c:pt idx="13065">
                  <c:v>17.984967788117402</c:v>
                </c:pt>
                <c:pt idx="13066">
                  <c:v>17.9863443642971</c:v>
                </c:pt>
                <c:pt idx="13067">
                  <c:v>17.987720940476802</c:v>
                </c:pt>
                <c:pt idx="13068">
                  <c:v>17.989097516656599</c:v>
                </c:pt>
                <c:pt idx="13069">
                  <c:v>17.990474092836301</c:v>
                </c:pt>
                <c:pt idx="13070">
                  <c:v>17.991850669015999</c:v>
                </c:pt>
                <c:pt idx="13071">
                  <c:v>17.993227245195801</c:v>
                </c:pt>
                <c:pt idx="13072">
                  <c:v>17.994603821375499</c:v>
                </c:pt>
                <c:pt idx="13073">
                  <c:v>17.995980397555201</c:v>
                </c:pt>
                <c:pt idx="13074">
                  <c:v>17.997356973734899</c:v>
                </c:pt>
                <c:pt idx="13075">
                  <c:v>17.9987335499147</c:v>
                </c:pt>
                <c:pt idx="13076">
                  <c:v>18.000110126094398</c:v>
                </c:pt>
                <c:pt idx="13077">
                  <c:v>18.0014867022741</c:v>
                </c:pt>
                <c:pt idx="13078">
                  <c:v>18.002863278453798</c:v>
                </c:pt>
                <c:pt idx="13079">
                  <c:v>18.0042398546336</c:v>
                </c:pt>
                <c:pt idx="13080">
                  <c:v>18.005616430813301</c:v>
                </c:pt>
                <c:pt idx="13081">
                  <c:v>18.006993006993</c:v>
                </c:pt>
                <c:pt idx="13082">
                  <c:v>18.008369583172701</c:v>
                </c:pt>
                <c:pt idx="13083">
                  <c:v>18.009746159352499</c:v>
                </c:pt>
                <c:pt idx="13084">
                  <c:v>18.011122735532201</c:v>
                </c:pt>
                <c:pt idx="13085">
                  <c:v>18.012499311711899</c:v>
                </c:pt>
                <c:pt idx="13086">
                  <c:v>18.013875887891601</c:v>
                </c:pt>
                <c:pt idx="13087">
                  <c:v>18.015252464071398</c:v>
                </c:pt>
                <c:pt idx="13088">
                  <c:v>18.0166290402511</c:v>
                </c:pt>
                <c:pt idx="13089">
                  <c:v>18.018005616430798</c:v>
                </c:pt>
                <c:pt idx="13090">
                  <c:v>18.0193821926105</c:v>
                </c:pt>
                <c:pt idx="13091">
                  <c:v>18.020758768790301</c:v>
                </c:pt>
                <c:pt idx="13092">
                  <c:v>18.02213534497</c:v>
                </c:pt>
                <c:pt idx="13093">
                  <c:v>18.023511921149701</c:v>
                </c:pt>
                <c:pt idx="13094">
                  <c:v>18.0248884973294</c:v>
                </c:pt>
                <c:pt idx="13095">
                  <c:v>18.026265073509201</c:v>
                </c:pt>
                <c:pt idx="13096">
                  <c:v>18.027641649688899</c:v>
                </c:pt>
                <c:pt idx="13097">
                  <c:v>18.029018225868601</c:v>
                </c:pt>
                <c:pt idx="13098">
                  <c:v>18.030394802048299</c:v>
                </c:pt>
                <c:pt idx="13099">
                  <c:v>18.0317713782281</c:v>
                </c:pt>
                <c:pt idx="13100">
                  <c:v>18.033147954407799</c:v>
                </c:pt>
                <c:pt idx="13101">
                  <c:v>18.0345245305875</c:v>
                </c:pt>
                <c:pt idx="13102">
                  <c:v>18.035901106767302</c:v>
                </c:pt>
                <c:pt idx="13103">
                  <c:v>18.037277682947</c:v>
                </c:pt>
                <c:pt idx="13104">
                  <c:v>18.038654259126702</c:v>
                </c:pt>
                <c:pt idx="13105">
                  <c:v>18.0400308353064</c:v>
                </c:pt>
                <c:pt idx="13106">
                  <c:v>18.041407411486201</c:v>
                </c:pt>
                <c:pt idx="13107">
                  <c:v>18.042783987665899</c:v>
                </c:pt>
                <c:pt idx="13108">
                  <c:v>18.044160563845601</c:v>
                </c:pt>
                <c:pt idx="13109">
                  <c:v>18.045537140025299</c:v>
                </c:pt>
                <c:pt idx="13110">
                  <c:v>18.046913716205101</c:v>
                </c:pt>
                <c:pt idx="13111">
                  <c:v>18.048290292384799</c:v>
                </c:pt>
                <c:pt idx="13112">
                  <c:v>18.049666868564501</c:v>
                </c:pt>
                <c:pt idx="13113">
                  <c:v>18.051043444744199</c:v>
                </c:pt>
                <c:pt idx="13114">
                  <c:v>18.052420020924</c:v>
                </c:pt>
                <c:pt idx="13115">
                  <c:v>18.053796597103702</c:v>
                </c:pt>
                <c:pt idx="13116">
                  <c:v>18.0551731732834</c:v>
                </c:pt>
                <c:pt idx="13117">
                  <c:v>18.056549749463102</c:v>
                </c:pt>
                <c:pt idx="13118">
                  <c:v>18.057926325642899</c:v>
                </c:pt>
                <c:pt idx="13119">
                  <c:v>18.059302901822601</c:v>
                </c:pt>
                <c:pt idx="13120">
                  <c:v>18.060679478002299</c:v>
                </c:pt>
                <c:pt idx="13121">
                  <c:v>18.062056054182001</c:v>
                </c:pt>
                <c:pt idx="13122">
                  <c:v>18.063432630361799</c:v>
                </c:pt>
                <c:pt idx="13123">
                  <c:v>18.064809206541501</c:v>
                </c:pt>
                <c:pt idx="13124">
                  <c:v>18.066185782721199</c:v>
                </c:pt>
                <c:pt idx="13125">
                  <c:v>18.067562358900901</c:v>
                </c:pt>
                <c:pt idx="13126">
                  <c:v>18.068938935080698</c:v>
                </c:pt>
                <c:pt idx="13127">
                  <c:v>18.0703155112604</c:v>
                </c:pt>
                <c:pt idx="13128">
                  <c:v>18.071692087440098</c:v>
                </c:pt>
                <c:pt idx="13129">
                  <c:v>18.0730686636199</c:v>
                </c:pt>
                <c:pt idx="13130">
                  <c:v>18.074445239799601</c:v>
                </c:pt>
                <c:pt idx="13131">
                  <c:v>18.0758218159793</c:v>
                </c:pt>
                <c:pt idx="13132">
                  <c:v>18.077198392159001</c:v>
                </c:pt>
                <c:pt idx="13133">
                  <c:v>18.078574968338799</c:v>
                </c:pt>
                <c:pt idx="13134">
                  <c:v>18.079951544518501</c:v>
                </c:pt>
                <c:pt idx="13135">
                  <c:v>18.081328120698199</c:v>
                </c:pt>
                <c:pt idx="13136">
                  <c:v>18.082704696877901</c:v>
                </c:pt>
                <c:pt idx="13137">
                  <c:v>18.084081273057699</c:v>
                </c:pt>
                <c:pt idx="13138">
                  <c:v>18.0854578492374</c:v>
                </c:pt>
                <c:pt idx="13139">
                  <c:v>18.086834425417099</c:v>
                </c:pt>
                <c:pt idx="13140">
                  <c:v>18.0882110015968</c:v>
                </c:pt>
                <c:pt idx="13141">
                  <c:v>18.089587577776602</c:v>
                </c:pt>
                <c:pt idx="13142">
                  <c:v>18.0909641539563</c:v>
                </c:pt>
                <c:pt idx="13143">
                  <c:v>18.092340730136002</c:v>
                </c:pt>
                <c:pt idx="13144">
                  <c:v>18.0937173063157</c:v>
                </c:pt>
                <c:pt idx="13145">
                  <c:v>18.095093882495501</c:v>
                </c:pt>
                <c:pt idx="13146">
                  <c:v>18.096470458675199</c:v>
                </c:pt>
                <c:pt idx="13147">
                  <c:v>18.097847034854901</c:v>
                </c:pt>
                <c:pt idx="13148">
                  <c:v>18.099223611034599</c:v>
                </c:pt>
                <c:pt idx="13149">
                  <c:v>18.1006001872144</c:v>
                </c:pt>
                <c:pt idx="13150">
                  <c:v>18.101976763394099</c:v>
                </c:pt>
                <c:pt idx="13151">
                  <c:v>18.1033533395738</c:v>
                </c:pt>
                <c:pt idx="13152">
                  <c:v>18.104729915753499</c:v>
                </c:pt>
                <c:pt idx="13153">
                  <c:v>18.1061064919333</c:v>
                </c:pt>
                <c:pt idx="13154">
                  <c:v>18.107483068113002</c:v>
                </c:pt>
                <c:pt idx="13155">
                  <c:v>18.1088596442927</c:v>
                </c:pt>
                <c:pt idx="13156">
                  <c:v>18.110236220472402</c:v>
                </c:pt>
                <c:pt idx="13157">
                  <c:v>18.111612796652199</c:v>
                </c:pt>
                <c:pt idx="13158">
                  <c:v>18.112989372831901</c:v>
                </c:pt>
                <c:pt idx="13159">
                  <c:v>18.114365949011599</c:v>
                </c:pt>
                <c:pt idx="13160">
                  <c:v>18.115742525191301</c:v>
                </c:pt>
                <c:pt idx="13161">
                  <c:v>18.117119101371099</c:v>
                </c:pt>
                <c:pt idx="13162">
                  <c:v>18.118495677550801</c:v>
                </c:pt>
                <c:pt idx="13163">
                  <c:v>18.119872253730499</c:v>
                </c:pt>
                <c:pt idx="13164">
                  <c:v>18.1212488299103</c:v>
                </c:pt>
                <c:pt idx="13165">
                  <c:v>18.122625406089998</c:v>
                </c:pt>
                <c:pt idx="13166">
                  <c:v>18.1240019822697</c:v>
                </c:pt>
                <c:pt idx="13167">
                  <c:v>18.125378558449398</c:v>
                </c:pt>
                <c:pt idx="13168">
                  <c:v>18.1267551346292</c:v>
                </c:pt>
                <c:pt idx="13169">
                  <c:v>18.128131710808901</c:v>
                </c:pt>
                <c:pt idx="13170">
                  <c:v>18.1295082869886</c:v>
                </c:pt>
                <c:pt idx="13171">
                  <c:v>18.130884863168301</c:v>
                </c:pt>
                <c:pt idx="13172">
                  <c:v>18.132261439348099</c:v>
                </c:pt>
                <c:pt idx="13173">
                  <c:v>18.133638015527801</c:v>
                </c:pt>
                <c:pt idx="13174">
                  <c:v>18.135014591707499</c:v>
                </c:pt>
                <c:pt idx="13175">
                  <c:v>18.136391167887201</c:v>
                </c:pt>
                <c:pt idx="13176">
                  <c:v>18.137767744066998</c:v>
                </c:pt>
                <c:pt idx="13177">
                  <c:v>18.1391443202467</c:v>
                </c:pt>
                <c:pt idx="13178">
                  <c:v>18.140520896426398</c:v>
                </c:pt>
                <c:pt idx="13179">
                  <c:v>18.1418974726061</c:v>
                </c:pt>
                <c:pt idx="13180">
                  <c:v>18.143274048785901</c:v>
                </c:pt>
                <c:pt idx="13181">
                  <c:v>18.1446506249656</c:v>
                </c:pt>
                <c:pt idx="13182">
                  <c:v>18.146027201145301</c:v>
                </c:pt>
                <c:pt idx="13183">
                  <c:v>18.147403777325</c:v>
                </c:pt>
                <c:pt idx="13184">
                  <c:v>18.148780353504801</c:v>
                </c:pt>
                <c:pt idx="13185">
                  <c:v>18.150156929684499</c:v>
                </c:pt>
                <c:pt idx="13186">
                  <c:v>18.151533505864201</c:v>
                </c:pt>
                <c:pt idx="13187">
                  <c:v>18.152910082043899</c:v>
                </c:pt>
                <c:pt idx="13188">
                  <c:v>18.1542866582237</c:v>
                </c:pt>
                <c:pt idx="13189">
                  <c:v>18.155663234403399</c:v>
                </c:pt>
                <c:pt idx="13190">
                  <c:v>18.1570398105831</c:v>
                </c:pt>
                <c:pt idx="13191">
                  <c:v>18.158416386762902</c:v>
                </c:pt>
                <c:pt idx="13192">
                  <c:v>18.1597929629426</c:v>
                </c:pt>
                <c:pt idx="13193">
                  <c:v>18.161169539122302</c:v>
                </c:pt>
                <c:pt idx="13194">
                  <c:v>18.162546115302</c:v>
                </c:pt>
                <c:pt idx="13195">
                  <c:v>18.163922691481702</c:v>
                </c:pt>
                <c:pt idx="13196">
                  <c:v>18.165299267661499</c:v>
                </c:pt>
                <c:pt idx="13197">
                  <c:v>18.166675843841201</c:v>
                </c:pt>
                <c:pt idx="13198">
                  <c:v>18.168052420020899</c:v>
                </c:pt>
                <c:pt idx="13199">
                  <c:v>18.169428996200701</c:v>
                </c:pt>
                <c:pt idx="13200">
                  <c:v>18.170805572380399</c:v>
                </c:pt>
                <c:pt idx="13201">
                  <c:v>18.172182148560101</c:v>
                </c:pt>
                <c:pt idx="13202">
                  <c:v>18.173558724739799</c:v>
                </c:pt>
                <c:pt idx="13203">
                  <c:v>18.1749353009196</c:v>
                </c:pt>
                <c:pt idx="13204">
                  <c:v>18.176311877099302</c:v>
                </c:pt>
                <c:pt idx="13205">
                  <c:v>18.177688453279</c:v>
                </c:pt>
                <c:pt idx="13206">
                  <c:v>18.179065029458702</c:v>
                </c:pt>
                <c:pt idx="13207">
                  <c:v>18.180441605638499</c:v>
                </c:pt>
                <c:pt idx="13208">
                  <c:v>18.181818181818201</c:v>
                </c:pt>
                <c:pt idx="13209">
                  <c:v>18.183194757997899</c:v>
                </c:pt>
                <c:pt idx="13210">
                  <c:v>18.184571334177601</c:v>
                </c:pt>
                <c:pt idx="13211">
                  <c:v>18.185947910357399</c:v>
                </c:pt>
                <c:pt idx="13212">
                  <c:v>18.187324486537101</c:v>
                </c:pt>
                <c:pt idx="13213">
                  <c:v>18.188701062716799</c:v>
                </c:pt>
                <c:pt idx="13214">
                  <c:v>18.190077638896501</c:v>
                </c:pt>
                <c:pt idx="13215">
                  <c:v>18.191454215076298</c:v>
                </c:pt>
                <c:pt idx="13216">
                  <c:v>18.192830791256</c:v>
                </c:pt>
                <c:pt idx="13217">
                  <c:v>18.194207367435698</c:v>
                </c:pt>
                <c:pt idx="13218">
                  <c:v>18.1955839436154</c:v>
                </c:pt>
                <c:pt idx="13219">
                  <c:v>18.196960519795201</c:v>
                </c:pt>
                <c:pt idx="13220">
                  <c:v>18.1983370959749</c:v>
                </c:pt>
                <c:pt idx="13221">
                  <c:v>18.199713672154601</c:v>
                </c:pt>
                <c:pt idx="13222">
                  <c:v>18.2010902483343</c:v>
                </c:pt>
                <c:pt idx="13223">
                  <c:v>18.202466824514101</c:v>
                </c:pt>
                <c:pt idx="13224">
                  <c:v>18.203843400693799</c:v>
                </c:pt>
                <c:pt idx="13225">
                  <c:v>18.205219976873501</c:v>
                </c:pt>
                <c:pt idx="13226">
                  <c:v>18.206596553053298</c:v>
                </c:pt>
                <c:pt idx="13227">
                  <c:v>18.207973129233</c:v>
                </c:pt>
                <c:pt idx="13228">
                  <c:v>18.209349705412698</c:v>
                </c:pt>
                <c:pt idx="13229">
                  <c:v>18.2107262815924</c:v>
                </c:pt>
                <c:pt idx="13230">
                  <c:v>18.212102857772202</c:v>
                </c:pt>
                <c:pt idx="13231">
                  <c:v>18.2134794339519</c:v>
                </c:pt>
                <c:pt idx="13232">
                  <c:v>18.214856010131601</c:v>
                </c:pt>
                <c:pt idx="13233">
                  <c:v>18.2162325863113</c:v>
                </c:pt>
                <c:pt idx="13234">
                  <c:v>18.217609162491101</c:v>
                </c:pt>
                <c:pt idx="13235">
                  <c:v>18.218985738670799</c:v>
                </c:pt>
                <c:pt idx="13236">
                  <c:v>18.220362314850501</c:v>
                </c:pt>
                <c:pt idx="13237">
                  <c:v>18.221738891030199</c:v>
                </c:pt>
                <c:pt idx="13238">
                  <c:v>18.22311546721</c:v>
                </c:pt>
                <c:pt idx="13239">
                  <c:v>18.224492043389699</c:v>
                </c:pt>
                <c:pt idx="13240">
                  <c:v>18.2258686195694</c:v>
                </c:pt>
                <c:pt idx="13241">
                  <c:v>18.227245195749099</c:v>
                </c:pt>
                <c:pt idx="13242">
                  <c:v>18.2286217719289</c:v>
                </c:pt>
                <c:pt idx="13243">
                  <c:v>18.229998348108602</c:v>
                </c:pt>
                <c:pt idx="13244">
                  <c:v>18.2313749242883</c:v>
                </c:pt>
                <c:pt idx="13245">
                  <c:v>18.232751500468002</c:v>
                </c:pt>
                <c:pt idx="13246">
                  <c:v>18.234128076647799</c:v>
                </c:pt>
                <c:pt idx="13247">
                  <c:v>18.235504652827501</c:v>
                </c:pt>
                <c:pt idx="13248">
                  <c:v>18.236881229007199</c:v>
                </c:pt>
                <c:pt idx="13249">
                  <c:v>18.238257805186901</c:v>
                </c:pt>
                <c:pt idx="13250">
                  <c:v>18.239634381366699</c:v>
                </c:pt>
                <c:pt idx="13251">
                  <c:v>18.241010957546401</c:v>
                </c:pt>
                <c:pt idx="13252">
                  <c:v>18.242387533726099</c:v>
                </c:pt>
                <c:pt idx="13253">
                  <c:v>18.243764109905801</c:v>
                </c:pt>
                <c:pt idx="13254">
                  <c:v>18.245140686085598</c:v>
                </c:pt>
                <c:pt idx="13255">
                  <c:v>18.2465172622653</c:v>
                </c:pt>
                <c:pt idx="13256">
                  <c:v>18.247893838444998</c:v>
                </c:pt>
                <c:pt idx="13257">
                  <c:v>18.249270414624799</c:v>
                </c:pt>
                <c:pt idx="13258">
                  <c:v>18.250646990804501</c:v>
                </c:pt>
                <c:pt idx="13259">
                  <c:v>18.252023566984199</c:v>
                </c:pt>
                <c:pt idx="13260">
                  <c:v>18.253400143163901</c:v>
                </c:pt>
                <c:pt idx="13261">
                  <c:v>18.254776719343699</c:v>
                </c:pt>
                <c:pt idx="13262">
                  <c:v>18.256153295523401</c:v>
                </c:pt>
                <c:pt idx="13263">
                  <c:v>18.257529871703099</c:v>
                </c:pt>
                <c:pt idx="13264">
                  <c:v>18.258906447882801</c:v>
                </c:pt>
                <c:pt idx="13265">
                  <c:v>18.260283024062598</c:v>
                </c:pt>
                <c:pt idx="13266">
                  <c:v>18.2616596002423</c:v>
                </c:pt>
                <c:pt idx="13267">
                  <c:v>18.263036176421998</c:v>
                </c:pt>
                <c:pt idx="13268">
                  <c:v>18.2644127526017</c:v>
                </c:pt>
                <c:pt idx="13269">
                  <c:v>18.265789328781501</c:v>
                </c:pt>
                <c:pt idx="13270">
                  <c:v>18.2671659049612</c:v>
                </c:pt>
                <c:pt idx="13271">
                  <c:v>18.268542481140901</c:v>
                </c:pt>
                <c:pt idx="13272">
                  <c:v>18.2699190573206</c:v>
                </c:pt>
                <c:pt idx="13273">
                  <c:v>18.271295633500401</c:v>
                </c:pt>
                <c:pt idx="13274">
                  <c:v>18.272672209680099</c:v>
                </c:pt>
                <c:pt idx="13275">
                  <c:v>18.274048785859801</c:v>
                </c:pt>
                <c:pt idx="13276">
                  <c:v>18.275425362039499</c:v>
                </c:pt>
                <c:pt idx="13277">
                  <c:v>18.2768019382193</c:v>
                </c:pt>
                <c:pt idx="13278">
                  <c:v>18.278178514398999</c:v>
                </c:pt>
                <c:pt idx="13279">
                  <c:v>18.2795550905787</c:v>
                </c:pt>
                <c:pt idx="13280">
                  <c:v>18.280931666758399</c:v>
                </c:pt>
                <c:pt idx="13281">
                  <c:v>18.2823082429382</c:v>
                </c:pt>
                <c:pt idx="13282">
                  <c:v>18.283684819117902</c:v>
                </c:pt>
                <c:pt idx="13283">
                  <c:v>18.2850613952976</c:v>
                </c:pt>
                <c:pt idx="13284">
                  <c:v>18.286437971477302</c:v>
                </c:pt>
                <c:pt idx="13285">
                  <c:v>18.287814547657099</c:v>
                </c:pt>
                <c:pt idx="13286">
                  <c:v>18.289191123836801</c:v>
                </c:pt>
                <c:pt idx="13287">
                  <c:v>18.290567700016499</c:v>
                </c:pt>
                <c:pt idx="13288">
                  <c:v>18.291944276196201</c:v>
                </c:pt>
                <c:pt idx="13289">
                  <c:v>18.293320852375999</c:v>
                </c:pt>
                <c:pt idx="13290">
                  <c:v>18.2946974285557</c:v>
                </c:pt>
                <c:pt idx="13291">
                  <c:v>18.296074004735399</c:v>
                </c:pt>
                <c:pt idx="13292">
                  <c:v>18.2974505809152</c:v>
                </c:pt>
                <c:pt idx="13293">
                  <c:v>18.298827157094902</c:v>
                </c:pt>
                <c:pt idx="13294">
                  <c:v>18.3002037332746</c:v>
                </c:pt>
                <c:pt idx="13295">
                  <c:v>18.301580309454302</c:v>
                </c:pt>
                <c:pt idx="13296">
                  <c:v>18.302956885634099</c:v>
                </c:pt>
                <c:pt idx="13297">
                  <c:v>18.304333461813801</c:v>
                </c:pt>
                <c:pt idx="13298">
                  <c:v>18.305710037993499</c:v>
                </c:pt>
                <c:pt idx="13299">
                  <c:v>18.307086614173201</c:v>
                </c:pt>
                <c:pt idx="13300">
                  <c:v>18.308463190352999</c:v>
                </c:pt>
                <c:pt idx="13301">
                  <c:v>18.309839766532701</c:v>
                </c:pt>
                <c:pt idx="13302">
                  <c:v>18.311216342712399</c:v>
                </c:pt>
                <c:pt idx="13303">
                  <c:v>18.312592918892101</c:v>
                </c:pt>
                <c:pt idx="13304">
                  <c:v>18.313969495071898</c:v>
                </c:pt>
                <c:pt idx="13305">
                  <c:v>18.3153460712516</c:v>
                </c:pt>
                <c:pt idx="13306">
                  <c:v>18.316722647431298</c:v>
                </c:pt>
                <c:pt idx="13307">
                  <c:v>18.318099223611</c:v>
                </c:pt>
                <c:pt idx="13308">
                  <c:v>18.319475799790801</c:v>
                </c:pt>
                <c:pt idx="13309">
                  <c:v>18.3208523759705</c:v>
                </c:pt>
                <c:pt idx="13310">
                  <c:v>18.322228952150201</c:v>
                </c:pt>
                <c:pt idx="13311">
                  <c:v>18.3236055283299</c:v>
                </c:pt>
                <c:pt idx="13312">
                  <c:v>18.324982104509701</c:v>
                </c:pt>
                <c:pt idx="13313">
                  <c:v>18.326358680689399</c:v>
                </c:pt>
                <c:pt idx="13314">
                  <c:v>18.327735256869101</c:v>
                </c:pt>
                <c:pt idx="13315">
                  <c:v>18.329111833048799</c:v>
                </c:pt>
                <c:pt idx="13316">
                  <c:v>18.3304884092286</c:v>
                </c:pt>
                <c:pt idx="13317">
                  <c:v>18.331864985408298</c:v>
                </c:pt>
                <c:pt idx="13318">
                  <c:v>18.333241561588</c:v>
                </c:pt>
                <c:pt idx="13319">
                  <c:v>18.334618137767698</c:v>
                </c:pt>
                <c:pt idx="13320">
                  <c:v>18.3359947139475</c:v>
                </c:pt>
                <c:pt idx="13321">
                  <c:v>18.337371290127201</c:v>
                </c:pt>
                <c:pt idx="13322">
                  <c:v>18.3387478663069</c:v>
                </c:pt>
                <c:pt idx="13323">
                  <c:v>18.340124442486601</c:v>
                </c:pt>
                <c:pt idx="13324">
                  <c:v>18.341501018666399</c:v>
                </c:pt>
                <c:pt idx="13325">
                  <c:v>18.342877594846101</c:v>
                </c:pt>
                <c:pt idx="13326">
                  <c:v>18.344254171025799</c:v>
                </c:pt>
                <c:pt idx="13327">
                  <c:v>18.3456307472056</c:v>
                </c:pt>
                <c:pt idx="13328">
                  <c:v>18.347007323385299</c:v>
                </c:pt>
                <c:pt idx="13329">
                  <c:v>18.348383899565</c:v>
                </c:pt>
                <c:pt idx="13330">
                  <c:v>18.349760475744699</c:v>
                </c:pt>
                <c:pt idx="13331">
                  <c:v>18.3511370519245</c:v>
                </c:pt>
                <c:pt idx="13332">
                  <c:v>18.352513628104202</c:v>
                </c:pt>
                <c:pt idx="13333">
                  <c:v>18.3538902042839</c:v>
                </c:pt>
                <c:pt idx="13334">
                  <c:v>18.355266780463602</c:v>
                </c:pt>
                <c:pt idx="13335">
                  <c:v>18.356643356643399</c:v>
                </c:pt>
                <c:pt idx="13336">
                  <c:v>18.358019932823101</c:v>
                </c:pt>
                <c:pt idx="13337">
                  <c:v>18.359396509002799</c:v>
                </c:pt>
                <c:pt idx="13338">
                  <c:v>18.360773085182501</c:v>
                </c:pt>
                <c:pt idx="13339">
                  <c:v>18.362149661362299</c:v>
                </c:pt>
                <c:pt idx="13340">
                  <c:v>18.363526237542001</c:v>
                </c:pt>
                <c:pt idx="13341">
                  <c:v>18.364902813721699</c:v>
                </c:pt>
                <c:pt idx="13342">
                  <c:v>18.366279389901401</c:v>
                </c:pt>
                <c:pt idx="13343">
                  <c:v>18.367655966081202</c:v>
                </c:pt>
                <c:pt idx="13344">
                  <c:v>18.3690325422609</c:v>
                </c:pt>
                <c:pt idx="13345">
                  <c:v>18.370409118440602</c:v>
                </c:pt>
                <c:pt idx="13346">
                  <c:v>18.3717856946203</c:v>
                </c:pt>
                <c:pt idx="13347">
                  <c:v>18.373162270800101</c:v>
                </c:pt>
                <c:pt idx="13348">
                  <c:v>18.374538846979799</c:v>
                </c:pt>
                <c:pt idx="13349">
                  <c:v>18.375915423159501</c:v>
                </c:pt>
                <c:pt idx="13350">
                  <c:v>18.377291999339199</c:v>
                </c:pt>
                <c:pt idx="13351">
                  <c:v>18.378668575519001</c:v>
                </c:pt>
                <c:pt idx="13352">
                  <c:v>18.380045151698699</c:v>
                </c:pt>
                <c:pt idx="13353">
                  <c:v>18.381421727878401</c:v>
                </c:pt>
                <c:pt idx="13354">
                  <c:v>18.382798304058198</c:v>
                </c:pt>
                <c:pt idx="13355">
                  <c:v>18.3841748802379</c:v>
                </c:pt>
                <c:pt idx="13356">
                  <c:v>18.385551456417598</c:v>
                </c:pt>
                <c:pt idx="13357">
                  <c:v>18.3869280325973</c:v>
                </c:pt>
                <c:pt idx="13358">
                  <c:v>18.388304608777101</c:v>
                </c:pt>
                <c:pt idx="13359">
                  <c:v>18.3896811849568</c:v>
                </c:pt>
                <c:pt idx="13360">
                  <c:v>18.391057761136501</c:v>
                </c:pt>
                <c:pt idx="13361">
                  <c:v>18.3924343373162</c:v>
                </c:pt>
                <c:pt idx="13362">
                  <c:v>18.393810913496001</c:v>
                </c:pt>
                <c:pt idx="13363">
                  <c:v>18.395187489675699</c:v>
                </c:pt>
                <c:pt idx="13364">
                  <c:v>18.396564065855401</c:v>
                </c:pt>
                <c:pt idx="13365">
                  <c:v>18.397940642035099</c:v>
                </c:pt>
                <c:pt idx="13366">
                  <c:v>18.3993172182149</c:v>
                </c:pt>
                <c:pt idx="13367">
                  <c:v>18.400693794394599</c:v>
                </c:pt>
                <c:pt idx="13368">
                  <c:v>18.4020703705743</c:v>
                </c:pt>
                <c:pt idx="13369">
                  <c:v>18.403446946753999</c:v>
                </c:pt>
                <c:pt idx="13370">
                  <c:v>18.4048235229338</c:v>
                </c:pt>
                <c:pt idx="13371">
                  <c:v>18.406200099113502</c:v>
                </c:pt>
                <c:pt idx="13372">
                  <c:v>18.4075766752932</c:v>
                </c:pt>
                <c:pt idx="13373">
                  <c:v>18.408953251472902</c:v>
                </c:pt>
                <c:pt idx="13374">
                  <c:v>18.410329827652699</c:v>
                </c:pt>
                <c:pt idx="13375">
                  <c:v>18.411706403832401</c:v>
                </c:pt>
                <c:pt idx="13376">
                  <c:v>18.413082980012099</c:v>
                </c:pt>
                <c:pt idx="13377">
                  <c:v>18.414459556191801</c:v>
                </c:pt>
                <c:pt idx="13378">
                  <c:v>18.415836132371599</c:v>
                </c:pt>
                <c:pt idx="13379">
                  <c:v>18.4172127085513</c:v>
                </c:pt>
                <c:pt idx="13380">
                  <c:v>18.418589284730999</c:v>
                </c:pt>
                <c:pt idx="13381">
                  <c:v>18.4199658609107</c:v>
                </c:pt>
                <c:pt idx="13382">
                  <c:v>18.421342437090502</c:v>
                </c:pt>
                <c:pt idx="13383">
                  <c:v>18.4227190132702</c:v>
                </c:pt>
                <c:pt idx="13384">
                  <c:v>18.424095589449902</c:v>
                </c:pt>
                <c:pt idx="13385">
                  <c:v>18.425472165629699</c:v>
                </c:pt>
                <c:pt idx="13386">
                  <c:v>18.426848741809401</c:v>
                </c:pt>
                <c:pt idx="13387">
                  <c:v>18.428225317989099</c:v>
                </c:pt>
                <c:pt idx="13388">
                  <c:v>18.429601894168801</c:v>
                </c:pt>
                <c:pt idx="13389">
                  <c:v>18.430978470348599</c:v>
                </c:pt>
                <c:pt idx="13390">
                  <c:v>18.432355046528301</c:v>
                </c:pt>
                <c:pt idx="13391">
                  <c:v>18.433731622707999</c:v>
                </c:pt>
                <c:pt idx="13392">
                  <c:v>18.435108198887701</c:v>
                </c:pt>
                <c:pt idx="13393">
                  <c:v>18.436484775067498</c:v>
                </c:pt>
                <c:pt idx="13394">
                  <c:v>18.4378613512472</c:v>
                </c:pt>
                <c:pt idx="13395">
                  <c:v>18.439237927426898</c:v>
                </c:pt>
                <c:pt idx="13396">
                  <c:v>18.4406145036066</c:v>
                </c:pt>
                <c:pt idx="13397">
                  <c:v>18.441991079786401</c:v>
                </c:pt>
                <c:pt idx="13398">
                  <c:v>18.4433676559661</c:v>
                </c:pt>
                <c:pt idx="13399">
                  <c:v>18.444744232145801</c:v>
                </c:pt>
                <c:pt idx="13400">
                  <c:v>18.446120808325499</c:v>
                </c:pt>
                <c:pt idx="13401">
                  <c:v>18.447497384505301</c:v>
                </c:pt>
                <c:pt idx="13402">
                  <c:v>18.448873960684999</c:v>
                </c:pt>
                <c:pt idx="13403">
                  <c:v>18.450250536864701</c:v>
                </c:pt>
                <c:pt idx="13404">
                  <c:v>18.451627113044399</c:v>
                </c:pt>
                <c:pt idx="13405">
                  <c:v>18.4530036892242</c:v>
                </c:pt>
                <c:pt idx="13406">
                  <c:v>18.454380265403898</c:v>
                </c:pt>
                <c:pt idx="13407">
                  <c:v>18.4557568415836</c:v>
                </c:pt>
                <c:pt idx="13408">
                  <c:v>18.457133417763298</c:v>
                </c:pt>
                <c:pt idx="13409">
                  <c:v>18.4585099939431</c:v>
                </c:pt>
                <c:pt idx="13410">
                  <c:v>18.459886570122801</c:v>
                </c:pt>
                <c:pt idx="13411">
                  <c:v>18.4612631463025</c:v>
                </c:pt>
                <c:pt idx="13412">
                  <c:v>18.462639722482201</c:v>
                </c:pt>
                <c:pt idx="13413">
                  <c:v>18.464016298661999</c:v>
                </c:pt>
                <c:pt idx="13414">
                  <c:v>18.465392874841701</c:v>
                </c:pt>
                <c:pt idx="13415">
                  <c:v>18.466769451021399</c:v>
                </c:pt>
                <c:pt idx="13416">
                  <c:v>18.4681460272012</c:v>
                </c:pt>
                <c:pt idx="13417">
                  <c:v>18.469522603380899</c:v>
                </c:pt>
                <c:pt idx="13418">
                  <c:v>18.4708991795606</c:v>
                </c:pt>
                <c:pt idx="13419">
                  <c:v>18.472275755740299</c:v>
                </c:pt>
                <c:pt idx="13420">
                  <c:v>18.4736523319201</c:v>
                </c:pt>
                <c:pt idx="13421">
                  <c:v>18.475028908099802</c:v>
                </c:pt>
                <c:pt idx="13422">
                  <c:v>18.4764054842795</c:v>
                </c:pt>
                <c:pt idx="13423">
                  <c:v>18.477782060459202</c:v>
                </c:pt>
                <c:pt idx="13424">
                  <c:v>18.479158636638999</c:v>
                </c:pt>
                <c:pt idx="13425">
                  <c:v>18.480535212818701</c:v>
                </c:pt>
                <c:pt idx="13426">
                  <c:v>18.481911788998399</c:v>
                </c:pt>
                <c:pt idx="13427">
                  <c:v>18.483288365178101</c:v>
                </c:pt>
                <c:pt idx="13428">
                  <c:v>18.484664941357899</c:v>
                </c:pt>
                <c:pt idx="13429">
                  <c:v>18.4860415175376</c:v>
                </c:pt>
                <c:pt idx="13430">
                  <c:v>18.487418093717299</c:v>
                </c:pt>
                <c:pt idx="13431">
                  <c:v>18.488794669897</c:v>
                </c:pt>
                <c:pt idx="13432">
                  <c:v>18.490171246076802</c:v>
                </c:pt>
                <c:pt idx="13433">
                  <c:v>18.4915478222565</c:v>
                </c:pt>
                <c:pt idx="13434">
                  <c:v>18.492924398436202</c:v>
                </c:pt>
                <c:pt idx="13435">
                  <c:v>18.4943009746159</c:v>
                </c:pt>
                <c:pt idx="13436">
                  <c:v>18.495677550795701</c:v>
                </c:pt>
                <c:pt idx="13437">
                  <c:v>18.497054126975399</c:v>
                </c:pt>
                <c:pt idx="13438">
                  <c:v>18.498430703155101</c:v>
                </c:pt>
                <c:pt idx="13439">
                  <c:v>18.499807279334799</c:v>
                </c:pt>
                <c:pt idx="13440">
                  <c:v>18.501183855514601</c:v>
                </c:pt>
                <c:pt idx="13441">
                  <c:v>18.502560431694299</c:v>
                </c:pt>
                <c:pt idx="13442">
                  <c:v>18.503937007874001</c:v>
                </c:pt>
                <c:pt idx="13443">
                  <c:v>18.505313584053699</c:v>
                </c:pt>
                <c:pt idx="13444">
                  <c:v>18.5066901602335</c:v>
                </c:pt>
                <c:pt idx="13445">
                  <c:v>18.508066736413198</c:v>
                </c:pt>
                <c:pt idx="13446">
                  <c:v>18.5094433125929</c:v>
                </c:pt>
                <c:pt idx="13447">
                  <c:v>18.510819888772598</c:v>
                </c:pt>
                <c:pt idx="13448">
                  <c:v>18.5121964649524</c:v>
                </c:pt>
                <c:pt idx="13449">
                  <c:v>18.513573041132101</c:v>
                </c:pt>
                <c:pt idx="13450">
                  <c:v>18.5149496173118</c:v>
                </c:pt>
                <c:pt idx="13451">
                  <c:v>18.516326193491601</c:v>
                </c:pt>
                <c:pt idx="13452">
                  <c:v>18.517702769671299</c:v>
                </c:pt>
                <c:pt idx="13453">
                  <c:v>18.519079345851001</c:v>
                </c:pt>
                <c:pt idx="13454">
                  <c:v>18.520455922030699</c:v>
                </c:pt>
                <c:pt idx="13455">
                  <c:v>18.5218324982105</c:v>
                </c:pt>
                <c:pt idx="13456">
                  <c:v>18.523209074390198</c:v>
                </c:pt>
                <c:pt idx="13457">
                  <c:v>18.5245856505699</c:v>
                </c:pt>
                <c:pt idx="13458">
                  <c:v>18.525962226749598</c:v>
                </c:pt>
                <c:pt idx="13459">
                  <c:v>18.5273388029294</c:v>
                </c:pt>
                <c:pt idx="13460">
                  <c:v>18.528715379109101</c:v>
                </c:pt>
                <c:pt idx="13461">
                  <c:v>18.5300919552888</c:v>
                </c:pt>
                <c:pt idx="13462">
                  <c:v>18.531468531468501</c:v>
                </c:pt>
                <c:pt idx="13463">
                  <c:v>18.532845107648299</c:v>
                </c:pt>
                <c:pt idx="13464">
                  <c:v>18.534221683828001</c:v>
                </c:pt>
                <c:pt idx="13465">
                  <c:v>18.535598260007699</c:v>
                </c:pt>
                <c:pt idx="13466">
                  <c:v>18.536974836187401</c:v>
                </c:pt>
                <c:pt idx="13467">
                  <c:v>18.538351412367199</c:v>
                </c:pt>
                <c:pt idx="13468">
                  <c:v>18.5397279885469</c:v>
                </c:pt>
                <c:pt idx="13469">
                  <c:v>18.541104564726599</c:v>
                </c:pt>
                <c:pt idx="13470">
                  <c:v>18.5424811409063</c:v>
                </c:pt>
                <c:pt idx="13471">
                  <c:v>18.543857717086102</c:v>
                </c:pt>
                <c:pt idx="13472">
                  <c:v>18.5452342932658</c:v>
                </c:pt>
                <c:pt idx="13473">
                  <c:v>18.546610869445502</c:v>
                </c:pt>
                <c:pt idx="13474">
                  <c:v>18.5479874456252</c:v>
                </c:pt>
                <c:pt idx="13475">
                  <c:v>18.549364021805001</c:v>
                </c:pt>
                <c:pt idx="13476">
                  <c:v>18.550740597984699</c:v>
                </c:pt>
                <c:pt idx="13477">
                  <c:v>18.552117174164401</c:v>
                </c:pt>
                <c:pt idx="13478">
                  <c:v>18.553493750344099</c:v>
                </c:pt>
                <c:pt idx="13479">
                  <c:v>18.554870326523901</c:v>
                </c:pt>
                <c:pt idx="13480">
                  <c:v>18.556246902703599</c:v>
                </c:pt>
                <c:pt idx="13481">
                  <c:v>18.557623478883301</c:v>
                </c:pt>
                <c:pt idx="13482">
                  <c:v>18.559000055063098</c:v>
                </c:pt>
                <c:pt idx="13483">
                  <c:v>18.5603766312428</c:v>
                </c:pt>
                <c:pt idx="13484">
                  <c:v>18.561753207422498</c:v>
                </c:pt>
                <c:pt idx="13485">
                  <c:v>18.5631297836022</c:v>
                </c:pt>
                <c:pt idx="13486">
                  <c:v>18.564506359782001</c:v>
                </c:pt>
                <c:pt idx="13487">
                  <c:v>18.565882935961699</c:v>
                </c:pt>
                <c:pt idx="13488">
                  <c:v>18.567259512141401</c:v>
                </c:pt>
                <c:pt idx="13489">
                  <c:v>18.568636088321099</c:v>
                </c:pt>
                <c:pt idx="13490">
                  <c:v>18.570012664500901</c:v>
                </c:pt>
                <c:pt idx="13491">
                  <c:v>18.571389240680599</c:v>
                </c:pt>
                <c:pt idx="13492">
                  <c:v>18.572765816860301</c:v>
                </c:pt>
                <c:pt idx="13493">
                  <c:v>18.574142393039999</c:v>
                </c:pt>
                <c:pt idx="13494">
                  <c:v>18.5755189692198</c:v>
                </c:pt>
                <c:pt idx="13495">
                  <c:v>18.576895545399498</c:v>
                </c:pt>
                <c:pt idx="13496">
                  <c:v>18.5782721215792</c:v>
                </c:pt>
                <c:pt idx="13497">
                  <c:v>18.579648697758898</c:v>
                </c:pt>
                <c:pt idx="13498">
                  <c:v>18.5810252739387</c:v>
                </c:pt>
                <c:pt idx="13499">
                  <c:v>18.582401850118401</c:v>
                </c:pt>
                <c:pt idx="13500">
                  <c:v>18.5837784262981</c:v>
                </c:pt>
                <c:pt idx="13501">
                  <c:v>18.585155002477801</c:v>
                </c:pt>
                <c:pt idx="13502">
                  <c:v>18.586531578657599</c:v>
                </c:pt>
                <c:pt idx="13503">
                  <c:v>18.587908154837301</c:v>
                </c:pt>
                <c:pt idx="13504">
                  <c:v>18.589284731016999</c:v>
                </c:pt>
                <c:pt idx="13505">
                  <c:v>18.590661307196701</c:v>
                </c:pt>
                <c:pt idx="13506">
                  <c:v>18.592037883376499</c:v>
                </c:pt>
                <c:pt idx="13507">
                  <c:v>18.5934144595562</c:v>
                </c:pt>
                <c:pt idx="13508">
                  <c:v>18.594791035735899</c:v>
                </c:pt>
                <c:pt idx="13509">
                  <c:v>18.5961676119156</c:v>
                </c:pt>
                <c:pt idx="13510">
                  <c:v>18.597544188095402</c:v>
                </c:pt>
                <c:pt idx="13511">
                  <c:v>18.5989207642751</c:v>
                </c:pt>
                <c:pt idx="13512">
                  <c:v>18.600297340454802</c:v>
                </c:pt>
                <c:pt idx="13513">
                  <c:v>18.601673916634599</c:v>
                </c:pt>
                <c:pt idx="13514">
                  <c:v>18.603050492814301</c:v>
                </c:pt>
                <c:pt idx="13515">
                  <c:v>18.604427068993999</c:v>
                </c:pt>
                <c:pt idx="13516">
                  <c:v>18.605803645173701</c:v>
                </c:pt>
                <c:pt idx="13517">
                  <c:v>18.607180221353499</c:v>
                </c:pt>
                <c:pt idx="13518">
                  <c:v>18.6085567975332</c:v>
                </c:pt>
                <c:pt idx="13519">
                  <c:v>18.609933373712899</c:v>
                </c:pt>
                <c:pt idx="13520">
                  <c:v>18.6113099498926</c:v>
                </c:pt>
                <c:pt idx="13521">
                  <c:v>18.612686526072402</c:v>
                </c:pt>
                <c:pt idx="13522">
                  <c:v>18.6140631022521</c:v>
                </c:pt>
                <c:pt idx="13523">
                  <c:v>18.615439678431802</c:v>
                </c:pt>
                <c:pt idx="13524">
                  <c:v>18.6168162546115</c:v>
                </c:pt>
                <c:pt idx="13525">
                  <c:v>18.618192830791301</c:v>
                </c:pt>
                <c:pt idx="13526">
                  <c:v>18.619569406970999</c:v>
                </c:pt>
                <c:pt idx="13527">
                  <c:v>18.620945983150701</c:v>
                </c:pt>
                <c:pt idx="13528">
                  <c:v>18.622322559330399</c:v>
                </c:pt>
                <c:pt idx="13529">
                  <c:v>18.623699135510201</c:v>
                </c:pt>
                <c:pt idx="13530">
                  <c:v>18.625075711689899</c:v>
                </c:pt>
                <c:pt idx="13531">
                  <c:v>18.626452287869601</c:v>
                </c:pt>
                <c:pt idx="13532">
                  <c:v>18.627828864049299</c:v>
                </c:pt>
                <c:pt idx="13533">
                  <c:v>18.6292054402291</c:v>
                </c:pt>
                <c:pt idx="13534">
                  <c:v>18.630582016408798</c:v>
                </c:pt>
                <c:pt idx="13535">
                  <c:v>18.6319585925885</c:v>
                </c:pt>
                <c:pt idx="13536">
                  <c:v>18.633335168768198</c:v>
                </c:pt>
                <c:pt idx="13537">
                  <c:v>18.634711744948</c:v>
                </c:pt>
                <c:pt idx="13538">
                  <c:v>18.636088321127701</c:v>
                </c:pt>
                <c:pt idx="13539">
                  <c:v>18.6374648973074</c:v>
                </c:pt>
                <c:pt idx="13540">
                  <c:v>18.638841473487101</c:v>
                </c:pt>
                <c:pt idx="13541">
                  <c:v>18.640218049666899</c:v>
                </c:pt>
                <c:pt idx="13542">
                  <c:v>18.641594625846601</c:v>
                </c:pt>
                <c:pt idx="13543">
                  <c:v>18.642971202026299</c:v>
                </c:pt>
                <c:pt idx="13544">
                  <c:v>18.6443477782061</c:v>
                </c:pt>
                <c:pt idx="13545">
                  <c:v>18.645724354385798</c:v>
                </c:pt>
                <c:pt idx="13546">
                  <c:v>18.6471009305655</c:v>
                </c:pt>
                <c:pt idx="13547">
                  <c:v>18.648477506745198</c:v>
                </c:pt>
                <c:pt idx="13548">
                  <c:v>18.649854082925</c:v>
                </c:pt>
                <c:pt idx="13549">
                  <c:v>18.651230659104701</c:v>
                </c:pt>
                <c:pt idx="13550">
                  <c:v>18.6526072352844</c:v>
                </c:pt>
                <c:pt idx="13551">
                  <c:v>18.653983811464101</c:v>
                </c:pt>
                <c:pt idx="13552">
                  <c:v>18.655360387643899</c:v>
                </c:pt>
                <c:pt idx="13553">
                  <c:v>18.656736963823601</c:v>
                </c:pt>
                <c:pt idx="13554">
                  <c:v>18.658113540003299</c:v>
                </c:pt>
                <c:pt idx="13555">
                  <c:v>18.659490116183001</c:v>
                </c:pt>
                <c:pt idx="13556">
                  <c:v>18.660866692362799</c:v>
                </c:pt>
                <c:pt idx="13557">
                  <c:v>18.6622432685425</c:v>
                </c:pt>
                <c:pt idx="13558">
                  <c:v>18.663619844722199</c:v>
                </c:pt>
                <c:pt idx="13559">
                  <c:v>18.6649964209019</c:v>
                </c:pt>
                <c:pt idx="13560">
                  <c:v>18.666372997081702</c:v>
                </c:pt>
                <c:pt idx="13561">
                  <c:v>18.6677495732614</c:v>
                </c:pt>
                <c:pt idx="13562">
                  <c:v>18.669126149441102</c:v>
                </c:pt>
                <c:pt idx="13563">
                  <c:v>18.6705027256208</c:v>
                </c:pt>
                <c:pt idx="13564">
                  <c:v>18.671879301800601</c:v>
                </c:pt>
                <c:pt idx="13565">
                  <c:v>18.673255877980299</c:v>
                </c:pt>
                <c:pt idx="13566">
                  <c:v>18.674632454160001</c:v>
                </c:pt>
                <c:pt idx="13567">
                  <c:v>18.676009030339699</c:v>
                </c:pt>
                <c:pt idx="13568">
                  <c:v>18.677385606519501</c:v>
                </c:pt>
                <c:pt idx="13569">
                  <c:v>18.678762182699199</c:v>
                </c:pt>
                <c:pt idx="13570">
                  <c:v>18.680138758878901</c:v>
                </c:pt>
                <c:pt idx="13571">
                  <c:v>18.681515335058599</c:v>
                </c:pt>
                <c:pt idx="13572">
                  <c:v>18.6828919112384</c:v>
                </c:pt>
                <c:pt idx="13573">
                  <c:v>18.684268487418102</c:v>
                </c:pt>
                <c:pt idx="13574">
                  <c:v>18.6856450635978</c:v>
                </c:pt>
                <c:pt idx="13575">
                  <c:v>18.687021639777502</c:v>
                </c:pt>
                <c:pt idx="13576">
                  <c:v>18.688398215957299</c:v>
                </c:pt>
                <c:pt idx="13577">
                  <c:v>18.689774792137001</c:v>
                </c:pt>
                <c:pt idx="13578">
                  <c:v>18.691151368316699</c:v>
                </c:pt>
                <c:pt idx="13579">
                  <c:v>18.692527944496501</c:v>
                </c:pt>
                <c:pt idx="13580">
                  <c:v>18.693904520676199</c:v>
                </c:pt>
                <c:pt idx="13581">
                  <c:v>18.695281096855901</c:v>
                </c:pt>
                <c:pt idx="13582">
                  <c:v>18.696657673035599</c:v>
                </c:pt>
                <c:pt idx="13583">
                  <c:v>18.6980342492154</c:v>
                </c:pt>
                <c:pt idx="13584">
                  <c:v>18.699410825395098</c:v>
                </c:pt>
                <c:pt idx="13585">
                  <c:v>18.7007874015748</c:v>
                </c:pt>
                <c:pt idx="13586">
                  <c:v>18.702163977754498</c:v>
                </c:pt>
                <c:pt idx="13587">
                  <c:v>18.7035405539343</c:v>
                </c:pt>
                <c:pt idx="13588">
                  <c:v>18.704917130114001</c:v>
                </c:pt>
                <c:pt idx="13589">
                  <c:v>18.7062937062937</c:v>
                </c:pt>
                <c:pt idx="13590">
                  <c:v>18.707670282473401</c:v>
                </c:pt>
                <c:pt idx="13591">
                  <c:v>18.709046858653199</c:v>
                </c:pt>
                <c:pt idx="13592">
                  <c:v>18.710423434832901</c:v>
                </c:pt>
                <c:pt idx="13593">
                  <c:v>18.711800011012599</c:v>
                </c:pt>
                <c:pt idx="13594">
                  <c:v>18.713176587192301</c:v>
                </c:pt>
                <c:pt idx="13595">
                  <c:v>18.714553163372099</c:v>
                </c:pt>
                <c:pt idx="13596">
                  <c:v>18.7159297395518</c:v>
                </c:pt>
                <c:pt idx="13597">
                  <c:v>18.717306315731499</c:v>
                </c:pt>
                <c:pt idx="13598">
                  <c:v>18.7186828919112</c:v>
                </c:pt>
                <c:pt idx="13599">
                  <c:v>18.720059468091002</c:v>
                </c:pt>
                <c:pt idx="13600">
                  <c:v>18.7214360442707</c:v>
                </c:pt>
                <c:pt idx="13601">
                  <c:v>18.722812620450402</c:v>
                </c:pt>
                <c:pt idx="13602">
                  <c:v>18.7241891966301</c:v>
                </c:pt>
                <c:pt idx="13603">
                  <c:v>18.725565772809901</c:v>
                </c:pt>
                <c:pt idx="13604">
                  <c:v>18.726942348989599</c:v>
                </c:pt>
                <c:pt idx="13605">
                  <c:v>18.728318925169301</c:v>
                </c:pt>
                <c:pt idx="13606">
                  <c:v>18.729695501349099</c:v>
                </c:pt>
                <c:pt idx="13607">
                  <c:v>18.7310720775288</c:v>
                </c:pt>
                <c:pt idx="13608">
                  <c:v>18.732448653708499</c:v>
                </c:pt>
                <c:pt idx="13609">
                  <c:v>18.7338252298882</c:v>
                </c:pt>
                <c:pt idx="13610">
                  <c:v>18.735201806068002</c:v>
                </c:pt>
                <c:pt idx="13611">
                  <c:v>18.7365783822477</c:v>
                </c:pt>
                <c:pt idx="13612">
                  <c:v>18.737954958427402</c:v>
                </c:pt>
                <c:pt idx="13613">
                  <c:v>18.7393315346071</c:v>
                </c:pt>
                <c:pt idx="13614">
                  <c:v>18.740708110786901</c:v>
                </c:pt>
                <c:pt idx="13615">
                  <c:v>18.742084686966599</c:v>
                </c:pt>
                <c:pt idx="13616">
                  <c:v>18.743461263146301</c:v>
                </c:pt>
                <c:pt idx="13617">
                  <c:v>18.744837839325999</c:v>
                </c:pt>
                <c:pt idx="13618">
                  <c:v>18.746214415505801</c:v>
                </c:pt>
                <c:pt idx="13619">
                  <c:v>18.747590991685499</c:v>
                </c:pt>
                <c:pt idx="13620">
                  <c:v>18.748967567865201</c:v>
                </c:pt>
                <c:pt idx="13621">
                  <c:v>18.750344144044899</c:v>
                </c:pt>
                <c:pt idx="13622">
                  <c:v>18.7517207202247</c:v>
                </c:pt>
                <c:pt idx="13623">
                  <c:v>18.753097296404398</c:v>
                </c:pt>
                <c:pt idx="13624">
                  <c:v>18.7544738725841</c:v>
                </c:pt>
                <c:pt idx="13625">
                  <c:v>18.755850448763798</c:v>
                </c:pt>
                <c:pt idx="13626">
                  <c:v>18.7572270249436</c:v>
                </c:pt>
                <c:pt idx="13627">
                  <c:v>18.758603601123301</c:v>
                </c:pt>
                <c:pt idx="13628">
                  <c:v>18.759980177302999</c:v>
                </c:pt>
                <c:pt idx="13629">
                  <c:v>18.761356753482701</c:v>
                </c:pt>
                <c:pt idx="13630">
                  <c:v>18.762733329662499</c:v>
                </c:pt>
                <c:pt idx="13631">
                  <c:v>18.764109905842201</c:v>
                </c:pt>
                <c:pt idx="13632">
                  <c:v>18.765486482021899</c:v>
                </c:pt>
                <c:pt idx="13633">
                  <c:v>18.766863058201601</c:v>
                </c:pt>
                <c:pt idx="13634">
                  <c:v>18.768239634381398</c:v>
                </c:pt>
                <c:pt idx="13635">
                  <c:v>18.7696162105611</c:v>
                </c:pt>
                <c:pt idx="13636">
                  <c:v>18.770992786740798</c:v>
                </c:pt>
                <c:pt idx="13637">
                  <c:v>18.7723693629205</c:v>
                </c:pt>
                <c:pt idx="13638">
                  <c:v>18.773745939100301</c:v>
                </c:pt>
                <c:pt idx="13639">
                  <c:v>18.77512251528</c:v>
                </c:pt>
                <c:pt idx="13640">
                  <c:v>18.776499091459701</c:v>
                </c:pt>
                <c:pt idx="13641">
                  <c:v>18.777875667639499</c:v>
                </c:pt>
                <c:pt idx="13642">
                  <c:v>18.779252243819201</c:v>
                </c:pt>
                <c:pt idx="13643">
                  <c:v>18.780628819998899</c:v>
                </c:pt>
                <c:pt idx="13644">
                  <c:v>18.782005396178601</c:v>
                </c:pt>
                <c:pt idx="13645">
                  <c:v>18.783381972358399</c:v>
                </c:pt>
                <c:pt idx="13646">
                  <c:v>18.7847585485381</c:v>
                </c:pt>
                <c:pt idx="13647">
                  <c:v>18.786135124717799</c:v>
                </c:pt>
                <c:pt idx="13648">
                  <c:v>18.7875117008975</c:v>
                </c:pt>
                <c:pt idx="13649">
                  <c:v>18.788888277077302</c:v>
                </c:pt>
                <c:pt idx="13650">
                  <c:v>18.790264853257</c:v>
                </c:pt>
                <c:pt idx="13651">
                  <c:v>18.791641429436702</c:v>
                </c:pt>
                <c:pt idx="13652">
                  <c:v>18.7930180056164</c:v>
                </c:pt>
                <c:pt idx="13653">
                  <c:v>18.794394581796201</c:v>
                </c:pt>
                <c:pt idx="13654">
                  <c:v>18.795771157975899</c:v>
                </c:pt>
                <c:pt idx="13655">
                  <c:v>18.797147734155601</c:v>
                </c:pt>
                <c:pt idx="13656">
                  <c:v>18.798524310335299</c:v>
                </c:pt>
                <c:pt idx="13657">
                  <c:v>18.7999008865151</c:v>
                </c:pt>
                <c:pt idx="13658">
                  <c:v>18.801277462694799</c:v>
                </c:pt>
                <c:pt idx="13659">
                  <c:v>18.8026540388745</c:v>
                </c:pt>
                <c:pt idx="13660">
                  <c:v>18.804030615054199</c:v>
                </c:pt>
                <c:pt idx="13661">
                  <c:v>18.805407191234</c:v>
                </c:pt>
                <c:pt idx="13662">
                  <c:v>18.806783767413702</c:v>
                </c:pt>
                <c:pt idx="13663">
                  <c:v>18.8081603435934</c:v>
                </c:pt>
                <c:pt idx="13664">
                  <c:v>18.809536919773102</c:v>
                </c:pt>
                <c:pt idx="13665">
                  <c:v>18.810913495952899</c:v>
                </c:pt>
                <c:pt idx="13666">
                  <c:v>18.812290072132601</c:v>
                </c:pt>
                <c:pt idx="13667">
                  <c:v>18.813666648312299</c:v>
                </c:pt>
                <c:pt idx="13668">
                  <c:v>18.815043224492001</c:v>
                </c:pt>
                <c:pt idx="13669">
                  <c:v>18.816419800671799</c:v>
                </c:pt>
                <c:pt idx="13670">
                  <c:v>18.817796376851501</c:v>
                </c:pt>
                <c:pt idx="13671">
                  <c:v>18.819172953031199</c:v>
                </c:pt>
                <c:pt idx="13672">
                  <c:v>18.820549529211</c:v>
                </c:pt>
                <c:pt idx="13673">
                  <c:v>18.821926105390698</c:v>
                </c:pt>
                <c:pt idx="13674">
                  <c:v>18.8233026815704</c:v>
                </c:pt>
                <c:pt idx="13675">
                  <c:v>18.824679257750098</c:v>
                </c:pt>
                <c:pt idx="13676">
                  <c:v>18.8260558339299</c:v>
                </c:pt>
                <c:pt idx="13677">
                  <c:v>18.827432410109601</c:v>
                </c:pt>
                <c:pt idx="13678">
                  <c:v>18.8288089862893</c:v>
                </c:pt>
                <c:pt idx="13679">
                  <c:v>18.830185562469001</c:v>
                </c:pt>
                <c:pt idx="13680">
                  <c:v>18.831562138648799</c:v>
                </c:pt>
                <c:pt idx="13681">
                  <c:v>18.832938714828501</c:v>
                </c:pt>
                <c:pt idx="13682">
                  <c:v>18.834315291008199</c:v>
                </c:pt>
                <c:pt idx="13683">
                  <c:v>18.835691867187901</c:v>
                </c:pt>
                <c:pt idx="13684">
                  <c:v>18.837068443367698</c:v>
                </c:pt>
                <c:pt idx="13685">
                  <c:v>18.8384450195474</c:v>
                </c:pt>
                <c:pt idx="13686">
                  <c:v>18.839821595727098</c:v>
                </c:pt>
                <c:pt idx="13687">
                  <c:v>18.8411981719068</c:v>
                </c:pt>
                <c:pt idx="13688">
                  <c:v>18.842574748086601</c:v>
                </c:pt>
                <c:pt idx="13689">
                  <c:v>18.8439513242663</c:v>
                </c:pt>
                <c:pt idx="13690">
                  <c:v>18.845327900446001</c:v>
                </c:pt>
                <c:pt idx="13691">
                  <c:v>18.8467044766257</c:v>
                </c:pt>
                <c:pt idx="13692">
                  <c:v>18.848081052805501</c:v>
                </c:pt>
                <c:pt idx="13693">
                  <c:v>18.849457628985199</c:v>
                </c:pt>
                <c:pt idx="13694">
                  <c:v>18.850834205164901</c:v>
                </c:pt>
                <c:pt idx="13695">
                  <c:v>18.852210781344599</c:v>
                </c:pt>
                <c:pt idx="13696">
                  <c:v>18.8535873575244</c:v>
                </c:pt>
                <c:pt idx="13697">
                  <c:v>18.854963933704099</c:v>
                </c:pt>
                <c:pt idx="13698">
                  <c:v>18.8563405098838</c:v>
                </c:pt>
                <c:pt idx="13699">
                  <c:v>18.857717086063499</c:v>
                </c:pt>
                <c:pt idx="13700">
                  <c:v>18.8590936622433</c:v>
                </c:pt>
                <c:pt idx="13701">
                  <c:v>18.860470238423002</c:v>
                </c:pt>
                <c:pt idx="13702">
                  <c:v>18.8618468146027</c:v>
                </c:pt>
                <c:pt idx="13703">
                  <c:v>18.863223390782501</c:v>
                </c:pt>
                <c:pt idx="13704">
                  <c:v>18.864599966962199</c:v>
                </c:pt>
                <c:pt idx="13705">
                  <c:v>18.865976543141901</c:v>
                </c:pt>
                <c:pt idx="13706">
                  <c:v>18.867353119321599</c:v>
                </c:pt>
                <c:pt idx="13707">
                  <c:v>18.868729695501401</c:v>
                </c:pt>
                <c:pt idx="13708">
                  <c:v>18.870106271681099</c:v>
                </c:pt>
                <c:pt idx="13709">
                  <c:v>18.871482847860801</c:v>
                </c:pt>
                <c:pt idx="13710">
                  <c:v>18.872859424040499</c:v>
                </c:pt>
                <c:pt idx="13711">
                  <c:v>18.8742360002203</c:v>
                </c:pt>
                <c:pt idx="13712">
                  <c:v>18.875612576399998</c:v>
                </c:pt>
                <c:pt idx="13713">
                  <c:v>18.8769891525797</c:v>
                </c:pt>
                <c:pt idx="13714">
                  <c:v>18.878365728759398</c:v>
                </c:pt>
                <c:pt idx="13715">
                  <c:v>18.879742304939199</c:v>
                </c:pt>
                <c:pt idx="13716">
                  <c:v>18.881118881118901</c:v>
                </c:pt>
                <c:pt idx="13717">
                  <c:v>18.882495457298599</c:v>
                </c:pt>
                <c:pt idx="13718">
                  <c:v>18.883872033478301</c:v>
                </c:pt>
                <c:pt idx="13719">
                  <c:v>18.885248609658099</c:v>
                </c:pt>
                <c:pt idx="13720">
                  <c:v>18.886625185837801</c:v>
                </c:pt>
                <c:pt idx="13721">
                  <c:v>18.888001762017499</c:v>
                </c:pt>
                <c:pt idx="13722">
                  <c:v>18.889378338197201</c:v>
                </c:pt>
                <c:pt idx="13723">
                  <c:v>18.890754914376998</c:v>
                </c:pt>
                <c:pt idx="13724">
                  <c:v>18.8921314905567</c:v>
                </c:pt>
                <c:pt idx="13725">
                  <c:v>18.893508066736398</c:v>
                </c:pt>
                <c:pt idx="13726">
                  <c:v>18.8948846429161</c:v>
                </c:pt>
                <c:pt idx="13727">
                  <c:v>18.896261219095901</c:v>
                </c:pt>
                <c:pt idx="13728">
                  <c:v>18.8976377952756</c:v>
                </c:pt>
                <c:pt idx="13729">
                  <c:v>18.899014371455301</c:v>
                </c:pt>
                <c:pt idx="13730">
                  <c:v>18.900390947635</c:v>
                </c:pt>
                <c:pt idx="13731">
                  <c:v>18.901767523814801</c:v>
                </c:pt>
                <c:pt idx="13732">
                  <c:v>18.903144099994499</c:v>
                </c:pt>
                <c:pt idx="13733">
                  <c:v>18.904520676174201</c:v>
                </c:pt>
                <c:pt idx="13734">
                  <c:v>18.905897252353999</c:v>
                </c:pt>
                <c:pt idx="13735">
                  <c:v>18.9072738285337</c:v>
                </c:pt>
                <c:pt idx="13736">
                  <c:v>18.908650404713399</c:v>
                </c:pt>
                <c:pt idx="13737">
                  <c:v>18.9100269808931</c:v>
                </c:pt>
                <c:pt idx="13738">
                  <c:v>18.911403557072902</c:v>
                </c:pt>
                <c:pt idx="13739">
                  <c:v>18.9127801332526</c:v>
                </c:pt>
                <c:pt idx="13740">
                  <c:v>18.914156709432302</c:v>
                </c:pt>
                <c:pt idx="13741">
                  <c:v>18.915533285612</c:v>
                </c:pt>
                <c:pt idx="13742">
                  <c:v>18.916909861791801</c:v>
                </c:pt>
                <c:pt idx="13743">
                  <c:v>18.918286437971499</c:v>
                </c:pt>
                <c:pt idx="13744">
                  <c:v>18.919663014151201</c:v>
                </c:pt>
                <c:pt idx="13745">
                  <c:v>18.921039590330899</c:v>
                </c:pt>
                <c:pt idx="13746">
                  <c:v>18.9224161665107</c:v>
                </c:pt>
                <c:pt idx="13747">
                  <c:v>18.923792742690399</c:v>
                </c:pt>
                <c:pt idx="13748">
                  <c:v>18.9251693188701</c:v>
                </c:pt>
                <c:pt idx="13749">
                  <c:v>18.926545895049799</c:v>
                </c:pt>
                <c:pt idx="13750">
                  <c:v>18.9279224712296</c:v>
                </c:pt>
                <c:pt idx="13751">
                  <c:v>18.929299047409302</c:v>
                </c:pt>
                <c:pt idx="13752">
                  <c:v>18.930675623589</c:v>
                </c:pt>
                <c:pt idx="13753">
                  <c:v>18.932052199768702</c:v>
                </c:pt>
                <c:pt idx="13754">
                  <c:v>18.933428775948499</c:v>
                </c:pt>
                <c:pt idx="13755">
                  <c:v>18.934805352128201</c:v>
                </c:pt>
                <c:pt idx="13756">
                  <c:v>18.936181928307899</c:v>
                </c:pt>
                <c:pt idx="13757">
                  <c:v>18.937558504487601</c:v>
                </c:pt>
                <c:pt idx="13758">
                  <c:v>18.938935080667399</c:v>
                </c:pt>
                <c:pt idx="13759">
                  <c:v>18.940311656847101</c:v>
                </c:pt>
                <c:pt idx="13760">
                  <c:v>18.941688233026799</c:v>
                </c:pt>
                <c:pt idx="13761">
                  <c:v>18.943064809206501</c:v>
                </c:pt>
                <c:pt idx="13762">
                  <c:v>18.944441385386298</c:v>
                </c:pt>
                <c:pt idx="13763">
                  <c:v>18.945817961566</c:v>
                </c:pt>
                <c:pt idx="13764">
                  <c:v>18.947194537745698</c:v>
                </c:pt>
                <c:pt idx="13765">
                  <c:v>18.9485711139254</c:v>
                </c:pt>
                <c:pt idx="13766">
                  <c:v>18.949947690105201</c:v>
                </c:pt>
                <c:pt idx="13767">
                  <c:v>18.9513242662849</c:v>
                </c:pt>
                <c:pt idx="13768">
                  <c:v>18.952700842464601</c:v>
                </c:pt>
                <c:pt idx="13769">
                  <c:v>18.954077418644399</c:v>
                </c:pt>
                <c:pt idx="13770">
                  <c:v>18.955453994824101</c:v>
                </c:pt>
                <c:pt idx="13771">
                  <c:v>18.956830571003799</c:v>
                </c:pt>
                <c:pt idx="13772">
                  <c:v>18.958207147183501</c:v>
                </c:pt>
                <c:pt idx="13773">
                  <c:v>18.959583723363298</c:v>
                </c:pt>
                <c:pt idx="13774">
                  <c:v>18.960960299543</c:v>
                </c:pt>
                <c:pt idx="13775">
                  <c:v>18.962336875722698</c:v>
                </c:pt>
                <c:pt idx="13776">
                  <c:v>18.9637134519024</c:v>
                </c:pt>
                <c:pt idx="13777">
                  <c:v>18.965090028082201</c:v>
                </c:pt>
                <c:pt idx="13778">
                  <c:v>18.9664666042619</c:v>
                </c:pt>
                <c:pt idx="13779">
                  <c:v>18.967843180441601</c:v>
                </c:pt>
                <c:pt idx="13780">
                  <c:v>18.9692197566213</c:v>
                </c:pt>
                <c:pt idx="13781">
                  <c:v>18.970596332801101</c:v>
                </c:pt>
                <c:pt idx="13782">
                  <c:v>18.971972908980799</c:v>
                </c:pt>
                <c:pt idx="13783">
                  <c:v>18.973349485160501</c:v>
                </c:pt>
                <c:pt idx="13784">
                  <c:v>18.974726061340199</c:v>
                </c:pt>
                <c:pt idx="13785">
                  <c:v>18.97610263752</c:v>
                </c:pt>
                <c:pt idx="13786">
                  <c:v>18.977479213699699</c:v>
                </c:pt>
                <c:pt idx="13787">
                  <c:v>18.9788557898794</c:v>
                </c:pt>
                <c:pt idx="13788">
                  <c:v>18.980232366059099</c:v>
                </c:pt>
                <c:pt idx="13789">
                  <c:v>18.9816089422389</c:v>
                </c:pt>
                <c:pt idx="13790">
                  <c:v>18.982985518418602</c:v>
                </c:pt>
                <c:pt idx="13791">
                  <c:v>18.9843620945983</c:v>
                </c:pt>
                <c:pt idx="13792">
                  <c:v>18.985738670778002</c:v>
                </c:pt>
                <c:pt idx="13793">
                  <c:v>18.987115246957799</c:v>
                </c:pt>
                <c:pt idx="13794">
                  <c:v>18.988491823137501</c:v>
                </c:pt>
                <c:pt idx="13795">
                  <c:v>18.989868399317199</c:v>
                </c:pt>
                <c:pt idx="13796">
                  <c:v>18.991244975496901</c:v>
                </c:pt>
                <c:pt idx="13797">
                  <c:v>18.992621551676699</c:v>
                </c:pt>
                <c:pt idx="13798">
                  <c:v>18.993998127856401</c:v>
                </c:pt>
                <c:pt idx="13799">
                  <c:v>18.995374704036099</c:v>
                </c:pt>
                <c:pt idx="13800">
                  <c:v>18.9967512802159</c:v>
                </c:pt>
                <c:pt idx="13801">
                  <c:v>18.998127856395602</c:v>
                </c:pt>
                <c:pt idx="13802">
                  <c:v>18.9995044325753</c:v>
                </c:pt>
                <c:pt idx="13803">
                  <c:v>19.000881008755002</c:v>
                </c:pt>
                <c:pt idx="13804">
                  <c:v>19.002257584934799</c:v>
                </c:pt>
                <c:pt idx="13805">
                  <c:v>19.003634161114501</c:v>
                </c:pt>
                <c:pt idx="13806">
                  <c:v>19.005010737294199</c:v>
                </c:pt>
                <c:pt idx="13807">
                  <c:v>19.006387313473901</c:v>
                </c:pt>
                <c:pt idx="13808">
                  <c:v>19.007763889653699</c:v>
                </c:pt>
                <c:pt idx="13809">
                  <c:v>19.009140465833401</c:v>
                </c:pt>
                <c:pt idx="13810">
                  <c:v>19.010517042013099</c:v>
                </c:pt>
                <c:pt idx="13811">
                  <c:v>19.011893618192801</c:v>
                </c:pt>
                <c:pt idx="13812">
                  <c:v>19.013270194372598</c:v>
                </c:pt>
                <c:pt idx="13813">
                  <c:v>19.0146467705523</c:v>
                </c:pt>
                <c:pt idx="13814">
                  <c:v>19.016023346731998</c:v>
                </c:pt>
                <c:pt idx="13815">
                  <c:v>19.0173999229117</c:v>
                </c:pt>
                <c:pt idx="13816">
                  <c:v>19.018776499091501</c:v>
                </c:pt>
                <c:pt idx="13817">
                  <c:v>19.0201530752712</c:v>
                </c:pt>
                <c:pt idx="13818">
                  <c:v>19.021529651450901</c:v>
                </c:pt>
                <c:pt idx="13819">
                  <c:v>19.0229062276306</c:v>
                </c:pt>
                <c:pt idx="13820">
                  <c:v>19.024282803810401</c:v>
                </c:pt>
                <c:pt idx="13821">
                  <c:v>19.025659379990099</c:v>
                </c:pt>
                <c:pt idx="13822">
                  <c:v>19.027035956169801</c:v>
                </c:pt>
                <c:pt idx="13823">
                  <c:v>19.028412532349499</c:v>
                </c:pt>
                <c:pt idx="13824">
                  <c:v>19.0297891085293</c:v>
                </c:pt>
                <c:pt idx="13825">
                  <c:v>19.031165684708998</c:v>
                </c:pt>
                <c:pt idx="13826">
                  <c:v>19.0325422608887</c:v>
                </c:pt>
                <c:pt idx="13827">
                  <c:v>19.033918837068398</c:v>
                </c:pt>
                <c:pt idx="13828">
                  <c:v>19.0352954132482</c:v>
                </c:pt>
                <c:pt idx="13829">
                  <c:v>19.036671989427902</c:v>
                </c:pt>
                <c:pt idx="13830">
                  <c:v>19.0380485656076</c:v>
                </c:pt>
                <c:pt idx="13831">
                  <c:v>19.039425141787301</c:v>
                </c:pt>
                <c:pt idx="13832">
                  <c:v>19.040801717967099</c:v>
                </c:pt>
                <c:pt idx="13833">
                  <c:v>19.042178294146801</c:v>
                </c:pt>
                <c:pt idx="13834">
                  <c:v>19.043554870326499</c:v>
                </c:pt>
                <c:pt idx="13835">
                  <c:v>19.0449314465063</c:v>
                </c:pt>
                <c:pt idx="13836">
                  <c:v>19.046308022685999</c:v>
                </c:pt>
                <c:pt idx="13837">
                  <c:v>19.0476845988657</c:v>
                </c:pt>
                <c:pt idx="13838">
                  <c:v>19.049061175045399</c:v>
                </c:pt>
                <c:pt idx="13839">
                  <c:v>19.0504377512252</c:v>
                </c:pt>
                <c:pt idx="13840">
                  <c:v>19.051814327404902</c:v>
                </c:pt>
                <c:pt idx="13841">
                  <c:v>19.0531909035846</c:v>
                </c:pt>
                <c:pt idx="13842">
                  <c:v>19.054567479764302</c:v>
                </c:pt>
                <c:pt idx="13843">
                  <c:v>19.055944055944099</c:v>
                </c:pt>
                <c:pt idx="13844">
                  <c:v>19.057320632123801</c:v>
                </c:pt>
                <c:pt idx="13845">
                  <c:v>19.058697208303499</c:v>
                </c:pt>
                <c:pt idx="13846">
                  <c:v>19.060073784483201</c:v>
                </c:pt>
                <c:pt idx="13847">
                  <c:v>19.061450360662999</c:v>
                </c:pt>
                <c:pt idx="13848">
                  <c:v>19.062826936842701</c:v>
                </c:pt>
                <c:pt idx="13849">
                  <c:v>19.064203513022399</c:v>
                </c:pt>
                <c:pt idx="13850">
                  <c:v>19.065580089202101</c:v>
                </c:pt>
                <c:pt idx="13851">
                  <c:v>19.066956665381898</c:v>
                </c:pt>
                <c:pt idx="13852">
                  <c:v>19.0683332415616</c:v>
                </c:pt>
                <c:pt idx="13853">
                  <c:v>19.069709817741298</c:v>
                </c:pt>
                <c:pt idx="13854">
                  <c:v>19.071086393921</c:v>
                </c:pt>
                <c:pt idx="13855">
                  <c:v>19.072462970100801</c:v>
                </c:pt>
                <c:pt idx="13856">
                  <c:v>19.073839546280499</c:v>
                </c:pt>
                <c:pt idx="13857">
                  <c:v>19.075216122460201</c:v>
                </c:pt>
                <c:pt idx="13858">
                  <c:v>19.076592698639999</c:v>
                </c:pt>
                <c:pt idx="13859">
                  <c:v>19.077969274819701</c:v>
                </c:pt>
                <c:pt idx="13860">
                  <c:v>19.079345850999399</c:v>
                </c:pt>
                <c:pt idx="13861">
                  <c:v>19.080722427179101</c:v>
                </c:pt>
                <c:pt idx="13862">
                  <c:v>19.082099003358898</c:v>
                </c:pt>
                <c:pt idx="13863">
                  <c:v>19.0834755795386</c:v>
                </c:pt>
                <c:pt idx="13864">
                  <c:v>19.084852155718298</c:v>
                </c:pt>
                <c:pt idx="13865">
                  <c:v>19.086228731898</c:v>
                </c:pt>
                <c:pt idx="13866">
                  <c:v>19.087605308077801</c:v>
                </c:pt>
                <c:pt idx="13867">
                  <c:v>19.0889818842575</c:v>
                </c:pt>
                <c:pt idx="13868">
                  <c:v>19.090358460437201</c:v>
                </c:pt>
                <c:pt idx="13869">
                  <c:v>19.0917350366169</c:v>
                </c:pt>
                <c:pt idx="13870">
                  <c:v>19.093111612796701</c:v>
                </c:pt>
                <c:pt idx="13871">
                  <c:v>19.094488188976399</c:v>
                </c:pt>
                <c:pt idx="13872">
                  <c:v>19.095864765156101</c:v>
                </c:pt>
                <c:pt idx="13873">
                  <c:v>19.097241341335799</c:v>
                </c:pt>
                <c:pt idx="13874">
                  <c:v>19.0986179175156</c:v>
                </c:pt>
                <c:pt idx="13875">
                  <c:v>19.099994493695299</c:v>
                </c:pt>
                <c:pt idx="13876">
                  <c:v>19.101371069875</c:v>
                </c:pt>
                <c:pt idx="13877">
                  <c:v>19.102747646054699</c:v>
                </c:pt>
                <c:pt idx="13878">
                  <c:v>19.1041242222345</c:v>
                </c:pt>
                <c:pt idx="13879">
                  <c:v>19.105500798414202</c:v>
                </c:pt>
                <c:pt idx="13880">
                  <c:v>19.1068773745939</c:v>
                </c:pt>
                <c:pt idx="13881">
                  <c:v>19.108253950773602</c:v>
                </c:pt>
                <c:pt idx="13882">
                  <c:v>19.109630526953399</c:v>
                </c:pt>
                <c:pt idx="13883">
                  <c:v>19.111007103133101</c:v>
                </c:pt>
                <c:pt idx="13884">
                  <c:v>19.112383679312799</c:v>
                </c:pt>
                <c:pt idx="13885">
                  <c:v>19.113760255492501</c:v>
                </c:pt>
                <c:pt idx="13886">
                  <c:v>19.115136831672299</c:v>
                </c:pt>
                <c:pt idx="13887">
                  <c:v>19.116513407852</c:v>
                </c:pt>
                <c:pt idx="13888">
                  <c:v>19.117889984031699</c:v>
                </c:pt>
                <c:pt idx="13889">
                  <c:v>19.1192665602114</c:v>
                </c:pt>
                <c:pt idx="13890">
                  <c:v>19.120643136391202</c:v>
                </c:pt>
                <c:pt idx="13891">
                  <c:v>19.1220197125709</c:v>
                </c:pt>
                <c:pt idx="13892">
                  <c:v>19.123396288750602</c:v>
                </c:pt>
                <c:pt idx="13893">
                  <c:v>19.124772864930399</c:v>
                </c:pt>
                <c:pt idx="13894">
                  <c:v>19.126149441110101</c:v>
                </c:pt>
                <c:pt idx="13895">
                  <c:v>19.127526017289799</c:v>
                </c:pt>
                <c:pt idx="13896">
                  <c:v>19.128902593469501</c:v>
                </c:pt>
                <c:pt idx="13897">
                  <c:v>19.130279169649299</c:v>
                </c:pt>
                <c:pt idx="13898">
                  <c:v>19.131655745829001</c:v>
                </c:pt>
                <c:pt idx="13899">
                  <c:v>19.133032322008699</c:v>
                </c:pt>
                <c:pt idx="13900">
                  <c:v>19.134408898188401</c:v>
                </c:pt>
                <c:pt idx="13901">
                  <c:v>19.135785474368198</c:v>
                </c:pt>
                <c:pt idx="13902">
                  <c:v>19.1371620505479</c:v>
                </c:pt>
                <c:pt idx="13903">
                  <c:v>19.138538626727598</c:v>
                </c:pt>
                <c:pt idx="13904">
                  <c:v>19.1399152029073</c:v>
                </c:pt>
                <c:pt idx="13905">
                  <c:v>19.141291779087101</c:v>
                </c:pt>
                <c:pt idx="13906">
                  <c:v>19.1426683552668</c:v>
                </c:pt>
                <c:pt idx="13907">
                  <c:v>19.144044931446501</c:v>
                </c:pt>
                <c:pt idx="13908">
                  <c:v>19.1454215076262</c:v>
                </c:pt>
                <c:pt idx="13909">
                  <c:v>19.146798083806001</c:v>
                </c:pt>
                <c:pt idx="13910">
                  <c:v>19.148174659985699</c:v>
                </c:pt>
                <c:pt idx="13911">
                  <c:v>19.149551236165401</c:v>
                </c:pt>
                <c:pt idx="13912">
                  <c:v>19.150927812345099</c:v>
                </c:pt>
                <c:pt idx="13913">
                  <c:v>19.1523043885249</c:v>
                </c:pt>
                <c:pt idx="13914">
                  <c:v>19.153680964704598</c:v>
                </c:pt>
                <c:pt idx="13915">
                  <c:v>19.1550575408843</c:v>
                </c:pt>
                <c:pt idx="13916">
                  <c:v>19.156434117063998</c:v>
                </c:pt>
                <c:pt idx="13917">
                  <c:v>19.1578106932438</c:v>
                </c:pt>
                <c:pt idx="13918">
                  <c:v>19.159187269423501</c:v>
                </c:pt>
                <c:pt idx="13919">
                  <c:v>19.1605638456032</c:v>
                </c:pt>
                <c:pt idx="13920">
                  <c:v>19.161940421782901</c:v>
                </c:pt>
                <c:pt idx="13921">
                  <c:v>19.163316997962699</c:v>
                </c:pt>
                <c:pt idx="13922">
                  <c:v>19.164693574142401</c:v>
                </c:pt>
                <c:pt idx="13923">
                  <c:v>19.166070150322099</c:v>
                </c:pt>
                <c:pt idx="13924">
                  <c:v>19.167446726501801</c:v>
                </c:pt>
                <c:pt idx="13925">
                  <c:v>19.168823302681599</c:v>
                </c:pt>
                <c:pt idx="13926">
                  <c:v>19.1701998788613</c:v>
                </c:pt>
                <c:pt idx="13927">
                  <c:v>19.171576455040999</c:v>
                </c:pt>
                <c:pt idx="13928">
                  <c:v>19.1729530312208</c:v>
                </c:pt>
                <c:pt idx="13929">
                  <c:v>19.174329607400502</c:v>
                </c:pt>
                <c:pt idx="13930">
                  <c:v>19.1757061835802</c:v>
                </c:pt>
                <c:pt idx="13931">
                  <c:v>19.177082759759902</c:v>
                </c:pt>
                <c:pt idx="13932">
                  <c:v>19.178459335939699</c:v>
                </c:pt>
                <c:pt idx="13933">
                  <c:v>19.179835912119401</c:v>
                </c:pt>
                <c:pt idx="13934">
                  <c:v>19.181212488299099</c:v>
                </c:pt>
                <c:pt idx="13935">
                  <c:v>19.182589064478801</c:v>
                </c:pt>
                <c:pt idx="13936">
                  <c:v>19.183965640658599</c:v>
                </c:pt>
                <c:pt idx="13937">
                  <c:v>19.185342216838301</c:v>
                </c:pt>
                <c:pt idx="13938">
                  <c:v>19.186718793017999</c:v>
                </c:pt>
                <c:pt idx="13939">
                  <c:v>19.188095369197701</c:v>
                </c:pt>
                <c:pt idx="13940">
                  <c:v>19.189471945377498</c:v>
                </c:pt>
                <c:pt idx="13941">
                  <c:v>19.1908485215572</c:v>
                </c:pt>
                <c:pt idx="13942">
                  <c:v>19.192225097736902</c:v>
                </c:pt>
                <c:pt idx="13943">
                  <c:v>19.1936016739166</c:v>
                </c:pt>
                <c:pt idx="13944">
                  <c:v>19.194978250096401</c:v>
                </c:pt>
                <c:pt idx="13945">
                  <c:v>19.196354826276099</c:v>
                </c:pt>
                <c:pt idx="13946">
                  <c:v>19.197731402455801</c:v>
                </c:pt>
                <c:pt idx="13947">
                  <c:v>19.199107978635499</c:v>
                </c:pt>
                <c:pt idx="13948">
                  <c:v>19.200484554815301</c:v>
                </c:pt>
                <c:pt idx="13949">
                  <c:v>19.201861130994999</c:v>
                </c:pt>
                <c:pt idx="13950">
                  <c:v>19.203237707174701</c:v>
                </c:pt>
                <c:pt idx="13951">
                  <c:v>19.204614283354399</c:v>
                </c:pt>
                <c:pt idx="13952">
                  <c:v>19.2059908595342</c:v>
                </c:pt>
                <c:pt idx="13953">
                  <c:v>19.207367435713898</c:v>
                </c:pt>
                <c:pt idx="13954">
                  <c:v>19.2087440118936</c:v>
                </c:pt>
                <c:pt idx="13955">
                  <c:v>19.210120588073298</c:v>
                </c:pt>
                <c:pt idx="13956">
                  <c:v>19.2114971642531</c:v>
                </c:pt>
                <c:pt idx="13957">
                  <c:v>19.212873740432801</c:v>
                </c:pt>
                <c:pt idx="13958">
                  <c:v>19.2142503166125</c:v>
                </c:pt>
                <c:pt idx="13959">
                  <c:v>19.215626892792301</c:v>
                </c:pt>
                <c:pt idx="13960">
                  <c:v>19.217003468971999</c:v>
                </c:pt>
                <c:pt idx="13961">
                  <c:v>19.218380045151701</c:v>
                </c:pt>
                <c:pt idx="13962">
                  <c:v>19.219756621331399</c:v>
                </c:pt>
                <c:pt idx="13963">
                  <c:v>19.2211331975112</c:v>
                </c:pt>
                <c:pt idx="13964">
                  <c:v>19.222509773690899</c:v>
                </c:pt>
                <c:pt idx="13965">
                  <c:v>19.2238863498706</c:v>
                </c:pt>
                <c:pt idx="13966">
                  <c:v>19.225262926050299</c:v>
                </c:pt>
                <c:pt idx="13967">
                  <c:v>19.2266395022301</c:v>
                </c:pt>
                <c:pt idx="13968">
                  <c:v>19.228016078409802</c:v>
                </c:pt>
                <c:pt idx="13969">
                  <c:v>19.2293926545895</c:v>
                </c:pt>
                <c:pt idx="13970">
                  <c:v>19.230769230769202</c:v>
                </c:pt>
                <c:pt idx="13971">
                  <c:v>19.232145806948999</c:v>
                </c:pt>
                <c:pt idx="13972">
                  <c:v>19.233522383128701</c:v>
                </c:pt>
                <c:pt idx="13973">
                  <c:v>19.234898959308399</c:v>
                </c:pt>
                <c:pt idx="13974">
                  <c:v>19.236275535488101</c:v>
                </c:pt>
                <c:pt idx="13975">
                  <c:v>19.237652111667899</c:v>
                </c:pt>
                <c:pt idx="13976">
                  <c:v>19.2390286878476</c:v>
                </c:pt>
                <c:pt idx="13977">
                  <c:v>19.240405264027299</c:v>
                </c:pt>
                <c:pt idx="13978">
                  <c:v>19.241781840207</c:v>
                </c:pt>
                <c:pt idx="13979">
                  <c:v>19.243158416386802</c:v>
                </c:pt>
                <c:pt idx="13980">
                  <c:v>19.2445349925665</c:v>
                </c:pt>
                <c:pt idx="13981">
                  <c:v>19.245911568746202</c:v>
                </c:pt>
                <c:pt idx="13982">
                  <c:v>19.2472881449259</c:v>
                </c:pt>
                <c:pt idx="13983">
                  <c:v>19.248664721105701</c:v>
                </c:pt>
                <c:pt idx="13984">
                  <c:v>19.250041297285399</c:v>
                </c:pt>
                <c:pt idx="13985">
                  <c:v>19.251417873465101</c:v>
                </c:pt>
                <c:pt idx="13986">
                  <c:v>19.252794449644799</c:v>
                </c:pt>
                <c:pt idx="13987">
                  <c:v>19.254171025824601</c:v>
                </c:pt>
                <c:pt idx="13988">
                  <c:v>19.255547602004299</c:v>
                </c:pt>
                <c:pt idx="13989">
                  <c:v>19.256924178184001</c:v>
                </c:pt>
                <c:pt idx="13990">
                  <c:v>19.258300754363798</c:v>
                </c:pt>
                <c:pt idx="13991">
                  <c:v>19.2596773305435</c:v>
                </c:pt>
                <c:pt idx="13992">
                  <c:v>19.261053906723198</c:v>
                </c:pt>
                <c:pt idx="13993">
                  <c:v>19.2624304829029</c:v>
                </c:pt>
                <c:pt idx="13994">
                  <c:v>19.263807059082701</c:v>
                </c:pt>
                <c:pt idx="13995">
                  <c:v>19.2651836352624</c:v>
                </c:pt>
                <c:pt idx="13996">
                  <c:v>19.266560211442101</c:v>
                </c:pt>
                <c:pt idx="13997">
                  <c:v>19.2679367876218</c:v>
                </c:pt>
                <c:pt idx="13998">
                  <c:v>19.269313363801601</c:v>
                </c:pt>
                <c:pt idx="13999">
                  <c:v>19.270689939981299</c:v>
                </c:pt>
                <c:pt idx="14000">
                  <c:v>19.272066516161001</c:v>
                </c:pt>
                <c:pt idx="14001">
                  <c:v>19.273443092340699</c:v>
                </c:pt>
                <c:pt idx="14002">
                  <c:v>19.2748196685205</c:v>
                </c:pt>
                <c:pt idx="14003">
                  <c:v>19.276196244700198</c:v>
                </c:pt>
                <c:pt idx="14004">
                  <c:v>19.2775728208799</c:v>
                </c:pt>
                <c:pt idx="14005">
                  <c:v>19.278949397059598</c:v>
                </c:pt>
                <c:pt idx="14006">
                  <c:v>19.2803259732394</c:v>
                </c:pt>
                <c:pt idx="14007">
                  <c:v>19.281702549419101</c:v>
                </c:pt>
                <c:pt idx="14008">
                  <c:v>19.2830791255988</c:v>
                </c:pt>
                <c:pt idx="14009">
                  <c:v>19.284455701778501</c:v>
                </c:pt>
                <c:pt idx="14010">
                  <c:v>19.285832277958299</c:v>
                </c:pt>
                <c:pt idx="14011">
                  <c:v>19.287208854138001</c:v>
                </c:pt>
                <c:pt idx="14012">
                  <c:v>19.288585430317699</c:v>
                </c:pt>
                <c:pt idx="14013">
                  <c:v>19.289962006497401</c:v>
                </c:pt>
                <c:pt idx="14014">
                  <c:v>19.291338582677199</c:v>
                </c:pt>
                <c:pt idx="14015">
                  <c:v>19.2927151588569</c:v>
                </c:pt>
                <c:pt idx="14016">
                  <c:v>19.294091735036599</c:v>
                </c:pt>
                <c:pt idx="14017">
                  <c:v>19.2954683112163</c:v>
                </c:pt>
                <c:pt idx="14018">
                  <c:v>19.296844887396102</c:v>
                </c:pt>
                <c:pt idx="14019">
                  <c:v>19.2982214635758</c:v>
                </c:pt>
                <c:pt idx="14020">
                  <c:v>19.299598039755502</c:v>
                </c:pt>
                <c:pt idx="14021">
                  <c:v>19.3009746159352</c:v>
                </c:pt>
                <c:pt idx="14022">
                  <c:v>19.302351192115001</c:v>
                </c:pt>
                <c:pt idx="14023">
                  <c:v>19.303727768294699</c:v>
                </c:pt>
                <c:pt idx="14024">
                  <c:v>19.305104344474401</c:v>
                </c:pt>
                <c:pt idx="14025">
                  <c:v>19.306480920654199</c:v>
                </c:pt>
                <c:pt idx="14026">
                  <c:v>19.307857496833901</c:v>
                </c:pt>
                <c:pt idx="14027">
                  <c:v>19.309234073013599</c:v>
                </c:pt>
                <c:pt idx="14028">
                  <c:v>19.310610649193301</c:v>
                </c:pt>
                <c:pt idx="14029">
                  <c:v>19.311987225373102</c:v>
                </c:pt>
                <c:pt idx="14030">
                  <c:v>19.3133638015528</c:v>
                </c:pt>
                <c:pt idx="14031">
                  <c:v>19.314740377732502</c:v>
                </c:pt>
                <c:pt idx="14032">
                  <c:v>19.3161169539122</c:v>
                </c:pt>
                <c:pt idx="14033">
                  <c:v>19.317493530092001</c:v>
                </c:pt>
                <c:pt idx="14034">
                  <c:v>19.318870106271699</c:v>
                </c:pt>
                <c:pt idx="14035">
                  <c:v>19.320246682451401</c:v>
                </c:pt>
                <c:pt idx="14036">
                  <c:v>19.321623258631099</c:v>
                </c:pt>
                <c:pt idx="14037">
                  <c:v>19.322999834810901</c:v>
                </c:pt>
                <c:pt idx="14038">
                  <c:v>19.324376410990599</c:v>
                </c:pt>
                <c:pt idx="14039">
                  <c:v>19.325752987170301</c:v>
                </c:pt>
                <c:pt idx="14040">
                  <c:v>19.327129563349999</c:v>
                </c:pt>
                <c:pt idx="14041">
                  <c:v>19.3285061395298</c:v>
                </c:pt>
                <c:pt idx="14042">
                  <c:v>19.329882715709498</c:v>
                </c:pt>
                <c:pt idx="14043">
                  <c:v>19.3312592918892</c:v>
                </c:pt>
                <c:pt idx="14044">
                  <c:v>19.332635868068898</c:v>
                </c:pt>
                <c:pt idx="14045">
                  <c:v>19.3340124442487</c:v>
                </c:pt>
                <c:pt idx="14046">
                  <c:v>19.335389020428401</c:v>
                </c:pt>
                <c:pt idx="14047">
                  <c:v>19.3367655966081</c:v>
                </c:pt>
                <c:pt idx="14048">
                  <c:v>19.338142172787801</c:v>
                </c:pt>
                <c:pt idx="14049">
                  <c:v>19.339518748967599</c:v>
                </c:pt>
                <c:pt idx="14050">
                  <c:v>19.340895325147301</c:v>
                </c:pt>
                <c:pt idx="14051">
                  <c:v>19.342271901326999</c:v>
                </c:pt>
                <c:pt idx="14052">
                  <c:v>19.343648477506701</c:v>
                </c:pt>
                <c:pt idx="14053">
                  <c:v>19.345025053686498</c:v>
                </c:pt>
                <c:pt idx="14054">
                  <c:v>19.3464016298662</c:v>
                </c:pt>
                <c:pt idx="14055">
                  <c:v>19.347778206045898</c:v>
                </c:pt>
                <c:pt idx="14056">
                  <c:v>19.3491547822257</c:v>
                </c:pt>
                <c:pt idx="14057">
                  <c:v>19.350531358405402</c:v>
                </c:pt>
                <c:pt idx="14058">
                  <c:v>19.3519079345851</c:v>
                </c:pt>
                <c:pt idx="14059">
                  <c:v>19.353284510764801</c:v>
                </c:pt>
                <c:pt idx="14060">
                  <c:v>19.354661086944599</c:v>
                </c:pt>
                <c:pt idx="14061">
                  <c:v>19.356037663124301</c:v>
                </c:pt>
                <c:pt idx="14062">
                  <c:v>19.357414239303999</c:v>
                </c:pt>
                <c:pt idx="14063">
                  <c:v>19.358790815483701</c:v>
                </c:pt>
                <c:pt idx="14064">
                  <c:v>19.360167391663499</c:v>
                </c:pt>
                <c:pt idx="14065">
                  <c:v>19.3615439678432</c:v>
                </c:pt>
                <c:pt idx="14066">
                  <c:v>19.362920544022899</c:v>
                </c:pt>
                <c:pt idx="14067">
                  <c:v>19.3642971202026</c:v>
                </c:pt>
                <c:pt idx="14068">
                  <c:v>19.365673696382402</c:v>
                </c:pt>
                <c:pt idx="14069">
                  <c:v>19.3670502725621</c:v>
                </c:pt>
                <c:pt idx="14070">
                  <c:v>19.368426848741802</c:v>
                </c:pt>
                <c:pt idx="14071">
                  <c:v>19.3698034249215</c:v>
                </c:pt>
                <c:pt idx="14072">
                  <c:v>19.371180001101301</c:v>
                </c:pt>
                <c:pt idx="14073">
                  <c:v>19.372556577280999</c:v>
                </c:pt>
                <c:pt idx="14074">
                  <c:v>19.373933153460701</c:v>
                </c:pt>
                <c:pt idx="14075">
                  <c:v>19.375309729640399</c:v>
                </c:pt>
                <c:pt idx="14076">
                  <c:v>19.376686305820201</c:v>
                </c:pt>
                <c:pt idx="14077">
                  <c:v>19.378062881999899</c:v>
                </c:pt>
                <c:pt idx="14078">
                  <c:v>19.379439458179601</c:v>
                </c:pt>
                <c:pt idx="14079">
                  <c:v>19.380816034359299</c:v>
                </c:pt>
                <c:pt idx="14080">
                  <c:v>19.3821926105391</c:v>
                </c:pt>
                <c:pt idx="14081">
                  <c:v>19.383569186718798</c:v>
                </c:pt>
                <c:pt idx="14082">
                  <c:v>19.3849457628985</c:v>
                </c:pt>
                <c:pt idx="14083">
                  <c:v>19.386322339078198</c:v>
                </c:pt>
                <c:pt idx="14084">
                  <c:v>19.387698915257999</c:v>
                </c:pt>
                <c:pt idx="14085">
                  <c:v>19.389075491437701</c:v>
                </c:pt>
                <c:pt idx="14086">
                  <c:v>19.390452067617399</c:v>
                </c:pt>
                <c:pt idx="14087">
                  <c:v>19.391828643797201</c:v>
                </c:pt>
                <c:pt idx="14088">
                  <c:v>19.393205219976899</c:v>
                </c:pt>
                <c:pt idx="14089">
                  <c:v>19.394581796156601</c:v>
                </c:pt>
                <c:pt idx="14090">
                  <c:v>19.395958372336299</c:v>
                </c:pt>
                <c:pt idx="14091">
                  <c:v>19.3973349485161</c:v>
                </c:pt>
                <c:pt idx="14092">
                  <c:v>19.398711524695798</c:v>
                </c:pt>
                <c:pt idx="14093">
                  <c:v>19.4000881008755</c:v>
                </c:pt>
                <c:pt idx="14094">
                  <c:v>19.401464677055198</c:v>
                </c:pt>
                <c:pt idx="14095">
                  <c:v>19.402841253235</c:v>
                </c:pt>
                <c:pt idx="14096">
                  <c:v>19.404217829414701</c:v>
                </c:pt>
                <c:pt idx="14097">
                  <c:v>19.4055944055944</c:v>
                </c:pt>
                <c:pt idx="14098">
                  <c:v>19.406970981774101</c:v>
                </c:pt>
                <c:pt idx="14099">
                  <c:v>19.408347557953899</c:v>
                </c:pt>
                <c:pt idx="14100">
                  <c:v>19.409724134133601</c:v>
                </c:pt>
                <c:pt idx="14101">
                  <c:v>19.411100710313299</c:v>
                </c:pt>
                <c:pt idx="14102">
                  <c:v>19.412477286493001</c:v>
                </c:pt>
                <c:pt idx="14103">
                  <c:v>19.413853862672799</c:v>
                </c:pt>
                <c:pt idx="14104">
                  <c:v>19.4152304388525</c:v>
                </c:pt>
                <c:pt idx="14105">
                  <c:v>19.416607015032199</c:v>
                </c:pt>
                <c:pt idx="14106">
                  <c:v>19.4179835912119</c:v>
                </c:pt>
                <c:pt idx="14107">
                  <c:v>19.419360167391702</c:v>
                </c:pt>
                <c:pt idx="14108">
                  <c:v>19.4207367435714</c:v>
                </c:pt>
                <c:pt idx="14109">
                  <c:v>19.422113319751102</c:v>
                </c:pt>
                <c:pt idx="14110">
                  <c:v>19.4234898959308</c:v>
                </c:pt>
                <c:pt idx="14111">
                  <c:v>19.424866472110601</c:v>
                </c:pt>
                <c:pt idx="14112">
                  <c:v>19.426243048290299</c:v>
                </c:pt>
                <c:pt idx="14113">
                  <c:v>19.427619624470001</c:v>
                </c:pt>
                <c:pt idx="14114">
                  <c:v>19.428996200649799</c:v>
                </c:pt>
                <c:pt idx="14115">
                  <c:v>19.4303727768295</c:v>
                </c:pt>
                <c:pt idx="14116">
                  <c:v>19.431749353009199</c:v>
                </c:pt>
                <c:pt idx="14117">
                  <c:v>19.4331259291889</c:v>
                </c:pt>
                <c:pt idx="14118">
                  <c:v>19.434502505368702</c:v>
                </c:pt>
                <c:pt idx="14119">
                  <c:v>19.4358790815484</c:v>
                </c:pt>
                <c:pt idx="14120">
                  <c:v>19.437255657728102</c:v>
                </c:pt>
                <c:pt idx="14121">
                  <c:v>19.4386322339078</c:v>
                </c:pt>
                <c:pt idx="14122">
                  <c:v>19.440008810087601</c:v>
                </c:pt>
                <c:pt idx="14123">
                  <c:v>19.441385386267299</c:v>
                </c:pt>
                <c:pt idx="14124">
                  <c:v>19.442761962447001</c:v>
                </c:pt>
                <c:pt idx="14125">
                  <c:v>19.444138538626699</c:v>
                </c:pt>
                <c:pt idx="14126">
                  <c:v>19.445515114806501</c:v>
                </c:pt>
                <c:pt idx="14127">
                  <c:v>19.446891690986199</c:v>
                </c:pt>
                <c:pt idx="14128">
                  <c:v>19.448268267165901</c:v>
                </c:pt>
                <c:pt idx="14129">
                  <c:v>19.449644843345599</c:v>
                </c:pt>
                <c:pt idx="14130">
                  <c:v>19.4510214195254</c:v>
                </c:pt>
                <c:pt idx="14131">
                  <c:v>19.452397995705098</c:v>
                </c:pt>
                <c:pt idx="14132">
                  <c:v>19.4537745718848</c:v>
                </c:pt>
                <c:pt idx="14133">
                  <c:v>19.455151148064498</c:v>
                </c:pt>
                <c:pt idx="14134">
                  <c:v>19.4565277242443</c:v>
                </c:pt>
                <c:pt idx="14135">
                  <c:v>19.457904300424001</c:v>
                </c:pt>
                <c:pt idx="14136">
                  <c:v>19.4592808766037</c:v>
                </c:pt>
                <c:pt idx="14137">
                  <c:v>19.460657452783401</c:v>
                </c:pt>
                <c:pt idx="14138">
                  <c:v>19.462034028963199</c:v>
                </c:pt>
                <c:pt idx="14139">
                  <c:v>19.463410605142901</c:v>
                </c:pt>
                <c:pt idx="14140">
                  <c:v>19.464787181322599</c:v>
                </c:pt>
                <c:pt idx="14141">
                  <c:v>19.466163757502301</c:v>
                </c:pt>
                <c:pt idx="14142">
                  <c:v>19.467540333682098</c:v>
                </c:pt>
                <c:pt idx="14143">
                  <c:v>19.4689169098618</c:v>
                </c:pt>
                <c:pt idx="14144">
                  <c:v>19.470293486041498</c:v>
                </c:pt>
                <c:pt idx="14145">
                  <c:v>19.4716700622212</c:v>
                </c:pt>
                <c:pt idx="14146">
                  <c:v>19.473046638401001</c:v>
                </c:pt>
                <c:pt idx="14147">
                  <c:v>19.4744232145807</c:v>
                </c:pt>
                <c:pt idx="14148">
                  <c:v>19.475799790760401</c:v>
                </c:pt>
                <c:pt idx="14149">
                  <c:v>19.477176366940199</c:v>
                </c:pt>
                <c:pt idx="14150">
                  <c:v>19.478552943119901</c:v>
                </c:pt>
                <c:pt idx="14151">
                  <c:v>19.479929519299599</c:v>
                </c:pt>
                <c:pt idx="14152">
                  <c:v>19.481306095479301</c:v>
                </c:pt>
                <c:pt idx="14153">
                  <c:v>19.482682671659099</c:v>
                </c:pt>
                <c:pt idx="14154">
                  <c:v>19.4840592478388</c:v>
                </c:pt>
                <c:pt idx="14155">
                  <c:v>19.485435824018499</c:v>
                </c:pt>
                <c:pt idx="14156">
                  <c:v>19.4868124001982</c:v>
                </c:pt>
                <c:pt idx="14157">
                  <c:v>19.488188976378002</c:v>
                </c:pt>
                <c:pt idx="14158">
                  <c:v>19.4895655525577</c:v>
                </c:pt>
                <c:pt idx="14159">
                  <c:v>19.490942128737402</c:v>
                </c:pt>
                <c:pt idx="14160">
                  <c:v>19.4923187049171</c:v>
                </c:pt>
                <c:pt idx="14161">
                  <c:v>19.493695281096901</c:v>
                </c:pt>
                <c:pt idx="14162">
                  <c:v>19.495071857276599</c:v>
                </c:pt>
                <c:pt idx="14163">
                  <c:v>19.496448433456301</c:v>
                </c:pt>
                <c:pt idx="14164">
                  <c:v>19.497825009635999</c:v>
                </c:pt>
                <c:pt idx="14165">
                  <c:v>19.499201585815801</c:v>
                </c:pt>
                <c:pt idx="14166">
                  <c:v>19.500578161995499</c:v>
                </c:pt>
                <c:pt idx="14167">
                  <c:v>19.501954738175201</c:v>
                </c:pt>
                <c:pt idx="14168">
                  <c:v>19.503331314354899</c:v>
                </c:pt>
                <c:pt idx="14169">
                  <c:v>19.5047078905347</c:v>
                </c:pt>
                <c:pt idx="14170">
                  <c:v>19.506084466714402</c:v>
                </c:pt>
                <c:pt idx="14171">
                  <c:v>19.5074610428941</c:v>
                </c:pt>
                <c:pt idx="14172">
                  <c:v>19.508837619073802</c:v>
                </c:pt>
                <c:pt idx="14173">
                  <c:v>19.510214195253599</c:v>
                </c:pt>
                <c:pt idx="14174">
                  <c:v>19.511590771433301</c:v>
                </c:pt>
                <c:pt idx="14175">
                  <c:v>19.512967347612999</c:v>
                </c:pt>
                <c:pt idx="14176">
                  <c:v>19.514343923792701</c:v>
                </c:pt>
                <c:pt idx="14177">
                  <c:v>19.515720499972499</c:v>
                </c:pt>
                <c:pt idx="14178">
                  <c:v>19.517097076152201</c:v>
                </c:pt>
                <c:pt idx="14179">
                  <c:v>19.518473652331899</c:v>
                </c:pt>
                <c:pt idx="14180">
                  <c:v>19.519850228511601</c:v>
                </c:pt>
                <c:pt idx="14181">
                  <c:v>19.521226804691398</c:v>
                </c:pt>
                <c:pt idx="14182">
                  <c:v>19.5226033808711</c:v>
                </c:pt>
                <c:pt idx="14183">
                  <c:v>19.523979957050798</c:v>
                </c:pt>
                <c:pt idx="14184">
                  <c:v>19.5253565332306</c:v>
                </c:pt>
                <c:pt idx="14185">
                  <c:v>19.526733109410301</c:v>
                </c:pt>
                <c:pt idx="14186">
                  <c:v>19.52810968559</c:v>
                </c:pt>
                <c:pt idx="14187">
                  <c:v>19.529486261769701</c:v>
                </c:pt>
                <c:pt idx="14188">
                  <c:v>19.530862837949499</c:v>
                </c:pt>
                <c:pt idx="14189">
                  <c:v>19.532239414129201</c:v>
                </c:pt>
                <c:pt idx="14190">
                  <c:v>19.533615990308899</c:v>
                </c:pt>
                <c:pt idx="14191">
                  <c:v>19.534992566488601</c:v>
                </c:pt>
                <c:pt idx="14192">
                  <c:v>19.536369142668399</c:v>
                </c:pt>
                <c:pt idx="14193">
                  <c:v>19.5377457188481</c:v>
                </c:pt>
                <c:pt idx="14194">
                  <c:v>19.539122295027799</c:v>
                </c:pt>
                <c:pt idx="14195">
                  <c:v>19.5404988712075</c:v>
                </c:pt>
                <c:pt idx="14196">
                  <c:v>19.541875447387302</c:v>
                </c:pt>
                <c:pt idx="14197">
                  <c:v>19.543252023567</c:v>
                </c:pt>
                <c:pt idx="14198">
                  <c:v>19.544628599746702</c:v>
                </c:pt>
                <c:pt idx="14199">
                  <c:v>19.5460051759264</c:v>
                </c:pt>
                <c:pt idx="14200">
                  <c:v>19.547381752106201</c:v>
                </c:pt>
                <c:pt idx="14201">
                  <c:v>19.548758328285899</c:v>
                </c:pt>
                <c:pt idx="14202">
                  <c:v>19.550134904465601</c:v>
                </c:pt>
                <c:pt idx="14203">
                  <c:v>19.551511480645299</c:v>
                </c:pt>
                <c:pt idx="14204">
                  <c:v>19.5528880568251</c:v>
                </c:pt>
                <c:pt idx="14205">
                  <c:v>19.554264633004799</c:v>
                </c:pt>
                <c:pt idx="14206">
                  <c:v>19.5556412091845</c:v>
                </c:pt>
                <c:pt idx="14207">
                  <c:v>19.557017785364199</c:v>
                </c:pt>
                <c:pt idx="14208">
                  <c:v>19.558394361544</c:v>
                </c:pt>
                <c:pt idx="14209">
                  <c:v>19.559770937723702</c:v>
                </c:pt>
                <c:pt idx="14210">
                  <c:v>19.5611475139034</c:v>
                </c:pt>
                <c:pt idx="14211">
                  <c:v>19.562524090083102</c:v>
                </c:pt>
                <c:pt idx="14212">
                  <c:v>19.563900666262899</c:v>
                </c:pt>
                <c:pt idx="14213">
                  <c:v>19.565277242442601</c:v>
                </c:pt>
                <c:pt idx="14214">
                  <c:v>19.566653818622299</c:v>
                </c:pt>
                <c:pt idx="14215">
                  <c:v>19.568030394802101</c:v>
                </c:pt>
                <c:pt idx="14216">
                  <c:v>19.569406970981799</c:v>
                </c:pt>
                <c:pt idx="14217">
                  <c:v>19.570783547161501</c:v>
                </c:pt>
                <c:pt idx="14218">
                  <c:v>19.572160123341199</c:v>
                </c:pt>
                <c:pt idx="14219">
                  <c:v>19.573536699521</c:v>
                </c:pt>
                <c:pt idx="14220">
                  <c:v>19.574913275700698</c:v>
                </c:pt>
                <c:pt idx="14221">
                  <c:v>19.5762898518804</c:v>
                </c:pt>
                <c:pt idx="14222">
                  <c:v>19.577666428060098</c:v>
                </c:pt>
                <c:pt idx="14223">
                  <c:v>19.5790430042399</c:v>
                </c:pt>
                <c:pt idx="14224">
                  <c:v>19.580419580419601</c:v>
                </c:pt>
                <c:pt idx="14225">
                  <c:v>19.5817961565993</c:v>
                </c:pt>
                <c:pt idx="14226">
                  <c:v>19.583172732779001</c:v>
                </c:pt>
                <c:pt idx="14227">
                  <c:v>19.584549308958799</c:v>
                </c:pt>
                <c:pt idx="14228">
                  <c:v>19.585925885138501</c:v>
                </c:pt>
                <c:pt idx="14229">
                  <c:v>19.587302461318199</c:v>
                </c:pt>
                <c:pt idx="14230">
                  <c:v>19.588679037497901</c:v>
                </c:pt>
                <c:pt idx="14231">
                  <c:v>19.590055613677698</c:v>
                </c:pt>
                <c:pt idx="14232">
                  <c:v>19.5914321898574</c:v>
                </c:pt>
                <c:pt idx="14233">
                  <c:v>19.592808766037098</c:v>
                </c:pt>
                <c:pt idx="14234">
                  <c:v>19.5941853422168</c:v>
                </c:pt>
                <c:pt idx="14235">
                  <c:v>19.595561918396601</c:v>
                </c:pt>
                <c:pt idx="14236">
                  <c:v>19.5969384945763</c:v>
                </c:pt>
                <c:pt idx="14237">
                  <c:v>19.598315070756001</c:v>
                </c:pt>
                <c:pt idx="14238">
                  <c:v>19.5996916469357</c:v>
                </c:pt>
                <c:pt idx="14239">
                  <c:v>19.601068223115501</c:v>
                </c:pt>
                <c:pt idx="14240">
                  <c:v>19.602444799295199</c:v>
                </c:pt>
                <c:pt idx="14241">
                  <c:v>19.603821375474901</c:v>
                </c:pt>
                <c:pt idx="14242">
                  <c:v>19.605197951654699</c:v>
                </c:pt>
                <c:pt idx="14243">
                  <c:v>19.6065745278344</c:v>
                </c:pt>
                <c:pt idx="14244">
                  <c:v>19.607951104014099</c:v>
                </c:pt>
                <c:pt idx="14245">
                  <c:v>19.6093276801938</c:v>
                </c:pt>
                <c:pt idx="14246">
                  <c:v>19.610704256373602</c:v>
                </c:pt>
                <c:pt idx="14247">
                  <c:v>19.6120808325533</c:v>
                </c:pt>
                <c:pt idx="14248">
                  <c:v>19.613457408733002</c:v>
                </c:pt>
                <c:pt idx="14249">
                  <c:v>19.6148339849127</c:v>
                </c:pt>
                <c:pt idx="14250">
                  <c:v>19.616210561092501</c:v>
                </c:pt>
                <c:pt idx="14251">
                  <c:v>19.617587137272199</c:v>
                </c:pt>
                <c:pt idx="14252">
                  <c:v>19.618963713451901</c:v>
                </c:pt>
                <c:pt idx="14253">
                  <c:v>19.620340289631599</c:v>
                </c:pt>
                <c:pt idx="14254">
                  <c:v>19.621716865811401</c:v>
                </c:pt>
                <c:pt idx="14255">
                  <c:v>19.623093441991099</c:v>
                </c:pt>
                <c:pt idx="14256">
                  <c:v>19.624470018170801</c:v>
                </c:pt>
                <c:pt idx="14257">
                  <c:v>19.625846594350499</c:v>
                </c:pt>
                <c:pt idx="14258">
                  <c:v>19.6272231705303</c:v>
                </c:pt>
                <c:pt idx="14259">
                  <c:v>19.628599746710002</c:v>
                </c:pt>
                <c:pt idx="14260">
                  <c:v>19.6299763228897</c:v>
                </c:pt>
                <c:pt idx="14261">
                  <c:v>19.631352899069402</c:v>
                </c:pt>
                <c:pt idx="14262">
                  <c:v>19.632729475249199</c:v>
                </c:pt>
                <c:pt idx="14263">
                  <c:v>19.634106051428901</c:v>
                </c:pt>
                <c:pt idx="14264">
                  <c:v>19.635482627608599</c:v>
                </c:pt>
                <c:pt idx="14265">
                  <c:v>19.636859203788301</c:v>
                </c:pt>
                <c:pt idx="14266">
                  <c:v>19.638235779968099</c:v>
                </c:pt>
                <c:pt idx="14267">
                  <c:v>19.639612356147801</c:v>
                </c:pt>
                <c:pt idx="14268">
                  <c:v>19.640988932327499</c:v>
                </c:pt>
                <c:pt idx="14269">
                  <c:v>19.642365508507201</c:v>
                </c:pt>
                <c:pt idx="14270">
                  <c:v>19.643742084686998</c:v>
                </c:pt>
                <c:pt idx="14271">
                  <c:v>19.6451186608667</c:v>
                </c:pt>
                <c:pt idx="14272">
                  <c:v>19.646495237046398</c:v>
                </c:pt>
                <c:pt idx="14273">
                  <c:v>19.6478718132262</c:v>
                </c:pt>
                <c:pt idx="14274">
                  <c:v>19.649248389405901</c:v>
                </c:pt>
                <c:pt idx="14275">
                  <c:v>19.6506249655856</c:v>
                </c:pt>
                <c:pt idx="14276">
                  <c:v>19.652001541765301</c:v>
                </c:pt>
                <c:pt idx="14277">
                  <c:v>19.653378117945099</c:v>
                </c:pt>
                <c:pt idx="14278">
                  <c:v>19.654754694124801</c:v>
                </c:pt>
                <c:pt idx="14279">
                  <c:v>19.656131270304499</c:v>
                </c:pt>
                <c:pt idx="14280">
                  <c:v>19.657507846484201</c:v>
                </c:pt>
                <c:pt idx="14281">
                  <c:v>19.658884422663998</c:v>
                </c:pt>
                <c:pt idx="14282">
                  <c:v>19.6602609988437</c:v>
                </c:pt>
                <c:pt idx="14283">
                  <c:v>19.661637575023398</c:v>
                </c:pt>
                <c:pt idx="14284">
                  <c:v>19.6630141512031</c:v>
                </c:pt>
                <c:pt idx="14285">
                  <c:v>19.664390727382902</c:v>
                </c:pt>
                <c:pt idx="14286">
                  <c:v>19.6657673035626</c:v>
                </c:pt>
                <c:pt idx="14287">
                  <c:v>19.667143879742301</c:v>
                </c:pt>
                <c:pt idx="14288">
                  <c:v>19.668520455922</c:v>
                </c:pt>
                <c:pt idx="14289">
                  <c:v>19.669897032101801</c:v>
                </c:pt>
                <c:pt idx="14290">
                  <c:v>19.671273608281499</c:v>
                </c:pt>
                <c:pt idx="14291">
                  <c:v>19.672650184461201</c:v>
                </c:pt>
                <c:pt idx="14292">
                  <c:v>19.674026760640899</c:v>
                </c:pt>
                <c:pt idx="14293">
                  <c:v>19.6754033368207</c:v>
                </c:pt>
                <c:pt idx="14294">
                  <c:v>19.676779913000399</c:v>
                </c:pt>
                <c:pt idx="14295">
                  <c:v>19.6781564891801</c:v>
                </c:pt>
                <c:pt idx="14296">
                  <c:v>19.679533065359799</c:v>
                </c:pt>
                <c:pt idx="14297">
                  <c:v>19.6809096415396</c:v>
                </c:pt>
                <c:pt idx="14298">
                  <c:v>19.682286217719302</c:v>
                </c:pt>
                <c:pt idx="14299">
                  <c:v>19.683662793899</c:v>
                </c:pt>
                <c:pt idx="14300">
                  <c:v>19.685039370078702</c:v>
                </c:pt>
                <c:pt idx="14301">
                  <c:v>19.686415946258499</c:v>
                </c:pt>
                <c:pt idx="14302">
                  <c:v>19.687792522438201</c:v>
                </c:pt>
                <c:pt idx="14303">
                  <c:v>19.689169098617899</c:v>
                </c:pt>
                <c:pt idx="14304">
                  <c:v>19.690545674797601</c:v>
                </c:pt>
                <c:pt idx="14305">
                  <c:v>19.691922250977399</c:v>
                </c:pt>
                <c:pt idx="14306">
                  <c:v>19.693298827157101</c:v>
                </c:pt>
                <c:pt idx="14307">
                  <c:v>19.694675403336799</c:v>
                </c:pt>
                <c:pt idx="14308">
                  <c:v>19.6960519795166</c:v>
                </c:pt>
                <c:pt idx="14309">
                  <c:v>19.697428555696298</c:v>
                </c:pt>
                <c:pt idx="14310">
                  <c:v>19.698805131876</c:v>
                </c:pt>
                <c:pt idx="14311">
                  <c:v>19.700181708055698</c:v>
                </c:pt>
                <c:pt idx="14312">
                  <c:v>19.701558284235499</c:v>
                </c:pt>
                <c:pt idx="14313">
                  <c:v>19.702934860415201</c:v>
                </c:pt>
                <c:pt idx="14314">
                  <c:v>19.704311436594899</c:v>
                </c:pt>
                <c:pt idx="14315">
                  <c:v>19.705688012774601</c:v>
                </c:pt>
                <c:pt idx="14316">
                  <c:v>19.707064588954399</c:v>
                </c:pt>
                <c:pt idx="14317">
                  <c:v>19.708441165134101</c:v>
                </c:pt>
                <c:pt idx="14318">
                  <c:v>19.709817741313799</c:v>
                </c:pt>
                <c:pt idx="14319">
                  <c:v>19.711194317493501</c:v>
                </c:pt>
                <c:pt idx="14320">
                  <c:v>19.712570893673298</c:v>
                </c:pt>
                <c:pt idx="14321">
                  <c:v>19.713947469853</c:v>
                </c:pt>
                <c:pt idx="14322">
                  <c:v>19.715324046032698</c:v>
                </c:pt>
                <c:pt idx="14323">
                  <c:v>19.7167006222124</c:v>
                </c:pt>
                <c:pt idx="14324">
                  <c:v>19.718077198392201</c:v>
                </c:pt>
                <c:pt idx="14325">
                  <c:v>19.7194537745719</c:v>
                </c:pt>
                <c:pt idx="14326">
                  <c:v>19.720830350751601</c:v>
                </c:pt>
                <c:pt idx="14327">
                  <c:v>19.7222069269313</c:v>
                </c:pt>
                <c:pt idx="14328">
                  <c:v>19.723583503111101</c:v>
                </c:pt>
                <c:pt idx="14329">
                  <c:v>19.724960079290799</c:v>
                </c:pt>
                <c:pt idx="14330">
                  <c:v>19.726336655470501</c:v>
                </c:pt>
                <c:pt idx="14331">
                  <c:v>19.727713231650199</c:v>
                </c:pt>
                <c:pt idx="14332">
                  <c:v>19.72908980783</c:v>
                </c:pt>
                <c:pt idx="14333">
                  <c:v>19.730466384009699</c:v>
                </c:pt>
                <c:pt idx="14334">
                  <c:v>19.7318429601894</c:v>
                </c:pt>
                <c:pt idx="14335">
                  <c:v>19.733219536369099</c:v>
                </c:pt>
                <c:pt idx="14336">
                  <c:v>19.7345961125489</c:v>
                </c:pt>
                <c:pt idx="14337">
                  <c:v>19.735972688728602</c:v>
                </c:pt>
                <c:pt idx="14338">
                  <c:v>19.7373492649083</c:v>
                </c:pt>
                <c:pt idx="14339">
                  <c:v>19.738725841088002</c:v>
                </c:pt>
                <c:pt idx="14340">
                  <c:v>19.740102417267799</c:v>
                </c:pt>
                <c:pt idx="14341">
                  <c:v>19.741478993447501</c:v>
                </c:pt>
                <c:pt idx="14342">
                  <c:v>19.742855569627199</c:v>
                </c:pt>
                <c:pt idx="14343">
                  <c:v>19.744232145807</c:v>
                </c:pt>
                <c:pt idx="14344">
                  <c:v>19.745608721986699</c:v>
                </c:pt>
                <c:pt idx="14345">
                  <c:v>19.7469852981664</c:v>
                </c:pt>
                <c:pt idx="14346">
                  <c:v>19.748361874346099</c:v>
                </c:pt>
                <c:pt idx="14347">
                  <c:v>19.7497384505259</c:v>
                </c:pt>
                <c:pt idx="14348">
                  <c:v>19.751115026705602</c:v>
                </c:pt>
                <c:pt idx="14349">
                  <c:v>19.7524916028853</c:v>
                </c:pt>
                <c:pt idx="14350">
                  <c:v>19.753868179065002</c:v>
                </c:pt>
                <c:pt idx="14351">
                  <c:v>19.755244755244799</c:v>
                </c:pt>
                <c:pt idx="14352">
                  <c:v>19.756621331424501</c:v>
                </c:pt>
                <c:pt idx="14353">
                  <c:v>19.757997907604199</c:v>
                </c:pt>
                <c:pt idx="14354">
                  <c:v>19.759374483783901</c:v>
                </c:pt>
                <c:pt idx="14355">
                  <c:v>19.760751059963699</c:v>
                </c:pt>
                <c:pt idx="14356">
                  <c:v>19.762127636143401</c:v>
                </c:pt>
                <c:pt idx="14357">
                  <c:v>19.763504212323099</c:v>
                </c:pt>
                <c:pt idx="14358">
                  <c:v>19.764880788502801</c:v>
                </c:pt>
                <c:pt idx="14359">
                  <c:v>19.766257364682598</c:v>
                </c:pt>
                <c:pt idx="14360">
                  <c:v>19.7676339408623</c:v>
                </c:pt>
                <c:pt idx="14361">
                  <c:v>19.769010517041998</c:v>
                </c:pt>
                <c:pt idx="14362">
                  <c:v>19.7703870932217</c:v>
                </c:pt>
                <c:pt idx="14363">
                  <c:v>19.771763669401501</c:v>
                </c:pt>
                <c:pt idx="14364">
                  <c:v>19.7731402455812</c:v>
                </c:pt>
                <c:pt idx="14365">
                  <c:v>19.774516821760901</c:v>
                </c:pt>
                <c:pt idx="14366">
                  <c:v>19.7758933979406</c:v>
                </c:pt>
                <c:pt idx="14367">
                  <c:v>19.777269974120401</c:v>
                </c:pt>
                <c:pt idx="14368">
                  <c:v>19.778646550300099</c:v>
                </c:pt>
                <c:pt idx="14369">
                  <c:v>19.780023126479801</c:v>
                </c:pt>
                <c:pt idx="14370">
                  <c:v>19.781399702659598</c:v>
                </c:pt>
                <c:pt idx="14371">
                  <c:v>19.7827762788393</c:v>
                </c:pt>
                <c:pt idx="14372">
                  <c:v>19.784152855018998</c:v>
                </c:pt>
                <c:pt idx="14373">
                  <c:v>19.7855294311987</c:v>
                </c:pt>
                <c:pt idx="14374">
                  <c:v>19.786906007378501</c:v>
                </c:pt>
                <c:pt idx="14375">
                  <c:v>19.7882825835582</c:v>
                </c:pt>
                <c:pt idx="14376">
                  <c:v>19.789659159737901</c:v>
                </c:pt>
                <c:pt idx="14377">
                  <c:v>19.7910357359176</c:v>
                </c:pt>
                <c:pt idx="14378">
                  <c:v>19.792412312097401</c:v>
                </c:pt>
                <c:pt idx="14379">
                  <c:v>19.793788888277099</c:v>
                </c:pt>
                <c:pt idx="14380">
                  <c:v>19.795165464456801</c:v>
                </c:pt>
                <c:pt idx="14381">
                  <c:v>19.796542040636499</c:v>
                </c:pt>
                <c:pt idx="14382">
                  <c:v>19.7979186168163</c:v>
                </c:pt>
                <c:pt idx="14383">
                  <c:v>19.799295192995999</c:v>
                </c:pt>
                <c:pt idx="14384">
                  <c:v>19.8006717691757</c:v>
                </c:pt>
                <c:pt idx="14385">
                  <c:v>19.802048345355399</c:v>
                </c:pt>
                <c:pt idx="14386">
                  <c:v>19.8034249215352</c:v>
                </c:pt>
                <c:pt idx="14387">
                  <c:v>19.804801497714902</c:v>
                </c:pt>
                <c:pt idx="14388">
                  <c:v>19.8061780738946</c:v>
                </c:pt>
                <c:pt idx="14389">
                  <c:v>19.807554650074302</c:v>
                </c:pt>
                <c:pt idx="14390">
                  <c:v>19.808931226254099</c:v>
                </c:pt>
                <c:pt idx="14391">
                  <c:v>19.810307802433801</c:v>
                </c:pt>
                <c:pt idx="14392">
                  <c:v>19.811684378613499</c:v>
                </c:pt>
                <c:pt idx="14393">
                  <c:v>19.813060954793201</c:v>
                </c:pt>
                <c:pt idx="14394">
                  <c:v>19.814437530972999</c:v>
                </c:pt>
                <c:pt idx="14395">
                  <c:v>19.815814107152701</c:v>
                </c:pt>
                <c:pt idx="14396">
                  <c:v>19.817190683332399</c:v>
                </c:pt>
                <c:pt idx="14397">
                  <c:v>19.818567259512101</c:v>
                </c:pt>
                <c:pt idx="14398">
                  <c:v>19.819943835691902</c:v>
                </c:pt>
                <c:pt idx="14399">
                  <c:v>19.8213204118716</c:v>
                </c:pt>
                <c:pt idx="14400">
                  <c:v>19.822696988051302</c:v>
                </c:pt>
                <c:pt idx="14401">
                  <c:v>19.824073564231</c:v>
                </c:pt>
                <c:pt idx="14402">
                  <c:v>19.825450140410801</c:v>
                </c:pt>
                <c:pt idx="14403">
                  <c:v>19.826826716590499</c:v>
                </c:pt>
                <c:pt idx="14404">
                  <c:v>19.828203292770201</c:v>
                </c:pt>
                <c:pt idx="14405">
                  <c:v>19.829579868949999</c:v>
                </c:pt>
                <c:pt idx="14406">
                  <c:v>19.830956445129701</c:v>
                </c:pt>
                <c:pt idx="14407">
                  <c:v>19.832333021309399</c:v>
                </c:pt>
                <c:pt idx="14408">
                  <c:v>19.833709597489101</c:v>
                </c:pt>
                <c:pt idx="14409">
                  <c:v>19.835086173668898</c:v>
                </c:pt>
                <c:pt idx="14410">
                  <c:v>19.8364627498486</c:v>
                </c:pt>
                <c:pt idx="14411">
                  <c:v>19.837839326028298</c:v>
                </c:pt>
                <c:pt idx="14412">
                  <c:v>19.839215902208</c:v>
                </c:pt>
                <c:pt idx="14413">
                  <c:v>19.840592478387801</c:v>
                </c:pt>
                <c:pt idx="14414">
                  <c:v>19.8419690545675</c:v>
                </c:pt>
                <c:pt idx="14415">
                  <c:v>19.843345630747201</c:v>
                </c:pt>
                <c:pt idx="14416">
                  <c:v>19.8447222069269</c:v>
                </c:pt>
                <c:pt idx="14417">
                  <c:v>19.846098783106701</c:v>
                </c:pt>
                <c:pt idx="14418">
                  <c:v>19.847475359286399</c:v>
                </c:pt>
                <c:pt idx="14419">
                  <c:v>19.848851935466101</c:v>
                </c:pt>
                <c:pt idx="14420">
                  <c:v>19.850228511645799</c:v>
                </c:pt>
                <c:pt idx="14421">
                  <c:v>19.8516050878256</c:v>
                </c:pt>
                <c:pt idx="14422">
                  <c:v>19.852981664005299</c:v>
                </c:pt>
                <c:pt idx="14423">
                  <c:v>19.854358240185</c:v>
                </c:pt>
                <c:pt idx="14424">
                  <c:v>19.855734816364699</c:v>
                </c:pt>
                <c:pt idx="14425">
                  <c:v>19.8571113925445</c:v>
                </c:pt>
                <c:pt idx="14426">
                  <c:v>19.858487968724202</c:v>
                </c:pt>
                <c:pt idx="14427">
                  <c:v>19.8598645449039</c:v>
                </c:pt>
                <c:pt idx="14428">
                  <c:v>19.861241121083602</c:v>
                </c:pt>
                <c:pt idx="14429">
                  <c:v>19.862617697263399</c:v>
                </c:pt>
                <c:pt idx="14430">
                  <c:v>19.863994273443101</c:v>
                </c:pt>
                <c:pt idx="14431">
                  <c:v>19.865370849622799</c:v>
                </c:pt>
                <c:pt idx="14432">
                  <c:v>19.866747425802501</c:v>
                </c:pt>
                <c:pt idx="14433">
                  <c:v>19.868124001982299</c:v>
                </c:pt>
                <c:pt idx="14434">
                  <c:v>19.869500578162</c:v>
                </c:pt>
                <c:pt idx="14435">
                  <c:v>19.870877154341699</c:v>
                </c:pt>
                <c:pt idx="14436">
                  <c:v>19.8722537305214</c:v>
                </c:pt>
                <c:pt idx="14437">
                  <c:v>19.873630306701202</c:v>
                </c:pt>
                <c:pt idx="14438">
                  <c:v>19.8750068828809</c:v>
                </c:pt>
                <c:pt idx="14439">
                  <c:v>19.876383459060602</c:v>
                </c:pt>
                <c:pt idx="14440">
                  <c:v>19.877760035240399</c:v>
                </c:pt>
                <c:pt idx="14441">
                  <c:v>19.879136611420101</c:v>
                </c:pt>
                <c:pt idx="14442">
                  <c:v>19.880513187599799</c:v>
                </c:pt>
                <c:pt idx="14443">
                  <c:v>19.881889763779501</c:v>
                </c:pt>
                <c:pt idx="14444">
                  <c:v>19.883266339959299</c:v>
                </c:pt>
                <c:pt idx="14445">
                  <c:v>19.884642916139001</c:v>
                </c:pt>
                <c:pt idx="14446">
                  <c:v>19.886019492318699</c:v>
                </c:pt>
                <c:pt idx="14447">
                  <c:v>19.887396068498401</c:v>
                </c:pt>
                <c:pt idx="14448">
                  <c:v>19.888772644678198</c:v>
                </c:pt>
                <c:pt idx="14449">
                  <c:v>19.8901492208579</c:v>
                </c:pt>
                <c:pt idx="14450">
                  <c:v>19.891525797037598</c:v>
                </c:pt>
                <c:pt idx="14451">
                  <c:v>19.8929023732173</c:v>
                </c:pt>
                <c:pt idx="14452">
                  <c:v>19.894278949397101</c:v>
                </c:pt>
                <c:pt idx="14453">
                  <c:v>19.8956555255768</c:v>
                </c:pt>
                <c:pt idx="14454">
                  <c:v>19.897032101756501</c:v>
                </c:pt>
                <c:pt idx="14455">
                  <c:v>19.898408677936199</c:v>
                </c:pt>
                <c:pt idx="14456">
                  <c:v>19.899785254116001</c:v>
                </c:pt>
                <c:pt idx="14457">
                  <c:v>19.901161830295699</c:v>
                </c:pt>
                <c:pt idx="14458">
                  <c:v>19.902538406475401</c:v>
                </c:pt>
                <c:pt idx="14459">
                  <c:v>19.903914982655099</c:v>
                </c:pt>
                <c:pt idx="14460">
                  <c:v>19.9052915588349</c:v>
                </c:pt>
                <c:pt idx="14461">
                  <c:v>19.906668135014598</c:v>
                </c:pt>
                <c:pt idx="14462">
                  <c:v>19.9080447111943</c:v>
                </c:pt>
                <c:pt idx="14463">
                  <c:v>19.909421287373998</c:v>
                </c:pt>
                <c:pt idx="14464">
                  <c:v>19.9107978635538</c:v>
                </c:pt>
                <c:pt idx="14465">
                  <c:v>19.912174439733501</c:v>
                </c:pt>
                <c:pt idx="14466">
                  <c:v>19.9135510159132</c:v>
                </c:pt>
                <c:pt idx="14467">
                  <c:v>19.914927592093001</c:v>
                </c:pt>
                <c:pt idx="14468">
                  <c:v>19.916304168272699</c:v>
                </c:pt>
                <c:pt idx="14469">
                  <c:v>19.917680744452401</c:v>
                </c:pt>
                <c:pt idx="14470">
                  <c:v>19.919057320632099</c:v>
                </c:pt>
                <c:pt idx="14471">
                  <c:v>19.9204338968119</c:v>
                </c:pt>
                <c:pt idx="14472">
                  <c:v>19.921810472991599</c:v>
                </c:pt>
                <c:pt idx="14473">
                  <c:v>19.9231870491713</c:v>
                </c:pt>
                <c:pt idx="14474">
                  <c:v>19.924563625350999</c:v>
                </c:pt>
                <c:pt idx="14475">
                  <c:v>19.9259402015308</c:v>
                </c:pt>
                <c:pt idx="14476">
                  <c:v>19.927316777710502</c:v>
                </c:pt>
                <c:pt idx="14477">
                  <c:v>19.9286933538902</c:v>
                </c:pt>
                <c:pt idx="14478">
                  <c:v>19.930069930069902</c:v>
                </c:pt>
                <c:pt idx="14479">
                  <c:v>19.931446506249699</c:v>
                </c:pt>
                <c:pt idx="14480">
                  <c:v>19.932823082429401</c:v>
                </c:pt>
                <c:pt idx="14481">
                  <c:v>19.934199658609099</c:v>
                </c:pt>
                <c:pt idx="14482">
                  <c:v>19.935576234788801</c:v>
                </c:pt>
                <c:pt idx="14483">
                  <c:v>19.936952810968599</c:v>
                </c:pt>
                <c:pt idx="14484">
                  <c:v>19.9383293871483</c:v>
                </c:pt>
                <c:pt idx="14485">
                  <c:v>19.939705963327999</c:v>
                </c:pt>
                <c:pt idx="14486">
                  <c:v>19.9410825395077</c:v>
                </c:pt>
                <c:pt idx="14487">
                  <c:v>19.942459115687502</c:v>
                </c:pt>
                <c:pt idx="14488">
                  <c:v>19.9438356918672</c:v>
                </c:pt>
                <c:pt idx="14489">
                  <c:v>19.945212268046902</c:v>
                </c:pt>
                <c:pt idx="14490">
                  <c:v>19.9465888442266</c:v>
                </c:pt>
                <c:pt idx="14491">
                  <c:v>19.947965420406401</c:v>
                </c:pt>
                <c:pt idx="14492">
                  <c:v>19.949341996586099</c:v>
                </c:pt>
                <c:pt idx="14493">
                  <c:v>19.950718572765801</c:v>
                </c:pt>
                <c:pt idx="14494">
                  <c:v>19.952095148945499</c:v>
                </c:pt>
                <c:pt idx="14495">
                  <c:v>19.953471725125301</c:v>
                </c:pt>
                <c:pt idx="14496">
                  <c:v>19.954848301304999</c:v>
                </c:pt>
                <c:pt idx="14497">
                  <c:v>19.956224877484701</c:v>
                </c:pt>
                <c:pt idx="14498">
                  <c:v>19.957601453664498</c:v>
                </c:pt>
                <c:pt idx="14499">
                  <c:v>19.9589780298442</c:v>
                </c:pt>
                <c:pt idx="14500">
                  <c:v>19.960354606023898</c:v>
                </c:pt>
                <c:pt idx="14501">
                  <c:v>19.9617311822036</c:v>
                </c:pt>
                <c:pt idx="14502">
                  <c:v>19.963107758383401</c:v>
                </c:pt>
                <c:pt idx="14503">
                  <c:v>19.9644843345631</c:v>
                </c:pt>
                <c:pt idx="14504">
                  <c:v>19.965860910742801</c:v>
                </c:pt>
                <c:pt idx="14505">
                  <c:v>19.9672374869225</c:v>
                </c:pt>
                <c:pt idx="14506">
                  <c:v>19.968614063102301</c:v>
                </c:pt>
                <c:pt idx="14507">
                  <c:v>19.969990639281999</c:v>
                </c:pt>
                <c:pt idx="14508">
                  <c:v>19.971367215461701</c:v>
                </c:pt>
                <c:pt idx="14509">
                  <c:v>19.972743791641399</c:v>
                </c:pt>
                <c:pt idx="14510">
                  <c:v>19.9741203678212</c:v>
                </c:pt>
                <c:pt idx="14511">
                  <c:v>19.975496944000898</c:v>
                </c:pt>
                <c:pt idx="14512">
                  <c:v>19.9768735201806</c:v>
                </c:pt>
                <c:pt idx="14513">
                  <c:v>19.978250096360298</c:v>
                </c:pt>
                <c:pt idx="14514">
                  <c:v>19.9796266725401</c:v>
                </c:pt>
                <c:pt idx="14515">
                  <c:v>19.981003248719801</c:v>
                </c:pt>
                <c:pt idx="14516">
                  <c:v>19.9823798248995</c:v>
                </c:pt>
                <c:pt idx="14517">
                  <c:v>19.983756401079201</c:v>
                </c:pt>
                <c:pt idx="14518">
                  <c:v>19.985132977258999</c:v>
                </c:pt>
                <c:pt idx="14519">
                  <c:v>19.986509553438701</c:v>
                </c:pt>
                <c:pt idx="14520">
                  <c:v>19.987886129618399</c:v>
                </c:pt>
                <c:pt idx="14521">
                  <c:v>19.989262705798101</c:v>
                </c:pt>
                <c:pt idx="14522">
                  <c:v>19.990639281977899</c:v>
                </c:pt>
                <c:pt idx="14523">
                  <c:v>19.9920158581576</c:v>
                </c:pt>
                <c:pt idx="14524">
                  <c:v>19.993392434337299</c:v>
                </c:pt>
                <c:pt idx="14525">
                  <c:v>19.994769010517</c:v>
                </c:pt>
                <c:pt idx="14526">
                  <c:v>19.996145586696802</c:v>
                </c:pt>
                <c:pt idx="14527">
                  <c:v>19.9975221628765</c:v>
                </c:pt>
                <c:pt idx="14528">
                  <c:v>19.998898739056202</c:v>
                </c:pt>
                <c:pt idx="14529">
                  <c:v>20.000275315235999</c:v>
                </c:pt>
                <c:pt idx="14530">
                  <c:v>20.001651891415701</c:v>
                </c:pt>
                <c:pt idx="14531">
                  <c:v>20.003028467595399</c:v>
                </c:pt>
                <c:pt idx="14532">
                  <c:v>20.004405043775101</c:v>
                </c:pt>
                <c:pt idx="14533">
                  <c:v>20.005781619954899</c:v>
                </c:pt>
                <c:pt idx="14534">
                  <c:v>20.007158196134601</c:v>
                </c:pt>
                <c:pt idx="14535">
                  <c:v>20.008534772314299</c:v>
                </c:pt>
                <c:pt idx="14536">
                  <c:v>20.009911348494001</c:v>
                </c:pt>
                <c:pt idx="14537">
                  <c:v>20.011287924673798</c:v>
                </c:pt>
                <c:pt idx="14538">
                  <c:v>20.0126645008535</c:v>
                </c:pt>
                <c:pt idx="14539">
                  <c:v>20.014041077033198</c:v>
                </c:pt>
                <c:pt idx="14540">
                  <c:v>20.0154176532129</c:v>
                </c:pt>
                <c:pt idx="14541">
                  <c:v>20.016794229392701</c:v>
                </c:pt>
                <c:pt idx="14542">
                  <c:v>20.018170805572399</c:v>
                </c:pt>
                <c:pt idx="14543">
                  <c:v>20.019547381752101</c:v>
                </c:pt>
                <c:pt idx="14544">
                  <c:v>20.020923957931799</c:v>
                </c:pt>
                <c:pt idx="14545">
                  <c:v>20.022300534111601</c:v>
                </c:pt>
                <c:pt idx="14546">
                  <c:v>20.023677110291299</c:v>
                </c:pt>
                <c:pt idx="14547">
                  <c:v>20.025053686471001</c:v>
                </c:pt>
                <c:pt idx="14548">
                  <c:v>20.026430262650699</c:v>
                </c:pt>
                <c:pt idx="14549">
                  <c:v>20.0278068388305</c:v>
                </c:pt>
                <c:pt idx="14550">
                  <c:v>20.029183415010198</c:v>
                </c:pt>
                <c:pt idx="14551">
                  <c:v>20.0305599911899</c:v>
                </c:pt>
                <c:pt idx="14552">
                  <c:v>20.031936567369598</c:v>
                </c:pt>
                <c:pt idx="14553">
                  <c:v>20.0333131435494</c:v>
                </c:pt>
                <c:pt idx="14554">
                  <c:v>20.034689719729101</c:v>
                </c:pt>
                <c:pt idx="14555">
                  <c:v>20.0360662959088</c:v>
                </c:pt>
                <c:pt idx="14556">
                  <c:v>20.037442872088501</c:v>
                </c:pt>
                <c:pt idx="14557">
                  <c:v>20.038819448268299</c:v>
                </c:pt>
                <c:pt idx="14558">
                  <c:v>20.040196024448001</c:v>
                </c:pt>
                <c:pt idx="14559">
                  <c:v>20.041572600627699</c:v>
                </c:pt>
                <c:pt idx="14560">
                  <c:v>20.042949176807401</c:v>
                </c:pt>
                <c:pt idx="14561">
                  <c:v>20.044325752987199</c:v>
                </c:pt>
                <c:pt idx="14562">
                  <c:v>20.0457023291669</c:v>
                </c:pt>
                <c:pt idx="14563">
                  <c:v>20.047078905346599</c:v>
                </c:pt>
                <c:pt idx="14564">
                  <c:v>20.0484554815264</c:v>
                </c:pt>
                <c:pt idx="14565">
                  <c:v>20.049832057706102</c:v>
                </c:pt>
                <c:pt idx="14566">
                  <c:v>20.0512086338858</c:v>
                </c:pt>
                <c:pt idx="14567">
                  <c:v>20.052585210065502</c:v>
                </c:pt>
                <c:pt idx="14568">
                  <c:v>20.053961786245299</c:v>
                </c:pt>
                <c:pt idx="14569">
                  <c:v>20.055338362425001</c:v>
                </c:pt>
                <c:pt idx="14570">
                  <c:v>20.056714938604699</c:v>
                </c:pt>
                <c:pt idx="14571">
                  <c:v>20.058091514784401</c:v>
                </c:pt>
                <c:pt idx="14572">
                  <c:v>20.059468090964199</c:v>
                </c:pt>
                <c:pt idx="14573">
                  <c:v>20.0608446671439</c:v>
                </c:pt>
                <c:pt idx="14574">
                  <c:v>20.062221243323599</c:v>
                </c:pt>
                <c:pt idx="14575">
                  <c:v>20.0635978195033</c:v>
                </c:pt>
                <c:pt idx="14576">
                  <c:v>20.064974395683102</c:v>
                </c:pt>
                <c:pt idx="14577">
                  <c:v>20.0663509718628</c:v>
                </c:pt>
                <c:pt idx="14578">
                  <c:v>20.067727548042502</c:v>
                </c:pt>
                <c:pt idx="14579">
                  <c:v>20.0691041242222</c:v>
                </c:pt>
                <c:pt idx="14580">
                  <c:v>20.070480700402001</c:v>
                </c:pt>
                <c:pt idx="14581">
                  <c:v>20.071857276581699</c:v>
                </c:pt>
                <c:pt idx="14582">
                  <c:v>20.073233852761401</c:v>
                </c:pt>
                <c:pt idx="14583">
                  <c:v>20.074610428941099</c:v>
                </c:pt>
                <c:pt idx="14584">
                  <c:v>20.075987005120901</c:v>
                </c:pt>
                <c:pt idx="14585">
                  <c:v>20.077363581300599</c:v>
                </c:pt>
                <c:pt idx="14586">
                  <c:v>20.078740157480301</c:v>
                </c:pt>
                <c:pt idx="14587">
                  <c:v>20.080116733659999</c:v>
                </c:pt>
                <c:pt idx="14588">
                  <c:v>20.0814933098398</c:v>
                </c:pt>
                <c:pt idx="14589">
                  <c:v>20.082869886019498</c:v>
                </c:pt>
                <c:pt idx="14590">
                  <c:v>20.0842464621992</c:v>
                </c:pt>
                <c:pt idx="14591">
                  <c:v>20.085623038378898</c:v>
                </c:pt>
                <c:pt idx="14592">
                  <c:v>20.0869996145587</c:v>
                </c:pt>
                <c:pt idx="14593">
                  <c:v>20.088376190738401</c:v>
                </c:pt>
                <c:pt idx="14594">
                  <c:v>20.0897527669181</c:v>
                </c:pt>
                <c:pt idx="14595">
                  <c:v>20.091129343097901</c:v>
                </c:pt>
                <c:pt idx="14596">
                  <c:v>20.092505919277599</c:v>
                </c:pt>
                <c:pt idx="14597">
                  <c:v>20.093882495457301</c:v>
                </c:pt>
                <c:pt idx="14598">
                  <c:v>20.095259071636999</c:v>
                </c:pt>
                <c:pt idx="14599">
                  <c:v>20.0966356478168</c:v>
                </c:pt>
                <c:pt idx="14600">
                  <c:v>20.098012223996498</c:v>
                </c:pt>
                <c:pt idx="14601">
                  <c:v>20.0993888001762</c:v>
                </c:pt>
                <c:pt idx="14602">
                  <c:v>20.100765376355898</c:v>
                </c:pt>
                <c:pt idx="14603">
                  <c:v>20.1021419525357</c:v>
                </c:pt>
                <c:pt idx="14604">
                  <c:v>20.103518528715401</c:v>
                </c:pt>
                <c:pt idx="14605">
                  <c:v>20.1048951048951</c:v>
                </c:pt>
                <c:pt idx="14606">
                  <c:v>20.106271681074801</c:v>
                </c:pt>
                <c:pt idx="14607">
                  <c:v>20.107648257254599</c:v>
                </c:pt>
                <c:pt idx="14608">
                  <c:v>20.109024833434301</c:v>
                </c:pt>
                <c:pt idx="14609">
                  <c:v>20.110401409613999</c:v>
                </c:pt>
                <c:pt idx="14610">
                  <c:v>20.111777985793701</c:v>
                </c:pt>
                <c:pt idx="14611">
                  <c:v>20.113154561973499</c:v>
                </c:pt>
                <c:pt idx="14612">
                  <c:v>20.1145311381532</c:v>
                </c:pt>
                <c:pt idx="14613">
                  <c:v>20.115907714332899</c:v>
                </c:pt>
                <c:pt idx="14614">
                  <c:v>20.1172842905126</c:v>
                </c:pt>
                <c:pt idx="14615">
                  <c:v>20.118660866692402</c:v>
                </c:pt>
                <c:pt idx="14616">
                  <c:v>20.1200374428721</c:v>
                </c:pt>
                <c:pt idx="14617">
                  <c:v>20.121414019051802</c:v>
                </c:pt>
                <c:pt idx="14618">
                  <c:v>20.1227905952315</c:v>
                </c:pt>
                <c:pt idx="14619">
                  <c:v>20.124167171411301</c:v>
                </c:pt>
                <c:pt idx="14620">
                  <c:v>20.125543747590999</c:v>
                </c:pt>
                <c:pt idx="14621">
                  <c:v>20.126920323770701</c:v>
                </c:pt>
                <c:pt idx="14622">
                  <c:v>20.128296899950399</c:v>
                </c:pt>
                <c:pt idx="14623">
                  <c:v>20.129673476130201</c:v>
                </c:pt>
                <c:pt idx="14624">
                  <c:v>20.131050052309899</c:v>
                </c:pt>
                <c:pt idx="14625">
                  <c:v>20.132426628489601</c:v>
                </c:pt>
                <c:pt idx="14626">
                  <c:v>20.133803204669402</c:v>
                </c:pt>
                <c:pt idx="14627">
                  <c:v>20.1351797808491</c:v>
                </c:pt>
                <c:pt idx="14628">
                  <c:v>20.136556357028802</c:v>
                </c:pt>
                <c:pt idx="14629">
                  <c:v>20.1379329332085</c:v>
                </c:pt>
                <c:pt idx="14630">
                  <c:v>20.139309509388301</c:v>
                </c:pt>
                <c:pt idx="14631">
                  <c:v>20.140686085567999</c:v>
                </c:pt>
                <c:pt idx="14632">
                  <c:v>20.142062661747701</c:v>
                </c:pt>
                <c:pt idx="14633">
                  <c:v>20.143439237927399</c:v>
                </c:pt>
                <c:pt idx="14634">
                  <c:v>20.144815814107201</c:v>
                </c:pt>
                <c:pt idx="14635">
                  <c:v>20.146192390286899</c:v>
                </c:pt>
                <c:pt idx="14636">
                  <c:v>20.147568966466601</c:v>
                </c:pt>
                <c:pt idx="14637">
                  <c:v>20.148945542646299</c:v>
                </c:pt>
                <c:pt idx="14638">
                  <c:v>20.1503221188261</c:v>
                </c:pt>
                <c:pt idx="14639">
                  <c:v>20.151698695005798</c:v>
                </c:pt>
                <c:pt idx="14640">
                  <c:v>20.1530752711855</c:v>
                </c:pt>
                <c:pt idx="14641">
                  <c:v>20.154451847365198</c:v>
                </c:pt>
                <c:pt idx="14642">
                  <c:v>20.155828423545</c:v>
                </c:pt>
                <c:pt idx="14643">
                  <c:v>20.157204999724701</c:v>
                </c:pt>
                <c:pt idx="14644">
                  <c:v>20.1585815759044</c:v>
                </c:pt>
                <c:pt idx="14645">
                  <c:v>20.159958152084101</c:v>
                </c:pt>
                <c:pt idx="14646">
                  <c:v>20.161334728263899</c:v>
                </c:pt>
                <c:pt idx="14647">
                  <c:v>20.162711304443601</c:v>
                </c:pt>
                <c:pt idx="14648">
                  <c:v>20.164087880623299</c:v>
                </c:pt>
                <c:pt idx="14649">
                  <c:v>20.165464456803001</c:v>
                </c:pt>
                <c:pt idx="14650">
                  <c:v>20.166841032982799</c:v>
                </c:pt>
                <c:pt idx="14651">
                  <c:v>20.1682176091625</c:v>
                </c:pt>
                <c:pt idx="14652">
                  <c:v>20.169594185342199</c:v>
                </c:pt>
                <c:pt idx="14653">
                  <c:v>20.1709707615219</c:v>
                </c:pt>
                <c:pt idx="14654">
                  <c:v>20.172347337701702</c:v>
                </c:pt>
                <c:pt idx="14655">
                  <c:v>20.1737239138814</c:v>
                </c:pt>
                <c:pt idx="14656">
                  <c:v>20.175100490061102</c:v>
                </c:pt>
                <c:pt idx="14657">
                  <c:v>20.176477066240899</c:v>
                </c:pt>
                <c:pt idx="14658">
                  <c:v>20.177853642420601</c:v>
                </c:pt>
                <c:pt idx="14659">
                  <c:v>20.179230218600299</c:v>
                </c:pt>
                <c:pt idx="14660">
                  <c:v>20.180606794780001</c:v>
                </c:pt>
                <c:pt idx="14661">
                  <c:v>20.181983370959799</c:v>
                </c:pt>
                <c:pt idx="14662">
                  <c:v>20.1833599471395</c:v>
                </c:pt>
                <c:pt idx="14663">
                  <c:v>20.184736523319199</c:v>
                </c:pt>
                <c:pt idx="14664">
                  <c:v>20.1861130994989</c:v>
                </c:pt>
                <c:pt idx="14665">
                  <c:v>20.187489675678702</c:v>
                </c:pt>
                <c:pt idx="14666">
                  <c:v>20.1888662518584</c:v>
                </c:pt>
                <c:pt idx="14667">
                  <c:v>20.190242828038102</c:v>
                </c:pt>
                <c:pt idx="14668">
                  <c:v>20.1916194042178</c:v>
                </c:pt>
                <c:pt idx="14669">
                  <c:v>20.192995980397601</c:v>
                </c:pt>
                <c:pt idx="14670">
                  <c:v>20.194372556577299</c:v>
                </c:pt>
                <c:pt idx="14671">
                  <c:v>20.195749132757001</c:v>
                </c:pt>
                <c:pt idx="14672">
                  <c:v>20.197125708936699</c:v>
                </c:pt>
                <c:pt idx="14673">
                  <c:v>20.198502285116501</c:v>
                </c:pt>
                <c:pt idx="14674">
                  <c:v>20.199878861296199</c:v>
                </c:pt>
                <c:pt idx="14675">
                  <c:v>20.201255437475901</c:v>
                </c:pt>
                <c:pt idx="14676">
                  <c:v>20.202632013655599</c:v>
                </c:pt>
                <c:pt idx="14677">
                  <c:v>20.2040085898354</c:v>
                </c:pt>
                <c:pt idx="14678">
                  <c:v>20.205385166015098</c:v>
                </c:pt>
                <c:pt idx="14679">
                  <c:v>20.2067617421948</c:v>
                </c:pt>
                <c:pt idx="14680">
                  <c:v>20.208138318374498</c:v>
                </c:pt>
                <c:pt idx="14681">
                  <c:v>20.2095148945543</c:v>
                </c:pt>
                <c:pt idx="14682">
                  <c:v>20.210891470734001</c:v>
                </c:pt>
                <c:pt idx="14683">
                  <c:v>20.212268046913699</c:v>
                </c:pt>
                <c:pt idx="14684">
                  <c:v>20.213644623093401</c:v>
                </c:pt>
                <c:pt idx="14685">
                  <c:v>20.215021199273199</c:v>
                </c:pt>
                <c:pt idx="14686">
                  <c:v>20.216397775452901</c:v>
                </c:pt>
                <c:pt idx="14687">
                  <c:v>20.217774351632599</c:v>
                </c:pt>
                <c:pt idx="14688">
                  <c:v>20.2191509278124</c:v>
                </c:pt>
                <c:pt idx="14689">
                  <c:v>20.220527503992098</c:v>
                </c:pt>
                <c:pt idx="14690">
                  <c:v>20.2219040801718</c:v>
                </c:pt>
                <c:pt idx="14691">
                  <c:v>20.223280656351498</c:v>
                </c:pt>
                <c:pt idx="14692">
                  <c:v>20.2246572325313</c:v>
                </c:pt>
                <c:pt idx="14693">
                  <c:v>20.226033808711001</c:v>
                </c:pt>
                <c:pt idx="14694">
                  <c:v>20.2274103848907</c:v>
                </c:pt>
                <c:pt idx="14695">
                  <c:v>20.228786961070401</c:v>
                </c:pt>
                <c:pt idx="14696">
                  <c:v>20.230163537250199</c:v>
                </c:pt>
                <c:pt idx="14697">
                  <c:v>20.231540113429901</c:v>
                </c:pt>
                <c:pt idx="14698">
                  <c:v>20.232916689609599</c:v>
                </c:pt>
                <c:pt idx="14699">
                  <c:v>20.234293265789301</c:v>
                </c:pt>
                <c:pt idx="14700">
                  <c:v>20.235669841969099</c:v>
                </c:pt>
                <c:pt idx="14701">
                  <c:v>20.2370464181488</c:v>
                </c:pt>
                <c:pt idx="14702">
                  <c:v>20.238422994328499</c:v>
                </c:pt>
                <c:pt idx="14703">
                  <c:v>20.2397995705082</c:v>
                </c:pt>
                <c:pt idx="14704">
                  <c:v>20.241176146688002</c:v>
                </c:pt>
                <c:pt idx="14705">
                  <c:v>20.2425527228677</c:v>
                </c:pt>
                <c:pt idx="14706">
                  <c:v>20.243929299047402</c:v>
                </c:pt>
                <c:pt idx="14707">
                  <c:v>20.2453058752271</c:v>
                </c:pt>
                <c:pt idx="14708">
                  <c:v>20.246682451406901</c:v>
                </c:pt>
                <c:pt idx="14709">
                  <c:v>20.248059027586599</c:v>
                </c:pt>
                <c:pt idx="14710">
                  <c:v>20.249435603766301</c:v>
                </c:pt>
                <c:pt idx="14711">
                  <c:v>20.250812179945999</c:v>
                </c:pt>
                <c:pt idx="14712">
                  <c:v>20.2521887561258</c:v>
                </c:pt>
                <c:pt idx="14713">
                  <c:v>20.253565332305499</c:v>
                </c:pt>
                <c:pt idx="14714">
                  <c:v>20.2549419084852</c:v>
                </c:pt>
                <c:pt idx="14715">
                  <c:v>20.256318484664899</c:v>
                </c:pt>
                <c:pt idx="14716">
                  <c:v>20.2576950608447</c:v>
                </c:pt>
                <c:pt idx="14717">
                  <c:v>20.259071637024402</c:v>
                </c:pt>
                <c:pt idx="14718">
                  <c:v>20.2604482132041</c:v>
                </c:pt>
                <c:pt idx="14719">
                  <c:v>20.261824789383802</c:v>
                </c:pt>
                <c:pt idx="14720">
                  <c:v>20.263201365563599</c:v>
                </c:pt>
                <c:pt idx="14721">
                  <c:v>20.264577941743301</c:v>
                </c:pt>
                <c:pt idx="14722">
                  <c:v>20.265954517922999</c:v>
                </c:pt>
                <c:pt idx="14723">
                  <c:v>20.267331094102801</c:v>
                </c:pt>
                <c:pt idx="14724">
                  <c:v>20.268707670282499</c:v>
                </c:pt>
                <c:pt idx="14725">
                  <c:v>20.270084246462201</c:v>
                </c:pt>
                <c:pt idx="14726">
                  <c:v>20.271460822641899</c:v>
                </c:pt>
                <c:pt idx="14727">
                  <c:v>20.2728373988217</c:v>
                </c:pt>
                <c:pt idx="14728">
                  <c:v>20.274213975001398</c:v>
                </c:pt>
                <c:pt idx="14729">
                  <c:v>20.2755905511811</c:v>
                </c:pt>
                <c:pt idx="14730">
                  <c:v>20.276967127360798</c:v>
                </c:pt>
                <c:pt idx="14731">
                  <c:v>20.2783437035406</c:v>
                </c:pt>
                <c:pt idx="14732">
                  <c:v>20.279720279720301</c:v>
                </c:pt>
                <c:pt idx="14733">
                  <c:v>20.2810968559</c:v>
                </c:pt>
                <c:pt idx="14734">
                  <c:v>20.282473432079701</c:v>
                </c:pt>
                <c:pt idx="14735">
                  <c:v>20.283850008259499</c:v>
                </c:pt>
                <c:pt idx="14736">
                  <c:v>20.285226584439201</c:v>
                </c:pt>
                <c:pt idx="14737">
                  <c:v>20.286603160618899</c:v>
                </c:pt>
                <c:pt idx="14738">
                  <c:v>20.287979736798601</c:v>
                </c:pt>
                <c:pt idx="14739">
                  <c:v>20.289356312978398</c:v>
                </c:pt>
                <c:pt idx="14740">
                  <c:v>20.2907328891581</c:v>
                </c:pt>
                <c:pt idx="14741">
                  <c:v>20.292109465337798</c:v>
                </c:pt>
                <c:pt idx="14742">
                  <c:v>20.2934860415175</c:v>
                </c:pt>
                <c:pt idx="14743">
                  <c:v>20.294862617697301</c:v>
                </c:pt>
                <c:pt idx="14744">
                  <c:v>20.296239193877</c:v>
                </c:pt>
                <c:pt idx="14745">
                  <c:v>20.297615770056701</c:v>
                </c:pt>
                <c:pt idx="14746">
                  <c:v>20.2989923462364</c:v>
                </c:pt>
                <c:pt idx="14747">
                  <c:v>20.300368922416201</c:v>
                </c:pt>
                <c:pt idx="14748">
                  <c:v>20.301745498595899</c:v>
                </c:pt>
                <c:pt idx="14749">
                  <c:v>20.303122074775601</c:v>
                </c:pt>
                <c:pt idx="14750">
                  <c:v>20.304498650955299</c:v>
                </c:pt>
                <c:pt idx="14751">
                  <c:v>20.3058752271351</c:v>
                </c:pt>
                <c:pt idx="14752">
                  <c:v>20.307251803314799</c:v>
                </c:pt>
                <c:pt idx="14753">
                  <c:v>20.3086283794945</c:v>
                </c:pt>
                <c:pt idx="14754">
                  <c:v>20.310004955674302</c:v>
                </c:pt>
                <c:pt idx="14755">
                  <c:v>20.311381531854</c:v>
                </c:pt>
                <c:pt idx="14756">
                  <c:v>20.312758108033702</c:v>
                </c:pt>
                <c:pt idx="14757">
                  <c:v>20.3141346842134</c:v>
                </c:pt>
                <c:pt idx="14758">
                  <c:v>20.315511260393201</c:v>
                </c:pt>
                <c:pt idx="14759">
                  <c:v>20.316887836572899</c:v>
                </c:pt>
                <c:pt idx="14760">
                  <c:v>20.318264412752601</c:v>
                </c:pt>
                <c:pt idx="14761">
                  <c:v>20.319640988932299</c:v>
                </c:pt>
                <c:pt idx="14762">
                  <c:v>20.321017565112101</c:v>
                </c:pt>
                <c:pt idx="14763">
                  <c:v>20.322394141291799</c:v>
                </c:pt>
                <c:pt idx="14764">
                  <c:v>20.323770717471501</c:v>
                </c:pt>
                <c:pt idx="14765">
                  <c:v>20.325147293651199</c:v>
                </c:pt>
                <c:pt idx="14766">
                  <c:v>20.326523869831</c:v>
                </c:pt>
                <c:pt idx="14767">
                  <c:v>20.327900446010698</c:v>
                </c:pt>
                <c:pt idx="14768">
                  <c:v>20.3292770221904</c:v>
                </c:pt>
                <c:pt idx="14769">
                  <c:v>20.330653598370098</c:v>
                </c:pt>
                <c:pt idx="14770">
                  <c:v>20.332030174549899</c:v>
                </c:pt>
                <c:pt idx="14771">
                  <c:v>20.333406750729601</c:v>
                </c:pt>
                <c:pt idx="14772">
                  <c:v>20.334783326909299</c:v>
                </c:pt>
                <c:pt idx="14773">
                  <c:v>20.336159903089001</c:v>
                </c:pt>
                <c:pt idx="14774">
                  <c:v>20.337536479268799</c:v>
                </c:pt>
                <c:pt idx="14775">
                  <c:v>20.338913055448501</c:v>
                </c:pt>
                <c:pt idx="14776">
                  <c:v>20.340289631628199</c:v>
                </c:pt>
                <c:pt idx="14777">
                  <c:v>20.341666207807901</c:v>
                </c:pt>
                <c:pt idx="14778">
                  <c:v>20.343042783987698</c:v>
                </c:pt>
                <c:pt idx="14779">
                  <c:v>20.3444193601674</c:v>
                </c:pt>
                <c:pt idx="14780">
                  <c:v>20.345795936347098</c:v>
                </c:pt>
                <c:pt idx="14781">
                  <c:v>20.3471725125268</c:v>
                </c:pt>
                <c:pt idx="14782">
                  <c:v>20.348549088706601</c:v>
                </c:pt>
                <c:pt idx="14783">
                  <c:v>20.3499256648863</c:v>
                </c:pt>
                <c:pt idx="14784">
                  <c:v>20.351302241066001</c:v>
                </c:pt>
                <c:pt idx="14785">
                  <c:v>20.352678817245799</c:v>
                </c:pt>
                <c:pt idx="14786">
                  <c:v>20.354055393425501</c:v>
                </c:pt>
                <c:pt idx="14787">
                  <c:v>20.355431969605199</c:v>
                </c:pt>
                <c:pt idx="14788">
                  <c:v>20.356808545784901</c:v>
                </c:pt>
                <c:pt idx="14789">
                  <c:v>20.358185121964699</c:v>
                </c:pt>
                <c:pt idx="14790">
                  <c:v>20.3595616981444</c:v>
                </c:pt>
                <c:pt idx="14791">
                  <c:v>20.360938274324099</c:v>
                </c:pt>
                <c:pt idx="14792">
                  <c:v>20.3623148505038</c:v>
                </c:pt>
                <c:pt idx="14793">
                  <c:v>20.363691426683602</c:v>
                </c:pt>
                <c:pt idx="14794">
                  <c:v>20.3650680028633</c:v>
                </c:pt>
                <c:pt idx="14795">
                  <c:v>20.366444579043002</c:v>
                </c:pt>
                <c:pt idx="14796">
                  <c:v>20.3678211552227</c:v>
                </c:pt>
                <c:pt idx="14797">
                  <c:v>20.369197731402501</c:v>
                </c:pt>
                <c:pt idx="14798">
                  <c:v>20.370574307582199</c:v>
                </c:pt>
                <c:pt idx="14799">
                  <c:v>20.371950883761901</c:v>
                </c:pt>
                <c:pt idx="14800">
                  <c:v>20.373327459941599</c:v>
                </c:pt>
                <c:pt idx="14801">
                  <c:v>20.3747040361214</c:v>
                </c:pt>
                <c:pt idx="14802">
                  <c:v>20.376080612301099</c:v>
                </c:pt>
                <c:pt idx="14803">
                  <c:v>20.3774571884808</c:v>
                </c:pt>
                <c:pt idx="14804">
                  <c:v>20.378833764660499</c:v>
                </c:pt>
                <c:pt idx="14805">
                  <c:v>20.3802103408403</c:v>
                </c:pt>
                <c:pt idx="14806">
                  <c:v>20.381586917020002</c:v>
                </c:pt>
                <c:pt idx="14807">
                  <c:v>20.3829634931997</c:v>
                </c:pt>
                <c:pt idx="14808">
                  <c:v>20.384340069379402</c:v>
                </c:pt>
                <c:pt idx="14809">
                  <c:v>20.385716645559199</c:v>
                </c:pt>
                <c:pt idx="14810">
                  <c:v>20.387093221738901</c:v>
                </c:pt>
                <c:pt idx="14811">
                  <c:v>20.388469797918599</c:v>
                </c:pt>
                <c:pt idx="14812">
                  <c:v>20.389846374098301</c:v>
                </c:pt>
                <c:pt idx="14813">
                  <c:v>20.391222950278099</c:v>
                </c:pt>
                <c:pt idx="14814">
                  <c:v>20.392599526457801</c:v>
                </c:pt>
                <c:pt idx="14815">
                  <c:v>20.393976102637499</c:v>
                </c:pt>
                <c:pt idx="14816">
                  <c:v>20.395352678817201</c:v>
                </c:pt>
                <c:pt idx="14817">
                  <c:v>20.396729254996998</c:v>
                </c:pt>
                <c:pt idx="14818">
                  <c:v>20.3981058311767</c:v>
                </c:pt>
                <c:pt idx="14819">
                  <c:v>20.399482407356398</c:v>
                </c:pt>
                <c:pt idx="14820">
                  <c:v>20.4008589835362</c:v>
                </c:pt>
                <c:pt idx="14821">
                  <c:v>20.402235559715901</c:v>
                </c:pt>
                <c:pt idx="14822">
                  <c:v>20.4036121358956</c:v>
                </c:pt>
                <c:pt idx="14823">
                  <c:v>20.404988712075301</c:v>
                </c:pt>
                <c:pt idx="14824">
                  <c:v>20.406365288255099</c:v>
                </c:pt>
                <c:pt idx="14825">
                  <c:v>20.407741864434801</c:v>
                </c:pt>
                <c:pt idx="14826">
                  <c:v>20.409118440614499</c:v>
                </c:pt>
                <c:pt idx="14827">
                  <c:v>20.410495016794201</c:v>
                </c:pt>
                <c:pt idx="14828">
                  <c:v>20.411871592973998</c:v>
                </c:pt>
                <c:pt idx="14829">
                  <c:v>20.4132481691537</c:v>
                </c:pt>
                <c:pt idx="14830">
                  <c:v>20.414624745333398</c:v>
                </c:pt>
                <c:pt idx="14831">
                  <c:v>20.4160013215131</c:v>
                </c:pt>
                <c:pt idx="14832">
                  <c:v>20.417377897692901</c:v>
                </c:pt>
                <c:pt idx="14833">
                  <c:v>20.4187544738726</c:v>
                </c:pt>
                <c:pt idx="14834">
                  <c:v>20.420131050052301</c:v>
                </c:pt>
                <c:pt idx="14835">
                  <c:v>20.421507626232</c:v>
                </c:pt>
                <c:pt idx="14836">
                  <c:v>20.422884202411801</c:v>
                </c:pt>
                <c:pt idx="14837">
                  <c:v>20.424260778591499</c:v>
                </c:pt>
                <c:pt idx="14838">
                  <c:v>20.425637354771201</c:v>
                </c:pt>
                <c:pt idx="14839">
                  <c:v>20.427013930950899</c:v>
                </c:pt>
                <c:pt idx="14840">
                  <c:v>20.4283905071307</c:v>
                </c:pt>
                <c:pt idx="14841">
                  <c:v>20.429767083310399</c:v>
                </c:pt>
                <c:pt idx="14842">
                  <c:v>20.4311436594901</c:v>
                </c:pt>
                <c:pt idx="14843">
                  <c:v>20.432520235669902</c:v>
                </c:pt>
                <c:pt idx="14844">
                  <c:v>20.4338968118496</c:v>
                </c:pt>
                <c:pt idx="14845">
                  <c:v>20.435273388029302</c:v>
                </c:pt>
                <c:pt idx="14846">
                  <c:v>20.436649964209</c:v>
                </c:pt>
                <c:pt idx="14847">
                  <c:v>20.438026540388702</c:v>
                </c:pt>
                <c:pt idx="14848">
                  <c:v>20.439403116568499</c:v>
                </c:pt>
                <c:pt idx="14849">
                  <c:v>20.440779692748201</c:v>
                </c:pt>
                <c:pt idx="14850">
                  <c:v>20.442156268927899</c:v>
                </c:pt>
                <c:pt idx="14851">
                  <c:v>20.443532845107701</c:v>
                </c:pt>
                <c:pt idx="14852">
                  <c:v>20.444909421287399</c:v>
                </c:pt>
                <c:pt idx="14853">
                  <c:v>20.446285997467101</c:v>
                </c:pt>
                <c:pt idx="14854">
                  <c:v>20.447662573646799</c:v>
                </c:pt>
                <c:pt idx="14855">
                  <c:v>20.4490391498266</c:v>
                </c:pt>
                <c:pt idx="14856">
                  <c:v>20.450415726006302</c:v>
                </c:pt>
                <c:pt idx="14857">
                  <c:v>20.451792302186</c:v>
                </c:pt>
                <c:pt idx="14858">
                  <c:v>20.453168878365702</c:v>
                </c:pt>
                <c:pt idx="14859">
                  <c:v>20.454545454545499</c:v>
                </c:pt>
                <c:pt idx="14860">
                  <c:v>20.455922030725201</c:v>
                </c:pt>
                <c:pt idx="14861">
                  <c:v>20.457298606904899</c:v>
                </c:pt>
                <c:pt idx="14862">
                  <c:v>20.458675183084601</c:v>
                </c:pt>
                <c:pt idx="14863">
                  <c:v>20.460051759264399</c:v>
                </c:pt>
                <c:pt idx="14864">
                  <c:v>20.461428335444101</c:v>
                </c:pt>
                <c:pt idx="14865">
                  <c:v>20.462804911623799</c:v>
                </c:pt>
                <c:pt idx="14866">
                  <c:v>20.464181487803501</c:v>
                </c:pt>
                <c:pt idx="14867">
                  <c:v>20.465558063983298</c:v>
                </c:pt>
                <c:pt idx="14868">
                  <c:v>20.466934640163</c:v>
                </c:pt>
                <c:pt idx="14869">
                  <c:v>20.468311216342698</c:v>
                </c:pt>
                <c:pt idx="14870">
                  <c:v>20.4696877925224</c:v>
                </c:pt>
                <c:pt idx="14871">
                  <c:v>20.471064368702201</c:v>
                </c:pt>
                <c:pt idx="14872">
                  <c:v>20.4724409448819</c:v>
                </c:pt>
                <c:pt idx="14873">
                  <c:v>20.473817521061601</c:v>
                </c:pt>
                <c:pt idx="14874">
                  <c:v>20.4751940972413</c:v>
                </c:pt>
                <c:pt idx="14875">
                  <c:v>20.476570673421101</c:v>
                </c:pt>
                <c:pt idx="14876">
                  <c:v>20.477947249600799</c:v>
                </c:pt>
                <c:pt idx="14877">
                  <c:v>20.479323825780501</c:v>
                </c:pt>
                <c:pt idx="14878">
                  <c:v>20.480700401960299</c:v>
                </c:pt>
                <c:pt idx="14879">
                  <c:v>20.48207697814</c:v>
                </c:pt>
                <c:pt idx="14880">
                  <c:v>20.483453554319698</c:v>
                </c:pt>
                <c:pt idx="14881">
                  <c:v>20.4848301304994</c:v>
                </c:pt>
                <c:pt idx="14882">
                  <c:v>20.486206706679202</c:v>
                </c:pt>
                <c:pt idx="14883">
                  <c:v>20.4875832828589</c:v>
                </c:pt>
                <c:pt idx="14884">
                  <c:v>20.488959859038602</c:v>
                </c:pt>
                <c:pt idx="14885">
                  <c:v>20.4903364352183</c:v>
                </c:pt>
                <c:pt idx="14886">
                  <c:v>20.491713011398101</c:v>
                </c:pt>
                <c:pt idx="14887">
                  <c:v>20.493089587577799</c:v>
                </c:pt>
                <c:pt idx="14888">
                  <c:v>20.494466163757501</c:v>
                </c:pt>
                <c:pt idx="14889">
                  <c:v>20.495842739937199</c:v>
                </c:pt>
                <c:pt idx="14890">
                  <c:v>20.497219316117</c:v>
                </c:pt>
                <c:pt idx="14891">
                  <c:v>20.498595892296699</c:v>
                </c:pt>
                <c:pt idx="14892">
                  <c:v>20.4999724684764</c:v>
                </c:pt>
                <c:pt idx="14893">
                  <c:v>20.501349044656099</c:v>
                </c:pt>
                <c:pt idx="14894">
                  <c:v>20.5027256208359</c:v>
                </c:pt>
                <c:pt idx="14895">
                  <c:v>20.504102197015602</c:v>
                </c:pt>
                <c:pt idx="14896">
                  <c:v>20.5054787731953</c:v>
                </c:pt>
                <c:pt idx="14897">
                  <c:v>20.506855349375002</c:v>
                </c:pt>
                <c:pt idx="14898">
                  <c:v>20.508231925554799</c:v>
                </c:pt>
                <c:pt idx="14899">
                  <c:v>20.509608501734501</c:v>
                </c:pt>
                <c:pt idx="14900">
                  <c:v>20.510985077914199</c:v>
                </c:pt>
                <c:pt idx="14901">
                  <c:v>20.512361654093901</c:v>
                </c:pt>
                <c:pt idx="14902">
                  <c:v>20.513738230273699</c:v>
                </c:pt>
                <c:pt idx="14903">
                  <c:v>20.515114806453401</c:v>
                </c:pt>
                <c:pt idx="14904">
                  <c:v>20.516491382633099</c:v>
                </c:pt>
                <c:pt idx="14905">
                  <c:v>20.517867958812801</c:v>
                </c:pt>
                <c:pt idx="14906">
                  <c:v>20.519244534992598</c:v>
                </c:pt>
                <c:pt idx="14907">
                  <c:v>20.5206211111723</c:v>
                </c:pt>
                <c:pt idx="14908">
                  <c:v>20.521997687351998</c:v>
                </c:pt>
                <c:pt idx="14909">
                  <c:v>20.5233742635317</c:v>
                </c:pt>
                <c:pt idx="14910">
                  <c:v>20.524750839711501</c:v>
                </c:pt>
                <c:pt idx="14911">
                  <c:v>20.526127415891199</c:v>
                </c:pt>
                <c:pt idx="14912">
                  <c:v>20.527503992070901</c:v>
                </c:pt>
                <c:pt idx="14913">
                  <c:v>20.528880568250699</c:v>
                </c:pt>
                <c:pt idx="14914">
                  <c:v>20.530257144430401</c:v>
                </c:pt>
                <c:pt idx="14915">
                  <c:v>20.531633720610099</c:v>
                </c:pt>
                <c:pt idx="14916">
                  <c:v>20.533010296789801</c:v>
                </c:pt>
                <c:pt idx="14917">
                  <c:v>20.534386872969598</c:v>
                </c:pt>
                <c:pt idx="14918">
                  <c:v>20.5357634491493</c:v>
                </c:pt>
                <c:pt idx="14919">
                  <c:v>20.537140025328998</c:v>
                </c:pt>
                <c:pt idx="14920">
                  <c:v>20.5385166015087</c:v>
                </c:pt>
                <c:pt idx="14921">
                  <c:v>20.539893177688501</c:v>
                </c:pt>
                <c:pt idx="14922">
                  <c:v>20.5412697538682</c:v>
                </c:pt>
                <c:pt idx="14923">
                  <c:v>20.542646330047901</c:v>
                </c:pt>
                <c:pt idx="14924">
                  <c:v>20.5440229062276</c:v>
                </c:pt>
                <c:pt idx="14925">
                  <c:v>20.545399482407401</c:v>
                </c:pt>
                <c:pt idx="14926">
                  <c:v>20.546776058587099</c:v>
                </c:pt>
                <c:pt idx="14927">
                  <c:v>20.548152634766801</c:v>
                </c:pt>
                <c:pt idx="14928">
                  <c:v>20.549529210946499</c:v>
                </c:pt>
                <c:pt idx="14929">
                  <c:v>20.5509057871263</c:v>
                </c:pt>
                <c:pt idx="14930">
                  <c:v>20.552282363305999</c:v>
                </c:pt>
                <c:pt idx="14931">
                  <c:v>20.5536589394857</c:v>
                </c:pt>
                <c:pt idx="14932">
                  <c:v>20.555035515665399</c:v>
                </c:pt>
                <c:pt idx="14933">
                  <c:v>20.5564120918452</c:v>
                </c:pt>
                <c:pt idx="14934">
                  <c:v>20.557788668024902</c:v>
                </c:pt>
                <c:pt idx="14935">
                  <c:v>20.5591652442046</c:v>
                </c:pt>
                <c:pt idx="14936">
                  <c:v>20.560541820384302</c:v>
                </c:pt>
                <c:pt idx="14937">
                  <c:v>20.561918396564099</c:v>
                </c:pt>
                <c:pt idx="14938">
                  <c:v>20.563294972743801</c:v>
                </c:pt>
                <c:pt idx="14939">
                  <c:v>20.564671548923499</c:v>
                </c:pt>
                <c:pt idx="14940">
                  <c:v>20.566048125103201</c:v>
                </c:pt>
                <c:pt idx="14941">
                  <c:v>20.567424701282999</c:v>
                </c:pt>
                <c:pt idx="14942">
                  <c:v>20.5688012774627</c:v>
                </c:pt>
                <c:pt idx="14943">
                  <c:v>20.570177853642399</c:v>
                </c:pt>
                <c:pt idx="14944">
                  <c:v>20.5715544298222</c:v>
                </c:pt>
                <c:pt idx="14945">
                  <c:v>20.572931006001902</c:v>
                </c:pt>
                <c:pt idx="14946">
                  <c:v>20.5743075821816</c:v>
                </c:pt>
                <c:pt idx="14947">
                  <c:v>20.575684158361302</c:v>
                </c:pt>
                <c:pt idx="14948">
                  <c:v>20.577060734541099</c:v>
                </c:pt>
                <c:pt idx="14949">
                  <c:v>20.578437310720801</c:v>
                </c:pt>
                <c:pt idx="14950">
                  <c:v>20.579813886900499</c:v>
                </c:pt>
                <c:pt idx="14951">
                  <c:v>20.581190463080201</c:v>
                </c:pt>
                <c:pt idx="14952">
                  <c:v>20.582567039259999</c:v>
                </c:pt>
                <c:pt idx="14953">
                  <c:v>20.583943615439701</c:v>
                </c:pt>
                <c:pt idx="14954">
                  <c:v>20.585320191619399</c:v>
                </c:pt>
                <c:pt idx="14955">
                  <c:v>20.586696767799101</c:v>
                </c:pt>
                <c:pt idx="14956">
                  <c:v>20.588073343978898</c:v>
                </c:pt>
                <c:pt idx="14957">
                  <c:v>20.5894499201586</c:v>
                </c:pt>
                <c:pt idx="14958">
                  <c:v>20.590826496338298</c:v>
                </c:pt>
                <c:pt idx="14959">
                  <c:v>20.592203072518</c:v>
                </c:pt>
                <c:pt idx="14960">
                  <c:v>20.593579648697801</c:v>
                </c:pt>
                <c:pt idx="14961">
                  <c:v>20.5949562248775</c:v>
                </c:pt>
                <c:pt idx="14962">
                  <c:v>20.596332801057201</c:v>
                </c:pt>
                <c:pt idx="14963">
                  <c:v>20.5977093772369</c:v>
                </c:pt>
                <c:pt idx="14964">
                  <c:v>20.599085953416701</c:v>
                </c:pt>
                <c:pt idx="14965">
                  <c:v>20.600462529596399</c:v>
                </c:pt>
                <c:pt idx="14966">
                  <c:v>20.601839105776101</c:v>
                </c:pt>
                <c:pt idx="14967">
                  <c:v>20.603215681955799</c:v>
                </c:pt>
                <c:pt idx="14968">
                  <c:v>20.6045922581356</c:v>
                </c:pt>
                <c:pt idx="14969">
                  <c:v>20.605968834315298</c:v>
                </c:pt>
                <c:pt idx="14970">
                  <c:v>20.607345410495</c:v>
                </c:pt>
                <c:pt idx="14971">
                  <c:v>20.608721986674698</c:v>
                </c:pt>
                <c:pt idx="14972">
                  <c:v>20.6100985628545</c:v>
                </c:pt>
                <c:pt idx="14973">
                  <c:v>20.611475139034201</c:v>
                </c:pt>
                <c:pt idx="14974">
                  <c:v>20.6128517152139</c:v>
                </c:pt>
                <c:pt idx="14975">
                  <c:v>20.614228291393601</c:v>
                </c:pt>
                <c:pt idx="14976">
                  <c:v>20.615604867573399</c:v>
                </c:pt>
                <c:pt idx="14977">
                  <c:v>20.616981443753101</c:v>
                </c:pt>
                <c:pt idx="14978">
                  <c:v>20.618358019932799</c:v>
                </c:pt>
                <c:pt idx="14979">
                  <c:v>20.6197345961126</c:v>
                </c:pt>
                <c:pt idx="14980">
                  <c:v>20.621111172292299</c:v>
                </c:pt>
                <c:pt idx="14981">
                  <c:v>20.622487748472</c:v>
                </c:pt>
                <c:pt idx="14982">
                  <c:v>20.623864324651699</c:v>
                </c:pt>
                <c:pt idx="14983">
                  <c:v>20.6252409008315</c:v>
                </c:pt>
                <c:pt idx="14984">
                  <c:v>20.626617477011202</c:v>
                </c:pt>
                <c:pt idx="14985">
                  <c:v>20.6279940531909</c:v>
                </c:pt>
                <c:pt idx="14986">
                  <c:v>20.629370629370602</c:v>
                </c:pt>
                <c:pt idx="14987">
                  <c:v>20.630747205550399</c:v>
                </c:pt>
                <c:pt idx="14988">
                  <c:v>20.632123781730101</c:v>
                </c:pt>
                <c:pt idx="14989">
                  <c:v>20.633500357909799</c:v>
                </c:pt>
                <c:pt idx="14990">
                  <c:v>20.634876934089501</c:v>
                </c:pt>
                <c:pt idx="14991">
                  <c:v>20.636253510269299</c:v>
                </c:pt>
                <c:pt idx="14992">
                  <c:v>20.637630086449001</c:v>
                </c:pt>
                <c:pt idx="14993">
                  <c:v>20.639006662628699</c:v>
                </c:pt>
                <c:pt idx="14994">
                  <c:v>20.640383238808401</c:v>
                </c:pt>
                <c:pt idx="14995">
                  <c:v>20.641759814988198</c:v>
                </c:pt>
                <c:pt idx="14996">
                  <c:v>20.6431363911679</c:v>
                </c:pt>
                <c:pt idx="14997">
                  <c:v>20.644512967347602</c:v>
                </c:pt>
                <c:pt idx="14998">
                  <c:v>20.6458895435273</c:v>
                </c:pt>
                <c:pt idx="14999">
                  <c:v>20.647266119707101</c:v>
                </c:pt>
                <c:pt idx="15000">
                  <c:v>20.648642695886799</c:v>
                </c:pt>
                <c:pt idx="15001">
                  <c:v>20.650019272066501</c:v>
                </c:pt>
                <c:pt idx="15002">
                  <c:v>20.651395848246199</c:v>
                </c:pt>
                <c:pt idx="15003">
                  <c:v>20.652772424426001</c:v>
                </c:pt>
                <c:pt idx="15004">
                  <c:v>20.654149000605699</c:v>
                </c:pt>
                <c:pt idx="15005">
                  <c:v>20.655525576785401</c:v>
                </c:pt>
                <c:pt idx="15006">
                  <c:v>20.656902152965099</c:v>
                </c:pt>
                <c:pt idx="15007">
                  <c:v>20.6582787291449</c:v>
                </c:pt>
                <c:pt idx="15008">
                  <c:v>20.659655305324598</c:v>
                </c:pt>
                <c:pt idx="15009">
                  <c:v>20.6610318815043</c:v>
                </c:pt>
                <c:pt idx="15010">
                  <c:v>20.662408457684101</c:v>
                </c:pt>
                <c:pt idx="15011">
                  <c:v>20.6637850338638</c:v>
                </c:pt>
                <c:pt idx="15012">
                  <c:v>20.665161610043501</c:v>
                </c:pt>
                <c:pt idx="15013">
                  <c:v>20.6665381862232</c:v>
                </c:pt>
                <c:pt idx="15014">
                  <c:v>20.667914762403001</c:v>
                </c:pt>
                <c:pt idx="15015">
                  <c:v>20.669291338582699</c:v>
                </c:pt>
                <c:pt idx="15016">
                  <c:v>20.670667914762401</c:v>
                </c:pt>
                <c:pt idx="15017">
                  <c:v>20.672044490942099</c:v>
                </c:pt>
                <c:pt idx="15018">
                  <c:v>20.6734210671219</c:v>
                </c:pt>
                <c:pt idx="15019">
                  <c:v>20.674797643301599</c:v>
                </c:pt>
                <c:pt idx="15020">
                  <c:v>20.6761742194813</c:v>
                </c:pt>
                <c:pt idx="15021">
                  <c:v>20.677550795660999</c:v>
                </c:pt>
                <c:pt idx="15022">
                  <c:v>20.6789273718408</c:v>
                </c:pt>
                <c:pt idx="15023">
                  <c:v>20.680303948020502</c:v>
                </c:pt>
                <c:pt idx="15024">
                  <c:v>20.6816805242002</c:v>
                </c:pt>
                <c:pt idx="15025">
                  <c:v>20.683057100379902</c:v>
                </c:pt>
                <c:pt idx="15026">
                  <c:v>20.684433676559699</c:v>
                </c:pt>
                <c:pt idx="15027">
                  <c:v>20.685810252739401</c:v>
                </c:pt>
                <c:pt idx="15028">
                  <c:v>20.687186828919099</c:v>
                </c:pt>
                <c:pt idx="15029">
                  <c:v>20.688563405098801</c:v>
                </c:pt>
                <c:pt idx="15030">
                  <c:v>20.689939981278599</c:v>
                </c:pt>
                <c:pt idx="15031">
                  <c:v>20.6913165574583</c:v>
                </c:pt>
                <c:pt idx="15032">
                  <c:v>20.692693133637999</c:v>
                </c:pt>
                <c:pt idx="15033">
                  <c:v>20.6940697098177</c:v>
                </c:pt>
                <c:pt idx="15034">
                  <c:v>20.695446285997502</c:v>
                </c:pt>
                <c:pt idx="15035">
                  <c:v>20.6968228621772</c:v>
                </c:pt>
                <c:pt idx="15036">
                  <c:v>20.698199438356902</c:v>
                </c:pt>
                <c:pt idx="15037">
                  <c:v>20.6995760145366</c:v>
                </c:pt>
                <c:pt idx="15038">
                  <c:v>20.700952590716401</c:v>
                </c:pt>
                <c:pt idx="15039">
                  <c:v>20.702329166896099</c:v>
                </c:pt>
                <c:pt idx="15040">
                  <c:v>20.703705743075801</c:v>
                </c:pt>
                <c:pt idx="15041">
                  <c:v>20.705082319255599</c:v>
                </c:pt>
                <c:pt idx="15042">
                  <c:v>20.706458895435301</c:v>
                </c:pt>
                <c:pt idx="15043">
                  <c:v>20.707835471614999</c:v>
                </c:pt>
                <c:pt idx="15044">
                  <c:v>20.709212047794701</c:v>
                </c:pt>
                <c:pt idx="15045">
                  <c:v>20.710588623974498</c:v>
                </c:pt>
                <c:pt idx="15046">
                  <c:v>20.7119652001542</c:v>
                </c:pt>
                <c:pt idx="15047">
                  <c:v>20.713341776333898</c:v>
                </c:pt>
                <c:pt idx="15048">
                  <c:v>20.7147183525136</c:v>
                </c:pt>
                <c:pt idx="15049">
                  <c:v>20.716094928693401</c:v>
                </c:pt>
                <c:pt idx="15050">
                  <c:v>20.7174715048731</c:v>
                </c:pt>
                <c:pt idx="15051">
                  <c:v>20.718848081052801</c:v>
                </c:pt>
                <c:pt idx="15052">
                  <c:v>20.7202246572325</c:v>
                </c:pt>
                <c:pt idx="15053">
                  <c:v>20.721601233412301</c:v>
                </c:pt>
                <c:pt idx="15054">
                  <c:v>20.722977809591999</c:v>
                </c:pt>
                <c:pt idx="15055">
                  <c:v>20.724354385771701</c:v>
                </c:pt>
                <c:pt idx="15056">
                  <c:v>20.725730961951399</c:v>
                </c:pt>
                <c:pt idx="15057">
                  <c:v>20.7271075381312</c:v>
                </c:pt>
                <c:pt idx="15058">
                  <c:v>20.728484114310898</c:v>
                </c:pt>
                <c:pt idx="15059">
                  <c:v>20.7298606904906</c:v>
                </c:pt>
                <c:pt idx="15060">
                  <c:v>20.731237266670298</c:v>
                </c:pt>
                <c:pt idx="15061">
                  <c:v>20.7326138428501</c:v>
                </c:pt>
                <c:pt idx="15062">
                  <c:v>20.733990419029801</c:v>
                </c:pt>
                <c:pt idx="15063">
                  <c:v>20.7353669952095</c:v>
                </c:pt>
                <c:pt idx="15064">
                  <c:v>20.736743571389201</c:v>
                </c:pt>
                <c:pt idx="15065">
                  <c:v>20.738120147568999</c:v>
                </c:pt>
                <c:pt idx="15066">
                  <c:v>20.739496723748701</c:v>
                </c:pt>
                <c:pt idx="15067">
                  <c:v>20.740873299928399</c:v>
                </c:pt>
                <c:pt idx="15068">
                  <c:v>20.742249876108101</c:v>
                </c:pt>
                <c:pt idx="15069">
                  <c:v>20.743626452287899</c:v>
                </c:pt>
                <c:pt idx="15070">
                  <c:v>20.7450030284676</c:v>
                </c:pt>
                <c:pt idx="15071">
                  <c:v>20.746379604647299</c:v>
                </c:pt>
                <c:pt idx="15072">
                  <c:v>20.7477561808271</c:v>
                </c:pt>
                <c:pt idx="15073">
                  <c:v>20.749132757006802</c:v>
                </c:pt>
                <c:pt idx="15074">
                  <c:v>20.7505093331865</c:v>
                </c:pt>
                <c:pt idx="15075">
                  <c:v>20.751885909366202</c:v>
                </c:pt>
                <c:pt idx="15076">
                  <c:v>20.753262485545999</c:v>
                </c:pt>
                <c:pt idx="15077">
                  <c:v>20.754639061725701</c:v>
                </c:pt>
                <c:pt idx="15078">
                  <c:v>20.756015637905399</c:v>
                </c:pt>
                <c:pt idx="15079">
                  <c:v>20.757392214085101</c:v>
                </c:pt>
                <c:pt idx="15080">
                  <c:v>20.758768790264899</c:v>
                </c:pt>
                <c:pt idx="15081">
                  <c:v>20.760145366444601</c:v>
                </c:pt>
                <c:pt idx="15082">
                  <c:v>20.761521942624299</c:v>
                </c:pt>
                <c:pt idx="15083">
                  <c:v>20.762898518804001</c:v>
                </c:pt>
                <c:pt idx="15084">
                  <c:v>20.764275094983802</c:v>
                </c:pt>
                <c:pt idx="15085">
                  <c:v>20.7656516711635</c:v>
                </c:pt>
                <c:pt idx="15086">
                  <c:v>20.767028247343202</c:v>
                </c:pt>
                <c:pt idx="15087">
                  <c:v>20.7684048235229</c:v>
                </c:pt>
                <c:pt idx="15088">
                  <c:v>20.769781399702701</c:v>
                </c:pt>
                <c:pt idx="15089">
                  <c:v>20.771157975882399</c:v>
                </c:pt>
                <c:pt idx="15090">
                  <c:v>20.772534552062101</c:v>
                </c:pt>
                <c:pt idx="15091">
                  <c:v>20.773911128241799</c:v>
                </c:pt>
                <c:pt idx="15092">
                  <c:v>20.775287704421601</c:v>
                </c:pt>
                <c:pt idx="15093">
                  <c:v>20.776664280601299</c:v>
                </c:pt>
                <c:pt idx="15094">
                  <c:v>20.778040856781001</c:v>
                </c:pt>
                <c:pt idx="15095">
                  <c:v>20.779417432960699</c:v>
                </c:pt>
                <c:pt idx="15096">
                  <c:v>20.7807940091405</c:v>
                </c:pt>
                <c:pt idx="15097">
                  <c:v>20.782170585320198</c:v>
                </c:pt>
                <c:pt idx="15098">
                  <c:v>20.7835471614999</c:v>
                </c:pt>
                <c:pt idx="15099">
                  <c:v>20.784923737679598</c:v>
                </c:pt>
                <c:pt idx="15100">
                  <c:v>20.7863003138594</c:v>
                </c:pt>
                <c:pt idx="15101">
                  <c:v>20.787676890039101</c:v>
                </c:pt>
                <c:pt idx="15102">
                  <c:v>20.7890534662188</c:v>
                </c:pt>
                <c:pt idx="15103">
                  <c:v>20.790430042398601</c:v>
                </c:pt>
                <c:pt idx="15104">
                  <c:v>20.791806618578299</c:v>
                </c:pt>
                <c:pt idx="15105">
                  <c:v>20.793183194758001</c:v>
                </c:pt>
                <c:pt idx="15106">
                  <c:v>20.794559770937699</c:v>
                </c:pt>
                <c:pt idx="15107">
                  <c:v>20.7959363471175</c:v>
                </c:pt>
                <c:pt idx="15108">
                  <c:v>20.797312923297198</c:v>
                </c:pt>
                <c:pt idx="15109">
                  <c:v>20.7986894994769</c:v>
                </c:pt>
                <c:pt idx="15110">
                  <c:v>20.800066075656598</c:v>
                </c:pt>
                <c:pt idx="15111">
                  <c:v>20.8014426518364</c:v>
                </c:pt>
                <c:pt idx="15112">
                  <c:v>20.802819228016102</c:v>
                </c:pt>
                <c:pt idx="15113">
                  <c:v>20.8041958041958</c:v>
                </c:pt>
                <c:pt idx="15114">
                  <c:v>20.805572380375501</c:v>
                </c:pt>
                <c:pt idx="15115">
                  <c:v>20.806948956555299</c:v>
                </c:pt>
                <c:pt idx="15116">
                  <c:v>20.808325532735001</c:v>
                </c:pt>
                <c:pt idx="15117">
                  <c:v>20.809702108914699</c:v>
                </c:pt>
                <c:pt idx="15118">
                  <c:v>20.811078685094401</c:v>
                </c:pt>
                <c:pt idx="15119">
                  <c:v>20.812455261274199</c:v>
                </c:pt>
                <c:pt idx="15120">
                  <c:v>20.8138318374539</c:v>
                </c:pt>
                <c:pt idx="15121">
                  <c:v>20.815208413633599</c:v>
                </c:pt>
                <c:pt idx="15122">
                  <c:v>20.8165849898133</c:v>
                </c:pt>
                <c:pt idx="15123">
                  <c:v>20.817961565993102</c:v>
                </c:pt>
                <c:pt idx="15124">
                  <c:v>20.8193381421728</c:v>
                </c:pt>
                <c:pt idx="15125">
                  <c:v>20.820714718352502</c:v>
                </c:pt>
                <c:pt idx="15126">
                  <c:v>20.8220912945322</c:v>
                </c:pt>
                <c:pt idx="15127">
                  <c:v>20.823467870712001</c:v>
                </c:pt>
                <c:pt idx="15128">
                  <c:v>20.824844446891699</c:v>
                </c:pt>
                <c:pt idx="15129">
                  <c:v>20.826221023071401</c:v>
                </c:pt>
                <c:pt idx="15130">
                  <c:v>20.827597599251099</c:v>
                </c:pt>
                <c:pt idx="15131">
                  <c:v>20.828974175430901</c:v>
                </c:pt>
                <c:pt idx="15132">
                  <c:v>20.830350751610599</c:v>
                </c:pt>
                <c:pt idx="15133">
                  <c:v>20.831727327790301</c:v>
                </c:pt>
                <c:pt idx="15134">
                  <c:v>20.833103903970098</c:v>
                </c:pt>
                <c:pt idx="15135">
                  <c:v>20.8344804801498</c:v>
                </c:pt>
                <c:pt idx="15136">
                  <c:v>20.835857056329498</c:v>
                </c:pt>
                <c:pt idx="15137">
                  <c:v>20.8372336325092</c:v>
                </c:pt>
                <c:pt idx="15138">
                  <c:v>20.838610208689001</c:v>
                </c:pt>
                <c:pt idx="15139">
                  <c:v>20.839986784868699</c:v>
                </c:pt>
                <c:pt idx="15140">
                  <c:v>20.841363361048401</c:v>
                </c:pt>
                <c:pt idx="15141">
                  <c:v>20.842739937228099</c:v>
                </c:pt>
                <c:pt idx="15142">
                  <c:v>20.844116513407901</c:v>
                </c:pt>
                <c:pt idx="15143">
                  <c:v>20.845493089587599</c:v>
                </c:pt>
                <c:pt idx="15144">
                  <c:v>20.846869665767301</c:v>
                </c:pt>
                <c:pt idx="15145">
                  <c:v>20.848246241946999</c:v>
                </c:pt>
                <c:pt idx="15146">
                  <c:v>20.8496228181268</c:v>
                </c:pt>
                <c:pt idx="15147">
                  <c:v>20.850999394306498</c:v>
                </c:pt>
                <c:pt idx="15148">
                  <c:v>20.8523759704862</c:v>
                </c:pt>
                <c:pt idx="15149">
                  <c:v>20.853752546665898</c:v>
                </c:pt>
                <c:pt idx="15150">
                  <c:v>20.8551291228457</c:v>
                </c:pt>
                <c:pt idx="15151">
                  <c:v>20.856505699025401</c:v>
                </c:pt>
                <c:pt idx="15152">
                  <c:v>20.8578822752051</c:v>
                </c:pt>
                <c:pt idx="15153">
                  <c:v>20.859258851384801</c:v>
                </c:pt>
                <c:pt idx="15154">
                  <c:v>20.860635427564599</c:v>
                </c:pt>
                <c:pt idx="15155">
                  <c:v>20.862012003744301</c:v>
                </c:pt>
                <c:pt idx="15156">
                  <c:v>20.863388579923999</c:v>
                </c:pt>
                <c:pt idx="15157">
                  <c:v>20.864765156103701</c:v>
                </c:pt>
                <c:pt idx="15158">
                  <c:v>20.866141732283499</c:v>
                </c:pt>
                <c:pt idx="15159">
                  <c:v>20.8675183084632</c:v>
                </c:pt>
                <c:pt idx="15160">
                  <c:v>20.868894884642899</c:v>
                </c:pt>
                <c:pt idx="15161">
                  <c:v>20.8702714608226</c:v>
                </c:pt>
                <c:pt idx="15162">
                  <c:v>20.871648037002402</c:v>
                </c:pt>
                <c:pt idx="15163">
                  <c:v>20.8730246131821</c:v>
                </c:pt>
                <c:pt idx="15164">
                  <c:v>20.874401189361802</c:v>
                </c:pt>
                <c:pt idx="15165">
                  <c:v>20.8757777655415</c:v>
                </c:pt>
                <c:pt idx="15166">
                  <c:v>20.877154341721301</c:v>
                </c:pt>
                <c:pt idx="15167">
                  <c:v>20.878530917900999</c:v>
                </c:pt>
                <c:pt idx="15168">
                  <c:v>20.879907494080701</c:v>
                </c:pt>
                <c:pt idx="15169">
                  <c:v>20.881284070260499</c:v>
                </c:pt>
                <c:pt idx="15170">
                  <c:v>20.8826606464402</c:v>
                </c:pt>
                <c:pt idx="15171">
                  <c:v>20.884037222619899</c:v>
                </c:pt>
                <c:pt idx="15172">
                  <c:v>20.8854137987996</c:v>
                </c:pt>
                <c:pt idx="15173">
                  <c:v>20.886790374979402</c:v>
                </c:pt>
                <c:pt idx="15174">
                  <c:v>20.8881669511591</c:v>
                </c:pt>
                <c:pt idx="15175">
                  <c:v>20.889543527338802</c:v>
                </c:pt>
                <c:pt idx="15176">
                  <c:v>20.8909201035185</c:v>
                </c:pt>
                <c:pt idx="15177">
                  <c:v>20.892296679698301</c:v>
                </c:pt>
                <c:pt idx="15178">
                  <c:v>20.893673255877999</c:v>
                </c:pt>
                <c:pt idx="15179">
                  <c:v>20.895049832057701</c:v>
                </c:pt>
                <c:pt idx="15180">
                  <c:v>20.896426408237399</c:v>
                </c:pt>
                <c:pt idx="15181">
                  <c:v>20.897802984417201</c:v>
                </c:pt>
                <c:pt idx="15182">
                  <c:v>20.899179560596899</c:v>
                </c:pt>
                <c:pt idx="15183">
                  <c:v>20.900556136776601</c:v>
                </c:pt>
                <c:pt idx="15184">
                  <c:v>20.901932712956299</c:v>
                </c:pt>
                <c:pt idx="15185">
                  <c:v>20.9033092891361</c:v>
                </c:pt>
                <c:pt idx="15186">
                  <c:v>20.904685865315798</c:v>
                </c:pt>
                <c:pt idx="15187">
                  <c:v>20.9060624414955</c:v>
                </c:pt>
                <c:pt idx="15188">
                  <c:v>20.907439017675198</c:v>
                </c:pt>
                <c:pt idx="15189">
                  <c:v>20.908815593855</c:v>
                </c:pt>
                <c:pt idx="15190">
                  <c:v>20.910192170034701</c:v>
                </c:pt>
                <c:pt idx="15191">
                  <c:v>20.9115687462144</c:v>
                </c:pt>
                <c:pt idx="15192">
                  <c:v>20.912945322394101</c:v>
                </c:pt>
                <c:pt idx="15193">
                  <c:v>20.914321898573899</c:v>
                </c:pt>
                <c:pt idx="15194">
                  <c:v>20.915698474753601</c:v>
                </c:pt>
                <c:pt idx="15195">
                  <c:v>20.917075050933299</c:v>
                </c:pt>
                <c:pt idx="15196">
                  <c:v>20.918451627113001</c:v>
                </c:pt>
                <c:pt idx="15197">
                  <c:v>20.919828203292798</c:v>
                </c:pt>
                <c:pt idx="15198">
                  <c:v>20.9212047794725</c:v>
                </c:pt>
                <c:pt idx="15199">
                  <c:v>20.922581355652198</c:v>
                </c:pt>
                <c:pt idx="15200">
                  <c:v>20.923957931832</c:v>
                </c:pt>
                <c:pt idx="15201">
                  <c:v>20.925334508011701</c:v>
                </c:pt>
                <c:pt idx="15202">
                  <c:v>20.9267110841914</c:v>
                </c:pt>
                <c:pt idx="15203">
                  <c:v>20.928087660371101</c:v>
                </c:pt>
                <c:pt idx="15204">
                  <c:v>20.929464236550899</c:v>
                </c:pt>
                <c:pt idx="15205">
                  <c:v>20.930840812730601</c:v>
                </c:pt>
                <c:pt idx="15206">
                  <c:v>20.932217388910299</c:v>
                </c:pt>
                <c:pt idx="15207">
                  <c:v>20.933593965090001</c:v>
                </c:pt>
                <c:pt idx="15208">
                  <c:v>20.934970541269799</c:v>
                </c:pt>
                <c:pt idx="15209">
                  <c:v>20.9363471174495</c:v>
                </c:pt>
                <c:pt idx="15210">
                  <c:v>20.937723693629199</c:v>
                </c:pt>
                <c:pt idx="15211">
                  <c:v>20.9391002698089</c:v>
                </c:pt>
                <c:pt idx="15212">
                  <c:v>20.940476845988702</c:v>
                </c:pt>
                <c:pt idx="15213">
                  <c:v>20.9418534221684</c:v>
                </c:pt>
                <c:pt idx="15214">
                  <c:v>20.943229998348102</c:v>
                </c:pt>
                <c:pt idx="15215">
                  <c:v>20.9446065745278</c:v>
                </c:pt>
                <c:pt idx="15216">
                  <c:v>20.945983150707601</c:v>
                </c:pt>
                <c:pt idx="15217">
                  <c:v>20.947359726887299</c:v>
                </c:pt>
                <c:pt idx="15218">
                  <c:v>20.948736303067001</c:v>
                </c:pt>
                <c:pt idx="15219">
                  <c:v>20.950112879246699</c:v>
                </c:pt>
                <c:pt idx="15220">
                  <c:v>20.951489455426501</c:v>
                </c:pt>
                <c:pt idx="15221">
                  <c:v>20.952866031606199</c:v>
                </c:pt>
                <c:pt idx="15222">
                  <c:v>20.954242607785901</c:v>
                </c:pt>
                <c:pt idx="15223">
                  <c:v>20.955619183965599</c:v>
                </c:pt>
                <c:pt idx="15224">
                  <c:v>20.9569957601454</c:v>
                </c:pt>
                <c:pt idx="15225">
                  <c:v>20.958372336325102</c:v>
                </c:pt>
                <c:pt idx="15226">
                  <c:v>20.9597489125048</c:v>
                </c:pt>
                <c:pt idx="15227">
                  <c:v>20.961125488684502</c:v>
                </c:pt>
                <c:pt idx="15228">
                  <c:v>20.962502064864299</c:v>
                </c:pt>
                <c:pt idx="15229">
                  <c:v>20.963878641044001</c:v>
                </c:pt>
                <c:pt idx="15230">
                  <c:v>20.965255217223699</c:v>
                </c:pt>
                <c:pt idx="15231">
                  <c:v>20.966631793403401</c:v>
                </c:pt>
                <c:pt idx="15232">
                  <c:v>20.968008369583199</c:v>
                </c:pt>
                <c:pt idx="15233">
                  <c:v>20.969384945762901</c:v>
                </c:pt>
                <c:pt idx="15234">
                  <c:v>20.970761521942599</c:v>
                </c:pt>
                <c:pt idx="15235">
                  <c:v>20.9721380981224</c:v>
                </c:pt>
                <c:pt idx="15236">
                  <c:v>20.973514674302098</c:v>
                </c:pt>
                <c:pt idx="15237">
                  <c:v>20.9748912504818</c:v>
                </c:pt>
                <c:pt idx="15238">
                  <c:v>20.976267826661498</c:v>
                </c:pt>
                <c:pt idx="15239">
                  <c:v>20.9776444028413</c:v>
                </c:pt>
                <c:pt idx="15240">
                  <c:v>20.979020979021001</c:v>
                </c:pt>
                <c:pt idx="15241">
                  <c:v>20.9803975552007</c:v>
                </c:pt>
                <c:pt idx="15242">
                  <c:v>20.981774131380401</c:v>
                </c:pt>
                <c:pt idx="15243">
                  <c:v>20.983150707560199</c:v>
                </c:pt>
                <c:pt idx="15244">
                  <c:v>20.984527283739901</c:v>
                </c:pt>
                <c:pt idx="15245">
                  <c:v>20.985903859919599</c:v>
                </c:pt>
                <c:pt idx="15246">
                  <c:v>20.987280436099301</c:v>
                </c:pt>
                <c:pt idx="15247">
                  <c:v>20.988657012279099</c:v>
                </c:pt>
                <c:pt idx="15248">
                  <c:v>20.9900335884588</c:v>
                </c:pt>
                <c:pt idx="15249">
                  <c:v>20.991410164638499</c:v>
                </c:pt>
                <c:pt idx="15250">
                  <c:v>20.9927867408182</c:v>
                </c:pt>
                <c:pt idx="15251">
                  <c:v>20.994163316998002</c:v>
                </c:pt>
                <c:pt idx="15252">
                  <c:v>20.9955398931777</c:v>
                </c:pt>
                <c:pt idx="15253">
                  <c:v>20.996916469357402</c:v>
                </c:pt>
                <c:pt idx="15254">
                  <c:v>20.9982930455371</c:v>
                </c:pt>
                <c:pt idx="15255">
                  <c:v>20.999669621716901</c:v>
                </c:pt>
                <c:pt idx="15256">
                  <c:v>21.001046197896599</c:v>
                </c:pt>
                <c:pt idx="15257">
                  <c:v>21.002422774076301</c:v>
                </c:pt>
                <c:pt idx="15258">
                  <c:v>21.003799350256099</c:v>
                </c:pt>
                <c:pt idx="15259">
                  <c:v>21.0051759264358</c:v>
                </c:pt>
                <c:pt idx="15260">
                  <c:v>21.006552502615499</c:v>
                </c:pt>
                <c:pt idx="15261">
                  <c:v>21.0079290787952</c:v>
                </c:pt>
                <c:pt idx="15262">
                  <c:v>21.009305654975002</c:v>
                </c:pt>
                <c:pt idx="15263">
                  <c:v>21.0106822311547</c:v>
                </c:pt>
                <c:pt idx="15264">
                  <c:v>21.012058807334402</c:v>
                </c:pt>
                <c:pt idx="15265">
                  <c:v>21.0134353835141</c:v>
                </c:pt>
                <c:pt idx="15266">
                  <c:v>21.014811959693901</c:v>
                </c:pt>
                <c:pt idx="15267">
                  <c:v>21.016188535873599</c:v>
                </c:pt>
                <c:pt idx="15268">
                  <c:v>21.017565112053301</c:v>
                </c:pt>
                <c:pt idx="15269">
                  <c:v>21.018941688232999</c:v>
                </c:pt>
                <c:pt idx="15270">
                  <c:v>21.020318264412801</c:v>
                </c:pt>
                <c:pt idx="15271">
                  <c:v>21.021694840592499</c:v>
                </c:pt>
                <c:pt idx="15272">
                  <c:v>21.023071416772201</c:v>
                </c:pt>
                <c:pt idx="15273">
                  <c:v>21.024447992951899</c:v>
                </c:pt>
                <c:pt idx="15274">
                  <c:v>21.0258245691317</c:v>
                </c:pt>
                <c:pt idx="15275">
                  <c:v>21.027201145311398</c:v>
                </c:pt>
                <c:pt idx="15276">
                  <c:v>21.0285777214911</c:v>
                </c:pt>
                <c:pt idx="15277">
                  <c:v>21.029954297670798</c:v>
                </c:pt>
                <c:pt idx="15278">
                  <c:v>21.0313308738506</c:v>
                </c:pt>
                <c:pt idx="15279">
                  <c:v>21.032707450030301</c:v>
                </c:pt>
                <c:pt idx="15280">
                  <c:v>21.03408402621</c:v>
                </c:pt>
                <c:pt idx="15281">
                  <c:v>21.035460602389701</c:v>
                </c:pt>
                <c:pt idx="15282">
                  <c:v>21.036837178569499</c:v>
                </c:pt>
                <c:pt idx="15283">
                  <c:v>21.038213754749201</c:v>
                </c:pt>
                <c:pt idx="15284">
                  <c:v>21.039590330928899</c:v>
                </c:pt>
                <c:pt idx="15285">
                  <c:v>21.040966907108601</c:v>
                </c:pt>
                <c:pt idx="15286">
                  <c:v>21.042343483288398</c:v>
                </c:pt>
                <c:pt idx="15287">
                  <c:v>21.0437200594681</c:v>
                </c:pt>
                <c:pt idx="15288">
                  <c:v>21.045096635647798</c:v>
                </c:pt>
                <c:pt idx="15289">
                  <c:v>21.0464732118275</c:v>
                </c:pt>
                <c:pt idx="15290">
                  <c:v>21.047849788007301</c:v>
                </c:pt>
                <c:pt idx="15291">
                  <c:v>21.049226364187</c:v>
                </c:pt>
                <c:pt idx="15292">
                  <c:v>21.050602940366701</c:v>
                </c:pt>
                <c:pt idx="15293">
                  <c:v>21.051979516546499</c:v>
                </c:pt>
                <c:pt idx="15294">
                  <c:v>21.053356092726201</c:v>
                </c:pt>
                <c:pt idx="15295">
                  <c:v>21.054732668905899</c:v>
                </c:pt>
                <c:pt idx="15296">
                  <c:v>21.056109245085601</c:v>
                </c:pt>
                <c:pt idx="15297">
                  <c:v>21.057485821265399</c:v>
                </c:pt>
                <c:pt idx="15298">
                  <c:v>21.0588623974451</c:v>
                </c:pt>
                <c:pt idx="15299">
                  <c:v>21.060238973624799</c:v>
                </c:pt>
                <c:pt idx="15300">
                  <c:v>21.0616155498045</c:v>
                </c:pt>
                <c:pt idx="15301">
                  <c:v>21.062992125984302</c:v>
                </c:pt>
                <c:pt idx="15302">
                  <c:v>21.064368702164</c:v>
                </c:pt>
                <c:pt idx="15303">
                  <c:v>21.065745278343702</c:v>
                </c:pt>
                <c:pt idx="15304">
                  <c:v>21.0671218545234</c:v>
                </c:pt>
                <c:pt idx="15305">
                  <c:v>21.068498430703201</c:v>
                </c:pt>
                <c:pt idx="15306">
                  <c:v>21.069875006882899</c:v>
                </c:pt>
                <c:pt idx="15307">
                  <c:v>21.071251583062601</c:v>
                </c:pt>
                <c:pt idx="15308">
                  <c:v>21.072628159242299</c:v>
                </c:pt>
                <c:pt idx="15309">
                  <c:v>21.074004735422101</c:v>
                </c:pt>
                <c:pt idx="15310">
                  <c:v>21.075381311601799</c:v>
                </c:pt>
                <c:pt idx="15311">
                  <c:v>21.076757887781501</c:v>
                </c:pt>
                <c:pt idx="15312">
                  <c:v>21.078134463961199</c:v>
                </c:pt>
                <c:pt idx="15313">
                  <c:v>21.079511040141</c:v>
                </c:pt>
                <c:pt idx="15314">
                  <c:v>21.080887616320702</c:v>
                </c:pt>
                <c:pt idx="15315">
                  <c:v>21.0822641925004</c:v>
                </c:pt>
                <c:pt idx="15316">
                  <c:v>21.083640768680102</c:v>
                </c:pt>
                <c:pt idx="15317">
                  <c:v>21.085017344859899</c:v>
                </c:pt>
                <c:pt idx="15318">
                  <c:v>21.086393921039601</c:v>
                </c:pt>
                <c:pt idx="15319">
                  <c:v>21.087770497219299</c:v>
                </c:pt>
                <c:pt idx="15320">
                  <c:v>21.089147073399001</c:v>
                </c:pt>
                <c:pt idx="15321">
                  <c:v>21.090523649578799</c:v>
                </c:pt>
                <c:pt idx="15322">
                  <c:v>21.091900225758501</c:v>
                </c:pt>
                <c:pt idx="15323">
                  <c:v>21.093276801938199</c:v>
                </c:pt>
                <c:pt idx="15324">
                  <c:v>21.094653378118</c:v>
                </c:pt>
                <c:pt idx="15325">
                  <c:v>21.096029954297698</c:v>
                </c:pt>
                <c:pt idx="15326">
                  <c:v>21.0974065304774</c:v>
                </c:pt>
                <c:pt idx="15327">
                  <c:v>21.098783106657098</c:v>
                </c:pt>
                <c:pt idx="15328">
                  <c:v>21.1001596828369</c:v>
                </c:pt>
                <c:pt idx="15329">
                  <c:v>21.101536259016601</c:v>
                </c:pt>
                <c:pt idx="15330">
                  <c:v>21.1029128351963</c:v>
                </c:pt>
                <c:pt idx="15331">
                  <c:v>21.104289411376001</c:v>
                </c:pt>
                <c:pt idx="15332">
                  <c:v>21.105665987555799</c:v>
                </c:pt>
                <c:pt idx="15333">
                  <c:v>21.107042563735501</c:v>
                </c:pt>
                <c:pt idx="15334">
                  <c:v>21.108419139915199</c:v>
                </c:pt>
                <c:pt idx="15335">
                  <c:v>21.109795716094901</c:v>
                </c:pt>
                <c:pt idx="15336">
                  <c:v>21.111172292274698</c:v>
                </c:pt>
                <c:pt idx="15337">
                  <c:v>21.1125488684544</c:v>
                </c:pt>
                <c:pt idx="15338">
                  <c:v>21.113925444634098</c:v>
                </c:pt>
                <c:pt idx="15339">
                  <c:v>21.1153020208138</c:v>
                </c:pt>
                <c:pt idx="15340">
                  <c:v>21.116678596993602</c:v>
                </c:pt>
                <c:pt idx="15341">
                  <c:v>21.1180551731733</c:v>
                </c:pt>
                <c:pt idx="15342">
                  <c:v>21.119431749353001</c:v>
                </c:pt>
                <c:pt idx="15343">
                  <c:v>21.1208083255327</c:v>
                </c:pt>
                <c:pt idx="15344">
                  <c:v>21.122184901712501</c:v>
                </c:pt>
                <c:pt idx="15345">
                  <c:v>21.123561477892199</c:v>
                </c:pt>
                <c:pt idx="15346">
                  <c:v>21.124938054071901</c:v>
                </c:pt>
                <c:pt idx="15347">
                  <c:v>21.126314630251599</c:v>
                </c:pt>
                <c:pt idx="15348">
                  <c:v>21.1276912064314</c:v>
                </c:pt>
                <c:pt idx="15349">
                  <c:v>21.129067782611099</c:v>
                </c:pt>
                <c:pt idx="15350">
                  <c:v>21.1304443587908</c:v>
                </c:pt>
                <c:pt idx="15351">
                  <c:v>21.131820934970499</c:v>
                </c:pt>
                <c:pt idx="15352">
                  <c:v>21.1331975111503</c:v>
                </c:pt>
                <c:pt idx="15353">
                  <c:v>21.134574087330002</c:v>
                </c:pt>
                <c:pt idx="15354">
                  <c:v>21.1359506635097</c:v>
                </c:pt>
                <c:pt idx="15355">
                  <c:v>21.137327239689402</c:v>
                </c:pt>
                <c:pt idx="15356">
                  <c:v>21.138703815869199</c:v>
                </c:pt>
                <c:pt idx="15357">
                  <c:v>21.140080392048901</c:v>
                </c:pt>
                <c:pt idx="15358">
                  <c:v>21.141456968228599</c:v>
                </c:pt>
                <c:pt idx="15359">
                  <c:v>21.142833544408401</c:v>
                </c:pt>
                <c:pt idx="15360">
                  <c:v>21.144210120588099</c:v>
                </c:pt>
                <c:pt idx="15361">
                  <c:v>21.145586696767801</c:v>
                </c:pt>
                <c:pt idx="15362">
                  <c:v>21.146963272947499</c:v>
                </c:pt>
                <c:pt idx="15363">
                  <c:v>21.1483398491273</c:v>
                </c:pt>
                <c:pt idx="15364">
                  <c:v>21.149716425306998</c:v>
                </c:pt>
                <c:pt idx="15365">
                  <c:v>21.1510930014867</c:v>
                </c:pt>
                <c:pt idx="15366">
                  <c:v>21.152469577666398</c:v>
                </c:pt>
                <c:pt idx="15367">
                  <c:v>21.153846153846199</c:v>
                </c:pt>
                <c:pt idx="15368">
                  <c:v>21.155222730025901</c:v>
                </c:pt>
                <c:pt idx="15369">
                  <c:v>21.156599306205599</c:v>
                </c:pt>
                <c:pt idx="15370">
                  <c:v>21.157975882385301</c:v>
                </c:pt>
                <c:pt idx="15371">
                  <c:v>21.159352458565099</c:v>
                </c:pt>
                <c:pt idx="15372">
                  <c:v>21.160729034744801</c:v>
                </c:pt>
                <c:pt idx="15373">
                  <c:v>21.162105610924499</c:v>
                </c:pt>
                <c:pt idx="15374">
                  <c:v>21.163482187104201</c:v>
                </c:pt>
                <c:pt idx="15375">
                  <c:v>21.164858763283998</c:v>
                </c:pt>
                <c:pt idx="15376">
                  <c:v>21.1662353394637</c:v>
                </c:pt>
                <c:pt idx="15377">
                  <c:v>21.167611915643398</c:v>
                </c:pt>
                <c:pt idx="15378">
                  <c:v>21.1689884918231</c:v>
                </c:pt>
                <c:pt idx="15379">
                  <c:v>21.170365068002901</c:v>
                </c:pt>
                <c:pt idx="15380">
                  <c:v>21.1717416441826</c:v>
                </c:pt>
                <c:pt idx="15381">
                  <c:v>21.173118220362301</c:v>
                </c:pt>
                <c:pt idx="15382">
                  <c:v>21.174494796542</c:v>
                </c:pt>
                <c:pt idx="15383">
                  <c:v>21.175871372721801</c:v>
                </c:pt>
                <c:pt idx="15384">
                  <c:v>21.177247948901499</c:v>
                </c:pt>
                <c:pt idx="15385">
                  <c:v>21.178624525081201</c:v>
                </c:pt>
                <c:pt idx="15386">
                  <c:v>21.180001101260899</c:v>
                </c:pt>
                <c:pt idx="15387">
                  <c:v>21.1813776774407</c:v>
                </c:pt>
                <c:pt idx="15388">
                  <c:v>21.182754253620399</c:v>
                </c:pt>
                <c:pt idx="15389">
                  <c:v>21.1841308298001</c:v>
                </c:pt>
                <c:pt idx="15390">
                  <c:v>21.185507405979902</c:v>
                </c:pt>
                <c:pt idx="15391">
                  <c:v>21.1868839821596</c:v>
                </c:pt>
                <c:pt idx="15392">
                  <c:v>21.188260558339302</c:v>
                </c:pt>
                <c:pt idx="15393">
                  <c:v>21.189637134519</c:v>
                </c:pt>
                <c:pt idx="15394">
                  <c:v>21.191013710698801</c:v>
                </c:pt>
                <c:pt idx="15395">
                  <c:v>21.192390286878499</c:v>
                </c:pt>
                <c:pt idx="15396">
                  <c:v>21.193766863058201</c:v>
                </c:pt>
                <c:pt idx="15397">
                  <c:v>21.195143439237899</c:v>
                </c:pt>
                <c:pt idx="15398">
                  <c:v>21.1965200154177</c:v>
                </c:pt>
                <c:pt idx="15399">
                  <c:v>21.197896591597399</c:v>
                </c:pt>
                <c:pt idx="15400">
                  <c:v>21.1992731677771</c:v>
                </c:pt>
                <c:pt idx="15401">
                  <c:v>21.200649743956799</c:v>
                </c:pt>
                <c:pt idx="15402">
                  <c:v>21.2020263201366</c:v>
                </c:pt>
                <c:pt idx="15403">
                  <c:v>21.203402896316302</c:v>
                </c:pt>
                <c:pt idx="15404">
                  <c:v>21.204779472496</c:v>
                </c:pt>
                <c:pt idx="15405">
                  <c:v>21.206156048675702</c:v>
                </c:pt>
                <c:pt idx="15406">
                  <c:v>21.207532624855499</c:v>
                </c:pt>
                <c:pt idx="15407">
                  <c:v>21.208909201035201</c:v>
                </c:pt>
                <c:pt idx="15408">
                  <c:v>21.210285777214899</c:v>
                </c:pt>
                <c:pt idx="15409">
                  <c:v>21.211662353394601</c:v>
                </c:pt>
                <c:pt idx="15410">
                  <c:v>21.213038929574399</c:v>
                </c:pt>
                <c:pt idx="15411">
                  <c:v>21.214415505754101</c:v>
                </c:pt>
                <c:pt idx="15412">
                  <c:v>21.215792081933799</c:v>
                </c:pt>
                <c:pt idx="15413">
                  <c:v>21.217168658113501</c:v>
                </c:pt>
                <c:pt idx="15414">
                  <c:v>21.218545234293298</c:v>
                </c:pt>
                <c:pt idx="15415">
                  <c:v>21.219921810473</c:v>
                </c:pt>
                <c:pt idx="15416">
                  <c:v>21.221298386652698</c:v>
                </c:pt>
                <c:pt idx="15417">
                  <c:v>21.2226749628324</c:v>
                </c:pt>
                <c:pt idx="15418">
                  <c:v>21.224051539012201</c:v>
                </c:pt>
                <c:pt idx="15419">
                  <c:v>21.2254281151919</c:v>
                </c:pt>
                <c:pt idx="15420">
                  <c:v>21.226804691371601</c:v>
                </c:pt>
                <c:pt idx="15421">
                  <c:v>21.228181267551399</c:v>
                </c:pt>
                <c:pt idx="15422">
                  <c:v>21.229557843731101</c:v>
                </c:pt>
                <c:pt idx="15423">
                  <c:v>21.230934419910799</c:v>
                </c:pt>
                <c:pt idx="15424">
                  <c:v>21.232310996090501</c:v>
                </c:pt>
                <c:pt idx="15425">
                  <c:v>21.233687572270298</c:v>
                </c:pt>
                <c:pt idx="15426">
                  <c:v>21.23506414845</c:v>
                </c:pt>
                <c:pt idx="15427">
                  <c:v>21.236440724629698</c:v>
                </c:pt>
                <c:pt idx="15428">
                  <c:v>21.2378173008094</c:v>
                </c:pt>
                <c:pt idx="15429">
                  <c:v>21.239193876989201</c:v>
                </c:pt>
                <c:pt idx="15430">
                  <c:v>21.2405704531689</c:v>
                </c:pt>
                <c:pt idx="15431">
                  <c:v>21.241947029348601</c:v>
                </c:pt>
                <c:pt idx="15432">
                  <c:v>21.2433236055283</c:v>
                </c:pt>
                <c:pt idx="15433">
                  <c:v>21.244700181708101</c:v>
                </c:pt>
                <c:pt idx="15434">
                  <c:v>21.246076757887799</c:v>
                </c:pt>
                <c:pt idx="15435">
                  <c:v>21.247453334067501</c:v>
                </c:pt>
                <c:pt idx="15436">
                  <c:v>21.248829910247199</c:v>
                </c:pt>
                <c:pt idx="15437">
                  <c:v>21.250206486427</c:v>
                </c:pt>
                <c:pt idx="15438">
                  <c:v>21.251583062606699</c:v>
                </c:pt>
                <c:pt idx="15439">
                  <c:v>21.2529596387864</c:v>
                </c:pt>
                <c:pt idx="15440">
                  <c:v>21.254336214966099</c:v>
                </c:pt>
                <c:pt idx="15441">
                  <c:v>21.2557127911459</c:v>
                </c:pt>
                <c:pt idx="15442">
                  <c:v>21.257089367325602</c:v>
                </c:pt>
                <c:pt idx="15443">
                  <c:v>21.2584659435053</c:v>
                </c:pt>
                <c:pt idx="15444">
                  <c:v>21.259842519685002</c:v>
                </c:pt>
                <c:pt idx="15445">
                  <c:v>21.261219095864799</c:v>
                </c:pt>
                <c:pt idx="15446">
                  <c:v>21.262595672044501</c:v>
                </c:pt>
                <c:pt idx="15447">
                  <c:v>21.263972248224199</c:v>
                </c:pt>
                <c:pt idx="15448">
                  <c:v>21.265348824403901</c:v>
                </c:pt>
                <c:pt idx="15449">
                  <c:v>21.266725400583699</c:v>
                </c:pt>
                <c:pt idx="15450">
                  <c:v>21.268101976763401</c:v>
                </c:pt>
                <c:pt idx="15451">
                  <c:v>21.269478552943099</c:v>
                </c:pt>
                <c:pt idx="15452">
                  <c:v>21.2708551291229</c:v>
                </c:pt>
                <c:pt idx="15453">
                  <c:v>21.272231705302602</c:v>
                </c:pt>
                <c:pt idx="15454">
                  <c:v>21.2736082814823</c:v>
                </c:pt>
                <c:pt idx="15455">
                  <c:v>21.274984857662002</c:v>
                </c:pt>
                <c:pt idx="15456">
                  <c:v>21.276361433841799</c:v>
                </c:pt>
                <c:pt idx="15457">
                  <c:v>21.277738010021501</c:v>
                </c:pt>
                <c:pt idx="15458">
                  <c:v>21.279114586201199</c:v>
                </c:pt>
                <c:pt idx="15459">
                  <c:v>21.280491162380901</c:v>
                </c:pt>
                <c:pt idx="15460">
                  <c:v>21.281867738560699</c:v>
                </c:pt>
                <c:pt idx="15461">
                  <c:v>21.283244314740401</c:v>
                </c:pt>
                <c:pt idx="15462">
                  <c:v>21.284620890920099</c:v>
                </c:pt>
                <c:pt idx="15463">
                  <c:v>21.285997467099801</c:v>
                </c:pt>
                <c:pt idx="15464">
                  <c:v>21.287374043279598</c:v>
                </c:pt>
                <c:pt idx="15465">
                  <c:v>21.2887506194593</c:v>
                </c:pt>
                <c:pt idx="15466">
                  <c:v>21.290127195638998</c:v>
                </c:pt>
                <c:pt idx="15467">
                  <c:v>21.2915037718187</c:v>
                </c:pt>
                <c:pt idx="15468">
                  <c:v>21.292880347998501</c:v>
                </c:pt>
                <c:pt idx="15469">
                  <c:v>21.2942569241782</c:v>
                </c:pt>
                <c:pt idx="15470">
                  <c:v>21.295633500357901</c:v>
                </c:pt>
                <c:pt idx="15471">
                  <c:v>21.2970100765376</c:v>
                </c:pt>
                <c:pt idx="15472">
                  <c:v>21.298386652717401</c:v>
                </c:pt>
                <c:pt idx="15473">
                  <c:v>21.299763228897099</c:v>
                </c:pt>
                <c:pt idx="15474">
                  <c:v>21.301139805076801</c:v>
                </c:pt>
                <c:pt idx="15475">
                  <c:v>21.302516381256499</c:v>
                </c:pt>
                <c:pt idx="15476">
                  <c:v>21.3038929574363</c:v>
                </c:pt>
                <c:pt idx="15477">
                  <c:v>21.305269533615999</c:v>
                </c:pt>
                <c:pt idx="15478">
                  <c:v>21.3066461097957</c:v>
                </c:pt>
                <c:pt idx="15479">
                  <c:v>21.308022685975399</c:v>
                </c:pt>
                <c:pt idx="15480">
                  <c:v>21.3093992621552</c:v>
                </c:pt>
                <c:pt idx="15481">
                  <c:v>21.310775838334902</c:v>
                </c:pt>
                <c:pt idx="15482">
                  <c:v>21.3121524145146</c:v>
                </c:pt>
                <c:pt idx="15483">
                  <c:v>21.313528990694401</c:v>
                </c:pt>
                <c:pt idx="15484">
                  <c:v>21.314905566874099</c:v>
                </c:pt>
                <c:pt idx="15485">
                  <c:v>21.316282143053801</c:v>
                </c:pt>
                <c:pt idx="15486">
                  <c:v>21.317658719233499</c:v>
                </c:pt>
                <c:pt idx="15487">
                  <c:v>21.3190352954133</c:v>
                </c:pt>
                <c:pt idx="15488">
                  <c:v>21.320411871592999</c:v>
                </c:pt>
                <c:pt idx="15489">
                  <c:v>21.3217884477727</c:v>
                </c:pt>
                <c:pt idx="15490">
                  <c:v>21.323165023952399</c:v>
                </c:pt>
                <c:pt idx="15491">
                  <c:v>21.3245416001322</c:v>
                </c:pt>
                <c:pt idx="15492">
                  <c:v>21.325918176311902</c:v>
                </c:pt>
                <c:pt idx="15493">
                  <c:v>21.3272947524916</c:v>
                </c:pt>
                <c:pt idx="15494">
                  <c:v>21.328671328671302</c:v>
                </c:pt>
                <c:pt idx="15495">
                  <c:v>21.330047904851099</c:v>
                </c:pt>
                <c:pt idx="15496">
                  <c:v>21.331424481030801</c:v>
                </c:pt>
                <c:pt idx="15497">
                  <c:v>21.332801057210499</c:v>
                </c:pt>
                <c:pt idx="15498">
                  <c:v>21.334177633390201</c:v>
                </c:pt>
                <c:pt idx="15499">
                  <c:v>21.335554209569999</c:v>
                </c:pt>
                <c:pt idx="15500">
                  <c:v>21.336930785749701</c:v>
                </c:pt>
                <c:pt idx="15501">
                  <c:v>21.338307361929399</c:v>
                </c:pt>
                <c:pt idx="15502">
                  <c:v>21.339683938109101</c:v>
                </c:pt>
                <c:pt idx="15503">
                  <c:v>21.341060514288898</c:v>
                </c:pt>
                <c:pt idx="15504">
                  <c:v>21.3424370904686</c:v>
                </c:pt>
                <c:pt idx="15505">
                  <c:v>21.343813666648298</c:v>
                </c:pt>
                <c:pt idx="15506">
                  <c:v>21.345190242828</c:v>
                </c:pt>
                <c:pt idx="15507">
                  <c:v>21.346566819007801</c:v>
                </c:pt>
                <c:pt idx="15508">
                  <c:v>21.3479433951875</c:v>
                </c:pt>
                <c:pt idx="15509">
                  <c:v>21.349319971367201</c:v>
                </c:pt>
                <c:pt idx="15510">
                  <c:v>21.350696547546899</c:v>
                </c:pt>
                <c:pt idx="15511">
                  <c:v>21.352073123726701</c:v>
                </c:pt>
                <c:pt idx="15512">
                  <c:v>21.353449699906399</c:v>
                </c:pt>
                <c:pt idx="15513">
                  <c:v>21.354826276086101</c:v>
                </c:pt>
                <c:pt idx="15514">
                  <c:v>21.356202852265898</c:v>
                </c:pt>
                <c:pt idx="15515">
                  <c:v>21.3575794284456</c:v>
                </c:pt>
                <c:pt idx="15516">
                  <c:v>21.358956004625298</c:v>
                </c:pt>
                <c:pt idx="15517">
                  <c:v>21.360332580805</c:v>
                </c:pt>
                <c:pt idx="15518">
                  <c:v>21.361709156984801</c:v>
                </c:pt>
                <c:pt idx="15519">
                  <c:v>21.3630857331645</c:v>
                </c:pt>
                <c:pt idx="15520">
                  <c:v>21.364462309344201</c:v>
                </c:pt>
                <c:pt idx="15521">
                  <c:v>21.3658388855239</c:v>
                </c:pt>
                <c:pt idx="15522">
                  <c:v>21.367215461703701</c:v>
                </c:pt>
                <c:pt idx="15523">
                  <c:v>21.368592037883399</c:v>
                </c:pt>
                <c:pt idx="15524">
                  <c:v>21.369968614063101</c:v>
                </c:pt>
                <c:pt idx="15525">
                  <c:v>21.371345190242799</c:v>
                </c:pt>
                <c:pt idx="15526">
                  <c:v>21.3727217664226</c:v>
                </c:pt>
                <c:pt idx="15527">
                  <c:v>21.374098342602299</c:v>
                </c:pt>
                <c:pt idx="15528">
                  <c:v>21.375474918782</c:v>
                </c:pt>
                <c:pt idx="15529">
                  <c:v>21.376851494961699</c:v>
                </c:pt>
                <c:pt idx="15530">
                  <c:v>21.3782280711415</c:v>
                </c:pt>
                <c:pt idx="15531">
                  <c:v>21.379604647321202</c:v>
                </c:pt>
                <c:pt idx="15532">
                  <c:v>21.3809812235009</c:v>
                </c:pt>
                <c:pt idx="15533">
                  <c:v>21.382357799680602</c:v>
                </c:pt>
                <c:pt idx="15534">
                  <c:v>21.383734375860399</c:v>
                </c:pt>
                <c:pt idx="15535">
                  <c:v>21.385110952040101</c:v>
                </c:pt>
                <c:pt idx="15536">
                  <c:v>21.386487528219799</c:v>
                </c:pt>
                <c:pt idx="15537">
                  <c:v>21.387864104399501</c:v>
                </c:pt>
                <c:pt idx="15538">
                  <c:v>21.389240680579299</c:v>
                </c:pt>
                <c:pt idx="15539">
                  <c:v>21.390617256759</c:v>
                </c:pt>
                <c:pt idx="15540">
                  <c:v>21.391993832938699</c:v>
                </c:pt>
                <c:pt idx="15541">
                  <c:v>21.3933704091184</c:v>
                </c:pt>
                <c:pt idx="15542">
                  <c:v>21.394746985298202</c:v>
                </c:pt>
                <c:pt idx="15543">
                  <c:v>21.3961235614779</c:v>
                </c:pt>
                <c:pt idx="15544">
                  <c:v>21.397500137657602</c:v>
                </c:pt>
                <c:pt idx="15545">
                  <c:v>21.3988767138373</c:v>
                </c:pt>
                <c:pt idx="15546">
                  <c:v>21.400253290017101</c:v>
                </c:pt>
                <c:pt idx="15547">
                  <c:v>21.401629866196799</c:v>
                </c:pt>
                <c:pt idx="15548">
                  <c:v>21.403006442376501</c:v>
                </c:pt>
                <c:pt idx="15549">
                  <c:v>21.404383018556299</c:v>
                </c:pt>
                <c:pt idx="15550">
                  <c:v>21.405759594736001</c:v>
                </c:pt>
                <c:pt idx="15551">
                  <c:v>21.407136170915699</c:v>
                </c:pt>
                <c:pt idx="15552">
                  <c:v>21.408512747095401</c:v>
                </c:pt>
                <c:pt idx="15553">
                  <c:v>21.409889323275198</c:v>
                </c:pt>
                <c:pt idx="15554">
                  <c:v>21.4112658994549</c:v>
                </c:pt>
                <c:pt idx="15555">
                  <c:v>21.412642475634598</c:v>
                </c:pt>
                <c:pt idx="15556">
                  <c:v>21.4140190518143</c:v>
                </c:pt>
                <c:pt idx="15557">
                  <c:v>21.415395627994101</c:v>
                </c:pt>
                <c:pt idx="15558">
                  <c:v>21.4167722041738</c:v>
                </c:pt>
                <c:pt idx="15559">
                  <c:v>21.418148780353501</c:v>
                </c:pt>
                <c:pt idx="15560">
                  <c:v>21.4195253565332</c:v>
                </c:pt>
                <c:pt idx="15561">
                  <c:v>21.420901932713001</c:v>
                </c:pt>
                <c:pt idx="15562">
                  <c:v>21.422278508892699</c:v>
                </c:pt>
                <c:pt idx="15563">
                  <c:v>21.423655085072401</c:v>
                </c:pt>
                <c:pt idx="15564">
                  <c:v>21.425031661252099</c:v>
                </c:pt>
                <c:pt idx="15565">
                  <c:v>21.4264082374319</c:v>
                </c:pt>
                <c:pt idx="15566">
                  <c:v>21.427784813611598</c:v>
                </c:pt>
                <c:pt idx="15567">
                  <c:v>21.4291613897913</c:v>
                </c:pt>
                <c:pt idx="15568">
                  <c:v>21.430537965970998</c:v>
                </c:pt>
                <c:pt idx="15569">
                  <c:v>21.4319145421508</c:v>
                </c:pt>
                <c:pt idx="15570">
                  <c:v>21.433291118330501</c:v>
                </c:pt>
                <c:pt idx="15571">
                  <c:v>21.4346676945102</c:v>
                </c:pt>
                <c:pt idx="15572">
                  <c:v>21.436044270689901</c:v>
                </c:pt>
                <c:pt idx="15573">
                  <c:v>21.437420846869699</c:v>
                </c:pt>
                <c:pt idx="15574">
                  <c:v>21.438797423049401</c:v>
                </c:pt>
                <c:pt idx="15575">
                  <c:v>21.440173999229099</c:v>
                </c:pt>
                <c:pt idx="15576">
                  <c:v>21.441550575408801</c:v>
                </c:pt>
                <c:pt idx="15577">
                  <c:v>21.442927151588599</c:v>
                </c:pt>
                <c:pt idx="15578">
                  <c:v>21.4443037277683</c:v>
                </c:pt>
                <c:pt idx="15579">
                  <c:v>21.445680303947999</c:v>
                </c:pt>
                <c:pt idx="15580">
                  <c:v>21.4470568801278</c:v>
                </c:pt>
                <c:pt idx="15581">
                  <c:v>21.448433456307502</c:v>
                </c:pt>
                <c:pt idx="15582">
                  <c:v>21.4498100324872</c:v>
                </c:pt>
                <c:pt idx="15583">
                  <c:v>21.451186608666902</c:v>
                </c:pt>
                <c:pt idx="15584">
                  <c:v>21.452563184846699</c:v>
                </c:pt>
                <c:pt idx="15585">
                  <c:v>21.453939761026401</c:v>
                </c:pt>
                <c:pt idx="15586">
                  <c:v>21.455316337206099</c:v>
                </c:pt>
                <c:pt idx="15587">
                  <c:v>21.456692913385801</c:v>
                </c:pt>
                <c:pt idx="15588">
                  <c:v>21.458069489565599</c:v>
                </c:pt>
                <c:pt idx="15589">
                  <c:v>21.459446065745301</c:v>
                </c:pt>
                <c:pt idx="15590">
                  <c:v>21.460822641924999</c:v>
                </c:pt>
                <c:pt idx="15591">
                  <c:v>21.462199218104701</c:v>
                </c:pt>
                <c:pt idx="15592">
                  <c:v>21.463575794284498</c:v>
                </c:pt>
                <c:pt idx="15593">
                  <c:v>21.4649523704642</c:v>
                </c:pt>
                <c:pt idx="15594">
                  <c:v>21.466328946643898</c:v>
                </c:pt>
                <c:pt idx="15595">
                  <c:v>21.4677055228236</c:v>
                </c:pt>
                <c:pt idx="15596">
                  <c:v>21.469082099003401</c:v>
                </c:pt>
                <c:pt idx="15597">
                  <c:v>21.470458675183099</c:v>
                </c:pt>
                <c:pt idx="15598">
                  <c:v>21.471835251362801</c:v>
                </c:pt>
                <c:pt idx="15599">
                  <c:v>21.473211827542499</c:v>
                </c:pt>
                <c:pt idx="15600">
                  <c:v>21.474588403722301</c:v>
                </c:pt>
                <c:pt idx="15601">
                  <c:v>21.475964979901999</c:v>
                </c:pt>
                <c:pt idx="15602">
                  <c:v>21.477341556081701</c:v>
                </c:pt>
                <c:pt idx="15603">
                  <c:v>21.478718132261399</c:v>
                </c:pt>
                <c:pt idx="15604">
                  <c:v>21.4800947084412</c:v>
                </c:pt>
                <c:pt idx="15605">
                  <c:v>21.481471284620898</c:v>
                </c:pt>
                <c:pt idx="15606">
                  <c:v>21.4828478608006</c:v>
                </c:pt>
                <c:pt idx="15607">
                  <c:v>21.484224436980298</c:v>
                </c:pt>
                <c:pt idx="15608">
                  <c:v>21.4856010131601</c:v>
                </c:pt>
                <c:pt idx="15609">
                  <c:v>21.486977589339801</c:v>
                </c:pt>
                <c:pt idx="15610">
                  <c:v>21.4883541655195</c:v>
                </c:pt>
                <c:pt idx="15611">
                  <c:v>21.489730741699201</c:v>
                </c:pt>
                <c:pt idx="15612">
                  <c:v>21.491107317878999</c:v>
                </c:pt>
                <c:pt idx="15613">
                  <c:v>21.492483894058701</c:v>
                </c:pt>
                <c:pt idx="15614">
                  <c:v>21.493860470238399</c:v>
                </c:pt>
                <c:pt idx="15615">
                  <c:v>21.4952370464182</c:v>
                </c:pt>
                <c:pt idx="15616">
                  <c:v>21.496613622597899</c:v>
                </c:pt>
                <c:pt idx="15617">
                  <c:v>21.4979901987776</c:v>
                </c:pt>
                <c:pt idx="15618">
                  <c:v>21.499366774957299</c:v>
                </c:pt>
                <c:pt idx="15619">
                  <c:v>21.5007433511371</c:v>
                </c:pt>
                <c:pt idx="15620">
                  <c:v>21.502119927316802</c:v>
                </c:pt>
                <c:pt idx="15621">
                  <c:v>21.5034965034965</c:v>
                </c:pt>
                <c:pt idx="15622">
                  <c:v>21.504873079676202</c:v>
                </c:pt>
                <c:pt idx="15623">
                  <c:v>21.506249655855999</c:v>
                </c:pt>
                <c:pt idx="15624">
                  <c:v>21.507626232035701</c:v>
                </c:pt>
                <c:pt idx="15625">
                  <c:v>21.509002808215399</c:v>
                </c:pt>
                <c:pt idx="15626">
                  <c:v>21.510379384395101</c:v>
                </c:pt>
                <c:pt idx="15627">
                  <c:v>21.511755960574899</c:v>
                </c:pt>
                <c:pt idx="15628">
                  <c:v>21.5131325367546</c:v>
                </c:pt>
                <c:pt idx="15629">
                  <c:v>21.514509112934299</c:v>
                </c:pt>
                <c:pt idx="15630">
                  <c:v>21.515885689114</c:v>
                </c:pt>
                <c:pt idx="15631">
                  <c:v>21.517262265293802</c:v>
                </c:pt>
                <c:pt idx="15632">
                  <c:v>21.5186388414735</c:v>
                </c:pt>
                <c:pt idx="15633">
                  <c:v>21.520015417653202</c:v>
                </c:pt>
                <c:pt idx="15634">
                  <c:v>21.5213919938329</c:v>
                </c:pt>
                <c:pt idx="15635">
                  <c:v>21.522768570012701</c:v>
                </c:pt>
                <c:pt idx="15636">
                  <c:v>21.524145146192399</c:v>
                </c:pt>
                <c:pt idx="15637">
                  <c:v>21.525521722372101</c:v>
                </c:pt>
                <c:pt idx="15638">
                  <c:v>21.526898298551799</c:v>
                </c:pt>
                <c:pt idx="15639">
                  <c:v>21.528274874731601</c:v>
                </c:pt>
                <c:pt idx="15640">
                  <c:v>21.529651450911299</c:v>
                </c:pt>
                <c:pt idx="15641">
                  <c:v>21.531028027091001</c:v>
                </c:pt>
                <c:pt idx="15642">
                  <c:v>21.532404603270798</c:v>
                </c:pt>
                <c:pt idx="15643">
                  <c:v>21.5337811794505</c:v>
                </c:pt>
                <c:pt idx="15644">
                  <c:v>21.535157755630198</c:v>
                </c:pt>
                <c:pt idx="15645">
                  <c:v>21.5365343318099</c:v>
                </c:pt>
                <c:pt idx="15646">
                  <c:v>21.537910907989598</c:v>
                </c:pt>
                <c:pt idx="15647">
                  <c:v>21.5392874841694</c:v>
                </c:pt>
                <c:pt idx="15648">
                  <c:v>21.540664060349101</c:v>
                </c:pt>
                <c:pt idx="15649">
                  <c:v>21.5420406365288</c:v>
                </c:pt>
                <c:pt idx="15650">
                  <c:v>21.543417212708601</c:v>
                </c:pt>
                <c:pt idx="15651">
                  <c:v>21.544793788888299</c:v>
                </c:pt>
                <c:pt idx="15652">
                  <c:v>21.546170365068001</c:v>
                </c:pt>
                <c:pt idx="15653">
                  <c:v>21.547546941247699</c:v>
                </c:pt>
                <c:pt idx="15654">
                  <c:v>21.5489235174275</c:v>
                </c:pt>
                <c:pt idx="15655">
                  <c:v>21.550300093607198</c:v>
                </c:pt>
                <c:pt idx="15656">
                  <c:v>21.5516766697869</c:v>
                </c:pt>
                <c:pt idx="15657">
                  <c:v>21.553053245966598</c:v>
                </c:pt>
                <c:pt idx="15658">
                  <c:v>21.5544298221464</c:v>
                </c:pt>
                <c:pt idx="15659">
                  <c:v>21.555806398326101</c:v>
                </c:pt>
                <c:pt idx="15660">
                  <c:v>21.5571829745058</c:v>
                </c:pt>
                <c:pt idx="15661">
                  <c:v>21.558559550685501</c:v>
                </c:pt>
                <c:pt idx="15662">
                  <c:v>21.559936126865299</c:v>
                </c:pt>
                <c:pt idx="15663">
                  <c:v>21.561312703045001</c:v>
                </c:pt>
                <c:pt idx="15664">
                  <c:v>21.562689279224699</c:v>
                </c:pt>
                <c:pt idx="15665">
                  <c:v>21.564065855404401</c:v>
                </c:pt>
                <c:pt idx="15666">
                  <c:v>21.565442431584199</c:v>
                </c:pt>
                <c:pt idx="15667">
                  <c:v>21.5668190077639</c:v>
                </c:pt>
                <c:pt idx="15668">
                  <c:v>21.568195583943599</c:v>
                </c:pt>
                <c:pt idx="15669">
                  <c:v>21.5695721601233</c:v>
                </c:pt>
                <c:pt idx="15670">
                  <c:v>21.570948736303102</c:v>
                </c:pt>
                <c:pt idx="15671">
                  <c:v>21.5723253124828</c:v>
                </c:pt>
                <c:pt idx="15672">
                  <c:v>21.573701888662502</c:v>
                </c:pt>
                <c:pt idx="15673">
                  <c:v>21.575078464842299</c:v>
                </c:pt>
                <c:pt idx="15674">
                  <c:v>21.576455041022001</c:v>
                </c:pt>
                <c:pt idx="15675">
                  <c:v>21.577831617201699</c:v>
                </c:pt>
                <c:pt idx="15676">
                  <c:v>21.579208193381401</c:v>
                </c:pt>
                <c:pt idx="15677">
                  <c:v>21.580584769561199</c:v>
                </c:pt>
                <c:pt idx="15678">
                  <c:v>21.581961345740901</c:v>
                </c:pt>
                <c:pt idx="15679">
                  <c:v>21.583337921920599</c:v>
                </c:pt>
                <c:pt idx="15680">
                  <c:v>21.584714498100301</c:v>
                </c:pt>
                <c:pt idx="15681">
                  <c:v>21.586091074280102</c:v>
                </c:pt>
                <c:pt idx="15682">
                  <c:v>21.5874676504598</c:v>
                </c:pt>
                <c:pt idx="15683">
                  <c:v>21.588844226639502</c:v>
                </c:pt>
                <c:pt idx="15684">
                  <c:v>21.5902208028192</c:v>
                </c:pt>
                <c:pt idx="15685">
                  <c:v>21.591597378999001</c:v>
                </c:pt>
                <c:pt idx="15686">
                  <c:v>21.592973955178699</c:v>
                </c:pt>
                <c:pt idx="15687">
                  <c:v>21.594350531358401</c:v>
                </c:pt>
                <c:pt idx="15688">
                  <c:v>21.595727107538099</c:v>
                </c:pt>
                <c:pt idx="15689">
                  <c:v>21.597103683717901</c:v>
                </c:pt>
                <c:pt idx="15690">
                  <c:v>21.598480259897599</c:v>
                </c:pt>
                <c:pt idx="15691">
                  <c:v>21.599856836077301</c:v>
                </c:pt>
                <c:pt idx="15692">
                  <c:v>21.601233412256999</c:v>
                </c:pt>
                <c:pt idx="15693">
                  <c:v>21.6026099884368</c:v>
                </c:pt>
                <c:pt idx="15694">
                  <c:v>21.603986564616498</c:v>
                </c:pt>
                <c:pt idx="15695">
                  <c:v>21.6053631407962</c:v>
                </c:pt>
                <c:pt idx="15696">
                  <c:v>21.606739716975898</c:v>
                </c:pt>
                <c:pt idx="15697">
                  <c:v>21.6081162931557</c:v>
                </c:pt>
                <c:pt idx="15698">
                  <c:v>21.609492869335401</c:v>
                </c:pt>
                <c:pt idx="15699">
                  <c:v>21.6108694455151</c:v>
                </c:pt>
                <c:pt idx="15700">
                  <c:v>21.612246021694801</c:v>
                </c:pt>
                <c:pt idx="15701">
                  <c:v>21.613622597874599</c:v>
                </c:pt>
                <c:pt idx="15702">
                  <c:v>21.614999174054301</c:v>
                </c:pt>
                <c:pt idx="15703">
                  <c:v>21.616375750233999</c:v>
                </c:pt>
                <c:pt idx="15704">
                  <c:v>21.617752326413701</c:v>
                </c:pt>
                <c:pt idx="15705">
                  <c:v>21.619128902593499</c:v>
                </c:pt>
                <c:pt idx="15706">
                  <c:v>21.6205054787732</c:v>
                </c:pt>
                <c:pt idx="15707">
                  <c:v>21.621882054952898</c:v>
                </c:pt>
                <c:pt idx="15708">
                  <c:v>21.6232586311327</c:v>
                </c:pt>
                <c:pt idx="15709">
                  <c:v>21.624635207312402</c:v>
                </c:pt>
                <c:pt idx="15710">
                  <c:v>21.6260117834921</c:v>
                </c:pt>
                <c:pt idx="15711">
                  <c:v>21.627388359671802</c:v>
                </c:pt>
                <c:pt idx="15712">
                  <c:v>21.628764935851599</c:v>
                </c:pt>
                <c:pt idx="15713">
                  <c:v>21.630141512031301</c:v>
                </c:pt>
                <c:pt idx="15714">
                  <c:v>21.631518088210999</c:v>
                </c:pt>
                <c:pt idx="15715">
                  <c:v>21.632894664390701</c:v>
                </c:pt>
                <c:pt idx="15716">
                  <c:v>21.634271240570499</c:v>
                </c:pt>
                <c:pt idx="15717">
                  <c:v>21.6356478167502</c:v>
                </c:pt>
                <c:pt idx="15718">
                  <c:v>21.637024392929899</c:v>
                </c:pt>
                <c:pt idx="15719">
                  <c:v>21.6384009691096</c:v>
                </c:pt>
                <c:pt idx="15720">
                  <c:v>21.639777545289402</c:v>
                </c:pt>
                <c:pt idx="15721">
                  <c:v>21.6411541214691</c:v>
                </c:pt>
                <c:pt idx="15722">
                  <c:v>21.642530697648802</c:v>
                </c:pt>
                <c:pt idx="15723">
                  <c:v>21.6439072738285</c:v>
                </c:pt>
                <c:pt idx="15724">
                  <c:v>21.645283850008301</c:v>
                </c:pt>
                <c:pt idx="15725">
                  <c:v>21.646660426187999</c:v>
                </c:pt>
                <c:pt idx="15726">
                  <c:v>21.648037002367701</c:v>
                </c:pt>
                <c:pt idx="15727">
                  <c:v>21.649413578547399</c:v>
                </c:pt>
                <c:pt idx="15728">
                  <c:v>21.650790154727201</c:v>
                </c:pt>
                <c:pt idx="15729">
                  <c:v>21.652166730906899</c:v>
                </c:pt>
                <c:pt idx="15730">
                  <c:v>21.653543307086601</c:v>
                </c:pt>
                <c:pt idx="15731">
                  <c:v>21.654919883266299</c:v>
                </c:pt>
                <c:pt idx="15732">
                  <c:v>21.6562964594461</c:v>
                </c:pt>
                <c:pt idx="15733">
                  <c:v>21.657673035625798</c:v>
                </c:pt>
                <c:pt idx="15734">
                  <c:v>21.6590496118055</c:v>
                </c:pt>
                <c:pt idx="15735">
                  <c:v>21.660426187985198</c:v>
                </c:pt>
                <c:pt idx="15736">
                  <c:v>21.661802764165</c:v>
                </c:pt>
                <c:pt idx="15737">
                  <c:v>21.663179340344701</c:v>
                </c:pt>
                <c:pt idx="15738">
                  <c:v>21.664555916524399</c:v>
                </c:pt>
                <c:pt idx="15739">
                  <c:v>21.665932492704201</c:v>
                </c:pt>
                <c:pt idx="15740">
                  <c:v>21.667309068883899</c:v>
                </c:pt>
                <c:pt idx="15741">
                  <c:v>21.668685645063601</c:v>
                </c:pt>
                <c:pt idx="15742">
                  <c:v>21.670062221243299</c:v>
                </c:pt>
                <c:pt idx="15743">
                  <c:v>21.6714387974231</c:v>
                </c:pt>
                <c:pt idx="15744">
                  <c:v>21.672815373602798</c:v>
                </c:pt>
                <c:pt idx="15745">
                  <c:v>21.6741919497825</c:v>
                </c:pt>
                <c:pt idx="15746">
                  <c:v>21.675568525962198</c:v>
                </c:pt>
                <c:pt idx="15747">
                  <c:v>21.676945102142</c:v>
                </c:pt>
                <c:pt idx="15748">
                  <c:v>21.678321678321701</c:v>
                </c:pt>
                <c:pt idx="15749">
                  <c:v>21.6796982545014</c:v>
                </c:pt>
                <c:pt idx="15750">
                  <c:v>21.681074830681101</c:v>
                </c:pt>
                <c:pt idx="15751">
                  <c:v>21.682451406860899</c:v>
                </c:pt>
                <c:pt idx="15752">
                  <c:v>21.683827983040601</c:v>
                </c:pt>
                <c:pt idx="15753">
                  <c:v>21.685204559220299</c:v>
                </c:pt>
                <c:pt idx="15754">
                  <c:v>21.686581135400001</c:v>
                </c:pt>
                <c:pt idx="15755">
                  <c:v>21.687957711579799</c:v>
                </c:pt>
                <c:pt idx="15756">
                  <c:v>21.6893342877595</c:v>
                </c:pt>
                <c:pt idx="15757">
                  <c:v>21.690710863939199</c:v>
                </c:pt>
                <c:pt idx="15758">
                  <c:v>21.6920874401189</c:v>
                </c:pt>
                <c:pt idx="15759">
                  <c:v>21.693464016298702</c:v>
                </c:pt>
                <c:pt idx="15760">
                  <c:v>21.6948405924784</c:v>
                </c:pt>
                <c:pt idx="15761">
                  <c:v>21.696217168658102</c:v>
                </c:pt>
                <c:pt idx="15762">
                  <c:v>21.6975937448378</c:v>
                </c:pt>
                <c:pt idx="15763">
                  <c:v>21.698970321017601</c:v>
                </c:pt>
                <c:pt idx="15764">
                  <c:v>21.700346897197299</c:v>
                </c:pt>
                <c:pt idx="15765">
                  <c:v>21.701723473377001</c:v>
                </c:pt>
                <c:pt idx="15766">
                  <c:v>21.703100049556699</c:v>
                </c:pt>
                <c:pt idx="15767">
                  <c:v>21.7044766257365</c:v>
                </c:pt>
                <c:pt idx="15768">
                  <c:v>21.705853201916199</c:v>
                </c:pt>
                <c:pt idx="15769">
                  <c:v>21.7072297780959</c:v>
                </c:pt>
                <c:pt idx="15770">
                  <c:v>21.708606354275702</c:v>
                </c:pt>
                <c:pt idx="15771">
                  <c:v>21.7099829304554</c:v>
                </c:pt>
                <c:pt idx="15772">
                  <c:v>21.711359506635102</c:v>
                </c:pt>
                <c:pt idx="15773">
                  <c:v>21.7127360828148</c:v>
                </c:pt>
                <c:pt idx="15774">
                  <c:v>21.714112658994601</c:v>
                </c:pt>
                <c:pt idx="15775">
                  <c:v>21.715489235174299</c:v>
                </c:pt>
                <c:pt idx="15776">
                  <c:v>21.716865811354001</c:v>
                </c:pt>
                <c:pt idx="15777">
                  <c:v>21.718242387533699</c:v>
                </c:pt>
                <c:pt idx="15778">
                  <c:v>21.719618963713501</c:v>
                </c:pt>
                <c:pt idx="15779">
                  <c:v>21.720995539893199</c:v>
                </c:pt>
                <c:pt idx="15780">
                  <c:v>21.722372116072901</c:v>
                </c:pt>
                <c:pt idx="15781">
                  <c:v>21.723748692252599</c:v>
                </c:pt>
                <c:pt idx="15782">
                  <c:v>21.7251252684324</c:v>
                </c:pt>
                <c:pt idx="15783">
                  <c:v>21.726501844612098</c:v>
                </c:pt>
                <c:pt idx="15784">
                  <c:v>21.7278784207918</c:v>
                </c:pt>
                <c:pt idx="15785">
                  <c:v>21.729254996971498</c:v>
                </c:pt>
                <c:pt idx="15786">
                  <c:v>21.7306315731513</c:v>
                </c:pt>
                <c:pt idx="15787">
                  <c:v>21.732008149331001</c:v>
                </c:pt>
                <c:pt idx="15788">
                  <c:v>21.7333847255107</c:v>
                </c:pt>
                <c:pt idx="15789">
                  <c:v>21.734761301690401</c:v>
                </c:pt>
                <c:pt idx="15790">
                  <c:v>21.736137877870199</c:v>
                </c:pt>
                <c:pt idx="15791">
                  <c:v>21.737514454049901</c:v>
                </c:pt>
                <c:pt idx="15792">
                  <c:v>21.738891030229599</c:v>
                </c:pt>
                <c:pt idx="15793">
                  <c:v>21.740267606409301</c:v>
                </c:pt>
                <c:pt idx="15794">
                  <c:v>21.741644182589098</c:v>
                </c:pt>
                <c:pt idx="15795">
                  <c:v>21.7430207587688</c:v>
                </c:pt>
                <c:pt idx="15796">
                  <c:v>21.744397334948498</c:v>
                </c:pt>
                <c:pt idx="15797">
                  <c:v>21.7457739111282</c:v>
                </c:pt>
                <c:pt idx="15798">
                  <c:v>21.747150487308001</c:v>
                </c:pt>
                <c:pt idx="15799">
                  <c:v>21.7485270634877</c:v>
                </c:pt>
                <c:pt idx="15800">
                  <c:v>21.749903639667401</c:v>
                </c:pt>
                <c:pt idx="15801">
                  <c:v>21.7512802158471</c:v>
                </c:pt>
                <c:pt idx="15802">
                  <c:v>21.752656792026901</c:v>
                </c:pt>
                <c:pt idx="15803">
                  <c:v>21.754033368206599</c:v>
                </c:pt>
                <c:pt idx="15804">
                  <c:v>21.755409944386301</c:v>
                </c:pt>
                <c:pt idx="15805">
                  <c:v>21.756786520566099</c:v>
                </c:pt>
                <c:pt idx="15806">
                  <c:v>21.7581630967458</c:v>
                </c:pt>
                <c:pt idx="15807">
                  <c:v>21.759539672925499</c:v>
                </c:pt>
                <c:pt idx="15808">
                  <c:v>21.7609162491052</c:v>
                </c:pt>
                <c:pt idx="15809">
                  <c:v>21.762292825285002</c:v>
                </c:pt>
                <c:pt idx="15810">
                  <c:v>21.7636694014647</c:v>
                </c:pt>
                <c:pt idx="15811">
                  <c:v>21.765045977644402</c:v>
                </c:pt>
                <c:pt idx="15812">
                  <c:v>21.7664225538241</c:v>
                </c:pt>
                <c:pt idx="15813">
                  <c:v>21.767799130003901</c:v>
                </c:pt>
                <c:pt idx="15814">
                  <c:v>21.769175706183599</c:v>
                </c:pt>
                <c:pt idx="15815">
                  <c:v>21.770552282363301</c:v>
                </c:pt>
                <c:pt idx="15816">
                  <c:v>21.771928858542999</c:v>
                </c:pt>
                <c:pt idx="15817">
                  <c:v>21.773305434722801</c:v>
                </c:pt>
                <c:pt idx="15818">
                  <c:v>21.774682010902499</c:v>
                </c:pt>
                <c:pt idx="15819">
                  <c:v>21.776058587082201</c:v>
                </c:pt>
                <c:pt idx="15820">
                  <c:v>21.777435163261899</c:v>
                </c:pt>
                <c:pt idx="15821">
                  <c:v>21.7788117394417</c:v>
                </c:pt>
                <c:pt idx="15822">
                  <c:v>21.780188315621398</c:v>
                </c:pt>
                <c:pt idx="15823">
                  <c:v>21.7815648918011</c:v>
                </c:pt>
                <c:pt idx="15824">
                  <c:v>21.782941467980802</c:v>
                </c:pt>
                <c:pt idx="15825">
                  <c:v>21.784318044160599</c:v>
                </c:pt>
                <c:pt idx="15826">
                  <c:v>21.785694620340301</c:v>
                </c:pt>
                <c:pt idx="15827">
                  <c:v>21.787071196519999</c:v>
                </c:pt>
                <c:pt idx="15828">
                  <c:v>21.788447772699701</c:v>
                </c:pt>
                <c:pt idx="15829">
                  <c:v>21.789824348879499</c:v>
                </c:pt>
                <c:pt idx="15830">
                  <c:v>21.791200925059201</c:v>
                </c:pt>
                <c:pt idx="15831">
                  <c:v>21.792577501238899</c:v>
                </c:pt>
                <c:pt idx="15832">
                  <c:v>21.793954077418601</c:v>
                </c:pt>
                <c:pt idx="15833">
                  <c:v>21.795330653598398</c:v>
                </c:pt>
                <c:pt idx="15834">
                  <c:v>21.7967072297781</c:v>
                </c:pt>
                <c:pt idx="15835">
                  <c:v>21.798083805957798</c:v>
                </c:pt>
                <c:pt idx="15836">
                  <c:v>21.7994603821376</c:v>
                </c:pt>
                <c:pt idx="15837">
                  <c:v>21.800836958317301</c:v>
                </c:pt>
                <c:pt idx="15838">
                  <c:v>21.802213534497</c:v>
                </c:pt>
                <c:pt idx="15839">
                  <c:v>21.803590110676701</c:v>
                </c:pt>
                <c:pt idx="15840">
                  <c:v>21.804966686856499</c:v>
                </c:pt>
                <c:pt idx="15841">
                  <c:v>21.806343263036201</c:v>
                </c:pt>
                <c:pt idx="15842">
                  <c:v>21.807719839215899</c:v>
                </c:pt>
                <c:pt idx="15843">
                  <c:v>21.809096415395601</c:v>
                </c:pt>
                <c:pt idx="15844">
                  <c:v>21.810472991575399</c:v>
                </c:pt>
                <c:pt idx="15845">
                  <c:v>21.8118495677551</c:v>
                </c:pt>
                <c:pt idx="15846">
                  <c:v>21.813226143934799</c:v>
                </c:pt>
                <c:pt idx="15847">
                  <c:v>21.8146027201145</c:v>
                </c:pt>
                <c:pt idx="15848">
                  <c:v>21.815979296294302</c:v>
                </c:pt>
                <c:pt idx="15849">
                  <c:v>21.817355872474</c:v>
                </c:pt>
                <c:pt idx="15850">
                  <c:v>21.818732448653702</c:v>
                </c:pt>
                <c:pt idx="15851">
                  <c:v>21.8201090248334</c:v>
                </c:pt>
                <c:pt idx="15852">
                  <c:v>21.821485601013201</c:v>
                </c:pt>
                <c:pt idx="15853">
                  <c:v>21.822862177192899</c:v>
                </c:pt>
                <c:pt idx="15854">
                  <c:v>21.824238753372601</c:v>
                </c:pt>
                <c:pt idx="15855">
                  <c:v>21.825615329552299</c:v>
                </c:pt>
                <c:pt idx="15856">
                  <c:v>21.8269919057321</c:v>
                </c:pt>
                <c:pt idx="15857">
                  <c:v>21.828368481911799</c:v>
                </c:pt>
                <c:pt idx="15858">
                  <c:v>21.8297450580915</c:v>
                </c:pt>
                <c:pt idx="15859">
                  <c:v>21.831121634271199</c:v>
                </c:pt>
                <c:pt idx="15860">
                  <c:v>21.832498210451</c:v>
                </c:pt>
                <c:pt idx="15861">
                  <c:v>21.833874786630702</c:v>
                </c:pt>
                <c:pt idx="15862">
                  <c:v>21.8352513628104</c:v>
                </c:pt>
                <c:pt idx="15863">
                  <c:v>21.836627938990102</c:v>
                </c:pt>
                <c:pt idx="15864">
                  <c:v>21.838004515169899</c:v>
                </c:pt>
                <c:pt idx="15865">
                  <c:v>21.839381091349601</c:v>
                </c:pt>
                <c:pt idx="15866">
                  <c:v>21.840757667529299</c:v>
                </c:pt>
                <c:pt idx="15867">
                  <c:v>21.842134243709101</c:v>
                </c:pt>
                <c:pt idx="15868">
                  <c:v>21.843510819888799</c:v>
                </c:pt>
                <c:pt idx="15869">
                  <c:v>21.844887396068501</c:v>
                </c:pt>
                <c:pt idx="15870">
                  <c:v>21.846263972248199</c:v>
                </c:pt>
                <c:pt idx="15871">
                  <c:v>21.847640548428</c:v>
                </c:pt>
                <c:pt idx="15872">
                  <c:v>21.849017124607698</c:v>
                </c:pt>
                <c:pt idx="15873">
                  <c:v>21.8503937007874</c:v>
                </c:pt>
                <c:pt idx="15874">
                  <c:v>21.851770276967098</c:v>
                </c:pt>
                <c:pt idx="15875">
                  <c:v>21.8531468531469</c:v>
                </c:pt>
                <c:pt idx="15876">
                  <c:v>21.854523429326601</c:v>
                </c:pt>
                <c:pt idx="15877">
                  <c:v>21.8559000055063</c:v>
                </c:pt>
                <c:pt idx="15878">
                  <c:v>21.857276581686001</c:v>
                </c:pt>
                <c:pt idx="15879">
                  <c:v>21.858653157865799</c:v>
                </c:pt>
                <c:pt idx="15880">
                  <c:v>21.860029734045501</c:v>
                </c:pt>
                <c:pt idx="15881">
                  <c:v>21.861406310225199</c:v>
                </c:pt>
                <c:pt idx="15882">
                  <c:v>21.862782886404901</c:v>
                </c:pt>
                <c:pt idx="15883">
                  <c:v>21.864159462584698</c:v>
                </c:pt>
                <c:pt idx="15884">
                  <c:v>21.8655360387644</c:v>
                </c:pt>
                <c:pt idx="15885">
                  <c:v>21.866912614944098</c:v>
                </c:pt>
                <c:pt idx="15886">
                  <c:v>21.8682891911238</c:v>
                </c:pt>
                <c:pt idx="15887">
                  <c:v>21.869665767303601</c:v>
                </c:pt>
                <c:pt idx="15888">
                  <c:v>21.8710423434833</c:v>
                </c:pt>
                <c:pt idx="15889">
                  <c:v>21.872418919663001</c:v>
                </c:pt>
                <c:pt idx="15890">
                  <c:v>21.8737954958427</c:v>
                </c:pt>
                <c:pt idx="15891">
                  <c:v>21.875172072022501</c:v>
                </c:pt>
                <c:pt idx="15892">
                  <c:v>21.876548648202199</c:v>
                </c:pt>
                <c:pt idx="15893">
                  <c:v>21.877925224381901</c:v>
                </c:pt>
                <c:pt idx="15894">
                  <c:v>21.879301800561599</c:v>
                </c:pt>
                <c:pt idx="15895">
                  <c:v>21.8806783767414</c:v>
                </c:pt>
                <c:pt idx="15896">
                  <c:v>21.882054952921099</c:v>
                </c:pt>
                <c:pt idx="15897">
                  <c:v>21.8834315291008</c:v>
                </c:pt>
                <c:pt idx="15898">
                  <c:v>21.884808105280602</c:v>
                </c:pt>
                <c:pt idx="15899">
                  <c:v>21.8861846814603</c:v>
                </c:pt>
                <c:pt idx="15900">
                  <c:v>21.887561257640002</c:v>
                </c:pt>
                <c:pt idx="15901">
                  <c:v>21.8889378338197</c:v>
                </c:pt>
                <c:pt idx="15902">
                  <c:v>21.890314409999501</c:v>
                </c:pt>
                <c:pt idx="15903">
                  <c:v>21.891690986179199</c:v>
                </c:pt>
                <c:pt idx="15904">
                  <c:v>21.893067562358901</c:v>
                </c:pt>
                <c:pt idx="15905">
                  <c:v>21.894444138538599</c:v>
                </c:pt>
                <c:pt idx="15906">
                  <c:v>21.895820714718401</c:v>
                </c:pt>
                <c:pt idx="15907">
                  <c:v>21.897197290898099</c:v>
                </c:pt>
                <c:pt idx="15908">
                  <c:v>21.898573867077801</c:v>
                </c:pt>
                <c:pt idx="15909">
                  <c:v>21.899950443257499</c:v>
                </c:pt>
                <c:pt idx="15910">
                  <c:v>21.9013270194373</c:v>
                </c:pt>
                <c:pt idx="15911">
                  <c:v>21.902703595617002</c:v>
                </c:pt>
                <c:pt idx="15912">
                  <c:v>21.9040801717967</c:v>
                </c:pt>
                <c:pt idx="15913">
                  <c:v>21.905456747976402</c:v>
                </c:pt>
                <c:pt idx="15914">
                  <c:v>21.906833324156199</c:v>
                </c:pt>
                <c:pt idx="15915">
                  <c:v>21.908209900335901</c:v>
                </c:pt>
                <c:pt idx="15916">
                  <c:v>21.909586476515599</c:v>
                </c:pt>
                <c:pt idx="15917">
                  <c:v>21.910963052695301</c:v>
                </c:pt>
                <c:pt idx="15918">
                  <c:v>21.912339628875099</c:v>
                </c:pt>
                <c:pt idx="15919">
                  <c:v>21.913716205054801</c:v>
                </c:pt>
                <c:pt idx="15920">
                  <c:v>21.915092781234499</c:v>
                </c:pt>
                <c:pt idx="15921">
                  <c:v>21.916469357414201</c:v>
                </c:pt>
                <c:pt idx="15922">
                  <c:v>21.917845933593998</c:v>
                </c:pt>
                <c:pt idx="15923">
                  <c:v>21.9192225097737</c:v>
                </c:pt>
                <c:pt idx="15924">
                  <c:v>21.920599085953398</c:v>
                </c:pt>
                <c:pt idx="15925">
                  <c:v>21.9219756621331</c:v>
                </c:pt>
                <c:pt idx="15926">
                  <c:v>21.923352238312901</c:v>
                </c:pt>
                <c:pt idx="15927">
                  <c:v>21.9247288144926</c:v>
                </c:pt>
                <c:pt idx="15928">
                  <c:v>21.926105390672301</c:v>
                </c:pt>
                <c:pt idx="15929">
                  <c:v>21.927481966852099</c:v>
                </c:pt>
                <c:pt idx="15930">
                  <c:v>21.928858543031801</c:v>
                </c:pt>
                <c:pt idx="15931">
                  <c:v>21.930235119211499</c:v>
                </c:pt>
                <c:pt idx="15932">
                  <c:v>21.931611695391201</c:v>
                </c:pt>
                <c:pt idx="15933">
                  <c:v>21.932988271570999</c:v>
                </c:pt>
                <c:pt idx="15934">
                  <c:v>21.9343648477507</c:v>
                </c:pt>
                <c:pt idx="15935">
                  <c:v>21.935741423930398</c:v>
                </c:pt>
                <c:pt idx="15936">
                  <c:v>21.9371180001101</c:v>
                </c:pt>
                <c:pt idx="15937">
                  <c:v>21.938494576289902</c:v>
                </c:pt>
                <c:pt idx="15938">
                  <c:v>21.9398711524696</c:v>
                </c:pt>
                <c:pt idx="15939">
                  <c:v>21.941247728649302</c:v>
                </c:pt>
                <c:pt idx="15940">
                  <c:v>21.942624304829</c:v>
                </c:pt>
                <c:pt idx="15941">
                  <c:v>21.944000881008801</c:v>
                </c:pt>
                <c:pt idx="15942">
                  <c:v>21.945377457188499</c:v>
                </c:pt>
                <c:pt idx="15943">
                  <c:v>21.946754033368201</c:v>
                </c:pt>
                <c:pt idx="15944">
                  <c:v>21.948130609547899</c:v>
                </c:pt>
                <c:pt idx="15945">
                  <c:v>21.9495071857277</c:v>
                </c:pt>
                <c:pt idx="15946">
                  <c:v>21.950883761907399</c:v>
                </c:pt>
                <c:pt idx="15947">
                  <c:v>21.9522603380871</c:v>
                </c:pt>
                <c:pt idx="15948">
                  <c:v>21.953636914266799</c:v>
                </c:pt>
                <c:pt idx="15949">
                  <c:v>21.9550134904466</c:v>
                </c:pt>
                <c:pt idx="15950">
                  <c:v>21.956390066626302</c:v>
                </c:pt>
                <c:pt idx="15951">
                  <c:v>21.957766642806</c:v>
                </c:pt>
                <c:pt idx="15952">
                  <c:v>21.959143218985702</c:v>
                </c:pt>
                <c:pt idx="15953">
                  <c:v>21.960519795165499</c:v>
                </c:pt>
                <c:pt idx="15954">
                  <c:v>21.961896371345201</c:v>
                </c:pt>
                <c:pt idx="15955">
                  <c:v>21.963272947524899</c:v>
                </c:pt>
                <c:pt idx="15956">
                  <c:v>21.964649523704601</c:v>
                </c:pt>
                <c:pt idx="15957">
                  <c:v>21.966026099884399</c:v>
                </c:pt>
                <c:pt idx="15958">
                  <c:v>21.967402676064101</c:v>
                </c:pt>
                <c:pt idx="15959">
                  <c:v>21.968779252243799</c:v>
                </c:pt>
                <c:pt idx="15960">
                  <c:v>21.970155828423501</c:v>
                </c:pt>
                <c:pt idx="15961">
                  <c:v>21.971532404603298</c:v>
                </c:pt>
                <c:pt idx="15962">
                  <c:v>21.972908980783</c:v>
                </c:pt>
                <c:pt idx="15963">
                  <c:v>21.974285556962698</c:v>
                </c:pt>
                <c:pt idx="15964">
                  <c:v>21.975662133142499</c:v>
                </c:pt>
                <c:pt idx="15965">
                  <c:v>21.977038709322201</c:v>
                </c:pt>
                <c:pt idx="15966">
                  <c:v>21.978415285501899</c:v>
                </c:pt>
                <c:pt idx="15967">
                  <c:v>21.979791861681601</c:v>
                </c:pt>
                <c:pt idx="15968">
                  <c:v>21.981168437861399</c:v>
                </c:pt>
                <c:pt idx="15969">
                  <c:v>21.982545014041101</c:v>
                </c:pt>
                <c:pt idx="15970">
                  <c:v>21.983921590220799</c:v>
                </c:pt>
                <c:pt idx="15971">
                  <c:v>21.985298166400501</c:v>
                </c:pt>
                <c:pt idx="15972">
                  <c:v>21.986674742580298</c:v>
                </c:pt>
                <c:pt idx="15973">
                  <c:v>21.98805131876</c:v>
                </c:pt>
                <c:pt idx="15974">
                  <c:v>21.989427894939698</c:v>
                </c:pt>
                <c:pt idx="15975">
                  <c:v>21.9908044711194</c:v>
                </c:pt>
                <c:pt idx="15976">
                  <c:v>21.992181047299201</c:v>
                </c:pt>
                <c:pt idx="15977">
                  <c:v>21.9935576234789</c:v>
                </c:pt>
                <c:pt idx="15978">
                  <c:v>21.994934199658601</c:v>
                </c:pt>
                <c:pt idx="15979">
                  <c:v>21.9963107758383</c:v>
                </c:pt>
                <c:pt idx="15980">
                  <c:v>21.997687352018101</c:v>
                </c:pt>
                <c:pt idx="15981">
                  <c:v>21.999063928197799</c:v>
                </c:pt>
                <c:pt idx="15982">
                  <c:v>22.000440504377501</c:v>
                </c:pt>
                <c:pt idx="15983">
                  <c:v>22.001817080557199</c:v>
                </c:pt>
                <c:pt idx="15984">
                  <c:v>22.003193656737</c:v>
                </c:pt>
                <c:pt idx="15985">
                  <c:v>22.004570232916699</c:v>
                </c:pt>
                <c:pt idx="15986">
                  <c:v>22.0059468090964</c:v>
                </c:pt>
                <c:pt idx="15987">
                  <c:v>22.007323385276099</c:v>
                </c:pt>
                <c:pt idx="15988">
                  <c:v>22.0086999614559</c:v>
                </c:pt>
                <c:pt idx="15989">
                  <c:v>22.010076537635602</c:v>
                </c:pt>
                <c:pt idx="15990">
                  <c:v>22.0114531138153</c:v>
                </c:pt>
                <c:pt idx="15991">
                  <c:v>22.012829689995002</c:v>
                </c:pt>
                <c:pt idx="15992">
                  <c:v>22.014206266174799</c:v>
                </c:pt>
                <c:pt idx="15993">
                  <c:v>22.015582842354501</c:v>
                </c:pt>
                <c:pt idx="15994">
                  <c:v>22.016959418534199</c:v>
                </c:pt>
                <c:pt idx="15995">
                  <c:v>22.018335994714</c:v>
                </c:pt>
                <c:pt idx="15996">
                  <c:v>22.019712570893699</c:v>
                </c:pt>
                <c:pt idx="15997">
                  <c:v>22.0210891470734</c:v>
                </c:pt>
                <c:pt idx="15998">
                  <c:v>22.022465723253099</c:v>
                </c:pt>
                <c:pt idx="15999">
                  <c:v>22.0238422994329</c:v>
                </c:pt>
                <c:pt idx="16000">
                  <c:v>22.025218875612602</c:v>
                </c:pt>
                <c:pt idx="16001">
                  <c:v>22.0265954517923</c:v>
                </c:pt>
                <c:pt idx="16002">
                  <c:v>22.027972027972002</c:v>
                </c:pt>
                <c:pt idx="16003">
                  <c:v>22.029348604151799</c:v>
                </c:pt>
                <c:pt idx="16004">
                  <c:v>22.030725180331501</c:v>
                </c:pt>
                <c:pt idx="16005">
                  <c:v>22.032101756511199</c:v>
                </c:pt>
                <c:pt idx="16006">
                  <c:v>22.033478332690901</c:v>
                </c:pt>
                <c:pt idx="16007">
                  <c:v>22.034854908870699</c:v>
                </c:pt>
                <c:pt idx="16008">
                  <c:v>22.036231485050401</c:v>
                </c:pt>
                <c:pt idx="16009">
                  <c:v>22.037608061230099</c:v>
                </c:pt>
                <c:pt idx="16010">
                  <c:v>22.038984637409801</c:v>
                </c:pt>
                <c:pt idx="16011">
                  <c:v>22.040361213589598</c:v>
                </c:pt>
                <c:pt idx="16012">
                  <c:v>22.0417377897693</c:v>
                </c:pt>
                <c:pt idx="16013">
                  <c:v>22.043114365948998</c:v>
                </c:pt>
                <c:pt idx="16014">
                  <c:v>22.0444909421287</c:v>
                </c:pt>
                <c:pt idx="16015">
                  <c:v>22.045867518308501</c:v>
                </c:pt>
                <c:pt idx="16016">
                  <c:v>22.0472440944882</c:v>
                </c:pt>
                <c:pt idx="16017">
                  <c:v>22.048620670667901</c:v>
                </c:pt>
                <c:pt idx="16018">
                  <c:v>22.0499972468476</c:v>
                </c:pt>
                <c:pt idx="16019">
                  <c:v>22.051373823027401</c:v>
                </c:pt>
                <c:pt idx="16020">
                  <c:v>22.052750399207099</c:v>
                </c:pt>
                <c:pt idx="16021">
                  <c:v>22.054126975386801</c:v>
                </c:pt>
                <c:pt idx="16022">
                  <c:v>22.055503551566598</c:v>
                </c:pt>
                <c:pt idx="16023">
                  <c:v>22.0568801277463</c:v>
                </c:pt>
                <c:pt idx="16024">
                  <c:v>22.058256703925998</c:v>
                </c:pt>
                <c:pt idx="16025">
                  <c:v>22.0596332801057</c:v>
                </c:pt>
                <c:pt idx="16026">
                  <c:v>22.061009856285398</c:v>
                </c:pt>
                <c:pt idx="16027">
                  <c:v>22.0623864324652</c:v>
                </c:pt>
                <c:pt idx="16028">
                  <c:v>22.063763008644901</c:v>
                </c:pt>
                <c:pt idx="16029">
                  <c:v>22.0651395848246</c:v>
                </c:pt>
                <c:pt idx="16030">
                  <c:v>22.066516161004401</c:v>
                </c:pt>
                <c:pt idx="16031">
                  <c:v>22.067892737184099</c:v>
                </c:pt>
                <c:pt idx="16032">
                  <c:v>22.069269313363801</c:v>
                </c:pt>
                <c:pt idx="16033">
                  <c:v>22.070645889543499</c:v>
                </c:pt>
                <c:pt idx="16034">
                  <c:v>22.0720224657233</c:v>
                </c:pt>
                <c:pt idx="16035">
                  <c:v>22.073399041902999</c:v>
                </c:pt>
                <c:pt idx="16036">
                  <c:v>22.0747756180827</c:v>
                </c:pt>
                <c:pt idx="16037">
                  <c:v>22.076152194262399</c:v>
                </c:pt>
                <c:pt idx="16038">
                  <c:v>22.0775287704422</c:v>
                </c:pt>
                <c:pt idx="16039">
                  <c:v>22.078905346621902</c:v>
                </c:pt>
                <c:pt idx="16040">
                  <c:v>22.0802819228016</c:v>
                </c:pt>
                <c:pt idx="16041">
                  <c:v>22.081658498981302</c:v>
                </c:pt>
                <c:pt idx="16042">
                  <c:v>22.083035075161099</c:v>
                </c:pt>
                <c:pt idx="16043">
                  <c:v>22.084411651340801</c:v>
                </c:pt>
                <c:pt idx="16044">
                  <c:v>22.085788227520499</c:v>
                </c:pt>
                <c:pt idx="16045">
                  <c:v>22.087164803700201</c:v>
                </c:pt>
                <c:pt idx="16046">
                  <c:v>22.088541379879999</c:v>
                </c:pt>
                <c:pt idx="16047">
                  <c:v>22.089917956059701</c:v>
                </c:pt>
                <c:pt idx="16048">
                  <c:v>22.091294532239399</c:v>
                </c:pt>
                <c:pt idx="16049">
                  <c:v>22.092671108419101</c:v>
                </c:pt>
                <c:pt idx="16050">
                  <c:v>22.094047684598898</c:v>
                </c:pt>
                <c:pt idx="16051">
                  <c:v>22.0954242607786</c:v>
                </c:pt>
                <c:pt idx="16052">
                  <c:v>22.096800836958302</c:v>
                </c:pt>
                <c:pt idx="16053">
                  <c:v>22.098177413138099</c:v>
                </c:pt>
                <c:pt idx="16054">
                  <c:v>22.099553989317801</c:v>
                </c:pt>
                <c:pt idx="16055">
                  <c:v>22.100930565497499</c:v>
                </c:pt>
                <c:pt idx="16056">
                  <c:v>22.102307141677201</c:v>
                </c:pt>
                <c:pt idx="16057">
                  <c:v>22.103683717856999</c:v>
                </c:pt>
                <c:pt idx="16058">
                  <c:v>22.105060294036701</c:v>
                </c:pt>
                <c:pt idx="16059">
                  <c:v>22.106436870216399</c:v>
                </c:pt>
                <c:pt idx="16060">
                  <c:v>22.107813446396101</c:v>
                </c:pt>
                <c:pt idx="16061">
                  <c:v>22.109190022575898</c:v>
                </c:pt>
                <c:pt idx="16062">
                  <c:v>22.1105665987556</c:v>
                </c:pt>
                <c:pt idx="16063">
                  <c:v>22.111943174935298</c:v>
                </c:pt>
                <c:pt idx="16064">
                  <c:v>22.113319751115</c:v>
                </c:pt>
                <c:pt idx="16065">
                  <c:v>22.114696327294801</c:v>
                </c:pt>
                <c:pt idx="16066">
                  <c:v>22.1160729034745</c:v>
                </c:pt>
                <c:pt idx="16067">
                  <c:v>22.117449479654201</c:v>
                </c:pt>
                <c:pt idx="16068">
                  <c:v>22.1188260558339</c:v>
                </c:pt>
                <c:pt idx="16069">
                  <c:v>22.120202632013701</c:v>
                </c:pt>
                <c:pt idx="16070">
                  <c:v>22.121579208193399</c:v>
                </c:pt>
                <c:pt idx="16071">
                  <c:v>22.122955784373101</c:v>
                </c:pt>
                <c:pt idx="16072">
                  <c:v>22.124332360552799</c:v>
                </c:pt>
                <c:pt idx="16073">
                  <c:v>22.1257089367326</c:v>
                </c:pt>
                <c:pt idx="16074">
                  <c:v>22.127085512912299</c:v>
                </c:pt>
                <c:pt idx="16075">
                  <c:v>22.128462089092</c:v>
                </c:pt>
                <c:pt idx="16076">
                  <c:v>22.129838665271699</c:v>
                </c:pt>
                <c:pt idx="16077">
                  <c:v>22.1312152414515</c:v>
                </c:pt>
                <c:pt idx="16078">
                  <c:v>22.132591817631202</c:v>
                </c:pt>
                <c:pt idx="16079">
                  <c:v>22.1339683938109</c:v>
                </c:pt>
                <c:pt idx="16080">
                  <c:v>22.135344969990602</c:v>
                </c:pt>
                <c:pt idx="16081">
                  <c:v>22.136721546170399</c:v>
                </c:pt>
                <c:pt idx="16082">
                  <c:v>22.138098122350101</c:v>
                </c:pt>
                <c:pt idx="16083">
                  <c:v>22.139474698529799</c:v>
                </c:pt>
                <c:pt idx="16084">
                  <c:v>22.140851274709501</c:v>
                </c:pt>
                <c:pt idx="16085">
                  <c:v>22.142227850889299</c:v>
                </c:pt>
                <c:pt idx="16086">
                  <c:v>22.143604427069</c:v>
                </c:pt>
                <c:pt idx="16087">
                  <c:v>22.144981003248699</c:v>
                </c:pt>
                <c:pt idx="16088">
                  <c:v>22.1463575794285</c:v>
                </c:pt>
                <c:pt idx="16089">
                  <c:v>22.147734155608202</c:v>
                </c:pt>
                <c:pt idx="16090">
                  <c:v>22.1491107317879</c:v>
                </c:pt>
                <c:pt idx="16091">
                  <c:v>22.150487307967602</c:v>
                </c:pt>
                <c:pt idx="16092">
                  <c:v>22.151863884147399</c:v>
                </c:pt>
                <c:pt idx="16093">
                  <c:v>22.153240460327101</c:v>
                </c:pt>
                <c:pt idx="16094">
                  <c:v>22.154617036506799</c:v>
                </c:pt>
                <c:pt idx="16095">
                  <c:v>22.155993612686501</c:v>
                </c:pt>
                <c:pt idx="16096">
                  <c:v>22.157370188866299</c:v>
                </c:pt>
                <c:pt idx="16097">
                  <c:v>22.158746765046001</c:v>
                </c:pt>
                <c:pt idx="16098">
                  <c:v>22.160123341225699</c:v>
                </c:pt>
                <c:pt idx="16099">
                  <c:v>22.161499917405401</c:v>
                </c:pt>
                <c:pt idx="16100">
                  <c:v>22.162876493585198</c:v>
                </c:pt>
                <c:pt idx="16101">
                  <c:v>22.1642530697649</c:v>
                </c:pt>
                <c:pt idx="16102">
                  <c:v>22.165629645944598</c:v>
                </c:pt>
                <c:pt idx="16103">
                  <c:v>22.1670062221243</c:v>
                </c:pt>
                <c:pt idx="16104">
                  <c:v>22.168382798304101</c:v>
                </c:pt>
                <c:pt idx="16105">
                  <c:v>22.1697593744838</c:v>
                </c:pt>
                <c:pt idx="16106">
                  <c:v>22.171135950663501</c:v>
                </c:pt>
                <c:pt idx="16107">
                  <c:v>22.1725125268432</c:v>
                </c:pt>
                <c:pt idx="16108">
                  <c:v>22.173889103023001</c:v>
                </c:pt>
                <c:pt idx="16109">
                  <c:v>22.175265679202699</c:v>
                </c:pt>
                <c:pt idx="16110">
                  <c:v>22.176642255382401</c:v>
                </c:pt>
                <c:pt idx="16111">
                  <c:v>22.178018831562099</c:v>
                </c:pt>
                <c:pt idx="16112">
                  <c:v>22.1793954077419</c:v>
                </c:pt>
                <c:pt idx="16113">
                  <c:v>22.180771983921598</c:v>
                </c:pt>
                <c:pt idx="16114">
                  <c:v>22.1821485601013</c:v>
                </c:pt>
                <c:pt idx="16115">
                  <c:v>22.183525136280998</c:v>
                </c:pt>
                <c:pt idx="16116">
                  <c:v>22.1849017124608</c:v>
                </c:pt>
                <c:pt idx="16117">
                  <c:v>22.186278288640501</c:v>
                </c:pt>
                <c:pt idx="16118">
                  <c:v>22.1876548648202</c:v>
                </c:pt>
                <c:pt idx="16119">
                  <c:v>22.189031440999901</c:v>
                </c:pt>
                <c:pt idx="16120">
                  <c:v>22.190408017179699</c:v>
                </c:pt>
                <c:pt idx="16121">
                  <c:v>22.191784593359401</c:v>
                </c:pt>
                <c:pt idx="16122">
                  <c:v>22.193161169539099</c:v>
                </c:pt>
                <c:pt idx="16123">
                  <c:v>22.1945377457189</c:v>
                </c:pt>
                <c:pt idx="16124">
                  <c:v>22.195914321898599</c:v>
                </c:pt>
                <c:pt idx="16125">
                  <c:v>22.1972908980783</c:v>
                </c:pt>
                <c:pt idx="16126">
                  <c:v>22.198667474257999</c:v>
                </c:pt>
                <c:pt idx="16127">
                  <c:v>22.2000440504378</c:v>
                </c:pt>
                <c:pt idx="16128">
                  <c:v>22.201420626617502</c:v>
                </c:pt>
                <c:pt idx="16129">
                  <c:v>22.2027972027972</c:v>
                </c:pt>
                <c:pt idx="16130">
                  <c:v>22.204173778976902</c:v>
                </c:pt>
                <c:pt idx="16131">
                  <c:v>22.205550355156699</c:v>
                </c:pt>
                <c:pt idx="16132">
                  <c:v>22.206926931336401</c:v>
                </c:pt>
                <c:pt idx="16133">
                  <c:v>22.208303507516099</c:v>
                </c:pt>
                <c:pt idx="16134">
                  <c:v>22.209680083695801</c:v>
                </c:pt>
                <c:pt idx="16135">
                  <c:v>22.211056659875599</c:v>
                </c:pt>
                <c:pt idx="16136">
                  <c:v>22.212433236055301</c:v>
                </c:pt>
                <c:pt idx="16137">
                  <c:v>22.213809812234999</c:v>
                </c:pt>
                <c:pt idx="16138">
                  <c:v>22.215186388414701</c:v>
                </c:pt>
                <c:pt idx="16139">
                  <c:v>22.216562964594502</c:v>
                </c:pt>
                <c:pt idx="16140">
                  <c:v>22.2179395407742</c:v>
                </c:pt>
                <c:pt idx="16141">
                  <c:v>22.219316116953902</c:v>
                </c:pt>
                <c:pt idx="16142">
                  <c:v>22.2206926931336</c:v>
                </c:pt>
                <c:pt idx="16143">
                  <c:v>22.222069269313401</c:v>
                </c:pt>
                <c:pt idx="16144">
                  <c:v>22.223445845493099</c:v>
                </c:pt>
                <c:pt idx="16145">
                  <c:v>22.224822421672801</c:v>
                </c:pt>
                <c:pt idx="16146">
                  <c:v>22.226198997852499</c:v>
                </c:pt>
                <c:pt idx="16147">
                  <c:v>22.227575574032301</c:v>
                </c:pt>
                <c:pt idx="16148">
                  <c:v>22.228952150211999</c:v>
                </c:pt>
                <c:pt idx="16149">
                  <c:v>22.230328726391701</c:v>
                </c:pt>
                <c:pt idx="16150">
                  <c:v>22.231705302571498</c:v>
                </c:pt>
                <c:pt idx="16151">
                  <c:v>22.2330818787512</c:v>
                </c:pt>
                <c:pt idx="16152">
                  <c:v>22.234458454930898</c:v>
                </c:pt>
                <c:pt idx="16153">
                  <c:v>22.2358350311106</c:v>
                </c:pt>
                <c:pt idx="16154">
                  <c:v>22.237211607290401</c:v>
                </c:pt>
                <c:pt idx="16155">
                  <c:v>22.2385881834701</c:v>
                </c:pt>
                <c:pt idx="16156">
                  <c:v>22.239964759649801</c:v>
                </c:pt>
                <c:pt idx="16157">
                  <c:v>22.2413413358295</c:v>
                </c:pt>
                <c:pt idx="16158">
                  <c:v>22.242717912009301</c:v>
                </c:pt>
                <c:pt idx="16159">
                  <c:v>22.244094488188999</c:v>
                </c:pt>
                <c:pt idx="16160">
                  <c:v>22.245471064368701</c:v>
                </c:pt>
                <c:pt idx="16161">
                  <c:v>22.246847640548399</c:v>
                </c:pt>
                <c:pt idx="16162">
                  <c:v>22.2482242167282</c:v>
                </c:pt>
                <c:pt idx="16163">
                  <c:v>22.249600792907898</c:v>
                </c:pt>
                <c:pt idx="16164">
                  <c:v>22.2509773690876</c:v>
                </c:pt>
                <c:pt idx="16165">
                  <c:v>22.252353945267298</c:v>
                </c:pt>
                <c:pt idx="16166">
                  <c:v>22.2537305214471</c:v>
                </c:pt>
                <c:pt idx="16167">
                  <c:v>22.255107097626802</c:v>
                </c:pt>
                <c:pt idx="16168">
                  <c:v>22.2564836738065</c:v>
                </c:pt>
                <c:pt idx="16169">
                  <c:v>22.257860249986201</c:v>
                </c:pt>
                <c:pt idx="16170">
                  <c:v>22.259236826165999</c:v>
                </c:pt>
                <c:pt idx="16171">
                  <c:v>22.260613402345701</c:v>
                </c:pt>
                <c:pt idx="16172">
                  <c:v>22.261989978525399</c:v>
                </c:pt>
                <c:pt idx="16173">
                  <c:v>22.263366554705101</c:v>
                </c:pt>
                <c:pt idx="16174">
                  <c:v>22.264743130884899</c:v>
                </c:pt>
                <c:pt idx="16175">
                  <c:v>22.2661197070646</c:v>
                </c:pt>
                <c:pt idx="16176">
                  <c:v>22.267496283244299</c:v>
                </c:pt>
                <c:pt idx="16177">
                  <c:v>22.268872859424</c:v>
                </c:pt>
                <c:pt idx="16178">
                  <c:v>22.270249435603802</c:v>
                </c:pt>
                <c:pt idx="16179">
                  <c:v>22.2716260117835</c:v>
                </c:pt>
                <c:pt idx="16180">
                  <c:v>22.273002587963202</c:v>
                </c:pt>
                <c:pt idx="16181">
                  <c:v>22.2743791641429</c:v>
                </c:pt>
                <c:pt idx="16182">
                  <c:v>22.275755740322701</c:v>
                </c:pt>
                <c:pt idx="16183">
                  <c:v>22.277132316502399</c:v>
                </c:pt>
                <c:pt idx="16184">
                  <c:v>22.278508892682101</c:v>
                </c:pt>
                <c:pt idx="16185">
                  <c:v>22.279885468861899</c:v>
                </c:pt>
                <c:pt idx="16186">
                  <c:v>22.281262045041601</c:v>
                </c:pt>
                <c:pt idx="16187">
                  <c:v>22.282638621221299</c:v>
                </c:pt>
                <c:pt idx="16188">
                  <c:v>22.284015197401001</c:v>
                </c:pt>
                <c:pt idx="16189">
                  <c:v>22.285391773580798</c:v>
                </c:pt>
                <c:pt idx="16190">
                  <c:v>22.2867683497605</c:v>
                </c:pt>
                <c:pt idx="16191">
                  <c:v>22.288144925940198</c:v>
                </c:pt>
                <c:pt idx="16192">
                  <c:v>22.2895215021199</c:v>
                </c:pt>
                <c:pt idx="16193">
                  <c:v>22.290898078299701</c:v>
                </c:pt>
                <c:pt idx="16194">
                  <c:v>22.292274654479399</c:v>
                </c:pt>
                <c:pt idx="16195">
                  <c:v>22.293651230659101</c:v>
                </c:pt>
                <c:pt idx="16196">
                  <c:v>22.295027806838799</c:v>
                </c:pt>
                <c:pt idx="16197">
                  <c:v>22.296404383018601</c:v>
                </c:pt>
                <c:pt idx="16198">
                  <c:v>22.297780959198299</c:v>
                </c:pt>
                <c:pt idx="16199">
                  <c:v>22.299157535378001</c:v>
                </c:pt>
                <c:pt idx="16200">
                  <c:v>22.300534111557699</c:v>
                </c:pt>
                <c:pt idx="16201">
                  <c:v>22.3019106877375</c:v>
                </c:pt>
                <c:pt idx="16202">
                  <c:v>22.303287263917198</c:v>
                </c:pt>
                <c:pt idx="16203">
                  <c:v>22.3046638400969</c:v>
                </c:pt>
                <c:pt idx="16204">
                  <c:v>22.306040416276598</c:v>
                </c:pt>
                <c:pt idx="16205">
                  <c:v>22.3074169924564</c:v>
                </c:pt>
                <c:pt idx="16206">
                  <c:v>22.308793568636101</c:v>
                </c:pt>
                <c:pt idx="16207">
                  <c:v>22.3101701448158</c:v>
                </c:pt>
                <c:pt idx="16208">
                  <c:v>22.311546720995501</c:v>
                </c:pt>
                <c:pt idx="16209">
                  <c:v>22.312923297175299</c:v>
                </c:pt>
                <c:pt idx="16210">
                  <c:v>22.314299873355001</c:v>
                </c:pt>
                <c:pt idx="16211">
                  <c:v>22.315676449534699</c:v>
                </c:pt>
                <c:pt idx="16212">
                  <c:v>22.317053025714401</c:v>
                </c:pt>
                <c:pt idx="16213">
                  <c:v>22.318429601894199</c:v>
                </c:pt>
                <c:pt idx="16214">
                  <c:v>22.3198061780739</c:v>
                </c:pt>
                <c:pt idx="16215">
                  <c:v>22.321182754253599</c:v>
                </c:pt>
                <c:pt idx="16216">
                  <c:v>22.3225593304333</c:v>
                </c:pt>
                <c:pt idx="16217">
                  <c:v>22.323935906613102</c:v>
                </c:pt>
                <c:pt idx="16218">
                  <c:v>22.3253124827928</c:v>
                </c:pt>
                <c:pt idx="16219">
                  <c:v>22.326689058972502</c:v>
                </c:pt>
                <c:pt idx="16220">
                  <c:v>22.328065635152299</c:v>
                </c:pt>
                <c:pt idx="16221">
                  <c:v>22.329442211332001</c:v>
                </c:pt>
                <c:pt idx="16222">
                  <c:v>22.330818787511699</c:v>
                </c:pt>
                <c:pt idx="16223">
                  <c:v>22.332195363691401</c:v>
                </c:pt>
                <c:pt idx="16224">
                  <c:v>22.333571939871199</c:v>
                </c:pt>
                <c:pt idx="16225">
                  <c:v>22.3349485160509</c:v>
                </c:pt>
                <c:pt idx="16226">
                  <c:v>22.336325092230599</c:v>
                </c:pt>
                <c:pt idx="16227">
                  <c:v>22.3377016684103</c:v>
                </c:pt>
                <c:pt idx="16228">
                  <c:v>22.339078244590102</c:v>
                </c:pt>
                <c:pt idx="16229">
                  <c:v>22.3404548207698</c:v>
                </c:pt>
                <c:pt idx="16230">
                  <c:v>22.341831396949502</c:v>
                </c:pt>
                <c:pt idx="16231">
                  <c:v>22.3432079731292</c:v>
                </c:pt>
                <c:pt idx="16232">
                  <c:v>22.344584549309001</c:v>
                </c:pt>
                <c:pt idx="16233">
                  <c:v>22.345961125488699</c:v>
                </c:pt>
                <c:pt idx="16234">
                  <c:v>22.347337701668401</c:v>
                </c:pt>
                <c:pt idx="16235">
                  <c:v>22.348714277848099</c:v>
                </c:pt>
                <c:pt idx="16236">
                  <c:v>22.350090854027901</c:v>
                </c:pt>
                <c:pt idx="16237">
                  <c:v>22.351467430207599</c:v>
                </c:pt>
                <c:pt idx="16238">
                  <c:v>22.352844006387301</c:v>
                </c:pt>
                <c:pt idx="16239">
                  <c:v>22.354220582566999</c:v>
                </c:pt>
                <c:pt idx="16240">
                  <c:v>22.3555971587468</c:v>
                </c:pt>
                <c:pt idx="16241">
                  <c:v>22.356973734926498</c:v>
                </c:pt>
                <c:pt idx="16242">
                  <c:v>22.3583503111062</c:v>
                </c:pt>
                <c:pt idx="16243">
                  <c:v>22.359726887285898</c:v>
                </c:pt>
                <c:pt idx="16244">
                  <c:v>22.3611034634657</c:v>
                </c:pt>
                <c:pt idx="16245">
                  <c:v>22.362480039645401</c:v>
                </c:pt>
                <c:pt idx="16246">
                  <c:v>22.3638566158251</c:v>
                </c:pt>
                <c:pt idx="16247">
                  <c:v>22.365233192004801</c:v>
                </c:pt>
                <c:pt idx="16248">
                  <c:v>22.366609768184599</c:v>
                </c:pt>
                <c:pt idx="16249">
                  <c:v>22.367986344364301</c:v>
                </c:pt>
                <c:pt idx="16250">
                  <c:v>22.369362920543999</c:v>
                </c:pt>
                <c:pt idx="16251">
                  <c:v>22.3707394967238</c:v>
                </c:pt>
                <c:pt idx="16252">
                  <c:v>22.372116072903498</c:v>
                </c:pt>
                <c:pt idx="16253">
                  <c:v>22.3734926490832</c:v>
                </c:pt>
                <c:pt idx="16254">
                  <c:v>22.374869225262898</c:v>
                </c:pt>
                <c:pt idx="16255">
                  <c:v>22.3762458014427</c:v>
                </c:pt>
                <c:pt idx="16256">
                  <c:v>22.377622377622401</c:v>
                </c:pt>
                <c:pt idx="16257">
                  <c:v>22.3789989538021</c:v>
                </c:pt>
                <c:pt idx="16258">
                  <c:v>22.380375529981801</c:v>
                </c:pt>
                <c:pt idx="16259">
                  <c:v>22.381752106161599</c:v>
                </c:pt>
                <c:pt idx="16260">
                  <c:v>22.383128682341301</c:v>
                </c:pt>
                <c:pt idx="16261">
                  <c:v>22.384505258520999</c:v>
                </c:pt>
                <c:pt idx="16262">
                  <c:v>22.385881834700701</c:v>
                </c:pt>
                <c:pt idx="16263">
                  <c:v>22.387258410880499</c:v>
                </c:pt>
                <c:pt idx="16264">
                  <c:v>22.3886349870602</c:v>
                </c:pt>
                <c:pt idx="16265">
                  <c:v>22.390011563239899</c:v>
                </c:pt>
                <c:pt idx="16266">
                  <c:v>22.3913881394196</c:v>
                </c:pt>
                <c:pt idx="16267">
                  <c:v>22.392764715599402</c:v>
                </c:pt>
                <c:pt idx="16268">
                  <c:v>22.3941412917791</c:v>
                </c:pt>
                <c:pt idx="16269">
                  <c:v>22.395517867958802</c:v>
                </c:pt>
                <c:pt idx="16270">
                  <c:v>22.3968944441385</c:v>
                </c:pt>
                <c:pt idx="16271">
                  <c:v>22.398271020318301</c:v>
                </c:pt>
                <c:pt idx="16272">
                  <c:v>22.399647596497999</c:v>
                </c:pt>
                <c:pt idx="16273">
                  <c:v>22.401024172677701</c:v>
                </c:pt>
                <c:pt idx="16274">
                  <c:v>22.402400748857399</c:v>
                </c:pt>
                <c:pt idx="16275">
                  <c:v>22.403777325037201</c:v>
                </c:pt>
                <c:pt idx="16276">
                  <c:v>22.405153901216899</c:v>
                </c:pt>
                <c:pt idx="16277">
                  <c:v>22.406530477396601</c:v>
                </c:pt>
                <c:pt idx="16278">
                  <c:v>22.407907053576398</c:v>
                </c:pt>
                <c:pt idx="16279">
                  <c:v>22.4092836297561</c:v>
                </c:pt>
                <c:pt idx="16280">
                  <c:v>22.410660205935802</c:v>
                </c:pt>
                <c:pt idx="16281">
                  <c:v>22.4120367821155</c:v>
                </c:pt>
                <c:pt idx="16282">
                  <c:v>22.413413358295301</c:v>
                </c:pt>
                <c:pt idx="16283">
                  <c:v>22.414789934474999</c:v>
                </c:pt>
                <c:pt idx="16284">
                  <c:v>22.416166510654701</c:v>
                </c:pt>
                <c:pt idx="16285">
                  <c:v>22.417543086834399</c:v>
                </c:pt>
                <c:pt idx="16286">
                  <c:v>22.418919663014201</c:v>
                </c:pt>
                <c:pt idx="16287">
                  <c:v>22.420296239193899</c:v>
                </c:pt>
                <c:pt idx="16288">
                  <c:v>22.421672815373601</c:v>
                </c:pt>
                <c:pt idx="16289">
                  <c:v>22.423049391553299</c:v>
                </c:pt>
                <c:pt idx="16290">
                  <c:v>22.4244259677331</c:v>
                </c:pt>
                <c:pt idx="16291">
                  <c:v>22.425802543912798</c:v>
                </c:pt>
                <c:pt idx="16292">
                  <c:v>22.4271791200925</c:v>
                </c:pt>
                <c:pt idx="16293">
                  <c:v>22.428555696272198</c:v>
                </c:pt>
                <c:pt idx="16294">
                  <c:v>22.429932272452</c:v>
                </c:pt>
                <c:pt idx="16295">
                  <c:v>22.431308848631701</c:v>
                </c:pt>
                <c:pt idx="16296">
                  <c:v>22.4326854248114</c:v>
                </c:pt>
                <c:pt idx="16297">
                  <c:v>22.434062000991101</c:v>
                </c:pt>
                <c:pt idx="16298">
                  <c:v>22.435438577170899</c:v>
                </c:pt>
                <c:pt idx="16299">
                  <c:v>22.436815153350601</c:v>
                </c:pt>
                <c:pt idx="16300">
                  <c:v>22.438191729530299</c:v>
                </c:pt>
                <c:pt idx="16301">
                  <c:v>22.439568305710001</c:v>
                </c:pt>
                <c:pt idx="16302">
                  <c:v>22.440944881889799</c:v>
                </c:pt>
                <c:pt idx="16303">
                  <c:v>22.4423214580695</c:v>
                </c:pt>
                <c:pt idx="16304">
                  <c:v>22.443698034249199</c:v>
                </c:pt>
                <c:pt idx="16305">
                  <c:v>22.4450746104289</c:v>
                </c:pt>
                <c:pt idx="16306">
                  <c:v>22.446451186608702</c:v>
                </c:pt>
                <c:pt idx="16307">
                  <c:v>22.4478277627884</c:v>
                </c:pt>
                <c:pt idx="16308">
                  <c:v>22.449204338968102</c:v>
                </c:pt>
                <c:pt idx="16309">
                  <c:v>22.450580915147899</c:v>
                </c:pt>
                <c:pt idx="16310">
                  <c:v>22.451957491327601</c:v>
                </c:pt>
                <c:pt idx="16311">
                  <c:v>22.453334067507299</c:v>
                </c:pt>
                <c:pt idx="16312">
                  <c:v>22.454710643687001</c:v>
                </c:pt>
                <c:pt idx="16313">
                  <c:v>22.456087219866799</c:v>
                </c:pt>
                <c:pt idx="16314">
                  <c:v>22.4574637960465</c:v>
                </c:pt>
                <c:pt idx="16315">
                  <c:v>22.458840372226199</c:v>
                </c:pt>
                <c:pt idx="16316">
                  <c:v>22.4602169484059</c:v>
                </c:pt>
                <c:pt idx="16317">
                  <c:v>22.461593524585702</c:v>
                </c:pt>
                <c:pt idx="16318">
                  <c:v>22.4629701007654</c:v>
                </c:pt>
                <c:pt idx="16319">
                  <c:v>22.464346676945102</c:v>
                </c:pt>
                <c:pt idx="16320">
                  <c:v>22.4657232531248</c:v>
                </c:pt>
                <c:pt idx="16321">
                  <c:v>22.467099829304601</c:v>
                </c:pt>
                <c:pt idx="16322">
                  <c:v>22.468476405484299</c:v>
                </c:pt>
                <c:pt idx="16323">
                  <c:v>22.469852981664001</c:v>
                </c:pt>
                <c:pt idx="16324">
                  <c:v>22.471229557843699</c:v>
                </c:pt>
                <c:pt idx="16325">
                  <c:v>22.472606134023501</c:v>
                </c:pt>
                <c:pt idx="16326">
                  <c:v>22.473982710203199</c:v>
                </c:pt>
                <c:pt idx="16327">
                  <c:v>22.475359286382901</c:v>
                </c:pt>
                <c:pt idx="16328">
                  <c:v>22.476735862562599</c:v>
                </c:pt>
                <c:pt idx="16329">
                  <c:v>22.4781124387424</c:v>
                </c:pt>
                <c:pt idx="16330">
                  <c:v>22.479489014922098</c:v>
                </c:pt>
                <c:pt idx="16331">
                  <c:v>22.4808655911018</c:v>
                </c:pt>
                <c:pt idx="16332">
                  <c:v>22.482242167281498</c:v>
                </c:pt>
                <c:pt idx="16333">
                  <c:v>22.4836187434613</c:v>
                </c:pt>
                <c:pt idx="16334">
                  <c:v>22.484995319641001</c:v>
                </c:pt>
                <c:pt idx="16335">
                  <c:v>22.4863718958207</c:v>
                </c:pt>
                <c:pt idx="16336">
                  <c:v>22.487748472000401</c:v>
                </c:pt>
                <c:pt idx="16337">
                  <c:v>22.489125048180199</c:v>
                </c:pt>
                <c:pt idx="16338">
                  <c:v>22.490501624359901</c:v>
                </c:pt>
                <c:pt idx="16339">
                  <c:v>22.491878200539599</c:v>
                </c:pt>
                <c:pt idx="16340">
                  <c:v>22.493254776719301</c:v>
                </c:pt>
                <c:pt idx="16341">
                  <c:v>22.494631352899098</c:v>
                </c:pt>
                <c:pt idx="16342">
                  <c:v>22.4960079290788</c:v>
                </c:pt>
                <c:pt idx="16343">
                  <c:v>22.497384505258498</c:v>
                </c:pt>
                <c:pt idx="16344">
                  <c:v>22.4987610814383</c:v>
                </c:pt>
                <c:pt idx="16345">
                  <c:v>22.500137657618001</c:v>
                </c:pt>
                <c:pt idx="16346">
                  <c:v>22.5015142337977</c:v>
                </c:pt>
                <c:pt idx="16347">
                  <c:v>22.502890809977401</c:v>
                </c:pt>
                <c:pt idx="16348">
                  <c:v>22.504267386157199</c:v>
                </c:pt>
                <c:pt idx="16349">
                  <c:v>22.505643962336901</c:v>
                </c:pt>
                <c:pt idx="16350">
                  <c:v>22.507020538516599</c:v>
                </c:pt>
                <c:pt idx="16351">
                  <c:v>22.508397114696301</c:v>
                </c:pt>
                <c:pt idx="16352">
                  <c:v>22.509773690876099</c:v>
                </c:pt>
                <c:pt idx="16353">
                  <c:v>22.5111502670558</c:v>
                </c:pt>
                <c:pt idx="16354">
                  <c:v>22.512526843235499</c:v>
                </c:pt>
                <c:pt idx="16355">
                  <c:v>22.5139034194152</c:v>
                </c:pt>
                <c:pt idx="16356">
                  <c:v>22.515279995595002</c:v>
                </c:pt>
                <c:pt idx="16357">
                  <c:v>22.5166565717747</c:v>
                </c:pt>
                <c:pt idx="16358">
                  <c:v>22.518033147954402</c:v>
                </c:pt>
                <c:pt idx="16359">
                  <c:v>22.5194097241341</c:v>
                </c:pt>
                <c:pt idx="16360">
                  <c:v>22.520786300313901</c:v>
                </c:pt>
                <c:pt idx="16361">
                  <c:v>22.522162876493599</c:v>
                </c:pt>
                <c:pt idx="16362">
                  <c:v>22.523539452673301</c:v>
                </c:pt>
                <c:pt idx="16363">
                  <c:v>22.524916028852999</c:v>
                </c:pt>
                <c:pt idx="16364">
                  <c:v>22.526292605032801</c:v>
                </c:pt>
                <c:pt idx="16365">
                  <c:v>22.527669181212499</c:v>
                </c:pt>
                <c:pt idx="16366">
                  <c:v>22.5290457573922</c:v>
                </c:pt>
                <c:pt idx="16367">
                  <c:v>22.530422333571899</c:v>
                </c:pt>
                <c:pt idx="16368">
                  <c:v>22.5317989097517</c:v>
                </c:pt>
                <c:pt idx="16369">
                  <c:v>22.533175485931402</c:v>
                </c:pt>
                <c:pt idx="16370">
                  <c:v>22.5345520621111</c:v>
                </c:pt>
                <c:pt idx="16371">
                  <c:v>22.535928638290802</c:v>
                </c:pt>
                <c:pt idx="16372">
                  <c:v>22.537305214470599</c:v>
                </c:pt>
                <c:pt idx="16373">
                  <c:v>22.538681790650301</c:v>
                </c:pt>
                <c:pt idx="16374">
                  <c:v>22.540058366829999</c:v>
                </c:pt>
                <c:pt idx="16375">
                  <c:v>22.541434943009701</c:v>
                </c:pt>
                <c:pt idx="16376">
                  <c:v>22.542811519189499</c:v>
                </c:pt>
                <c:pt idx="16377">
                  <c:v>22.544188095369201</c:v>
                </c:pt>
                <c:pt idx="16378">
                  <c:v>22.545564671548899</c:v>
                </c:pt>
                <c:pt idx="16379">
                  <c:v>22.5469412477287</c:v>
                </c:pt>
                <c:pt idx="16380">
                  <c:v>22.548317823908398</c:v>
                </c:pt>
                <c:pt idx="16381">
                  <c:v>22.5496944000881</c:v>
                </c:pt>
                <c:pt idx="16382">
                  <c:v>22.551070976267798</c:v>
                </c:pt>
                <c:pt idx="16383">
                  <c:v>22.5524475524476</c:v>
                </c:pt>
                <c:pt idx="16384">
                  <c:v>22.553824128627301</c:v>
                </c:pt>
                <c:pt idx="16385">
                  <c:v>22.555200704807</c:v>
                </c:pt>
                <c:pt idx="16386">
                  <c:v>22.556577280986701</c:v>
                </c:pt>
                <c:pt idx="16387">
                  <c:v>22.557953857166499</c:v>
                </c:pt>
                <c:pt idx="16388">
                  <c:v>22.559330433346201</c:v>
                </c:pt>
                <c:pt idx="16389">
                  <c:v>22.560707009525899</c:v>
                </c:pt>
                <c:pt idx="16390">
                  <c:v>22.562083585705601</c:v>
                </c:pt>
                <c:pt idx="16391">
                  <c:v>22.563460161885398</c:v>
                </c:pt>
                <c:pt idx="16392">
                  <c:v>22.5648367380651</c:v>
                </c:pt>
                <c:pt idx="16393">
                  <c:v>22.566213314244798</c:v>
                </c:pt>
                <c:pt idx="16394">
                  <c:v>22.5675898904245</c:v>
                </c:pt>
                <c:pt idx="16395">
                  <c:v>22.568966466604302</c:v>
                </c:pt>
                <c:pt idx="16396">
                  <c:v>22.570343042784</c:v>
                </c:pt>
                <c:pt idx="16397">
                  <c:v>22.571719618963701</c:v>
                </c:pt>
                <c:pt idx="16398">
                  <c:v>22.5730961951434</c:v>
                </c:pt>
                <c:pt idx="16399">
                  <c:v>22.574472771323201</c:v>
                </c:pt>
                <c:pt idx="16400">
                  <c:v>22.575849347502899</c:v>
                </c:pt>
                <c:pt idx="16401">
                  <c:v>22.577225923682601</c:v>
                </c:pt>
                <c:pt idx="16402">
                  <c:v>22.578602499862299</c:v>
                </c:pt>
                <c:pt idx="16403">
                  <c:v>22.5799790760421</c:v>
                </c:pt>
                <c:pt idx="16404">
                  <c:v>22.581355652221799</c:v>
                </c:pt>
                <c:pt idx="16405">
                  <c:v>22.5827322284015</c:v>
                </c:pt>
                <c:pt idx="16406">
                  <c:v>22.584108804581302</c:v>
                </c:pt>
                <c:pt idx="16407">
                  <c:v>22.585485380761</c:v>
                </c:pt>
                <c:pt idx="16408">
                  <c:v>22.586861956940702</c:v>
                </c:pt>
                <c:pt idx="16409">
                  <c:v>22.5882385331204</c:v>
                </c:pt>
                <c:pt idx="16410">
                  <c:v>22.589615109300201</c:v>
                </c:pt>
                <c:pt idx="16411">
                  <c:v>22.590991685479899</c:v>
                </c:pt>
                <c:pt idx="16412">
                  <c:v>22.592368261659601</c:v>
                </c:pt>
                <c:pt idx="16413">
                  <c:v>22.593744837839299</c:v>
                </c:pt>
                <c:pt idx="16414">
                  <c:v>22.595121414019101</c:v>
                </c:pt>
                <c:pt idx="16415">
                  <c:v>22.596497990198799</c:v>
                </c:pt>
                <c:pt idx="16416">
                  <c:v>22.597874566378501</c:v>
                </c:pt>
                <c:pt idx="16417">
                  <c:v>22.599251142558199</c:v>
                </c:pt>
                <c:pt idx="16418">
                  <c:v>22.600627718738</c:v>
                </c:pt>
                <c:pt idx="16419">
                  <c:v>22.602004294917698</c:v>
                </c:pt>
                <c:pt idx="16420">
                  <c:v>22.6033808710974</c:v>
                </c:pt>
                <c:pt idx="16421">
                  <c:v>22.604757447277098</c:v>
                </c:pt>
                <c:pt idx="16422">
                  <c:v>22.606134023456899</c:v>
                </c:pt>
                <c:pt idx="16423">
                  <c:v>22.607510599636601</c:v>
                </c:pt>
                <c:pt idx="16424">
                  <c:v>22.608887175816299</c:v>
                </c:pt>
                <c:pt idx="16425">
                  <c:v>22.610263751996001</c:v>
                </c:pt>
                <c:pt idx="16426">
                  <c:v>22.611640328175799</c:v>
                </c:pt>
                <c:pt idx="16427">
                  <c:v>22.613016904355501</c:v>
                </c:pt>
                <c:pt idx="16428">
                  <c:v>22.614393480535199</c:v>
                </c:pt>
                <c:pt idx="16429">
                  <c:v>22.615770056714901</c:v>
                </c:pt>
                <c:pt idx="16430">
                  <c:v>22.617146632894698</c:v>
                </c:pt>
                <c:pt idx="16431">
                  <c:v>22.6185232090744</c:v>
                </c:pt>
                <c:pt idx="16432">
                  <c:v>22.619899785254098</c:v>
                </c:pt>
                <c:pt idx="16433">
                  <c:v>22.6212763614338</c:v>
                </c:pt>
                <c:pt idx="16434">
                  <c:v>22.622652937613601</c:v>
                </c:pt>
                <c:pt idx="16435">
                  <c:v>22.6240295137933</c:v>
                </c:pt>
                <c:pt idx="16436">
                  <c:v>22.625406089973001</c:v>
                </c:pt>
                <c:pt idx="16437">
                  <c:v>22.626782666152799</c:v>
                </c:pt>
                <c:pt idx="16438">
                  <c:v>22.628159242332501</c:v>
                </c:pt>
                <c:pt idx="16439">
                  <c:v>22.629535818512199</c:v>
                </c:pt>
                <c:pt idx="16440">
                  <c:v>22.630912394691901</c:v>
                </c:pt>
                <c:pt idx="16441">
                  <c:v>22.632288970871699</c:v>
                </c:pt>
                <c:pt idx="16442">
                  <c:v>22.6336655470514</c:v>
                </c:pt>
                <c:pt idx="16443">
                  <c:v>22.635042123231099</c:v>
                </c:pt>
                <c:pt idx="16444">
                  <c:v>22.6364186994108</c:v>
                </c:pt>
                <c:pt idx="16445">
                  <c:v>22.637795275590602</c:v>
                </c:pt>
                <c:pt idx="16446">
                  <c:v>22.6391718517703</c:v>
                </c:pt>
                <c:pt idx="16447">
                  <c:v>22.640548427950002</c:v>
                </c:pt>
                <c:pt idx="16448">
                  <c:v>22.6419250041297</c:v>
                </c:pt>
                <c:pt idx="16449">
                  <c:v>22.643301580309501</c:v>
                </c:pt>
                <c:pt idx="16450">
                  <c:v>22.644678156489199</c:v>
                </c:pt>
                <c:pt idx="16451">
                  <c:v>22.646054732668901</c:v>
                </c:pt>
                <c:pt idx="16452">
                  <c:v>22.647431308848599</c:v>
                </c:pt>
                <c:pt idx="16453">
                  <c:v>22.6488078850284</c:v>
                </c:pt>
                <c:pt idx="16454">
                  <c:v>22.650184461208099</c:v>
                </c:pt>
                <c:pt idx="16455">
                  <c:v>22.6515610373878</c:v>
                </c:pt>
                <c:pt idx="16456">
                  <c:v>22.652937613567499</c:v>
                </c:pt>
                <c:pt idx="16457">
                  <c:v>22.6543141897473</c:v>
                </c:pt>
                <c:pt idx="16458">
                  <c:v>22.655690765927002</c:v>
                </c:pt>
                <c:pt idx="16459">
                  <c:v>22.6570673421067</c:v>
                </c:pt>
                <c:pt idx="16460">
                  <c:v>22.658443918286402</c:v>
                </c:pt>
                <c:pt idx="16461">
                  <c:v>22.659820494466199</c:v>
                </c:pt>
                <c:pt idx="16462">
                  <c:v>22.661197070645901</c:v>
                </c:pt>
                <c:pt idx="16463">
                  <c:v>22.662573646825599</c:v>
                </c:pt>
                <c:pt idx="16464">
                  <c:v>22.663950223005301</c:v>
                </c:pt>
                <c:pt idx="16465">
                  <c:v>22.665326799185099</c:v>
                </c:pt>
                <c:pt idx="16466">
                  <c:v>22.666703375364801</c:v>
                </c:pt>
                <c:pt idx="16467">
                  <c:v>22.668079951544499</c:v>
                </c:pt>
                <c:pt idx="16468">
                  <c:v>22.6694565277243</c:v>
                </c:pt>
                <c:pt idx="16469">
                  <c:v>22.670833103903998</c:v>
                </c:pt>
                <c:pt idx="16470">
                  <c:v>22.6722096800837</c:v>
                </c:pt>
                <c:pt idx="16471">
                  <c:v>22.673586256263398</c:v>
                </c:pt>
                <c:pt idx="16472">
                  <c:v>22.6749628324432</c:v>
                </c:pt>
                <c:pt idx="16473">
                  <c:v>22.676339408622901</c:v>
                </c:pt>
                <c:pt idx="16474">
                  <c:v>22.6777159848026</c:v>
                </c:pt>
                <c:pt idx="16475">
                  <c:v>22.679092560982301</c:v>
                </c:pt>
                <c:pt idx="16476">
                  <c:v>22.680469137162099</c:v>
                </c:pt>
                <c:pt idx="16477">
                  <c:v>22.681845713341801</c:v>
                </c:pt>
                <c:pt idx="16478">
                  <c:v>22.683222289521499</c:v>
                </c:pt>
                <c:pt idx="16479">
                  <c:v>22.684598865701201</c:v>
                </c:pt>
                <c:pt idx="16480">
                  <c:v>22.685975441880998</c:v>
                </c:pt>
                <c:pt idx="16481">
                  <c:v>22.6873520180607</c:v>
                </c:pt>
                <c:pt idx="16482">
                  <c:v>22.688728594240398</c:v>
                </c:pt>
                <c:pt idx="16483">
                  <c:v>22.6901051704201</c:v>
                </c:pt>
                <c:pt idx="16484">
                  <c:v>22.691481746599901</c:v>
                </c:pt>
                <c:pt idx="16485">
                  <c:v>22.6928583227796</c:v>
                </c:pt>
                <c:pt idx="16486">
                  <c:v>22.694234898959301</c:v>
                </c:pt>
                <c:pt idx="16487">
                  <c:v>22.695611475139</c:v>
                </c:pt>
                <c:pt idx="16488">
                  <c:v>22.696988051318801</c:v>
                </c:pt>
                <c:pt idx="16489">
                  <c:v>22.698364627498499</c:v>
                </c:pt>
                <c:pt idx="16490">
                  <c:v>22.699741203678201</c:v>
                </c:pt>
                <c:pt idx="16491">
                  <c:v>22.701117779857899</c:v>
                </c:pt>
                <c:pt idx="16492">
                  <c:v>22.7024943560377</c:v>
                </c:pt>
                <c:pt idx="16493">
                  <c:v>22.703870932217399</c:v>
                </c:pt>
                <c:pt idx="16494">
                  <c:v>22.7052475083971</c:v>
                </c:pt>
                <c:pt idx="16495">
                  <c:v>22.706624084576799</c:v>
                </c:pt>
                <c:pt idx="16496">
                  <c:v>22.7080006607566</c:v>
                </c:pt>
                <c:pt idx="16497">
                  <c:v>22.709377236936302</c:v>
                </c:pt>
                <c:pt idx="16498">
                  <c:v>22.710753813116</c:v>
                </c:pt>
                <c:pt idx="16499">
                  <c:v>22.712130389295702</c:v>
                </c:pt>
                <c:pt idx="16500">
                  <c:v>22.713506965475499</c:v>
                </c:pt>
                <c:pt idx="16501">
                  <c:v>22.714883541655201</c:v>
                </c:pt>
                <c:pt idx="16502">
                  <c:v>22.716260117834899</c:v>
                </c:pt>
                <c:pt idx="16503">
                  <c:v>22.717636694014701</c:v>
                </c:pt>
                <c:pt idx="16504">
                  <c:v>22.719013270194399</c:v>
                </c:pt>
                <c:pt idx="16505">
                  <c:v>22.720389846374101</c:v>
                </c:pt>
                <c:pt idx="16506">
                  <c:v>22.721766422553799</c:v>
                </c:pt>
                <c:pt idx="16507">
                  <c:v>22.7231429987336</c:v>
                </c:pt>
                <c:pt idx="16508">
                  <c:v>22.724519574913302</c:v>
                </c:pt>
                <c:pt idx="16509">
                  <c:v>22.725896151093</c:v>
                </c:pt>
                <c:pt idx="16510">
                  <c:v>22.727272727272702</c:v>
                </c:pt>
                <c:pt idx="16511">
                  <c:v>22.728649303452499</c:v>
                </c:pt>
                <c:pt idx="16512">
                  <c:v>22.730025879632201</c:v>
                </c:pt>
                <c:pt idx="16513">
                  <c:v>22.731402455811899</c:v>
                </c:pt>
                <c:pt idx="16514">
                  <c:v>22.732779031991601</c:v>
                </c:pt>
                <c:pt idx="16515">
                  <c:v>22.734155608171399</c:v>
                </c:pt>
                <c:pt idx="16516">
                  <c:v>22.735532184351101</c:v>
                </c:pt>
                <c:pt idx="16517">
                  <c:v>22.736908760530799</c:v>
                </c:pt>
                <c:pt idx="16518">
                  <c:v>22.738285336710501</c:v>
                </c:pt>
                <c:pt idx="16519">
                  <c:v>22.739661912890298</c:v>
                </c:pt>
                <c:pt idx="16520">
                  <c:v>22.74103848907</c:v>
                </c:pt>
                <c:pt idx="16521">
                  <c:v>22.742415065249698</c:v>
                </c:pt>
                <c:pt idx="16522">
                  <c:v>22.7437916414294</c:v>
                </c:pt>
                <c:pt idx="16523">
                  <c:v>22.745168217609201</c:v>
                </c:pt>
                <c:pt idx="16524">
                  <c:v>22.7465447937889</c:v>
                </c:pt>
                <c:pt idx="16525">
                  <c:v>22.747921369968601</c:v>
                </c:pt>
                <c:pt idx="16526">
                  <c:v>22.7492979461483</c:v>
                </c:pt>
                <c:pt idx="16527">
                  <c:v>22.750674522328101</c:v>
                </c:pt>
                <c:pt idx="16528">
                  <c:v>22.752051098507799</c:v>
                </c:pt>
                <c:pt idx="16529">
                  <c:v>22.753427674687501</c:v>
                </c:pt>
                <c:pt idx="16530">
                  <c:v>22.754804250867199</c:v>
                </c:pt>
                <c:pt idx="16531">
                  <c:v>22.756180827047</c:v>
                </c:pt>
                <c:pt idx="16532">
                  <c:v>22.757557403226699</c:v>
                </c:pt>
                <c:pt idx="16533">
                  <c:v>22.7589339794064</c:v>
                </c:pt>
                <c:pt idx="16534">
                  <c:v>22.760310555586202</c:v>
                </c:pt>
                <c:pt idx="16535">
                  <c:v>22.7616871317659</c:v>
                </c:pt>
                <c:pt idx="16536">
                  <c:v>22.763063707945602</c:v>
                </c:pt>
                <c:pt idx="16537">
                  <c:v>22.7644402841253</c:v>
                </c:pt>
                <c:pt idx="16538">
                  <c:v>22.765816860305101</c:v>
                </c:pt>
                <c:pt idx="16539">
                  <c:v>22.767193436484799</c:v>
                </c:pt>
                <c:pt idx="16540">
                  <c:v>22.768570012664501</c:v>
                </c:pt>
                <c:pt idx="16541">
                  <c:v>22.769946588844199</c:v>
                </c:pt>
                <c:pt idx="16542">
                  <c:v>22.771323165024</c:v>
                </c:pt>
                <c:pt idx="16543">
                  <c:v>22.772699741203699</c:v>
                </c:pt>
                <c:pt idx="16544">
                  <c:v>22.7740763173834</c:v>
                </c:pt>
                <c:pt idx="16545">
                  <c:v>22.775452893563099</c:v>
                </c:pt>
                <c:pt idx="16546">
                  <c:v>22.7768294697429</c:v>
                </c:pt>
                <c:pt idx="16547">
                  <c:v>22.778206045922602</c:v>
                </c:pt>
                <c:pt idx="16548">
                  <c:v>22.7795826221023</c:v>
                </c:pt>
                <c:pt idx="16549">
                  <c:v>22.780959198282002</c:v>
                </c:pt>
                <c:pt idx="16550">
                  <c:v>22.782335774461799</c:v>
                </c:pt>
                <c:pt idx="16551">
                  <c:v>22.783712350641501</c:v>
                </c:pt>
                <c:pt idx="16552">
                  <c:v>22.785088926821199</c:v>
                </c:pt>
                <c:pt idx="16553">
                  <c:v>22.786465503000901</c:v>
                </c:pt>
                <c:pt idx="16554">
                  <c:v>22.787842079180699</c:v>
                </c:pt>
                <c:pt idx="16555">
                  <c:v>22.789218655360401</c:v>
                </c:pt>
                <c:pt idx="16556">
                  <c:v>22.790595231540099</c:v>
                </c:pt>
                <c:pt idx="16557">
                  <c:v>22.791971807719801</c:v>
                </c:pt>
                <c:pt idx="16558">
                  <c:v>22.793348383899598</c:v>
                </c:pt>
                <c:pt idx="16559">
                  <c:v>22.7947249600793</c:v>
                </c:pt>
                <c:pt idx="16560">
                  <c:v>22.796101536258998</c:v>
                </c:pt>
                <c:pt idx="16561">
                  <c:v>22.7974781124387</c:v>
                </c:pt>
                <c:pt idx="16562">
                  <c:v>22.798854688618501</c:v>
                </c:pt>
                <c:pt idx="16563">
                  <c:v>22.8002312647982</c:v>
                </c:pt>
                <c:pt idx="16564">
                  <c:v>22.801607840977901</c:v>
                </c:pt>
                <c:pt idx="16565">
                  <c:v>22.802984417157699</c:v>
                </c:pt>
                <c:pt idx="16566">
                  <c:v>22.804360993337401</c:v>
                </c:pt>
                <c:pt idx="16567">
                  <c:v>22.805737569517099</c:v>
                </c:pt>
                <c:pt idx="16568">
                  <c:v>22.807114145696801</c:v>
                </c:pt>
                <c:pt idx="16569">
                  <c:v>22.808490721876598</c:v>
                </c:pt>
                <c:pt idx="16570">
                  <c:v>22.8098672980563</c:v>
                </c:pt>
                <c:pt idx="16571">
                  <c:v>22.811243874235998</c:v>
                </c:pt>
                <c:pt idx="16572">
                  <c:v>22.8126204504157</c:v>
                </c:pt>
                <c:pt idx="16573">
                  <c:v>22.813997026595501</c:v>
                </c:pt>
                <c:pt idx="16574">
                  <c:v>22.8153736027752</c:v>
                </c:pt>
                <c:pt idx="16575">
                  <c:v>22.816750178954901</c:v>
                </c:pt>
                <c:pt idx="16576">
                  <c:v>22.8181267551346</c:v>
                </c:pt>
                <c:pt idx="16577">
                  <c:v>22.819503331314401</c:v>
                </c:pt>
                <c:pt idx="16578">
                  <c:v>22.820879907494099</c:v>
                </c:pt>
                <c:pt idx="16579">
                  <c:v>22.822256483673801</c:v>
                </c:pt>
                <c:pt idx="16580">
                  <c:v>22.823633059853499</c:v>
                </c:pt>
                <c:pt idx="16581">
                  <c:v>22.8250096360333</c:v>
                </c:pt>
                <c:pt idx="16582">
                  <c:v>22.826386212212999</c:v>
                </c:pt>
                <c:pt idx="16583">
                  <c:v>22.8277627883927</c:v>
                </c:pt>
                <c:pt idx="16584">
                  <c:v>22.829139364572399</c:v>
                </c:pt>
                <c:pt idx="16585">
                  <c:v>22.8305159407522</c:v>
                </c:pt>
                <c:pt idx="16586">
                  <c:v>22.831892516931902</c:v>
                </c:pt>
                <c:pt idx="16587">
                  <c:v>22.8332690931116</c:v>
                </c:pt>
                <c:pt idx="16588">
                  <c:v>22.834645669291302</c:v>
                </c:pt>
                <c:pt idx="16589">
                  <c:v>22.836022245471099</c:v>
                </c:pt>
                <c:pt idx="16590">
                  <c:v>22.837398821650801</c:v>
                </c:pt>
                <c:pt idx="16591">
                  <c:v>22.838775397830499</c:v>
                </c:pt>
                <c:pt idx="16592">
                  <c:v>22.840151974010201</c:v>
                </c:pt>
                <c:pt idx="16593">
                  <c:v>22.841528550189999</c:v>
                </c:pt>
                <c:pt idx="16594">
                  <c:v>22.8429051263697</c:v>
                </c:pt>
                <c:pt idx="16595">
                  <c:v>22.844281702549399</c:v>
                </c:pt>
                <c:pt idx="16596">
                  <c:v>22.8456582787291</c:v>
                </c:pt>
                <c:pt idx="16597">
                  <c:v>22.847034854908902</c:v>
                </c:pt>
                <c:pt idx="16598">
                  <c:v>22.8484114310886</c:v>
                </c:pt>
                <c:pt idx="16599">
                  <c:v>22.849788007268302</c:v>
                </c:pt>
                <c:pt idx="16600">
                  <c:v>22.851164583448099</c:v>
                </c:pt>
                <c:pt idx="16601">
                  <c:v>22.852541159627801</c:v>
                </c:pt>
                <c:pt idx="16602">
                  <c:v>22.853917735807499</c:v>
                </c:pt>
                <c:pt idx="16603">
                  <c:v>22.855294311987201</c:v>
                </c:pt>
                <c:pt idx="16604">
                  <c:v>22.856670888166999</c:v>
                </c:pt>
                <c:pt idx="16605">
                  <c:v>22.858047464346701</c:v>
                </c:pt>
                <c:pt idx="16606">
                  <c:v>22.859424040526399</c:v>
                </c:pt>
                <c:pt idx="16607">
                  <c:v>22.860800616706101</c:v>
                </c:pt>
                <c:pt idx="16608">
                  <c:v>22.862177192885898</c:v>
                </c:pt>
                <c:pt idx="16609">
                  <c:v>22.8635537690656</c:v>
                </c:pt>
                <c:pt idx="16610">
                  <c:v>22.864930345245298</c:v>
                </c:pt>
                <c:pt idx="16611">
                  <c:v>22.866306921425</c:v>
                </c:pt>
                <c:pt idx="16612">
                  <c:v>22.867683497604801</c:v>
                </c:pt>
                <c:pt idx="16613">
                  <c:v>22.8690600737845</c:v>
                </c:pt>
                <c:pt idx="16614">
                  <c:v>22.870436649964201</c:v>
                </c:pt>
                <c:pt idx="16615">
                  <c:v>22.8718132261439</c:v>
                </c:pt>
                <c:pt idx="16616">
                  <c:v>22.873189802323701</c:v>
                </c:pt>
                <c:pt idx="16617">
                  <c:v>22.874566378503399</c:v>
                </c:pt>
                <c:pt idx="16618">
                  <c:v>22.875942954683101</c:v>
                </c:pt>
                <c:pt idx="16619">
                  <c:v>22.877319530862799</c:v>
                </c:pt>
                <c:pt idx="16620">
                  <c:v>22.8786961070426</c:v>
                </c:pt>
                <c:pt idx="16621">
                  <c:v>22.880072683222298</c:v>
                </c:pt>
                <c:pt idx="16622">
                  <c:v>22.881449259402</c:v>
                </c:pt>
                <c:pt idx="16623">
                  <c:v>22.882825835581698</c:v>
                </c:pt>
                <c:pt idx="16624">
                  <c:v>22.8842024117615</c:v>
                </c:pt>
                <c:pt idx="16625">
                  <c:v>22.885578987941201</c:v>
                </c:pt>
                <c:pt idx="16626">
                  <c:v>22.8869555641209</c:v>
                </c:pt>
                <c:pt idx="16627">
                  <c:v>22.888332140300601</c:v>
                </c:pt>
                <c:pt idx="16628">
                  <c:v>22.889708716480399</c:v>
                </c:pt>
                <c:pt idx="16629">
                  <c:v>22.891085292660101</c:v>
                </c:pt>
                <c:pt idx="16630">
                  <c:v>22.892461868839799</c:v>
                </c:pt>
                <c:pt idx="16631">
                  <c:v>22.893838445019501</c:v>
                </c:pt>
                <c:pt idx="16632">
                  <c:v>22.895215021199299</c:v>
                </c:pt>
                <c:pt idx="16633">
                  <c:v>22.896591597379</c:v>
                </c:pt>
                <c:pt idx="16634">
                  <c:v>22.897968173558699</c:v>
                </c:pt>
                <c:pt idx="16635">
                  <c:v>22.8993447497385</c:v>
                </c:pt>
                <c:pt idx="16636">
                  <c:v>22.900721325918202</c:v>
                </c:pt>
                <c:pt idx="16637">
                  <c:v>22.9020979020979</c:v>
                </c:pt>
                <c:pt idx="16638">
                  <c:v>22.903474478277602</c:v>
                </c:pt>
                <c:pt idx="16639">
                  <c:v>22.904851054457399</c:v>
                </c:pt>
                <c:pt idx="16640">
                  <c:v>22.906227630637101</c:v>
                </c:pt>
                <c:pt idx="16641">
                  <c:v>22.907604206816799</c:v>
                </c:pt>
                <c:pt idx="16642">
                  <c:v>22.908980782996501</c:v>
                </c:pt>
                <c:pt idx="16643">
                  <c:v>22.910357359176299</c:v>
                </c:pt>
                <c:pt idx="16644">
                  <c:v>22.911733935356001</c:v>
                </c:pt>
                <c:pt idx="16645">
                  <c:v>22.913110511535699</c:v>
                </c:pt>
                <c:pt idx="16646">
                  <c:v>22.914487087715401</c:v>
                </c:pt>
                <c:pt idx="16647">
                  <c:v>22.915863663895198</c:v>
                </c:pt>
                <c:pt idx="16648">
                  <c:v>22.9172402400749</c:v>
                </c:pt>
                <c:pt idx="16649">
                  <c:v>22.918616816254598</c:v>
                </c:pt>
                <c:pt idx="16650">
                  <c:v>22.9199933924343</c:v>
                </c:pt>
                <c:pt idx="16651">
                  <c:v>22.921369968614101</c:v>
                </c:pt>
                <c:pt idx="16652">
                  <c:v>22.922746544793799</c:v>
                </c:pt>
                <c:pt idx="16653">
                  <c:v>22.924123120973501</c:v>
                </c:pt>
                <c:pt idx="16654">
                  <c:v>22.925499697153199</c:v>
                </c:pt>
                <c:pt idx="16655">
                  <c:v>22.926876273333001</c:v>
                </c:pt>
                <c:pt idx="16656">
                  <c:v>22.928252849512699</c:v>
                </c:pt>
                <c:pt idx="16657">
                  <c:v>22.929629425692401</c:v>
                </c:pt>
                <c:pt idx="16658">
                  <c:v>22.931006001872198</c:v>
                </c:pt>
                <c:pt idx="16659">
                  <c:v>22.9323825780519</c:v>
                </c:pt>
                <c:pt idx="16660">
                  <c:v>22.933759154231598</c:v>
                </c:pt>
                <c:pt idx="16661">
                  <c:v>22.9351357304113</c:v>
                </c:pt>
                <c:pt idx="16662">
                  <c:v>22.936512306591101</c:v>
                </c:pt>
                <c:pt idx="16663">
                  <c:v>22.9378888827708</c:v>
                </c:pt>
                <c:pt idx="16664">
                  <c:v>22.939265458950501</c:v>
                </c:pt>
                <c:pt idx="16665">
                  <c:v>22.9406420351302</c:v>
                </c:pt>
                <c:pt idx="16666">
                  <c:v>22.942018611310001</c:v>
                </c:pt>
                <c:pt idx="16667">
                  <c:v>22.943395187489699</c:v>
                </c:pt>
                <c:pt idx="16668">
                  <c:v>22.944771763669401</c:v>
                </c:pt>
                <c:pt idx="16669">
                  <c:v>22.946148339849099</c:v>
                </c:pt>
                <c:pt idx="16670">
                  <c:v>22.9475249160289</c:v>
                </c:pt>
                <c:pt idx="16671">
                  <c:v>22.948901492208599</c:v>
                </c:pt>
                <c:pt idx="16672">
                  <c:v>22.9502780683883</c:v>
                </c:pt>
                <c:pt idx="16673">
                  <c:v>22.951654644567999</c:v>
                </c:pt>
                <c:pt idx="16674">
                  <c:v>22.9530312207478</c:v>
                </c:pt>
                <c:pt idx="16675">
                  <c:v>22.954407796927502</c:v>
                </c:pt>
                <c:pt idx="16676">
                  <c:v>22.9557843731072</c:v>
                </c:pt>
                <c:pt idx="16677">
                  <c:v>22.957160949286902</c:v>
                </c:pt>
                <c:pt idx="16678">
                  <c:v>22.958537525466699</c:v>
                </c:pt>
                <c:pt idx="16679">
                  <c:v>22.959914101646401</c:v>
                </c:pt>
                <c:pt idx="16680">
                  <c:v>22.961290677826099</c:v>
                </c:pt>
                <c:pt idx="16681">
                  <c:v>22.962667254005801</c:v>
                </c:pt>
                <c:pt idx="16682">
                  <c:v>22.964043830185599</c:v>
                </c:pt>
                <c:pt idx="16683">
                  <c:v>22.9654204063653</c:v>
                </c:pt>
                <c:pt idx="16684">
                  <c:v>22.966796982544999</c:v>
                </c:pt>
                <c:pt idx="16685">
                  <c:v>22.9681735587247</c:v>
                </c:pt>
                <c:pt idx="16686">
                  <c:v>22.969550134904502</c:v>
                </c:pt>
                <c:pt idx="16687">
                  <c:v>22.9709267110842</c:v>
                </c:pt>
                <c:pt idx="16688">
                  <c:v>22.972303287263902</c:v>
                </c:pt>
                <c:pt idx="16689">
                  <c:v>22.9736798634436</c:v>
                </c:pt>
                <c:pt idx="16690">
                  <c:v>22.975056439623401</c:v>
                </c:pt>
                <c:pt idx="16691">
                  <c:v>22.976433015803099</c:v>
                </c:pt>
                <c:pt idx="16692">
                  <c:v>22.977809591982801</c:v>
                </c:pt>
                <c:pt idx="16693">
                  <c:v>22.979186168162599</c:v>
                </c:pt>
                <c:pt idx="16694">
                  <c:v>22.980562744342301</c:v>
                </c:pt>
                <c:pt idx="16695">
                  <c:v>22.981939320521999</c:v>
                </c:pt>
                <c:pt idx="16696">
                  <c:v>22.983315896701701</c:v>
                </c:pt>
                <c:pt idx="16697">
                  <c:v>22.984692472881498</c:v>
                </c:pt>
                <c:pt idx="16698">
                  <c:v>22.9860690490612</c:v>
                </c:pt>
                <c:pt idx="16699">
                  <c:v>22.987445625240898</c:v>
                </c:pt>
                <c:pt idx="16700">
                  <c:v>22.9888222014206</c:v>
                </c:pt>
                <c:pt idx="16701">
                  <c:v>22.990198777600401</c:v>
                </c:pt>
                <c:pt idx="16702">
                  <c:v>22.9915753537801</c:v>
                </c:pt>
                <c:pt idx="16703">
                  <c:v>22.992951929959801</c:v>
                </c:pt>
                <c:pt idx="16704">
                  <c:v>22.9943285061395</c:v>
                </c:pt>
                <c:pt idx="16705">
                  <c:v>22.995705082319301</c:v>
                </c:pt>
                <c:pt idx="16706">
                  <c:v>22.997081658498999</c:v>
                </c:pt>
                <c:pt idx="16707">
                  <c:v>22.998458234678701</c:v>
                </c:pt>
                <c:pt idx="16708">
                  <c:v>22.999834810858399</c:v>
                </c:pt>
                <c:pt idx="16709">
                  <c:v>23.0012113870382</c:v>
                </c:pt>
                <c:pt idx="16710">
                  <c:v>23.002587963217898</c:v>
                </c:pt>
                <c:pt idx="16711">
                  <c:v>23.0039645393976</c:v>
                </c:pt>
                <c:pt idx="16712">
                  <c:v>23.005341115577298</c:v>
                </c:pt>
                <c:pt idx="16713">
                  <c:v>23.0067176917571</c:v>
                </c:pt>
                <c:pt idx="16714">
                  <c:v>23.008094267936801</c:v>
                </c:pt>
                <c:pt idx="16715">
                  <c:v>23.0094708441165</c:v>
                </c:pt>
                <c:pt idx="16716">
                  <c:v>23.010847420296201</c:v>
                </c:pt>
                <c:pt idx="16717">
                  <c:v>23.012223996475999</c:v>
                </c:pt>
                <c:pt idx="16718">
                  <c:v>23.013600572655701</c:v>
                </c:pt>
                <c:pt idx="16719">
                  <c:v>23.014977148835399</c:v>
                </c:pt>
                <c:pt idx="16720">
                  <c:v>23.016353725015101</c:v>
                </c:pt>
                <c:pt idx="16721">
                  <c:v>23.017730301194899</c:v>
                </c:pt>
                <c:pt idx="16722">
                  <c:v>23.0191068773746</c:v>
                </c:pt>
                <c:pt idx="16723">
                  <c:v>23.020483453554299</c:v>
                </c:pt>
                <c:pt idx="16724">
                  <c:v>23.0218600297341</c:v>
                </c:pt>
                <c:pt idx="16725">
                  <c:v>23.023236605913802</c:v>
                </c:pt>
                <c:pt idx="16726">
                  <c:v>23.0246131820935</c:v>
                </c:pt>
                <c:pt idx="16727">
                  <c:v>23.025989758273202</c:v>
                </c:pt>
                <c:pt idx="16728">
                  <c:v>23.027366334452999</c:v>
                </c:pt>
                <c:pt idx="16729">
                  <c:v>23.028742910632701</c:v>
                </c:pt>
                <c:pt idx="16730">
                  <c:v>23.030119486812399</c:v>
                </c:pt>
                <c:pt idx="16731">
                  <c:v>23.031496062992101</c:v>
                </c:pt>
                <c:pt idx="16732">
                  <c:v>23.032872639171899</c:v>
                </c:pt>
                <c:pt idx="16733">
                  <c:v>23.034249215351601</c:v>
                </c:pt>
                <c:pt idx="16734">
                  <c:v>23.035625791531299</c:v>
                </c:pt>
                <c:pt idx="16735">
                  <c:v>23.037002367711001</c:v>
                </c:pt>
                <c:pt idx="16736">
                  <c:v>23.038378943890802</c:v>
                </c:pt>
                <c:pt idx="16737">
                  <c:v>23.0397555200705</c:v>
                </c:pt>
                <c:pt idx="16738">
                  <c:v>23.041132096250202</c:v>
                </c:pt>
                <c:pt idx="16739">
                  <c:v>23.0425086724299</c:v>
                </c:pt>
                <c:pt idx="16740">
                  <c:v>23.043885248609701</c:v>
                </c:pt>
                <c:pt idx="16741">
                  <c:v>23.045261824789399</c:v>
                </c:pt>
                <c:pt idx="16742">
                  <c:v>23.046638400969101</c:v>
                </c:pt>
                <c:pt idx="16743">
                  <c:v>23.048014977148799</c:v>
                </c:pt>
                <c:pt idx="16744">
                  <c:v>23.049391553328601</c:v>
                </c:pt>
                <c:pt idx="16745">
                  <c:v>23.050768129508299</c:v>
                </c:pt>
                <c:pt idx="16746">
                  <c:v>23.052144705688001</c:v>
                </c:pt>
                <c:pt idx="16747">
                  <c:v>23.053521281867699</c:v>
                </c:pt>
                <c:pt idx="16748">
                  <c:v>23.0548978580475</c:v>
                </c:pt>
                <c:pt idx="16749">
                  <c:v>23.056274434227198</c:v>
                </c:pt>
                <c:pt idx="16750">
                  <c:v>23.0576510104069</c:v>
                </c:pt>
                <c:pt idx="16751">
                  <c:v>23.059027586586598</c:v>
                </c:pt>
                <c:pt idx="16752">
                  <c:v>23.0604041627664</c:v>
                </c:pt>
                <c:pt idx="16753">
                  <c:v>23.061780738946101</c:v>
                </c:pt>
                <c:pt idx="16754">
                  <c:v>23.0631573151258</c:v>
                </c:pt>
                <c:pt idx="16755">
                  <c:v>23.064533891305501</c:v>
                </c:pt>
                <c:pt idx="16756">
                  <c:v>23.065910467485299</c:v>
                </c:pt>
                <c:pt idx="16757">
                  <c:v>23.067287043665001</c:v>
                </c:pt>
                <c:pt idx="16758">
                  <c:v>23.068663619844699</c:v>
                </c:pt>
                <c:pt idx="16759">
                  <c:v>23.0700401960245</c:v>
                </c:pt>
                <c:pt idx="16760">
                  <c:v>23.071416772204199</c:v>
                </c:pt>
                <c:pt idx="16761">
                  <c:v>23.0727933483839</c:v>
                </c:pt>
                <c:pt idx="16762">
                  <c:v>23.074169924563598</c:v>
                </c:pt>
                <c:pt idx="16763">
                  <c:v>23.0755465007434</c:v>
                </c:pt>
                <c:pt idx="16764">
                  <c:v>23.076923076923102</c:v>
                </c:pt>
                <c:pt idx="16765">
                  <c:v>23.0782996531028</c:v>
                </c:pt>
                <c:pt idx="16766">
                  <c:v>23.079676229282502</c:v>
                </c:pt>
                <c:pt idx="16767">
                  <c:v>23.081052805462299</c:v>
                </c:pt>
                <c:pt idx="16768">
                  <c:v>23.082429381642001</c:v>
                </c:pt>
                <c:pt idx="16769">
                  <c:v>23.083805957821699</c:v>
                </c:pt>
                <c:pt idx="16770">
                  <c:v>23.085182534001401</c:v>
                </c:pt>
                <c:pt idx="16771">
                  <c:v>23.086559110181199</c:v>
                </c:pt>
                <c:pt idx="16772">
                  <c:v>23.0879356863609</c:v>
                </c:pt>
                <c:pt idx="16773">
                  <c:v>23.089312262540599</c:v>
                </c:pt>
                <c:pt idx="16774">
                  <c:v>23.0906888387203</c:v>
                </c:pt>
                <c:pt idx="16775">
                  <c:v>23.092065414900102</c:v>
                </c:pt>
                <c:pt idx="16776">
                  <c:v>23.0934419910798</c:v>
                </c:pt>
                <c:pt idx="16777">
                  <c:v>23.094818567259502</c:v>
                </c:pt>
                <c:pt idx="16778">
                  <c:v>23.0961951434392</c:v>
                </c:pt>
                <c:pt idx="16779">
                  <c:v>23.097571719619001</c:v>
                </c:pt>
                <c:pt idx="16780">
                  <c:v>23.098948295798699</c:v>
                </c:pt>
                <c:pt idx="16781">
                  <c:v>23.100324871978401</c:v>
                </c:pt>
                <c:pt idx="16782">
                  <c:v>23.101701448158099</c:v>
                </c:pt>
                <c:pt idx="16783">
                  <c:v>23.103078024337901</c:v>
                </c:pt>
                <c:pt idx="16784">
                  <c:v>23.104454600517599</c:v>
                </c:pt>
                <c:pt idx="16785">
                  <c:v>23.105831176697301</c:v>
                </c:pt>
                <c:pt idx="16786">
                  <c:v>23.107207752876999</c:v>
                </c:pt>
                <c:pt idx="16787">
                  <c:v>23.1085843290568</c:v>
                </c:pt>
                <c:pt idx="16788">
                  <c:v>23.109960905236498</c:v>
                </c:pt>
                <c:pt idx="16789">
                  <c:v>23.1113374814162</c:v>
                </c:pt>
                <c:pt idx="16790">
                  <c:v>23.112714057596001</c:v>
                </c:pt>
                <c:pt idx="16791">
                  <c:v>23.1140906337757</c:v>
                </c:pt>
                <c:pt idx="16792">
                  <c:v>23.115467209955401</c:v>
                </c:pt>
                <c:pt idx="16793">
                  <c:v>23.116843786135099</c:v>
                </c:pt>
                <c:pt idx="16794">
                  <c:v>23.118220362314901</c:v>
                </c:pt>
                <c:pt idx="16795">
                  <c:v>23.119596938494599</c:v>
                </c:pt>
                <c:pt idx="16796">
                  <c:v>23.120973514674301</c:v>
                </c:pt>
                <c:pt idx="16797">
                  <c:v>23.122350090853999</c:v>
                </c:pt>
                <c:pt idx="16798">
                  <c:v>23.1237266670338</c:v>
                </c:pt>
                <c:pt idx="16799">
                  <c:v>23.125103243213498</c:v>
                </c:pt>
                <c:pt idx="16800">
                  <c:v>23.1264798193932</c:v>
                </c:pt>
                <c:pt idx="16801">
                  <c:v>23.127856395572898</c:v>
                </c:pt>
                <c:pt idx="16802">
                  <c:v>23.1292329717527</c:v>
                </c:pt>
                <c:pt idx="16803">
                  <c:v>23.130609547932401</c:v>
                </c:pt>
                <c:pt idx="16804">
                  <c:v>23.1319861241121</c:v>
                </c:pt>
                <c:pt idx="16805">
                  <c:v>23.133362700291801</c:v>
                </c:pt>
                <c:pt idx="16806">
                  <c:v>23.134739276471599</c:v>
                </c:pt>
                <c:pt idx="16807">
                  <c:v>23.136115852651301</c:v>
                </c:pt>
                <c:pt idx="16808">
                  <c:v>23.137492428830999</c:v>
                </c:pt>
                <c:pt idx="16809">
                  <c:v>23.138869005010701</c:v>
                </c:pt>
                <c:pt idx="16810">
                  <c:v>23.140245581190499</c:v>
                </c:pt>
                <c:pt idx="16811">
                  <c:v>23.1416221573702</c:v>
                </c:pt>
                <c:pt idx="16812">
                  <c:v>23.142998733549899</c:v>
                </c:pt>
                <c:pt idx="16813">
                  <c:v>23.1443753097296</c:v>
                </c:pt>
                <c:pt idx="16814">
                  <c:v>23.145751885909402</c:v>
                </c:pt>
                <c:pt idx="16815">
                  <c:v>23.1471284620891</c:v>
                </c:pt>
                <c:pt idx="16816">
                  <c:v>23.148505038268802</c:v>
                </c:pt>
                <c:pt idx="16817">
                  <c:v>23.1498816144485</c:v>
                </c:pt>
                <c:pt idx="16818">
                  <c:v>23.151258190628301</c:v>
                </c:pt>
                <c:pt idx="16819">
                  <c:v>23.152634766807999</c:v>
                </c:pt>
                <c:pt idx="16820">
                  <c:v>23.154011342987701</c:v>
                </c:pt>
                <c:pt idx="16821">
                  <c:v>23.155387919167499</c:v>
                </c:pt>
                <c:pt idx="16822">
                  <c:v>23.1567644953472</c:v>
                </c:pt>
                <c:pt idx="16823">
                  <c:v>23.158141071526899</c:v>
                </c:pt>
                <c:pt idx="16824">
                  <c:v>23.1595176477066</c:v>
                </c:pt>
                <c:pt idx="16825">
                  <c:v>23.160894223886402</c:v>
                </c:pt>
                <c:pt idx="16826">
                  <c:v>23.1622708000661</c:v>
                </c:pt>
                <c:pt idx="16827">
                  <c:v>23.163647376245802</c:v>
                </c:pt>
                <c:pt idx="16828">
                  <c:v>23.1650239524255</c:v>
                </c:pt>
                <c:pt idx="16829">
                  <c:v>23.166400528605301</c:v>
                </c:pt>
                <c:pt idx="16830">
                  <c:v>23.167777104784999</c:v>
                </c:pt>
                <c:pt idx="16831">
                  <c:v>23.169153680964701</c:v>
                </c:pt>
                <c:pt idx="16832">
                  <c:v>23.170530257144399</c:v>
                </c:pt>
                <c:pt idx="16833">
                  <c:v>23.171906833324201</c:v>
                </c:pt>
                <c:pt idx="16834">
                  <c:v>23.173283409503899</c:v>
                </c:pt>
                <c:pt idx="16835">
                  <c:v>23.174659985683601</c:v>
                </c:pt>
                <c:pt idx="16836">
                  <c:v>23.176036561863299</c:v>
                </c:pt>
                <c:pt idx="16837">
                  <c:v>23.1774131380431</c:v>
                </c:pt>
                <c:pt idx="16838">
                  <c:v>23.178789714222798</c:v>
                </c:pt>
                <c:pt idx="16839">
                  <c:v>23.1801662904025</c:v>
                </c:pt>
                <c:pt idx="16840">
                  <c:v>23.181542866582198</c:v>
                </c:pt>
                <c:pt idx="16841">
                  <c:v>23.182919442762</c:v>
                </c:pt>
                <c:pt idx="16842">
                  <c:v>23.184296018941701</c:v>
                </c:pt>
                <c:pt idx="16843">
                  <c:v>23.1856725951214</c:v>
                </c:pt>
                <c:pt idx="16844">
                  <c:v>23.187049171301101</c:v>
                </c:pt>
                <c:pt idx="16845">
                  <c:v>23.188425747480899</c:v>
                </c:pt>
                <c:pt idx="16846">
                  <c:v>23.189802323660601</c:v>
                </c:pt>
                <c:pt idx="16847">
                  <c:v>23.191178899840299</c:v>
                </c:pt>
                <c:pt idx="16848">
                  <c:v>23.192555476020001</c:v>
                </c:pt>
                <c:pt idx="16849">
                  <c:v>23.193932052199798</c:v>
                </c:pt>
                <c:pt idx="16850">
                  <c:v>23.1953086283795</c:v>
                </c:pt>
                <c:pt idx="16851">
                  <c:v>23.196685204559198</c:v>
                </c:pt>
                <c:pt idx="16852">
                  <c:v>23.198061780739</c:v>
                </c:pt>
                <c:pt idx="16853">
                  <c:v>23.199438356918701</c:v>
                </c:pt>
                <c:pt idx="16854">
                  <c:v>23.2008149330984</c:v>
                </c:pt>
                <c:pt idx="16855">
                  <c:v>23.202191509278101</c:v>
                </c:pt>
                <c:pt idx="16856">
                  <c:v>23.203568085457899</c:v>
                </c:pt>
                <c:pt idx="16857">
                  <c:v>23.204944661637601</c:v>
                </c:pt>
                <c:pt idx="16858">
                  <c:v>23.206321237817299</c:v>
                </c:pt>
                <c:pt idx="16859">
                  <c:v>23.207697813997001</c:v>
                </c:pt>
                <c:pt idx="16860">
                  <c:v>23.209074390176799</c:v>
                </c:pt>
                <c:pt idx="16861">
                  <c:v>23.2104509663565</c:v>
                </c:pt>
                <c:pt idx="16862">
                  <c:v>23.211827542536199</c:v>
                </c:pt>
                <c:pt idx="16863">
                  <c:v>23.2132041187159</c:v>
                </c:pt>
                <c:pt idx="16864">
                  <c:v>23.214580694895702</c:v>
                </c:pt>
                <c:pt idx="16865">
                  <c:v>23.2159572710754</c:v>
                </c:pt>
                <c:pt idx="16866">
                  <c:v>23.217333847255102</c:v>
                </c:pt>
                <c:pt idx="16867">
                  <c:v>23.2187104234348</c:v>
                </c:pt>
                <c:pt idx="16868">
                  <c:v>23.220086999614601</c:v>
                </c:pt>
                <c:pt idx="16869">
                  <c:v>23.221463575794299</c:v>
                </c:pt>
                <c:pt idx="16870">
                  <c:v>23.222840151974001</c:v>
                </c:pt>
                <c:pt idx="16871">
                  <c:v>23.224216728153699</c:v>
                </c:pt>
                <c:pt idx="16872">
                  <c:v>23.225593304333501</c:v>
                </c:pt>
                <c:pt idx="16873">
                  <c:v>23.226969880513199</c:v>
                </c:pt>
                <c:pt idx="16874">
                  <c:v>23.228346456692901</c:v>
                </c:pt>
                <c:pt idx="16875">
                  <c:v>23.229723032872599</c:v>
                </c:pt>
                <c:pt idx="16876">
                  <c:v>23.2310996090524</c:v>
                </c:pt>
                <c:pt idx="16877">
                  <c:v>23.232476185232098</c:v>
                </c:pt>
                <c:pt idx="16878">
                  <c:v>23.2338527614118</c:v>
                </c:pt>
                <c:pt idx="16879">
                  <c:v>23.235229337591502</c:v>
                </c:pt>
                <c:pt idx="16880">
                  <c:v>23.236605913771299</c:v>
                </c:pt>
                <c:pt idx="16881">
                  <c:v>23.237982489951001</c:v>
                </c:pt>
                <c:pt idx="16882">
                  <c:v>23.239359066130699</c:v>
                </c:pt>
                <c:pt idx="16883">
                  <c:v>23.240735642310501</c:v>
                </c:pt>
                <c:pt idx="16884">
                  <c:v>23.242112218490199</c:v>
                </c:pt>
                <c:pt idx="16885">
                  <c:v>23.243488794669901</c:v>
                </c:pt>
                <c:pt idx="16886">
                  <c:v>23.244865370849599</c:v>
                </c:pt>
                <c:pt idx="16887">
                  <c:v>23.2462419470294</c:v>
                </c:pt>
                <c:pt idx="16888">
                  <c:v>23.247618523209098</c:v>
                </c:pt>
                <c:pt idx="16889">
                  <c:v>23.2489950993888</c:v>
                </c:pt>
                <c:pt idx="16890">
                  <c:v>23.250371675568498</c:v>
                </c:pt>
                <c:pt idx="16891">
                  <c:v>23.2517482517483</c:v>
                </c:pt>
                <c:pt idx="16892">
                  <c:v>23.253124827928001</c:v>
                </c:pt>
                <c:pt idx="16893">
                  <c:v>23.2545014041077</c:v>
                </c:pt>
                <c:pt idx="16894">
                  <c:v>23.255877980287401</c:v>
                </c:pt>
                <c:pt idx="16895">
                  <c:v>23.257254556467199</c:v>
                </c:pt>
                <c:pt idx="16896">
                  <c:v>23.258631132646901</c:v>
                </c:pt>
                <c:pt idx="16897">
                  <c:v>23.260007708826599</c:v>
                </c:pt>
                <c:pt idx="16898">
                  <c:v>23.261384285006301</c:v>
                </c:pt>
                <c:pt idx="16899">
                  <c:v>23.262760861186099</c:v>
                </c:pt>
                <c:pt idx="16900">
                  <c:v>23.2641374373658</c:v>
                </c:pt>
                <c:pt idx="16901">
                  <c:v>23.265514013545499</c:v>
                </c:pt>
                <c:pt idx="16902">
                  <c:v>23.2668905897252</c:v>
                </c:pt>
                <c:pt idx="16903">
                  <c:v>23.268267165905002</c:v>
                </c:pt>
                <c:pt idx="16904">
                  <c:v>23.2696437420847</c:v>
                </c:pt>
                <c:pt idx="16905">
                  <c:v>23.271020318264402</c:v>
                </c:pt>
                <c:pt idx="16906">
                  <c:v>23.2723968944441</c:v>
                </c:pt>
                <c:pt idx="16907">
                  <c:v>23.273773470623901</c:v>
                </c:pt>
                <c:pt idx="16908">
                  <c:v>23.275150046803599</c:v>
                </c:pt>
                <c:pt idx="16909">
                  <c:v>23.276526622983301</c:v>
                </c:pt>
                <c:pt idx="16910">
                  <c:v>23.277903199162999</c:v>
                </c:pt>
                <c:pt idx="16911">
                  <c:v>23.2792797753428</c:v>
                </c:pt>
                <c:pt idx="16912">
                  <c:v>23.280656351522499</c:v>
                </c:pt>
                <c:pt idx="16913">
                  <c:v>23.2820329277022</c:v>
                </c:pt>
                <c:pt idx="16914">
                  <c:v>23.283409503882002</c:v>
                </c:pt>
                <c:pt idx="16915">
                  <c:v>23.2847860800617</c:v>
                </c:pt>
                <c:pt idx="16916">
                  <c:v>23.286162656241402</c:v>
                </c:pt>
                <c:pt idx="16917">
                  <c:v>23.2875392324211</c:v>
                </c:pt>
                <c:pt idx="16918">
                  <c:v>23.288915808600901</c:v>
                </c:pt>
                <c:pt idx="16919">
                  <c:v>23.290292384780599</c:v>
                </c:pt>
                <c:pt idx="16920">
                  <c:v>23.291668960960301</c:v>
                </c:pt>
                <c:pt idx="16921">
                  <c:v>23.293045537139999</c:v>
                </c:pt>
                <c:pt idx="16922">
                  <c:v>23.294422113319801</c:v>
                </c:pt>
                <c:pt idx="16923">
                  <c:v>23.295798689499499</c:v>
                </c:pt>
                <c:pt idx="16924">
                  <c:v>23.297175265679201</c:v>
                </c:pt>
                <c:pt idx="16925">
                  <c:v>23.298551841858899</c:v>
                </c:pt>
                <c:pt idx="16926">
                  <c:v>23.2999284180387</c:v>
                </c:pt>
                <c:pt idx="16927">
                  <c:v>23.301304994218398</c:v>
                </c:pt>
                <c:pt idx="16928">
                  <c:v>23.3026815703981</c:v>
                </c:pt>
                <c:pt idx="16929">
                  <c:v>23.304058146577798</c:v>
                </c:pt>
                <c:pt idx="16930">
                  <c:v>23.3054347227576</c:v>
                </c:pt>
                <c:pt idx="16931">
                  <c:v>23.306811298937301</c:v>
                </c:pt>
                <c:pt idx="16932">
                  <c:v>23.308187875117</c:v>
                </c:pt>
                <c:pt idx="16933">
                  <c:v>23.309564451296701</c:v>
                </c:pt>
                <c:pt idx="16934">
                  <c:v>23.310941027476499</c:v>
                </c:pt>
                <c:pt idx="16935">
                  <c:v>23.312317603656201</c:v>
                </c:pt>
                <c:pt idx="16936">
                  <c:v>23.313694179835899</c:v>
                </c:pt>
                <c:pt idx="16937">
                  <c:v>23.315070756015601</c:v>
                </c:pt>
                <c:pt idx="16938">
                  <c:v>23.316447332195398</c:v>
                </c:pt>
                <c:pt idx="16939">
                  <c:v>23.3178239083751</c:v>
                </c:pt>
                <c:pt idx="16940">
                  <c:v>23.319200484554798</c:v>
                </c:pt>
                <c:pt idx="16941">
                  <c:v>23.3205770607345</c:v>
                </c:pt>
                <c:pt idx="16942">
                  <c:v>23.321953636914301</c:v>
                </c:pt>
                <c:pt idx="16943">
                  <c:v>23.323330213094</c:v>
                </c:pt>
                <c:pt idx="16944">
                  <c:v>23.324706789273701</c:v>
                </c:pt>
                <c:pt idx="16945">
                  <c:v>23.3260833654534</c:v>
                </c:pt>
                <c:pt idx="16946">
                  <c:v>23.327459941633201</c:v>
                </c:pt>
                <c:pt idx="16947">
                  <c:v>23.328836517812899</c:v>
                </c:pt>
                <c:pt idx="16948">
                  <c:v>23.330213093992601</c:v>
                </c:pt>
                <c:pt idx="16949">
                  <c:v>23.331589670172399</c:v>
                </c:pt>
                <c:pt idx="16950">
                  <c:v>23.3329662463521</c:v>
                </c:pt>
                <c:pt idx="16951">
                  <c:v>23.334342822531799</c:v>
                </c:pt>
                <c:pt idx="16952">
                  <c:v>23.3357193987115</c:v>
                </c:pt>
                <c:pt idx="16953">
                  <c:v>23.337095974891302</c:v>
                </c:pt>
                <c:pt idx="16954">
                  <c:v>23.338472551071</c:v>
                </c:pt>
                <c:pt idx="16955">
                  <c:v>23.339849127250702</c:v>
                </c:pt>
                <c:pt idx="16956">
                  <c:v>23.3412257034304</c:v>
                </c:pt>
                <c:pt idx="16957">
                  <c:v>23.342602279610201</c:v>
                </c:pt>
                <c:pt idx="16958">
                  <c:v>23.343978855789899</c:v>
                </c:pt>
                <c:pt idx="16959">
                  <c:v>23.345355431969601</c:v>
                </c:pt>
                <c:pt idx="16960">
                  <c:v>23.346732008149299</c:v>
                </c:pt>
                <c:pt idx="16961">
                  <c:v>23.348108584329101</c:v>
                </c:pt>
                <c:pt idx="16962">
                  <c:v>23.349485160508799</c:v>
                </c:pt>
                <c:pt idx="16963">
                  <c:v>23.350861736688501</c:v>
                </c:pt>
                <c:pt idx="16964">
                  <c:v>23.352238312868199</c:v>
                </c:pt>
                <c:pt idx="16965">
                  <c:v>23.353614889048</c:v>
                </c:pt>
                <c:pt idx="16966">
                  <c:v>23.354991465227702</c:v>
                </c:pt>
                <c:pt idx="16967">
                  <c:v>23.3563680414074</c:v>
                </c:pt>
                <c:pt idx="16968">
                  <c:v>23.357744617587102</c:v>
                </c:pt>
                <c:pt idx="16969">
                  <c:v>23.359121193766899</c:v>
                </c:pt>
                <c:pt idx="16970">
                  <c:v>23.360497769946601</c:v>
                </c:pt>
                <c:pt idx="16971">
                  <c:v>23.361874346126299</c:v>
                </c:pt>
                <c:pt idx="16972">
                  <c:v>23.363250922306001</c:v>
                </c:pt>
                <c:pt idx="16973">
                  <c:v>23.364627498485799</c:v>
                </c:pt>
                <c:pt idx="16974">
                  <c:v>23.366004074665501</c:v>
                </c:pt>
                <c:pt idx="16975">
                  <c:v>23.367380650845199</c:v>
                </c:pt>
                <c:pt idx="16976">
                  <c:v>23.368757227024901</c:v>
                </c:pt>
                <c:pt idx="16977">
                  <c:v>23.370133803204698</c:v>
                </c:pt>
                <c:pt idx="16978">
                  <c:v>23.3715103793844</c:v>
                </c:pt>
                <c:pt idx="16979">
                  <c:v>23.372886955564098</c:v>
                </c:pt>
                <c:pt idx="16980">
                  <c:v>23.3742635317439</c:v>
                </c:pt>
                <c:pt idx="16981">
                  <c:v>23.375640107923601</c:v>
                </c:pt>
                <c:pt idx="16982">
                  <c:v>23.3770166841033</c:v>
                </c:pt>
                <c:pt idx="16983">
                  <c:v>23.378393260283001</c:v>
                </c:pt>
                <c:pt idx="16984">
                  <c:v>23.379769836462799</c:v>
                </c:pt>
                <c:pt idx="16985">
                  <c:v>23.381146412642501</c:v>
                </c:pt>
                <c:pt idx="16986">
                  <c:v>23.382522988822199</c:v>
                </c:pt>
                <c:pt idx="16987">
                  <c:v>23.383899565001901</c:v>
                </c:pt>
                <c:pt idx="16988">
                  <c:v>23.385276141181699</c:v>
                </c:pt>
                <c:pt idx="16989">
                  <c:v>23.3866527173614</c:v>
                </c:pt>
                <c:pt idx="16990">
                  <c:v>23.388029293541098</c:v>
                </c:pt>
                <c:pt idx="16991">
                  <c:v>23.3894058697208</c:v>
                </c:pt>
                <c:pt idx="16992">
                  <c:v>23.390782445900602</c:v>
                </c:pt>
                <c:pt idx="16993">
                  <c:v>23.3921590220803</c:v>
                </c:pt>
                <c:pt idx="16994">
                  <c:v>23.393535598260002</c:v>
                </c:pt>
                <c:pt idx="16995">
                  <c:v>23.3949121744397</c:v>
                </c:pt>
                <c:pt idx="16996">
                  <c:v>23.396288750619501</c:v>
                </c:pt>
                <c:pt idx="16997">
                  <c:v>23.397665326799199</c:v>
                </c:pt>
                <c:pt idx="16998">
                  <c:v>23.399041902978901</c:v>
                </c:pt>
                <c:pt idx="16999">
                  <c:v>23.400418479158599</c:v>
                </c:pt>
                <c:pt idx="17000">
                  <c:v>23.4017950553384</c:v>
                </c:pt>
                <c:pt idx="17001">
                  <c:v>23.403171631518099</c:v>
                </c:pt>
                <c:pt idx="17002">
                  <c:v>23.4045482076978</c:v>
                </c:pt>
                <c:pt idx="17003">
                  <c:v>23.405924783877499</c:v>
                </c:pt>
                <c:pt idx="17004">
                  <c:v>23.4073013600573</c:v>
                </c:pt>
                <c:pt idx="17005">
                  <c:v>23.408677936237002</c:v>
                </c:pt>
                <c:pt idx="17006">
                  <c:v>23.4100545124167</c:v>
                </c:pt>
                <c:pt idx="17007">
                  <c:v>23.411431088596402</c:v>
                </c:pt>
                <c:pt idx="17008">
                  <c:v>23.412807664776199</c:v>
                </c:pt>
                <c:pt idx="17009">
                  <c:v>23.414184240955901</c:v>
                </c:pt>
                <c:pt idx="17010">
                  <c:v>23.415560817135599</c:v>
                </c:pt>
                <c:pt idx="17011">
                  <c:v>23.416937393315301</c:v>
                </c:pt>
                <c:pt idx="17012">
                  <c:v>23.418313969495099</c:v>
                </c:pt>
                <c:pt idx="17013">
                  <c:v>23.419690545674801</c:v>
                </c:pt>
                <c:pt idx="17014">
                  <c:v>23.421067121854499</c:v>
                </c:pt>
                <c:pt idx="17015">
                  <c:v>23.4224436980343</c:v>
                </c:pt>
                <c:pt idx="17016">
                  <c:v>23.423820274213998</c:v>
                </c:pt>
                <c:pt idx="17017">
                  <c:v>23.4251968503937</c:v>
                </c:pt>
                <c:pt idx="17018">
                  <c:v>23.426573426573398</c:v>
                </c:pt>
                <c:pt idx="17019">
                  <c:v>23.427950002753199</c:v>
                </c:pt>
                <c:pt idx="17020">
                  <c:v>23.429326578932901</c:v>
                </c:pt>
                <c:pt idx="17021">
                  <c:v>23.430703155112599</c:v>
                </c:pt>
                <c:pt idx="17022">
                  <c:v>23.432079731292301</c:v>
                </c:pt>
                <c:pt idx="17023">
                  <c:v>23.433456307472099</c:v>
                </c:pt>
                <c:pt idx="17024">
                  <c:v>23.434832883651801</c:v>
                </c:pt>
                <c:pt idx="17025">
                  <c:v>23.436209459831499</c:v>
                </c:pt>
                <c:pt idx="17026">
                  <c:v>23.437586036011201</c:v>
                </c:pt>
                <c:pt idx="17027">
                  <c:v>23.438962612190998</c:v>
                </c:pt>
                <c:pt idx="17028">
                  <c:v>23.4403391883707</c:v>
                </c:pt>
                <c:pt idx="17029">
                  <c:v>23.441715764550398</c:v>
                </c:pt>
                <c:pt idx="17030">
                  <c:v>23.4430923407301</c:v>
                </c:pt>
                <c:pt idx="17031">
                  <c:v>23.444468916909901</c:v>
                </c:pt>
                <c:pt idx="17032">
                  <c:v>23.4458454930896</c:v>
                </c:pt>
                <c:pt idx="17033">
                  <c:v>23.447222069269301</c:v>
                </c:pt>
                <c:pt idx="17034">
                  <c:v>23.448598645449</c:v>
                </c:pt>
                <c:pt idx="17035">
                  <c:v>23.449975221628801</c:v>
                </c:pt>
                <c:pt idx="17036">
                  <c:v>23.451351797808499</c:v>
                </c:pt>
                <c:pt idx="17037">
                  <c:v>23.452728373988201</c:v>
                </c:pt>
                <c:pt idx="17038">
                  <c:v>23.454104950167999</c:v>
                </c:pt>
                <c:pt idx="17039">
                  <c:v>23.4554815263477</c:v>
                </c:pt>
                <c:pt idx="17040">
                  <c:v>23.456858102527399</c:v>
                </c:pt>
                <c:pt idx="17041">
                  <c:v>23.4582346787071</c:v>
                </c:pt>
                <c:pt idx="17042">
                  <c:v>23.459611254886902</c:v>
                </c:pt>
                <c:pt idx="17043">
                  <c:v>23.4609878310666</c:v>
                </c:pt>
                <c:pt idx="17044">
                  <c:v>23.462364407246302</c:v>
                </c:pt>
                <c:pt idx="17045">
                  <c:v>23.463740983426</c:v>
                </c:pt>
                <c:pt idx="17046">
                  <c:v>23.465117559605801</c:v>
                </c:pt>
                <c:pt idx="17047">
                  <c:v>23.466494135785499</c:v>
                </c:pt>
                <c:pt idx="17048">
                  <c:v>23.467870711965201</c:v>
                </c:pt>
                <c:pt idx="17049">
                  <c:v>23.469247288144899</c:v>
                </c:pt>
                <c:pt idx="17050">
                  <c:v>23.4706238643247</c:v>
                </c:pt>
                <c:pt idx="17051">
                  <c:v>23.472000440504399</c:v>
                </c:pt>
                <c:pt idx="17052">
                  <c:v>23.4733770166841</c:v>
                </c:pt>
                <c:pt idx="17053">
                  <c:v>23.474753592863799</c:v>
                </c:pt>
                <c:pt idx="17054">
                  <c:v>23.4761301690436</c:v>
                </c:pt>
                <c:pt idx="17055">
                  <c:v>23.477506745223302</c:v>
                </c:pt>
                <c:pt idx="17056">
                  <c:v>23.478883321403</c:v>
                </c:pt>
                <c:pt idx="17057">
                  <c:v>23.480259897582702</c:v>
                </c:pt>
                <c:pt idx="17058">
                  <c:v>23.481636473762499</c:v>
                </c:pt>
                <c:pt idx="17059">
                  <c:v>23.483013049942201</c:v>
                </c:pt>
                <c:pt idx="17060">
                  <c:v>23.484389626121899</c:v>
                </c:pt>
                <c:pt idx="17061">
                  <c:v>23.485766202301601</c:v>
                </c:pt>
                <c:pt idx="17062">
                  <c:v>23.487142778481399</c:v>
                </c:pt>
                <c:pt idx="17063">
                  <c:v>23.488519354661101</c:v>
                </c:pt>
                <c:pt idx="17064">
                  <c:v>23.489895930840799</c:v>
                </c:pt>
                <c:pt idx="17065">
                  <c:v>23.491272507020501</c:v>
                </c:pt>
                <c:pt idx="17066">
                  <c:v>23.492649083200298</c:v>
                </c:pt>
                <c:pt idx="17067">
                  <c:v>23.49402565938</c:v>
                </c:pt>
                <c:pt idx="17068">
                  <c:v>23.495402235559698</c:v>
                </c:pt>
                <c:pt idx="17069">
                  <c:v>23.4967788117394</c:v>
                </c:pt>
                <c:pt idx="17070">
                  <c:v>23.498155387919201</c:v>
                </c:pt>
                <c:pt idx="17071">
                  <c:v>23.4995319640989</c:v>
                </c:pt>
                <c:pt idx="17072">
                  <c:v>23.500908540278601</c:v>
                </c:pt>
                <c:pt idx="17073">
                  <c:v>23.502285116458399</c:v>
                </c:pt>
                <c:pt idx="17074">
                  <c:v>23.503661692638101</c:v>
                </c:pt>
                <c:pt idx="17075">
                  <c:v>23.505038268817799</c:v>
                </c:pt>
                <c:pt idx="17076">
                  <c:v>23.506414844997501</c:v>
                </c:pt>
                <c:pt idx="17077">
                  <c:v>23.507791421177298</c:v>
                </c:pt>
                <c:pt idx="17078">
                  <c:v>23.509167997357</c:v>
                </c:pt>
                <c:pt idx="17079">
                  <c:v>23.510544573536698</c:v>
                </c:pt>
                <c:pt idx="17080">
                  <c:v>23.5119211497164</c:v>
                </c:pt>
                <c:pt idx="17081">
                  <c:v>23.513297725896201</c:v>
                </c:pt>
                <c:pt idx="17082">
                  <c:v>23.5146743020759</c:v>
                </c:pt>
                <c:pt idx="17083">
                  <c:v>23.516050878255601</c:v>
                </c:pt>
                <c:pt idx="17084">
                  <c:v>23.5174274544353</c:v>
                </c:pt>
                <c:pt idx="17085">
                  <c:v>23.518804030615101</c:v>
                </c:pt>
                <c:pt idx="17086">
                  <c:v>23.520180606794799</c:v>
                </c:pt>
                <c:pt idx="17087">
                  <c:v>23.521557182974501</c:v>
                </c:pt>
                <c:pt idx="17088">
                  <c:v>23.522933759154199</c:v>
                </c:pt>
                <c:pt idx="17089">
                  <c:v>23.524310335334</c:v>
                </c:pt>
                <c:pt idx="17090">
                  <c:v>23.525686911513699</c:v>
                </c:pt>
                <c:pt idx="17091">
                  <c:v>23.5270634876934</c:v>
                </c:pt>
                <c:pt idx="17092">
                  <c:v>23.528440063873099</c:v>
                </c:pt>
                <c:pt idx="17093">
                  <c:v>23.5298166400529</c:v>
                </c:pt>
                <c:pt idx="17094">
                  <c:v>23.531193216232602</c:v>
                </c:pt>
                <c:pt idx="17095">
                  <c:v>23.5325697924123</c:v>
                </c:pt>
                <c:pt idx="17096">
                  <c:v>23.533946368592002</c:v>
                </c:pt>
                <c:pt idx="17097">
                  <c:v>23.535322944771799</c:v>
                </c:pt>
                <c:pt idx="17098">
                  <c:v>23.536699520951501</c:v>
                </c:pt>
                <c:pt idx="17099">
                  <c:v>23.538076097131199</c:v>
                </c:pt>
                <c:pt idx="17100">
                  <c:v>23.539452673310901</c:v>
                </c:pt>
                <c:pt idx="17101">
                  <c:v>23.540829249490699</c:v>
                </c:pt>
                <c:pt idx="17102">
                  <c:v>23.542205825670401</c:v>
                </c:pt>
                <c:pt idx="17103">
                  <c:v>23.543582401850099</c:v>
                </c:pt>
                <c:pt idx="17104">
                  <c:v>23.544958978029801</c:v>
                </c:pt>
                <c:pt idx="17105">
                  <c:v>23.546335554209598</c:v>
                </c:pt>
                <c:pt idx="17106">
                  <c:v>23.5477121303893</c:v>
                </c:pt>
                <c:pt idx="17107">
                  <c:v>23.549088706569002</c:v>
                </c:pt>
                <c:pt idx="17108">
                  <c:v>23.550465282748799</c:v>
                </c:pt>
                <c:pt idx="17109">
                  <c:v>23.551841858928501</c:v>
                </c:pt>
                <c:pt idx="17110">
                  <c:v>23.553218435108199</c:v>
                </c:pt>
                <c:pt idx="17111">
                  <c:v>23.554595011287901</c:v>
                </c:pt>
                <c:pt idx="17112">
                  <c:v>23.555971587467699</c:v>
                </c:pt>
                <c:pt idx="17113">
                  <c:v>23.557348163647401</c:v>
                </c:pt>
                <c:pt idx="17114">
                  <c:v>23.558724739827099</c:v>
                </c:pt>
                <c:pt idx="17115">
                  <c:v>23.560101316006801</c:v>
                </c:pt>
                <c:pt idx="17116">
                  <c:v>23.561477892186598</c:v>
                </c:pt>
                <c:pt idx="17117">
                  <c:v>23.5628544683663</c:v>
                </c:pt>
                <c:pt idx="17118">
                  <c:v>23.564231044545998</c:v>
                </c:pt>
                <c:pt idx="17119">
                  <c:v>23.5656076207257</c:v>
                </c:pt>
                <c:pt idx="17120">
                  <c:v>23.566984196905501</c:v>
                </c:pt>
                <c:pt idx="17121">
                  <c:v>23.5683607730852</c:v>
                </c:pt>
                <c:pt idx="17122">
                  <c:v>23.569737349264901</c:v>
                </c:pt>
                <c:pt idx="17123">
                  <c:v>23.5711139254446</c:v>
                </c:pt>
                <c:pt idx="17124">
                  <c:v>23.572490501624401</c:v>
                </c:pt>
                <c:pt idx="17125">
                  <c:v>23.573867077804099</c:v>
                </c:pt>
                <c:pt idx="17126">
                  <c:v>23.575243653983801</c:v>
                </c:pt>
                <c:pt idx="17127">
                  <c:v>23.576620230163499</c:v>
                </c:pt>
                <c:pt idx="17128">
                  <c:v>23.5779968063433</c:v>
                </c:pt>
                <c:pt idx="17129">
                  <c:v>23.579373382522999</c:v>
                </c:pt>
                <c:pt idx="17130">
                  <c:v>23.5807499587027</c:v>
                </c:pt>
                <c:pt idx="17131">
                  <c:v>23.582126534882399</c:v>
                </c:pt>
                <c:pt idx="17132">
                  <c:v>23.5835031110622</c:v>
                </c:pt>
                <c:pt idx="17133">
                  <c:v>23.584879687241902</c:v>
                </c:pt>
                <c:pt idx="17134">
                  <c:v>23.5862562634216</c:v>
                </c:pt>
                <c:pt idx="17135">
                  <c:v>23.587632839601302</c:v>
                </c:pt>
                <c:pt idx="17136">
                  <c:v>23.589009415781099</c:v>
                </c:pt>
                <c:pt idx="17137">
                  <c:v>23.590385991960801</c:v>
                </c:pt>
                <c:pt idx="17138">
                  <c:v>23.591762568140499</c:v>
                </c:pt>
                <c:pt idx="17139">
                  <c:v>23.5931391443203</c:v>
                </c:pt>
                <c:pt idx="17140">
                  <c:v>23.594515720499999</c:v>
                </c:pt>
                <c:pt idx="17141">
                  <c:v>23.5958922966797</c:v>
                </c:pt>
                <c:pt idx="17142">
                  <c:v>23.597268872859399</c:v>
                </c:pt>
                <c:pt idx="17143">
                  <c:v>23.5986454490392</c:v>
                </c:pt>
                <c:pt idx="17144">
                  <c:v>23.600022025218902</c:v>
                </c:pt>
                <c:pt idx="17145">
                  <c:v>23.6013986013986</c:v>
                </c:pt>
                <c:pt idx="17146">
                  <c:v>23.602775177578302</c:v>
                </c:pt>
                <c:pt idx="17147">
                  <c:v>23.604151753758099</c:v>
                </c:pt>
                <c:pt idx="17148">
                  <c:v>23.605528329937801</c:v>
                </c:pt>
                <c:pt idx="17149">
                  <c:v>23.606904906117499</c:v>
                </c:pt>
                <c:pt idx="17150">
                  <c:v>23.608281482297201</c:v>
                </c:pt>
                <c:pt idx="17151">
                  <c:v>23.609658058476999</c:v>
                </c:pt>
                <c:pt idx="17152">
                  <c:v>23.611034634656701</c:v>
                </c:pt>
                <c:pt idx="17153">
                  <c:v>23.612411210836399</c:v>
                </c:pt>
                <c:pt idx="17154">
                  <c:v>23.613787787016101</c:v>
                </c:pt>
                <c:pt idx="17155">
                  <c:v>23.615164363195898</c:v>
                </c:pt>
                <c:pt idx="17156">
                  <c:v>23.6165409393756</c:v>
                </c:pt>
                <c:pt idx="17157">
                  <c:v>23.617917515555298</c:v>
                </c:pt>
                <c:pt idx="17158">
                  <c:v>23.619294091735</c:v>
                </c:pt>
                <c:pt idx="17159">
                  <c:v>23.620670667914801</c:v>
                </c:pt>
                <c:pt idx="17160">
                  <c:v>23.6220472440945</c:v>
                </c:pt>
                <c:pt idx="17161">
                  <c:v>23.623423820274201</c:v>
                </c:pt>
                <c:pt idx="17162">
                  <c:v>23.6248003964539</c:v>
                </c:pt>
                <c:pt idx="17163">
                  <c:v>23.626176972633701</c:v>
                </c:pt>
                <c:pt idx="17164">
                  <c:v>23.627553548813399</c:v>
                </c:pt>
                <c:pt idx="17165">
                  <c:v>23.628930124993101</c:v>
                </c:pt>
                <c:pt idx="17166">
                  <c:v>23.630306701172799</c:v>
                </c:pt>
                <c:pt idx="17167">
                  <c:v>23.6316832773526</c:v>
                </c:pt>
                <c:pt idx="17168">
                  <c:v>23.633059853532298</c:v>
                </c:pt>
                <c:pt idx="17169">
                  <c:v>23.634436429712</c:v>
                </c:pt>
                <c:pt idx="17170">
                  <c:v>23.635813005891698</c:v>
                </c:pt>
                <c:pt idx="17171">
                  <c:v>23.6371895820715</c:v>
                </c:pt>
                <c:pt idx="17172">
                  <c:v>23.638566158251201</c:v>
                </c:pt>
                <c:pt idx="17173">
                  <c:v>23.6399427344309</c:v>
                </c:pt>
                <c:pt idx="17174">
                  <c:v>23.641319310610701</c:v>
                </c:pt>
                <c:pt idx="17175">
                  <c:v>23.642695886790399</c:v>
                </c:pt>
                <c:pt idx="17176">
                  <c:v>23.644072462970101</c:v>
                </c:pt>
                <c:pt idx="17177">
                  <c:v>23.645449039149799</c:v>
                </c:pt>
                <c:pt idx="17178">
                  <c:v>23.6468256153296</c:v>
                </c:pt>
                <c:pt idx="17179">
                  <c:v>23.648202191509299</c:v>
                </c:pt>
                <c:pt idx="17180">
                  <c:v>23.649578767689</c:v>
                </c:pt>
                <c:pt idx="17181">
                  <c:v>23.650955343868699</c:v>
                </c:pt>
                <c:pt idx="17182">
                  <c:v>23.6523319200485</c:v>
                </c:pt>
                <c:pt idx="17183">
                  <c:v>23.653708496228202</c:v>
                </c:pt>
                <c:pt idx="17184">
                  <c:v>23.6550850724079</c:v>
                </c:pt>
                <c:pt idx="17185">
                  <c:v>23.656461648587602</c:v>
                </c:pt>
                <c:pt idx="17186">
                  <c:v>23.657838224767399</c:v>
                </c:pt>
                <c:pt idx="17187">
                  <c:v>23.659214800947101</c:v>
                </c:pt>
                <c:pt idx="17188">
                  <c:v>23.660591377126799</c:v>
                </c:pt>
                <c:pt idx="17189">
                  <c:v>23.661967953306501</c:v>
                </c:pt>
                <c:pt idx="17190">
                  <c:v>23.663344529486299</c:v>
                </c:pt>
                <c:pt idx="17191">
                  <c:v>23.664721105666001</c:v>
                </c:pt>
                <c:pt idx="17192">
                  <c:v>23.666097681845699</c:v>
                </c:pt>
                <c:pt idx="17193">
                  <c:v>23.667474258025401</c:v>
                </c:pt>
                <c:pt idx="17194">
                  <c:v>23.668850834205202</c:v>
                </c:pt>
                <c:pt idx="17195">
                  <c:v>23.6702274103849</c:v>
                </c:pt>
                <c:pt idx="17196">
                  <c:v>23.671603986564602</c:v>
                </c:pt>
                <c:pt idx="17197">
                  <c:v>23.6729805627443</c:v>
                </c:pt>
                <c:pt idx="17198">
                  <c:v>23.674357138924101</c:v>
                </c:pt>
                <c:pt idx="17199">
                  <c:v>23.675733715103799</c:v>
                </c:pt>
                <c:pt idx="17200">
                  <c:v>23.677110291283501</c:v>
                </c:pt>
                <c:pt idx="17201">
                  <c:v>23.678486867463199</c:v>
                </c:pt>
                <c:pt idx="17202">
                  <c:v>23.679863443643001</c:v>
                </c:pt>
                <c:pt idx="17203">
                  <c:v>23.681240019822699</c:v>
                </c:pt>
                <c:pt idx="17204">
                  <c:v>23.682616596002401</c:v>
                </c:pt>
                <c:pt idx="17205">
                  <c:v>23.683993172182198</c:v>
                </c:pt>
                <c:pt idx="17206">
                  <c:v>23.6853697483619</c:v>
                </c:pt>
                <c:pt idx="17207">
                  <c:v>23.686746324541598</c:v>
                </c:pt>
                <c:pt idx="17208">
                  <c:v>23.6881229007213</c:v>
                </c:pt>
                <c:pt idx="17209">
                  <c:v>23.689499476901101</c:v>
                </c:pt>
                <c:pt idx="17210">
                  <c:v>23.6908760530808</c:v>
                </c:pt>
                <c:pt idx="17211">
                  <c:v>23.692252629260501</c:v>
                </c:pt>
                <c:pt idx="17212">
                  <c:v>23.6936292054402</c:v>
                </c:pt>
                <c:pt idx="17213">
                  <c:v>23.695005781620001</c:v>
                </c:pt>
                <c:pt idx="17214">
                  <c:v>23.696382357799699</c:v>
                </c:pt>
                <c:pt idx="17215">
                  <c:v>23.697758933979401</c:v>
                </c:pt>
                <c:pt idx="17216">
                  <c:v>23.699135510159099</c:v>
                </c:pt>
                <c:pt idx="17217">
                  <c:v>23.7005120863389</c:v>
                </c:pt>
                <c:pt idx="17218">
                  <c:v>23.701888662518598</c:v>
                </c:pt>
                <c:pt idx="17219">
                  <c:v>23.7032652386983</c:v>
                </c:pt>
                <c:pt idx="17220">
                  <c:v>23.704641814877998</c:v>
                </c:pt>
                <c:pt idx="17221">
                  <c:v>23.7060183910578</c:v>
                </c:pt>
                <c:pt idx="17222">
                  <c:v>23.707394967237502</c:v>
                </c:pt>
                <c:pt idx="17223">
                  <c:v>23.7087715434172</c:v>
                </c:pt>
                <c:pt idx="17224">
                  <c:v>23.710148119596901</c:v>
                </c:pt>
                <c:pt idx="17225">
                  <c:v>23.711524695776699</c:v>
                </c:pt>
                <c:pt idx="17226">
                  <c:v>23.712901271956401</c:v>
                </c:pt>
                <c:pt idx="17227">
                  <c:v>23.714277848136099</c:v>
                </c:pt>
                <c:pt idx="17228">
                  <c:v>23.715654424315801</c:v>
                </c:pt>
                <c:pt idx="17229">
                  <c:v>23.717031000495599</c:v>
                </c:pt>
                <c:pt idx="17230">
                  <c:v>23.7184075766753</c:v>
                </c:pt>
                <c:pt idx="17231">
                  <c:v>23.719784152854999</c:v>
                </c:pt>
                <c:pt idx="17232">
                  <c:v>23.7211607290347</c:v>
                </c:pt>
                <c:pt idx="17233">
                  <c:v>23.722537305214502</c:v>
                </c:pt>
                <c:pt idx="17234">
                  <c:v>23.7239138813942</c:v>
                </c:pt>
                <c:pt idx="17235">
                  <c:v>23.725290457573902</c:v>
                </c:pt>
                <c:pt idx="17236">
                  <c:v>23.726667033753699</c:v>
                </c:pt>
                <c:pt idx="17237">
                  <c:v>23.728043609933401</c:v>
                </c:pt>
                <c:pt idx="17238">
                  <c:v>23.729420186113099</c:v>
                </c:pt>
                <c:pt idx="17239">
                  <c:v>23.730796762292801</c:v>
                </c:pt>
                <c:pt idx="17240">
                  <c:v>23.732173338472599</c:v>
                </c:pt>
                <c:pt idx="17241">
                  <c:v>23.733549914652301</c:v>
                </c:pt>
                <c:pt idx="17242">
                  <c:v>23.734926490831999</c:v>
                </c:pt>
                <c:pt idx="17243">
                  <c:v>23.736303067011701</c:v>
                </c:pt>
                <c:pt idx="17244">
                  <c:v>23.737679643191498</c:v>
                </c:pt>
                <c:pt idx="17245">
                  <c:v>23.7390562193712</c:v>
                </c:pt>
                <c:pt idx="17246">
                  <c:v>23.740432795550898</c:v>
                </c:pt>
                <c:pt idx="17247">
                  <c:v>23.7418093717306</c:v>
                </c:pt>
                <c:pt idx="17248">
                  <c:v>23.743185947910401</c:v>
                </c:pt>
                <c:pt idx="17249">
                  <c:v>23.744562524090099</c:v>
                </c:pt>
                <c:pt idx="17250">
                  <c:v>23.745939100269801</c:v>
                </c:pt>
                <c:pt idx="17251">
                  <c:v>23.747315676449499</c:v>
                </c:pt>
                <c:pt idx="17252">
                  <c:v>23.748692252629301</c:v>
                </c:pt>
                <c:pt idx="17253">
                  <c:v>23.750068828808999</c:v>
                </c:pt>
                <c:pt idx="17254">
                  <c:v>23.751445404988701</c:v>
                </c:pt>
                <c:pt idx="17255">
                  <c:v>23.752821981168399</c:v>
                </c:pt>
                <c:pt idx="17256">
                  <c:v>23.7541985573482</c:v>
                </c:pt>
                <c:pt idx="17257">
                  <c:v>23.755575133527898</c:v>
                </c:pt>
                <c:pt idx="17258">
                  <c:v>23.7569517097076</c:v>
                </c:pt>
                <c:pt idx="17259">
                  <c:v>23.758328285887298</c:v>
                </c:pt>
                <c:pt idx="17260">
                  <c:v>23.7597048620671</c:v>
                </c:pt>
                <c:pt idx="17261">
                  <c:v>23.761081438246801</c:v>
                </c:pt>
                <c:pt idx="17262">
                  <c:v>23.7624580144265</c:v>
                </c:pt>
                <c:pt idx="17263">
                  <c:v>23.763834590606301</c:v>
                </c:pt>
                <c:pt idx="17264">
                  <c:v>23.765211166785999</c:v>
                </c:pt>
                <c:pt idx="17265">
                  <c:v>23.766587742965701</c:v>
                </c:pt>
                <c:pt idx="17266">
                  <c:v>23.767964319145399</c:v>
                </c:pt>
                <c:pt idx="17267">
                  <c:v>23.7693408953252</c:v>
                </c:pt>
                <c:pt idx="17268">
                  <c:v>23.770717471504899</c:v>
                </c:pt>
                <c:pt idx="17269">
                  <c:v>23.7720940476846</c:v>
                </c:pt>
                <c:pt idx="17270">
                  <c:v>23.773470623864299</c:v>
                </c:pt>
                <c:pt idx="17271">
                  <c:v>23.7748472000441</c:v>
                </c:pt>
                <c:pt idx="17272">
                  <c:v>23.776223776223802</c:v>
                </c:pt>
                <c:pt idx="17273">
                  <c:v>23.7776003524035</c:v>
                </c:pt>
                <c:pt idx="17274">
                  <c:v>23.778976928583202</c:v>
                </c:pt>
                <c:pt idx="17275">
                  <c:v>23.780353504762999</c:v>
                </c:pt>
                <c:pt idx="17276">
                  <c:v>23.781730080942701</c:v>
                </c:pt>
                <c:pt idx="17277">
                  <c:v>23.783106657122399</c:v>
                </c:pt>
                <c:pt idx="17278">
                  <c:v>23.784483233302101</c:v>
                </c:pt>
                <c:pt idx="17279">
                  <c:v>23.785859809481899</c:v>
                </c:pt>
                <c:pt idx="17280">
                  <c:v>23.7872363856616</c:v>
                </c:pt>
                <c:pt idx="17281">
                  <c:v>23.788612961841299</c:v>
                </c:pt>
                <c:pt idx="17282">
                  <c:v>23.789989538021</c:v>
                </c:pt>
                <c:pt idx="17283">
                  <c:v>23.791366114200802</c:v>
                </c:pt>
                <c:pt idx="17284">
                  <c:v>23.7927426903805</c:v>
                </c:pt>
                <c:pt idx="17285">
                  <c:v>23.794119266560202</c:v>
                </c:pt>
                <c:pt idx="17286">
                  <c:v>23.7954958427399</c:v>
                </c:pt>
                <c:pt idx="17287">
                  <c:v>23.796872418919701</c:v>
                </c:pt>
                <c:pt idx="17288">
                  <c:v>23.798248995099399</c:v>
                </c:pt>
                <c:pt idx="17289">
                  <c:v>23.799625571279101</c:v>
                </c:pt>
                <c:pt idx="17290">
                  <c:v>23.801002147458799</c:v>
                </c:pt>
                <c:pt idx="17291">
                  <c:v>23.802378723638601</c:v>
                </c:pt>
                <c:pt idx="17292">
                  <c:v>23.803755299818299</c:v>
                </c:pt>
                <c:pt idx="17293">
                  <c:v>23.805131875998001</c:v>
                </c:pt>
                <c:pt idx="17294">
                  <c:v>23.806508452177798</c:v>
                </c:pt>
                <c:pt idx="17295">
                  <c:v>23.8078850283575</c:v>
                </c:pt>
                <c:pt idx="17296">
                  <c:v>23.809261604537198</c:v>
                </c:pt>
                <c:pt idx="17297">
                  <c:v>23.8106381807169</c:v>
                </c:pt>
                <c:pt idx="17298">
                  <c:v>23.812014756896701</c:v>
                </c:pt>
                <c:pt idx="17299">
                  <c:v>23.8133913330764</c:v>
                </c:pt>
                <c:pt idx="17300">
                  <c:v>23.814767909256101</c:v>
                </c:pt>
                <c:pt idx="17301">
                  <c:v>23.8161444854358</c:v>
                </c:pt>
                <c:pt idx="17302">
                  <c:v>23.817521061615601</c:v>
                </c:pt>
                <c:pt idx="17303">
                  <c:v>23.818897637795299</c:v>
                </c:pt>
                <c:pt idx="17304">
                  <c:v>23.820274213975001</c:v>
                </c:pt>
                <c:pt idx="17305">
                  <c:v>23.821650790154699</c:v>
                </c:pt>
                <c:pt idx="17306">
                  <c:v>23.8230273663345</c:v>
                </c:pt>
                <c:pt idx="17307">
                  <c:v>23.824403942514198</c:v>
                </c:pt>
                <c:pt idx="17308">
                  <c:v>23.8257805186939</c:v>
                </c:pt>
                <c:pt idx="17309">
                  <c:v>23.827157094873598</c:v>
                </c:pt>
                <c:pt idx="17310">
                  <c:v>23.8285336710534</c:v>
                </c:pt>
                <c:pt idx="17311">
                  <c:v>23.829910247233101</c:v>
                </c:pt>
                <c:pt idx="17312">
                  <c:v>23.8312868234128</c:v>
                </c:pt>
                <c:pt idx="17313">
                  <c:v>23.832663399592501</c:v>
                </c:pt>
                <c:pt idx="17314">
                  <c:v>23.834039975772299</c:v>
                </c:pt>
                <c:pt idx="17315">
                  <c:v>23.835416551952001</c:v>
                </c:pt>
                <c:pt idx="17316">
                  <c:v>23.836793128131699</c:v>
                </c:pt>
                <c:pt idx="17317">
                  <c:v>23.838169704311401</c:v>
                </c:pt>
                <c:pt idx="17318">
                  <c:v>23.839546280491199</c:v>
                </c:pt>
                <c:pt idx="17319">
                  <c:v>23.8409228566709</c:v>
                </c:pt>
                <c:pt idx="17320">
                  <c:v>23.842299432850599</c:v>
                </c:pt>
                <c:pt idx="17321">
                  <c:v>23.8436760090303</c:v>
                </c:pt>
                <c:pt idx="17322">
                  <c:v>23.845052585210102</c:v>
                </c:pt>
                <c:pt idx="17323">
                  <c:v>23.8464291613898</c:v>
                </c:pt>
                <c:pt idx="17324">
                  <c:v>23.847805737569502</c:v>
                </c:pt>
                <c:pt idx="17325">
                  <c:v>23.8491823137492</c:v>
                </c:pt>
                <c:pt idx="17326">
                  <c:v>23.850558889929001</c:v>
                </c:pt>
                <c:pt idx="17327">
                  <c:v>23.851935466108699</c:v>
                </c:pt>
                <c:pt idx="17328">
                  <c:v>23.853312042288401</c:v>
                </c:pt>
                <c:pt idx="17329">
                  <c:v>23.854688618468199</c:v>
                </c:pt>
                <c:pt idx="17330">
                  <c:v>23.856065194647901</c:v>
                </c:pt>
                <c:pt idx="17331">
                  <c:v>23.857441770827599</c:v>
                </c:pt>
                <c:pt idx="17332">
                  <c:v>23.858818347007301</c:v>
                </c:pt>
                <c:pt idx="17333">
                  <c:v>23.860194923187098</c:v>
                </c:pt>
                <c:pt idx="17334">
                  <c:v>23.8615714993668</c:v>
                </c:pt>
                <c:pt idx="17335">
                  <c:v>23.862948075546502</c:v>
                </c:pt>
                <c:pt idx="17336">
                  <c:v>23.8643246517262</c:v>
                </c:pt>
                <c:pt idx="17337">
                  <c:v>23.865701227906001</c:v>
                </c:pt>
                <c:pt idx="17338">
                  <c:v>23.867077804085699</c:v>
                </c:pt>
                <c:pt idx="17339">
                  <c:v>23.868454380265401</c:v>
                </c:pt>
                <c:pt idx="17340">
                  <c:v>23.869830956445099</c:v>
                </c:pt>
                <c:pt idx="17341">
                  <c:v>23.871207532624901</c:v>
                </c:pt>
                <c:pt idx="17342">
                  <c:v>23.872584108804599</c:v>
                </c:pt>
                <c:pt idx="17343">
                  <c:v>23.873960684984301</c:v>
                </c:pt>
                <c:pt idx="17344">
                  <c:v>23.875337261163999</c:v>
                </c:pt>
                <c:pt idx="17345">
                  <c:v>23.8767138373438</c:v>
                </c:pt>
                <c:pt idx="17346">
                  <c:v>23.878090413523498</c:v>
                </c:pt>
                <c:pt idx="17347">
                  <c:v>23.8794669897032</c:v>
                </c:pt>
                <c:pt idx="17348">
                  <c:v>23.880843565882898</c:v>
                </c:pt>
                <c:pt idx="17349">
                  <c:v>23.8822201420627</c:v>
                </c:pt>
                <c:pt idx="17350">
                  <c:v>23.883596718242401</c:v>
                </c:pt>
                <c:pt idx="17351">
                  <c:v>23.8849732944221</c:v>
                </c:pt>
                <c:pt idx="17352">
                  <c:v>23.886349870601801</c:v>
                </c:pt>
                <c:pt idx="17353">
                  <c:v>23.887726446781599</c:v>
                </c:pt>
                <c:pt idx="17354">
                  <c:v>23.889103022961301</c:v>
                </c:pt>
                <c:pt idx="17355">
                  <c:v>23.890479599140999</c:v>
                </c:pt>
                <c:pt idx="17356">
                  <c:v>23.891856175320701</c:v>
                </c:pt>
                <c:pt idx="17357">
                  <c:v>23.893232751500499</c:v>
                </c:pt>
                <c:pt idx="17358">
                  <c:v>23.8946093276802</c:v>
                </c:pt>
                <c:pt idx="17359">
                  <c:v>23.895985903859899</c:v>
                </c:pt>
                <c:pt idx="17360">
                  <c:v>23.8973624800397</c:v>
                </c:pt>
                <c:pt idx="17361">
                  <c:v>23.898739056219402</c:v>
                </c:pt>
                <c:pt idx="17362">
                  <c:v>23.9001156323991</c:v>
                </c:pt>
                <c:pt idx="17363">
                  <c:v>23.901492208578802</c:v>
                </c:pt>
                <c:pt idx="17364">
                  <c:v>23.902868784758599</c:v>
                </c:pt>
                <c:pt idx="17365">
                  <c:v>23.904245360938301</c:v>
                </c:pt>
                <c:pt idx="17366">
                  <c:v>23.905621937117999</c:v>
                </c:pt>
                <c:pt idx="17367">
                  <c:v>23.906998513297701</c:v>
                </c:pt>
                <c:pt idx="17368">
                  <c:v>23.908375089477499</c:v>
                </c:pt>
                <c:pt idx="17369">
                  <c:v>23.9097516656572</c:v>
                </c:pt>
                <c:pt idx="17370">
                  <c:v>23.911128241836899</c:v>
                </c:pt>
                <c:pt idx="17371">
                  <c:v>23.9125048180166</c:v>
                </c:pt>
                <c:pt idx="17372">
                  <c:v>23.913881394196402</c:v>
                </c:pt>
                <c:pt idx="17373">
                  <c:v>23.9152579703761</c:v>
                </c:pt>
                <c:pt idx="17374">
                  <c:v>23.916634546555802</c:v>
                </c:pt>
                <c:pt idx="17375">
                  <c:v>23.9180111227355</c:v>
                </c:pt>
                <c:pt idx="17376">
                  <c:v>23.919387698915301</c:v>
                </c:pt>
                <c:pt idx="17377">
                  <c:v>23.920764275094999</c:v>
                </c:pt>
                <c:pt idx="17378">
                  <c:v>23.922140851274701</c:v>
                </c:pt>
                <c:pt idx="17379">
                  <c:v>23.923517427454399</c:v>
                </c:pt>
                <c:pt idx="17380">
                  <c:v>23.924894003634201</c:v>
                </c:pt>
                <c:pt idx="17381">
                  <c:v>23.926270579813899</c:v>
                </c:pt>
                <c:pt idx="17382">
                  <c:v>23.927647155993601</c:v>
                </c:pt>
                <c:pt idx="17383">
                  <c:v>23.929023732173299</c:v>
                </c:pt>
                <c:pt idx="17384">
                  <c:v>23.9304003083531</c:v>
                </c:pt>
                <c:pt idx="17385">
                  <c:v>23.931776884532798</c:v>
                </c:pt>
                <c:pt idx="17386">
                  <c:v>23.9331534607125</c:v>
                </c:pt>
                <c:pt idx="17387">
                  <c:v>23.934530036892198</c:v>
                </c:pt>
                <c:pt idx="17388">
                  <c:v>23.935906613072</c:v>
                </c:pt>
                <c:pt idx="17389">
                  <c:v>23.937283189251701</c:v>
                </c:pt>
                <c:pt idx="17390">
                  <c:v>23.9386597654314</c:v>
                </c:pt>
                <c:pt idx="17391">
                  <c:v>23.940036341611101</c:v>
                </c:pt>
                <c:pt idx="17392">
                  <c:v>23.941412917790899</c:v>
                </c:pt>
                <c:pt idx="17393">
                  <c:v>23.942789493970601</c:v>
                </c:pt>
                <c:pt idx="17394">
                  <c:v>23.944166070150299</c:v>
                </c:pt>
                <c:pt idx="17395">
                  <c:v>23.9455426463301</c:v>
                </c:pt>
                <c:pt idx="17396">
                  <c:v>23.946919222509798</c:v>
                </c:pt>
                <c:pt idx="17397">
                  <c:v>23.9482957986895</c:v>
                </c:pt>
                <c:pt idx="17398">
                  <c:v>23.949672374869198</c:v>
                </c:pt>
                <c:pt idx="17399">
                  <c:v>23.951048951049</c:v>
                </c:pt>
                <c:pt idx="17400">
                  <c:v>23.952425527228701</c:v>
                </c:pt>
                <c:pt idx="17401">
                  <c:v>23.9538021034084</c:v>
                </c:pt>
                <c:pt idx="17402">
                  <c:v>23.955178679588101</c:v>
                </c:pt>
                <c:pt idx="17403">
                  <c:v>23.956555255767899</c:v>
                </c:pt>
                <c:pt idx="17404">
                  <c:v>23.957931831947601</c:v>
                </c:pt>
                <c:pt idx="17405">
                  <c:v>23.959308408127299</c:v>
                </c:pt>
                <c:pt idx="17406">
                  <c:v>23.960684984307001</c:v>
                </c:pt>
                <c:pt idx="17407">
                  <c:v>23.962061560486799</c:v>
                </c:pt>
                <c:pt idx="17408">
                  <c:v>23.9634381366665</c:v>
                </c:pt>
                <c:pt idx="17409">
                  <c:v>23.964814712846199</c:v>
                </c:pt>
                <c:pt idx="17410">
                  <c:v>23.9661912890259</c:v>
                </c:pt>
                <c:pt idx="17411">
                  <c:v>23.967567865205702</c:v>
                </c:pt>
                <c:pt idx="17412">
                  <c:v>23.9689444413854</c:v>
                </c:pt>
                <c:pt idx="17413">
                  <c:v>23.970321017565102</c:v>
                </c:pt>
                <c:pt idx="17414">
                  <c:v>23.9716975937448</c:v>
                </c:pt>
                <c:pt idx="17415">
                  <c:v>23.973074169924601</c:v>
                </c:pt>
                <c:pt idx="17416">
                  <c:v>23.974450746104299</c:v>
                </c:pt>
                <c:pt idx="17417">
                  <c:v>23.975827322284001</c:v>
                </c:pt>
                <c:pt idx="17418">
                  <c:v>23.977203898463699</c:v>
                </c:pt>
                <c:pt idx="17419">
                  <c:v>23.978580474643501</c:v>
                </c:pt>
                <c:pt idx="17420">
                  <c:v>23.979957050823199</c:v>
                </c:pt>
                <c:pt idx="17421">
                  <c:v>23.9813336270029</c:v>
                </c:pt>
                <c:pt idx="17422">
                  <c:v>23.982710203182702</c:v>
                </c:pt>
                <c:pt idx="17423">
                  <c:v>23.9840867793624</c:v>
                </c:pt>
                <c:pt idx="17424">
                  <c:v>23.985463355542102</c:v>
                </c:pt>
                <c:pt idx="17425">
                  <c:v>23.9868399317218</c:v>
                </c:pt>
                <c:pt idx="17426">
                  <c:v>23.988216507901502</c:v>
                </c:pt>
                <c:pt idx="17427">
                  <c:v>23.989593084081299</c:v>
                </c:pt>
                <c:pt idx="17428">
                  <c:v>23.990969660261001</c:v>
                </c:pt>
                <c:pt idx="17429">
                  <c:v>23.992346236440699</c:v>
                </c:pt>
                <c:pt idx="17430">
                  <c:v>23.993722812620501</c:v>
                </c:pt>
                <c:pt idx="17431">
                  <c:v>23.995099388800199</c:v>
                </c:pt>
                <c:pt idx="17432">
                  <c:v>23.996475964979901</c:v>
                </c:pt>
                <c:pt idx="17433">
                  <c:v>23.997852541159599</c:v>
                </c:pt>
                <c:pt idx="17434">
                  <c:v>23.9992291173394</c:v>
                </c:pt>
                <c:pt idx="17435">
                  <c:v>24.000605693519098</c:v>
                </c:pt>
                <c:pt idx="17436">
                  <c:v>24.0019822696988</c:v>
                </c:pt>
                <c:pt idx="17437">
                  <c:v>24.003358845878498</c:v>
                </c:pt>
                <c:pt idx="17438">
                  <c:v>24.0047354220583</c:v>
                </c:pt>
                <c:pt idx="17439">
                  <c:v>24.006111998238001</c:v>
                </c:pt>
                <c:pt idx="17440">
                  <c:v>24.0074885744177</c:v>
                </c:pt>
                <c:pt idx="17441">
                  <c:v>24.008865150597401</c:v>
                </c:pt>
                <c:pt idx="17442">
                  <c:v>24.010241726777199</c:v>
                </c:pt>
                <c:pt idx="17443">
                  <c:v>24.011618302956901</c:v>
                </c:pt>
                <c:pt idx="17444">
                  <c:v>24.012994879136599</c:v>
                </c:pt>
                <c:pt idx="17445">
                  <c:v>24.014371455316301</c:v>
                </c:pt>
                <c:pt idx="17446">
                  <c:v>24.015748031496098</c:v>
                </c:pt>
                <c:pt idx="17447">
                  <c:v>24.0171246076758</c:v>
                </c:pt>
                <c:pt idx="17448">
                  <c:v>24.018501183855498</c:v>
                </c:pt>
                <c:pt idx="17449">
                  <c:v>24.0198777600352</c:v>
                </c:pt>
                <c:pt idx="17450">
                  <c:v>24.021254336215002</c:v>
                </c:pt>
                <c:pt idx="17451">
                  <c:v>24.0226309123947</c:v>
                </c:pt>
                <c:pt idx="17452">
                  <c:v>24.024007488574401</c:v>
                </c:pt>
                <c:pt idx="17453">
                  <c:v>24.025384064754199</c:v>
                </c:pt>
                <c:pt idx="17454">
                  <c:v>24.026760640933901</c:v>
                </c:pt>
                <c:pt idx="17455">
                  <c:v>24.028137217113599</c:v>
                </c:pt>
                <c:pt idx="17456">
                  <c:v>24.029513793293301</c:v>
                </c:pt>
                <c:pt idx="17457">
                  <c:v>24.030890369473099</c:v>
                </c:pt>
                <c:pt idx="17458">
                  <c:v>24.0322669456528</c:v>
                </c:pt>
                <c:pt idx="17459">
                  <c:v>24.033643521832499</c:v>
                </c:pt>
                <c:pt idx="17460">
                  <c:v>24.0350200980122</c:v>
                </c:pt>
                <c:pt idx="17461">
                  <c:v>24.036396674192002</c:v>
                </c:pt>
                <c:pt idx="17462">
                  <c:v>24.0377732503717</c:v>
                </c:pt>
                <c:pt idx="17463">
                  <c:v>24.039149826551402</c:v>
                </c:pt>
                <c:pt idx="17464">
                  <c:v>24.0405264027311</c:v>
                </c:pt>
                <c:pt idx="17465">
                  <c:v>24.041902978910901</c:v>
                </c:pt>
                <c:pt idx="17466">
                  <c:v>24.043279555090599</c:v>
                </c:pt>
                <c:pt idx="17467">
                  <c:v>24.044656131270301</c:v>
                </c:pt>
                <c:pt idx="17468">
                  <c:v>24.046032707449999</c:v>
                </c:pt>
                <c:pt idx="17469">
                  <c:v>24.047409283629801</c:v>
                </c:pt>
                <c:pt idx="17470">
                  <c:v>24.048785859809499</c:v>
                </c:pt>
                <c:pt idx="17471">
                  <c:v>24.050162435989201</c:v>
                </c:pt>
                <c:pt idx="17472">
                  <c:v>24.051539012168899</c:v>
                </c:pt>
                <c:pt idx="17473">
                  <c:v>24.0529155883487</c:v>
                </c:pt>
                <c:pt idx="17474">
                  <c:v>24.054292164528398</c:v>
                </c:pt>
                <c:pt idx="17475">
                  <c:v>24.0556687407081</c:v>
                </c:pt>
                <c:pt idx="17476">
                  <c:v>24.057045316887798</c:v>
                </c:pt>
                <c:pt idx="17477">
                  <c:v>24.058421893067599</c:v>
                </c:pt>
                <c:pt idx="17478">
                  <c:v>24.059798469247301</c:v>
                </c:pt>
                <c:pt idx="17479">
                  <c:v>24.061175045426999</c:v>
                </c:pt>
                <c:pt idx="17480">
                  <c:v>24.062551621606701</c:v>
                </c:pt>
                <c:pt idx="17481">
                  <c:v>24.063928197786499</c:v>
                </c:pt>
                <c:pt idx="17482">
                  <c:v>24.065304773966201</c:v>
                </c:pt>
                <c:pt idx="17483">
                  <c:v>24.066681350145899</c:v>
                </c:pt>
                <c:pt idx="17484">
                  <c:v>24.068057926325601</c:v>
                </c:pt>
                <c:pt idx="17485">
                  <c:v>24.069434502505398</c:v>
                </c:pt>
                <c:pt idx="17486">
                  <c:v>24.0708110786851</c:v>
                </c:pt>
                <c:pt idx="17487">
                  <c:v>24.072187654864798</c:v>
                </c:pt>
                <c:pt idx="17488">
                  <c:v>24.0735642310446</c:v>
                </c:pt>
                <c:pt idx="17489">
                  <c:v>24.074940807224301</c:v>
                </c:pt>
                <c:pt idx="17490">
                  <c:v>24.076317383404</c:v>
                </c:pt>
                <c:pt idx="17491">
                  <c:v>24.077693959583701</c:v>
                </c:pt>
                <c:pt idx="17492">
                  <c:v>24.079070535763499</c:v>
                </c:pt>
                <c:pt idx="17493">
                  <c:v>24.080447111943201</c:v>
                </c:pt>
                <c:pt idx="17494">
                  <c:v>24.081823688122899</c:v>
                </c:pt>
                <c:pt idx="17495">
                  <c:v>24.083200264302601</c:v>
                </c:pt>
                <c:pt idx="17496">
                  <c:v>24.084576840482399</c:v>
                </c:pt>
                <c:pt idx="17497">
                  <c:v>24.0859534166621</c:v>
                </c:pt>
                <c:pt idx="17498">
                  <c:v>24.087329992841799</c:v>
                </c:pt>
                <c:pt idx="17499">
                  <c:v>24.0887065690215</c:v>
                </c:pt>
                <c:pt idx="17500">
                  <c:v>24.090083145201302</c:v>
                </c:pt>
                <c:pt idx="17501">
                  <c:v>24.091459721381</c:v>
                </c:pt>
                <c:pt idx="17502">
                  <c:v>24.092836297560702</c:v>
                </c:pt>
                <c:pt idx="17503">
                  <c:v>24.0942128737404</c:v>
                </c:pt>
                <c:pt idx="17504">
                  <c:v>24.095589449920201</c:v>
                </c:pt>
                <c:pt idx="17505">
                  <c:v>24.096966026099899</c:v>
                </c:pt>
                <c:pt idx="17506">
                  <c:v>24.098342602279601</c:v>
                </c:pt>
                <c:pt idx="17507">
                  <c:v>24.099719178459299</c:v>
                </c:pt>
                <c:pt idx="17508">
                  <c:v>24.1010957546391</c:v>
                </c:pt>
                <c:pt idx="17509">
                  <c:v>24.102472330818799</c:v>
                </c:pt>
                <c:pt idx="17510">
                  <c:v>24.1038489069985</c:v>
                </c:pt>
                <c:pt idx="17511">
                  <c:v>24.105225483178199</c:v>
                </c:pt>
                <c:pt idx="17512">
                  <c:v>24.106602059358</c:v>
                </c:pt>
                <c:pt idx="17513">
                  <c:v>24.107978635537702</c:v>
                </c:pt>
                <c:pt idx="17514">
                  <c:v>24.1093552117174</c:v>
                </c:pt>
                <c:pt idx="17515">
                  <c:v>24.110731787897102</c:v>
                </c:pt>
                <c:pt idx="17516">
                  <c:v>24.112108364076899</c:v>
                </c:pt>
                <c:pt idx="17517">
                  <c:v>24.113484940256601</c:v>
                </c:pt>
                <c:pt idx="17518">
                  <c:v>24.114861516436299</c:v>
                </c:pt>
                <c:pt idx="17519">
                  <c:v>24.116238092616101</c:v>
                </c:pt>
                <c:pt idx="17520">
                  <c:v>24.117614668795799</c:v>
                </c:pt>
                <c:pt idx="17521">
                  <c:v>24.118991244975501</c:v>
                </c:pt>
                <c:pt idx="17522">
                  <c:v>24.120367821155199</c:v>
                </c:pt>
                <c:pt idx="17523">
                  <c:v>24.121744397335</c:v>
                </c:pt>
                <c:pt idx="17524">
                  <c:v>24.123120973514698</c:v>
                </c:pt>
                <c:pt idx="17525">
                  <c:v>24.1244975496944</c:v>
                </c:pt>
                <c:pt idx="17526">
                  <c:v>24.125874125874098</c:v>
                </c:pt>
                <c:pt idx="17527">
                  <c:v>24.1272507020539</c:v>
                </c:pt>
                <c:pt idx="17528">
                  <c:v>24.128627278233601</c:v>
                </c:pt>
                <c:pt idx="17529">
                  <c:v>24.1300038544133</c:v>
                </c:pt>
                <c:pt idx="17530">
                  <c:v>24.131380430593001</c:v>
                </c:pt>
                <c:pt idx="17531">
                  <c:v>24.132757006772799</c:v>
                </c:pt>
                <c:pt idx="17532">
                  <c:v>24.134133582952501</c:v>
                </c:pt>
                <c:pt idx="17533">
                  <c:v>24.135510159132199</c:v>
                </c:pt>
                <c:pt idx="17534">
                  <c:v>24.136886735311901</c:v>
                </c:pt>
                <c:pt idx="17535">
                  <c:v>24.138263311491698</c:v>
                </c:pt>
                <c:pt idx="17536">
                  <c:v>24.1396398876714</c:v>
                </c:pt>
                <c:pt idx="17537">
                  <c:v>24.141016463851098</c:v>
                </c:pt>
                <c:pt idx="17538">
                  <c:v>24.1423930400308</c:v>
                </c:pt>
                <c:pt idx="17539">
                  <c:v>24.143769616210601</c:v>
                </c:pt>
                <c:pt idx="17540">
                  <c:v>24.1451461923903</c:v>
                </c:pt>
                <c:pt idx="17541">
                  <c:v>24.146522768570001</c:v>
                </c:pt>
                <c:pt idx="17542">
                  <c:v>24.1478993447497</c:v>
                </c:pt>
                <c:pt idx="17543">
                  <c:v>24.149275920929501</c:v>
                </c:pt>
                <c:pt idx="17544">
                  <c:v>24.150652497109199</c:v>
                </c:pt>
                <c:pt idx="17545">
                  <c:v>24.152029073288901</c:v>
                </c:pt>
                <c:pt idx="17546">
                  <c:v>24.153405649468599</c:v>
                </c:pt>
                <c:pt idx="17547">
                  <c:v>24.1547822256484</c:v>
                </c:pt>
                <c:pt idx="17548">
                  <c:v>24.156158801828099</c:v>
                </c:pt>
                <c:pt idx="17549">
                  <c:v>24.1575353780078</c:v>
                </c:pt>
                <c:pt idx="17550">
                  <c:v>24.158911954187602</c:v>
                </c:pt>
                <c:pt idx="17551">
                  <c:v>24.1602885303673</c:v>
                </c:pt>
                <c:pt idx="17552">
                  <c:v>24.161665106547002</c:v>
                </c:pt>
                <c:pt idx="17553">
                  <c:v>24.1630416827267</c:v>
                </c:pt>
                <c:pt idx="17554">
                  <c:v>24.164418258906501</c:v>
                </c:pt>
                <c:pt idx="17555">
                  <c:v>24.165794835086199</c:v>
                </c:pt>
                <c:pt idx="17556">
                  <c:v>24.167171411265901</c:v>
                </c:pt>
                <c:pt idx="17557">
                  <c:v>24.168547987445599</c:v>
                </c:pt>
                <c:pt idx="17558">
                  <c:v>24.169924563625401</c:v>
                </c:pt>
                <c:pt idx="17559">
                  <c:v>24.171301139805099</c:v>
                </c:pt>
                <c:pt idx="17560">
                  <c:v>24.172677715984801</c:v>
                </c:pt>
                <c:pt idx="17561">
                  <c:v>24.174054292164499</c:v>
                </c:pt>
                <c:pt idx="17562">
                  <c:v>24.1754308683443</c:v>
                </c:pt>
                <c:pt idx="17563">
                  <c:v>24.176807444524002</c:v>
                </c:pt>
                <c:pt idx="17564">
                  <c:v>24.1781840207037</c:v>
                </c:pt>
                <c:pt idx="17565">
                  <c:v>24.179560596883402</c:v>
                </c:pt>
                <c:pt idx="17566">
                  <c:v>24.180937173063199</c:v>
                </c:pt>
                <c:pt idx="17567">
                  <c:v>24.182313749242901</c:v>
                </c:pt>
                <c:pt idx="17568">
                  <c:v>24.183690325422599</c:v>
                </c:pt>
                <c:pt idx="17569">
                  <c:v>24.185066901602301</c:v>
                </c:pt>
                <c:pt idx="17570">
                  <c:v>24.186443477782099</c:v>
                </c:pt>
                <c:pt idx="17571">
                  <c:v>24.187820053961801</c:v>
                </c:pt>
                <c:pt idx="17572">
                  <c:v>24.189196630141499</c:v>
                </c:pt>
                <c:pt idx="17573">
                  <c:v>24.190573206321201</c:v>
                </c:pt>
                <c:pt idx="17574">
                  <c:v>24.191949782500998</c:v>
                </c:pt>
                <c:pt idx="17575">
                  <c:v>24.1933263586807</c:v>
                </c:pt>
                <c:pt idx="17576">
                  <c:v>24.194702934860398</c:v>
                </c:pt>
                <c:pt idx="17577">
                  <c:v>24.1960795110401</c:v>
                </c:pt>
                <c:pt idx="17578">
                  <c:v>24.197456087219901</c:v>
                </c:pt>
                <c:pt idx="17579">
                  <c:v>24.1988326633996</c:v>
                </c:pt>
                <c:pt idx="17580">
                  <c:v>24.200209239579301</c:v>
                </c:pt>
                <c:pt idx="17581">
                  <c:v>24.201585815759</c:v>
                </c:pt>
                <c:pt idx="17582">
                  <c:v>24.202962391938801</c:v>
                </c:pt>
                <c:pt idx="17583">
                  <c:v>24.204338968118499</c:v>
                </c:pt>
                <c:pt idx="17584">
                  <c:v>24.205715544298201</c:v>
                </c:pt>
                <c:pt idx="17585">
                  <c:v>24.207092120477999</c:v>
                </c:pt>
                <c:pt idx="17586">
                  <c:v>24.2084686966577</c:v>
                </c:pt>
                <c:pt idx="17587">
                  <c:v>24.209845272837399</c:v>
                </c:pt>
                <c:pt idx="17588">
                  <c:v>24.2112218490171</c:v>
                </c:pt>
                <c:pt idx="17589">
                  <c:v>24.212598425196902</c:v>
                </c:pt>
                <c:pt idx="17590">
                  <c:v>24.2139750013766</c:v>
                </c:pt>
                <c:pt idx="17591">
                  <c:v>24.215351577556302</c:v>
                </c:pt>
                <c:pt idx="17592">
                  <c:v>24.216728153736</c:v>
                </c:pt>
                <c:pt idx="17593">
                  <c:v>24.218104729915801</c:v>
                </c:pt>
                <c:pt idx="17594">
                  <c:v>24.219481306095499</c:v>
                </c:pt>
                <c:pt idx="17595">
                  <c:v>24.220857882275201</c:v>
                </c:pt>
                <c:pt idx="17596">
                  <c:v>24.222234458454899</c:v>
                </c:pt>
                <c:pt idx="17597">
                  <c:v>24.2236110346347</c:v>
                </c:pt>
                <c:pt idx="17598">
                  <c:v>24.224987610814399</c:v>
                </c:pt>
                <c:pt idx="17599">
                  <c:v>24.2263641869941</c:v>
                </c:pt>
                <c:pt idx="17600">
                  <c:v>24.227740763173799</c:v>
                </c:pt>
                <c:pt idx="17601">
                  <c:v>24.2291173393536</c:v>
                </c:pt>
                <c:pt idx="17602">
                  <c:v>24.230493915533302</c:v>
                </c:pt>
                <c:pt idx="17603">
                  <c:v>24.231870491713</c:v>
                </c:pt>
                <c:pt idx="17604">
                  <c:v>24.233247067892702</c:v>
                </c:pt>
                <c:pt idx="17605">
                  <c:v>24.234623644072499</c:v>
                </c:pt>
                <c:pt idx="17606">
                  <c:v>24.236000220252201</c:v>
                </c:pt>
                <c:pt idx="17607">
                  <c:v>24.237376796431899</c:v>
                </c:pt>
                <c:pt idx="17608">
                  <c:v>24.238753372611601</c:v>
                </c:pt>
                <c:pt idx="17609">
                  <c:v>24.240129948791399</c:v>
                </c:pt>
                <c:pt idx="17610">
                  <c:v>24.241506524971101</c:v>
                </c:pt>
                <c:pt idx="17611">
                  <c:v>24.242883101150799</c:v>
                </c:pt>
                <c:pt idx="17612">
                  <c:v>24.244259677330501</c:v>
                </c:pt>
                <c:pt idx="17613">
                  <c:v>24.245636253510298</c:v>
                </c:pt>
                <c:pt idx="17614">
                  <c:v>24.24701282969</c:v>
                </c:pt>
                <c:pt idx="17615">
                  <c:v>24.248389405869698</c:v>
                </c:pt>
                <c:pt idx="17616">
                  <c:v>24.2497659820495</c:v>
                </c:pt>
                <c:pt idx="17617">
                  <c:v>24.251142558229201</c:v>
                </c:pt>
                <c:pt idx="17618">
                  <c:v>24.2525191344089</c:v>
                </c:pt>
                <c:pt idx="17619">
                  <c:v>24.253895710588601</c:v>
                </c:pt>
                <c:pt idx="17620">
                  <c:v>24.255272286768399</c:v>
                </c:pt>
                <c:pt idx="17621">
                  <c:v>24.256648862948101</c:v>
                </c:pt>
                <c:pt idx="17622">
                  <c:v>24.258025439127799</c:v>
                </c:pt>
                <c:pt idx="17623">
                  <c:v>24.259402015307501</c:v>
                </c:pt>
                <c:pt idx="17624">
                  <c:v>24.260778591487298</c:v>
                </c:pt>
                <c:pt idx="17625">
                  <c:v>24.262155167667</c:v>
                </c:pt>
                <c:pt idx="17626">
                  <c:v>24.263531743846698</c:v>
                </c:pt>
                <c:pt idx="17627">
                  <c:v>24.2649083200264</c:v>
                </c:pt>
                <c:pt idx="17628">
                  <c:v>24.266284896206201</c:v>
                </c:pt>
                <c:pt idx="17629">
                  <c:v>24.2676614723859</c:v>
                </c:pt>
                <c:pt idx="17630">
                  <c:v>24.269038048565601</c:v>
                </c:pt>
                <c:pt idx="17631">
                  <c:v>24.2704146247453</c:v>
                </c:pt>
                <c:pt idx="17632">
                  <c:v>24.271791200925101</c:v>
                </c:pt>
                <c:pt idx="17633">
                  <c:v>24.273167777104799</c:v>
                </c:pt>
                <c:pt idx="17634">
                  <c:v>24.274544353284501</c:v>
                </c:pt>
                <c:pt idx="17635">
                  <c:v>24.275920929464199</c:v>
                </c:pt>
                <c:pt idx="17636">
                  <c:v>24.277297505644</c:v>
                </c:pt>
                <c:pt idx="17637">
                  <c:v>24.278674081823699</c:v>
                </c:pt>
                <c:pt idx="17638">
                  <c:v>24.2800506580034</c:v>
                </c:pt>
                <c:pt idx="17639">
                  <c:v>24.281427234183099</c:v>
                </c:pt>
                <c:pt idx="17640">
                  <c:v>24.2828038103629</c:v>
                </c:pt>
                <c:pt idx="17641">
                  <c:v>24.284180386542602</c:v>
                </c:pt>
                <c:pt idx="17642">
                  <c:v>24.2855569627223</c:v>
                </c:pt>
                <c:pt idx="17643">
                  <c:v>24.286933538902002</c:v>
                </c:pt>
                <c:pt idx="17644">
                  <c:v>24.288310115081799</c:v>
                </c:pt>
                <c:pt idx="17645">
                  <c:v>24.289686691261501</c:v>
                </c:pt>
                <c:pt idx="17646">
                  <c:v>24.291063267441199</c:v>
                </c:pt>
                <c:pt idx="17647">
                  <c:v>24.292439843621001</c:v>
                </c:pt>
                <c:pt idx="17648">
                  <c:v>24.293816419800699</c:v>
                </c:pt>
                <c:pt idx="17649">
                  <c:v>24.2951929959804</c:v>
                </c:pt>
                <c:pt idx="17650">
                  <c:v>24.296569572160099</c:v>
                </c:pt>
                <c:pt idx="17651">
                  <c:v>24.2979461483399</c:v>
                </c:pt>
                <c:pt idx="17652">
                  <c:v>24.299322724519602</c:v>
                </c:pt>
                <c:pt idx="17653">
                  <c:v>24.3006993006993</c:v>
                </c:pt>
                <c:pt idx="17654">
                  <c:v>24.302075876879002</c:v>
                </c:pt>
                <c:pt idx="17655">
                  <c:v>24.303452453058799</c:v>
                </c:pt>
                <c:pt idx="17656">
                  <c:v>24.304829029238501</c:v>
                </c:pt>
                <c:pt idx="17657">
                  <c:v>24.306205605418199</c:v>
                </c:pt>
                <c:pt idx="17658">
                  <c:v>24.307582181597901</c:v>
                </c:pt>
                <c:pt idx="17659">
                  <c:v>24.308958757777699</c:v>
                </c:pt>
                <c:pt idx="17660">
                  <c:v>24.310335333957401</c:v>
                </c:pt>
                <c:pt idx="17661">
                  <c:v>24.311711910137099</c:v>
                </c:pt>
                <c:pt idx="17662">
                  <c:v>24.313088486316801</c:v>
                </c:pt>
                <c:pt idx="17663">
                  <c:v>24.314465062496598</c:v>
                </c:pt>
                <c:pt idx="17664">
                  <c:v>24.3158416386763</c:v>
                </c:pt>
                <c:pt idx="17665">
                  <c:v>24.317218214855998</c:v>
                </c:pt>
                <c:pt idx="17666">
                  <c:v>24.3185947910357</c:v>
                </c:pt>
                <c:pt idx="17667">
                  <c:v>24.319971367215501</c:v>
                </c:pt>
                <c:pt idx="17668">
                  <c:v>24.3213479433952</c:v>
                </c:pt>
                <c:pt idx="17669">
                  <c:v>24.322724519574901</c:v>
                </c:pt>
                <c:pt idx="17670">
                  <c:v>24.3241010957546</c:v>
                </c:pt>
                <c:pt idx="17671">
                  <c:v>24.325477671934401</c:v>
                </c:pt>
                <c:pt idx="17672">
                  <c:v>24.326854248114099</c:v>
                </c:pt>
                <c:pt idx="17673">
                  <c:v>24.328230824293801</c:v>
                </c:pt>
                <c:pt idx="17674">
                  <c:v>24.329607400473499</c:v>
                </c:pt>
                <c:pt idx="17675">
                  <c:v>24.3309839766533</c:v>
                </c:pt>
                <c:pt idx="17676">
                  <c:v>24.332360552832998</c:v>
                </c:pt>
                <c:pt idx="17677">
                  <c:v>24.3337371290127</c:v>
                </c:pt>
                <c:pt idx="17678">
                  <c:v>24.335113705192501</c:v>
                </c:pt>
                <c:pt idx="17679">
                  <c:v>24.3364902813722</c:v>
                </c:pt>
                <c:pt idx="17680">
                  <c:v>24.337866857551901</c:v>
                </c:pt>
                <c:pt idx="17681">
                  <c:v>24.3392434337316</c:v>
                </c:pt>
                <c:pt idx="17682">
                  <c:v>24.340620009911401</c:v>
                </c:pt>
                <c:pt idx="17683">
                  <c:v>24.341996586091099</c:v>
                </c:pt>
                <c:pt idx="17684">
                  <c:v>24.343373162270801</c:v>
                </c:pt>
                <c:pt idx="17685">
                  <c:v>24.344749738450499</c:v>
                </c:pt>
                <c:pt idx="17686">
                  <c:v>24.3461263146303</c:v>
                </c:pt>
                <c:pt idx="17687">
                  <c:v>24.347502890809999</c:v>
                </c:pt>
                <c:pt idx="17688">
                  <c:v>24.3488794669897</c:v>
                </c:pt>
                <c:pt idx="17689">
                  <c:v>24.350256043169399</c:v>
                </c:pt>
                <c:pt idx="17690">
                  <c:v>24.3516326193492</c:v>
                </c:pt>
                <c:pt idx="17691">
                  <c:v>24.353009195528902</c:v>
                </c:pt>
                <c:pt idx="17692">
                  <c:v>24.3543857717086</c:v>
                </c:pt>
                <c:pt idx="17693">
                  <c:v>24.355762347888302</c:v>
                </c:pt>
                <c:pt idx="17694">
                  <c:v>24.357138924068099</c:v>
                </c:pt>
                <c:pt idx="17695">
                  <c:v>24.358515500247801</c:v>
                </c:pt>
                <c:pt idx="17696">
                  <c:v>24.359892076427499</c:v>
                </c:pt>
                <c:pt idx="17697">
                  <c:v>24.361268652607201</c:v>
                </c:pt>
                <c:pt idx="17698">
                  <c:v>24.362645228786999</c:v>
                </c:pt>
                <c:pt idx="17699">
                  <c:v>24.364021804966701</c:v>
                </c:pt>
                <c:pt idx="17700">
                  <c:v>24.365398381146399</c:v>
                </c:pt>
                <c:pt idx="17701">
                  <c:v>24.366774957326101</c:v>
                </c:pt>
                <c:pt idx="17702">
                  <c:v>24.368151533505898</c:v>
                </c:pt>
                <c:pt idx="17703">
                  <c:v>24.3695281096856</c:v>
                </c:pt>
                <c:pt idx="17704">
                  <c:v>24.370904685865298</c:v>
                </c:pt>
                <c:pt idx="17705">
                  <c:v>24.372281262045</c:v>
                </c:pt>
                <c:pt idx="17706">
                  <c:v>24.373657838224801</c:v>
                </c:pt>
                <c:pt idx="17707">
                  <c:v>24.375034414404499</c:v>
                </c:pt>
                <c:pt idx="17708">
                  <c:v>24.376410990584201</c:v>
                </c:pt>
                <c:pt idx="17709">
                  <c:v>24.377787566763999</c:v>
                </c:pt>
                <c:pt idx="17710">
                  <c:v>24.379164142943701</c:v>
                </c:pt>
                <c:pt idx="17711">
                  <c:v>24.380540719123399</c:v>
                </c:pt>
                <c:pt idx="17712">
                  <c:v>24.381917295303101</c:v>
                </c:pt>
                <c:pt idx="17713">
                  <c:v>24.383293871482898</c:v>
                </c:pt>
                <c:pt idx="17714">
                  <c:v>24.3846704476626</c:v>
                </c:pt>
                <c:pt idx="17715">
                  <c:v>24.386047023842298</c:v>
                </c:pt>
                <c:pt idx="17716">
                  <c:v>24.387423600022</c:v>
                </c:pt>
                <c:pt idx="17717">
                  <c:v>24.388800176201801</c:v>
                </c:pt>
                <c:pt idx="17718">
                  <c:v>24.3901767523815</c:v>
                </c:pt>
                <c:pt idx="17719">
                  <c:v>24.391553328561201</c:v>
                </c:pt>
                <c:pt idx="17720">
                  <c:v>24.3929299047409</c:v>
                </c:pt>
                <c:pt idx="17721">
                  <c:v>24.394306480920701</c:v>
                </c:pt>
                <c:pt idx="17722">
                  <c:v>24.395683057100399</c:v>
                </c:pt>
                <c:pt idx="17723">
                  <c:v>24.397059633280101</c:v>
                </c:pt>
                <c:pt idx="17724">
                  <c:v>24.398436209459799</c:v>
                </c:pt>
                <c:pt idx="17725">
                  <c:v>24.3998127856396</c:v>
                </c:pt>
                <c:pt idx="17726">
                  <c:v>24.401189361819299</c:v>
                </c:pt>
                <c:pt idx="17727">
                  <c:v>24.402565937999</c:v>
                </c:pt>
                <c:pt idx="17728">
                  <c:v>24.403942514178699</c:v>
                </c:pt>
                <c:pt idx="17729">
                  <c:v>24.4053190903585</c:v>
                </c:pt>
                <c:pt idx="17730">
                  <c:v>24.406695666538202</c:v>
                </c:pt>
                <c:pt idx="17731">
                  <c:v>24.4080722427179</c:v>
                </c:pt>
                <c:pt idx="17732">
                  <c:v>24.409448818897602</c:v>
                </c:pt>
                <c:pt idx="17733">
                  <c:v>24.410825395077399</c:v>
                </c:pt>
                <c:pt idx="17734">
                  <c:v>24.412201971257101</c:v>
                </c:pt>
                <c:pt idx="17735">
                  <c:v>24.413578547436799</c:v>
                </c:pt>
                <c:pt idx="17736">
                  <c:v>24.414955123616501</c:v>
                </c:pt>
                <c:pt idx="17737">
                  <c:v>24.416331699796299</c:v>
                </c:pt>
                <c:pt idx="17738">
                  <c:v>24.417708275976</c:v>
                </c:pt>
                <c:pt idx="17739">
                  <c:v>24.419084852155699</c:v>
                </c:pt>
                <c:pt idx="17740">
                  <c:v>24.4204614283354</c:v>
                </c:pt>
                <c:pt idx="17741">
                  <c:v>24.421838004515202</c:v>
                </c:pt>
                <c:pt idx="17742">
                  <c:v>24.4232145806949</c:v>
                </c:pt>
                <c:pt idx="17743">
                  <c:v>24.424591156874602</c:v>
                </c:pt>
                <c:pt idx="17744">
                  <c:v>24.425967733054399</c:v>
                </c:pt>
                <c:pt idx="17745">
                  <c:v>24.427344309234101</c:v>
                </c:pt>
                <c:pt idx="17746">
                  <c:v>24.428720885413799</c:v>
                </c:pt>
                <c:pt idx="17747">
                  <c:v>24.430097461593501</c:v>
                </c:pt>
                <c:pt idx="17748">
                  <c:v>24.431474037773299</c:v>
                </c:pt>
                <c:pt idx="17749">
                  <c:v>24.432850613953001</c:v>
                </c:pt>
                <c:pt idx="17750">
                  <c:v>24.434227190132699</c:v>
                </c:pt>
                <c:pt idx="17751">
                  <c:v>24.435603766312401</c:v>
                </c:pt>
                <c:pt idx="17752">
                  <c:v>24.436980342492198</c:v>
                </c:pt>
                <c:pt idx="17753">
                  <c:v>24.4383569186719</c:v>
                </c:pt>
                <c:pt idx="17754">
                  <c:v>24.439733494851598</c:v>
                </c:pt>
                <c:pt idx="17755">
                  <c:v>24.4411100710313</c:v>
                </c:pt>
                <c:pt idx="17756">
                  <c:v>24.442486647211101</c:v>
                </c:pt>
                <c:pt idx="17757">
                  <c:v>24.4438632233908</c:v>
                </c:pt>
                <c:pt idx="17758">
                  <c:v>24.445239799570501</c:v>
                </c:pt>
                <c:pt idx="17759">
                  <c:v>24.4466163757502</c:v>
                </c:pt>
                <c:pt idx="17760">
                  <c:v>24.447992951930001</c:v>
                </c:pt>
                <c:pt idx="17761">
                  <c:v>24.449369528109699</c:v>
                </c:pt>
                <c:pt idx="17762">
                  <c:v>24.450746104289401</c:v>
                </c:pt>
                <c:pt idx="17763">
                  <c:v>24.452122680469099</c:v>
                </c:pt>
                <c:pt idx="17764">
                  <c:v>24.4534992566489</c:v>
                </c:pt>
                <c:pt idx="17765">
                  <c:v>24.454875832828598</c:v>
                </c:pt>
                <c:pt idx="17766">
                  <c:v>24.4562524090083</c:v>
                </c:pt>
                <c:pt idx="17767">
                  <c:v>24.457628985187998</c:v>
                </c:pt>
                <c:pt idx="17768">
                  <c:v>24.4590055613678</c:v>
                </c:pt>
                <c:pt idx="17769">
                  <c:v>24.460382137547501</c:v>
                </c:pt>
                <c:pt idx="17770">
                  <c:v>24.4617587137272</c:v>
                </c:pt>
                <c:pt idx="17771">
                  <c:v>24.463135289906901</c:v>
                </c:pt>
                <c:pt idx="17772">
                  <c:v>24.464511866086699</c:v>
                </c:pt>
                <c:pt idx="17773">
                  <c:v>24.465888442266401</c:v>
                </c:pt>
                <c:pt idx="17774">
                  <c:v>24.467265018446099</c:v>
                </c:pt>
                <c:pt idx="17775">
                  <c:v>24.4686415946259</c:v>
                </c:pt>
                <c:pt idx="17776">
                  <c:v>24.470018170805599</c:v>
                </c:pt>
                <c:pt idx="17777">
                  <c:v>24.4713947469853</c:v>
                </c:pt>
                <c:pt idx="17778">
                  <c:v>24.472771323164999</c:v>
                </c:pt>
                <c:pt idx="17779">
                  <c:v>24.4741478993448</c:v>
                </c:pt>
                <c:pt idx="17780">
                  <c:v>24.475524475524502</c:v>
                </c:pt>
                <c:pt idx="17781">
                  <c:v>24.4769010517042</c:v>
                </c:pt>
                <c:pt idx="17782">
                  <c:v>24.478277627883902</c:v>
                </c:pt>
                <c:pt idx="17783">
                  <c:v>24.479654204063699</c:v>
                </c:pt>
                <c:pt idx="17784">
                  <c:v>24.481030780243401</c:v>
                </c:pt>
                <c:pt idx="17785">
                  <c:v>24.482407356423099</c:v>
                </c:pt>
                <c:pt idx="17786">
                  <c:v>24.483783932602801</c:v>
                </c:pt>
                <c:pt idx="17787">
                  <c:v>24.485160508782599</c:v>
                </c:pt>
                <c:pt idx="17788">
                  <c:v>24.486537084962301</c:v>
                </c:pt>
                <c:pt idx="17789">
                  <c:v>24.487913661141999</c:v>
                </c:pt>
                <c:pt idx="17790">
                  <c:v>24.489290237321701</c:v>
                </c:pt>
                <c:pt idx="17791">
                  <c:v>24.490666813501502</c:v>
                </c:pt>
                <c:pt idx="17792">
                  <c:v>24.4920433896812</c:v>
                </c:pt>
                <c:pt idx="17793">
                  <c:v>24.493419965860902</c:v>
                </c:pt>
                <c:pt idx="17794">
                  <c:v>24.4947965420406</c:v>
                </c:pt>
                <c:pt idx="17795">
                  <c:v>24.496173118220401</c:v>
                </c:pt>
                <c:pt idx="17796">
                  <c:v>24.497549694400099</c:v>
                </c:pt>
                <c:pt idx="17797">
                  <c:v>24.498926270579801</c:v>
                </c:pt>
                <c:pt idx="17798">
                  <c:v>24.500302846759499</c:v>
                </c:pt>
                <c:pt idx="17799">
                  <c:v>24.501679422939301</c:v>
                </c:pt>
                <c:pt idx="17800">
                  <c:v>24.503055999118999</c:v>
                </c:pt>
                <c:pt idx="17801">
                  <c:v>24.504432575298701</c:v>
                </c:pt>
                <c:pt idx="17802">
                  <c:v>24.505809151478399</c:v>
                </c:pt>
                <c:pt idx="17803">
                  <c:v>24.5071857276582</c:v>
                </c:pt>
                <c:pt idx="17804">
                  <c:v>24.508562303837898</c:v>
                </c:pt>
                <c:pt idx="17805">
                  <c:v>24.5099388800176</c:v>
                </c:pt>
                <c:pt idx="17806">
                  <c:v>24.511315456197298</c:v>
                </c:pt>
                <c:pt idx="17807">
                  <c:v>24.5126920323771</c:v>
                </c:pt>
                <c:pt idx="17808">
                  <c:v>24.514068608556801</c:v>
                </c:pt>
                <c:pt idx="17809">
                  <c:v>24.5154451847365</c:v>
                </c:pt>
                <c:pt idx="17810">
                  <c:v>24.516821760916301</c:v>
                </c:pt>
                <c:pt idx="17811">
                  <c:v>24.518198337095999</c:v>
                </c:pt>
                <c:pt idx="17812">
                  <c:v>24.519574913275701</c:v>
                </c:pt>
                <c:pt idx="17813">
                  <c:v>24.520951489455399</c:v>
                </c:pt>
                <c:pt idx="17814">
                  <c:v>24.5223280656352</c:v>
                </c:pt>
                <c:pt idx="17815">
                  <c:v>24.523704641814899</c:v>
                </c:pt>
                <c:pt idx="17816">
                  <c:v>24.5250812179946</c:v>
                </c:pt>
                <c:pt idx="17817">
                  <c:v>24.526457794174298</c:v>
                </c:pt>
                <c:pt idx="17818">
                  <c:v>24.5278343703541</c:v>
                </c:pt>
                <c:pt idx="17819">
                  <c:v>24.529210946533802</c:v>
                </c:pt>
                <c:pt idx="17820">
                  <c:v>24.5305875227135</c:v>
                </c:pt>
                <c:pt idx="17821">
                  <c:v>24.531964098893202</c:v>
                </c:pt>
                <c:pt idx="17822">
                  <c:v>24.533340675072999</c:v>
                </c:pt>
                <c:pt idx="17823">
                  <c:v>24.534717251252701</c:v>
                </c:pt>
                <c:pt idx="17824">
                  <c:v>24.536093827432399</c:v>
                </c:pt>
                <c:pt idx="17825">
                  <c:v>24.537470403612101</c:v>
                </c:pt>
                <c:pt idx="17826">
                  <c:v>24.538846979791899</c:v>
                </c:pt>
                <c:pt idx="17827">
                  <c:v>24.5402235559716</c:v>
                </c:pt>
                <c:pt idx="17828">
                  <c:v>24.541600132151299</c:v>
                </c:pt>
                <c:pt idx="17829">
                  <c:v>24.542976708331</c:v>
                </c:pt>
                <c:pt idx="17830">
                  <c:v>24.544353284510802</c:v>
                </c:pt>
                <c:pt idx="17831">
                  <c:v>24.5457298606905</c:v>
                </c:pt>
                <c:pt idx="17832">
                  <c:v>24.547106436870202</c:v>
                </c:pt>
                <c:pt idx="17833">
                  <c:v>24.5484830130499</c:v>
                </c:pt>
                <c:pt idx="17834">
                  <c:v>24.549859589229701</c:v>
                </c:pt>
                <c:pt idx="17835">
                  <c:v>24.551236165409399</c:v>
                </c:pt>
                <c:pt idx="17836">
                  <c:v>24.552612741589101</c:v>
                </c:pt>
                <c:pt idx="17837">
                  <c:v>24.553989317768899</c:v>
                </c:pt>
                <c:pt idx="17838">
                  <c:v>24.555365893948601</c:v>
                </c:pt>
                <c:pt idx="17839">
                  <c:v>24.556742470128299</c:v>
                </c:pt>
                <c:pt idx="17840">
                  <c:v>24.558119046308001</c:v>
                </c:pt>
                <c:pt idx="17841">
                  <c:v>24.559495622487798</c:v>
                </c:pt>
                <c:pt idx="17842">
                  <c:v>24.5608721986675</c:v>
                </c:pt>
                <c:pt idx="17843">
                  <c:v>24.562248774847198</c:v>
                </c:pt>
                <c:pt idx="17844">
                  <c:v>24.5636253510269</c:v>
                </c:pt>
                <c:pt idx="17845">
                  <c:v>24.565001927206701</c:v>
                </c:pt>
                <c:pt idx="17846">
                  <c:v>24.5663785033864</c:v>
                </c:pt>
                <c:pt idx="17847">
                  <c:v>24.567755079566101</c:v>
                </c:pt>
                <c:pt idx="17848">
                  <c:v>24.569131655745799</c:v>
                </c:pt>
                <c:pt idx="17849">
                  <c:v>24.570508231925601</c:v>
                </c:pt>
                <c:pt idx="17850">
                  <c:v>24.571884808105299</c:v>
                </c:pt>
                <c:pt idx="17851">
                  <c:v>24.573261384285001</c:v>
                </c:pt>
                <c:pt idx="17852">
                  <c:v>24.574637960464699</c:v>
                </c:pt>
                <c:pt idx="17853">
                  <c:v>24.5760145366445</c:v>
                </c:pt>
                <c:pt idx="17854">
                  <c:v>24.577391112824198</c:v>
                </c:pt>
                <c:pt idx="17855">
                  <c:v>24.5787676890039</c:v>
                </c:pt>
                <c:pt idx="17856">
                  <c:v>24.580144265183598</c:v>
                </c:pt>
                <c:pt idx="17857">
                  <c:v>24.5815208413634</c:v>
                </c:pt>
                <c:pt idx="17858">
                  <c:v>24.582897417543101</c:v>
                </c:pt>
                <c:pt idx="17859">
                  <c:v>24.5842739937228</c:v>
                </c:pt>
                <c:pt idx="17860">
                  <c:v>24.585650569902501</c:v>
                </c:pt>
                <c:pt idx="17861">
                  <c:v>24.587027146082299</c:v>
                </c:pt>
                <c:pt idx="17862">
                  <c:v>24.588403722262001</c:v>
                </c:pt>
                <c:pt idx="17863">
                  <c:v>24.589780298441699</c:v>
                </c:pt>
                <c:pt idx="17864">
                  <c:v>24.591156874621401</c:v>
                </c:pt>
                <c:pt idx="17865">
                  <c:v>24.592533450801199</c:v>
                </c:pt>
                <c:pt idx="17866">
                  <c:v>24.5939100269809</c:v>
                </c:pt>
                <c:pt idx="17867">
                  <c:v>24.595286603160599</c:v>
                </c:pt>
                <c:pt idx="17868">
                  <c:v>24.5966631793404</c:v>
                </c:pt>
                <c:pt idx="17869">
                  <c:v>24.598039755520102</c:v>
                </c:pt>
                <c:pt idx="17870">
                  <c:v>24.5994163316998</c:v>
                </c:pt>
                <c:pt idx="17871">
                  <c:v>24.600792907879502</c:v>
                </c:pt>
                <c:pt idx="17872">
                  <c:v>24.602169484059299</c:v>
                </c:pt>
                <c:pt idx="17873">
                  <c:v>24.603546060239001</c:v>
                </c:pt>
                <c:pt idx="17874">
                  <c:v>24.604922636418699</c:v>
                </c:pt>
                <c:pt idx="17875">
                  <c:v>24.606299212598401</c:v>
                </c:pt>
                <c:pt idx="17876">
                  <c:v>24.607675788778199</c:v>
                </c:pt>
                <c:pt idx="17877">
                  <c:v>24.6090523649579</c:v>
                </c:pt>
                <c:pt idx="17878">
                  <c:v>24.610428941137599</c:v>
                </c:pt>
                <c:pt idx="17879">
                  <c:v>24.6118055173173</c:v>
                </c:pt>
                <c:pt idx="17880">
                  <c:v>24.613182093497102</c:v>
                </c:pt>
                <c:pt idx="17881">
                  <c:v>24.6145586696768</c:v>
                </c:pt>
                <c:pt idx="17882">
                  <c:v>24.615935245856502</c:v>
                </c:pt>
                <c:pt idx="17883">
                  <c:v>24.6173118220362</c:v>
                </c:pt>
                <c:pt idx="17884">
                  <c:v>24.618688398216001</c:v>
                </c:pt>
                <c:pt idx="17885">
                  <c:v>24.620064974395699</c:v>
                </c:pt>
                <c:pt idx="17886">
                  <c:v>24.621441550575401</c:v>
                </c:pt>
                <c:pt idx="17887">
                  <c:v>24.622818126755099</c:v>
                </c:pt>
                <c:pt idx="17888">
                  <c:v>24.624194702934901</c:v>
                </c:pt>
                <c:pt idx="17889">
                  <c:v>24.625571279114599</c:v>
                </c:pt>
                <c:pt idx="17890">
                  <c:v>24.626947855294301</c:v>
                </c:pt>
                <c:pt idx="17891">
                  <c:v>24.628324431473999</c:v>
                </c:pt>
                <c:pt idx="17892">
                  <c:v>24.6297010076538</c:v>
                </c:pt>
                <c:pt idx="17893">
                  <c:v>24.631077583833498</c:v>
                </c:pt>
                <c:pt idx="17894">
                  <c:v>24.6324541600132</c:v>
                </c:pt>
                <c:pt idx="17895">
                  <c:v>24.633830736192898</c:v>
                </c:pt>
                <c:pt idx="17896">
                  <c:v>24.6352073123727</c:v>
                </c:pt>
                <c:pt idx="17897">
                  <c:v>24.636583888552401</c:v>
                </c:pt>
                <c:pt idx="17898">
                  <c:v>24.6379604647321</c:v>
                </c:pt>
                <c:pt idx="17899">
                  <c:v>24.639337040911801</c:v>
                </c:pt>
                <c:pt idx="17900">
                  <c:v>24.640713617091599</c:v>
                </c:pt>
                <c:pt idx="17901">
                  <c:v>24.642090193271301</c:v>
                </c:pt>
                <c:pt idx="17902">
                  <c:v>24.643466769450999</c:v>
                </c:pt>
                <c:pt idx="17903">
                  <c:v>24.6448433456308</c:v>
                </c:pt>
                <c:pt idx="17904">
                  <c:v>24.646219921810498</c:v>
                </c:pt>
                <c:pt idx="17905">
                  <c:v>24.6475964979902</c:v>
                </c:pt>
                <c:pt idx="17906">
                  <c:v>24.648973074169898</c:v>
                </c:pt>
                <c:pt idx="17907">
                  <c:v>24.6503496503497</c:v>
                </c:pt>
                <c:pt idx="17908">
                  <c:v>24.651726226529401</c:v>
                </c:pt>
                <c:pt idx="17909">
                  <c:v>24.6531028027091</c:v>
                </c:pt>
                <c:pt idx="17910">
                  <c:v>24.654479378888801</c:v>
                </c:pt>
                <c:pt idx="17911">
                  <c:v>24.655855955068599</c:v>
                </c:pt>
                <c:pt idx="17912">
                  <c:v>24.657232531248301</c:v>
                </c:pt>
                <c:pt idx="17913">
                  <c:v>24.658609107427999</c:v>
                </c:pt>
                <c:pt idx="17914">
                  <c:v>24.659985683607701</c:v>
                </c:pt>
                <c:pt idx="17915">
                  <c:v>24.661362259787499</c:v>
                </c:pt>
                <c:pt idx="17916">
                  <c:v>24.6627388359672</c:v>
                </c:pt>
                <c:pt idx="17917">
                  <c:v>24.664115412146899</c:v>
                </c:pt>
                <c:pt idx="17918">
                  <c:v>24.6654919883266</c:v>
                </c:pt>
                <c:pt idx="17919">
                  <c:v>24.666868564506402</c:v>
                </c:pt>
                <c:pt idx="17920">
                  <c:v>24.6682451406861</c:v>
                </c:pt>
                <c:pt idx="17921">
                  <c:v>24.669621716865802</c:v>
                </c:pt>
                <c:pt idx="17922">
                  <c:v>24.6709982930455</c:v>
                </c:pt>
                <c:pt idx="17923">
                  <c:v>24.672374869225301</c:v>
                </c:pt>
                <c:pt idx="17924">
                  <c:v>24.673751445404999</c:v>
                </c:pt>
                <c:pt idx="17925">
                  <c:v>24.675128021584701</c:v>
                </c:pt>
                <c:pt idx="17926">
                  <c:v>24.676504597764399</c:v>
                </c:pt>
                <c:pt idx="17927">
                  <c:v>24.677881173944201</c:v>
                </c:pt>
                <c:pt idx="17928">
                  <c:v>24.679257750123899</c:v>
                </c:pt>
                <c:pt idx="17929">
                  <c:v>24.680634326303601</c:v>
                </c:pt>
                <c:pt idx="17930">
                  <c:v>24.682010902483299</c:v>
                </c:pt>
                <c:pt idx="17931">
                  <c:v>24.6833874786631</c:v>
                </c:pt>
                <c:pt idx="17932">
                  <c:v>24.684764054842798</c:v>
                </c:pt>
                <c:pt idx="17933">
                  <c:v>24.6861406310225</c:v>
                </c:pt>
                <c:pt idx="17934">
                  <c:v>24.687517207202301</c:v>
                </c:pt>
                <c:pt idx="17935">
                  <c:v>24.688893783381999</c:v>
                </c:pt>
                <c:pt idx="17936">
                  <c:v>24.690270359561701</c:v>
                </c:pt>
                <c:pt idx="17937">
                  <c:v>24.691646935741399</c:v>
                </c:pt>
                <c:pt idx="17938">
                  <c:v>24.693023511921201</c:v>
                </c:pt>
                <c:pt idx="17939">
                  <c:v>24.694400088100899</c:v>
                </c:pt>
                <c:pt idx="17940">
                  <c:v>24.695776664280601</c:v>
                </c:pt>
                <c:pt idx="17941">
                  <c:v>24.697153240460299</c:v>
                </c:pt>
                <c:pt idx="17942">
                  <c:v>24.6985298166401</c:v>
                </c:pt>
                <c:pt idx="17943">
                  <c:v>24.699906392819798</c:v>
                </c:pt>
                <c:pt idx="17944">
                  <c:v>24.7012829689995</c:v>
                </c:pt>
                <c:pt idx="17945">
                  <c:v>24.702659545179198</c:v>
                </c:pt>
                <c:pt idx="17946">
                  <c:v>24.704036121359</c:v>
                </c:pt>
                <c:pt idx="17947">
                  <c:v>24.705412697538701</c:v>
                </c:pt>
                <c:pt idx="17948">
                  <c:v>24.7067892737184</c:v>
                </c:pt>
                <c:pt idx="17949">
                  <c:v>24.708165849898101</c:v>
                </c:pt>
                <c:pt idx="17950">
                  <c:v>24.709542426077899</c:v>
                </c:pt>
                <c:pt idx="17951">
                  <c:v>24.710919002257601</c:v>
                </c:pt>
                <c:pt idx="17952">
                  <c:v>24.712295578437299</c:v>
                </c:pt>
                <c:pt idx="17953">
                  <c:v>24.713672154617001</c:v>
                </c:pt>
                <c:pt idx="17954">
                  <c:v>24.715048730796799</c:v>
                </c:pt>
                <c:pt idx="17955">
                  <c:v>24.7164253069765</c:v>
                </c:pt>
                <c:pt idx="17956">
                  <c:v>24.717801883156199</c:v>
                </c:pt>
                <c:pt idx="17957">
                  <c:v>24.7191784593359</c:v>
                </c:pt>
                <c:pt idx="17958">
                  <c:v>24.720555035515702</c:v>
                </c:pt>
                <c:pt idx="17959">
                  <c:v>24.7219316116954</c:v>
                </c:pt>
                <c:pt idx="17960">
                  <c:v>24.723308187875102</c:v>
                </c:pt>
                <c:pt idx="17961">
                  <c:v>24.7246847640548</c:v>
                </c:pt>
                <c:pt idx="17962">
                  <c:v>24.726061340234601</c:v>
                </c:pt>
                <c:pt idx="17963">
                  <c:v>24.727437916414299</c:v>
                </c:pt>
                <c:pt idx="17964">
                  <c:v>24.728814492594001</c:v>
                </c:pt>
                <c:pt idx="17965">
                  <c:v>24.730191068773799</c:v>
                </c:pt>
                <c:pt idx="17966">
                  <c:v>24.7315676449535</c:v>
                </c:pt>
                <c:pt idx="17967">
                  <c:v>24.732944221133199</c:v>
                </c:pt>
                <c:pt idx="17968">
                  <c:v>24.7343207973129</c:v>
                </c:pt>
                <c:pt idx="17969">
                  <c:v>24.735697373492702</c:v>
                </c:pt>
                <c:pt idx="17970">
                  <c:v>24.7370739496724</c:v>
                </c:pt>
                <c:pt idx="17971">
                  <c:v>24.738450525852102</c:v>
                </c:pt>
                <c:pt idx="17972">
                  <c:v>24.7398271020318</c:v>
                </c:pt>
                <c:pt idx="17973">
                  <c:v>24.741203678211601</c:v>
                </c:pt>
                <c:pt idx="17974">
                  <c:v>24.742580254391299</c:v>
                </c:pt>
                <c:pt idx="17975">
                  <c:v>24.743956830571001</c:v>
                </c:pt>
                <c:pt idx="17976">
                  <c:v>24.745333406750699</c:v>
                </c:pt>
                <c:pt idx="17977">
                  <c:v>24.746709982930501</c:v>
                </c:pt>
                <c:pt idx="17978">
                  <c:v>24.748086559110199</c:v>
                </c:pt>
                <c:pt idx="17979">
                  <c:v>24.749463135289901</c:v>
                </c:pt>
                <c:pt idx="17980">
                  <c:v>24.750839711469599</c:v>
                </c:pt>
                <c:pt idx="17981">
                  <c:v>24.7522162876494</c:v>
                </c:pt>
                <c:pt idx="17982">
                  <c:v>24.753592863829098</c:v>
                </c:pt>
                <c:pt idx="17983">
                  <c:v>24.7549694400088</c:v>
                </c:pt>
                <c:pt idx="17984">
                  <c:v>24.756346016188498</c:v>
                </c:pt>
                <c:pt idx="17985">
                  <c:v>24.7577225923683</c:v>
                </c:pt>
                <c:pt idx="17986">
                  <c:v>24.759099168548001</c:v>
                </c:pt>
                <c:pt idx="17987">
                  <c:v>24.7604757447277</c:v>
                </c:pt>
                <c:pt idx="17988">
                  <c:v>24.761852320907401</c:v>
                </c:pt>
                <c:pt idx="17989">
                  <c:v>24.763228897087199</c:v>
                </c:pt>
                <c:pt idx="17990">
                  <c:v>24.764605473266901</c:v>
                </c:pt>
                <c:pt idx="17991">
                  <c:v>24.765982049446599</c:v>
                </c:pt>
                <c:pt idx="17992">
                  <c:v>24.767358625626301</c:v>
                </c:pt>
                <c:pt idx="17993">
                  <c:v>24.768735201806098</c:v>
                </c:pt>
                <c:pt idx="17994">
                  <c:v>24.7701117779858</c:v>
                </c:pt>
                <c:pt idx="17995">
                  <c:v>24.771488354165498</c:v>
                </c:pt>
                <c:pt idx="17996">
                  <c:v>24.7728649303452</c:v>
                </c:pt>
                <c:pt idx="17997">
                  <c:v>24.774241506525001</c:v>
                </c:pt>
                <c:pt idx="17998">
                  <c:v>24.7756180827047</c:v>
                </c:pt>
                <c:pt idx="17999">
                  <c:v>24.776994658884401</c:v>
                </c:pt>
                <c:pt idx="18000">
                  <c:v>24.778371235064199</c:v>
                </c:pt>
                <c:pt idx="18001">
                  <c:v>24.779747811243901</c:v>
                </c:pt>
                <c:pt idx="18002">
                  <c:v>24.781124387423599</c:v>
                </c:pt>
                <c:pt idx="18003">
                  <c:v>24.782500963603301</c:v>
                </c:pt>
                <c:pt idx="18004">
                  <c:v>24.783877539783099</c:v>
                </c:pt>
                <c:pt idx="18005">
                  <c:v>24.7852541159628</c:v>
                </c:pt>
                <c:pt idx="18006">
                  <c:v>24.786630692142499</c:v>
                </c:pt>
                <c:pt idx="18007">
                  <c:v>24.7880072683222</c:v>
                </c:pt>
                <c:pt idx="18008">
                  <c:v>24.789383844502002</c:v>
                </c:pt>
                <c:pt idx="18009">
                  <c:v>24.7907604206817</c:v>
                </c:pt>
                <c:pt idx="18010">
                  <c:v>24.792136996861402</c:v>
                </c:pt>
                <c:pt idx="18011">
                  <c:v>24.7935135730411</c:v>
                </c:pt>
                <c:pt idx="18012">
                  <c:v>24.794890149220901</c:v>
                </c:pt>
                <c:pt idx="18013">
                  <c:v>24.796266725400599</c:v>
                </c:pt>
                <c:pt idx="18014">
                  <c:v>24.797643301580301</c:v>
                </c:pt>
                <c:pt idx="18015">
                  <c:v>24.799019877759999</c:v>
                </c:pt>
                <c:pt idx="18016">
                  <c:v>24.800396453939801</c:v>
                </c:pt>
                <c:pt idx="18017">
                  <c:v>24.801773030119499</c:v>
                </c:pt>
                <c:pt idx="18018">
                  <c:v>24.803149606299201</c:v>
                </c:pt>
                <c:pt idx="18019">
                  <c:v>24.804526182478899</c:v>
                </c:pt>
                <c:pt idx="18020">
                  <c:v>24.8059027586587</c:v>
                </c:pt>
                <c:pt idx="18021">
                  <c:v>24.807279334838402</c:v>
                </c:pt>
                <c:pt idx="18022">
                  <c:v>24.8086559110181</c:v>
                </c:pt>
                <c:pt idx="18023">
                  <c:v>24.810032487197802</c:v>
                </c:pt>
                <c:pt idx="18024">
                  <c:v>24.811409063377599</c:v>
                </c:pt>
                <c:pt idx="18025">
                  <c:v>24.812785639557301</c:v>
                </c:pt>
                <c:pt idx="18026">
                  <c:v>24.814162215736999</c:v>
                </c:pt>
                <c:pt idx="18027">
                  <c:v>24.815538791916701</c:v>
                </c:pt>
                <c:pt idx="18028">
                  <c:v>24.816915368096499</c:v>
                </c:pt>
                <c:pt idx="18029">
                  <c:v>24.818291944276201</c:v>
                </c:pt>
                <c:pt idx="18030">
                  <c:v>24.819668520455899</c:v>
                </c:pt>
                <c:pt idx="18031">
                  <c:v>24.8210450966357</c:v>
                </c:pt>
                <c:pt idx="18032">
                  <c:v>24.822421672815398</c:v>
                </c:pt>
                <c:pt idx="18033">
                  <c:v>24.8237982489951</c:v>
                </c:pt>
                <c:pt idx="18034">
                  <c:v>24.825174825174798</c:v>
                </c:pt>
                <c:pt idx="18035">
                  <c:v>24.8265514013546</c:v>
                </c:pt>
                <c:pt idx="18036">
                  <c:v>24.827927977534301</c:v>
                </c:pt>
                <c:pt idx="18037">
                  <c:v>24.829304553714</c:v>
                </c:pt>
                <c:pt idx="18038">
                  <c:v>24.830681129893701</c:v>
                </c:pt>
                <c:pt idx="18039">
                  <c:v>24.832057706073499</c:v>
                </c:pt>
                <c:pt idx="18040">
                  <c:v>24.833434282253201</c:v>
                </c:pt>
                <c:pt idx="18041">
                  <c:v>24.834810858432899</c:v>
                </c:pt>
                <c:pt idx="18042">
                  <c:v>24.836187434612601</c:v>
                </c:pt>
                <c:pt idx="18043">
                  <c:v>24.837564010792399</c:v>
                </c:pt>
                <c:pt idx="18044">
                  <c:v>24.8389405869721</c:v>
                </c:pt>
                <c:pt idx="18045">
                  <c:v>24.840317163151798</c:v>
                </c:pt>
                <c:pt idx="18046">
                  <c:v>24.8416937393315</c:v>
                </c:pt>
                <c:pt idx="18047">
                  <c:v>24.843070315511302</c:v>
                </c:pt>
                <c:pt idx="18048">
                  <c:v>24.844446891691</c:v>
                </c:pt>
                <c:pt idx="18049">
                  <c:v>24.845823467870702</c:v>
                </c:pt>
                <c:pt idx="18050">
                  <c:v>24.8472000440504</c:v>
                </c:pt>
                <c:pt idx="18051">
                  <c:v>24.848576620230201</c:v>
                </c:pt>
                <c:pt idx="18052">
                  <c:v>24.849953196409899</c:v>
                </c:pt>
                <c:pt idx="18053">
                  <c:v>24.851329772589601</c:v>
                </c:pt>
                <c:pt idx="18054">
                  <c:v>24.852706348769299</c:v>
                </c:pt>
                <c:pt idx="18055">
                  <c:v>24.8540829249491</c:v>
                </c:pt>
                <c:pt idx="18056">
                  <c:v>24.855459501128799</c:v>
                </c:pt>
                <c:pt idx="18057">
                  <c:v>24.8568360773085</c:v>
                </c:pt>
                <c:pt idx="18058">
                  <c:v>24.858212653488302</c:v>
                </c:pt>
                <c:pt idx="18059">
                  <c:v>24.859589229668</c:v>
                </c:pt>
                <c:pt idx="18060">
                  <c:v>24.860965805847702</c:v>
                </c:pt>
                <c:pt idx="18061">
                  <c:v>24.8623423820274</c:v>
                </c:pt>
                <c:pt idx="18062">
                  <c:v>24.863718958207201</c:v>
                </c:pt>
                <c:pt idx="18063">
                  <c:v>24.865095534386899</c:v>
                </c:pt>
                <c:pt idx="18064">
                  <c:v>24.866472110566601</c:v>
                </c:pt>
                <c:pt idx="18065">
                  <c:v>24.867848686746299</c:v>
                </c:pt>
                <c:pt idx="18066">
                  <c:v>24.869225262926101</c:v>
                </c:pt>
                <c:pt idx="18067">
                  <c:v>24.870601839105799</c:v>
                </c:pt>
                <c:pt idx="18068">
                  <c:v>24.871978415285501</c:v>
                </c:pt>
                <c:pt idx="18069">
                  <c:v>24.873354991465199</c:v>
                </c:pt>
                <c:pt idx="18070">
                  <c:v>24.874731567645</c:v>
                </c:pt>
                <c:pt idx="18071">
                  <c:v>24.876108143824698</c:v>
                </c:pt>
                <c:pt idx="18072">
                  <c:v>24.8774847200044</c:v>
                </c:pt>
                <c:pt idx="18073">
                  <c:v>24.878861296184098</c:v>
                </c:pt>
                <c:pt idx="18074">
                  <c:v>24.880237872363899</c:v>
                </c:pt>
                <c:pt idx="18075">
                  <c:v>24.881614448543601</c:v>
                </c:pt>
                <c:pt idx="18076">
                  <c:v>24.882991024723299</c:v>
                </c:pt>
                <c:pt idx="18077">
                  <c:v>24.884367600903001</c:v>
                </c:pt>
                <c:pt idx="18078">
                  <c:v>24.885744177082799</c:v>
                </c:pt>
                <c:pt idx="18079">
                  <c:v>24.887120753262501</c:v>
                </c:pt>
                <c:pt idx="18080">
                  <c:v>24.888497329442199</c:v>
                </c:pt>
                <c:pt idx="18081">
                  <c:v>24.889873905621901</c:v>
                </c:pt>
                <c:pt idx="18082">
                  <c:v>24.891250481801698</c:v>
                </c:pt>
                <c:pt idx="18083">
                  <c:v>24.8926270579814</c:v>
                </c:pt>
                <c:pt idx="18084">
                  <c:v>24.894003634161098</c:v>
                </c:pt>
                <c:pt idx="18085">
                  <c:v>24.8953802103408</c:v>
                </c:pt>
                <c:pt idx="18086">
                  <c:v>24.896756786520601</c:v>
                </c:pt>
                <c:pt idx="18087">
                  <c:v>24.8981333627003</c:v>
                </c:pt>
                <c:pt idx="18088">
                  <c:v>24.899509938880001</c:v>
                </c:pt>
                <c:pt idx="18089">
                  <c:v>24.900886515059799</c:v>
                </c:pt>
                <c:pt idx="18090">
                  <c:v>24.902263091239501</c:v>
                </c:pt>
                <c:pt idx="18091">
                  <c:v>24.903639667419199</c:v>
                </c:pt>
                <c:pt idx="18092">
                  <c:v>24.905016243598901</c:v>
                </c:pt>
                <c:pt idx="18093">
                  <c:v>24.906392819778699</c:v>
                </c:pt>
                <c:pt idx="18094">
                  <c:v>24.9077693959584</c:v>
                </c:pt>
                <c:pt idx="18095">
                  <c:v>24.909145972138099</c:v>
                </c:pt>
                <c:pt idx="18096">
                  <c:v>24.9105225483178</c:v>
                </c:pt>
                <c:pt idx="18097">
                  <c:v>24.911899124497602</c:v>
                </c:pt>
                <c:pt idx="18098">
                  <c:v>24.9132757006773</c:v>
                </c:pt>
                <c:pt idx="18099">
                  <c:v>24.914652276857002</c:v>
                </c:pt>
                <c:pt idx="18100">
                  <c:v>24.9160288530367</c:v>
                </c:pt>
                <c:pt idx="18101">
                  <c:v>24.917405429216501</c:v>
                </c:pt>
                <c:pt idx="18102">
                  <c:v>24.918782005396199</c:v>
                </c:pt>
                <c:pt idx="18103">
                  <c:v>24.920158581575901</c:v>
                </c:pt>
                <c:pt idx="18104">
                  <c:v>24.921535157755599</c:v>
                </c:pt>
                <c:pt idx="18105">
                  <c:v>24.9229117339354</c:v>
                </c:pt>
                <c:pt idx="18106">
                  <c:v>24.924288310115099</c:v>
                </c:pt>
                <c:pt idx="18107">
                  <c:v>24.9256648862948</c:v>
                </c:pt>
                <c:pt idx="18108">
                  <c:v>24.927041462474499</c:v>
                </c:pt>
                <c:pt idx="18109">
                  <c:v>24.9284180386543</c:v>
                </c:pt>
                <c:pt idx="18110">
                  <c:v>24.929794614834002</c:v>
                </c:pt>
                <c:pt idx="18111">
                  <c:v>24.9311711910137</c:v>
                </c:pt>
                <c:pt idx="18112">
                  <c:v>24.932547767193402</c:v>
                </c:pt>
                <c:pt idx="18113">
                  <c:v>24.933924343373199</c:v>
                </c:pt>
                <c:pt idx="18114">
                  <c:v>24.935300919552901</c:v>
                </c:pt>
                <c:pt idx="18115">
                  <c:v>24.936677495732599</c:v>
                </c:pt>
                <c:pt idx="18116">
                  <c:v>24.938054071912301</c:v>
                </c:pt>
                <c:pt idx="18117">
                  <c:v>24.939430648092099</c:v>
                </c:pt>
                <c:pt idx="18118">
                  <c:v>24.940807224271801</c:v>
                </c:pt>
                <c:pt idx="18119">
                  <c:v>24.942183800451499</c:v>
                </c:pt>
                <c:pt idx="18120">
                  <c:v>24.943560376631201</c:v>
                </c:pt>
                <c:pt idx="18121">
                  <c:v>24.944936952810998</c:v>
                </c:pt>
                <c:pt idx="18122">
                  <c:v>24.9463135289907</c:v>
                </c:pt>
                <c:pt idx="18123">
                  <c:v>24.947690105170398</c:v>
                </c:pt>
                <c:pt idx="18124">
                  <c:v>24.9490666813502</c:v>
                </c:pt>
                <c:pt idx="18125">
                  <c:v>24.950443257529901</c:v>
                </c:pt>
                <c:pt idx="18126">
                  <c:v>24.9518198337096</c:v>
                </c:pt>
                <c:pt idx="18127">
                  <c:v>24.953196409889301</c:v>
                </c:pt>
                <c:pt idx="18128">
                  <c:v>24.954572986069099</c:v>
                </c:pt>
                <c:pt idx="18129">
                  <c:v>24.955949562248801</c:v>
                </c:pt>
                <c:pt idx="18130">
                  <c:v>24.957326138428499</c:v>
                </c:pt>
                <c:pt idx="18131">
                  <c:v>24.958702714608201</c:v>
                </c:pt>
                <c:pt idx="18132">
                  <c:v>24.960079290787998</c:v>
                </c:pt>
                <c:pt idx="18133">
                  <c:v>24.9614558669677</c:v>
                </c:pt>
                <c:pt idx="18134">
                  <c:v>24.962832443147398</c:v>
                </c:pt>
                <c:pt idx="18135">
                  <c:v>24.9642090193271</c:v>
                </c:pt>
                <c:pt idx="18136">
                  <c:v>24.965585595506901</c:v>
                </c:pt>
                <c:pt idx="18137">
                  <c:v>24.9669621716866</c:v>
                </c:pt>
                <c:pt idx="18138">
                  <c:v>24.968338747866301</c:v>
                </c:pt>
                <c:pt idx="18139">
                  <c:v>24.969715324046</c:v>
                </c:pt>
                <c:pt idx="18140">
                  <c:v>24.971091900225801</c:v>
                </c:pt>
                <c:pt idx="18141">
                  <c:v>24.972468476405499</c:v>
                </c:pt>
                <c:pt idx="18142">
                  <c:v>24.973845052585201</c:v>
                </c:pt>
                <c:pt idx="18143">
                  <c:v>24.975221628764899</c:v>
                </c:pt>
                <c:pt idx="18144">
                  <c:v>24.9765982049447</c:v>
                </c:pt>
                <c:pt idx="18145">
                  <c:v>24.977974781124399</c:v>
                </c:pt>
                <c:pt idx="18146">
                  <c:v>24.9793513573041</c:v>
                </c:pt>
                <c:pt idx="18147">
                  <c:v>24.980727933483799</c:v>
                </c:pt>
                <c:pt idx="18148">
                  <c:v>24.9821045096636</c:v>
                </c:pt>
                <c:pt idx="18149">
                  <c:v>24.983481085843302</c:v>
                </c:pt>
                <c:pt idx="18150">
                  <c:v>24.984857662023</c:v>
                </c:pt>
                <c:pt idx="18151">
                  <c:v>24.986234238202702</c:v>
                </c:pt>
                <c:pt idx="18152">
                  <c:v>24.987610814382499</c:v>
                </c:pt>
                <c:pt idx="18153">
                  <c:v>24.988987390562201</c:v>
                </c:pt>
                <c:pt idx="18154">
                  <c:v>24.990363966741899</c:v>
                </c:pt>
                <c:pt idx="18155">
                  <c:v>24.991740542921601</c:v>
                </c:pt>
                <c:pt idx="18156">
                  <c:v>24.993117119101399</c:v>
                </c:pt>
                <c:pt idx="18157">
                  <c:v>24.994493695281101</c:v>
                </c:pt>
                <c:pt idx="18158">
                  <c:v>24.995870271460799</c:v>
                </c:pt>
                <c:pt idx="18159">
                  <c:v>24.9972468476406</c:v>
                </c:pt>
                <c:pt idx="18160">
                  <c:v>24.998623423820298</c:v>
                </c:pt>
                <c:pt idx="18161">
                  <c:v>25</c:v>
                </c:pt>
                <c:pt idx="18162">
                  <c:v>25.001376576179702</c:v>
                </c:pt>
                <c:pt idx="18163">
                  <c:v>25.002753152359499</c:v>
                </c:pt>
                <c:pt idx="18164">
                  <c:v>25.004129728539201</c:v>
                </c:pt>
                <c:pt idx="18165">
                  <c:v>25.005506304718899</c:v>
                </c:pt>
                <c:pt idx="18166">
                  <c:v>25.006882880898601</c:v>
                </c:pt>
                <c:pt idx="18167">
                  <c:v>25.008259457078399</c:v>
                </c:pt>
                <c:pt idx="18168">
                  <c:v>25.009636033258101</c:v>
                </c:pt>
                <c:pt idx="18169">
                  <c:v>25.011012609437799</c:v>
                </c:pt>
                <c:pt idx="18170">
                  <c:v>25.012389185617501</c:v>
                </c:pt>
                <c:pt idx="18171">
                  <c:v>25.013765761797298</c:v>
                </c:pt>
                <c:pt idx="18172">
                  <c:v>25.015142337977</c:v>
                </c:pt>
                <c:pt idx="18173">
                  <c:v>25.016518914156698</c:v>
                </c:pt>
                <c:pt idx="18174">
                  <c:v>25.0178954903364</c:v>
                </c:pt>
                <c:pt idx="18175">
                  <c:v>25.019272066516201</c:v>
                </c:pt>
                <c:pt idx="18176">
                  <c:v>25.0206486426959</c:v>
                </c:pt>
                <c:pt idx="18177">
                  <c:v>25.022025218875601</c:v>
                </c:pt>
                <c:pt idx="18178">
                  <c:v>25.0234017950553</c:v>
                </c:pt>
                <c:pt idx="18179">
                  <c:v>25.024778371235101</c:v>
                </c:pt>
                <c:pt idx="18180">
                  <c:v>25.026154947414799</c:v>
                </c:pt>
                <c:pt idx="18181">
                  <c:v>25.027531523594501</c:v>
                </c:pt>
                <c:pt idx="18182">
                  <c:v>25.028908099774199</c:v>
                </c:pt>
                <c:pt idx="18183">
                  <c:v>25.030284675954</c:v>
                </c:pt>
                <c:pt idx="18184">
                  <c:v>25.031661252133699</c:v>
                </c:pt>
                <c:pt idx="18185">
                  <c:v>25.0330378283134</c:v>
                </c:pt>
                <c:pt idx="18186">
                  <c:v>25.034414404493099</c:v>
                </c:pt>
                <c:pt idx="18187">
                  <c:v>25.0357909806729</c:v>
                </c:pt>
                <c:pt idx="18188">
                  <c:v>25.037167556852602</c:v>
                </c:pt>
                <c:pt idx="18189">
                  <c:v>25.0385441330323</c:v>
                </c:pt>
                <c:pt idx="18190">
                  <c:v>25.039920709212101</c:v>
                </c:pt>
                <c:pt idx="18191">
                  <c:v>25.041297285391799</c:v>
                </c:pt>
                <c:pt idx="18192">
                  <c:v>25.042673861571501</c:v>
                </c:pt>
                <c:pt idx="18193">
                  <c:v>25.044050437751199</c:v>
                </c:pt>
                <c:pt idx="18194">
                  <c:v>25.045427013931</c:v>
                </c:pt>
                <c:pt idx="18195">
                  <c:v>25.046803590110699</c:v>
                </c:pt>
                <c:pt idx="18196">
                  <c:v>25.0481801662904</c:v>
                </c:pt>
                <c:pt idx="18197">
                  <c:v>25.049556742470099</c:v>
                </c:pt>
                <c:pt idx="18198">
                  <c:v>25.0509333186499</c:v>
                </c:pt>
                <c:pt idx="18199">
                  <c:v>25.052309894829602</c:v>
                </c:pt>
                <c:pt idx="18200">
                  <c:v>25.0536864710093</c:v>
                </c:pt>
                <c:pt idx="18201">
                  <c:v>25.055063047189002</c:v>
                </c:pt>
                <c:pt idx="18202">
                  <c:v>25.056439623368799</c:v>
                </c:pt>
                <c:pt idx="18203">
                  <c:v>25.057816199548501</c:v>
                </c:pt>
                <c:pt idx="18204">
                  <c:v>25.059192775728199</c:v>
                </c:pt>
                <c:pt idx="18205">
                  <c:v>25.060569351907901</c:v>
                </c:pt>
                <c:pt idx="18206">
                  <c:v>25.061945928087699</c:v>
                </c:pt>
                <c:pt idx="18207">
                  <c:v>25.063322504267401</c:v>
                </c:pt>
                <c:pt idx="18208">
                  <c:v>25.064699080447099</c:v>
                </c:pt>
                <c:pt idx="18209">
                  <c:v>25.066075656626801</c:v>
                </c:pt>
                <c:pt idx="18210">
                  <c:v>25.067452232806598</c:v>
                </c:pt>
                <c:pt idx="18211">
                  <c:v>25.0688288089863</c:v>
                </c:pt>
                <c:pt idx="18212">
                  <c:v>25.070205385165998</c:v>
                </c:pt>
                <c:pt idx="18213">
                  <c:v>25.0715819613457</c:v>
                </c:pt>
                <c:pt idx="18214">
                  <c:v>25.072958537525501</c:v>
                </c:pt>
                <c:pt idx="18215">
                  <c:v>25.0743351137052</c:v>
                </c:pt>
                <c:pt idx="18216">
                  <c:v>25.075711689884901</c:v>
                </c:pt>
                <c:pt idx="18217">
                  <c:v>25.077088266064699</c:v>
                </c:pt>
                <c:pt idx="18218">
                  <c:v>25.078464842244401</c:v>
                </c:pt>
                <c:pt idx="18219">
                  <c:v>25.079841418424099</c:v>
                </c:pt>
                <c:pt idx="18220">
                  <c:v>25.081217994603801</c:v>
                </c:pt>
                <c:pt idx="18221">
                  <c:v>25.082594570783598</c:v>
                </c:pt>
                <c:pt idx="18222">
                  <c:v>25.0839711469633</c:v>
                </c:pt>
                <c:pt idx="18223">
                  <c:v>25.085347723142998</c:v>
                </c:pt>
                <c:pt idx="18224">
                  <c:v>25.0867242993227</c:v>
                </c:pt>
                <c:pt idx="18225">
                  <c:v>25.088100875502501</c:v>
                </c:pt>
                <c:pt idx="18226">
                  <c:v>25.0894774516822</c:v>
                </c:pt>
                <c:pt idx="18227">
                  <c:v>25.090854027861901</c:v>
                </c:pt>
                <c:pt idx="18228">
                  <c:v>25.0922306040416</c:v>
                </c:pt>
                <c:pt idx="18229">
                  <c:v>25.093607180221401</c:v>
                </c:pt>
                <c:pt idx="18230">
                  <c:v>25.094983756401099</c:v>
                </c:pt>
                <c:pt idx="18231">
                  <c:v>25.096360332580801</c:v>
                </c:pt>
                <c:pt idx="18232">
                  <c:v>25.097736908760499</c:v>
                </c:pt>
                <c:pt idx="18233">
                  <c:v>25.0991134849403</c:v>
                </c:pt>
                <c:pt idx="18234">
                  <c:v>25.100490061119999</c:v>
                </c:pt>
                <c:pt idx="18235">
                  <c:v>25.1018666372997</c:v>
                </c:pt>
                <c:pt idx="18236">
                  <c:v>25.103243213479399</c:v>
                </c:pt>
                <c:pt idx="18237">
                  <c:v>25.1046197896592</c:v>
                </c:pt>
                <c:pt idx="18238">
                  <c:v>25.105996365838902</c:v>
                </c:pt>
                <c:pt idx="18239">
                  <c:v>25.1073729420186</c:v>
                </c:pt>
                <c:pt idx="18240">
                  <c:v>25.108749518198302</c:v>
                </c:pt>
                <c:pt idx="18241">
                  <c:v>25.110126094378099</c:v>
                </c:pt>
                <c:pt idx="18242">
                  <c:v>25.111502670557801</c:v>
                </c:pt>
                <c:pt idx="18243">
                  <c:v>25.112879246737499</c:v>
                </c:pt>
                <c:pt idx="18244">
                  <c:v>25.114255822917201</c:v>
                </c:pt>
                <c:pt idx="18245">
                  <c:v>25.115632399096999</c:v>
                </c:pt>
                <c:pt idx="18246">
                  <c:v>25.117008975276701</c:v>
                </c:pt>
                <c:pt idx="18247">
                  <c:v>25.118385551456399</c:v>
                </c:pt>
                <c:pt idx="18248">
                  <c:v>25.1197621276362</c:v>
                </c:pt>
                <c:pt idx="18249">
                  <c:v>25.121138703815902</c:v>
                </c:pt>
                <c:pt idx="18250">
                  <c:v>25.1225152799956</c:v>
                </c:pt>
                <c:pt idx="18251">
                  <c:v>25.123891856175302</c:v>
                </c:pt>
                <c:pt idx="18252">
                  <c:v>25.125268432355099</c:v>
                </c:pt>
                <c:pt idx="18253">
                  <c:v>25.126645008534801</c:v>
                </c:pt>
                <c:pt idx="18254">
                  <c:v>25.128021584714499</c:v>
                </c:pt>
                <c:pt idx="18255">
                  <c:v>25.129398160894201</c:v>
                </c:pt>
                <c:pt idx="18256">
                  <c:v>25.130774737073999</c:v>
                </c:pt>
                <c:pt idx="18257">
                  <c:v>25.132151313253701</c:v>
                </c:pt>
                <c:pt idx="18258">
                  <c:v>25.133527889433399</c:v>
                </c:pt>
                <c:pt idx="18259">
                  <c:v>25.134904465613101</c:v>
                </c:pt>
                <c:pt idx="18260">
                  <c:v>25.136281041792898</c:v>
                </c:pt>
                <c:pt idx="18261">
                  <c:v>25.1376576179726</c:v>
                </c:pt>
                <c:pt idx="18262">
                  <c:v>25.139034194152298</c:v>
                </c:pt>
                <c:pt idx="18263">
                  <c:v>25.140410770332</c:v>
                </c:pt>
                <c:pt idx="18264">
                  <c:v>25.141787346511801</c:v>
                </c:pt>
                <c:pt idx="18265">
                  <c:v>25.1431639226915</c:v>
                </c:pt>
                <c:pt idx="18266">
                  <c:v>25.144540498871201</c:v>
                </c:pt>
                <c:pt idx="18267">
                  <c:v>25.1459170750509</c:v>
                </c:pt>
                <c:pt idx="18268">
                  <c:v>25.147293651230701</c:v>
                </c:pt>
                <c:pt idx="18269">
                  <c:v>25.148670227410399</c:v>
                </c:pt>
                <c:pt idx="18270">
                  <c:v>25.150046803590101</c:v>
                </c:pt>
                <c:pt idx="18271">
                  <c:v>25.151423379769799</c:v>
                </c:pt>
                <c:pt idx="18272">
                  <c:v>25.1527999559496</c:v>
                </c:pt>
                <c:pt idx="18273">
                  <c:v>25.154176532129298</c:v>
                </c:pt>
                <c:pt idx="18274">
                  <c:v>25.155553108309</c:v>
                </c:pt>
                <c:pt idx="18275">
                  <c:v>25.156929684488698</c:v>
                </c:pt>
                <c:pt idx="18276">
                  <c:v>25.1583062606685</c:v>
                </c:pt>
                <c:pt idx="18277">
                  <c:v>25.159682836848202</c:v>
                </c:pt>
                <c:pt idx="18278">
                  <c:v>25.1610594130279</c:v>
                </c:pt>
                <c:pt idx="18279">
                  <c:v>25.162435989207601</c:v>
                </c:pt>
                <c:pt idx="18280">
                  <c:v>25.163812565387399</c:v>
                </c:pt>
                <c:pt idx="18281">
                  <c:v>25.165189141567101</c:v>
                </c:pt>
                <c:pt idx="18282">
                  <c:v>25.166565717746799</c:v>
                </c:pt>
                <c:pt idx="18283">
                  <c:v>25.1679422939266</c:v>
                </c:pt>
                <c:pt idx="18284">
                  <c:v>25.169318870106299</c:v>
                </c:pt>
                <c:pt idx="18285">
                  <c:v>25.170695446286</c:v>
                </c:pt>
                <c:pt idx="18286">
                  <c:v>25.172072022465699</c:v>
                </c:pt>
                <c:pt idx="18287">
                  <c:v>25.1734485986455</c:v>
                </c:pt>
                <c:pt idx="18288">
                  <c:v>25.174825174825202</c:v>
                </c:pt>
                <c:pt idx="18289">
                  <c:v>25.1762017510049</c:v>
                </c:pt>
                <c:pt idx="18290">
                  <c:v>25.177578327184602</c:v>
                </c:pt>
                <c:pt idx="18291">
                  <c:v>25.178954903364399</c:v>
                </c:pt>
                <c:pt idx="18292">
                  <c:v>25.180331479544101</c:v>
                </c:pt>
                <c:pt idx="18293">
                  <c:v>25.181708055723799</c:v>
                </c:pt>
                <c:pt idx="18294">
                  <c:v>25.183084631903501</c:v>
                </c:pt>
                <c:pt idx="18295">
                  <c:v>25.184461208083299</c:v>
                </c:pt>
                <c:pt idx="18296">
                  <c:v>25.185837784263001</c:v>
                </c:pt>
                <c:pt idx="18297">
                  <c:v>25.187214360442699</c:v>
                </c:pt>
                <c:pt idx="18298">
                  <c:v>25.188590936622401</c:v>
                </c:pt>
                <c:pt idx="18299">
                  <c:v>25.189967512802198</c:v>
                </c:pt>
                <c:pt idx="18300">
                  <c:v>25.1913440889819</c:v>
                </c:pt>
                <c:pt idx="18301">
                  <c:v>25.192720665161598</c:v>
                </c:pt>
                <c:pt idx="18302">
                  <c:v>25.1940972413413</c:v>
                </c:pt>
                <c:pt idx="18303">
                  <c:v>25.195473817521101</c:v>
                </c:pt>
                <c:pt idx="18304">
                  <c:v>25.196850393700799</c:v>
                </c:pt>
                <c:pt idx="18305">
                  <c:v>25.198226969880501</c:v>
                </c:pt>
                <c:pt idx="18306">
                  <c:v>25.199603546060199</c:v>
                </c:pt>
                <c:pt idx="18307">
                  <c:v>25.200980122240001</c:v>
                </c:pt>
                <c:pt idx="18308">
                  <c:v>25.202356698419699</c:v>
                </c:pt>
                <c:pt idx="18309">
                  <c:v>25.203733274599401</c:v>
                </c:pt>
                <c:pt idx="18310">
                  <c:v>25.205109850779099</c:v>
                </c:pt>
                <c:pt idx="18311">
                  <c:v>25.2064864269589</c:v>
                </c:pt>
                <c:pt idx="18312">
                  <c:v>25.207863003138598</c:v>
                </c:pt>
                <c:pt idx="18313">
                  <c:v>25.2092395793183</c:v>
                </c:pt>
                <c:pt idx="18314">
                  <c:v>25.210616155497998</c:v>
                </c:pt>
                <c:pt idx="18315">
                  <c:v>25.2119927316778</c:v>
                </c:pt>
                <c:pt idx="18316">
                  <c:v>25.213369307857501</c:v>
                </c:pt>
                <c:pt idx="18317">
                  <c:v>25.2147458840372</c:v>
                </c:pt>
                <c:pt idx="18318">
                  <c:v>25.216122460217001</c:v>
                </c:pt>
                <c:pt idx="18319">
                  <c:v>25.217499036396699</c:v>
                </c:pt>
                <c:pt idx="18320">
                  <c:v>25.218875612576401</c:v>
                </c:pt>
                <c:pt idx="18321">
                  <c:v>25.220252188756099</c:v>
                </c:pt>
                <c:pt idx="18322">
                  <c:v>25.2216287649359</c:v>
                </c:pt>
                <c:pt idx="18323">
                  <c:v>25.223005341115599</c:v>
                </c:pt>
                <c:pt idx="18324">
                  <c:v>25.2243819172953</c:v>
                </c:pt>
                <c:pt idx="18325">
                  <c:v>25.225758493474999</c:v>
                </c:pt>
                <c:pt idx="18326">
                  <c:v>25.2271350696548</c:v>
                </c:pt>
                <c:pt idx="18327">
                  <c:v>25.228511645834502</c:v>
                </c:pt>
                <c:pt idx="18328">
                  <c:v>25.2298882220142</c:v>
                </c:pt>
                <c:pt idx="18329">
                  <c:v>25.231264798193902</c:v>
                </c:pt>
                <c:pt idx="18330">
                  <c:v>25.232641374373699</c:v>
                </c:pt>
                <c:pt idx="18331">
                  <c:v>25.234017950553401</c:v>
                </c:pt>
                <c:pt idx="18332">
                  <c:v>25.235394526733099</c:v>
                </c:pt>
                <c:pt idx="18333">
                  <c:v>25.236771102912801</c:v>
                </c:pt>
                <c:pt idx="18334">
                  <c:v>25.238147679092599</c:v>
                </c:pt>
                <c:pt idx="18335">
                  <c:v>25.2395242552723</c:v>
                </c:pt>
                <c:pt idx="18336">
                  <c:v>25.240900831451999</c:v>
                </c:pt>
                <c:pt idx="18337">
                  <c:v>25.2422774076317</c:v>
                </c:pt>
                <c:pt idx="18338">
                  <c:v>25.243653983811502</c:v>
                </c:pt>
                <c:pt idx="18339">
                  <c:v>25.2450305599912</c:v>
                </c:pt>
                <c:pt idx="18340">
                  <c:v>25.246407136170902</c:v>
                </c:pt>
                <c:pt idx="18341">
                  <c:v>25.2477837123506</c:v>
                </c:pt>
                <c:pt idx="18342">
                  <c:v>25.249160288530401</c:v>
                </c:pt>
                <c:pt idx="18343">
                  <c:v>25.250536864710099</c:v>
                </c:pt>
                <c:pt idx="18344">
                  <c:v>25.251913440889801</c:v>
                </c:pt>
                <c:pt idx="18345">
                  <c:v>25.253290017069599</c:v>
                </c:pt>
                <c:pt idx="18346">
                  <c:v>25.254666593249301</c:v>
                </c:pt>
                <c:pt idx="18347">
                  <c:v>25.256043169428999</c:v>
                </c:pt>
                <c:pt idx="18348">
                  <c:v>25.257419745608701</c:v>
                </c:pt>
                <c:pt idx="18349">
                  <c:v>25.258796321788498</c:v>
                </c:pt>
                <c:pt idx="18350">
                  <c:v>25.2601728979682</c:v>
                </c:pt>
                <c:pt idx="18351">
                  <c:v>25.261549474147898</c:v>
                </c:pt>
                <c:pt idx="18352">
                  <c:v>25.2629260503276</c:v>
                </c:pt>
                <c:pt idx="18353">
                  <c:v>25.264302626507401</c:v>
                </c:pt>
                <c:pt idx="18354">
                  <c:v>25.2656792026871</c:v>
                </c:pt>
                <c:pt idx="18355">
                  <c:v>25.267055778866801</c:v>
                </c:pt>
                <c:pt idx="18356">
                  <c:v>25.2684323550465</c:v>
                </c:pt>
                <c:pt idx="18357">
                  <c:v>25.269808931226301</c:v>
                </c:pt>
                <c:pt idx="18358">
                  <c:v>25.271185507405999</c:v>
                </c:pt>
                <c:pt idx="18359">
                  <c:v>25.272562083585701</c:v>
                </c:pt>
                <c:pt idx="18360">
                  <c:v>25.273938659765399</c:v>
                </c:pt>
                <c:pt idx="18361">
                  <c:v>25.2753152359452</c:v>
                </c:pt>
                <c:pt idx="18362">
                  <c:v>25.276691812124898</c:v>
                </c:pt>
                <c:pt idx="18363">
                  <c:v>25.2780683883046</c:v>
                </c:pt>
                <c:pt idx="18364">
                  <c:v>25.279444964484298</c:v>
                </c:pt>
                <c:pt idx="18365">
                  <c:v>25.2808215406641</c:v>
                </c:pt>
                <c:pt idx="18366">
                  <c:v>25.282198116843801</c:v>
                </c:pt>
                <c:pt idx="18367">
                  <c:v>25.2835746930235</c:v>
                </c:pt>
                <c:pt idx="18368">
                  <c:v>25.284951269203201</c:v>
                </c:pt>
                <c:pt idx="18369">
                  <c:v>25.286327845382999</c:v>
                </c:pt>
                <c:pt idx="18370">
                  <c:v>25.287704421562701</c:v>
                </c:pt>
                <c:pt idx="18371">
                  <c:v>25.289080997742399</c:v>
                </c:pt>
                <c:pt idx="18372">
                  <c:v>25.290457573922101</c:v>
                </c:pt>
                <c:pt idx="18373">
                  <c:v>25.291834150101899</c:v>
                </c:pt>
                <c:pt idx="18374">
                  <c:v>25.2932107262816</c:v>
                </c:pt>
                <c:pt idx="18375">
                  <c:v>25.294587302461299</c:v>
                </c:pt>
                <c:pt idx="18376">
                  <c:v>25.295963878641</c:v>
                </c:pt>
                <c:pt idx="18377">
                  <c:v>25.297340454820802</c:v>
                </c:pt>
                <c:pt idx="18378">
                  <c:v>25.2987170310005</c:v>
                </c:pt>
                <c:pt idx="18379">
                  <c:v>25.300093607180202</c:v>
                </c:pt>
                <c:pt idx="18380">
                  <c:v>25.301470183359999</c:v>
                </c:pt>
                <c:pt idx="18381">
                  <c:v>25.302846759539701</c:v>
                </c:pt>
                <c:pt idx="18382">
                  <c:v>25.304223335719399</c:v>
                </c:pt>
                <c:pt idx="18383">
                  <c:v>25.305599911899101</c:v>
                </c:pt>
                <c:pt idx="18384">
                  <c:v>25.306976488078899</c:v>
                </c:pt>
                <c:pt idx="18385">
                  <c:v>25.308353064258601</c:v>
                </c:pt>
                <c:pt idx="18386">
                  <c:v>25.309729640438299</c:v>
                </c:pt>
                <c:pt idx="18387">
                  <c:v>25.311106216618001</c:v>
                </c:pt>
                <c:pt idx="18388">
                  <c:v>25.312482792797798</c:v>
                </c:pt>
                <c:pt idx="18389">
                  <c:v>25.3138593689775</c:v>
                </c:pt>
                <c:pt idx="18390">
                  <c:v>25.315235945157202</c:v>
                </c:pt>
                <c:pt idx="18391">
                  <c:v>25.3166125213369</c:v>
                </c:pt>
                <c:pt idx="18392">
                  <c:v>25.317989097516701</c:v>
                </c:pt>
                <c:pt idx="18393">
                  <c:v>25.319365673696399</c:v>
                </c:pt>
                <c:pt idx="18394">
                  <c:v>25.320742249876101</c:v>
                </c:pt>
                <c:pt idx="18395">
                  <c:v>25.322118826055799</c:v>
                </c:pt>
                <c:pt idx="18396">
                  <c:v>25.323495402235601</c:v>
                </c:pt>
                <c:pt idx="18397">
                  <c:v>25.324871978415299</c:v>
                </c:pt>
                <c:pt idx="18398">
                  <c:v>25.326248554595001</c:v>
                </c:pt>
                <c:pt idx="18399">
                  <c:v>25.327625130774699</c:v>
                </c:pt>
                <c:pt idx="18400">
                  <c:v>25.3290017069545</c:v>
                </c:pt>
                <c:pt idx="18401">
                  <c:v>25.330378283134198</c:v>
                </c:pt>
                <c:pt idx="18402">
                  <c:v>25.3317548593139</c:v>
                </c:pt>
                <c:pt idx="18403">
                  <c:v>25.333131435493598</c:v>
                </c:pt>
                <c:pt idx="18404">
                  <c:v>25.3345080116734</c:v>
                </c:pt>
                <c:pt idx="18405">
                  <c:v>25.335884587853101</c:v>
                </c:pt>
                <c:pt idx="18406">
                  <c:v>25.3372611640328</c:v>
                </c:pt>
                <c:pt idx="18407">
                  <c:v>25.338637740212501</c:v>
                </c:pt>
                <c:pt idx="18408">
                  <c:v>25.340014316392299</c:v>
                </c:pt>
                <c:pt idx="18409">
                  <c:v>25.341390892572001</c:v>
                </c:pt>
                <c:pt idx="18410">
                  <c:v>25.342767468751699</c:v>
                </c:pt>
                <c:pt idx="18411">
                  <c:v>25.344144044931401</c:v>
                </c:pt>
                <c:pt idx="18412">
                  <c:v>25.345520621111199</c:v>
                </c:pt>
                <c:pt idx="18413">
                  <c:v>25.3468971972909</c:v>
                </c:pt>
                <c:pt idx="18414">
                  <c:v>25.348273773470599</c:v>
                </c:pt>
                <c:pt idx="18415">
                  <c:v>25.3496503496504</c:v>
                </c:pt>
                <c:pt idx="18416">
                  <c:v>25.351026925830102</c:v>
                </c:pt>
                <c:pt idx="18417">
                  <c:v>25.3524035020098</c:v>
                </c:pt>
                <c:pt idx="18418">
                  <c:v>25.353780078189502</c:v>
                </c:pt>
                <c:pt idx="18419">
                  <c:v>25.355156654369299</c:v>
                </c:pt>
                <c:pt idx="18420">
                  <c:v>25.356533230549001</c:v>
                </c:pt>
                <c:pt idx="18421">
                  <c:v>25.357909806728699</c:v>
                </c:pt>
                <c:pt idx="18422">
                  <c:v>25.359286382908401</c:v>
                </c:pt>
                <c:pt idx="18423">
                  <c:v>25.360662959088199</c:v>
                </c:pt>
                <c:pt idx="18424">
                  <c:v>25.3620395352679</c:v>
                </c:pt>
                <c:pt idx="18425">
                  <c:v>25.363416111447599</c:v>
                </c:pt>
                <c:pt idx="18426">
                  <c:v>25.3647926876273</c:v>
                </c:pt>
                <c:pt idx="18427">
                  <c:v>25.366169263807102</c:v>
                </c:pt>
                <c:pt idx="18428">
                  <c:v>25.3675458399868</c:v>
                </c:pt>
                <c:pt idx="18429">
                  <c:v>25.368922416166502</c:v>
                </c:pt>
                <c:pt idx="18430">
                  <c:v>25.3702989923462</c:v>
                </c:pt>
                <c:pt idx="18431">
                  <c:v>25.371675568526001</c:v>
                </c:pt>
                <c:pt idx="18432">
                  <c:v>25.373052144705699</c:v>
                </c:pt>
                <c:pt idx="18433">
                  <c:v>25.374428720885401</c:v>
                </c:pt>
                <c:pt idx="18434">
                  <c:v>25.375805297065099</c:v>
                </c:pt>
                <c:pt idx="18435">
                  <c:v>25.377181873244901</c:v>
                </c:pt>
                <c:pt idx="18436">
                  <c:v>25.378558449424599</c:v>
                </c:pt>
                <c:pt idx="18437">
                  <c:v>25.379935025604301</c:v>
                </c:pt>
                <c:pt idx="18438">
                  <c:v>25.381311601784098</c:v>
                </c:pt>
                <c:pt idx="18439">
                  <c:v>25.3826881779638</c:v>
                </c:pt>
                <c:pt idx="18440">
                  <c:v>25.384064754143498</c:v>
                </c:pt>
                <c:pt idx="18441">
                  <c:v>25.3854413303232</c:v>
                </c:pt>
                <c:pt idx="18442">
                  <c:v>25.386817906502898</c:v>
                </c:pt>
                <c:pt idx="18443">
                  <c:v>25.3881944826827</c:v>
                </c:pt>
                <c:pt idx="18444">
                  <c:v>25.389571058862401</c:v>
                </c:pt>
                <c:pt idx="18445">
                  <c:v>25.3909476350421</c:v>
                </c:pt>
                <c:pt idx="18446">
                  <c:v>25.392324211221901</c:v>
                </c:pt>
                <c:pt idx="18447">
                  <c:v>25.393700787401599</c:v>
                </c:pt>
                <c:pt idx="18448">
                  <c:v>25.395077363581301</c:v>
                </c:pt>
                <c:pt idx="18449">
                  <c:v>25.396453939760999</c:v>
                </c:pt>
                <c:pt idx="18450">
                  <c:v>25.3978305159408</c:v>
                </c:pt>
                <c:pt idx="18451">
                  <c:v>25.399207092120498</c:v>
                </c:pt>
                <c:pt idx="18452">
                  <c:v>25.4005836683002</c:v>
                </c:pt>
                <c:pt idx="18453">
                  <c:v>25.401960244479898</c:v>
                </c:pt>
                <c:pt idx="18454">
                  <c:v>25.4033368206597</c:v>
                </c:pt>
                <c:pt idx="18455">
                  <c:v>25.404713396839401</c:v>
                </c:pt>
                <c:pt idx="18456">
                  <c:v>25.4060899730191</c:v>
                </c:pt>
                <c:pt idx="18457">
                  <c:v>25.407466549198801</c:v>
                </c:pt>
                <c:pt idx="18458">
                  <c:v>25.408843125378599</c:v>
                </c:pt>
                <c:pt idx="18459">
                  <c:v>25.410219701558301</c:v>
                </c:pt>
                <c:pt idx="18460">
                  <c:v>25.411596277737999</c:v>
                </c:pt>
                <c:pt idx="18461">
                  <c:v>25.412972853917701</c:v>
                </c:pt>
                <c:pt idx="18462">
                  <c:v>25.414349430097499</c:v>
                </c:pt>
                <c:pt idx="18463">
                  <c:v>25.4157260062772</c:v>
                </c:pt>
                <c:pt idx="18464">
                  <c:v>25.417102582456899</c:v>
                </c:pt>
                <c:pt idx="18465">
                  <c:v>25.4184791586366</c:v>
                </c:pt>
                <c:pt idx="18466">
                  <c:v>25.419855734816402</c:v>
                </c:pt>
                <c:pt idx="18467">
                  <c:v>25.4212323109961</c:v>
                </c:pt>
                <c:pt idx="18468">
                  <c:v>25.422608887175802</c:v>
                </c:pt>
                <c:pt idx="18469">
                  <c:v>25.4239854633555</c:v>
                </c:pt>
                <c:pt idx="18470">
                  <c:v>25.425362039535301</c:v>
                </c:pt>
                <c:pt idx="18471">
                  <c:v>25.426738615714999</c:v>
                </c:pt>
                <c:pt idx="18472">
                  <c:v>25.428115191894701</c:v>
                </c:pt>
                <c:pt idx="18473">
                  <c:v>25.429491768074499</c:v>
                </c:pt>
                <c:pt idx="18474">
                  <c:v>25.430868344254201</c:v>
                </c:pt>
                <c:pt idx="18475">
                  <c:v>25.432244920433899</c:v>
                </c:pt>
                <c:pt idx="18476">
                  <c:v>25.4336214966136</c:v>
                </c:pt>
                <c:pt idx="18477">
                  <c:v>25.434998072793402</c:v>
                </c:pt>
                <c:pt idx="18478">
                  <c:v>25.4363746489731</c:v>
                </c:pt>
                <c:pt idx="18479">
                  <c:v>25.437751225152802</c:v>
                </c:pt>
                <c:pt idx="18480">
                  <c:v>25.4391278013325</c:v>
                </c:pt>
                <c:pt idx="18481">
                  <c:v>25.440504377512301</c:v>
                </c:pt>
                <c:pt idx="18482">
                  <c:v>25.441880953691999</c:v>
                </c:pt>
                <c:pt idx="18483">
                  <c:v>25.443257529871701</c:v>
                </c:pt>
                <c:pt idx="18484">
                  <c:v>25.444634106051399</c:v>
                </c:pt>
                <c:pt idx="18485">
                  <c:v>25.446010682231201</c:v>
                </c:pt>
                <c:pt idx="18486">
                  <c:v>25.447387258410899</c:v>
                </c:pt>
                <c:pt idx="18487">
                  <c:v>25.448763834590601</c:v>
                </c:pt>
                <c:pt idx="18488">
                  <c:v>25.450140410770299</c:v>
                </c:pt>
                <c:pt idx="18489">
                  <c:v>25.4515169869501</c:v>
                </c:pt>
                <c:pt idx="18490">
                  <c:v>25.452893563129798</c:v>
                </c:pt>
                <c:pt idx="18491">
                  <c:v>25.4542701393095</c:v>
                </c:pt>
                <c:pt idx="18492">
                  <c:v>25.455646715489198</c:v>
                </c:pt>
                <c:pt idx="18493">
                  <c:v>25.457023291669</c:v>
                </c:pt>
                <c:pt idx="18494">
                  <c:v>25.458399867848701</c:v>
                </c:pt>
                <c:pt idx="18495">
                  <c:v>25.4597764440284</c:v>
                </c:pt>
                <c:pt idx="18496">
                  <c:v>25.461153020208101</c:v>
                </c:pt>
                <c:pt idx="18497">
                  <c:v>25.462529596387899</c:v>
                </c:pt>
                <c:pt idx="18498">
                  <c:v>25.463906172567601</c:v>
                </c:pt>
                <c:pt idx="18499">
                  <c:v>25.465282748747299</c:v>
                </c:pt>
                <c:pt idx="18500">
                  <c:v>25.466659324927001</c:v>
                </c:pt>
                <c:pt idx="18501">
                  <c:v>25.468035901106798</c:v>
                </c:pt>
                <c:pt idx="18502">
                  <c:v>25.4694124772865</c:v>
                </c:pt>
                <c:pt idx="18503">
                  <c:v>25.470789053466198</c:v>
                </c:pt>
                <c:pt idx="18504">
                  <c:v>25.472165629646</c:v>
                </c:pt>
                <c:pt idx="18505">
                  <c:v>25.473542205825702</c:v>
                </c:pt>
                <c:pt idx="18506">
                  <c:v>25.4749187820054</c:v>
                </c:pt>
                <c:pt idx="18507">
                  <c:v>25.476295358185101</c:v>
                </c:pt>
                <c:pt idx="18508">
                  <c:v>25.477671934364899</c:v>
                </c:pt>
                <c:pt idx="18509">
                  <c:v>25.479048510544601</c:v>
                </c:pt>
                <c:pt idx="18510">
                  <c:v>25.480425086724299</c:v>
                </c:pt>
                <c:pt idx="18511">
                  <c:v>25.481801662904001</c:v>
                </c:pt>
                <c:pt idx="18512">
                  <c:v>25.483178239083799</c:v>
                </c:pt>
                <c:pt idx="18513">
                  <c:v>25.4845548152635</c:v>
                </c:pt>
                <c:pt idx="18514">
                  <c:v>25.485931391443199</c:v>
                </c:pt>
                <c:pt idx="18515">
                  <c:v>25.4873079676229</c:v>
                </c:pt>
                <c:pt idx="18516">
                  <c:v>25.488684543802702</c:v>
                </c:pt>
                <c:pt idx="18517">
                  <c:v>25.4900611199824</c:v>
                </c:pt>
                <c:pt idx="18518">
                  <c:v>25.491437696162102</c:v>
                </c:pt>
                <c:pt idx="18519">
                  <c:v>25.4928142723418</c:v>
                </c:pt>
                <c:pt idx="18520">
                  <c:v>25.494190848521601</c:v>
                </c:pt>
                <c:pt idx="18521">
                  <c:v>25.495567424701299</c:v>
                </c:pt>
                <c:pt idx="18522">
                  <c:v>25.496944000881001</c:v>
                </c:pt>
                <c:pt idx="18523">
                  <c:v>25.498320577060699</c:v>
                </c:pt>
                <c:pt idx="18524">
                  <c:v>25.499697153240501</c:v>
                </c:pt>
                <c:pt idx="18525">
                  <c:v>25.501073729420199</c:v>
                </c:pt>
                <c:pt idx="18526">
                  <c:v>25.502450305599901</c:v>
                </c:pt>
                <c:pt idx="18527">
                  <c:v>25.503826881779599</c:v>
                </c:pt>
                <c:pt idx="18528">
                  <c:v>25.5052034579594</c:v>
                </c:pt>
                <c:pt idx="18529">
                  <c:v>25.506580034139098</c:v>
                </c:pt>
                <c:pt idx="18530">
                  <c:v>25.5079566103188</c:v>
                </c:pt>
                <c:pt idx="18531">
                  <c:v>25.509333186498498</c:v>
                </c:pt>
                <c:pt idx="18532">
                  <c:v>25.510709762678299</c:v>
                </c:pt>
                <c:pt idx="18533">
                  <c:v>25.512086338858001</c:v>
                </c:pt>
                <c:pt idx="18534">
                  <c:v>25.513462915037699</c:v>
                </c:pt>
                <c:pt idx="18535">
                  <c:v>25.514839491217401</c:v>
                </c:pt>
                <c:pt idx="18536">
                  <c:v>25.516216067397199</c:v>
                </c:pt>
                <c:pt idx="18537">
                  <c:v>25.517592643576901</c:v>
                </c:pt>
                <c:pt idx="18538">
                  <c:v>25.518969219756599</c:v>
                </c:pt>
                <c:pt idx="18539">
                  <c:v>25.5203457959364</c:v>
                </c:pt>
                <c:pt idx="18540">
                  <c:v>25.521722372116098</c:v>
                </c:pt>
                <c:pt idx="18541">
                  <c:v>25.5230989482958</c:v>
                </c:pt>
                <c:pt idx="18542">
                  <c:v>25.524475524475498</c:v>
                </c:pt>
                <c:pt idx="18543">
                  <c:v>25.5258521006553</c:v>
                </c:pt>
                <c:pt idx="18544">
                  <c:v>25.527228676835001</c:v>
                </c:pt>
                <c:pt idx="18545">
                  <c:v>25.5286052530147</c:v>
                </c:pt>
                <c:pt idx="18546">
                  <c:v>25.529981829194401</c:v>
                </c:pt>
                <c:pt idx="18547">
                  <c:v>25.531358405374199</c:v>
                </c:pt>
                <c:pt idx="18548">
                  <c:v>25.532734981553901</c:v>
                </c:pt>
                <c:pt idx="18549">
                  <c:v>25.534111557733599</c:v>
                </c:pt>
                <c:pt idx="18550">
                  <c:v>25.535488133913301</c:v>
                </c:pt>
                <c:pt idx="18551">
                  <c:v>25.536864710093099</c:v>
                </c:pt>
                <c:pt idx="18552">
                  <c:v>25.5382412862728</c:v>
                </c:pt>
                <c:pt idx="18553">
                  <c:v>25.539617862452499</c:v>
                </c:pt>
                <c:pt idx="18554">
                  <c:v>25.5409944386322</c:v>
                </c:pt>
                <c:pt idx="18555">
                  <c:v>25.542371014812002</c:v>
                </c:pt>
                <c:pt idx="18556">
                  <c:v>25.5437475909917</c:v>
                </c:pt>
                <c:pt idx="18557">
                  <c:v>25.545124167171402</c:v>
                </c:pt>
                <c:pt idx="18558">
                  <c:v>25.5465007433511</c:v>
                </c:pt>
                <c:pt idx="18559">
                  <c:v>25.547877319530901</c:v>
                </c:pt>
                <c:pt idx="18560">
                  <c:v>25.549253895710599</c:v>
                </c:pt>
                <c:pt idx="18561">
                  <c:v>25.550630471890301</c:v>
                </c:pt>
                <c:pt idx="18562">
                  <c:v>25.552007048069999</c:v>
                </c:pt>
                <c:pt idx="18563">
                  <c:v>25.5533836242498</c:v>
                </c:pt>
                <c:pt idx="18564">
                  <c:v>25.554760200429499</c:v>
                </c:pt>
                <c:pt idx="18565">
                  <c:v>25.5561367766092</c:v>
                </c:pt>
                <c:pt idx="18566">
                  <c:v>25.557513352788899</c:v>
                </c:pt>
                <c:pt idx="18567">
                  <c:v>25.5588899289687</c:v>
                </c:pt>
                <c:pt idx="18568">
                  <c:v>25.560266505148402</c:v>
                </c:pt>
                <c:pt idx="18569">
                  <c:v>25.5616430813281</c:v>
                </c:pt>
                <c:pt idx="18570">
                  <c:v>25.563019657507802</c:v>
                </c:pt>
                <c:pt idx="18571">
                  <c:v>25.564396233687599</c:v>
                </c:pt>
                <c:pt idx="18572">
                  <c:v>25.565772809867301</c:v>
                </c:pt>
                <c:pt idx="18573">
                  <c:v>25.567149386046999</c:v>
                </c:pt>
                <c:pt idx="18574">
                  <c:v>25.568525962226801</c:v>
                </c:pt>
                <c:pt idx="18575">
                  <c:v>25.569902538406499</c:v>
                </c:pt>
                <c:pt idx="18576">
                  <c:v>25.571279114586201</c:v>
                </c:pt>
                <c:pt idx="18577">
                  <c:v>25.572655690765899</c:v>
                </c:pt>
                <c:pt idx="18578">
                  <c:v>25.5740322669457</c:v>
                </c:pt>
                <c:pt idx="18579">
                  <c:v>25.575408843125398</c:v>
                </c:pt>
                <c:pt idx="18580">
                  <c:v>25.5767854193051</c:v>
                </c:pt>
                <c:pt idx="18581">
                  <c:v>25.578161995484798</c:v>
                </c:pt>
                <c:pt idx="18582">
                  <c:v>25.5795385716646</c:v>
                </c:pt>
                <c:pt idx="18583">
                  <c:v>25.580915147844301</c:v>
                </c:pt>
                <c:pt idx="18584">
                  <c:v>25.582291724024</c:v>
                </c:pt>
                <c:pt idx="18585">
                  <c:v>25.583668300203701</c:v>
                </c:pt>
                <c:pt idx="18586">
                  <c:v>25.585044876383499</c:v>
                </c:pt>
                <c:pt idx="18587">
                  <c:v>25.586421452563201</c:v>
                </c:pt>
                <c:pt idx="18588">
                  <c:v>25.587798028742899</c:v>
                </c:pt>
                <c:pt idx="18589">
                  <c:v>25.589174604922601</c:v>
                </c:pt>
                <c:pt idx="18590">
                  <c:v>25.590551181102398</c:v>
                </c:pt>
                <c:pt idx="18591">
                  <c:v>25.5919277572821</c:v>
                </c:pt>
                <c:pt idx="18592">
                  <c:v>25.593304333461798</c:v>
                </c:pt>
                <c:pt idx="18593">
                  <c:v>25.5946809096415</c:v>
                </c:pt>
                <c:pt idx="18594">
                  <c:v>25.596057485821301</c:v>
                </c:pt>
                <c:pt idx="18595">
                  <c:v>25.597434062001</c:v>
                </c:pt>
                <c:pt idx="18596">
                  <c:v>25.598810638180701</c:v>
                </c:pt>
                <c:pt idx="18597">
                  <c:v>25.6001872143604</c:v>
                </c:pt>
                <c:pt idx="18598">
                  <c:v>25.601563790540201</c:v>
                </c:pt>
                <c:pt idx="18599">
                  <c:v>25.602940366719899</c:v>
                </c:pt>
                <c:pt idx="18600">
                  <c:v>25.604316942899601</c:v>
                </c:pt>
                <c:pt idx="18601">
                  <c:v>25.605693519079399</c:v>
                </c:pt>
                <c:pt idx="18602">
                  <c:v>25.6070700952591</c:v>
                </c:pt>
                <c:pt idx="18603">
                  <c:v>25.608446671438799</c:v>
                </c:pt>
                <c:pt idx="18604">
                  <c:v>25.6098232476185</c:v>
                </c:pt>
                <c:pt idx="18605">
                  <c:v>25.611199823798302</c:v>
                </c:pt>
                <c:pt idx="18606">
                  <c:v>25.612576399978</c:v>
                </c:pt>
                <c:pt idx="18607">
                  <c:v>25.613952976157702</c:v>
                </c:pt>
                <c:pt idx="18608">
                  <c:v>25.6153295523374</c:v>
                </c:pt>
                <c:pt idx="18609">
                  <c:v>25.616706128517201</c:v>
                </c:pt>
                <c:pt idx="18610">
                  <c:v>25.618082704696899</c:v>
                </c:pt>
                <c:pt idx="18611">
                  <c:v>25.619459280876601</c:v>
                </c:pt>
                <c:pt idx="18612">
                  <c:v>25.620835857056299</c:v>
                </c:pt>
                <c:pt idx="18613">
                  <c:v>25.622212433236101</c:v>
                </c:pt>
                <c:pt idx="18614">
                  <c:v>25.623589009415799</c:v>
                </c:pt>
                <c:pt idx="18615">
                  <c:v>25.624965585595501</c:v>
                </c:pt>
                <c:pt idx="18616">
                  <c:v>25.626342161775199</c:v>
                </c:pt>
                <c:pt idx="18617">
                  <c:v>25.627718737955</c:v>
                </c:pt>
                <c:pt idx="18618">
                  <c:v>25.629095314134702</c:v>
                </c:pt>
                <c:pt idx="18619">
                  <c:v>25.6304718903144</c:v>
                </c:pt>
                <c:pt idx="18620">
                  <c:v>25.631848466494102</c:v>
                </c:pt>
                <c:pt idx="18621">
                  <c:v>25.633225042673899</c:v>
                </c:pt>
                <c:pt idx="18622">
                  <c:v>25.634601618853601</c:v>
                </c:pt>
                <c:pt idx="18623">
                  <c:v>25.635978195033299</c:v>
                </c:pt>
                <c:pt idx="18624">
                  <c:v>25.637354771213001</c:v>
                </c:pt>
                <c:pt idx="18625">
                  <c:v>25.638731347392799</c:v>
                </c:pt>
                <c:pt idx="18626">
                  <c:v>25.640107923572501</c:v>
                </c:pt>
                <c:pt idx="18627">
                  <c:v>25.641484499752199</c:v>
                </c:pt>
                <c:pt idx="18628">
                  <c:v>25.642861075931901</c:v>
                </c:pt>
                <c:pt idx="18629">
                  <c:v>25.644237652111698</c:v>
                </c:pt>
                <c:pt idx="18630">
                  <c:v>25.6456142282914</c:v>
                </c:pt>
                <c:pt idx="18631">
                  <c:v>25.646990804471098</c:v>
                </c:pt>
                <c:pt idx="18632">
                  <c:v>25.6483673806509</c:v>
                </c:pt>
                <c:pt idx="18633">
                  <c:v>25.649743956830601</c:v>
                </c:pt>
                <c:pt idx="18634">
                  <c:v>25.6511205330103</c:v>
                </c:pt>
                <c:pt idx="18635">
                  <c:v>25.652497109190001</c:v>
                </c:pt>
                <c:pt idx="18636">
                  <c:v>25.653873685369799</c:v>
                </c:pt>
                <c:pt idx="18637">
                  <c:v>25.655250261549501</c:v>
                </c:pt>
                <c:pt idx="18638">
                  <c:v>25.656626837729199</c:v>
                </c:pt>
                <c:pt idx="18639">
                  <c:v>25.658003413908901</c:v>
                </c:pt>
                <c:pt idx="18640">
                  <c:v>25.659379990088699</c:v>
                </c:pt>
                <c:pt idx="18641">
                  <c:v>25.6607565662684</c:v>
                </c:pt>
                <c:pt idx="18642">
                  <c:v>25.662133142448099</c:v>
                </c:pt>
                <c:pt idx="18643">
                  <c:v>25.6635097186278</c:v>
                </c:pt>
                <c:pt idx="18644">
                  <c:v>25.664886294807602</c:v>
                </c:pt>
                <c:pt idx="18645">
                  <c:v>25.6662628709873</c:v>
                </c:pt>
                <c:pt idx="18646">
                  <c:v>25.667639447167002</c:v>
                </c:pt>
                <c:pt idx="18647">
                  <c:v>25.6690160233467</c:v>
                </c:pt>
                <c:pt idx="18648">
                  <c:v>25.670392599526501</c:v>
                </c:pt>
                <c:pt idx="18649">
                  <c:v>25.671769175706199</c:v>
                </c:pt>
                <c:pt idx="18650">
                  <c:v>25.673145751885901</c:v>
                </c:pt>
                <c:pt idx="18651">
                  <c:v>25.674522328065599</c:v>
                </c:pt>
                <c:pt idx="18652">
                  <c:v>25.6758989042454</c:v>
                </c:pt>
                <c:pt idx="18653">
                  <c:v>25.677275480425099</c:v>
                </c:pt>
                <c:pt idx="18654">
                  <c:v>25.6786520566048</c:v>
                </c:pt>
                <c:pt idx="18655">
                  <c:v>25.680028632784499</c:v>
                </c:pt>
                <c:pt idx="18656">
                  <c:v>25.6814052089643</c:v>
                </c:pt>
                <c:pt idx="18657">
                  <c:v>25.682781785144002</c:v>
                </c:pt>
                <c:pt idx="18658">
                  <c:v>25.6841583613237</c:v>
                </c:pt>
                <c:pt idx="18659">
                  <c:v>25.685534937503402</c:v>
                </c:pt>
                <c:pt idx="18660">
                  <c:v>25.686911513683199</c:v>
                </c:pt>
                <c:pt idx="18661">
                  <c:v>25.688288089862901</c:v>
                </c:pt>
                <c:pt idx="18662">
                  <c:v>25.689664666042599</c:v>
                </c:pt>
                <c:pt idx="18663">
                  <c:v>25.691041242222401</c:v>
                </c:pt>
                <c:pt idx="18664">
                  <c:v>25.692417818402099</c:v>
                </c:pt>
                <c:pt idx="18665">
                  <c:v>25.693794394581801</c:v>
                </c:pt>
                <c:pt idx="18666">
                  <c:v>25.695170970761499</c:v>
                </c:pt>
                <c:pt idx="18667">
                  <c:v>25.6965475469413</c:v>
                </c:pt>
                <c:pt idx="18668">
                  <c:v>25.697924123120998</c:v>
                </c:pt>
                <c:pt idx="18669">
                  <c:v>25.6993006993007</c:v>
                </c:pt>
                <c:pt idx="18670">
                  <c:v>25.700677275480398</c:v>
                </c:pt>
                <c:pt idx="18671">
                  <c:v>25.7020538516602</c:v>
                </c:pt>
                <c:pt idx="18672">
                  <c:v>25.703430427839901</c:v>
                </c:pt>
                <c:pt idx="18673">
                  <c:v>25.7048070040196</c:v>
                </c:pt>
                <c:pt idx="18674">
                  <c:v>25.706183580199301</c:v>
                </c:pt>
                <c:pt idx="18675">
                  <c:v>25.707560156379099</c:v>
                </c:pt>
                <c:pt idx="18676">
                  <c:v>25.708936732558801</c:v>
                </c:pt>
                <c:pt idx="18677">
                  <c:v>25.710313308738499</c:v>
                </c:pt>
                <c:pt idx="18678">
                  <c:v>25.711689884918201</c:v>
                </c:pt>
                <c:pt idx="18679">
                  <c:v>25.713066461097998</c:v>
                </c:pt>
                <c:pt idx="18680">
                  <c:v>25.7144430372777</c:v>
                </c:pt>
                <c:pt idx="18681">
                  <c:v>25.715819613457398</c:v>
                </c:pt>
                <c:pt idx="18682">
                  <c:v>25.7171961896371</c:v>
                </c:pt>
                <c:pt idx="18683">
                  <c:v>25.718572765816901</c:v>
                </c:pt>
                <c:pt idx="18684">
                  <c:v>25.7199493419966</c:v>
                </c:pt>
                <c:pt idx="18685">
                  <c:v>25.721325918176301</c:v>
                </c:pt>
                <c:pt idx="18686">
                  <c:v>25.722702494356</c:v>
                </c:pt>
                <c:pt idx="18687">
                  <c:v>25.724079070535801</c:v>
                </c:pt>
                <c:pt idx="18688">
                  <c:v>25.725455646715499</c:v>
                </c:pt>
                <c:pt idx="18689">
                  <c:v>25.726832222895201</c:v>
                </c:pt>
                <c:pt idx="18690">
                  <c:v>25.728208799074899</c:v>
                </c:pt>
                <c:pt idx="18691">
                  <c:v>25.7295853752547</c:v>
                </c:pt>
                <c:pt idx="18692">
                  <c:v>25.730961951434399</c:v>
                </c:pt>
                <c:pt idx="18693">
                  <c:v>25.7323385276141</c:v>
                </c:pt>
                <c:pt idx="18694">
                  <c:v>25.733715103793902</c:v>
                </c:pt>
                <c:pt idx="18695">
                  <c:v>25.7350916799736</c:v>
                </c:pt>
                <c:pt idx="18696">
                  <c:v>25.736468256153302</c:v>
                </c:pt>
                <c:pt idx="18697">
                  <c:v>25.737844832333</c:v>
                </c:pt>
                <c:pt idx="18698">
                  <c:v>25.739221408512801</c:v>
                </c:pt>
                <c:pt idx="18699">
                  <c:v>25.740597984692499</c:v>
                </c:pt>
                <c:pt idx="18700">
                  <c:v>25.741974560872201</c:v>
                </c:pt>
                <c:pt idx="18701">
                  <c:v>25.743351137051899</c:v>
                </c:pt>
                <c:pt idx="18702">
                  <c:v>25.744727713231701</c:v>
                </c:pt>
                <c:pt idx="18703">
                  <c:v>25.746104289411399</c:v>
                </c:pt>
                <c:pt idx="18704">
                  <c:v>25.7474808655911</c:v>
                </c:pt>
                <c:pt idx="18705">
                  <c:v>25.748857441770799</c:v>
                </c:pt>
                <c:pt idx="18706">
                  <c:v>25.7502340179506</c:v>
                </c:pt>
                <c:pt idx="18707">
                  <c:v>25.751610594130302</c:v>
                </c:pt>
                <c:pt idx="18708">
                  <c:v>25.75298717031</c:v>
                </c:pt>
                <c:pt idx="18709">
                  <c:v>25.754363746489702</c:v>
                </c:pt>
                <c:pt idx="18710">
                  <c:v>25.755740322669499</c:v>
                </c:pt>
                <c:pt idx="18711">
                  <c:v>25.757116898849201</c:v>
                </c:pt>
                <c:pt idx="18712">
                  <c:v>25.758493475028899</c:v>
                </c:pt>
                <c:pt idx="18713">
                  <c:v>25.759870051208601</c:v>
                </c:pt>
                <c:pt idx="18714">
                  <c:v>25.761246627388399</c:v>
                </c:pt>
                <c:pt idx="18715">
                  <c:v>25.762623203568101</c:v>
                </c:pt>
                <c:pt idx="18716">
                  <c:v>25.763999779747799</c:v>
                </c:pt>
                <c:pt idx="18717">
                  <c:v>25.765376355927501</c:v>
                </c:pt>
                <c:pt idx="18718">
                  <c:v>25.766752932107298</c:v>
                </c:pt>
                <c:pt idx="18719">
                  <c:v>25.768129508287</c:v>
                </c:pt>
                <c:pt idx="18720">
                  <c:v>25.769506084466698</c:v>
                </c:pt>
                <c:pt idx="18721">
                  <c:v>25.7708826606464</c:v>
                </c:pt>
                <c:pt idx="18722">
                  <c:v>25.772259236826201</c:v>
                </c:pt>
                <c:pt idx="18723">
                  <c:v>25.7736358130059</c:v>
                </c:pt>
                <c:pt idx="18724">
                  <c:v>25.775012389185601</c:v>
                </c:pt>
                <c:pt idx="18725">
                  <c:v>25.7763889653653</c:v>
                </c:pt>
                <c:pt idx="18726">
                  <c:v>25.777765541545101</c:v>
                </c:pt>
                <c:pt idx="18727">
                  <c:v>25.779142117724799</c:v>
                </c:pt>
                <c:pt idx="18728">
                  <c:v>25.780518693904501</c:v>
                </c:pt>
                <c:pt idx="18729">
                  <c:v>25.781895270084298</c:v>
                </c:pt>
                <c:pt idx="18730">
                  <c:v>25.783271846264</c:v>
                </c:pt>
                <c:pt idx="18731">
                  <c:v>25.784648422443698</c:v>
                </c:pt>
                <c:pt idx="18732">
                  <c:v>25.7860249986234</c:v>
                </c:pt>
                <c:pt idx="18733">
                  <c:v>25.787401574803201</c:v>
                </c:pt>
                <c:pt idx="18734">
                  <c:v>25.7887781509829</c:v>
                </c:pt>
                <c:pt idx="18735">
                  <c:v>25.790154727162601</c:v>
                </c:pt>
                <c:pt idx="18736">
                  <c:v>25.7915313033423</c:v>
                </c:pt>
                <c:pt idx="18737">
                  <c:v>25.792907879522101</c:v>
                </c:pt>
                <c:pt idx="18738">
                  <c:v>25.794284455701799</c:v>
                </c:pt>
                <c:pt idx="18739">
                  <c:v>25.795661031881501</c:v>
                </c:pt>
                <c:pt idx="18740">
                  <c:v>25.797037608061199</c:v>
                </c:pt>
                <c:pt idx="18741">
                  <c:v>25.798414184241</c:v>
                </c:pt>
                <c:pt idx="18742">
                  <c:v>25.799790760420699</c:v>
                </c:pt>
                <c:pt idx="18743">
                  <c:v>25.8011673366004</c:v>
                </c:pt>
                <c:pt idx="18744">
                  <c:v>25.802543912780099</c:v>
                </c:pt>
                <c:pt idx="18745">
                  <c:v>25.8039204889599</c:v>
                </c:pt>
                <c:pt idx="18746">
                  <c:v>25.805297065139602</c:v>
                </c:pt>
                <c:pt idx="18747">
                  <c:v>25.8066736413193</c:v>
                </c:pt>
                <c:pt idx="18748">
                  <c:v>25.808050217499002</c:v>
                </c:pt>
                <c:pt idx="18749">
                  <c:v>25.809426793678799</c:v>
                </c:pt>
                <c:pt idx="18750">
                  <c:v>25.810803369858501</c:v>
                </c:pt>
                <c:pt idx="18751">
                  <c:v>25.812179946038199</c:v>
                </c:pt>
                <c:pt idx="18752">
                  <c:v>25.813556522217901</c:v>
                </c:pt>
                <c:pt idx="18753">
                  <c:v>25.814933098397699</c:v>
                </c:pt>
                <c:pt idx="18754">
                  <c:v>25.816309674577401</c:v>
                </c:pt>
                <c:pt idx="18755">
                  <c:v>25.817686250757099</c:v>
                </c:pt>
                <c:pt idx="18756">
                  <c:v>25.819062826936801</c:v>
                </c:pt>
                <c:pt idx="18757">
                  <c:v>25.820439403116598</c:v>
                </c:pt>
                <c:pt idx="18758">
                  <c:v>25.8218159792963</c:v>
                </c:pt>
                <c:pt idx="18759">
                  <c:v>25.823192555475998</c:v>
                </c:pt>
                <c:pt idx="18760">
                  <c:v>25.824569131655799</c:v>
                </c:pt>
                <c:pt idx="18761">
                  <c:v>25.825945707835501</c:v>
                </c:pt>
                <c:pt idx="18762">
                  <c:v>25.827322284015199</c:v>
                </c:pt>
                <c:pt idx="18763">
                  <c:v>25.828698860194901</c:v>
                </c:pt>
                <c:pt idx="18764">
                  <c:v>25.830075436374699</c:v>
                </c:pt>
                <c:pt idx="18765">
                  <c:v>25.831452012554401</c:v>
                </c:pt>
                <c:pt idx="18766">
                  <c:v>25.832828588734099</c:v>
                </c:pt>
                <c:pt idx="18767">
                  <c:v>25.834205164913801</c:v>
                </c:pt>
                <c:pt idx="18768">
                  <c:v>25.835581741093598</c:v>
                </c:pt>
                <c:pt idx="18769">
                  <c:v>25.8369583172733</c:v>
                </c:pt>
                <c:pt idx="18770">
                  <c:v>25.838334893452998</c:v>
                </c:pt>
                <c:pt idx="18771">
                  <c:v>25.8397114696327</c:v>
                </c:pt>
                <c:pt idx="18772">
                  <c:v>25.841088045812501</c:v>
                </c:pt>
                <c:pt idx="18773">
                  <c:v>25.8424646219922</c:v>
                </c:pt>
                <c:pt idx="18774">
                  <c:v>25.843841198171901</c:v>
                </c:pt>
                <c:pt idx="18775">
                  <c:v>25.8452177743516</c:v>
                </c:pt>
                <c:pt idx="18776">
                  <c:v>25.846594350531401</c:v>
                </c:pt>
                <c:pt idx="18777">
                  <c:v>25.847970926711099</c:v>
                </c:pt>
                <c:pt idx="18778">
                  <c:v>25.849347502890801</c:v>
                </c:pt>
                <c:pt idx="18779">
                  <c:v>25.850724079070499</c:v>
                </c:pt>
                <c:pt idx="18780">
                  <c:v>25.8521006552503</c:v>
                </c:pt>
                <c:pt idx="18781">
                  <c:v>25.853477231429999</c:v>
                </c:pt>
                <c:pt idx="18782">
                  <c:v>25.8548538076097</c:v>
                </c:pt>
                <c:pt idx="18783">
                  <c:v>25.856230383789399</c:v>
                </c:pt>
                <c:pt idx="18784">
                  <c:v>25.8576069599692</c:v>
                </c:pt>
                <c:pt idx="18785">
                  <c:v>25.858983536148902</c:v>
                </c:pt>
                <c:pt idx="18786">
                  <c:v>25.8603601123286</c:v>
                </c:pt>
                <c:pt idx="18787">
                  <c:v>25.861736688508302</c:v>
                </c:pt>
                <c:pt idx="18788">
                  <c:v>25.863113264688099</c:v>
                </c:pt>
                <c:pt idx="18789">
                  <c:v>25.864489840867801</c:v>
                </c:pt>
                <c:pt idx="18790">
                  <c:v>25.865866417047499</c:v>
                </c:pt>
                <c:pt idx="18791">
                  <c:v>25.867242993227201</c:v>
                </c:pt>
                <c:pt idx="18792">
                  <c:v>25.868619569406999</c:v>
                </c:pt>
                <c:pt idx="18793">
                  <c:v>25.8699961455867</c:v>
                </c:pt>
                <c:pt idx="18794">
                  <c:v>25.871372721766399</c:v>
                </c:pt>
                <c:pt idx="18795">
                  <c:v>25.8727492979462</c:v>
                </c:pt>
                <c:pt idx="18796">
                  <c:v>25.874125874125902</c:v>
                </c:pt>
                <c:pt idx="18797">
                  <c:v>25.8755024503056</c:v>
                </c:pt>
                <c:pt idx="18798">
                  <c:v>25.876879026485302</c:v>
                </c:pt>
                <c:pt idx="18799">
                  <c:v>25.878255602665099</c:v>
                </c:pt>
                <c:pt idx="18800">
                  <c:v>25.879632178844801</c:v>
                </c:pt>
                <c:pt idx="18801">
                  <c:v>25.881008755024499</c:v>
                </c:pt>
                <c:pt idx="18802">
                  <c:v>25.882385331204201</c:v>
                </c:pt>
                <c:pt idx="18803">
                  <c:v>25.883761907383999</c:v>
                </c:pt>
                <c:pt idx="18804">
                  <c:v>25.885138483563701</c:v>
                </c:pt>
                <c:pt idx="18805">
                  <c:v>25.886515059743399</c:v>
                </c:pt>
                <c:pt idx="18806">
                  <c:v>25.887891635923101</c:v>
                </c:pt>
                <c:pt idx="18807">
                  <c:v>25.889268212102898</c:v>
                </c:pt>
                <c:pt idx="18808">
                  <c:v>25.8906447882826</c:v>
                </c:pt>
                <c:pt idx="18809">
                  <c:v>25.892021364462298</c:v>
                </c:pt>
                <c:pt idx="18810">
                  <c:v>25.893397940642</c:v>
                </c:pt>
                <c:pt idx="18811">
                  <c:v>25.894774516821801</c:v>
                </c:pt>
                <c:pt idx="18812">
                  <c:v>25.8961510930015</c:v>
                </c:pt>
                <c:pt idx="18813">
                  <c:v>25.897527669181201</c:v>
                </c:pt>
                <c:pt idx="18814">
                  <c:v>25.8989042453609</c:v>
                </c:pt>
                <c:pt idx="18815">
                  <c:v>25.900280821540701</c:v>
                </c:pt>
                <c:pt idx="18816">
                  <c:v>25.901657397720399</c:v>
                </c:pt>
                <c:pt idx="18817">
                  <c:v>25.903033973900101</c:v>
                </c:pt>
                <c:pt idx="18818">
                  <c:v>25.904410550079898</c:v>
                </c:pt>
                <c:pt idx="18819">
                  <c:v>25.9057871262596</c:v>
                </c:pt>
                <c:pt idx="18820">
                  <c:v>25.907163702439298</c:v>
                </c:pt>
                <c:pt idx="18821">
                  <c:v>25.908540278619</c:v>
                </c:pt>
                <c:pt idx="18822">
                  <c:v>25.909916854798698</c:v>
                </c:pt>
                <c:pt idx="18823">
                  <c:v>25.9112934309785</c:v>
                </c:pt>
                <c:pt idx="18824">
                  <c:v>25.912670007158201</c:v>
                </c:pt>
                <c:pt idx="18825">
                  <c:v>25.9140465833379</c:v>
                </c:pt>
                <c:pt idx="18826">
                  <c:v>25.915423159517701</c:v>
                </c:pt>
                <c:pt idx="18827">
                  <c:v>25.916799735697399</c:v>
                </c:pt>
                <c:pt idx="18828">
                  <c:v>25.918176311877101</c:v>
                </c:pt>
                <c:pt idx="18829">
                  <c:v>25.919552888056799</c:v>
                </c:pt>
                <c:pt idx="18830">
                  <c:v>25.9209294642366</c:v>
                </c:pt>
                <c:pt idx="18831">
                  <c:v>25.922306040416299</c:v>
                </c:pt>
                <c:pt idx="18832">
                  <c:v>25.923682616596</c:v>
                </c:pt>
                <c:pt idx="18833">
                  <c:v>25.925059192775699</c:v>
                </c:pt>
                <c:pt idx="18834">
                  <c:v>25.9264357689555</c:v>
                </c:pt>
                <c:pt idx="18835">
                  <c:v>25.927812345135202</c:v>
                </c:pt>
                <c:pt idx="18836">
                  <c:v>25.9291889213149</c:v>
                </c:pt>
                <c:pt idx="18837">
                  <c:v>25.930565497494602</c:v>
                </c:pt>
                <c:pt idx="18838">
                  <c:v>25.931942073674399</c:v>
                </c:pt>
                <c:pt idx="18839">
                  <c:v>25.933318649854101</c:v>
                </c:pt>
                <c:pt idx="18840">
                  <c:v>25.934695226033799</c:v>
                </c:pt>
                <c:pt idx="18841">
                  <c:v>25.936071802213501</c:v>
                </c:pt>
                <c:pt idx="18842">
                  <c:v>25.937448378393299</c:v>
                </c:pt>
                <c:pt idx="18843">
                  <c:v>25.938824954573001</c:v>
                </c:pt>
                <c:pt idx="18844">
                  <c:v>25.940201530752699</c:v>
                </c:pt>
                <c:pt idx="18845">
                  <c:v>25.941578106932401</c:v>
                </c:pt>
                <c:pt idx="18846">
                  <c:v>25.942954683112202</c:v>
                </c:pt>
                <c:pt idx="18847">
                  <c:v>25.9443312592919</c:v>
                </c:pt>
                <c:pt idx="18848">
                  <c:v>25.945707835471602</c:v>
                </c:pt>
                <c:pt idx="18849">
                  <c:v>25.9470844116513</c:v>
                </c:pt>
                <c:pt idx="18850">
                  <c:v>25.948460987831101</c:v>
                </c:pt>
                <c:pt idx="18851">
                  <c:v>25.949837564010799</c:v>
                </c:pt>
                <c:pt idx="18852">
                  <c:v>25.951214140190501</c:v>
                </c:pt>
                <c:pt idx="18853">
                  <c:v>25.952590716370299</c:v>
                </c:pt>
                <c:pt idx="18854">
                  <c:v>25.953967292550001</c:v>
                </c:pt>
                <c:pt idx="18855">
                  <c:v>25.955343868729699</c:v>
                </c:pt>
                <c:pt idx="18856">
                  <c:v>25.956720444909401</c:v>
                </c:pt>
                <c:pt idx="18857">
                  <c:v>25.958097021089198</c:v>
                </c:pt>
                <c:pt idx="18858">
                  <c:v>25.9594735972689</c:v>
                </c:pt>
                <c:pt idx="18859">
                  <c:v>25.960850173448598</c:v>
                </c:pt>
                <c:pt idx="18860">
                  <c:v>25.9622267496283</c:v>
                </c:pt>
                <c:pt idx="18861">
                  <c:v>25.963603325808101</c:v>
                </c:pt>
                <c:pt idx="18862">
                  <c:v>25.9649799019878</c:v>
                </c:pt>
                <c:pt idx="18863">
                  <c:v>25.966356478167501</c:v>
                </c:pt>
                <c:pt idx="18864">
                  <c:v>25.9677330543472</c:v>
                </c:pt>
                <c:pt idx="18865">
                  <c:v>25.969109630527001</c:v>
                </c:pt>
                <c:pt idx="18866">
                  <c:v>25.970486206706699</c:v>
                </c:pt>
                <c:pt idx="18867">
                  <c:v>25.971862782886401</c:v>
                </c:pt>
                <c:pt idx="18868">
                  <c:v>25.973239359066099</c:v>
                </c:pt>
                <c:pt idx="18869">
                  <c:v>25.9746159352459</c:v>
                </c:pt>
                <c:pt idx="18870">
                  <c:v>25.975992511425599</c:v>
                </c:pt>
                <c:pt idx="18871">
                  <c:v>25.9773690876053</c:v>
                </c:pt>
                <c:pt idx="18872">
                  <c:v>25.978745663784998</c:v>
                </c:pt>
                <c:pt idx="18873">
                  <c:v>25.9801222399648</c:v>
                </c:pt>
                <c:pt idx="18874">
                  <c:v>25.981498816144502</c:v>
                </c:pt>
                <c:pt idx="18875">
                  <c:v>25.9828753923242</c:v>
                </c:pt>
                <c:pt idx="18876">
                  <c:v>25.984251968503902</c:v>
                </c:pt>
                <c:pt idx="18877">
                  <c:v>25.985628544683699</c:v>
                </c:pt>
                <c:pt idx="18878">
                  <c:v>25.987005120863401</c:v>
                </c:pt>
                <c:pt idx="18879">
                  <c:v>25.988381697043099</c:v>
                </c:pt>
                <c:pt idx="18880">
                  <c:v>25.989758273222801</c:v>
                </c:pt>
                <c:pt idx="18881">
                  <c:v>25.991134849402599</c:v>
                </c:pt>
                <c:pt idx="18882">
                  <c:v>25.9925114255823</c:v>
                </c:pt>
                <c:pt idx="18883">
                  <c:v>25.993888001761999</c:v>
                </c:pt>
                <c:pt idx="18884">
                  <c:v>25.9952645779417</c:v>
                </c:pt>
                <c:pt idx="18885">
                  <c:v>25.996641154121502</c:v>
                </c:pt>
                <c:pt idx="18886">
                  <c:v>25.9980177303012</c:v>
                </c:pt>
                <c:pt idx="18887">
                  <c:v>25.999394306480902</c:v>
                </c:pt>
                <c:pt idx="18888">
                  <c:v>26.000770882660699</c:v>
                </c:pt>
                <c:pt idx="18889">
                  <c:v>26.002147458840401</c:v>
                </c:pt>
                <c:pt idx="18890">
                  <c:v>26.003524035020099</c:v>
                </c:pt>
                <c:pt idx="18891">
                  <c:v>26.004900611199801</c:v>
                </c:pt>
                <c:pt idx="18892">
                  <c:v>26.006277187379599</c:v>
                </c:pt>
                <c:pt idx="18893">
                  <c:v>26.007653763559301</c:v>
                </c:pt>
                <c:pt idx="18894">
                  <c:v>26.009030339738999</c:v>
                </c:pt>
                <c:pt idx="18895">
                  <c:v>26.010406915918701</c:v>
                </c:pt>
                <c:pt idx="18896">
                  <c:v>26.011783492098498</c:v>
                </c:pt>
                <c:pt idx="18897">
                  <c:v>26.0131600682782</c:v>
                </c:pt>
                <c:pt idx="18898">
                  <c:v>26.014536644457898</c:v>
                </c:pt>
                <c:pt idx="18899">
                  <c:v>26.0159132206376</c:v>
                </c:pt>
                <c:pt idx="18900">
                  <c:v>26.017289796817401</c:v>
                </c:pt>
                <c:pt idx="18901">
                  <c:v>26.0186663729971</c:v>
                </c:pt>
                <c:pt idx="18902">
                  <c:v>26.020042949176801</c:v>
                </c:pt>
                <c:pt idx="18903">
                  <c:v>26.021419525356499</c:v>
                </c:pt>
                <c:pt idx="18904">
                  <c:v>26.022796101536301</c:v>
                </c:pt>
                <c:pt idx="18905">
                  <c:v>26.024172677715999</c:v>
                </c:pt>
                <c:pt idx="18906">
                  <c:v>26.025549253895701</c:v>
                </c:pt>
                <c:pt idx="18907">
                  <c:v>26.026925830075399</c:v>
                </c:pt>
                <c:pt idx="18908">
                  <c:v>26.0283024062552</c:v>
                </c:pt>
                <c:pt idx="18909">
                  <c:v>26.029678982434898</c:v>
                </c:pt>
                <c:pt idx="18910">
                  <c:v>26.0310555586146</c:v>
                </c:pt>
                <c:pt idx="18911">
                  <c:v>26.032432134794298</c:v>
                </c:pt>
                <c:pt idx="18912">
                  <c:v>26.0338087109741</c:v>
                </c:pt>
                <c:pt idx="18913">
                  <c:v>26.035185287153801</c:v>
                </c:pt>
                <c:pt idx="18914">
                  <c:v>26.0365618633335</c:v>
                </c:pt>
                <c:pt idx="18915">
                  <c:v>26.037938439513201</c:v>
                </c:pt>
                <c:pt idx="18916">
                  <c:v>26.039315015692999</c:v>
                </c:pt>
                <c:pt idx="18917">
                  <c:v>26.040691591872701</c:v>
                </c:pt>
                <c:pt idx="18918">
                  <c:v>26.042068168052399</c:v>
                </c:pt>
                <c:pt idx="18919">
                  <c:v>26.0434447442322</c:v>
                </c:pt>
                <c:pt idx="18920">
                  <c:v>26.044821320411899</c:v>
                </c:pt>
                <c:pt idx="18921">
                  <c:v>26.0461978965916</c:v>
                </c:pt>
                <c:pt idx="18922">
                  <c:v>26.047574472771299</c:v>
                </c:pt>
                <c:pt idx="18923">
                  <c:v>26.0489510489511</c:v>
                </c:pt>
                <c:pt idx="18924">
                  <c:v>26.050327625130802</c:v>
                </c:pt>
                <c:pt idx="18925">
                  <c:v>26.0517042013105</c:v>
                </c:pt>
                <c:pt idx="18926">
                  <c:v>26.053080777490202</c:v>
                </c:pt>
                <c:pt idx="18927">
                  <c:v>26.054457353669999</c:v>
                </c:pt>
                <c:pt idx="18928">
                  <c:v>26.055833929849701</c:v>
                </c:pt>
                <c:pt idx="18929">
                  <c:v>26.057210506029399</c:v>
                </c:pt>
                <c:pt idx="18930">
                  <c:v>26.058587082209101</c:v>
                </c:pt>
                <c:pt idx="18931">
                  <c:v>26.059963658388899</c:v>
                </c:pt>
                <c:pt idx="18932">
                  <c:v>26.0613402345686</c:v>
                </c:pt>
                <c:pt idx="18933">
                  <c:v>26.062716810748299</c:v>
                </c:pt>
                <c:pt idx="18934">
                  <c:v>26.064093386928</c:v>
                </c:pt>
                <c:pt idx="18935">
                  <c:v>26.065469963107802</c:v>
                </c:pt>
                <c:pt idx="18936">
                  <c:v>26.0668465392875</c:v>
                </c:pt>
                <c:pt idx="18937">
                  <c:v>26.068223115467202</c:v>
                </c:pt>
                <c:pt idx="18938">
                  <c:v>26.0695996916469</c:v>
                </c:pt>
                <c:pt idx="18939">
                  <c:v>26.070976267826701</c:v>
                </c:pt>
                <c:pt idx="18940">
                  <c:v>26.072352844006399</c:v>
                </c:pt>
                <c:pt idx="18941">
                  <c:v>26.073729420186101</c:v>
                </c:pt>
                <c:pt idx="18942">
                  <c:v>26.075105996365799</c:v>
                </c:pt>
                <c:pt idx="18943">
                  <c:v>26.076482572545601</c:v>
                </c:pt>
                <c:pt idx="18944">
                  <c:v>26.077859148725299</c:v>
                </c:pt>
                <c:pt idx="18945">
                  <c:v>26.079235724905001</c:v>
                </c:pt>
                <c:pt idx="18946">
                  <c:v>26.080612301084798</c:v>
                </c:pt>
                <c:pt idx="18947">
                  <c:v>26.0819888772645</c:v>
                </c:pt>
                <c:pt idx="18948">
                  <c:v>26.083365453444198</c:v>
                </c:pt>
                <c:pt idx="18949">
                  <c:v>26.0847420296239</c:v>
                </c:pt>
                <c:pt idx="18950">
                  <c:v>26.086118605803598</c:v>
                </c:pt>
                <c:pt idx="18951">
                  <c:v>26.0874951819834</c:v>
                </c:pt>
                <c:pt idx="18952">
                  <c:v>26.088871758163101</c:v>
                </c:pt>
                <c:pt idx="18953">
                  <c:v>26.0902483343428</c:v>
                </c:pt>
                <c:pt idx="18954">
                  <c:v>26.091624910522601</c:v>
                </c:pt>
                <c:pt idx="18955">
                  <c:v>26.093001486702299</c:v>
                </c:pt>
                <c:pt idx="18956">
                  <c:v>26.094378062882001</c:v>
                </c:pt>
                <c:pt idx="18957">
                  <c:v>26.095754639061699</c:v>
                </c:pt>
                <c:pt idx="18958">
                  <c:v>26.0971312152415</c:v>
                </c:pt>
                <c:pt idx="18959">
                  <c:v>26.098507791421198</c:v>
                </c:pt>
                <c:pt idx="18960">
                  <c:v>26.0998843676009</c:v>
                </c:pt>
                <c:pt idx="18961">
                  <c:v>26.101260943780598</c:v>
                </c:pt>
                <c:pt idx="18962">
                  <c:v>26.1026375199604</c:v>
                </c:pt>
                <c:pt idx="18963">
                  <c:v>26.104014096140101</c:v>
                </c:pt>
                <c:pt idx="18964">
                  <c:v>26.1053906723198</c:v>
                </c:pt>
                <c:pt idx="18965">
                  <c:v>26.106767248499501</c:v>
                </c:pt>
                <c:pt idx="18966">
                  <c:v>26.108143824679299</c:v>
                </c:pt>
                <c:pt idx="18967">
                  <c:v>26.109520400859001</c:v>
                </c:pt>
                <c:pt idx="18968">
                  <c:v>26.110896977038699</c:v>
                </c:pt>
                <c:pt idx="18969">
                  <c:v>26.112273553218401</c:v>
                </c:pt>
                <c:pt idx="18970">
                  <c:v>26.113650129398199</c:v>
                </c:pt>
                <c:pt idx="18971">
                  <c:v>26.1150267055779</c:v>
                </c:pt>
                <c:pt idx="18972">
                  <c:v>26.116403281757599</c:v>
                </c:pt>
                <c:pt idx="18973">
                  <c:v>26.1177798579373</c:v>
                </c:pt>
                <c:pt idx="18974">
                  <c:v>26.119156434117102</c:v>
                </c:pt>
                <c:pt idx="18975">
                  <c:v>26.1205330102968</c:v>
                </c:pt>
                <c:pt idx="18976">
                  <c:v>26.121909586476502</c:v>
                </c:pt>
                <c:pt idx="18977">
                  <c:v>26.1232861626562</c:v>
                </c:pt>
                <c:pt idx="18978">
                  <c:v>26.124662738836001</c:v>
                </c:pt>
                <c:pt idx="18979">
                  <c:v>26.126039315015699</c:v>
                </c:pt>
                <c:pt idx="18980">
                  <c:v>26.127415891195401</c:v>
                </c:pt>
                <c:pt idx="18981">
                  <c:v>26.128792467375199</c:v>
                </c:pt>
                <c:pt idx="18982">
                  <c:v>26.130169043554901</c:v>
                </c:pt>
                <c:pt idx="18983">
                  <c:v>26.131545619734599</c:v>
                </c:pt>
                <c:pt idx="18984">
                  <c:v>26.132922195914301</c:v>
                </c:pt>
                <c:pt idx="18985">
                  <c:v>26.134298772094098</c:v>
                </c:pt>
                <c:pt idx="18986">
                  <c:v>26.1356753482738</c:v>
                </c:pt>
                <c:pt idx="18987">
                  <c:v>26.137051924453498</c:v>
                </c:pt>
                <c:pt idx="18988">
                  <c:v>26.1384285006332</c:v>
                </c:pt>
                <c:pt idx="18989">
                  <c:v>26.139805076813001</c:v>
                </c:pt>
                <c:pt idx="18990">
                  <c:v>26.141181652992699</c:v>
                </c:pt>
                <c:pt idx="18991">
                  <c:v>26.142558229172401</c:v>
                </c:pt>
                <c:pt idx="18992">
                  <c:v>26.143934805352099</c:v>
                </c:pt>
                <c:pt idx="18993">
                  <c:v>26.145311381531901</c:v>
                </c:pt>
                <c:pt idx="18994">
                  <c:v>26.146687957711599</c:v>
                </c:pt>
                <c:pt idx="18995">
                  <c:v>26.148064533891301</c:v>
                </c:pt>
                <c:pt idx="18996">
                  <c:v>26.149441110070999</c:v>
                </c:pt>
                <c:pt idx="18997">
                  <c:v>26.1508176862508</c:v>
                </c:pt>
                <c:pt idx="18998">
                  <c:v>26.152194262430498</c:v>
                </c:pt>
                <c:pt idx="18999">
                  <c:v>26.1535708386102</c:v>
                </c:pt>
                <c:pt idx="19000">
                  <c:v>26.154947414789898</c:v>
                </c:pt>
                <c:pt idx="19001">
                  <c:v>26.1563239909697</c:v>
                </c:pt>
                <c:pt idx="19002">
                  <c:v>26.157700567149401</c:v>
                </c:pt>
                <c:pt idx="19003">
                  <c:v>26.1590771433291</c:v>
                </c:pt>
                <c:pt idx="19004">
                  <c:v>26.160453719508801</c:v>
                </c:pt>
                <c:pt idx="19005">
                  <c:v>26.161830295688599</c:v>
                </c:pt>
                <c:pt idx="19006">
                  <c:v>26.163206871868301</c:v>
                </c:pt>
                <c:pt idx="19007">
                  <c:v>26.164583448047999</c:v>
                </c:pt>
                <c:pt idx="19008">
                  <c:v>26.165960024227701</c:v>
                </c:pt>
                <c:pt idx="19009">
                  <c:v>26.167336600407499</c:v>
                </c:pt>
                <c:pt idx="19010">
                  <c:v>26.1687131765872</c:v>
                </c:pt>
                <c:pt idx="19011">
                  <c:v>26.170089752766899</c:v>
                </c:pt>
                <c:pt idx="19012">
                  <c:v>26.1714663289466</c:v>
                </c:pt>
                <c:pt idx="19013">
                  <c:v>26.172842905126402</c:v>
                </c:pt>
                <c:pt idx="19014">
                  <c:v>26.1742194813061</c:v>
                </c:pt>
                <c:pt idx="19015">
                  <c:v>26.175596057485802</c:v>
                </c:pt>
                <c:pt idx="19016">
                  <c:v>26.176972633665599</c:v>
                </c:pt>
                <c:pt idx="19017">
                  <c:v>26.178349209845301</c:v>
                </c:pt>
                <c:pt idx="19018">
                  <c:v>26.179725786024999</c:v>
                </c:pt>
                <c:pt idx="19019">
                  <c:v>26.181102362204701</c:v>
                </c:pt>
                <c:pt idx="19020">
                  <c:v>26.182478938384499</c:v>
                </c:pt>
                <c:pt idx="19021">
                  <c:v>26.1838555145642</c:v>
                </c:pt>
                <c:pt idx="19022">
                  <c:v>26.185232090743899</c:v>
                </c:pt>
                <c:pt idx="19023">
                  <c:v>26.1866086669236</c:v>
                </c:pt>
                <c:pt idx="19024">
                  <c:v>26.187985243103402</c:v>
                </c:pt>
                <c:pt idx="19025">
                  <c:v>26.1893618192831</c:v>
                </c:pt>
                <c:pt idx="19026">
                  <c:v>26.190738395462802</c:v>
                </c:pt>
                <c:pt idx="19027">
                  <c:v>26.1921149716425</c:v>
                </c:pt>
                <c:pt idx="19028">
                  <c:v>26.193491547822301</c:v>
                </c:pt>
                <c:pt idx="19029">
                  <c:v>26.194868124001999</c:v>
                </c:pt>
                <c:pt idx="19030">
                  <c:v>26.196244700181701</c:v>
                </c:pt>
                <c:pt idx="19031">
                  <c:v>26.197621276361399</c:v>
                </c:pt>
                <c:pt idx="19032">
                  <c:v>26.198997852541201</c:v>
                </c:pt>
                <c:pt idx="19033">
                  <c:v>26.200374428720899</c:v>
                </c:pt>
                <c:pt idx="19034">
                  <c:v>26.201751004900601</c:v>
                </c:pt>
                <c:pt idx="19035">
                  <c:v>26.203127581080299</c:v>
                </c:pt>
                <c:pt idx="19036">
                  <c:v>26.2045041572601</c:v>
                </c:pt>
                <c:pt idx="19037">
                  <c:v>26.205880733439798</c:v>
                </c:pt>
                <c:pt idx="19038">
                  <c:v>26.2072573096195</c:v>
                </c:pt>
                <c:pt idx="19039">
                  <c:v>26.208633885799198</c:v>
                </c:pt>
                <c:pt idx="19040">
                  <c:v>26.210010461979</c:v>
                </c:pt>
                <c:pt idx="19041">
                  <c:v>26.211387038158701</c:v>
                </c:pt>
                <c:pt idx="19042">
                  <c:v>26.2127636143384</c:v>
                </c:pt>
                <c:pt idx="19043">
                  <c:v>26.214140190518101</c:v>
                </c:pt>
                <c:pt idx="19044">
                  <c:v>26.215516766697899</c:v>
                </c:pt>
                <c:pt idx="19045">
                  <c:v>26.216893342877601</c:v>
                </c:pt>
                <c:pt idx="19046">
                  <c:v>26.218269919057299</c:v>
                </c:pt>
                <c:pt idx="19047">
                  <c:v>26.2196464952371</c:v>
                </c:pt>
                <c:pt idx="19048">
                  <c:v>26.221023071416798</c:v>
                </c:pt>
                <c:pt idx="19049">
                  <c:v>26.2223996475965</c:v>
                </c:pt>
                <c:pt idx="19050">
                  <c:v>26.223776223776198</c:v>
                </c:pt>
                <c:pt idx="19051">
                  <c:v>26.225152799956</c:v>
                </c:pt>
                <c:pt idx="19052">
                  <c:v>26.226529376135701</c:v>
                </c:pt>
                <c:pt idx="19053">
                  <c:v>26.2279059523154</c:v>
                </c:pt>
                <c:pt idx="19054">
                  <c:v>26.229282528495101</c:v>
                </c:pt>
                <c:pt idx="19055">
                  <c:v>26.230659104674899</c:v>
                </c:pt>
                <c:pt idx="19056">
                  <c:v>26.232035680854601</c:v>
                </c:pt>
                <c:pt idx="19057">
                  <c:v>26.233412257034299</c:v>
                </c:pt>
                <c:pt idx="19058">
                  <c:v>26.234788833214001</c:v>
                </c:pt>
                <c:pt idx="19059">
                  <c:v>26.236165409393799</c:v>
                </c:pt>
                <c:pt idx="19060">
                  <c:v>26.2375419855735</c:v>
                </c:pt>
                <c:pt idx="19061">
                  <c:v>26.238918561753199</c:v>
                </c:pt>
                <c:pt idx="19062">
                  <c:v>26.2402951379329</c:v>
                </c:pt>
                <c:pt idx="19063">
                  <c:v>26.241671714112702</c:v>
                </c:pt>
                <c:pt idx="19064">
                  <c:v>26.2430482902924</c:v>
                </c:pt>
                <c:pt idx="19065">
                  <c:v>26.244424866472102</c:v>
                </c:pt>
                <c:pt idx="19066">
                  <c:v>26.2458014426518</c:v>
                </c:pt>
                <c:pt idx="19067">
                  <c:v>26.247178018831601</c:v>
                </c:pt>
                <c:pt idx="19068">
                  <c:v>26.248554595011299</c:v>
                </c:pt>
                <c:pt idx="19069">
                  <c:v>26.249931171191001</c:v>
                </c:pt>
                <c:pt idx="19070">
                  <c:v>26.251307747370699</c:v>
                </c:pt>
                <c:pt idx="19071">
                  <c:v>26.252684323550501</c:v>
                </c:pt>
                <c:pt idx="19072">
                  <c:v>26.254060899730199</c:v>
                </c:pt>
                <c:pt idx="19073">
                  <c:v>26.255437475909901</c:v>
                </c:pt>
                <c:pt idx="19074">
                  <c:v>26.256814052089702</c:v>
                </c:pt>
                <c:pt idx="19075">
                  <c:v>26.2581906282694</c:v>
                </c:pt>
                <c:pt idx="19076">
                  <c:v>26.259567204449102</c:v>
                </c:pt>
                <c:pt idx="19077">
                  <c:v>26.2609437806288</c:v>
                </c:pt>
                <c:pt idx="19078">
                  <c:v>26.262320356808601</c:v>
                </c:pt>
                <c:pt idx="19079">
                  <c:v>26.263696932988299</c:v>
                </c:pt>
                <c:pt idx="19080">
                  <c:v>26.265073509168001</c:v>
                </c:pt>
                <c:pt idx="19081">
                  <c:v>26.266450085347699</c:v>
                </c:pt>
                <c:pt idx="19082">
                  <c:v>26.267826661527501</c:v>
                </c:pt>
                <c:pt idx="19083">
                  <c:v>26.269203237707199</c:v>
                </c:pt>
                <c:pt idx="19084">
                  <c:v>26.270579813886901</c:v>
                </c:pt>
                <c:pt idx="19085">
                  <c:v>26.271956390066599</c:v>
                </c:pt>
                <c:pt idx="19086">
                  <c:v>26.2733329662464</c:v>
                </c:pt>
                <c:pt idx="19087">
                  <c:v>26.274709542426098</c:v>
                </c:pt>
                <c:pt idx="19088">
                  <c:v>26.2760861186058</c:v>
                </c:pt>
                <c:pt idx="19089">
                  <c:v>26.277462694785498</c:v>
                </c:pt>
                <c:pt idx="19090">
                  <c:v>26.2788392709653</c:v>
                </c:pt>
                <c:pt idx="19091">
                  <c:v>26.280215847145001</c:v>
                </c:pt>
                <c:pt idx="19092">
                  <c:v>26.2815924233247</c:v>
                </c:pt>
                <c:pt idx="19093">
                  <c:v>26.282968999504401</c:v>
                </c:pt>
                <c:pt idx="19094">
                  <c:v>26.284345575684199</c:v>
                </c:pt>
                <c:pt idx="19095">
                  <c:v>26.285722151863901</c:v>
                </c:pt>
                <c:pt idx="19096">
                  <c:v>26.287098728043599</c:v>
                </c:pt>
                <c:pt idx="19097">
                  <c:v>26.288475304223301</c:v>
                </c:pt>
                <c:pt idx="19098">
                  <c:v>26.289851880403099</c:v>
                </c:pt>
                <c:pt idx="19099">
                  <c:v>26.2912284565828</c:v>
                </c:pt>
                <c:pt idx="19100">
                  <c:v>26.292605032762498</c:v>
                </c:pt>
                <c:pt idx="19101">
                  <c:v>26.2939816089422</c:v>
                </c:pt>
                <c:pt idx="19102">
                  <c:v>26.295358185122002</c:v>
                </c:pt>
                <c:pt idx="19103">
                  <c:v>26.2967347613017</c:v>
                </c:pt>
                <c:pt idx="19104">
                  <c:v>26.298111337481402</c:v>
                </c:pt>
                <c:pt idx="19105">
                  <c:v>26.2994879136611</c:v>
                </c:pt>
                <c:pt idx="19106">
                  <c:v>26.300864489840901</c:v>
                </c:pt>
                <c:pt idx="19107">
                  <c:v>26.302241066020599</c:v>
                </c:pt>
                <c:pt idx="19108">
                  <c:v>26.303617642200301</c:v>
                </c:pt>
                <c:pt idx="19109">
                  <c:v>26.304994218380099</c:v>
                </c:pt>
                <c:pt idx="19110">
                  <c:v>26.3063707945598</c:v>
                </c:pt>
                <c:pt idx="19111">
                  <c:v>26.307747370739499</c:v>
                </c:pt>
                <c:pt idx="19112">
                  <c:v>26.3091239469192</c:v>
                </c:pt>
                <c:pt idx="19113">
                  <c:v>26.310500523099002</c:v>
                </c:pt>
                <c:pt idx="19114">
                  <c:v>26.3118770992787</c:v>
                </c:pt>
                <c:pt idx="19115">
                  <c:v>26.313253675458402</c:v>
                </c:pt>
                <c:pt idx="19116">
                  <c:v>26.3146302516381</c:v>
                </c:pt>
                <c:pt idx="19117">
                  <c:v>26.316006827817901</c:v>
                </c:pt>
                <c:pt idx="19118">
                  <c:v>26.317383403997599</c:v>
                </c:pt>
                <c:pt idx="19119">
                  <c:v>26.318759980177301</c:v>
                </c:pt>
                <c:pt idx="19120">
                  <c:v>26.320136556356999</c:v>
                </c:pt>
                <c:pt idx="19121">
                  <c:v>26.321513132536801</c:v>
                </c:pt>
                <c:pt idx="19122">
                  <c:v>26.322889708716499</c:v>
                </c:pt>
                <c:pt idx="19123">
                  <c:v>26.324266284896201</c:v>
                </c:pt>
                <c:pt idx="19124">
                  <c:v>26.325642861075899</c:v>
                </c:pt>
                <c:pt idx="19125">
                  <c:v>26.3270194372557</c:v>
                </c:pt>
                <c:pt idx="19126">
                  <c:v>26.328396013435398</c:v>
                </c:pt>
                <c:pt idx="19127">
                  <c:v>26.3297725896151</c:v>
                </c:pt>
                <c:pt idx="19128">
                  <c:v>26.331149165794798</c:v>
                </c:pt>
                <c:pt idx="19129">
                  <c:v>26.332525741974599</c:v>
                </c:pt>
                <c:pt idx="19130">
                  <c:v>26.333902318154301</c:v>
                </c:pt>
                <c:pt idx="19131">
                  <c:v>26.335278894333999</c:v>
                </c:pt>
                <c:pt idx="19132">
                  <c:v>26.336655470513701</c:v>
                </c:pt>
                <c:pt idx="19133">
                  <c:v>26.338032046693499</c:v>
                </c:pt>
                <c:pt idx="19134">
                  <c:v>26.339408622873201</c:v>
                </c:pt>
                <c:pt idx="19135">
                  <c:v>26.340785199052899</c:v>
                </c:pt>
                <c:pt idx="19136">
                  <c:v>26.342161775232601</c:v>
                </c:pt>
                <c:pt idx="19137">
                  <c:v>26.343538351412398</c:v>
                </c:pt>
                <c:pt idx="19138">
                  <c:v>26.3449149275921</c:v>
                </c:pt>
                <c:pt idx="19139">
                  <c:v>26.346291503771798</c:v>
                </c:pt>
                <c:pt idx="19140">
                  <c:v>26.3476680799515</c:v>
                </c:pt>
                <c:pt idx="19141">
                  <c:v>26.349044656131301</c:v>
                </c:pt>
                <c:pt idx="19142">
                  <c:v>26.350421232311</c:v>
                </c:pt>
                <c:pt idx="19143">
                  <c:v>26.351797808490701</c:v>
                </c:pt>
                <c:pt idx="19144">
                  <c:v>26.353174384670499</c:v>
                </c:pt>
                <c:pt idx="19145">
                  <c:v>26.354550960850201</c:v>
                </c:pt>
                <c:pt idx="19146">
                  <c:v>26.355927537029899</c:v>
                </c:pt>
                <c:pt idx="19147">
                  <c:v>26.357304113209601</c:v>
                </c:pt>
                <c:pt idx="19148">
                  <c:v>26.358680689389399</c:v>
                </c:pt>
                <c:pt idx="19149">
                  <c:v>26.3600572655691</c:v>
                </c:pt>
                <c:pt idx="19150">
                  <c:v>26.361433841748799</c:v>
                </c:pt>
                <c:pt idx="19151">
                  <c:v>26.3628104179285</c:v>
                </c:pt>
                <c:pt idx="19152">
                  <c:v>26.364186994108302</c:v>
                </c:pt>
                <c:pt idx="19153">
                  <c:v>26.365563570288</c:v>
                </c:pt>
                <c:pt idx="19154">
                  <c:v>26.366940146467702</c:v>
                </c:pt>
                <c:pt idx="19155">
                  <c:v>26.3683167226474</c:v>
                </c:pt>
                <c:pt idx="19156">
                  <c:v>26.369693298827201</c:v>
                </c:pt>
                <c:pt idx="19157">
                  <c:v>26.371069875006899</c:v>
                </c:pt>
                <c:pt idx="19158">
                  <c:v>26.372446451186601</c:v>
                </c:pt>
                <c:pt idx="19159">
                  <c:v>26.373823027366299</c:v>
                </c:pt>
                <c:pt idx="19160">
                  <c:v>26.3751996035461</c:v>
                </c:pt>
                <c:pt idx="19161">
                  <c:v>26.376576179725799</c:v>
                </c:pt>
                <c:pt idx="19162">
                  <c:v>26.3779527559055</c:v>
                </c:pt>
                <c:pt idx="19163">
                  <c:v>26.379329332085199</c:v>
                </c:pt>
                <c:pt idx="19164">
                  <c:v>26.380705908265</c:v>
                </c:pt>
                <c:pt idx="19165">
                  <c:v>26.382082484444702</c:v>
                </c:pt>
                <c:pt idx="19166">
                  <c:v>26.3834590606244</c:v>
                </c:pt>
                <c:pt idx="19167">
                  <c:v>26.384835636804102</c:v>
                </c:pt>
                <c:pt idx="19168">
                  <c:v>26.386212212983899</c:v>
                </c:pt>
                <c:pt idx="19169">
                  <c:v>26.387588789163601</c:v>
                </c:pt>
                <c:pt idx="19170">
                  <c:v>26.388965365343299</c:v>
                </c:pt>
                <c:pt idx="19171">
                  <c:v>26.390341941523001</c:v>
                </c:pt>
                <c:pt idx="19172">
                  <c:v>26.391718517702799</c:v>
                </c:pt>
                <c:pt idx="19173">
                  <c:v>26.393095093882501</c:v>
                </c:pt>
                <c:pt idx="19174">
                  <c:v>26.394471670062199</c:v>
                </c:pt>
                <c:pt idx="19175">
                  <c:v>26.395848246242</c:v>
                </c:pt>
                <c:pt idx="19176">
                  <c:v>26.397224822421698</c:v>
                </c:pt>
                <c:pt idx="19177">
                  <c:v>26.3986013986014</c:v>
                </c:pt>
                <c:pt idx="19178">
                  <c:v>26.399977974781098</c:v>
                </c:pt>
                <c:pt idx="19179">
                  <c:v>26.4013545509609</c:v>
                </c:pt>
                <c:pt idx="19180">
                  <c:v>26.402731127140601</c:v>
                </c:pt>
                <c:pt idx="19181">
                  <c:v>26.4041077033203</c:v>
                </c:pt>
                <c:pt idx="19182">
                  <c:v>26.405484279500001</c:v>
                </c:pt>
                <c:pt idx="19183">
                  <c:v>26.406860855679799</c:v>
                </c:pt>
                <c:pt idx="19184">
                  <c:v>26.408237431859501</c:v>
                </c:pt>
                <c:pt idx="19185">
                  <c:v>26.409614008039199</c:v>
                </c:pt>
                <c:pt idx="19186">
                  <c:v>26.410990584218901</c:v>
                </c:pt>
                <c:pt idx="19187">
                  <c:v>26.412367160398698</c:v>
                </c:pt>
                <c:pt idx="19188">
                  <c:v>26.4137437365784</c:v>
                </c:pt>
                <c:pt idx="19189">
                  <c:v>26.415120312758098</c:v>
                </c:pt>
                <c:pt idx="19190">
                  <c:v>26.4164968889378</c:v>
                </c:pt>
                <c:pt idx="19191">
                  <c:v>26.417873465117601</c:v>
                </c:pt>
                <c:pt idx="19192">
                  <c:v>26.4192500412973</c:v>
                </c:pt>
                <c:pt idx="19193">
                  <c:v>26.420626617477001</c:v>
                </c:pt>
                <c:pt idx="19194">
                  <c:v>26.4220031936567</c:v>
                </c:pt>
                <c:pt idx="19195">
                  <c:v>26.423379769836501</c:v>
                </c:pt>
                <c:pt idx="19196">
                  <c:v>26.424756346016199</c:v>
                </c:pt>
                <c:pt idx="19197">
                  <c:v>26.426132922195901</c:v>
                </c:pt>
                <c:pt idx="19198">
                  <c:v>26.427509498375599</c:v>
                </c:pt>
                <c:pt idx="19199">
                  <c:v>26.4288860745554</c:v>
                </c:pt>
                <c:pt idx="19200">
                  <c:v>26.430262650735099</c:v>
                </c:pt>
                <c:pt idx="19201">
                  <c:v>26.4316392269148</c:v>
                </c:pt>
                <c:pt idx="19202">
                  <c:v>26.433015803094602</c:v>
                </c:pt>
                <c:pt idx="19203">
                  <c:v>26.4343923792743</c:v>
                </c:pt>
                <c:pt idx="19204">
                  <c:v>26.435768955454002</c:v>
                </c:pt>
                <c:pt idx="19205">
                  <c:v>26.4371455316337</c:v>
                </c:pt>
                <c:pt idx="19206">
                  <c:v>26.438522107813501</c:v>
                </c:pt>
                <c:pt idx="19207">
                  <c:v>26.439898683993199</c:v>
                </c:pt>
                <c:pt idx="19208">
                  <c:v>26.441275260172901</c:v>
                </c:pt>
                <c:pt idx="19209">
                  <c:v>26.442651836352599</c:v>
                </c:pt>
                <c:pt idx="19210">
                  <c:v>26.444028412532401</c:v>
                </c:pt>
                <c:pt idx="19211">
                  <c:v>26.445404988712099</c:v>
                </c:pt>
                <c:pt idx="19212">
                  <c:v>26.446781564891801</c:v>
                </c:pt>
                <c:pt idx="19213">
                  <c:v>26.448158141071499</c:v>
                </c:pt>
                <c:pt idx="19214">
                  <c:v>26.4495347172513</c:v>
                </c:pt>
                <c:pt idx="19215">
                  <c:v>26.450911293430998</c:v>
                </c:pt>
                <c:pt idx="19216">
                  <c:v>26.4522878696107</c:v>
                </c:pt>
                <c:pt idx="19217">
                  <c:v>26.453664445790402</c:v>
                </c:pt>
                <c:pt idx="19218">
                  <c:v>26.455041021970199</c:v>
                </c:pt>
                <c:pt idx="19219">
                  <c:v>26.456417598149901</c:v>
                </c:pt>
                <c:pt idx="19220">
                  <c:v>26.457794174329599</c:v>
                </c:pt>
                <c:pt idx="19221">
                  <c:v>26.459170750509301</c:v>
                </c:pt>
                <c:pt idx="19222">
                  <c:v>26.460547326689099</c:v>
                </c:pt>
                <c:pt idx="19223">
                  <c:v>26.461923902868801</c:v>
                </c:pt>
                <c:pt idx="19224">
                  <c:v>26.463300479048499</c:v>
                </c:pt>
                <c:pt idx="19225">
                  <c:v>26.464677055228201</c:v>
                </c:pt>
                <c:pt idx="19226">
                  <c:v>26.466053631407998</c:v>
                </c:pt>
                <c:pt idx="19227">
                  <c:v>26.4674302075877</c:v>
                </c:pt>
                <c:pt idx="19228">
                  <c:v>26.468806783767398</c:v>
                </c:pt>
                <c:pt idx="19229">
                  <c:v>26.4701833599471</c:v>
                </c:pt>
                <c:pt idx="19230">
                  <c:v>26.471559936126901</c:v>
                </c:pt>
                <c:pt idx="19231">
                  <c:v>26.4729365123066</c:v>
                </c:pt>
                <c:pt idx="19232">
                  <c:v>26.474313088486301</c:v>
                </c:pt>
                <c:pt idx="19233">
                  <c:v>26.475689664666099</c:v>
                </c:pt>
                <c:pt idx="19234">
                  <c:v>26.477066240845801</c:v>
                </c:pt>
                <c:pt idx="19235">
                  <c:v>26.478442817025499</c:v>
                </c:pt>
                <c:pt idx="19236">
                  <c:v>26.479819393205201</c:v>
                </c:pt>
                <c:pt idx="19237">
                  <c:v>26.481195969384999</c:v>
                </c:pt>
                <c:pt idx="19238">
                  <c:v>26.4825725455647</c:v>
                </c:pt>
                <c:pt idx="19239">
                  <c:v>26.483949121744399</c:v>
                </c:pt>
                <c:pt idx="19240">
                  <c:v>26.4853256979241</c:v>
                </c:pt>
                <c:pt idx="19241">
                  <c:v>26.486702274103902</c:v>
                </c:pt>
                <c:pt idx="19242">
                  <c:v>26.4880788502836</c:v>
                </c:pt>
                <c:pt idx="19243">
                  <c:v>26.489455426463302</c:v>
                </c:pt>
                <c:pt idx="19244">
                  <c:v>26.490832002643</c:v>
                </c:pt>
                <c:pt idx="19245">
                  <c:v>26.492208578822801</c:v>
                </c:pt>
                <c:pt idx="19246">
                  <c:v>26.493585155002499</c:v>
                </c:pt>
                <c:pt idx="19247">
                  <c:v>26.494961731182201</c:v>
                </c:pt>
                <c:pt idx="19248">
                  <c:v>26.496338307361899</c:v>
                </c:pt>
                <c:pt idx="19249">
                  <c:v>26.4977148835417</c:v>
                </c:pt>
                <c:pt idx="19250">
                  <c:v>26.499091459721399</c:v>
                </c:pt>
                <c:pt idx="19251">
                  <c:v>26.5004680359011</c:v>
                </c:pt>
                <c:pt idx="19252">
                  <c:v>26.501844612080799</c:v>
                </c:pt>
                <c:pt idx="19253">
                  <c:v>26.5032211882606</c:v>
                </c:pt>
                <c:pt idx="19254">
                  <c:v>26.504597764440302</c:v>
                </c:pt>
                <c:pt idx="19255">
                  <c:v>26.50597434062</c:v>
                </c:pt>
                <c:pt idx="19256">
                  <c:v>26.507350916799702</c:v>
                </c:pt>
                <c:pt idx="19257">
                  <c:v>26.508727492979499</c:v>
                </c:pt>
                <c:pt idx="19258">
                  <c:v>26.510104069159201</c:v>
                </c:pt>
                <c:pt idx="19259">
                  <c:v>26.511480645338899</c:v>
                </c:pt>
                <c:pt idx="19260">
                  <c:v>26.512857221518601</c:v>
                </c:pt>
                <c:pt idx="19261">
                  <c:v>26.514233797698399</c:v>
                </c:pt>
                <c:pt idx="19262">
                  <c:v>26.515610373878101</c:v>
                </c:pt>
                <c:pt idx="19263">
                  <c:v>26.516986950057799</c:v>
                </c:pt>
                <c:pt idx="19264">
                  <c:v>26.518363526237501</c:v>
                </c:pt>
                <c:pt idx="19265">
                  <c:v>26.519740102417298</c:v>
                </c:pt>
                <c:pt idx="19266">
                  <c:v>26.521116678597</c:v>
                </c:pt>
                <c:pt idx="19267">
                  <c:v>26.522493254776698</c:v>
                </c:pt>
                <c:pt idx="19268">
                  <c:v>26.5238698309565</c:v>
                </c:pt>
                <c:pt idx="19269">
                  <c:v>26.525246407136201</c:v>
                </c:pt>
                <c:pt idx="19270">
                  <c:v>26.5266229833159</c:v>
                </c:pt>
                <c:pt idx="19271">
                  <c:v>26.527999559495601</c:v>
                </c:pt>
                <c:pt idx="19272">
                  <c:v>26.529376135675399</c:v>
                </c:pt>
                <c:pt idx="19273">
                  <c:v>26.530752711855101</c:v>
                </c:pt>
                <c:pt idx="19274">
                  <c:v>26.532129288034799</c:v>
                </c:pt>
                <c:pt idx="19275">
                  <c:v>26.533505864214501</c:v>
                </c:pt>
                <c:pt idx="19276">
                  <c:v>26.534882440394298</c:v>
                </c:pt>
                <c:pt idx="19277">
                  <c:v>26.536259016574</c:v>
                </c:pt>
                <c:pt idx="19278">
                  <c:v>26.537635592753698</c:v>
                </c:pt>
                <c:pt idx="19279">
                  <c:v>26.5390121689334</c:v>
                </c:pt>
                <c:pt idx="19280">
                  <c:v>26.540388745113201</c:v>
                </c:pt>
                <c:pt idx="19281">
                  <c:v>26.5417653212929</c:v>
                </c:pt>
                <c:pt idx="19282">
                  <c:v>26.543141897472601</c:v>
                </c:pt>
                <c:pt idx="19283">
                  <c:v>26.5445184736523</c:v>
                </c:pt>
                <c:pt idx="19284">
                  <c:v>26.545895049832101</c:v>
                </c:pt>
                <c:pt idx="19285">
                  <c:v>26.547271626011799</c:v>
                </c:pt>
                <c:pt idx="19286">
                  <c:v>26.548648202191501</c:v>
                </c:pt>
                <c:pt idx="19287">
                  <c:v>26.550024778371199</c:v>
                </c:pt>
                <c:pt idx="19288">
                  <c:v>26.551401354551</c:v>
                </c:pt>
                <c:pt idx="19289">
                  <c:v>26.552777930730699</c:v>
                </c:pt>
                <c:pt idx="19290">
                  <c:v>26.5541545069104</c:v>
                </c:pt>
                <c:pt idx="19291">
                  <c:v>26.555531083090099</c:v>
                </c:pt>
                <c:pt idx="19292">
                  <c:v>26.5569076592699</c:v>
                </c:pt>
                <c:pt idx="19293">
                  <c:v>26.558284235449602</c:v>
                </c:pt>
                <c:pt idx="19294">
                  <c:v>26.5596608116293</c:v>
                </c:pt>
                <c:pt idx="19295">
                  <c:v>26.561037387809002</c:v>
                </c:pt>
                <c:pt idx="19296">
                  <c:v>26.562413963988799</c:v>
                </c:pt>
                <c:pt idx="19297">
                  <c:v>26.563790540168501</c:v>
                </c:pt>
                <c:pt idx="19298">
                  <c:v>26.565167116348199</c:v>
                </c:pt>
                <c:pt idx="19299">
                  <c:v>26.566543692527901</c:v>
                </c:pt>
                <c:pt idx="19300">
                  <c:v>26.567920268707699</c:v>
                </c:pt>
                <c:pt idx="19301">
                  <c:v>26.569296844887401</c:v>
                </c:pt>
                <c:pt idx="19302">
                  <c:v>26.570673421067099</c:v>
                </c:pt>
                <c:pt idx="19303">
                  <c:v>26.5720499972469</c:v>
                </c:pt>
                <c:pt idx="19304">
                  <c:v>26.573426573426602</c:v>
                </c:pt>
                <c:pt idx="19305">
                  <c:v>26.5748031496063</c:v>
                </c:pt>
                <c:pt idx="19306">
                  <c:v>26.576179725786002</c:v>
                </c:pt>
                <c:pt idx="19307">
                  <c:v>26.577556301965799</c:v>
                </c:pt>
                <c:pt idx="19308">
                  <c:v>26.578932878145501</c:v>
                </c:pt>
                <c:pt idx="19309">
                  <c:v>26.580309454325199</c:v>
                </c:pt>
                <c:pt idx="19310">
                  <c:v>26.581686030504901</c:v>
                </c:pt>
                <c:pt idx="19311">
                  <c:v>26.583062606684699</c:v>
                </c:pt>
                <c:pt idx="19312">
                  <c:v>26.584439182864401</c:v>
                </c:pt>
                <c:pt idx="19313">
                  <c:v>26.585815759044099</c:v>
                </c:pt>
                <c:pt idx="19314">
                  <c:v>26.587192335223801</c:v>
                </c:pt>
                <c:pt idx="19315">
                  <c:v>26.588568911403598</c:v>
                </c:pt>
                <c:pt idx="19316">
                  <c:v>26.5899454875833</c:v>
                </c:pt>
                <c:pt idx="19317">
                  <c:v>26.591322063762998</c:v>
                </c:pt>
                <c:pt idx="19318">
                  <c:v>26.5926986399427</c:v>
                </c:pt>
                <c:pt idx="19319">
                  <c:v>26.594075216122501</c:v>
                </c:pt>
                <c:pt idx="19320">
                  <c:v>26.5954517923022</c:v>
                </c:pt>
                <c:pt idx="19321">
                  <c:v>26.596828368481901</c:v>
                </c:pt>
                <c:pt idx="19322">
                  <c:v>26.5982049446616</c:v>
                </c:pt>
                <c:pt idx="19323">
                  <c:v>26.599581520841401</c:v>
                </c:pt>
                <c:pt idx="19324">
                  <c:v>26.600958097021099</c:v>
                </c:pt>
                <c:pt idx="19325">
                  <c:v>26.602334673200801</c:v>
                </c:pt>
                <c:pt idx="19326">
                  <c:v>26.603711249380499</c:v>
                </c:pt>
                <c:pt idx="19327">
                  <c:v>26.6050878255603</c:v>
                </c:pt>
                <c:pt idx="19328">
                  <c:v>26.606464401739998</c:v>
                </c:pt>
                <c:pt idx="19329">
                  <c:v>26.6078409779197</c:v>
                </c:pt>
                <c:pt idx="19330">
                  <c:v>26.609217554099398</c:v>
                </c:pt>
                <c:pt idx="19331">
                  <c:v>26.6105941302792</c:v>
                </c:pt>
                <c:pt idx="19332">
                  <c:v>26.611970706458902</c:v>
                </c:pt>
                <c:pt idx="19333">
                  <c:v>26.6133472826386</c:v>
                </c:pt>
                <c:pt idx="19334">
                  <c:v>26.614723858818401</c:v>
                </c:pt>
                <c:pt idx="19335">
                  <c:v>26.616100434998099</c:v>
                </c:pt>
                <c:pt idx="19336">
                  <c:v>26.617477011177801</c:v>
                </c:pt>
                <c:pt idx="19337">
                  <c:v>26.618853587357499</c:v>
                </c:pt>
                <c:pt idx="19338">
                  <c:v>26.6202301635373</c:v>
                </c:pt>
                <c:pt idx="19339">
                  <c:v>26.621606739716999</c:v>
                </c:pt>
                <c:pt idx="19340">
                  <c:v>26.6229833158967</c:v>
                </c:pt>
                <c:pt idx="19341">
                  <c:v>26.624359892076399</c:v>
                </c:pt>
                <c:pt idx="19342">
                  <c:v>26.6257364682562</c:v>
                </c:pt>
                <c:pt idx="19343">
                  <c:v>26.627113044435902</c:v>
                </c:pt>
                <c:pt idx="19344">
                  <c:v>26.6284896206156</c:v>
                </c:pt>
                <c:pt idx="19345">
                  <c:v>26.629866196795302</c:v>
                </c:pt>
                <c:pt idx="19346">
                  <c:v>26.631242772975099</c:v>
                </c:pt>
                <c:pt idx="19347">
                  <c:v>26.632619349154801</c:v>
                </c:pt>
                <c:pt idx="19348">
                  <c:v>26.633995925334499</c:v>
                </c:pt>
                <c:pt idx="19349">
                  <c:v>26.635372501514201</c:v>
                </c:pt>
                <c:pt idx="19350">
                  <c:v>26.636749077693999</c:v>
                </c:pt>
                <c:pt idx="19351">
                  <c:v>26.638125653873701</c:v>
                </c:pt>
                <c:pt idx="19352">
                  <c:v>26.639502230053399</c:v>
                </c:pt>
                <c:pt idx="19353">
                  <c:v>26.640878806233101</c:v>
                </c:pt>
                <c:pt idx="19354">
                  <c:v>26.642255382412898</c:v>
                </c:pt>
                <c:pt idx="19355">
                  <c:v>26.6436319585926</c:v>
                </c:pt>
                <c:pt idx="19356">
                  <c:v>26.645008534772298</c:v>
                </c:pt>
                <c:pt idx="19357">
                  <c:v>26.646385110952</c:v>
                </c:pt>
                <c:pt idx="19358">
                  <c:v>26.647761687131801</c:v>
                </c:pt>
                <c:pt idx="19359">
                  <c:v>26.649138263311499</c:v>
                </c:pt>
                <c:pt idx="19360">
                  <c:v>26.650514839491201</c:v>
                </c:pt>
                <c:pt idx="19361">
                  <c:v>26.651891415670999</c:v>
                </c:pt>
                <c:pt idx="19362">
                  <c:v>26.653267991850701</c:v>
                </c:pt>
                <c:pt idx="19363">
                  <c:v>26.654644568030399</c:v>
                </c:pt>
                <c:pt idx="19364">
                  <c:v>26.656021144210101</c:v>
                </c:pt>
                <c:pt idx="19365">
                  <c:v>26.657397720389898</c:v>
                </c:pt>
                <c:pt idx="19366">
                  <c:v>26.6587742965696</c:v>
                </c:pt>
                <c:pt idx="19367">
                  <c:v>26.660150872749298</c:v>
                </c:pt>
                <c:pt idx="19368">
                  <c:v>26.661527448929</c:v>
                </c:pt>
                <c:pt idx="19369">
                  <c:v>26.662904025108801</c:v>
                </c:pt>
                <c:pt idx="19370">
                  <c:v>26.6642806012885</c:v>
                </c:pt>
                <c:pt idx="19371">
                  <c:v>26.665657177468201</c:v>
                </c:pt>
                <c:pt idx="19372">
                  <c:v>26.6670337536479</c:v>
                </c:pt>
                <c:pt idx="19373">
                  <c:v>26.668410329827701</c:v>
                </c:pt>
                <c:pt idx="19374">
                  <c:v>26.669786906007399</c:v>
                </c:pt>
                <c:pt idx="19375">
                  <c:v>26.671163482187101</c:v>
                </c:pt>
                <c:pt idx="19376">
                  <c:v>26.672540058366799</c:v>
                </c:pt>
                <c:pt idx="19377">
                  <c:v>26.6739166345466</c:v>
                </c:pt>
                <c:pt idx="19378">
                  <c:v>26.675293210726299</c:v>
                </c:pt>
                <c:pt idx="19379">
                  <c:v>26.676669786906</c:v>
                </c:pt>
                <c:pt idx="19380">
                  <c:v>26.678046363085699</c:v>
                </c:pt>
                <c:pt idx="19381">
                  <c:v>26.6794229392655</c:v>
                </c:pt>
                <c:pt idx="19382">
                  <c:v>26.680799515445202</c:v>
                </c:pt>
                <c:pt idx="19383">
                  <c:v>26.6821760916249</c:v>
                </c:pt>
                <c:pt idx="19384">
                  <c:v>26.683552667804602</c:v>
                </c:pt>
                <c:pt idx="19385">
                  <c:v>26.684929243984399</c:v>
                </c:pt>
                <c:pt idx="19386">
                  <c:v>26.686305820164101</c:v>
                </c:pt>
                <c:pt idx="19387">
                  <c:v>26.687682396343799</c:v>
                </c:pt>
                <c:pt idx="19388">
                  <c:v>26.689058972523501</c:v>
                </c:pt>
                <c:pt idx="19389">
                  <c:v>26.690435548703299</c:v>
                </c:pt>
                <c:pt idx="19390">
                  <c:v>26.691812124883</c:v>
                </c:pt>
                <c:pt idx="19391">
                  <c:v>26.693188701062699</c:v>
                </c:pt>
                <c:pt idx="19392">
                  <c:v>26.6945652772424</c:v>
                </c:pt>
                <c:pt idx="19393">
                  <c:v>26.695941853422202</c:v>
                </c:pt>
                <c:pt idx="19394">
                  <c:v>26.6973184296019</c:v>
                </c:pt>
                <c:pt idx="19395">
                  <c:v>26.698695005781602</c:v>
                </c:pt>
                <c:pt idx="19396">
                  <c:v>26.700071581961399</c:v>
                </c:pt>
                <c:pt idx="19397">
                  <c:v>26.701448158141101</c:v>
                </c:pt>
                <c:pt idx="19398">
                  <c:v>26.702824734320799</c:v>
                </c:pt>
                <c:pt idx="19399">
                  <c:v>26.704201310500501</c:v>
                </c:pt>
                <c:pt idx="19400">
                  <c:v>26.705577886680299</c:v>
                </c:pt>
                <c:pt idx="19401">
                  <c:v>26.706954462860001</c:v>
                </c:pt>
                <c:pt idx="19402">
                  <c:v>26.708331039039699</c:v>
                </c:pt>
                <c:pt idx="19403">
                  <c:v>26.709707615219401</c:v>
                </c:pt>
                <c:pt idx="19404">
                  <c:v>26.711084191399198</c:v>
                </c:pt>
                <c:pt idx="19405">
                  <c:v>26.7124607675789</c:v>
                </c:pt>
                <c:pt idx="19406">
                  <c:v>26.713837343758598</c:v>
                </c:pt>
                <c:pt idx="19407">
                  <c:v>26.7152139199383</c:v>
                </c:pt>
                <c:pt idx="19408">
                  <c:v>26.716590496118101</c:v>
                </c:pt>
                <c:pt idx="19409">
                  <c:v>26.7179670722978</c:v>
                </c:pt>
                <c:pt idx="19410">
                  <c:v>26.719343648477501</c:v>
                </c:pt>
                <c:pt idx="19411">
                  <c:v>26.7207202246572</c:v>
                </c:pt>
                <c:pt idx="19412">
                  <c:v>26.722096800837001</c:v>
                </c:pt>
                <c:pt idx="19413">
                  <c:v>26.723473377016699</c:v>
                </c:pt>
                <c:pt idx="19414">
                  <c:v>26.724849953196401</c:v>
                </c:pt>
                <c:pt idx="19415">
                  <c:v>26.726226529376099</c:v>
                </c:pt>
                <c:pt idx="19416">
                  <c:v>26.7276031055559</c:v>
                </c:pt>
                <c:pt idx="19417">
                  <c:v>26.728979681735598</c:v>
                </c:pt>
                <c:pt idx="19418">
                  <c:v>26.7303562579153</c:v>
                </c:pt>
                <c:pt idx="19419">
                  <c:v>26.731732834094998</c:v>
                </c:pt>
                <c:pt idx="19420">
                  <c:v>26.7331094102748</c:v>
                </c:pt>
                <c:pt idx="19421">
                  <c:v>26.734485986454501</c:v>
                </c:pt>
                <c:pt idx="19422">
                  <c:v>26.7358625626342</c:v>
                </c:pt>
                <c:pt idx="19423">
                  <c:v>26.737239138813901</c:v>
                </c:pt>
                <c:pt idx="19424">
                  <c:v>26.738615714993699</c:v>
                </c:pt>
                <c:pt idx="19425">
                  <c:v>26.739992291173401</c:v>
                </c:pt>
                <c:pt idx="19426">
                  <c:v>26.741368867353099</c:v>
                </c:pt>
                <c:pt idx="19427">
                  <c:v>26.7427454435329</c:v>
                </c:pt>
                <c:pt idx="19428">
                  <c:v>26.744122019712599</c:v>
                </c:pt>
                <c:pt idx="19429">
                  <c:v>26.7454985958923</c:v>
                </c:pt>
                <c:pt idx="19430">
                  <c:v>26.746875172071999</c:v>
                </c:pt>
                <c:pt idx="19431">
                  <c:v>26.7482517482518</c:v>
                </c:pt>
                <c:pt idx="19432">
                  <c:v>26.749628324431502</c:v>
                </c:pt>
                <c:pt idx="19433">
                  <c:v>26.7510049006112</c:v>
                </c:pt>
                <c:pt idx="19434">
                  <c:v>26.752381476790902</c:v>
                </c:pt>
                <c:pt idx="19435">
                  <c:v>26.753758052970699</c:v>
                </c:pt>
                <c:pt idx="19436">
                  <c:v>26.755134629150401</c:v>
                </c:pt>
                <c:pt idx="19437">
                  <c:v>26.756511205330099</c:v>
                </c:pt>
                <c:pt idx="19438">
                  <c:v>26.757887781509801</c:v>
                </c:pt>
                <c:pt idx="19439">
                  <c:v>26.759264357689599</c:v>
                </c:pt>
                <c:pt idx="19440">
                  <c:v>26.760640933869301</c:v>
                </c:pt>
                <c:pt idx="19441">
                  <c:v>26.762017510048999</c:v>
                </c:pt>
                <c:pt idx="19442">
                  <c:v>26.763394086228701</c:v>
                </c:pt>
                <c:pt idx="19443">
                  <c:v>26.764770662408498</c:v>
                </c:pt>
                <c:pt idx="19444">
                  <c:v>26.7661472385882</c:v>
                </c:pt>
                <c:pt idx="19445">
                  <c:v>26.767523814767902</c:v>
                </c:pt>
                <c:pt idx="19446">
                  <c:v>26.7689003909476</c:v>
                </c:pt>
                <c:pt idx="19447">
                  <c:v>26.770276967127401</c:v>
                </c:pt>
                <c:pt idx="19448">
                  <c:v>26.771653543307099</c:v>
                </c:pt>
                <c:pt idx="19449">
                  <c:v>26.773030119486801</c:v>
                </c:pt>
                <c:pt idx="19450">
                  <c:v>26.774406695666499</c:v>
                </c:pt>
                <c:pt idx="19451">
                  <c:v>26.775783271846301</c:v>
                </c:pt>
                <c:pt idx="19452">
                  <c:v>26.777159848025999</c:v>
                </c:pt>
                <c:pt idx="19453">
                  <c:v>26.778536424205701</c:v>
                </c:pt>
                <c:pt idx="19454">
                  <c:v>26.779913000385399</c:v>
                </c:pt>
                <c:pt idx="19455">
                  <c:v>26.7812895765652</c:v>
                </c:pt>
                <c:pt idx="19456">
                  <c:v>26.782666152744898</c:v>
                </c:pt>
                <c:pt idx="19457">
                  <c:v>26.7840427289246</c:v>
                </c:pt>
                <c:pt idx="19458">
                  <c:v>26.785419305104401</c:v>
                </c:pt>
                <c:pt idx="19459">
                  <c:v>26.7867958812841</c:v>
                </c:pt>
                <c:pt idx="19460">
                  <c:v>26.788172457463801</c:v>
                </c:pt>
                <c:pt idx="19461">
                  <c:v>26.7895490336435</c:v>
                </c:pt>
                <c:pt idx="19462">
                  <c:v>26.790925609823301</c:v>
                </c:pt>
                <c:pt idx="19463">
                  <c:v>26.792302186002999</c:v>
                </c:pt>
                <c:pt idx="19464">
                  <c:v>26.793678762182701</c:v>
                </c:pt>
                <c:pt idx="19465">
                  <c:v>26.795055338362399</c:v>
                </c:pt>
                <c:pt idx="19466">
                  <c:v>26.7964319145422</c:v>
                </c:pt>
                <c:pt idx="19467">
                  <c:v>26.797808490721899</c:v>
                </c:pt>
                <c:pt idx="19468">
                  <c:v>26.7991850669016</c:v>
                </c:pt>
                <c:pt idx="19469">
                  <c:v>26.800561643081299</c:v>
                </c:pt>
                <c:pt idx="19470">
                  <c:v>26.8019382192611</c:v>
                </c:pt>
                <c:pt idx="19471">
                  <c:v>26.803314795440802</c:v>
                </c:pt>
                <c:pt idx="19472">
                  <c:v>26.8046913716205</c:v>
                </c:pt>
                <c:pt idx="19473">
                  <c:v>26.806067947800202</c:v>
                </c:pt>
                <c:pt idx="19474">
                  <c:v>26.807444523979999</c:v>
                </c:pt>
                <c:pt idx="19475">
                  <c:v>26.808821100159701</c:v>
                </c:pt>
                <c:pt idx="19476">
                  <c:v>26.810197676339399</c:v>
                </c:pt>
                <c:pt idx="19477">
                  <c:v>26.811574252519101</c:v>
                </c:pt>
                <c:pt idx="19478">
                  <c:v>26.812950828698899</c:v>
                </c:pt>
                <c:pt idx="19479">
                  <c:v>26.8143274048786</c:v>
                </c:pt>
                <c:pt idx="19480">
                  <c:v>26.815703981058299</c:v>
                </c:pt>
                <c:pt idx="19481">
                  <c:v>26.817080557238</c:v>
                </c:pt>
                <c:pt idx="19482">
                  <c:v>26.818457133417802</c:v>
                </c:pt>
                <c:pt idx="19483">
                  <c:v>26.8198337095975</c:v>
                </c:pt>
                <c:pt idx="19484">
                  <c:v>26.821210285777202</c:v>
                </c:pt>
                <c:pt idx="19485">
                  <c:v>26.8225868619569</c:v>
                </c:pt>
                <c:pt idx="19486">
                  <c:v>26.823963438136701</c:v>
                </c:pt>
                <c:pt idx="19487">
                  <c:v>26.825340014316399</c:v>
                </c:pt>
                <c:pt idx="19488">
                  <c:v>26.826716590496101</c:v>
                </c:pt>
                <c:pt idx="19489">
                  <c:v>26.828093166675899</c:v>
                </c:pt>
                <c:pt idx="19490">
                  <c:v>26.829469742855601</c:v>
                </c:pt>
                <c:pt idx="19491">
                  <c:v>26.830846319035299</c:v>
                </c:pt>
                <c:pt idx="19492">
                  <c:v>26.832222895215001</c:v>
                </c:pt>
                <c:pt idx="19493">
                  <c:v>26.833599471394798</c:v>
                </c:pt>
                <c:pt idx="19494">
                  <c:v>26.8349760475745</c:v>
                </c:pt>
                <c:pt idx="19495">
                  <c:v>26.836352623754198</c:v>
                </c:pt>
                <c:pt idx="19496">
                  <c:v>26.8377291999339</c:v>
                </c:pt>
                <c:pt idx="19497">
                  <c:v>26.839105776113701</c:v>
                </c:pt>
                <c:pt idx="19498">
                  <c:v>26.8404823522934</c:v>
                </c:pt>
                <c:pt idx="19499">
                  <c:v>26.841858928473101</c:v>
                </c:pt>
                <c:pt idx="19500">
                  <c:v>26.8432355046528</c:v>
                </c:pt>
                <c:pt idx="19501">
                  <c:v>26.844612080832601</c:v>
                </c:pt>
                <c:pt idx="19502">
                  <c:v>26.845988657012299</c:v>
                </c:pt>
                <c:pt idx="19503">
                  <c:v>26.847365233192001</c:v>
                </c:pt>
                <c:pt idx="19504">
                  <c:v>26.848741809371699</c:v>
                </c:pt>
                <c:pt idx="19505">
                  <c:v>26.8501183855515</c:v>
                </c:pt>
                <c:pt idx="19506">
                  <c:v>26.851494961731198</c:v>
                </c:pt>
                <c:pt idx="19507">
                  <c:v>26.8528715379109</c:v>
                </c:pt>
                <c:pt idx="19508">
                  <c:v>26.854248114090598</c:v>
                </c:pt>
                <c:pt idx="19509">
                  <c:v>26.8556246902704</c:v>
                </c:pt>
                <c:pt idx="19510">
                  <c:v>26.857001266450101</c:v>
                </c:pt>
                <c:pt idx="19511">
                  <c:v>26.8583778426298</c:v>
                </c:pt>
                <c:pt idx="19512">
                  <c:v>26.859754418809501</c:v>
                </c:pt>
                <c:pt idx="19513">
                  <c:v>26.861130994989299</c:v>
                </c:pt>
                <c:pt idx="19514">
                  <c:v>26.862507571169001</c:v>
                </c:pt>
                <c:pt idx="19515">
                  <c:v>26.863884147348699</c:v>
                </c:pt>
                <c:pt idx="19516">
                  <c:v>26.865260723528401</c:v>
                </c:pt>
                <c:pt idx="19517">
                  <c:v>26.866637299708199</c:v>
                </c:pt>
                <c:pt idx="19518">
                  <c:v>26.8680138758879</c:v>
                </c:pt>
                <c:pt idx="19519">
                  <c:v>26.869390452067599</c:v>
                </c:pt>
                <c:pt idx="19520">
                  <c:v>26.8707670282473</c:v>
                </c:pt>
                <c:pt idx="19521">
                  <c:v>26.872143604427102</c:v>
                </c:pt>
                <c:pt idx="19522">
                  <c:v>26.8735201806068</c:v>
                </c:pt>
                <c:pt idx="19523">
                  <c:v>26.874896756786502</c:v>
                </c:pt>
                <c:pt idx="19524">
                  <c:v>26.876273332966299</c:v>
                </c:pt>
                <c:pt idx="19525">
                  <c:v>26.877649909146001</c:v>
                </c:pt>
                <c:pt idx="19526">
                  <c:v>26.879026485325699</c:v>
                </c:pt>
                <c:pt idx="19527">
                  <c:v>26.880403061505401</c:v>
                </c:pt>
                <c:pt idx="19528">
                  <c:v>26.881779637685199</c:v>
                </c:pt>
                <c:pt idx="19529">
                  <c:v>26.883156213864901</c:v>
                </c:pt>
                <c:pt idx="19530">
                  <c:v>26.884532790044599</c:v>
                </c:pt>
                <c:pt idx="19531">
                  <c:v>26.8859093662243</c:v>
                </c:pt>
                <c:pt idx="19532">
                  <c:v>26.887285942404102</c:v>
                </c:pt>
                <c:pt idx="19533">
                  <c:v>26.8886625185838</c:v>
                </c:pt>
                <c:pt idx="19534">
                  <c:v>26.890039094763502</c:v>
                </c:pt>
                <c:pt idx="19535">
                  <c:v>26.8914156709432</c:v>
                </c:pt>
                <c:pt idx="19536">
                  <c:v>26.892792247123001</c:v>
                </c:pt>
                <c:pt idx="19537">
                  <c:v>26.894168823302699</c:v>
                </c:pt>
                <c:pt idx="19538">
                  <c:v>26.895545399482401</c:v>
                </c:pt>
                <c:pt idx="19539">
                  <c:v>26.896921975662099</c:v>
                </c:pt>
                <c:pt idx="19540">
                  <c:v>26.898298551841901</c:v>
                </c:pt>
                <c:pt idx="19541">
                  <c:v>26.899675128021599</c:v>
                </c:pt>
                <c:pt idx="19542">
                  <c:v>26.901051704201301</c:v>
                </c:pt>
                <c:pt idx="19543">
                  <c:v>26.902428280380999</c:v>
                </c:pt>
                <c:pt idx="19544">
                  <c:v>26.9038048565608</c:v>
                </c:pt>
                <c:pt idx="19545">
                  <c:v>26.905181432740498</c:v>
                </c:pt>
                <c:pt idx="19546">
                  <c:v>26.9065580089202</c:v>
                </c:pt>
                <c:pt idx="19547">
                  <c:v>26.907934585099898</c:v>
                </c:pt>
                <c:pt idx="19548">
                  <c:v>26.9093111612797</c:v>
                </c:pt>
                <c:pt idx="19549">
                  <c:v>26.910687737459401</c:v>
                </c:pt>
                <c:pt idx="19550">
                  <c:v>26.9120643136391</c:v>
                </c:pt>
                <c:pt idx="19551">
                  <c:v>26.913440889818801</c:v>
                </c:pt>
                <c:pt idx="19552">
                  <c:v>26.914817465998599</c:v>
                </c:pt>
                <c:pt idx="19553">
                  <c:v>26.916194042178301</c:v>
                </c:pt>
                <c:pt idx="19554">
                  <c:v>26.917570618357999</c:v>
                </c:pt>
                <c:pt idx="19555">
                  <c:v>26.9189471945378</c:v>
                </c:pt>
                <c:pt idx="19556">
                  <c:v>26.920323770717498</c:v>
                </c:pt>
                <c:pt idx="19557">
                  <c:v>26.9217003468972</c:v>
                </c:pt>
                <c:pt idx="19558">
                  <c:v>26.923076923076898</c:v>
                </c:pt>
                <c:pt idx="19559">
                  <c:v>26.9244534992567</c:v>
                </c:pt>
                <c:pt idx="19560">
                  <c:v>26.925830075436402</c:v>
                </c:pt>
                <c:pt idx="19561">
                  <c:v>26.9272066516161</c:v>
                </c:pt>
                <c:pt idx="19562">
                  <c:v>26.928583227795801</c:v>
                </c:pt>
                <c:pt idx="19563">
                  <c:v>26.929959803975599</c:v>
                </c:pt>
                <c:pt idx="19564">
                  <c:v>26.931336380155301</c:v>
                </c:pt>
                <c:pt idx="19565">
                  <c:v>26.932712956334999</c:v>
                </c:pt>
                <c:pt idx="19566">
                  <c:v>26.934089532514701</c:v>
                </c:pt>
                <c:pt idx="19567">
                  <c:v>26.935466108694499</c:v>
                </c:pt>
                <c:pt idx="19568">
                  <c:v>26.9368426848742</c:v>
                </c:pt>
                <c:pt idx="19569">
                  <c:v>26.938219261053899</c:v>
                </c:pt>
                <c:pt idx="19570">
                  <c:v>26.9395958372336</c:v>
                </c:pt>
                <c:pt idx="19571">
                  <c:v>26.940972413413402</c:v>
                </c:pt>
                <c:pt idx="19572">
                  <c:v>26.9423489895931</c:v>
                </c:pt>
                <c:pt idx="19573">
                  <c:v>26.943725565772802</c:v>
                </c:pt>
                <c:pt idx="19574">
                  <c:v>26.9451021419525</c:v>
                </c:pt>
                <c:pt idx="19575">
                  <c:v>26.946478718132301</c:v>
                </c:pt>
                <c:pt idx="19576">
                  <c:v>26.947855294311999</c:v>
                </c:pt>
                <c:pt idx="19577">
                  <c:v>26.949231870491701</c:v>
                </c:pt>
                <c:pt idx="19578">
                  <c:v>26.950608446671399</c:v>
                </c:pt>
                <c:pt idx="19579">
                  <c:v>26.951985022851201</c:v>
                </c:pt>
                <c:pt idx="19580">
                  <c:v>26.953361599030899</c:v>
                </c:pt>
                <c:pt idx="19581">
                  <c:v>26.954738175210601</c:v>
                </c:pt>
                <c:pt idx="19582">
                  <c:v>26.956114751390299</c:v>
                </c:pt>
                <c:pt idx="19583">
                  <c:v>26.9574913275701</c:v>
                </c:pt>
                <c:pt idx="19584">
                  <c:v>26.958867903749798</c:v>
                </c:pt>
                <c:pt idx="19585">
                  <c:v>26.9602444799295</c:v>
                </c:pt>
                <c:pt idx="19586">
                  <c:v>26.961621056109301</c:v>
                </c:pt>
                <c:pt idx="19587">
                  <c:v>26.962997632288999</c:v>
                </c:pt>
                <c:pt idx="19588">
                  <c:v>26.964374208468701</c:v>
                </c:pt>
                <c:pt idx="19589">
                  <c:v>26.965750784648399</c:v>
                </c:pt>
                <c:pt idx="19590">
                  <c:v>26.967127360828201</c:v>
                </c:pt>
                <c:pt idx="19591">
                  <c:v>26.968503937007899</c:v>
                </c:pt>
                <c:pt idx="19592">
                  <c:v>26.969880513187601</c:v>
                </c:pt>
                <c:pt idx="19593">
                  <c:v>26.971257089367299</c:v>
                </c:pt>
                <c:pt idx="19594">
                  <c:v>26.9726336655471</c:v>
                </c:pt>
                <c:pt idx="19595">
                  <c:v>26.974010241726798</c:v>
                </c:pt>
                <c:pt idx="19596">
                  <c:v>26.9753868179065</c:v>
                </c:pt>
                <c:pt idx="19597">
                  <c:v>26.976763394086198</c:v>
                </c:pt>
                <c:pt idx="19598">
                  <c:v>26.978139970266</c:v>
                </c:pt>
                <c:pt idx="19599">
                  <c:v>26.979516546445701</c:v>
                </c:pt>
                <c:pt idx="19600">
                  <c:v>26.9808931226254</c:v>
                </c:pt>
                <c:pt idx="19601">
                  <c:v>26.982269698805101</c:v>
                </c:pt>
                <c:pt idx="19602">
                  <c:v>26.983646274984899</c:v>
                </c:pt>
                <c:pt idx="19603">
                  <c:v>26.985022851164601</c:v>
                </c:pt>
                <c:pt idx="19604">
                  <c:v>26.986399427344299</c:v>
                </c:pt>
                <c:pt idx="19605">
                  <c:v>26.987776003524001</c:v>
                </c:pt>
                <c:pt idx="19606">
                  <c:v>26.989152579703799</c:v>
                </c:pt>
                <c:pt idx="19607">
                  <c:v>26.9905291558835</c:v>
                </c:pt>
                <c:pt idx="19608">
                  <c:v>26.991905732063199</c:v>
                </c:pt>
                <c:pt idx="19609">
                  <c:v>26.9932823082429</c:v>
                </c:pt>
                <c:pt idx="19610">
                  <c:v>26.994658884422702</c:v>
                </c:pt>
                <c:pt idx="19611">
                  <c:v>26.9960354606024</c:v>
                </c:pt>
                <c:pt idx="19612">
                  <c:v>26.997412036782102</c:v>
                </c:pt>
                <c:pt idx="19613">
                  <c:v>26.9987886129618</c:v>
                </c:pt>
                <c:pt idx="19614">
                  <c:v>27.000165189141601</c:v>
                </c:pt>
                <c:pt idx="19615">
                  <c:v>27.001541765321299</c:v>
                </c:pt>
                <c:pt idx="19616">
                  <c:v>27.002918341501001</c:v>
                </c:pt>
                <c:pt idx="19617">
                  <c:v>27.004294917680799</c:v>
                </c:pt>
                <c:pt idx="19618">
                  <c:v>27.0056714938605</c:v>
                </c:pt>
                <c:pt idx="19619">
                  <c:v>27.007048070040199</c:v>
                </c:pt>
                <c:pt idx="19620">
                  <c:v>27.0084246462199</c:v>
                </c:pt>
                <c:pt idx="19621">
                  <c:v>27.009801222399702</c:v>
                </c:pt>
                <c:pt idx="19622">
                  <c:v>27.0111777985794</c:v>
                </c:pt>
                <c:pt idx="19623">
                  <c:v>27.012554374759102</c:v>
                </c:pt>
                <c:pt idx="19624">
                  <c:v>27.0139309509388</c:v>
                </c:pt>
                <c:pt idx="19625">
                  <c:v>27.015307527118601</c:v>
                </c:pt>
                <c:pt idx="19626">
                  <c:v>27.016684103298299</c:v>
                </c:pt>
                <c:pt idx="19627">
                  <c:v>27.018060679478001</c:v>
                </c:pt>
                <c:pt idx="19628">
                  <c:v>27.019437255657699</c:v>
                </c:pt>
                <c:pt idx="19629">
                  <c:v>27.020813831837501</c:v>
                </c:pt>
                <c:pt idx="19630">
                  <c:v>27.022190408017199</c:v>
                </c:pt>
                <c:pt idx="19631">
                  <c:v>27.023566984196901</c:v>
                </c:pt>
                <c:pt idx="19632">
                  <c:v>27.024943560376599</c:v>
                </c:pt>
                <c:pt idx="19633">
                  <c:v>27.0263201365564</c:v>
                </c:pt>
                <c:pt idx="19634">
                  <c:v>27.027696712736098</c:v>
                </c:pt>
                <c:pt idx="19635">
                  <c:v>27.0290732889158</c:v>
                </c:pt>
                <c:pt idx="19636">
                  <c:v>27.030449865095498</c:v>
                </c:pt>
                <c:pt idx="19637">
                  <c:v>27.0318264412753</c:v>
                </c:pt>
                <c:pt idx="19638">
                  <c:v>27.033203017455001</c:v>
                </c:pt>
                <c:pt idx="19639">
                  <c:v>27.0345795936347</c:v>
                </c:pt>
                <c:pt idx="19640">
                  <c:v>27.035956169814401</c:v>
                </c:pt>
                <c:pt idx="19641">
                  <c:v>27.037332745994199</c:v>
                </c:pt>
                <c:pt idx="19642">
                  <c:v>27.038709322173901</c:v>
                </c:pt>
                <c:pt idx="19643">
                  <c:v>27.040085898353599</c:v>
                </c:pt>
                <c:pt idx="19644">
                  <c:v>27.041462474533301</c:v>
                </c:pt>
                <c:pt idx="19645">
                  <c:v>27.042839050713098</c:v>
                </c:pt>
                <c:pt idx="19646">
                  <c:v>27.0442156268928</c:v>
                </c:pt>
                <c:pt idx="19647">
                  <c:v>27.045592203072498</c:v>
                </c:pt>
                <c:pt idx="19648">
                  <c:v>27.0469687792523</c:v>
                </c:pt>
                <c:pt idx="19649">
                  <c:v>27.048345355432001</c:v>
                </c:pt>
                <c:pt idx="19650">
                  <c:v>27.0497219316117</c:v>
                </c:pt>
                <c:pt idx="19651">
                  <c:v>27.051098507791401</c:v>
                </c:pt>
                <c:pt idx="19652">
                  <c:v>27.052475083971199</c:v>
                </c:pt>
                <c:pt idx="19653">
                  <c:v>27.053851660150901</c:v>
                </c:pt>
                <c:pt idx="19654">
                  <c:v>27.055228236330599</c:v>
                </c:pt>
                <c:pt idx="19655">
                  <c:v>27.056604812510301</c:v>
                </c:pt>
                <c:pt idx="19656">
                  <c:v>27.057981388690099</c:v>
                </c:pt>
                <c:pt idx="19657">
                  <c:v>27.0593579648698</c:v>
                </c:pt>
                <c:pt idx="19658">
                  <c:v>27.060734541049499</c:v>
                </c:pt>
                <c:pt idx="19659">
                  <c:v>27.0621111172292</c:v>
                </c:pt>
                <c:pt idx="19660">
                  <c:v>27.063487693409002</c:v>
                </c:pt>
                <c:pt idx="19661">
                  <c:v>27.0648642695887</c:v>
                </c:pt>
                <c:pt idx="19662">
                  <c:v>27.066240845768402</c:v>
                </c:pt>
                <c:pt idx="19663">
                  <c:v>27.0676174219481</c:v>
                </c:pt>
                <c:pt idx="19664">
                  <c:v>27.068993998127901</c:v>
                </c:pt>
                <c:pt idx="19665">
                  <c:v>27.070370574307599</c:v>
                </c:pt>
                <c:pt idx="19666">
                  <c:v>27.071747150487301</c:v>
                </c:pt>
                <c:pt idx="19667">
                  <c:v>27.073123726666999</c:v>
                </c:pt>
                <c:pt idx="19668">
                  <c:v>27.074500302846801</c:v>
                </c:pt>
                <c:pt idx="19669">
                  <c:v>27.075876879026499</c:v>
                </c:pt>
                <c:pt idx="19670">
                  <c:v>27.077253455206201</c:v>
                </c:pt>
                <c:pt idx="19671">
                  <c:v>27.078630031385899</c:v>
                </c:pt>
                <c:pt idx="19672">
                  <c:v>27.0800066075657</c:v>
                </c:pt>
                <c:pt idx="19673">
                  <c:v>27.081383183745402</c:v>
                </c:pt>
                <c:pt idx="19674">
                  <c:v>27.0827597599251</c:v>
                </c:pt>
                <c:pt idx="19675">
                  <c:v>27.084136336104802</c:v>
                </c:pt>
                <c:pt idx="19676">
                  <c:v>27.085512912284599</c:v>
                </c:pt>
                <c:pt idx="19677">
                  <c:v>27.086889488464301</c:v>
                </c:pt>
                <c:pt idx="19678">
                  <c:v>27.088266064643999</c:v>
                </c:pt>
                <c:pt idx="19679">
                  <c:v>27.089642640823701</c:v>
                </c:pt>
                <c:pt idx="19680">
                  <c:v>27.091019217003499</c:v>
                </c:pt>
                <c:pt idx="19681">
                  <c:v>27.092395793183201</c:v>
                </c:pt>
                <c:pt idx="19682">
                  <c:v>27.093772369362899</c:v>
                </c:pt>
                <c:pt idx="19683">
                  <c:v>27.0951489455427</c:v>
                </c:pt>
                <c:pt idx="19684">
                  <c:v>27.096525521722398</c:v>
                </c:pt>
                <c:pt idx="19685">
                  <c:v>27.0979020979021</c:v>
                </c:pt>
                <c:pt idx="19686">
                  <c:v>27.099278674081798</c:v>
                </c:pt>
                <c:pt idx="19687">
                  <c:v>27.1006552502616</c:v>
                </c:pt>
                <c:pt idx="19688">
                  <c:v>27.102031826441301</c:v>
                </c:pt>
                <c:pt idx="19689">
                  <c:v>27.103408402621</c:v>
                </c:pt>
                <c:pt idx="19690">
                  <c:v>27.104784978800701</c:v>
                </c:pt>
                <c:pt idx="19691">
                  <c:v>27.106161554980499</c:v>
                </c:pt>
                <c:pt idx="19692">
                  <c:v>27.107538131160201</c:v>
                </c:pt>
                <c:pt idx="19693">
                  <c:v>27.108914707339899</c:v>
                </c:pt>
                <c:pt idx="19694">
                  <c:v>27.110291283519601</c:v>
                </c:pt>
                <c:pt idx="19695">
                  <c:v>27.111667859699399</c:v>
                </c:pt>
                <c:pt idx="19696">
                  <c:v>27.1130444358791</c:v>
                </c:pt>
                <c:pt idx="19697">
                  <c:v>27.114421012058799</c:v>
                </c:pt>
                <c:pt idx="19698">
                  <c:v>27.1157975882385</c:v>
                </c:pt>
                <c:pt idx="19699">
                  <c:v>27.117174164418302</c:v>
                </c:pt>
                <c:pt idx="19700">
                  <c:v>27.118550740598</c:v>
                </c:pt>
                <c:pt idx="19701">
                  <c:v>27.119927316777702</c:v>
                </c:pt>
                <c:pt idx="19702">
                  <c:v>27.1213038929574</c:v>
                </c:pt>
                <c:pt idx="19703">
                  <c:v>27.122680469137201</c:v>
                </c:pt>
                <c:pt idx="19704">
                  <c:v>27.124057045316899</c:v>
                </c:pt>
                <c:pt idx="19705">
                  <c:v>27.125433621496601</c:v>
                </c:pt>
                <c:pt idx="19706">
                  <c:v>27.126810197676299</c:v>
                </c:pt>
                <c:pt idx="19707">
                  <c:v>27.1281867738561</c:v>
                </c:pt>
                <c:pt idx="19708">
                  <c:v>27.129563350035799</c:v>
                </c:pt>
                <c:pt idx="19709">
                  <c:v>27.1309399262155</c:v>
                </c:pt>
                <c:pt idx="19710">
                  <c:v>27.132316502395199</c:v>
                </c:pt>
                <c:pt idx="19711">
                  <c:v>27.133693078575</c:v>
                </c:pt>
                <c:pt idx="19712">
                  <c:v>27.135069654754702</c:v>
                </c:pt>
                <c:pt idx="19713">
                  <c:v>27.1364462309344</c:v>
                </c:pt>
                <c:pt idx="19714">
                  <c:v>27.137822807114201</c:v>
                </c:pt>
                <c:pt idx="19715">
                  <c:v>27.139199383293899</c:v>
                </c:pt>
                <c:pt idx="19716">
                  <c:v>27.140575959473601</c:v>
                </c:pt>
                <c:pt idx="19717">
                  <c:v>27.141952535653299</c:v>
                </c:pt>
                <c:pt idx="19718">
                  <c:v>27.143329111833101</c:v>
                </c:pt>
                <c:pt idx="19719">
                  <c:v>27.144705688012799</c:v>
                </c:pt>
                <c:pt idx="19720">
                  <c:v>27.146082264192501</c:v>
                </c:pt>
                <c:pt idx="19721">
                  <c:v>27.147458840372199</c:v>
                </c:pt>
                <c:pt idx="19722">
                  <c:v>27.148835416552</c:v>
                </c:pt>
                <c:pt idx="19723">
                  <c:v>27.150211992731698</c:v>
                </c:pt>
                <c:pt idx="19724">
                  <c:v>27.1515885689114</c:v>
                </c:pt>
                <c:pt idx="19725">
                  <c:v>27.152965145091098</c:v>
                </c:pt>
                <c:pt idx="19726">
                  <c:v>27.1543417212709</c:v>
                </c:pt>
                <c:pt idx="19727">
                  <c:v>27.155718297450601</c:v>
                </c:pt>
                <c:pt idx="19728">
                  <c:v>27.1570948736303</c:v>
                </c:pt>
                <c:pt idx="19729">
                  <c:v>27.158471449810001</c:v>
                </c:pt>
                <c:pt idx="19730">
                  <c:v>27.159848025989799</c:v>
                </c:pt>
                <c:pt idx="19731">
                  <c:v>27.161224602169501</c:v>
                </c:pt>
                <c:pt idx="19732">
                  <c:v>27.162601178349199</c:v>
                </c:pt>
                <c:pt idx="19733">
                  <c:v>27.163977754528901</c:v>
                </c:pt>
                <c:pt idx="19734">
                  <c:v>27.165354330708698</c:v>
                </c:pt>
                <c:pt idx="19735">
                  <c:v>27.1667309068884</c:v>
                </c:pt>
                <c:pt idx="19736">
                  <c:v>27.168107483068098</c:v>
                </c:pt>
                <c:pt idx="19737">
                  <c:v>27.1694840592478</c:v>
                </c:pt>
                <c:pt idx="19738">
                  <c:v>27.170860635427601</c:v>
                </c:pt>
                <c:pt idx="19739">
                  <c:v>27.1722372116073</c:v>
                </c:pt>
                <c:pt idx="19740">
                  <c:v>27.173613787787001</c:v>
                </c:pt>
                <c:pt idx="19741">
                  <c:v>27.1749903639667</c:v>
                </c:pt>
                <c:pt idx="19742">
                  <c:v>27.176366940146501</c:v>
                </c:pt>
                <c:pt idx="19743">
                  <c:v>27.177743516326199</c:v>
                </c:pt>
                <c:pt idx="19744">
                  <c:v>27.179120092505901</c:v>
                </c:pt>
                <c:pt idx="19745">
                  <c:v>27.180496668685699</c:v>
                </c:pt>
                <c:pt idx="19746">
                  <c:v>27.1818732448654</c:v>
                </c:pt>
                <c:pt idx="19747">
                  <c:v>27.183249821045099</c:v>
                </c:pt>
                <c:pt idx="19748">
                  <c:v>27.1846263972248</c:v>
                </c:pt>
                <c:pt idx="19749">
                  <c:v>27.186002973404602</c:v>
                </c:pt>
                <c:pt idx="19750">
                  <c:v>27.1873795495843</c:v>
                </c:pt>
                <c:pt idx="19751">
                  <c:v>27.188756125764002</c:v>
                </c:pt>
                <c:pt idx="19752">
                  <c:v>27.1901327019437</c:v>
                </c:pt>
                <c:pt idx="19753">
                  <c:v>27.191509278123501</c:v>
                </c:pt>
                <c:pt idx="19754">
                  <c:v>27.192885854303199</c:v>
                </c:pt>
                <c:pt idx="19755">
                  <c:v>27.194262430482901</c:v>
                </c:pt>
                <c:pt idx="19756">
                  <c:v>27.195639006662599</c:v>
                </c:pt>
                <c:pt idx="19757">
                  <c:v>27.197015582842401</c:v>
                </c:pt>
                <c:pt idx="19758">
                  <c:v>27.198392159022099</c:v>
                </c:pt>
                <c:pt idx="19759">
                  <c:v>27.1997687352018</c:v>
                </c:pt>
                <c:pt idx="19760">
                  <c:v>27.201145311381499</c:v>
                </c:pt>
                <c:pt idx="19761">
                  <c:v>27.2025218875613</c:v>
                </c:pt>
                <c:pt idx="19762">
                  <c:v>27.203898463741002</c:v>
                </c:pt>
                <c:pt idx="19763">
                  <c:v>27.2052750399207</c:v>
                </c:pt>
                <c:pt idx="19764">
                  <c:v>27.206651616100402</c:v>
                </c:pt>
                <c:pt idx="19765">
                  <c:v>27.208028192280199</c:v>
                </c:pt>
                <c:pt idx="19766">
                  <c:v>27.209404768459901</c:v>
                </c:pt>
                <c:pt idx="19767">
                  <c:v>27.210781344639599</c:v>
                </c:pt>
                <c:pt idx="19768">
                  <c:v>27.212157920819301</c:v>
                </c:pt>
                <c:pt idx="19769">
                  <c:v>27.213534496999099</c:v>
                </c:pt>
                <c:pt idx="19770">
                  <c:v>27.214911073178801</c:v>
                </c:pt>
                <c:pt idx="19771">
                  <c:v>27.216287649358499</c:v>
                </c:pt>
                <c:pt idx="19772">
                  <c:v>27.217664225538201</c:v>
                </c:pt>
                <c:pt idx="19773">
                  <c:v>27.219040801717998</c:v>
                </c:pt>
                <c:pt idx="19774">
                  <c:v>27.2204173778977</c:v>
                </c:pt>
                <c:pt idx="19775">
                  <c:v>27.221793954077398</c:v>
                </c:pt>
                <c:pt idx="19776">
                  <c:v>27.2231705302572</c:v>
                </c:pt>
                <c:pt idx="19777">
                  <c:v>27.224547106436901</c:v>
                </c:pt>
                <c:pt idx="19778">
                  <c:v>27.2259236826166</c:v>
                </c:pt>
                <c:pt idx="19779">
                  <c:v>27.227300258796301</c:v>
                </c:pt>
                <c:pt idx="19780">
                  <c:v>27.228676834976099</c:v>
                </c:pt>
                <c:pt idx="19781">
                  <c:v>27.230053411155801</c:v>
                </c:pt>
                <c:pt idx="19782">
                  <c:v>27.231429987335499</c:v>
                </c:pt>
                <c:pt idx="19783">
                  <c:v>27.232806563515201</c:v>
                </c:pt>
                <c:pt idx="19784">
                  <c:v>27.234183139694998</c:v>
                </c:pt>
                <c:pt idx="19785">
                  <c:v>27.2355597158747</c:v>
                </c:pt>
                <c:pt idx="19786">
                  <c:v>27.236936292054398</c:v>
                </c:pt>
                <c:pt idx="19787">
                  <c:v>27.2383128682341</c:v>
                </c:pt>
                <c:pt idx="19788">
                  <c:v>27.239689444413901</c:v>
                </c:pt>
                <c:pt idx="19789">
                  <c:v>27.2410660205936</c:v>
                </c:pt>
                <c:pt idx="19790">
                  <c:v>27.242442596773301</c:v>
                </c:pt>
                <c:pt idx="19791">
                  <c:v>27.243819172953</c:v>
                </c:pt>
                <c:pt idx="19792">
                  <c:v>27.245195749132801</c:v>
                </c:pt>
                <c:pt idx="19793">
                  <c:v>27.246572325312499</c:v>
                </c:pt>
                <c:pt idx="19794">
                  <c:v>27.247948901492201</c:v>
                </c:pt>
                <c:pt idx="19795">
                  <c:v>27.249325477671899</c:v>
                </c:pt>
                <c:pt idx="19796">
                  <c:v>27.2507020538517</c:v>
                </c:pt>
                <c:pt idx="19797">
                  <c:v>27.252078630031399</c:v>
                </c:pt>
                <c:pt idx="19798">
                  <c:v>27.2534552062111</c:v>
                </c:pt>
                <c:pt idx="19799">
                  <c:v>27.254831782390799</c:v>
                </c:pt>
                <c:pt idx="19800">
                  <c:v>27.2562083585706</c:v>
                </c:pt>
                <c:pt idx="19801">
                  <c:v>27.257584934750302</c:v>
                </c:pt>
                <c:pt idx="19802">
                  <c:v>27.25896151093</c:v>
                </c:pt>
                <c:pt idx="19803">
                  <c:v>27.260338087109702</c:v>
                </c:pt>
                <c:pt idx="19804">
                  <c:v>27.261714663289499</c:v>
                </c:pt>
                <c:pt idx="19805">
                  <c:v>27.263091239469201</c:v>
                </c:pt>
                <c:pt idx="19806">
                  <c:v>27.264467815648899</c:v>
                </c:pt>
                <c:pt idx="19807">
                  <c:v>27.265844391828601</c:v>
                </c:pt>
                <c:pt idx="19808">
                  <c:v>27.267220968008399</c:v>
                </c:pt>
                <c:pt idx="19809">
                  <c:v>27.268597544188101</c:v>
                </c:pt>
                <c:pt idx="19810">
                  <c:v>27.269974120367799</c:v>
                </c:pt>
                <c:pt idx="19811">
                  <c:v>27.2713506965476</c:v>
                </c:pt>
                <c:pt idx="19812">
                  <c:v>27.272727272727298</c:v>
                </c:pt>
                <c:pt idx="19813">
                  <c:v>27.274103848907</c:v>
                </c:pt>
                <c:pt idx="19814">
                  <c:v>27.275480425086698</c:v>
                </c:pt>
                <c:pt idx="19815">
                  <c:v>27.276857001266499</c:v>
                </c:pt>
                <c:pt idx="19816">
                  <c:v>27.278233577446201</c:v>
                </c:pt>
                <c:pt idx="19817">
                  <c:v>27.279610153625899</c:v>
                </c:pt>
                <c:pt idx="19818">
                  <c:v>27.280986729805601</c:v>
                </c:pt>
                <c:pt idx="19819">
                  <c:v>27.282363305985399</c:v>
                </c:pt>
                <c:pt idx="19820">
                  <c:v>27.283739882165101</c:v>
                </c:pt>
                <c:pt idx="19821">
                  <c:v>27.285116458344799</c:v>
                </c:pt>
                <c:pt idx="19822">
                  <c:v>27.286493034524501</c:v>
                </c:pt>
                <c:pt idx="19823">
                  <c:v>27.287869610704298</c:v>
                </c:pt>
                <c:pt idx="19824">
                  <c:v>27.289246186884</c:v>
                </c:pt>
                <c:pt idx="19825">
                  <c:v>27.290622763063698</c:v>
                </c:pt>
                <c:pt idx="19826">
                  <c:v>27.2919993392434</c:v>
                </c:pt>
                <c:pt idx="19827">
                  <c:v>27.293375915423201</c:v>
                </c:pt>
                <c:pt idx="19828">
                  <c:v>27.2947524916029</c:v>
                </c:pt>
                <c:pt idx="19829">
                  <c:v>27.296129067782601</c:v>
                </c:pt>
                <c:pt idx="19830">
                  <c:v>27.2975056439623</c:v>
                </c:pt>
                <c:pt idx="19831">
                  <c:v>27.298882220142101</c:v>
                </c:pt>
                <c:pt idx="19832">
                  <c:v>27.300258796321799</c:v>
                </c:pt>
                <c:pt idx="19833">
                  <c:v>27.301635372501501</c:v>
                </c:pt>
                <c:pt idx="19834">
                  <c:v>27.303011948681199</c:v>
                </c:pt>
                <c:pt idx="19835">
                  <c:v>27.304388524861</c:v>
                </c:pt>
                <c:pt idx="19836">
                  <c:v>27.305765101040699</c:v>
                </c:pt>
                <c:pt idx="19837">
                  <c:v>27.3071416772204</c:v>
                </c:pt>
                <c:pt idx="19838">
                  <c:v>27.308518253400202</c:v>
                </c:pt>
                <c:pt idx="19839">
                  <c:v>27.3098948295799</c:v>
                </c:pt>
                <c:pt idx="19840">
                  <c:v>27.311271405759602</c:v>
                </c:pt>
                <c:pt idx="19841">
                  <c:v>27.3126479819393</c:v>
                </c:pt>
                <c:pt idx="19842">
                  <c:v>27.314024558119101</c:v>
                </c:pt>
                <c:pt idx="19843">
                  <c:v>27.315401134298799</c:v>
                </c:pt>
                <c:pt idx="19844">
                  <c:v>27.316777710478501</c:v>
                </c:pt>
                <c:pt idx="19845">
                  <c:v>27.318154286658199</c:v>
                </c:pt>
                <c:pt idx="19846">
                  <c:v>27.319530862838</c:v>
                </c:pt>
                <c:pt idx="19847">
                  <c:v>27.320907439017699</c:v>
                </c:pt>
                <c:pt idx="19848">
                  <c:v>27.3222840151974</c:v>
                </c:pt>
                <c:pt idx="19849">
                  <c:v>27.323660591377099</c:v>
                </c:pt>
                <c:pt idx="19850">
                  <c:v>27.3250371675569</c:v>
                </c:pt>
                <c:pt idx="19851">
                  <c:v>27.326413743736602</c:v>
                </c:pt>
                <c:pt idx="19852">
                  <c:v>27.3277903199163</c:v>
                </c:pt>
                <c:pt idx="19853">
                  <c:v>27.329166896096002</c:v>
                </c:pt>
                <c:pt idx="19854">
                  <c:v>27.330543472275799</c:v>
                </c:pt>
                <c:pt idx="19855">
                  <c:v>27.331920048455501</c:v>
                </c:pt>
                <c:pt idx="19856">
                  <c:v>27.333296624635199</c:v>
                </c:pt>
                <c:pt idx="19857">
                  <c:v>27.334673200814901</c:v>
                </c:pt>
                <c:pt idx="19858">
                  <c:v>27.336049776994699</c:v>
                </c:pt>
                <c:pt idx="19859">
                  <c:v>27.337426353174401</c:v>
                </c:pt>
                <c:pt idx="19860">
                  <c:v>27.338802929354099</c:v>
                </c:pt>
                <c:pt idx="19861">
                  <c:v>27.340179505533801</c:v>
                </c:pt>
                <c:pt idx="19862">
                  <c:v>27.341556081713598</c:v>
                </c:pt>
                <c:pt idx="19863">
                  <c:v>27.3429326578933</c:v>
                </c:pt>
                <c:pt idx="19864">
                  <c:v>27.344309234072998</c:v>
                </c:pt>
                <c:pt idx="19865">
                  <c:v>27.3456858102527</c:v>
                </c:pt>
                <c:pt idx="19866">
                  <c:v>27.347062386432501</c:v>
                </c:pt>
                <c:pt idx="19867">
                  <c:v>27.3484389626122</c:v>
                </c:pt>
                <c:pt idx="19868">
                  <c:v>27.349815538791901</c:v>
                </c:pt>
                <c:pt idx="19869">
                  <c:v>27.3511921149716</c:v>
                </c:pt>
                <c:pt idx="19870">
                  <c:v>27.352568691151401</c:v>
                </c:pt>
                <c:pt idx="19871">
                  <c:v>27.353945267331099</c:v>
                </c:pt>
                <c:pt idx="19872">
                  <c:v>27.355321843510801</c:v>
                </c:pt>
                <c:pt idx="19873">
                  <c:v>27.356698419690598</c:v>
                </c:pt>
                <c:pt idx="19874">
                  <c:v>27.3580749958703</c:v>
                </c:pt>
                <c:pt idx="19875">
                  <c:v>27.359451572049998</c:v>
                </c:pt>
                <c:pt idx="19876">
                  <c:v>27.3608281482297</c:v>
                </c:pt>
                <c:pt idx="19877">
                  <c:v>27.362204724409501</c:v>
                </c:pt>
                <c:pt idx="19878">
                  <c:v>27.3635813005892</c:v>
                </c:pt>
                <c:pt idx="19879">
                  <c:v>27.364957876768901</c:v>
                </c:pt>
                <c:pt idx="19880">
                  <c:v>27.3663344529486</c:v>
                </c:pt>
                <c:pt idx="19881">
                  <c:v>27.367711029128401</c:v>
                </c:pt>
                <c:pt idx="19882">
                  <c:v>27.369087605308099</c:v>
                </c:pt>
                <c:pt idx="19883">
                  <c:v>27.370464181487801</c:v>
                </c:pt>
                <c:pt idx="19884">
                  <c:v>27.371840757667499</c:v>
                </c:pt>
                <c:pt idx="19885">
                  <c:v>27.3732173338473</c:v>
                </c:pt>
                <c:pt idx="19886">
                  <c:v>27.374593910026999</c:v>
                </c:pt>
                <c:pt idx="19887">
                  <c:v>27.3759704862067</c:v>
                </c:pt>
                <c:pt idx="19888">
                  <c:v>27.377347062386399</c:v>
                </c:pt>
                <c:pt idx="19889">
                  <c:v>27.3787236385662</c:v>
                </c:pt>
                <c:pt idx="19890">
                  <c:v>27.380100214745902</c:v>
                </c:pt>
                <c:pt idx="19891">
                  <c:v>27.3814767909256</c:v>
                </c:pt>
                <c:pt idx="19892">
                  <c:v>27.382853367105302</c:v>
                </c:pt>
                <c:pt idx="19893">
                  <c:v>27.384229943285099</c:v>
                </c:pt>
                <c:pt idx="19894">
                  <c:v>27.385606519464801</c:v>
                </c:pt>
                <c:pt idx="19895">
                  <c:v>27.386983095644499</c:v>
                </c:pt>
                <c:pt idx="19896">
                  <c:v>27.388359671824201</c:v>
                </c:pt>
                <c:pt idx="19897">
                  <c:v>27.389736248003999</c:v>
                </c:pt>
                <c:pt idx="19898">
                  <c:v>27.391112824183701</c:v>
                </c:pt>
                <c:pt idx="19899">
                  <c:v>27.392489400363399</c:v>
                </c:pt>
                <c:pt idx="19900">
                  <c:v>27.393865976543101</c:v>
                </c:pt>
                <c:pt idx="19901">
                  <c:v>27.395242552722902</c:v>
                </c:pt>
                <c:pt idx="19902">
                  <c:v>27.3966191289026</c:v>
                </c:pt>
                <c:pt idx="19903">
                  <c:v>27.397995705082302</c:v>
                </c:pt>
                <c:pt idx="19904">
                  <c:v>27.399372281262099</c:v>
                </c:pt>
                <c:pt idx="19905">
                  <c:v>27.400748857441801</c:v>
                </c:pt>
                <c:pt idx="19906">
                  <c:v>27.402125433621499</c:v>
                </c:pt>
                <c:pt idx="19907">
                  <c:v>27.403502009801201</c:v>
                </c:pt>
                <c:pt idx="19908">
                  <c:v>27.404878585980999</c:v>
                </c:pt>
                <c:pt idx="19909">
                  <c:v>27.406255162160701</c:v>
                </c:pt>
                <c:pt idx="19910">
                  <c:v>27.407631738340399</c:v>
                </c:pt>
                <c:pt idx="19911">
                  <c:v>27.409008314520101</c:v>
                </c:pt>
                <c:pt idx="19912">
                  <c:v>27.410384890699898</c:v>
                </c:pt>
                <c:pt idx="19913">
                  <c:v>27.4117614668796</c:v>
                </c:pt>
                <c:pt idx="19914">
                  <c:v>27.413138043059298</c:v>
                </c:pt>
                <c:pt idx="19915">
                  <c:v>27.414514619239</c:v>
                </c:pt>
                <c:pt idx="19916">
                  <c:v>27.415891195418801</c:v>
                </c:pt>
                <c:pt idx="19917">
                  <c:v>27.4172677715985</c:v>
                </c:pt>
                <c:pt idx="19918">
                  <c:v>27.418644347778201</c:v>
                </c:pt>
                <c:pt idx="19919">
                  <c:v>27.4200209239579</c:v>
                </c:pt>
                <c:pt idx="19920">
                  <c:v>27.421397500137701</c:v>
                </c:pt>
                <c:pt idx="19921">
                  <c:v>27.422774076317399</c:v>
                </c:pt>
                <c:pt idx="19922">
                  <c:v>27.424150652497101</c:v>
                </c:pt>
                <c:pt idx="19923">
                  <c:v>27.425527228676799</c:v>
                </c:pt>
                <c:pt idx="19924">
                  <c:v>27.4269038048566</c:v>
                </c:pt>
                <c:pt idx="19925">
                  <c:v>27.428280381036299</c:v>
                </c:pt>
                <c:pt idx="19926">
                  <c:v>27.429656957216</c:v>
                </c:pt>
                <c:pt idx="19927">
                  <c:v>27.431033533395698</c:v>
                </c:pt>
                <c:pt idx="19928">
                  <c:v>27.4324101095755</c:v>
                </c:pt>
                <c:pt idx="19929">
                  <c:v>27.433786685755202</c:v>
                </c:pt>
                <c:pt idx="19930">
                  <c:v>27.4351632619349</c:v>
                </c:pt>
                <c:pt idx="19931">
                  <c:v>27.436539838114602</c:v>
                </c:pt>
                <c:pt idx="19932">
                  <c:v>27.437916414294399</c:v>
                </c:pt>
                <c:pt idx="19933">
                  <c:v>27.439292990474101</c:v>
                </c:pt>
                <c:pt idx="19934">
                  <c:v>27.440669566653799</c:v>
                </c:pt>
                <c:pt idx="19935">
                  <c:v>27.442046142833501</c:v>
                </c:pt>
                <c:pt idx="19936">
                  <c:v>27.443422719013299</c:v>
                </c:pt>
                <c:pt idx="19937">
                  <c:v>27.444799295193</c:v>
                </c:pt>
                <c:pt idx="19938">
                  <c:v>27.446175871372699</c:v>
                </c:pt>
                <c:pt idx="19939">
                  <c:v>27.4475524475525</c:v>
                </c:pt>
                <c:pt idx="19940">
                  <c:v>27.448929023732202</c:v>
                </c:pt>
                <c:pt idx="19941">
                  <c:v>27.4503055999119</c:v>
                </c:pt>
                <c:pt idx="19942">
                  <c:v>27.451682176091602</c:v>
                </c:pt>
                <c:pt idx="19943">
                  <c:v>27.453058752271399</c:v>
                </c:pt>
                <c:pt idx="19944">
                  <c:v>27.454435328451101</c:v>
                </c:pt>
                <c:pt idx="19945">
                  <c:v>27.455811904630799</c:v>
                </c:pt>
                <c:pt idx="19946">
                  <c:v>27.457188480810501</c:v>
                </c:pt>
                <c:pt idx="19947">
                  <c:v>27.458565056990299</c:v>
                </c:pt>
                <c:pt idx="19948">
                  <c:v>27.459941633170001</c:v>
                </c:pt>
                <c:pt idx="19949">
                  <c:v>27.461318209349699</c:v>
                </c:pt>
                <c:pt idx="19950">
                  <c:v>27.462694785529401</c:v>
                </c:pt>
                <c:pt idx="19951">
                  <c:v>27.464071361709198</c:v>
                </c:pt>
                <c:pt idx="19952">
                  <c:v>27.4654479378889</c:v>
                </c:pt>
                <c:pt idx="19953">
                  <c:v>27.466824514068598</c:v>
                </c:pt>
                <c:pt idx="19954">
                  <c:v>27.4682010902483</c:v>
                </c:pt>
                <c:pt idx="19955">
                  <c:v>27.469577666428101</c:v>
                </c:pt>
                <c:pt idx="19956">
                  <c:v>27.4709542426078</c:v>
                </c:pt>
                <c:pt idx="19957">
                  <c:v>27.472330818787501</c:v>
                </c:pt>
                <c:pt idx="19958">
                  <c:v>27.473707394967199</c:v>
                </c:pt>
                <c:pt idx="19959">
                  <c:v>27.475083971147001</c:v>
                </c:pt>
                <c:pt idx="19960">
                  <c:v>27.476460547326699</c:v>
                </c:pt>
                <c:pt idx="19961">
                  <c:v>27.477837123506401</c:v>
                </c:pt>
                <c:pt idx="19962">
                  <c:v>27.479213699686099</c:v>
                </c:pt>
                <c:pt idx="19963">
                  <c:v>27.4805902758659</c:v>
                </c:pt>
                <c:pt idx="19964">
                  <c:v>27.481966852045598</c:v>
                </c:pt>
                <c:pt idx="19965">
                  <c:v>27.4833434282253</c:v>
                </c:pt>
                <c:pt idx="19966">
                  <c:v>27.484720004404998</c:v>
                </c:pt>
                <c:pt idx="19967">
                  <c:v>27.4860965805848</c:v>
                </c:pt>
                <c:pt idx="19968">
                  <c:v>27.487473156764501</c:v>
                </c:pt>
                <c:pt idx="19969">
                  <c:v>27.4888497329442</c:v>
                </c:pt>
                <c:pt idx="19970">
                  <c:v>27.490226309124001</c:v>
                </c:pt>
                <c:pt idx="19971">
                  <c:v>27.491602885303699</c:v>
                </c:pt>
                <c:pt idx="19972">
                  <c:v>27.492979461483401</c:v>
                </c:pt>
                <c:pt idx="19973">
                  <c:v>27.494356037663099</c:v>
                </c:pt>
                <c:pt idx="19974">
                  <c:v>27.4957326138429</c:v>
                </c:pt>
                <c:pt idx="19975">
                  <c:v>27.497109190022599</c:v>
                </c:pt>
                <c:pt idx="19976">
                  <c:v>27.4984857662023</c:v>
                </c:pt>
                <c:pt idx="19977">
                  <c:v>27.499862342381999</c:v>
                </c:pt>
                <c:pt idx="19978">
                  <c:v>27.5012389185618</c:v>
                </c:pt>
                <c:pt idx="19979">
                  <c:v>27.502615494741502</c:v>
                </c:pt>
                <c:pt idx="19980">
                  <c:v>27.5039920709212</c:v>
                </c:pt>
                <c:pt idx="19981">
                  <c:v>27.505368647100902</c:v>
                </c:pt>
                <c:pt idx="19982">
                  <c:v>27.506745223280699</c:v>
                </c:pt>
                <c:pt idx="19983">
                  <c:v>27.508121799460401</c:v>
                </c:pt>
                <c:pt idx="19984">
                  <c:v>27.509498375640099</c:v>
                </c:pt>
                <c:pt idx="19985">
                  <c:v>27.510874951819801</c:v>
                </c:pt>
                <c:pt idx="19986">
                  <c:v>27.512251527999599</c:v>
                </c:pt>
                <c:pt idx="19987">
                  <c:v>27.5136281041793</c:v>
                </c:pt>
                <c:pt idx="19988">
                  <c:v>27.515004680358999</c:v>
                </c:pt>
                <c:pt idx="19989">
                  <c:v>27.5163812565387</c:v>
                </c:pt>
                <c:pt idx="19990">
                  <c:v>27.517757832718502</c:v>
                </c:pt>
                <c:pt idx="19991">
                  <c:v>27.5191344088982</c:v>
                </c:pt>
                <c:pt idx="19992">
                  <c:v>27.520510985077902</c:v>
                </c:pt>
                <c:pt idx="19993">
                  <c:v>27.5218875612576</c:v>
                </c:pt>
                <c:pt idx="19994">
                  <c:v>27.523264137437401</c:v>
                </c:pt>
                <c:pt idx="19995">
                  <c:v>27.524640713617099</c:v>
                </c:pt>
                <c:pt idx="19996">
                  <c:v>27.526017289796801</c:v>
                </c:pt>
                <c:pt idx="19997">
                  <c:v>27.527393865976499</c:v>
                </c:pt>
                <c:pt idx="19998">
                  <c:v>27.528770442156301</c:v>
                </c:pt>
                <c:pt idx="19999">
                  <c:v>27.530147018335999</c:v>
                </c:pt>
                <c:pt idx="20000">
                  <c:v>27.531523594515701</c:v>
                </c:pt>
                <c:pt idx="20001">
                  <c:v>27.532900170695498</c:v>
                </c:pt>
                <c:pt idx="20002">
                  <c:v>27.5342767468752</c:v>
                </c:pt>
                <c:pt idx="20003">
                  <c:v>27.535653323054898</c:v>
                </c:pt>
                <c:pt idx="20004">
                  <c:v>27.5370298992346</c:v>
                </c:pt>
                <c:pt idx="20005">
                  <c:v>27.538406475414401</c:v>
                </c:pt>
                <c:pt idx="20006">
                  <c:v>27.5397830515941</c:v>
                </c:pt>
                <c:pt idx="20007">
                  <c:v>27.541159627773801</c:v>
                </c:pt>
                <c:pt idx="20008">
                  <c:v>27.5425362039535</c:v>
                </c:pt>
                <c:pt idx="20009">
                  <c:v>27.543912780133301</c:v>
                </c:pt>
                <c:pt idx="20010">
                  <c:v>27.545289356312999</c:v>
                </c:pt>
                <c:pt idx="20011">
                  <c:v>27.546665932492701</c:v>
                </c:pt>
                <c:pt idx="20012">
                  <c:v>27.548042508672399</c:v>
                </c:pt>
                <c:pt idx="20013">
                  <c:v>27.5494190848522</c:v>
                </c:pt>
                <c:pt idx="20014">
                  <c:v>27.550795661031898</c:v>
                </c:pt>
                <c:pt idx="20015">
                  <c:v>27.5521722372116</c:v>
                </c:pt>
                <c:pt idx="20016">
                  <c:v>27.553548813391298</c:v>
                </c:pt>
                <c:pt idx="20017">
                  <c:v>27.5549253895711</c:v>
                </c:pt>
                <c:pt idx="20018">
                  <c:v>27.556301965750801</c:v>
                </c:pt>
                <c:pt idx="20019">
                  <c:v>27.5576785419305</c:v>
                </c:pt>
                <c:pt idx="20020">
                  <c:v>27.559055118110201</c:v>
                </c:pt>
                <c:pt idx="20021">
                  <c:v>27.560431694289999</c:v>
                </c:pt>
                <c:pt idx="20022">
                  <c:v>27.561808270469701</c:v>
                </c:pt>
                <c:pt idx="20023">
                  <c:v>27.563184846649399</c:v>
                </c:pt>
                <c:pt idx="20024">
                  <c:v>27.564561422829101</c:v>
                </c:pt>
                <c:pt idx="20025">
                  <c:v>27.565937999008899</c:v>
                </c:pt>
                <c:pt idx="20026">
                  <c:v>27.5673145751886</c:v>
                </c:pt>
                <c:pt idx="20027">
                  <c:v>27.568691151368299</c:v>
                </c:pt>
                <c:pt idx="20028">
                  <c:v>27.570067727548</c:v>
                </c:pt>
                <c:pt idx="20029">
                  <c:v>27.571444303727802</c:v>
                </c:pt>
                <c:pt idx="20030">
                  <c:v>27.5728208799075</c:v>
                </c:pt>
                <c:pt idx="20031">
                  <c:v>27.574197456087202</c:v>
                </c:pt>
                <c:pt idx="20032">
                  <c:v>27.575574032266999</c:v>
                </c:pt>
                <c:pt idx="20033">
                  <c:v>27.576950608446701</c:v>
                </c:pt>
                <c:pt idx="20034">
                  <c:v>27.578327184626399</c:v>
                </c:pt>
                <c:pt idx="20035">
                  <c:v>27.579703760806101</c:v>
                </c:pt>
                <c:pt idx="20036">
                  <c:v>27.581080336985899</c:v>
                </c:pt>
                <c:pt idx="20037">
                  <c:v>27.582456913165601</c:v>
                </c:pt>
                <c:pt idx="20038">
                  <c:v>27.583833489345299</c:v>
                </c:pt>
                <c:pt idx="20039">
                  <c:v>27.585210065525001</c:v>
                </c:pt>
                <c:pt idx="20040">
                  <c:v>27.586586641704798</c:v>
                </c:pt>
                <c:pt idx="20041">
                  <c:v>27.5879632178845</c:v>
                </c:pt>
                <c:pt idx="20042">
                  <c:v>27.589339794064198</c:v>
                </c:pt>
                <c:pt idx="20043">
                  <c:v>27.5907163702439</c:v>
                </c:pt>
                <c:pt idx="20044">
                  <c:v>27.592092946423701</c:v>
                </c:pt>
                <c:pt idx="20045">
                  <c:v>27.593469522603399</c:v>
                </c:pt>
                <c:pt idx="20046">
                  <c:v>27.594846098783101</c:v>
                </c:pt>
                <c:pt idx="20047">
                  <c:v>27.596222674962799</c:v>
                </c:pt>
                <c:pt idx="20048">
                  <c:v>27.597599251142601</c:v>
                </c:pt>
                <c:pt idx="20049">
                  <c:v>27.598975827322299</c:v>
                </c:pt>
                <c:pt idx="20050">
                  <c:v>27.600352403502001</c:v>
                </c:pt>
                <c:pt idx="20051">
                  <c:v>27.601728979681699</c:v>
                </c:pt>
                <c:pt idx="20052">
                  <c:v>27.6031055558615</c:v>
                </c:pt>
                <c:pt idx="20053">
                  <c:v>27.604482132041198</c:v>
                </c:pt>
                <c:pt idx="20054">
                  <c:v>27.6058587082209</c:v>
                </c:pt>
                <c:pt idx="20055">
                  <c:v>27.607235284400598</c:v>
                </c:pt>
                <c:pt idx="20056">
                  <c:v>27.6086118605804</c:v>
                </c:pt>
                <c:pt idx="20057">
                  <c:v>27.609988436760101</c:v>
                </c:pt>
                <c:pt idx="20058">
                  <c:v>27.6113650129398</c:v>
                </c:pt>
                <c:pt idx="20059">
                  <c:v>27.612741589119501</c:v>
                </c:pt>
                <c:pt idx="20060">
                  <c:v>27.614118165299299</c:v>
                </c:pt>
                <c:pt idx="20061">
                  <c:v>27.615494741479001</c:v>
                </c:pt>
                <c:pt idx="20062">
                  <c:v>27.616871317658699</c:v>
                </c:pt>
                <c:pt idx="20063">
                  <c:v>27.6182478938385</c:v>
                </c:pt>
                <c:pt idx="20064">
                  <c:v>27.619624470018199</c:v>
                </c:pt>
                <c:pt idx="20065">
                  <c:v>27.6210010461979</c:v>
                </c:pt>
                <c:pt idx="20066">
                  <c:v>27.622377622377599</c:v>
                </c:pt>
                <c:pt idx="20067">
                  <c:v>27.6237541985574</c:v>
                </c:pt>
                <c:pt idx="20068">
                  <c:v>27.625130774737102</c:v>
                </c:pt>
                <c:pt idx="20069">
                  <c:v>27.6265073509168</c:v>
                </c:pt>
                <c:pt idx="20070">
                  <c:v>27.627883927096502</c:v>
                </c:pt>
                <c:pt idx="20071">
                  <c:v>27.629260503276299</c:v>
                </c:pt>
                <c:pt idx="20072">
                  <c:v>27.630637079456001</c:v>
                </c:pt>
                <c:pt idx="20073">
                  <c:v>27.632013655635699</c:v>
                </c:pt>
                <c:pt idx="20074">
                  <c:v>27.633390231815401</c:v>
                </c:pt>
                <c:pt idx="20075">
                  <c:v>27.634766807995199</c:v>
                </c:pt>
                <c:pt idx="20076">
                  <c:v>27.6361433841749</c:v>
                </c:pt>
                <c:pt idx="20077">
                  <c:v>27.637519960354599</c:v>
                </c:pt>
                <c:pt idx="20078">
                  <c:v>27.6388965365343</c:v>
                </c:pt>
                <c:pt idx="20079">
                  <c:v>27.640273112714102</c:v>
                </c:pt>
                <c:pt idx="20080">
                  <c:v>27.6416496888938</c:v>
                </c:pt>
                <c:pt idx="20081">
                  <c:v>27.643026265073502</c:v>
                </c:pt>
                <c:pt idx="20082">
                  <c:v>27.6444028412532</c:v>
                </c:pt>
                <c:pt idx="20083">
                  <c:v>27.645779417433001</c:v>
                </c:pt>
                <c:pt idx="20084">
                  <c:v>27.647155993612699</c:v>
                </c:pt>
                <c:pt idx="20085">
                  <c:v>27.648532569792401</c:v>
                </c:pt>
                <c:pt idx="20086">
                  <c:v>27.649909145972099</c:v>
                </c:pt>
                <c:pt idx="20087">
                  <c:v>27.651285722151901</c:v>
                </c:pt>
                <c:pt idx="20088">
                  <c:v>27.652662298331599</c:v>
                </c:pt>
                <c:pt idx="20089">
                  <c:v>27.654038874511301</c:v>
                </c:pt>
                <c:pt idx="20090">
                  <c:v>27.655415450690999</c:v>
                </c:pt>
                <c:pt idx="20091">
                  <c:v>27.6567920268708</c:v>
                </c:pt>
                <c:pt idx="20092">
                  <c:v>27.658168603050498</c:v>
                </c:pt>
                <c:pt idx="20093">
                  <c:v>27.6595451792302</c:v>
                </c:pt>
                <c:pt idx="20094">
                  <c:v>27.660921755409898</c:v>
                </c:pt>
                <c:pt idx="20095">
                  <c:v>27.6622983315897</c:v>
                </c:pt>
                <c:pt idx="20096">
                  <c:v>27.663674907769401</c:v>
                </c:pt>
                <c:pt idx="20097">
                  <c:v>27.6650514839491</c:v>
                </c:pt>
                <c:pt idx="20098">
                  <c:v>27.666428060128901</c:v>
                </c:pt>
                <c:pt idx="20099">
                  <c:v>27.667804636308599</c:v>
                </c:pt>
                <c:pt idx="20100">
                  <c:v>27.669181212488301</c:v>
                </c:pt>
                <c:pt idx="20101">
                  <c:v>27.670557788667999</c:v>
                </c:pt>
                <c:pt idx="20102">
                  <c:v>27.6719343648478</c:v>
                </c:pt>
                <c:pt idx="20103">
                  <c:v>27.673310941027498</c:v>
                </c:pt>
                <c:pt idx="20104">
                  <c:v>27.6746875172072</c:v>
                </c:pt>
                <c:pt idx="20105">
                  <c:v>27.676064093386898</c:v>
                </c:pt>
                <c:pt idx="20106">
                  <c:v>27.6774406695667</c:v>
                </c:pt>
                <c:pt idx="20107">
                  <c:v>27.678817245746401</c:v>
                </c:pt>
                <c:pt idx="20108">
                  <c:v>27.6801938219261</c:v>
                </c:pt>
                <c:pt idx="20109">
                  <c:v>27.681570398105801</c:v>
                </c:pt>
                <c:pt idx="20110">
                  <c:v>27.682946974285599</c:v>
                </c:pt>
                <c:pt idx="20111">
                  <c:v>27.684323550465301</c:v>
                </c:pt>
                <c:pt idx="20112">
                  <c:v>27.685700126644999</c:v>
                </c:pt>
                <c:pt idx="20113">
                  <c:v>27.687076702824701</c:v>
                </c:pt>
                <c:pt idx="20114">
                  <c:v>27.688453279004499</c:v>
                </c:pt>
                <c:pt idx="20115">
                  <c:v>27.6898298551842</c:v>
                </c:pt>
                <c:pt idx="20116">
                  <c:v>27.691206431363899</c:v>
                </c:pt>
                <c:pt idx="20117">
                  <c:v>27.6925830075436</c:v>
                </c:pt>
                <c:pt idx="20118">
                  <c:v>27.693959583723402</c:v>
                </c:pt>
                <c:pt idx="20119">
                  <c:v>27.6953361599031</c:v>
                </c:pt>
                <c:pt idx="20120">
                  <c:v>27.696712736082802</c:v>
                </c:pt>
                <c:pt idx="20121">
                  <c:v>27.6980893122625</c:v>
                </c:pt>
                <c:pt idx="20122">
                  <c:v>27.699465888442301</c:v>
                </c:pt>
                <c:pt idx="20123">
                  <c:v>27.700842464621999</c:v>
                </c:pt>
                <c:pt idx="20124">
                  <c:v>27.702219040801701</c:v>
                </c:pt>
                <c:pt idx="20125">
                  <c:v>27.703595616981399</c:v>
                </c:pt>
                <c:pt idx="20126">
                  <c:v>27.704972193161201</c:v>
                </c:pt>
                <c:pt idx="20127">
                  <c:v>27.706348769340899</c:v>
                </c:pt>
                <c:pt idx="20128">
                  <c:v>27.707725345520601</c:v>
                </c:pt>
                <c:pt idx="20129">
                  <c:v>27.709101921700402</c:v>
                </c:pt>
                <c:pt idx="20130">
                  <c:v>27.7104784978801</c:v>
                </c:pt>
                <c:pt idx="20131">
                  <c:v>27.711855074059802</c:v>
                </c:pt>
                <c:pt idx="20132">
                  <c:v>27.7132316502395</c:v>
                </c:pt>
                <c:pt idx="20133">
                  <c:v>27.714608226419301</c:v>
                </c:pt>
                <c:pt idx="20134">
                  <c:v>27.715984802598999</c:v>
                </c:pt>
                <c:pt idx="20135">
                  <c:v>27.717361378778701</c:v>
                </c:pt>
                <c:pt idx="20136">
                  <c:v>27.718737954958399</c:v>
                </c:pt>
                <c:pt idx="20137">
                  <c:v>27.720114531138201</c:v>
                </c:pt>
                <c:pt idx="20138">
                  <c:v>27.721491107317899</c:v>
                </c:pt>
                <c:pt idx="20139">
                  <c:v>27.722867683497601</c:v>
                </c:pt>
                <c:pt idx="20140">
                  <c:v>27.724244259677299</c:v>
                </c:pt>
                <c:pt idx="20141">
                  <c:v>27.7256208358571</c:v>
                </c:pt>
                <c:pt idx="20142">
                  <c:v>27.726997412036798</c:v>
                </c:pt>
                <c:pt idx="20143">
                  <c:v>27.7283739882165</c:v>
                </c:pt>
                <c:pt idx="20144">
                  <c:v>27.729750564396198</c:v>
                </c:pt>
                <c:pt idx="20145">
                  <c:v>27.731127140576</c:v>
                </c:pt>
                <c:pt idx="20146">
                  <c:v>27.732503716755701</c:v>
                </c:pt>
                <c:pt idx="20147">
                  <c:v>27.7338802929354</c:v>
                </c:pt>
                <c:pt idx="20148">
                  <c:v>27.735256869115101</c:v>
                </c:pt>
                <c:pt idx="20149">
                  <c:v>27.736633445294899</c:v>
                </c:pt>
                <c:pt idx="20150">
                  <c:v>27.738010021474601</c:v>
                </c:pt>
                <c:pt idx="20151">
                  <c:v>27.739386597654299</c:v>
                </c:pt>
                <c:pt idx="20152">
                  <c:v>27.740763173834001</c:v>
                </c:pt>
                <c:pt idx="20153">
                  <c:v>27.742139750013799</c:v>
                </c:pt>
                <c:pt idx="20154">
                  <c:v>27.7435163261935</c:v>
                </c:pt>
                <c:pt idx="20155">
                  <c:v>27.744892902373198</c:v>
                </c:pt>
                <c:pt idx="20156">
                  <c:v>27.746269478553</c:v>
                </c:pt>
                <c:pt idx="20157">
                  <c:v>27.747646054732702</c:v>
                </c:pt>
                <c:pt idx="20158">
                  <c:v>27.7490226309124</c:v>
                </c:pt>
                <c:pt idx="20159">
                  <c:v>27.750399207092102</c:v>
                </c:pt>
                <c:pt idx="20160">
                  <c:v>27.751775783271899</c:v>
                </c:pt>
                <c:pt idx="20161">
                  <c:v>27.753152359451601</c:v>
                </c:pt>
                <c:pt idx="20162">
                  <c:v>27.754528935631299</c:v>
                </c:pt>
                <c:pt idx="20163">
                  <c:v>27.755905511811001</c:v>
                </c:pt>
                <c:pt idx="20164">
                  <c:v>27.757282087990799</c:v>
                </c:pt>
                <c:pt idx="20165">
                  <c:v>27.7586586641705</c:v>
                </c:pt>
                <c:pt idx="20166">
                  <c:v>27.760035240350199</c:v>
                </c:pt>
                <c:pt idx="20167">
                  <c:v>27.7614118165299</c:v>
                </c:pt>
                <c:pt idx="20168">
                  <c:v>27.762788392709702</c:v>
                </c:pt>
                <c:pt idx="20169">
                  <c:v>27.7641649688894</c:v>
                </c:pt>
                <c:pt idx="20170">
                  <c:v>27.765541545069102</c:v>
                </c:pt>
                <c:pt idx="20171">
                  <c:v>27.7669181212488</c:v>
                </c:pt>
                <c:pt idx="20172">
                  <c:v>27.768294697428601</c:v>
                </c:pt>
                <c:pt idx="20173">
                  <c:v>27.769671273608299</c:v>
                </c:pt>
                <c:pt idx="20174">
                  <c:v>27.771047849788001</c:v>
                </c:pt>
                <c:pt idx="20175">
                  <c:v>27.772424425967699</c:v>
                </c:pt>
                <c:pt idx="20176">
                  <c:v>27.773801002147501</c:v>
                </c:pt>
                <c:pt idx="20177">
                  <c:v>27.775177578327199</c:v>
                </c:pt>
                <c:pt idx="20178">
                  <c:v>27.776554154506901</c:v>
                </c:pt>
                <c:pt idx="20179">
                  <c:v>27.777930730686599</c:v>
                </c:pt>
                <c:pt idx="20180">
                  <c:v>27.7793073068664</c:v>
                </c:pt>
                <c:pt idx="20181">
                  <c:v>27.780683883046098</c:v>
                </c:pt>
                <c:pt idx="20182">
                  <c:v>27.7820604592258</c:v>
                </c:pt>
                <c:pt idx="20183">
                  <c:v>27.783437035405498</c:v>
                </c:pt>
                <c:pt idx="20184">
                  <c:v>27.784813611585299</c:v>
                </c:pt>
                <c:pt idx="20185">
                  <c:v>27.786190187765001</c:v>
                </c:pt>
                <c:pt idx="20186">
                  <c:v>27.787566763944699</c:v>
                </c:pt>
                <c:pt idx="20187">
                  <c:v>27.788943340124401</c:v>
                </c:pt>
                <c:pt idx="20188">
                  <c:v>27.790319916304199</c:v>
                </c:pt>
                <c:pt idx="20189">
                  <c:v>27.791696492483901</c:v>
                </c:pt>
                <c:pt idx="20190">
                  <c:v>27.793073068663599</c:v>
                </c:pt>
                <c:pt idx="20191">
                  <c:v>27.7944496448434</c:v>
                </c:pt>
                <c:pt idx="20192">
                  <c:v>27.795826221023098</c:v>
                </c:pt>
                <c:pt idx="20193">
                  <c:v>27.7972027972028</c:v>
                </c:pt>
                <c:pt idx="20194">
                  <c:v>27.798579373382498</c:v>
                </c:pt>
                <c:pt idx="20195">
                  <c:v>27.7999559495623</c:v>
                </c:pt>
                <c:pt idx="20196">
                  <c:v>27.801332525742001</c:v>
                </c:pt>
                <c:pt idx="20197">
                  <c:v>27.8027091019217</c:v>
                </c:pt>
                <c:pt idx="20198">
                  <c:v>27.804085678101401</c:v>
                </c:pt>
                <c:pt idx="20199">
                  <c:v>27.805462254281199</c:v>
                </c:pt>
                <c:pt idx="20200">
                  <c:v>27.806838830460901</c:v>
                </c:pt>
                <c:pt idx="20201">
                  <c:v>27.808215406640599</c:v>
                </c:pt>
                <c:pt idx="20202">
                  <c:v>27.809591982820301</c:v>
                </c:pt>
                <c:pt idx="20203">
                  <c:v>27.810968559000099</c:v>
                </c:pt>
                <c:pt idx="20204">
                  <c:v>27.8123451351798</c:v>
                </c:pt>
                <c:pt idx="20205">
                  <c:v>27.813721711359499</c:v>
                </c:pt>
                <c:pt idx="20206">
                  <c:v>27.8150982875392</c:v>
                </c:pt>
                <c:pt idx="20207">
                  <c:v>27.816474863719002</c:v>
                </c:pt>
                <c:pt idx="20208">
                  <c:v>27.8178514398987</c:v>
                </c:pt>
                <c:pt idx="20209">
                  <c:v>27.819228016078402</c:v>
                </c:pt>
                <c:pt idx="20210">
                  <c:v>27.8206045922581</c:v>
                </c:pt>
                <c:pt idx="20211">
                  <c:v>27.821981168437901</c:v>
                </c:pt>
                <c:pt idx="20212">
                  <c:v>27.823357744617599</c:v>
                </c:pt>
                <c:pt idx="20213">
                  <c:v>27.824734320797301</c:v>
                </c:pt>
                <c:pt idx="20214">
                  <c:v>27.826110896976999</c:v>
                </c:pt>
                <c:pt idx="20215">
                  <c:v>27.8274874731568</c:v>
                </c:pt>
                <c:pt idx="20216">
                  <c:v>27.828864049336499</c:v>
                </c:pt>
                <c:pt idx="20217">
                  <c:v>27.8302406255162</c:v>
                </c:pt>
                <c:pt idx="20218">
                  <c:v>27.831617201696002</c:v>
                </c:pt>
                <c:pt idx="20219">
                  <c:v>27.8329937778757</c:v>
                </c:pt>
                <c:pt idx="20220">
                  <c:v>27.834370354055402</c:v>
                </c:pt>
                <c:pt idx="20221">
                  <c:v>27.8357469302351</c:v>
                </c:pt>
                <c:pt idx="20222">
                  <c:v>27.837123506414802</c:v>
                </c:pt>
                <c:pt idx="20223">
                  <c:v>27.838500082594599</c:v>
                </c:pt>
                <c:pt idx="20224">
                  <c:v>27.839876658774301</c:v>
                </c:pt>
                <c:pt idx="20225">
                  <c:v>27.841253234953999</c:v>
                </c:pt>
                <c:pt idx="20226">
                  <c:v>27.842629811133801</c:v>
                </c:pt>
                <c:pt idx="20227">
                  <c:v>27.844006387313499</c:v>
                </c:pt>
                <c:pt idx="20228">
                  <c:v>27.845382963493201</c:v>
                </c:pt>
                <c:pt idx="20229">
                  <c:v>27.846759539672899</c:v>
                </c:pt>
                <c:pt idx="20230">
                  <c:v>27.8481361158527</c:v>
                </c:pt>
                <c:pt idx="20231">
                  <c:v>27.849512692032398</c:v>
                </c:pt>
                <c:pt idx="20232">
                  <c:v>27.8508892682121</c:v>
                </c:pt>
                <c:pt idx="20233">
                  <c:v>27.852265844391798</c:v>
                </c:pt>
                <c:pt idx="20234">
                  <c:v>27.8536424205716</c:v>
                </c:pt>
                <c:pt idx="20235">
                  <c:v>27.855018996751301</c:v>
                </c:pt>
                <c:pt idx="20236">
                  <c:v>27.856395572931</c:v>
                </c:pt>
                <c:pt idx="20237">
                  <c:v>27.857772149110701</c:v>
                </c:pt>
                <c:pt idx="20238">
                  <c:v>27.859148725290499</c:v>
                </c:pt>
                <c:pt idx="20239">
                  <c:v>27.860525301470201</c:v>
                </c:pt>
                <c:pt idx="20240">
                  <c:v>27.861901877649899</c:v>
                </c:pt>
                <c:pt idx="20241">
                  <c:v>27.863278453829601</c:v>
                </c:pt>
                <c:pt idx="20242">
                  <c:v>27.864655030009398</c:v>
                </c:pt>
                <c:pt idx="20243">
                  <c:v>27.8660316061891</c:v>
                </c:pt>
                <c:pt idx="20244">
                  <c:v>27.867408182368798</c:v>
                </c:pt>
                <c:pt idx="20245">
                  <c:v>27.8687847585485</c:v>
                </c:pt>
                <c:pt idx="20246">
                  <c:v>27.870161334728301</c:v>
                </c:pt>
                <c:pt idx="20247">
                  <c:v>27.871537910908</c:v>
                </c:pt>
                <c:pt idx="20248">
                  <c:v>27.872914487087701</c:v>
                </c:pt>
                <c:pt idx="20249">
                  <c:v>27.8742910632674</c:v>
                </c:pt>
                <c:pt idx="20250">
                  <c:v>27.875667639447201</c:v>
                </c:pt>
                <c:pt idx="20251">
                  <c:v>27.877044215626899</c:v>
                </c:pt>
                <c:pt idx="20252">
                  <c:v>27.878420791806601</c:v>
                </c:pt>
                <c:pt idx="20253">
                  <c:v>27.879797367986399</c:v>
                </c:pt>
                <c:pt idx="20254">
                  <c:v>27.8811739441661</c:v>
                </c:pt>
                <c:pt idx="20255">
                  <c:v>27.882550520345799</c:v>
                </c:pt>
                <c:pt idx="20256">
                  <c:v>27.8839270965255</c:v>
                </c:pt>
                <c:pt idx="20257">
                  <c:v>27.885303672705302</c:v>
                </c:pt>
                <c:pt idx="20258">
                  <c:v>27.886680248885</c:v>
                </c:pt>
                <c:pt idx="20259">
                  <c:v>27.888056825064702</c:v>
                </c:pt>
                <c:pt idx="20260">
                  <c:v>27.8894334012444</c:v>
                </c:pt>
                <c:pt idx="20261">
                  <c:v>27.890809977424201</c:v>
                </c:pt>
                <c:pt idx="20262">
                  <c:v>27.892186553603899</c:v>
                </c:pt>
                <c:pt idx="20263">
                  <c:v>27.893563129783601</c:v>
                </c:pt>
                <c:pt idx="20264">
                  <c:v>27.894939705963299</c:v>
                </c:pt>
                <c:pt idx="20265">
                  <c:v>27.896316282143101</c:v>
                </c:pt>
                <c:pt idx="20266">
                  <c:v>27.897692858322799</c:v>
                </c:pt>
                <c:pt idx="20267">
                  <c:v>27.899069434502501</c:v>
                </c:pt>
                <c:pt idx="20268">
                  <c:v>27.900446010682199</c:v>
                </c:pt>
                <c:pt idx="20269">
                  <c:v>27.901822586862</c:v>
                </c:pt>
                <c:pt idx="20270">
                  <c:v>27.903199163041698</c:v>
                </c:pt>
                <c:pt idx="20271">
                  <c:v>27.9045757392214</c:v>
                </c:pt>
                <c:pt idx="20272">
                  <c:v>27.905952315401102</c:v>
                </c:pt>
                <c:pt idx="20273">
                  <c:v>27.907328891580899</c:v>
                </c:pt>
                <c:pt idx="20274">
                  <c:v>27.908705467760601</c:v>
                </c:pt>
                <c:pt idx="20275">
                  <c:v>27.910082043940299</c:v>
                </c:pt>
                <c:pt idx="20276">
                  <c:v>27.911458620120001</c:v>
                </c:pt>
                <c:pt idx="20277">
                  <c:v>27.912835196299799</c:v>
                </c:pt>
                <c:pt idx="20278">
                  <c:v>27.914211772479501</c:v>
                </c:pt>
                <c:pt idx="20279">
                  <c:v>27.915588348659199</c:v>
                </c:pt>
                <c:pt idx="20280">
                  <c:v>27.916964924838901</c:v>
                </c:pt>
                <c:pt idx="20281">
                  <c:v>27.918341501018698</c:v>
                </c:pt>
                <c:pt idx="20282">
                  <c:v>27.9197180771984</c:v>
                </c:pt>
                <c:pt idx="20283">
                  <c:v>27.921094653378098</c:v>
                </c:pt>
                <c:pt idx="20284">
                  <c:v>27.9224712295579</c:v>
                </c:pt>
                <c:pt idx="20285">
                  <c:v>27.923847805737601</c:v>
                </c:pt>
                <c:pt idx="20286">
                  <c:v>27.9252243819173</c:v>
                </c:pt>
                <c:pt idx="20287">
                  <c:v>27.926600958097001</c:v>
                </c:pt>
                <c:pt idx="20288">
                  <c:v>27.927977534276799</c:v>
                </c:pt>
                <c:pt idx="20289">
                  <c:v>27.929354110456501</c:v>
                </c:pt>
                <c:pt idx="20290">
                  <c:v>27.930730686636199</c:v>
                </c:pt>
                <c:pt idx="20291">
                  <c:v>27.932107262815901</c:v>
                </c:pt>
                <c:pt idx="20292">
                  <c:v>27.933483838995699</c:v>
                </c:pt>
                <c:pt idx="20293">
                  <c:v>27.9348604151754</c:v>
                </c:pt>
                <c:pt idx="20294">
                  <c:v>27.936236991355099</c:v>
                </c:pt>
                <c:pt idx="20295">
                  <c:v>27.9376135675348</c:v>
                </c:pt>
                <c:pt idx="20296">
                  <c:v>27.938990143714602</c:v>
                </c:pt>
                <c:pt idx="20297">
                  <c:v>27.9403667198943</c:v>
                </c:pt>
                <c:pt idx="20298">
                  <c:v>27.941743296074002</c:v>
                </c:pt>
                <c:pt idx="20299">
                  <c:v>27.9431198722537</c:v>
                </c:pt>
                <c:pt idx="20300">
                  <c:v>27.944496448433501</c:v>
                </c:pt>
                <c:pt idx="20301">
                  <c:v>27.945873024613199</c:v>
                </c:pt>
                <c:pt idx="20302">
                  <c:v>27.947249600792901</c:v>
                </c:pt>
                <c:pt idx="20303">
                  <c:v>27.948626176972599</c:v>
                </c:pt>
                <c:pt idx="20304">
                  <c:v>27.9500027531524</c:v>
                </c:pt>
                <c:pt idx="20305">
                  <c:v>27.951379329332099</c:v>
                </c:pt>
                <c:pt idx="20306">
                  <c:v>27.9527559055118</c:v>
                </c:pt>
                <c:pt idx="20307">
                  <c:v>27.954132481691499</c:v>
                </c:pt>
                <c:pt idx="20308">
                  <c:v>27.9555090578713</c:v>
                </c:pt>
                <c:pt idx="20309">
                  <c:v>27.956885634051002</c:v>
                </c:pt>
                <c:pt idx="20310">
                  <c:v>27.9582622102307</c:v>
                </c:pt>
                <c:pt idx="20311">
                  <c:v>27.959638786410402</c:v>
                </c:pt>
                <c:pt idx="20312">
                  <c:v>27.961015362590199</c:v>
                </c:pt>
                <c:pt idx="20313">
                  <c:v>27.962391938769901</c:v>
                </c:pt>
                <c:pt idx="20314">
                  <c:v>27.963768514949599</c:v>
                </c:pt>
                <c:pt idx="20315">
                  <c:v>27.965145091129301</c:v>
                </c:pt>
                <c:pt idx="20316">
                  <c:v>27.966521667309099</c:v>
                </c:pt>
                <c:pt idx="20317">
                  <c:v>27.967898243488801</c:v>
                </c:pt>
                <c:pt idx="20318">
                  <c:v>27.969274819668499</c:v>
                </c:pt>
                <c:pt idx="20319">
                  <c:v>27.9706513958483</c:v>
                </c:pt>
                <c:pt idx="20320">
                  <c:v>27.972027972027998</c:v>
                </c:pt>
                <c:pt idx="20321">
                  <c:v>27.9734045482077</c:v>
                </c:pt>
                <c:pt idx="20322">
                  <c:v>27.974781124387398</c:v>
                </c:pt>
                <c:pt idx="20323">
                  <c:v>27.9761577005672</c:v>
                </c:pt>
                <c:pt idx="20324">
                  <c:v>27.977534276746901</c:v>
                </c:pt>
                <c:pt idx="20325">
                  <c:v>27.9789108529266</c:v>
                </c:pt>
                <c:pt idx="20326">
                  <c:v>27.980287429106301</c:v>
                </c:pt>
                <c:pt idx="20327">
                  <c:v>27.981664005286099</c:v>
                </c:pt>
                <c:pt idx="20328">
                  <c:v>27.983040581465801</c:v>
                </c:pt>
                <c:pt idx="20329">
                  <c:v>27.984417157645499</c:v>
                </c:pt>
                <c:pt idx="20330">
                  <c:v>27.985793733825201</c:v>
                </c:pt>
                <c:pt idx="20331">
                  <c:v>27.987170310004998</c:v>
                </c:pt>
                <c:pt idx="20332">
                  <c:v>27.9885468861847</c:v>
                </c:pt>
                <c:pt idx="20333">
                  <c:v>27.989923462364398</c:v>
                </c:pt>
                <c:pt idx="20334">
                  <c:v>27.9913000385441</c:v>
                </c:pt>
                <c:pt idx="20335">
                  <c:v>27.992676614723901</c:v>
                </c:pt>
                <c:pt idx="20336">
                  <c:v>27.9940531909036</c:v>
                </c:pt>
                <c:pt idx="20337">
                  <c:v>27.995429767083301</c:v>
                </c:pt>
                <c:pt idx="20338">
                  <c:v>27.996806343263</c:v>
                </c:pt>
                <c:pt idx="20339">
                  <c:v>27.998182919442801</c:v>
                </c:pt>
                <c:pt idx="20340">
                  <c:v>27.999559495622499</c:v>
                </c:pt>
                <c:pt idx="20341">
                  <c:v>28.000936071802201</c:v>
                </c:pt>
                <c:pt idx="20342">
                  <c:v>28.002312647981899</c:v>
                </c:pt>
                <c:pt idx="20343">
                  <c:v>28.0036892241617</c:v>
                </c:pt>
                <c:pt idx="20344">
                  <c:v>28.005065800341399</c:v>
                </c:pt>
                <c:pt idx="20345">
                  <c:v>28.0064423765211</c:v>
                </c:pt>
                <c:pt idx="20346">
                  <c:v>28.007818952700902</c:v>
                </c:pt>
                <c:pt idx="20347">
                  <c:v>28.0091955288806</c:v>
                </c:pt>
                <c:pt idx="20348">
                  <c:v>28.010572105060302</c:v>
                </c:pt>
                <c:pt idx="20349">
                  <c:v>28.01194868124</c:v>
                </c:pt>
                <c:pt idx="20350">
                  <c:v>28.013325257419702</c:v>
                </c:pt>
                <c:pt idx="20351">
                  <c:v>28.014701833599499</c:v>
                </c:pt>
                <c:pt idx="20352">
                  <c:v>28.016078409779201</c:v>
                </c:pt>
                <c:pt idx="20353">
                  <c:v>28.017454985958899</c:v>
                </c:pt>
                <c:pt idx="20354">
                  <c:v>28.018831562138701</c:v>
                </c:pt>
                <c:pt idx="20355">
                  <c:v>28.020208138318399</c:v>
                </c:pt>
                <c:pt idx="20356">
                  <c:v>28.021584714498101</c:v>
                </c:pt>
                <c:pt idx="20357">
                  <c:v>28.022961290677799</c:v>
                </c:pt>
                <c:pt idx="20358">
                  <c:v>28.0243378668576</c:v>
                </c:pt>
                <c:pt idx="20359">
                  <c:v>28.025714443037302</c:v>
                </c:pt>
                <c:pt idx="20360">
                  <c:v>28.027091019217</c:v>
                </c:pt>
                <c:pt idx="20361">
                  <c:v>28.028467595396702</c:v>
                </c:pt>
                <c:pt idx="20362">
                  <c:v>28.029844171576499</c:v>
                </c:pt>
                <c:pt idx="20363">
                  <c:v>28.031220747756201</c:v>
                </c:pt>
                <c:pt idx="20364">
                  <c:v>28.032597323935899</c:v>
                </c:pt>
                <c:pt idx="20365">
                  <c:v>28.033973900115601</c:v>
                </c:pt>
                <c:pt idx="20366">
                  <c:v>28.035350476295399</c:v>
                </c:pt>
                <c:pt idx="20367">
                  <c:v>28.036727052475101</c:v>
                </c:pt>
                <c:pt idx="20368">
                  <c:v>28.038103628654799</c:v>
                </c:pt>
                <c:pt idx="20369">
                  <c:v>28.039480204834501</c:v>
                </c:pt>
                <c:pt idx="20370">
                  <c:v>28.040856781014298</c:v>
                </c:pt>
                <c:pt idx="20371">
                  <c:v>28.042233357194</c:v>
                </c:pt>
                <c:pt idx="20372">
                  <c:v>28.043609933373698</c:v>
                </c:pt>
                <c:pt idx="20373">
                  <c:v>28.0449865095534</c:v>
                </c:pt>
                <c:pt idx="20374">
                  <c:v>28.046363085733201</c:v>
                </c:pt>
                <c:pt idx="20375">
                  <c:v>28.0477396619129</c:v>
                </c:pt>
                <c:pt idx="20376">
                  <c:v>28.049116238092601</c:v>
                </c:pt>
                <c:pt idx="20377">
                  <c:v>28.0504928142723</c:v>
                </c:pt>
                <c:pt idx="20378">
                  <c:v>28.051869390452101</c:v>
                </c:pt>
                <c:pt idx="20379">
                  <c:v>28.053245966631799</c:v>
                </c:pt>
                <c:pt idx="20380">
                  <c:v>28.054622542811501</c:v>
                </c:pt>
                <c:pt idx="20381">
                  <c:v>28.055999118991299</c:v>
                </c:pt>
                <c:pt idx="20382">
                  <c:v>28.057375695171</c:v>
                </c:pt>
                <c:pt idx="20383">
                  <c:v>28.058752271350698</c:v>
                </c:pt>
                <c:pt idx="20384">
                  <c:v>28.0601288475304</c:v>
                </c:pt>
                <c:pt idx="20385">
                  <c:v>28.061505423710202</c:v>
                </c:pt>
                <c:pt idx="20386">
                  <c:v>28.0628819998899</c:v>
                </c:pt>
                <c:pt idx="20387">
                  <c:v>28.064258576069602</c:v>
                </c:pt>
                <c:pt idx="20388">
                  <c:v>28.0656351522493</c:v>
                </c:pt>
                <c:pt idx="20389">
                  <c:v>28.067011728429101</c:v>
                </c:pt>
                <c:pt idx="20390">
                  <c:v>28.068388304608799</c:v>
                </c:pt>
                <c:pt idx="20391">
                  <c:v>28.069764880788501</c:v>
                </c:pt>
                <c:pt idx="20392">
                  <c:v>28.071141456968199</c:v>
                </c:pt>
                <c:pt idx="20393">
                  <c:v>28.072518033148</c:v>
                </c:pt>
                <c:pt idx="20394">
                  <c:v>28.073894609327699</c:v>
                </c:pt>
                <c:pt idx="20395">
                  <c:v>28.0752711855074</c:v>
                </c:pt>
                <c:pt idx="20396">
                  <c:v>28.076647761687099</c:v>
                </c:pt>
                <c:pt idx="20397">
                  <c:v>28.0780243378669</c:v>
                </c:pt>
                <c:pt idx="20398">
                  <c:v>28.079400914046602</c:v>
                </c:pt>
                <c:pt idx="20399">
                  <c:v>28.0807774902263</c:v>
                </c:pt>
                <c:pt idx="20400">
                  <c:v>28.082154066406002</c:v>
                </c:pt>
                <c:pt idx="20401">
                  <c:v>28.083530642585799</c:v>
                </c:pt>
                <c:pt idx="20402">
                  <c:v>28.084907218765501</c:v>
                </c:pt>
                <c:pt idx="20403">
                  <c:v>28.086283794945199</c:v>
                </c:pt>
                <c:pt idx="20404">
                  <c:v>28.087660371124901</c:v>
                </c:pt>
                <c:pt idx="20405">
                  <c:v>28.089036947304699</c:v>
                </c:pt>
                <c:pt idx="20406">
                  <c:v>28.090413523484401</c:v>
                </c:pt>
                <c:pt idx="20407">
                  <c:v>28.091790099664099</c:v>
                </c:pt>
                <c:pt idx="20408">
                  <c:v>28.093166675843801</c:v>
                </c:pt>
                <c:pt idx="20409">
                  <c:v>28.094543252023598</c:v>
                </c:pt>
                <c:pt idx="20410">
                  <c:v>28.0959198282033</c:v>
                </c:pt>
                <c:pt idx="20411">
                  <c:v>28.097296404382998</c:v>
                </c:pt>
                <c:pt idx="20412">
                  <c:v>28.098672980562799</c:v>
                </c:pt>
                <c:pt idx="20413">
                  <c:v>28.100049556742501</c:v>
                </c:pt>
                <c:pt idx="20414">
                  <c:v>28.101426132922199</c:v>
                </c:pt>
                <c:pt idx="20415">
                  <c:v>28.102802709101901</c:v>
                </c:pt>
                <c:pt idx="20416">
                  <c:v>28.104179285281699</c:v>
                </c:pt>
                <c:pt idx="20417">
                  <c:v>28.105555861461401</c:v>
                </c:pt>
                <c:pt idx="20418">
                  <c:v>28.106932437641099</c:v>
                </c:pt>
                <c:pt idx="20419">
                  <c:v>28.108309013820801</c:v>
                </c:pt>
                <c:pt idx="20420">
                  <c:v>28.109685590000598</c:v>
                </c:pt>
                <c:pt idx="20421">
                  <c:v>28.1110621661803</c:v>
                </c:pt>
                <c:pt idx="20422">
                  <c:v>28.112438742359998</c:v>
                </c:pt>
                <c:pt idx="20423">
                  <c:v>28.1138153185397</c:v>
                </c:pt>
                <c:pt idx="20424">
                  <c:v>28.115191894719501</c:v>
                </c:pt>
                <c:pt idx="20425">
                  <c:v>28.1165684708992</c:v>
                </c:pt>
                <c:pt idx="20426">
                  <c:v>28.117945047078901</c:v>
                </c:pt>
                <c:pt idx="20427">
                  <c:v>28.1193216232586</c:v>
                </c:pt>
                <c:pt idx="20428">
                  <c:v>28.120698199438401</c:v>
                </c:pt>
                <c:pt idx="20429">
                  <c:v>28.122074775618099</c:v>
                </c:pt>
                <c:pt idx="20430">
                  <c:v>28.123451351797801</c:v>
                </c:pt>
                <c:pt idx="20431">
                  <c:v>28.124827927977499</c:v>
                </c:pt>
                <c:pt idx="20432">
                  <c:v>28.1262045041573</c:v>
                </c:pt>
                <c:pt idx="20433">
                  <c:v>28.127581080336999</c:v>
                </c:pt>
                <c:pt idx="20434">
                  <c:v>28.1289576565167</c:v>
                </c:pt>
                <c:pt idx="20435">
                  <c:v>28.130334232696399</c:v>
                </c:pt>
                <c:pt idx="20436">
                  <c:v>28.1317108088762</c:v>
                </c:pt>
                <c:pt idx="20437">
                  <c:v>28.133087385055902</c:v>
                </c:pt>
                <c:pt idx="20438">
                  <c:v>28.1344639612356</c:v>
                </c:pt>
                <c:pt idx="20439">
                  <c:v>28.135840537415302</c:v>
                </c:pt>
                <c:pt idx="20440">
                  <c:v>28.137217113595099</c:v>
                </c:pt>
                <c:pt idx="20441">
                  <c:v>28.138593689774801</c:v>
                </c:pt>
                <c:pt idx="20442">
                  <c:v>28.139970265954499</c:v>
                </c:pt>
                <c:pt idx="20443">
                  <c:v>28.1413468421343</c:v>
                </c:pt>
                <c:pt idx="20444">
                  <c:v>28.142723418313999</c:v>
                </c:pt>
                <c:pt idx="20445">
                  <c:v>28.1440999944937</c:v>
                </c:pt>
                <c:pt idx="20446">
                  <c:v>28.145476570673399</c:v>
                </c:pt>
                <c:pt idx="20447">
                  <c:v>28.1468531468532</c:v>
                </c:pt>
                <c:pt idx="20448">
                  <c:v>28.148229723032902</c:v>
                </c:pt>
                <c:pt idx="20449">
                  <c:v>28.1496062992126</c:v>
                </c:pt>
                <c:pt idx="20450">
                  <c:v>28.150982875392302</c:v>
                </c:pt>
                <c:pt idx="20451">
                  <c:v>28.152359451572099</c:v>
                </c:pt>
                <c:pt idx="20452">
                  <c:v>28.153736027751801</c:v>
                </c:pt>
                <c:pt idx="20453">
                  <c:v>28.155112603931499</c:v>
                </c:pt>
                <c:pt idx="20454">
                  <c:v>28.156489180111201</c:v>
                </c:pt>
                <c:pt idx="20455">
                  <c:v>28.157865756290999</c:v>
                </c:pt>
                <c:pt idx="20456">
                  <c:v>28.159242332470701</c:v>
                </c:pt>
                <c:pt idx="20457">
                  <c:v>28.160618908650399</c:v>
                </c:pt>
                <c:pt idx="20458">
                  <c:v>28.161995484830101</c:v>
                </c:pt>
                <c:pt idx="20459">
                  <c:v>28.163372061009898</c:v>
                </c:pt>
                <c:pt idx="20460">
                  <c:v>28.1647486371896</c:v>
                </c:pt>
                <c:pt idx="20461">
                  <c:v>28.166125213369298</c:v>
                </c:pt>
                <c:pt idx="20462">
                  <c:v>28.167501789549</c:v>
                </c:pt>
                <c:pt idx="20463">
                  <c:v>28.168878365728801</c:v>
                </c:pt>
                <c:pt idx="20464">
                  <c:v>28.1702549419085</c:v>
                </c:pt>
                <c:pt idx="20465">
                  <c:v>28.171631518088201</c:v>
                </c:pt>
                <c:pt idx="20466">
                  <c:v>28.1730080942679</c:v>
                </c:pt>
                <c:pt idx="20467">
                  <c:v>28.174384670447701</c:v>
                </c:pt>
                <c:pt idx="20468">
                  <c:v>28.175761246627399</c:v>
                </c:pt>
                <c:pt idx="20469">
                  <c:v>28.177137822807101</c:v>
                </c:pt>
                <c:pt idx="20470">
                  <c:v>28.178514398986799</c:v>
                </c:pt>
                <c:pt idx="20471">
                  <c:v>28.1798909751666</c:v>
                </c:pt>
                <c:pt idx="20472">
                  <c:v>28.181267551346298</c:v>
                </c:pt>
                <c:pt idx="20473">
                  <c:v>28.182644127526</c:v>
                </c:pt>
                <c:pt idx="20474">
                  <c:v>28.184020703705698</c:v>
                </c:pt>
                <c:pt idx="20475">
                  <c:v>28.1853972798855</c:v>
                </c:pt>
                <c:pt idx="20476">
                  <c:v>28.186773856065201</c:v>
                </c:pt>
                <c:pt idx="20477">
                  <c:v>28.1881504322449</c:v>
                </c:pt>
                <c:pt idx="20478">
                  <c:v>28.189527008424701</c:v>
                </c:pt>
                <c:pt idx="20479">
                  <c:v>28.190903584604399</c:v>
                </c:pt>
                <c:pt idx="20480">
                  <c:v>28.192280160784101</c:v>
                </c:pt>
                <c:pt idx="20481">
                  <c:v>28.193656736963799</c:v>
                </c:pt>
                <c:pt idx="20482">
                  <c:v>28.1950333131436</c:v>
                </c:pt>
                <c:pt idx="20483">
                  <c:v>28.196409889323299</c:v>
                </c:pt>
                <c:pt idx="20484">
                  <c:v>28.197786465503</c:v>
                </c:pt>
                <c:pt idx="20485">
                  <c:v>28.199163041682699</c:v>
                </c:pt>
                <c:pt idx="20486">
                  <c:v>28.2005396178625</c:v>
                </c:pt>
                <c:pt idx="20487">
                  <c:v>28.201916194042202</c:v>
                </c:pt>
                <c:pt idx="20488">
                  <c:v>28.2032927702219</c:v>
                </c:pt>
                <c:pt idx="20489">
                  <c:v>28.204669346401602</c:v>
                </c:pt>
                <c:pt idx="20490">
                  <c:v>28.206045922581399</c:v>
                </c:pt>
                <c:pt idx="20491">
                  <c:v>28.207422498761101</c:v>
                </c:pt>
                <c:pt idx="20492">
                  <c:v>28.208799074940799</c:v>
                </c:pt>
                <c:pt idx="20493">
                  <c:v>28.210175651120501</c:v>
                </c:pt>
                <c:pt idx="20494">
                  <c:v>28.211552227300299</c:v>
                </c:pt>
                <c:pt idx="20495">
                  <c:v>28.212928803480001</c:v>
                </c:pt>
                <c:pt idx="20496">
                  <c:v>28.214305379659699</c:v>
                </c:pt>
                <c:pt idx="20497">
                  <c:v>28.215681955839401</c:v>
                </c:pt>
                <c:pt idx="20498">
                  <c:v>28.217058532019198</c:v>
                </c:pt>
                <c:pt idx="20499">
                  <c:v>28.2184351081989</c:v>
                </c:pt>
                <c:pt idx="20500">
                  <c:v>28.219811684378602</c:v>
                </c:pt>
                <c:pt idx="20501">
                  <c:v>28.2211882605583</c:v>
                </c:pt>
                <c:pt idx="20502">
                  <c:v>28.222564836738101</c:v>
                </c:pt>
                <c:pt idx="20503">
                  <c:v>28.223941412917799</c:v>
                </c:pt>
                <c:pt idx="20504">
                  <c:v>28.225317989097501</c:v>
                </c:pt>
                <c:pt idx="20505">
                  <c:v>28.226694565277199</c:v>
                </c:pt>
                <c:pt idx="20506">
                  <c:v>28.228071141457001</c:v>
                </c:pt>
                <c:pt idx="20507">
                  <c:v>28.229447717636699</c:v>
                </c:pt>
                <c:pt idx="20508">
                  <c:v>28.230824293816401</c:v>
                </c:pt>
                <c:pt idx="20509">
                  <c:v>28.232200869996198</c:v>
                </c:pt>
                <c:pt idx="20510">
                  <c:v>28.2335774461759</c:v>
                </c:pt>
                <c:pt idx="20511">
                  <c:v>28.234954022355598</c:v>
                </c:pt>
                <c:pt idx="20512">
                  <c:v>28.2363305985353</c:v>
                </c:pt>
                <c:pt idx="20513">
                  <c:v>28.237707174715101</c:v>
                </c:pt>
                <c:pt idx="20514">
                  <c:v>28.2390837508948</c:v>
                </c:pt>
                <c:pt idx="20515">
                  <c:v>28.240460327074501</c:v>
                </c:pt>
                <c:pt idx="20516">
                  <c:v>28.2418369032542</c:v>
                </c:pt>
                <c:pt idx="20517">
                  <c:v>28.243213479434001</c:v>
                </c:pt>
                <c:pt idx="20518">
                  <c:v>28.244590055613699</c:v>
                </c:pt>
                <c:pt idx="20519">
                  <c:v>28.245966631793401</c:v>
                </c:pt>
                <c:pt idx="20520">
                  <c:v>28.247343207973099</c:v>
                </c:pt>
                <c:pt idx="20521">
                  <c:v>28.2487197841529</c:v>
                </c:pt>
                <c:pt idx="20522">
                  <c:v>28.250096360332599</c:v>
                </c:pt>
                <c:pt idx="20523">
                  <c:v>28.2514729365123</c:v>
                </c:pt>
                <c:pt idx="20524">
                  <c:v>28.252849512691999</c:v>
                </c:pt>
                <c:pt idx="20525">
                  <c:v>28.2542260888718</c:v>
                </c:pt>
                <c:pt idx="20526">
                  <c:v>28.255602665051502</c:v>
                </c:pt>
                <c:pt idx="20527">
                  <c:v>28.2569792412312</c:v>
                </c:pt>
                <c:pt idx="20528">
                  <c:v>28.258355817410902</c:v>
                </c:pt>
                <c:pt idx="20529">
                  <c:v>28.259732393590699</c:v>
                </c:pt>
                <c:pt idx="20530">
                  <c:v>28.261108969770401</c:v>
                </c:pt>
                <c:pt idx="20531">
                  <c:v>28.262485545950099</c:v>
                </c:pt>
                <c:pt idx="20532">
                  <c:v>28.263862122129801</c:v>
                </c:pt>
                <c:pt idx="20533">
                  <c:v>28.265238698309599</c:v>
                </c:pt>
                <c:pt idx="20534">
                  <c:v>28.2666152744893</c:v>
                </c:pt>
                <c:pt idx="20535">
                  <c:v>28.267991850668999</c:v>
                </c:pt>
                <c:pt idx="20536">
                  <c:v>28.2693684268487</c:v>
                </c:pt>
                <c:pt idx="20537">
                  <c:v>28.270745003028502</c:v>
                </c:pt>
                <c:pt idx="20538">
                  <c:v>28.2721215792082</c:v>
                </c:pt>
                <c:pt idx="20539">
                  <c:v>28.273498155387902</c:v>
                </c:pt>
                <c:pt idx="20540">
                  <c:v>28.274874731567699</c:v>
                </c:pt>
                <c:pt idx="20541">
                  <c:v>28.276251307747401</c:v>
                </c:pt>
                <c:pt idx="20542">
                  <c:v>28.277627883927099</c:v>
                </c:pt>
                <c:pt idx="20543">
                  <c:v>28.279004460106801</c:v>
                </c:pt>
                <c:pt idx="20544">
                  <c:v>28.280381036286599</c:v>
                </c:pt>
                <c:pt idx="20545">
                  <c:v>28.281757612466301</c:v>
                </c:pt>
                <c:pt idx="20546">
                  <c:v>28.283134188645999</c:v>
                </c:pt>
                <c:pt idx="20547">
                  <c:v>28.284510764825701</c:v>
                </c:pt>
                <c:pt idx="20548">
                  <c:v>28.285887341005498</c:v>
                </c:pt>
                <c:pt idx="20549">
                  <c:v>28.2872639171852</c:v>
                </c:pt>
                <c:pt idx="20550">
                  <c:v>28.288640493364898</c:v>
                </c:pt>
                <c:pt idx="20551">
                  <c:v>28.2900170695446</c:v>
                </c:pt>
                <c:pt idx="20552">
                  <c:v>28.291393645724401</c:v>
                </c:pt>
                <c:pt idx="20553">
                  <c:v>28.2927702219041</c:v>
                </c:pt>
                <c:pt idx="20554">
                  <c:v>28.294146798083801</c:v>
                </c:pt>
                <c:pt idx="20555">
                  <c:v>28.2955233742635</c:v>
                </c:pt>
                <c:pt idx="20556">
                  <c:v>28.296899950443301</c:v>
                </c:pt>
                <c:pt idx="20557">
                  <c:v>28.298276526622999</c:v>
                </c:pt>
                <c:pt idx="20558">
                  <c:v>28.299653102802701</c:v>
                </c:pt>
                <c:pt idx="20559">
                  <c:v>28.301029678982399</c:v>
                </c:pt>
                <c:pt idx="20560">
                  <c:v>28.3024062551622</c:v>
                </c:pt>
                <c:pt idx="20561">
                  <c:v>28.303782831341898</c:v>
                </c:pt>
                <c:pt idx="20562">
                  <c:v>28.3051594075216</c:v>
                </c:pt>
                <c:pt idx="20563">
                  <c:v>28.306535983701298</c:v>
                </c:pt>
                <c:pt idx="20564">
                  <c:v>28.3079125598811</c:v>
                </c:pt>
                <c:pt idx="20565">
                  <c:v>28.309289136060801</c:v>
                </c:pt>
                <c:pt idx="20566">
                  <c:v>28.3106657122405</c:v>
                </c:pt>
                <c:pt idx="20567">
                  <c:v>28.312042288420201</c:v>
                </c:pt>
                <c:pt idx="20568">
                  <c:v>28.313418864599999</c:v>
                </c:pt>
                <c:pt idx="20569">
                  <c:v>28.314795440779701</c:v>
                </c:pt>
                <c:pt idx="20570">
                  <c:v>28.316172016959399</c:v>
                </c:pt>
                <c:pt idx="20571">
                  <c:v>28.317548593139101</c:v>
                </c:pt>
                <c:pt idx="20572">
                  <c:v>28.318925169318899</c:v>
                </c:pt>
                <c:pt idx="20573">
                  <c:v>28.3203017454986</c:v>
                </c:pt>
                <c:pt idx="20574">
                  <c:v>28.321678321678299</c:v>
                </c:pt>
                <c:pt idx="20575">
                  <c:v>28.3230548978581</c:v>
                </c:pt>
                <c:pt idx="20576">
                  <c:v>28.324431474037802</c:v>
                </c:pt>
                <c:pt idx="20577">
                  <c:v>28.3258080502175</c:v>
                </c:pt>
                <c:pt idx="20578">
                  <c:v>28.327184626397202</c:v>
                </c:pt>
                <c:pt idx="20579">
                  <c:v>28.328561202576999</c:v>
                </c:pt>
                <c:pt idx="20580">
                  <c:v>28.329937778756701</c:v>
                </c:pt>
                <c:pt idx="20581">
                  <c:v>28.331314354936399</c:v>
                </c:pt>
                <c:pt idx="20582">
                  <c:v>28.332690931116101</c:v>
                </c:pt>
                <c:pt idx="20583">
                  <c:v>28.334067507295899</c:v>
                </c:pt>
                <c:pt idx="20584">
                  <c:v>28.335444083475601</c:v>
                </c:pt>
                <c:pt idx="20585">
                  <c:v>28.336820659655299</c:v>
                </c:pt>
                <c:pt idx="20586">
                  <c:v>28.338197235835</c:v>
                </c:pt>
                <c:pt idx="20587">
                  <c:v>28.339573812014802</c:v>
                </c:pt>
                <c:pt idx="20588">
                  <c:v>28.3409503881945</c:v>
                </c:pt>
                <c:pt idx="20589">
                  <c:v>28.342326964374202</c:v>
                </c:pt>
                <c:pt idx="20590">
                  <c:v>28.3437035405539</c:v>
                </c:pt>
                <c:pt idx="20591">
                  <c:v>28.345080116733701</c:v>
                </c:pt>
                <c:pt idx="20592">
                  <c:v>28.346456692913399</c:v>
                </c:pt>
                <c:pt idx="20593">
                  <c:v>28.347833269093101</c:v>
                </c:pt>
                <c:pt idx="20594">
                  <c:v>28.349209845272799</c:v>
                </c:pt>
                <c:pt idx="20595">
                  <c:v>28.350586421452601</c:v>
                </c:pt>
                <c:pt idx="20596">
                  <c:v>28.351962997632299</c:v>
                </c:pt>
                <c:pt idx="20597">
                  <c:v>28.353339573812001</c:v>
                </c:pt>
                <c:pt idx="20598">
                  <c:v>28.354716149991699</c:v>
                </c:pt>
                <c:pt idx="20599">
                  <c:v>28.3560927261715</c:v>
                </c:pt>
                <c:pt idx="20600">
                  <c:v>28.357469302351198</c:v>
                </c:pt>
                <c:pt idx="20601">
                  <c:v>28.3588458785309</c:v>
                </c:pt>
                <c:pt idx="20602">
                  <c:v>28.360222454710598</c:v>
                </c:pt>
                <c:pt idx="20603">
                  <c:v>28.3615990308904</c:v>
                </c:pt>
                <c:pt idx="20604">
                  <c:v>28.362975607070101</c:v>
                </c:pt>
                <c:pt idx="20605">
                  <c:v>28.3643521832498</c:v>
                </c:pt>
                <c:pt idx="20606">
                  <c:v>28.365728759429501</c:v>
                </c:pt>
                <c:pt idx="20607">
                  <c:v>28.367105335609299</c:v>
                </c:pt>
                <c:pt idx="20608">
                  <c:v>28.368481911789001</c:v>
                </c:pt>
                <c:pt idx="20609">
                  <c:v>28.369858487968699</c:v>
                </c:pt>
                <c:pt idx="20610">
                  <c:v>28.3712350641485</c:v>
                </c:pt>
                <c:pt idx="20611">
                  <c:v>28.372611640328198</c:v>
                </c:pt>
                <c:pt idx="20612">
                  <c:v>28.3739882165079</c:v>
                </c:pt>
                <c:pt idx="20613">
                  <c:v>28.375364792687598</c:v>
                </c:pt>
                <c:pt idx="20614">
                  <c:v>28.3767413688674</c:v>
                </c:pt>
                <c:pt idx="20615">
                  <c:v>28.378117945047102</c:v>
                </c:pt>
                <c:pt idx="20616">
                  <c:v>28.3794945212268</c:v>
                </c:pt>
                <c:pt idx="20617">
                  <c:v>28.380871097406501</c:v>
                </c:pt>
                <c:pt idx="20618">
                  <c:v>28.382247673586299</c:v>
                </c:pt>
                <c:pt idx="20619">
                  <c:v>28.383624249766001</c:v>
                </c:pt>
                <c:pt idx="20620">
                  <c:v>28.385000825945699</c:v>
                </c:pt>
                <c:pt idx="20621">
                  <c:v>28.386377402125401</c:v>
                </c:pt>
                <c:pt idx="20622">
                  <c:v>28.387753978305199</c:v>
                </c:pt>
                <c:pt idx="20623">
                  <c:v>28.3891305544849</c:v>
                </c:pt>
                <c:pt idx="20624">
                  <c:v>28.390507130664599</c:v>
                </c:pt>
                <c:pt idx="20625">
                  <c:v>28.3918837068443</c:v>
                </c:pt>
                <c:pt idx="20626">
                  <c:v>28.393260283024102</c:v>
                </c:pt>
                <c:pt idx="20627">
                  <c:v>28.3946368592038</c:v>
                </c:pt>
                <c:pt idx="20628">
                  <c:v>28.396013435383502</c:v>
                </c:pt>
                <c:pt idx="20629">
                  <c:v>28.3973900115632</c:v>
                </c:pt>
                <c:pt idx="20630">
                  <c:v>28.398766587743001</c:v>
                </c:pt>
                <c:pt idx="20631">
                  <c:v>28.400143163922699</c:v>
                </c:pt>
                <c:pt idx="20632">
                  <c:v>28.401519740102401</c:v>
                </c:pt>
                <c:pt idx="20633">
                  <c:v>28.402896316282199</c:v>
                </c:pt>
                <c:pt idx="20634">
                  <c:v>28.404272892461901</c:v>
                </c:pt>
                <c:pt idx="20635">
                  <c:v>28.405649468641599</c:v>
                </c:pt>
                <c:pt idx="20636">
                  <c:v>28.407026044821301</c:v>
                </c:pt>
                <c:pt idx="20637">
                  <c:v>28.408402621001098</c:v>
                </c:pt>
                <c:pt idx="20638">
                  <c:v>28.4097791971808</c:v>
                </c:pt>
                <c:pt idx="20639">
                  <c:v>28.411155773360498</c:v>
                </c:pt>
                <c:pt idx="20640">
                  <c:v>28.4125323495402</c:v>
                </c:pt>
                <c:pt idx="20641">
                  <c:v>28.413908925720001</c:v>
                </c:pt>
                <c:pt idx="20642">
                  <c:v>28.415285501899699</c:v>
                </c:pt>
                <c:pt idx="20643">
                  <c:v>28.416662078079401</c:v>
                </c:pt>
                <c:pt idx="20644">
                  <c:v>28.418038654259099</c:v>
                </c:pt>
                <c:pt idx="20645">
                  <c:v>28.419415230438901</c:v>
                </c:pt>
                <c:pt idx="20646">
                  <c:v>28.420791806618599</c:v>
                </c:pt>
                <c:pt idx="20647">
                  <c:v>28.422168382798301</c:v>
                </c:pt>
                <c:pt idx="20648">
                  <c:v>28.423544958977999</c:v>
                </c:pt>
                <c:pt idx="20649">
                  <c:v>28.4249215351578</c:v>
                </c:pt>
                <c:pt idx="20650">
                  <c:v>28.426298111337498</c:v>
                </c:pt>
                <c:pt idx="20651">
                  <c:v>28.4276746875172</c:v>
                </c:pt>
                <c:pt idx="20652">
                  <c:v>28.429051263696898</c:v>
                </c:pt>
                <c:pt idx="20653">
                  <c:v>28.4304278398767</c:v>
                </c:pt>
                <c:pt idx="20654">
                  <c:v>28.431804416056401</c:v>
                </c:pt>
                <c:pt idx="20655">
                  <c:v>28.4331809922361</c:v>
                </c:pt>
                <c:pt idx="20656">
                  <c:v>28.434557568415801</c:v>
                </c:pt>
                <c:pt idx="20657">
                  <c:v>28.435934144595599</c:v>
                </c:pt>
                <c:pt idx="20658">
                  <c:v>28.437310720775301</c:v>
                </c:pt>
                <c:pt idx="20659">
                  <c:v>28.438687296954999</c:v>
                </c:pt>
                <c:pt idx="20660">
                  <c:v>28.440063873134701</c:v>
                </c:pt>
                <c:pt idx="20661">
                  <c:v>28.441440449314499</c:v>
                </c:pt>
                <c:pt idx="20662">
                  <c:v>28.4428170254942</c:v>
                </c:pt>
                <c:pt idx="20663">
                  <c:v>28.444193601673899</c:v>
                </c:pt>
                <c:pt idx="20664">
                  <c:v>28.4455701778536</c:v>
                </c:pt>
                <c:pt idx="20665">
                  <c:v>28.446946754033402</c:v>
                </c:pt>
                <c:pt idx="20666">
                  <c:v>28.4483233302131</c:v>
                </c:pt>
                <c:pt idx="20667">
                  <c:v>28.449699906392802</c:v>
                </c:pt>
                <c:pt idx="20668">
                  <c:v>28.451076482572599</c:v>
                </c:pt>
                <c:pt idx="20669">
                  <c:v>28.452453058752301</c:v>
                </c:pt>
                <c:pt idx="20670">
                  <c:v>28.453829634931999</c:v>
                </c:pt>
                <c:pt idx="20671">
                  <c:v>28.455206211111701</c:v>
                </c:pt>
                <c:pt idx="20672">
                  <c:v>28.456582787291499</c:v>
                </c:pt>
                <c:pt idx="20673">
                  <c:v>28.4579593634712</c:v>
                </c:pt>
                <c:pt idx="20674">
                  <c:v>28.459335939650899</c:v>
                </c:pt>
                <c:pt idx="20675">
                  <c:v>28.4607125158306</c:v>
                </c:pt>
                <c:pt idx="20676">
                  <c:v>28.462089092010402</c:v>
                </c:pt>
                <c:pt idx="20677">
                  <c:v>28.4634656681901</c:v>
                </c:pt>
                <c:pt idx="20678">
                  <c:v>28.464842244369802</c:v>
                </c:pt>
                <c:pt idx="20679">
                  <c:v>28.4662188205495</c:v>
                </c:pt>
                <c:pt idx="20680">
                  <c:v>28.467595396729301</c:v>
                </c:pt>
                <c:pt idx="20681">
                  <c:v>28.468971972908999</c:v>
                </c:pt>
                <c:pt idx="20682">
                  <c:v>28.470348549088701</c:v>
                </c:pt>
                <c:pt idx="20683">
                  <c:v>28.471725125268399</c:v>
                </c:pt>
                <c:pt idx="20684">
                  <c:v>28.473101701448201</c:v>
                </c:pt>
                <c:pt idx="20685">
                  <c:v>28.474478277627899</c:v>
                </c:pt>
                <c:pt idx="20686">
                  <c:v>28.475854853807601</c:v>
                </c:pt>
                <c:pt idx="20687">
                  <c:v>28.477231429987299</c:v>
                </c:pt>
                <c:pt idx="20688">
                  <c:v>28.4786080061671</c:v>
                </c:pt>
                <c:pt idx="20689">
                  <c:v>28.479984582346798</c:v>
                </c:pt>
                <c:pt idx="20690">
                  <c:v>28.4813611585265</c:v>
                </c:pt>
                <c:pt idx="20691">
                  <c:v>28.482737734706198</c:v>
                </c:pt>
                <c:pt idx="20692">
                  <c:v>28.484114310886</c:v>
                </c:pt>
                <c:pt idx="20693">
                  <c:v>28.485490887065701</c:v>
                </c:pt>
                <c:pt idx="20694">
                  <c:v>28.4868674632454</c:v>
                </c:pt>
                <c:pt idx="20695">
                  <c:v>28.488244039425101</c:v>
                </c:pt>
                <c:pt idx="20696">
                  <c:v>28.489620615604899</c:v>
                </c:pt>
                <c:pt idx="20697">
                  <c:v>28.490997191784601</c:v>
                </c:pt>
                <c:pt idx="20698">
                  <c:v>28.492373767964299</c:v>
                </c:pt>
                <c:pt idx="20699">
                  <c:v>28.4937503441441</c:v>
                </c:pt>
                <c:pt idx="20700">
                  <c:v>28.495126920323798</c:v>
                </c:pt>
                <c:pt idx="20701">
                  <c:v>28.4965034965035</c:v>
                </c:pt>
                <c:pt idx="20702">
                  <c:v>28.497880072683198</c:v>
                </c:pt>
                <c:pt idx="20703">
                  <c:v>28.499256648863</c:v>
                </c:pt>
                <c:pt idx="20704">
                  <c:v>28.500633225042701</c:v>
                </c:pt>
                <c:pt idx="20705">
                  <c:v>28.5020098012224</c:v>
                </c:pt>
                <c:pt idx="20706">
                  <c:v>28.503386377402101</c:v>
                </c:pt>
                <c:pt idx="20707">
                  <c:v>28.504762953581899</c:v>
                </c:pt>
                <c:pt idx="20708">
                  <c:v>28.506139529761601</c:v>
                </c:pt>
                <c:pt idx="20709">
                  <c:v>28.507516105941299</c:v>
                </c:pt>
                <c:pt idx="20710">
                  <c:v>28.508892682121001</c:v>
                </c:pt>
                <c:pt idx="20711">
                  <c:v>28.510269258300799</c:v>
                </c:pt>
                <c:pt idx="20712">
                  <c:v>28.5116458344805</c:v>
                </c:pt>
                <c:pt idx="20713">
                  <c:v>28.513022410660199</c:v>
                </c:pt>
                <c:pt idx="20714">
                  <c:v>28.5143989868399</c:v>
                </c:pt>
                <c:pt idx="20715">
                  <c:v>28.515775563019702</c:v>
                </c:pt>
                <c:pt idx="20716">
                  <c:v>28.5171521391994</c:v>
                </c:pt>
                <c:pt idx="20717">
                  <c:v>28.518528715379102</c:v>
                </c:pt>
                <c:pt idx="20718">
                  <c:v>28.5199052915588</c:v>
                </c:pt>
                <c:pt idx="20719">
                  <c:v>28.521281867738601</c:v>
                </c:pt>
                <c:pt idx="20720">
                  <c:v>28.522658443918299</c:v>
                </c:pt>
                <c:pt idx="20721">
                  <c:v>28.524035020098001</c:v>
                </c:pt>
                <c:pt idx="20722">
                  <c:v>28.525411596277699</c:v>
                </c:pt>
                <c:pt idx="20723">
                  <c:v>28.526788172457501</c:v>
                </c:pt>
                <c:pt idx="20724">
                  <c:v>28.528164748637199</c:v>
                </c:pt>
                <c:pt idx="20725">
                  <c:v>28.529541324816901</c:v>
                </c:pt>
                <c:pt idx="20726">
                  <c:v>28.530917900996599</c:v>
                </c:pt>
                <c:pt idx="20727">
                  <c:v>28.5322944771764</c:v>
                </c:pt>
                <c:pt idx="20728">
                  <c:v>28.533671053356102</c:v>
                </c:pt>
                <c:pt idx="20729">
                  <c:v>28.5350476295358</c:v>
                </c:pt>
                <c:pt idx="20730">
                  <c:v>28.536424205715502</c:v>
                </c:pt>
                <c:pt idx="20731">
                  <c:v>28.537800781895299</c:v>
                </c:pt>
                <c:pt idx="20732">
                  <c:v>28.539177358075001</c:v>
                </c:pt>
                <c:pt idx="20733">
                  <c:v>28.540553934254699</c:v>
                </c:pt>
                <c:pt idx="20734">
                  <c:v>28.541930510434501</c:v>
                </c:pt>
                <c:pt idx="20735">
                  <c:v>28.543307086614199</c:v>
                </c:pt>
                <c:pt idx="20736">
                  <c:v>28.544683662793901</c:v>
                </c:pt>
                <c:pt idx="20737">
                  <c:v>28.546060238973599</c:v>
                </c:pt>
                <c:pt idx="20738">
                  <c:v>28.5474368151534</c:v>
                </c:pt>
                <c:pt idx="20739">
                  <c:v>28.548813391333098</c:v>
                </c:pt>
                <c:pt idx="20740">
                  <c:v>28.5501899675128</c:v>
                </c:pt>
                <c:pt idx="20741">
                  <c:v>28.551566543692498</c:v>
                </c:pt>
                <c:pt idx="20742">
                  <c:v>28.5529431198723</c:v>
                </c:pt>
                <c:pt idx="20743">
                  <c:v>28.554319696052001</c:v>
                </c:pt>
                <c:pt idx="20744">
                  <c:v>28.5556962722317</c:v>
                </c:pt>
                <c:pt idx="20745">
                  <c:v>28.557072848411401</c:v>
                </c:pt>
                <c:pt idx="20746">
                  <c:v>28.558449424591199</c:v>
                </c:pt>
                <c:pt idx="20747">
                  <c:v>28.559826000770901</c:v>
                </c:pt>
                <c:pt idx="20748">
                  <c:v>28.561202576950599</c:v>
                </c:pt>
                <c:pt idx="20749">
                  <c:v>28.562579153130301</c:v>
                </c:pt>
                <c:pt idx="20750">
                  <c:v>28.563955729310099</c:v>
                </c:pt>
                <c:pt idx="20751">
                  <c:v>28.5653323054898</c:v>
                </c:pt>
                <c:pt idx="20752">
                  <c:v>28.566708881669499</c:v>
                </c:pt>
                <c:pt idx="20753">
                  <c:v>28.5680854578492</c:v>
                </c:pt>
                <c:pt idx="20754">
                  <c:v>28.569462034029002</c:v>
                </c:pt>
                <c:pt idx="20755">
                  <c:v>28.5708386102087</c:v>
                </c:pt>
                <c:pt idx="20756">
                  <c:v>28.572215186388402</c:v>
                </c:pt>
                <c:pt idx="20757">
                  <c:v>28.5735917625681</c:v>
                </c:pt>
                <c:pt idx="20758">
                  <c:v>28.574968338747901</c:v>
                </c:pt>
                <c:pt idx="20759">
                  <c:v>28.576344914927599</c:v>
                </c:pt>
                <c:pt idx="20760">
                  <c:v>28.577721491107301</c:v>
                </c:pt>
                <c:pt idx="20761">
                  <c:v>28.579098067286999</c:v>
                </c:pt>
                <c:pt idx="20762">
                  <c:v>28.5804746434668</c:v>
                </c:pt>
                <c:pt idx="20763">
                  <c:v>28.581851219646499</c:v>
                </c:pt>
                <c:pt idx="20764">
                  <c:v>28.5832277958262</c:v>
                </c:pt>
                <c:pt idx="20765">
                  <c:v>28.584604372006002</c:v>
                </c:pt>
                <c:pt idx="20766">
                  <c:v>28.5859809481857</c:v>
                </c:pt>
                <c:pt idx="20767">
                  <c:v>28.587357524365402</c:v>
                </c:pt>
                <c:pt idx="20768">
                  <c:v>28.5887341005451</c:v>
                </c:pt>
                <c:pt idx="20769">
                  <c:v>28.590110676724901</c:v>
                </c:pt>
                <c:pt idx="20770">
                  <c:v>28.591487252904599</c:v>
                </c:pt>
                <c:pt idx="20771">
                  <c:v>28.592863829084301</c:v>
                </c:pt>
                <c:pt idx="20772">
                  <c:v>28.594240405263999</c:v>
                </c:pt>
                <c:pt idx="20773">
                  <c:v>28.595616981443801</c:v>
                </c:pt>
                <c:pt idx="20774">
                  <c:v>28.596993557623499</c:v>
                </c:pt>
                <c:pt idx="20775">
                  <c:v>28.598370133803201</c:v>
                </c:pt>
                <c:pt idx="20776">
                  <c:v>28.599746709982899</c:v>
                </c:pt>
                <c:pt idx="20777">
                  <c:v>28.6011232861627</c:v>
                </c:pt>
                <c:pt idx="20778">
                  <c:v>28.602499862342398</c:v>
                </c:pt>
                <c:pt idx="20779">
                  <c:v>28.6038764385221</c:v>
                </c:pt>
                <c:pt idx="20780">
                  <c:v>28.605253014701798</c:v>
                </c:pt>
                <c:pt idx="20781">
                  <c:v>28.6066295908816</c:v>
                </c:pt>
                <c:pt idx="20782">
                  <c:v>28.608006167061301</c:v>
                </c:pt>
                <c:pt idx="20783">
                  <c:v>28.609382743241</c:v>
                </c:pt>
                <c:pt idx="20784">
                  <c:v>28.610759319420701</c:v>
                </c:pt>
                <c:pt idx="20785">
                  <c:v>28.612135895600499</c:v>
                </c:pt>
                <c:pt idx="20786">
                  <c:v>28.613512471780201</c:v>
                </c:pt>
                <c:pt idx="20787">
                  <c:v>28.614889047959899</c:v>
                </c:pt>
                <c:pt idx="20788">
                  <c:v>28.616265624139601</c:v>
                </c:pt>
                <c:pt idx="20789">
                  <c:v>28.617642200319398</c:v>
                </c:pt>
                <c:pt idx="20790">
                  <c:v>28.6190187764991</c:v>
                </c:pt>
                <c:pt idx="20791">
                  <c:v>28.620395352678798</c:v>
                </c:pt>
                <c:pt idx="20792">
                  <c:v>28.6217719288585</c:v>
                </c:pt>
                <c:pt idx="20793">
                  <c:v>28.623148505038301</c:v>
                </c:pt>
                <c:pt idx="20794">
                  <c:v>28.624525081218</c:v>
                </c:pt>
                <c:pt idx="20795">
                  <c:v>28.625901657397701</c:v>
                </c:pt>
                <c:pt idx="20796">
                  <c:v>28.627278233577499</c:v>
                </c:pt>
                <c:pt idx="20797">
                  <c:v>28.628654809757201</c:v>
                </c:pt>
                <c:pt idx="20798">
                  <c:v>28.630031385936899</c:v>
                </c:pt>
                <c:pt idx="20799">
                  <c:v>28.631407962116601</c:v>
                </c:pt>
                <c:pt idx="20800">
                  <c:v>28.632784538296399</c:v>
                </c:pt>
                <c:pt idx="20801">
                  <c:v>28.6341611144761</c:v>
                </c:pt>
                <c:pt idx="20802">
                  <c:v>28.635537690655799</c:v>
                </c:pt>
                <c:pt idx="20803">
                  <c:v>28.6369142668355</c:v>
                </c:pt>
                <c:pt idx="20804">
                  <c:v>28.638290843015302</c:v>
                </c:pt>
                <c:pt idx="20805">
                  <c:v>28.639667419195</c:v>
                </c:pt>
                <c:pt idx="20806">
                  <c:v>28.641043995374702</c:v>
                </c:pt>
                <c:pt idx="20807">
                  <c:v>28.6424205715544</c:v>
                </c:pt>
                <c:pt idx="20808">
                  <c:v>28.643797147734201</c:v>
                </c:pt>
                <c:pt idx="20809">
                  <c:v>28.645173723913899</c:v>
                </c:pt>
                <c:pt idx="20810">
                  <c:v>28.646550300093601</c:v>
                </c:pt>
                <c:pt idx="20811">
                  <c:v>28.647926876273299</c:v>
                </c:pt>
                <c:pt idx="20812">
                  <c:v>28.649303452453101</c:v>
                </c:pt>
                <c:pt idx="20813">
                  <c:v>28.650680028632799</c:v>
                </c:pt>
                <c:pt idx="20814">
                  <c:v>28.6520566048125</c:v>
                </c:pt>
                <c:pt idx="20815">
                  <c:v>28.653433180992199</c:v>
                </c:pt>
                <c:pt idx="20816">
                  <c:v>28.654809757172</c:v>
                </c:pt>
                <c:pt idx="20817">
                  <c:v>28.656186333351702</c:v>
                </c:pt>
                <c:pt idx="20818">
                  <c:v>28.6575629095314</c:v>
                </c:pt>
                <c:pt idx="20819">
                  <c:v>28.658939485711102</c:v>
                </c:pt>
                <c:pt idx="20820">
                  <c:v>28.660316061890899</c:v>
                </c:pt>
                <c:pt idx="20821">
                  <c:v>28.661692638070601</c:v>
                </c:pt>
                <c:pt idx="20822">
                  <c:v>28.663069214250299</c:v>
                </c:pt>
                <c:pt idx="20823">
                  <c:v>28.664445790430001</c:v>
                </c:pt>
                <c:pt idx="20824">
                  <c:v>28.665822366609799</c:v>
                </c:pt>
                <c:pt idx="20825">
                  <c:v>28.667198942789501</c:v>
                </c:pt>
                <c:pt idx="20826">
                  <c:v>28.668575518969199</c:v>
                </c:pt>
                <c:pt idx="20827">
                  <c:v>28.669952095148901</c:v>
                </c:pt>
                <c:pt idx="20828">
                  <c:v>28.671328671328698</c:v>
                </c:pt>
                <c:pt idx="20829">
                  <c:v>28.6727052475084</c:v>
                </c:pt>
                <c:pt idx="20830">
                  <c:v>28.674081823688098</c:v>
                </c:pt>
                <c:pt idx="20831">
                  <c:v>28.6754583998679</c:v>
                </c:pt>
                <c:pt idx="20832">
                  <c:v>28.676834976047601</c:v>
                </c:pt>
                <c:pt idx="20833">
                  <c:v>28.6782115522273</c:v>
                </c:pt>
                <c:pt idx="20834">
                  <c:v>28.679588128407001</c:v>
                </c:pt>
                <c:pt idx="20835">
                  <c:v>28.680964704586799</c:v>
                </c:pt>
                <c:pt idx="20836">
                  <c:v>28.682341280766501</c:v>
                </c:pt>
                <c:pt idx="20837">
                  <c:v>28.683717856946199</c:v>
                </c:pt>
                <c:pt idx="20838">
                  <c:v>28.685094433125901</c:v>
                </c:pt>
                <c:pt idx="20839">
                  <c:v>28.686471009305698</c:v>
                </c:pt>
                <c:pt idx="20840">
                  <c:v>28.6878475854854</c:v>
                </c:pt>
                <c:pt idx="20841">
                  <c:v>28.689224161665098</c:v>
                </c:pt>
                <c:pt idx="20842">
                  <c:v>28.6906007378448</c:v>
                </c:pt>
                <c:pt idx="20843">
                  <c:v>28.691977314024601</c:v>
                </c:pt>
                <c:pt idx="20844">
                  <c:v>28.6933538902043</c:v>
                </c:pt>
                <c:pt idx="20845">
                  <c:v>28.694730466384001</c:v>
                </c:pt>
                <c:pt idx="20846">
                  <c:v>28.6961070425637</c:v>
                </c:pt>
                <c:pt idx="20847">
                  <c:v>28.697483618743501</c:v>
                </c:pt>
                <c:pt idx="20848">
                  <c:v>28.698860194923199</c:v>
                </c:pt>
                <c:pt idx="20849">
                  <c:v>28.700236771102901</c:v>
                </c:pt>
                <c:pt idx="20850">
                  <c:v>28.701613347282599</c:v>
                </c:pt>
                <c:pt idx="20851">
                  <c:v>28.7029899234624</c:v>
                </c:pt>
                <c:pt idx="20852">
                  <c:v>28.704366499642099</c:v>
                </c:pt>
                <c:pt idx="20853">
                  <c:v>28.7057430758218</c:v>
                </c:pt>
                <c:pt idx="20854">
                  <c:v>28.707119652001499</c:v>
                </c:pt>
                <c:pt idx="20855">
                  <c:v>28.7084962281813</c:v>
                </c:pt>
                <c:pt idx="20856">
                  <c:v>28.709872804361002</c:v>
                </c:pt>
                <c:pt idx="20857">
                  <c:v>28.7112493805407</c:v>
                </c:pt>
                <c:pt idx="20858">
                  <c:v>28.712625956720501</c:v>
                </c:pt>
                <c:pt idx="20859">
                  <c:v>28.714002532900199</c:v>
                </c:pt>
                <c:pt idx="20860">
                  <c:v>28.715379109079901</c:v>
                </c:pt>
                <c:pt idx="20861">
                  <c:v>28.716755685259599</c:v>
                </c:pt>
                <c:pt idx="20862">
                  <c:v>28.718132261439301</c:v>
                </c:pt>
                <c:pt idx="20863">
                  <c:v>28.719508837619099</c:v>
                </c:pt>
                <c:pt idx="20864">
                  <c:v>28.720885413798801</c:v>
                </c:pt>
                <c:pt idx="20865">
                  <c:v>28.722261989978499</c:v>
                </c:pt>
                <c:pt idx="20866">
                  <c:v>28.7236385661583</c:v>
                </c:pt>
                <c:pt idx="20867">
                  <c:v>28.725015142337998</c:v>
                </c:pt>
                <c:pt idx="20868">
                  <c:v>28.7263917185177</c:v>
                </c:pt>
                <c:pt idx="20869">
                  <c:v>28.727768294697398</c:v>
                </c:pt>
                <c:pt idx="20870">
                  <c:v>28.729144870877199</c:v>
                </c:pt>
                <c:pt idx="20871">
                  <c:v>28.730521447056901</c:v>
                </c:pt>
                <c:pt idx="20872">
                  <c:v>28.731898023236599</c:v>
                </c:pt>
                <c:pt idx="20873">
                  <c:v>28.733274599416301</c:v>
                </c:pt>
                <c:pt idx="20874">
                  <c:v>28.734651175596099</c:v>
                </c:pt>
                <c:pt idx="20875">
                  <c:v>28.736027751775801</c:v>
                </c:pt>
                <c:pt idx="20876">
                  <c:v>28.737404327955499</c:v>
                </c:pt>
                <c:pt idx="20877">
                  <c:v>28.738780904135201</c:v>
                </c:pt>
                <c:pt idx="20878">
                  <c:v>28.740157480314998</c:v>
                </c:pt>
                <c:pt idx="20879">
                  <c:v>28.7415340564947</c:v>
                </c:pt>
                <c:pt idx="20880">
                  <c:v>28.742910632674398</c:v>
                </c:pt>
                <c:pt idx="20881">
                  <c:v>28.7442872088541</c:v>
                </c:pt>
                <c:pt idx="20882">
                  <c:v>28.745663785033901</c:v>
                </c:pt>
                <c:pt idx="20883">
                  <c:v>28.7470403612136</c:v>
                </c:pt>
                <c:pt idx="20884">
                  <c:v>28.748416937393301</c:v>
                </c:pt>
                <c:pt idx="20885">
                  <c:v>28.749793513573</c:v>
                </c:pt>
                <c:pt idx="20886">
                  <c:v>28.751170089752801</c:v>
                </c:pt>
                <c:pt idx="20887">
                  <c:v>28.752546665932499</c:v>
                </c:pt>
                <c:pt idx="20888">
                  <c:v>28.753923242112201</c:v>
                </c:pt>
                <c:pt idx="20889">
                  <c:v>28.755299818291999</c:v>
                </c:pt>
                <c:pt idx="20890">
                  <c:v>28.7566763944717</c:v>
                </c:pt>
                <c:pt idx="20891">
                  <c:v>28.758052970651399</c:v>
                </c:pt>
                <c:pt idx="20892">
                  <c:v>28.7594295468311</c:v>
                </c:pt>
                <c:pt idx="20893">
                  <c:v>28.760806123010902</c:v>
                </c:pt>
                <c:pt idx="20894">
                  <c:v>28.7621826991906</c:v>
                </c:pt>
                <c:pt idx="20895">
                  <c:v>28.763559275370302</c:v>
                </c:pt>
                <c:pt idx="20896">
                  <c:v>28.76493585155</c:v>
                </c:pt>
                <c:pt idx="20897">
                  <c:v>28.766312427729801</c:v>
                </c:pt>
                <c:pt idx="20898">
                  <c:v>28.767689003909499</c:v>
                </c:pt>
                <c:pt idx="20899">
                  <c:v>28.769065580089201</c:v>
                </c:pt>
                <c:pt idx="20900">
                  <c:v>28.770442156268899</c:v>
                </c:pt>
                <c:pt idx="20901">
                  <c:v>28.7718187324487</c:v>
                </c:pt>
                <c:pt idx="20902">
                  <c:v>28.773195308628399</c:v>
                </c:pt>
                <c:pt idx="20903">
                  <c:v>28.7745718848081</c:v>
                </c:pt>
                <c:pt idx="20904">
                  <c:v>28.775948460987799</c:v>
                </c:pt>
                <c:pt idx="20905">
                  <c:v>28.7773250371676</c:v>
                </c:pt>
                <c:pt idx="20906">
                  <c:v>28.778701613347302</c:v>
                </c:pt>
                <c:pt idx="20907">
                  <c:v>28.780078189527</c:v>
                </c:pt>
                <c:pt idx="20908">
                  <c:v>28.781454765706702</c:v>
                </c:pt>
                <c:pt idx="20909">
                  <c:v>28.782831341886499</c:v>
                </c:pt>
                <c:pt idx="20910">
                  <c:v>28.784207918066201</c:v>
                </c:pt>
                <c:pt idx="20911">
                  <c:v>28.785584494245899</c:v>
                </c:pt>
                <c:pt idx="20912">
                  <c:v>28.786961070425601</c:v>
                </c:pt>
                <c:pt idx="20913">
                  <c:v>28.788337646605399</c:v>
                </c:pt>
                <c:pt idx="20914">
                  <c:v>28.789714222785101</c:v>
                </c:pt>
                <c:pt idx="20915">
                  <c:v>28.791090798964799</c:v>
                </c:pt>
                <c:pt idx="20916">
                  <c:v>28.792467375144501</c:v>
                </c:pt>
                <c:pt idx="20917">
                  <c:v>28.793843951324298</c:v>
                </c:pt>
                <c:pt idx="20918">
                  <c:v>28.795220527504</c:v>
                </c:pt>
                <c:pt idx="20919">
                  <c:v>28.796597103683698</c:v>
                </c:pt>
                <c:pt idx="20920">
                  <c:v>28.7979736798634</c:v>
                </c:pt>
                <c:pt idx="20921">
                  <c:v>28.799350256043201</c:v>
                </c:pt>
                <c:pt idx="20922">
                  <c:v>28.8007268322229</c:v>
                </c:pt>
                <c:pt idx="20923">
                  <c:v>28.802103408402601</c:v>
                </c:pt>
                <c:pt idx="20924">
                  <c:v>28.803479984582399</c:v>
                </c:pt>
                <c:pt idx="20925">
                  <c:v>28.804856560762101</c:v>
                </c:pt>
                <c:pt idx="20926">
                  <c:v>28.806233136941799</c:v>
                </c:pt>
                <c:pt idx="20927">
                  <c:v>28.807609713121501</c:v>
                </c:pt>
                <c:pt idx="20928">
                  <c:v>28.808986289301298</c:v>
                </c:pt>
                <c:pt idx="20929">
                  <c:v>28.810362865481</c:v>
                </c:pt>
                <c:pt idx="20930">
                  <c:v>28.811739441660698</c:v>
                </c:pt>
                <c:pt idx="20931">
                  <c:v>28.8131160178404</c:v>
                </c:pt>
                <c:pt idx="20932">
                  <c:v>28.814492594020201</c:v>
                </c:pt>
                <c:pt idx="20933">
                  <c:v>28.8158691701999</c:v>
                </c:pt>
                <c:pt idx="20934">
                  <c:v>28.817245746379601</c:v>
                </c:pt>
                <c:pt idx="20935">
                  <c:v>28.8186223225593</c:v>
                </c:pt>
                <c:pt idx="20936">
                  <c:v>28.819998898739101</c:v>
                </c:pt>
                <c:pt idx="20937">
                  <c:v>28.821375474918799</c:v>
                </c:pt>
                <c:pt idx="20938">
                  <c:v>28.822752051098501</c:v>
                </c:pt>
                <c:pt idx="20939">
                  <c:v>28.824128627278199</c:v>
                </c:pt>
                <c:pt idx="20940">
                  <c:v>28.825505203458</c:v>
                </c:pt>
                <c:pt idx="20941">
                  <c:v>28.826881779637699</c:v>
                </c:pt>
                <c:pt idx="20942">
                  <c:v>28.8282583558174</c:v>
                </c:pt>
                <c:pt idx="20943">
                  <c:v>28.829634931997099</c:v>
                </c:pt>
                <c:pt idx="20944">
                  <c:v>28.8310115081769</c:v>
                </c:pt>
                <c:pt idx="20945">
                  <c:v>28.832388084356602</c:v>
                </c:pt>
                <c:pt idx="20946">
                  <c:v>28.8337646605363</c:v>
                </c:pt>
                <c:pt idx="20947">
                  <c:v>28.835141236716002</c:v>
                </c:pt>
                <c:pt idx="20948">
                  <c:v>28.836517812895799</c:v>
                </c:pt>
                <c:pt idx="20949">
                  <c:v>28.837894389075501</c:v>
                </c:pt>
                <c:pt idx="20950">
                  <c:v>28.839270965255199</c:v>
                </c:pt>
                <c:pt idx="20951">
                  <c:v>28.840647541434901</c:v>
                </c:pt>
                <c:pt idx="20952">
                  <c:v>28.842024117614699</c:v>
                </c:pt>
                <c:pt idx="20953">
                  <c:v>28.843400693794401</c:v>
                </c:pt>
                <c:pt idx="20954">
                  <c:v>28.844777269974099</c:v>
                </c:pt>
                <c:pt idx="20955">
                  <c:v>28.8461538461539</c:v>
                </c:pt>
                <c:pt idx="20956">
                  <c:v>28.847530422333602</c:v>
                </c:pt>
                <c:pt idx="20957">
                  <c:v>28.8489069985133</c:v>
                </c:pt>
                <c:pt idx="20958">
                  <c:v>28.850283574693002</c:v>
                </c:pt>
                <c:pt idx="20959">
                  <c:v>28.851660150872799</c:v>
                </c:pt>
                <c:pt idx="20960">
                  <c:v>28.853036727052501</c:v>
                </c:pt>
                <c:pt idx="20961">
                  <c:v>28.854413303232199</c:v>
                </c:pt>
                <c:pt idx="20962">
                  <c:v>28.855789879411901</c:v>
                </c:pt>
                <c:pt idx="20963">
                  <c:v>28.857166455591699</c:v>
                </c:pt>
                <c:pt idx="20964">
                  <c:v>28.858543031771401</c:v>
                </c:pt>
                <c:pt idx="20965">
                  <c:v>28.859919607951099</c:v>
                </c:pt>
                <c:pt idx="20966">
                  <c:v>28.861296184130801</c:v>
                </c:pt>
                <c:pt idx="20967">
                  <c:v>28.862672760310598</c:v>
                </c:pt>
                <c:pt idx="20968">
                  <c:v>28.8640493364903</c:v>
                </c:pt>
                <c:pt idx="20969">
                  <c:v>28.865425912669998</c:v>
                </c:pt>
                <c:pt idx="20970">
                  <c:v>28.8668024888497</c:v>
                </c:pt>
                <c:pt idx="20971">
                  <c:v>28.868179065029501</c:v>
                </c:pt>
                <c:pt idx="20972">
                  <c:v>28.8695556412092</c:v>
                </c:pt>
                <c:pt idx="20973">
                  <c:v>28.870932217388901</c:v>
                </c:pt>
                <c:pt idx="20974">
                  <c:v>28.8723087935686</c:v>
                </c:pt>
                <c:pt idx="20975">
                  <c:v>28.873685369748401</c:v>
                </c:pt>
                <c:pt idx="20976">
                  <c:v>28.875061945928099</c:v>
                </c:pt>
                <c:pt idx="20977">
                  <c:v>28.876438522107801</c:v>
                </c:pt>
                <c:pt idx="20978">
                  <c:v>28.877815098287499</c:v>
                </c:pt>
                <c:pt idx="20979">
                  <c:v>28.8791916744673</c:v>
                </c:pt>
                <c:pt idx="20980">
                  <c:v>28.880568250646999</c:v>
                </c:pt>
                <c:pt idx="20981">
                  <c:v>28.8819448268267</c:v>
                </c:pt>
                <c:pt idx="20982">
                  <c:v>28.883321403006502</c:v>
                </c:pt>
                <c:pt idx="20983">
                  <c:v>28.8846979791862</c:v>
                </c:pt>
                <c:pt idx="20984">
                  <c:v>28.886074555365902</c:v>
                </c:pt>
                <c:pt idx="20985">
                  <c:v>28.8874511315456</c:v>
                </c:pt>
                <c:pt idx="20986">
                  <c:v>28.888827707725302</c:v>
                </c:pt>
                <c:pt idx="20987">
                  <c:v>28.890204283905099</c:v>
                </c:pt>
                <c:pt idx="20988">
                  <c:v>28.891580860084801</c:v>
                </c:pt>
                <c:pt idx="20989">
                  <c:v>28.892957436264499</c:v>
                </c:pt>
                <c:pt idx="20990">
                  <c:v>28.8943340124443</c:v>
                </c:pt>
                <c:pt idx="20991">
                  <c:v>28.895710588623999</c:v>
                </c:pt>
                <c:pt idx="20992">
                  <c:v>28.8970871648037</c:v>
                </c:pt>
                <c:pt idx="20993">
                  <c:v>28.898463740983399</c:v>
                </c:pt>
                <c:pt idx="20994">
                  <c:v>28.8998403171632</c:v>
                </c:pt>
                <c:pt idx="20995">
                  <c:v>28.901216893342902</c:v>
                </c:pt>
                <c:pt idx="20996">
                  <c:v>28.9025934695226</c:v>
                </c:pt>
                <c:pt idx="20997">
                  <c:v>28.903970045702302</c:v>
                </c:pt>
                <c:pt idx="20998">
                  <c:v>28.905346621882099</c:v>
                </c:pt>
                <c:pt idx="20999">
                  <c:v>28.906723198061801</c:v>
                </c:pt>
                <c:pt idx="21000">
                  <c:v>28.908099774241499</c:v>
                </c:pt>
                <c:pt idx="21001">
                  <c:v>28.909476350421201</c:v>
                </c:pt>
                <c:pt idx="21002">
                  <c:v>28.910852926600999</c:v>
                </c:pt>
                <c:pt idx="21003">
                  <c:v>28.912229502780701</c:v>
                </c:pt>
                <c:pt idx="21004">
                  <c:v>28.913606078960399</c:v>
                </c:pt>
                <c:pt idx="21005">
                  <c:v>28.914982655140101</c:v>
                </c:pt>
                <c:pt idx="21006">
                  <c:v>28.916359231319898</c:v>
                </c:pt>
                <c:pt idx="21007">
                  <c:v>28.9177358074996</c:v>
                </c:pt>
                <c:pt idx="21008">
                  <c:v>28.919112383679298</c:v>
                </c:pt>
                <c:pt idx="21009">
                  <c:v>28.920488959859</c:v>
                </c:pt>
                <c:pt idx="21010">
                  <c:v>28.921865536038801</c:v>
                </c:pt>
                <c:pt idx="21011">
                  <c:v>28.923242112218499</c:v>
                </c:pt>
                <c:pt idx="21012">
                  <c:v>28.924618688398201</c:v>
                </c:pt>
                <c:pt idx="21013">
                  <c:v>28.925995264577999</c:v>
                </c:pt>
                <c:pt idx="21014">
                  <c:v>28.927371840757701</c:v>
                </c:pt>
                <c:pt idx="21015">
                  <c:v>28.928748416937399</c:v>
                </c:pt>
                <c:pt idx="21016">
                  <c:v>28.930124993117101</c:v>
                </c:pt>
                <c:pt idx="21017">
                  <c:v>28.931501569296898</c:v>
                </c:pt>
                <c:pt idx="21018">
                  <c:v>28.9328781454766</c:v>
                </c:pt>
                <c:pt idx="21019">
                  <c:v>28.934254721656298</c:v>
                </c:pt>
                <c:pt idx="21020">
                  <c:v>28.935631297836</c:v>
                </c:pt>
                <c:pt idx="21021">
                  <c:v>28.937007874015801</c:v>
                </c:pt>
                <c:pt idx="21022">
                  <c:v>28.9383844501955</c:v>
                </c:pt>
                <c:pt idx="21023">
                  <c:v>28.939761026375201</c:v>
                </c:pt>
                <c:pt idx="21024">
                  <c:v>28.9411376025549</c:v>
                </c:pt>
                <c:pt idx="21025">
                  <c:v>28.942514178734701</c:v>
                </c:pt>
                <c:pt idx="21026">
                  <c:v>28.943890754914399</c:v>
                </c:pt>
                <c:pt idx="21027">
                  <c:v>28.945267331094101</c:v>
                </c:pt>
                <c:pt idx="21028">
                  <c:v>28.946643907273799</c:v>
                </c:pt>
                <c:pt idx="21029">
                  <c:v>28.9480204834536</c:v>
                </c:pt>
                <c:pt idx="21030">
                  <c:v>28.949397059633299</c:v>
                </c:pt>
                <c:pt idx="21031">
                  <c:v>28.950773635813</c:v>
                </c:pt>
                <c:pt idx="21032">
                  <c:v>28.952150211992699</c:v>
                </c:pt>
                <c:pt idx="21033">
                  <c:v>28.9535267881725</c:v>
                </c:pt>
                <c:pt idx="21034">
                  <c:v>28.954903364352202</c:v>
                </c:pt>
                <c:pt idx="21035">
                  <c:v>28.9562799405319</c:v>
                </c:pt>
                <c:pt idx="21036">
                  <c:v>28.957656516711602</c:v>
                </c:pt>
                <c:pt idx="21037">
                  <c:v>28.959033092891399</c:v>
                </c:pt>
                <c:pt idx="21038">
                  <c:v>28.960409669071101</c:v>
                </c:pt>
                <c:pt idx="21039">
                  <c:v>28.961786245250799</c:v>
                </c:pt>
                <c:pt idx="21040">
                  <c:v>28.963162821430501</c:v>
                </c:pt>
                <c:pt idx="21041">
                  <c:v>28.964539397610299</c:v>
                </c:pt>
                <c:pt idx="21042">
                  <c:v>28.96591597379</c:v>
                </c:pt>
                <c:pt idx="21043">
                  <c:v>28.967292549969699</c:v>
                </c:pt>
                <c:pt idx="21044">
                  <c:v>28.9686691261494</c:v>
                </c:pt>
                <c:pt idx="21045">
                  <c:v>28.970045702329202</c:v>
                </c:pt>
                <c:pt idx="21046">
                  <c:v>28.9714222785089</c:v>
                </c:pt>
                <c:pt idx="21047">
                  <c:v>28.972798854688602</c:v>
                </c:pt>
                <c:pt idx="21048">
                  <c:v>28.974175430868399</c:v>
                </c:pt>
                <c:pt idx="21049">
                  <c:v>28.975552007048101</c:v>
                </c:pt>
                <c:pt idx="21050">
                  <c:v>28.976928583227799</c:v>
                </c:pt>
                <c:pt idx="21051">
                  <c:v>28.978305159407501</c:v>
                </c:pt>
                <c:pt idx="21052">
                  <c:v>28.979681735587299</c:v>
                </c:pt>
                <c:pt idx="21053">
                  <c:v>28.981058311767001</c:v>
                </c:pt>
                <c:pt idx="21054">
                  <c:v>28.982434887946699</c:v>
                </c:pt>
                <c:pt idx="21055">
                  <c:v>28.983811464126401</c:v>
                </c:pt>
                <c:pt idx="21056">
                  <c:v>28.985188040306198</c:v>
                </c:pt>
                <c:pt idx="21057">
                  <c:v>28.9865646164859</c:v>
                </c:pt>
                <c:pt idx="21058">
                  <c:v>28.987941192665598</c:v>
                </c:pt>
                <c:pt idx="21059">
                  <c:v>28.9893177688453</c:v>
                </c:pt>
                <c:pt idx="21060">
                  <c:v>28.990694345025101</c:v>
                </c:pt>
                <c:pt idx="21061">
                  <c:v>28.9920709212048</c:v>
                </c:pt>
                <c:pt idx="21062">
                  <c:v>28.993447497384501</c:v>
                </c:pt>
                <c:pt idx="21063">
                  <c:v>28.9948240735642</c:v>
                </c:pt>
                <c:pt idx="21064">
                  <c:v>28.996200649744001</c:v>
                </c:pt>
                <c:pt idx="21065">
                  <c:v>28.997577225923699</c:v>
                </c:pt>
                <c:pt idx="21066">
                  <c:v>28.998953802103401</c:v>
                </c:pt>
                <c:pt idx="21067">
                  <c:v>29.000330378283099</c:v>
                </c:pt>
                <c:pt idx="21068">
                  <c:v>29.0017069544629</c:v>
                </c:pt>
                <c:pt idx="21069">
                  <c:v>29.003083530642598</c:v>
                </c:pt>
                <c:pt idx="21070">
                  <c:v>29.0044601068223</c:v>
                </c:pt>
                <c:pt idx="21071">
                  <c:v>29.005836683001998</c:v>
                </c:pt>
                <c:pt idx="21072">
                  <c:v>29.0072132591818</c:v>
                </c:pt>
                <c:pt idx="21073">
                  <c:v>29.008589835361501</c:v>
                </c:pt>
                <c:pt idx="21074">
                  <c:v>29.0099664115412</c:v>
                </c:pt>
                <c:pt idx="21075">
                  <c:v>29.011342987720901</c:v>
                </c:pt>
                <c:pt idx="21076">
                  <c:v>29.012719563900699</c:v>
                </c:pt>
                <c:pt idx="21077">
                  <c:v>29.014096140080401</c:v>
                </c:pt>
                <c:pt idx="21078">
                  <c:v>29.015472716260099</c:v>
                </c:pt>
                <c:pt idx="21079">
                  <c:v>29.016849292439801</c:v>
                </c:pt>
                <c:pt idx="21080">
                  <c:v>29.018225868619599</c:v>
                </c:pt>
                <c:pt idx="21081">
                  <c:v>29.0196024447993</c:v>
                </c:pt>
                <c:pt idx="21082">
                  <c:v>29.020979020978999</c:v>
                </c:pt>
                <c:pt idx="21083">
                  <c:v>29.0223555971588</c:v>
                </c:pt>
                <c:pt idx="21084">
                  <c:v>29.023732173338502</c:v>
                </c:pt>
                <c:pt idx="21085">
                  <c:v>29.0251087495182</c:v>
                </c:pt>
                <c:pt idx="21086">
                  <c:v>29.026485325697902</c:v>
                </c:pt>
                <c:pt idx="21087">
                  <c:v>29.027861901877699</c:v>
                </c:pt>
                <c:pt idx="21088">
                  <c:v>29.029238478057401</c:v>
                </c:pt>
                <c:pt idx="21089">
                  <c:v>29.030615054237099</c:v>
                </c:pt>
                <c:pt idx="21090">
                  <c:v>29.031991630416801</c:v>
                </c:pt>
                <c:pt idx="21091">
                  <c:v>29.033368206596599</c:v>
                </c:pt>
                <c:pt idx="21092">
                  <c:v>29.034744782776301</c:v>
                </c:pt>
                <c:pt idx="21093">
                  <c:v>29.036121358955999</c:v>
                </c:pt>
                <c:pt idx="21094">
                  <c:v>29.037497935135701</c:v>
                </c:pt>
                <c:pt idx="21095">
                  <c:v>29.038874511315498</c:v>
                </c:pt>
                <c:pt idx="21096">
                  <c:v>29.0402510874952</c:v>
                </c:pt>
                <c:pt idx="21097">
                  <c:v>29.041627663674898</c:v>
                </c:pt>
                <c:pt idx="21098">
                  <c:v>29.0430042398546</c:v>
                </c:pt>
                <c:pt idx="21099">
                  <c:v>29.044380816034401</c:v>
                </c:pt>
                <c:pt idx="21100">
                  <c:v>29.045757392214099</c:v>
                </c:pt>
                <c:pt idx="21101">
                  <c:v>29.047133968393801</c:v>
                </c:pt>
                <c:pt idx="21102">
                  <c:v>29.048510544573499</c:v>
                </c:pt>
                <c:pt idx="21103">
                  <c:v>29.049887120753301</c:v>
                </c:pt>
                <c:pt idx="21104">
                  <c:v>29.051263696932999</c:v>
                </c:pt>
                <c:pt idx="21105">
                  <c:v>29.052640273112701</c:v>
                </c:pt>
                <c:pt idx="21106">
                  <c:v>29.054016849292399</c:v>
                </c:pt>
                <c:pt idx="21107">
                  <c:v>29.0553934254722</c:v>
                </c:pt>
                <c:pt idx="21108">
                  <c:v>29.056770001651898</c:v>
                </c:pt>
                <c:pt idx="21109">
                  <c:v>29.0581465778316</c:v>
                </c:pt>
                <c:pt idx="21110">
                  <c:v>29.059523154011298</c:v>
                </c:pt>
                <c:pt idx="21111">
                  <c:v>29.0608997301911</c:v>
                </c:pt>
                <c:pt idx="21112">
                  <c:v>29.062276306370801</c:v>
                </c:pt>
                <c:pt idx="21113">
                  <c:v>29.0636528825505</c:v>
                </c:pt>
                <c:pt idx="21114">
                  <c:v>29.065029458730301</c:v>
                </c:pt>
                <c:pt idx="21115">
                  <c:v>29.066406034909999</c:v>
                </c:pt>
                <c:pt idx="21116">
                  <c:v>29.067782611089701</c:v>
                </c:pt>
                <c:pt idx="21117">
                  <c:v>29.069159187269399</c:v>
                </c:pt>
                <c:pt idx="21118">
                  <c:v>29.0705357634492</c:v>
                </c:pt>
                <c:pt idx="21119">
                  <c:v>29.071912339628899</c:v>
                </c:pt>
                <c:pt idx="21120">
                  <c:v>29.0732889158086</c:v>
                </c:pt>
                <c:pt idx="21121">
                  <c:v>29.074665491988299</c:v>
                </c:pt>
                <c:pt idx="21122">
                  <c:v>29.0760420681681</c:v>
                </c:pt>
                <c:pt idx="21123">
                  <c:v>29.077418644347802</c:v>
                </c:pt>
                <c:pt idx="21124">
                  <c:v>29.0787952205275</c:v>
                </c:pt>
                <c:pt idx="21125">
                  <c:v>29.080171796707202</c:v>
                </c:pt>
                <c:pt idx="21126">
                  <c:v>29.081548372886999</c:v>
                </c:pt>
                <c:pt idx="21127">
                  <c:v>29.082924949066701</c:v>
                </c:pt>
                <c:pt idx="21128">
                  <c:v>29.084301525246399</c:v>
                </c:pt>
                <c:pt idx="21129">
                  <c:v>29.085678101426101</c:v>
                </c:pt>
                <c:pt idx="21130">
                  <c:v>29.087054677605899</c:v>
                </c:pt>
                <c:pt idx="21131">
                  <c:v>29.0884312537856</c:v>
                </c:pt>
                <c:pt idx="21132">
                  <c:v>29.089807829965299</c:v>
                </c:pt>
                <c:pt idx="21133">
                  <c:v>29.091184406145</c:v>
                </c:pt>
                <c:pt idx="21134">
                  <c:v>29.092560982324802</c:v>
                </c:pt>
                <c:pt idx="21135">
                  <c:v>29.0939375585045</c:v>
                </c:pt>
                <c:pt idx="21136">
                  <c:v>29.095314134684202</c:v>
                </c:pt>
                <c:pt idx="21137">
                  <c:v>29.0966907108639</c:v>
                </c:pt>
                <c:pt idx="21138">
                  <c:v>29.098067287043701</c:v>
                </c:pt>
                <c:pt idx="21139">
                  <c:v>29.099443863223399</c:v>
                </c:pt>
                <c:pt idx="21140">
                  <c:v>29.100820439403101</c:v>
                </c:pt>
                <c:pt idx="21141">
                  <c:v>29.102197015582799</c:v>
                </c:pt>
                <c:pt idx="21142">
                  <c:v>29.103573591762601</c:v>
                </c:pt>
                <c:pt idx="21143">
                  <c:v>29.104950167942299</c:v>
                </c:pt>
                <c:pt idx="21144">
                  <c:v>29.106326744122001</c:v>
                </c:pt>
                <c:pt idx="21145">
                  <c:v>29.107703320301798</c:v>
                </c:pt>
                <c:pt idx="21146">
                  <c:v>29.1090798964815</c:v>
                </c:pt>
                <c:pt idx="21147">
                  <c:v>29.110456472661198</c:v>
                </c:pt>
                <c:pt idx="21148">
                  <c:v>29.1118330488409</c:v>
                </c:pt>
                <c:pt idx="21149">
                  <c:v>29.113209625020701</c:v>
                </c:pt>
                <c:pt idx="21150">
                  <c:v>29.1145862012004</c:v>
                </c:pt>
                <c:pt idx="21151">
                  <c:v>29.115962777380101</c:v>
                </c:pt>
                <c:pt idx="21152">
                  <c:v>29.1173393535598</c:v>
                </c:pt>
                <c:pt idx="21153">
                  <c:v>29.118715929739601</c:v>
                </c:pt>
                <c:pt idx="21154">
                  <c:v>29.120092505919299</c:v>
                </c:pt>
                <c:pt idx="21155">
                  <c:v>29.121469082099001</c:v>
                </c:pt>
                <c:pt idx="21156">
                  <c:v>29.122845658278699</c:v>
                </c:pt>
                <c:pt idx="21157">
                  <c:v>29.1242222344585</c:v>
                </c:pt>
                <c:pt idx="21158">
                  <c:v>29.125598810638198</c:v>
                </c:pt>
                <c:pt idx="21159">
                  <c:v>29.1269753868179</c:v>
                </c:pt>
                <c:pt idx="21160">
                  <c:v>29.128351962997598</c:v>
                </c:pt>
                <c:pt idx="21161">
                  <c:v>29.1297285391774</c:v>
                </c:pt>
                <c:pt idx="21162">
                  <c:v>29.131105115357101</c:v>
                </c:pt>
                <c:pt idx="21163">
                  <c:v>29.1324816915368</c:v>
                </c:pt>
                <c:pt idx="21164">
                  <c:v>29.133858267716501</c:v>
                </c:pt>
                <c:pt idx="21165">
                  <c:v>29.135234843896299</c:v>
                </c:pt>
                <c:pt idx="21166">
                  <c:v>29.136611420076001</c:v>
                </c:pt>
                <c:pt idx="21167">
                  <c:v>29.137987996255699</c:v>
                </c:pt>
                <c:pt idx="21168">
                  <c:v>29.139364572435401</c:v>
                </c:pt>
                <c:pt idx="21169">
                  <c:v>29.140741148615199</c:v>
                </c:pt>
                <c:pt idx="21170">
                  <c:v>29.1421177247949</c:v>
                </c:pt>
                <c:pt idx="21171">
                  <c:v>29.143494300974599</c:v>
                </c:pt>
                <c:pt idx="21172">
                  <c:v>29.1448708771544</c:v>
                </c:pt>
                <c:pt idx="21173">
                  <c:v>29.146247453334102</c:v>
                </c:pt>
                <c:pt idx="21174">
                  <c:v>29.1476240295138</c:v>
                </c:pt>
                <c:pt idx="21175">
                  <c:v>29.149000605693502</c:v>
                </c:pt>
                <c:pt idx="21176">
                  <c:v>29.1503771818732</c:v>
                </c:pt>
                <c:pt idx="21177">
                  <c:v>29.151753758053001</c:v>
                </c:pt>
                <c:pt idx="21178">
                  <c:v>29.153130334232699</c:v>
                </c:pt>
                <c:pt idx="21179">
                  <c:v>29.154506910412401</c:v>
                </c:pt>
                <c:pt idx="21180">
                  <c:v>29.155883486592199</c:v>
                </c:pt>
                <c:pt idx="21181">
                  <c:v>29.157260062771901</c:v>
                </c:pt>
                <c:pt idx="21182">
                  <c:v>29.158636638951599</c:v>
                </c:pt>
                <c:pt idx="21183">
                  <c:v>29.160013215131301</c:v>
                </c:pt>
                <c:pt idx="21184">
                  <c:v>29.161389791311102</c:v>
                </c:pt>
                <c:pt idx="21185">
                  <c:v>29.1627663674908</c:v>
                </c:pt>
                <c:pt idx="21186">
                  <c:v>29.164142943670502</c:v>
                </c:pt>
                <c:pt idx="21187">
                  <c:v>29.1655195198502</c:v>
                </c:pt>
                <c:pt idx="21188">
                  <c:v>29.166896096030001</c:v>
                </c:pt>
                <c:pt idx="21189">
                  <c:v>29.168272672209699</c:v>
                </c:pt>
                <c:pt idx="21190">
                  <c:v>29.169649248389401</c:v>
                </c:pt>
                <c:pt idx="21191">
                  <c:v>29.171025824569099</c:v>
                </c:pt>
                <c:pt idx="21192">
                  <c:v>29.172402400748901</c:v>
                </c:pt>
                <c:pt idx="21193">
                  <c:v>29.173778976928599</c:v>
                </c:pt>
                <c:pt idx="21194">
                  <c:v>29.175155553108301</c:v>
                </c:pt>
                <c:pt idx="21195">
                  <c:v>29.176532129287999</c:v>
                </c:pt>
                <c:pt idx="21196">
                  <c:v>29.1779087054678</c:v>
                </c:pt>
                <c:pt idx="21197">
                  <c:v>29.179285281647498</c:v>
                </c:pt>
                <c:pt idx="21198">
                  <c:v>29.1806618578272</c:v>
                </c:pt>
                <c:pt idx="21199">
                  <c:v>29.182038434006898</c:v>
                </c:pt>
                <c:pt idx="21200">
                  <c:v>29.1834150101867</c:v>
                </c:pt>
                <c:pt idx="21201">
                  <c:v>29.184791586366401</c:v>
                </c:pt>
                <c:pt idx="21202">
                  <c:v>29.1861681625461</c:v>
                </c:pt>
                <c:pt idx="21203">
                  <c:v>29.187544738725801</c:v>
                </c:pt>
                <c:pt idx="21204">
                  <c:v>29.188921314905599</c:v>
                </c:pt>
                <c:pt idx="21205">
                  <c:v>29.190297891085301</c:v>
                </c:pt>
                <c:pt idx="21206">
                  <c:v>29.191674467264999</c:v>
                </c:pt>
                <c:pt idx="21207">
                  <c:v>29.1930510434448</c:v>
                </c:pt>
                <c:pt idx="21208">
                  <c:v>29.194427619624499</c:v>
                </c:pt>
                <c:pt idx="21209">
                  <c:v>29.1958041958042</c:v>
                </c:pt>
                <c:pt idx="21210">
                  <c:v>29.197180771983898</c:v>
                </c:pt>
                <c:pt idx="21211">
                  <c:v>29.1985573481637</c:v>
                </c:pt>
                <c:pt idx="21212">
                  <c:v>29.199933924343402</c:v>
                </c:pt>
                <c:pt idx="21213">
                  <c:v>29.2013105005231</c:v>
                </c:pt>
                <c:pt idx="21214">
                  <c:v>29.202687076702802</c:v>
                </c:pt>
                <c:pt idx="21215">
                  <c:v>29.204063652882599</c:v>
                </c:pt>
                <c:pt idx="21216">
                  <c:v>29.205440229062301</c:v>
                </c:pt>
                <c:pt idx="21217">
                  <c:v>29.206816805241999</c:v>
                </c:pt>
                <c:pt idx="21218">
                  <c:v>29.208193381421701</c:v>
                </c:pt>
                <c:pt idx="21219">
                  <c:v>29.209569957601499</c:v>
                </c:pt>
                <c:pt idx="21220">
                  <c:v>29.2109465337812</c:v>
                </c:pt>
                <c:pt idx="21221">
                  <c:v>29.212323109960899</c:v>
                </c:pt>
                <c:pt idx="21222">
                  <c:v>29.2136996861406</c:v>
                </c:pt>
                <c:pt idx="21223">
                  <c:v>29.215076262320402</c:v>
                </c:pt>
                <c:pt idx="21224">
                  <c:v>29.2164528385001</c:v>
                </c:pt>
                <c:pt idx="21225">
                  <c:v>29.217829414679802</c:v>
                </c:pt>
                <c:pt idx="21226">
                  <c:v>29.2192059908595</c:v>
                </c:pt>
                <c:pt idx="21227">
                  <c:v>29.220582567039301</c:v>
                </c:pt>
                <c:pt idx="21228">
                  <c:v>29.221959143218999</c:v>
                </c:pt>
                <c:pt idx="21229">
                  <c:v>29.223335719398701</c:v>
                </c:pt>
                <c:pt idx="21230">
                  <c:v>29.224712295578399</c:v>
                </c:pt>
                <c:pt idx="21231">
                  <c:v>29.226088871758201</c:v>
                </c:pt>
                <c:pt idx="21232">
                  <c:v>29.227465447937899</c:v>
                </c:pt>
                <c:pt idx="21233">
                  <c:v>29.228842024117601</c:v>
                </c:pt>
                <c:pt idx="21234">
                  <c:v>29.230218600297299</c:v>
                </c:pt>
                <c:pt idx="21235">
                  <c:v>29.2315951764771</c:v>
                </c:pt>
                <c:pt idx="21236">
                  <c:v>29.232971752656798</c:v>
                </c:pt>
                <c:pt idx="21237">
                  <c:v>29.2343483288365</c:v>
                </c:pt>
                <c:pt idx="21238">
                  <c:v>29.235724905016198</c:v>
                </c:pt>
                <c:pt idx="21239">
                  <c:v>29.237101481195999</c:v>
                </c:pt>
                <c:pt idx="21240">
                  <c:v>29.238478057375701</c:v>
                </c:pt>
                <c:pt idx="21241">
                  <c:v>29.239854633555399</c:v>
                </c:pt>
                <c:pt idx="21242">
                  <c:v>29.241231209735201</c:v>
                </c:pt>
                <c:pt idx="21243">
                  <c:v>29.242607785914899</c:v>
                </c:pt>
                <c:pt idx="21244">
                  <c:v>29.243984362094601</c:v>
                </c:pt>
                <c:pt idx="21245">
                  <c:v>29.245360938274299</c:v>
                </c:pt>
                <c:pt idx="21246">
                  <c:v>29.2467375144541</c:v>
                </c:pt>
                <c:pt idx="21247">
                  <c:v>29.248114090633798</c:v>
                </c:pt>
                <c:pt idx="21248">
                  <c:v>29.2494906668135</c:v>
                </c:pt>
                <c:pt idx="21249">
                  <c:v>29.250867242993198</c:v>
                </c:pt>
                <c:pt idx="21250">
                  <c:v>29.252243819173</c:v>
                </c:pt>
                <c:pt idx="21251">
                  <c:v>29.253620395352701</c:v>
                </c:pt>
                <c:pt idx="21252">
                  <c:v>29.2549969715324</c:v>
                </c:pt>
                <c:pt idx="21253">
                  <c:v>29.256373547712101</c:v>
                </c:pt>
                <c:pt idx="21254">
                  <c:v>29.257750123891899</c:v>
                </c:pt>
                <c:pt idx="21255">
                  <c:v>29.259126700071601</c:v>
                </c:pt>
                <c:pt idx="21256">
                  <c:v>29.260503276251299</c:v>
                </c:pt>
                <c:pt idx="21257">
                  <c:v>29.261879852431001</c:v>
                </c:pt>
                <c:pt idx="21258">
                  <c:v>29.263256428610799</c:v>
                </c:pt>
                <c:pt idx="21259">
                  <c:v>29.2646330047905</c:v>
                </c:pt>
                <c:pt idx="21260">
                  <c:v>29.266009580970199</c:v>
                </c:pt>
                <c:pt idx="21261">
                  <c:v>29.2673861571499</c:v>
                </c:pt>
                <c:pt idx="21262">
                  <c:v>29.268762733329702</c:v>
                </c:pt>
                <c:pt idx="21263">
                  <c:v>29.2701393095094</c:v>
                </c:pt>
                <c:pt idx="21264">
                  <c:v>29.271515885689102</c:v>
                </c:pt>
                <c:pt idx="21265">
                  <c:v>29.2728924618688</c:v>
                </c:pt>
                <c:pt idx="21266">
                  <c:v>29.274269038048601</c:v>
                </c:pt>
                <c:pt idx="21267">
                  <c:v>29.275645614228299</c:v>
                </c:pt>
                <c:pt idx="21268">
                  <c:v>29.277022190408001</c:v>
                </c:pt>
                <c:pt idx="21269">
                  <c:v>29.278398766587799</c:v>
                </c:pt>
                <c:pt idx="21270">
                  <c:v>29.2797753427675</c:v>
                </c:pt>
                <c:pt idx="21271">
                  <c:v>29.281151918947199</c:v>
                </c:pt>
                <c:pt idx="21272">
                  <c:v>29.2825284951269</c:v>
                </c:pt>
                <c:pt idx="21273">
                  <c:v>29.283905071306702</c:v>
                </c:pt>
                <c:pt idx="21274">
                  <c:v>29.2852816474864</c:v>
                </c:pt>
                <c:pt idx="21275">
                  <c:v>29.286658223666102</c:v>
                </c:pt>
                <c:pt idx="21276">
                  <c:v>29.2880347998458</c:v>
                </c:pt>
                <c:pt idx="21277">
                  <c:v>29.289411376025601</c:v>
                </c:pt>
                <c:pt idx="21278">
                  <c:v>29.290787952205299</c:v>
                </c:pt>
                <c:pt idx="21279">
                  <c:v>29.292164528385001</c:v>
                </c:pt>
                <c:pt idx="21280">
                  <c:v>29.293541104564699</c:v>
                </c:pt>
                <c:pt idx="21281">
                  <c:v>29.294917680744501</c:v>
                </c:pt>
                <c:pt idx="21282">
                  <c:v>29.296294256924199</c:v>
                </c:pt>
                <c:pt idx="21283">
                  <c:v>29.297670833103901</c:v>
                </c:pt>
                <c:pt idx="21284">
                  <c:v>29.299047409283599</c:v>
                </c:pt>
                <c:pt idx="21285">
                  <c:v>29.3004239854634</c:v>
                </c:pt>
                <c:pt idx="21286">
                  <c:v>29.301800561643098</c:v>
                </c:pt>
                <c:pt idx="21287">
                  <c:v>29.3031771378228</c:v>
                </c:pt>
                <c:pt idx="21288">
                  <c:v>29.304553714002498</c:v>
                </c:pt>
                <c:pt idx="21289">
                  <c:v>29.3059302901823</c:v>
                </c:pt>
                <c:pt idx="21290">
                  <c:v>29.307306866362001</c:v>
                </c:pt>
                <c:pt idx="21291">
                  <c:v>29.3086834425417</c:v>
                </c:pt>
                <c:pt idx="21292">
                  <c:v>29.310060018721401</c:v>
                </c:pt>
                <c:pt idx="21293">
                  <c:v>29.311436594901199</c:v>
                </c:pt>
                <c:pt idx="21294">
                  <c:v>29.312813171080901</c:v>
                </c:pt>
                <c:pt idx="21295">
                  <c:v>29.314189747260599</c:v>
                </c:pt>
                <c:pt idx="21296">
                  <c:v>29.315566323440301</c:v>
                </c:pt>
                <c:pt idx="21297">
                  <c:v>29.316942899620098</c:v>
                </c:pt>
                <c:pt idx="21298">
                  <c:v>29.3183194757998</c:v>
                </c:pt>
                <c:pt idx="21299">
                  <c:v>29.319696051979498</c:v>
                </c:pt>
                <c:pt idx="21300">
                  <c:v>29.3210726281592</c:v>
                </c:pt>
                <c:pt idx="21301">
                  <c:v>29.322449204339001</c:v>
                </c:pt>
                <c:pt idx="21302">
                  <c:v>29.3238257805187</c:v>
                </c:pt>
                <c:pt idx="21303">
                  <c:v>29.325202356698401</c:v>
                </c:pt>
                <c:pt idx="21304">
                  <c:v>29.326578932878199</c:v>
                </c:pt>
                <c:pt idx="21305">
                  <c:v>29.327955509057901</c:v>
                </c:pt>
                <c:pt idx="21306">
                  <c:v>29.329332085237599</c:v>
                </c:pt>
                <c:pt idx="21307">
                  <c:v>29.330708661417301</c:v>
                </c:pt>
                <c:pt idx="21308">
                  <c:v>29.332085237597099</c:v>
                </c:pt>
                <c:pt idx="21309">
                  <c:v>29.3334618137768</c:v>
                </c:pt>
                <c:pt idx="21310">
                  <c:v>29.334838389956499</c:v>
                </c:pt>
                <c:pt idx="21311">
                  <c:v>29.3362149661362</c:v>
                </c:pt>
                <c:pt idx="21312">
                  <c:v>29.337591542316002</c:v>
                </c:pt>
                <c:pt idx="21313">
                  <c:v>29.3389681184957</c:v>
                </c:pt>
                <c:pt idx="21314">
                  <c:v>29.340344694675402</c:v>
                </c:pt>
                <c:pt idx="21315">
                  <c:v>29.3417212708551</c:v>
                </c:pt>
                <c:pt idx="21316">
                  <c:v>29.343097847034901</c:v>
                </c:pt>
                <c:pt idx="21317">
                  <c:v>29.344474423214599</c:v>
                </c:pt>
                <c:pt idx="21318">
                  <c:v>29.345850999394301</c:v>
                </c:pt>
                <c:pt idx="21319">
                  <c:v>29.347227575573999</c:v>
                </c:pt>
                <c:pt idx="21320">
                  <c:v>29.348604151753801</c:v>
                </c:pt>
                <c:pt idx="21321">
                  <c:v>29.349980727933499</c:v>
                </c:pt>
                <c:pt idx="21322">
                  <c:v>29.351357304113201</c:v>
                </c:pt>
                <c:pt idx="21323">
                  <c:v>29.352733880292899</c:v>
                </c:pt>
                <c:pt idx="21324">
                  <c:v>29.3541104564727</c:v>
                </c:pt>
                <c:pt idx="21325">
                  <c:v>29.355487032652398</c:v>
                </c:pt>
                <c:pt idx="21326">
                  <c:v>29.3568636088321</c:v>
                </c:pt>
                <c:pt idx="21327">
                  <c:v>29.358240185011802</c:v>
                </c:pt>
                <c:pt idx="21328">
                  <c:v>29.359616761191599</c:v>
                </c:pt>
                <c:pt idx="21329">
                  <c:v>29.360993337371301</c:v>
                </c:pt>
                <c:pt idx="21330">
                  <c:v>29.362369913550999</c:v>
                </c:pt>
                <c:pt idx="21331">
                  <c:v>29.363746489730701</c:v>
                </c:pt>
                <c:pt idx="21332">
                  <c:v>29.365123065910499</c:v>
                </c:pt>
                <c:pt idx="21333">
                  <c:v>29.366499642090201</c:v>
                </c:pt>
                <c:pt idx="21334">
                  <c:v>29.367876218269899</c:v>
                </c:pt>
                <c:pt idx="21335">
                  <c:v>29.369252794449601</c:v>
                </c:pt>
                <c:pt idx="21336">
                  <c:v>29.370629370629398</c:v>
                </c:pt>
                <c:pt idx="21337">
                  <c:v>29.3720059468091</c:v>
                </c:pt>
                <c:pt idx="21338">
                  <c:v>29.373382522988798</c:v>
                </c:pt>
                <c:pt idx="21339">
                  <c:v>29.3747590991686</c:v>
                </c:pt>
                <c:pt idx="21340">
                  <c:v>29.376135675348301</c:v>
                </c:pt>
                <c:pt idx="21341">
                  <c:v>29.377512251528</c:v>
                </c:pt>
                <c:pt idx="21342">
                  <c:v>29.378888827707701</c:v>
                </c:pt>
                <c:pt idx="21343">
                  <c:v>29.380265403887499</c:v>
                </c:pt>
                <c:pt idx="21344">
                  <c:v>29.381641980067201</c:v>
                </c:pt>
                <c:pt idx="21345">
                  <c:v>29.383018556246899</c:v>
                </c:pt>
                <c:pt idx="21346">
                  <c:v>29.384395132426601</c:v>
                </c:pt>
                <c:pt idx="21347">
                  <c:v>29.385771708606399</c:v>
                </c:pt>
                <c:pt idx="21348">
                  <c:v>29.3871482847861</c:v>
                </c:pt>
                <c:pt idx="21349">
                  <c:v>29.388524860965799</c:v>
                </c:pt>
                <c:pt idx="21350">
                  <c:v>29.3899014371455</c:v>
                </c:pt>
                <c:pt idx="21351">
                  <c:v>29.391278013325302</c:v>
                </c:pt>
                <c:pt idx="21352">
                  <c:v>29.392654589505</c:v>
                </c:pt>
                <c:pt idx="21353">
                  <c:v>29.394031165684702</c:v>
                </c:pt>
                <c:pt idx="21354">
                  <c:v>29.3954077418644</c:v>
                </c:pt>
                <c:pt idx="21355">
                  <c:v>29.396784318044201</c:v>
                </c:pt>
                <c:pt idx="21356">
                  <c:v>29.398160894223899</c:v>
                </c:pt>
                <c:pt idx="21357">
                  <c:v>29.399537470403601</c:v>
                </c:pt>
                <c:pt idx="21358">
                  <c:v>29.400914046583299</c:v>
                </c:pt>
                <c:pt idx="21359">
                  <c:v>29.4022906227631</c:v>
                </c:pt>
                <c:pt idx="21360">
                  <c:v>29.403667198942799</c:v>
                </c:pt>
                <c:pt idx="21361">
                  <c:v>29.4050437751225</c:v>
                </c:pt>
                <c:pt idx="21362">
                  <c:v>29.406420351302302</c:v>
                </c:pt>
                <c:pt idx="21363">
                  <c:v>29.407796927482</c:v>
                </c:pt>
                <c:pt idx="21364">
                  <c:v>29.409173503661702</c:v>
                </c:pt>
                <c:pt idx="21365">
                  <c:v>29.4105500798414</c:v>
                </c:pt>
                <c:pt idx="21366">
                  <c:v>29.411926656021102</c:v>
                </c:pt>
                <c:pt idx="21367">
                  <c:v>29.413303232200899</c:v>
                </c:pt>
                <c:pt idx="21368">
                  <c:v>29.414679808380601</c:v>
                </c:pt>
                <c:pt idx="21369">
                  <c:v>29.416056384560299</c:v>
                </c:pt>
                <c:pt idx="21370">
                  <c:v>29.417432960740101</c:v>
                </c:pt>
                <c:pt idx="21371">
                  <c:v>29.418809536919799</c:v>
                </c:pt>
                <c:pt idx="21372">
                  <c:v>29.420186113099501</c:v>
                </c:pt>
                <c:pt idx="21373">
                  <c:v>29.421562689279199</c:v>
                </c:pt>
                <c:pt idx="21374">
                  <c:v>29.422939265459</c:v>
                </c:pt>
                <c:pt idx="21375">
                  <c:v>29.424315841638698</c:v>
                </c:pt>
                <c:pt idx="21376">
                  <c:v>29.4256924178184</c:v>
                </c:pt>
                <c:pt idx="21377">
                  <c:v>29.427068993998098</c:v>
                </c:pt>
                <c:pt idx="21378">
                  <c:v>29.4284455701779</c:v>
                </c:pt>
                <c:pt idx="21379">
                  <c:v>29.429822146357601</c:v>
                </c:pt>
                <c:pt idx="21380">
                  <c:v>29.4311987225373</c:v>
                </c:pt>
                <c:pt idx="21381">
                  <c:v>29.432575298717001</c:v>
                </c:pt>
                <c:pt idx="21382">
                  <c:v>29.433951874896799</c:v>
                </c:pt>
                <c:pt idx="21383">
                  <c:v>29.435328451076501</c:v>
                </c:pt>
                <c:pt idx="21384">
                  <c:v>29.436705027256199</c:v>
                </c:pt>
                <c:pt idx="21385">
                  <c:v>29.438081603435901</c:v>
                </c:pt>
                <c:pt idx="21386">
                  <c:v>29.439458179615698</c:v>
                </c:pt>
                <c:pt idx="21387">
                  <c:v>29.4408347557954</c:v>
                </c:pt>
                <c:pt idx="21388">
                  <c:v>29.442211331975098</c:v>
                </c:pt>
                <c:pt idx="21389">
                  <c:v>29.4435879081548</c:v>
                </c:pt>
                <c:pt idx="21390">
                  <c:v>29.444964484334601</c:v>
                </c:pt>
                <c:pt idx="21391">
                  <c:v>29.4463410605143</c:v>
                </c:pt>
                <c:pt idx="21392">
                  <c:v>29.447717636694001</c:v>
                </c:pt>
                <c:pt idx="21393">
                  <c:v>29.4490942128737</c:v>
                </c:pt>
                <c:pt idx="21394">
                  <c:v>29.450470789053501</c:v>
                </c:pt>
                <c:pt idx="21395">
                  <c:v>29.451847365233199</c:v>
                </c:pt>
                <c:pt idx="21396">
                  <c:v>29.453223941412901</c:v>
                </c:pt>
                <c:pt idx="21397">
                  <c:v>29.454600517592699</c:v>
                </c:pt>
                <c:pt idx="21398">
                  <c:v>29.4559770937724</c:v>
                </c:pt>
                <c:pt idx="21399">
                  <c:v>29.457353669952099</c:v>
                </c:pt>
                <c:pt idx="21400">
                  <c:v>29.4587302461318</c:v>
                </c:pt>
                <c:pt idx="21401">
                  <c:v>29.460106822311602</c:v>
                </c:pt>
                <c:pt idx="21402">
                  <c:v>29.4614833984913</c:v>
                </c:pt>
                <c:pt idx="21403">
                  <c:v>29.462859974671002</c:v>
                </c:pt>
                <c:pt idx="21404">
                  <c:v>29.4642365508507</c:v>
                </c:pt>
                <c:pt idx="21405">
                  <c:v>29.465613127030501</c:v>
                </c:pt>
                <c:pt idx="21406">
                  <c:v>29.466989703210199</c:v>
                </c:pt>
                <c:pt idx="21407">
                  <c:v>29.468366279389901</c:v>
                </c:pt>
                <c:pt idx="21408">
                  <c:v>29.469742855569599</c:v>
                </c:pt>
                <c:pt idx="21409">
                  <c:v>29.471119431749401</c:v>
                </c:pt>
                <c:pt idx="21410">
                  <c:v>29.472496007929099</c:v>
                </c:pt>
                <c:pt idx="21411">
                  <c:v>29.473872584108801</c:v>
                </c:pt>
                <c:pt idx="21412">
                  <c:v>29.475249160288499</c:v>
                </c:pt>
                <c:pt idx="21413">
                  <c:v>29.4766257364683</c:v>
                </c:pt>
                <c:pt idx="21414">
                  <c:v>29.478002312648002</c:v>
                </c:pt>
                <c:pt idx="21415">
                  <c:v>29.4793788888277</c:v>
                </c:pt>
                <c:pt idx="21416">
                  <c:v>29.480755465007402</c:v>
                </c:pt>
                <c:pt idx="21417">
                  <c:v>29.482132041187199</c:v>
                </c:pt>
                <c:pt idx="21418">
                  <c:v>29.483508617366901</c:v>
                </c:pt>
                <c:pt idx="21419">
                  <c:v>29.484885193546599</c:v>
                </c:pt>
                <c:pt idx="21420">
                  <c:v>29.486261769726301</c:v>
                </c:pt>
                <c:pt idx="21421">
                  <c:v>29.487638345906099</c:v>
                </c:pt>
                <c:pt idx="21422">
                  <c:v>29.489014922085801</c:v>
                </c:pt>
                <c:pt idx="21423">
                  <c:v>29.490391498265499</c:v>
                </c:pt>
                <c:pt idx="21424">
                  <c:v>29.491768074445201</c:v>
                </c:pt>
                <c:pt idx="21425">
                  <c:v>29.493144650624998</c:v>
                </c:pt>
                <c:pt idx="21426">
                  <c:v>29.4945212268047</c:v>
                </c:pt>
                <c:pt idx="21427">
                  <c:v>29.495897802984398</c:v>
                </c:pt>
                <c:pt idx="21428">
                  <c:v>29.4972743791642</c:v>
                </c:pt>
                <c:pt idx="21429">
                  <c:v>29.498650955343901</c:v>
                </c:pt>
                <c:pt idx="21430">
                  <c:v>29.5000275315236</c:v>
                </c:pt>
                <c:pt idx="21431">
                  <c:v>29.501404107703301</c:v>
                </c:pt>
                <c:pt idx="21432">
                  <c:v>29.502780683883099</c:v>
                </c:pt>
                <c:pt idx="21433">
                  <c:v>29.504157260062801</c:v>
                </c:pt>
                <c:pt idx="21434">
                  <c:v>29.505533836242499</c:v>
                </c:pt>
                <c:pt idx="21435">
                  <c:v>29.506910412422201</c:v>
                </c:pt>
                <c:pt idx="21436">
                  <c:v>29.508286988601999</c:v>
                </c:pt>
                <c:pt idx="21437">
                  <c:v>29.5096635647817</c:v>
                </c:pt>
                <c:pt idx="21438">
                  <c:v>29.511040140961398</c:v>
                </c:pt>
                <c:pt idx="21439">
                  <c:v>29.5124167171411</c:v>
                </c:pt>
                <c:pt idx="21440">
                  <c:v>29.513793293320902</c:v>
                </c:pt>
                <c:pt idx="21441">
                  <c:v>29.5151698695006</c:v>
                </c:pt>
                <c:pt idx="21442">
                  <c:v>29.516546445680302</c:v>
                </c:pt>
                <c:pt idx="21443">
                  <c:v>29.51792302186</c:v>
                </c:pt>
                <c:pt idx="21444">
                  <c:v>29.519299598039801</c:v>
                </c:pt>
                <c:pt idx="21445">
                  <c:v>29.520676174219499</c:v>
                </c:pt>
                <c:pt idx="21446">
                  <c:v>29.522052750399201</c:v>
                </c:pt>
                <c:pt idx="21447">
                  <c:v>29.523429326578899</c:v>
                </c:pt>
                <c:pt idx="21448">
                  <c:v>29.5248059027587</c:v>
                </c:pt>
                <c:pt idx="21449">
                  <c:v>29.526182478938399</c:v>
                </c:pt>
                <c:pt idx="21450">
                  <c:v>29.5275590551181</c:v>
                </c:pt>
                <c:pt idx="21451">
                  <c:v>29.528935631297799</c:v>
                </c:pt>
                <c:pt idx="21452">
                  <c:v>29.5303122074776</c:v>
                </c:pt>
                <c:pt idx="21453">
                  <c:v>29.531688783657302</c:v>
                </c:pt>
                <c:pt idx="21454">
                  <c:v>29.533065359837</c:v>
                </c:pt>
                <c:pt idx="21455">
                  <c:v>29.534441936016702</c:v>
                </c:pt>
                <c:pt idx="21456">
                  <c:v>29.535818512196499</c:v>
                </c:pt>
                <c:pt idx="21457">
                  <c:v>29.537195088376201</c:v>
                </c:pt>
                <c:pt idx="21458">
                  <c:v>29.538571664555899</c:v>
                </c:pt>
                <c:pt idx="21459">
                  <c:v>29.539948240735601</c:v>
                </c:pt>
                <c:pt idx="21460">
                  <c:v>29.541324816915399</c:v>
                </c:pt>
                <c:pt idx="21461">
                  <c:v>29.542701393095101</c:v>
                </c:pt>
                <c:pt idx="21462">
                  <c:v>29.544077969274799</c:v>
                </c:pt>
                <c:pt idx="21463">
                  <c:v>29.5454545454546</c:v>
                </c:pt>
                <c:pt idx="21464">
                  <c:v>29.546831121634298</c:v>
                </c:pt>
                <c:pt idx="21465">
                  <c:v>29.548207697814</c:v>
                </c:pt>
                <c:pt idx="21466">
                  <c:v>29.549584273993698</c:v>
                </c:pt>
                <c:pt idx="21467">
                  <c:v>29.550960850173499</c:v>
                </c:pt>
                <c:pt idx="21468">
                  <c:v>29.552337426353201</c:v>
                </c:pt>
                <c:pt idx="21469">
                  <c:v>29.553714002532899</c:v>
                </c:pt>
                <c:pt idx="21470">
                  <c:v>29.555090578712601</c:v>
                </c:pt>
                <c:pt idx="21471">
                  <c:v>29.556467154892399</c:v>
                </c:pt>
                <c:pt idx="21472">
                  <c:v>29.557843731072101</c:v>
                </c:pt>
                <c:pt idx="21473">
                  <c:v>29.559220307251799</c:v>
                </c:pt>
                <c:pt idx="21474">
                  <c:v>29.560596883431501</c:v>
                </c:pt>
                <c:pt idx="21475">
                  <c:v>29.561973459611298</c:v>
                </c:pt>
                <c:pt idx="21476">
                  <c:v>29.563350035791</c:v>
                </c:pt>
                <c:pt idx="21477">
                  <c:v>29.564726611970698</c:v>
                </c:pt>
                <c:pt idx="21478">
                  <c:v>29.5661031881504</c:v>
                </c:pt>
                <c:pt idx="21479">
                  <c:v>29.567479764330201</c:v>
                </c:pt>
                <c:pt idx="21480">
                  <c:v>29.5688563405099</c:v>
                </c:pt>
                <c:pt idx="21481">
                  <c:v>29.570232916689601</c:v>
                </c:pt>
                <c:pt idx="21482">
                  <c:v>29.5716094928693</c:v>
                </c:pt>
                <c:pt idx="21483">
                  <c:v>29.572986069049101</c:v>
                </c:pt>
                <c:pt idx="21484">
                  <c:v>29.574362645228799</c:v>
                </c:pt>
                <c:pt idx="21485">
                  <c:v>29.575739221408501</c:v>
                </c:pt>
                <c:pt idx="21486">
                  <c:v>29.577115797588199</c:v>
                </c:pt>
                <c:pt idx="21487">
                  <c:v>29.578492373768</c:v>
                </c:pt>
                <c:pt idx="21488">
                  <c:v>29.579868949947699</c:v>
                </c:pt>
                <c:pt idx="21489">
                  <c:v>29.5812455261274</c:v>
                </c:pt>
                <c:pt idx="21490">
                  <c:v>29.582622102307099</c:v>
                </c:pt>
                <c:pt idx="21491">
                  <c:v>29.5839986784869</c:v>
                </c:pt>
                <c:pt idx="21492">
                  <c:v>29.585375254666602</c:v>
                </c:pt>
                <c:pt idx="21493">
                  <c:v>29.5867518308463</c:v>
                </c:pt>
                <c:pt idx="21494">
                  <c:v>29.588128407026101</c:v>
                </c:pt>
                <c:pt idx="21495">
                  <c:v>29.589504983205799</c:v>
                </c:pt>
                <c:pt idx="21496">
                  <c:v>29.590881559385501</c:v>
                </c:pt>
                <c:pt idx="21497">
                  <c:v>29.592258135565199</c:v>
                </c:pt>
                <c:pt idx="21498">
                  <c:v>29.593634711745</c:v>
                </c:pt>
                <c:pt idx="21499">
                  <c:v>29.595011287924699</c:v>
                </c:pt>
                <c:pt idx="21500">
                  <c:v>29.5963878641044</c:v>
                </c:pt>
                <c:pt idx="21501">
                  <c:v>29.597764440284099</c:v>
                </c:pt>
                <c:pt idx="21502">
                  <c:v>29.5991410164639</c:v>
                </c:pt>
                <c:pt idx="21503">
                  <c:v>29.600517592643602</c:v>
                </c:pt>
                <c:pt idx="21504">
                  <c:v>29.6018941688233</c:v>
                </c:pt>
                <c:pt idx="21505">
                  <c:v>29.603270745003002</c:v>
                </c:pt>
                <c:pt idx="21506">
                  <c:v>29.604647321182799</c:v>
                </c:pt>
                <c:pt idx="21507">
                  <c:v>29.606023897362501</c:v>
                </c:pt>
                <c:pt idx="21508">
                  <c:v>29.607400473542199</c:v>
                </c:pt>
                <c:pt idx="21509">
                  <c:v>29.608777049721901</c:v>
                </c:pt>
                <c:pt idx="21510">
                  <c:v>29.610153625901699</c:v>
                </c:pt>
                <c:pt idx="21511">
                  <c:v>29.611530202081401</c:v>
                </c:pt>
                <c:pt idx="21512">
                  <c:v>29.612906778261099</c:v>
                </c:pt>
                <c:pt idx="21513">
                  <c:v>29.614283354440801</c:v>
                </c:pt>
                <c:pt idx="21514">
                  <c:v>29.615659930620598</c:v>
                </c:pt>
                <c:pt idx="21515">
                  <c:v>29.6170365068003</c:v>
                </c:pt>
                <c:pt idx="21516">
                  <c:v>29.618413082979998</c:v>
                </c:pt>
                <c:pt idx="21517">
                  <c:v>29.6197896591597</c:v>
                </c:pt>
                <c:pt idx="21518">
                  <c:v>29.621166235339501</c:v>
                </c:pt>
                <c:pt idx="21519">
                  <c:v>29.6225428115192</c:v>
                </c:pt>
                <c:pt idx="21520">
                  <c:v>29.623919387698901</c:v>
                </c:pt>
                <c:pt idx="21521">
                  <c:v>29.6252959638786</c:v>
                </c:pt>
                <c:pt idx="21522">
                  <c:v>29.626672540058401</c:v>
                </c:pt>
                <c:pt idx="21523">
                  <c:v>29.628049116238099</c:v>
                </c:pt>
                <c:pt idx="21524">
                  <c:v>29.629425692417801</c:v>
                </c:pt>
                <c:pt idx="21525">
                  <c:v>29.630802268597598</c:v>
                </c:pt>
                <c:pt idx="21526">
                  <c:v>29.6321788447773</c:v>
                </c:pt>
                <c:pt idx="21527">
                  <c:v>29.633555420956998</c:v>
                </c:pt>
                <c:pt idx="21528">
                  <c:v>29.6349319971367</c:v>
                </c:pt>
                <c:pt idx="21529">
                  <c:v>29.636308573316501</c:v>
                </c:pt>
                <c:pt idx="21530">
                  <c:v>29.6376851494962</c:v>
                </c:pt>
                <c:pt idx="21531">
                  <c:v>29.639061725675901</c:v>
                </c:pt>
                <c:pt idx="21532">
                  <c:v>29.6404383018556</c:v>
                </c:pt>
                <c:pt idx="21533">
                  <c:v>29.641814878035401</c:v>
                </c:pt>
                <c:pt idx="21534">
                  <c:v>29.643191454215099</c:v>
                </c:pt>
                <c:pt idx="21535">
                  <c:v>29.644568030394801</c:v>
                </c:pt>
                <c:pt idx="21536">
                  <c:v>29.645944606574499</c:v>
                </c:pt>
                <c:pt idx="21537">
                  <c:v>29.6473211827543</c:v>
                </c:pt>
                <c:pt idx="21538">
                  <c:v>29.648697758933999</c:v>
                </c:pt>
                <c:pt idx="21539">
                  <c:v>29.6500743351137</c:v>
                </c:pt>
                <c:pt idx="21540">
                  <c:v>29.651450911293399</c:v>
                </c:pt>
                <c:pt idx="21541">
                  <c:v>29.6528274874732</c:v>
                </c:pt>
                <c:pt idx="21542">
                  <c:v>29.654204063652902</c:v>
                </c:pt>
                <c:pt idx="21543">
                  <c:v>29.6555806398326</c:v>
                </c:pt>
                <c:pt idx="21544">
                  <c:v>29.656957216012302</c:v>
                </c:pt>
                <c:pt idx="21545">
                  <c:v>29.658333792192099</c:v>
                </c:pt>
                <c:pt idx="21546">
                  <c:v>29.659710368371801</c:v>
                </c:pt>
                <c:pt idx="21547">
                  <c:v>29.661086944551499</c:v>
                </c:pt>
                <c:pt idx="21548">
                  <c:v>29.662463520731201</c:v>
                </c:pt>
                <c:pt idx="21549">
                  <c:v>29.663840096910999</c:v>
                </c:pt>
                <c:pt idx="21550">
                  <c:v>29.665216673090701</c:v>
                </c:pt>
                <c:pt idx="21551">
                  <c:v>29.666593249270399</c:v>
                </c:pt>
                <c:pt idx="21552">
                  <c:v>29.667969825450101</c:v>
                </c:pt>
                <c:pt idx="21553">
                  <c:v>29.669346401629898</c:v>
                </c:pt>
                <c:pt idx="21554">
                  <c:v>29.6707229778096</c:v>
                </c:pt>
                <c:pt idx="21555">
                  <c:v>29.672099553989302</c:v>
                </c:pt>
                <c:pt idx="21556">
                  <c:v>29.673476130169</c:v>
                </c:pt>
                <c:pt idx="21557">
                  <c:v>29.674852706348801</c:v>
                </c:pt>
                <c:pt idx="21558">
                  <c:v>29.676229282528499</c:v>
                </c:pt>
                <c:pt idx="21559">
                  <c:v>29.677605858708201</c:v>
                </c:pt>
                <c:pt idx="21560">
                  <c:v>29.678982434887999</c:v>
                </c:pt>
                <c:pt idx="21561">
                  <c:v>29.680359011067701</c:v>
                </c:pt>
                <c:pt idx="21562">
                  <c:v>29.681735587247399</c:v>
                </c:pt>
                <c:pt idx="21563">
                  <c:v>29.683112163427101</c:v>
                </c:pt>
                <c:pt idx="21564">
                  <c:v>29.684488739606898</c:v>
                </c:pt>
                <c:pt idx="21565">
                  <c:v>29.6858653157866</c:v>
                </c:pt>
                <c:pt idx="21566">
                  <c:v>29.687241891966298</c:v>
                </c:pt>
                <c:pt idx="21567">
                  <c:v>29.688618468146</c:v>
                </c:pt>
                <c:pt idx="21568">
                  <c:v>29.689995044325801</c:v>
                </c:pt>
                <c:pt idx="21569">
                  <c:v>29.6913716205055</c:v>
                </c:pt>
                <c:pt idx="21570">
                  <c:v>29.692748196685201</c:v>
                </c:pt>
                <c:pt idx="21571">
                  <c:v>29.6941247728649</c:v>
                </c:pt>
                <c:pt idx="21572">
                  <c:v>29.695501349044701</c:v>
                </c:pt>
                <c:pt idx="21573">
                  <c:v>29.696877925224399</c:v>
                </c:pt>
                <c:pt idx="21574">
                  <c:v>29.698254501404101</c:v>
                </c:pt>
                <c:pt idx="21575">
                  <c:v>29.699631077583799</c:v>
                </c:pt>
                <c:pt idx="21576">
                  <c:v>29.7010076537636</c:v>
                </c:pt>
                <c:pt idx="21577">
                  <c:v>29.702384229943299</c:v>
                </c:pt>
                <c:pt idx="21578">
                  <c:v>29.703760806123</c:v>
                </c:pt>
                <c:pt idx="21579">
                  <c:v>29.705137382302699</c:v>
                </c:pt>
                <c:pt idx="21580">
                  <c:v>29.7065139584825</c:v>
                </c:pt>
                <c:pt idx="21581">
                  <c:v>29.707890534662202</c:v>
                </c:pt>
                <c:pt idx="21582">
                  <c:v>29.7092671108419</c:v>
                </c:pt>
                <c:pt idx="21583">
                  <c:v>29.710643687021602</c:v>
                </c:pt>
                <c:pt idx="21584">
                  <c:v>29.712020263201399</c:v>
                </c:pt>
                <c:pt idx="21585">
                  <c:v>29.713396839381101</c:v>
                </c:pt>
                <c:pt idx="21586">
                  <c:v>29.714773415560799</c:v>
                </c:pt>
                <c:pt idx="21587">
                  <c:v>29.7161499917406</c:v>
                </c:pt>
                <c:pt idx="21588">
                  <c:v>29.717526567920299</c:v>
                </c:pt>
                <c:pt idx="21589">
                  <c:v>29.7189031441</c:v>
                </c:pt>
                <c:pt idx="21590">
                  <c:v>29.720279720279699</c:v>
                </c:pt>
                <c:pt idx="21591">
                  <c:v>29.7216562964594</c:v>
                </c:pt>
                <c:pt idx="21592">
                  <c:v>29.723032872639202</c:v>
                </c:pt>
                <c:pt idx="21593">
                  <c:v>29.7244094488189</c:v>
                </c:pt>
                <c:pt idx="21594">
                  <c:v>29.725786024998602</c:v>
                </c:pt>
                <c:pt idx="21595">
                  <c:v>29.727162601178399</c:v>
                </c:pt>
                <c:pt idx="21596">
                  <c:v>29.728539177358101</c:v>
                </c:pt>
                <c:pt idx="21597">
                  <c:v>29.729915753537799</c:v>
                </c:pt>
                <c:pt idx="21598">
                  <c:v>29.731292329717501</c:v>
                </c:pt>
                <c:pt idx="21599">
                  <c:v>29.732668905897299</c:v>
                </c:pt>
                <c:pt idx="21600">
                  <c:v>29.734045482077001</c:v>
                </c:pt>
                <c:pt idx="21601">
                  <c:v>29.735422058256699</c:v>
                </c:pt>
                <c:pt idx="21602">
                  <c:v>29.736798634436401</c:v>
                </c:pt>
                <c:pt idx="21603">
                  <c:v>29.738175210616198</c:v>
                </c:pt>
                <c:pt idx="21604">
                  <c:v>29.7395517867959</c:v>
                </c:pt>
                <c:pt idx="21605">
                  <c:v>29.740928362975598</c:v>
                </c:pt>
                <c:pt idx="21606">
                  <c:v>29.7423049391553</c:v>
                </c:pt>
                <c:pt idx="21607">
                  <c:v>29.743681515335101</c:v>
                </c:pt>
                <c:pt idx="21608">
                  <c:v>29.7450580915148</c:v>
                </c:pt>
                <c:pt idx="21609">
                  <c:v>29.746434667694501</c:v>
                </c:pt>
                <c:pt idx="21610">
                  <c:v>29.7478112438742</c:v>
                </c:pt>
                <c:pt idx="21611">
                  <c:v>29.749187820054001</c:v>
                </c:pt>
                <c:pt idx="21612">
                  <c:v>29.750564396233699</c:v>
                </c:pt>
                <c:pt idx="21613">
                  <c:v>29.751940972413401</c:v>
                </c:pt>
                <c:pt idx="21614">
                  <c:v>29.753317548593099</c:v>
                </c:pt>
                <c:pt idx="21615">
                  <c:v>29.7546941247729</c:v>
                </c:pt>
                <c:pt idx="21616">
                  <c:v>29.756070700952598</c:v>
                </c:pt>
                <c:pt idx="21617">
                  <c:v>29.7574472771323</c:v>
                </c:pt>
                <c:pt idx="21618">
                  <c:v>29.758823853311998</c:v>
                </c:pt>
                <c:pt idx="21619">
                  <c:v>29.7602004294918</c:v>
                </c:pt>
                <c:pt idx="21620">
                  <c:v>29.761577005671501</c:v>
                </c:pt>
                <c:pt idx="21621">
                  <c:v>29.7629535818512</c:v>
                </c:pt>
                <c:pt idx="21622">
                  <c:v>29.764330158031001</c:v>
                </c:pt>
                <c:pt idx="21623">
                  <c:v>29.765706734210699</c:v>
                </c:pt>
                <c:pt idx="21624">
                  <c:v>29.767083310390401</c:v>
                </c:pt>
                <c:pt idx="21625">
                  <c:v>29.768459886570099</c:v>
                </c:pt>
                <c:pt idx="21626">
                  <c:v>29.7698364627499</c:v>
                </c:pt>
                <c:pt idx="21627">
                  <c:v>29.771213038929599</c:v>
                </c:pt>
                <c:pt idx="21628">
                  <c:v>29.7725896151093</c:v>
                </c:pt>
                <c:pt idx="21629">
                  <c:v>29.773966191288999</c:v>
                </c:pt>
                <c:pt idx="21630">
                  <c:v>29.7753427674688</c:v>
                </c:pt>
                <c:pt idx="21631">
                  <c:v>29.776719343648502</c:v>
                </c:pt>
                <c:pt idx="21632">
                  <c:v>29.7780959198282</c:v>
                </c:pt>
                <c:pt idx="21633">
                  <c:v>29.779472496007902</c:v>
                </c:pt>
                <c:pt idx="21634">
                  <c:v>29.780849072187699</c:v>
                </c:pt>
                <c:pt idx="21635">
                  <c:v>29.782225648367401</c:v>
                </c:pt>
                <c:pt idx="21636">
                  <c:v>29.783602224547099</c:v>
                </c:pt>
                <c:pt idx="21637">
                  <c:v>29.784978800726801</c:v>
                </c:pt>
                <c:pt idx="21638">
                  <c:v>29.786355376906599</c:v>
                </c:pt>
                <c:pt idx="21639">
                  <c:v>29.787731953086301</c:v>
                </c:pt>
                <c:pt idx="21640">
                  <c:v>29.789108529265999</c:v>
                </c:pt>
                <c:pt idx="21641">
                  <c:v>29.7904851054457</c:v>
                </c:pt>
                <c:pt idx="21642">
                  <c:v>29.791861681625502</c:v>
                </c:pt>
                <c:pt idx="21643">
                  <c:v>29.7932382578052</c:v>
                </c:pt>
                <c:pt idx="21644">
                  <c:v>29.794614833984902</c:v>
                </c:pt>
                <c:pt idx="21645">
                  <c:v>29.7959914101646</c:v>
                </c:pt>
                <c:pt idx="21646">
                  <c:v>29.797367986344401</c:v>
                </c:pt>
                <c:pt idx="21647">
                  <c:v>29.798744562524099</c:v>
                </c:pt>
                <c:pt idx="21648">
                  <c:v>29.800121138703801</c:v>
                </c:pt>
                <c:pt idx="21649">
                  <c:v>29.801497714883499</c:v>
                </c:pt>
                <c:pt idx="21650">
                  <c:v>29.802874291063301</c:v>
                </c:pt>
                <c:pt idx="21651">
                  <c:v>29.804250867242999</c:v>
                </c:pt>
                <c:pt idx="21652">
                  <c:v>29.805627443422701</c:v>
                </c:pt>
                <c:pt idx="21653">
                  <c:v>29.807004019602498</c:v>
                </c:pt>
                <c:pt idx="21654">
                  <c:v>29.8083805957822</c:v>
                </c:pt>
                <c:pt idx="21655">
                  <c:v>29.809757171961898</c:v>
                </c:pt>
                <c:pt idx="21656">
                  <c:v>29.8111337481416</c:v>
                </c:pt>
                <c:pt idx="21657">
                  <c:v>29.812510324321401</c:v>
                </c:pt>
                <c:pt idx="21658">
                  <c:v>29.8138869005011</c:v>
                </c:pt>
                <c:pt idx="21659">
                  <c:v>29.815263476680801</c:v>
                </c:pt>
                <c:pt idx="21660">
                  <c:v>29.8166400528605</c:v>
                </c:pt>
                <c:pt idx="21661">
                  <c:v>29.818016629040301</c:v>
                </c:pt>
                <c:pt idx="21662">
                  <c:v>29.819393205219999</c:v>
                </c:pt>
                <c:pt idx="21663">
                  <c:v>29.820769781399701</c:v>
                </c:pt>
                <c:pt idx="21664">
                  <c:v>29.822146357579399</c:v>
                </c:pt>
                <c:pt idx="21665">
                  <c:v>29.8235229337592</c:v>
                </c:pt>
                <c:pt idx="21666">
                  <c:v>29.824899509938898</c:v>
                </c:pt>
                <c:pt idx="21667">
                  <c:v>29.8262760861186</c:v>
                </c:pt>
                <c:pt idx="21668">
                  <c:v>29.827652662298298</c:v>
                </c:pt>
                <c:pt idx="21669">
                  <c:v>29.8290292384781</c:v>
                </c:pt>
                <c:pt idx="21670">
                  <c:v>29.830405814657801</c:v>
                </c:pt>
                <c:pt idx="21671">
                  <c:v>29.8317823908375</c:v>
                </c:pt>
                <c:pt idx="21672">
                  <c:v>29.833158967017201</c:v>
                </c:pt>
                <c:pt idx="21673">
                  <c:v>29.834535543196999</c:v>
                </c:pt>
                <c:pt idx="21674">
                  <c:v>29.835912119376701</c:v>
                </c:pt>
                <c:pt idx="21675">
                  <c:v>29.837288695556399</c:v>
                </c:pt>
                <c:pt idx="21676">
                  <c:v>29.838665271736101</c:v>
                </c:pt>
                <c:pt idx="21677">
                  <c:v>29.840041847915899</c:v>
                </c:pt>
                <c:pt idx="21678">
                  <c:v>29.8414184240956</c:v>
                </c:pt>
                <c:pt idx="21679">
                  <c:v>29.842795000275299</c:v>
                </c:pt>
                <c:pt idx="21680">
                  <c:v>29.844171576455</c:v>
                </c:pt>
                <c:pt idx="21681">
                  <c:v>29.845548152634802</c:v>
                </c:pt>
                <c:pt idx="21682">
                  <c:v>29.8469247288145</c:v>
                </c:pt>
                <c:pt idx="21683">
                  <c:v>29.848301304994202</c:v>
                </c:pt>
                <c:pt idx="21684">
                  <c:v>29.849677881173999</c:v>
                </c:pt>
                <c:pt idx="21685">
                  <c:v>29.851054457353701</c:v>
                </c:pt>
                <c:pt idx="21686">
                  <c:v>29.852431033533399</c:v>
                </c:pt>
                <c:pt idx="21687">
                  <c:v>29.853807609713101</c:v>
                </c:pt>
                <c:pt idx="21688">
                  <c:v>29.855184185892899</c:v>
                </c:pt>
                <c:pt idx="21689">
                  <c:v>29.856560762072601</c:v>
                </c:pt>
                <c:pt idx="21690">
                  <c:v>29.857937338252299</c:v>
                </c:pt>
                <c:pt idx="21691">
                  <c:v>29.859313914432001</c:v>
                </c:pt>
                <c:pt idx="21692">
                  <c:v>29.860690490611798</c:v>
                </c:pt>
                <c:pt idx="21693">
                  <c:v>29.8620670667915</c:v>
                </c:pt>
                <c:pt idx="21694">
                  <c:v>29.863443642971198</c:v>
                </c:pt>
                <c:pt idx="21695">
                  <c:v>29.8648202191509</c:v>
                </c:pt>
                <c:pt idx="21696">
                  <c:v>29.866196795330701</c:v>
                </c:pt>
                <c:pt idx="21697">
                  <c:v>29.867573371510399</c:v>
                </c:pt>
                <c:pt idx="21698">
                  <c:v>29.868949947690101</c:v>
                </c:pt>
                <c:pt idx="21699">
                  <c:v>29.870326523869799</c:v>
                </c:pt>
                <c:pt idx="21700">
                  <c:v>29.871703100049601</c:v>
                </c:pt>
                <c:pt idx="21701">
                  <c:v>29.873079676229299</c:v>
                </c:pt>
                <c:pt idx="21702">
                  <c:v>29.874456252409001</c:v>
                </c:pt>
                <c:pt idx="21703">
                  <c:v>29.875832828588699</c:v>
                </c:pt>
                <c:pt idx="21704">
                  <c:v>29.8772094047685</c:v>
                </c:pt>
                <c:pt idx="21705">
                  <c:v>29.878585980948198</c:v>
                </c:pt>
                <c:pt idx="21706">
                  <c:v>29.8799625571279</c:v>
                </c:pt>
                <c:pt idx="21707">
                  <c:v>29.881339133307598</c:v>
                </c:pt>
                <c:pt idx="21708">
                  <c:v>29.8827157094874</c:v>
                </c:pt>
                <c:pt idx="21709">
                  <c:v>29.884092285667101</c:v>
                </c:pt>
                <c:pt idx="21710">
                  <c:v>29.8854688618468</c:v>
                </c:pt>
                <c:pt idx="21711">
                  <c:v>29.886845438026501</c:v>
                </c:pt>
                <c:pt idx="21712">
                  <c:v>29.888222014206299</c:v>
                </c:pt>
                <c:pt idx="21713">
                  <c:v>29.889598590386001</c:v>
                </c:pt>
                <c:pt idx="21714">
                  <c:v>29.890975166565699</c:v>
                </c:pt>
                <c:pt idx="21715">
                  <c:v>29.892351742745401</c:v>
                </c:pt>
                <c:pt idx="21716">
                  <c:v>29.893728318925199</c:v>
                </c:pt>
                <c:pt idx="21717">
                  <c:v>29.8951048951049</c:v>
                </c:pt>
                <c:pt idx="21718">
                  <c:v>29.896481471284599</c:v>
                </c:pt>
                <c:pt idx="21719">
                  <c:v>29.8978580474644</c:v>
                </c:pt>
                <c:pt idx="21720">
                  <c:v>29.899234623644102</c:v>
                </c:pt>
                <c:pt idx="21721">
                  <c:v>29.9006111998238</c:v>
                </c:pt>
                <c:pt idx="21722">
                  <c:v>29.901987776003502</c:v>
                </c:pt>
                <c:pt idx="21723">
                  <c:v>29.903364352183299</c:v>
                </c:pt>
                <c:pt idx="21724">
                  <c:v>29.904740928363001</c:v>
                </c:pt>
                <c:pt idx="21725">
                  <c:v>29.906117504542699</c:v>
                </c:pt>
                <c:pt idx="21726">
                  <c:v>29.907494080722401</c:v>
                </c:pt>
                <c:pt idx="21727">
                  <c:v>29.908870656902199</c:v>
                </c:pt>
                <c:pt idx="21728">
                  <c:v>29.9102472330819</c:v>
                </c:pt>
                <c:pt idx="21729">
                  <c:v>29.911623809261599</c:v>
                </c:pt>
                <c:pt idx="21730">
                  <c:v>29.9130003854413</c:v>
                </c:pt>
                <c:pt idx="21731">
                  <c:v>29.914376961621102</c:v>
                </c:pt>
                <c:pt idx="21732">
                  <c:v>29.9157535378008</c:v>
                </c:pt>
                <c:pt idx="21733">
                  <c:v>29.917130113980502</c:v>
                </c:pt>
                <c:pt idx="21734">
                  <c:v>29.9185066901602</c:v>
                </c:pt>
                <c:pt idx="21735">
                  <c:v>29.919883266340001</c:v>
                </c:pt>
                <c:pt idx="21736">
                  <c:v>29.921259842519699</c:v>
                </c:pt>
                <c:pt idx="21737">
                  <c:v>29.922636418699401</c:v>
                </c:pt>
                <c:pt idx="21738">
                  <c:v>29.924012994879099</c:v>
                </c:pt>
                <c:pt idx="21739">
                  <c:v>29.925389571058901</c:v>
                </c:pt>
                <c:pt idx="21740">
                  <c:v>29.926766147238599</c:v>
                </c:pt>
                <c:pt idx="21741">
                  <c:v>29.928142723418301</c:v>
                </c:pt>
                <c:pt idx="21742">
                  <c:v>29.929519299598098</c:v>
                </c:pt>
                <c:pt idx="21743">
                  <c:v>29.9308958757778</c:v>
                </c:pt>
                <c:pt idx="21744">
                  <c:v>29.932272451957498</c:v>
                </c:pt>
                <c:pt idx="21745">
                  <c:v>29.9336490281372</c:v>
                </c:pt>
                <c:pt idx="21746">
                  <c:v>29.935025604316898</c:v>
                </c:pt>
                <c:pt idx="21747">
                  <c:v>29.9364021804967</c:v>
                </c:pt>
                <c:pt idx="21748">
                  <c:v>29.937778756676401</c:v>
                </c:pt>
                <c:pt idx="21749">
                  <c:v>29.9391553328561</c:v>
                </c:pt>
                <c:pt idx="21750">
                  <c:v>29.940531909035901</c:v>
                </c:pt>
                <c:pt idx="21751">
                  <c:v>29.941908485215599</c:v>
                </c:pt>
                <c:pt idx="21752">
                  <c:v>29.943285061395301</c:v>
                </c:pt>
                <c:pt idx="21753">
                  <c:v>29.944661637574999</c:v>
                </c:pt>
                <c:pt idx="21754">
                  <c:v>29.9460382137548</c:v>
                </c:pt>
                <c:pt idx="21755">
                  <c:v>29.947414789934498</c:v>
                </c:pt>
                <c:pt idx="21756">
                  <c:v>29.9487913661142</c:v>
                </c:pt>
                <c:pt idx="21757">
                  <c:v>29.950167942293898</c:v>
                </c:pt>
                <c:pt idx="21758">
                  <c:v>29.9515445184737</c:v>
                </c:pt>
                <c:pt idx="21759">
                  <c:v>29.952921094653401</c:v>
                </c:pt>
                <c:pt idx="21760">
                  <c:v>29.9542976708331</c:v>
                </c:pt>
                <c:pt idx="21761">
                  <c:v>29.955674247012801</c:v>
                </c:pt>
                <c:pt idx="21762">
                  <c:v>29.957050823192599</c:v>
                </c:pt>
                <c:pt idx="21763">
                  <c:v>29.958427399372301</c:v>
                </c:pt>
                <c:pt idx="21764">
                  <c:v>29.959803975551999</c:v>
                </c:pt>
                <c:pt idx="21765">
                  <c:v>29.961180551731701</c:v>
                </c:pt>
                <c:pt idx="21766">
                  <c:v>29.962557127911499</c:v>
                </c:pt>
                <c:pt idx="21767">
                  <c:v>29.9639337040912</c:v>
                </c:pt>
                <c:pt idx="21768">
                  <c:v>29.965310280270899</c:v>
                </c:pt>
                <c:pt idx="21769">
                  <c:v>29.9666868564506</c:v>
                </c:pt>
                <c:pt idx="21770">
                  <c:v>29.968063432630402</c:v>
                </c:pt>
                <c:pt idx="21771">
                  <c:v>29.9694400088101</c:v>
                </c:pt>
                <c:pt idx="21772">
                  <c:v>29.970816584989802</c:v>
                </c:pt>
                <c:pt idx="21773">
                  <c:v>29.9721931611695</c:v>
                </c:pt>
                <c:pt idx="21774">
                  <c:v>29.973569737349301</c:v>
                </c:pt>
                <c:pt idx="21775">
                  <c:v>29.974946313528999</c:v>
                </c:pt>
                <c:pt idx="21776">
                  <c:v>29.976322889708701</c:v>
                </c:pt>
                <c:pt idx="21777">
                  <c:v>29.977699465888499</c:v>
                </c:pt>
                <c:pt idx="21778">
                  <c:v>29.979076042068201</c:v>
                </c:pt>
                <c:pt idx="21779">
                  <c:v>29.980452618247899</c:v>
                </c:pt>
                <c:pt idx="21780">
                  <c:v>29.981829194427601</c:v>
                </c:pt>
                <c:pt idx="21781">
                  <c:v>29.983205770607402</c:v>
                </c:pt>
                <c:pt idx="21782">
                  <c:v>29.9845823467871</c:v>
                </c:pt>
                <c:pt idx="21783">
                  <c:v>29.985958922966802</c:v>
                </c:pt>
                <c:pt idx="21784">
                  <c:v>29.9873354991465</c:v>
                </c:pt>
                <c:pt idx="21785">
                  <c:v>29.988712075326301</c:v>
                </c:pt>
                <c:pt idx="21786">
                  <c:v>29.990088651505999</c:v>
                </c:pt>
                <c:pt idx="21787">
                  <c:v>29.991465227685701</c:v>
                </c:pt>
                <c:pt idx="21788">
                  <c:v>29.992841803865399</c:v>
                </c:pt>
                <c:pt idx="21789">
                  <c:v>29.994218380045201</c:v>
                </c:pt>
                <c:pt idx="21790">
                  <c:v>29.995594956224899</c:v>
                </c:pt>
                <c:pt idx="21791">
                  <c:v>29.996971532404601</c:v>
                </c:pt>
                <c:pt idx="21792">
                  <c:v>29.998348108584299</c:v>
                </c:pt>
                <c:pt idx="21793">
                  <c:v>29.9997246847641</c:v>
                </c:pt>
                <c:pt idx="21794">
                  <c:v>30.001101260943798</c:v>
                </c:pt>
                <c:pt idx="21795">
                  <c:v>30.0024778371235</c:v>
                </c:pt>
                <c:pt idx="21796">
                  <c:v>30.003854413303198</c:v>
                </c:pt>
                <c:pt idx="21797">
                  <c:v>30.005230989483</c:v>
                </c:pt>
                <c:pt idx="21798">
                  <c:v>30.006607565662701</c:v>
                </c:pt>
                <c:pt idx="21799">
                  <c:v>30.0079841418424</c:v>
                </c:pt>
                <c:pt idx="21800">
                  <c:v>30.009360718022101</c:v>
                </c:pt>
                <c:pt idx="21801">
                  <c:v>30.010737294201899</c:v>
                </c:pt>
                <c:pt idx="21802">
                  <c:v>30.012113870381601</c:v>
                </c:pt>
                <c:pt idx="21803">
                  <c:v>30.013490446561299</c:v>
                </c:pt>
                <c:pt idx="21804">
                  <c:v>30.014867022741001</c:v>
                </c:pt>
                <c:pt idx="21805">
                  <c:v>30.016243598920799</c:v>
                </c:pt>
                <c:pt idx="21806">
                  <c:v>30.0176201751005</c:v>
                </c:pt>
                <c:pt idx="21807">
                  <c:v>30.018996751280199</c:v>
                </c:pt>
                <c:pt idx="21808">
                  <c:v>30.0203733274599</c:v>
                </c:pt>
                <c:pt idx="21809">
                  <c:v>30.021749903639702</c:v>
                </c:pt>
                <c:pt idx="21810">
                  <c:v>30.0231264798194</c:v>
                </c:pt>
                <c:pt idx="21811">
                  <c:v>30.024503055999102</c:v>
                </c:pt>
                <c:pt idx="21812">
                  <c:v>30.025879632178899</c:v>
                </c:pt>
                <c:pt idx="21813">
                  <c:v>30.027256208358601</c:v>
                </c:pt>
                <c:pt idx="21814">
                  <c:v>30.028632784538299</c:v>
                </c:pt>
                <c:pt idx="21815">
                  <c:v>30.030009360718001</c:v>
                </c:pt>
                <c:pt idx="21816">
                  <c:v>30.031385936897799</c:v>
                </c:pt>
                <c:pt idx="21817">
                  <c:v>30.0327625130775</c:v>
                </c:pt>
                <c:pt idx="21818">
                  <c:v>30.034139089257199</c:v>
                </c:pt>
                <c:pt idx="21819">
                  <c:v>30.0355156654369</c:v>
                </c:pt>
                <c:pt idx="21820">
                  <c:v>30.036892241616702</c:v>
                </c:pt>
                <c:pt idx="21821">
                  <c:v>30.0382688177964</c:v>
                </c:pt>
                <c:pt idx="21822">
                  <c:v>30.039645393976102</c:v>
                </c:pt>
                <c:pt idx="21823">
                  <c:v>30.0410219701558</c:v>
                </c:pt>
                <c:pt idx="21824">
                  <c:v>30.042398546335601</c:v>
                </c:pt>
                <c:pt idx="21825">
                  <c:v>30.043775122515299</c:v>
                </c:pt>
                <c:pt idx="21826">
                  <c:v>30.045151698695001</c:v>
                </c:pt>
                <c:pt idx="21827">
                  <c:v>30.046528274874699</c:v>
                </c:pt>
                <c:pt idx="21828">
                  <c:v>30.047904851054501</c:v>
                </c:pt>
                <c:pt idx="21829">
                  <c:v>30.049281427234199</c:v>
                </c:pt>
                <c:pt idx="21830">
                  <c:v>30.050658003413901</c:v>
                </c:pt>
                <c:pt idx="21831">
                  <c:v>30.052034579593599</c:v>
                </c:pt>
                <c:pt idx="21832">
                  <c:v>30.0534111557734</c:v>
                </c:pt>
                <c:pt idx="21833">
                  <c:v>30.054787731953098</c:v>
                </c:pt>
                <c:pt idx="21834">
                  <c:v>30.0561643081328</c:v>
                </c:pt>
                <c:pt idx="21835">
                  <c:v>30.057540884312498</c:v>
                </c:pt>
                <c:pt idx="21836">
                  <c:v>30.0589174604923</c:v>
                </c:pt>
                <c:pt idx="21837">
                  <c:v>30.060294036672001</c:v>
                </c:pt>
                <c:pt idx="21838">
                  <c:v>30.0616706128517</c:v>
                </c:pt>
                <c:pt idx="21839">
                  <c:v>30.063047189031401</c:v>
                </c:pt>
                <c:pt idx="21840">
                  <c:v>30.064423765211199</c:v>
                </c:pt>
                <c:pt idx="21841">
                  <c:v>30.065800341390901</c:v>
                </c:pt>
                <c:pt idx="21842">
                  <c:v>30.067176917570599</c:v>
                </c:pt>
                <c:pt idx="21843">
                  <c:v>30.0685534937504</c:v>
                </c:pt>
                <c:pt idx="21844">
                  <c:v>30.069930069930098</c:v>
                </c:pt>
                <c:pt idx="21845">
                  <c:v>30.0713066461098</c:v>
                </c:pt>
                <c:pt idx="21846">
                  <c:v>30.072683222289498</c:v>
                </c:pt>
                <c:pt idx="21847">
                  <c:v>30.0740597984693</c:v>
                </c:pt>
                <c:pt idx="21848">
                  <c:v>30.075436374649001</c:v>
                </c:pt>
                <c:pt idx="21849">
                  <c:v>30.0768129508287</c:v>
                </c:pt>
                <c:pt idx="21850">
                  <c:v>30.078189527008401</c:v>
                </c:pt>
                <c:pt idx="21851">
                  <c:v>30.079566103188199</c:v>
                </c:pt>
                <c:pt idx="21852">
                  <c:v>30.080942679367901</c:v>
                </c:pt>
                <c:pt idx="21853">
                  <c:v>30.082319255547599</c:v>
                </c:pt>
                <c:pt idx="21854">
                  <c:v>30.083695831727301</c:v>
                </c:pt>
                <c:pt idx="21855">
                  <c:v>30.085072407907099</c:v>
                </c:pt>
                <c:pt idx="21856">
                  <c:v>30.0864489840868</c:v>
                </c:pt>
                <c:pt idx="21857">
                  <c:v>30.087825560266499</c:v>
                </c:pt>
                <c:pt idx="21858">
                  <c:v>30.0892021364462</c:v>
                </c:pt>
                <c:pt idx="21859">
                  <c:v>30.090578712626002</c:v>
                </c:pt>
                <c:pt idx="21860">
                  <c:v>30.0919552888057</c:v>
                </c:pt>
                <c:pt idx="21861">
                  <c:v>30.093331864985402</c:v>
                </c:pt>
                <c:pt idx="21862">
                  <c:v>30.0947084411651</c:v>
                </c:pt>
                <c:pt idx="21863">
                  <c:v>30.096085017344901</c:v>
                </c:pt>
                <c:pt idx="21864">
                  <c:v>30.097461593524599</c:v>
                </c:pt>
                <c:pt idx="21865">
                  <c:v>30.098838169704301</c:v>
                </c:pt>
                <c:pt idx="21866">
                  <c:v>30.100214745883999</c:v>
                </c:pt>
                <c:pt idx="21867">
                  <c:v>30.101591322063801</c:v>
                </c:pt>
                <c:pt idx="21868">
                  <c:v>30.102967898243499</c:v>
                </c:pt>
                <c:pt idx="21869">
                  <c:v>30.1043444744232</c:v>
                </c:pt>
                <c:pt idx="21870">
                  <c:v>30.105721050602899</c:v>
                </c:pt>
                <c:pt idx="21871">
                  <c:v>30.1070976267827</c:v>
                </c:pt>
                <c:pt idx="21872">
                  <c:v>30.108474202962402</c:v>
                </c:pt>
                <c:pt idx="21873">
                  <c:v>30.1098507791421</c:v>
                </c:pt>
                <c:pt idx="21874">
                  <c:v>30.111227355321802</c:v>
                </c:pt>
                <c:pt idx="21875">
                  <c:v>30.112603931501599</c:v>
                </c:pt>
                <c:pt idx="21876">
                  <c:v>30.113980507681301</c:v>
                </c:pt>
                <c:pt idx="21877">
                  <c:v>30.115357083860999</c:v>
                </c:pt>
                <c:pt idx="21878">
                  <c:v>30.116733660040801</c:v>
                </c:pt>
                <c:pt idx="21879">
                  <c:v>30.118110236220499</c:v>
                </c:pt>
                <c:pt idx="21880">
                  <c:v>30.119486812400201</c:v>
                </c:pt>
                <c:pt idx="21881">
                  <c:v>30.120863388579899</c:v>
                </c:pt>
                <c:pt idx="21882">
                  <c:v>30.1222399647597</c:v>
                </c:pt>
                <c:pt idx="21883">
                  <c:v>30.123616540939398</c:v>
                </c:pt>
                <c:pt idx="21884">
                  <c:v>30.1249931171191</c:v>
                </c:pt>
                <c:pt idx="21885">
                  <c:v>30.126369693298798</c:v>
                </c:pt>
                <c:pt idx="21886">
                  <c:v>30.1277462694786</c:v>
                </c:pt>
                <c:pt idx="21887">
                  <c:v>30.129122845658301</c:v>
                </c:pt>
                <c:pt idx="21888">
                  <c:v>30.130499421838</c:v>
                </c:pt>
                <c:pt idx="21889">
                  <c:v>30.131875998017701</c:v>
                </c:pt>
                <c:pt idx="21890">
                  <c:v>30.133252574197499</c:v>
                </c:pt>
                <c:pt idx="21891">
                  <c:v>30.134629150377201</c:v>
                </c:pt>
                <c:pt idx="21892">
                  <c:v>30.136005726556899</c:v>
                </c:pt>
                <c:pt idx="21893">
                  <c:v>30.137382302736601</c:v>
                </c:pt>
                <c:pt idx="21894">
                  <c:v>30.138758878916398</c:v>
                </c:pt>
                <c:pt idx="21895">
                  <c:v>30.1401354550961</c:v>
                </c:pt>
                <c:pt idx="21896">
                  <c:v>30.141512031275798</c:v>
                </c:pt>
                <c:pt idx="21897">
                  <c:v>30.1428886074555</c:v>
                </c:pt>
                <c:pt idx="21898">
                  <c:v>30.144265183635301</c:v>
                </c:pt>
                <c:pt idx="21899">
                  <c:v>30.145641759815</c:v>
                </c:pt>
                <c:pt idx="21900">
                  <c:v>30.147018335994701</c:v>
                </c:pt>
                <c:pt idx="21901">
                  <c:v>30.1483949121744</c:v>
                </c:pt>
                <c:pt idx="21902">
                  <c:v>30.149771488354201</c:v>
                </c:pt>
                <c:pt idx="21903">
                  <c:v>30.151148064533899</c:v>
                </c:pt>
                <c:pt idx="21904">
                  <c:v>30.152524640713601</c:v>
                </c:pt>
                <c:pt idx="21905">
                  <c:v>30.153901216893299</c:v>
                </c:pt>
                <c:pt idx="21906">
                  <c:v>30.1552777930731</c:v>
                </c:pt>
                <c:pt idx="21907">
                  <c:v>30.156654369252799</c:v>
                </c:pt>
                <c:pt idx="21908">
                  <c:v>30.1580309454325</c:v>
                </c:pt>
                <c:pt idx="21909">
                  <c:v>30.159407521612302</c:v>
                </c:pt>
                <c:pt idx="21910">
                  <c:v>30.160784097792</c:v>
                </c:pt>
                <c:pt idx="21911">
                  <c:v>30.162160673971702</c:v>
                </c:pt>
                <c:pt idx="21912">
                  <c:v>30.1635372501514</c:v>
                </c:pt>
                <c:pt idx="21913">
                  <c:v>30.164913826331201</c:v>
                </c:pt>
                <c:pt idx="21914">
                  <c:v>30.166290402510899</c:v>
                </c:pt>
                <c:pt idx="21915">
                  <c:v>30.167666978690601</c:v>
                </c:pt>
                <c:pt idx="21916">
                  <c:v>30.169043554870299</c:v>
                </c:pt>
                <c:pt idx="21917">
                  <c:v>30.170420131050101</c:v>
                </c:pt>
                <c:pt idx="21918">
                  <c:v>30.171796707229799</c:v>
                </c:pt>
                <c:pt idx="21919">
                  <c:v>30.173173283409501</c:v>
                </c:pt>
                <c:pt idx="21920">
                  <c:v>30.174549859589199</c:v>
                </c:pt>
                <c:pt idx="21921">
                  <c:v>30.175926435769</c:v>
                </c:pt>
                <c:pt idx="21922">
                  <c:v>30.177303011948698</c:v>
                </c:pt>
                <c:pt idx="21923">
                  <c:v>30.1786795881284</c:v>
                </c:pt>
                <c:pt idx="21924">
                  <c:v>30.180056164308098</c:v>
                </c:pt>
                <c:pt idx="21925">
                  <c:v>30.181432740487899</c:v>
                </c:pt>
                <c:pt idx="21926">
                  <c:v>30.182809316667601</c:v>
                </c:pt>
                <c:pt idx="21927">
                  <c:v>30.184185892847299</c:v>
                </c:pt>
                <c:pt idx="21928">
                  <c:v>30.185562469027001</c:v>
                </c:pt>
                <c:pt idx="21929">
                  <c:v>30.186939045206799</c:v>
                </c:pt>
                <c:pt idx="21930">
                  <c:v>30.188315621386501</c:v>
                </c:pt>
                <c:pt idx="21931">
                  <c:v>30.189692197566199</c:v>
                </c:pt>
                <c:pt idx="21932">
                  <c:v>30.191068773745901</c:v>
                </c:pt>
                <c:pt idx="21933">
                  <c:v>30.192445349925698</c:v>
                </c:pt>
                <c:pt idx="21934">
                  <c:v>30.1938219261054</c:v>
                </c:pt>
                <c:pt idx="21935">
                  <c:v>30.195198502285098</c:v>
                </c:pt>
                <c:pt idx="21936">
                  <c:v>30.1965750784648</c:v>
                </c:pt>
                <c:pt idx="21937">
                  <c:v>30.197951654644601</c:v>
                </c:pt>
                <c:pt idx="21938">
                  <c:v>30.1993282308243</c:v>
                </c:pt>
                <c:pt idx="21939">
                  <c:v>30.200704807004001</c:v>
                </c:pt>
                <c:pt idx="21940">
                  <c:v>30.202081383183799</c:v>
                </c:pt>
                <c:pt idx="21941">
                  <c:v>30.203457959363501</c:v>
                </c:pt>
                <c:pt idx="21942">
                  <c:v>30.204834535543199</c:v>
                </c:pt>
                <c:pt idx="21943">
                  <c:v>30.206211111722901</c:v>
                </c:pt>
                <c:pt idx="21944">
                  <c:v>30.207587687902699</c:v>
                </c:pt>
                <c:pt idx="21945">
                  <c:v>30.2089642640824</c:v>
                </c:pt>
                <c:pt idx="21946">
                  <c:v>30.210340840262099</c:v>
                </c:pt>
                <c:pt idx="21947">
                  <c:v>30.2117174164418</c:v>
                </c:pt>
                <c:pt idx="21948">
                  <c:v>30.213093992621602</c:v>
                </c:pt>
                <c:pt idx="21949">
                  <c:v>30.2144705688013</c:v>
                </c:pt>
                <c:pt idx="21950">
                  <c:v>30.215847144981002</c:v>
                </c:pt>
                <c:pt idx="21951">
                  <c:v>30.2172237211607</c:v>
                </c:pt>
                <c:pt idx="21952">
                  <c:v>30.218600297340501</c:v>
                </c:pt>
                <c:pt idx="21953">
                  <c:v>30.219976873520199</c:v>
                </c:pt>
                <c:pt idx="21954">
                  <c:v>30.221353449699901</c:v>
                </c:pt>
                <c:pt idx="21955">
                  <c:v>30.222730025879599</c:v>
                </c:pt>
                <c:pt idx="21956">
                  <c:v>30.2241066020594</c:v>
                </c:pt>
                <c:pt idx="21957">
                  <c:v>30.225483178239099</c:v>
                </c:pt>
                <c:pt idx="21958">
                  <c:v>30.2268597544188</c:v>
                </c:pt>
                <c:pt idx="21959">
                  <c:v>30.228236330598499</c:v>
                </c:pt>
                <c:pt idx="21960">
                  <c:v>30.2296129067783</c:v>
                </c:pt>
                <c:pt idx="21961">
                  <c:v>30.230989482958002</c:v>
                </c:pt>
                <c:pt idx="21962">
                  <c:v>30.2323660591377</c:v>
                </c:pt>
                <c:pt idx="21963">
                  <c:v>30.233742635317402</c:v>
                </c:pt>
                <c:pt idx="21964">
                  <c:v>30.235119211497199</c:v>
                </c:pt>
                <c:pt idx="21965">
                  <c:v>30.236495787676901</c:v>
                </c:pt>
                <c:pt idx="21966">
                  <c:v>30.237872363856599</c:v>
                </c:pt>
                <c:pt idx="21967">
                  <c:v>30.239248940036301</c:v>
                </c:pt>
                <c:pt idx="21968">
                  <c:v>30.240625516216099</c:v>
                </c:pt>
                <c:pt idx="21969">
                  <c:v>30.242002092395801</c:v>
                </c:pt>
                <c:pt idx="21970">
                  <c:v>30.243378668575499</c:v>
                </c:pt>
                <c:pt idx="21971">
                  <c:v>30.244755244755201</c:v>
                </c:pt>
                <c:pt idx="21972">
                  <c:v>30.246131820934998</c:v>
                </c:pt>
                <c:pt idx="21973">
                  <c:v>30.2475083971147</c:v>
                </c:pt>
                <c:pt idx="21974">
                  <c:v>30.248884973294398</c:v>
                </c:pt>
                <c:pt idx="21975">
                  <c:v>30.2502615494742</c:v>
                </c:pt>
                <c:pt idx="21976">
                  <c:v>30.251638125653901</c:v>
                </c:pt>
                <c:pt idx="21977">
                  <c:v>30.2530147018336</c:v>
                </c:pt>
                <c:pt idx="21978">
                  <c:v>30.254391278013301</c:v>
                </c:pt>
                <c:pt idx="21979">
                  <c:v>30.255767854193099</c:v>
                </c:pt>
                <c:pt idx="21980">
                  <c:v>30.257144430372801</c:v>
                </c:pt>
                <c:pt idx="21981">
                  <c:v>30.258521006552499</c:v>
                </c:pt>
                <c:pt idx="21982">
                  <c:v>30.259897582732201</c:v>
                </c:pt>
                <c:pt idx="21983">
                  <c:v>30.261274158911998</c:v>
                </c:pt>
                <c:pt idx="21984">
                  <c:v>30.2626507350917</c:v>
                </c:pt>
                <c:pt idx="21985">
                  <c:v>30.264027311271398</c:v>
                </c:pt>
                <c:pt idx="21986">
                  <c:v>30.2654038874511</c:v>
                </c:pt>
                <c:pt idx="21987">
                  <c:v>30.266780463630901</c:v>
                </c:pt>
                <c:pt idx="21988">
                  <c:v>30.2681570398106</c:v>
                </c:pt>
                <c:pt idx="21989">
                  <c:v>30.269533615990301</c:v>
                </c:pt>
                <c:pt idx="21990">
                  <c:v>30.27091019217</c:v>
                </c:pt>
                <c:pt idx="21991">
                  <c:v>30.272286768349801</c:v>
                </c:pt>
                <c:pt idx="21992">
                  <c:v>30.273663344529499</c:v>
                </c:pt>
                <c:pt idx="21993">
                  <c:v>30.275039920709201</c:v>
                </c:pt>
                <c:pt idx="21994">
                  <c:v>30.276416496888899</c:v>
                </c:pt>
                <c:pt idx="21995">
                  <c:v>30.2777930730687</c:v>
                </c:pt>
                <c:pt idx="21996">
                  <c:v>30.279169649248399</c:v>
                </c:pt>
                <c:pt idx="21997">
                  <c:v>30.2805462254281</c:v>
                </c:pt>
                <c:pt idx="21998">
                  <c:v>30.281922801607902</c:v>
                </c:pt>
                <c:pt idx="21999">
                  <c:v>30.2832993777876</c:v>
                </c:pt>
                <c:pt idx="22000">
                  <c:v>30.284675953967302</c:v>
                </c:pt>
                <c:pt idx="22001">
                  <c:v>30.286052530147</c:v>
                </c:pt>
                <c:pt idx="22002">
                  <c:v>30.287429106326801</c:v>
                </c:pt>
                <c:pt idx="22003">
                  <c:v>30.288805682506499</c:v>
                </c:pt>
                <c:pt idx="22004">
                  <c:v>30.290182258686201</c:v>
                </c:pt>
                <c:pt idx="22005">
                  <c:v>30.291558834865899</c:v>
                </c:pt>
                <c:pt idx="22006">
                  <c:v>30.292935411045701</c:v>
                </c:pt>
                <c:pt idx="22007">
                  <c:v>30.294311987225399</c:v>
                </c:pt>
                <c:pt idx="22008">
                  <c:v>30.295688563405101</c:v>
                </c:pt>
                <c:pt idx="22009">
                  <c:v>30.297065139584799</c:v>
                </c:pt>
                <c:pt idx="22010">
                  <c:v>30.2984417157646</c:v>
                </c:pt>
                <c:pt idx="22011">
                  <c:v>30.299818291944302</c:v>
                </c:pt>
                <c:pt idx="22012">
                  <c:v>30.301194868124</c:v>
                </c:pt>
                <c:pt idx="22013">
                  <c:v>30.302571444303702</c:v>
                </c:pt>
                <c:pt idx="22014">
                  <c:v>30.303948020483499</c:v>
                </c:pt>
                <c:pt idx="22015">
                  <c:v>30.305324596663201</c:v>
                </c:pt>
                <c:pt idx="22016">
                  <c:v>30.306701172842899</c:v>
                </c:pt>
                <c:pt idx="22017">
                  <c:v>30.308077749022601</c:v>
                </c:pt>
                <c:pt idx="22018">
                  <c:v>30.309454325202399</c:v>
                </c:pt>
                <c:pt idx="22019">
                  <c:v>30.310830901382101</c:v>
                </c:pt>
                <c:pt idx="22020">
                  <c:v>30.312207477561799</c:v>
                </c:pt>
                <c:pt idx="22021">
                  <c:v>30.313584053741501</c:v>
                </c:pt>
                <c:pt idx="22022">
                  <c:v>30.314960629921298</c:v>
                </c:pt>
                <c:pt idx="22023">
                  <c:v>30.316337206101</c:v>
                </c:pt>
                <c:pt idx="22024">
                  <c:v>30.317713782280698</c:v>
                </c:pt>
                <c:pt idx="22025">
                  <c:v>30.3190903584604</c:v>
                </c:pt>
                <c:pt idx="22026">
                  <c:v>30.320466934640201</c:v>
                </c:pt>
                <c:pt idx="22027">
                  <c:v>30.3218435108199</c:v>
                </c:pt>
                <c:pt idx="22028">
                  <c:v>30.323220086999601</c:v>
                </c:pt>
                <c:pt idx="22029">
                  <c:v>30.3245966631793</c:v>
                </c:pt>
                <c:pt idx="22030">
                  <c:v>30.325973239359101</c:v>
                </c:pt>
                <c:pt idx="22031">
                  <c:v>30.327349815538799</c:v>
                </c:pt>
                <c:pt idx="22032">
                  <c:v>30.328726391718501</c:v>
                </c:pt>
                <c:pt idx="22033">
                  <c:v>30.330102967898299</c:v>
                </c:pt>
                <c:pt idx="22034">
                  <c:v>30.331479544078</c:v>
                </c:pt>
                <c:pt idx="22035">
                  <c:v>30.332856120257699</c:v>
                </c:pt>
                <c:pt idx="22036">
                  <c:v>30.3342326964374</c:v>
                </c:pt>
                <c:pt idx="22037">
                  <c:v>30.335609272617202</c:v>
                </c:pt>
                <c:pt idx="22038">
                  <c:v>30.3369858487969</c:v>
                </c:pt>
                <c:pt idx="22039">
                  <c:v>30.338362424976602</c:v>
                </c:pt>
                <c:pt idx="22040">
                  <c:v>30.3397390011563</c:v>
                </c:pt>
                <c:pt idx="22041">
                  <c:v>30.341115577336101</c:v>
                </c:pt>
                <c:pt idx="22042">
                  <c:v>30.342492153515799</c:v>
                </c:pt>
                <c:pt idx="22043">
                  <c:v>30.343868729695501</c:v>
                </c:pt>
                <c:pt idx="22044">
                  <c:v>30.345245305875199</c:v>
                </c:pt>
                <c:pt idx="22045">
                  <c:v>30.346621882055</c:v>
                </c:pt>
                <c:pt idx="22046">
                  <c:v>30.347998458234699</c:v>
                </c:pt>
                <c:pt idx="22047">
                  <c:v>30.3493750344144</c:v>
                </c:pt>
                <c:pt idx="22048">
                  <c:v>30.350751610594099</c:v>
                </c:pt>
                <c:pt idx="22049">
                  <c:v>30.3521281867739</c:v>
                </c:pt>
                <c:pt idx="22050">
                  <c:v>30.353504762953602</c:v>
                </c:pt>
                <c:pt idx="22051">
                  <c:v>30.3548813391333</c:v>
                </c:pt>
                <c:pt idx="22052">
                  <c:v>30.356257915313002</c:v>
                </c:pt>
                <c:pt idx="22053">
                  <c:v>30.357634491492799</c:v>
                </c:pt>
                <c:pt idx="22054">
                  <c:v>30.359011067672501</c:v>
                </c:pt>
                <c:pt idx="22055">
                  <c:v>30.360387643852199</c:v>
                </c:pt>
                <c:pt idx="22056">
                  <c:v>30.361764220031901</c:v>
                </c:pt>
                <c:pt idx="22057">
                  <c:v>30.363140796211699</c:v>
                </c:pt>
                <c:pt idx="22058">
                  <c:v>30.364517372391401</c:v>
                </c:pt>
                <c:pt idx="22059">
                  <c:v>30.365893948571099</c:v>
                </c:pt>
                <c:pt idx="22060">
                  <c:v>30.367270524750801</c:v>
                </c:pt>
                <c:pt idx="22061">
                  <c:v>30.368647100930598</c:v>
                </c:pt>
                <c:pt idx="22062">
                  <c:v>30.3700236771103</c:v>
                </c:pt>
                <c:pt idx="22063">
                  <c:v>30.371400253289998</c:v>
                </c:pt>
                <c:pt idx="22064">
                  <c:v>30.3727768294697</c:v>
                </c:pt>
                <c:pt idx="22065">
                  <c:v>30.374153405649501</c:v>
                </c:pt>
                <c:pt idx="22066">
                  <c:v>30.375529981829199</c:v>
                </c:pt>
                <c:pt idx="22067">
                  <c:v>30.376906558008901</c:v>
                </c:pt>
                <c:pt idx="22068">
                  <c:v>30.378283134188699</c:v>
                </c:pt>
                <c:pt idx="22069">
                  <c:v>30.379659710368401</c:v>
                </c:pt>
                <c:pt idx="22070">
                  <c:v>30.381036286548099</c:v>
                </c:pt>
                <c:pt idx="22071">
                  <c:v>30.382412862727801</c:v>
                </c:pt>
                <c:pt idx="22072">
                  <c:v>30.383789438907598</c:v>
                </c:pt>
                <c:pt idx="22073">
                  <c:v>30.3851660150873</c:v>
                </c:pt>
                <c:pt idx="22074">
                  <c:v>30.386542591266998</c:v>
                </c:pt>
                <c:pt idx="22075">
                  <c:v>30.3879191674467</c:v>
                </c:pt>
                <c:pt idx="22076">
                  <c:v>30.389295743626501</c:v>
                </c:pt>
                <c:pt idx="22077">
                  <c:v>30.3906723198062</c:v>
                </c:pt>
                <c:pt idx="22078">
                  <c:v>30.392048895985901</c:v>
                </c:pt>
                <c:pt idx="22079">
                  <c:v>30.3934254721656</c:v>
                </c:pt>
                <c:pt idx="22080">
                  <c:v>30.394802048345401</c:v>
                </c:pt>
                <c:pt idx="22081">
                  <c:v>30.396178624525099</c:v>
                </c:pt>
                <c:pt idx="22082">
                  <c:v>30.397555200704801</c:v>
                </c:pt>
                <c:pt idx="22083">
                  <c:v>30.398931776884499</c:v>
                </c:pt>
                <c:pt idx="22084">
                  <c:v>30.4003083530643</c:v>
                </c:pt>
                <c:pt idx="22085">
                  <c:v>30.401684929243999</c:v>
                </c:pt>
                <c:pt idx="22086">
                  <c:v>30.4030615054237</c:v>
                </c:pt>
                <c:pt idx="22087">
                  <c:v>30.404438081603399</c:v>
                </c:pt>
                <c:pt idx="22088">
                  <c:v>30.4058146577832</c:v>
                </c:pt>
                <c:pt idx="22089">
                  <c:v>30.407191233962902</c:v>
                </c:pt>
                <c:pt idx="22090">
                  <c:v>30.4085678101426</c:v>
                </c:pt>
                <c:pt idx="22091">
                  <c:v>30.409944386322302</c:v>
                </c:pt>
                <c:pt idx="22092">
                  <c:v>30.411320962502099</c:v>
                </c:pt>
                <c:pt idx="22093">
                  <c:v>30.412697538681801</c:v>
                </c:pt>
                <c:pt idx="22094">
                  <c:v>30.414074114861499</c:v>
                </c:pt>
                <c:pt idx="22095">
                  <c:v>30.415450691041201</c:v>
                </c:pt>
                <c:pt idx="22096">
                  <c:v>30.416827267220999</c:v>
                </c:pt>
                <c:pt idx="22097">
                  <c:v>30.4182038434007</c:v>
                </c:pt>
                <c:pt idx="22098">
                  <c:v>30.419580419580399</c:v>
                </c:pt>
                <c:pt idx="22099">
                  <c:v>30.4209569957602</c:v>
                </c:pt>
                <c:pt idx="22100">
                  <c:v>30.422333571939902</c:v>
                </c:pt>
                <c:pt idx="22101">
                  <c:v>30.4237101481196</c:v>
                </c:pt>
                <c:pt idx="22102">
                  <c:v>30.425086724299302</c:v>
                </c:pt>
                <c:pt idx="22103">
                  <c:v>30.426463300479099</c:v>
                </c:pt>
                <c:pt idx="22104">
                  <c:v>30.427839876658801</c:v>
                </c:pt>
                <c:pt idx="22105">
                  <c:v>30.429216452838499</c:v>
                </c:pt>
                <c:pt idx="22106">
                  <c:v>30.430593029018201</c:v>
                </c:pt>
                <c:pt idx="22107">
                  <c:v>30.431969605197999</c:v>
                </c:pt>
                <c:pt idx="22108">
                  <c:v>30.433346181377701</c:v>
                </c:pt>
                <c:pt idx="22109">
                  <c:v>30.434722757557399</c:v>
                </c:pt>
                <c:pt idx="22110">
                  <c:v>30.436099333737101</c:v>
                </c:pt>
                <c:pt idx="22111">
                  <c:v>30.437475909916898</c:v>
                </c:pt>
                <c:pt idx="22112">
                  <c:v>30.4388524860966</c:v>
                </c:pt>
                <c:pt idx="22113">
                  <c:v>30.440229062276298</c:v>
                </c:pt>
                <c:pt idx="22114">
                  <c:v>30.441605638456</c:v>
                </c:pt>
                <c:pt idx="22115">
                  <c:v>30.442982214635801</c:v>
                </c:pt>
                <c:pt idx="22116">
                  <c:v>30.4443587908155</c:v>
                </c:pt>
                <c:pt idx="22117">
                  <c:v>30.445735366995201</c:v>
                </c:pt>
                <c:pt idx="22118">
                  <c:v>30.4471119431749</c:v>
                </c:pt>
                <c:pt idx="22119">
                  <c:v>30.448488519354701</c:v>
                </c:pt>
                <c:pt idx="22120">
                  <c:v>30.449865095534399</c:v>
                </c:pt>
                <c:pt idx="22121">
                  <c:v>30.451241671714101</c:v>
                </c:pt>
                <c:pt idx="22122">
                  <c:v>30.452618247893799</c:v>
                </c:pt>
                <c:pt idx="22123">
                  <c:v>30.4539948240736</c:v>
                </c:pt>
                <c:pt idx="22124">
                  <c:v>30.455371400253298</c:v>
                </c:pt>
                <c:pt idx="22125">
                  <c:v>30.456747976433</c:v>
                </c:pt>
                <c:pt idx="22126">
                  <c:v>30.458124552612698</c:v>
                </c:pt>
                <c:pt idx="22127">
                  <c:v>30.4595011287925</c:v>
                </c:pt>
                <c:pt idx="22128">
                  <c:v>30.460877704972201</c:v>
                </c:pt>
                <c:pt idx="22129">
                  <c:v>30.4622542811519</c:v>
                </c:pt>
                <c:pt idx="22130">
                  <c:v>30.463630857331601</c:v>
                </c:pt>
                <c:pt idx="22131">
                  <c:v>30.465007433511399</c:v>
                </c:pt>
                <c:pt idx="22132">
                  <c:v>30.466384009691101</c:v>
                </c:pt>
                <c:pt idx="22133">
                  <c:v>30.467760585870799</c:v>
                </c:pt>
                <c:pt idx="22134">
                  <c:v>30.4691371620506</c:v>
                </c:pt>
                <c:pt idx="22135">
                  <c:v>30.470513738230299</c:v>
                </c:pt>
                <c:pt idx="22136">
                  <c:v>30.47189031441</c:v>
                </c:pt>
                <c:pt idx="22137">
                  <c:v>30.473266890589699</c:v>
                </c:pt>
                <c:pt idx="22138">
                  <c:v>30.4746434667695</c:v>
                </c:pt>
                <c:pt idx="22139">
                  <c:v>30.476020042949202</c:v>
                </c:pt>
                <c:pt idx="22140">
                  <c:v>30.4773966191289</c:v>
                </c:pt>
                <c:pt idx="22141">
                  <c:v>30.478773195308602</c:v>
                </c:pt>
                <c:pt idx="22142">
                  <c:v>30.480149771488399</c:v>
                </c:pt>
                <c:pt idx="22143">
                  <c:v>30.481526347668101</c:v>
                </c:pt>
              </c:numCache>
            </c:numRef>
          </c:xVal>
          <c:yVal>
            <c:numRef>
              <c:f>stop_high_freq!$K$4:$K$22147</c:f>
              <c:numCache>
                <c:formatCode>0.00E+00</c:formatCode>
                <c:ptCount val="22144"/>
                <c:pt idx="0" formatCode="General">
                  <c:v>0</c:v>
                </c:pt>
                <c:pt idx="1">
                  <c:v>1.8428205343943499E-5</c:v>
                </c:pt>
                <c:pt idx="2" formatCode="General">
                  <c:v>2.6500246174954802E-4</c:v>
                </c:pt>
                <c:pt idx="3" formatCode="General">
                  <c:v>9.9220318936778804E-4</c:v>
                </c:pt>
                <c:pt idx="4" formatCode="General">
                  <c:v>2.2689753790703301E-3</c:v>
                </c:pt>
                <c:pt idx="5" formatCode="General">
                  <c:v>4.10023908535682E-3</c:v>
                </c:pt>
                <c:pt idx="6" formatCode="General">
                  <c:v>6.4631650877901899E-3</c:v>
                </c:pt>
                <c:pt idx="7" formatCode="General">
                  <c:v>9.3113566087179595E-3</c:v>
                </c:pt>
                <c:pt idx="8" formatCode="General">
                  <c:v>1.25777807407682E-2</c:v>
                </c:pt>
                <c:pt idx="9" formatCode="General">
                  <c:v>1.6178268957676E-2</c:v>
                </c:pt>
                <c:pt idx="10" formatCode="General">
                  <c:v>2.00154446150844E-2</c:v>
                </c:pt>
                <c:pt idx="11" formatCode="General">
                  <c:v>2.3983090297026301E-2</c:v>
                </c:pt>
                <c:pt idx="12" formatCode="General">
                  <c:v>2.7970416336499E-2</c:v>
                </c:pt>
                <c:pt idx="13" formatCode="General">
                  <c:v>3.1866387703010403E-2</c:v>
                </c:pt>
                <c:pt idx="14" formatCode="General">
                  <c:v>3.55637683228913E-2</c:v>
                </c:pt>
                <c:pt idx="15" formatCode="General">
                  <c:v>3.896265936315E-2</c:v>
                </c:pt>
                <c:pt idx="16" formatCode="General">
                  <c:v>4.1973651823220499E-2</c:v>
                </c:pt>
                <c:pt idx="17" formatCode="General">
                  <c:v>4.4520362657199102E-2</c:v>
                </c:pt>
                <c:pt idx="18" formatCode="General">
                  <c:v>4.6541391260738599E-2</c:v>
                </c:pt>
                <c:pt idx="19" formatCode="General">
                  <c:v>4.7991468848716197E-2</c:v>
                </c:pt>
                <c:pt idx="20" formatCode="General">
                  <c:v>4.8842056193532997E-2</c:v>
                </c:pt>
                <c:pt idx="21" formatCode="General">
                  <c:v>4.9081190781663897E-2</c:v>
                </c:pt>
                <c:pt idx="22" formatCode="General">
                  <c:v>4.8712887133685601E-2</c:v>
                </c:pt>
                <c:pt idx="23" formatCode="General">
                  <c:v>4.7756029604173598E-2</c:v>
                </c:pt>
                <c:pt idx="24" formatCode="General">
                  <c:v>4.62427683806719E-2</c:v>
                </c:pt>
                <c:pt idx="25" formatCode="General">
                  <c:v>4.4216629330351601E-2</c:v>
                </c:pt>
                <c:pt idx="26" formatCode="General">
                  <c:v>4.1730342808817301E-2</c:v>
                </c:pt>
                <c:pt idx="27" formatCode="General">
                  <c:v>3.88436058966901E-2</c:v>
                </c:pt>
                <c:pt idx="28" formatCode="General">
                  <c:v>3.5620833514486E-2</c:v>
                </c:pt>
                <c:pt idx="29" formatCode="General">
                  <c:v>3.2128973513530397E-2</c:v>
                </c:pt>
                <c:pt idx="30" formatCode="General">
                  <c:v>2.84353128068951E-2</c:v>
                </c:pt>
                <c:pt idx="31" formatCode="General">
                  <c:v>2.46056193241549E-2</c:v>
                </c:pt>
                <c:pt idx="32" formatCode="General">
                  <c:v>2.07026267646928E-2</c:v>
                </c:pt>
                <c:pt idx="33" formatCode="General">
                  <c:v>1.6784576877090601E-2</c:v>
                </c:pt>
                <c:pt idx="34" formatCode="General">
                  <c:v>1.2904247798117699E-2</c:v>
                </c:pt>
                <c:pt idx="35" formatCode="General">
                  <c:v>9.1082466925265608E-3</c:v>
                </c:pt>
                <c:pt idx="36" formatCode="General">
                  <c:v>5.4365361967464504E-3</c:v>
                </c:pt>
                <c:pt idx="37" formatCode="General">
                  <c:v>1.9224009270168499E-3</c:v>
                </c:pt>
                <c:pt idx="38" formatCode="General">
                  <c:v>-1.4074349414982801E-3</c:v>
                </c:pt>
                <c:pt idx="39" formatCode="General">
                  <c:v>-4.5324351748170901E-3</c:v>
                </c:pt>
                <c:pt idx="40" formatCode="General">
                  <c:v>-7.4377141818570596E-3</c:v>
                </c:pt>
                <c:pt idx="41" formatCode="General">
                  <c:v>-1.01134314863287E-2</c:v>
                </c:pt>
                <c:pt idx="42" formatCode="General">
                  <c:v>-1.25540005845687E-2</c:v>
                </c:pt>
                <c:pt idx="43" formatCode="General">
                  <c:v>-1.47572201908233E-2</c:v>
                </c:pt>
                <c:pt idx="44" formatCode="General">
                  <c:v>-1.6723633315576501E-2</c:v>
                </c:pt>
                <c:pt idx="45" formatCode="General">
                  <c:v>-1.84556584561863E-2</c:v>
                </c:pt>
                <c:pt idx="46" formatCode="General">
                  <c:v>-1.9956889597902601E-2</c:v>
                </c:pt>
                <c:pt idx="47" formatCode="General">
                  <c:v>-2.1231661244662001E-2</c:v>
                </c:pt>
                <c:pt idx="48" formatCode="General">
                  <c:v>-2.22845093573464E-2</c:v>
                </c:pt>
                <c:pt idx="49" formatCode="General">
                  <c:v>-2.3119842429424099E-2</c:v>
                </c:pt>
                <c:pt idx="50" formatCode="General">
                  <c:v>-2.3741735684084098E-2</c:v>
                </c:pt>
                <c:pt idx="51" formatCode="General">
                  <c:v>-2.4153852181024799E-2</c:v>
                </c:pt>
                <c:pt idx="52" formatCode="General">
                  <c:v>-2.4359476229964601E-2</c:v>
                </c:pt>
                <c:pt idx="53" formatCode="General">
                  <c:v>-2.4361639641518499E-2</c:v>
                </c:pt>
                <c:pt idx="54" formatCode="General">
                  <c:v>-2.41633168528908E-2</c:v>
                </c:pt>
                <c:pt idx="55" formatCode="General">
                  <c:v>-2.37676881801431E-2</c:v>
                </c:pt>
                <c:pt idx="56" formatCode="General">
                  <c:v>-2.3178432716249298E-2</c:v>
                </c:pt>
                <c:pt idx="57" formatCode="General">
                  <c:v>-2.2400024648981502E-2</c:v>
                </c:pt>
                <c:pt idx="58" formatCode="General">
                  <c:v>-2.1438029998429E-2</c:v>
                </c:pt>
                <c:pt idx="59" formatCode="General">
                  <c:v>-2.0299350808279399E-2</c:v>
                </c:pt>
                <c:pt idx="60" formatCode="General">
                  <c:v>-1.8992431945727001E-2</c:v>
                </c:pt>
                <c:pt idx="61" formatCode="General">
                  <c:v>-1.7527400631181599E-2</c:v>
                </c:pt>
                <c:pt idx="62" formatCode="General">
                  <c:v>-1.59161268706179E-2</c:v>
                </c:pt>
                <c:pt idx="63" formatCode="General">
                  <c:v>-1.4172210006950001E-2</c:v>
                </c:pt>
                <c:pt idx="64" formatCode="General">
                  <c:v>-1.23108861878187E-2</c:v>
                </c:pt>
                <c:pt idx="65" formatCode="General">
                  <c:v>-1.0348845542406801E-2</c:v>
                </c:pt>
                <c:pt idx="66" formatCode="General">
                  <c:v>-8.3039750907273006E-3</c:v>
                </c:pt>
                <c:pt idx="67" formatCode="General">
                  <c:v>-6.1950649627333498E-3</c:v>
                </c:pt>
                <c:pt idx="68" formatCode="General">
                  <c:v>-4.0413958643113002E-3</c:v>
                </c:pt>
                <c:pt idx="69" formatCode="General">
                  <c:v>-1.8623993805790199E-3</c:v>
                </c:pt>
                <c:pt idx="70" formatCode="General">
                  <c:v>3.2271972918115801E-4</c:v>
                </c:pt>
                <c:pt idx="71" formatCode="General">
                  <c:v>2.4955029322408298E-3</c:v>
                </c:pt>
                <c:pt idx="72" formatCode="General">
                  <c:v>4.6386474077382703E-3</c:v>
                </c:pt>
                <c:pt idx="73" formatCode="General">
                  <c:v>6.7363140036645099E-3</c:v>
                </c:pt>
                <c:pt idx="74" formatCode="General">
                  <c:v>8.7745797373520295E-3</c:v>
                </c:pt>
                <c:pt idx="75" formatCode="General">
                  <c:v>1.07416308093762E-2</c:v>
                </c:pt>
                <c:pt idx="76" formatCode="General">
                  <c:v>1.26280215482604E-2</c:v>
                </c:pt>
                <c:pt idx="77" formatCode="General">
                  <c:v>1.44268706246692E-2</c:v>
                </c:pt>
                <c:pt idx="78" formatCode="General">
                  <c:v>1.61338170626136E-2</c:v>
                </c:pt>
                <c:pt idx="79" formatCode="General">
                  <c:v>1.77471642223315E-2</c:v>
                </c:pt>
                <c:pt idx="80" formatCode="General">
                  <c:v>1.9267754997351699E-2</c:v>
                </c:pt>
                <c:pt idx="81" formatCode="General">
                  <c:v>2.0698815849613601E-2</c:v>
                </c:pt>
                <c:pt idx="82" formatCode="General">
                  <c:v>2.2045750170941299E-2</c:v>
                </c:pt>
                <c:pt idx="83" formatCode="General">
                  <c:v>2.3315842654822699E-2</c:v>
                </c:pt>
                <c:pt idx="84" formatCode="General">
                  <c:v>2.4518033379657699E-2</c:v>
                </c:pt>
                <c:pt idx="85" formatCode="General">
                  <c:v>2.56625155702923E-2</c:v>
                </c:pt>
                <c:pt idx="86" formatCode="General">
                  <c:v>2.67603109929327E-2</c:v>
                </c:pt>
                <c:pt idx="87" formatCode="General">
                  <c:v>2.78229169109269E-2</c:v>
                </c:pt>
                <c:pt idx="88" formatCode="General">
                  <c:v>2.8861919515602401E-2</c:v>
                </c:pt>
                <c:pt idx="89" formatCode="General">
                  <c:v>2.9888581982613599E-2</c:v>
                </c:pt>
                <c:pt idx="90" formatCode="General">
                  <c:v>3.09134763231424E-2</c:v>
                </c:pt>
                <c:pt idx="91" formatCode="General">
                  <c:v>3.1946221051013003E-2</c:v>
                </c:pt>
                <c:pt idx="92" formatCode="General">
                  <c:v>3.2995114931336098E-2</c:v>
                </c:pt>
                <c:pt idx="93" formatCode="General">
                  <c:v>3.4066871352234102E-2</c:v>
                </c:pt>
                <c:pt idx="94" formatCode="General">
                  <c:v>3.51663787794348E-2</c:v>
                </c:pt>
                <c:pt idx="95" formatCode="General">
                  <c:v>3.6296581957126602E-2</c:v>
                </c:pt>
                <c:pt idx="96" formatCode="General">
                  <c:v>3.7458376399472401E-2</c:v>
                </c:pt>
                <c:pt idx="97" formatCode="General">
                  <c:v>3.86504590530303E-2</c:v>
                </c:pt>
                <c:pt idx="98" formatCode="General">
                  <c:v>3.9869412315631202E-2</c:v>
                </c:pt>
                <c:pt idx="99" formatCode="General">
                  <c:v>4.1109893422427497E-2</c:v>
                </c:pt>
                <c:pt idx="100" formatCode="General">
                  <c:v>4.2364949276426901E-2</c:v>
                </c:pt>
                <c:pt idx="101" formatCode="General">
                  <c:v>4.3625343613763197E-2</c:v>
                </c:pt>
                <c:pt idx="102" formatCode="General">
                  <c:v>4.4879762162025098E-2</c:v>
                </c:pt>
                <c:pt idx="103" formatCode="General">
                  <c:v>4.6115274371379598E-2</c:v>
                </c:pt>
                <c:pt idx="104" formatCode="General">
                  <c:v>4.73182330727214E-2</c:v>
                </c:pt>
                <c:pt idx="105" formatCode="General">
                  <c:v>4.8473612807908198E-2</c:v>
                </c:pt>
                <c:pt idx="106" formatCode="General">
                  <c:v>4.9565350400409103E-2</c:v>
                </c:pt>
                <c:pt idx="107" formatCode="General">
                  <c:v>5.0577774342133397E-2</c:v>
                </c:pt>
                <c:pt idx="108" formatCode="General">
                  <c:v>5.1493829733642603E-2</c:v>
                </c:pt>
                <c:pt idx="109" formatCode="General">
                  <c:v>5.2296317274640403E-2</c:v>
                </c:pt>
                <c:pt idx="110" formatCode="General">
                  <c:v>5.29683977223371E-2</c:v>
                </c:pt>
                <c:pt idx="111" formatCode="General">
                  <c:v>5.34938269047728E-2</c:v>
                </c:pt>
                <c:pt idx="112" formatCode="General">
                  <c:v>5.3856582351148999E-2</c:v>
                </c:pt>
                <c:pt idx="113" formatCode="General">
                  <c:v>5.4040520407142599E-2</c:v>
                </c:pt>
                <c:pt idx="114" formatCode="General">
                  <c:v>5.4031245677320497E-2</c:v>
                </c:pt>
                <c:pt idx="115" formatCode="General">
                  <c:v>5.3815833405522602E-2</c:v>
                </c:pt>
                <c:pt idx="116" formatCode="General">
                  <c:v>5.33822347458002E-2</c:v>
                </c:pt>
                <c:pt idx="117" formatCode="General">
                  <c:v>5.2719263908085699E-2</c:v>
                </c:pt>
                <c:pt idx="118" formatCode="General">
                  <c:v>5.1817166765608498E-2</c:v>
                </c:pt>
                <c:pt idx="119" formatCode="General">
                  <c:v>5.0667651379663302E-2</c:v>
                </c:pt>
                <c:pt idx="120" formatCode="General">
                  <c:v>4.9263848871241502E-2</c:v>
                </c:pt>
                <c:pt idx="121" formatCode="General">
                  <c:v>4.7600798290627397E-2</c:v>
                </c:pt>
                <c:pt idx="122" formatCode="General">
                  <c:v>4.5675362902872198E-2</c:v>
                </c:pt>
                <c:pt idx="123" formatCode="General">
                  <c:v>4.3486027745860398E-2</c:v>
                </c:pt>
                <c:pt idx="124" formatCode="General">
                  <c:v>4.1032709398542901E-2</c:v>
                </c:pt>
                <c:pt idx="125" formatCode="General">
                  <c:v>3.8317084251554397E-2</c:v>
                </c:pt>
                <c:pt idx="126" formatCode="General">
                  <c:v>3.5342443626343999E-2</c:v>
                </c:pt>
                <c:pt idx="127" formatCode="General">
                  <c:v>3.2114045446314701E-2</c:v>
                </c:pt>
                <c:pt idx="128" formatCode="General">
                  <c:v>2.8639378259089E-2</c:v>
                </c:pt>
                <c:pt idx="129" formatCode="General">
                  <c:v>2.49267910696346E-2</c:v>
                </c:pt>
                <c:pt idx="130" formatCode="General">
                  <c:v>2.0986215983117701E-2</c:v>
                </c:pt>
                <c:pt idx="131" formatCode="General">
                  <c:v>1.6829518154063802E-2</c:v>
                </c:pt>
                <c:pt idx="132" formatCode="General">
                  <c:v>1.24696456641358E-2</c:v>
                </c:pt>
                <c:pt idx="133" formatCode="General">
                  <c:v>7.9209011451249409E-3</c:v>
                </c:pt>
                <c:pt idx="134" formatCode="General">
                  <c:v>3.1997344121158099E-3</c:v>
                </c:pt>
                <c:pt idx="135" formatCode="General">
                  <c:v>-1.6766622685139699E-3</c:v>
                </c:pt>
                <c:pt idx="136" formatCode="General">
                  <c:v>-6.6907391950762601E-3</c:v>
                </c:pt>
                <c:pt idx="137" formatCode="General">
                  <c:v>-1.18229956490764E-2</c:v>
                </c:pt>
                <c:pt idx="138" formatCode="General">
                  <c:v>-1.7053205469171401E-2</c:v>
                </c:pt>
                <c:pt idx="139" formatCode="General">
                  <c:v>-2.2360787199301499E-2</c:v>
                </c:pt>
                <c:pt idx="140" formatCode="General">
                  <c:v>-2.7724427384979801E-2</c:v>
                </c:pt>
                <c:pt idx="141" formatCode="General">
                  <c:v>-3.3122468555112798E-2</c:v>
                </c:pt>
                <c:pt idx="142" formatCode="General">
                  <c:v>-3.8533030999908201E-2</c:v>
                </c:pt>
                <c:pt idx="143" formatCode="General">
                  <c:v>-4.3934143039266897E-2</c:v>
                </c:pt>
                <c:pt idx="144" formatCode="General">
                  <c:v>-4.9304014432496997E-2</c:v>
                </c:pt>
                <c:pt idx="145" formatCode="General">
                  <c:v>-5.4621077999886303E-2</c:v>
                </c:pt>
                <c:pt idx="146" formatCode="General">
                  <c:v>-5.9864166262829199E-2</c:v>
                </c:pt>
                <c:pt idx="147" formatCode="General">
                  <c:v>-6.5012840829071702E-2</c:v>
                </c:pt>
                <c:pt idx="148" formatCode="General">
                  <c:v>-7.0047471229352107E-2</c:v>
                </c:pt>
                <c:pt idx="149" formatCode="General">
                  <c:v>-7.4949264699635199E-2</c:v>
                </c:pt>
                <c:pt idx="150" formatCode="General">
                  <c:v>-7.9700499849685899E-2</c:v>
                </c:pt>
                <c:pt idx="151" formatCode="General">
                  <c:v>-8.4284748827133604E-2</c:v>
                </c:pt>
                <c:pt idx="152" formatCode="General">
                  <c:v>-8.8686964919752906E-2</c:v>
                </c:pt>
                <c:pt idx="153" formatCode="General">
                  <c:v>-9.2893504045540601E-2</c:v>
                </c:pt>
                <c:pt idx="154" formatCode="General">
                  <c:v>-9.6892228277075707E-2</c:v>
                </c:pt>
                <c:pt idx="155" formatCode="General">
                  <c:v>-0.100672633736699</c:v>
                </c:pt>
                <c:pt idx="156" formatCode="General">
                  <c:v>-0.10422589463615101</c:v>
                </c:pt>
                <c:pt idx="157" formatCode="General">
                  <c:v>-0.10754489946076699</c:v>
                </c:pt>
                <c:pt idx="158" formatCode="General">
                  <c:v>-0.110624235936215</c:v>
                </c:pt>
                <c:pt idx="159" formatCode="General">
                  <c:v>-0.113460252564218</c:v>
                </c:pt>
                <c:pt idx="160" formatCode="General">
                  <c:v>-0.11605099917916201</c:v>
                </c:pt>
                <c:pt idx="161" formatCode="General">
                  <c:v>-0.11839609524809</c:v>
                </c:pt>
                <c:pt idx="162" formatCode="General">
                  <c:v>-0.120496848573974</c:v>
                </c:pt>
                <c:pt idx="163" formatCode="General">
                  <c:v>-0.122356093714053</c:v>
                </c:pt>
                <c:pt idx="164" formatCode="General">
                  <c:v>-0.123977949451279</c:v>
                </c:pt>
                <c:pt idx="165" formatCode="General">
                  <c:v>-0.125367897897048</c:v>
                </c:pt>
                <c:pt idx="166" formatCode="General">
                  <c:v>-0.126532611057774</c:v>
                </c:pt>
                <c:pt idx="167" formatCode="General">
                  <c:v>-0.12747974310569901</c:v>
                </c:pt>
                <c:pt idx="168" formatCode="General">
                  <c:v>-0.12821779235824199</c:v>
                </c:pt>
                <c:pt idx="169" formatCode="General">
                  <c:v>-0.128755973130421</c:v>
                </c:pt>
                <c:pt idx="170" formatCode="General">
                  <c:v>-0.12910403721775901</c:v>
                </c:pt>
                <c:pt idx="171" formatCode="General">
                  <c:v>-0.12927200367025399</c:v>
                </c:pt>
                <c:pt idx="172" formatCode="General">
                  <c:v>-0.12927011805098401</c:v>
                </c:pt>
                <c:pt idx="173" formatCode="General">
                  <c:v>-0.129108623744836</c:v>
                </c:pt>
                <c:pt idx="174" formatCode="General">
                  <c:v>-0.12879749141278801</c:v>
                </c:pt>
                <c:pt idx="175" formatCode="General">
                  <c:v>-0.12834639265626799</c:v>
                </c:pt>
                <c:pt idx="176" formatCode="General">
                  <c:v>-0.12776450708336101</c:v>
                </c:pt>
                <c:pt idx="177" formatCode="General">
                  <c:v>-0.12706038587790999</c:v>
                </c:pt>
                <c:pt idx="178" formatCode="General">
                  <c:v>-0.126241797156151</c:v>
                </c:pt>
                <c:pt idx="179" formatCode="General">
                  <c:v>-0.12531555122068</c:v>
                </c:pt>
                <c:pt idx="180" formatCode="General">
                  <c:v>-0.12428753133527</c:v>
                </c:pt>
                <c:pt idx="181" formatCode="General">
                  <c:v>-0.123162652421862</c:v>
                </c:pt>
                <c:pt idx="182" formatCode="General">
                  <c:v>-0.12194473186791201</c:v>
                </c:pt>
                <c:pt idx="183" formatCode="General">
                  <c:v>-0.120636493031123</c:v>
                </c:pt>
                <c:pt idx="184" formatCode="General">
                  <c:v>-0.119239613044742</c:v>
                </c:pt>
                <c:pt idx="185" formatCode="General">
                  <c:v>-0.117754740310427</c:v>
                </c:pt>
                <c:pt idx="186" formatCode="General">
                  <c:v>-0.116181585528596</c:v>
                </c:pt>
                <c:pt idx="187" formatCode="General">
                  <c:v>-0.114518981441916</c:v>
                </c:pt>
                <c:pt idx="188" formatCode="General">
                  <c:v>-0.112765010730978</c:v>
                </c:pt>
                <c:pt idx="189" formatCode="General">
                  <c:v>-0.110917155447458</c:v>
                </c:pt>
                <c:pt idx="190" formatCode="General">
                  <c:v>-0.10897250033401799</c:v>
                </c:pt>
                <c:pt idx="191" formatCode="General">
                  <c:v>-0.106927831921073</c:v>
                </c:pt>
                <c:pt idx="192" formatCode="General">
                  <c:v>-0.10477984346996</c:v>
                </c:pt>
                <c:pt idx="193" formatCode="General">
                  <c:v>-0.102525449173098</c:v>
                </c:pt>
                <c:pt idx="194" formatCode="General">
                  <c:v>-0.100161919033911</c:v>
                </c:pt>
                <c:pt idx="195" formatCode="General">
                  <c:v>-9.7687040807280398E-2</c:v>
                </c:pt>
                <c:pt idx="196" formatCode="General">
                  <c:v>-9.50994356588242E-2</c:v>
                </c:pt>
                <c:pt idx="197" formatCode="General">
                  <c:v>-9.2398800166196296E-2</c:v>
                </c:pt>
                <c:pt idx="198" formatCode="General">
                  <c:v>-8.9586040389978194E-2</c:v>
                </c:pt>
                <c:pt idx="199" formatCode="General">
                  <c:v>-8.6663377225952798E-2</c:v>
                </c:pt>
                <c:pt idx="200" formatCode="General">
                  <c:v>-8.3634642022894501E-2</c:v>
                </c:pt>
                <c:pt idx="201" formatCode="General">
                  <c:v>-8.0505475667687995E-2</c:v>
                </c:pt>
                <c:pt idx="202" formatCode="General">
                  <c:v>-7.7283212492330902E-2</c:v>
                </c:pt>
                <c:pt idx="203" formatCode="General">
                  <c:v>-7.3977136232745294E-2</c:v>
                </c:pt>
                <c:pt idx="204" formatCode="General">
                  <c:v>-7.0598512846984096E-2</c:v>
                </c:pt>
                <c:pt idx="205" formatCode="General">
                  <c:v>-6.7160498771688601E-2</c:v>
                </c:pt>
                <c:pt idx="206" formatCode="General">
                  <c:v>-6.3678177552663404E-2</c:v>
                </c:pt>
                <c:pt idx="207" formatCode="General">
                  <c:v>-6.0168470005223497E-2</c:v>
                </c:pt>
                <c:pt idx="208" formatCode="General">
                  <c:v>-5.6650096717460199E-2</c:v>
                </c:pt>
                <c:pt idx="209" formatCode="General">
                  <c:v>-5.3143242979762299E-2</c:v>
                </c:pt>
                <c:pt idx="210" formatCode="General">
                  <c:v>-4.96693563728609E-2</c:v>
                </c:pt>
                <c:pt idx="211" formatCode="General">
                  <c:v>-4.6251061292068602E-2</c:v>
                </c:pt>
                <c:pt idx="212" formatCode="General">
                  <c:v>-4.2911848755510497E-2</c:v>
                </c:pt>
                <c:pt idx="213" formatCode="General">
                  <c:v>-3.9675729436382999E-2</c:v>
                </c:pt>
                <c:pt idx="214" formatCode="General">
                  <c:v>-3.6566790196400301E-2</c:v>
                </c:pt>
                <c:pt idx="215" formatCode="General">
                  <c:v>-3.3608883705898901E-2</c:v>
                </c:pt>
                <c:pt idx="216" formatCode="General">
                  <c:v>-3.0825395617075198E-2</c:v>
                </c:pt>
                <c:pt idx="217" formatCode="General">
                  <c:v>-2.8238662312544099E-2</c:v>
                </c:pt>
                <c:pt idx="218" formatCode="General">
                  <c:v>-2.58696284890047E-2</c:v>
                </c:pt>
                <c:pt idx="219" formatCode="General">
                  <c:v>-2.3737615138522201E-2</c:v>
                </c:pt>
                <c:pt idx="220" formatCode="General">
                  <c:v>-2.18597044868893E-2</c:v>
                </c:pt>
                <c:pt idx="221" formatCode="General">
                  <c:v>-2.0250438397839798E-2</c:v>
                </c:pt>
                <c:pt idx="222" formatCode="General">
                  <c:v>-1.89216532758122E-2</c:v>
                </c:pt>
                <c:pt idx="223" formatCode="General">
                  <c:v>-1.7881953975321298E-2</c:v>
                </c:pt>
                <c:pt idx="224" formatCode="General">
                  <c:v>-1.7136555844061201E-2</c:v>
                </c:pt>
                <c:pt idx="225" formatCode="General">
                  <c:v>-1.66871261898455E-2</c:v>
                </c:pt>
                <c:pt idx="226" formatCode="General">
                  <c:v>-1.6531518259793401E-2</c:v>
                </c:pt>
                <c:pt idx="227" formatCode="General">
                  <c:v>-1.6663682415007298E-2</c:v>
                </c:pt>
                <c:pt idx="228" formatCode="General">
                  <c:v>-1.70736111055967E-2</c:v>
                </c:pt>
                <c:pt idx="229" formatCode="General">
                  <c:v>-1.7747403222138601E-2</c:v>
                </c:pt>
                <c:pt idx="230" formatCode="General">
                  <c:v>-1.8667290957961599E-2</c:v>
                </c:pt>
                <c:pt idx="231" formatCode="General">
                  <c:v>-1.9811824599747001E-2</c:v>
                </c:pt>
                <c:pt idx="232" formatCode="General">
                  <c:v>-2.11560550029622E-2</c:v>
                </c:pt>
                <c:pt idx="233" formatCode="General">
                  <c:v>-2.2671712243533999E-2</c:v>
                </c:pt>
                <c:pt idx="234" formatCode="General">
                  <c:v>-2.43276878747208E-2</c:v>
                </c:pt>
                <c:pt idx="235" formatCode="General">
                  <c:v>-2.60903942038541E-2</c:v>
                </c:pt>
                <c:pt idx="236" formatCode="General">
                  <c:v>-2.7924111614905101E-2</c:v>
                </c:pt>
                <c:pt idx="237" formatCode="General">
                  <c:v>-2.9791506514908101E-2</c:v>
                </c:pt>
                <c:pt idx="238" formatCode="General">
                  <c:v>-3.1654142073325002E-2</c:v>
                </c:pt>
                <c:pt idx="239" formatCode="General">
                  <c:v>-3.3472970302346097E-2</c:v>
                </c:pt>
                <c:pt idx="240" formatCode="General">
                  <c:v>-3.5208959736977699E-2</c:v>
                </c:pt>
                <c:pt idx="241" formatCode="General">
                  <c:v>-3.6823743695799098E-2</c:v>
                </c:pt>
                <c:pt idx="242" formatCode="General">
                  <c:v>-3.8279662107477901E-2</c:v>
                </c:pt>
                <c:pt idx="243" formatCode="General">
                  <c:v>-3.9540934866134803E-2</c:v>
                </c:pt>
                <c:pt idx="244" formatCode="General">
                  <c:v>-4.0574587125713997E-2</c:v>
                </c:pt>
                <c:pt idx="245" formatCode="General">
                  <c:v>-4.1349642300616399E-2</c:v>
                </c:pt>
                <c:pt idx="246" formatCode="General">
                  <c:v>-4.1838367920215801E-2</c:v>
                </c:pt>
                <c:pt idx="247" formatCode="General">
                  <c:v>-4.2016985211649698E-2</c:v>
                </c:pt>
                <c:pt idx="248" formatCode="General">
                  <c:v>-4.18646884827438E-2</c:v>
                </c:pt>
                <c:pt idx="249" formatCode="General">
                  <c:v>-4.1365715426510699E-2</c:v>
                </c:pt>
                <c:pt idx="250" formatCode="General">
                  <c:v>-4.0509343992511E-2</c:v>
                </c:pt>
                <c:pt idx="251" formatCode="General">
                  <c:v>-3.9288903363160703E-2</c:v>
                </c:pt>
                <c:pt idx="252" formatCode="General">
                  <c:v>-3.7701883283969E-2</c:v>
                </c:pt>
                <c:pt idx="253" formatCode="General">
                  <c:v>-3.57506682379196E-2</c:v>
                </c:pt>
                <c:pt idx="254" formatCode="General">
                  <c:v>-3.3443177711951502E-2</c:v>
                </c:pt>
                <c:pt idx="255" formatCode="General">
                  <c:v>-3.0791619571877399E-2</c:v>
                </c:pt>
                <c:pt idx="256" formatCode="General">
                  <c:v>-2.7811651649541799E-2</c:v>
                </c:pt>
                <c:pt idx="257" formatCode="General">
                  <c:v>-2.4522743391805199E-2</c:v>
                </c:pt>
                <c:pt idx="258" formatCode="General">
                  <c:v>-2.09485534291174E-2</c:v>
                </c:pt>
                <c:pt idx="259" formatCode="General">
                  <c:v>-1.7115633007439301E-2</c:v>
                </c:pt>
                <c:pt idx="260" formatCode="General">
                  <c:v>-1.3053520057337301E-2</c:v>
                </c:pt>
                <c:pt idx="261" formatCode="General">
                  <c:v>-8.7933818385151508E-3</c:v>
                </c:pt>
                <c:pt idx="262" formatCode="General">
                  <c:v>-4.36761482329465E-3</c:v>
                </c:pt>
                <c:pt idx="263" formatCode="General">
                  <c:v>1.90347682801852E-4</c:v>
                </c:pt>
                <c:pt idx="264" formatCode="General">
                  <c:v>4.8467540068783399E-3</c:v>
                </c:pt>
                <c:pt idx="265" formatCode="General">
                  <c:v>9.5677710671746002E-3</c:v>
                </c:pt>
                <c:pt idx="266" formatCode="General">
                  <c:v>1.4321192949777401E-2</c:v>
                </c:pt>
                <c:pt idx="267" formatCode="General">
                  <c:v>1.9076031734082101E-2</c:v>
                </c:pt>
                <c:pt idx="268" formatCode="General">
                  <c:v>2.38034177694035E-2</c:v>
                </c:pt>
                <c:pt idx="269" formatCode="General">
                  <c:v>2.8477043461596002E-2</c:v>
                </c:pt>
                <c:pt idx="270" formatCode="General">
                  <c:v>3.3073421026513998E-2</c:v>
                </c:pt>
                <c:pt idx="271" formatCode="General">
                  <c:v>3.75726728924985E-2</c:v>
                </c:pt>
                <c:pt idx="272" formatCode="General">
                  <c:v>4.1959119918815298E-2</c:v>
                </c:pt>
                <c:pt idx="273" formatCode="General">
                  <c:v>4.6220632566466198E-2</c:v>
                </c:pt>
                <c:pt idx="274" formatCode="General">
                  <c:v>5.0348458636001299E-2</c:v>
                </c:pt>
                <c:pt idx="275" formatCode="General">
                  <c:v>5.4339222490539199E-2</c:v>
                </c:pt>
                <c:pt idx="276" formatCode="General">
                  <c:v>5.8194104545595697E-2</c:v>
                </c:pt>
                <c:pt idx="277" formatCode="General">
                  <c:v>6.1917621188320497E-2</c:v>
                </c:pt>
                <c:pt idx="278" formatCode="General">
                  <c:v>6.5517608856798595E-2</c:v>
                </c:pt>
                <c:pt idx="279" formatCode="General">
                  <c:v>6.90063044060375E-2</c:v>
                </c:pt>
                <c:pt idx="280" formatCode="General">
                  <c:v>7.2399214287171706E-2</c:v>
                </c:pt>
                <c:pt idx="281" formatCode="General">
                  <c:v>7.5714300057798195E-2</c:v>
                </c:pt>
                <c:pt idx="282" formatCode="General">
                  <c:v>7.8972348072715207E-2</c:v>
                </c:pt>
                <c:pt idx="283" formatCode="General">
                  <c:v>8.2196217263647203E-2</c:v>
                </c:pt>
                <c:pt idx="284" formatCode="General">
                  <c:v>8.5409576436601201E-2</c:v>
                </c:pt>
                <c:pt idx="285" formatCode="General">
                  <c:v>8.8636608964911906E-2</c:v>
                </c:pt>
                <c:pt idx="286" formatCode="General">
                  <c:v>9.1901947197220904E-2</c:v>
                </c:pt>
                <c:pt idx="287" formatCode="General">
                  <c:v>9.5229425963721304E-2</c:v>
                </c:pt>
                <c:pt idx="288" formatCode="General">
                  <c:v>9.8641628652077901E-2</c:v>
                </c:pt>
                <c:pt idx="289" formatCode="General">
                  <c:v>0.102159265495654</c:v>
                </c:pt>
                <c:pt idx="290" formatCode="General">
                  <c:v>0.105800554481304</c:v>
                </c:pt>
                <c:pt idx="291" formatCode="General">
                  <c:v>0.10958065029976</c:v>
                </c:pt>
                <c:pt idx="292" formatCode="General">
                  <c:v>0.11351118629875399</c:v>
                </c:pt>
                <c:pt idx="293" formatCode="General">
                  <c:v>0.117599877202758</c:v>
                </c:pt>
                <c:pt idx="294" formatCode="General">
                  <c:v>0.121850126496995</c:v>
                </c:pt>
                <c:pt idx="295" formatCode="General">
                  <c:v>0.126260749282679</c:v>
                </c:pt>
                <c:pt idx="296" formatCode="General">
                  <c:v>0.13082581969405399</c:v>
                </c:pt>
                <c:pt idx="297" formatCode="General">
                  <c:v>0.13553458210722499</c:v>
                </c:pt>
                <c:pt idx="298" formatCode="General">
                  <c:v>0.14037145865262399</c:v>
                </c:pt>
                <c:pt idx="299" formatCode="General">
                  <c:v>0.145316056969753</c:v>
                </c:pt>
                <c:pt idx="300" formatCode="General">
                  <c:v>0.150343427590347</c:v>
                </c:pt>
                <c:pt idx="301" formatCode="General">
                  <c:v>0.15542437377781701</c:v>
                </c:pt>
                <c:pt idx="302" formatCode="General">
                  <c:v>0.16052587238452001</c:v>
                </c:pt>
                <c:pt idx="303" formatCode="General">
                  <c:v>0.16561154683693699</c:v>
                </c:pt>
                <c:pt idx="304" formatCode="General">
                  <c:v>0.17064212782968799</c:v>
                </c:pt>
                <c:pt idx="305" formatCode="General">
                  <c:v>0.17557612062052899</c:v>
                </c:pt>
                <c:pt idx="306" formatCode="General">
                  <c:v>0.18037043419104901</c:v>
                </c:pt>
                <c:pt idx="307" formatCode="General">
                  <c:v>0.18498111461275299</c:v>
                </c:pt>
                <c:pt idx="308" formatCode="General">
                  <c:v>0.189364069519457</c:v>
                </c:pt>
                <c:pt idx="309" formatCode="General">
                  <c:v>0.19347587639710201</c:v>
                </c:pt>
                <c:pt idx="310" formatCode="General">
                  <c:v>0.19727443003495401</c:v>
                </c:pt>
                <c:pt idx="311" formatCode="General">
                  <c:v>0.200719765289195</c:v>
                </c:pt>
                <c:pt idx="312" formatCode="General">
                  <c:v>0.20377482545077399</c:v>
                </c:pt>
                <c:pt idx="313" formatCode="General">
                  <c:v>0.20640597514106199</c:v>
                </c:pt>
                <c:pt idx="314" formatCode="General">
                  <c:v>0.20858381150928601</c:v>
                </c:pt>
                <c:pt idx="315" formatCode="General">
                  <c:v>0.21028365700212301</c:v>
                </c:pt>
                <c:pt idx="316" formatCode="General">
                  <c:v>0.21148599288783099</c:v>
                </c:pt>
                <c:pt idx="317" formatCode="General">
                  <c:v>0.21217688015198699</c:v>
                </c:pt>
                <c:pt idx="318" formatCode="General">
                  <c:v>0.212348302875872</c:v>
                </c:pt>
                <c:pt idx="319" formatCode="General">
                  <c:v>0.211998417751421</c:v>
                </c:pt>
                <c:pt idx="320" formatCode="General">
                  <c:v>0.21113151532967001</c:v>
                </c:pt>
                <c:pt idx="321" formatCode="General">
                  <c:v>0.209758163112227</c:v>
                </c:pt>
                <c:pt idx="322" formatCode="General">
                  <c:v>0.207895036085194</c:v>
                </c:pt>
                <c:pt idx="323" formatCode="General">
                  <c:v>0.20556461433526499</c:v>
                </c:pt>
                <c:pt idx="324" formatCode="General">
                  <c:v>0.20279491118019799</c:v>
                </c:pt>
                <c:pt idx="325" formatCode="General">
                  <c:v>0.199619083177073</c:v>
                </c:pt>
                <c:pt idx="326" formatCode="General">
                  <c:v>0.196074966473686</c:v>
                </c:pt>
                <c:pt idx="327" formatCode="General">
                  <c:v>0.19220434921594001</c:v>
                </c:pt>
                <c:pt idx="328" formatCode="General">
                  <c:v>0.18805231412951801</c:v>
                </c:pt>
                <c:pt idx="329" formatCode="General">
                  <c:v>0.183666498845101</c:v>
                </c:pt>
                <c:pt idx="330" formatCode="General">
                  <c:v>0.17909641792929001</c:v>
                </c:pt>
                <c:pt idx="331" formatCode="General">
                  <c:v>0.174392605831969</c:v>
                </c:pt>
                <c:pt idx="332" formatCode="General">
                  <c:v>0.16960569320309399</c:v>
                </c:pt>
                <c:pt idx="333" formatCode="General">
                  <c:v>0.16478566426073599</c:v>
                </c:pt>
                <c:pt idx="334" formatCode="General">
                  <c:v>0.15998095076542199</c:v>
                </c:pt>
                <c:pt idx="335" formatCode="General">
                  <c:v>0.155237665872932</c:v>
                </c:pt>
                <c:pt idx="336" formatCode="General">
                  <c:v>0.150598809246756</c:v>
                </c:pt>
                <c:pt idx="337" formatCode="General">
                  <c:v>0.14610353925203801</c:v>
                </c:pt>
                <c:pt idx="338" formatCode="General">
                  <c:v>0.14178653743928399</c:v>
                </c:pt>
                <c:pt idx="339" formatCode="General">
                  <c:v>0.13767741482158999</c:v>
                </c:pt>
                <c:pt idx="340" formatCode="General">
                  <c:v>0.13380027071939499</c:v>
                </c:pt>
                <c:pt idx="341" formatCode="General">
                  <c:v>0.13017329220787999</c:v>
                </c:pt>
                <c:pt idx="342" formatCode="General">
                  <c:v>0.126808396318567</c:v>
                </c:pt>
                <c:pt idx="343" formatCode="General">
                  <c:v>0.123711089826988</c:v>
                </c:pt>
                <c:pt idx="344" formatCode="General">
                  <c:v>0.120880427040683</c:v>
                </c:pt>
                <c:pt idx="345" formatCode="General">
                  <c:v>0.118308992692438</c:v>
                </c:pt>
                <c:pt idx="346" formatCode="General">
                  <c:v>0.115983090540516</c:v>
                </c:pt>
                <c:pt idx="347" formatCode="General">
                  <c:v>0.113883000856213</c:v>
                </c:pt>
                <c:pt idx="348" formatCode="General">
                  <c:v>0.111983352901272</c:v>
                </c:pt>
                <c:pt idx="349" formatCode="General">
                  <c:v>0.110253574945344</c:v>
                </c:pt>
                <c:pt idx="350" formatCode="General">
                  <c:v>0.10865844991491901</c:v>
                </c:pt>
                <c:pt idx="351" formatCode="General">
                  <c:v>0.10715875097904901</c:v>
                </c:pt>
                <c:pt idx="352" formatCode="General">
                  <c:v>0.105711952488975</c:v>
                </c:pt>
                <c:pt idx="353" formatCode="General">
                  <c:v>0.104272987656737</c:v>
                </c:pt>
                <c:pt idx="354" formatCode="General">
                  <c:v>0.102795044752271</c:v>
                </c:pt>
                <c:pt idx="355" formatCode="General">
                  <c:v>0.10123040704516401</c:v>
                </c:pt>
                <c:pt idx="356" formatCode="General">
                  <c:v>9.9531300857675295E-2</c:v>
                </c:pt>
                <c:pt idx="357" formatCode="General">
                  <c:v>9.7650746281415901E-2</c:v>
                </c:pt>
                <c:pt idx="358" formatCode="General">
                  <c:v>9.5543394642121096E-2</c:v>
                </c:pt>
                <c:pt idx="359" formatCode="General">
                  <c:v>9.3166341272195502E-2</c:v>
                </c:pt>
                <c:pt idx="360" formatCode="General">
                  <c:v>9.0479897629758096E-2</c:v>
                </c:pt>
                <c:pt idx="361" formatCode="General">
                  <c:v>8.7448301731720995E-2</c:v>
                </c:pt>
                <c:pt idx="362" formatCode="General">
                  <c:v>8.4040370822083196E-2</c:v>
                </c:pt>
                <c:pt idx="363" formatCode="General">
                  <c:v>8.0230084801099805E-2</c:v>
                </c:pt>
                <c:pt idx="364" formatCode="General">
                  <c:v>7.5997083044723204E-2</c:v>
                </c:pt>
                <c:pt idx="365" formatCode="General">
                  <c:v>7.1327056989763604E-2</c:v>
                </c:pt>
                <c:pt idx="366" formatCode="General">
                  <c:v>6.62120523072698E-2</c:v>
                </c:pt>
                <c:pt idx="367" formatCode="General">
                  <c:v>6.0650704395325099E-2</c:v>
                </c:pt>
                <c:pt idx="368" formatCode="General">
                  <c:v>5.4648270638167198E-2</c:v>
                </c:pt>
                <c:pt idx="369" formatCode="General">
                  <c:v>4.8216595516308101E-2</c:v>
                </c:pt>
                <c:pt idx="370" formatCode="General">
                  <c:v>4.1374108531524102E-2</c:v>
                </c:pt>
                <c:pt idx="371" formatCode="General">
                  <c:v>3.4145593691947203E-2</c:v>
                </c:pt>
                <c:pt idx="372" formatCode="General">
                  <c:v>2.65618444791E-2</c:v>
                </c:pt>
                <c:pt idx="373" formatCode="General">
                  <c:v>1.8659236826344301E-2</c:v>
                </c:pt>
                <c:pt idx="374" formatCode="General">
                  <c:v>1.04791964650975E-2</c:v>
                </c:pt>
                <c:pt idx="375" formatCode="General">
                  <c:v>2.0677375903925699E-3</c:v>
                </c:pt>
                <c:pt idx="376" formatCode="General">
                  <c:v>-6.5251339411906096E-3</c:v>
                </c:pt>
                <c:pt idx="377" formatCode="General">
                  <c:v>-1.52462485104626E-2</c:v>
                </c:pt>
                <c:pt idx="378" formatCode="General">
                  <c:v>-2.40399270761858E-2</c:v>
                </c:pt>
                <c:pt idx="379" formatCode="General">
                  <c:v>-3.2848643243805903E-2</c:v>
                </c:pt>
                <c:pt idx="380" formatCode="General">
                  <c:v>-4.1613918160376198E-2</c:v>
                </c:pt>
                <c:pt idx="381" formatCode="General">
                  <c:v>-5.0277104634822101E-2</c:v>
                </c:pt>
                <c:pt idx="382" formatCode="General">
                  <c:v>-5.8780096264857903E-2</c:v>
                </c:pt>
                <c:pt idx="383" formatCode="General">
                  <c:v>-6.70662710942804E-2</c:v>
                </c:pt>
                <c:pt idx="384" formatCode="General">
                  <c:v>-7.5080767293101605E-2</c:v>
                </c:pt>
                <c:pt idx="385" formatCode="General">
                  <c:v>-8.2771371418840403E-2</c:v>
                </c:pt>
                <c:pt idx="386" formatCode="General">
                  <c:v>-9.0090018035917999E-2</c:v>
                </c:pt>
                <c:pt idx="387" formatCode="General">
                  <c:v>-9.6992651065564595E-2</c:v>
                </c:pt>
                <c:pt idx="388" formatCode="General">
                  <c:v>-0.103439342952208</c:v>
                </c:pt>
                <c:pt idx="389" formatCode="General">
                  <c:v>-0.109394929053684</c:v>
                </c:pt>
                <c:pt idx="390" formatCode="General">
                  <c:v>-0.11482956558038999</c:v>
                </c:pt>
                <c:pt idx="391" formatCode="General">
                  <c:v>-0.11971915779128001</c:v>
                </c:pt>
                <c:pt idx="392" formatCode="General">
                  <c:v>-0.12404563371975701</c:v>
                </c:pt>
                <c:pt idx="393" formatCode="General">
                  <c:v>-0.12779708122078001</c:v>
                </c:pt>
                <c:pt idx="394" formatCode="General">
                  <c:v>-0.130967736298189</c:v>
                </c:pt>
                <c:pt idx="395" formatCode="General">
                  <c:v>-0.133557851935104</c:v>
                </c:pt>
                <c:pt idx="396" formatCode="General">
                  <c:v>-0.13557344518312001</c:v>
                </c:pt>
                <c:pt idx="397" formatCode="General">
                  <c:v>-0.137025959613638</c:v>
                </c:pt>
                <c:pt idx="398" formatCode="General">
                  <c:v>-0.137931966391143</c:v>
                </c:pt>
                <c:pt idx="399" formatCode="General">
                  <c:v>-0.13831386863057099</c:v>
                </c:pt>
                <c:pt idx="400" formatCode="General">
                  <c:v>-0.13819892998382399</c:v>
                </c:pt>
                <c:pt idx="401" formatCode="General">
                  <c:v>-0.13761810909609601</c:v>
                </c:pt>
                <c:pt idx="402" formatCode="General">
                  <c:v>-0.136606049820654</c:v>
                </c:pt>
                <c:pt idx="403" formatCode="General">
                  <c:v>-0.13520063328725301</c:v>
                </c:pt>
                <c:pt idx="404" formatCode="General">
                  <c:v>-0.133442509819132</c:v>
                </c:pt>
                <c:pt idx="405" formatCode="General">
                  <c:v>-0.13137466717471899</c:v>
                </c:pt>
                <c:pt idx="406" formatCode="General">
                  <c:v>-0.12904200673341301</c:v>
                </c:pt>
                <c:pt idx="407" formatCode="General">
                  <c:v>-0.126490367824767</c:v>
                </c:pt>
                <c:pt idx="408" formatCode="General">
                  <c:v>-0.123765598593575</c:v>
                </c:pt>
                <c:pt idx="409" formatCode="General">
                  <c:v>-0.120913260533344</c:v>
                </c:pt>
                <c:pt idx="410" formatCode="General">
                  <c:v>-0.117977991566239</c:v>
                </c:pt>
                <c:pt idx="411" formatCode="General">
                  <c:v>-0.115003447190878</c:v>
                </c:pt>
                <c:pt idx="412" formatCode="General">
                  <c:v>-0.11203180641775699</c:v>
                </c:pt>
                <c:pt idx="413" formatCode="General">
                  <c:v>-0.109102790805662</c:v>
                </c:pt>
                <c:pt idx="414" formatCode="General">
                  <c:v>-0.106253833136049</c:v>
                </c:pt>
                <c:pt idx="415" formatCode="General">
                  <c:v>-0.103519305963889</c:v>
                </c:pt>
                <c:pt idx="416" formatCode="General">
                  <c:v>-0.100929881774157</c:v>
                </c:pt>
                <c:pt idx="417" formatCode="General">
                  <c:v>-9.8513601980873805E-2</c:v>
                </c:pt>
                <c:pt idx="418" formatCode="General">
                  <c:v>-9.6294896240577396E-2</c:v>
                </c:pt>
                <c:pt idx="419" formatCode="General">
                  <c:v>-9.4293445218860197E-2</c:v>
                </c:pt>
                <c:pt idx="420" formatCode="General">
                  <c:v>-9.2525462096234898E-2</c:v>
                </c:pt>
                <c:pt idx="421" formatCode="General">
                  <c:v>-9.1003558180168906E-2</c:v>
                </c:pt>
                <c:pt idx="422" formatCode="General">
                  <c:v>-8.9736225890924906E-2</c:v>
                </c:pt>
                <c:pt idx="423" formatCode="General">
                  <c:v>-8.8728044404106393E-2</c:v>
                </c:pt>
                <c:pt idx="424" formatCode="General">
                  <c:v>-8.79798505361373E-2</c:v>
                </c:pt>
                <c:pt idx="425" formatCode="General">
                  <c:v>-8.74888313518873E-2</c:v>
                </c:pt>
                <c:pt idx="426" formatCode="General">
                  <c:v>-8.72487561508445E-2</c:v>
                </c:pt>
                <c:pt idx="427" formatCode="General">
                  <c:v>-8.7250148009637096E-2</c:v>
                </c:pt>
                <c:pt idx="428" formatCode="General">
                  <c:v>-8.7480624470254703E-2</c:v>
                </c:pt>
                <c:pt idx="429" formatCode="General">
                  <c:v>-8.79251018848074E-2</c:v>
                </c:pt>
                <c:pt idx="430" formatCode="General">
                  <c:v>-8.85660956583251E-2</c:v>
                </c:pt>
                <c:pt idx="431" formatCode="General">
                  <c:v>-8.9384083456875998E-2</c:v>
                </c:pt>
                <c:pt idx="432" formatCode="General">
                  <c:v>-9.0357795290293502E-2</c:v>
                </c:pt>
                <c:pt idx="433" formatCode="General">
                  <c:v>-9.1464529059508803E-2</c:v>
                </c:pt>
                <c:pt idx="434" formatCode="General">
                  <c:v>-9.2680447734283994E-2</c:v>
                </c:pt>
                <c:pt idx="435" formatCode="General">
                  <c:v>-9.3981010829627398E-2</c:v>
                </c:pt>
                <c:pt idx="436" formatCode="General">
                  <c:v>-9.5341305897017697E-2</c:v>
                </c:pt>
                <c:pt idx="437" formatCode="General">
                  <c:v>-9.67362280551059E-2</c:v>
                </c:pt>
                <c:pt idx="438" formatCode="General">
                  <c:v>-9.8140922798075E-2</c:v>
                </c:pt>
                <c:pt idx="439" formatCode="General">
                  <c:v>-9.95310368844948E-2</c:v>
                </c:pt>
                <c:pt idx="440" formatCode="General">
                  <c:v>-0.10088289201301801</c:v>
                </c:pt>
                <c:pt idx="441" formatCode="General">
                  <c:v>-0.102173832849875</c:v>
                </c:pt>
                <c:pt idx="442" formatCode="General">
                  <c:v>-0.103382471679907</c:v>
                </c:pt>
                <c:pt idx="443" formatCode="General">
                  <c:v>-0.10448886232447099</c:v>
                </c:pt>
                <c:pt idx="444" formatCode="General">
                  <c:v>-0.105474608964451</c:v>
                </c:pt>
                <c:pt idx="445" formatCode="General">
                  <c:v>-0.106323032792497</c:v>
                </c:pt>
                <c:pt idx="446" formatCode="General">
                  <c:v>-0.107019293418251</c:v>
                </c:pt>
                <c:pt idx="447" formatCode="General">
                  <c:v>-0.10755050981933501</c:v>
                </c:pt>
                <c:pt idx="448" formatCode="General">
                  <c:v>-0.107905781437062</c:v>
                </c:pt>
                <c:pt idx="449" formatCode="General">
                  <c:v>-0.10807625397156199</c:v>
                </c:pt>
                <c:pt idx="450" formatCode="General">
                  <c:v>-0.108054994300557</c:v>
                </c:pt>
                <c:pt idx="451" formatCode="General">
                  <c:v>-0.10783703922361899</c:v>
                </c:pt>
                <c:pt idx="452" formatCode="General">
                  <c:v>-0.10741943036403399</c:v>
                </c:pt>
                <c:pt idx="453" formatCode="General">
                  <c:v>-0.10680104588097999</c:v>
                </c:pt>
                <c:pt idx="454" formatCode="General">
                  <c:v>-0.10598250711148199</c:v>
                </c:pt>
                <c:pt idx="455" formatCode="General">
                  <c:v>-0.104966079716572</c:v>
                </c:pt>
                <c:pt idx="456" formatCode="General">
                  <c:v>-0.103755554654616</c:v>
                </c:pt>
                <c:pt idx="457" formatCode="General">
                  <c:v>-0.10235602418945</c:v>
                </c:pt>
                <c:pt idx="458" formatCode="General">
                  <c:v>-0.10077386113527299</c:v>
                </c:pt>
                <c:pt idx="459" formatCode="General">
                  <c:v>-9.9016497971642095E-2</c:v>
                </c:pt>
                <c:pt idx="460" formatCode="General">
                  <c:v>-9.7092201648621798E-2</c:v>
                </c:pt>
                <c:pt idx="461" formatCode="General">
                  <c:v>-9.5010070357991805E-2</c:v>
                </c:pt>
                <c:pt idx="462" formatCode="General">
                  <c:v>-9.2779684586244998E-2</c:v>
                </c:pt>
                <c:pt idx="463" formatCode="General">
                  <c:v>-9.0411019662523795E-2</c:v>
                </c:pt>
                <c:pt idx="464" formatCode="General">
                  <c:v>-8.7914358292004002E-2</c:v>
                </c:pt>
                <c:pt idx="465" formatCode="General">
                  <c:v>-8.5300092276647796E-2</c:v>
                </c:pt>
                <c:pt idx="466" formatCode="General">
                  <c:v>-8.2578494557618204E-2</c:v>
                </c:pt>
                <c:pt idx="467" formatCode="General">
                  <c:v>-7.97596395802357E-2</c:v>
                </c:pt>
                <c:pt idx="468" formatCode="General">
                  <c:v>-7.6853464789261194E-2</c:v>
                </c:pt>
                <c:pt idx="469" formatCode="General">
                  <c:v>-7.3869482674784603E-2</c:v>
                </c:pt>
                <c:pt idx="470" formatCode="General">
                  <c:v>-7.0816765769144502E-2</c:v>
                </c:pt>
                <c:pt idx="471" formatCode="General">
                  <c:v>-6.7703932344652801E-2</c:v>
                </c:pt>
                <c:pt idx="472" formatCode="General">
                  <c:v>-6.4539043710683502E-2</c:v>
                </c:pt>
                <c:pt idx="473" formatCode="General">
                  <c:v>-6.1329625450904902E-2</c:v>
                </c:pt>
                <c:pt idx="474" formatCode="General">
                  <c:v>-5.8082625917870299E-2</c:v>
                </c:pt>
                <c:pt idx="475" formatCode="General">
                  <c:v>-5.48045409127332E-2</c:v>
                </c:pt>
                <c:pt idx="476" formatCode="General">
                  <c:v>-5.1501361422005697E-2</c:v>
                </c:pt>
                <c:pt idx="477" formatCode="General">
                  <c:v>-4.8178675048598303E-2</c:v>
                </c:pt>
                <c:pt idx="478" formatCode="General">
                  <c:v>-4.4841745352449898E-2</c:v>
                </c:pt>
                <c:pt idx="479" formatCode="General">
                  <c:v>-4.1495482192504998E-2</c:v>
                </c:pt>
                <c:pt idx="480" formatCode="General">
                  <c:v>-3.8144664816593399E-2</c:v>
                </c:pt>
                <c:pt idx="481" formatCode="General">
                  <c:v>-3.4793983511970002E-2</c:v>
                </c:pt>
                <c:pt idx="482" formatCode="General">
                  <c:v>-3.1448141254289803E-2</c:v>
                </c:pt>
                <c:pt idx="483" formatCode="General">
                  <c:v>-2.8111949501729998E-2</c:v>
                </c:pt>
                <c:pt idx="484" formatCode="General">
                  <c:v>-2.4790439593940498E-2</c:v>
                </c:pt>
                <c:pt idx="485" formatCode="General">
                  <c:v>-2.1488936874517101E-2</c:v>
                </c:pt>
                <c:pt idx="486" formatCode="General">
                  <c:v>-1.8213183731526299E-2</c:v>
                </c:pt>
                <c:pt idx="487" formatCode="General">
                  <c:v>-1.49694219313123E-2</c:v>
                </c:pt>
                <c:pt idx="488" formatCode="General">
                  <c:v>-1.17644013551373E-2</c:v>
                </c:pt>
                <c:pt idx="489" formatCode="General">
                  <c:v>-8.6054350870370493E-3</c:v>
                </c:pt>
                <c:pt idx="490" formatCode="General">
                  <c:v>-5.5004977182910699E-3</c:v>
                </c:pt>
                <c:pt idx="491" formatCode="General">
                  <c:v>-2.4582433675781998E-3</c:v>
                </c:pt>
                <c:pt idx="492" formatCode="General">
                  <c:v>5.1211000334728499E-4</c:v>
                </c:pt>
                <c:pt idx="493" formatCode="General">
                  <c:v>3.40075501989458E-3</c:v>
                </c:pt>
                <c:pt idx="494" formatCode="General">
                  <c:v>6.1973247033239101E-3</c:v>
                </c:pt>
                <c:pt idx="495" formatCode="General">
                  <c:v>8.8909977310700009E-3</c:v>
                </c:pt>
                <c:pt idx="496" formatCode="General">
                  <c:v>1.14705708154407E-2</c:v>
                </c:pt>
                <c:pt idx="497" formatCode="General">
                  <c:v>1.3924633626718299E-2</c:v>
                </c:pt>
                <c:pt idx="498" formatCode="General">
                  <c:v>1.6241603278572599E-2</c:v>
                </c:pt>
                <c:pt idx="499" formatCode="General">
                  <c:v>1.84099647608073E-2</c:v>
                </c:pt>
                <c:pt idx="500" formatCode="General">
                  <c:v>2.0418470938333801E-2</c:v>
                </c:pt>
                <c:pt idx="501" formatCode="General">
                  <c:v>2.2256212010189302E-2</c:v>
                </c:pt>
                <c:pt idx="502" formatCode="General">
                  <c:v>2.39128378467823E-2</c:v>
                </c:pt>
                <c:pt idx="503" formatCode="General">
                  <c:v>2.5378779308725698E-2</c:v>
                </c:pt>
                <c:pt idx="504" formatCode="General">
                  <c:v>2.66454502672029E-2</c:v>
                </c:pt>
                <c:pt idx="505" formatCode="General">
                  <c:v>2.7705422553531499E-2</c:v>
                </c:pt>
                <c:pt idx="506" formatCode="General">
                  <c:v>2.8552631373875599E-2</c:v>
                </c:pt>
                <c:pt idx="507" formatCode="General">
                  <c:v>2.9182543572937699E-2</c:v>
                </c:pt>
                <c:pt idx="508" formatCode="General">
                  <c:v>2.9592240444183099E-2</c:v>
                </c:pt>
                <c:pt idx="509" formatCode="General">
                  <c:v>2.9780574750676098E-2</c:v>
                </c:pt>
                <c:pt idx="510" formatCode="General">
                  <c:v>2.9748357967657402E-2</c:v>
                </c:pt>
                <c:pt idx="511" formatCode="General">
                  <c:v>2.9498402881169099E-2</c:v>
                </c:pt>
                <c:pt idx="512" formatCode="General">
                  <c:v>2.9035621579193701E-2</c:v>
                </c:pt>
                <c:pt idx="513" formatCode="General">
                  <c:v>2.8366988308380199E-2</c:v>
                </c:pt>
                <c:pt idx="514" formatCode="General">
                  <c:v>2.7501563647563398E-2</c:v>
                </c:pt>
                <c:pt idx="515" formatCode="General">
                  <c:v>2.64504428142718E-2</c:v>
                </c:pt>
                <c:pt idx="516" formatCode="General">
                  <c:v>2.52266700004238E-2</c:v>
                </c:pt>
                <c:pt idx="517" formatCode="General">
                  <c:v>2.38451867876689E-2</c:v>
                </c:pt>
                <c:pt idx="518" formatCode="General">
                  <c:v>2.2322695333350701E-2</c:v>
                </c:pt>
                <c:pt idx="519" formatCode="General">
                  <c:v>2.06773921902474E-2</c:v>
                </c:pt>
                <c:pt idx="520" formatCode="General">
                  <c:v>1.89287950762215E-2</c:v>
                </c:pt>
                <c:pt idx="521" formatCode="General">
                  <c:v>1.7097580160656201E-2</c:v>
                </c:pt>
                <c:pt idx="522" formatCode="General">
                  <c:v>1.5205296836494299E-2</c:v>
                </c:pt>
                <c:pt idx="523" formatCode="General">
                  <c:v>1.3274029107378399E-2</c:v>
                </c:pt>
                <c:pt idx="524" formatCode="General">
                  <c:v>1.13261251783928E-2</c:v>
                </c:pt>
                <c:pt idx="525" formatCode="General">
                  <c:v>9.3839590117398598E-3</c:v>
                </c:pt>
                <c:pt idx="526" formatCode="General">
                  <c:v>7.46960363207347E-3</c:v>
                </c:pt>
                <c:pt idx="527" formatCode="General">
                  <c:v>5.6045283200941596E-3</c:v>
                </c:pt>
                <c:pt idx="528" formatCode="General">
                  <c:v>3.8092853251387102E-3</c:v>
                </c:pt>
                <c:pt idx="529" formatCode="General">
                  <c:v>2.10329833918017E-3</c:v>
                </c:pt>
                <c:pt idx="530" formatCode="General">
                  <c:v>5.0452510700468595E-4</c:v>
                </c:pt>
                <c:pt idx="531" formatCode="General">
                  <c:v>-9.7081125727248503E-4</c:v>
                </c:pt>
                <c:pt idx="532" formatCode="General">
                  <c:v>-2.3083744974827201E-3</c:v>
                </c:pt>
                <c:pt idx="533" formatCode="General">
                  <c:v>-3.495912212606E-3</c:v>
                </c:pt>
                <c:pt idx="534" formatCode="General">
                  <c:v>-4.5234259419604603E-3</c:v>
                </c:pt>
                <c:pt idx="535" formatCode="General">
                  <c:v>-5.3832581159995998E-3</c:v>
                </c:pt>
                <c:pt idx="536" formatCode="General">
                  <c:v>-6.0701784994676104E-3</c:v>
                </c:pt>
                <c:pt idx="537" formatCode="General">
                  <c:v>-6.5814448376982802E-3</c:v>
                </c:pt>
                <c:pt idx="538" formatCode="General">
                  <c:v>-6.9167349461673197E-3</c:v>
                </c:pt>
                <c:pt idx="539" formatCode="General">
                  <c:v>-7.0780779805606799E-3</c:v>
                </c:pt>
                <c:pt idx="540" formatCode="General">
                  <c:v>-7.0698505552060902E-3</c:v>
                </c:pt>
                <c:pt idx="541" formatCode="General">
                  <c:v>-6.8986227344512803E-3</c:v>
                </c:pt>
                <c:pt idx="542" formatCode="General">
                  <c:v>-6.57286214403333E-3</c:v>
                </c:pt>
                <c:pt idx="543" formatCode="General">
                  <c:v>-6.1028388952298401E-3</c:v>
                </c:pt>
                <c:pt idx="544" formatCode="General">
                  <c:v>-5.5004690214967298E-3</c:v>
                </c:pt>
                <c:pt idx="545" formatCode="General">
                  <c:v>-4.7788677090606496E-3</c:v>
                </c:pt>
                <c:pt idx="546" formatCode="General">
                  <c:v>-3.9521160673689796E-3</c:v>
                </c:pt>
                <c:pt idx="547" formatCode="General">
                  <c:v>-3.03511767600867E-3</c:v>
                </c:pt>
                <c:pt idx="548" formatCode="General">
                  <c:v>-2.0432421254095402E-3</c:v>
                </c:pt>
                <c:pt idx="549" formatCode="General">
                  <c:v>-9.9191800219709607E-4</c:v>
                </c:pt>
                <c:pt idx="550" formatCode="General">
                  <c:v>1.03625236309639E-4</c:v>
                </c:pt>
                <c:pt idx="551" formatCode="General">
                  <c:v>1.2285617783895501E-3</c:v>
                </c:pt>
                <c:pt idx="552" formatCode="General">
                  <c:v>2.36875406212937E-3</c:v>
                </c:pt>
                <c:pt idx="553" formatCode="General">
                  <c:v>3.5110963284806802E-3</c:v>
                </c:pt>
                <c:pt idx="554" formatCode="General">
                  <c:v>4.6436003544232602E-3</c:v>
                </c:pt>
                <c:pt idx="555" formatCode="General">
                  <c:v>5.7556308913674801E-3</c:v>
                </c:pt>
                <c:pt idx="556" formatCode="General">
                  <c:v>6.8381576542578598E-3</c:v>
                </c:pt>
                <c:pt idx="557" formatCode="General">
                  <c:v>7.8837243089071099E-3</c:v>
                </c:pt>
                <c:pt idx="558" formatCode="General">
                  <c:v>8.8865229749353295E-3</c:v>
                </c:pt>
                <c:pt idx="559" formatCode="General">
                  <c:v>9.8425441665050007E-3</c:v>
                </c:pt>
                <c:pt idx="560" formatCode="General">
                  <c:v>1.07495601134349E-2</c:v>
                </c:pt>
                <c:pt idx="561" formatCode="General">
                  <c:v>1.1606899570930499E-2</c:v>
                </c:pt>
                <c:pt idx="562" formatCode="General">
                  <c:v>1.24155536429043E-2</c:v>
                </c:pt>
                <c:pt idx="563" formatCode="General">
                  <c:v>1.31780010089839E-2</c:v>
                </c:pt>
                <c:pt idx="564" formatCode="General">
                  <c:v>1.38979308051997E-2</c:v>
                </c:pt>
                <c:pt idx="565" formatCode="General">
                  <c:v>1.45802241387171E-2</c:v>
                </c:pt>
                <c:pt idx="566" formatCode="General">
                  <c:v>1.52307177886066E-2</c:v>
                </c:pt>
                <c:pt idx="567" formatCode="General">
                  <c:v>1.5855886785125398E-2</c:v>
                </c:pt>
                <c:pt idx="568" formatCode="General">
                  <c:v>1.64626441009917E-2</c:v>
                </c:pt>
                <c:pt idx="569" formatCode="General">
                  <c:v>1.70581564105514E-2</c:v>
                </c:pt>
                <c:pt idx="570" formatCode="General">
                  <c:v>1.7649512518040901E-2</c:v>
                </c:pt>
                <c:pt idx="571" formatCode="General">
                  <c:v>1.8243510478479899E-2</c:v>
                </c:pt>
                <c:pt idx="572" formatCode="General">
                  <c:v>1.8846437164322001E-2</c:v>
                </c:pt>
                <c:pt idx="573" formatCode="General">
                  <c:v>1.9463872113241399E-2</c:v>
                </c:pt>
                <c:pt idx="574" formatCode="General">
                  <c:v>2.0100472182026E-2</c:v>
                </c:pt>
                <c:pt idx="575" formatCode="General">
                  <c:v>2.0759752528819599E-2</c:v>
                </c:pt>
                <c:pt idx="576" formatCode="General">
                  <c:v>2.1444118733193001E-2</c:v>
                </c:pt>
                <c:pt idx="577" formatCode="General">
                  <c:v>2.2154640812874601E-2</c:v>
                </c:pt>
                <c:pt idx="578" formatCode="General">
                  <c:v>2.28910639493306E-2</c:v>
                </c:pt>
                <c:pt idx="579" formatCode="General">
                  <c:v>2.3651879947819299E-2</c:v>
                </c:pt>
                <c:pt idx="580" formatCode="General">
                  <c:v>2.44342076662936E-2</c:v>
                </c:pt>
                <c:pt idx="581" formatCode="General">
                  <c:v>2.5233874374202499E-2</c:v>
                </c:pt>
                <c:pt idx="582" formatCode="General">
                  <c:v>2.6045658423719299E-2</c:v>
                </c:pt>
                <c:pt idx="583" formatCode="General">
                  <c:v>2.6863448198804599E-2</c:v>
                </c:pt>
                <c:pt idx="584" formatCode="General">
                  <c:v>2.7680297792071401E-2</c:v>
                </c:pt>
                <c:pt idx="585" formatCode="General">
                  <c:v>2.84887070533302E-2</c:v>
                </c:pt>
                <c:pt idx="586" formatCode="General">
                  <c:v>2.9280823826711402E-2</c:v>
                </c:pt>
                <c:pt idx="587" formatCode="General">
                  <c:v>3.0048751841645901E-2</c:v>
                </c:pt>
                <c:pt idx="588" formatCode="General">
                  <c:v>3.0784899779873101E-2</c:v>
                </c:pt>
                <c:pt idx="589" formatCode="General">
                  <c:v>3.1482094417517897E-2</c:v>
                </c:pt>
                <c:pt idx="590" formatCode="General">
                  <c:v>3.2133886474195197E-2</c:v>
                </c:pt>
                <c:pt idx="591" formatCode="General">
                  <c:v>3.2734996566867902E-2</c:v>
                </c:pt>
                <c:pt idx="592" formatCode="General">
                  <c:v>3.3281353205632899E-2</c:v>
                </c:pt>
                <c:pt idx="593" formatCode="General">
                  <c:v>3.3770384336334502E-2</c:v>
                </c:pt>
                <c:pt idx="594" formatCode="General">
                  <c:v>3.4201293621991098E-2</c:v>
                </c:pt>
                <c:pt idx="595" formatCode="General">
                  <c:v>3.4575118228144401E-2</c:v>
                </c:pt>
                <c:pt idx="596" formatCode="General">
                  <c:v>3.4894936818672E-2</c:v>
                </c:pt>
                <c:pt idx="597" formatCode="General">
                  <c:v>3.5165874251454697E-2</c:v>
                </c:pt>
                <c:pt idx="598" formatCode="General">
                  <c:v>3.5395095704285597E-2</c:v>
                </c:pt>
                <c:pt idx="599" formatCode="General">
                  <c:v>3.5591825221644502E-2</c:v>
                </c:pt>
                <c:pt idx="600" formatCode="General">
                  <c:v>3.5767366947589897E-2</c:v>
                </c:pt>
                <c:pt idx="601" formatCode="General">
                  <c:v>3.5934860969492798E-2</c:v>
                </c:pt>
                <c:pt idx="602" formatCode="General">
                  <c:v>3.6109040656770099E-2</c:v>
                </c:pt>
                <c:pt idx="603" formatCode="General">
                  <c:v>3.6306087240021899E-2</c:v>
                </c:pt>
                <c:pt idx="604" formatCode="General">
                  <c:v>3.6543358950575401E-2</c:v>
                </c:pt>
                <c:pt idx="605" formatCode="General">
                  <c:v>3.6839037561408598E-2</c:v>
                </c:pt>
                <c:pt idx="606" formatCode="General">
                  <c:v>3.7211720513242098E-2</c:v>
                </c:pt>
                <c:pt idx="607" formatCode="General">
                  <c:v>3.7680121919374802E-2</c:v>
                </c:pt>
                <c:pt idx="608" formatCode="General">
                  <c:v>3.8262588936467598E-2</c:v>
                </c:pt>
                <c:pt idx="609" formatCode="General">
                  <c:v>3.8976738455328799E-2</c:v>
                </c:pt>
                <c:pt idx="610" formatCode="General">
                  <c:v>3.9839080428936802E-2</c:v>
                </c:pt>
                <c:pt idx="611" formatCode="General">
                  <c:v>4.08644558278035E-2</c:v>
                </c:pt>
                <c:pt idx="612" formatCode="General">
                  <c:v>4.20656375141941E-2</c:v>
                </c:pt>
                <c:pt idx="613" formatCode="General">
                  <c:v>4.3453064502103199E-2</c:v>
                </c:pt>
                <c:pt idx="614" formatCode="General">
                  <c:v>4.5034477844618503E-2</c:v>
                </c:pt>
                <c:pt idx="615" formatCode="General">
                  <c:v>4.6814509943146301E-2</c:v>
                </c:pt>
                <c:pt idx="616" formatCode="General">
                  <c:v>4.8794504108236797E-2</c:v>
                </c:pt>
                <c:pt idx="617" formatCode="General">
                  <c:v>5.0972222510231903E-2</c:v>
                </c:pt>
                <c:pt idx="618" formatCode="General">
                  <c:v>5.3341790635170902E-2</c:v>
                </c:pt>
                <c:pt idx="619" formatCode="General">
                  <c:v>5.5893723034002203E-2</c:v>
                </c:pt>
                <c:pt idx="620" formatCode="General">
                  <c:v>5.8614689745482298E-2</c:v>
                </c:pt>
                <c:pt idx="621" formatCode="General">
                  <c:v>6.1487620673032803E-2</c:v>
                </c:pt>
                <c:pt idx="622" formatCode="General">
                  <c:v>6.4492018529778303E-2</c:v>
                </c:pt>
                <c:pt idx="623" formatCode="General">
                  <c:v>6.7604077048795799E-2</c:v>
                </c:pt>
                <c:pt idx="624" formatCode="General">
                  <c:v>7.0796901919457603E-2</c:v>
                </c:pt>
                <c:pt idx="625" formatCode="General">
                  <c:v>7.4040920344151898E-2</c:v>
                </c:pt>
                <c:pt idx="626" formatCode="General">
                  <c:v>7.7304283266718704E-2</c:v>
                </c:pt>
                <c:pt idx="627" formatCode="General">
                  <c:v>8.0553317625547197E-2</c:v>
                </c:pt>
                <c:pt idx="628" formatCode="General">
                  <c:v>8.3753062521028099E-2</c:v>
                </c:pt>
                <c:pt idx="629" formatCode="General">
                  <c:v>8.6867751751364797E-2</c:v>
                </c:pt>
                <c:pt idx="630" formatCode="General">
                  <c:v>8.9861408714295404E-2</c:v>
                </c:pt>
                <c:pt idx="631" formatCode="General">
                  <c:v>9.2698531943050194E-2</c:v>
                </c:pt>
                <c:pt idx="632" formatCode="General">
                  <c:v>9.5344574541024601E-2</c:v>
                </c:pt>
                <c:pt idx="633" formatCode="General">
                  <c:v>9.7766520822044498E-2</c:v>
                </c:pt>
                <c:pt idx="634" formatCode="General">
                  <c:v>9.9933605952792701E-2</c:v>
                </c:pt>
                <c:pt idx="635" formatCode="General">
                  <c:v>0.10181769167966701</c:v>
                </c:pt>
                <c:pt idx="636" formatCode="General">
                  <c:v>0.103393803118059</c:v>
                </c:pt>
                <c:pt idx="637" formatCode="General">
                  <c:v>0.104640741377274</c:v>
                </c:pt>
                <c:pt idx="638" formatCode="General">
                  <c:v>0.105541264276086</c:v>
                </c:pt>
                <c:pt idx="639" formatCode="General">
                  <c:v>0.106082457457281</c:v>
                </c:pt>
                <c:pt idx="640" formatCode="General">
                  <c:v>0.106256037226415</c:v>
                </c:pt>
                <c:pt idx="641" formatCode="General">
                  <c:v>0.10605858293777699</c:v>
                </c:pt>
                <c:pt idx="642" formatCode="General">
                  <c:v>0.10549155180221099</c:v>
                </c:pt>
                <c:pt idx="643" formatCode="General">
                  <c:v>0.10456123404133499</c:v>
                </c:pt>
                <c:pt idx="644" formatCode="General">
                  <c:v>0.103278733405263</c:v>
                </c:pt>
                <c:pt idx="645" formatCode="General">
                  <c:v>0.101659759245079</c:v>
                </c:pt>
                <c:pt idx="646" formatCode="General">
                  <c:v>9.9724390420531897E-2</c:v>
                </c:pt>
                <c:pt idx="647" formatCode="General">
                  <c:v>9.7496726899266403E-2</c:v>
                </c:pt>
                <c:pt idx="648" formatCode="General">
                  <c:v>9.5004483679020202E-2</c:v>
                </c:pt>
                <c:pt idx="649" formatCode="General">
                  <c:v>9.2278456198764194E-2</c:v>
                </c:pt>
                <c:pt idx="650" formatCode="General">
                  <c:v>8.9352112062288602E-2</c:v>
                </c:pt>
                <c:pt idx="651" formatCode="General">
                  <c:v>8.6260877562617105E-2</c:v>
                </c:pt>
                <c:pt idx="652" formatCode="General">
                  <c:v>8.30415697772868E-2</c:v>
                </c:pt>
                <c:pt idx="653" formatCode="General">
                  <c:v>7.9731772245843296E-2</c:v>
                </c:pt>
                <c:pt idx="654" formatCode="General">
                  <c:v>7.6369085711639695E-2</c:v>
                </c:pt>
                <c:pt idx="655" formatCode="General">
                  <c:v>7.2990592349302094E-2</c:v>
                </c:pt>
                <c:pt idx="656" formatCode="General">
                  <c:v>6.9632093032753306E-2</c:v>
                </c:pt>
                <c:pt idx="657" formatCode="General">
                  <c:v>6.6327621105214299E-2</c:v>
                </c:pt>
                <c:pt idx="658" formatCode="General">
                  <c:v>6.3108792742057801E-2</c:v>
                </c:pt>
                <c:pt idx="659" formatCode="General">
                  <c:v>6.0004145980222898E-2</c:v>
                </c:pt>
                <c:pt idx="660" formatCode="General">
                  <c:v>5.7038860458548099E-2</c:v>
                </c:pt>
                <c:pt idx="661" formatCode="General">
                  <c:v>5.4234243242081398E-2</c:v>
                </c:pt>
                <c:pt idx="662" formatCode="General">
                  <c:v>5.1607418135183603E-2</c:v>
                </c:pt>
                <c:pt idx="663" formatCode="General">
                  <c:v>4.9171190962300701E-2</c:v>
                </c:pt>
                <c:pt idx="664" formatCode="General">
                  <c:v>4.6933657329202703E-2</c:v>
                </c:pt>
                <c:pt idx="665" formatCode="General">
                  <c:v>4.4898239795095801E-2</c:v>
                </c:pt>
                <c:pt idx="666" formatCode="General">
                  <c:v>4.30638500969482E-2</c:v>
                </c:pt>
                <c:pt idx="667" formatCode="General">
                  <c:v>4.1424763970800603E-2</c:v>
                </c:pt>
                <c:pt idx="668" formatCode="General">
                  <c:v>3.9970892988082402E-2</c:v>
                </c:pt>
                <c:pt idx="669" formatCode="General">
                  <c:v>3.8688208938667402E-2</c:v>
                </c:pt>
                <c:pt idx="670" formatCode="General">
                  <c:v>3.7558902312889497E-2</c:v>
                </c:pt>
                <c:pt idx="671" formatCode="General">
                  <c:v>3.6561894165059998E-2</c:v>
                </c:pt>
                <c:pt idx="672" formatCode="General">
                  <c:v>3.5673407964847498E-2</c:v>
                </c:pt>
                <c:pt idx="673" formatCode="General">
                  <c:v>3.4867432761858302E-2</c:v>
                </c:pt>
                <c:pt idx="674" formatCode="General">
                  <c:v>3.4116286998760001E-2</c:v>
                </c:pt>
                <c:pt idx="675" formatCode="General">
                  <c:v>3.3391287542503499E-2</c:v>
                </c:pt>
                <c:pt idx="676" formatCode="General">
                  <c:v>3.2663435390992701E-2</c:v>
                </c:pt>
                <c:pt idx="677" formatCode="General">
                  <c:v>3.19039349199658E-2</c:v>
                </c:pt>
                <c:pt idx="678" formatCode="General">
                  <c:v>3.1084815654036899E-2</c:v>
                </c:pt>
                <c:pt idx="679" formatCode="General">
                  <c:v>3.0179701727325901E-2</c:v>
                </c:pt>
                <c:pt idx="680" formatCode="General">
                  <c:v>2.9164283538747001E-2</c:v>
                </c:pt>
                <c:pt idx="681" formatCode="General">
                  <c:v>2.8016833290828599E-2</c:v>
                </c:pt>
                <c:pt idx="682" formatCode="General">
                  <c:v>2.6718781791207898E-2</c:v>
                </c:pt>
                <c:pt idx="683" formatCode="General">
                  <c:v>2.5254979014032699E-2</c:v>
                </c:pt>
                <c:pt idx="684" formatCode="General">
                  <c:v>2.3614149630003699E-2</c:v>
                </c:pt>
                <c:pt idx="685" formatCode="General">
                  <c:v>2.17891981214893E-2</c:v>
                </c:pt>
                <c:pt idx="686" formatCode="General">
                  <c:v>1.9777271981019199E-2</c:v>
                </c:pt>
                <c:pt idx="687" formatCode="General">
                  <c:v>1.7579882129263799E-2</c:v>
                </c:pt>
                <c:pt idx="688" formatCode="General">
                  <c:v>1.5203031243598999E-2</c:v>
                </c:pt>
                <c:pt idx="689" formatCode="General">
                  <c:v>1.26570303404154E-2</c:v>
                </c:pt>
                <c:pt idx="690" formatCode="General">
                  <c:v>9.9563187481921805E-3</c:v>
                </c:pt>
                <c:pt idx="691" formatCode="General">
                  <c:v>7.1193340142647098E-3</c:v>
                </c:pt>
                <c:pt idx="692" formatCode="General">
                  <c:v>4.1681516756390197E-3</c:v>
                </c:pt>
                <c:pt idx="693" formatCode="General">
                  <c:v>1.12805439384537E-3</c:v>
                </c:pt>
                <c:pt idx="694" formatCode="General">
                  <c:v>-1.9729751010293299E-3</c:v>
                </c:pt>
                <c:pt idx="695" formatCode="General">
                  <c:v>-5.1046100174801301E-3</c:v>
                </c:pt>
                <c:pt idx="696" formatCode="General">
                  <c:v>-8.2346986888843701E-3</c:v>
                </c:pt>
                <c:pt idx="697" formatCode="General">
                  <c:v>-1.13299531712618E-2</c:v>
                </c:pt>
                <c:pt idx="698" formatCode="General">
                  <c:v>-1.43565132299004E-2</c:v>
                </c:pt>
                <c:pt idx="699" formatCode="General">
                  <c:v>-1.7280555694884198E-2</c:v>
                </c:pt>
                <c:pt idx="700" formatCode="General">
                  <c:v>-2.0068852966483901E-2</c:v>
                </c:pt>
                <c:pt idx="701" formatCode="General">
                  <c:v>-2.2689318085902799E-2</c:v>
                </c:pt>
                <c:pt idx="702" formatCode="General">
                  <c:v>-2.5111633766002901E-2</c:v>
                </c:pt>
                <c:pt idx="703" formatCode="General">
                  <c:v>-2.7307699697325601E-2</c:v>
                </c:pt>
                <c:pt idx="704" formatCode="General">
                  <c:v>-2.92521806509746E-2</c:v>
                </c:pt>
                <c:pt idx="705" formatCode="General">
                  <c:v>-3.09228604133703E-2</c:v>
                </c:pt>
                <c:pt idx="706" formatCode="General">
                  <c:v>-3.2300985469055597E-2</c:v>
                </c:pt>
                <c:pt idx="707" formatCode="General">
                  <c:v>-3.3371618168424398E-2</c:v>
                </c:pt>
                <c:pt idx="708" formatCode="General">
                  <c:v>-3.41237782490059E-2</c:v>
                </c:pt>
                <c:pt idx="709" formatCode="General">
                  <c:v>-3.4550638374526703E-2</c:v>
                </c:pt>
                <c:pt idx="710" formatCode="General">
                  <c:v>-3.4649633724890203E-2</c:v>
                </c:pt>
                <c:pt idx="711" formatCode="General">
                  <c:v>-3.4422461517169503E-2</c:v>
                </c:pt>
                <c:pt idx="712" formatCode="General">
                  <c:v>-3.38748834661955E-2</c:v>
                </c:pt>
                <c:pt idx="713" formatCode="General">
                  <c:v>-3.3016611833337102E-2</c:v>
                </c:pt>
                <c:pt idx="714" formatCode="General">
                  <c:v>-3.1861158086009901E-2</c:v>
                </c:pt>
                <c:pt idx="715" formatCode="General">
                  <c:v>-3.0425612437124699E-2</c:v>
                </c:pt>
                <c:pt idx="716" formatCode="General">
                  <c:v>-2.8730219690203899E-2</c:v>
                </c:pt>
                <c:pt idx="717" formatCode="General">
                  <c:v>-2.67980211960515E-2</c:v>
                </c:pt>
                <c:pt idx="718" formatCode="General">
                  <c:v>-2.4654500744482701E-2</c:v>
                </c:pt>
                <c:pt idx="719" formatCode="General">
                  <c:v>-2.2327122685044099E-2</c:v>
                </c:pt>
                <c:pt idx="720" formatCode="General">
                  <c:v>-1.9844968481925199E-2</c:v>
                </c:pt>
                <c:pt idx="721" formatCode="General">
                  <c:v>-1.72380843693411E-2</c:v>
                </c:pt>
                <c:pt idx="722" formatCode="General">
                  <c:v>-1.45371238748948E-2</c:v>
                </c:pt>
                <c:pt idx="723" formatCode="General">
                  <c:v>-1.17730054206669E-2</c:v>
                </c:pt>
                <c:pt idx="724" formatCode="General">
                  <c:v>-8.97634903179707E-3</c:v>
                </c:pt>
                <c:pt idx="725" formatCode="General">
                  <c:v>-6.1771625193177701E-3</c:v>
                </c:pt>
                <c:pt idx="726" formatCode="General">
                  <c:v>-3.40435072629717E-3</c:v>
                </c:pt>
                <c:pt idx="727" formatCode="General">
                  <c:v>-6.8537596880392803E-4</c:v>
                </c:pt>
                <c:pt idx="728" formatCode="General">
                  <c:v>1.9540353431086199E-3</c:v>
                </c:pt>
                <c:pt idx="729" formatCode="General">
                  <c:v>4.4896507564998901E-3</c:v>
                </c:pt>
                <c:pt idx="730" formatCode="General">
                  <c:v>6.8992383854012997E-3</c:v>
                </c:pt>
                <c:pt idx="731" formatCode="General">
                  <c:v>9.1636947018212001E-3</c:v>
                </c:pt>
                <c:pt idx="732" formatCode="General">
                  <c:v>1.1265456069683899E-2</c:v>
                </c:pt>
                <c:pt idx="733" formatCode="General">
                  <c:v>1.3189358830359999E-2</c:v>
                </c:pt>
                <c:pt idx="734" formatCode="General">
                  <c:v>1.49231689611151E-2</c:v>
                </c:pt>
                <c:pt idx="735" formatCode="General">
                  <c:v>1.6456822125203899E-2</c:v>
                </c:pt>
                <c:pt idx="736" formatCode="General">
                  <c:v>1.7782588266614899E-2</c:v>
                </c:pt>
                <c:pt idx="737" formatCode="General">
                  <c:v>1.8894254243109899E-2</c:v>
                </c:pt>
                <c:pt idx="738" formatCode="General">
                  <c:v>1.97878483043229E-2</c:v>
                </c:pt>
                <c:pt idx="739" formatCode="General">
                  <c:v>2.0461378382768201E-2</c:v>
                </c:pt>
                <c:pt idx="740" formatCode="General">
                  <c:v>2.0914388701249498E-2</c:v>
                </c:pt>
                <c:pt idx="741" formatCode="General">
                  <c:v>2.1147508124464399E-2</c:v>
                </c:pt>
                <c:pt idx="742" formatCode="General">
                  <c:v>2.11620956633694E-2</c:v>
                </c:pt>
                <c:pt idx="743" formatCode="General">
                  <c:v>2.0961022922337098E-2</c:v>
                </c:pt>
                <c:pt idx="744" formatCode="General">
                  <c:v>2.0548383229724101E-2</c:v>
                </c:pt>
                <c:pt idx="745" formatCode="General">
                  <c:v>1.99284938450234E-2</c:v>
                </c:pt>
                <c:pt idx="746" formatCode="General">
                  <c:v>1.91054860482327E-2</c:v>
                </c:pt>
                <c:pt idx="747" formatCode="General">
                  <c:v>1.8083551827603898E-2</c:v>
                </c:pt>
                <c:pt idx="748" formatCode="General">
                  <c:v>1.68668547764101E-2</c:v>
                </c:pt>
                <c:pt idx="749" formatCode="General">
                  <c:v>1.54603812251297E-2</c:v>
                </c:pt>
                <c:pt idx="750" formatCode="General">
                  <c:v>1.3868716743252E-2</c:v>
                </c:pt>
                <c:pt idx="751" formatCode="General">
                  <c:v>1.2095836783675601E-2</c:v>
                </c:pt>
                <c:pt idx="752" formatCode="General">
                  <c:v>1.0146632162285899E-2</c:v>
                </c:pt>
                <c:pt idx="753" formatCode="General">
                  <c:v>8.0252633211375501E-3</c:v>
                </c:pt>
                <c:pt idx="754" formatCode="General">
                  <c:v>5.73548464651975E-3</c:v>
                </c:pt>
                <c:pt idx="755" formatCode="General">
                  <c:v>3.2812613041398502E-3</c:v>
                </c:pt>
                <c:pt idx="756" formatCode="General">
                  <c:v>6.6680650706638697E-4</c:v>
                </c:pt>
                <c:pt idx="757" formatCode="General">
                  <c:v>-2.1034880314448798E-3</c:v>
                </c:pt>
                <c:pt idx="758" formatCode="General">
                  <c:v>-5.0255177972046601E-3</c:v>
                </c:pt>
                <c:pt idx="759" formatCode="General">
                  <c:v>-8.0938678370116295E-3</c:v>
                </c:pt>
                <c:pt idx="760" formatCode="General">
                  <c:v>-1.1302772133519099E-2</c:v>
                </c:pt>
                <c:pt idx="761" formatCode="General">
                  <c:v>-1.46462259306378E-2</c:v>
                </c:pt>
                <c:pt idx="762" formatCode="General">
                  <c:v>-1.81168476313559E-2</c:v>
                </c:pt>
                <c:pt idx="763" formatCode="General">
                  <c:v>-2.1706346689420199E-2</c:v>
                </c:pt>
                <c:pt idx="764" formatCode="General">
                  <c:v>-2.5405169877532701E-2</c:v>
                </c:pt>
                <c:pt idx="765" formatCode="General">
                  <c:v>-2.9203584782553301E-2</c:v>
                </c:pt>
                <c:pt idx="766" formatCode="General">
                  <c:v>-3.3090227953191803E-2</c:v>
                </c:pt>
                <c:pt idx="767" formatCode="General">
                  <c:v>-3.7052644068260199E-2</c:v>
                </c:pt>
                <c:pt idx="768" formatCode="General">
                  <c:v>-4.1077997810758403E-2</c:v>
                </c:pt>
                <c:pt idx="769" formatCode="General">
                  <c:v>-4.5151611958437601E-2</c:v>
                </c:pt>
                <c:pt idx="770" formatCode="General">
                  <c:v>-4.92581446845686E-2</c:v>
                </c:pt>
                <c:pt idx="771" formatCode="General">
                  <c:v>-5.33818499657958E-2</c:v>
                </c:pt>
                <c:pt idx="772" formatCode="General">
                  <c:v>-5.7505713443787798E-2</c:v>
                </c:pt>
                <c:pt idx="773" formatCode="General">
                  <c:v>-6.1612721331118697E-2</c:v>
                </c:pt>
                <c:pt idx="774" formatCode="General">
                  <c:v>-6.5686158876369305E-2</c:v>
                </c:pt>
                <c:pt idx="775" formatCode="General">
                  <c:v>-6.9708658354615094E-2</c:v>
                </c:pt>
                <c:pt idx="776" formatCode="General">
                  <c:v>-7.3662896789673096E-2</c:v>
                </c:pt>
                <c:pt idx="777" formatCode="General">
                  <c:v>-7.7532449613459106E-2</c:v>
                </c:pt>
                <c:pt idx="778" formatCode="General">
                  <c:v>-8.1301990741396699E-2</c:v>
                </c:pt>
                <c:pt idx="779" formatCode="General">
                  <c:v>-8.49568035869111E-2</c:v>
                </c:pt>
                <c:pt idx="780" formatCode="General">
                  <c:v>-8.84828819818268E-2</c:v>
                </c:pt>
                <c:pt idx="781" formatCode="General">
                  <c:v>-9.1868107552868103E-2</c:v>
                </c:pt>
                <c:pt idx="782" formatCode="General">
                  <c:v>-9.5101883209040103E-2</c:v>
                </c:pt>
                <c:pt idx="783" formatCode="General">
                  <c:v>-9.81755906365923E-2</c:v>
                </c:pt>
                <c:pt idx="784" formatCode="General">
                  <c:v>-0.10108259803634</c:v>
                </c:pt>
                <c:pt idx="785" formatCode="General">
                  <c:v>-0.103818184956538</c:v>
                </c:pt>
                <c:pt idx="786" formatCode="General">
                  <c:v>-0.10638046222203</c:v>
                </c:pt>
                <c:pt idx="787" formatCode="General">
                  <c:v>-0.10876916108771301</c:v>
                </c:pt>
                <c:pt idx="788" formatCode="General">
                  <c:v>-0.110986313901031</c:v>
                </c:pt>
                <c:pt idx="789" formatCode="General">
                  <c:v>-0.113035578799717</c:v>
                </c:pt>
                <c:pt idx="790" formatCode="General">
                  <c:v>-0.11492297935274701</c:v>
                </c:pt>
                <c:pt idx="791" formatCode="General">
                  <c:v>-0.116656745881244</c:v>
                </c:pt>
                <c:pt idx="792" formatCode="General">
                  <c:v>-0.118246154531451</c:v>
                </c:pt>
                <c:pt idx="793" formatCode="General">
                  <c:v>-0.119702331995356</c:v>
                </c:pt>
                <c:pt idx="794" formatCode="General">
                  <c:v>-0.121037457531917</c:v>
                </c:pt>
                <c:pt idx="795" formatCode="General">
                  <c:v>-0.122264579273511</c:v>
                </c:pt>
                <c:pt idx="796" formatCode="General">
                  <c:v>-0.123397447290069</c:v>
                </c:pt>
                <c:pt idx="797" formatCode="General">
                  <c:v>-0.12445002508016199</c:v>
                </c:pt>
                <c:pt idx="798" formatCode="General">
                  <c:v>-0.12543621414761499</c:v>
                </c:pt>
                <c:pt idx="799" formatCode="General">
                  <c:v>-0.12636957008986699</c:v>
                </c:pt>
                <c:pt idx="800" formatCode="General">
                  <c:v>-0.12726283780499301</c:v>
                </c:pt>
                <c:pt idx="801" formatCode="General">
                  <c:v>-0.128127796795004</c:v>
                </c:pt>
                <c:pt idx="802" formatCode="General">
                  <c:v>-0.12897500671211701</c:v>
                </c:pt>
                <c:pt idx="803" formatCode="General">
                  <c:v>-0.12981342055636599</c:v>
                </c:pt>
                <c:pt idx="804" formatCode="General">
                  <c:v>-0.130650150351654</c:v>
                </c:pt>
                <c:pt idx="805" formatCode="General">
                  <c:v>-0.13149026760723301</c:v>
                </c:pt>
                <c:pt idx="806" formatCode="General">
                  <c:v>-0.13233676778365899</c:v>
                </c:pt>
                <c:pt idx="807" formatCode="General">
                  <c:v>-0.13319043052455401</c:v>
                </c:pt>
                <c:pt idx="808" formatCode="General">
                  <c:v>-0.13404962602970699</c:v>
                </c:pt>
                <c:pt idx="809" formatCode="General">
                  <c:v>-0.134910496713116</c:v>
                </c:pt>
                <c:pt idx="810" formatCode="General">
                  <c:v>-0.13576690333317601</c:v>
                </c:pt>
                <c:pt idx="811" formatCode="General">
                  <c:v>-0.136610598905442</c:v>
                </c:pt>
                <c:pt idx="812" formatCode="General">
                  <c:v>-0.13743135454284999</c:v>
                </c:pt>
                <c:pt idx="813" formatCode="General">
                  <c:v>-0.13821705315754099</c:v>
                </c:pt>
                <c:pt idx="814" formatCode="General">
                  <c:v>-0.13895403037357301</c:v>
                </c:pt>
                <c:pt idx="815" formatCode="General">
                  <c:v>-0.13962729076819</c:v>
                </c:pt>
                <c:pt idx="816" formatCode="General">
                  <c:v>-0.14022088410219499</c:v>
                </c:pt>
                <c:pt idx="817" formatCode="General">
                  <c:v>-0.14071823523444801</c:v>
                </c:pt>
                <c:pt idx="818" formatCode="General">
                  <c:v>-0.14110244724236701</c:v>
                </c:pt>
                <c:pt idx="819" formatCode="General">
                  <c:v>-0.141356590622367</c:v>
                </c:pt>
                <c:pt idx="820" formatCode="General">
                  <c:v>-0.141464135467993</c:v>
                </c:pt>
                <c:pt idx="821" formatCode="General">
                  <c:v>-0.14140934812120401</c:v>
                </c:pt>
                <c:pt idx="822" formatCode="General">
                  <c:v>-0.14117748571609001</c:v>
                </c:pt>
                <c:pt idx="823" formatCode="General">
                  <c:v>-0.14075525043617301</c:v>
                </c:pt>
                <c:pt idx="824" formatCode="General">
                  <c:v>-0.14013104368874901</c:v>
                </c:pt>
                <c:pt idx="825" formatCode="General">
                  <c:v>-0.139295094564231</c:v>
                </c:pt>
                <c:pt idx="826" formatCode="General">
                  <c:v>-0.138239841773589</c:v>
                </c:pt>
                <c:pt idx="827" formatCode="General">
                  <c:v>-0.13695995663041199</c:v>
                </c:pt>
                <c:pt idx="828" formatCode="General">
                  <c:v>-0.13545254208294599</c:v>
                </c:pt>
                <c:pt idx="829" formatCode="General">
                  <c:v>-0.1337172315447</c:v>
                </c:pt>
                <c:pt idx="830" formatCode="General">
                  <c:v>-0.13175605525411699</c:v>
                </c:pt>
                <c:pt idx="831" formatCode="General">
                  <c:v>-0.12957351328738201</c:v>
                </c:pt>
                <c:pt idx="832" formatCode="General">
                  <c:v>-0.12717645919495599</c:v>
                </c:pt>
                <c:pt idx="833" formatCode="General">
                  <c:v>-0.124573965994783</c:v>
                </c:pt>
                <c:pt idx="834" formatCode="General">
                  <c:v>-0.121777049435561</c:v>
                </c:pt>
                <c:pt idx="835" formatCode="General">
                  <c:v>-0.118798417940187</c:v>
                </c:pt>
                <c:pt idx="836" formatCode="General">
                  <c:v>-0.115652324994286</c:v>
                </c:pt>
                <c:pt idx="837" formatCode="General">
                  <c:v>-0.11235424079676901</c:v>
                </c:pt>
                <c:pt idx="838" formatCode="General">
                  <c:v>-0.108920408896951</c:v>
                </c:pt>
                <c:pt idx="839" formatCode="General">
                  <c:v>-0.105367618475513</c:v>
                </c:pt>
                <c:pt idx="840" formatCode="General">
                  <c:v>-0.101712805956878</c:v>
                </c:pt>
                <c:pt idx="841" formatCode="General">
                  <c:v>-9.7972715393107507E-2</c:v>
                </c:pt>
                <c:pt idx="842" formatCode="General">
                  <c:v>-9.4163597651075404E-2</c:v>
                </c:pt>
                <c:pt idx="843" formatCode="General">
                  <c:v>-9.0300740009344099E-2</c:v>
                </c:pt>
                <c:pt idx="844" formatCode="General">
                  <c:v>-8.6398308558673004E-2</c:v>
                </c:pt>
                <c:pt idx="845" formatCode="General">
                  <c:v>-8.2469052059268799E-2</c:v>
                </c:pt>
                <c:pt idx="846" formatCode="General">
                  <c:v>-7.8524042359625207E-2</c:v>
                </c:pt>
                <c:pt idx="847" formatCode="General">
                  <c:v>-7.4572489941740303E-2</c:v>
                </c:pt>
                <c:pt idx="848" formatCode="General">
                  <c:v>-7.0621670865222502E-2</c:v>
                </c:pt>
                <c:pt idx="849" formatCode="General">
                  <c:v>-6.6676757222379202E-2</c:v>
                </c:pt>
                <c:pt idx="850" formatCode="General">
                  <c:v>-6.2740754537769505E-2</c:v>
                </c:pt>
                <c:pt idx="851" formatCode="General">
                  <c:v>-5.8814622560567097E-2</c:v>
                </c:pt>
                <c:pt idx="852" formatCode="General">
                  <c:v>-5.48973373060807E-2</c:v>
                </c:pt>
                <c:pt idx="853" formatCode="General">
                  <c:v>-5.0985943851905802E-2</c:v>
                </c:pt>
                <c:pt idx="854" formatCode="General">
                  <c:v>-4.7075815441139097E-2</c:v>
                </c:pt>
                <c:pt idx="855" formatCode="General">
                  <c:v>-4.3160948674681399E-2</c:v>
                </c:pt>
                <c:pt idx="856" formatCode="General">
                  <c:v>-3.9234057988506703E-2</c:v>
                </c:pt>
                <c:pt idx="857" formatCode="General">
                  <c:v>-3.5286947890839401E-2</c:v>
                </c:pt>
                <c:pt idx="858" formatCode="General">
                  <c:v>-3.1310916824177901E-2</c:v>
                </c:pt>
                <c:pt idx="859" formatCode="General">
                  <c:v>-2.7297087325168501E-2</c:v>
                </c:pt>
                <c:pt idx="860" formatCode="General">
                  <c:v>-2.32367136010827E-2</c:v>
                </c:pt>
                <c:pt idx="861" formatCode="General">
                  <c:v>-1.9121576842946499E-2</c:v>
                </c:pt>
                <c:pt idx="862" formatCode="General">
                  <c:v>-1.49444088693249E-2</c:v>
                </c:pt>
                <c:pt idx="863" formatCode="General">
                  <c:v>-1.06992086251373E-2</c:v>
                </c:pt>
                <c:pt idx="864" formatCode="General">
                  <c:v>-6.3815064771155904E-3</c:v>
                </c:pt>
                <c:pt idx="865" formatCode="General">
                  <c:v>-1.9887166706038799E-3</c:v>
                </c:pt>
                <c:pt idx="866" formatCode="General">
                  <c:v>2.4797252602255901E-3</c:v>
                </c:pt>
                <c:pt idx="867" formatCode="General">
                  <c:v>7.0216657581893402E-3</c:v>
                </c:pt>
                <c:pt idx="868" formatCode="General">
                  <c:v>1.1632195947206599E-2</c:v>
                </c:pt>
                <c:pt idx="869" formatCode="General">
                  <c:v>1.6304574751047098E-2</c:v>
                </c:pt>
                <c:pt idx="870" formatCode="General">
                  <c:v>2.1029292455458499E-2</c:v>
                </c:pt>
                <c:pt idx="871" formatCode="General">
                  <c:v>2.5793187146732802E-2</c:v>
                </c:pt>
                <c:pt idx="872" formatCode="General">
                  <c:v>3.0581358425190601E-2</c:v>
                </c:pt>
                <c:pt idx="873" formatCode="General">
                  <c:v>3.53766196684396E-2</c:v>
                </c:pt>
                <c:pt idx="874" formatCode="General">
                  <c:v>4.0159196305210101E-2</c:v>
                </c:pt>
                <c:pt idx="875" formatCode="General">
                  <c:v>4.4907127681665E-2</c:v>
                </c:pt>
                <c:pt idx="876" formatCode="General">
                  <c:v>4.95962768909105E-2</c:v>
                </c:pt>
                <c:pt idx="877" formatCode="General">
                  <c:v>5.4201998002551197E-2</c:v>
                </c:pt>
                <c:pt idx="878" formatCode="General">
                  <c:v>5.8699143685055598E-2</c:v>
                </c:pt>
                <c:pt idx="879" formatCode="General">
                  <c:v>6.3061386248989895E-2</c:v>
                </c:pt>
                <c:pt idx="880" formatCode="General">
                  <c:v>6.7262132824836507E-2</c:v>
                </c:pt>
                <c:pt idx="881" formatCode="General">
                  <c:v>7.1275086323078496E-2</c:v>
                </c:pt>
                <c:pt idx="882" formatCode="General">
                  <c:v>7.5074709526422395E-2</c:v>
                </c:pt>
                <c:pt idx="883" formatCode="General">
                  <c:v>7.8637175467436801E-2</c:v>
                </c:pt>
                <c:pt idx="884" formatCode="General">
                  <c:v>8.1940187540058801E-2</c:v>
                </c:pt>
                <c:pt idx="885" formatCode="General">
                  <c:v>8.4963791875078701E-2</c:v>
                </c:pt>
                <c:pt idx="886" formatCode="General">
                  <c:v>8.7691070001732402E-2</c:v>
                </c:pt>
                <c:pt idx="887" formatCode="General">
                  <c:v>9.0107165230963696E-2</c:v>
                </c:pt>
                <c:pt idx="888" formatCode="General">
                  <c:v>9.2200347542041899E-2</c:v>
                </c:pt>
                <c:pt idx="889" formatCode="General">
                  <c:v>9.3963149203143803E-2</c:v>
                </c:pt>
                <c:pt idx="890" formatCode="General">
                  <c:v>9.5391171622489002E-2</c:v>
                </c:pt>
                <c:pt idx="891" formatCode="General">
                  <c:v>9.6483800805720193E-2</c:v>
                </c:pt>
                <c:pt idx="892" formatCode="General">
                  <c:v>9.7244046245711896E-2</c:v>
                </c:pt>
                <c:pt idx="893" formatCode="General">
                  <c:v>9.7679240041394805E-2</c:v>
                </c:pt>
                <c:pt idx="894" formatCode="General">
                  <c:v>9.7800585719167596E-2</c:v>
                </c:pt>
                <c:pt idx="895" formatCode="General">
                  <c:v>9.7622047306126794E-2</c:v>
                </c:pt>
                <c:pt idx="896" formatCode="General">
                  <c:v>9.7161320432951295E-2</c:v>
                </c:pt>
                <c:pt idx="897" formatCode="General">
                  <c:v>9.6438840692143493E-2</c:v>
                </c:pt>
                <c:pt idx="898" formatCode="General">
                  <c:v>9.5478137743121402E-2</c:v>
                </c:pt>
                <c:pt idx="899" formatCode="General">
                  <c:v>9.4305246334533702E-2</c:v>
                </c:pt>
                <c:pt idx="900" formatCode="General">
                  <c:v>9.2947946247543406E-2</c:v>
                </c:pt>
                <c:pt idx="901" formatCode="General">
                  <c:v>9.1435558341717196E-2</c:v>
                </c:pt>
                <c:pt idx="902" formatCode="General">
                  <c:v>8.9797688525653105E-2</c:v>
                </c:pt>
                <c:pt idx="903" formatCode="General">
                  <c:v>8.8064174669341105E-2</c:v>
                </c:pt>
                <c:pt idx="904" formatCode="General">
                  <c:v>8.6265668522987199E-2</c:v>
                </c:pt>
                <c:pt idx="905" formatCode="General">
                  <c:v>8.4432487624834004E-2</c:v>
                </c:pt>
                <c:pt idx="906" formatCode="General">
                  <c:v>8.2592413888858296E-2</c:v>
                </c:pt>
                <c:pt idx="907" formatCode="General">
                  <c:v>8.0772442729214203E-2</c:v>
                </c:pt>
                <c:pt idx="908" formatCode="General">
                  <c:v>7.8998578919559095E-2</c:v>
                </c:pt>
                <c:pt idx="909" formatCode="General">
                  <c:v>7.7293308392932705E-2</c:v>
                </c:pt>
                <c:pt idx="910" formatCode="General">
                  <c:v>7.5676335765825303E-2</c:v>
                </c:pt>
                <c:pt idx="911" formatCode="General">
                  <c:v>7.4164673695769803E-2</c:v>
                </c:pt>
                <c:pt idx="912" formatCode="General">
                  <c:v>7.2772119969771801E-2</c:v>
                </c:pt>
                <c:pt idx="913" formatCode="General">
                  <c:v>7.1509319839565696E-2</c:v>
                </c:pt>
                <c:pt idx="914" formatCode="General">
                  <c:v>7.0383228060033595E-2</c:v>
                </c:pt>
                <c:pt idx="915" formatCode="General">
                  <c:v>6.9397165786907702E-2</c:v>
                </c:pt>
                <c:pt idx="916" formatCode="General">
                  <c:v>6.8550858746856194E-2</c:v>
                </c:pt>
                <c:pt idx="917" formatCode="General">
                  <c:v>6.7840701553947294E-2</c:v>
                </c:pt>
                <c:pt idx="918" formatCode="General">
                  <c:v>6.7259824457008704E-2</c:v>
                </c:pt>
                <c:pt idx="919" formatCode="General">
                  <c:v>6.6798408722879704E-2</c:v>
                </c:pt>
                <c:pt idx="920" formatCode="General">
                  <c:v>6.6443941452647606E-2</c:v>
                </c:pt>
                <c:pt idx="921" formatCode="General">
                  <c:v>6.6181435856434101E-2</c:v>
                </c:pt>
                <c:pt idx="922" formatCode="General">
                  <c:v>6.5993838832935206E-2</c:v>
                </c:pt>
                <c:pt idx="923" formatCode="General">
                  <c:v>6.5862513901657996E-2</c:v>
                </c:pt>
                <c:pt idx="924" formatCode="General">
                  <c:v>6.5767601150727897E-2</c:v>
                </c:pt>
                <c:pt idx="925" formatCode="General">
                  <c:v>6.5688404274347606E-2</c:v>
                </c:pt>
                <c:pt idx="926" formatCode="General">
                  <c:v>6.5603869582766594E-2</c:v>
                </c:pt>
                <c:pt idx="927" formatCode="General">
                  <c:v>6.5493086980935394E-2</c:v>
                </c:pt>
                <c:pt idx="928" formatCode="General">
                  <c:v>6.5335682668567194E-2</c:v>
                </c:pt>
                <c:pt idx="929" formatCode="General">
                  <c:v>6.5112197913986994E-2</c:v>
                </c:pt>
                <c:pt idx="930" formatCode="General">
                  <c:v>6.4804462798025902E-2</c:v>
                </c:pt>
                <c:pt idx="931" formatCode="General">
                  <c:v>6.4395954985797907E-2</c:v>
                </c:pt>
                <c:pt idx="932" formatCode="General">
                  <c:v>6.3872092728086402E-2</c:v>
                </c:pt>
                <c:pt idx="933" formatCode="General">
                  <c:v>6.3220553940269403E-2</c:v>
                </c:pt>
                <c:pt idx="934" formatCode="General">
                  <c:v>6.2431464286649099E-2</c:v>
                </c:pt>
                <c:pt idx="935" formatCode="General">
                  <c:v>6.1497496782447099E-2</c:v>
                </c:pt>
                <c:pt idx="936" formatCode="General">
                  <c:v>6.0414003752210697E-2</c:v>
                </c:pt>
                <c:pt idx="937" formatCode="General">
                  <c:v>5.9179028810737597E-2</c:v>
                </c:pt>
                <c:pt idx="938" formatCode="General">
                  <c:v>5.7793306256389503E-2</c:v>
                </c:pt>
                <c:pt idx="939" formatCode="General">
                  <c:v>5.6260252621414597E-2</c:v>
                </c:pt>
                <c:pt idx="940" formatCode="General">
                  <c:v>5.4585796347342903E-2</c:v>
                </c:pt>
                <c:pt idx="941" formatCode="General">
                  <c:v>5.2778207791551998E-2</c:v>
                </c:pt>
                <c:pt idx="942" formatCode="General">
                  <c:v>5.0847952460044699E-2</c:v>
                </c:pt>
                <c:pt idx="943" formatCode="General">
                  <c:v>4.8807403900824602E-2</c:v>
                </c:pt>
                <c:pt idx="944" formatCode="General">
                  <c:v>4.66705325081858E-2</c:v>
                </c:pt>
                <c:pt idx="945" formatCode="General">
                  <c:v>4.4452643855960899E-2</c:v>
                </c:pt>
                <c:pt idx="946" formatCode="General">
                  <c:v>4.2170073656215598E-2</c:v>
                </c:pt>
                <c:pt idx="947" formatCode="General">
                  <c:v>3.9839871793227899E-2</c:v>
                </c:pt>
                <c:pt idx="948" formatCode="General">
                  <c:v>3.74794871189046E-2</c:v>
                </c:pt>
                <c:pt idx="949" formatCode="General">
                  <c:v>3.5106399376905802E-2</c:v>
                </c:pt>
                <c:pt idx="950" formatCode="General">
                  <c:v>3.2737848113082099E-2</c:v>
                </c:pt>
                <c:pt idx="951" formatCode="General">
                  <c:v>3.03905293060357E-2</c:v>
                </c:pt>
                <c:pt idx="952" formatCode="General">
                  <c:v>2.8080317177218501E-2</c:v>
                </c:pt>
                <c:pt idx="953" formatCode="General">
                  <c:v>2.5822035222160599E-2</c:v>
                </c:pt>
                <c:pt idx="954" formatCode="General">
                  <c:v>2.3629251287978499E-2</c:v>
                </c:pt>
                <c:pt idx="955" formatCode="General">
                  <c:v>2.1514072219553499E-2</c:v>
                </c:pt>
                <c:pt idx="956" formatCode="General">
                  <c:v>1.94870923461322E-2</c:v>
                </c:pt>
                <c:pt idx="957" formatCode="General">
                  <c:v>1.7557216743949201E-2</c:v>
                </c:pt>
                <c:pt idx="958" formatCode="General">
                  <c:v>1.5731520683345199E-2</c:v>
                </c:pt>
                <c:pt idx="959" formatCode="General">
                  <c:v>1.4015344535388099E-2</c:v>
                </c:pt>
                <c:pt idx="960" formatCode="General">
                  <c:v>1.2412384920183201E-2</c:v>
                </c:pt>
                <c:pt idx="961" formatCode="General">
                  <c:v>1.09246513733468E-2</c:v>
                </c:pt>
                <c:pt idx="962" formatCode="General">
                  <c:v>9.5525002972077899E-3</c:v>
                </c:pt>
                <c:pt idx="963" formatCode="General">
                  <c:v>8.2948269438145403E-3</c:v>
                </c:pt>
                <c:pt idx="964" formatCode="General">
                  <c:v>7.1492222427356599E-3</c:v>
                </c:pt>
                <c:pt idx="965" formatCode="General">
                  <c:v>6.1120384777850799E-3</c:v>
                </c:pt>
                <c:pt idx="966" formatCode="General">
                  <c:v>5.1786160552767697E-3</c:v>
                </c:pt>
                <c:pt idx="967" formatCode="General">
                  <c:v>4.3434768823321802E-3</c:v>
                </c:pt>
                <c:pt idx="968" formatCode="General">
                  <c:v>3.6004534503473701E-3</c:v>
                </c:pt>
                <c:pt idx="969" formatCode="General">
                  <c:v>2.9429692615604401E-3</c:v>
                </c:pt>
                <c:pt idx="970" formatCode="General">
                  <c:v>2.36414390274269E-3</c:v>
                </c:pt>
                <c:pt idx="971" formatCode="General">
                  <c:v>1.85692575395821E-3</c:v>
                </c:pt>
                <c:pt idx="972" formatCode="General">
                  <c:v>1.4143235818224801E-3</c:v>
                </c:pt>
                <c:pt idx="973" formatCode="General">
                  <c:v>1.0296062139060699E-3</c:v>
                </c:pt>
                <c:pt idx="974" formatCode="General">
                  <c:v>6.9624737444665E-4</c:v>
                </c:pt>
                <c:pt idx="975" formatCode="General">
                  <c:v>4.0804973703569399E-4</c:v>
                </c:pt>
                <c:pt idx="976" formatCode="General">
                  <c:v>1.5931912846300201E-4</c:v>
                </c:pt>
                <c:pt idx="977">
                  <c:v>-5.5099978621097802E-5</c:v>
                </c:pt>
                <c:pt idx="978" formatCode="General">
                  <c:v>-2.3979287839101599E-4</c:v>
                </c:pt>
                <c:pt idx="979" formatCode="General">
                  <c:v>-3.9892048755957299E-4</c:v>
                </c:pt>
                <c:pt idx="980" formatCode="General">
                  <c:v>-5.3612884030055502E-4</c:v>
                </c:pt>
                <c:pt idx="981" formatCode="General">
                  <c:v>-6.5456610924981404E-4</c:v>
                </c:pt>
                <c:pt idx="982" formatCode="General">
                  <c:v>-7.5703844629031701E-4</c:v>
                </c:pt>
                <c:pt idx="983" formatCode="General">
                  <c:v>-8.4596616589755402E-4</c:v>
                </c:pt>
                <c:pt idx="984" formatCode="General">
                  <c:v>-9.2350357403191597E-4</c:v>
                </c:pt>
                <c:pt idx="985" formatCode="General">
                  <c:v>-9.9168158306337591E-4</c:v>
                </c:pt>
                <c:pt idx="986" formatCode="General">
                  <c:v>-1.0524831094109899E-3</c:v>
                </c:pt>
                <c:pt idx="987" formatCode="General">
                  <c:v>-1.10781347994979E-3</c:v>
                </c:pt>
                <c:pt idx="988" formatCode="General">
                  <c:v>-1.1597271694438801E-3</c:v>
                </c:pt>
                <c:pt idx="989" formatCode="General">
                  <c:v>-1.2104432451305199E-3</c:v>
                </c:pt>
                <c:pt idx="990" formatCode="General">
                  <c:v>-1.2622854257074499E-3</c:v>
                </c:pt>
                <c:pt idx="991" formatCode="General">
                  <c:v>-1.31793508154348E-3</c:v>
                </c:pt>
                <c:pt idx="992" formatCode="General">
                  <c:v>-1.3803614138573699E-3</c:v>
                </c:pt>
                <c:pt idx="993" formatCode="General">
                  <c:v>-1.4527531375480201E-3</c:v>
                </c:pt>
                <c:pt idx="994" formatCode="General">
                  <c:v>-1.5385112433723199E-3</c:v>
                </c:pt>
                <c:pt idx="995" formatCode="General">
                  <c:v>-1.6412846316149301E-3</c:v>
                </c:pt>
                <c:pt idx="996" formatCode="General">
                  <c:v>-1.76487764097955E-3</c:v>
                </c:pt>
                <c:pt idx="997" formatCode="General">
                  <c:v>-1.9130412173558901E-3</c:v>
                </c:pt>
                <c:pt idx="998" formatCode="General">
                  <c:v>-2.08957530777812E-3</c:v>
                </c:pt>
                <c:pt idx="999" formatCode="General">
                  <c:v>-2.2981236661526101E-3</c:v>
                </c:pt>
                <c:pt idx="1000" formatCode="General">
                  <c:v>-2.54199080898676E-3</c:v>
                </c:pt>
                <c:pt idx="1001" formatCode="General">
                  <c:v>-2.82408102241158E-3</c:v>
                </c:pt>
                <c:pt idx="1002" formatCode="General">
                  <c:v>-3.1466841694255299E-3</c:v>
                </c:pt>
                <c:pt idx="1003" formatCode="General">
                  <c:v>-3.5113162355987701E-3</c:v>
                </c:pt>
                <c:pt idx="1004" formatCode="General">
                  <c:v>-3.9185901229969898E-3</c:v>
                </c:pt>
                <c:pt idx="1005" formatCode="General">
                  <c:v>-4.3681618468880603E-3</c:v>
                </c:pt>
                <c:pt idx="1006" formatCode="General">
                  <c:v>-4.8585895273727002E-3</c:v>
                </c:pt>
                <c:pt idx="1007" formatCode="General">
                  <c:v>-5.3871960100663101E-3</c:v>
                </c:pt>
                <c:pt idx="1008" formatCode="General">
                  <c:v>-5.9499151369293802E-3</c:v>
                </c:pt>
                <c:pt idx="1009" formatCode="General">
                  <c:v>-6.5413393700981702E-3</c:v>
                </c:pt>
                <c:pt idx="1010" formatCode="General">
                  <c:v>-7.1547985338800101E-3</c:v>
                </c:pt>
                <c:pt idx="1011" formatCode="General">
                  <c:v>-7.78218397936446E-3</c:v>
                </c:pt>
                <c:pt idx="1012" formatCode="General">
                  <c:v>-8.4140028070392708E-3</c:v>
                </c:pt>
                <c:pt idx="1013" formatCode="General">
                  <c:v>-9.0395433939804495E-3</c:v>
                </c:pt>
                <c:pt idx="1014" formatCode="General">
                  <c:v>-9.6470089226806492E-3</c:v>
                </c:pt>
                <c:pt idx="1015" formatCode="General">
                  <c:v>-1.02236595613152E-2</c:v>
                </c:pt>
                <c:pt idx="1016" formatCode="General">
                  <c:v>-1.07559587393092E-2</c:v>
                </c:pt>
                <c:pt idx="1017" formatCode="General">
                  <c:v>-1.12297386399231E-2</c:v>
                </c:pt>
                <c:pt idx="1018" formatCode="General">
                  <c:v>-1.16305349777544E-2</c:v>
                </c:pt>
                <c:pt idx="1019" formatCode="General">
                  <c:v>-1.1943868053312901E-2</c:v>
                </c:pt>
                <c:pt idx="1020" formatCode="General">
                  <c:v>-1.21554000705458E-2</c:v>
                </c:pt>
                <c:pt idx="1021" formatCode="General">
                  <c:v>-1.22513426779345E-2</c:v>
                </c:pt>
                <c:pt idx="1022" formatCode="General">
                  <c:v>-1.22187571636026E-2</c:v>
                </c:pt>
                <c:pt idx="1023" formatCode="General">
                  <c:v>-1.20458583962803E-2</c:v>
                </c:pt>
                <c:pt idx="1024" formatCode="General">
                  <c:v>-1.17222814974166E-2</c:v>
                </c:pt>
                <c:pt idx="1025" formatCode="General">
                  <c:v>-1.12393148457972E-2</c:v>
                </c:pt>
                <c:pt idx="1026" formatCode="General">
                  <c:v>-1.0590298811018599E-2</c:v>
                </c:pt>
                <c:pt idx="1027" formatCode="General">
                  <c:v>-9.7707608252089895E-3</c:v>
                </c:pt>
                <c:pt idx="1028" formatCode="General">
                  <c:v>-8.7785414882083808E-3</c:v>
                </c:pt>
                <c:pt idx="1029" formatCode="General">
                  <c:v>-7.61414096413854E-3</c:v>
                </c:pt>
                <c:pt idx="1030" formatCode="General">
                  <c:v>-6.2807473698165096E-3</c:v>
                </c:pt>
                <c:pt idx="1031" formatCode="General">
                  <c:v>-4.7842429522390898E-3</c:v>
                </c:pt>
                <c:pt idx="1032" formatCode="General">
                  <c:v>-3.1333684053189799E-3</c:v>
                </c:pt>
                <c:pt idx="1033" formatCode="General">
                  <c:v>-1.3395235964819799E-3</c:v>
                </c:pt>
                <c:pt idx="1034" formatCode="General">
                  <c:v>5.83284161551676E-4</c:v>
                </c:pt>
                <c:pt idx="1035" formatCode="General">
                  <c:v>2.6184644166237698E-3</c:v>
                </c:pt>
                <c:pt idx="1036" formatCode="General">
                  <c:v>4.7471822005349202E-3</c:v>
                </c:pt>
                <c:pt idx="1037" formatCode="General">
                  <c:v>6.9485851149644496E-3</c:v>
                </c:pt>
                <c:pt idx="1038" formatCode="General">
                  <c:v>9.2000884973233599E-3</c:v>
                </c:pt>
                <c:pt idx="1039" formatCode="General">
                  <c:v>1.14777262775259E-2</c:v>
                </c:pt>
                <c:pt idx="1040" formatCode="General">
                  <c:v>1.3756451561753201E-2</c:v>
                </c:pt>
                <c:pt idx="1041" formatCode="General">
                  <c:v>1.6010542613725001E-2</c:v>
                </c:pt>
                <c:pt idx="1042" formatCode="General">
                  <c:v>1.8214118840476301E-2</c:v>
                </c:pt>
                <c:pt idx="1043" formatCode="General">
                  <c:v>2.0341623207992401E-2</c:v>
                </c:pt>
                <c:pt idx="1044" formatCode="General">
                  <c:v>2.2368155265400001E-2</c:v>
                </c:pt>
                <c:pt idx="1045" formatCode="General">
                  <c:v>2.42699580557733E-2</c:v>
                </c:pt>
                <c:pt idx="1046" formatCode="General">
                  <c:v>2.6024815676837901E-2</c:v>
                </c:pt>
                <c:pt idx="1047" formatCode="General">
                  <c:v>2.76124382167964E-2</c:v>
                </c:pt>
                <c:pt idx="1048" formatCode="General">
                  <c:v>2.9014942343900001E-2</c:v>
                </c:pt>
                <c:pt idx="1049" formatCode="General">
                  <c:v>3.0217093949603799E-2</c:v>
                </c:pt>
                <c:pt idx="1050" formatCode="General">
                  <c:v>3.1206569196864702E-2</c:v>
                </c:pt>
                <c:pt idx="1051" formatCode="General">
                  <c:v>3.1974252473083602E-2</c:v>
                </c:pt>
                <c:pt idx="1052" formatCode="General">
                  <c:v>3.25144017694107E-2</c:v>
                </c:pt>
                <c:pt idx="1053" formatCode="General">
                  <c:v>3.2824726646990397E-2</c:v>
                </c:pt>
                <c:pt idx="1054" formatCode="General">
                  <c:v>3.2906486623008199E-2</c:v>
                </c:pt>
                <c:pt idx="1055" formatCode="General">
                  <c:v>3.27643557184513E-2</c:v>
                </c:pt>
                <c:pt idx="1056" formatCode="General">
                  <c:v>3.2406317328700703E-2</c:v>
                </c:pt>
                <c:pt idx="1057" formatCode="General">
                  <c:v>3.18435730124021E-2</c:v>
                </c:pt>
                <c:pt idx="1058" formatCode="General">
                  <c:v>3.1090332599070899E-2</c:v>
                </c:pt>
                <c:pt idx="1059" formatCode="General">
                  <c:v>3.01633913282606E-2</c:v>
                </c:pt>
                <c:pt idx="1060" formatCode="General">
                  <c:v>2.9081785304765299E-2</c:v>
                </c:pt>
                <c:pt idx="1061" formatCode="General">
                  <c:v>2.7866540142138001E-2</c:v>
                </c:pt>
                <c:pt idx="1062" formatCode="General">
                  <c:v>2.6540032175028198E-2</c:v>
                </c:pt>
                <c:pt idx="1063" formatCode="General">
                  <c:v>2.5125497289049701E-2</c:v>
                </c:pt>
                <c:pt idx="1064" formatCode="General">
                  <c:v>2.3646637370675801E-2</c:v>
                </c:pt>
                <c:pt idx="1065" formatCode="General">
                  <c:v>2.21270470185887E-2</c:v>
                </c:pt>
                <c:pt idx="1066" formatCode="General">
                  <c:v>2.0589712987131699E-2</c:v>
                </c:pt>
                <c:pt idx="1067" formatCode="General">
                  <c:v>1.9056417161082601E-2</c:v>
                </c:pt>
                <c:pt idx="1068" formatCode="General">
                  <c:v>1.75472497406278E-2</c:v>
                </c:pt>
                <c:pt idx="1069" formatCode="General">
                  <c:v>1.6080161330172999E-2</c:v>
                </c:pt>
                <c:pt idx="1070" formatCode="General">
                  <c:v>1.46705435363675E-2</c:v>
                </c:pt>
                <c:pt idx="1071" formatCode="General">
                  <c:v>1.3330894680277299E-2</c:v>
                </c:pt>
                <c:pt idx="1072" formatCode="General">
                  <c:v>1.2070412932904799E-2</c:v>
                </c:pt>
                <c:pt idx="1073" formatCode="General">
                  <c:v>1.08947354254956E-2</c:v>
                </c:pt>
                <c:pt idx="1074" formatCode="General">
                  <c:v>9.8057856250486995E-3</c:v>
                </c:pt>
                <c:pt idx="1075" formatCode="General">
                  <c:v>8.8016734083734803E-3</c:v>
                </c:pt>
                <c:pt idx="1076" formatCode="General">
                  <c:v>7.8767339911557394E-3</c:v>
                </c:pt>
                <c:pt idx="1077" formatCode="General">
                  <c:v>7.0215524240393899E-3</c:v>
                </c:pt>
                <c:pt idx="1078" formatCode="General">
                  <c:v>6.2231069882999002E-3</c:v>
                </c:pt>
                <c:pt idx="1079" formatCode="General">
                  <c:v>5.46499774191039E-3</c:v>
                </c:pt>
                <c:pt idx="1080" formatCode="General">
                  <c:v>4.7277845518143204E-3</c:v>
                </c:pt>
                <c:pt idx="1081" formatCode="General">
                  <c:v>3.9893785568035902E-3</c:v>
                </c:pt>
                <c:pt idx="1082" formatCode="General">
                  <c:v>3.2254614441682098E-3</c:v>
                </c:pt>
                <c:pt idx="1083" formatCode="General">
                  <c:v>2.4100308509011599E-3</c:v>
                </c:pt>
                <c:pt idx="1084" formatCode="General">
                  <c:v>1.5159139324212999E-3</c:v>
                </c:pt>
                <c:pt idx="1085" formatCode="General">
                  <c:v>5.1552762357499296E-4</c:v>
                </c:pt>
                <c:pt idx="1086" formatCode="General">
                  <c:v>-6.1859749838150298E-4</c:v>
                </c:pt>
                <c:pt idx="1087" formatCode="General">
                  <c:v>-1.9132442931232901E-3</c:v>
                </c:pt>
                <c:pt idx="1088" formatCode="General">
                  <c:v>-3.3937108863229298E-3</c:v>
                </c:pt>
                <c:pt idx="1089" formatCode="General">
                  <c:v>-5.0832354747301399E-3</c:v>
                </c:pt>
                <c:pt idx="1090" formatCode="General">
                  <c:v>-7.0024066395029498E-3</c:v>
                </c:pt>
                <c:pt idx="1091" formatCode="General">
                  <c:v>-9.1684551592698792E-3</c:v>
                </c:pt>
                <c:pt idx="1092" formatCode="General">
                  <c:v>-1.15948568684296E-2</c:v>
                </c:pt>
                <c:pt idx="1093" formatCode="General">
                  <c:v>-1.42908570134254E-2</c:v>
                </c:pt>
                <c:pt idx="1094" formatCode="General">
                  <c:v>-1.7261049658401001E-2</c:v>
                </c:pt>
                <c:pt idx="1095" formatCode="General">
                  <c:v>-2.05052198282175E-2</c:v>
                </c:pt>
                <c:pt idx="1096" formatCode="General">
                  <c:v>-2.40177857359609E-2</c:v>
                </c:pt>
                <c:pt idx="1097" formatCode="General">
                  <c:v>-2.77873587144148E-2</c:v>
                </c:pt>
                <c:pt idx="1098" formatCode="General">
                  <c:v>-3.1797615243322898E-2</c:v>
                </c:pt>
                <c:pt idx="1099" formatCode="General">
                  <c:v>-3.6027018908246597E-2</c:v>
                </c:pt>
                <c:pt idx="1100" formatCode="General">
                  <c:v>-4.0448407969239798E-2</c:v>
                </c:pt>
                <c:pt idx="1101" formatCode="General">
                  <c:v>-4.5030247132239701E-2</c:v>
                </c:pt>
                <c:pt idx="1102" formatCode="General">
                  <c:v>-4.9735998233293097E-2</c:v>
                </c:pt>
                <c:pt idx="1103" formatCode="General">
                  <c:v>-5.45255100414542E-2</c:v>
                </c:pt>
                <c:pt idx="1104" formatCode="General">
                  <c:v>-5.9355485495403398E-2</c:v>
                </c:pt>
                <c:pt idx="1105" formatCode="General">
                  <c:v>-6.4178804636680603E-2</c:v>
                </c:pt>
                <c:pt idx="1106" formatCode="General">
                  <c:v>-6.8946573802740399E-2</c:v>
                </c:pt>
                <c:pt idx="1107" formatCode="General">
                  <c:v>-7.3608722144413705E-2</c:v>
                </c:pt>
                <c:pt idx="1108" formatCode="General">
                  <c:v>-7.8114376670862407E-2</c:v>
                </c:pt>
                <c:pt idx="1109" formatCode="General">
                  <c:v>-8.2412753859585394E-2</c:v>
                </c:pt>
                <c:pt idx="1110" formatCode="General">
                  <c:v>-8.6453975883730799E-2</c:v>
                </c:pt>
                <c:pt idx="1111" formatCode="General">
                  <c:v>-9.0189351182015098E-2</c:v>
                </c:pt>
                <c:pt idx="1112" formatCode="General">
                  <c:v>-9.3573145633560603E-2</c:v>
                </c:pt>
                <c:pt idx="1113" formatCode="General">
                  <c:v>-9.6563291891317807E-2</c:v>
                </c:pt>
                <c:pt idx="1114" formatCode="General">
                  <c:v>-9.9121798548529996E-2</c:v>
                </c:pt>
                <c:pt idx="1115" formatCode="General">
                  <c:v>-0.10121551403135499</c:v>
                </c:pt>
                <c:pt idx="1116" formatCode="General">
                  <c:v>-0.102815766912115</c:v>
                </c:pt>
                <c:pt idx="1117" formatCode="General">
                  <c:v>-0.103900070634056</c:v>
                </c:pt>
                <c:pt idx="1118" formatCode="General">
                  <c:v>-0.10445316416124301</c:v>
                </c:pt>
                <c:pt idx="1119" formatCode="General">
                  <c:v>-0.104465608037991</c:v>
                </c:pt>
                <c:pt idx="1120" formatCode="General">
                  <c:v>-0.103934321756839</c:v>
                </c:pt>
                <c:pt idx="1121" formatCode="General">
                  <c:v>-0.102863702597228</c:v>
                </c:pt>
                <c:pt idx="1122" formatCode="General">
                  <c:v>-0.10126448316162601</c:v>
                </c:pt>
                <c:pt idx="1123" formatCode="General">
                  <c:v>-9.9154512630394598E-2</c:v>
                </c:pt>
                <c:pt idx="1124" formatCode="General">
                  <c:v>-9.6558982929002501E-2</c:v>
                </c:pt>
                <c:pt idx="1125" formatCode="General">
                  <c:v>-9.3508749699476895E-2</c:v>
                </c:pt>
                <c:pt idx="1126" formatCode="General">
                  <c:v>-9.00397004903115E-2</c:v>
                </c:pt>
                <c:pt idx="1127" formatCode="General">
                  <c:v>-8.6193758690702699E-2</c:v>
                </c:pt>
                <c:pt idx="1128" formatCode="General">
                  <c:v>-8.2017239088505597E-2</c:v>
                </c:pt>
                <c:pt idx="1129" formatCode="General">
                  <c:v>-7.75600047118397E-2</c:v>
                </c:pt>
                <c:pt idx="1130" formatCode="General">
                  <c:v>-7.2875345707611894E-2</c:v>
                </c:pt>
                <c:pt idx="1131" formatCode="General">
                  <c:v>-6.8018771735274305E-2</c:v>
                </c:pt>
                <c:pt idx="1132" formatCode="General">
                  <c:v>-6.3047251299507695E-2</c:v>
                </c:pt>
                <c:pt idx="1133" formatCode="General">
                  <c:v>-5.8017581543437398E-2</c:v>
                </c:pt>
                <c:pt idx="1134" formatCode="General">
                  <c:v>-5.2986988977821503E-2</c:v>
                </c:pt>
                <c:pt idx="1135" formatCode="General">
                  <c:v>-4.8012206600507E-2</c:v>
                </c:pt>
                <c:pt idx="1136" formatCode="General">
                  <c:v>-4.3146890719388098E-2</c:v>
                </c:pt>
                <c:pt idx="1137" formatCode="General">
                  <c:v>-3.8441832807260302E-2</c:v>
                </c:pt>
                <c:pt idx="1138" formatCode="General">
                  <c:v>-3.3944512726067702E-2</c:v>
                </c:pt>
                <c:pt idx="1139" formatCode="General">
                  <c:v>-2.96981052913678E-2</c:v>
                </c:pt>
                <c:pt idx="1140" formatCode="General">
                  <c:v>-2.5741110020515701E-2</c:v>
                </c:pt>
                <c:pt idx="1141" formatCode="General">
                  <c:v>-2.2106101885759798E-2</c:v>
                </c:pt>
                <c:pt idx="1142" formatCode="General">
                  <c:v>-1.8819733216145901E-2</c:v>
                </c:pt>
                <c:pt idx="1143" formatCode="General">
                  <c:v>-1.5902964910036201E-2</c:v>
                </c:pt>
                <c:pt idx="1144" formatCode="General">
                  <c:v>-1.3370274374115599E-2</c:v>
                </c:pt>
                <c:pt idx="1145" formatCode="General">
                  <c:v>-1.12289491504333E-2</c:v>
                </c:pt>
                <c:pt idx="1146" formatCode="General">
                  <c:v>-9.4797480247296607E-3</c:v>
                </c:pt>
                <c:pt idx="1147" formatCode="General">
                  <c:v>-8.1177050980083005E-3</c:v>
                </c:pt>
                <c:pt idx="1148" formatCode="General">
                  <c:v>-7.1313080594420496E-3</c:v>
                </c:pt>
                <c:pt idx="1149" formatCode="General">
                  <c:v>-6.5022654280018398E-3</c:v>
                </c:pt>
                <c:pt idx="1150" formatCode="General">
                  <c:v>-6.2070974382611001E-3</c:v>
                </c:pt>
                <c:pt idx="1151" formatCode="General">
                  <c:v>-6.2172287621927204E-3</c:v>
                </c:pt>
                <c:pt idx="1152" formatCode="General">
                  <c:v>-6.4989879966244404E-3</c:v>
                </c:pt>
                <c:pt idx="1153" formatCode="General">
                  <c:v>-7.0147738861091402E-3</c:v>
                </c:pt>
                <c:pt idx="1154" formatCode="General">
                  <c:v>-7.7237196275908903E-3</c:v>
                </c:pt>
                <c:pt idx="1155" formatCode="General">
                  <c:v>-8.5818194266923803E-3</c:v>
                </c:pt>
                <c:pt idx="1156" formatCode="General">
                  <c:v>-9.5436205188816695E-3</c:v>
                </c:pt>
                <c:pt idx="1157" formatCode="General">
                  <c:v>-1.05628489452684E-2</c:v>
                </c:pt>
                <c:pt idx="1158" formatCode="General">
                  <c:v>-1.1592252826553601E-2</c:v>
                </c:pt>
                <c:pt idx="1159" formatCode="General">
                  <c:v>-1.25844797826541E-2</c:v>
                </c:pt>
                <c:pt idx="1160" formatCode="General">
                  <c:v>-1.3493040505152199E-2</c:v>
                </c:pt>
                <c:pt idx="1161" formatCode="General">
                  <c:v>-1.42736789578022E-2</c:v>
                </c:pt>
                <c:pt idx="1162" formatCode="General">
                  <c:v>-1.48845298965681E-2</c:v>
                </c:pt>
                <c:pt idx="1163" formatCode="General">
                  <c:v>-1.52865515547249E-2</c:v>
                </c:pt>
                <c:pt idx="1164" formatCode="General">
                  <c:v>-1.5443880031027001E-2</c:v>
                </c:pt>
                <c:pt idx="1165" formatCode="General">
                  <c:v>-1.5324069917502899E-2</c:v>
                </c:pt>
                <c:pt idx="1166" formatCode="General">
                  <c:v>-1.48988735934532E-2</c:v>
                </c:pt>
                <c:pt idx="1167" formatCode="General">
                  <c:v>-1.4145391900003201E-2</c:v>
                </c:pt>
                <c:pt idx="1168" formatCode="General">
                  <c:v>-1.30454274522012E-2</c:v>
                </c:pt>
                <c:pt idx="1169" formatCode="General">
                  <c:v>-1.1585114202025499E-2</c:v>
                </c:pt>
                <c:pt idx="1170" formatCode="General">
                  <c:v>-9.7556828298950692E-3</c:v>
                </c:pt>
                <c:pt idx="1171" formatCode="General">
                  <c:v>-7.5535905313934299E-3</c:v>
                </c:pt>
                <c:pt idx="1172" formatCode="General">
                  <c:v>-4.9799600249268898E-3</c:v>
                </c:pt>
                <c:pt idx="1173" formatCode="General">
                  <c:v>-2.04040443308627E-3</c:v>
                </c:pt>
                <c:pt idx="1174" formatCode="General">
                  <c:v>1.25510134295119E-3</c:v>
                </c:pt>
                <c:pt idx="1175" formatCode="General">
                  <c:v>4.8923798572371099E-3</c:v>
                </c:pt>
                <c:pt idx="1176" formatCode="General">
                  <c:v>8.85276751782808E-3</c:v>
                </c:pt>
                <c:pt idx="1177" formatCode="General">
                  <c:v>1.3114515954663401E-2</c:v>
                </c:pt>
                <c:pt idx="1178" formatCode="General">
                  <c:v>1.7653180849116001E-2</c:v>
                </c:pt>
                <c:pt idx="1179" formatCode="General">
                  <c:v>2.2441415443969701E-2</c:v>
                </c:pt>
                <c:pt idx="1180" formatCode="General">
                  <c:v>2.745028353574E-2</c:v>
                </c:pt>
                <c:pt idx="1181" formatCode="General">
                  <c:v>3.2649040344197397E-2</c:v>
                </c:pt>
                <c:pt idx="1182" formatCode="General">
                  <c:v>3.8005292998813299E-2</c:v>
                </c:pt>
                <c:pt idx="1183" formatCode="General">
                  <c:v>4.3486327250453698E-2</c:v>
                </c:pt>
                <c:pt idx="1184" formatCode="General">
                  <c:v>4.90592871645993E-2</c:v>
                </c:pt>
                <c:pt idx="1185" formatCode="General">
                  <c:v>5.4691145450185198E-2</c:v>
                </c:pt>
                <c:pt idx="1186" formatCode="General">
                  <c:v>6.03487774893402E-2</c:v>
                </c:pt>
                <c:pt idx="1187" formatCode="General">
                  <c:v>6.60010567456491E-2</c:v>
                </c:pt>
                <c:pt idx="1188" formatCode="General">
                  <c:v>7.1617747730888998E-2</c:v>
                </c:pt>
                <c:pt idx="1189" formatCode="General">
                  <c:v>7.7169689243203499E-2</c:v>
                </c:pt>
                <c:pt idx="1190" formatCode="General">
                  <c:v>8.26301392462305E-2</c:v>
                </c:pt>
                <c:pt idx="1191" formatCode="General">
                  <c:v>8.7973677931124303E-2</c:v>
                </c:pt>
                <c:pt idx="1192" formatCode="General">
                  <c:v>9.3176784734712303E-2</c:v>
                </c:pt>
                <c:pt idx="1193" formatCode="General">
                  <c:v>9.8218202890193798E-2</c:v>
                </c:pt>
                <c:pt idx="1194" formatCode="General">
                  <c:v>0.10307884205100699</c:v>
                </c:pt>
                <c:pt idx="1195" formatCode="General">
                  <c:v>0.10774164860108799</c:v>
                </c:pt>
                <c:pt idx="1196" formatCode="General">
                  <c:v>0.112191715382868</c:v>
                </c:pt>
                <c:pt idx="1197" formatCode="General">
                  <c:v>0.116416300213186</c:v>
                </c:pt>
                <c:pt idx="1198" formatCode="General">
                  <c:v>0.12040457216865</c:v>
                </c:pt>
                <c:pt idx="1199" formatCode="General">
                  <c:v>0.12414752879228499</c:v>
                </c:pt>
                <c:pt idx="1200" formatCode="General">
                  <c:v>0.12763792060238</c:v>
                </c:pt>
                <c:pt idx="1201" formatCode="General">
                  <c:v>0.13087015153141501</c:v>
                </c:pt>
                <c:pt idx="1202" formatCode="General">
                  <c:v>0.13384011234478399</c:v>
                </c:pt>
                <c:pt idx="1203" formatCode="General">
                  <c:v>0.13654500229622099</c:v>
                </c:pt>
                <c:pt idx="1204" formatCode="General">
                  <c:v>0.138983211241511</c:v>
                </c:pt>
                <c:pt idx="1205" formatCode="General">
                  <c:v>0.14115416616683599</c:v>
                </c:pt>
                <c:pt idx="1206" formatCode="General">
                  <c:v>0.143058284492314</c:v>
                </c:pt>
                <c:pt idx="1207" formatCode="General">
                  <c:v>0.144696738215846</c:v>
                </c:pt>
                <c:pt idx="1208" formatCode="General">
                  <c:v>0.14607141926634101</c:v>
                </c:pt>
                <c:pt idx="1209" formatCode="General">
                  <c:v>0.14718492685453299</c:v>
                </c:pt>
                <c:pt idx="1210" formatCode="General">
                  <c:v>0.14804041724473599</c:v>
                </c:pt>
                <c:pt idx="1211" formatCode="General">
                  <c:v>0.148641606460124</c:v>
                </c:pt>
                <c:pt idx="1212" formatCode="General">
                  <c:v>0.14899273802214399</c:v>
                </c:pt>
                <c:pt idx="1213" formatCode="General">
                  <c:v>0.14909859086625701</c:v>
                </c:pt>
                <c:pt idx="1214" formatCode="General">
                  <c:v>0.148964486073735</c:v>
                </c:pt>
                <c:pt idx="1215" formatCode="General">
                  <c:v>0.14859630757374601</c:v>
                </c:pt>
                <c:pt idx="1216" formatCode="General">
                  <c:v>0.14800054495366599</c:v>
                </c:pt>
                <c:pt idx="1217" formatCode="General">
                  <c:v>0.147184313921111</c:v>
                </c:pt>
                <c:pt idx="1218" formatCode="General">
                  <c:v>0.146155453015618</c:v>
                </c:pt>
                <c:pt idx="1219" formatCode="General">
                  <c:v>0.14492253020491699</c:v>
                </c:pt>
                <c:pt idx="1220" formatCode="General">
                  <c:v>0.14349486150656099</c:v>
                </c:pt>
                <c:pt idx="1221" formatCode="General">
                  <c:v>0.14188262496574899</c:v>
                </c:pt>
                <c:pt idx="1222" formatCode="General">
                  <c:v>0.14009685729982299</c:v>
                </c:pt>
                <c:pt idx="1223" formatCode="General">
                  <c:v>0.13814938628655499</c:v>
                </c:pt>
                <c:pt idx="1224" formatCode="General">
                  <c:v>0.13605291070563799</c:v>
                </c:pt>
                <c:pt idx="1225" formatCode="General">
                  <c:v>0.133820928949727</c:v>
                </c:pt>
                <c:pt idx="1226" formatCode="General">
                  <c:v>0.13146771714716199</c:v>
                </c:pt>
                <c:pt idx="1227" formatCode="General">
                  <c:v>0.12900829718892401</c:v>
                </c:pt>
                <c:pt idx="1228" formatCode="General">
                  <c:v>0.12645823554632199</c:v>
                </c:pt>
                <c:pt idx="1229" formatCode="General">
                  <c:v>0.123833597106075</c:v>
                </c:pt>
                <c:pt idx="1230" formatCode="General">
                  <c:v>0.121150796857583</c:v>
                </c:pt>
                <c:pt idx="1231" formatCode="General">
                  <c:v>0.11842644514301399</c:v>
                </c:pt>
                <c:pt idx="1232" formatCode="General">
                  <c:v>0.115677163147291</c:v>
                </c:pt>
                <c:pt idx="1233" formatCode="General">
                  <c:v>0.112919378696954</c:v>
                </c:pt>
                <c:pt idx="1234" formatCode="General">
                  <c:v>0.11016911883049101</c:v>
                </c:pt>
                <c:pt idx="1235" formatCode="General">
                  <c:v>0.107441790644958</c:v>
                </c:pt>
                <c:pt idx="1236" formatCode="General">
                  <c:v>0.104751958944138</c:v>
                </c:pt>
                <c:pt idx="1237" formatCode="General">
                  <c:v>0.10211312465976401</c:v>
                </c:pt>
                <c:pt idx="1238" formatCode="General">
                  <c:v>9.9537494343688401E-2</c:v>
                </c:pt>
                <c:pt idx="1239" formatCode="General">
                  <c:v>9.7035766984131397E-2</c:v>
                </c:pt>
                <c:pt idx="1240" formatCode="General">
                  <c:v>9.4616947425967601E-2</c:v>
                </c:pt>
                <c:pt idx="1241" formatCode="General">
                  <c:v>9.2288172686672401E-2</c:v>
                </c:pt>
                <c:pt idx="1242" formatCode="General">
                  <c:v>9.0054514055479803E-2</c:v>
                </c:pt>
                <c:pt idx="1243" formatCode="General">
                  <c:v>8.7918865550895606E-2</c:v>
                </c:pt>
                <c:pt idx="1244" formatCode="General">
                  <c:v>8.5881883971272194E-2</c:v>
                </c:pt>
                <c:pt idx="1245" formatCode="General">
                  <c:v>8.3941865946514996E-2</c:v>
                </c:pt>
                <c:pt idx="1246" formatCode="General">
                  <c:v>8.2094714484775996E-2</c:v>
                </c:pt>
                <c:pt idx="1247" formatCode="General">
                  <c:v>8.0334052832413697E-2</c:v>
                </c:pt>
                <c:pt idx="1248" formatCode="General">
                  <c:v>7.8651164283368602E-2</c:v>
                </c:pt>
                <c:pt idx="1249" formatCode="General">
                  <c:v>7.7035066919261097E-2</c:v>
                </c:pt>
                <c:pt idx="1250" formatCode="General">
                  <c:v>7.54727898159364E-2</c:v>
                </c:pt>
                <c:pt idx="1251" formatCode="General">
                  <c:v>7.3949408033085404E-2</c:v>
                </c:pt>
                <c:pt idx="1252" formatCode="General">
                  <c:v>7.2448237639975002E-2</c:v>
                </c:pt>
                <c:pt idx="1253" formatCode="General">
                  <c:v>7.0951123186730594E-2</c:v>
                </c:pt>
                <c:pt idx="1254" formatCode="General">
                  <c:v>6.9438726046426896E-2</c:v>
                </c:pt>
                <c:pt idx="1255" formatCode="General">
                  <c:v>6.7890763602326598E-2</c:v>
                </c:pt>
                <c:pt idx="1256" formatCode="General">
                  <c:v>6.6286387825241294E-2</c:v>
                </c:pt>
                <c:pt idx="1257" formatCode="General">
                  <c:v>6.4604457663516607E-2</c:v>
                </c:pt>
                <c:pt idx="1258" formatCode="General">
                  <c:v>6.2823885916810804E-2</c:v>
                </c:pt>
                <c:pt idx="1259" formatCode="General">
                  <c:v>6.09240667659861E-2</c:v>
                </c:pt>
                <c:pt idx="1260" formatCode="General">
                  <c:v>5.8885055266926598E-2</c:v>
                </c:pt>
                <c:pt idx="1261" formatCode="General">
                  <c:v>5.6688014350344401E-2</c:v>
                </c:pt>
                <c:pt idx="1262" formatCode="General">
                  <c:v>5.4315522024143602E-2</c:v>
                </c:pt>
                <c:pt idx="1263" formatCode="General">
                  <c:v>5.17517650449743E-2</c:v>
                </c:pt>
                <c:pt idx="1264" formatCode="General">
                  <c:v>4.8982947126753697E-2</c:v>
                </c:pt>
                <c:pt idx="1265" formatCode="General">
                  <c:v>4.5997537025948602E-2</c:v>
                </c:pt>
                <c:pt idx="1266" formatCode="General">
                  <c:v>4.2786332728920198E-2</c:v>
                </c:pt>
                <c:pt idx="1267" formatCode="General">
                  <c:v>3.9342733855184303E-2</c:v>
                </c:pt>
                <c:pt idx="1268" formatCode="General">
                  <c:v>3.5662907246756199E-2</c:v>
                </c:pt>
                <c:pt idx="1269" formatCode="General">
                  <c:v>3.17457231428954E-2</c:v>
                </c:pt>
                <c:pt idx="1270" formatCode="General">
                  <c:v>2.7592891940545799E-2</c:v>
                </c:pt>
                <c:pt idx="1271" formatCode="General">
                  <c:v>2.3208953200386202E-2</c:v>
                </c:pt>
                <c:pt idx="1272" formatCode="General">
                  <c:v>1.8601105375060701E-2</c:v>
                </c:pt>
                <c:pt idx="1273" formatCode="General">
                  <c:v>1.37792994269175E-2</c:v>
                </c:pt>
                <c:pt idx="1274" formatCode="General">
                  <c:v>8.7559434532828093E-3</c:v>
                </c:pt>
                <c:pt idx="1275" formatCode="General">
                  <c:v>3.5457575257786499E-3</c:v>
                </c:pt>
                <c:pt idx="1276" formatCode="General">
                  <c:v>-1.83438142381679E-3</c:v>
                </c:pt>
                <c:pt idx="1277" formatCode="General">
                  <c:v>-7.3658770487505798E-3</c:v>
                </c:pt>
                <c:pt idx="1278" formatCode="General">
                  <c:v>-1.3028492323903899E-2</c:v>
                </c:pt>
                <c:pt idx="1279" formatCode="General">
                  <c:v>-1.8800672160523901E-2</c:v>
                </c:pt>
                <c:pt idx="1280" formatCode="General">
                  <c:v>-2.46599398189404E-2</c:v>
                </c:pt>
                <c:pt idx="1281" formatCode="General">
                  <c:v>-3.05831662955845E-2</c:v>
                </c:pt>
                <c:pt idx="1282" formatCode="General">
                  <c:v>-3.6546912596286403E-2</c:v>
                </c:pt>
                <c:pt idx="1283" formatCode="General">
                  <c:v>-4.25277508188305E-2</c:v>
                </c:pt>
                <c:pt idx="1284" formatCode="General">
                  <c:v>-4.8502597869331102E-2</c:v>
                </c:pt>
                <c:pt idx="1285" formatCode="General">
                  <c:v>-5.4449003379149603E-2</c:v>
                </c:pt>
                <c:pt idx="1286" formatCode="General">
                  <c:v>-6.0345382646357602E-2</c:v>
                </c:pt>
                <c:pt idx="1287" formatCode="General">
                  <c:v>-6.6171253091281301E-2</c:v>
                </c:pt>
                <c:pt idx="1288" formatCode="General">
                  <c:v>-7.1907450829518799E-2</c:v>
                </c:pt>
                <c:pt idx="1289" formatCode="General">
                  <c:v>-7.7536143212457706E-2</c:v>
                </c:pt>
                <c:pt idx="1290" formatCode="General">
                  <c:v>-8.3041637889642902E-2</c:v>
                </c:pt>
                <c:pt idx="1291" formatCode="General">
                  <c:v>-8.8410356748807997E-2</c:v>
                </c:pt>
                <c:pt idx="1292" formatCode="General">
                  <c:v>-9.3629545308731701E-2</c:v>
                </c:pt>
                <c:pt idx="1293" formatCode="General">
                  <c:v>-9.8688928967882797E-2</c:v>
                </c:pt>
                <c:pt idx="1294" formatCode="General">
                  <c:v>-0.10358022306982401</c:v>
                </c:pt>
                <c:pt idx="1295" formatCode="General">
                  <c:v>-0.10829678984594</c:v>
                </c:pt>
                <c:pt idx="1296" formatCode="General">
                  <c:v>-0.112833454874554</c:v>
                </c:pt>
                <c:pt idx="1297" formatCode="General">
                  <c:v>-0.117186813738484</c:v>
                </c:pt>
                <c:pt idx="1298" formatCode="General">
                  <c:v>-0.12135547078429899</c:v>
                </c:pt>
                <c:pt idx="1299" formatCode="General">
                  <c:v>-0.125338147194414</c:v>
                </c:pt>
                <c:pt idx="1300" formatCode="General">
                  <c:v>-0.129135398726204</c:v>
                </c:pt>
                <c:pt idx="1301" formatCode="General">
                  <c:v>-0.13274844106334099</c:v>
                </c:pt>
                <c:pt idx="1302" formatCode="General">
                  <c:v>-0.136179231292376</c:v>
                </c:pt>
                <c:pt idx="1303" formatCode="General">
                  <c:v>-0.139430192407831</c:v>
                </c:pt>
                <c:pt idx="1304" formatCode="General">
                  <c:v>-0.14250336583557199</c:v>
                </c:pt>
                <c:pt idx="1305" formatCode="General">
                  <c:v>-0.14540117193329</c:v>
                </c:pt>
                <c:pt idx="1306" formatCode="General">
                  <c:v>-0.14812520950195401</c:v>
                </c:pt>
                <c:pt idx="1307" formatCode="General">
                  <c:v>-0.15067710944687701</c:v>
                </c:pt>
                <c:pt idx="1308" formatCode="General">
                  <c:v>-0.15305843461619401</c:v>
                </c:pt>
                <c:pt idx="1309" formatCode="General">
                  <c:v>-0.15526933529158801</c:v>
                </c:pt>
                <c:pt idx="1310" formatCode="General">
                  <c:v>-0.15730840293870199</c:v>
                </c:pt>
                <c:pt idx="1311" formatCode="General">
                  <c:v>-0.15917376960744201</c:v>
                </c:pt>
                <c:pt idx="1312" formatCode="General">
                  <c:v>-0.16086264955891799</c:v>
                </c:pt>
                <c:pt idx="1313" formatCode="General">
                  <c:v>-0.162370817194008</c:v>
                </c:pt>
                <c:pt idx="1314" formatCode="General">
                  <c:v>-0.16369373090461201</c:v>
                </c:pt>
                <c:pt idx="1315" formatCode="General">
                  <c:v>-0.16482561103544099</c:v>
                </c:pt>
                <c:pt idx="1316" formatCode="General">
                  <c:v>-0.165759475407426</c:v>
                </c:pt>
                <c:pt idx="1317" formatCode="General">
                  <c:v>-0.166487866395923</c:v>
                </c:pt>
                <c:pt idx="1318" formatCode="General">
                  <c:v>-0.16700257391607801</c:v>
                </c:pt>
                <c:pt idx="1319" formatCode="General">
                  <c:v>-0.16729537672075501</c:v>
                </c:pt>
                <c:pt idx="1320" formatCode="General">
                  <c:v>-0.16735828553676901</c:v>
                </c:pt>
                <c:pt idx="1321" formatCode="General">
                  <c:v>-0.16718313217802899</c:v>
                </c:pt>
                <c:pt idx="1322" formatCode="General">
                  <c:v>-0.166761717524672</c:v>
                </c:pt>
                <c:pt idx="1323" formatCode="General">
                  <c:v>-0.16608662580081501</c:v>
                </c:pt>
                <c:pt idx="1324" formatCode="General">
                  <c:v>-0.16515194788065701</c:v>
                </c:pt>
                <c:pt idx="1325" formatCode="General">
                  <c:v>-0.163952382206556</c:v>
                </c:pt>
                <c:pt idx="1326" formatCode="General">
                  <c:v>-0.16248432567061</c:v>
                </c:pt>
                <c:pt idx="1327" formatCode="General">
                  <c:v>-0.16074595679706399</c:v>
                </c:pt>
                <c:pt idx="1328" formatCode="General">
                  <c:v>-0.15873618848599499</c:v>
                </c:pt>
                <c:pt idx="1329" formatCode="General">
                  <c:v>-0.156456796716862</c:v>
                </c:pt>
                <c:pt idx="1330" formatCode="General">
                  <c:v>-0.153911967683975</c:v>
                </c:pt>
                <c:pt idx="1331" formatCode="General">
                  <c:v>-0.15110753451659101</c:v>
                </c:pt>
                <c:pt idx="1332" formatCode="General">
                  <c:v>-0.148051868657115</c:v>
                </c:pt>
                <c:pt idx="1333" formatCode="General">
                  <c:v>-0.144755801282661</c:v>
                </c:pt>
                <c:pt idx="1334" formatCode="General">
                  <c:v>-0.141232843435594</c:v>
                </c:pt>
                <c:pt idx="1335" formatCode="General">
                  <c:v>-0.137498282070731</c:v>
                </c:pt>
                <c:pt idx="1336" formatCode="General">
                  <c:v>-0.13356882230825101</c:v>
                </c:pt>
                <c:pt idx="1337" formatCode="General">
                  <c:v>-0.12946390527632901</c:v>
                </c:pt>
                <c:pt idx="1338" formatCode="General">
                  <c:v>-0.12520490264891501</c:v>
                </c:pt>
                <c:pt idx="1339" formatCode="General">
                  <c:v>-0.120814555857027</c:v>
                </c:pt>
                <c:pt idx="1340" formatCode="General">
                  <c:v>-0.116316550022749</c:v>
                </c:pt>
                <c:pt idx="1341" formatCode="General">
                  <c:v>-0.111735667369759</c:v>
                </c:pt>
                <c:pt idx="1342" formatCode="General">
                  <c:v>-0.107097918460893</c:v>
                </c:pt>
                <c:pt idx="1343" formatCode="General">
                  <c:v>-0.10242901086301399</c:v>
                </c:pt>
                <c:pt idx="1344" formatCode="General">
                  <c:v>-9.7754366078778604E-2</c:v>
                </c:pt>
                <c:pt idx="1345" formatCode="General">
                  <c:v>-9.3098815083535999E-2</c:v>
                </c:pt>
                <c:pt idx="1346" formatCode="General">
                  <c:v>-8.8486331236293E-2</c:v>
                </c:pt>
                <c:pt idx="1347" formatCode="General">
                  <c:v>-8.3940275123605204E-2</c:v>
                </c:pt>
                <c:pt idx="1348" formatCode="General">
                  <c:v>-7.9482130863857095E-2</c:v>
                </c:pt>
                <c:pt idx="1349" formatCode="General">
                  <c:v>-7.5131734098518296E-2</c:v>
                </c:pt>
                <c:pt idx="1350" formatCode="General">
                  <c:v>-7.0906576889740197E-2</c:v>
                </c:pt>
                <c:pt idx="1351" formatCode="General">
                  <c:v>-6.6821165323421694E-2</c:v>
                </c:pt>
                <c:pt idx="1352" formatCode="General">
                  <c:v>-6.28877977840685E-2</c:v>
                </c:pt>
                <c:pt idx="1353" formatCode="General">
                  <c:v>-5.9115797134234503E-2</c:v>
                </c:pt>
                <c:pt idx="1354" formatCode="General">
                  <c:v>-5.5511482539226803E-2</c:v>
                </c:pt>
                <c:pt idx="1355" formatCode="General">
                  <c:v>-5.2078129425724103E-2</c:v>
                </c:pt>
                <c:pt idx="1356" formatCode="General">
                  <c:v>-4.8815913358822502E-2</c:v>
                </c:pt>
                <c:pt idx="1357" formatCode="General">
                  <c:v>-4.5721865009073701E-2</c:v>
                </c:pt>
                <c:pt idx="1358" formatCode="General">
                  <c:v>-4.27900422113979E-2</c:v>
                </c:pt>
                <c:pt idx="1359" formatCode="General">
                  <c:v>-4.0011652860990898E-2</c:v>
                </c:pt>
                <c:pt idx="1360" formatCode="General">
                  <c:v>-3.73751663402382E-2</c:v>
                </c:pt>
                <c:pt idx="1361" formatCode="General">
                  <c:v>-3.4866724174888099E-2</c:v>
                </c:pt>
                <c:pt idx="1362" formatCode="General">
                  <c:v>-3.2470319706334599E-2</c:v>
                </c:pt>
                <c:pt idx="1363" formatCode="General">
                  <c:v>-3.0168073755464E-2</c:v>
                </c:pt>
                <c:pt idx="1364" formatCode="General">
                  <c:v>-2.7940646836136399E-2</c:v>
                </c:pt>
                <c:pt idx="1365" formatCode="General">
                  <c:v>-2.57676560245962E-2</c:v>
                </c:pt>
                <c:pt idx="1366" formatCode="General">
                  <c:v>-2.36281267024759E-2</c:v>
                </c:pt>
                <c:pt idx="1367" formatCode="General">
                  <c:v>-2.15008614915882E-2</c:v>
                </c:pt>
                <c:pt idx="1368" formatCode="General">
                  <c:v>-1.9364874791730099E-2</c:v>
                </c:pt>
                <c:pt idx="1369" formatCode="General">
                  <c:v>-1.7199794418647701E-2</c:v>
                </c:pt>
                <c:pt idx="1370" formatCode="General">
                  <c:v>-1.49863192130804E-2</c:v>
                </c:pt>
                <c:pt idx="1371" formatCode="General">
                  <c:v>-1.2706631934972399E-2</c:v>
                </c:pt>
                <c:pt idx="1372" formatCode="General">
                  <c:v>-1.0344847286263699E-2</c:v>
                </c:pt>
                <c:pt idx="1373" formatCode="General">
                  <c:v>-7.8873258792046003E-3</c:v>
                </c:pt>
                <c:pt idx="1374" formatCode="General">
                  <c:v>-5.3228596712475897E-3</c:v>
                </c:pt>
                <c:pt idx="1375" formatCode="General">
                  <c:v>-2.6431106828116E-3</c:v>
                </c:pt>
                <c:pt idx="1376" formatCode="General">
                  <c:v>1.57133557169079E-4</c:v>
                </c:pt>
                <c:pt idx="1377" formatCode="General">
                  <c:v>3.0800153826170298E-3</c:v>
                </c:pt>
                <c:pt idx="1378" formatCode="General">
                  <c:v>6.12436081879272E-3</c:v>
                </c:pt>
                <c:pt idx="1379" formatCode="General">
                  <c:v>9.2854948119573903E-3</c:v>
                </c:pt>
                <c:pt idx="1380" formatCode="General">
                  <c:v>1.2555517285745501E-2</c:v>
                </c:pt>
                <c:pt idx="1381" formatCode="General">
                  <c:v>1.5923281746978001E-2</c:v>
                </c:pt>
                <c:pt idx="1382" formatCode="General">
                  <c:v>1.9374425345660799E-2</c:v>
                </c:pt>
                <c:pt idx="1383" formatCode="General">
                  <c:v>2.2891685489862999E-2</c:v>
                </c:pt>
                <c:pt idx="1384" formatCode="General">
                  <c:v>2.6455104482189001E-2</c:v>
                </c:pt>
                <c:pt idx="1385" formatCode="General">
                  <c:v>3.0042335075942499E-2</c:v>
                </c:pt>
                <c:pt idx="1386" formatCode="General">
                  <c:v>3.3628991801079103E-2</c:v>
                </c:pt>
                <c:pt idx="1387" formatCode="General">
                  <c:v>3.7189037280827099E-2</c:v>
                </c:pt>
                <c:pt idx="1388" formatCode="General">
                  <c:v>4.0695226824566597E-2</c:v>
                </c:pt>
                <c:pt idx="1389" formatCode="General">
                  <c:v>4.4119544115337403E-2</c:v>
                </c:pt>
                <c:pt idx="1390" formatCode="General">
                  <c:v>4.7433692510413697E-2</c:v>
                </c:pt>
                <c:pt idx="1391" formatCode="General">
                  <c:v>5.0609518573062798E-2</c:v>
                </c:pt>
                <c:pt idx="1392" formatCode="General">
                  <c:v>5.3619583443877801E-2</c:v>
                </c:pt>
                <c:pt idx="1393" formatCode="General">
                  <c:v>5.6437687783103603E-2</c:v>
                </c:pt>
                <c:pt idx="1394" formatCode="General">
                  <c:v>5.9039213242621402E-2</c:v>
                </c:pt>
                <c:pt idx="1395" formatCode="General">
                  <c:v>6.1401615959755997E-2</c:v>
                </c:pt>
                <c:pt idx="1396" formatCode="General">
                  <c:v>6.3504954507810907E-2</c:v>
                </c:pt>
                <c:pt idx="1397" formatCode="General">
                  <c:v>6.5332126786503603E-2</c:v>
                </c:pt>
                <c:pt idx="1398" formatCode="General">
                  <c:v>6.6869273820422806E-2</c:v>
                </c:pt>
                <c:pt idx="1399" formatCode="General">
                  <c:v>6.8106166758387293E-2</c:v>
                </c:pt>
                <c:pt idx="1400" formatCode="General">
                  <c:v>6.9036277622554904E-2</c:v>
                </c:pt>
                <c:pt idx="1401" formatCode="General">
                  <c:v>6.9657029769684298E-2</c:v>
                </c:pt>
                <c:pt idx="1402" formatCode="General">
                  <c:v>6.9970031708944502E-2</c:v>
                </c:pt>
                <c:pt idx="1403" formatCode="General">
                  <c:v>6.99810509060457E-2</c:v>
                </c:pt>
                <c:pt idx="1404" formatCode="General">
                  <c:v>6.9699905712416493E-2</c:v>
                </c:pt>
                <c:pt idx="1405" formatCode="General">
                  <c:v>6.9140605867460903E-2</c:v>
                </c:pt>
                <c:pt idx="1406" formatCode="General">
                  <c:v>6.8321075465312006E-2</c:v>
                </c:pt>
                <c:pt idx="1407" formatCode="General">
                  <c:v>6.7262994634300896E-2</c:v>
                </c:pt>
                <c:pt idx="1408" formatCode="General">
                  <c:v>6.5991562976590104E-2</c:v>
                </c:pt>
                <c:pt idx="1409" formatCode="General">
                  <c:v>6.4535116248504304E-2</c:v>
                </c:pt>
                <c:pt idx="1410" formatCode="General">
                  <c:v>6.29249244467497E-2</c:v>
                </c:pt>
                <c:pt idx="1411" formatCode="General">
                  <c:v>6.1194665915235598E-2</c:v>
                </c:pt>
                <c:pt idx="1412" formatCode="General">
                  <c:v>5.9380031832210502E-2</c:v>
                </c:pt>
                <c:pt idx="1413" formatCode="General">
                  <c:v>5.7518243620001602E-2</c:v>
                </c:pt>
                <c:pt idx="1414" formatCode="General">
                  <c:v>5.56474842191724E-2</c:v>
                </c:pt>
                <c:pt idx="1415" formatCode="General">
                  <c:v>5.3806538746740101E-2</c:v>
                </c:pt>
                <c:pt idx="1416" formatCode="General">
                  <c:v>5.2034254199318099E-2</c:v>
                </c:pt>
                <c:pt idx="1417" formatCode="General">
                  <c:v>5.0368947414546797E-2</c:v>
                </c:pt>
                <c:pt idx="1418" formatCode="General">
                  <c:v>4.8847935443007702E-2</c:v>
                </c:pt>
                <c:pt idx="1419" formatCode="General">
                  <c:v>4.75070363805766E-2</c:v>
                </c:pt>
                <c:pt idx="1420" formatCode="General">
                  <c:v>4.6380113171123699E-2</c:v>
                </c:pt>
                <c:pt idx="1421" formatCode="General">
                  <c:v>4.5498635546832103E-2</c:v>
                </c:pt>
                <c:pt idx="1422" formatCode="General">
                  <c:v>4.4891267116321201E-2</c:v>
                </c:pt>
                <c:pt idx="1423" formatCode="General">
                  <c:v>4.4583504523199702E-2</c:v>
                </c:pt>
                <c:pt idx="1424" formatCode="General">
                  <c:v>4.4597368325654897E-2</c:v>
                </c:pt>
                <c:pt idx="1425" formatCode="General">
                  <c:v>4.4951144844934697E-2</c:v>
                </c:pt>
                <c:pt idx="1426" formatCode="General">
                  <c:v>4.5659179620897598E-2</c:v>
                </c:pt>
                <c:pt idx="1427" formatCode="General">
                  <c:v>4.6731706370123201E-2</c:v>
                </c:pt>
                <c:pt idx="1428" formatCode="General">
                  <c:v>4.8174760982919201E-2</c:v>
                </c:pt>
                <c:pt idx="1429" formatCode="General">
                  <c:v>4.9990152899893801E-2</c:v>
                </c:pt>
                <c:pt idx="1430" formatCode="General">
                  <c:v>5.2175482956392301E-2</c:v>
                </c:pt>
                <c:pt idx="1431" formatCode="General">
                  <c:v>5.4724222541155401E-2</c:v>
                </c:pt>
                <c:pt idx="1432" formatCode="General">
                  <c:v>5.7625838097582198E-2</c:v>
                </c:pt>
                <c:pt idx="1433" formatCode="General">
                  <c:v>6.0865987302000699E-2</c:v>
                </c:pt>
                <c:pt idx="1434" formatCode="General">
                  <c:v>6.4426760057719606E-2</c:v>
                </c:pt>
                <c:pt idx="1435" formatCode="General">
                  <c:v>6.8286941532061093E-2</c:v>
                </c:pt>
                <c:pt idx="1436" formatCode="General">
                  <c:v>7.24223429686187E-2</c:v>
                </c:pt>
                <c:pt idx="1437" formatCode="General">
                  <c:v>7.6806120923643501E-2</c:v>
                </c:pt>
                <c:pt idx="1438" formatCode="General">
                  <c:v>8.1409185559863498E-2</c:v>
                </c:pt>
                <c:pt idx="1439" formatCode="General">
                  <c:v>8.6200571132803605E-2</c:v>
                </c:pt>
                <c:pt idx="1440" formatCode="General">
                  <c:v>9.1147896807846601E-2</c:v>
                </c:pt>
                <c:pt idx="1441" formatCode="General">
                  <c:v>9.6217742287186506E-2</c:v>
                </c:pt>
                <c:pt idx="1442" formatCode="General">
                  <c:v>0.101376080808234</c:v>
                </c:pt>
                <c:pt idx="1443" formatCode="General">
                  <c:v>0.10658873631752901</c:v>
                </c:pt>
                <c:pt idx="1444" formatCode="General">
                  <c:v>0.11182177880252001</c:v>
                </c:pt>
                <c:pt idx="1445" formatCode="General">
                  <c:v>0.11704191254837</c:v>
                </c:pt>
                <c:pt idx="1446" formatCode="General">
                  <c:v>0.122216806938965</c:v>
                </c:pt>
                <c:pt idx="1447" formatCode="General">
                  <c:v>0.12731556897326399</c:v>
                </c:pt>
                <c:pt idx="1448" formatCode="General">
                  <c:v>0.13230890861665301</c:v>
                </c:pt>
                <c:pt idx="1449" formatCode="General">
                  <c:v>0.13716925116015599</c:v>
                </c:pt>
                <c:pt idx="1450" formatCode="General">
                  <c:v>0.14187187594221701</c:v>
                </c:pt>
                <c:pt idx="1451" formatCode="General">
                  <c:v>0.14639412211310801</c:v>
                </c:pt>
                <c:pt idx="1452" formatCode="General">
                  <c:v>0.150715660611417</c:v>
                </c:pt>
                <c:pt idx="1453" formatCode="General">
                  <c:v>0.15481976554434501</c:v>
                </c:pt>
                <c:pt idx="1454" formatCode="General">
                  <c:v>0.158692122552684</c:v>
                </c:pt>
                <c:pt idx="1455" formatCode="General">
                  <c:v>0.16232097519112901</c:v>
                </c:pt>
                <c:pt idx="1456" formatCode="General">
                  <c:v>0.16569694550094199</c:v>
                </c:pt>
                <c:pt idx="1457" formatCode="General">
                  <c:v>0.16881388158726601</c:v>
                </c:pt>
                <c:pt idx="1458" formatCode="General">
                  <c:v>0.171669148524908</c:v>
                </c:pt>
                <c:pt idx="1459" formatCode="General">
                  <c:v>0.17426259880929901</c:v>
                </c:pt>
                <c:pt idx="1460" formatCode="General">
                  <c:v>0.17659600252167801</c:v>
                </c:pt>
                <c:pt idx="1461" formatCode="General">
                  <c:v>0.17867316158368801</c:v>
                </c:pt>
                <c:pt idx="1462" formatCode="General">
                  <c:v>0.180500631939156</c:v>
                </c:pt>
                <c:pt idx="1463" formatCode="General">
                  <c:v>0.18208725490026201</c:v>
                </c:pt>
                <c:pt idx="1464" formatCode="General">
                  <c:v>0.18344302785073699</c:v>
                </c:pt>
                <c:pt idx="1465" formatCode="General">
                  <c:v>0.18457907600353901</c:v>
                </c:pt>
                <c:pt idx="1466" formatCode="General">
                  <c:v>0.18550783445493799</c:v>
                </c:pt>
                <c:pt idx="1467" formatCode="General">
                  <c:v>0.18624313868855399</c:v>
                </c:pt>
                <c:pt idx="1468" formatCode="General">
                  <c:v>0.18679927924422901</c:v>
                </c:pt>
                <c:pt idx="1469" formatCode="General">
                  <c:v>0.18719102414848199</c:v>
                </c:pt>
                <c:pt idx="1470" formatCode="General">
                  <c:v>0.18743322906181301</c:v>
                </c:pt>
                <c:pt idx="1471" formatCode="General">
                  <c:v>0.18753991630265601</c:v>
                </c:pt>
                <c:pt idx="1472" formatCode="General">
                  <c:v>0.187525087977397</c:v>
                </c:pt>
                <c:pt idx="1473" formatCode="General">
                  <c:v>0.187402604576661</c:v>
                </c:pt>
                <c:pt idx="1474" formatCode="General">
                  <c:v>0.18718593156047</c:v>
                </c:pt>
                <c:pt idx="1475" formatCode="General">
                  <c:v>0.186887347696193</c:v>
                </c:pt>
                <c:pt idx="1476" formatCode="General">
                  <c:v>0.186517721737785</c:v>
                </c:pt>
                <c:pt idx="1477" formatCode="General">
                  <c:v>0.186086480344588</c:v>
                </c:pt>
                <c:pt idx="1478" formatCode="General">
                  <c:v>0.18560213953535801</c:v>
                </c:pt>
                <c:pt idx="1479" formatCode="General">
                  <c:v>0.18507183665038501</c:v>
                </c:pt>
                <c:pt idx="1480" formatCode="General">
                  <c:v>0.18450132528534699</c:v>
                </c:pt>
                <c:pt idx="1481" formatCode="General">
                  <c:v>0.183895056834151</c:v>
                </c:pt>
                <c:pt idx="1482" formatCode="General">
                  <c:v>0.18325571776855801</c:v>
                </c:pt>
                <c:pt idx="1483" formatCode="General">
                  <c:v>0.18258435004518</c:v>
                </c:pt>
                <c:pt idx="1484" formatCode="General">
                  <c:v>0.18188056799073299</c:v>
                </c:pt>
                <c:pt idx="1485" formatCode="General">
                  <c:v>0.18114277601433501</c:v>
                </c:pt>
                <c:pt idx="1486" formatCode="General">
                  <c:v>0.180367844565304</c:v>
                </c:pt>
                <c:pt idx="1487" formatCode="General">
                  <c:v>0.17955139149982999</c:v>
                </c:pt>
                <c:pt idx="1488" formatCode="General">
                  <c:v>0.17868858729261899</c:v>
                </c:pt>
                <c:pt idx="1489" formatCode="General">
                  <c:v>0.17777330075217501</c:v>
                </c:pt>
                <c:pt idx="1490" formatCode="General">
                  <c:v>0.176797793498363</c:v>
                </c:pt>
                <c:pt idx="1491" formatCode="General">
                  <c:v>0.175754600264241</c:v>
                </c:pt>
                <c:pt idx="1492" formatCode="General">
                  <c:v>0.17463527969241899</c:v>
                </c:pt>
                <c:pt idx="1493" formatCode="General">
                  <c:v>0.17343050243185401</c:v>
                </c:pt>
                <c:pt idx="1494" formatCode="General">
                  <c:v>0.17213089834562201</c:v>
                </c:pt>
                <c:pt idx="1495" formatCode="General">
                  <c:v>0.17072683550596601</c:v>
                </c:pt>
                <c:pt idx="1496" formatCode="General">
                  <c:v>0.16920910462810601</c:v>
                </c:pt>
                <c:pt idx="1497" formatCode="General">
                  <c:v>0.16756805697972599</c:v>
                </c:pt>
                <c:pt idx="1498" formatCode="General">
                  <c:v>0.16579422943769001</c:v>
                </c:pt>
                <c:pt idx="1499" formatCode="General">
                  <c:v>0.16387854095226201</c:v>
                </c:pt>
                <c:pt idx="1500" formatCode="General">
                  <c:v>0.161811933606585</c:v>
                </c:pt>
                <c:pt idx="1501" formatCode="General">
                  <c:v>0.15958651406548599</c:v>
                </c:pt>
                <c:pt idx="1502" formatCode="General">
                  <c:v>0.15719460162611701</c:v>
                </c:pt>
                <c:pt idx="1503" formatCode="General">
                  <c:v>0.15462865729550301</c:v>
                </c:pt>
                <c:pt idx="1504" formatCode="General">
                  <c:v>0.151881932465179</c:v>
                </c:pt>
                <c:pt idx="1505" formatCode="General">
                  <c:v>0.148948547855109</c:v>
                </c:pt>
                <c:pt idx="1506" formatCode="General">
                  <c:v>0.145823514038734</c:v>
                </c:pt>
                <c:pt idx="1507" formatCode="General">
                  <c:v>0.142502682225077</c:v>
                </c:pt>
                <c:pt idx="1508" formatCode="General">
                  <c:v>0.13898264135154001</c:v>
                </c:pt>
                <c:pt idx="1509" formatCode="General">
                  <c:v>0.13526018233836801</c:v>
                </c:pt>
                <c:pt idx="1510" formatCode="General">
                  <c:v>0.13133382911636901</c:v>
                </c:pt>
                <c:pt idx="1511" formatCode="General">
                  <c:v>0.12720272478441599</c:v>
                </c:pt>
                <c:pt idx="1512" formatCode="General">
                  <c:v>0.122865825517601</c:v>
                </c:pt>
                <c:pt idx="1513" formatCode="General">
                  <c:v>0.118322959970268</c:v>
                </c:pt>
                <c:pt idx="1514" formatCode="General">
                  <c:v>0.113575398163448</c:v>
                </c:pt>
                <c:pt idx="1515" formatCode="General">
                  <c:v>0.108625112629263</c:v>
                </c:pt>
                <c:pt idx="1516" formatCode="General">
                  <c:v>0.10347354335310401</c:v>
                </c:pt>
                <c:pt idx="1517" formatCode="General">
                  <c:v>9.8123582358875097E-2</c:v>
                </c:pt>
                <c:pt idx="1518" formatCode="General">
                  <c:v>9.2578564764079302E-2</c:v>
                </c:pt>
                <c:pt idx="1519" formatCode="General">
                  <c:v>8.6842055236346805E-2</c:v>
                </c:pt>
                <c:pt idx="1520" formatCode="General">
                  <c:v>8.0918834845025295E-2</c:v>
                </c:pt>
                <c:pt idx="1521" formatCode="General">
                  <c:v>7.4813683264618597E-2</c:v>
                </c:pt>
                <c:pt idx="1522" formatCode="General">
                  <c:v>6.8531199975781401E-2</c:v>
                </c:pt>
                <c:pt idx="1523" formatCode="General">
                  <c:v>6.20768576101485E-2</c:v>
                </c:pt>
                <c:pt idx="1524" formatCode="General">
                  <c:v>5.5456960361930499E-2</c:v>
                </c:pt>
                <c:pt idx="1525" formatCode="General">
                  <c:v>4.8677417270264103E-2</c:v>
                </c:pt>
                <c:pt idx="1526" formatCode="General">
                  <c:v>4.1744675963233398E-2</c:v>
                </c:pt>
                <c:pt idx="1527" formatCode="General">
                  <c:v>3.4665776502258001E-2</c:v>
                </c:pt>
                <c:pt idx="1528" formatCode="General">
                  <c:v>2.7448254803314E-2</c:v>
                </c:pt>
                <c:pt idx="1529" formatCode="General">
                  <c:v>2.0100051727024299E-2</c:v>
                </c:pt>
                <c:pt idx="1530" formatCode="General">
                  <c:v>1.2629337132949101E-2</c:v>
                </c:pt>
                <c:pt idx="1531" formatCode="General">
                  <c:v>5.0439175983192702E-3</c:v>
                </c:pt>
                <c:pt idx="1532" formatCode="General">
                  <c:v>-2.6476936358773699E-3</c:v>
                </c:pt>
                <c:pt idx="1533" formatCode="General">
                  <c:v>-1.04356681974594E-2</c:v>
                </c:pt>
                <c:pt idx="1534" formatCode="General">
                  <c:v>-1.8310027113429501E-2</c:v>
                </c:pt>
                <c:pt idx="1535" formatCode="General">
                  <c:v>-2.6260286863118501E-2</c:v>
                </c:pt>
                <c:pt idx="1536" formatCode="General">
                  <c:v>-3.4275502388731997E-2</c:v>
                </c:pt>
                <c:pt idx="1537" formatCode="General">
                  <c:v>-4.2344378887483602E-2</c:v>
                </c:pt>
                <c:pt idx="1538" formatCode="General">
                  <c:v>-5.0455329483415502E-2</c:v>
                </c:pt>
                <c:pt idx="1539" formatCode="General">
                  <c:v>-5.8595981640824198E-2</c:v>
                </c:pt>
                <c:pt idx="1540" formatCode="General">
                  <c:v>-6.6753253489439807E-2</c:v>
                </c:pt>
                <c:pt idx="1541" formatCode="General">
                  <c:v>-7.4913964279960596E-2</c:v>
                </c:pt>
                <c:pt idx="1542" formatCode="General">
                  <c:v>-8.30639486923236E-2</c:v>
                </c:pt>
                <c:pt idx="1543" formatCode="General">
                  <c:v>-9.11891640159294E-2</c:v>
                </c:pt>
                <c:pt idx="1544" formatCode="General">
                  <c:v>-9.92752926083834E-2</c:v>
                </c:pt>
                <c:pt idx="1545" formatCode="General">
                  <c:v>-0.10730665363738499</c:v>
                </c:pt>
                <c:pt idx="1546" formatCode="General">
                  <c:v>-0.115267392059496</c:v>
                </c:pt>
                <c:pt idx="1547" formatCode="General">
                  <c:v>-0.12314182337221199</c:v>
                </c:pt>
                <c:pt idx="1548" formatCode="General">
                  <c:v>-0.130915036679178</c:v>
                </c:pt>
                <c:pt idx="1549" formatCode="General">
                  <c:v>-0.13857134810111199</c:v>
                </c:pt>
                <c:pt idx="1550" formatCode="General">
                  <c:v>-0.14609485026980501</c:v>
                </c:pt>
                <c:pt idx="1551" formatCode="General">
                  <c:v>-0.15347070277307701</c:v>
                </c:pt>
                <c:pt idx="1552" formatCode="General">
                  <c:v>-0.16068422449066599</c:v>
                </c:pt>
                <c:pt idx="1553" formatCode="General">
                  <c:v>-0.16772135668548799</c:v>
                </c:pt>
                <c:pt idx="1554" formatCode="General">
                  <c:v>-0.17456823675903901</c:v>
                </c:pt>
                <c:pt idx="1555" formatCode="General">
                  <c:v>-0.18121178796274301</c:v>
                </c:pt>
                <c:pt idx="1556" formatCode="General">
                  <c:v>-0.187640382709129</c:v>
                </c:pt>
                <c:pt idx="1557" formatCode="General">
                  <c:v>-0.19384335572452099</c:v>
                </c:pt>
                <c:pt idx="1558" formatCode="General">
                  <c:v>-0.199811497146065</c:v>
                </c:pt>
                <c:pt idx="1559" formatCode="General">
                  <c:v>-0.205537048437827</c:v>
                </c:pt>
                <c:pt idx="1560" formatCode="General">
                  <c:v>-0.21101364883565599</c:v>
                </c:pt>
                <c:pt idx="1561" formatCode="General">
                  <c:v>-0.21623673100487201</c:v>
                </c:pt>
                <c:pt idx="1562" formatCode="General">
                  <c:v>-0.22120293767629901</c:v>
                </c:pt>
                <c:pt idx="1563" formatCode="General">
                  <c:v>-0.22591108342774699</c:v>
                </c:pt>
                <c:pt idx="1564" formatCode="General">
                  <c:v>-0.230362605001628</c:v>
                </c:pt>
                <c:pt idx="1565" formatCode="General">
                  <c:v>-0.23456019946551501</c:v>
                </c:pt>
                <c:pt idx="1566" formatCode="General">
                  <c:v>-0.238508073015128</c:v>
                </c:pt>
                <c:pt idx="1567" formatCode="General">
                  <c:v>-0.24221294048297901</c:v>
                </c:pt>
                <c:pt idx="1568" formatCode="General">
                  <c:v>-0.24568435515944101</c:v>
                </c:pt>
                <c:pt idx="1569" formatCode="General">
                  <c:v>-0.248933200202479</c:v>
                </c:pt>
                <c:pt idx="1570" formatCode="General">
                  <c:v>-0.251971265049862</c:v>
                </c:pt>
                <c:pt idx="1571" formatCode="General">
                  <c:v>-0.25481262095898799</c:v>
                </c:pt>
                <c:pt idx="1572" formatCode="General">
                  <c:v>-0.257473405019157</c:v>
                </c:pt>
                <c:pt idx="1573" formatCode="General">
                  <c:v>-0.25997078378852001</c:v>
                </c:pt>
                <c:pt idx="1574" formatCode="General">
                  <c:v>-0.26232254879130601</c:v>
                </c:pt>
                <c:pt idx="1575" formatCode="General">
                  <c:v>-0.26454793357930501</c:v>
                </c:pt>
                <c:pt idx="1576" formatCode="General">
                  <c:v>-0.26666788813744802</c:v>
                </c:pt>
                <c:pt idx="1577" formatCode="General">
                  <c:v>-0.26870354682367098</c:v>
                </c:pt>
                <c:pt idx="1578" formatCode="General">
                  <c:v>-0.27067572592460998</c:v>
                </c:pt>
                <c:pt idx="1579" formatCode="General">
                  <c:v>-0.27260514003851699</c:v>
                </c:pt>
                <c:pt idx="1580" formatCode="General">
                  <c:v>-0.27451222805512998</c:v>
                </c:pt>
                <c:pt idx="1581" formatCode="General">
                  <c:v>-0.27641743307988298</c:v>
                </c:pt>
                <c:pt idx="1582" formatCode="General">
                  <c:v>-0.27834047958962799</c:v>
                </c:pt>
                <c:pt idx="1583" formatCode="General">
                  <c:v>-0.280300027167249</c:v>
                </c:pt>
                <c:pt idx="1584" formatCode="General">
                  <c:v>-0.28231294033474102</c:v>
                </c:pt>
                <c:pt idx="1585" formatCode="General">
                  <c:v>-0.28439419637499203</c:v>
                </c:pt>
                <c:pt idx="1586" formatCode="General">
                  <c:v>-0.286557878404606</c:v>
                </c:pt>
                <c:pt idx="1587" formatCode="General">
                  <c:v>-0.28881506584671901</c:v>
                </c:pt>
                <c:pt idx="1588" formatCode="General">
                  <c:v>-0.29117481229415698</c:v>
                </c:pt>
                <c:pt idx="1589" formatCode="General">
                  <c:v>-0.29364438135857102</c:v>
                </c:pt>
                <c:pt idx="1590" formatCode="General">
                  <c:v>-0.29622818465629402</c:v>
                </c:pt>
                <c:pt idx="1591" formatCode="General">
                  <c:v>-0.29892736589744401</c:v>
                </c:pt>
                <c:pt idx="1592" formatCode="General">
                  <c:v>-0.30174056268317601</c:v>
                </c:pt>
                <c:pt idx="1593" formatCode="General">
                  <c:v>-0.30466375990357902</c:v>
                </c:pt>
                <c:pt idx="1594" formatCode="General">
                  <c:v>-0.30769002197030099</c:v>
                </c:pt>
                <c:pt idx="1595" formatCode="General">
                  <c:v>-0.31080988398133602</c:v>
                </c:pt>
                <c:pt idx="1596" formatCode="General">
                  <c:v>-0.314011243292242</c:v>
                </c:pt>
                <c:pt idx="1597" formatCode="General">
                  <c:v>-0.317279696171482</c:v>
                </c:pt>
                <c:pt idx="1598" formatCode="General">
                  <c:v>-0.320597388871871</c:v>
                </c:pt>
                <c:pt idx="1599" formatCode="General">
                  <c:v>-0.32394458694885198</c:v>
                </c:pt>
                <c:pt idx="1600" formatCode="General">
                  <c:v>-0.327300364959632</c:v>
                </c:pt>
                <c:pt idx="1601" formatCode="General">
                  <c:v>-0.33064197412304902</c:v>
                </c:pt>
                <c:pt idx="1602" formatCode="General">
                  <c:v>-0.33394462814604298</c:v>
                </c:pt>
                <c:pt idx="1603" formatCode="General">
                  <c:v>-0.33718155808743899</c:v>
                </c:pt>
                <c:pt idx="1604" formatCode="General">
                  <c:v>-0.34032615434883401</c:v>
                </c:pt>
                <c:pt idx="1605" formatCode="General">
                  <c:v>-0.34335099879268099</c:v>
                </c:pt>
                <c:pt idx="1606" formatCode="General">
                  <c:v>-0.34622811256032099</c:v>
                </c:pt>
                <c:pt idx="1607" formatCode="General">
                  <c:v>-0.34892947349203002</c:v>
                </c:pt>
                <c:pt idx="1608" formatCode="General">
                  <c:v>-0.35142745637331002</c:v>
                </c:pt>
                <c:pt idx="1609" formatCode="General">
                  <c:v>-0.35369570821205898</c:v>
                </c:pt>
                <c:pt idx="1610" formatCode="General">
                  <c:v>-0.35570786829775702</c:v>
                </c:pt>
                <c:pt idx="1611" formatCode="General">
                  <c:v>-0.357439309565043</c:v>
                </c:pt>
                <c:pt idx="1612" formatCode="General">
                  <c:v>-0.35886652363225902</c:v>
                </c:pt>
                <c:pt idx="1613" formatCode="General">
                  <c:v>-0.35996759992947502</c:v>
                </c:pt>
                <c:pt idx="1614" formatCode="General">
                  <c:v>-0.360723142334474</c:v>
                </c:pt>
                <c:pt idx="1615" formatCode="General">
                  <c:v>-0.36111557602025002</c:v>
                </c:pt>
                <c:pt idx="1616" formatCode="General">
                  <c:v>-0.36112954050478202</c:v>
                </c:pt>
                <c:pt idx="1617" formatCode="General">
                  <c:v>-0.36075208195797298</c:v>
                </c:pt>
                <c:pt idx="1618" formatCode="General">
                  <c:v>-0.35997275775760701</c:v>
                </c:pt>
                <c:pt idx="1619" formatCode="General">
                  <c:v>-0.35878367644454201</c:v>
                </c:pt>
                <c:pt idx="1620" formatCode="General">
                  <c:v>-0.35717943261699098</c:v>
                </c:pt>
                <c:pt idx="1621" formatCode="General">
                  <c:v>-0.355157115377633</c:v>
                </c:pt>
                <c:pt idx="1622" formatCode="General">
                  <c:v>-0.35271639151890799</c:v>
                </c:pt>
                <c:pt idx="1623" formatCode="General">
                  <c:v>-0.34985933902352401</c:v>
                </c:pt>
                <c:pt idx="1624" formatCode="General">
                  <c:v>-0.34659034138390399</c:v>
                </c:pt>
                <c:pt idx="1625" formatCode="General">
                  <c:v>-0.34291602503757102</c:v>
                </c:pt>
                <c:pt idx="1626" formatCode="General">
                  <c:v>-0.338845070211788</c:v>
                </c:pt>
                <c:pt idx="1627" formatCode="General">
                  <c:v>-0.33438805783711401</c:v>
                </c:pt>
                <c:pt idx="1628" formatCode="General">
                  <c:v>-0.32955731334692601</c:v>
                </c:pt>
                <c:pt idx="1629" formatCode="General">
                  <c:v>-0.324366700371998</c:v>
                </c:pt>
                <c:pt idx="1630" formatCode="General">
                  <c:v>-0.31883146863336298</c:v>
                </c:pt>
                <c:pt idx="1631" formatCode="General">
                  <c:v>-0.31296806688433798</c:v>
                </c:pt>
                <c:pt idx="1632" formatCode="General">
                  <c:v>-0.30679395253312503</c:v>
                </c:pt>
                <c:pt idx="1633" formatCode="General">
                  <c:v>-0.30032731815847402</c:v>
                </c:pt>
                <c:pt idx="1634" formatCode="General">
                  <c:v>-0.293586945146665</c:v>
                </c:pt>
                <c:pt idx="1635" formatCode="General">
                  <c:v>-0.28659210157786502</c:v>
                </c:pt>
                <c:pt idx="1636" formatCode="General">
                  <c:v>-0.27936234867228299</c:v>
                </c:pt>
                <c:pt idx="1637" formatCode="General">
                  <c:v>-0.27191736594000898</c:v>
                </c:pt>
                <c:pt idx="1638" formatCode="General">
                  <c:v>-0.26427676298979402</c:v>
                </c:pt>
                <c:pt idx="1639" formatCode="General">
                  <c:v>-0.25646008437369</c:v>
                </c:pt>
                <c:pt idx="1640" formatCode="General">
                  <c:v>-0.248486639499234</c:v>
                </c:pt>
                <c:pt idx="1641" formatCode="General">
                  <c:v>-0.24037540857755499</c:v>
                </c:pt>
                <c:pt idx="1642" formatCode="General">
                  <c:v>-0.23214508499176001</c:v>
                </c:pt>
                <c:pt idx="1643" formatCode="General">
                  <c:v>-0.22381388163989699</c:v>
                </c:pt>
                <c:pt idx="1644" formatCode="General">
                  <c:v>-0.21539950528731799</c:v>
                </c:pt>
                <c:pt idx="1645" formatCode="General">
                  <c:v>-0.20691918256192199</c:v>
                </c:pt>
                <c:pt idx="1646" formatCode="General">
                  <c:v>-0.198389648300454</c:v>
                </c:pt>
                <c:pt idx="1647" formatCode="General">
                  <c:v>-0.18982714909092199</c:v>
                </c:pt>
                <c:pt idx="1648" formatCode="General">
                  <c:v>-0.18124741150170101</c:v>
                </c:pt>
                <c:pt idx="1649" formatCode="General">
                  <c:v>-0.172665720701008</c:v>
                </c:pt>
                <c:pt idx="1650" formatCode="General">
                  <c:v>-0.16409680076566799</c:v>
                </c:pt>
                <c:pt idx="1651" formatCode="General">
                  <c:v>-0.15555485437371999</c:v>
                </c:pt>
                <c:pt idx="1652" formatCode="General">
                  <c:v>-0.14705362112627199</c:v>
                </c:pt>
                <c:pt idx="1653" formatCode="General">
                  <c:v>-0.13860628379640999</c:v>
                </c:pt>
                <c:pt idx="1654" formatCode="General">
                  <c:v>-0.130225576022931</c:v>
                </c:pt>
                <c:pt idx="1655" formatCode="General">
                  <c:v>-0.12192369835797399</c:v>
                </c:pt>
                <c:pt idx="1656" formatCode="General">
                  <c:v>-0.113712315633511</c:v>
                </c:pt>
                <c:pt idx="1657" formatCode="General">
                  <c:v>-0.10560251296558699</c:v>
                </c:pt>
                <c:pt idx="1658" formatCode="General">
                  <c:v>-9.7604689219696894E-2</c:v>
                </c:pt>
                <c:pt idx="1659" formatCode="General">
                  <c:v>-8.9728563218675506E-2</c:v>
                </c:pt>
                <c:pt idx="1660" formatCode="General">
                  <c:v>-8.1983086030327001E-2</c:v>
                </c:pt>
                <c:pt idx="1661" formatCode="General">
                  <c:v>-7.4376447044364594E-2</c:v>
                </c:pt>
                <c:pt idx="1662" formatCode="General">
                  <c:v>-6.6915875014617696E-2</c:v>
                </c:pt>
                <c:pt idx="1663" formatCode="General">
                  <c:v>-5.9607595841637703E-2</c:v>
                </c:pt>
                <c:pt idx="1664" formatCode="General">
                  <c:v>-5.2456810217586303E-2</c:v>
                </c:pt>
                <c:pt idx="1665" formatCode="General">
                  <c:v>-4.5467517970734998E-2</c:v>
                </c:pt>
                <c:pt idx="1666" formatCode="General">
                  <c:v>-3.8642502477740703E-2</c:v>
                </c:pt>
                <c:pt idx="1667" formatCode="General">
                  <c:v>-3.19832343640266E-2</c:v>
                </c:pt>
                <c:pt idx="1668" formatCode="General">
                  <c:v>-2.5489785124872499E-2</c:v>
                </c:pt>
                <c:pt idx="1669" formatCode="General">
                  <c:v>-1.9160864921956299E-2</c:v>
                </c:pt>
                <c:pt idx="1670" formatCode="General">
                  <c:v>-1.29937231801665E-2</c:v>
                </c:pt>
                <c:pt idx="1671" formatCode="General">
                  <c:v>-6.98415701962925E-3</c:v>
                </c:pt>
                <c:pt idx="1672" formatCode="General">
                  <c:v>-1.12648705779822E-3</c:v>
                </c:pt>
                <c:pt idx="1673" formatCode="General">
                  <c:v>4.5864935950635198E-3</c:v>
                </c:pt>
                <c:pt idx="1674" formatCode="General">
                  <c:v>1.0163281189704301E-2</c:v>
                </c:pt>
                <c:pt idx="1675" formatCode="General">
                  <c:v>1.5613614916739399E-2</c:v>
                </c:pt>
                <c:pt idx="1676" formatCode="General">
                  <c:v>2.0948501729701401E-2</c:v>
                </c:pt>
                <c:pt idx="1677" formatCode="General">
                  <c:v>2.6180056528030099E-2</c:v>
                </c:pt>
                <c:pt idx="1678" formatCode="General">
                  <c:v>3.1321257322817098E-2</c:v>
                </c:pt>
                <c:pt idx="1679" formatCode="General">
                  <c:v>3.6385706435616803E-2</c:v>
                </c:pt>
                <c:pt idx="1680" formatCode="General">
                  <c:v>4.1387561308112802E-2</c:v>
                </c:pt>
                <c:pt idx="1681" formatCode="General">
                  <c:v>4.6341265375033101E-2</c:v>
                </c:pt>
                <c:pt idx="1682" formatCode="General">
                  <c:v>5.1261280869396297E-2</c:v>
                </c:pt>
                <c:pt idx="1683" formatCode="General">
                  <c:v>5.6161883214100601E-2</c:v>
                </c:pt>
                <c:pt idx="1684" formatCode="General">
                  <c:v>6.1056844761564401E-2</c:v>
                </c:pt>
                <c:pt idx="1685" formatCode="General">
                  <c:v>6.5959174366137699E-2</c:v>
                </c:pt>
                <c:pt idx="1686" formatCode="General">
                  <c:v>7.0880841424798696E-2</c:v>
                </c:pt>
                <c:pt idx="1687" formatCode="General">
                  <c:v>7.58325751091007E-2</c:v>
                </c:pt>
                <c:pt idx="1688" formatCode="General">
                  <c:v>8.0823574635274995E-2</c:v>
                </c:pt>
                <c:pt idx="1689" formatCode="General">
                  <c:v>8.5861199454364906E-2</c:v>
                </c:pt>
                <c:pt idx="1690" formatCode="General">
                  <c:v>9.0950809369064495E-2</c:v>
                </c:pt>
                <c:pt idx="1691" formatCode="General">
                  <c:v>9.6095640740735497E-2</c:v>
                </c:pt>
                <c:pt idx="1692" formatCode="General">
                  <c:v>0.101296626209896</c:v>
                </c:pt>
                <c:pt idx="1693" formatCode="General">
                  <c:v>0.106552301926901</c:v>
                </c:pt>
                <c:pt idx="1694" formatCode="General">
                  <c:v>0.1118586655842</c:v>
                </c:pt>
                <c:pt idx="1695" formatCode="General">
                  <c:v>0.117209132569669</c:v>
                </c:pt>
                <c:pt idx="1696" formatCode="General">
                  <c:v>0.122594611588778</c:v>
                </c:pt>
                <c:pt idx="1697" formatCode="General">
                  <c:v>0.128003576439808</c:v>
                </c:pt>
                <c:pt idx="1698" formatCode="General">
                  <c:v>0.133422218103703</c:v>
                </c:pt>
                <c:pt idx="1699" formatCode="General">
                  <c:v>0.13883447394746401</c:v>
                </c:pt>
                <c:pt idx="1700" formatCode="General">
                  <c:v>0.14422229927026001</c:v>
                </c:pt>
                <c:pt idx="1701" formatCode="General">
                  <c:v>0.149565972226576</c:v>
                </c:pt>
                <c:pt idx="1702" formatCode="General">
                  <c:v>0.15484424685068299</c:v>
                </c:pt>
                <c:pt idx="1703" formatCode="General">
                  <c:v>0.16003473210181901</c:v>
                </c:pt>
                <c:pt idx="1704" formatCode="General">
                  <c:v>0.16511438629893899</c:v>
                </c:pt>
                <c:pt idx="1705" formatCode="General">
                  <c:v>0.17005972617253401</c:v>
                </c:pt>
                <c:pt idx="1706" formatCode="General">
                  <c:v>0.17484722376944201</c:v>
                </c:pt>
                <c:pt idx="1707" formatCode="General">
                  <c:v>0.17945390439983999</c:v>
                </c:pt>
                <c:pt idx="1708" formatCode="General">
                  <c:v>0.18385758515110701</c:v>
                </c:pt>
                <c:pt idx="1709" formatCode="General">
                  <c:v>0.188037266572601</c:v>
                </c:pt>
                <c:pt idx="1710" formatCode="General">
                  <c:v>0.191973710881128</c:v>
                </c:pt>
                <c:pt idx="1711" formatCode="General">
                  <c:v>0.19564974194363499</c:v>
                </c:pt>
                <c:pt idx="1712" formatCode="General">
                  <c:v>0.19905050928322099</c:v>
                </c:pt>
                <c:pt idx="1713" formatCode="General">
                  <c:v>0.20216384892362199</c:v>
                </c:pt>
                <c:pt idx="1714" formatCode="General">
                  <c:v>0.20498058228425101</c:v>
                </c:pt>
                <c:pt idx="1715" formatCode="General">
                  <c:v>0.20749519290301499</c:v>
                </c:pt>
                <c:pt idx="1716" formatCode="General">
                  <c:v>0.20970526946582799</c:v>
                </c:pt>
                <c:pt idx="1717" formatCode="General">
                  <c:v>0.211612170491042</c:v>
                </c:pt>
                <c:pt idx="1718" formatCode="General">
                  <c:v>0.21322078025810101</c:v>
                </c:pt>
                <c:pt idx="1719" formatCode="General">
                  <c:v>0.21453915580559199</c:v>
                </c:pt>
                <c:pt idx="1720" formatCode="General">
                  <c:v>0.21557975811126401</c:v>
                </c:pt>
                <c:pt idx="1721" formatCode="General">
                  <c:v>0.216358464443312</c:v>
                </c:pt>
                <c:pt idx="1722" formatCode="General">
                  <c:v>0.21689393320931399</c:v>
                </c:pt>
                <c:pt idx="1723" formatCode="General">
                  <c:v>0.21720807633131001</c:v>
                </c:pt>
                <c:pt idx="1724" formatCode="General">
                  <c:v>0.21732554483491601</c:v>
                </c:pt>
                <c:pt idx="1725" formatCode="General">
                  <c:v>0.217273560580797</c:v>
                </c:pt>
                <c:pt idx="1726" formatCode="General">
                  <c:v>0.21708125122462801</c:v>
                </c:pt>
                <c:pt idx="1727" formatCode="General">
                  <c:v>0.21677897404518301</c:v>
                </c:pt>
                <c:pt idx="1728" formatCode="General">
                  <c:v>0.21639875156466001</c:v>
                </c:pt>
                <c:pt idx="1729" formatCode="General">
                  <c:v>0.215973117348916</c:v>
                </c:pt>
                <c:pt idx="1730" formatCode="General">
                  <c:v>0.21553449902913999</c:v>
                </c:pt>
                <c:pt idx="1731" formatCode="General">
                  <c:v>0.21511570512855999</c:v>
                </c:pt>
                <c:pt idx="1732" formatCode="General">
                  <c:v>0.214748302761013</c:v>
                </c:pt>
                <c:pt idx="1733" formatCode="General">
                  <c:v>0.21446158893085501</c:v>
                </c:pt>
                <c:pt idx="1734" formatCode="General">
                  <c:v>0.21428440529988399</c:v>
                </c:pt>
                <c:pt idx="1735" formatCode="General">
                  <c:v>0.21424328079956501</c:v>
                </c:pt>
                <c:pt idx="1736" formatCode="General">
                  <c:v>0.214360959596954</c:v>
                </c:pt>
                <c:pt idx="1737" formatCode="General">
                  <c:v>0.21465786175885801</c:v>
                </c:pt>
                <c:pt idx="1738" formatCode="General">
                  <c:v>0.21515116433442399</c:v>
                </c:pt>
                <c:pt idx="1739" formatCode="General">
                  <c:v>0.215854786366695</c:v>
                </c:pt>
                <c:pt idx="1740" formatCode="General">
                  <c:v>0.216779486098817</c:v>
                </c:pt>
                <c:pt idx="1741" formatCode="General">
                  <c:v>0.217931351160016</c:v>
                </c:pt>
                <c:pt idx="1742" formatCode="General">
                  <c:v>0.21931208445904599</c:v>
                </c:pt>
                <c:pt idx="1743" formatCode="General">
                  <c:v>0.22092060638929401</c:v>
                </c:pt>
                <c:pt idx="1744" formatCode="General">
                  <c:v>0.222752530881514</c:v>
                </c:pt>
                <c:pt idx="1745" formatCode="General">
                  <c:v>0.22479949465750201</c:v>
                </c:pt>
                <c:pt idx="1746" formatCode="General">
                  <c:v>0.22705019248418801</c:v>
                </c:pt>
                <c:pt idx="1747" formatCode="General">
                  <c:v>0.229489967969014</c:v>
                </c:pt>
                <c:pt idx="1748" formatCode="General">
                  <c:v>0.23210141410657001</c:v>
                </c:pt>
                <c:pt idx="1749" formatCode="General">
                  <c:v>0.23486510330771801</c:v>
                </c:pt>
                <c:pt idx="1750" formatCode="General">
                  <c:v>0.23775970676363201</c:v>
                </c:pt>
                <c:pt idx="1751" formatCode="General">
                  <c:v>0.24076213810404001</c:v>
                </c:pt>
                <c:pt idx="1752" formatCode="General">
                  <c:v>0.24384880820816601</c:v>
                </c:pt>
                <c:pt idx="1753" formatCode="General">
                  <c:v>0.24699631399209901</c:v>
                </c:pt>
                <c:pt idx="1754" formatCode="General">
                  <c:v>0.25018085877685697</c:v>
                </c:pt>
                <c:pt idx="1755" formatCode="General">
                  <c:v>0.25337870384992101</c:v>
                </c:pt>
                <c:pt idx="1756" formatCode="General">
                  <c:v>0.256567247593251</c:v>
                </c:pt>
                <c:pt idx="1757" formatCode="General">
                  <c:v>0.25972541479464401</c:v>
                </c:pt>
                <c:pt idx="1758" formatCode="General">
                  <c:v>0.26283294296597398</c:v>
                </c:pt>
                <c:pt idx="1759" formatCode="General">
                  <c:v>0.265872261385943</c:v>
                </c:pt>
                <c:pt idx="1760" formatCode="General">
                  <c:v>0.26882874077700297</c:v>
                </c:pt>
                <c:pt idx="1761" formatCode="General">
                  <c:v>0.27168907546638899</c:v>
                </c:pt>
                <c:pt idx="1762" formatCode="General">
                  <c:v>0.27444279747514599</c:v>
                </c:pt>
                <c:pt idx="1763" formatCode="General">
                  <c:v>0.27708232338150102</c:v>
                </c:pt>
                <c:pt idx="1764" formatCode="General">
                  <c:v>0.279602245117402</c:v>
                </c:pt>
                <c:pt idx="1765" formatCode="General">
                  <c:v>0.28200017702611402</c:v>
                </c:pt>
                <c:pt idx="1766" formatCode="General">
                  <c:v>0.284276571744774</c:v>
                </c:pt>
                <c:pt idx="1767" formatCode="General">
                  <c:v>0.28643430966098599</c:v>
                </c:pt>
                <c:pt idx="1768" formatCode="General">
                  <c:v>0.28847823747982598</c:v>
                </c:pt>
                <c:pt idx="1769" formatCode="General">
                  <c:v>0.29041476504369002</c:v>
                </c:pt>
                <c:pt idx="1770" formatCode="General">
                  <c:v>0.29225250540871001</c:v>
                </c:pt>
                <c:pt idx="1771" formatCode="General">
                  <c:v>0.29400126210845801</c:v>
                </c:pt>
                <c:pt idx="1772" formatCode="General">
                  <c:v>0.295670862780954</c:v>
                </c:pt>
                <c:pt idx="1773" formatCode="General">
                  <c:v>0.29727128914659001</c:v>
                </c:pt>
                <c:pt idx="1774" formatCode="General">
                  <c:v>0.29881338874192998</c:v>
                </c:pt>
                <c:pt idx="1775" formatCode="General">
                  <c:v>0.30030738887981401</c:v>
                </c:pt>
                <c:pt idx="1776" formatCode="General">
                  <c:v>0.30176191038077799</c:v>
                </c:pt>
                <c:pt idx="1777" formatCode="General">
                  <c:v>0.30318529762119301</c:v>
                </c:pt>
                <c:pt idx="1778" formatCode="General">
                  <c:v>0.30458430763311101</c:v>
                </c:pt>
                <c:pt idx="1779" formatCode="General">
                  <c:v>0.30596274766727899</c:v>
                </c:pt>
                <c:pt idx="1780" formatCode="General">
                  <c:v>0.30732297864404201</c:v>
                </c:pt>
                <c:pt idx="1781" formatCode="General">
                  <c:v>0.30866541689153498</c:v>
                </c:pt>
                <c:pt idx="1782" formatCode="General">
                  <c:v>0.30998682766130298</c:v>
                </c:pt>
                <c:pt idx="1783" formatCode="General">
                  <c:v>0.31128146077822799</c:v>
                </c:pt>
                <c:pt idx="1784" formatCode="General">
                  <c:v>0.31254141157545301</c:v>
                </c:pt>
                <c:pt idx="1785" formatCode="General">
                  <c:v>0.31375630337555099</c:v>
                </c:pt>
                <c:pt idx="1786" formatCode="General">
                  <c:v>0.31491299640762199</c:v>
                </c:pt>
                <c:pt idx="1787" formatCode="General">
                  <c:v>0.31599586904926602</c:v>
                </c:pt>
                <c:pt idx="1788" formatCode="General">
                  <c:v>0.31698675491174499</c:v>
                </c:pt>
                <c:pt idx="1789" formatCode="General">
                  <c:v>0.317865914643852</c:v>
                </c:pt>
                <c:pt idx="1790" formatCode="General">
                  <c:v>0.31861209094306803</c:v>
                </c:pt>
                <c:pt idx="1791" formatCode="General">
                  <c:v>0.31920295972657498</c:v>
                </c:pt>
                <c:pt idx="1792" formatCode="General">
                  <c:v>0.31961565576293399</c:v>
                </c:pt>
                <c:pt idx="1793" formatCode="General">
                  <c:v>0.31982671614323499</c:v>
                </c:pt>
                <c:pt idx="1794" formatCode="General">
                  <c:v>0.31981312263474798</c:v>
                </c:pt>
                <c:pt idx="1795" formatCode="General">
                  <c:v>0.31955275217422102</c:v>
                </c:pt>
                <c:pt idx="1796" formatCode="General">
                  <c:v>0.31902424072103602</c:v>
                </c:pt>
                <c:pt idx="1797" formatCode="General">
                  <c:v>0.31820785346022701</c:v>
                </c:pt>
                <c:pt idx="1798" formatCode="General">
                  <c:v>0.31708638905256897</c:v>
                </c:pt>
                <c:pt idx="1799" formatCode="General">
                  <c:v>0.31564485308626999</c:v>
                </c:pt>
                <c:pt idx="1800" formatCode="General">
                  <c:v>0.31387112448371102</c:v>
                </c:pt>
                <c:pt idx="1801" formatCode="General">
                  <c:v>0.31175653463479602</c:v>
                </c:pt>
                <c:pt idx="1802" formatCode="General">
                  <c:v>0.30929528823014302</c:v>
                </c:pt>
                <c:pt idx="1803" formatCode="General">
                  <c:v>0.30648490352129498</c:v>
                </c:pt>
                <c:pt idx="1804" formatCode="General">
                  <c:v>0.30332770817254401</c:v>
                </c:pt>
                <c:pt idx="1805" formatCode="General">
                  <c:v>0.29982952734710999</c:v>
                </c:pt>
                <c:pt idx="1806" formatCode="General">
                  <c:v>0.29599971473793302</c:v>
                </c:pt>
                <c:pt idx="1807" formatCode="General">
                  <c:v>0.29185153791149698</c:v>
                </c:pt>
                <c:pt idx="1808" formatCode="General">
                  <c:v>0.28740147165354102</c:v>
                </c:pt>
                <c:pt idx="1809" formatCode="General">
                  <c:v>0.28266917703079503</c:v>
                </c:pt>
                <c:pt idx="1810" formatCode="General">
                  <c:v>0.277677299340644</c:v>
                </c:pt>
                <c:pt idx="1811" formatCode="General">
                  <c:v>0.27245098159695402</c:v>
                </c:pt>
                <c:pt idx="1812" formatCode="General">
                  <c:v>0.26701749825543902</c:v>
                </c:pt>
                <c:pt idx="1813" formatCode="General">
                  <c:v>0.26140567164557998</c:v>
                </c:pt>
                <c:pt idx="1814" formatCode="General">
                  <c:v>0.25564534360611801</c:v>
                </c:pt>
                <c:pt idx="1815" formatCode="General">
                  <c:v>0.249766931794178</c:v>
                </c:pt>
                <c:pt idx="1816" formatCode="General">
                  <c:v>0.243800861118218</c:v>
                </c:pt>
                <c:pt idx="1817" formatCode="General">
                  <c:v>0.237776958296433</c:v>
                </c:pt>
                <c:pt idx="1818" formatCode="General">
                  <c:v>0.23172380592637801</c:v>
                </c:pt>
                <c:pt idx="1819" formatCode="General">
                  <c:v>0.22566827794052299</c:v>
                </c:pt>
                <c:pt idx="1820" formatCode="General">
                  <c:v>0.21963510885429</c:v>
                </c:pt>
                <c:pt idx="1821" formatCode="General">
                  <c:v>0.21364627584700999</c:v>
                </c:pt>
                <c:pt idx="1822" formatCode="General">
                  <c:v>0.20772068534140301</c:v>
                </c:pt>
                <c:pt idx="1823" formatCode="General">
                  <c:v>0.201873862008459</c:v>
                </c:pt>
                <c:pt idx="1824" formatCode="General">
                  <c:v>0.19611751953140499</c:v>
                </c:pt>
                <c:pt idx="1825" formatCode="General">
                  <c:v>0.19045944120226399</c:v>
                </c:pt>
                <c:pt idx="1826" formatCode="General">
                  <c:v>0.18490337078213501</c:v>
                </c:pt>
                <c:pt idx="1827" formatCode="General">
                  <c:v>0.17944882970218701</c:v>
                </c:pt>
                <c:pt idx="1828" formatCode="General">
                  <c:v>0.17409124743400001</c:v>
                </c:pt>
                <c:pt idx="1829" formatCode="General">
                  <c:v>0.16882213350625799</c:v>
                </c:pt>
                <c:pt idx="1830" formatCode="General">
                  <c:v>0.16362915528677599</c:v>
                </c:pt>
                <c:pt idx="1831" formatCode="General">
                  <c:v>0.15849643626877499</c:v>
                </c:pt>
                <c:pt idx="1832" formatCode="General">
                  <c:v>0.15340497296251199</c:v>
                </c:pt>
                <c:pt idx="1833" formatCode="General">
                  <c:v>0.14833293011111401</c:v>
                </c:pt>
                <c:pt idx="1834" formatCode="General">
                  <c:v>0.14325616991052201</c:v>
                </c:pt>
                <c:pt idx="1835" formatCode="General">
                  <c:v>0.138148800412354</c:v>
                </c:pt>
                <c:pt idx="1836" formatCode="General">
                  <c:v>0.132983606377921</c:v>
                </c:pt>
                <c:pt idx="1837" formatCode="General">
                  <c:v>0.12773267469739599</c:v>
                </c:pt>
                <c:pt idx="1838" formatCode="General">
                  <c:v>0.122368052638686</c:v>
                </c:pt>
                <c:pt idx="1839" formatCode="General">
                  <c:v>0.116862249299613</c:v>
                </c:pt>
                <c:pt idx="1840" formatCode="General">
                  <c:v>0.11118887686574901</c:v>
                </c:pt>
                <c:pt idx="1841" formatCode="General">
                  <c:v>0.10532317796146499</c:v>
                </c:pt>
                <c:pt idx="1842" formatCode="General">
                  <c:v>9.9242517448749706E-2</c:v>
                </c:pt>
                <c:pt idx="1843" formatCode="General">
                  <c:v>9.2926951160988203E-2</c:v>
                </c:pt>
                <c:pt idx="1844" formatCode="General">
                  <c:v>8.6359634748926203E-2</c:v>
                </c:pt>
                <c:pt idx="1845" formatCode="General">
                  <c:v>7.9527067468683904E-2</c:v>
                </c:pt>
                <c:pt idx="1846" formatCode="General">
                  <c:v>7.2419450787826606E-2</c:v>
                </c:pt>
                <c:pt idx="1847" formatCode="General">
                  <c:v>6.5031003356379694E-2</c:v>
                </c:pt>
                <c:pt idx="1848" formatCode="General">
                  <c:v>5.73599535382118E-2</c:v>
                </c:pt>
                <c:pt idx="1849" formatCode="General">
                  <c:v>4.9408686988402097E-2</c:v>
                </c:pt>
                <c:pt idx="1850" formatCode="General">
                  <c:v>4.1183757579853701E-2</c:v>
                </c:pt>
                <c:pt idx="1851" formatCode="General">
                  <c:v>3.2695638383900598E-2</c:v>
                </c:pt>
                <c:pt idx="1852" formatCode="General">
                  <c:v>2.39586002412286E-2</c:v>
                </c:pt>
                <c:pt idx="1853" formatCode="General">
                  <c:v>1.4990444343914101E-2</c:v>
                </c:pt>
                <c:pt idx="1854" formatCode="General">
                  <c:v>5.8122180349620897E-3</c:v>
                </c:pt>
                <c:pt idx="1855" formatCode="General">
                  <c:v>-3.5522173988467801E-3</c:v>
                </c:pt>
                <c:pt idx="1856" formatCode="General">
                  <c:v>-1.3076701754487099E-2</c:v>
                </c:pt>
                <c:pt idx="1857" formatCode="General">
                  <c:v>-2.2733135866801601E-2</c:v>
                </c:pt>
                <c:pt idx="1858" formatCode="General">
                  <c:v>-3.2492049860852003E-2</c:v>
                </c:pt>
                <c:pt idx="1859" formatCode="General">
                  <c:v>-4.23232255305694E-2</c:v>
                </c:pt>
                <c:pt idx="1860" formatCode="General">
                  <c:v>-5.21962201935103E-2</c:v>
                </c:pt>
                <c:pt idx="1861" formatCode="General">
                  <c:v>-6.2080840585380097E-2</c:v>
                </c:pt>
                <c:pt idx="1862" formatCode="General">
                  <c:v>-7.1947775913827006E-2</c:v>
                </c:pt>
                <c:pt idx="1863" formatCode="General">
                  <c:v>-8.1769112646641703E-2</c:v>
                </c:pt>
                <c:pt idx="1864" formatCode="General">
                  <c:v>-9.1518710488920602E-2</c:v>
                </c:pt>
                <c:pt idx="1865" formatCode="General">
                  <c:v>-0.10117275251933899</c:v>
                </c:pt>
                <c:pt idx="1866" formatCode="General">
                  <c:v>-0.110710058551268</c:v>
                </c:pt>
                <c:pt idx="1867" formatCode="General">
                  <c:v>-0.12011238657866601</c:v>
                </c:pt>
                <c:pt idx="1868" formatCode="General">
                  <c:v>-0.12936470365085501</c:v>
                </c:pt>
                <c:pt idx="1869" formatCode="General">
                  <c:v>-0.13845535103672801</c:v>
                </c:pt>
                <c:pt idx="1870" formatCode="General">
                  <c:v>-0.14737611609919099</c:v>
                </c:pt>
                <c:pt idx="1871" formatCode="General">
                  <c:v>-0.15612226695451301</c:v>
                </c:pt>
                <c:pt idx="1872" formatCode="General">
                  <c:v>-0.16469254985808601</c:v>
                </c:pt>
                <c:pt idx="1873" formatCode="General">
                  <c:v>-0.173088897629746</c:v>
                </c:pt>
                <c:pt idx="1874" formatCode="General">
                  <c:v>-0.181316325689273</c:v>
                </c:pt>
                <c:pt idx="1875" formatCode="General">
                  <c:v>-0.189382630521784</c:v>
                </c:pt>
                <c:pt idx="1876" formatCode="General">
                  <c:v>-0.19729797437953001</c:v>
                </c:pt>
                <c:pt idx="1877" formatCode="General">
                  <c:v>-0.20507454632739699</c:v>
                </c:pt>
                <c:pt idx="1878" formatCode="General">
                  <c:v>-0.21272606122894699</c:v>
                </c:pt>
                <c:pt idx="1879" formatCode="General">
                  <c:v>-0.22026735597736299</c:v>
                </c:pt>
                <c:pt idx="1880" formatCode="General">
                  <c:v>-0.227713896728724</c:v>
                </c:pt>
                <c:pt idx="1881" formatCode="General">
                  <c:v>-0.23508118637130301</c:v>
                </c:pt>
                <c:pt idx="1882" formatCode="General">
                  <c:v>-0.242384197884354</c:v>
                </c:pt>
                <c:pt idx="1883" formatCode="General">
                  <c:v>-0.249636798569639</c:v>
                </c:pt>
                <c:pt idx="1884" formatCode="General">
                  <c:v>-0.25685171619861402</c:v>
                </c:pt>
                <c:pt idx="1885" formatCode="General">
                  <c:v>-0.26404038063700402</c:v>
                </c:pt>
                <c:pt idx="1886" formatCode="General">
                  <c:v>-0.27121126486862601</c:v>
                </c:pt>
                <c:pt idx="1887" formatCode="General">
                  <c:v>-0.27837000759546099</c:v>
                </c:pt>
                <c:pt idx="1888" formatCode="General">
                  <c:v>-0.28551946702230901</c:v>
                </c:pt>
                <c:pt idx="1889" formatCode="General">
                  <c:v>-0.29265973504456899</c:v>
                </c:pt>
                <c:pt idx="1890" formatCode="General">
                  <c:v>-0.29978764021099602</c:v>
                </c:pt>
                <c:pt idx="1891" formatCode="General">
                  <c:v>-0.306895816568719</c:v>
                </c:pt>
                <c:pt idx="1892" formatCode="General">
                  <c:v>-0.31397401924139001</c:v>
                </c:pt>
                <c:pt idx="1893" formatCode="General">
                  <c:v>-0.32100853807984803</c:v>
                </c:pt>
                <c:pt idx="1894" formatCode="General">
                  <c:v>-0.32798257440291401</c:v>
                </c:pt>
                <c:pt idx="1895" formatCode="General">
                  <c:v>-0.33487680088458299</c:v>
                </c:pt>
                <c:pt idx="1896" formatCode="General">
                  <c:v>-0.34166933327451399</c:v>
                </c:pt>
                <c:pt idx="1897" formatCode="General">
                  <c:v>-0.34833578749393301</c:v>
                </c:pt>
                <c:pt idx="1898" formatCode="General">
                  <c:v>-0.354850353971155</c:v>
                </c:pt>
                <c:pt idx="1899" formatCode="General">
                  <c:v>-0.36118538261759903</c:v>
                </c:pt>
                <c:pt idx="1900" formatCode="General">
                  <c:v>-0.36731203287202602</c:v>
                </c:pt>
                <c:pt idx="1901" formatCode="General">
                  <c:v>-0.37320249682788398</c:v>
                </c:pt>
                <c:pt idx="1902" formatCode="General">
                  <c:v>-0.37882799455042898</c:v>
                </c:pt>
                <c:pt idx="1903" formatCode="General">
                  <c:v>-0.38416071385829897</c:v>
                </c:pt>
                <c:pt idx="1904" formatCode="General">
                  <c:v>-0.38917450647671098</c:v>
                </c:pt>
                <c:pt idx="1905" formatCode="General">
                  <c:v>-0.39384476422827902</c:v>
                </c:pt>
                <c:pt idx="1906" formatCode="General">
                  <c:v>-0.398149784876632</c:v>
                </c:pt>
                <c:pt idx="1907" formatCode="General">
                  <c:v>-0.40207000869868598</c:v>
                </c:pt>
                <c:pt idx="1908" formatCode="General">
                  <c:v>-0.40558923009603898</c:v>
                </c:pt>
                <c:pt idx="1909" formatCode="General">
                  <c:v>-0.408695292639432</c:v>
                </c:pt>
                <c:pt idx="1910" formatCode="General">
                  <c:v>-0.411379505599485</c:v>
                </c:pt>
                <c:pt idx="1911" formatCode="General">
                  <c:v>-0.413636971008226</c:v>
                </c:pt>
                <c:pt idx="1912" formatCode="General">
                  <c:v>-0.41546698387874698</c:v>
                </c:pt>
                <c:pt idx="1913" formatCode="General">
                  <c:v>-0.41687332532822202</c:v>
                </c:pt>
                <c:pt idx="1914" formatCode="General">
                  <c:v>-0.417864315954387</c:v>
                </c:pt>
                <c:pt idx="1915" formatCode="General">
                  <c:v>-0.41845121682578701</c:v>
                </c:pt>
                <c:pt idx="1916" formatCode="General">
                  <c:v>-0.41864927524190099</c:v>
                </c:pt>
                <c:pt idx="1917" formatCode="General">
                  <c:v>-0.41847833508612903</c:v>
                </c:pt>
                <c:pt idx="1918" formatCode="General">
                  <c:v>-0.41796104960840202</c:v>
                </c:pt>
                <c:pt idx="1919" formatCode="General">
                  <c:v>-0.41712260364966702</c:v>
                </c:pt>
                <c:pt idx="1920" formatCode="General">
                  <c:v>-0.41599114266326398</c:v>
                </c:pt>
                <c:pt idx="1921" formatCode="General">
                  <c:v>-0.41459698214382601</c:v>
                </c:pt>
                <c:pt idx="1922" formatCode="General">
                  <c:v>-0.41297072962929499</c:v>
                </c:pt>
                <c:pt idx="1923" formatCode="General">
                  <c:v>-0.411144175134391</c:v>
                </c:pt>
                <c:pt idx="1924" formatCode="General">
                  <c:v>-0.40915025421654899</c:v>
                </c:pt>
                <c:pt idx="1925" formatCode="General">
                  <c:v>-0.40702074484179002</c:v>
                </c:pt>
                <c:pt idx="1926" formatCode="General">
                  <c:v>-0.40478662521027697</c:v>
                </c:pt>
                <c:pt idx="1927" formatCode="General">
                  <c:v>-0.40247766261444401</c:v>
                </c:pt>
                <c:pt idx="1928" formatCode="General">
                  <c:v>-0.400121386971519</c:v>
                </c:pt>
                <c:pt idx="1929" formatCode="General">
                  <c:v>-0.397742771471565</c:v>
                </c:pt>
                <c:pt idx="1930" formatCode="General">
                  <c:v>-0.39536452154884599</c:v>
                </c:pt>
                <c:pt idx="1931" formatCode="General">
                  <c:v>-0.39300589749839299</c:v>
                </c:pt>
                <c:pt idx="1932" formatCode="General">
                  <c:v>-0.39068256241689497</c:v>
                </c:pt>
                <c:pt idx="1933" formatCode="General">
                  <c:v>-0.38840664775873501</c:v>
                </c:pt>
                <c:pt idx="1934" formatCode="General">
                  <c:v>-0.386185835176101</c:v>
                </c:pt>
                <c:pt idx="1935" formatCode="General">
                  <c:v>-0.38402408022812401</c:v>
                </c:pt>
                <c:pt idx="1936" formatCode="General">
                  <c:v>-0.38192089174765997</c:v>
                </c:pt>
                <c:pt idx="1937" formatCode="General">
                  <c:v>-0.37987125453994502</c:v>
                </c:pt>
                <c:pt idx="1938" formatCode="General">
                  <c:v>-0.37786724781666903</c:v>
                </c:pt>
                <c:pt idx="1939" formatCode="General">
                  <c:v>-0.37589709879994399</c:v>
                </c:pt>
                <c:pt idx="1940" formatCode="General">
                  <c:v>-0.37394508640491098</c:v>
                </c:pt>
                <c:pt idx="1941" formatCode="General">
                  <c:v>-0.37199224168531098</c:v>
                </c:pt>
                <c:pt idx="1942" formatCode="General">
                  <c:v>-0.37001661639508998</c:v>
                </c:pt>
                <c:pt idx="1943" formatCode="General">
                  <c:v>-0.36799460219823898</c:v>
                </c:pt>
                <c:pt idx="1944" formatCode="General">
                  <c:v>-0.36590060348968101</c:v>
                </c:pt>
                <c:pt idx="1945" formatCode="General">
                  <c:v>-0.36370717859507901</c:v>
                </c:pt>
                <c:pt idx="1946" formatCode="General">
                  <c:v>-0.361386293196229</c:v>
                </c:pt>
                <c:pt idx="1947" formatCode="General">
                  <c:v>-0.358909456616615</c:v>
                </c:pt>
                <c:pt idx="1948" formatCode="General">
                  <c:v>-0.35624728181051202</c:v>
                </c:pt>
                <c:pt idx="1949" formatCode="General">
                  <c:v>-0.35337165888713101</c:v>
                </c:pt>
                <c:pt idx="1950" formatCode="General">
                  <c:v>-0.35025536604323898</c:v>
                </c:pt>
                <c:pt idx="1951" formatCode="General">
                  <c:v>-0.34687247987020903</c:v>
                </c:pt>
                <c:pt idx="1952" formatCode="General">
                  <c:v>-0.34319981676866701</c:v>
                </c:pt>
                <c:pt idx="1953" formatCode="General">
                  <c:v>-0.33921558986004902</c:v>
                </c:pt>
                <c:pt idx="1954" formatCode="General">
                  <c:v>-0.33490003834177601</c:v>
                </c:pt>
                <c:pt idx="1955" formatCode="General">
                  <c:v>-0.33023672533706699</c:v>
                </c:pt>
                <c:pt idx="1956" formatCode="General">
                  <c:v>-0.32521207820242598</c:v>
                </c:pt>
                <c:pt idx="1957" formatCode="General">
                  <c:v>-0.31981530193865398</c:v>
                </c:pt>
                <c:pt idx="1958" formatCode="General">
                  <c:v>-0.31403931755534698</c:v>
                </c:pt>
                <c:pt idx="1959" formatCode="General">
                  <c:v>-0.30788008507411602</c:v>
                </c:pt>
                <c:pt idx="1960" formatCode="General">
                  <c:v>-0.30133673190344401</c:v>
                </c:pt>
                <c:pt idx="1961" formatCode="General">
                  <c:v>-0.29441125387139799</c:v>
                </c:pt>
                <c:pt idx="1962" formatCode="General">
                  <c:v>-0.287108640286173</c:v>
                </c:pt>
                <c:pt idx="1963" formatCode="General">
                  <c:v>-0.27943698227563002</c:v>
                </c:pt>
                <c:pt idx="1964" formatCode="General">
                  <c:v>-0.271406449803126</c:v>
                </c:pt>
                <c:pt idx="1965" formatCode="General">
                  <c:v>-0.263029761783937</c:v>
                </c:pt>
                <c:pt idx="1966" formatCode="General">
                  <c:v>-0.25432116218838702</c:v>
                </c:pt>
                <c:pt idx="1967" formatCode="General">
                  <c:v>-0.24529642840258001</c:v>
                </c:pt>
                <c:pt idx="1968" formatCode="General">
                  <c:v>-0.23597345061032299</c:v>
                </c:pt>
                <c:pt idx="1969" formatCode="General">
                  <c:v>-0.22637066050700999</c:v>
                </c:pt>
                <c:pt idx="1970" formatCode="General">
                  <c:v>-0.2165070133643</c:v>
                </c:pt>
                <c:pt idx="1971" formatCode="General">
                  <c:v>-0.206402654893869</c:v>
                </c:pt>
                <c:pt idx="1972" formatCode="General">
                  <c:v>-0.196077451286152</c:v>
                </c:pt>
                <c:pt idx="1973" formatCode="General">
                  <c:v>-0.18555099540893799</c:v>
                </c:pt>
                <c:pt idx="1974" formatCode="General">
                  <c:v>-0.17484231292867999</c:v>
                </c:pt>
                <c:pt idx="1975" formatCode="General">
                  <c:v>-0.16396959096851599</c:v>
                </c:pt>
                <c:pt idx="1976" formatCode="General">
                  <c:v>-0.15295055914188799</c:v>
                </c:pt>
                <c:pt idx="1977" formatCode="General">
                  <c:v>-0.14180233021466199</c:v>
                </c:pt>
                <c:pt idx="1978" formatCode="General">
                  <c:v>-0.13054068576981301</c:v>
                </c:pt>
                <c:pt idx="1979" formatCode="General">
                  <c:v>-0.11917995613089701</c:v>
                </c:pt>
                <c:pt idx="1980" formatCode="General">
                  <c:v>-0.10773355863593199</c:v>
                </c:pt>
                <c:pt idx="1981" formatCode="General">
                  <c:v>-9.6213561931788399E-2</c:v>
                </c:pt>
                <c:pt idx="1982" formatCode="General">
                  <c:v>-8.4631302678508796E-2</c:v>
                </c:pt>
                <c:pt idx="1983" formatCode="General">
                  <c:v>-7.2997480564435599E-2</c:v>
                </c:pt>
                <c:pt idx="1984" formatCode="General">
                  <c:v>-6.1321204118123397E-2</c:v>
                </c:pt>
                <c:pt idx="1985" formatCode="General">
                  <c:v>-4.9611129381764298E-2</c:v>
                </c:pt>
                <c:pt idx="1986" formatCode="General">
                  <c:v>-3.7875216743937602E-2</c:v>
                </c:pt>
                <c:pt idx="1987" formatCode="General">
                  <c:v>-2.61208758734724E-2</c:v>
                </c:pt>
                <c:pt idx="1988" formatCode="General">
                  <c:v>-1.43556825410127E-2</c:v>
                </c:pt>
                <c:pt idx="1989" formatCode="General">
                  <c:v>-2.5864669906745701E-3</c:v>
                </c:pt>
                <c:pt idx="1990" formatCode="General">
                  <c:v>9.1800030331427307E-3</c:v>
                </c:pt>
                <c:pt idx="1991" formatCode="General">
                  <c:v>2.0936216701333402E-2</c:v>
                </c:pt>
                <c:pt idx="1992" formatCode="General">
                  <c:v>3.2674090739940903E-2</c:v>
                </c:pt>
                <c:pt idx="1993" formatCode="General">
                  <c:v>4.4385403228800399E-2</c:v>
                </c:pt>
                <c:pt idx="1994" formatCode="General">
                  <c:v>5.6061188513271298E-2</c:v>
                </c:pt>
                <c:pt idx="1995" formatCode="General">
                  <c:v>6.7691632577057598E-2</c:v>
                </c:pt>
                <c:pt idx="1996" formatCode="General">
                  <c:v>7.9266216422050603E-2</c:v>
                </c:pt>
                <c:pt idx="1997" formatCode="General">
                  <c:v>9.0773519995691401E-2</c:v>
                </c:pt>
                <c:pt idx="1998" formatCode="General">
                  <c:v>0.102201241017033</c:v>
                </c:pt>
                <c:pt idx="1999" formatCode="General">
                  <c:v>0.113536262205385</c:v>
                </c:pt>
                <c:pt idx="2000" formatCode="General">
                  <c:v>0.124764581809583</c:v>
                </c:pt>
                <c:pt idx="2001" formatCode="General">
                  <c:v>0.13587147797117699</c:v>
                </c:pt>
                <c:pt idx="2002" formatCode="General">
                  <c:v>0.14684160234876201</c:v>
                </c:pt>
                <c:pt idx="2003" formatCode="General">
                  <c:v>0.157659072844297</c:v>
                </c:pt>
                <c:pt idx="2004" formatCode="General">
                  <c:v>0.16830758615158001</c:v>
                </c:pt>
                <c:pt idx="2005" formatCode="General">
                  <c:v>0.17877064820271801</c:v>
                </c:pt>
                <c:pt idx="2006" formatCode="General">
                  <c:v>0.18903175303899999</c:v>
                </c:pt>
                <c:pt idx="2007" formatCode="General">
                  <c:v>0.19907446838451201</c:v>
                </c:pt>
                <c:pt idx="2008" formatCode="General">
                  <c:v>0.20888267123607199</c:v>
                </c:pt>
                <c:pt idx="2009" formatCode="General">
                  <c:v>0.218440774175474</c:v>
                </c:pt>
                <c:pt idx="2010" formatCode="General">
                  <c:v>0.227733847206539</c:v>
                </c:pt>
                <c:pt idx="2011" formatCode="General">
                  <c:v>0.23674779230419299</c:v>
                </c:pt>
                <c:pt idx="2012" formatCode="General">
                  <c:v>0.24546953194668999</c:v>
                </c:pt>
                <c:pt idx="2013" formatCode="General">
                  <c:v>0.25388716883414703</c:v>
                </c:pt>
                <c:pt idx="2014" formatCode="General">
                  <c:v>0.26199007050990802</c:v>
                </c:pt>
                <c:pt idx="2015" formatCode="General">
                  <c:v>0.26976902845303402</c:v>
                </c:pt>
                <c:pt idx="2016" formatCode="General">
                  <c:v>0.277216377593131</c:v>
                </c:pt>
                <c:pt idx="2017" formatCode="General">
                  <c:v>0.28432587352299299</c:v>
                </c:pt>
                <c:pt idx="2018" formatCode="General">
                  <c:v>0.29109290274247002</c:v>
                </c:pt>
                <c:pt idx="2019" formatCode="General">
                  <c:v>0.29751446845665902</c:v>
                </c:pt>
                <c:pt idx="2020" formatCode="General">
                  <c:v>0.30358902791787601</c:v>
                </c:pt>
                <c:pt idx="2021" formatCode="General">
                  <c:v>0.30931666915786699</c:v>
                </c:pt>
                <c:pt idx="2022" formatCode="General">
                  <c:v>0.31469886617654502</c:v>
                </c:pt>
                <c:pt idx="2023" formatCode="General">
                  <c:v>0.31973845021124297</c:v>
                </c:pt>
                <c:pt idx="2024" formatCode="General">
                  <c:v>0.32443959287492902</c:v>
                </c:pt>
                <c:pt idx="2025" formatCode="General">
                  <c:v>0.32880754811017399</c:v>
                </c:pt>
                <c:pt idx="2026" formatCode="General">
                  <c:v>0.33284854597191299</c:v>
                </c:pt>
                <c:pt idx="2027" formatCode="General">
                  <c:v>0.33656970095754002</c:v>
                </c:pt>
                <c:pt idx="2028" formatCode="General">
                  <c:v>0.33997886813496198</c:v>
                </c:pt>
                <c:pt idx="2029" formatCode="General">
                  <c:v>0.34308444836881802</c:v>
                </c:pt>
                <c:pt idx="2030" formatCode="General">
                  <c:v>0.345895307865074</c:v>
                </c:pt>
                <c:pt idx="2031" formatCode="General">
                  <c:v>0.34842055974567898</c:v>
                </c:pt>
                <c:pt idx="2032" formatCode="General">
                  <c:v>0.350669459162882</c:v>
                </c:pt>
                <c:pt idx="2033" formatCode="General">
                  <c:v>0.35265127376761002</c:v>
                </c:pt>
                <c:pt idx="2034" formatCode="General">
                  <c:v>0.35437512852782099</c:v>
                </c:pt>
                <c:pt idx="2035" formatCode="General">
                  <c:v>0.35585003124594999</c:v>
                </c:pt>
                <c:pt idx="2036" formatCode="General">
                  <c:v>0.35708472221961801</c:v>
                </c:pt>
                <c:pt idx="2037" formatCode="General">
                  <c:v>0.35808762530341298</c:v>
                </c:pt>
                <c:pt idx="2038" formatCode="General">
                  <c:v>0.35886673669892599</c:v>
                </c:pt>
                <c:pt idx="2039" formatCode="General">
                  <c:v>0.359429637690517</c:v>
                </c:pt>
                <c:pt idx="2040" formatCode="General">
                  <c:v>0.35978354135782098</c:v>
                </c:pt>
                <c:pt idx="2041" formatCode="General">
                  <c:v>0.35993518929877899</c:v>
                </c:pt>
                <c:pt idx="2042" formatCode="General">
                  <c:v>0.35989092619027202</c:v>
                </c:pt>
                <c:pt idx="2043" formatCode="General">
                  <c:v>0.359656749993777</c:v>
                </c:pt>
                <c:pt idx="2044" formatCode="General">
                  <c:v>0.35923836783421897</c:v>
                </c:pt>
                <c:pt idx="2045" formatCode="General">
                  <c:v>0.35864120318542497</c:v>
                </c:pt>
                <c:pt idx="2046" formatCode="General">
                  <c:v>0.357870464280658</c:v>
                </c:pt>
                <c:pt idx="2047" formatCode="General">
                  <c:v>0.35693121637872199</c:v>
                </c:pt>
                <c:pt idx="2048" formatCode="General">
                  <c:v>0.355828408591428</c:v>
                </c:pt>
                <c:pt idx="2049" formatCode="General">
                  <c:v>0.35456699781010098</c:v>
                </c:pt>
                <c:pt idx="2050" formatCode="General">
                  <c:v>0.35315196783869601</c:v>
                </c:pt>
                <c:pt idx="2051" formatCode="General">
                  <c:v>0.35158833741462803</c:v>
                </c:pt>
                <c:pt idx="2052" formatCode="General">
                  <c:v>0.34988131672524903</c:v>
                </c:pt>
                <c:pt idx="2053" formatCode="General">
                  <c:v>0.34803618341762699</c:v>
                </c:pt>
                <c:pt idx="2054" formatCode="General">
                  <c:v>0.34605834393659402</c:v>
                </c:pt>
                <c:pt idx="2055" formatCode="General">
                  <c:v>0.34395342412693802</c:v>
                </c:pt>
                <c:pt idx="2056" formatCode="General">
                  <c:v>0.34172718587470102</c:v>
                </c:pt>
                <c:pt idx="2057" formatCode="General">
                  <c:v>0.33938550932737999</c:v>
                </c:pt>
                <c:pt idx="2058" formatCode="General">
                  <c:v>0.33693435637255398</c:v>
                </c:pt>
                <c:pt idx="2059" formatCode="General">
                  <c:v>0.334379788680496</c:v>
                </c:pt>
                <c:pt idx="2060" formatCode="General">
                  <c:v>0.33172781282064301</c:v>
                </c:pt>
                <c:pt idx="2061" formatCode="General">
                  <c:v>0.328984284066415</c:v>
                </c:pt>
                <c:pt idx="2062" formatCode="General">
                  <c:v>0.32615501204466701</c:v>
                </c:pt>
                <c:pt idx="2063" formatCode="General">
                  <c:v>0.32324557774741097</c:v>
                </c:pt>
                <c:pt idx="2064" formatCode="General">
                  <c:v>0.32026113897237901</c:v>
                </c:pt>
                <c:pt idx="2065" formatCode="General">
                  <c:v>0.317206528137504</c:v>
                </c:pt>
                <c:pt idx="2066" formatCode="General">
                  <c:v>0.31408619964622703</c:v>
                </c:pt>
                <c:pt idx="2067" formatCode="General">
                  <c:v>0.31090396040034102</c:v>
                </c:pt>
                <c:pt idx="2068" formatCode="General">
                  <c:v>0.30766307882803601</c:v>
                </c:pt>
                <c:pt idx="2069" formatCode="General">
                  <c:v>0.304366215590823</c:v>
                </c:pt>
                <c:pt idx="2070" formatCode="General">
                  <c:v>0.301015244645292</c:v>
                </c:pt>
                <c:pt idx="2071" formatCode="General">
                  <c:v>0.297611412205255</c:v>
                </c:pt>
                <c:pt idx="2072" formatCode="General">
                  <c:v>0.294155261125846</c:v>
                </c:pt>
                <c:pt idx="2073" formatCode="General">
                  <c:v>0.29064660061080899</c:v>
                </c:pt>
                <c:pt idx="2074" formatCode="General">
                  <c:v>0.287084606742048</c:v>
                </c:pt>
                <c:pt idx="2075" formatCode="General">
                  <c:v>0.28346783382111701</c:v>
                </c:pt>
                <c:pt idx="2076" formatCode="General">
                  <c:v>0.27979427931923001</c:v>
                </c:pt>
                <c:pt idx="2077" formatCode="General">
                  <c:v>0.276061468364248</c:v>
                </c:pt>
                <c:pt idx="2078" formatCode="General">
                  <c:v>0.27226658961776901</c:v>
                </c:pt>
                <c:pt idx="2079" formatCode="General">
                  <c:v>0.26840652491605199</c:v>
                </c:pt>
                <c:pt idx="2080" formatCode="General">
                  <c:v>0.26447793850531698</c:v>
                </c:pt>
                <c:pt idx="2081" formatCode="General">
                  <c:v>0.26047757886085898</c:v>
                </c:pt>
                <c:pt idx="2082" formatCode="General">
                  <c:v>0.256402257249009</c:v>
                </c:pt>
                <c:pt idx="2083" formatCode="General">
                  <c:v>0.25224895216723903</c:v>
                </c:pt>
                <c:pt idx="2084" formatCode="General">
                  <c:v>0.2480150283657</c:v>
                </c:pt>
                <c:pt idx="2085" formatCode="General">
                  <c:v>0.24369829131313001</c:v>
                </c:pt>
                <c:pt idx="2086" formatCode="General">
                  <c:v>0.23929722434044001</c:v>
                </c:pt>
                <c:pt idx="2087" formatCode="General">
                  <c:v>0.23481104610953599</c:v>
                </c:pt>
                <c:pt idx="2088" formatCode="General">
                  <c:v>0.23023967649466701</c:v>
                </c:pt>
                <c:pt idx="2089" formatCode="General">
                  <c:v>0.22558389771389101</c:v>
                </c:pt>
                <c:pt idx="2090" formatCode="General">
                  <c:v>0.220845401827724</c:v>
                </c:pt>
                <c:pt idx="2091" formatCode="General">
                  <c:v>0.216026808028499</c:v>
                </c:pt>
                <c:pt idx="2092" formatCode="General">
                  <c:v>0.21113176089352101</c:v>
                </c:pt>
                <c:pt idx="2093" formatCode="General">
                  <c:v>0.206164838619944</c:v>
                </c:pt>
                <c:pt idx="2094" formatCode="General">
                  <c:v>0.201131424338795</c:v>
                </c:pt>
                <c:pt idx="2095" formatCode="General">
                  <c:v>0.19603768592378801</c:v>
                </c:pt>
                <c:pt idx="2096" formatCode="General">
                  <c:v>0.19089060349900899</c:v>
                </c:pt>
                <c:pt idx="2097" formatCode="General">
                  <c:v>0.18569781147775299</c:v>
                </c:pt>
                <c:pt idx="2098" formatCode="General">
                  <c:v>0.180467368581643</c:v>
                </c:pt>
                <c:pt idx="2099" formatCode="General">
                  <c:v>0.17520773731654199</c:v>
                </c:pt>
                <c:pt idx="2100" formatCode="General">
                  <c:v>0.169927564638814</c:v>
                </c:pt>
                <c:pt idx="2101" formatCode="General">
                  <c:v>0.164635496592968</c:v>
                </c:pt>
                <c:pt idx="2102" formatCode="General">
                  <c:v>0.159340023952497</c:v>
                </c:pt>
                <c:pt idx="2103" formatCode="General">
                  <c:v>0.15404938520964701</c:v>
                </c:pt>
                <c:pt idx="2104" formatCode="General">
                  <c:v>0.14877133109784699</c:v>
                </c:pt>
                <c:pt idx="2105" formatCode="General">
                  <c:v>0.14351294731589101</c:v>
                </c:pt>
                <c:pt idx="2106" formatCode="General">
                  <c:v>0.13828057143943301</c:v>
                </c:pt>
                <c:pt idx="2107" formatCode="General">
                  <c:v>0.133079620367621</c:v>
                </c:pt>
                <c:pt idx="2108" formatCode="General">
                  <c:v>0.12791444783191599</c:v>
                </c:pt>
                <c:pt idx="2109" formatCode="General">
                  <c:v>0.12278829444799901</c:v>
                </c:pt>
                <c:pt idx="2110" formatCode="General">
                  <c:v>0.117703320954943</c:v>
                </c:pt>
                <c:pt idx="2111" formatCode="General">
                  <c:v>0.112660396639911</c:v>
                </c:pt>
                <c:pt idx="2112" formatCode="General">
                  <c:v>0.107659127955544</c:v>
                </c:pt>
                <c:pt idx="2113" formatCode="General">
                  <c:v>0.102698003558233</c:v>
                </c:pt>
                <c:pt idx="2114" formatCode="General">
                  <c:v>9.7774493914978097E-2</c:v>
                </c:pt>
                <c:pt idx="2115" formatCode="General">
                  <c:v>9.2884955626100302E-2</c:v>
                </c:pt>
                <c:pt idx="2116" formatCode="General">
                  <c:v>8.8024865516249606E-2</c:v>
                </c:pt>
                <c:pt idx="2117" formatCode="General">
                  <c:v>8.3188994714127704E-2</c:v>
                </c:pt>
                <c:pt idx="2118" formatCode="General">
                  <c:v>7.8371516528480401E-2</c:v>
                </c:pt>
                <c:pt idx="2119" formatCode="General">
                  <c:v>7.3566233838326098E-2</c:v>
                </c:pt>
                <c:pt idx="2120" formatCode="General">
                  <c:v>6.8766819774401397E-2</c:v>
                </c:pt>
                <c:pt idx="2121" formatCode="General">
                  <c:v>6.3967145455639696E-2</c:v>
                </c:pt>
                <c:pt idx="2122" formatCode="General">
                  <c:v>5.9161323368761599E-2</c:v>
                </c:pt>
                <c:pt idx="2123" formatCode="General">
                  <c:v>5.4343996975964599E-2</c:v>
                </c:pt>
                <c:pt idx="2124" formatCode="General">
                  <c:v>4.95107329138358E-2</c:v>
                </c:pt>
                <c:pt idx="2125" formatCode="General">
                  <c:v>4.4658108657807498E-2</c:v>
                </c:pt>
                <c:pt idx="2126" formatCode="General">
                  <c:v>3.9783907239137502E-2</c:v>
                </c:pt>
                <c:pt idx="2127" formatCode="General">
                  <c:v>3.4887408583922003E-2</c:v>
                </c:pt>
                <c:pt idx="2128" formatCode="General">
                  <c:v>2.99695759262745E-2</c:v>
                </c:pt>
                <c:pt idx="2129" formatCode="General">
                  <c:v>2.5033077720636399E-2</c:v>
                </c:pt>
                <c:pt idx="2130" formatCode="General">
                  <c:v>2.0082374495362099E-2</c:v>
                </c:pt>
                <c:pt idx="2131" formatCode="General">
                  <c:v>1.51239371521634E-2</c:v>
                </c:pt>
                <c:pt idx="2132" formatCode="General">
                  <c:v>1.0166205454641799E-2</c:v>
                </c:pt>
                <c:pt idx="2133" formatCode="General">
                  <c:v>5.2195365445445296E-3</c:v>
                </c:pt>
                <c:pt idx="2134" formatCode="General">
                  <c:v>2.9616765449849599E-4</c:v>
                </c:pt>
                <c:pt idx="2135" formatCode="General">
                  <c:v>-4.5899633756641698E-3</c:v>
                </c:pt>
                <c:pt idx="2136" formatCode="General">
                  <c:v>-9.4233771559896796E-3</c:v>
                </c:pt>
                <c:pt idx="2137" formatCode="General">
                  <c:v>-1.41871723466313E-2</c:v>
                </c:pt>
                <c:pt idx="2138" formatCode="General">
                  <c:v>-1.8863276174214998E-2</c:v>
                </c:pt>
                <c:pt idx="2139" formatCode="General">
                  <c:v>-2.3432769597551299E-2</c:v>
                </c:pt>
                <c:pt idx="2140" formatCode="General">
                  <c:v>-2.7876163517585002E-2</c:v>
                </c:pt>
                <c:pt idx="2141" formatCode="General">
                  <c:v>-3.2173723165751802E-2</c:v>
                </c:pt>
                <c:pt idx="2142" formatCode="General">
                  <c:v>-3.6305900269099203E-2</c:v>
                </c:pt>
                <c:pt idx="2143" formatCode="General">
                  <c:v>-4.02537366093128E-2</c:v>
                </c:pt>
                <c:pt idx="2144" formatCode="General">
                  <c:v>-4.3999127666727499E-2</c:v>
                </c:pt>
                <c:pt idx="2145" formatCode="General">
                  <c:v>-4.7525249964961498E-2</c:v>
                </c:pt>
                <c:pt idx="2146" formatCode="General">
                  <c:v>-5.0816918168331303E-2</c:v>
                </c:pt>
                <c:pt idx="2147" formatCode="General">
                  <c:v>-5.3860984947431897E-2</c:v>
                </c:pt>
                <c:pt idx="2148" formatCode="General">
                  <c:v>-5.6646682948776603E-2</c:v>
                </c:pt>
                <c:pt idx="2149" formatCode="General">
                  <c:v>-5.9165795497212501E-2</c:v>
                </c:pt>
                <c:pt idx="2150" formatCode="General">
                  <c:v>-6.1413084434622102E-2</c:v>
                </c:pt>
                <c:pt idx="2151" formatCode="General">
                  <c:v>-6.3386503425763893E-2</c:v>
                </c:pt>
                <c:pt idx="2152" formatCode="General">
                  <c:v>-6.5087318125683802E-2</c:v>
                </c:pt>
                <c:pt idx="2153" formatCode="General">
                  <c:v>-6.6520248227363896E-2</c:v>
                </c:pt>
                <c:pt idx="2154" formatCode="General">
                  <c:v>-6.7693496877694395E-2</c:v>
                </c:pt>
                <c:pt idx="2155" formatCode="General">
                  <c:v>-6.8618747822463105E-2</c:v>
                </c:pt>
                <c:pt idx="2156" formatCode="General">
                  <c:v>-6.9311157001598594E-2</c:v>
                </c:pt>
                <c:pt idx="2157" formatCode="General">
                  <c:v>-6.9789256069973396E-2</c:v>
                </c:pt>
                <c:pt idx="2158" formatCode="General">
                  <c:v>-7.00747248023455E-2</c:v>
                </c:pt>
                <c:pt idx="2159" formatCode="General">
                  <c:v>-7.0192111891491493E-2</c:v>
                </c:pt>
                <c:pt idx="2160" formatCode="General">
                  <c:v>-7.0168601994721302E-2</c:v>
                </c:pt>
                <c:pt idx="2161" formatCode="General">
                  <c:v>-7.0033712265657605E-2</c:v>
                </c:pt>
                <c:pt idx="2162" formatCode="General">
                  <c:v>-6.9818864333912295E-2</c:v>
                </c:pt>
                <c:pt idx="2163" formatCode="General">
                  <c:v>-6.9556989269340605E-2</c:v>
                </c:pt>
                <c:pt idx="2164" formatCode="General">
                  <c:v>-6.9281987548655305E-2</c:v>
                </c:pt>
                <c:pt idx="2165" formatCode="General">
                  <c:v>-6.9028260397771796E-2</c:v>
                </c:pt>
                <c:pt idx="2166" formatCode="General">
                  <c:v>-6.8830328468273694E-2</c:v>
                </c:pt>
                <c:pt idx="2167" formatCode="General">
                  <c:v>-6.8722155985600206E-2</c:v>
                </c:pt>
                <c:pt idx="2168" formatCode="General">
                  <c:v>-6.8736626790400102E-2</c:v>
                </c:pt>
                <c:pt idx="2169" formatCode="General">
                  <c:v>-6.8905643322959897E-2</c:v>
                </c:pt>
                <c:pt idx="2170" formatCode="General">
                  <c:v>-6.9258627171465206E-2</c:v>
                </c:pt>
                <c:pt idx="2171" formatCode="General">
                  <c:v>-6.9822826633032603E-2</c:v>
                </c:pt>
                <c:pt idx="2172" formatCode="General">
                  <c:v>-7.06229480488752E-2</c:v>
                </c:pt>
                <c:pt idx="2173" formatCode="General">
                  <c:v>-7.1679887680702006E-2</c:v>
                </c:pt>
                <c:pt idx="2174" formatCode="General">
                  <c:v>-7.3011200121356895E-2</c:v>
                </c:pt>
                <c:pt idx="2175" formatCode="General">
                  <c:v>-7.4630723838534502E-2</c:v>
                </c:pt>
                <c:pt idx="2176" formatCode="General">
                  <c:v>-7.6548746179684699E-2</c:v>
                </c:pt>
                <c:pt idx="2177" formatCode="General">
                  <c:v>-7.8771656731109793E-2</c:v>
                </c:pt>
                <c:pt idx="2178" formatCode="General">
                  <c:v>-8.1301123309124701E-2</c:v>
                </c:pt>
                <c:pt idx="2179" formatCode="General">
                  <c:v>-8.4134455069395694E-2</c:v>
                </c:pt>
                <c:pt idx="2180" formatCode="General">
                  <c:v>-8.72651962205475E-2</c:v>
                </c:pt>
                <c:pt idx="2181" formatCode="General">
                  <c:v>-9.0683173606070505E-2</c:v>
                </c:pt>
                <c:pt idx="2182" formatCode="General">
                  <c:v>-9.43744853656205E-2</c:v>
                </c:pt>
                <c:pt idx="2183" formatCode="General">
                  <c:v>-9.8321058719001903E-2</c:v>
                </c:pt>
                <c:pt idx="2184" formatCode="General">
                  <c:v>-0.102501936194537</c:v>
                </c:pt>
                <c:pt idx="2185" formatCode="General">
                  <c:v>-0.106894067654039</c:v>
                </c:pt>
                <c:pt idx="2186" formatCode="General">
                  <c:v>-0.111471317641439</c:v>
                </c:pt>
                <c:pt idx="2187" formatCode="General">
                  <c:v>-0.11620462901574601</c:v>
                </c:pt>
                <c:pt idx="2188" formatCode="General">
                  <c:v>-0.121064483776993</c:v>
                </c:pt>
                <c:pt idx="2189" formatCode="General">
                  <c:v>-0.12602061336762199</c:v>
                </c:pt>
                <c:pt idx="2190" formatCode="General">
                  <c:v>-0.13104094649733</c:v>
                </c:pt>
                <c:pt idx="2191" formatCode="General">
                  <c:v>-0.136093820453974</c:v>
                </c:pt>
                <c:pt idx="2192" formatCode="General">
                  <c:v>-0.14114821182236501</c:v>
                </c:pt>
                <c:pt idx="2193" formatCode="General">
                  <c:v>-0.146173607810928</c:v>
                </c:pt>
                <c:pt idx="2194" formatCode="General">
                  <c:v>-0.15114046930779701</c:v>
                </c:pt>
                <c:pt idx="2195" formatCode="General">
                  <c:v>-0.15602119639821199</c:v>
                </c:pt>
                <c:pt idx="2196" formatCode="General">
                  <c:v>-0.160790534776584</c:v>
                </c:pt>
                <c:pt idx="2197" formatCode="General">
                  <c:v>-0.16542568958189399</c:v>
                </c:pt>
                <c:pt idx="2198" formatCode="General">
                  <c:v>-0.16990588149921301</c:v>
                </c:pt>
                <c:pt idx="2199" formatCode="General">
                  <c:v>-0.17421292158694601</c:v>
                </c:pt>
                <c:pt idx="2200" formatCode="General">
                  <c:v>-0.17833231749782699</c:v>
                </c:pt>
                <c:pt idx="2201" formatCode="General">
                  <c:v>-0.18225212832149501</c:v>
                </c:pt>
                <c:pt idx="2202" formatCode="General">
                  <c:v>-0.18596368448082201</c:v>
                </c:pt>
                <c:pt idx="2203" formatCode="General">
                  <c:v>-0.18946089172858199</c:v>
                </c:pt>
                <c:pt idx="2204" formatCode="General">
                  <c:v>-0.192740977960383</c:v>
                </c:pt>
                <c:pt idx="2205" formatCode="General">
                  <c:v>-0.19580469655239699</c:v>
                </c:pt>
                <c:pt idx="2206" formatCode="General">
                  <c:v>-0.198654758425306</c:v>
                </c:pt>
                <c:pt idx="2207" formatCode="General">
                  <c:v>-0.201296360468986</c:v>
                </c:pt>
                <c:pt idx="2208" formatCode="General">
                  <c:v>-0.20373734451122699</c:v>
                </c:pt>
                <c:pt idx="2209" formatCode="General">
                  <c:v>-0.20598761506428501</c:v>
                </c:pt>
                <c:pt idx="2210" formatCode="General">
                  <c:v>-0.208058026936213</c:v>
                </c:pt>
                <c:pt idx="2211" formatCode="General">
                  <c:v>-0.209960939464861</c:v>
                </c:pt>
                <c:pt idx="2212" formatCode="General">
                  <c:v>-0.21171024116020401</c:v>
                </c:pt>
                <c:pt idx="2213" formatCode="General">
                  <c:v>-0.21331921796782</c:v>
                </c:pt>
                <c:pt idx="2214" formatCode="General">
                  <c:v>-0.21480170841639601</c:v>
                </c:pt>
                <c:pt idx="2215" formatCode="General">
                  <c:v>-0.216172829183302</c:v>
                </c:pt>
                <c:pt idx="2216" formatCode="General">
                  <c:v>-0.217445872739287</c:v>
                </c:pt>
                <c:pt idx="2217" formatCode="General">
                  <c:v>-0.218633441144543</c:v>
                </c:pt>
                <c:pt idx="2218" formatCode="General">
                  <c:v>-0.21974840398633</c:v>
                </c:pt>
                <c:pt idx="2219" formatCode="General">
                  <c:v>-0.22080145733284501</c:v>
                </c:pt>
                <c:pt idx="2220" formatCode="General">
                  <c:v>-0.22180135915340499</c:v>
                </c:pt>
                <c:pt idx="2221" formatCode="General">
                  <c:v>-0.22275612219739399</c:v>
                </c:pt>
                <c:pt idx="2222" formatCode="General">
                  <c:v>-0.223673020048124</c:v>
                </c:pt>
                <c:pt idx="2223" formatCode="General">
                  <c:v>-0.22455682375543501</c:v>
                </c:pt>
                <c:pt idx="2224" formatCode="General">
                  <c:v>-0.225409793169561</c:v>
                </c:pt>
                <c:pt idx="2225" formatCode="General">
                  <c:v>-0.226233466872412</c:v>
                </c:pt>
                <c:pt idx="2226" formatCode="General">
                  <c:v>-0.22702737771760201</c:v>
                </c:pt>
                <c:pt idx="2227" formatCode="General">
                  <c:v>-0.227789709993342</c:v>
                </c:pt>
                <c:pt idx="2228" formatCode="General">
                  <c:v>-0.228518131657206</c:v>
                </c:pt>
                <c:pt idx="2229" formatCode="General">
                  <c:v>-0.22920838981164199</c:v>
                </c:pt>
                <c:pt idx="2230" formatCode="General">
                  <c:v>-0.22985498559895701</c:v>
                </c:pt>
                <c:pt idx="2231" formatCode="General">
                  <c:v>-0.23045161395740199</c:v>
                </c:pt>
                <c:pt idx="2232" formatCode="General">
                  <c:v>-0.23099204968273099</c:v>
                </c:pt>
                <c:pt idx="2233" formatCode="General">
                  <c:v>-0.231469844621704</c:v>
                </c:pt>
                <c:pt idx="2234" formatCode="General">
                  <c:v>-0.231877487924043</c:v>
                </c:pt>
                <c:pt idx="2235" formatCode="General">
                  <c:v>-0.23220825838221301</c:v>
                </c:pt>
                <c:pt idx="2236" formatCode="General">
                  <c:v>-0.23245601332777899</c:v>
                </c:pt>
                <c:pt idx="2237" formatCode="General">
                  <c:v>-0.23261425947467901</c:v>
                </c:pt>
                <c:pt idx="2238" formatCode="General">
                  <c:v>-0.23267792719240701</c:v>
                </c:pt>
                <c:pt idx="2239" formatCode="General">
                  <c:v>-0.23264308670376299</c:v>
                </c:pt>
                <c:pt idx="2240" formatCode="General">
                  <c:v>-0.23250640191088701</c:v>
                </c:pt>
                <c:pt idx="2241" formatCode="General">
                  <c:v>-0.23226562786119601</c:v>
                </c:pt>
                <c:pt idx="2242" formatCode="General">
                  <c:v>-0.23191918381061299</c:v>
                </c:pt>
                <c:pt idx="2243" formatCode="General">
                  <c:v>-0.23146717640182399</c:v>
                </c:pt>
                <c:pt idx="2244" formatCode="General">
                  <c:v>-0.23091084863286199</c:v>
                </c:pt>
                <c:pt idx="2245" formatCode="General">
                  <c:v>-0.23025192657915899</c:v>
                </c:pt>
                <c:pt idx="2246" formatCode="General">
                  <c:v>-0.22949405546669199</c:v>
                </c:pt>
                <c:pt idx="2247" formatCode="General">
                  <c:v>-0.22864111486963401</c:v>
                </c:pt>
                <c:pt idx="2248" formatCode="General">
                  <c:v>-0.2276974307197</c:v>
                </c:pt>
                <c:pt idx="2249" formatCode="General">
                  <c:v>-0.226668165664729</c:v>
                </c:pt>
                <c:pt idx="2250" formatCode="General">
                  <c:v>-0.22555808746168399</c:v>
                </c:pt>
                <c:pt idx="2251" formatCode="General">
                  <c:v>-0.224372443975974</c:v>
                </c:pt>
                <c:pt idx="2252" formatCode="General">
                  <c:v>-0.223116844538611</c:v>
                </c:pt>
                <c:pt idx="2253" formatCode="General">
                  <c:v>-0.22179589512457901</c:v>
                </c:pt>
                <c:pt idx="2254" formatCode="General">
                  <c:v>-0.22041299678537599</c:v>
                </c:pt>
                <c:pt idx="2255" formatCode="General">
                  <c:v>-0.218971393881183</c:v>
                </c:pt>
                <c:pt idx="2256" formatCode="General">
                  <c:v>-0.21747363633703901</c:v>
                </c:pt>
                <c:pt idx="2257" formatCode="General">
                  <c:v>-0.215920810046666</c:v>
                </c:pt>
                <c:pt idx="2258" formatCode="General">
                  <c:v>-0.21431191669347999</c:v>
                </c:pt>
                <c:pt idx="2259" formatCode="General">
                  <c:v>-0.21264448462489199</c:v>
                </c:pt>
                <c:pt idx="2260" formatCode="General">
                  <c:v>-0.210915224456933</c:v>
                </c:pt>
                <c:pt idx="2261" formatCode="General">
                  <c:v>-0.20911850972957</c:v>
                </c:pt>
                <c:pt idx="2262" formatCode="General">
                  <c:v>-0.207246930557835</c:v>
                </c:pt>
                <c:pt idx="2263" formatCode="General">
                  <c:v>-0.20529155990206099</c:v>
                </c:pt>
                <c:pt idx="2264" formatCode="General">
                  <c:v>-0.203241618704221</c:v>
                </c:pt>
                <c:pt idx="2265" formatCode="General">
                  <c:v>-0.20108471964781799</c:v>
                </c:pt>
                <c:pt idx="2266" formatCode="General">
                  <c:v>-0.19880719825226101</c:v>
                </c:pt>
                <c:pt idx="2267" formatCode="General">
                  <c:v>-0.196394431764321</c:v>
                </c:pt>
                <c:pt idx="2268" formatCode="General">
                  <c:v>-0.193830660094755</c:v>
                </c:pt>
                <c:pt idx="2269" formatCode="General">
                  <c:v>-0.19109982603283601</c:v>
                </c:pt>
                <c:pt idx="2270" formatCode="General">
                  <c:v>-0.18818542175709199</c:v>
                </c:pt>
                <c:pt idx="2271" formatCode="General">
                  <c:v>-0.185070797541211</c:v>
                </c:pt>
                <c:pt idx="2272" formatCode="General">
                  <c:v>-0.181740102493924</c:v>
                </c:pt>
                <c:pt idx="2273" formatCode="General">
                  <c:v>-0.178178530158669</c:v>
                </c:pt>
                <c:pt idx="2274" formatCode="General">
                  <c:v>-0.174371470552763</c:v>
                </c:pt>
                <c:pt idx="2275" formatCode="General">
                  <c:v>-0.17030582150758999</c:v>
                </c:pt>
                <c:pt idx="2276" formatCode="General">
                  <c:v>-0.16597135861541401</c:v>
                </c:pt>
                <c:pt idx="2277" formatCode="General">
                  <c:v>-0.16135925615343499</c:v>
                </c:pt>
                <c:pt idx="2278" formatCode="General">
                  <c:v>-0.15646316597630999</c:v>
                </c:pt>
                <c:pt idx="2279" formatCode="General">
                  <c:v>-0.151280394279692</c:v>
                </c:pt>
                <c:pt idx="2280" formatCode="General">
                  <c:v>-0.145810762173118</c:v>
                </c:pt>
                <c:pt idx="2281" formatCode="General">
                  <c:v>-0.14005690228355899</c:v>
                </c:pt>
                <c:pt idx="2282" formatCode="General">
                  <c:v>-0.134025178969784</c:v>
                </c:pt>
                <c:pt idx="2283" formatCode="General">
                  <c:v>-0.12772502380206799</c:v>
                </c:pt>
                <c:pt idx="2284" formatCode="General">
                  <c:v>-0.121170223489856</c:v>
                </c:pt>
                <c:pt idx="2285" formatCode="General">
                  <c:v>-0.11437854646010499</c:v>
                </c:pt>
                <c:pt idx="2286" formatCode="General">
                  <c:v>-0.10737014453350099</c:v>
                </c:pt>
                <c:pt idx="2287" formatCode="General">
                  <c:v>-0.10016908553762099</c:v>
                </c:pt>
                <c:pt idx="2288" formatCode="General">
                  <c:v>-9.2802441628879698E-2</c:v>
                </c:pt>
                <c:pt idx="2289" formatCode="General">
                  <c:v>-8.5300117059350103E-2</c:v>
                </c:pt>
                <c:pt idx="2290" formatCode="General">
                  <c:v>-7.7694813754174905E-2</c:v>
                </c:pt>
                <c:pt idx="2291" formatCode="General">
                  <c:v>-7.0021365642654695E-2</c:v>
                </c:pt>
                <c:pt idx="2292" formatCode="General">
                  <c:v>-6.2316549405680301E-2</c:v>
                </c:pt>
                <c:pt idx="2293" formatCode="General">
                  <c:v>-5.46178819385457E-2</c:v>
                </c:pt>
                <c:pt idx="2294" formatCode="General">
                  <c:v>-4.6964093399189701E-2</c:v>
                </c:pt>
                <c:pt idx="2295" formatCode="General">
                  <c:v>-3.9395032613724901E-2</c:v>
                </c:pt>
                <c:pt idx="2296" formatCode="General">
                  <c:v>-3.1949428145762501E-2</c:v>
                </c:pt>
                <c:pt idx="2297" formatCode="General">
                  <c:v>-2.4665290062110101E-2</c:v>
                </c:pt>
                <c:pt idx="2298" formatCode="General">
                  <c:v>-1.7580038008737701E-2</c:v>
                </c:pt>
                <c:pt idx="2299" formatCode="General">
                  <c:v>-1.07283755678221E-2</c:v>
                </c:pt>
                <c:pt idx="2300" formatCode="General">
                  <c:v>-4.1424053331093396E-3</c:v>
                </c:pt>
                <c:pt idx="2301" formatCode="General">
                  <c:v>2.1479742091846999E-3</c:v>
                </c:pt>
                <c:pt idx="2302" formatCode="General">
                  <c:v>8.1157689377493996E-3</c:v>
                </c:pt>
                <c:pt idx="2303" formatCode="General">
                  <c:v>1.373818622677E-2</c:v>
                </c:pt>
                <c:pt idx="2304" formatCode="General">
                  <c:v>1.8996739769816501E-2</c:v>
                </c:pt>
                <c:pt idx="2305" formatCode="General">
                  <c:v>2.38776412070308E-2</c:v>
                </c:pt>
                <c:pt idx="2306" formatCode="General">
                  <c:v>2.8371574865306601E-2</c:v>
                </c:pt>
                <c:pt idx="2307" formatCode="General">
                  <c:v>3.2473874477848497E-2</c:v>
                </c:pt>
                <c:pt idx="2308" formatCode="General">
                  <c:v>3.6184678264398702E-2</c:v>
                </c:pt>
                <c:pt idx="2309" formatCode="General">
                  <c:v>3.9509047038690397E-2</c:v>
                </c:pt>
                <c:pt idx="2310" formatCode="General">
                  <c:v>4.2457559191921797E-2</c:v>
                </c:pt>
                <c:pt idx="2311" formatCode="General">
                  <c:v>4.5046185870346298E-2</c:v>
                </c:pt>
                <c:pt idx="2312" formatCode="General">
                  <c:v>4.7294893942886398E-2</c:v>
                </c:pt>
                <c:pt idx="2313" formatCode="General">
                  <c:v>4.9227378887815601E-2</c:v>
                </c:pt>
                <c:pt idx="2314" formatCode="General">
                  <c:v>5.0872415511361797E-2</c:v>
                </c:pt>
                <c:pt idx="2315" formatCode="General">
                  <c:v>5.2262055878073997E-2</c:v>
                </c:pt>
                <c:pt idx="2316" formatCode="General">
                  <c:v>5.3431640931056401E-2</c:v>
                </c:pt>
                <c:pt idx="2317" formatCode="General">
                  <c:v>5.44194736236156E-2</c:v>
                </c:pt>
                <c:pt idx="2318" formatCode="General">
                  <c:v>5.5265369108613398E-2</c:v>
                </c:pt>
                <c:pt idx="2319" formatCode="General">
                  <c:v>5.6011343780351198E-2</c:v>
                </c:pt>
                <c:pt idx="2320" formatCode="General">
                  <c:v>5.6700330379482598E-2</c:v>
                </c:pt>
                <c:pt idx="2321" formatCode="General">
                  <c:v>5.7375749745137997E-2</c:v>
                </c:pt>
                <c:pt idx="2322" formatCode="General">
                  <c:v>5.8080151026014201E-2</c:v>
                </c:pt>
                <c:pt idx="2323" formatCode="General">
                  <c:v>5.8854481301778498E-2</c:v>
                </c:pt>
                <c:pt idx="2324" formatCode="General">
                  <c:v>5.97385637115126E-2</c:v>
                </c:pt>
                <c:pt idx="2325" formatCode="General">
                  <c:v>6.0769614584188197E-2</c:v>
                </c:pt>
                <c:pt idx="2326" formatCode="General">
                  <c:v>6.19823116902865E-2</c:v>
                </c:pt>
                <c:pt idx="2327" formatCode="General">
                  <c:v>6.3408483060819601E-2</c:v>
                </c:pt>
                <c:pt idx="2328" formatCode="General">
                  <c:v>6.5075273968707895E-2</c:v>
                </c:pt>
                <c:pt idx="2329" formatCode="General">
                  <c:v>6.7006013364993303E-2</c:v>
                </c:pt>
                <c:pt idx="2330" formatCode="General">
                  <c:v>6.9219273919444393E-2</c:v>
                </c:pt>
                <c:pt idx="2331" formatCode="General">
                  <c:v>7.1728377081579794E-2</c:v>
                </c:pt>
                <c:pt idx="2332" formatCode="General">
                  <c:v>7.4541645544204102E-2</c:v>
                </c:pt>
                <c:pt idx="2333" formatCode="General">
                  <c:v>7.76617848579432E-2</c:v>
                </c:pt>
                <c:pt idx="2334" formatCode="General">
                  <c:v>8.1086851188883799E-2</c:v>
                </c:pt>
                <c:pt idx="2335" formatCode="General">
                  <c:v>8.4809248104319099E-2</c:v>
                </c:pt>
                <c:pt idx="2336" formatCode="General">
                  <c:v>8.8815736552232502E-2</c:v>
                </c:pt>
                <c:pt idx="2337" formatCode="General">
                  <c:v>9.3088206100418805E-2</c:v>
                </c:pt>
                <c:pt idx="2338" formatCode="General">
                  <c:v>9.7603547614293407E-2</c:v>
                </c:pt>
                <c:pt idx="2339" formatCode="General">
                  <c:v>0.10233503208495499</c:v>
                </c:pt>
                <c:pt idx="2340" formatCode="General">
                  <c:v>0.10725172181529601</c:v>
                </c:pt>
                <c:pt idx="2341" formatCode="General">
                  <c:v>0.112319285929566</c:v>
                </c:pt>
                <c:pt idx="2342" formatCode="General">
                  <c:v>0.117500441953497</c:v>
                </c:pt>
                <c:pt idx="2343" formatCode="General">
                  <c:v>0.122754917099308</c:v>
                </c:pt>
                <c:pt idx="2344" formatCode="General">
                  <c:v>0.128041990093854</c:v>
                </c:pt>
                <c:pt idx="2345" formatCode="General">
                  <c:v>0.133319298180297</c:v>
                </c:pt>
                <c:pt idx="2346" formatCode="General">
                  <c:v>0.13854302035895399</c:v>
                </c:pt>
                <c:pt idx="2347" formatCode="General">
                  <c:v>0.14367044582973401</c:v>
                </c:pt>
                <c:pt idx="2348" formatCode="General">
                  <c:v>0.14866030639490799</c:v>
                </c:pt>
                <c:pt idx="2349" formatCode="General">
                  <c:v>0.15347230499221101</c:v>
                </c:pt>
                <c:pt idx="2350" formatCode="General">
                  <c:v>0.158068648322606</c:v>
                </c:pt>
                <c:pt idx="2351" formatCode="General">
                  <c:v>0.16241410685666199</c:v>
                </c:pt>
                <c:pt idx="2352" formatCode="General">
                  <c:v>0.166476806615516</c:v>
                </c:pt>
                <c:pt idx="2353" formatCode="General">
                  <c:v>0.17022856648624299</c:v>
                </c:pt>
                <c:pt idx="2354" formatCode="General">
                  <c:v>0.17364553992919801</c:v>
                </c:pt>
                <c:pt idx="2355" formatCode="General">
                  <c:v>0.176708776648103</c:v>
                </c:pt>
                <c:pt idx="2356" formatCode="General">
                  <c:v>0.179403567547991</c:v>
                </c:pt>
                <c:pt idx="2357" formatCode="General">
                  <c:v>0.181720756439255</c:v>
                </c:pt>
                <c:pt idx="2358" formatCode="General">
                  <c:v>0.18365595372215199</c:v>
                </c:pt>
                <c:pt idx="2359" formatCode="General">
                  <c:v>0.185210031236444</c:v>
                </c:pt>
                <c:pt idx="2360" formatCode="General">
                  <c:v>0.18638866051119399</c:v>
                </c:pt>
                <c:pt idx="2361" formatCode="General">
                  <c:v>0.187202729065055</c:v>
                </c:pt>
                <c:pt idx="2362" formatCode="General">
                  <c:v>0.18766822791322699</c:v>
                </c:pt>
                <c:pt idx="2363" formatCode="General">
                  <c:v>0.18780538601492799</c:v>
                </c:pt>
                <c:pt idx="2364" formatCode="General">
                  <c:v>0.18763831638237599</c:v>
                </c:pt>
                <c:pt idx="2365" formatCode="General">
                  <c:v>0.18719466119547301</c:v>
                </c:pt>
                <c:pt idx="2366" formatCode="General">
                  <c:v>0.18650522270000999</c:v>
                </c:pt>
                <c:pt idx="2367" formatCode="General">
                  <c:v>0.18560301142530999</c:v>
                </c:pt>
                <c:pt idx="2368" formatCode="General">
                  <c:v>0.18452287919201599</c:v>
                </c:pt>
                <c:pt idx="2369" formatCode="General">
                  <c:v>0.18330119305767101</c:v>
                </c:pt>
                <c:pt idx="2370" formatCode="General">
                  <c:v>0.18197505882304499</c:v>
                </c:pt>
                <c:pt idx="2371" formatCode="General">
                  <c:v>0.18058198740664599</c:v>
                </c:pt>
                <c:pt idx="2372" formatCode="General">
                  <c:v>0.17915854822616301</c:v>
                </c:pt>
                <c:pt idx="2373" formatCode="General">
                  <c:v>0.17773912203761999</c:v>
                </c:pt>
                <c:pt idx="2374" formatCode="General">
                  <c:v>0.17635696023806699</c:v>
                </c:pt>
                <c:pt idx="2375" formatCode="General">
                  <c:v>0.175042777948964</c:v>
                </c:pt>
                <c:pt idx="2376" formatCode="General">
                  <c:v>0.173824278876646</c:v>
                </c:pt>
                <c:pt idx="2377" formatCode="General">
                  <c:v>0.17272592288538199</c:v>
                </c:pt>
                <c:pt idx="2378" formatCode="General">
                  <c:v>0.171768193077596</c:v>
                </c:pt>
                <c:pt idx="2379" formatCode="General">
                  <c:v>0.17096699824442699</c:v>
                </c:pt>
                <c:pt idx="2380" formatCode="General">
                  <c:v>0.17033372630240001</c:v>
                </c:pt>
                <c:pt idx="2381" formatCode="General">
                  <c:v>0.169875009422432</c:v>
                </c:pt>
                <c:pt idx="2382" formatCode="General">
                  <c:v>0.16959304884434401</c:v>
                </c:pt>
                <c:pt idx="2383" formatCode="General">
                  <c:v>0.16948552341454201</c:v>
                </c:pt>
                <c:pt idx="2384" formatCode="General">
                  <c:v>0.16954496144032799</c:v>
                </c:pt>
                <c:pt idx="2385" formatCode="General">
                  <c:v>0.16975931347843501</c:v>
                </c:pt>
                <c:pt idx="2386" formatCode="General">
                  <c:v>0.17011218394283001</c:v>
                </c:pt>
                <c:pt idx="2387" formatCode="General">
                  <c:v>0.17058351802119701</c:v>
                </c:pt>
                <c:pt idx="2388" formatCode="General">
                  <c:v>0.17114886587557099</c:v>
                </c:pt>
                <c:pt idx="2389" formatCode="General">
                  <c:v>0.171781277479953</c:v>
                </c:pt>
                <c:pt idx="2390" formatCode="General">
                  <c:v>0.17245173266805799</c:v>
                </c:pt>
                <c:pt idx="2391" formatCode="General">
                  <c:v>0.17312827028347599</c:v>
                </c:pt>
                <c:pt idx="2392" formatCode="General">
                  <c:v>0.17377732109053701</c:v>
                </c:pt>
                <c:pt idx="2393" formatCode="General">
                  <c:v>0.17436463269334501</c:v>
                </c:pt>
                <c:pt idx="2394" formatCode="General">
                  <c:v>0.17485555712718501</c:v>
                </c:pt>
                <c:pt idx="2395" formatCode="General">
                  <c:v>0.175215755454493</c:v>
                </c:pt>
                <c:pt idx="2396" formatCode="General">
                  <c:v>0.17541192408430401</c:v>
                </c:pt>
                <c:pt idx="2397" formatCode="General">
                  <c:v>0.175412389613542</c:v>
                </c:pt>
                <c:pt idx="2398" formatCode="General">
                  <c:v>0.17518762617636899</c:v>
                </c:pt>
                <c:pt idx="2399" formatCode="General">
                  <c:v>0.17471061181745401</c:v>
                </c:pt>
                <c:pt idx="2400" formatCode="General">
                  <c:v>0.17395715011162699</c:v>
                </c:pt>
                <c:pt idx="2401" formatCode="General">
                  <c:v>0.172906697273641</c:v>
                </c:pt>
                <c:pt idx="2402" formatCode="General">
                  <c:v>0.17154357040669099</c:v>
                </c:pt>
                <c:pt idx="2403" formatCode="General">
                  <c:v>0.16985576328104701</c:v>
                </c:pt>
                <c:pt idx="2404" formatCode="General">
                  <c:v>0.16783467176853201</c:v>
                </c:pt>
                <c:pt idx="2405" formatCode="General">
                  <c:v>0.16547656392628399</c:v>
                </c:pt>
                <c:pt idx="2406" formatCode="General">
                  <c:v>0.16278290390605701</c:v>
                </c:pt>
                <c:pt idx="2407" formatCode="General">
                  <c:v>0.15975930631867799</c:v>
                </c:pt>
                <c:pt idx="2408" formatCode="General">
                  <c:v>0.156415423831467</c:v>
                </c:pt>
                <c:pt idx="2409" formatCode="General">
                  <c:v>0.152764913103211</c:v>
                </c:pt>
                <c:pt idx="2410" formatCode="General">
                  <c:v>0.148825410528795</c:v>
                </c:pt>
                <c:pt idx="2411" formatCode="General">
                  <c:v>0.14461885416581099</c:v>
                </c:pt>
                <c:pt idx="2412" formatCode="General">
                  <c:v>0.14016959905446899</c:v>
                </c:pt>
                <c:pt idx="2413" formatCode="General">
                  <c:v>0.13550407334067299</c:v>
                </c:pt>
                <c:pt idx="2414" formatCode="General">
                  <c:v>0.130651714510851</c:v>
                </c:pt>
                <c:pt idx="2415" formatCode="General">
                  <c:v>0.12564371410424299</c:v>
                </c:pt>
                <c:pt idx="2416" formatCode="General">
                  <c:v>0.120512024600455</c:v>
                </c:pt>
                <c:pt idx="2417" formatCode="General">
                  <c:v>0.11528808762104099</c:v>
                </c:pt>
                <c:pt idx="2418" formatCode="General">
                  <c:v>0.110003799887595</c:v>
                </c:pt>
                <c:pt idx="2419" formatCode="General">
                  <c:v>0.104691021839505</c:v>
                </c:pt>
                <c:pt idx="2420" formatCode="General">
                  <c:v>9.9379780357358394E-2</c:v>
                </c:pt>
                <c:pt idx="2421" formatCode="General">
                  <c:v>9.4097693164816198E-2</c:v>
                </c:pt>
                <c:pt idx="2422" formatCode="General">
                  <c:v>8.8870230448692397E-2</c:v>
                </c:pt>
                <c:pt idx="2423" formatCode="General">
                  <c:v>8.37210210318034E-2</c:v>
                </c:pt>
                <c:pt idx="2424" formatCode="General">
                  <c:v>7.8670050818559198E-2</c:v>
                </c:pt>
                <c:pt idx="2425" formatCode="General">
                  <c:v>7.37339477792818E-2</c:v>
                </c:pt>
                <c:pt idx="2426" formatCode="General">
                  <c:v>6.8925563656866598E-2</c:v>
                </c:pt>
                <c:pt idx="2427" formatCode="General">
                  <c:v>6.4254036037398196E-2</c:v>
                </c:pt>
                <c:pt idx="2428" formatCode="General">
                  <c:v>5.9724425184142498E-2</c:v>
                </c:pt>
                <c:pt idx="2429" formatCode="General">
                  <c:v>5.5336996912224802E-2</c:v>
                </c:pt>
                <c:pt idx="2430" formatCode="General">
                  <c:v>5.1089256114676698E-2</c:v>
                </c:pt>
                <c:pt idx="2431" formatCode="General">
                  <c:v>4.6974896384170003E-2</c:v>
                </c:pt>
                <c:pt idx="2432" formatCode="General">
                  <c:v>4.2983128870152203E-2</c:v>
                </c:pt>
                <c:pt idx="2433" formatCode="General">
                  <c:v>3.91004124443644E-2</c:v>
                </c:pt>
                <c:pt idx="2434" formatCode="General">
                  <c:v>3.5310680116415798E-2</c:v>
                </c:pt>
                <c:pt idx="2435" formatCode="General">
                  <c:v>3.1594865901745303E-2</c:v>
                </c:pt>
                <c:pt idx="2436" formatCode="General">
                  <c:v>2.7931539940224501E-2</c:v>
                </c:pt>
                <c:pt idx="2437" formatCode="General">
                  <c:v>2.4297656299293799E-2</c:v>
                </c:pt>
                <c:pt idx="2438" formatCode="General">
                  <c:v>2.0668793673458499E-2</c:v>
                </c:pt>
                <c:pt idx="2439" formatCode="General">
                  <c:v>1.7020449151122399E-2</c:v>
                </c:pt>
                <c:pt idx="2440" formatCode="General">
                  <c:v>1.3328669918405299E-2</c:v>
                </c:pt>
                <c:pt idx="2441" formatCode="General">
                  <c:v>9.5689253327455003E-3</c:v>
                </c:pt>
                <c:pt idx="2442" formatCode="General">
                  <c:v>5.7171624387187198E-3</c:v>
                </c:pt>
                <c:pt idx="2443" formatCode="General">
                  <c:v>1.7519538706422099E-3</c:v>
                </c:pt>
                <c:pt idx="2444" formatCode="General">
                  <c:v>-2.34716587601078E-3</c:v>
                </c:pt>
                <c:pt idx="2445" formatCode="General">
                  <c:v>-6.5985020705909697E-3</c:v>
                </c:pt>
                <c:pt idx="2446" formatCode="General">
                  <c:v>-1.1017279336077501E-2</c:v>
                </c:pt>
                <c:pt idx="2447" formatCode="General">
                  <c:v>-1.5616066215465799E-2</c:v>
                </c:pt>
                <c:pt idx="2448" formatCode="General">
                  <c:v>-2.04042463768805E-2</c:v>
                </c:pt>
                <c:pt idx="2449" formatCode="General">
                  <c:v>-2.5388055439588799E-2</c:v>
                </c:pt>
                <c:pt idx="2450" formatCode="General">
                  <c:v>-3.05702231598282E-2</c:v>
                </c:pt>
                <c:pt idx="2451" formatCode="General">
                  <c:v>-3.59505048752344E-2</c:v>
                </c:pt>
                <c:pt idx="2452" formatCode="General">
                  <c:v>-4.1525037364719901E-2</c:v>
                </c:pt>
                <c:pt idx="2453" formatCode="General">
                  <c:v>-4.7286600844160302E-2</c:v>
                </c:pt>
                <c:pt idx="2454" formatCode="General">
                  <c:v>-5.3224941598376901E-2</c:v>
                </c:pt>
                <c:pt idx="2455" formatCode="General">
                  <c:v>-5.9326960579448799E-2</c:v>
                </c:pt>
                <c:pt idx="2456" formatCode="General">
                  <c:v>-6.5576989959886395E-2</c:v>
                </c:pt>
                <c:pt idx="2457" formatCode="General">
                  <c:v>-7.1957145222897201E-2</c:v>
                </c:pt>
                <c:pt idx="2458" formatCode="General">
                  <c:v>-7.8447597927154403E-2</c:v>
                </c:pt>
                <c:pt idx="2459" formatCode="General">
                  <c:v>-8.5027009950485802E-2</c:v>
                </c:pt>
                <c:pt idx="2460" formatCode="General">
                  <c:v>-9.1673029490386707E-2</c:v>
                </c:pt>
                <c:pt idx="2461" formatCode="General">
                  <c:v>-9.8362601168047306E-2</c:v>
                </c:pt>
                <c:pt idx="2462" formatCode="General">
                  <c:v>-0.105072452883784</c:v>
                </c:pt>
                <c:pt idx="2463" formatCode="General">
                  <c:v>-0.111779498407075</c:v>
                </c:pt>
                <c:pt idx="2464" formatCode="General">
                  <c:v>-0.118461185354742</c:v>
                </c:pt>
                <c:pt idx="2465" formatCode="General">
                  <c:v>-0.125095903659871</c:v>
                </c:pt>
                <c:pt idx="2466" formatCode="General">
                  <c:v>-0.13166343345106199</c:v>
                </c:pt>
                <c:pt idx="2467" formatCode="General">
                  <c:v>-0.13814512316078101</c:v>
                </c:pt>
                <c:pt idx="2468" formatCode="General">
                  <c:v>-0.14452410551341599</c:v>
                </c:pt>
                <c:pt idx="2469" formatCode="General">
                  <c:v>-0.15078554051385801</c:v>
                </c:pt>
                <c:pt idx="2470" formatCode="General">
                  <c:v>-0.15691682818227601</c:v>
                </c:pt>
                <c:pt idx="2471" formatCode="General">
                  <c:v>-0.16290756318097099</c:v>
                </c:pt>
                <c:pt idx="2472" formatCode="General">
                  <c:v>-0.16874955220354301</c:v>
                </c:pt>
                <c:pt idx="2473" formatCode="General">
                  <c:v>-0.17443691469345199</c:v>
                </c:pt>
                <c:pt idx="2474" formatCode="General">
                  <c:v>-0.179965812445678</c:v>
                </c:pt>
                <c:pt idx="2475" formatCode="General">
                  <c:v>-0.185334372539432</c:v>
                </c:pt>
                <c:pt idx="2476" formatCode="General">
                  <c:v>-0.190542484705055</c:v>
                </c:pt>
                <c:pt idx="2477" formatCode="General">
                  <c:v>-0.195591507774666</c:v>
                </c:pt>
                <c:pt idx="2478" formatCode="General">
                  <c:v>-0.20048410118938301</c:v>
                </c:pt>
                <c:pt idx="2479" formatCode="General">
                  <c:v>-0.20522372681143899</c:v>
                </c:pt>
                <c:pt idx="2480" formatCode="General">
                  <c:v>-0.20981430376357499</c:v>
                </c:pt>
                <c:pt idx="2481" formatCode="General">
                  <c:v>-0.21426003406374899</c:v>
                </c:pt>
                <c:pt idx="2482" formatCode="General">
                  <c:v>-0.21856477644392999</c:v>
                </c:pt>
                <c:pt idx="2483" formatCode="General">
                  <c:v>-0.222732289532002</c:v>
                </c:pt>
                <c:pt idx="2484" formatCode="General">
                  <c:v>-0.226765412951276</c:v>
                </c:pt>
                <c:pt idx="2485" formatCode="General">
                  <c:v>-0.23066482255662299</c:v>
                </c:pt>
                <c:pt idx="2486" formatCode="General">
                  <c:v>-0.234430363806687</c:v>
                </c:pt>
                <c:pt idx="2487" formatCode="General">
                  <c:v>-0.238060556050047</c:v>
                </c:pt>
                <c:pt idx="2488" formatCode="General">
                  <c:v>-0.24155183073886</c:v>
                </c:pt>
                <c:pt idx="2489" formatCode="General">
                  <c:v>-0.24489796384151599</c:v>
                </c:pt>
                <c:pt idx="2490" formatCode="General">
                  <c:v>-0.248090744281554</c:v>
                </c:pt>
                <c:pt idx="2491" formatCode="General">
                  <c:v>-0.25112072344730202</c:v>
                </c:pt>
                <c:pt idx="2492" formatCode="General">
                  <c:v>-0.25397572535945401</c:v>
                </c:pt>
                <c:pt idx="2493" formatCode="General">
                  <c:v>-0.25664102404547501</c:v>
                </c:pt>
                <c:pt idx="2494" formatCode="General">
                  <c:v>-0.25910077685455501</c:v>
                </c:pt>
                <c:pt idx="2495" formatCode="General">
                  <c:v>-0.26133740317765403</c:v>
                </c:pt>
                <c:pt idx="2496" formatCode="General">
                  <c:v>-0.263331825125874</c:v>
                </c:pt>
                <c:pt idx="2497" formatCode="General">
                  <c:v>-0.265063932142445</c:v>
                </c:pt>
                <c:pt idx="2498" formatCode="General">
                  <c:v>-0.266513049747307</c:v>
                </c:pt>
                <c:pt idx="2499" formatCode="General">
                  <c:v>-0.26765890846583701</c:v>
                </c:pt>
                <c:pt idx="2500" formatCode="General">
                  <c:v>-0.268481020984773</c:v>
                </c:pt>
                <c:pt idx="2501" formatCode="General">
                  <c:v>-0.268960055428206</c:v>
                </c:pt>
                <c:pt idx="2502" formatCode="General">
                  <c:v>-0.26907771309512801</c:v>
                </c:pt>
                <c:pt idx="2503" formatCode="General">
                  <c:v>-0.26881701303609601</c:v>
                </c:pt>
                <c:pt idx="2504" formatCode="General">
                  <c:v>-0.26816371096648201</c:v>
                </c:pt>
                <c:pt idx="2505" formatCode="General">
                  <c:v>-0.26710652862147699</c:v>
                </c:pt>
                <c:pt idx="2506" formatCode="General">
                  <c:v>-0.26563670120981397</c:v>
                </c:pt>
                <c:pt idx="2507" formatCode="General">
                  <c:v>-0.26374907717180601</c:v>
                </c:pt>
                <c:pt idx="2508" formatCode="General">
                  <c:v>-0.26144267999422199</c:v>
                </c:pt>
                <c:pt idx="2509" formatCode="General">
                  <c:v>-0.25872002196782901</c:v>
                </c:pt>
                <c:pt idx="2510" formatCode="General">
                  <c:v>-0.25558798794555798</c:v>
                </c:pt>
                <c:pt idx="2511" formatCode="General">
                  <c:v>-0.25205869041805601</c:v>
                </c:pt>
                <c:pt idx="2512" formatCode="General">
                  <c:v>-0.24814848480264001</c:v>
                </c:pt>
                <c:pt idx="2513" formatCode="General">
                  <c:v>-0.243877382658447</c:v>
                </c:pt>
                <c:pt idx="2514" formatCode="General">
                  <c:v>-0.23927018640449399</c:v>
                </c:pt>
                <c:pt idx="2515" formatCode="General">
                  <c:v>-0.23435648920614899</c:v>
                </c:pt>
                <c:pt idx="2516" formatCode="General">
                  <c:v>-0.22916942297273499</c:v>
                </c:pt>
                <c:pt idx="2517" formatCode="General">
                  <c:v>-0.22374592125362699</c:v>
                </c:pt>
                <c:pt idx="2518" formatCode="General">
                  <c:v>-0.21812649755546601</c:v>
                </c:pt>
                <c:pt idx="2519" formatCode="General">
                  <c:v>-0.21235385723442901</c:v>
                </c:pt>
                <c:pt idx="2520" formatCode="General">
                  <c:v>-0.20647312374444199</c:v>
                </c:pt>
                <c:pt idx="2521" formatCode="General">
                  <c:v>-0.2005316050573</c:v>
                </c:pt>
                <c:pt idx="2522" formatCode="General">
                  <c:v>-0.194577425184117</c:v>
                </c:pt>
                <c:pt idx="2523" formatCode="General">
                  <c:v>-0.18865923073476101</c:v>
                </c:pt>
                <c:pt idx="2524" formatCode="General">
                  <c:v>-0.18282596787749</c:v>
                </c:pt>
                <c:pt idx="2525" formatCode="General">
                  <c:v>-0.177125137499444</c:v>
                </c:pt>
                <c:pt idx="2526" formatCode="General">
                  <c:v>-0.17160320198658099</c:v>
                </c:pt>
                <c:pt idx="2527" formatCode="General">
                  <c:v>-0.166305127151504</c:v>
                </c:pt>
                <c:pt idx="2528" formatCode="General">
                  <c:v>-0.16127280189201701</c:v>
                </c:pt>
                <c:pt idx="2529" formatCode="General">
                  <c:v>-0.156545131493386</c:v>
                </c:pt>
                <c:pt idx="2530" formatCode="General">
                  <c:v>-0.15215727527707601</c:v>
                </c:pt>
                <c:pt idx="2531" formatCode="General">
                  <c:v>-0.14813998032470299</c:v>
                </c:pt>
                <c:pt idx="2532" formatCode="General">
                  <c:v>-0.144520093265918</c:v>
                </c:pt>
                <c:pt idx="2533" formatCode="General">
                  <c:v>-0.14131962562390599</c:v>
                </c:pt>
                <c:pt idx="2534" formatCode="General">
                  <c:v>-0.138555334355283</c:v>
                </c:pt>
                <c:pt idx="2535" formatCode="General">
                  <c:v>-0.136239023989602</c:v>
                </c:pt>
                <c:pt idx="2536" formatCode="General">
                  <c:v>-0.13437692625209099</c:v>
                </c:pt>
                <c:pt idx="2537" formatCode="General">
                  <c:v>-0.132970144848713</c:v>
                </c:pt>
                <c:pt idx="2538" formatCode="General">
                  <c:v>-0.13201426134706301</c:v>
                </c:pt>
                <c:pt idx="2539" formatCode="General">
                  <c:v>-0.13149995252788199</c:v>
                </c:pt>
                <c:pt idx="2540" formatCode="General">
                  <c:v>-0.13141278048631999</c:v>
                </c:pt>
                <c:pt idx="2541" formatCode="General">
                  <c:v>-0.131733988938394</c:v>
                </c:pt>
                <c:pt idx="2542" formatCode="General">
                  <c:v>-0.13244084784133101</c:v>
                </c:pt>
                <c:pt idx="2543" formatCode="General">
                  <c:v>-0.133505884123955</c:v>
                </c:pt>
                <c:pt idx="2544" formatCode="General">
                  <c:v>-0.13489831801493701</c:v>
                </c:pt>
                <c:pt idx="2545" formatCode="General">
                  <c:v>-0.13658452958619099</c:v>
                </c:pt>
                <c:pt idx="2546" formatCode="General">
                  <c:v>-0.138527887411247</c:v>
                </c:pt>
                <c:pt idx="2547" formatCode="General">
                  <c:v>-0.140689642608816</c:v>
                </c:pt>
                <c:pt idx="2548" formatCode="General">
                  <c:v>-0.14302991954806901</c:v>
                </c:pt>
                <c:pt idx="2549" formatCode="General">
                  <c:v>-0.14550796101596</c:v>
                </c:pt>
                <c:pt idx="2550" formatCode="General">
                  <c:v>-0.14808174358311399</c:v>
                </c:pt>
                <c:pt idx="2551" formatCode="General">
                  <c:v>-0.15070858779374499</c:v>
                </c:pt>
                <c:pt idx="2552" formatCode="General">
                  <c:v>-0.153345965996078</c:v>
                </c:pt>
                <c:pt idx="2553" formatCode="General">
                  <c:v>-0.15595262967875301</c:v>
                </c:pt>
                <c:pt idx="2554" formatCode="General">
                  <c:v>-0.15848809140973499</c:v>
                </c:pt>
                <c:pt idx="2555" formatCode="General">
                  <c:v>-0.160912932021817</c:v>
                </c:pt>
                <c:pt idx="2556" formatCode="General">
                  <c:v>-0.163189690144143</c:v>
                </c:pt>
                <c:pt idx="2557" formatCode="General">
                  <c:v>-0.165282005128737</c:v>
                </c:pt>
                <c:pt idx="2558" formatCode="General">
                  <c:v>-0.16715525266815601</c:v>
                </c:pt>
                <c:pt idx="2559" formatCode="General">
                  <c:v>-0.16877680006816601</c:v>
                </c:pt>
                <c:pt idx="2560" formatCode="General">
                  <c:v>-0.170117083178047</c:v>
                </c:pt>
                <c:pt idx="2561" formatCode="General">
                  <c:v>-0.17114794890809301</c:v>
                </c:pt>
                <c:pt idx="2562" formatCode="General">
                  <c:v>-0.17184302139368801</c:v>
                </c:pt>
                <c:pt idx="2563" formatCode="General">
                  <c:v>-0.172179182903961</c:v>
                </c:pt>
                <c:pt idx="2564" formatCode="General">
                  <c:v>-0.172134317767665</c:v>
                </c:pt>
                <c:pt idx="2565" formatCode="General">
                  <c:v>-0.17168848571148401</c:v>
                </c:pt>
                <c:pt idx="2566" formatCode="General">
                  <c:v>-0.17082381089075899</c:v>
                </c:pt>
                <c:pt idx="2567" formatCode="General">
                  <c:v>-0.16952366049432799</c:v>
                </c:pt>
                <c:pt idx="2568" formatCode="General">
                  <c:v>-0.16777388261909301</c:v>
                </c:pt>
                <c:pt idx="2569" formatCode="General">
                  <c:v>-0.16556100882767499</c:v>
                </c:pt>
                <c:pt idx="2570" formatCode="General">
                  <c:v>-0.162873503960626</c:v>
                </c:pt>
                <c:pt idx="2571" formatCode="General">
                  <c:v>-0.15970208879415601</c:v>
                </c:pt>
                <c:pt idx="2572" formatCode="General">
                  <c:v>-0.156037789000708</c:v>
                </c:pt>
                <c:pt idx="2573" formatCode="General">
                  <c:v>-0.15187318299970601</c:v>
                </c:pt>
                <c:pt idx="2574" formatCode="General">
                  <c:v>-0.147202841788002</c:v>
                </c:pt>
                <c:pt idx="2575" formatCode="General">
                  <c:v>-0.142022512485874</c:v>
                </c:pt>
                <c:pt idx="2576" formatCode="General">
                  <c:v>-0.13632930406476701</c:v>
                </c:pt>
                <c:pt idx="2577" formatCode="General">
                  <c:v>-0.13012152899924601</c:v>
                </c:pt>
                <c:pt idx="2578" formatCode="General">
                  <c:v>-0.123399581349577</c:v>
                </c:pt>
                <c:pt idx="2579" formatCode="General">
                  <c:v>-0.116165851841723</c:v>
                </c:pt>
                <c:pt idx="2580" formatCode="General">
                  <c:v>-0.108424993145342</c:v>
                </c:pt>
                <c:pt idx="2581" formatCode="General">
                  <c:v>-0.10018367410938001</c:v>
                </c:pt>
                <c:pt idx="2582" formatCode="General">
                  <c:v>-9.1450352187142606E-2</c:v>
                </c:pt>
                <c:pt idx="2583" formatCode="General">
                  <c:v>-8.2236665188594502E-2</c:v>
                </c:pt>
                <c:pt idx="2584" formatCode="General">
                  <c:v>-7.2556723716502999E-2</c:v>
                </c:pt>
                <c:pt idx="2585" formatCode="General">
                  <c:v>-6.2427319347600999E-2</c:v>
                </c:pt>
                <c:pt idx="2586" formatCode="General">
                  <c:v>-5.1868700979548703E-2</c:v>
                </c:pt>
                <c:pt idx="2587" formatCode="General">
                  <c:v>-4.0903748539785102E-2</c:v>
                </c:pt>
                <c:pt idx="2588" formatCode="General">
                  <c:v>-2.9558675693281099E-2</c:v>
                </c:pt>
                <c:pt idx="2589" formatCode="General">
                  <c:v>-1.7863734852941598E-2</c:v>
                </c:pt>
                <c:pt idx="2590" formatCode="General">
                  <c:v>-5.8516094172712998E-3</c:v>
                </c:pt>
                <c:pt idx="2591" formatCode="General">
                  <c:v>6.4425817050822896E-3</c:v>
                </c:pt>
                <c:pt idx="2592" formatCode="General">
                  <c:v>1.8979517606288899E-2</c:v>
                </c:pt>
                <c:pt idx="2593" formatCode="General">
                  <c:v>3.1716740096385601E-2</c:v>
                </c:pt>
                <c:pt idx="2594" formatCode="General">
                  <c:v>4.46104537272346E-2</c:v>
                </c:pt>
                <c:pt idx="2595" formatCode="General">
                  <c:v>5.7614024230110902E-2</c:v>
                </c:pt>
                <c:pt idx="2596" formatCode="General">
                  <c:v>7.0678436792379506E-2</c:v>
                </c:pt>
                <c:pt idx="2597" formatCode="General">
                  <c:v>8.3753583297914894E-2</c:v>
                </c:pt>
                <c:pt idx="2598" formatCode="General">
                  <c:v>9.67884489248442E-2</c:v>
                </c:pt>
                <c:pt idx="2599" formatCode="General">
                  <c:v>0.109731684324652</c:v>
                </c:pt>
                <c:pt idx="2600" formatCode="General">
                  <c:v>0.122531628031658</c:v>
                </c:pt>
                <c:pt idx="2601" formatCode="General">
                  <c:v>0.13513686002730599</c:v>
                </c:pt>
                <c:pt idx="2602" formatCode="General">
                  <c:v>0.14749737965541301</c:v>
                </c:pt>
                <c:pt idx="2603" formatCode="General">
                  <c:v>0.159565639279976</c:v>
                </c:pt>
                <c:pt idx="2604" formatCode="General">
                  <c:v>0.17129589407520299</c:v>
                </c:pt>
                <c:pt idx="2605" formatCode="General">
                  <c:v>0.18264553520096299</c:v>
                </c:pt>
                <c:pt idx="2606" formatCode="General">
                  <c:v>0.193575958690961</c:v>
                </c:pt>
                <c:pt idx="2607" formatCode="General">
                  <c:v>0.20405215458182599</c:v>
                </c:pt>
                <c:pt idx="2608" formatCode="General">
                  <c:v>0.214043800089283</c:v>
                </c:pt>
                <c:pt idx="2609" formatCode="General">
                  <c:v>0.22352584157387001</c:v>
                </c:pt>
                <c:pt idx="2610" formatCode="General">
                  <c:v>0.23247889348621201</c:v>
                </c:pt>
                <c:pt idx="2611" formatCode="General">
                  <c:v>0.24088948799226201</c:v>
                </c:pt>
                <c:pt idx="2612" formatCode="General">
                  <c:v>0.24875019360211301</c:v>
                </c:pt>
                <c:pt idx="2613" formatCode="General">
                  <c:v>0.256059591012544</c:v>
                </c:pt>
                <c:pt idx="2614" formatCode="General">
                  <c:v>0.26282225508645102</c:v>
                </c:pt>
                <c:pt idx="2615" formatCode="General">
                  <c:v>0.26904960454418297</c:v>
                </c:pt>
                <c:pt idx="2616" formatCode="General">
                  <c:v>0.27475859974348099</c:v>
                </c:pt>
                <c:pt idx="2617" formatCode="General">
                  <c:v>0.27997178287885</c:v>
                </c:pt>
                <c:pt idx="2618" formatCode="General">
                  <c:v>0.28471739211562902</c:v>
                </c:pt>
                <c:pt idx="2619" formatCode="General">
                  <c:v>0.28902789030208897</c:v>
                </c:pt>
                <c:pt idx="2620" formatCode="General">
                  <c:v>0.29294151334407897</c:v>
                </c:pt>
                <c:pt idx="2621" formatCode="General">
                  <c:v>0.296500154456869</c:v>
                </c:pt>
                <c:pt idx="2622" formatCode="General">
                  <c:v>0.299748020858844</c:v>
                </c:pt>
                <c:pt idx="2623" formatCode="General">
                  <c:v>0.30273215477471199</c:v>
                </c:pt>
                <c:pt idx="2624" formatCode="General">
                  <c:v>0.30550141611502402</c:v>
                </c:pt>
                <c:pt idx="2625" formatCode="General">
                  <c:v>0.30810538854745501</c:v>
                </c:pt>
                <c:pt idx="2626" formatCode="General">
                  <c:v>0.31059394462707002</c:v>
                </c:pt>
                <c:pt idx="2627" formatCode="General">
                  <c:v>0.31301691227192602</c:v>
                </c:pt>
                <c:pt idx="2628" formatCode="General">
                  <c:v>0.31542262524712</c:v>
                </c:pt>
                <c:pt idx="2629" formatCode="General">
                  <c:v>0.31785655219627101</c:v>
                </c:pt>
                <c:pt idx="2630" formatCode="General">
                  <c:v>0.32036126269506199</c:v>
                </c:pt>
                <c:pt idx="2631" formatCode="General">
                  <c:v>0.32297652803427801</c:v>
                </c:pt>
                <c:pt idx="2632" formatCode="General">
                  <c:v>0.32573732692547802</c:v>
                </c:pt>
                <c:pt idx="2633" formatCode="General">
                  <c:v>0.32867360357221898</c:v>
                </c:pt>
                <c:pt idx="2634" formatCode="General">
                  <c:v>0.33181132557503101</c:v>
                </c:pt>
                <c:pt idx="2635" formatCode="General">
                  <c:v>0.335170416371465</c:v>
                </c:pt>
                <c:pt idx="2636" formatCode="General">
                  <c:v>0.33876424613087602</c:v>
                </c:pt>
                <c:pt idx="2637" formatCode="General">
                  <c:v>0.342600652512976</c:v>
                </c:pt>
                <c:pt idx="2638" formatCode="General">
                  <c:v>0.34668199547489298</c:v>
                </c:pt>
                <c:pt idx="2639" formatCode="General">
                  <c:v>0.35100467486440101</c:v>
                </c:pt>
                <c:pt idx="2640" formatCode="General">
                  <c:v>0.35555928536943399</c:v>
                </c:pt>
                <c:pt idx="2641" formatCode="General">
                  <c:v>0.36033141567923599</c:v>
                </c:pt>
                <c:pt idx="2642" formatCode="General">
                  <c:v>0.36530099392336601</c:v>
                </c:pt>
                <c:pt idx="2643" formatCode="General">
                  <c:v>0.37044370673346699</c:v>
                </c:pt>
                <c:pt idx="2644" formatCode="General">
                  <c:v>0.375731043662338</c:v>
                </c:pt>
                <c:pt idx="2645" formatCode="General">
                  <c:v>0.38113074206585601</c:v>
                </c:pt>
                <c:pt idx="2646" formatCode="General">
                  <c:v>0.38660790612976997</c:v>
                </c:pt>
                <c:pt idx="2647" formatCode="General">
                  <c:v>0.39212559095189398</c:v>
                </c:pt>
                <c:pt idx="2648" formatCode="General">
                  <c:v>0.39764579598135602</c:v>
                </c:pt>
                <c:pt idx="2649" formatCode="General">
                  <c:v>0.40312932613031499</c:v>
                </c:pt>
                <c:pt idx="2650" formatCode="General">
                  <c:v>0.40853668485698302</c:v>
                </c:pt>
                <c:pt idx="2651" formatCode="General">
                  <c:v>0.41382951721783601</c:v>
                </c:pt>
                <c:pt idx="2652" formatCode="General">
                  <c:v>0.41897083717066103</c:v>
                </c:pt>
                <c:pt idx="2653" formatCode="General">
                  <c:v>0.42392505072380299</c:v>
                </c:pt>
                <c:pt idx="2654" formatCode="General">
                  <c:v>0.42865900652309002</c:v>
                </c:pt>
                <c:pt idx="2655" formatCode="General">
                  <c:v>0.43314252354209798</c:v>
                </c:pt>
                <c:pt idx="2656" formatCode="General">
                  <c:v>0.43734926280957398</c:v>
                </c:pt>
                <c:pt idx="2657" formatCode="General">
                  <c:v>0.44125687614745202</c:v>
                </c:pt>
                <c:pt idx="2658" formatCode="General">
                  <c:v>0.44484641108183898</c:v>
                </c:pt>
                <c:pt idx="2659" formatCode="General">
                  <c:v>0.44810275901787699</c:v>
                </c:pt>
                <c:pt idx="2660" formatCode="General">
                  <c:v>0.45101558614109</c:v>
                </c:pt>
                <c:pt idx="2661" formatCode="General">
                  <c:v>0.45357849140991502</c:v>
                </c:pt>
                <c:pt idx="2662" formatCode="General">
                  <c:v>0.45578850549212002</c:v>
                </c:pt>
                <c:pt idx="2663" formatCode="General">
                  <c:v>0.457646696462438</c:v>
                </c:pt>
                <c:pt idx="2664" formatCode="General">
                  <c:v>0.45915771450514098</c:v>
                </c:pt>
                <c:pt idx="2665" formatCode="General">
                  <c:v>0.46032962064487098</c:v>
                </c:pt>
                <c:pt idx="2666" formatCode="General">
                  <c:v>0.46117265443553401</c:v>
                </c:pt>
                <c:pt idx="2667" formatCode="General">
                  <c:v>0.461698999380939</c:v>
                </c:pt>
                <c:pt idx="2668" formatCode="General">
                  <c:v>0.461922699555817</c:v>
                </c:pt>
                <c:pt idx="2669" formatCode="General">
                  <c:v>0.46185896805924298</c:v>
                </c:pt>
                <c:pt idx="2670" formatCode="General">
                  <c:v>0.46152348701026202</c:v>
                </c:pt>
                <c:pt idx="2671" formatCode="General">
                  <c:v>0.46093171398647897</c:v>
                </c:pt>
                <c:pt idx="2672" formatCode="General">
                  <c:v>0.46009835160501</c:v>
                </c:pt>
                <c:pt idx="2673" formatCode="General">
                  <c:v>0.45903736063577999</c:v>
                </c:pt>
                <c:pt idx="2674" formatCode="General">
                  <c:v>0.45776104530985801</c:v>
                </c:pt>
                <c:pt idx="2675" formatCode="General">
                  <c:v>0.45627961822374402</c:v>
                </c:pt>
                <c:pt idx="2676" formatCode="General">
                  <c:v>0.45460095352593199</c:v>
                </c:pt>
                <c:pt idx="2677" formatCode="General">
                  <c:v>0.45272994881179102</c:v>
                </c:pt>
                <c:pt idx="2678" formatCode="General">
                  <c:v>0.45066949138295898</c:v>
                </c:pt>
                <c:pt idx="2679" formatCode="General">
                  <c:v>0.44841924185221399</c:v>
                </c:pt>
                <c:pt idx="2680" formatCode="General">
                  <c:v>0.44597543412702401</c:v>
                </c:pt>
                <c:pt idx="2681" formatCode="General">
                  <c:v>0.44333146421778202</c:v>
                </c:pt>
                <c:pt idx="2682" formatCode="General">
                  <c:v>0.44047794661603801</c:v>
                </c:pt>
                <c:pt idx="2683" formatCode="General">
                  <c:v>0.43740293208251202</c:v>
                </c:pt>
                <c:pt idx="2684" formatCode="General">
                  <c:v>0.43409215364206799</c:v>
                </c:pt>
                <c:pt idx="2685" formatCode="General">
                  <c:v>0.43052941694788899</c:v>
                </c:pt>
                <c:pt idx="2686" formatCode="General">
                  <c:v>0.42669698808478901</c:v>
                </c:pt>
                <c:pt idx="2687" formatCode="General">
                  <c:v>0.42257610958657599</c:v>
                </c:pt>
                <c:pt idx="2688" formatCode="General">
                  <c:v>0.418147636616931</c:v>
                </c:pt>
                <c:pt idx="2689" formatCode="General">
                  <c:v>0.41339249395594302</c:v>
                </c:pt>
                <c:pt idx="2690" formatCode="General">
                  <c:v>0.408292249184661</c:v>
                </c:pt>
                <c:pt idx="2691" formatCode="General">
                  <c:v>0.402829664741573</c:v>
                </c:pt>
                <c:pt idx="2692" formatCode="General">
                  <c:v>0.39698935490887499</c:v>
                </c:pt>
                <c:pt idx="2693" formatCode="General">
                  <c:v>0.39075832894713097</c:v>
                </c:pt>
                <c:pt idx="2694" formatCode="General">
                  <c:v>0.38412648682560602</c:v>
                </c:pt>
                <c:pt idx="2695" formatCode="General">
                  <c:v>0.37708703503398799</c:v>
                </c:pt>
                <c:pt idx="2696" formatCode="General">
                  <c:v>0.36963696679739499</c:v>
                </c:pt>
                <c:pt idx="2697" formatCode="General">
                  <c:v>0.36177744481980201</c:v>
                </c:pt>
                <c:pt idx="2698" formatCode="General">
                  <c:v>0.35351395018520598</c:v>
                </c:pt>
                <c:pt idx="2699" formatCode="General">
                  <c:v>0.344856426607352</c:v>
                </c:pt>
                <c:pt idx="2700" formatCode="General">
                  <c:v>0.33581939049290099</c:v>
                </c:pt>
                <c:pt idx="2701" formatCode="General">
                  <c:v>0.32642199915237102</c:v>
                </c:pt>
                <c:pt idx="2702" formatCode="General">
                  <c:v>0.31668790340785602</c:v>
                </c:pt>
                <c:pt idx="2703" formatCode="General">
                  <c:v>0.30664494469937398</c:v>
                </c:pt>
                <c:pt idx="2704" formatCode="General">
                  <c:v>0.29632484174317802</c:v>
                </c:pt>
                <c:pt idx="2705" formatCode="General">
                  <c:v>0.285762927025832</c:v>
                </c:pt>
                <c:pt idx="2706" formatCode="General">
                  <c:v>0.27499757412485398</c:v>
                </c:pt>
                <c:pt idx="2707" formatCode="General">
                  <c:v>0.26406968537987802</c:v>
                </c:pt>
                <c:pt idx="2708" formatCode="General">
                  <c:v>0.25302217198410698</c:v>
                </c:pt>
                <c:pt idx="2709" formatCode="General">
                  <c:v>0.241899153869263</c:v>
                </c:pt>
                <c:pt idx="2710" formatCode="General">
                  <c:v>0.23074523142484199</c:v>
                </c:pt>
                <c:pt idx="2711" formatCode="General">
                  <c:v>0.21960491638924201</c:v>
                </c:pt>
                <c:pt idx="2712" formatCode="General">
                  <c:v>0.20852185429505399</c:v>
                </c:pt>
                <c:pt idx="2713" formatCode="General">
                  <c:v>0.19753803587276</c:v>
                </c:pt>
                <c:pt idx="2714" formatCode="General">
                  <c:v>0.18669310123649999</c:v>
                </c:pt>
                <c:pt idx="2715" formatCode="General">
                  <c:v>0.176023653573985</c:v>
                </c:pt>
                <c:pt idx="2716" formatCode="General">
                  <c:v>0.16556277769955399</c:v>
                </c:pt>
                <c:pt idx="2717" formatCode="General">
                  <c:v>0.155339310069186</c:v>
                </c:pt>
                <c:pt idx="2718" formatCode="General">
                  <c:v>0.145377377136337</c:v>
                </c:pt>
                <c:pt idx="2719" formatCode="General">
                  <c:v>0.13569608462920599</c:v>
                </c:pt>
                <c:pt idx="2720" formatCode="General">
                  <c:v>0.12630906163160699</c:v>
                </c:pt>
                <c:pt idx="2721" formatCode="General">
                  <c:v>0.11722424093151899</c:v>
                </c:pt>
                <c:pt idx="2722" formatCode="General">
                  <c:v>0.10844384198622101</c:v>
                </c:pt>
                <c:pt idx="2723" formatCode="General">
                  <c:v>9.9964298011087305E-2</c:v>
                </c:pt>
                <c:pt idx="2724" formatCode="General">
                  <c:v>9.1776269795308799E-2</c:v>
                </c:pt>
                <c:pt idx="2725" formatCode="General">
                  <c:v>8.3864922073677697E-2</c:v>
                </c:pt>
                <c:pt idx="2726" formatCode="General">
                  <c:v>7.6210186220362103E-2</c:v>
                </c:pt>
                <c:pt idx="2727" formatCode="General">
                  <c:v>6.8787141265587201E-2</c:v>
                </c:pt>
                <c:pt idx="2728" formatCode="General">
                  <c:v>6.1566501851190898E-2</c:v>
                </c:pt>
                <c:pt idx="2729" formatCode="General">
                  <c:v>5.4515138858996802E-2</c:v>
                </c:pt>
                <c:pt idx="2730" formatCode="General">
                  <c:v>4.7596664267712703E-2</c:v>
                </c:pt>
                <c:pt idx="2731" formatCode="General">
                  <c:v>4.07721742826875E-2</c:v>
                </c:pt>
                <c:pt idx="2732" formatCode="General">
                  <c:v>3.4000984536257099E-2</c:v>
                </c:pt>
                <c:pt idx="2733" formatCode="General">
                  <c:v>2.72413703254916E-2</c:v>
                </c:pt>
                <c:pt idx="2734" formatCode="General">
                  <c:v>2.0451253148837601E-2</c:v>
                </c:pt>
                <c:pt idx="2735" formatCode="General">
                  <c:v>1.3588928896852299E-2</c:v>
                </c:pt>
                <c:pt idx="2736" formatCode="General">
                  <c:v>6.6138957123709E-3</c:v>
                </c:pt>
                <c:pt idx="2737" formatCode="General">
                  <c:v>-5.1236113360273101E-4</c:v>
                </c:pt>
                <c:pt idx="2738" formatCode="General">
                  <c:v>-7.8257626982160995E-3</c:v>
                </c:pt>
                <c:pt idx="2739" formatCode="General">
                  <c:v>-1.5359093972450499E-2</c:v>
                </c:pt>
                <c:pt idx="2740" formatCode="General">
                  <c:v>-2.3141263082437701E-2</c:v>
                </c:pt>
                <c:pt idx="2741" formatCode="General">
                  <c:v>-3.1196902633331601E-2</c:v>
                </c:pt>
                <c:pt idx="2742" formatCode="General">
                  <c:v>-3.9546075424559103E-2</c:v>
                </c:pt>
                <c:pt idx="2743" formatCode="General">
                  <c:v>-4.8203828889393598E-2</c:v>
                </c:pt>
                <c:pt idx="2744" formatCode="General">
                  <c:v>-5.71799250840399E-2</c:v>
                </c:pt>
                <c:pt idx="2745" formatCode="General">
                  <c:v>-6.6478774774646102E-2</c:v>
                </c:pt>
                <c:pt idx="2746" formatCode="General">
                  <c:v>-7.6099451388141698E-2</c:v>
                </c:pt>
                <c:pt idx="2747" formatCode="General">
                  <c:v>-8.6035746914831998E-2</c:v>
                </c:pt>
                <c:pt idx="2748" formatCode="General">
                  <c:v>-9.6276228933864796E-2</c:v>
                </c:pt>
                <c:pt idx="2749" formatCode="General">
                  <c:v>-0.10680459937749499</c:v>
                </c:pt>
                <c:pt idx="2750" formatCode="General">
                  <c:v>-0.117600033410549</c:v>
                </c:pt>
                <c:pt idx="2751" formatCode="General">
                  <c:v>-0.128637458590033</c:v>
                </c:pt>
                <c:pt idx="2752" formatCode="General">
                  <c:v>-0.13988813686458801</c:v>
                </c:pt>
                <c:pt idx="2753" formatCode="General">
                  <c:v>-0.151320081774316</c:v>
                </c:pt>
                <c:pt idx="2754" formatCode="General">
                  <c:v>-0.16289868238993299</c:v>
                </c:pt>
                <c:pt idx="2755" formatCode="General">
                  <c:v>-0.174587341653097</c:v>
                </c:pt>
                <c:pt idx="2756" formatCode="General">
                  <c:v>-0.186348070238256</c:v>
                </c:pt>
                <c:pt idx="2757" formatCode="General">
                  <c:v>-0.198142031311411</c:v>
                </c:pt>
                <c:pt idx="2758" formatCode="General">
                  <c:v>-0.20993009341095101</c:v>
                </c:pt>
                <c:pt idx="2759" formatCode="General">
                  <c:v>-0.221673596259439</c:v>
                </c:pt>
                <c:pt idx="2760" formatCode="General">
                  <c:v>-0.23333488328344501</c:v>
                </c:pt>
                <c:pt idx="2761" formatCode="General">
                  <c:v>-0.24487777341386599</c:v>
                </c:pt>
                <c:pt idx="2762" formatCode="General">
                  <c:v>-0.256268043385872</c:v>
                </c:pt>
                <c:pt idx="2763" formatCode="General">
                  <c:v>-0.26747381569555201</c:v>
                </c:pt>
                <c:pt idx="2764" formatCode="General">
                  <c:v>-0.27846594501892502</c:v>
                </c:pt>
                <c:pt idx="2765" formatCode="General">
                  <c:v>-0.28921830586452202</c:v>
                </c:pt>
                <c:pt idx="2766" formatCode="General">
                  <c:v>-0.29970801940539998</c:v>
                </c:pt>
                <c:pt idx="2767" formatCode="General">
                  <c:v>-0.30991558072319297</c:v>
                </c:pt>
                <c:pt idx="2768" formatCode="General">
                  <c:v>-0.31982493473645401</c:v>
                </c:pt>
                <c:pt idx="2769" formatCode="General">
                  <c:v>-0.329423463265967</c:v>
                </c:pt>
                <c:pt idx="2770" formatCode="General">
                  <c:v>-0.33870188483179903</c:v>
                </c:pt>
                <c:pt idx="2771" formatCode="General">
                  <c:v>-0.34765414714478998</c:v>
                </c:pt>
                <c:pt idx="2772" formatCode="General">
                  <c:v>-0.356277304837474</c:v>
                </c:pt>
                <c:pt idx="2773" formatCode="General">
                  <c:v>-0.36457117708782</c:v>
                </c:pt>
                <c:pt idx="2774" formatCode="General">
                  <c:v>-0.37253796001081402</c:v>
                </c:pt>
                <c:pt idx="2775" formatCode="General">
                  <c:v>-0.380182041264788</c:v>
                </c:pt>
                <c:pt idx="2776" formatCode="General">
                  <c:v>-0.387509604020226</c:v>
                </c:pt>
                <c:pt idx="2777" formatCode="General">
                  <c:v>-0.39452825629819099</c:v>
                </c:pt>
                <c:pt idx="2778" formatCode="General">
                  <c:v>-0.40124657852254297</c:v>
                </c:pt>
                <c:pt idx="2779" formatCode="General">
                  <c:v>-0.40767379330584302</c:v>
                </c:pt>
                <c:pt idx="2780" formatCode="General">
                  <c:v>-0.41381936773044597</c:v>
                </c:pt>
                <c:pt idx="2781" formatCode="General">
                  <c:v>-0.41969255482532303</c:v>
                </c:pt>
                <c:pt idx="2782" formatCode="General">
                  <c:v>-0.42530225960714202</c:v>
                </c:pt>
                <c:pt idx="2783" formatCode="General">
                  <c:v>-0.43065669963730902</c:v>
                </c:pt>
                <c:pt idx="2784" formatCode="General">
                  <c:v>-0.43576299052844097</c:v>
                </c:pt>
                <c:pt idx="2785" formatCode="General">
                  <c:v>-0.44062697431081999</c:v>
                </c:pt>
                <c:pt idx="2786" formatCode="General">
                  <c:v>-0.445253186544321</c:v>
                </c:pt>
                <c:pt idx="2787" formatCode="General">
                  <c:v>-0.44964467344831099</c:v>
                </c:pt>
                <c:pt idx="2788" formatCode="General">
                  <c:v>-0.45380291011767898</c:v>
                </c:pt>
                <c:pt idx="2789" formatCode="General">
                  <c:v>-0.45772783752591001</c:v>
                </c:pt>
                <c:pt idx="2790" formatCode="General">
                  <c:v>-0.46141780000070598</c:v>
                </c:pt>
                <c:pt idx="2791" formatCode="General">
                  <c:v>-0.46486970015993101</c:v>
                </c:pt>
                <c:pt idx="2792" formatCode="General">
                  <c:v>-0.46807925656365101</c:v>
                </c:pt>
                <c:pt idx="2793" formatCode="General">
                  <c:v>-0.47104102043393098</c:v>
                </c:pt>
                <c:pt idx="2794" formatCode="General">
                  <c:v>-0.473748570663381</c:v>
                </c:pt>
                <c:pt idx="2795" formatCode="General">
                  <c:v>-0.47619491079544701</c:v>
                </c:pt>
                <c:pt idx="2796" formatCode="General">
                  <c:v>-0.47837265256536299</c:v>
                </c:pt>
                <c:pt idx="2797" formatCode="General">
                  <c:v>-0.48027419100749302</c:v>
                </c:pt>
                <c:pt idx="2798" formatCode="General">
                  <c:v>-0.48189214134242703</c:v>
                </c:pt>
                <c:pt idx="2799" formatCode="General">
                  <c:v>-0.48321956219441597</c:v>
                </c:pt>
                <c:pt idx="2800" formatCode="General">
                  <c:v>-0.48425018044193102</c:v>
                </c:pt>
                <c:pt idx="2801" formatCode="General">
                  <c:v>-0.484978706818052</c:v>
                </c:pt>
                <c:pt idx="2802" formatCode="General">
                  <c:v>-0.48540106201113198</c:v>
                </c:pt>
                <c:pt idx="2803" formatCode="General">
                  <c:v>-0.48551460748810399</c:v>
                </c:pt>
                <c:pt idx="2804" formatCode="General">
                  <c:v>-0.48531827659168503</c:v>
                </c:pt>
                <c:pt idx="2805" formatCode="General">
                  <c:v>-0.48481276272232898</c:v>
                </c:pt>
                <c:pt idx="2806" formatCode="General">
                  <c:v>-0.48400059946951002</c:v>
                </c:pt>
                <c:pt idx="2807" formatCode="General">
                  <c:v>-0.48288613804675701</c:v>
                </c:pt>
                <c:pt idx="2808" formatCode="General">
                  <c:v>-0.48147563837038798</c:v>
                </c:pt>
                <c:pt idx="2809" formatCode="General">
                  <c:v>-0.47977727210126297</c:v>
                </c:pt>
                <c:pt idx="2810" formatCode="General">
                  <c:v>-0.47780096201751798</c:v>
                </c:pt>
                <c:pt idx="2811" formatCode="General">
                  <c:v>-0.47555829379624598</c:v>
                </c:pt>
                <c:pt idx="2812" formatCode="General">
                  <c:v>-0.473062400607763</c:v>
                </c:pt>
                <c:pt idx="2813" formatCode="General">
                  <c:v>-0.47032769200912</c:v>
                </c:pt>
                <c:pt idx="2814" formatCode="General">
                  <c:v>-0.46736946107786898</c:v>
                </c:pt>
                <c:pt idx="2815" formatCode="General">
                  <c:v>-0.464204332893488</c:v>
                </c:pt>
                <c:pt idx="2816" formatCode="General">
                  <c:v>-0.460849708917692</c:v>
                </c:pt>
                <c:pt idx="2817" formatCode="General">
                  <c:v>-0.457322541025661</c:v>
                </c:pt>
                <c:pt idx="2818" formatCode="General">
                  <c:v>-0.45363971871067099</c:v>
                </c:pt>
                <c:pt idx="2819" formatCode="General">
                  <c:v>-0.44981843557024898</c:v>
                </c:pt>
                <c:pt idx="2820" formatCode="General">
                  <c:v>-0.44587543305261901</c:v>
                </c:pt>
                <c:pt idx="2821" formatCode="General">
                  <c:v>-0.44182670883005698</c:v>
                </c:pt>
                <c:pt idx="2822" formatCode="General">
                  <c:v>-0.43768729117112598</c:v>
                </c:pt>
                <c:pt idx="2823" formatCode="General">
                  <c:v>-0.43347055688553099</c:v>
                </c:pt>
                <c:pt idx="2824" formatCode="General">
                  <c:v>-0.42918862759755499</c:v>
                </c:pt>
                <c:pt idx="2825" formatCode="General">
                  <c:v>-0.424851845009181</c:v>
                </c:pt>
                <c:pt idx="2826" formatCode="General">
                  <c:v>-0.42046873069166801</c:v>
                </c:pt>
                <c:pt idx="2827" formatCode="General">
                  <c:v>-0.41604611362956101</c:v>
                </c:pt>
                <c:pt idx="2828" formatCode="General">
                  <c:v>-0.41158928540061201</c:v>
                </c:pt>
                <c:pt idx="2829" formatCode="General">
                  <c:v>-0.40710206275278499</c:v>
                </c:pt>
                <c:pt idx="2830" formatCode="General">
                  <c:v>-0.40258537597979599</c:v>
                </c:pt>
                <c:pt idx="2831" formatCode="General">
                  <c:v>-0.398039055098382</c:v>
                </c:pt>
                <c:pt idx="2832" formatCode="General">
                  <c:v>-0.39346170686798299</c:v>
                </c:pt>
                <c:pt idx="2833" formatCode="General">
                  <c:v>-0.38884986495697799</c:v>
                </c:pt>
                <c:pt idx="2834" formatCode="General">
                  <c:v>-0.38419930706836197</c:v>
                </c:pt>
                <c:pt idx="2835" formatCode="General">
                  <c:v>-0.37950436242814001</c:v>
                </c:pt>
                <c:pt idx="2836" formatCode="General">
                  <c:v>-0.37475812168596001</c:v>
                </c:pt>
                <c:pt idx="2837" formatCode="General">
                  <c:v>-0.36995286662332399</c:v>
                </c:pt>
                <c:pt idx="2838" formatCode="General">
                  <c:v>-0.365081043126469</c:v>
                </c:pt>
                <c:pt idx="2839" formatCode="General">
                  <c:v>-0.36013555129276997</c:v>
                </c:pt>
                <c:pt idx="2840" formatCode="General">
                  <c:v>-0.35510834973509903</c:v>
                </c:pt>
                <c:pt idx="2841" formatCode="General">
                  <c:v>-0.34999173594310801</c:v>
                </c:pt>
                <c:pt idx="2842" formatCode="General">
                  <c:v>-0.344779253538334</c:v>
                </c:pt>
                <c:pt idx="2843" formatCode="General">
                  <c:v>-0.33946476367190198</c:v>
                </c:pt>
                <c:pt idx="2844" formatCode="General">
                  <c:v>-0.33404249386535101</c:v>
                </c:pt>
                <c:pt idx="2845" formatCode="General">
                  <c:v>-0.32850779459567298</c:v>
                </c:pt>
                <c:pt idx="2846" formatCode="General">
                  <c:v>-0.32285785228816499</c:v>
                </c:pt>
                <c:pt idx="2847" formatCode="General">
                  <c:v>-0.31709114354501</c:v>
                </c:pt>
                <c:pt idx="2848" formatCode="General">
                  <c:v>-0.31120682479280498</c:v>
                </c:pt>
                <c:pt idx="2849" formatCode="General">
                  <c:v>-0.30520576919940201</c:v>
                </c:pt>
                <c:pt idx="2850" formatCode="General">
                  <c:v>-0.299090569291043</c:v>
                </c:pt>
                <c:pt idx="2851" formatCode="General">
                  <c:v>-0.29286482886007498</c:v>
                </c:pt>
                <c:pt idx="2852" formatCode="General">
                  <c:v>-0.28653344058582902</c:v>
                </c:pt>
                <c:pt idx="2853" formatCode="General">
                  <c:v>-0.28010188830567601</c:v>
                </c:pt>
                <c:pt idx="2854" formatCode="General">
                  <c:v>-0.27357664424356798</c:v>
                </c:pt>
                <c:pt idx="2855" formatCode="General">
                  <c:v>-0.26696606575840098</c:v>
                </c:pt>
                <c:pt idx="2856" formatCode="General">
                  <c:v>-0.260278563119822</c:v>
                </c:pt>
                <c:pt idx="2857" formatCode="General">
                  <c:v>-0.25352273602810699</c:v>
                </c:pt>
                <c:pt idx="2858" formatCode="General">
                  <c:v>-0.24670776464983701</c:v>
                </c:pt>
                <c:pt idx="2859" formatCode="General">
                  <c:v>-0.239842747900575</c:v>
                </c:pt>
                <c:pt idx="2860" formatCode="General">
                  <c:v>-0.232937531997023</c:v>
                </c:pt>
                <c:pt idx="2861" formatCode="General">
                  <c:v>-0.22600140832714199</c:v>
                </c:pt>
                <c:pt idx="2862" formatCode="General">
                  <c:v>-0.21904226735222501</c:v>
                </c:pt>
                <c:pt idx="2863" formatCode="General">
                  <c:v>-0.212067634794571</c:v>
                </c:pt>
                <c:pt idx="2864" formatCode="General">
                  <c:v>-0.20508524197469599</c:v>
                </c:pt>
                <c:pt idx="2865" formatCode="General">
                  <c:v>-0.19810174352666099</c:v>
                </c:pt>
                <c:pt idx="2866" formatCode="General">
                  <c:v>-0.191121465009264</c:v>
                </c:pt>
                <c:pt idx="2867" formatCode="General">
                  <c:v>-0.18414810033829701</c:v>
                </c:pt>
                <c:pt idx="2868" formatCode="General">
                  <c:v>-0.17718535519791001</c:v>
                </c:pt>
                <c:pt idx="2869" formatCode="General">
                  <c:v>-0.17023427489432499</c:v>
                </c:pt>
                <c:pt idx="2870" formatCode="General">
                  <c:v>-0.16329474118769699</c:v>
                </c:pt>
                <c:pt idx="2871" formatCode="General">
                  <c:v>-0.15636578454420699</c:v>
                </c:pt>
                <c:pt idx="2872" formatCode="General">
                  <c:v>-0.14944464743057501</c:v>
                </c:pt>
                <c:pt idx="2873" formatCode="General">
                  <c:v>-0.14252803266686201</c:v>
                </c:pt>
                <c:pt idx="2874" formatCode="General">
                  <c:v>-0.13561176011364801</c:v>
                </c:pt>
                <c:pt idx="2875" formatCode="General">
                  <c:v>-0.12868979491327001</c:v>
                </c:pt>
                <c:pt idx="2876" formatCode="General">
                  <c:v>-0.121754961195972</c:v>
                </c:pt>
                <c:pt idx="2877" formatCode="General">
                  <c:v>-0.114799807434822</c:v>
                </c:pt>
                <c:pt idx="2878" formatCode="General">
                  <c:v>-0.107815798507182</c:v>
                </c:pt>
                <c:pt idx="2879" formatCode="General">
                  <c:v>-0.100794050179252</c:v>
                </c:pt>
                <c:pt idx="2880" formatCode="General">
                  <c:v>-9.3725672876003294E-2</c:v>
                </c:pt>
                <c:pt idx="2881" formatCode="General">
                  <c:v>-8.6601916641428398E-2</c:v>
                </c:pt>
                <c:pt idx="2882" formatCode="General">
                  <c:v>-7.9413241590255298E-2</c:v>
                </c:pt>
                <c:pt idx="2883" formatCode="General">
                  <c:v>-7.2149990589078603E-2</c:v>
                </c:pt>
                <c:pt idx="2884" formatCode="General">
                  <c:v>-6.4803217536340302E-2</c:v>
                </c:pt>
                <c:pt idx="2885" formatCode="General">
                  <c:v>-5.7364380889239501E-2</c:v>
                </c:pt>
                <c:pt idx="2886" formatCode="General">
                  <c:v>-4.9825903912859203E-2</c:v>
                </c:pt>
                <c:pt idx="2887" formatCode="General">
                  <c:v>-4.21801921129146E-2</c:v>
                </c:pt>
                <c:pt idx="2888" formatCode="General">
                  <c:v>-3.44201720564042E-2</c:v>
                </c:pt>
                <c:pt idx="2889" formatCode="General">
                  <c:v>-2.6539910182776402E-2</c:v>
                </c:pt>
                <c:pt idx="2890" formatCode="General">
                  <c:v>-1.8533656613749699E-2</c:v>
                </c:pt>
                <c:pt idx="2891" formatCode="General">
                  <c:v>-1.03974325357294E-2</c:v>
                </c:pt>
                <c:pt idx="2892" formatCode="General">
                  <c:v>-2.1285346874963E-3</c:v>
                </c:pt>
                <c:pt idx="2893" formatCode="General">
                  <c:v>6.2756841076402597E-3</c:v>
                </c:pt>
                <c:pt idx="2894" formatCode="General">
                  <c:v>1.48162643081422E-2</c:v>
                </c:pt>
                <c:pt idx="2895" formatCode="General">
                  <c:v>2.3492636969401799E-2</c:v>
                </c:pt>
                <c:pt idx="2896" formatCode="General">
                  <c:v>3.2303921621414503E-2</c:v>
                </c:pt>
                <c:pt idx="2897" formatCode="General">
                  <c:v>4.1248621353528199E-2</c:v>
                </c:pt>
                <c:pt idx="2898" formatCode="General">
                  <c:v>5.0324060768172002E-2</c:v>
                </c:pt>
                <c:pt idx="2899" formatCode="General">
                  <c:v>5.9525941351425901E-2</c:v>
                </c:pt>
                <c:pt idx="2900" formatCode="General">
                  <c:v>6.8849091058388504E-2</c:v>
                </c:pt>
                <c:pt idx="2901" formatCode="General">
                  <c:v>7.8288159030070997E-2</c:v>
                </c:pt>
                <c:pt idx="2902" formatCode="General">
                  <c:v>8.7835602722570502E-2</c:v>
                </c:pt>
                <c:pt idx="2903" formatCode="General">
                  <c:v>9.7482893961045494E-2</c:v>
                </c:pt>
                <c:pt idx="2904" formatCode="General">
                  <c:v>0.10722192033674199</c:v>
                </c:pt>
                <c:pt idx="2905" formatCode="General">
                  <c:v>0.117042971208053</c:v>
                </c:pt>
                <c:pt idx="2906" formatCode="General">
                  <c:v>0.12693474686346601</c:v>
                </c:pt>
                <c:pt idx="2907" formatCode="General">
                  <c:v>0.13688567855721101</c:v>
                </c:pt>
                <c:pt idx="2908" formatCode="General">
                  <c:v>0.14688312800725201</c:v>
                </c:pt>
                <c:pt idx="2909" formatCode="General">
                  <c:v>0.15691346388949401</c:v>
                </c:pt>
                <c:pt idx="2910" formatCode="General">
                  <c:v>0.166962314772725</c:v>
                </c:pt>
                <c:pt idx="2911" formatCode="General">
                  <c:v>0.17701473985195301</c:v>
                </c:pt>
                <c:pt idx="2912" formatCode="General">
                  <c:v>0.18705482619081901</c:v>
                </c:pt>
                <c:pt idx="2913" formatCode="General">
                  <c:v>0.19706526420485501</c:v>
                </c:pt>
                <c:pt idx="2914" formatCode="General">
                  <c:v>0.20702811822129799</c:v>
                </c:pt>
                <c:pt idx="2915" formatCode="General">
                  <c:v>0.21692508624345999</c:v>
                </c:pt>
                <c:pt idx="2916" formatCode="General">
                  <c:v>0.226737161758295</c:v>
                </c:pt>
                <c:pt idx="2917" formatCode="General">
                  <c:v>0.236444775059243</c:v>
                </c:pt>
                <c:pt idx="2918" formatCode="General">
                  <c:v>0.24602797760834799</c:v>
                </c:pt>
                <c:pt idx="2919" formatCode="General">
                  <c:v>0.25546615781401699</c:v>
                </c:pt>
                <c:pt idx="2920" formatCode="General">
                  <c:v>0.26473922125813498</c:v>
                </c:pt>
                <c:pt idx="2921" formatCode="General">
                  <c:v>0.27382620367099197</c:v>
                </c:pt>
                <c:pt idx="2922" formatCode="General">
                  <c:v>0.282705902828148</c:v>
                </c:pt>
                <c:pt idx="2923" formatCode="General">
                  <c:v>0.29135826410723498</c:v>
                </c:pt>
                <c:pt idx="2924" formatCode="General">
                  <c:v>0.29976348172327999</c:v>
                </c:pt>
                <c:pt idx="2925" formatCode="General">
                  <c:v>0.30790204569562202</c:v>
                </c:pt>
                <c:pt idx="2926" formatCode="General">
                  <c:v>0.31575542675322199</c:v>
                </c:pt>
                <c:pt idx="2927" formatCode="General">
                  <c:v>0.32330619157781798</c:v>
                </c:pt>
                <c:pt idx="2928" formatCode="General">
                  <c:v>0.33053754244288402</c:v>
                </c:pt>
                <c:pt idx="2929" formatCode="General">
                  <c:v>0.33743446279991501</c:v>
                </c:pt>
                <c:pt idx="2930" formatCode="General">
                  <c:v>0.34398380511851201</c:v>
                </c:pt>
                <c:pt idx="2931" formatCode="General">
                  <c:v>0.35017373705528798</c:v>
                </c:pt>
                <c:pt idx="2932" formatCode="General">
                  <c:v>0.35599469569958903</c:v>
                </c:pt>
                <c:pt idx="2933" formatCode="General">
                  <c:v>0.36143885662724601</c:v>
                </c:pt>
                <c:pt idx="2934" formatCode="General">
                  <c:v>0.36650055459572201</c:v>
                </c:pt>
                <c:pt idx="2935" formatCode="General">
                  <c:v>0.37117725215226399</c:v>
                </c:pt>
                <c:pt idx="2936" formatCode="General">
                  <c:v>0.37546825193668198</c:v>
                </c:pt>
                <c:pt idx="2937" formatCode="General">
                  <c:v>0.37937492161416297</c:v>
                </c:pt>
                <c:pt idx="2938" formatCode="General">
                  <c:v>0.38290160763293801</c:v>
                </c:pt>
                <c:pt idx="2939" formatCode="General">
                  <c:v>0.38605535256025503</c:v>
                </c:pt>
                <c:pt idx="2940" formatCode="General">
                  <c:v>0.38884490466416</c:v>
                </c:pt>
                <c:pt idx="2941" formatCode="General">
                  <c:v>0.39128087327634298</c:v>
                </c:pt>
                <c:pt idx="2942" formatCode="General">
                  <c:v>0.39337647321373498</c:v>
                </c:pt>
                <c:pt idx="2943" formatCode="General">
                  <c:v>0.39514666152301398</c:v>
                </c:pt>
                <c:pt idx="2944" formatCode="General">
                  <c:v>0.396608147270816</c:v>
                </c:pt>
                <c:pt idx="2945" formatCode="General">
                  <c:v>0.39777892128936099</c:v>
                </c:pt>
                <c:pt idx="2946" formatCode="General">
                  <c:v>0.39867722988197402</c:v>
                </c:pt>
                <c:pt idx="2947" formatCode="General">
                  <c:v>0.399322289839945</c:v>
                </c:pt>
                <c:pt idx="2948" formatCode="General">
                  <c:v>0.39973455307174299</c:v>
                </c:pt>
                <c:pt idx="2949" formatCode="General">
                  <c:v>0.399934678887095</c:v>
                </c:pt>
                <c:pt idx="2950" formatCode="General">
                  <c:v>0.39994195056412002</c:v>
                </c:pt>
                <c:pt idx="2951" formatCode="General">
                  <c:v>0.39977495845005401</c:v>
                </c:pt>
                <c:pt idx="2952" formatCode="General">
                  <c:v>0.39945149229114202</c:v>
                </c:pt>
                <c:pt idx="2953" formatCode="General">
                  <c:v>0.39898833773644699</c:v>
                </c:pt>
                <c:pt idx="2954" formatCode="General">
                  <c:v>0.39840104752703098</c:v>
                </c:pt>
                <c:pt idx="2955" formatCode="General">
                  <c:v>0.39770263219591701</c:v>
                </c:pt>
                <c:pt idx="2956" formatCode="General">
                  <c:v>0.39690337235485201</c:v>
                </c:pt>
                <c:pt idx="2957" formatCode="General">
                  <c:v>0.39601098878471203</c:v>
                </c:pt>
                <c:pt idx="2958" formatCode="General">
                  <c:v>0.39503178742512701</c:v>
                </c:pt>
                <c:pt idx="2959" formatCode="General">
                  <c:v>0.393968723473825</c:v>
                </c:pt>
                <c:pt idx="2960" formatCode="General">
                  <c:v>0.39282193000502702</c:v>
                </c:pt>
                <c:pt idx="2961" formatCode="General">
                  <c:v>0.391589083184468</c:v>
                </c:pt>
                <c:pt idx="2962" formatCode="General">
                  <c:v>0.39026467310795598</c:v>
                </c:pt>
                <c:pt idx="2963" formatCode="General">
                  <c:v>0.38884134169311002</c:v>
                </c:pt>
                <c:pt idx="2964" formatCode="General">
                  <c:v>0.38730822427997502</c:v>
                </c:pt>
                <c:pt idx="2965" formatCode="General">
                  <c:v>0.38565244562131301</c:v>
                </c:pt>
                <c:pt idx="2966" formatCode="General">
                  <c:v>0.38386025930776202</c:v>
                </c:pt>
                <c:pt idx="2967" formatCode="General">
                  <c:v>0.381915365264269</c:v>
                </c:pt>
                <c:pt idx="2968" formatCode="General">
                  <c:v>0.37979988088515798</c:v>
                </c:pt>
                <c:pt idx="2969" formatCode="General">
                  <c:v>0.37749599361624298</c:v>
                </c:pt>
                <c:pt idx="2970" formatCode="General">
                  <c:v>0.37498438787503902</c:v>
                </c:pt>
                <c:pt idx="2971" formatCode="General">
                  <c:v>0.372245762498921</c:v>
                </c:pt>
                <c:pt idx="2972" formatCode="General">
                  <c:v>0.36926249945763701</c:v>
                </c:pt>
                <c:pt idx="2973" formatCode="General">
                  <c:v>0.36601695102421999</c:v>
                </c:pt>
                <c:pt idx="2974" formatCode="General">
                  <c:v>0.36249274127216502</c:v>
                </c:pt>
                <c:pt idx="2975" formatCode="General">
                  <c:v>0.35867571010551103</c:v>
                </c:pt>
                <c:pt idx="2976" formatCode="General">
                  <c:v>0.35455310108135202</c:v>
                </c:pt>
                <c:pt idx="2977" formatCode="General">
                  <c:v>0.35011479356526798</c:v>
                </c:pt>
                <c:pt idx="2978" formatCode="General">
                  <c:v>0.34535406220145698</c:v>
                </c:pt>
                <c:pt idx="2979" formatCode="General">
                  <c:v>0.34026700147036099</c:v>
                </c:pt>
                <c:pt idx="2980" formatCode="General">
                  <c:v>0.33485246306463201</c:v>
                </c:pt>
                <c:pt idx="2981" formatCode="General">
                  <c:v>0.329113557700486</c:v>
                </c:pt>
                <c:pt idx="2982" formatCode="General">
                  <c:v>0.32305699200018301</c:v>
                </c:pt>
                <c:pt idx="2983" formatCode="General">
                  <c:v>0.31669265745355901</c:v>
                </c:pt>
                <c:pt idx="2984" formatCode="General">
                  <c:v>0.310034361543226</c:v>
                </c:pt>
                <c:pt idx="2985" formatCode="General">
                  <c:v>0.30309939684640902</c:v>
                </c:pt>
                <c:pt idx="2986" formatCode="General">
                  <c:v>0.29590797068615698</c:v>
                </c:pt>
                <c:pt idx="2987" formatCode="General">
                  <c:v>0.28848302528839398</c:v>
                </c:pt>
                <c:pt idx="2988" formatCode="General">
                  <c:v>0.28085065804461101</c:v>
                </c:pt>
                <c:pt idx="2989" formatCode="General">
                  <c:v>0.27303920154598799</c:v>
                </c:pt>
                <c:pt idx="2990" formatCode="General">
                  <c:v>0.26507877550359898</c:v>
                </c:pt>
                <c:pt idx="2991" formatCode="General">
                  <c:v>0.25700089352770999</c:v>
                </c:pt>
                <c:pt idx="2992" formatCode="General">
                  <c:v>0.24883786812495801</c:v>
                </c:pt>
                <c:pt idx="2993" formatCode="General">
                  <c:v>0.24062233353356799</c:v>
                </c:pt>
                <c:pt idx="2994" formatCode="General">
                  <c:v>0.23238676509108999</c:v>
                </c:pt>
                <c:pt idx="2995" formatCode="General">
                  <c:v>0.22416286861942999</c:v>
                </c:pt>
                <c:pt idx="2996" formatCode="General">
                  <c:v>0.21598102558349</c:v>
                </c:pt>
                <c:pt idx="2997" formatCode="General">
                  <c:v>0.20786980802504601</c:v>
                </c:pt>
                <c:pt idx="2998" formatCode="General">
                  <c:v>0.199855462564587</c:v>
                </c:pt>
                <c:pt idx="2999" formatCode="General">
                  <c:v>0.19196137844005601</c:v>
                </c:pt>
                <c:pt idx="3000" formatCode="General">
                  <c:v>0.18420786078342899</c:v>
                </c:pt>
                <c:pt idx="3001" formatCode="General">
                  <c:v>0.176611691970536</c:v>
                </c:pt>
                <c:pt idx="3002" formatCode="General">
                  <c:v>0.16918582097611401</c:v>
                </c:pt>
                <c:pt idx="3003" formatCode="General">
                  <c:v>0.16193922422818999</c:v>
                </c:pt>
                <c:pt idx="3004" formatCode="General">
                  <c:v>0.154876756747583</c:v>
                </c:pt>
                <c:pt idx="3005" formatCode="General">
                  <c:v>0.147999069847911</c:v>
                </c:pt>
                <c:pt idx="3006" formatCode="General">
                  <c:v>0.141302631384468</c:v>
                </c:pt>
                <c:pt idx="3007" formatCode="General">
                  <c:v>0.13477989573284899</c:v>
                </c:pt>
                <c:pt idx="3008" formatCode="General">
                  <c:v>0.128419465795925</c:v>
                </c:pt>
                <c:pt idx="3009" formatCode="General">
                  <c:v>0.122206376245742</c:v>
                </c:pt>
                <c:pt idx="3010" formatCode="General">
                  <c:v>0.116122434796065</c:v>
                </c:pt>
                <c:pt idx="3011" formatCode="General">
                  <c:v>0.110146634096548</c:v>
                </c:pt>
                <c:pt idx="3012" formatCode="General">
                  <c:v>0.104255645550236</c:v>
                </c:pt>
                <c:pt idx="3013" formatCode="General">
                  <c:v>9.8424271468712604E-2</c:v>
                </c:pt>
                <c:pt idx="3014" formatCode="General">
                  <c:v>9.2626112862229507E-2</c:v>
                </c:pt>
                <c:pt idx="3015" formatCode="General">
                  <c:v>8.6834100143061504E-2</c:v>
                </c:pt>
                <c:pt idx="3016" formatCode="General">
                  <c:v>8.1020979608254703E-2</c:v>
                </c:pt>
                <c:pt idx="3017" formatCode="General">
                  <c:v>7.5160088458798999E-2</c:v>
                </c:pt>
                <c:pt idx="3018" formatCode="General">
                  <c:v>6.9225975286829097E-2</c:v>
                </c:pt>
                <c:pt idx="3019" formatCode="General">
                  <c:v>6.3194923412055307E-2</c:v>
                </c:pt>
                <c:pt idx="3020" formatCode="General">
                  <c:v>5.7045485425862102E-2</c:v>
                </c:pt>
                <c:pt idx="3021" formatCode="General">
                  <c:v>5.07589422421185E-2</c:v>
                </c:pt>
                <c:pt idx="3022" formatCode="General">
                  <c:v>4.4319871098252202E-2</c:v>
                </c:pt>
                <c:pt idx="3023" formatCode="General">
                  <c:v>3.7716512649274198E-2</c:v>
                </c:pt>
                <c:pt idx="3024" formatCode="General">
                  <c:v>3.09410615043707E-2</c:v>
                </c:pt>
                <c:pt idx="3025" formatCode="General">
                  <c:v>2.39899603565134E-2</c:v>
                </c:pt>
                <c:pt idx="3026" formatCode="General">
                  <c:v>1.6864026859025601E-2</c:v>
                </c:pt>
                <c:pt idx="3027" formatCode="General">
                  <c:v>9.5685279310087808E-3</c:v>
                </c:pt>
                <c:pt idx="3028" formatCode="General">
                  <c:v>2.1132035464536398E-3</c:v>
                </c:pt>
                <c:pt idx="3029" formatCode="General">
                  <c:v>-5.4878597206110998E-3</c:v>
                </c:pt>
                <c:pt idx="3030" formatCode="General">
                  <c:v>-1.32164922956682E-2</c:v>
                </c:pt>
                <c:pt idx="3031" formatCode="General">
                  <c:v>-2.1050560102272901E-2</c:v>
                </c:pt>
                <c:pt idx="3032" formatCode="General">
                  <c:v>-2.89643484615442E-2</c:v>
                </c:pt>
                <c:pt idx="3033" formatCode="General">
                  <c:v>-3.6929023577933498E-2</c:v>
                </c:pt>
                <c:pt idx="3034" formatCode="General">
                  <c:v>-4.4913177798286498E-2</c:v>
                </c:pt>
                <c:pt idx="3035" formatCode="General">
                  <c:v>-5.2883377260757203E-2</c:v>
                </c:pt>
                <c:pt idx="3036" formatCode="General">
                  <c:v>-6.0804596916316303E-2</c:v>
                </c:pt>
                <c:pt idx="3037" formatCode="General">
                  <c:v>-6.8640912241663105E-2</c:v>
                </c:pt>
                <c:pt idx="3038" formatCode="General">
                  <c:v>-7.6356232889393805E-2</c:v>
                </c:pt>
                <c:pt idx="3039" formatCode="General">
                  <c:v>-8.3914873580488894E-2</c:v>
                </c:pt>
                <c:pt idx="3040" formatCode="General">
                  <c:v>-9.1282206593983506E-2</c:v>
                </c:pt>
                <c:pt idx="3041" formatCode="General">
                  <c:v>-9.8425252055917095E-2</c:v>
                </c:pt>
                <c:pt idx="3042" formatCode="General">
                  <c:v>-0.105313284985094</c:v>
                </c:pt>
                <c:pt idx="3043" formatCode="General">
                  <c:v>-0.11191841039593101</c:v>
                </c:pt>
                <c:pt idx="3044" formatCode="General">
                  <c:v>-0.11821608577633699</c:v>
                </c:pt>
                <c:pt idx="3045" formatCode="General">
                  <c:v>-0.124185579320869</c:v>
                </c:pt>
                <c:pt idx="3046" formatCode="General">
                  <c:v>-0.12981025605155</c:v>
                </c:pt>
                <c:pt idx="3047" formatCode="General">
                  <c:v>-0.135077904796538</c:v>
                </c:pt>
                <c:pt idx="3048" formatCode="General">
                  <c:v>-0.139980959731727</c:v>
                </c:pt>
                <c:pt idx="3049" formatCode="General">
                  <c:v>-0.144516603799936</c:v>
                </c:pt>
                <c:pt idx="3050" formatCode="General">
                  <c:v>-0.14868681649843701</c:v>
                </c:pt>
                <c:pt idx="3051" formatCode="General">
                  <c:v>-0.15249831680336301</c:v>
                </c:pt>
                <c:pt idx="3052" formatCode="General">
                  <c:v>-0.15596235644968201</c:v>
                </c:pt>
                <c:pt idx="3053" formatCode="General">
                  <c:v>-0.15909448945596699</c:v>
                </c:pt>
                <c:pt idx="3054" formatCode="General">
                  <c:v>-0.16191433034151401</c:v>
                </c:pt>
                <c:pt idx="3055" formatCode="General">
                  <c:v>-0.16444509747621799</c:v>
                </c:pt>
                <c:pt idx="3056" formatCode="General">
                  <c:v>-0.16671315489067601</c:v>
                </c:pt>
                <c:pt idx="3057" formatCode="General">
                  <c:v>-0.16874748519391</c:v>
                </c:pt>
                <c:pt idx="3058" formatCode="General">
                  <c:v>-0.17057909815406</c:v>
                </c:pt>
                <c:pt idx="3059" formatCode="General">
                  <c:v>-0.17224046030273099</c:v>
                </c:pt>
                <c:pt idx="3060" formatCode="General">
                  <c:v>-0.173764949622043</c:v>
                </c:pt>
                <c:pt idx="3061" formatCode="General">
                  <c:v>-0.175186187154415</c:v>
                </c:pt>
                <c:pt idx="3062" formatCode="General">
                  <c:v>-0.17653735311778199</c:v>
                </c:pt>
                <c:pt idx="3063" formatCode="General">
                  <c:v>-0.17785057503047</c:v>
                </c:pt>
                <c:pt idx="3064" formatCode="General">
                  <c:v>-0.17915630442090499</c:v>
                </c:pt>
                <c:pt idx="3065" formatCode="General">
                  <c:v>-0.180482886770407</c:v>
                </c:pt>
                <c:pt idx="3066" formatCode="General">
                  <c:v>-0.18185597158567399</c:v>
                </c:pt>
                <c:pt idx="3067" formatCode="General">
                  <c:v>-0.18329806549886701</c:v>
                </c:pt>
                <c:pt idx="3068" formatCode="General">
                  <c:v>-0.18482821331837701</c:v>
                </c:pt>
                <c:pt idx="3069" formatCode="General">
                  <c:v>-0.186461672509525</c:v>
                </c:pt>
                <c:pt idx="3070" formatCode="General">
                  <c:v>-0.18820959736502199</c:v>
                </c:pt>
                <c:pt idx="3071" formatCode="General">
                  <c:v>-0.190079000090765</c:v>
                </c:pt>
                <c:pt idx="3072" formatCode="General">
                  <c:v>-0.19207277060191999</c:v>
                </c:pt>
                <c:pt idx="3073" formatCode="General">
                  <c:v>-0.194189520126963</c:v>
                </c:pt>
                <c:pt idx="3074" formatCode="General">
                  <c:v>-0.19642382616883999</c:v>
                </c:pt>
                <c:pt idx="3075" formatCode="General">
                  <c:v>-0.19876642048574999</c:v>
                </c:pt>
                <c:pt idx="3076" formatCode="General">
                  <c:v>-0.20120438089406201</c:v>
                </c:pt>
                <c:pt idx="3077" formatCode="General">
                  <c:v>-0.20372159267641499</c:v>
                </c:pt>
                <c:pt idx="3078" formatCode="General">
                  <c:v>-0.20629910688924599</c:v>
                </c:pt>
                <c:pt idx="3079" formatCode="General">
                  <c:v>-0.20891561077506801</c:v>
                </c:pt>
                <c:pt idx="3080" formatCode="General">
                  <c:v>-0.211547921510471</c:v>
                </c:pt>
                <c:pt idx="3081" formatCode="General">
                  <c:v>-0.21417152377419399</c:v>
                </c:pt>
                <c:pt idx="3082" formatCode="General">
                  <c:v>-0.21676114610237199</c:v>
                </c:pt>
                <c:pt idx="3083" formatCode="General">
                  <c:v>-0.219291301746073</c:v>
                </c:pt>
                <c:pt idx="3084" formatCode="General">
                  <c:v>-0.22173688347729101</c:v>
                </c:pt>
                <c:pt idx="3085" formatCode="General">
                  <c:v>-0.224073655390638</c:v>
                </c:pt>
                <c:pt idx="3086" formatCode="General">
                  <c:v>-0.22627888534937801</c:v>
                </c:pt>
                <c:pt idx="3087" formatCode="General">
                  <c:v>-0.22833183961765099</c:v>
                </c:pt>
                <c:pt idx="3088" formatCode="General">
                  <c:v>-0.23021406718836701</c:v>
                </c:pt>
                <c:pt idx="3089" formatCode="General">
                  <c:v>-0.23190986215130899</c:v>
                </c:pt>
                <c:pt idx="3090" formatCode="General">
                  <c:v>-0.233406692857969</c:v>
                </c:pt>
                <c:pt idx="3091" formatCode="General">
                  <c:v>-0.234695305694859</c:v>
                </c:pt>
                <c:pt idx="3092" formatCode="General">
                  <c:v>-0.235769929302968</c:v>
                </c:pt>
                <c:pt idx="3093" formatCode="General">
                  <c:v>-0.23662845461269999</c:v>
                </c:pt>
                <c:pt idx="3094" formatCode="General">
                  <c:v>-0.237272399615614</c:v>
                </c:pt>
                <c:pt idx="3095" formatCode="General">
                  <c:v>-0.237706784237734</c:v>
                </c:pt>
                <c:pt idx="3096" formatCode="General">
                  <c:v>-0.23794008453763399</c:v>
                </c:pt>
                <c:pt idx="3097" formatCode="General">
                  <c:v>-0.237983966129444</c:v>
                </c:pt>
                <c:pt idx="3098" formatCode="General">
                  <c:v>-0.23785295001783399</c:v>
                </c:pt>
                <c:pt idx="3099" formatCode="General">
                  <c:v>-0.237564191394079</c:v>
                </c:pt>
                <c:pt idx="3100" formatCode="General">
                  <c:v>-0.237136915080122</c:v>
                </c:pt>
                <c:pt idx="3101" formatCode="General">
                  <c:v>-0.236592024989039</c:v>
                </c:pt>
                <c:pt idx="3102" formatCode="General">
                  <c:v>-0.235951624772511</c:v>
                </c:pt>
                <c:pt idx="3103" formatCode="General">
                  <c:v>-0.23523843441394601</c:v>
                </c:pt>
                <c:pt idx="3104" formatCode="General">
                  <c:v>-0.234475333180441</c:v>
                </c:pt>
                <c:pt idx="3105" formatCode="General">
                  <c:v>-0.23368472286351</c:v>
                </c:pt>
                <c:pt idx="3106" formatCode="General">
                  <c:v>-0.23288788959498399</c:v>
                </c:pt>
                <c:pt idx="3107" formatCode="General">
                  <c:v>-0.232104651409792</c:v>
                </c:pt>
                <c:pt idx="3108" formatCode="General">
                  <c:v>-0.231352822379773</c:v>
                </c:pt>
                <c:pt idx="3109" formatCode="General">
                  <c:v>-0.23064762701733399</c:v>
                </c:pt>
                <c:pt idx="3110" formatCode="General">
                  <c:v>-0.23000137860995701</c:v>
                </c:pt>
                <c:pt idx="3111" formatCode="General">
                  <c:v>-0.22942315176705</c:v>
                </c:pt>
                <c:pt idx="3112" formatCode="General">
                  <c:v>-0.22891837406461901</c:v>
                </c:pt>
                <c:pt idx="3113" formatCode="General">
                  <c:v>-0.22848852286099799</c:v>
                </c:pt>
                <c:pt idx="3114" formatCode="General">
                  <c:v>-0.22813115603869499</c:v>
                </c:pt>
                <c:pt idx="3115" formatCode="General">
                  <c:v>-0.22783982999849201</c:v>
                </c:pt>
                <c:pt idx="3116" formatCode="General">
                  <c:v>-0.227603973092013</c:v>
                </c:pt>
                <c:pt idx="3117" formatCode="General">
                  <c:v>-0.227408955335831</c:v>
                </c:pt>
                <c:pt idx="3118" formatCode="General">
                  <c:v>-0.22723630768115699</c:v>
                </c:pt>
                <c:pt idx="3119" formatCode="General">
                  <c:v>-0.227063964177672</c:v>
                </c:pt>
                <c:pt idx="3120" formatCode="General">
                  <c:v>-0.226866597824849</c:v>
                </c:pt>
                <c:pt idx="3121" formatCode="General">
                  <c:v>-0.22661589246595601</c:v>
                </c:pt>
                <c:pt idx="3122" formatCode="General">
                  <c:v>-0.226280953422171</c:v>
                </c:pt>
                <c:pt idx="3123" formatCode="General">
                  <c:v>-0.22582890888049501</c:v>
                </c:pt>
                <c:pt idx="3124" formatCode="General">
                  <c:v>-0.22522535430986201</c:v>
                </c:pt>
                <c:pt idx="3125" formatCode="General">
                  <c:v>-0.22443487837485099</c:v>
                </c:pt>
                <c:pt idx="3126" formatCode="General">
                  <c:v>-0.22342168258540299</c:v>
                </c:pt>
                <c:pt idx="3127" formatCode="General">
                  <c:v>-0.22215016617737501</c:v>
                </c:pt>
                <c:pt idx="3128" formatCode="General">
                  <c:v>-0.22058550612929101</c:v>
                </c:pt>
                <c:pt idx="3129" formatCode="General">
                  <c:v>-0.21869422691450599</c:v>
                </c:pt>
                <c:pt idx="3130" formatCode="General">
                  <c:v>-0.216444754382003</c:v>
                </c:pt>
                <c:pt idx="3131" formatCode="General">
                  <c:v>-0.21380799485968</c:v>
                </c:pt>
                <c:pt idx="3132" formatCode="General">
                  <c:v>-0.21075781892506801</c:v>
                </c:pt>
                <c:pt idx="3133" formatCode="General">
                  <c:v>-0.20727143693917199</c:v>
                </c:pt>
                <c:pt idx="3134" formatCode="General">
                  <c:v>-0.20332978482609801</c:v>
                </c:pt>
                <c:pt idx="3135" formatCode="General">
                  <c:v>-0.19891791983851001</c:v>
                </c:pt>
                <c:pt idx="3136" formatCode="General">
                  <c:v>-0.19402526515944801</c:v>
                </c:pt>
                <c:pt idx="3137" formatCode="General">
                  <c:v>-0.18864584821751601</c:v>
                </c:pt>
                <c:pt idx="3138" formatCode="General">
                  <c:v>-0.18277843234498001</c:v>
                </c:pt>
                <c:pt idx="3139" formatCode="General">
                  <c:v>-0.17642643919711801</c:v>
                </c:pt>
                <c:pt idx="3140" formatCode="General">
                  <c:v>-0.16959799350965399</c:v>
                </c:pt>
                <c:pt idx="3141" formatCode="General">
                  <c:v>-0.16230586064003499</c:v>
                </c:pt>
                <c:pt idx="3142" formatCode="General">
                  <c:v>-0.154567350629951</c:v>
                </c:pt>
                <c:pt idx="3143" formatCode="General">
                  <c:v>-0.14640404568156801</c:v>
                </c:pt>
                <c:pt idx="3144" formatCode="General">
                  <c:v>-0.13784143017199599</c:v>
                </c:pt>
                <c:pt idx="3145" formatCode="General">
                  <c:v>-0.128908651397969</c:v>
                </c:pt>
                <c:pt idx="3146" formatCode="General">
                  <c:v>-0.11963813903426</c:v>
                </c:pt>
                <c:pt idx="3147" formatCode="General">
                  <c:v>-0.11006515151438</c:v>
                </c:pt>
                <c:pt idx="3148" formatCode="General">
                  <c:v>-0.100227396590247</c:v>
                </c:pt>
                <c:pt idx="3149" formatCode="General">
                  <c:v>-9.0164517320729998E-2</c:v>
                </c:pt>
                <c:pt idx="3150" formatCode="General">
                  <c:v>-7.9917562139264403E-2</c:v>
                </c:pt>
                <c:pt idx="3151" formatCode="General">
                  <c:v>-6.95285463722288E-2</c:v>
                </c:pt>
                <c:pt idx="3152" formatCode="General">
                  <c:v>-5.9040007277024797E-2</c:v>
                </c:pt>
                <c:pt idx="3153" formatCode="General">
                  <c:v>-4.8494499603613198E-2</c:v>
                </c:pt>
                <c:pt idx="3154" formatCode="General">
                  <c:v>-3.7934100643101397E-2</c:v>
                </c:pt>
                <c:pt idx="3155" formatCode="General">
                  <c:v>-2.7400094919666201E-2</c:v>
                </c:pt>
                <c:pt idx="3156" formatCode="General">
                  <c:v>-1.6932542206370499E-2</c:v>
                </c:pt>
                <c:pt idx="3157" formatCode="General">
                  <c:v>-6.5700432085047901E-3</c:v>
                </c:pt>
                <c:pt idx="3158" formatCode="General">
                  <c:v>3.6508453714982798E-3</c:v>
                </c:pt>
                <c:pt idx="3159" formatCode="General">
                  <c:v>1.36960213060544E-2</c:v>
                </c:pt>
                <c:pt idx="3160" formatCode="General">
                  <c:v>2.3533793126967999E-2</c:v>
                </c:pt>
                <c:pt idx="3161" formatCode="General">
                  <c:v>3.3134976835948501E-2</c:v>
                </c:pt>
                <c:pt idx="3162" formatCode="General">
                  <c:v>4.2472325263711197E-2</c:v>
                </c:pt>
                <c:pt idx="3163" formatCode="General">
                  <c:v>5.15215268068588E-2</c:v>
                </c:pt>
                <c:pt idx="3164" formatCode="General">
                  <c:v>6.0261702475667998E-2</c:v>
                </c:pt>
                <c:pt idx="3165" formatCode="General">
                  <c:v>6.8674631499819297E-2</c:v>
                </c:pt>
                <c:pt idx="3166" formatCode="General">
                  <c:v>7.6744850740039103E-2</c:v>
                </c:pt>
                <c:pt idx="3167" formatCode="General">
                  <c:v>8.4458736684729599E-2</c:v>
                </c:pt>
                <c:pt idx="3168" formatCode="General">
                  <c:v>9.1804713215497297E-2</c:v>
                </c:pt>
                <c:pt idx="3169" formatCode="General">
                  <c:v>9.8774554660474398E-2</c:v>
                </c:pt>
                <c:pt idx="3170" formatCode="General">
                  <c:v>0.105361994199044</c:v>
                </c:pt>
                <c:pt idx="3171" formatCode="General">
                  <c:v>0.111562624925095</c:v>
                </c:pt>
                <c:pt idx="3172" formatCode="General">
                  <c:v>0.11737345804535999</c:v>
                </c:pt>
                <c:pt idx="3173" formatCode="General">
                  <c:v>0.122792462531679</c:v>
                </c:pt>
                <c:pt idx="3174" formatCode="General">
                  <c:v>0.12781929511345899</c:v>
                </c:pt>
                <c:pt idx="3175" formatCode="General">
                  <c:v>0.13245496592067099</c:v>
                </c:pt>
                <c:pt idx="3176" formatCode="General">
                  <c:v>0.13670134901212999</c:v>
                </c:pt>
                <c:pt idx="3177" formatCode="General">
                  <c:v>0.14056022920988601</c:v>
                </c:pt>
                <c:pt idx="3178" formatCode="General">
                  <c:v>0.14403408529370099</c:v>
                </c:pt>
                <c:pt idx="3179" formatCode="General">
                  <c:v>0.147126449756004</c:v>
                </c:pt>
                <c:pt idx="3180" formatCode="General">
                  <c:v>0.14984108288720499</c:v>
                </c:pt>
                <c:pt idx="3181" formatCode="General">
                  <c:v>0.152181593860299</c:v>
                </c:pt>
                <c:pt idx="3182" formatCode="General">
                  <c:v>0.15415129507804201</c:v>
                </c:pt>
                <c:pt idx="3183" formatCode="General">
                  <c:v>0.15575418860555401</c:v>
                </c:pt>
                <c:pt idx="3184" formatCode="General">
                  <c:v>0.15699487449100299</c:v>
                </c:pt>
                <c:pt idx="3185" formatCode="General">
                  <c:v>0.15787735144817699</c:v>
                </c:pt>
                <c:pt idx="3186" formatCode="General">
                  <c:v>0.158406487537089</c:v>
                </c:pt>
                <c:pt idx="3187" formatCode="General">
                  <c:v>0.15858750182928399</c:v>
                </c:pt>
                <c:pt idx="3188" formatCode="General">
                  <c:v>0.15842528280202001</c:v>
                </c:pt>
                <c:pt idx="3189" formatCode="General">
                  <c:v>0.15792544035159101</c:v>
                </c:pt>
                <c:pt idx="3190" formatCode="General">
                  <c:v>0.15709445376447201</c:v>
                </c:pt>
                <c:pt idx="3191" formatCode="General">
                  <c:v>0.15594016953456399</c:v>
                </c:pt>
                <c:pt idx="3192" formatCode="General">
                  <c:v>0.154471210485499</c:v>
                </c:pt>
                <c:pt idx="3193" formatCode="General">
                  <c:v>0.152696890647711</c:v>
                </c:pt>
                <c:pt idx="3194" formatCode="General">
                  <c:v>0.150628257851664</c:v>
                </c:pt>
                <c:pt idx="3195" formatCode="General">
                  <c:v>0.148277516847339</c:v>
                </c:pt>
                <c:pt idx="3196" formatCode="General">
                  <c:v>0.14565784424441799</c:v>
                </c:pt>
                <c:pt idx="3197" formatCode="General">
                  <c:v>0.14278386990960701</c:v>
                </c:pt>
                <c:pt idx="3198" formatCode="General">
                  <c:v>0.13967216688124701</c:v>
                </c:pt>
                <c:pt idx="3199" formatCode="General">
                  <c:v>0.13634107290981201</c:v>
                </c:pt>
                <c:pt idx="3200" formatCode="General">
                  <c:v>0.132809944500349</c:v>
                </c:pt>
                <c:pt idx="3201" formatCode="General">
                  <c:v>0.12909994187885299</c:v>
                </c:pt>
                <c:pt idx="3202" formatCode="General">
                  <c:v>0.125233356441939</c:v>
                </c:pt>
                <c:pt idx="3203" formatCode="General">
                  <c:v>0.121233860946134</c:v>
                </c:pt>
                <c:pt idx="3204" formatCode="General">
                  <c:v>0.117126788528759</c:v>
                </c:pt>
                <c:pt idx="3205" formatCode="General">
                  <c:v>0.11293770270680201</c:v>
                </c:pt>
                <c:pt idx="3206" formatCode="General">
                  <c:v>0.108692562554332</c:v>
                </c:pt>
                <c:pt idx="3207" formatCode="General">
                  <c:v>0.104418128320192</c:v>
                </c:pt>
                <c:pt idx="3208" formatCode="General">
                  <c:v>0.100142188974046</c:v>
                </c:pt>
                <c:pt idx="3209" formatCode="General">
                  <c:v>9.5891661465916198E-2</c:v>
                </c:pt>
                <c:pt idx="3210" formatCode="General">
                  <c:v>9.16932525291871E-2</c:v>
                </c:pt>
                <c:pt idx="3211" formatCode="General">
                  <c:v>8.75733504305857E-2</c:v>
                </c:pt>
                <c:pt idx="3212" formatCode="General">
                  <c:v>8.3557203249328402E-2</c:v>
                </c:pt>
                <c:pt idx="3213" formatCode="General">
                  <c:v>7.9668831665974896E-2</c:v>
                </c:pt>
                <c:pt idx="3214" formatCode="General">
                  <c:v>7.59303074756605E-2</c:v>
                </c:pt>
                <c:pt idx="3215" formatCode="General">
                  <c:v>7.2362283147975395E-2</c:v>
                </c:pt>
                <c:pt idx="3216" formatCode="General">
                  <c:v>6.8983229776108698E-2</c:v>
                </c:pt>
                <c:pt idx="3217" formatCode="General">
                  <c:v>6.5809259860067706E-2</c:v>
                </c:pt>
                <c:pt idx="3218" formatCode="General">
                  <c:v>6.2853955515154797E-2</c:v>
                </c:pt>
                <c:pt idx="3219" formatCode="General">
                  <c:v>6.0128086239146401E-2</c:v>
                </c:pt>
                <c:pt idx="3220" formatCode="General">
                  <c:v>5.7639540419866901E-2</c:v>
                </c:pt>
                <c:pt idx="3221" formatCode="General">
                  <c:v>5.5393278494732801E-2</c:v>
                </c:pt>
                <c:pt idx="3222" formatCode="General">
                  <c:v>5.3391213813678499E-2</c:v>
                </c:pt>
                <c:pt idx="3223" formatCode="General">
                  <c:v>5.1632136791487301E-2</c:v>
                </c:pt>
                <c:pt idx="3224" formatCode="General">
                  <c:v>5.0111702354999503E-2</c:v>
                </c:pt>
                <c:pt idx="3225" formatCode="General">
                  <c:v>4.8822640705378E-2</c:v>
                </c:pt>
                <c:pt idx="3226" formatCode="General">
                  <c:v>4.7754895522669399E-2</c:v>
                </c:pt>
                <c:pt idx="3227" formatCode="General">
                  <c:v>4.6895625166211999E-2</c:v>
                </c:pt>
                <c:pt idx="3228" formatCode="General">
                  <c:v>4.6229481432904701E-2</c:v>
                </c:pt>
                <c:pt idx="3229" formatCode="General">
                  <c:v>4.57389218327151E-2</c:v>
                </c:pt>
                <c:pt idx="3230" formatCode="General">
                  <c:v>4.5404390628337003E-2</c:v>
                </c:pt>
                <c:pt idx="3231" formatCode="General">
                  <c:v>4.5204676348716701E-2</c:v>
                </c:pt>
                <c:pt idx="3232" formatCode="General">
                  <c:v>4.5117240515139802E-2</c:v>
                </c:pt>
                <c:pt idx="3233" formatCode="General">
                  <c:v>4.5118580731765397E-2</c:v>
                </c:pt>
                <c:pt idx="3234" formatCode="General">
                  <c:v>4.5184599037940802E-2</c:v>
                </c:pt>
                <c:pt idx="3235" formatCode="General">
                  <c:v>4.52909985776659E-2</c:v>
                </c:pt>
                <c:pt idx="3236" formatCode="General">
                  <c:v>4.5413664203228302E-2</c:v>
                </c:pt>
                <c:pt idx="3237" formatCode="General">
                  <c:v>4.55290414924822E-2</c:v>
                </c:pt>
                <c:pt idx="3238" formatCode="General">
                  <c:v>4.5614565617560998E-2</c:v>
                </c:pt>
                <c:pt idx="3239" formatCode="General">
                  <c:v>4.5648974858148998E-2</c:v>
                </c:pt>
                <c:pt idx="3240" formatCode="General">
                  <c:v>4.5612653778786899E-2</c:v>
                </c:pt>
                <c:pt idx="3241" formatCode="General">
                  <c:v>4.5487939414584601E-2</c:v>
                </c:pt>
                <c:pt idx="3242" formatCode="General">
                  <c:v>4.5259363577236603E-2</c:v>
                </c:pt>
                <c:pt idx="3243" formatCode="General">
                  <c:v>4.4913992736908999E-2</c:v>
                </c:pt>
                <c:pt idx="3244" formatCode="General">
                  <c:v>4.44416435896752E-2</c:v>
                </c:pt>
                <c:pt idx="3245" formatCode="General">
                  <c:v>4.3834954711261503E-2</c:v>
                </c:pt>
                <c:pt idx="3246" formatCode="General">
                  <c:v>4.3089451611807598E-2</c:v>
                </c:pt>
                <c:pt idx="3247" formatCode="General">
                  <c:v>4.2203765923943599E-2</c:v>
                </c:pt>
                <c:pt idx="3248" formatCode="General">
                  <c:v>4.1179585840239903E-2</c:v>
                </c:pt>
                <c:pt idx="3249" formatCode="General">
                  <c:v>4.0021573223686303E-2</c:v>
                </c:pt>
                <c:pt idx="3250" formatCode="General">
                  <c:v>3.8737297002293197E-2</c:v>
                </c:pt>
                <c:pt idx="3251" formatCode="General">
                  <c:v>3.7337117171558597E-2</c:v>
                </c:pt>
                <c:pt idx="3252" formatCode="General">
                  <c:v>3.5833976948999299E-2</c:v>
                </c:pt>
                <c:pt idx="3253" formatCode="General">
                  <c:v>3.4243158309227001E-2</c:v>
                </c:pt>
                <c:pt idx="3254" formatCode="General">
                  <c:v>3.2582068981327601E-2</c:v>
                </c:pt>
                <c:pt idx="3255" formatCode="General">
                  <c:v>3.08698615928109E-2</c:v>
                </c:pt>
                <c:pt idx="3256" formatCode="General">
                  <c:v>2.91271938647607E-2</c:v>
                </c:pt>
                <c:pt idx="3257" formatCode="General">
                  <c:v>2.7375784371354302E-2</c:v>
                </c:pt>
                <c:pt idx="3258" formatCode="General">
                  <c:v>2.56379753930405E-2</c:v>
                </c:pt>
                <c:pt idx="3259" formatCode="General">
                  <c:v>2.3936492211623198E-2</c:v>
                </c:pt>
                <c:pt idx="3260" formatCode="General">
                  <c:v>2.2294025382324101E-2</c:v>
                </c:pt>
                <c:pt idx="3261" formatCode="General">
                  <c:v>2.0732766071968198E-2</c:v>
                </c:pt>
                <c:pt idx="3262" formatCode="General">
                  <c:v>1.92739436151158E-2</c:v>
                </c:pt>
                <c:pt idx="3263" formatCode="General">
                  <c:v>1.7937535802445798E-2</c:v>
                </c:pt>
                <c:pt idx="3264" formatCode="General">
                  <c:v>1.6741987262906301E-2</c:v>
                </c:pt>
                <c:pt idx="3265" formatCode="General">
                  <c:v>1.5703715905003302E-2</c:v>
                </c:pt>
                <c:pt idx="3266" formatCode="General">
                  <c:v>1.48368847540414E-2</c:v>
                </c:pt>
                <c:pt idx="3267" formatCode="General">
                  <c:v>1.41531098223602E-2</c:v>
                </c:pt>
                <c:pt idx="3268" formatCode="General">
                  <c:v>1.3661232150776101E-2</c:v>
                </c:pt>
                <c:pt idx="3269" formatCode="General">
                  <c:v>1.33672106507588E-2</c:v>
                </c:pt>
                <c:pt idx="3270" formatCode="General">
                  <c:v>1.32738211380076E-2</c:v>
                </c:pt>
                <c:pt idx="3271" formatCode="General">
                  <c:v>1.3380635240567E-2</c:v>
                </c:pt>
                <c:pt idx="3272" formatCode="General">
                  <c:v>1.36840856913458E-2</c:v>
                </c:pt>
                <c:pt idx="3273" formatCode="General">
                  <c:v>1.41773748287384E-2</c:v>
                </c:pt>
                <c:pt idx="3274" formatCode="General">
                  <c:v>1.4850586331337699E-2</c:v>
                </c:pt>
                <c:pt idx="3275" formatCode="General">
                  <c:v>1.5690801811412101E-2</c:v>
                </c:pt>
                <c:pt idx="3276" formatCode="General">
                  <c:v>1.6682158102825001E-2</c:v>
                </c:pt>
                <c:pt idx="3277" formatCode="General">
                  <c:v>1.7806209102746599E-2</c:v>
                </c:pt>
                <c:pt idx="3278" formatCode="General">
                  <c:v>1.9042173965254601E-2</c:v>
                </c:pt>
                <c:pt idx="3279" formatCode="General">
                  <c:v>2.0367182113218901E-2</c:v>
                </c:pt>
                <c:pt idx="3280" formatCode="General">
                  <c:v>2.1756637442239501E-2</c:v>
                </c:pt>
                <c:pt idx="3281" formatCode="General">
                  <c:v>2.31845357472205E-2</c:v>
                </c:pt>
                <c:pt idx="3282" formatCode="General">
                  <c:v>2.4623883917849799E-2</c:v>
                </c:pt>
                <c:pt idx="3283" formatCode="General">
                  <c:v>2.60471642628732E-2</c:v>
                </c:pt>
                <c:pt idx="3284" formatCode="General">
                  <c:v>2.7426762619785001E-2</c:v>
                </c:pt>
                <c:pt idx="3285" formatCode="General">
                  <c:v>2.8735304825098101E-2</c:v>
                </c:pt>
                <c:pt idx="3286" formatCode="General">
                  <c:v>2.9946159860727999E-2</c:v>
                </c:pt>
                <c:pt idx="3287" formatCode="General">
                  <c:v>3.1033848403874999E-2</c:v>
                </c:pt>
                <c:pt idx="3288" formatCode="General">
                  <c:v>3.1974394720084502E-2</c:v>
                </c:pt>
                <c:pt idx="3289" formatCode="General">
                  <c:v>3.2745873620273203E-2</c:v>
                </c:pt>
                <c:pt idx="3290" formatCode="General">
                  <c:v>3.3328633112363601E-2</c:v>
                </c:pt>
                <c:pt idx="3291" formatCode="General">
                  <c:v>3.3705635317954501E-2</c:v>
                </c:pt>
                <c:pt idx="3292" formatCode="General">
                  <c:v>3.3862847780402799E-2</c:v>
                </c:pt>
                <c:pt idx="3293" formatCode="General">
                  <c:v>3.3789395212201402E-2</c:v>
                </c:pt>
                <c:pt idx="3294" formatCode="General">
                  <c:v>3.3477830203806902E-2</c:v>
                </c:pt>
                <c:pt idx="3295" formatCode="General">
                  <c:v>3.2924246615159199E-2</c:v>
                </c:pt>
                <c:pt idx="3296" formatCode="General">
                  <c:v>3.2128510871225001E-2</c:v>
                </c:pt>
                <c:pt idx="3297" formatCode="General">
                  <c:v>3.1094223593820799E-2</c:v>
                </c:pt>
                <c:pt idx="3298" formatCode="General">
                  <c:v>2.9828747240769199E-2</c:v>
                </c:pt>
                <c:pt idx="3299" formatCode="General">
                  <c:v>2.8343186488084801E-2</c:v>
                </c:pt>
                <c:pt idx="3300" formatCode="General">
                  <c:v>2.66522013131066E-2</c:v>
                </c:pt>
                <c:pt idx="3301" formatCode="General">
                  <c:v>2.4773975168819899E-2</c:v>
                </c:pt>
                <c:pt idx="3302" formatCode="General">
                  <c:v>2.2729889863035299E-2</c:v>
                </c:pt>
                <c:pt idx="3303" formatCode="General">
                  <c:v>2.0544368926779199E-2</c:v>
                </c:pt>
                <c:pt idx="3304" formatCode="General">
                  <c:v>1.8244646237879299E-2</c:v>
                </c:pt>
                <c:pt idx="3305" formatCode="General">
                  <c:v>1.5860242760500801E-2</c:v>
                </c:pt>
                <c:pt idx="3306" formatCode="General">
                  <c:v>1.34226944094166E-2</c:v>
                </c:pt>
                <c:pt idx="3307" formatCode="General">
                  <c:v>1.0965207794293099E-2</c:v>
                </c:pt>
                <c:pt idx="3308" formatCode="General">
                  <c:v>8.5222023008660695E-3</c:v>
                </c:pt>
                <c:pt idx="3309" formatCode="General">
                  <c:v>6.1288599688033001E-3</c:v>
                </c:pt>
                <c:pt idx="3310" formatCode="General">
                  <c:v>3.8205635143321801E-3</c:v>
                </c:pt>
                <c:pt idx="3311" formatCode="General">
                  <c:v>1.6326395410018099E-3</c:v>
                </c:pt>
                <c:pt idx="3312" formatCode="General">
                  <c:v>-4.0015633625543298E-4</c:v>
                </c:pt>
                <c:pt idx="3313" formatCode="General">
                  <c:v>-2.2441823435320001E-3</c:v>
                </c:pt>
                <c:pt idx="3314" formatCode="General">
                  <c:v>-3.86727366909414E-3</c:v>
                </c:pt>
                <c:pt idx="3315" formatCode="General">
                  <c:v>-5.2391870818184298E-3</c:v>
                </c:pt>
                <c:pt idx="3316" formatCode="General">
                  <c:v>-6.3319851278674502E-3</c:v>
                </c:pt>
                <c:pt idx="3317" formatCode="General">
                  <c:v>-7.1204421762046197E-3</c:v>
                </c:pt>
                <c:pt idx="3318" formatCode="General">
                  <c:v>-7.5823189423909502E-3</c:v>
                </c:pt>
                <c:pt idx="3319" formatCode="General">
                  <c:v>-7.6986555088382402E-3</c:v>
                </c:pt>
                <c:pt idx="3320" formatCode="General">
                  <c:v>-7.4540506421616696E-3</c:v>
                </c:pt>
                <c:pt idx="3321" formatCode="General">
                  <c:v>-6.8369132490435896E-3</c:v>
                </c:pt>
                <c:pt idx="3322" formatCode="General">
                  <c:v>-5.8396259668161204E-3</c:v>
                </c:pt>
                <c:pt idx="3323" formatCode="General">
                  <c:v>-4.4585665408622202E-3</c:v>
                </c:pt>
                <c:pt idx="3324" formatCode="General">
                  <c:v>-2.6941639178311798E-3</c:v>
                </c:pt>
                <c:pt idx="3325" formatCode="General">
                  <c:v>-5.50954100957842E-4</c:v>
                </c:pt>
                <c:pt idx="3326" formatCode="General">
                  <c:v>1.9624211947668101E-3</c:v>
                </c:pt>
                <c:pt idx="3327" formatCode="General">
                  <c:v>4.8332878372648498E-3</c:v>
                </c:pt>
                <c:pt idx="3328" formatCode="General">
                  <c:v>8.0451742718787092E-3</c:v>
                </c:pt>
                <c:pt idx="3329" formatCode="General">
                  <c:v>1.1577988342725699E-2</c:v>
                </c:pt>
                <c:pt idx="3330" formatCode="General">
                  <c:v>1.54082053237989E-2</c:v>
                </c:pt>
                <c:pt idx="3331" formatCode="General">
                  <c:v>1.95090900318921E-2</c:v>
                </c:pt>
                <c:pt idx="3332" formatCode="General">
                  <c:v>2.3851044865170899E-2</c:v>
                </c:pt>
                <c:pt idx="3333" formatCode="General">
                  <c:v>2.8401974819229899E-2</c:v>
                </c:pt>
                <c:pt idx="3334" formatCode="General">
                  <c:v>3.3127592891006002E-2</c:v>
                </c:pt>
                <c:pt idx="3335" formatCode="General">
                  <c:v>3.7991875824688603E-2</c:v>
                </c:pt>
                <c:pt idx="3336" formatCode="General">
                  <c:v>4.2957447726241597E-2</c:v>
                </c:pt>
                <c:pt idx="3337" formatCode="General">
                  <c:v>4.7985926692474097E-2</c:v>
                </c:pt>
                <c:pt idx="3338" formatCode="General">
                  <c:v>5.30383485884608E-2</c:v>
                </c:pt>
                <c:pt idx="3339" formatCode="General">
                  <c:v>5.80756620814942E-2</c:v>
                </c:pt>
                <c:pt idx="3340" formatCode="General">
                  <c:v>6.3059131597499096E-2</c:v>
                </c:pt>
                <c:pt idx="3341" formatCode="General">
                  <c:v>6.7950746308125698E-2</c:v>
                </c:pt>
                <c:pt idx="3342" formatCode="General">
                  <c:v>7.2713616149741894E-2</c:v>
                </c:pt>
                <c:pt idx="3343" formatCode="General">
                  <c:v>7.7312288752013805E-2</c:v>
                </c:pt>
                <c:pt idx="3344" formatCode="General">
                  <c:v>8.1713230629003597E-2</c:v>
                </c:pt>
                <c:pt idx="3345" formatCode="General">
                  <c:v>8.5885056142434302E-2</c:v>
                </c:pt>
                <c:pt idx="3346" formatCode="General">
                  <c:v>8.9798838890718505E-2</c:v>
                </c:pt>
                <c:pt idx="3347" formatCode="General">
                  <c:v>9.3428520466316195E-2</c:v>
                </c:pt>
                <c:pt idx="3348" formatCode="General">
                  <c:v>9.6750971961717197E-2</c:v>
                </c:pt>
                <c:pt idx="3349" formatCode="General">
                  <c:v>9.9746232788364295E-2</c:v>
                </c:pt>
                <c:pt idx="3350" formatCode="General">
                  <c:v>0.10239770225613801</c:v>
                </c:pt>
                <c:pt idx="3351" formatCode="General">
                  <c:v>0.10469225316812</c:v>
                </c:pt>
                <c:pt idx="3352" formatCode="General">
                  <c:v>0.106620280864616</c:v>
                </c:pt>
                <c:pt idx="3353" formatCode="General">
                  <c:v>0.108175796612258</c:v>
                </c:pt>
                <c:pt idx="3354" formatCode="General">
                  <c:v>0.109356408459961</c:v>
                </c:pt>
                <c:pt idx="3355" formatCode="General">
                  <c:v>0.11016318493985</c:v>
                </c:pt>
                <c:pt idx="3356" formatCode="General">
                  <c:v>0.110600612402925</c:v>
                </c:pt>
                <c:pt idx="3357" formatCode="General">
                  <c:v>0.11067674430469999</c:v>
                </c:pt>
                <c:pt idx="3358" formatCode="General">
                  <c:v>0.110402458663695</c:v>
                </c:pt>
                <c:pt idx="3359" formatCode="General">
                  <c:v>0.10979084777430401</c:v>
                </c:pt>
                <c:pt idx="3360" formatCode="General">
                  <c:v>0.10885881813103999</c:v>
                </c:pt>
                <c:pt idx="3361" formatCode="General">
                  <c:v>0.107625967622634</c:v>
                </c:pt>
                <c:pt idx="3362" formatCode="General">
                  <c:v>0.10611279755093</c:v>
                </c:pt>
                <c:pt idx="3363" formatCode="General">
                  <c:v>0.104342704277365</c:v>
                </c:pt>
                <c:pt idx="3364" formatCode="General">
                  <c:v>0.10234046170642699</c:v>
                </c:pt>
                <c:pt idx="3365" formatCode="General">
                  <c:v>0.10013150663949399</c:v>
                </c:pt>
                <c:pt idx="3366" formatCode="General">
                  <c:v>9.7743004502925501E-2</c:v>
                </c:pt>
                <c:pt idx="3367" formatCode="General">
                  <c:v>9.5202244229121796E-2</c:v>
                </c:pt>
                <c:pt idx="3368" formatCode="General">
                  <c:v>9.2536025981965198E-2</c:v>
                </c:pt>
                <c:pt idx="3369" formatCode="General">
                  <c:v>8.97713436800502E-2</c:v>
                </c:pt>
                <c:pt idx="3370" formatCode="General">
                  <c:v>8.6935071364359101E-2</c:v>
                </c:pt>
                <c:pt idx="3371" formatCode="General">
                  <c:v>8.4053039989028605E-2</c:v>
                </c:pt>
                <c:pt idx="3372" formatCode="General">
                  <c:v>8.1150141892704697E-2</c:v>
                </c:pt>
                <c:pt idx="3373" formatCode="General">
                  <c:v>7.8249006344587299E-2</c:v>
                </c:pt>
                <c:pt idx="3374" formatCode="General">
                  <c:v>7.5370375145817806E-2</c:v>
                </c:pt>
                <c:pt idx="3375" formatCode="General">
                  <c:v>7.2534108603098502E-2</c:v>
                </c:pt>
                <c:pt idx="3376" formatCode="General">
                  <c:v>6.9756991805579899E-2</c:v>
                </c:pt>
                <c:pt idx="3377" formatCode="General">
                  <c:v>6.7053121969944798E-2</c:v>
                </c:pt>
                <c:pt idx="3378" formatCode="General">
                  <c:v>6.4434642297206496E-2</c:v>
                </c:pt>
                <c:pt idx="3379" formatCode="General">
                  <c:v>6.1910761356804699E-2</c:v>
                </c:pt>
                <c:pt idx="3380" formatCode="General">
                  <c:v>5.9487285603025498E-2</c:v>
                </c:pt>
                <c:pt idx="3381" formatCode="General">
                  <c:v>5.7166916962939303E-2</c:v>
                </c:pt>
                <c:pt idx="3382" formatCode="General">
                  <c:v>5.4950182575807902E-2</c:v>
                </c:pt>
                <c:pt idx="3383" formatCode="General">
                  <c:v>5.2834671287092301E-2</c:v>
                </c:pt>
                <c:pt idx="3384" formatCode="General">
                  <c:v>5.08142332218465E-2</c:v>
                </c:pt>
                <c:pt idx="3385" formatCode="General">
                  <c:v>4.8880016182798199E-2</c:v>
                </c:pt>
                <c:pt idx="3386" formatCode="General">
                  <c:v>4.7021538402377903E-2</c:v>
                </c:pt>
                <c:pt idx="3387" formatCode="General">
                  <c:v>4.52249830847661E-2</c:v>
                </c:pt>
                <c:pt idx="3388" formatCode="General">
                  <c:v>4.34736014259169E-2</c:v>
                </c:pt>
                <c:pt idx="3389" formatCode="General">
                  <c:v>4.1749469500233199E-2</c:v>
                </c:pt>
                <c:pt idx="3390" formatCode="General">
                  <c:v>4.0032991940096602E-2</c:v>
                </c:pt>
                <c:pt idx="3391" formatCode="General">
                  <c:v>3.8302303131775003E-2</c:v>
                </c:pt>
                <c:pt idx="3392" formatCode="General">
                  <c:v>3.6534809263594398E-2</c:v>
                </c:pt>
                <c:pt idx="3393" formatCode="General">
                  <c:v>3.4706770881815001E-2</c:v>
                </c:pt>
                <c:pt idx="3394" formatCode="General">
                  <c:v>3.2793686240583E-2</c:v>
                </c:pt>
                <c:pt idx="3395" formatCode="General">
                  <c:v>3.0770810580830001E-2</c:v>
                </c:pt>
                <c:pt idx="3396" formatCode="General">
                  <c:v>2.8613182713065701E-2</c:v>
                </c:pt>
                <c:pt idx="3397" formatCode="General">
                  <c:v>2.6297622408877099E-2</c:v>
                </c:pt>
                <c:pt idx="3398" formatCode="General">
                  <c:v>2.3800934326913801E-2</c:v>
                </c:pt>
                <c:pt idx="3399" formatCode="General">
                  <c:v>2.1100105639330399E-2</c:v>
                </c:pt>
                <c:pt idx="3400" formatCode="General">
                  <c:v>1.8174865156175599E-2</c:v>
                </c:pt>
                <c:pt idx="3401" formatCode="General">
                  <c:v>1.5006949972079599E-2</c:v>
                </c:pt>
                <c:pt idx="3402" formatCode="General">
                  <c:v>1.15794962446364E-2</c:v>
                </c:pt>
                <c:pt idx="3403" formatCode="General">
                  <c:v>7.8776979591043492E-3</c:v>
                </c:pt>
                <c:pt idx="3404" formatCode="General">
                  <c:v>3.8899720585076499E-3</c:v>
                </c:pt>
                <c:pt idx="3405" formatCode="General">
                  <c:v>-3.92509415618672E-4</c:v>
                </c:pt>
                <c:pt idx="3406" formatCode="General">
                  <c:v>-4.9754621421972999E-3</c:v>
                </c:pt>
                <c:pt idx="3407" formatCode="General">
                  <c:v>-9.8611633580035201E-3</c:v>
                </c:pt>
                <c:pt idx="3408" formatCode="General">
                  <c:v>-1.50498057156002E-2</c:v>
                </c:pt>
                <c:pt idx="3409" formatCode="General">
                  <c:v>-2.0538175597999302E-2</c:v>
                </c:pt>
                <c:pt idx="3410" formatCode="General">
                  <c:v>-2.6319074026512901E-2</c:v>
                </c:pt>
                <c:pt idx="3411" formatCode="General">
                  <c:v>-3.23821151614299E-2</c:v>
                </c:pt>
                <c:pt idx="3412" formatCode="General">
                  <c:v>-3.8714165200810301E-2</c:v>
                </c:pt>
                <c:pt idx="3413" formatCode="General">
                  <c:v>-4.5299021398149002E-2</c:v>
                </c:pt>
                <c:pt idx="3414" formatCode="General">
                  <c:v>-5.2117615747964197E-2</c:v>
                </c:pt>
                <c:pt idx="3415" formatCode="General">
                  <c:v>-5.9148250691137202E-2</c:v>
                </c:pt>
                <c:pt idx="3416" formatCode="General">
                  <c:v>-6.6366841214631503E-2</c:v>
                </c:pt>
                <c:pt idx="3417" formatCode="General">
                  <c:v>-7.3747126479228903E-2</c:v>
                </c:pt>
                <c:pt idx="3418" formatCode="General">
                  <c:v>-8.1261094422095406E-2</c:v>
                </c:pt>
                <c:pt idx="3419" formatCode="General">
                  <c:v>-8.8879249435990099E-2</c:v>
                </c:pt>
                <c:pt idx="3420" formatCode="General">
                  <c:v>-9.6570856209838796E-2</c:v>
                </c:pt>
                <c:pt idx="3421" formatCode="General">
                  <c:v>-0.104304443091673</c:v>
                </c:pt>
                <c:pt idx="3422" formatCode="General">
                  <c:v>-0.11204812907836</c:v>
                </c:pt>
                <c:pt idx="3423" formatCode="General">
                  <c:v>-0.119769945800038</c:v>
                </c:pt>
                <c:pt idx="3424" formatCode="General">
                  <c:v>-0.12743822019823001</c:v>
                </c:pt>
                <c:pt idx="3425" formatCode="General">
                  <c:v>-0.13502194431216799</c:v>
                </c:pt>
                <c:pt idx="3426" formatCode="General">
                  <c:v>-0.14249108957716999</c:v>
                </c:pt>
                <c:pt idx="3427" formatCode="General">
                  <c:v>-0.149817012108865</c:v>
                </c:pt>
                <c:pt idx="3428" formatCode="General">
                  <c:v>-0.15697264006557901</c:v>
                </c:pt>
                <c:pt idx="3429" formatCode="General">
                  <c:v>-0.16393279566730301</c:v>
                </c:pt>
                <c:pt idx="3430" formatCode="General">
                  <c:v>-0.17067445556967301</c:v>
                </c:pt>
                <c:pt idx="3431" formatCode="General">
                  <c:v>-0.17717690482485501</c:v>
                </c:pt>
                <c:pt idx="3432" formatCode="General">
                  <c:v>-0.18342193416312799</c:v>
                </c:pt>
                <c:pt idx="3433" formatCode="General">
                  <c:v>-0.18939392325997501</c:v>
                </c:pt>
                <c:pt idx="3434" formatCode="General">
                  <c:v>-0.19507996828378901</c:v>
                </c:pt>
                <c:pt idx="3435" formatCode="General">
                  <c:v>-0.20046991889235799</c:v>
                </c:pt>
                <c:pt idx="3436" formatCode="General">
                  <c:v>-0.20555651182913301</c:v>
                </c:pt>
                <c:pt idx="3437" formatCode="General">
                  <c:v>-0.210334778337015</c:v>
                </c:pt>
                <c:pt idx="3438" formatCode="General">
                  <c:v>-0.21480264711474001</c:v>
                </c:pt>
                <c:pt idx="3439" formatCode="General">
                  <c:v>-0.21896029550461901</c:v>
                </c:pt>
                <c:pt idx="3440" formatCode="General">
                  <c:v>-0.222809974329128</c:v>
                </c:pt>
                <c:pt idx="3441" formatCode="General">
                  <c:v>-0.22635663612418</c:v>
                </c:pt>
                <c:pt idx="3442" formatCode="General">
                  <c:v>-0.22960643709343001</c:v>
                </c:pt>
                <c:pt idx="3443" formatCode="General">
                  <c:v>-0.23256729301087201</c:v>
                </c:pt>
                <c:pt idx="3444" formatCode="General">
                  <c:v>-0.23524899283244399</c:v>
                </c:pt>
                <c:pt idx="3445" formatCode="General">
                  <c:v>-0.237661652997469</c:v>
                </c:pt>
                <c:pt idx="3446" formatCode="General">
                  <c:v>-0.23981630186317099</c:v>
                </c:pt>
                <c:pt idx="3447" formatCode="General">
                  <c:v>-0.241725131643761</c:v>
                </c:pt>
                <c:pt idx="3448" formatCode="General">
                  <c:v>-0.24340053157208599</c:v>
                </c:pt>
                <c:pt idx="3449" formatCode="General">
                  <c:v>-0.244854551769803</c:v>
                </c:pt>
                <c:pt idx="3450" formatCode="General">
                  <c:v>-0.246098084354891</c:v>
                </c:pt>
                <c:pt idx="3451" formatCode="General">
                  <c:v>-0.24714223394703999</c:v>
                </c:pt>
                <c:pt idx="3452" formatCode="General">
                  <c:v>-0.247997636213179</c:v>
                </c:pt>
                <c:pt idx="3453" formatCode="General">
                  <c:v>-0.24867314161616799</c:v>
                </c:pt>
                <c:pt idx="3454" formatCode="General">
                  <c:v>-0.249177235517579</c:v>
                </c:pt>
                <c:pt idx="3455" formatCode="General">
                  <c:v>-0.249517005951748</c:v>
                </c:pt>
                <c:pt idx="3456" formatCode="General">
                  <c:v>-0.249697953338235</c:v>
                </c:pt>
                <c:pt idx="3457" formatCode="General">
                  <c:v>-0.24972410233585901</c:v>
                </c:pt>
                <c:pt idx="3458" formatCode="General">
                  <c:v>-0.249598677808826</c:v>
                </c:pt>
                <c:pt idx="3459" formatCode="General">
                  <c:v>-0.24932419773522299</c:v>
                </c:pt>
                <c:pt idx="3460" formatCode="General">
                  <c:v>-0.248900912166306</c:v>
                </c:pt>
                <c:pt idx="3461" formatCode="General">
                  <c:v>-0.24832802264125101</c:v>
                </c:pt>
                <c:pt idx="3462" formatCode="General">
                  <c:v>-0.24760455884201399</c:v>
                </c:pt>
                <c:pt idx="3463" formatCode="General">
                  <c:v>-0.246728516736581</c:v>
                </c:pt>
                <c:pt idx="3464" formatCode="General">
                  <c:v>-0.24569699265205699</c:v>
                </c:pt>
                <c:pt idx="3465" formatCode="General">
                  <c:v>-0.24450704679496399</c:v>
                </c:pt>
                <c:pt idx="3466" formatCode="General">
                  <c:v>-0.24315591131579101</c:v>
                </c:pt>
                <c:pt idx="3467" formatCode="General">
                  <c:v>-0.24164014272418</c:v>
                </c:pt>
                <c:pt idx="3468" formatCode="General">
                  <c:v>-0.239956848573458</c:v>
                </c:pt>
                <c:pt idx="3469" formatCode="General">
                  <c:v>-0.23810395935226</c:v>
                </c:pt>
                <c:pt idx="3470" formatCode="General">
                  <c:v>-0.23607931667419199</c:v>
                </c:pt>
                <c:pt idx="3471" formatCode="General">
                  <c:v>-0.233882417581428</c:v>
                </c:pt>
                <c:pt idx="3472" formatCode="General">
                  <c:v>-0.23151407733354001</c:v>
                </c:pt>
                <c:pt idx="3473" formatCode="General">
                  <c:v>-0.22897590439387699</c:v>
                </c:pt>
                <c:pt idx="3474" formatCode="General">
                  <c:v>-0.22627135180312399</c:v>
                </c:pt>
                <c:pt idx="3475" formatCode="General">
                  <c:v>-0.223405229004493</c:v>
                </c:pt>
                <c:pt idx="3476" formatCode="General">
                  <c:v>-0.22038355418574099</c:v>
                </c:pt>
                <c:pt idx="3477" formatCode="General">
                  <c:v>-0.21721403275131199</c:v>
                </c:pt>
                <c:pt idx="3478" formatCode="General">
                  <c:v>-0.213905999886328</c:v>
                </c:pt>
                <c:pt idx="3479" formatCode="General">
                  <c:v>-0.210470780695107</c:v>
                </c:pt>
                <c:pt idx="3480" formatCode="General">
                  <c:v>-0.20692090852752801</c:v>
                </c:pt>
                <c:pt idx="3481" formatCode="General">
                  <c:v>-0.20326975669268199</c:v>
                </c:pt>
                <c:pt idx="3482" formatCode="General">
                  <c:v>-0.199531337774845</c:v>
                </c:pt>
                <c:pt idx="3483" formatCode="General">
                  <c:v>-0.19572115099786899</c:v>
                </c:pt>
                <c:pt idx="3484" formatCode="General">
                  <c:v>-0.19185546623937</c:v>
                </c:pt>
                <c:pt idx="3485" formatCode="General">
                  <c:v>-0.187950929291437</c:v>
                </c:pt>
                <c:pt idx="3486" formatCode="General">
                  <c:v>-0.18402422675104799</c:v>
                </c:pt>
                <c:pt idx="3487" formatCode="General">
                  <c:v>-0.180091225024583</c:v>
                </c:pt>
                <c:pt idx="3488" formatCode="General">
                  <c:v>-0.176167259346282</c:v>
                </c:pt>
                <c:pt idx="3489" formatCode="General">
                  <c:v>-0.17226700325539701</c:v>
                </c:pt>
                <c:pt idx="3490" formatCode="General">
                  <c:v>-0.16840427943356701</c:v>
                </c:pt>
                <c:pt idx="3491" formatCode="General">
                  <c:v>-0.164591344072125</c:v>
                </c:pt>
                <c:pt idx="3492" formatCode="General">
                  <c:v>-0.16083880706005399</c:v>
                </c:pt>
                <c:pt idx="3493" formatCode="General">
                  <c:v>-0.157156119070782</c:v>
                </c:pt>
                <c:pt idx="3494" formatCode="General">
                  <c:v>-0.153550452029936</c:v>
                </c:pt>
                <c:pt idx="3495" formatCode="General">
                  <c:v>-0.15002606832179499</c:v>
                </c:pt>
                <c:pt idx="3496" formatCode="General">
                  <c:v>-0.14658501533538101</c:v>
                </c:pt>
                <c:pt idx="3497" formatCode="General">
                  <c:v>-0.14322743882323999</c:v>
                </c:pt>
                <c:pt idx="3498" formatCode="General">
                  <c:v>-0.13995173463576199</c:v>
                </c:pt>
                <c:pt idx="3499" formatCode="General">
                  <c:v>-0.13675312645950999</c:v>
                </c:pt>
                <c:pt idx="3500" formatCode="General">
                  <c:v>-0.13362443726280701</c:v>
                </c:pt>
                <c:pt idx="3501" formatCode="General">
                  <c:v>-0.13055703579233399</c:v>
                </c:pt>
                <c:pt idx="3502" formatCode="General">
                  <c:v>-0.127539669630889</c:v>
                </c:pt>
                <c:pt idx="3503" formatCode="General">
                  <c:v>-0.124559852366805</c:v>
                </c:pt>
                <c:pt idx="3504" formatCode="General">
                  <c:v>-0.12160381559734899</c:v>
                </c:pt>
                <c:pt idx="3505" formatCode="General">
                  <c:v>-0.118655800478394</c:v>
                </c:pt>
                <c:pt idx="3506" formatCode="General">
                  <c:v>-0.115699604153228</c:v>
                </c:pt>
                <c:pt idx="3507" formatCode="General">
                  <c:v>-0.11271916060809101</c:v>
                </c:pt>
                <c:pt idx="3508" formatCode="General">
                  <c:v>-0.10969834534560199</c:v>
                </c:pt>
                <c:pt idx="3509" formatCode="General">
                  <c:v>-0.106620677347849</c:v>
                </c:pt>
                <c:pt idx="3510" formatCode="General">
                  <c:v>-0.10346968852414599</c:v>
                </c:pt>
                <c:pt idx="3511" formatCode="General">
                  <c:v>-0.100230436505646</c:v>
                </c:pt>
                <c:pt idx="3512" formatCode="General">
                  <c:v>-9.6889900428965905E-2</c:v>
                </c:pt>
                <c:pt idx="3513" formatCode="General">
                  <c:v>-9.3436626506444395E-2</c:v>
                </c:pt>
                <c:pt idx="3514" formatCode="General">
                  <c:v>-8.9861308209921803E-2</c:v>
                </c:pt>
                <c:pt idx="3515" formatCode="General">
                  <c:v>-8.6156331483293894E-2</c:v>
                </c:pt>
                <c:pt idx="3516" formatCode="General">
                  <c:v>-8.2316290097248598E-2</c:v>
                </c:pt>
                <c:pt idx="3517" formatCode="General">
                  <c:v>-7.8338561206254806E-2</c:v>
                </c:pt>
                <c:pt idx="3518" formatCode="General">
                  <c:v>-7.4223195429074199E-2</c:v>
                </c:pt>
                <c:pt idx="3519" formatCode="General">
                  <c:v>-6.99727885210263E-2</c:v>
                </c:pt>
                <c:pt idx="3520" formatCode="General">
                  <c:v>-6.5593298963902105E-2</c:v>
                </c:pt>
                <c:pt idx="3521" formatCode="General">
                  <c:v>-6.1093243731490401E-2</c:v>
                </c:pt>
                <c:pt idx="3522" formatCode="General">
                  <c:v>-5.6483191107447199E-2</c:v>
                </c:pt>
                <c:pt idx="3523" formatCode="General">
                  <c:v>-5.1775948762621399E-2</c:v>
                </c:pt>
                <c:pt idx="3524" formatCode="General">
                  <c:v>-4.6986756881677701E-2</c:v>
                </c:pt>
                <c:pt idx="3525" formatCode="General">
                  <c:v>-4.2133304144424198E-2</c:v>
                </c:pt>
                <c:pt idx="3526" formatCode="General">
                  <c:v>-3.7233582963703701E-2</c:v>
                </c:pt>
                <c:pt idx="3527" formatCode="General">
                  <c:v>-3.2306949276666698E-2</c:v>
                </c:pt>
                <c:pt idx="3528" formatCode="General">
                  <c:v>-2.73742673312963E-2</c:v>
                </c:pt>
                <c:pt idx="3529" formatCode="General">
                  <c:v>-2.24557133771109E-2</c:v>
                </c:pt>
                <c:pt idx="3530" formatCode="General">
                  <c:v>-1.7570753463874999E-2</c:v>
                </c:pt>
                <c:pt idx="3531" formatCode="General">
                  <c:v>-1.2738949290815999E-2</c:v>
                </c:pt>
                <c:pt idx="3532" formatCode="General">
                  <c:v>-7.9790539137946405E-3</c:v>
                </c:pt>
                <c:pt idx="3533" formatCode="General">
                  <c:v>-3.3074842308074099E-3</c:v>
                </c:pt>
                <c:pt idx="3534" formatCode="General">
                  <c:v>1.2614847226644799E-3</c:v>
                </c:pt>
                <c:pt idx="3535" formatCode="General">
                  <c:v>5.7158262703668403E-3</c:v>
                </c:pt>
                <c:pt idx="3536" formatCode="General">
                  <c:v>1.00464135882004E-2</c:v>
                </c:pt>
                <c:pt idx="3537" formatCode="General">
                  <c:v>1.42470876709253E-2</c:v>
                </c:pt>
                <c:pt idx="3538" formatCode="General">
                  <c:v>1.83151197483289E-2</c:v>
                </c:pt>
                <c:pt idx="3539" formatCode="General">
                  <c:v>2.2251099678493799E-2</c:v>
                </c:pt>
                <c:pt idx="3540" formatCode="General">
                  <c:v>2.60592607891111E-2</c:v>
                </c:pt>
                <c:pt idx="3541" formatCode="General">
                  <c:v>2.9747688657657499E-2</c:v>
                </c:pt>
                <c:pt idx="3542" formatCode="General">
                  <c:v>3.3327405193751998E-2</c:v>
                </c:pt>
                <c:pt idx="3543" formatCode="General">
                  <c:v>3.681302463029E-2</c:v>
                </c:pt>
                <c:pt idx="3544" formatCode="General">
                  <c:v>4.0223400478573403E-2</c:v>
                </c:pt>
                <c:pt idx="3545" formatCode="General">
                  <c:v>4.3579951947036302E-2</c:v>
                </c:pt>
                <c:pt idx="3546" formatCode="General">
                  <c:v>4.6906478782346002E-2</c:v>
                </c:pt>
                <c:pt idx="3547" formatCode="General">
                  <c:v>5.02296937712991E-2</c:v>
                </c:pt>
                <c:pt idx="3548" formatCode="General">
                  <c:v>5.3578507189237998E-2</c:v>
                </c:pt>
                <c:pt idx="3549" formatCode="General">
                  <c:v>5.6982228582260902E-2</c:v>
                </c:pt>
                <c:pt idx="3550" formatCode="General">
                  <c:v>6.0471503904961997E-2</c:v>
                </c:pt>
                <c:pt idx="3551" formatCode="General">
                  <c:v>6.4078267140651304E-2</c:v>
                </c:pt>
                <c:pt idx="3552" formatCode="General">
                  <c:v>6.7832959118717701E-2</c:v>
                </c:pt>
                <c:pt idx="3553" formatCode="General">
                  <c:v>7.1765967072737497E-2</c:v>
                </c:pt>
                <c:pt idx="3554" formatCode="General">
                  <c:v>7.5906732370025598E-2</c:v>
                </c:pt>
                <c:pt idx="3555" formatCode="General">
                  <c:v>8.0282122438271097E-2</c:v>
                </c:pt>
                <c:pt idx="3556" formatCode="General">
                  <c:v>8.4917046933582901E-2</c:v>
                </c:pt>
                <c:pt idx="3557" formatCode="General">
                  <c:v>8.9833224498116496E-2</c:v>
                </c:pt>
                <c:pt idx="3558" formatCode="General">
                  <c:v>9.5049401365361802E-2</c:v>
                </c:pt>
                <c:pt idx="3559" formatCode="General">
                  <c:v>0.100580299987847</c:v>
                </c:pt>
                <c:pt idx="3560" formatCode="General">
                  <c:v>0.10643710177284101</c:v>
                </c:pt>
                <c:pt idx="3561" formatCode="General">
                  <c:v>0.112627033541494</c:v>
                </c:pt>
                <c:pt idx="3562" formatCode="General">
                  <c:v>0.119151889291123</c:v>
                </c:pt>
                <c:pt idx="3563" formatCode="General">
                  <c:v>0.126009358875665</c:v>
                </c:pt>
                <c:pt idx="3564" formatCode="General">
                  <c:v>0.13319253456225699</c:v>
                </c:pt>
                <c:pt idx="3565" formatCode="General">
                  <c:v>0.14069031144305999</c:v>
                </c:pt>
                <c:pt idx="3566" formatCode="General">
                  <c:v>0.148486933522369</c:v>
                </c:pt>
                <c:pt idx="3567" formatCode="General">
                  <c:v>0.156562625423007</c:v>
                </c:pt>
                <c:pt idx="3568" formatCode="General">
                  <c:v>0.16489437745573701</c:v>
                </c:pt>
                <c:pt idx="3569" formatCode="General">
                  <c:v>0.17345557232338801</c:v>
                </c:pt>
                <c:pt idx="3570" formatCode="General">
                  <c:v>0.18221615763922799</c:v>
                </c:pt>
                <c:pt idx="3571" formatCode="General">
                  <c:v>0.191143474195584</c:v>
                </c:pt>
                <c:pt idx="3572" formatCode="General">
                  <c:v>0.200203154528028</c:v>
                </c:pt>
                <c:pt idx="3573" formatCode="General">
                  <c:v>0.20935948809201299</c:v>
                </c:pt>
                <c:pt idx="3574" formatCode="General">
                  <c:v>0.218576664764249</c:v>
                </c:pt>
                <c:pt idx="3575" formatCode="General">
                  <c:v>0.22781784563507501</c:v>
                </c:pt>
                <c:pt idx="3576" formatCode="General">
                  <c:v>0.23704579047629601</c:v>
                </c:pt>
                <c:pt idx="3577" formatCode="General">
                  <c:v>0.24622522223743401</c:v>
                </c:pt>
                <c:pt idx="3578" formatCode="General">
                  <c:v>0.25532238212948599</c:v>
                </c:pt>
                <c:pt idx="3579" formatCode="General">
                  <c:v>0.26430483445522801</c:v>
                </c:pt>
                <c:pt idx="3580" formatCode="General">
                  <c:v>0.27314293011192597</c:v>
                </c:pt>
                <c:pt idx="3581" formatCode="General">
                  <c:v>0.28181014159321999</c:v>
                </c:pt>
                <c:pt idx="3582" formatCode="General">
                  <c:v>0.29028262108949598</c:v>
                </c:pt>
                <c:pt idx="3583" formatCode="General">
                  <c:v>0.29853975817369099</c:v>
                </c:pt>
                <c:pt idx="3584" formatCode="General">
                  <c:v>0.30656473612194302</c:v>
                </c:pt>
                <c:pt idx="3585" formatCode="General">
                  <c:v>0.31434438125578401</c:v>
                </c:pt>
                <c:pt idx="3586" formatCode="General">
                  <c:v>0.32186894193501903</c:v>
                </c:pt>
                <c:pt idx="3587" formatCode="General">
                  <c:v>0.32913286376832701</c:v>
                </c:pt>
                <c:pt idx="3588" formatCode="General">
                  <c:v>0.33613439653190702</c:v>
                </c:pt>
                <c:pt idx="3589" formatCode="General">
                  <c:v>0.34287449678974502</c:v>
                </c:pt>
                <c:pt idx="3590" formatCode="General">
                  <c:v>0.34935729774351598</c:v>
                </c:pt>
                <c:pt idx="3591" formatCode="General">
                  <c:v>0.35558963374460101</c:v>
                </c:pt>
                <c:pt idx="3592" formatCode="General">
                  <c:v>0.36158086897719099</c:v>
                </c:pt>
                <c:pt idx="3593" formatCode="General">
                  <c:v>0.36734171772964702</c:v>
                </c:pt>
                <c:pt idx="3594" formatCode="General">
                  <c:v>0.37288413436009599</c:v>
                </c:pt>
                <c:pt idx="3595" formatCode="General">
                  <c:v>0.37822182901658102</c:v>
                </c:pt>
                <c:pt idx="3596" formatCode="General">
                  <c:v>0.383368557776121</c:v>
                </c:pt>
                <c:pt idx="3597" formatCode="General">
                  <c:v>0.38833735243598699</c:v>
                </c:pt>
                <c:pt idx="3598" formatCode="General">
                  <c:v>0.39314007136431001</c:v>
                </c:pt>
                <c:pt idx="3599" formatCode="General">
                  <c:v>0.39778809719713998</c:v>
                </c:pt>
                <c:pt idx="3600" formatCode="General">
                  <c:v>0.40229144882873802</c:v>
                </c:pt>
                <c:pt idx="3601" formatCode="General">
                  <c:v>0.40665726293154503</c:v>
                </c:pt>
                <c:pt idx="3602" formatCode="General">
                  <c:v>0.410890058599929</c:v>
                </c:pt>
                <c:pt idx="3603" formatCode="General">
                  <c:v>0.41499168660760599</c:v>
                </c:pt>
                <c:pt idx="3604" formatCode="General">
                  <c:v>0.41896084611355</c:v>
                </c:pt>
                <c:pt idx="3605" formatCode="General">
                  <c:v>0.42279365256735402</c:v>
                </c:pt>
                <c:pt idx="3606" formatCode="General">
                  <c:v>0.42648278753753099</c:v>
                </c:pt>
                <c:pt idx="3607" formatCode="General">
                  <c:v>0.430017651853627</c:v>
                </c:pt>
                <c:pt idx="3608" formatCode="General">
                  <c:v>0.43338469164189403</c:v>
                </c:pt>
                <c:pt idx="3609" formatCode="General">
                  <c:v>0.43656664889481001</c:v>
                </c:pt>
                <c:pt idx="3610" formatCode="General">
                  <c:v>0.43954412105364998</c:v>
                </c:pt>
                <c:pt idx="3611" formatCode="General">
                  <c:v>0.44229568478268599</c:v>
                </c:pt>
                <c:pt idx="3612" formatCode="General">
                  <c:v>0.44479786296020102</c:v>
                </c:pt>
                <c:pt idx="3613" formatCode="General">
                  <c:v>0.44702563551855801</c:v>
                </c:pt>
                <c:pt idx="3614" formatCode="General">
                  <c:v>0.448953024447239</c:v>
                </c:pt>
                <c:pt idx="3615" formatCode="General">
                  <c:v>0.45055377138313502</c:v>
                </c:pt>
                <c:pt idx="3616" formatCode="General">
                  <c:v>0.45180177649912201</c:v>
                </c:pt>
                <c:pt idx="3617" formatCode="General">
                  <c:v>0.45267169850240602</c:v>
                </c:pt>
                <c:pt idx="3618" formatCode="General">
                  <c:v>0.453139587890248</c:v>
                </c:pt>
                <c:pt idx="3619" formatCode="General">
                  <c:v>0.45318350079575298</c:v>
                </c:pt>
                <c:pt idx="3620" formatCode="General">
                  <c:v>0.452783983111606</c:v>
                </c:pt>
                <c:pt idx="3621" formatCode="General">
                  <c:v>0.45192457519259199</c:v>
                </c:pt>
                <c:pt idx="3622" formatCode="General">
                  <c:v>0.45059239476017299</c:v>
                </c:pt>
                <c:pt idx="3623" formatCode="General">
                  <c:v>0.448778430746058</c:v>
                </c:pt>
                <c:pt idx="3624" formatCode="General">
                  <c:v>0.446477884781673</c:v>
                </c:pt>
                <c:pt idx="3625" formatCode="General">
                  <c:v>0.443690449797707</c:v>
                </c:pt>
                <c:pt idx="3626" formatCode="General">
                  <c:v>0.44042046030563498</c:v>
                </c:pt>
                <c:pt idx="3627" formatCode="General">
                  <c:v>0.43667696176096299</c:v>
                </c:pt>
                <c:pt idx="3628" formatCode="General">
                  <c:v>0.43247366950407901</c:v>
                </c:pt>
                <c:pt idx="3629" formatCode="General">
                  <c:v>0.42782891912495202</c:v>
                </c:pt>
                <c:pt idx="3630" formatCode="General">
                  <c:v>0.42276539646852002</c:v>
                </c:pt>
                <c:pt idx="3631" formatCode="General">
                  <c:v>0.417309766018023</c:v>
                </c:pt>
                <c:pt idx="3632" formatCode="General">
                  <c:v>0.41149234834161802</c:v>
                </c:pt>
                <c:pt idx="3633" formatCode="General">
                  <c:v>0.40534669845431198</c:v>
                </c:pt>
                <c:pt idx="3634" formatCode="General">
                  <c:v>0.39890902841797599</c:v>
                </c:pt>
                <c:pt idx="3635" formatCode="General">
                  <c:v>0.39221750198623401</c:v>
                </c:pt>
                <c:pt idx="3636" formatCode="General">
                  <c:v>0.38531164360592601</c:v>
                </c:pt>
                <c:pt idx="3637" formatCode="General">
                  <c:v>0.37823167464296498</c:v>
                </c:pt>
                <c:pt idx="3638" formatCode="General">
                  <c:v>0.37101776728688202</c:v>
                </c:pt>
                <c:pt idx="3639" formatCode="General">
                  <c:v>0.36370930081463498</c:v>
                </c:pt>
                <c:pt idx="3640" formatCode="General">
                  <c:v>0.35634419749541002</c:v>
                </c:pt>
                <c:pt idx="3641" formatCode="General">
                  <c:v>0.34895828218224201</c:v>
                </c:pt>
                <c:pt idx="3642" formatCode="General">
                  <c:v>0.34158446898346001</c:v>
                </c:pt>
                <c:pt idx="3643" formatCode="General">
                  <c:v>0.334252219475759</c:v>
                </c:pt>
                <c:pt idx="3644" formatCode="General">
                  <c:v>0.32698713630482101</c:v>
                </c:pt>
                <c:pt idx="3645" formatCode="General">
                  <c:v>0.31981035635353</c:v>
                </c:pt>
                <c:pt idx="3646" formatCode="General">
                  <c:v>0.312738211486222</c:v>
                </c:pt>
                <c:pt idx="3647" formatCode="General">
                  <c:v>0.30578193445804802</c:v>
                </c:pt>
                <c:pt idx="3648" formatCode="General">
                  <c:v>0.29894743960596698</c:v>
                </c:pt>
                <c:pt idx="3649" formatCode="General">
                  <c:v>0.29223534616927199</c:v>
                </c:pt>
                <c:pt idx="3650" formatCode="General">
                  <c:v>0.28564102167335997</c:v>
                </c:pt>
                <c:pt idx="3651" formatCode="General">
                  <c:v>0.27915471816572002</c:v>
                </c:pt>
                <c:pt idx="3652" formatCode="General">
                  <c:v>0.27276174750833898</c:v>
                </c:pt>
                <c:pt idx="3653" formatCode="General">
                  <c:v>0.26644281093814698</c:v>
                </c:pt>
                <c:pt idx="3654" formatCode="General">
                  <c:v>0.26017462446850997</c:v>
                </c:pt>
                <c:pt idx="3655" formatCode="General">
                  <c:v>0.25393044705564199</c:v>
                </c:pt>
                <c:pt idx="3656" formatCode="General">
                  <c:v>0.24768066418709</c:v>
                </c:pt>
                <c:pt idx="3657" formatCode="General">
                  <c:v>0.24139344873150001</c:v>
                </c:pt>
                <c:pt idx="3658" formatCode="General">
                  <c:v>0.235035528413502</c:v>
                </c:pt>
                <c:pt idx="3659" formatCode="General">
                  <c:v>0.22857303692009701</c:v>
                </c:pt>
                <c:pt idx="3660" formatCode="General">
                  <c:v>0.221972218973777</c:v>
                </c:pt>
                <c:pt idx="3661" formatCode="General">
                  <c:v>0.21520038823986401</c:v>
                </c:pt>
                <c:pt idx="3662" formatCode="General">
                  <c:v>0.208226763516206</c:v>
                </c:pt>
                <c:pt idx="3663" formatCode="General">
                  <c:v>0.20102317238344899</c:v>
                </c:pt>
                <c:pt idx="3664" formatCode="General">
                  <c:v>0.19356469972611001</c:v>
                </c:pt>
                <c:pt idx="3665" formatCode="General">
                  <c:v>0.185830495079048</c:v>
                </c:pt>
                <c:pt idx="3666" formatCode="General">
                  <c:v>0.17780449768752599</c:v>
                </c:pt>
                <c:pt idx="3667" formatCode="General">
                  <c:v>0.169475735368636</c:v>
                </c:pt>
                <c:pt idx="3668" formatCode="General">
                  <c:v>0.160838833282795</c:v>
                </c:pt>
                <c:pt idx="3669" formatCode="General">
                  <c:v>0.15189440709895799</c:v>
                </c:pt>
                <c:pt idx="3670" formatCode="General">
                  <c:v>0.142649235538338</c:v>
                </c:pt>
                <c:pt idx="3671" formatCode="General">
                  <c:v>0.13311633202064199</c:v>
                </c:pt>
                <c:pt idx="3672" formatCode="General">
                  <c:v>0.123314884969444</c:v>
                </c:pt>
                <c:pt idx="3673" formatCode="General">
                  <c:v>0.11327016855778101</c:v>
                </c:pt>
                <c:pt idx="3674" formatCode="General">
                  <c:v>0.103013135389244</c:v>
                </c:pt>
                <c:pt idx="3675" formatCode="General">
                  <c:v>9.2580076295671596E-2</c:v>
                </c:pt>
                <c:pt idx="3676" formatCode="General">
                  <c:v>8.20118477732176E-2</c:v>
                </c:pt>
                <c:pt idx="3677" formatCode="General">
                  <c:v>7.1353818325350801E-2</c:v>
                </c:pt>
                <c:pt idx="3678" formatCode="General">
                  <c:v>6.0655133663609299E-2</c:v>
                </c:pt>
                <c:pt idx="3679" formatCode="General">
                  <c:v>4.9967159430252601E-2</c:v>
                </c:pt>
                <c:pt idx="3680" formatCode="General">
                  <c:v>3.9343367299280597E-2</c:v>
                </c:pt>
                <c:pt idx="3681" formatCode="General">
                  <c:v>2.8838223357930199E-2</c:v>
                </c:pt>
                <c:pt idx="3682" formatCode="General">
                  <c:v>1.85054958254726E-2</c:v>
                </c:pt>
                <c:pt idx="3683" formatCode="General">
                  <c:v>8.3977946765289892E-3</c:v>
                </c:pt>
                <c:pt idx="3684" formatCode="General">
                  <c:v>-1.43363434474439E-3</c:v>
                </c:pt>
                <c:pt idx="3685" formatCode="General">
                  <c:v>-1.0939735692564999E-2</c:v>
                </c:pt>
                <c:pt idx="3686" formatCode="General">
                  <c:v>-2.0076050010747099E-2</c:v>
                </c:pt>
                <c:pt idx="3687" formatCode="General">
                  <c:v>-2.8803371368138E-2</c:v>
                </c:pt>
                <c:pt idx="3688" formatCode="General">
                  <c:v>-3.7087429071535602E-2</c:v>
                </c:pt>
                <c:pt idx="3689" formatCode="General">
                  <c:v>-4.48995623601312E-2</c:v>
                </c:pt>
                <c:pt idx="3690" formatCode="General">
                  <c:v>-5.2217873580797401E-2</c:v>
                </c:pt>
                <c:pt idx="3691" formatCode="General">
                  <c:v>-5.9027721790170802E-2</c:v>
                </c:pt>
                <c:pt idx="3692" formatCode="General">
                  <c:v>-6.5321963940045594E-2</c:v>
                </c:pt>
                <c:pt idx="3693" formatCode="General">
                  <c:v>-7.1101531001946203E-2</c:v>
                </c:pt>
                <c:pt idx="3694" formatCode="General">
                  <c:v>-7.6374766763174895E-2</c:v>
                </c:pt>
                <c:pt idx="3695" formatCode="General">
                  <c:v>-8.11576629192622E-2</c:v>
                </c:pt>
                <c:pt idx="3696" formatCode="General">
                  <c:v>-8.5474046501058804E-2</c:v>
                </c:pt>
                <c:pt idx="3697" formatCode="General">
                  <c:v>-8.9354989589180395E-2</c:v>
                </c:pt>
                <c:pt idx="3698" formatCode="General">
                  <c:v>-9.2837644802972796E-2</c:v>
                </c:pt>
                <c:pt idx="3699" formatCode="General">
                  <c:v>-9.5966045011277701E-2</c:v>
                </c:pt>
                <c:pt idx="3700" formatCode="General">
                  <c:v>-9.8789304775759396E-2</c:v>
                </c:pt>
                <c:pt idx="3701" formatCode="General">
                  <c:v>-0.101360708269917</c:v>
                </c:pt>
                <c:pt idx="3702" formatCode="General">
                  <c:v>-0.103738513307971</c:v>
                </c:pt>
                <c:pt idx="3703" formatCode="General">
                  <c:v>-0.105983579296321</c:v>
                </c:pt>
                <c:pt idx="3704" formatCode="General">
                  <c:v>-0.108158887678708</c:v>
                </c:pt>
                <c:pt idx="3705" formatCode="General">
                  <c:v>-0.11032818115675801</c:v>
                </c:pt>
                <c:pt idx="3706" formatCode="General">
                  <c:v>-0.112554216408892</c:v>
                </c:pt>
                <c:pt idx="3707" formatCode="General">
                  <c:v>-0.114899781739723</c:v>
                </c:pt>
                <c:pt idx="3708" formatCode="General">
                  <c:v>-0.117425676977597</c:v>
                </c:pt>
                <c:pt idx="3709" formatCode="General">
                  <c:v>-0.120188604450172</c:v>
                </c:pt>
                <c:pt idx="3710" formatCode="General">
                  <c:v>-0.12324201767380299</c:v>
                </c:pt>
                <c:pt idx="3711" formatCode="General">
                  <c:v>-0.12663459793625201</c:v>
                </c:pt>
                <c:pt idx="3712" formatCode="General">
                  <c:v>-0.13040920168609799</c:v>
                </c:pt>
                <c:pt idx="3713" formatCode="General">
                  <c:v>-0.13460264687776599</c:v>
                </c:pt>
                <c:pt idx="3714" formatCode="General">
                  <c:v>-0.139245179710729</c:v>
                </c:pt>
                <c:pt idx="3715" formatCode="General">
                  <c:v>-0.144360027754381</c:v>
                </c:pt>
                <c:pt idx="3716" formatCode="General">
                  <c:v>-0.14996258816392399</c:v>
                </c:pt>
                <c:pt idx="3717" formatCode="General">
                  <c:v>-0.156060387649606</c:v>
                </c:pt>
                <c:pt idx="3718" formatCode="General">
                  <c:v>-0.16265386985463201</c:v>
                </c:pt>
                <c:pt idx="3719" formatCode="General">
                  <c:v>-0.169736665208893</c:v>
                </c:pt>
                <c:pt idx="3720" formatCode="General">
                  <c:v>-0.177294319574828</c:v>
                </c:pt>
                <c:pt idx="3721" formatCode="General">
                  <c:v>-0.185305276777155</c:v>
                </c:pt>
                <c:pt idx="3722" formatCode="General">
                  <c:v>-0.19374210017355101</c:v>
                </c:pt>
                <c:pt idx="3723" formatCode="General">
                  <c:v>-0.20257067140254301</c:v>
                </c:pt>
                <c:pt idx="3724" formatCode="General">
                  <c:v>-0.211752468184325</c:v>
                </c:pt>
                <c:pt idx="3725" formatCode="General">
                  <c:v>-0.221244460221699</c:v>
                </c:pt>
                <c:pt idx="3726" formatCode="General">
                  <c:v>-0.23099979519003</c:v>
                </c:pt>
                <c:pt idx="3727" formatCode="General">
                  <c:v>-0.24096910803131</c:v>
                </c:pt>
                <c:pt idx="3728" formatCode="General">
                  <c:v>-0.25110024076412002</c:v>
                </c:pt>
                <c:pt idx="3729" formatCode="General">
                  <c:v>-0.261340557013095</c:v>
                </c:pt>
                <c:pt idx="3730" formatCode="General">
                  <c:v>-0.27163772462989499</c:v>
                </c:pt>
                <c:pt idx="3731" formatCode="General">
                  <c:v>-0.28194013620066699</c:v>
                </c:pt>
                <c:pt idx="3732" formatCode="General">
                  <c:v>-0.29219727540776702</c:v>
                </c:pt>
                <c:pt idx="3733" formatCode="General">
                  <c:v>-0.30236106034008797</c:v>
                </c:pt>
                <c:pt idx="3734" formatCode="General">
                  <c:v>-0.312386553777527</c:v>
                </c:pt>
                <c:pt idx="3735" formatCode="General">
                  <c:v>-0.32223202162087</c:v>
                </c:pt>
                <c:pt idx="3736" formatCode="General">
                  <c:v>-0.331860944860915</c:v>
                </c:pt>
                <c:pt idx="3737" formatCode="General">
                  <c:v>-0.341241761863747</c:v>
                </c:pt>
                <c:pt idx="3738" formatCode="General">
                  <c:v>-0.35034723166289899</c:v>
                </c:pt>
                <c:pt idx="3739" formatCode="General">
                  <c:v>-0.35915545068369598</c:v>
                </c:pt>
                <c:pt idx="3740" formatCode="General">
                  <c:v>-0.36765077228203502</c:v>
                </c:pt>
                <c:pt idx="3741" formatCode="General">
                  <c:v>-0.37582285530542298</c:v>
                </c:pt>
                <c:pt idx="3742" formatCode="General">
                  <c:v>-0.38366610668369799</c:v>
                </c:pt>
                <c:pt idx="3743" formatCode="General">
                  <c:v>-0.39118119487328601</c:v>
                </c:pt>
                <c:pt idx="3744" formatCode="General">
                  <c:v>-0.39837332609080001</c:v>
                </c:pt>
                <c:pt idx="3745" formatCode="General">
                  <c:v>-0.40525179540817102</c:v>
                </c:pt>
                <c:pt idx="3746" formatCode="General">
                  <c:v>-0.41183024464197598</c:v>
                </c:pt>
                <c:pt idx="3747" formatCode="General">
                  <c:v>-0.41812584527972901</c:v>
                </c:pt>
                <c:pt idx="3748" formatCode="General">
                  <c:v>-0.42415932829280001</c:v>
                </c:pt>
                <c:pt idx="3749" formatCode="General">
                  <c:v>-0.42995289852493102</c:v>
                </c:pt>
                <c:pt idx="3750" formatCode="General">
                  <c:v>-0.43552976345157002</c:v>
                </c:pt>
                <c:pt idx="3751" formatCode="General">
                  <c:v>-0.44091492126332799</c:v>
                </c:pt>
                <c:pt idx="3752" formatCode="General">
                  <c:v>-0.44613327956083898</c:v>
                </c:pt>
                <c:pt idx="3753" formatCode="General">
                  <c:v>-0.451208764813889</c:v>
                </c:pt>
                <c:pt idx="3754" formatCode="General">
                  <c:v>-0.45616468505309898</c:v>
                </c:pt>
                <c:pt idx="3755" formatCode="General">
                  <c:v>-0.46102206502173898</c:v>
                </c:pt>
                <c:pt idx="3756" formatCode="General">
                  <c:v>-0.465799039852969</c:v>
                </c:pt>
                <c:pt idx="3757" formatCode="General">
                  <c:v>-0.47051111988496602</c:v>
                </c:pt>
                <c:pt idx="3758" formatCode="General">
                  <c:v>-0.47517095551993399</c:v>
                </c:pt>
                <c:pt idx="3759" formatCode="General">
                  <c:v>-0.479787028524923</c:v>
                </c:pt>
                <c:pt idx="3760" formatCode="General">
                  <c:v>-0.48436298272793699</c:v>
                </c:pt>
                <c:pt idx="3761" formatCode="General">
                  <c:v>-0.48889836733904601</c:v>
                </c:pt>
                <c:pt idx="3762" formatCode="General">
                  <c:v>-0.49338889782325601</c:v>
                </c:pt>
                <c:pt idx="3763" formatCode="General">
                  <c:v>-0.497825206073368</c:v>
                </c:pt>
                <c:pt idx="3764" formatCode="General">
                  <c:v>-0.50219376027648799</c:v>
                </c:pt>
                <c:pt idx="3765" formatCode="General">
                  <c:v>-0.506477500550919</c:v>
                </c:pt>
                <c:pt idx="3766" formatCode="General">
                  <c:v>-0.51065487982156699</c:v>
                </c:pt>
                <c:pt idx="3767" formatCode="General">
                  <c:v>-0.51470150915575796</c:v>
                </c:pt>
                <c:pt idx="3768" formatCode="General">
                  <c:v>-0.51858936949526802</c:v>
                </c:pt>
                <c:pt idx="3769" formatCode="General">
                  <c:v>-0.52228750903878196</c:v>
                </c:pt>
                <c:pt idx="3770" formatCode="General">
                  <c:v>-0.525763463823542</c:v>
                </c:pt>
                <c:pt idx="3771" formatCode="General">
                  <c:v>-0.52898302816531495</c:v>
                </c:pt>
                <c:pt idx="3772" formatCode="General">
                  <c:v>-0.53191097840266699</c:v>
                </c:pt>
                <c:pt idx="3773" formatCode="General">
                  <c:v>-0.53451195484926195</c:v>
                </c:pt>
                <c:pt idx="3774" formatCode="General">
                  <c:v>-0.53675172599223397</c:v>
                </c:pt>
                <c:pt idx="3775" formatCode="General">
                  <c:v>-0.53859669692510603</c:v>
                </c:pt>
                <c:pt idx="3776" formatCode="General">
                  <c:v>-0.54001392287396799</c:v>
                </c:pt>
                <c:pt idx="3777" formatCode="General">
                  <c:v>-0.54097381430947</c:v>
                </c:pt>
                <c:pt idx="3778" formatCode="General">
                  <c:v>-0.54144958650928199</c:v>
                </c:pt>
                <c:pt idx="3779" formatCode="General">
                  <c:v>-0.54141689220562195</c:v>
                </c:pt>
                <c:pt idx="3780" formatCode="General">
                  <c:v>-0.54085561927966797</c:v>
                </c:pt>
                <c:pt idx="3781" formatCode="General">
                  <c:v>-0.53974956769111404</c:v>
                </c:pt>
                <c:pt idx="3782" formatCode="General">
                  <c:v>-0.53808683388052403</c:v>
                </c:pt>
                <c:pt idx="3783" formatCode="General">
                  <c:v>-0.53585968596914302</c:v>
                </c:pt>
                <c:pt idx="3784" formatCode="General">
                  <c:v>-0.53306487437788197</c:v>
                </c:pt>
                <c:pt idx="3785" formatCode="General">
                  <c:v>-0.52970439357267696</c:v>
                </c:pt>
                <c:pt idx="3786" formatCode="General">
                  <c:v>-0.52578449344285805</c:v>
                </c:pt>
                <c:pt idx="3787" formatCode="General">
                  <c:v>-0.52131556591665595</c:v>
                </c:pt>
                <c:pt idx="3788" formatCode="General">
                  <c:v>-0.51631210958358897</c:v>
                </c:pt>
                <c:pt idx="3789" formatCode="General">
                  <c:v>-0.51079264399617796</c:v>
                </c:pt>
                <c:pt idx="3790" formatCode="General">
                  <c:v>-0.50477947804553502</c:v>
                </c:pt>
                <c:pt idx="3791" formatCode="General">
                  <c:v>-0.49829745745916698</c:v>
                </c:pt>
                <c:pt idx="3792" formatCode="General">
                  <c:v>-0.49137471341810302</c:v>
                </c:pt>
                <c:pt idx="3793" formatCode="General">
                  <c:v>-0.484041478694266</c:v>
                </c:pt>
                <c:pt idx="3794" formatCode="General">
                  <c:v>-0.47632968384871199</c:v>
                </c:pt>
                <c:pt idx="3795" formatCode="General">
                  <c:v>-0.468272220278934</c:v>
                </c:pt>
                <c:pt idx="3796" formatCode="General">
                  <c:v>-0.459902250228926</c:v>
                </c:pt>
                <c:pt idx="3797" formatCode="General">
                  <c:v>-0.451254104540114</c:v>
                </c:pt>
                <c:pt idx="3798" formatCode="General">
                  <c:v>-0.44236053250987201</c:v>
                </c:pt>
                <c:pt idx="3799" formatCode="General">
                  <c:v>-0.43325311886076401</c:v>
                </c:pt>
                <c:pt idx="3800" formatCode="General">
                  <c:v>-0.42396301293125299</c:v>
                </c:pt>
                <c:pt idx="3801" formatCode="General">
                  <c:v>-0.41451897103503299</c:v>
                </c:pt>
                <c:pt idx="3802" formatCode="General">
                  <c:v>-0.40494743859370802</c:v>
                </c:pt>
                <c:pt idx="3803" formatCode="General">
                  <c:v>-0.395272420849619</c:v>
                </c:pt>
                <c:pt idx="3804" formatCode="General">
                  <c:v>-0.38551486431600901</c:v>
                </c:pt>
                <c:pt idx="3805" formatCode="General">
                  <c:v>-0.37569314489059702</c:v>
                </c:pt>
                <c:pt idx="3806" formatCode="General">
                  <c:v>-0.36582208962047802</c:v>
                </c:pt>
                <c:pt idx="3807" formatCode="General">
                  <c:v>-0.355913064711528</c:v>
                </c:pt>
                <c:pt idx="3808" formatCode="General">
                  <c:v>-0.34597426624858901</c:v>
                </c:pt>
                <c:pt idx="3809" formatCode="General">
                  <c:v>-0.33601054565708899</c:v>
                </c:pt>
                <c:pt idx="3810" formatCode="General">
                  <c:v>-0.32602384464574602</c:v>
                </c:pt>
                <c:pt idx="3811" formatCode="General">
                  <c:v>-0.31601371177506898</c:v>
                </c:pt>
                <c:pt idx="3812" formatCode="General">
                  <c:v>-0.30597720030365799</c:v>
                </c:pt>
                <c:pt idx="3813" formatCode="General">
                  <c:v>-0.29590831853077498</c:v>
                </c:pt>
                <c:pt idx="3814" formatCode="General">
                  <c:v>-0.28579965588157802</c:v>
                </c:pt>
                <c:pt idx="3815" formatCode="General">
                  <c:v>-0.27564251029908499</c:v>
                </c:pt>
                <c:pt idx="3816" formatCode="General">
                  <c:v>-0.26542628234806798</c:v>
                </c:pt>
                <c:pt idx="3817" formatCode="General">
                  <c:v>-0.25513955351037898</c:v>
                </c:pt>
                <c:pt idx="3818" formatCode="General">
                  <c:v>-0.24477080940711499</c:v>
                </c:pt>
                <c:pt idx="3819" formatCode="General">
                  <c:v>-0.23430945441574599</c:v>
                </c:pt>
                <c:pt idx="3820" formatCode="General">
                  <c:v>-0.22374463651700799</c:v>
                </c:pt>
                <c:pt idx="3821" formatCode="General">
                  <c:v>-0.21306605559820599</c:v>
                </c:pt>
                <c:pt idx="3822" formatCode="General">
                  <c:v>-0.20226501847554701</c:v>
                </c:pt>
                <c:pt idx="3823" formatCode="General">
                  <c:v>-0.19133472575750701</c:v>
                </c:pt>
                <c:pt idx="3824" formatCode="General">
                  <c:v>-0.18026989677482599</c:v>
                </c:pt>
                <c:pt idx="3825" formatCode="General">
                  <c:v>-0.16906686796135301</c:v>
                </c:pt>
                <c:pt idx="3826" formatCode="General">
                  <c:v>-0.15772473698690201</c:v>
                </c:pt>
                <c:pt idx="3827" formatCode="General">
                  <c:v>-0.14624436018251299</c:v>
                </c:pt>
                <c:pt idx="3828" formatCode="General">
                  <c:v>-0.134629337673806</c:v>
                </c:pt>
                <c:pt idx="3829" formatCode="General">
                  <c:v>-0.122886477123235</c:v>
                </c:pt>
                <c:pt idx="3830" formatCode="General">
                  <c:v>-0.11102445069731399</c:v>
                </c:pt>
                <c:pt idx="3831" formatCode="General">
                  <c:v>-9.90539386593315E-2</c:v>
                </c:pt>
                <c:pt idx="3832" formatCode="General">
                  <c:v>-8.6987982877414702E-2</c:v>
                </c:pt>
                <c:pt idx="3833" formatCode="General">
                  <c:v>-7.4842188118338301E-2</c:v>
                </c:pt>
                <c:pt idx="3834" formatCode="General">
                  <c:v>-6.2633707220154697E-2</c:v>
                </c:pt>
                <c:pt idx="3835" formatCode="General">
                  <c:v>-5.0380212151922399E-2</c:v>
                </c:pt>
                <c:pt idx="3836" formatCode="General">
                  <c:v>-3.8101143644051302E-2</c:v>
                </c:pt>
                <c:pt idx="3837" formatCode="General">
                  <c:v>-2.58174337414897E-2</c:v>
                </c:pt>
                <c:pt idx="3838" formatCode="General">
                  <c:v>-1.35505107683565E-2</c:v>
                </c:pt>
                <c:pt idx="3839" formatCode="General">
                  <c:v>-1.3222546029757201E-3</c:v>
                </c:pt>
                <c:pt idx="3840" formatCode="General">
                  <c:v>1.08464478412583E-2</c:v>
                </c:pt>
                <c:pt idx="3841" formatCode="General">
                  <c:v>2.2935069762512601E-2</c:v>
                </c:pt>
                <c:pt idx="3842" formatCode="General">
                  <c:v>3.4923625876153101E-2</c:v>
                </c:pt>
                <c:pt idx="3843" formatCode="General">
                  <c:v>4.6793509830727803E-2</c:v>
                </c:pt>
                <c:pt idx="3844" formatCode="General">
                  <c:v>5.8527188012407902E-2</c:v>
                </c:pt>
                <c:pt idx="3845" formatCode="General">
                  <c:v>7.0108827102189006E-2</c:v>
                </c:pt>
                <c:pt idx="3846" formatCode="General">
                  <c:v>8.1523928653174899E-2</c:v>
                </c:pt>
                <c:pt idx="3847" formatCode="General">
                  <c:v>9.2760476347190202E-2</c:v>
                </c:pt>
                <c:pt idx="3848" formatCode="General">
                  <c:v>0.103809052426327</c:v>
                </c:pt>
                <c:pt idx="3849" formatCode="General">
                  <c:v>0.114662655584422</c:v>
                </c:pt>
                <c:pt idx="3850" formatCode="General">
                  <c:v>0.125315952728381</c:v>
                </c:pt>
                <c:pt idx="3851" formatCode="General">
                  <c:v>0.13576556272645501</c:v>
                </c:pt>
                <c:pt idx="3852" formatCode="General">
                  <c:v>0.146010508005541</c:v>
                </c:pt>
                <c:pt idx="3853" formatCode="General">
                  <c:v>0.15605243036320199</c:v>
                </c:pt>
                <c:pt idx="3854" formatCode="General">
                  <c:v>0.16589416798249201</c:v>
                </c:pt>
                <c:pt idx="3855" formatCode="General">
                  <c:v>0.17553990744512199</c:v>
                </c:pt>
                <c:pt idx="3856" formatCode="General">
                  <c:v>0.18499652215243401</c:v>
                </c:pt>
                <c:pt idx="3857" formatCode="General">
                  <c:v>0.19427154969268801</c:v>
                </c:pt>
                <c:pt idx="3858" formatCode="General">
                  <c:v>0.20337262824628299</c:v>
                </c:pt>
                <c:pt idx="3859" formatCode="General">
                  <c:v>0.21230825413573001</c:v>
                </c:pt>
                <c:pt idx="3860" formatCode="General">
                  <c:v>0.22108751158110099</c:v>
                </c:pt>
                <c:pt idx="3861" formatCode="General">
                  <c:v>0.229719162225961</c:v>
                </c:pt>
                <c:pt idx="3862" formatCode="General">
                  <c:v>0.238211793745286</c:v>
                </c:pt>
                <c:pt idx="3863" formatCode="General">
                  <c:v>0.246573006186185</c:v>
                </c:pt>
                <c:pt idx="3864" formatCode="General">
                  <c:v>0.25480909126919898</c:v>
                </c:pt>
                <c:pt idx="3865" formatCode="General">
                  <c:v>0.262924865032376</c:v>
                </c:pt>
                <c:pt idx="3866" formatCode="General">
                  <c:v>0.270923561496419</c:v>
                </c:pt>
                <c:pt idx="3867" formatCode="General">
                  <c:v>0.278806821055471</c:v>
                </c:pt>
                <c:pt idx="3868" formatCode="General">
                  <c:v>0.286574612696822</c:v>
                </c:pt>
                <c:pt idx="3869" formatCode="General">
                  <c:v>0.29422413431182598</c:v>
                </c:pt>
                <c:pt idx="3870" formatCode="General">
                  <c:v>0.30174977758402299</c:v>
                </c:pt>
                <c:pt idx="3871" formatCode="General">
                  <c:v>0.30914343447114201</c:v>
                </c:pt>
                <c:pt idx="3872" formatCode="General">
                  <c:v>0.31639533621448901</c:v>
                </c:pt>
                <c:pt idx="3873" formatCode="General">
                  <c:v>0.323493774329981</c:v>
                </c:pt>
                <c:pt idx="3874" formatCode="General">
                  <c:v>0.330423747433915</c:v>
                </c:pt>
                <c:pt idx="3875" formatCode="General">
                  <c:v>0.33716886633979198</c:v>
                </c:pt>
                <c:pt idx="3876" formatCode="General">
                  <c:v>0.34371080620105199</c:v>
                </c:pt>
                <c:pt idx="3877" formatCode="General">
                  <c:v>0.35002914740108998</c:v>
                </c:pt>
                <c:pt idx="3878" formatCode="General">
                  <c:v>0.35610285584836698</c:v>
                </c:pt>
                <c:pt idx="3879" formatCode="General">
                  <c:v>0.36190920417662398</c:v>
                </c:pt>
                <c:pt idx="3880" formatCode="General">
                  <c:v>0.36742468057644301</c:v>
                </c:pt>
                <c:pt idx="3881" formatCode="General">
                  <c:v>0.37262601760794001</c:v>
                </c:pt>
                <c:pt idx="3882" formatCode="General">
                  <c:v>0.37748907938971898</c:v>
                </c:pt>
                <c:pt idx="3883" formatCode="General">
                  <c:v>0.38199080818089798</c:v>
                </c:pt>
                <c:pt idx="3884" formatCode="General">
                  <c:v>0.38610914691693798</c:v>
                </c:pt>
                <c:pt idx="3885" formatCode="General">
                  <c:v>0.38982216166675299</c:v>
                </c:pt>
                <c:pt idx="3886" formatCode="General">
                  <c:v>0.393109470464796</c:v>
                </c:pt>
                <c:pt idx="3887" formatCode="General">
                  <c:v>0.395953697561926</c:v>
                </c:pt>
                <c:pt idx="3888" formatCode="General">
                  <c:v>0.39833953480501</c:v>
                </c:pt>
                <c:pt idx="3889" formatCode="General">
                  <c:v>0.40025321330988201</c:v>
                </c:pt>
                <c:pt idx="3890" formatCode="General">
                  <c:v>0.401684749101895</c:v>
                </c:pt>
                <c:pt idx="3891" formatCode="General">
                  <c:v>0.40262743341761398</c:v>
                </c:pt>
                <c:pt idx="3892" formatCode="General">
                  <c:v>0.403076562889503</c:v>
                </c:pt>
                <c:pt idx="3893" formatCode="General">
                  <c:v>0.40303139272646499</c:v>
                </c:pt>
                <c:pt idx="3894" formatCode="General">
                  <c:v>0.40249513334497999</c:v>
                </c:pt>
                <c:pt idx="3895" formatCode="General">
                  <c:v>0.40147450779687799</c:v>
                </c:pt>
                <c:pt idx="3896" formatCode="General">
                  <c:v>0.39997927211217399</c:v>
                </c:pt>
                <c:pt idx="3897" formatCode="General">
                  <c:v>0.39802182467425601</c:v>
                </c:pt>
                <c:pt idx="3898" formatCode="General">
                  <c:v>0.39561892739579901</c:v>
                </c:pt>
                <c:pt idx="3899" formatCode="General">
                  <c:v>0.39279023720148099</c:v>
                </c:pt>
                <c:pt idx="3900" formatCode="General">
                  <c:v>0.38955817913181701</c:v>
                </c:pt>
                <c:pt idx="3901" formatCode="General">
                  <c:v>0.38594841997330798</c:v>
                </c:pt>
                <c:pt idx="3902" formatCode="General">
                  <c:v>0.381988195445019</c:v>
                </c:pt>
                <c:pt idx="3903" formatCode="General">
                  <c:v>0.37770667222173498</c:v>
                </c:pt>
                <c:pt idx="3904" formatCode="General">
                  <c:v>0.37313501174658298</c:v>
                </c:pt>
                <c:pt idx="3905" formatCode="General">
                  <c:v>0.36830575366977902</c:v>
                </c:pt>
                <c:pt idx="3906" formatCode="General">
                  <c:v>0.36325217391152398</c:v>
                </c:pt>
                <c:pt idx="3907" formatCode="General">
                  <c:v>0.35800775054066702</c:v>
                </c:pt>
                <c:pt idx="3908" formatCode="General">
                  <c:v>0.35260675771227101</c:v>
                </c:pt>
                <c:pt idx="3909" formatCode="General">
                  <c:v>0.34708325224772602</c:v>
                </c:pt>
                <c:pt idx="3910" formatCode="General">
                  <c:v>0.34146998212528301</c:v>
                </c:pt>
                <c:pt idx="3911" formatCode="General">
                  <c:v>0.33579850345629803</c:v>
                </c:pt>
                <c:pt idx="3912" formatCode="General">
                  <c:v>0.33009895393215</c:v>
                </c:pt>
                <c:pt idx="3913" formatCode="General">
                  <c:v>0.32439983304440401</c:v>
                </c:pt>
                <c:pt idx="3914" formatCode="General">
                  <c:v>0.31872782464008198</c:v>
                </c:pt>
                <c:pt idx="3915" formatCode="General">
                  <c:v>0.31310713219554498</c:v>
                </c:pt>
                <c:pt idx="3916" formatCode="General">
                  <c:v>0.30755936389534699</c:v>
                </c:pt>
                <c:pt idx="3917" formatCode="General">
                  <c:v>0.30210308790422002</c:v>
                </c:pt>
                <c:pt idx="3918" formatCode="General">
                  <c:v>0.29675442536840702</c:v>
                </c:pt>
                <c:pt idx="3919" formatCode="General">
                  <c:v>0.29152615167212698</c:v>
                </c:pt>
                <c:pt idx="3920" formatCode="General">
                  <c:v>0.28642735542907299</c:v>
                </c:pt>
                <c:pt idx="3921" formatCode="General">
                  <c:v>0.28146491746649399</c:v>
                </c:pt>
                <c:pt idx="3922" formatCode="General">
                  <c:v>0.27664312565054</c:v>
                </c:pt>
                <c:pt idx="3923" formatCode="General">
                  <c:v>0.27196281339237099</c:v>
                </c:pt>
                <c:pt idx="3924" formatCode="General">
                  <c:v>0.26742168408685502</c:v>
                </c:pt>
                <c:pt idx="3925" formatCode="General">
                  <c:v>0.26301506778259198</c:v>
                </c:pt>
                <c:pt idx="3926" formatCode="General">
                  <c:v>0.25873576365123102</c:v>
                </c:pt>
                <c:pt idx="3927" formatCode="General">
                  <c:v>0.25457426805405903</c:v>
                </c:pt>
                <c:pt idx="3928" formatCode="General">
                  <c:v>0.25051916121238499</c:v>
                </c:pt>
                <c:pt idx="3929" formatCode="General">
                  <c:v>0.246557283963979</c:v>
                </c:pt>
                <c:pt idx="3930" formatCode="General">
                  <c:v>0.242673997069351</c:v>
                </c:pt>
                <c:pt idx="3931" formatCode="General">
                  <c:v>0.238853545480465</c:v>
                </c:pt>
                <c:pt idx="3932" formatCode="General">
                  <c:v>0.23507924100295399</c:v>
                </c:pt>
                <c:pt idx="3933" formatCode="General">
                  <c:v>0.231333782608108</c:v>
                </c:pt>
                <c:pt idx="3934" formatCode="General">
                  <c:v>0.227599668058071</c:v>
                </c:pt>
                <c:pt idx="3935" formatCode="General">
                  <c:v>0.22385945304673599</c:v>
                </c:pt>
                <c:pt idx="3936" formatCode="General">
                  <c:v>0.220095899086169</c:v>
                </c:pt>
                <c:pt idx="3937" formatCode="General">
                  <c:v>0.216292295377741</c:v>
                </c:pt>
                <c:pt idx="3938" formatCode="General">
                  <c:v>0.212432713805523</c:v>
                </c:pt>
                <c:pt idx="3939" formatCode="General">
                  <c:v>0.208502220991826</c:v>
                </c:pt>
                <c:pt idx="3940" formatCode="General">
                  <c:v>0.204487063049231</c:v>
                </c:pt>
                <c:pt idx="3941" formatCode="General">
                  <c:v>0.200374809021163</c:v>
                </c:pt>
                <c:pt idx="3942" formatCode="General">
                  <c:v>0.19615449259019799</c:v>
                </c:pt>
                <c:pt idx="3943" formatCode="General">
                  <c:v>0.19181672532215199</c:v>
                </c:pt>
                <c:pt idx="3944" formatCode="General">
                  <c:v>0.18735374564872101</c:v>
                </c:pt>
                <c:pt idx="3945" formatCode="General">
                  <c:v>0.182759472080189</c:v>
                </c:pt>
                <c:pt idx="3946" formatCode="General">
                  <c:v>0.178029506262049</c:v>
                </c:pt>
                <c:pt idx="3947" formatCode="General">
                  <c:v>0.173161112988509</c:v>
                </c:pt>
                <c:pt idx="3948" formatCode="General">
                  <c:v>0.16815331202792899</c:v>
                </c:pt>
                <c:pt idx="3949" formatCode="General">
                  <c:v>0.163006725264598</c:v>
                </c:pt>
                <c:pt idx="3950" formatCode="General">
                  <c:v>0.157723437178416</c:v>
                </c:pt>
                <c:pt idx="3951" formatCode="General">
                  <c:v>0.152307015215561</c:v>
                </c:pt>
                <c:pt idx="3952" formatCode="General">
                  <c:v>0.14676241184696801</c:v>
                </c:pt>
                <c:pt idx="3953" formatCode="General">
                  <c:v>0.14109578242114401</c:v>
                </c:pt>
                <c:pt idx="3954" formatCode="General">
                  <c:v>0.13531430962182001</c:v>
                </c:pt>
                <c:pt idx="3955" formatCode="General">
                  <c:v>0.12942624368316799</c:v>
                </c:pt>
                <c:pt idx="3956" formatCode="General">
                  <c:v>0.12344068744598399</c:v>
                </c:pt>
                <c:pt idx="3957" formatCode="General">
                  <c:v>0.117367417242558</c:v>
                </c:pt>
                <c:pt idx="3958" formatCode="General">
                  <c:v>0.11121683872844799</c:v>
                </c:pt>
                <c:pt idx="3959" formatCode="General">
                  <c:v>0.10499985634770399</c:v>
                </c:pt>
                <c:pt idx="3960" formatCode="General">
                  <c:v>9.8727793574361497E-2</c:v>
                </c:pt>
                <c:pt idx="3961" formatCode="General">
                  <c:v>9.2412179312737902E-2</c:v>
                </c:pt>
                <c:pt idx="3962" formatCode="General">
                  <c:v>8.6064762528153205E-2</c:v>
                </c:pt>
                <c:pt idx="3963" formatCode="General">
                  <c:v>7.9697453353187106E-2</c:v>
                </c:pt>
                <c:pt idx="3964" formatCode="General">
                  <c:v>7.3322164273603593E-2</c:v>
                </c:pt>
                <c:pt idx="3965" formatCode="General">
                  <c:v>6.6950823869824205E-2</c:v>
                </c:pt>
                <c:pt idx="3966" formatCode="General">
                  <c:v>6.0595271446792803E-2</c:v>
                </c:pt>
                <c:pt idx="3967" formatCode="General">
                  <c:v>5.4267336892535198E-2</c:v>
                </c:pt>
                <c:pt idx="3968" formatCode="General">
                  <c:v>4.7978983602717601E-2</c:v>
                </c:pt>
                <c:pt idx="3969" formatCode="General">
                  <c:v>4.1741987703451097E-2</c:v>
                </c:pt>
                <c:pt idx="3970" formatCode="General">
                  <c:v>3.5567638880708997E-2</c:v>
                </c:pt>
                <c:pt idx="3971" formatCode="General">
                  <c:v>2.9467245757552E-2</c:v>
                </c:pt>
                <c:pt idx="3972" formatCode="General">
                  <c:v>2.3452122398472601E-2</c:v>
                </c:pt>
                <c:pt idx="3973" formatCode="General">
                  <c:v>1.7533063820440498E-2</c:v>
                </c:pt>
                <c:pt idx="3974" formatCode="General">
                  <c:v>1.17213952064288E-2</c:v>
                </c:pt>
                <c:pt idx="3975" formatCode="General">
                  <c:v>6.0284123763408503E-3</c:v>
                </c:pt>
                <c:pt idx="3976" formatCode="General">
                  <c:v>4.6422332035190802E-4</c:v>
                </c:pt>
                <c:pt idx="3977" formatCode="General">
                  <c:v>-4.9606748911855099E-3</c:v>
                </c:pt>
                <c:pt idx="3978" formatCode="General">
                  <c:v>-1.02358056548801E-2</c:v>
                </c:pt>
                <c:pt idx="3979" formatCode="General">
                  <c:v>-1.5351347847546701E-2</c:v>
                </c:pt>
                <c:pt idx="3980" formatCode="General">
                  <c:v>-2.0297655576588899E-2</c:v>
                </c:pt>
                <c:pt idx="3981" formatCode="General">
                  <c:v>-2.5065669981842401E-2</c:v>
                </c:pt>
                <c:pt idx="3982" formatCode="General">
                  <c:v>-2.9645937575177798E-2</c:v>
                </c:pt>
                <c:pt idx="3983" formatCode="General">
                  <c:v>-3.4030166122175402E-2</c:v>
                </c:pt>
                <c:pt idx="3984" formatCode="General">
                  <c:v>-3.8210821560357398E-2</c:v>
                </c:pt>
                <c:pt idx="3985" formatCode="General">
                  <c:v>-4.21805421892677E-2</c:v>
                </c:pt>
                <c:pt idx="3986" formatCode="General">
                  <c:v>-4.5933746529151401E-2</c:v>
                </c:pt>
                <c:pt idx="3987" formatCode="General">
                  <c:v>-4.94655803278174E-2</c:v>
                </c:pt>
                <c:pt idx="3988" formatCode="General">
                  <c:v>-5.2771729864147097E-2</c:v>
                </c:pt>
                <c:pt idx="3989" formatCode="General">
                  <c:v>-5.5848956714569201E-2</c:v>
                </c:pt>
                <c:pt idx="3990" formatCode="General">
                  <c:v>-5.8695670795200099E-2</c:v>
                </c:pt>
                <c:pt idx="3991" formatCode="General">
                  <c:v>-6.1311884969353803E-2</c:v>
                </c:pt>
                <c:pt idx="3992" formatCode="General">
                  <c:v>-6.3699116252751598E-2</c:v>
                </c:pt>
                <c:pt idx="3993" formatCode="General">
                  <c:v>-6.5860794252611807E-2</c:v>
                </c:pt>
                <c:pt idx="3994" formatCode="General">
                  <c:v>-6.7802062934189097E-2</c:v>
                </c:pt>
                <c:pt idx="3995" formatCode="General">
                  <c:v>-6.9529079582667297E-2</c:v>
                </c:pt>
                <c:pt idx="3996" formatCode="General">
                  <c:v>-7.10504616257399E-2</c:v>
                </c:pt>
                <c:pt idx="3997" formatCode="General">
                  <c:v>-7.2377139268816698E-2</c:v>
                </c:pt>
                <c:pt idx="3998" formatCode="General">
                  <c:v>-7.3520975723736295E-2</c:v>
                </c:pt>
                <c:pt idx="3999" formatCode="General">
                  <c:v>-7.4496003142440897E-2</c:v>
                </c:pt>
                <c:pt idx="4000" formatCode="General">
                  <c:v>-7.5317749079709895E-2</c:v>
                </c:pt>
                <c:pt idx="4001" formatCode="General">
                  <c:v>-7.6003417855448299E-2</c:v>
                </c:pt>
                <c:pt idx="4002" formatCode="General">
                  <c:v>-7.6572154228438202E-2</c:v>
                </c:pt>
                <c:pt idx="4003" formatCode="General">
                  <c:v>-7.7044207095667894E-2</c:v>
                </c:pt>
                <c:pt idx="4004" formatCode="General">
                  <c:v>-7.7441547201578004E-2</c:v>
                </c:pt>
                <c:pt idx="4005" formatCode="General">
                  <c:v>-7.7786389376476597E-2</c:v>
                </c:pt>
                <c:pt idx="4006" formatCode="General">
                  <c:v>-7.8100829358783E-2</c:v>
                </c:pt>
                <c:pt idx="4007" formatCode="General">
                  <c:v>-7.8408710999019096E-2</c:v>
                </c:pt>
                <c:pt idx="4008" formatCode="General">
                  <c:v>-7.8733809705784003E-2</c:v>
                </c:pt>
                <c:pt idx="4009" formatCode="General">
                  <c:v>-7.9099346346117705E-2</c:v>
                </c:pt>
                <c:pt idx="4010" formatCode="General">
                  <c:v>-7.9528804223638797E-2</c:v>
                </c:pt>
                <c:pt idx="4011" formatCode="General">
                  <c:v>-8.0044649637146206E-2</c:v>
                </c:pt>
                <c:pt idx="4012" formatCode="General">
                  <c:v>-8.0668501023856906E-2</c:v>
                </c:pt>
                <c:pt idx="4013" formatCode="General">
                  <c:v>-8.1420298450919706E-2</c:v>
                </c:pt>
                <c:pt idx="4014" formatCode="General">
                  <c:v>-8.2318102336047402E-2</c:v>
                </c:pt>
                <c:pt idx="4015" formatCode="General">
                  <c:v>-8.3378250070478693E-2</c:v>
                </c:pt>
                <c:pt idx="4016" formatCode="General">
                  <c:v>-8.4614952693608594E-2</c:v>
                </c:pt>
                <c:pt idx="4017" formatCode="General">
                  <c:v>-8.6039992620838293E-2</c:v>
                </c:pt>
                <c:pt idx="4018" formatCode="General">
                  <c:v>-8.7662438774979201E-2</c:v>
                </c:pt>
                <c:pt idx="4019" formatCode="General">
                  <c:v>-8.9488534681550394E-2</c:v>
                </c:pt>
                <c:pt idx="4020" formatCode="General">
                  <c:v>-9.1521546365459103E-2</c:v>
                </c:pt>
                <c:pt idx="4021" formatCode="General">
                  <c:v>-9.3761663407139706E-2</c:v>
                </c:pt>
                <c:pt idx="4022" formatCode="General">
                  <c:v>-9.6205966453629901E-2</c:v>
                </c:pt>
                <c:pt idx="4023" formatCode="General">
                  <c:v>-9.8848498835759496E-2</c:v>
                </c:pt>
                <c:pt idx="4024" formatCode="General">
                  <c:v>-0.101680222358299</c:v>
                </c:pt>
                <c:pt idx="4025" formatCode="General">
                  <c:v>-0.104689058102862</c:v>
                </c:pt>
                <c:pt idx="4026" formatCode="General">
                  <c:v>-0.107860041644753</c:v>
                </c:pt>
                <c:pt idx="4027" formatCode="General">
                  <c:v>-0.111175567223295</c:v>
                </c:pt>
                <c:pt idx="4028" formatCode="General">
                  <c:v>-0.11461555843132901</c:v>
                </c:pt>
                <c:pt idx="4029" formatCode="General">
                  <c:v>-0.11815776531762601</c:v>
                </c:pt>
                <c:pt idx="4030" formatCode="General">
                  <c:v>-0.12177817937013</c:v>
                </c:pt>
                <c:pt idx="4031" formatCode="General">
                  <c:v>-0.125451174363514</c:v>
                </c:pt>
                <c:pt idx="4032" formatCode="General">
                  <c:v>-0.12914985353598299</c:v>
                </c:pt>
                <c:pt idx="4033" formatCode="General">
                  <c:v>-0.132846629901965</c:v>
                </c:pt>
                <c:pt idx="4034" formatCode="General">
                  <c:v>-0.13651361449754801</c:v>
                </c:pt>
                <c:pt idx="4035" formatCode="General">
                  <c:v>-0.140122845921025</c:v>
                </c:pt>
                <c:pt idx="4036" formatCode="General">
                  <c:v>-0.143646802540076</c:v>
                </c:pt>
                <c:pt idx="4037" formatCode="General">
                  <c:v>-0.14705884439949499</c:v>
                </c:pt>
                <c:pt idx="4038" formatCode="General">
                  <c:v>-0.15033358746814501</c:v>
                </c:pt>
                <c:pt idx="4039" formatCode="General">
                  <c:v>-0.153447321534111</c:v>
                </c:pt>
                <c:pt idx="4040" formatCode="General">
                  <c:v>-0.15637831533072399</c:v>
                </c:pt>
                <c:pt idx="4041" formatCode="General">
                  <c:v>-0.15910717699077701</c:v>
                </c:pt>
                <c:pt idx="4042" formatCode="General">
                  <c:v>-0.161616873812613</c:v>
                </c:pt>
                <c:pt idx="4043" formatCode="General">
                  <c:v>-0.16389348092449199</c:v>
                </c:pt>
                <c:pt idx="4044" formatCode="General">
                  <c:v>-0.16592646247335099</c:v>
                </c:pt>
                <c:pt idx="4045" formatCode="General">
                  <c:v>-0.167707876479394</c:v>
                </c:pt>
                <c:pt idx="4046" formatCode="General">
                  <c:v>-0.169232684762751</c:v>
                </c:pt>
                <c:pt idx="4047" formatCode="General">
                  <c:v>-0.17049965975359299</c:v>
                </c:pt>
                <c:pt idx="4048" formatCode="General">
                  <c:v>-0.171511118235355</c:v>
                </c:pt>
                <c:pt idx="4049" formatCode="General">
                  <c:v>-0.17227246742410099</c:v>
                </c:pt>
                <c:pt idx="4050" formatCode="General">
                  <c:v>-0.17279223683019601</c:v>
                </c:pt>
                <c:pt idx="4051" formatCode="General">
                  <c:v>-0.17308158519689201</c:v>
                </c:pt>
                <c:pt idx="4052" formatCode="General">
                  <c:v>-0.17315430507419399</c:v>
                </c:pt>
                <c:pt idx="4053" formatCode="General">
                  <c:v>-0.17302678106802599</c:v>
                </c:pt>
                <c:pt idx="4054" formatCode="General">
                  <c:v>-0.17271689806162299</c:v>
                </c:pt>
                <c:pt idx="4055" formatCode="General">
                  <c:v>-0.172244537556066</c:v>
                </c:pt>
                <c:pt idx="4056" formatCode="General">
                  <c:v>-0.17163158737270101</c:v>
                </c:pt>
                <c:pt idx="4057" formatCode="General">
                  <c:v>-0.170900274349748</c:v>
                </c:pt>
                <c:pt idx="4058" formatCode="General">
                  <c:v>-0.17007353022151001</c:v>
                </c:pt>
                <c:pt idx="4059" formatCode="General">
                  <c:v>-0.169173972177522</c:v>
                </c:pt>
                <c:pt idx="4060" formatCode="General">
                  <c:v>-0.168223394955161</c:v>
                </c:pt>
                <c:pt idx="4061" formatCode="General">
                  <c:v>-0.16724350083026299</c:v>
                </c:pt>
                <c:pt idx="4062" formatCode="General">
                  <c:v>-0.16625497081228599</c:v>
                </c:pt>
                <c:pt idx="4063" formatCode="General">
                  <c:v>-0.165276001817309</c:v>
                </c:pt>
                <c:pt idx="4064" formatCode="General">
                  <c:v>-0.16432311007432501</c:v>
                </c:pt>
                <c:pt idx="4065" formatCode="General">
                  <c:v>-0.16341108691939399</c:v>
                </c:pt>
                <c:pt idx="4066" formatCode="General">
                  <c:v>-0.16255173719451901</c:v>
                </c:pt>
                <c:pt idx="4067" formatCode="General">
                  <c:v>-0.16175378549543101</c:v>
                </c:pt>
                <c:pt idx="4068" formatCode="General">
                  <c:v>-0.16102305078180501</c:v>
                </c:pt>
                <c:pt idx="4069" formatCode="General">
                  <c:v>-0.160363142275565</c:v>
                </c:pt>
                <c:pt idx="4070" formatCode="General">
                  <c:v>-0.15977410333865</c:v>
                </c:pt>
                <c:pt idx="4071" formatCode="General">
                  <c:v>-0.15925308748320899</c:v>
                </c:pt>
                <c:pt idx="4072" formatCode="General">
                  <c:v>-0.158794239026054</c:v>
                </c:pt>
                <c:pt idx="4073" formatCode="General">
                  <c:v>-0.15838854340745401</c:v>
                </c:pt>
                <c:pt idx="4074" formatCode="General">
                  <c:v>-0.15802482031085699</c:v>
                </c:pt>
                <c:pt idx="4075" formatCode="General">
                  <c:v>-0.15768917566158799</c:v>
                </c:pt>
                <c:pt idx="4076" formatCode="General">
                  <c:v>-0.157365467408559</c:v>
                </c:pt>
                <c:pt idx="4077" formatCode="General">
                  <c:v>-0.157035876082156</c:v>
                </c:pt>
                <c:pt idx="4078" formatCode="General">
                  <c:v>-0.15668100250082501</c:v>
                </c:pt>
                <c:pt idx="4079" formatCode="General">
                  <c:v>-0.15628096208443401</c:v>
                </c:pt>
                <c:pt idx="4080" formatCode="General">
                  <c:v>-0.155815368276468</c:v>
                </c:pt>
                <c:pt idx="4081" formatCode="General">
                  <c:v>-0.15526275176610299</c:v>
                </c:pt>
                <c:pt idx="4082" formatCode="General">
                  <c:v>-0.15460267007379799</c:v>
                </c:pt>
                <c:pt idx="4083" formatCode="General">
                  <c:v>-0.153815767187504</c:v>
                </c:pt>
                <c:pt idx="4084" formatCode="General">
                  <c:v>-0.152883589762286</c:v>
                </c:pt>
                <c:pt idx="4085" formatCode="General">
                  <c:v>-0.15178992273125599</c:v>
                </c:pt>
                <c:pt idx="4086" formatCode="General">
                  <c:v>-0.150520013657612</c:v>
                </c:pt>
                <c:pt idx="4087" formatCode="General">
                  <c:v>-0.14906118762617501</c:v>
                </c:pt>
                <c:pt idx="4088" formatCode="General">
                  <c:v>-0.14740365116049001</c:v>
                </c:pt>
                <c:pt idx="4089" formatCode="General">
                  <c:v>-0.14554113174282801</c:v>
                </c:pt>
                <c:pt idx="4090" formatCode="General">
                  <c:v>-0.143470805098492</c:v>
                </c:pt>
                <c:pt idx="4091" formatCode="General">
                  <c:v>-0.14119260214233201</c:v>
                </c:pt>
                <c:pt idx="4092" formatCode="General">
                  <c:v>-0.138710563723284</c:v>
                </c:pt>
                <c:pt idx="4093" formatCode="General">
                  <c:v>-0.13603212522490499</c:v>
                </c:pt>
                <c:pt idx="4094" formatCode="General">
                  <c:v>-0.133168197224421</c:v>
                </c:pt>
                <c:pt idx="4095" formatCode="General">
                  <c:v>-0.13013330443438501</c:v>
                </c:pt>
                <c:pt idx="4096" formatCode="General">
                  <c:v>-0.12694514122998801</c:v>
                </c:pt>
                <c:pt idx="4097" formatCode="General">
                  <c:v>-0.12362500966687801</c:v>
                </c:pt>
                <c:pt idx="4098" formatCode="General">
                  <c:v>-0.120196224210739</c:v>
                </c:pt>
                <c:pt idx="4099" formatCode="General">
                  <c:v>-0.116685004451965</c:v>
                </c:pt>
                <c:pt idx="4100" formatCode="General">
                  <c:v>-0.113119943000325</c:v>
                </c:pt>
                <c:pt idx="4101" formatCode="General">
                  <c:v>-0.10953079084240799</c:v>
                </c:pt>
                <c:pt idx="4102" formatCode="General">
                  <c:v>-0.105949369269074</c:v>
                </c:pt>
                <c:pt idx="4103" formatCode="General">
                  <c:v>-0.102407935054856</c:v>
                </c:pt>
                <c:pt idx="4104" formatCode="General">
                  <c:v>-9.8938946235438099E-2</c:v>
                </c:pt>
                <c:pt idx="4105" formatCode="General">
                  <c:v>-9.5574521267832599E-2</c:v>
                </c:pt>
                <c:pt idx="4106" formatCode="General">
                  <c:v>-9.2345924961984599E-2</c:v>
                </c:pt>
                <c:pt idx="4107" formatCode="General">
                  <c:v>-8.9283660902700304E-2</c:v>
                </c:pt>
                <c:pt idx="4108" formatCode="General">
                  <c:v>-8.6416494090319401E-2</c:v>
                </c:pt>
                <c:pt idx="4109" formatCode="General">
                  <c:v>-8.3770462096577597E-2</c:v>
                </c:pt>
                <c:pt idx="4110" formatCode="General">
                  <c:v>-8.1368625307768894E-2</c:v>
                </c:pt>
                <c:pt idx="4111" formatCode="General">
                  <c:v>-7.9231527050563494E-2</c:v>
                </c:pt>
                <c:pt idx="4112" formatCode="General">
                  <c:v>-7.7376584903814397E-2</c:v>
                </c:pt>
                <c:pt idx="4113" formatCode="General">
                  <c:v>-7.5816982531713997E-2</c:v>
                </c:pt>
                <c:pt idx="4114" formatCode="General">
                  <c:v>-7.4562206755175997E-2</c:v>
                </c:pt>
                <c:pt idx="4115" formatCode="General">
                  <c:v>-7.3617200496741197E-2</c:v>
                </c:pt>
                <c:pt idx="4116" formatCode="General">
                  <c:v>-7.2982057582135704E-2</c:v>
                </c:pt>
                <c:pt idx="4117" formatCode="General">
                  <c:v>-7.2652992434201896E-2</c:v>
                </c:pt>
                <c:pt idx="4118" formatCode="General">
                  <c:v>-7.2621838073679404E-2</c:v>
                </c:pt>
                <c:pt idx="4119" formatCode="General">
                  <c:v>-7.2876440190176001E-2</c:v>
                </c:pt>
                <c:pt idx="4120" formatCode="General">
                  <c:v>-7.3399672732308102E-2</c:v>
                </c:pt>
                <c:pt idx="4121" formatCode="General">
                  <c:v>-7.4170608794062107E-2</c:v>
                </c:pt>
                <c:pt idx="4122" formatCode="General">
                  <c:v>-7.5165289546195793E-2</c:v>
                </c:pt>
                <c:pt idx="4123" formatCode="General">
                  <c:v>-7.6355319424736806E-2</c:v>
                </c:pt>
                <c:pt idx="4124" formatCode="General">
                  <c:v>-7.7709573946102506E-2</c:v>
                </c:pt>
                <c:pt idx="4125" formatCode="General">
                  <c:v>-7.9194105521902397E-2</c:v>
                </c:pt>
                <c:pt idx="4126" formatCode="General">
                  <c:v>-8.0772909552035102E-2</c:v>
                </c:pt>
                <c:pt idx="4127" formatCode="General">
                  <c:v>-8.2408771208888107E-2</c:v>
                </c:pt>
                <c:pt idx="4128" formatCode="General">
                  <c:v>-8.4062910341165406E-2</c:v>
                </c:pt>
                <c:pt idx="4129" formatCode="General">
                  <c:v>-8.5695664879626807E-2</c:v>
                </c:pt>
                <c:pt idx="4130" formatCode="General">
                  <c:v>-8.7267231567958001E-2</c:v>
                </c:pt>
                <c:pt idx="4131" formatCode="General">
                  <c:v>-8.8738331027495398E-2</c:v>
                </c:pt>
                <c:pt idx="4132" formatCode="General">
                  <c:v>-9.0070268095153797E-2</c:v>
                </c:pt>
                <c:pt idx="4133" formatCode="General">
                  <c:v>-9.1225997372276005E-2</c:v>
                </c:pt>
                <c:pt idx="4134" formatCode="General">
                  <c:v>-9.2170578167936404E-2</c:v>
                </c:pt>
                <c:pt idx="4135" formatCode="General">
                  <c:v>-9.2870957373013693E-2</c:v>
                </c:pt>
                <c:pt idx="4136" formatCode="General">
                  <c:v>-9.3296692044058493E-2</c:v>
                </c:pt>
                <c:pt idx="4137" formatCode="General">
                  <c:v>-9.3420203448388597E-2</c:v>
                </c:pt>
                <c:pt idx="4138" formatCode="General">
                  <c:v>-9.3217428388707196E-2</c:v>
                </c:pt>
                <c:pt idx="4139" formatCode="General">
                  <c:v>-9.2668373268967597E-2</c:v>
                </c:pt>
                <c:pt idx="4140" formatCode="General">
                  <c:v>-9.1756478397856098E-2</c:v>
                </c:pt>
                <c:pt idx="4141" formatCode="General">
                  <c:v>-9.04694313960826E-2</c:v>
                </c:pt>
                <c:pt idx="4142" formatCode="General">
                  <c:v>-8.8798905418747298E-2</c:v>
                </c:pt>
                <c:pt idx="4143" formatCode="General">
                  <c:v>-8.67401535997019E-2</c:v>
                </c:pt>
                <c:pt idx="4144" formatCode="General">
                  <c:v>-8.4292686857598803E-2</c:v>
                </c:pt>
                <c:pt idx="4145" formatCode="General">
                  <c:v>-8.1460452475710196E-2</c:v>
                </c:pt>
                <c:pt idx="4146" formatCode="General">
                  <c:v>-7.8251756504950795E-2</c:v>
                </c:pt>
                <c:pt idx="4147" formatCode="General">
                  <c:v>-7.4678024943291704E-2</c:v>
                </c:pt>
                <c:pt idx="4148" formatCode="General">
                  <c:v>-7.0753583576763604E-2</c:v>
                </c:pt>
                <c:pt idx="4149" formatCode="General">
                  <c:v>-6.6496166695638501E-2</c:v>
                </c:pt>
                <c:pt idx="4150" formatCode="General">
                  <c:v>-6.1926827081794401E-2</c:v>
                </c:pt>
                <c:pt idx="4151" formatCode="General">
                  <c:v>-5.7069251085654499E-2</c:v>
                </c:pt>
                <c:pt idx="4152" formatCode="General">
                  <c:v>-5.1949492825543502E-2</c:v>
                </c:pt>
                <c:pt idx="4153" formatCode="General">
                  <c:v>-4.6595289773573502E-2</c:v>
                </c:pt>
                <c:pt idx="4154" formatCode="General">
                  <c:v>-4.10358793385504E-2</c:v>
                </c:pt>
                <c:pt idx="4155" formatCode="General">
                  <c:v>-3.5301882240465501E-2</c:v>
                </c:pt>
                <c:pt idx="4156" formatCode="General">
                  <c:v>-2.9424080726665101E-2</c:v>
                </c:pt>
                <c:pt idx="4157" formatCode="General">
                  <c:v>-2.3433402426288798E-2</c:v>
                </c:pt>
                <c:pt idx="4158" formatCode="General">
                  <c:v>-1.7361540106377599E-2</c:v>
                </c:pt>
                <c:pt idx="4159" formatCode="General">
                  <c:v>-1.1239960335061101E-2</c:v>
                </c:pt>
                <c:pt idx="4160" formatCode="General">
                  <c:v>-5.0988403006738299E-3</c:v>
                </c:pt>
                <c:pt idx="4161" formatCode="General">
                  <c:v>1.03230048595373E-3</c:v>
                </c:pt>
                <c:pt idx="4162" formatCode="General">
                  <c:v>7.1258634173540503E-3</c:v>
                </c:pt>
                <c:pt idx="4163" formatCode="General">
                  <c:v>1.3155350954416299E-2</c:v>
                </c:pt>
                <c:pt idx="4164" formatCode="General">
                  <c:v>1.9095438891281399E-2</c:v>
                </c:pt>
                <c:pt idx="4165" formatCode="General">
                  <c:v>2.49232119945039E-2</c:v>
                </c:pt>
                <c:pt idx="4166" formatCode="General">
                  <c:v>3.0617778127891199E-2</c:v>
                </c:pt>
                <c:pt idx="4167" formatCode="General">
                  <c:v>3.6160678396037399E-2</c:v>
                </c:pt>
                <c:pt idx="4168" formatCode="General">
                  <c:v>4.1535282288123102E-2</c:v>
                </c:pt>
                <c:pt idx="4169" formatCode="General">
                  <c:v>4.6727203623896402E-2</c:v>
                </c:pt>
                <c:pt idx="4170" formatCode="General">
                  <c:v>5.1725241297136001E-2</c:v>
                </c:pt>
                <c:pt idx="4171" formatCode="General">
                  <c:v>5.6520018025209902E-2</c:v>
                </c:pt>
                <c:pt idx="4172" formatCode="General">
                  <c:v>6.1103619504092703E-2</c:v>
                </c:pt>
                <c:pt idx="4173" formatCode="General">
                  <c:v>6.5470945680826897E-2</c:v>
                </c:pt>
                <c:pt idx="4174" formatCode="General">
                  <c:v>6.9618952431901804E-2</c:v>
                </c:pt>
                <c:pt idx="4175" formatCode="General">
                  <c:v>7.3546234576734898E-2</c:v>
                </c:pt>
                <c:pt idx="4176" formatCode="General">
                  <c:v>7.7253799562319897E-2</c:v>
                </c:pt>
                <c:pt idx="4177" formatCode="General">
                  <c:v>8.0744696446070893E-2</c:v>
                </c:pt>
                <c:pt idx="4178" formatCode="General">
                  <c:v>8.4022943877059705E-2</c:v>
                </c:pt>
                <c:pt idx="4179" formatCode="General">
                  <c:v>8.7093165928314897E-2</c:v>
                </c:pt>
                <c:pt idx="4180" formatCode="General">
                  <c:v>8.99624391057538E-2</c:v>
                </c:pt>
                <c:pt idx="4181" formatCode="General">
                  <c:v>9.2638991301136495E-2</c:v>
                </c:pt>
                <c:pt idx="4182" formatCode="General">
                  <c:v>9.5131646525378893E-2</c:v>
                </c:pt>
                <c:pt idx="4183" formatCode="General">
                  <c:v>9.7450025175350494E-2</c:v>
                </c:pt>
                <c:pt idx="4184" formatCode="General">
                  <c:v>9.96043119933019E-2</c:v>
                </c:pt>
                <c:pt idx="4185" formatCode="General">
                  <c:v>0.10160601780367701</c:v>
                </c:pt>
                <c:pt idx="4186" formatCode="General">
                  <c:v>0.103466643015436</c:v>
                </c:pt>
                <c:pt idx="4187" formatCode="General">
                  <c:v>0.105197854121449</c:v>
                </c:pt>
                <c:pt idx="4188" formatCode="General">
                  <c:v>0.10681182628869799</c:v>
                </c:pt>
                <c:pt idx="4189" formatCode="General">
                  <c:v>0.10832051518861401</c:v>
                </c:pt>
                <c:pt idx="4190" formatCode="General">
                  <c:v>0.109736017451495</c:v>
                </c:pt>
                <c:pt idx="4191" formatCode="General">
                  <c:v>0.11107101268213999</c:v>
                </c:pt>
                <c:pt idx="4192" formatCode="General">
                  <c:v>0.11233807996220201</c:v>
                </c:pt>
                <c:pt idx="4193" formatCode="General">
                  <c:v>0.113549457505448</c:v>
                </c:pt>
                <c:pt idx="4194" formatCode="General">
                  <c:v>0.11471696615607201</c:v>
                </c:pt>
                <c:pt idx="4195" formatCode="General">
                  <c:v>0.115852498799091</c:v>
                </c:pt>
                <c:pt idx="4196" formatCode="General">
                  <c:v>0.116967987639659</c:v>
                </c:pt>
                <c:pt idx="4197" formatCode="General">
                  <c:v>0.118074785538534</c:v>
                </c:pt>
                <c:pt idx="4198" formatCode="General">
                  <c:v>0.119184150805202</c:v>
                </c:pt>
                <c:pt idx="4199" formatCode="General">
                  <c:v>0.12030723560946199</c:v>
                </c:pt>
                <c:pt idx="4200" formatCode="General">
                  <c:v>0.12145452644986</c:v>
                </c:pt>
                <c:pt idx="4201" formatCode="General">
                  <c:v>0.122636412212956</c:v>
                </c:pt>
                <c:pt idx="4202" formatCode="General">
                  <c:v>0.123863722245507</c:v>
                </c:pt>
                <c:pt idx="4203" formatCode="General">
                  <c:v>0.12514605954722899</c:v>
                </c:pt>
                <c:pt idx="4204" formatCode="General">
                  <c:v>0.12649221115206799</c:v>
                </c:pt>
                <c:pt idx="4205" formatCode="General">
                  <c:v>0.127910754232442</c:v>
                </c:pt>
                <c:pt idx="4206" formatCode="General">
                  <c:v>0.129409140988923</c:v>
                </c:pt>
                <c:pt idx="4207" formatCode="General">
                  <c:v>0.13099525493578601</c:v>
                </c:pt>
                <c:pt idx="4208" formatCode="General">
                  <c:v>0.132675940287312</c:v>
                </c:pt>
                <c:pt idx="4209" formatCode="General">
                  <c:v>0.13445691083363101</c:v>
                </c:pt>
                <c:pt idx="4210" formatCode="General">
                  <c:v>0.13634385194215601</c:v>
                </c:pt>
                <c:pt idx="4211" formatCode="General">
                  <c:v>0.13834040036453499</c:v>
                </c:pt>
                <c:pt idx="4212" formatCode="General">
                  <c:v>0.14044975715378299</c:v>
                </c:pt>
                <c:pt idx="4213" formatCode="General">
                  <c:v>0.14267490966638099</c:v>
                </c:pt>
                <c:pt idx="4214" formatCode="General">
                  <c:v>0.145017014732124</c:v>
                </c:pt>
                <c:pt idx="4215" formatCode="General">
                  <c:v>0.147475907355713</c:v>
                </c:pt>
                <c:pt idx="4216" formatCode="General">
                  <c:v>0.15005034490100999</c:v>
                </c:pt>
                <c:pt idx="4217" formatCode="General">
                  <c:v>0.15273814544332701</c:v>
                </c:pt>
                <c:pt idx="4218" formatCode="General">
                  <c:v>0.15553581081665599</c:v>
                </c:pt>
                <c:pt idx="4219" formatCode="General">
                  <c:v>0.158438653600074</c:v>
                </c:pt>
                <c:pt idx="4220" formatCode="General">
                  <c:v>0.161440930118816</c:v>
                </c:pt>
                <c:pt idx="4221" formatCode="General">
                  <c:v>0.164534973514844</c:v>
                </c:pt>
                <c:pt idx="4222" formatCode="General">
                  <c:v>0.167712382847897</c:v>
                </c:pt>
                <c:pt idx="4223" formatCode="General">
                  <c:v>0.17096332117090099</c:v>
                </c:pt>
                <c:pt idx="4224" formatCode="General">
                  <c:v>0.174277162697455</c:v>
                </c:pt>
                <c:pt idx="4225" formatCode="General">
                  <c:v>0.17764223953960001</c:v>
                </c:pt>
                <c:pt idx="4226" formatCode="General">
                  <c:v>0.181045451993401</c:v>
                </c:pt>
                <c:pt idx="4227" formatCode="General">
                  <c:v>0.18447306227233501</c:v>
                </c:pt>
                <c:pt idx="4228" formatCode="General">
                  <c:v>0.187910483884101</c:v>
                </c:pt>
                <c:pt idx="4229" formatCode="General">
                  <c:v>0.19134307580863599</c:v>
                </c:pt>
                <c:pt idx="4230" formatCode="General">
                  <c:v>0.19475582243444101</c:v>
                </c:pt>
                <c:pt idx="4231" formatCode="General">
                  <c:v>0.19813297490031301</c:v>
                </c:pt>
                <c:pt idx="4232" formatCode="General">
                  <c:v>0.20145878580186999</c:v>
                </c:pt>
                <c:pt idx="4233" formatCode="General">
                  <c:v>0.20471777738645</c:v>
                </c:pt>
                <c:pt idx="4234" formatCode="General">
                  <c:v>0.207894375579256</c:v>
                </c:pt>
                <c:pt idx="4235" formatCode="General">
                  <c:v>0.210973626936998</c:v>
                </c:pt>
                <c:pt idx="4236" formatCode="General">
                  <c:v>0.21394141668587799</c:v>
                </c:pt>
                <c:pt idx="4237" formatCode="General">
                  <c:v>0.21678454077428899</c:v>
                </c:pt>
                <c:pt idx="4238" formatCode="General">
                  <c:v>0.219490220304704</c:v>
                </c:pt>
                <c:pt idx="4239" formatCode="General">
                  <c:v>0.22204671298950601</c:v>
                </c:pt>
                <c:pt idx="4240" formatCode="General">
                  <c:v>0.22444401049754201</c:v>
                </c:pt>
                <c:pt idx="4241" formatCode="General">
                  <c:v>0.22667384318120401</c:v>
                </c:pt>
                <c:pt idx="4242" formatCode="General">
                  <c:v>0.22872900207720701</c:v>
                </c:pt>
                <c:pt idx="4243" formatCode="General">
                  <c:v>0.23060329028006499</c:v>
                </c:pt>
                <c:pt idx="4244" formatCode="General">
                  <c:v>0.23229312661201701</c:v>
                </c:pt>
                <c:pt idx="4245" formatCode="General">
                  <c:v>0.233796907216755</c:v>
                </c:pt>
                <c:pt idx="4246" formatCode="General">
                  <c:v>0.23511370274489199</c:v>
                </c:pt>
                <c:pt idx="4247" formatCode="General">
                  <c:v>0.236245249051316</c:v>
                </c:pt>
                <c:pt idx="4248" formatCode="General">
                  <c:v>0.23719583094404401</c:v>
                </c:pt>
                <c:pt idx="4249" formatCode="General">
                  <c:v>0.23797036900913801</c:v>
                </c:pt>
                <c:pt idx="4250" formatCode="General">
                  <c:v>0.23857617381476301</c:v>
                </c:pt>
                <c:pt idx="4251" formatCode="General">
                  <c:v>0.23902231370708299</c:v>
                </c:pt>
                <c:pt idx="4252" formatCode="General">
                  <c:v>0.23931917745419301</c:v>
                </c:pt>
                <c:pt idx="4253" formatCode="General">
                  <c:v>0.23947871542497201</c:v>
                </c:pt>
                <c:pt idx="4254" formatCode="General">
                  <c:v>0.23951419473528701</c:v>
                </c:pt>
                <c:pt idx="4255" formatCode="General">
                  <c:v>0.23944093331496599</c:v>
                </c:pt>
                <c:pt idx="4256" formatCode="General">
                  <c:v>0.239274829207312</c:v>
                </c:pt>
                <c:pt idx="4257" formatCode="General">
                  <c:v>0.23903196504382601</c:v>
                </c:pt>
                <c:pt idx="4258" formatCode="General">
                  <c:v>0.23872990054738999</c:v>
                </c:pt>
                <c:pt idx="4259" formatCode="General">
                  <c:v>0.238386370271638</c:v>
                </c:pt>
                <c:pt idx="4260" formatCode="General">
                  <c:v>0.23801892086999499</c:v>
                </c:pt>
                <c:pt idx="4261" formatCode="General">
                  <c:v>0.23764627382437001</c:v>
                </c:pt>
                <c:pt idx="4262" formatCode="General">
                  <c:v>0.23728645513385699</c:v>
                </c:pt>
                <c:pt idx="4263" formatCode="General">
                  <c:v>0.236956408096414</c:v>
                </c:pt>
                <c:pt idx="4264" formatCode="General">
                  <c:v>0.23667297584529101</c:v>
                </c:pt>
                <c:pt idx="4265" formatCode="General">
                  <c:v>0.236452737326835</c:v>
                </c:pt>
                <c:pt idx="4266" formatCode="General">
                  <c:v>0.23631018466064699</c:v>
                </c:pt>
                <c:pt idx="4267" formatCode="General">
                  <c:v>0.23625863822465801</c:v>
                </c:pt>
                <c:pt idx="4268" formatCode="General">
                  <c:v>0.23631089463556601</c:v>
                </c:pt>
                <c:pt idx="4269" formatCode="General">
                  <c:v>0.236478053144793</c:v>
                </c:pt>
                <c:pt idx="4270" formatCode="General">
                  <c:v>0.23676887761756099</c:v>
                </c:pt>
                <c:pt idx="4271" formatCode="General">
                  <c:v>0.23719033091470801</c:v>
                </c:pt>
                <c:pt idx="4272" formatCode="General">
                  <c:v>0.23774723124465999</c:v>
                </c:pt>
                <c:pt idx="4273" formatCode="General">
                  <c:v>0.23844241667500801</c:v>
                </c:pt>
                <c:pt idx="4274" formatCode="General">
                  <c:v>0.23927741854891399</c:v>
                </c:pt>
                <c:pt idx="4275" formatCode="General">
                  <c:v>0.24025051188701799</c:v>
                </c:pt>
                <c:pt idx="4276" formatCode="General">
                  <c:v>0.24135792113238799</c:v>
                </c:pt>
                <c:pt idx="4277" formatCode="General">
                  <c:v>0.24259421393698399</c:v>
                </c:pt>
                <c:pt idx="4278" formatCode="General">
                  <c:v>0.24395115060140499</c:v>
                </c:pt>
                <c:pt idx="4279" formatCode="General">
                  <c:v>0.245418203355623</c:v>
                </c:pt>
                <c:pt idx="4280" formatCode="General">
                  <c:v>0.246982932543584</c:v>
                </c:pt>
                <c:pt idx="4281" formatCode="General">
                  <c:v>0.24863088303338499</c:v>
                </c:pt>
                <c:pt idx="4282" formatCode="General">
                  <c:v>0.250345560191505</c:v>
                </c:pt>
                <c:pt idx="4283" formatCode="General">
                  <c:v>0.25210861183526001</c:v>
                </c:pt>
                <c:pt idx="4284" formatCode="General">
                  <c:v>0.25390003883322498</c:v>
                </c:pt>
                <c:pt idx="4285" formatCode="General">
                  <c:v>0.25569839654284399</c:v>
                </c:pt>
                <c:pt idx="4286" formatCode="General">
                  <c:v>0.257480829144971</c:v>
                </c:pt>
                <c:pt idx="4287" formatCode="General">
                  <c:v>0.25922331262116399</c:v>
                </c:pt>
                <c:pt idx="4288" formatCode="General">
                  <c:v>0.26090092116936298</c:v>
                </c:pt>
                <c:pt idx="4289" formatCode="General">
                  <c:v>0.26248794135051801</c:v>
                </c:pt>
                <c:pt idx="4290" formatCode="General">
                  <c:v>0.26395810801289399</c:v>
                </c:pt>
                <c:pt idx="4291" formatCode="General">
                  <c:v>0.26528486270053497</c:v>
                </c:pt>
                <c:pt idx="4292" formatCode="General">
                  <c:v>0.26644156409626202</c:v>
                </c:pt>
                <c:pt idx="4293" formatCode="General">
                  <c:v>0.26740175458050403</c:v>
                </c:pt>
                <c:pt idx="4294" formatCode="General">
                  <c:v>0.26813932930886702</c:v>
                </c:pt>
                <c:pt idx="4295" formatCode="General">
                  <c:v>0.26862883760956402</c:v>
                </c:pt>
                <c:pt idx="4296" formatCode="General">
                  <c:v>0.26884566060611498</c:v>
                </c:pt>
                <c:pt idx="4297" formatCode="General">
                  <c:v>0.26876624101121599</c:v>
                </c:pt>
                <c:pt idx="4298" formatCode="General">
                  <c:v>0.26836828671611501</c:v>
                </c:pt>
                <c:pt idx="4299" formatCode="General">
                  <c:v>0.26763093398558302</c:v>
                </c:pt>
                <c:pt idx="4300" formatCode="General">
                  <c:v>0.266535085862462</c:v>
                </c:pt>
                <c:pt idx="4301" formatCode="General">
                  <c:v>0.26506391311531702</c:v>
                </c:pt>
                <c:pt idx="4302" formatCode="General">
                  <c:v>0.26320182788743701</c:v>
                </c:pt>
                <c:pt idx="4303" formatCode="General">
                  <c:v>0.260935431304055</c:v>
                </c:pt>
                <c:pt idx="4304" formatCode="General">
                  <c:v>0.25825407816542501</c:v>
                </c:pt>
                <c:pt idx="4305" formatCode="General">
                  <c:v>0.255149220391229</c:v>
                </c:pt>
                <c:pt idx="4306" formatCode="General">
                  <c:v>0.251615172855509</c:v>
                </c:pt>
                <c:pt idx="4307" formatCode="General">
                  <c:v>0.24764789430878201</c:v>
                </c:pt>
                <c:pt idx="4308" formatCode="General">
                  <c:v>0.24324632626084</c:v>
                </c:pt>
                <c:pt idx="4309" formatCode="General">
                  <c:v>0.23841269837471499</c:v>
                </c:pt>
                <c:pt idx="4310" formatCode="General">
                  <c:v>0.23315057570658901</c:v>
                </c:pt>
                <c:pt idx="4311" formatCode="General">
                  <c:v>0.22746661819776001</c:v>
                </c:pt>
                <c:pt idx="4312" formatCode="General">
                  <c:v>0.221370866699591</c:v>
                </c:pt>
                <c:pt idx="4313" formatCode="General">
                  <c:v>0.214874594833146</c:v>
                </c:pt>
                <c:pt idx="4314" formatCode="General">
                  <c:v>0.20799089358653799</c:v>
                </c:pt>
                <c:pt idx="4315" formatCode="General">
                  <c:v>0.200736041304834</c:v>
                </c:pt>
                <c:pt idx="4316" formatCode="General">
                  <c:v>0.19312862483035101</c:v>
                </c:pt>
                <c:pt idx="4317" formatCode="General">
                  <c:v>0.185188898975859</c:v>
                </c:pt>
                <c:pt idx="4318" formatCode="General">
                  <c:v>0.176938278303751</c:v>
                </c:pt>
                <c:pt idx="4319" formatCode="General">
                  <c:v>0.16839946953431201</c:v>
                </c:pt>
                <c:pt idx="4320" formatCode="General">
                  <c:v>0.15959719805203901</c:v>
                </c:pt>
                <c:pt idx="4321" formatCode="General">
                  <c:v>0.15055719703435699</c:v>
                </c:pt>
                <c:pt idx="4322" formatCode="General">
                  <c:v>0.14130520570143101</c:v>
                </c:pt>
                <c:pt idx="4323" formatCode="General">
                  <c:v>0.1318681570762</c:v>
                </c:pt>
                <c:pt idx="4324" formatCode="General">
                  <c:v>0.12227342215248301</c:v>
                </c:pt>
                <c:pt idx="4325" formatCode="General">
                  <c:v>0.11254836645559201</c:v>
                </c:pt>
                <c:pt idx="4326" formatCode="General">
                  <c:v>0.102720520543904</c:v>
                </c:pt>
                <c:pt idx="4327" formatCode="General">
                  <c:v>9.2816209342293204E-2</c:v>
                </c:pt>
                <c:pt idx="4328" formatCode="General">
                  <c:v>8.2861349046915306E-2</c:v>
                </c:pt>
                <c:pt idx="4329" formatCode="General">
                  <c:v>7.2881335206566505E-2</c:v>
                </c:pt>
                <c:pt idx="4330" formatCode="General">
                  <c:v>6.2900355233404107E-2</c:v>
                </c:pt>
                <c:pt idx="4331" formatCode="General">
                  <c:v>5.2941681714720301E-2</c:v>
                </c:pt>
                <c:pt idx="4332" formatCode="General">
                  <c:v>4.3026494020699302E-2</c:v>
                </c:pt>
                <c:pt idx="4333" formatCode="General">
                  <c:v>3.3173787007162898E-2</c:v>
                </c:pt>
                <c:pt idx="4334" formatCode="General">
                  <c:v>2.3401549959060401E-2</c:v>
                </c:pt>
                <c:pt idx="4335" formatCode="General">
                  <c:v>1.37258309117059E-2</c:v>
                </c:pt>
                <c:pt idx="4336" formatCode="General">
                  <c:v>4.16069699681539E-3</c:v>
                </c:pt>
                <c:pt idx="4337" formatCode="General">
                  <c:v>-5.2822340877603097E-3</c:v>
                </c:pt>
                <c:pt idx="4338" formatCode="General">
                  <c:v>-1.45941269364099E-2</c:v>
                </c:pt>
                <c:pt idx="4339" formatCode="General">
                  <c:v>-2.3767614379045499E-2</c:v>
                </c:pt>
                <c:pt idx="4340" formatCode="General">
                  <c:v>-3.2797528314244102E-2</c:v>
                </c:pt>
                <c:pt idx="4341" formatCode="General">
                  <c:v>-4.1681307626594603E-2</c:v>
                </c:pt>
                <c:pt idx="4342" formatCode="General">
                  <c:v>-5.0418714745180997E-2</c:v>
                </c:pt>
                <c:pt idx="4343" formatCode="General">
                  <c:v>-5.9011916755593502E-2</c:v>
                </c:pt>
                <c:pt idx="4344" formatCode="General">
                  <c:v>-6.7464034161829001E-2</c:v>
                </c:pt>
                <c:pt idx="4345" formatCode="General">
                  <c:v>-7.5780360008678799E-2</c:v>
                </c:pt>
                <c:pt idx="4346" formatCode="General">
                  <c:v>-8.3968626676051997E-2</c:v>
                </c:pt>
                <c:pt idx="4347" formatCode="General">
                  <c:v>-9.2037504366679596E-2</c:v>
                </c:pt>
                <c:pt idx="4348" formatCode="General">
                  <c:v>-9.9997214692681705E-2</c:v>
                </c:pt>
                <c:pt idx="4349" formatCode="General">
                  <c:v>-0.107859762603964</c:v>
                </c:pt>
                <c:pt idx="4350" formatCode="General">
                  <c:v>-0.11563787938999</c:v>
                </c:pt>
                <c:pt idx="4351" formatCode="General">
                  <c:v>-0.12334404177097701</c:v>
                </c:pt>
                <c:pt idx="4352" formatCode="General">
                  <c:v>-0.13099180818290401</c:v>
                </c:pt>
                <c:pt idx="4353" formatCode="General">
                  <c:v>-0.13859608190775999</c:v>
                </c:pt>
                <c:pt idx="4354" formatCode="General">
                  <c:v>-0.14617057509315601</c:v>
                </c:pt>
                <c:pt idx="4355" formatCode="General">
                  <c:v>-0.15372900877546999</c:v>
                </c:pt>
                <c:pt idx="4356" formatCode="General">
                  <c:v>-0.16128557415888001</c:v>
                </c:pt>
                <c:pt idx="4357" formatCode="General">
                  <c:v>-0.16885355393894799</c:v>
                </c:pt>
                <c:pt idx="4358" formatCode="General">
                  <c:v>-0.17644502319022701</c:v>
                </c:pt>
                <c:pt idx="4359" formatCode="General">
                  <c:v>-0.18407121262411599</c:v>
                </c:pt>
                <c:pt idx="4360" formatCode="General">
                  <c:v>-0.191741958321097</c:v>
                </c:pt>
                <c:pt idx="4361" formatCode="General">
                  <c:v>-0.19946616210357301</c:v>
                </c:pt>
                <c:pt idx="4362" formatCode="General">
                  <c:v>-0.20725174091059401</c:v>
                </c:pt>
                <c:pt idx="4363" formatCode="General">
                  <c:v>-0.215104001379958</c:v>
                </c:pt>
                <c:pt idx="4364" formatCode="General">
                  <c:v>-0.223027249880281</c:v>
                </c:pt>
                <c:pt idx="4365" formatCode="General">
                  <c:v>-0.231024467223787</c:v>
                </c:pt>
                <c:pt idx="4366" formatCode="General">
                  <c:v>-0.239096189447255</c:v>
                </c:pt>
                <c:pt idx="4367" formatCode="General">
                  <c:v>-0.24724067798937899</c:v>
                </c:pt>
                <c:pt idx="4368" formatCode="General">
                  <c:v>-0.25545525900090099</c:v>
                </c:pt>
                <c:pt idx="4369" formatCode="General">
                  <c:v>-0.26373555919928199</c:v>
                </c:pt>
                <c:pt idx="4370" formatCode="General">
                  <c:v>-0.27207515095366402</c:v>
                </c:pt>
                <c:pt idx="4371" formatCode="General">
                  <c:v>-0.28046681901881598</c:v>
                </c:pt>
                <c:pt idx="4372" formatCode="General">
                  <c:v>-0.28890075310040497</c:v>
                </c:pt>
                <c:pt idx="4373" formatCode="General">
                  <c:v>-0.29736584835954799</c:v>
                </c:pt>
                <c:pt idx="4374" formatCode="General">
                  <c:v>-0.30585064896825898</c:v>
                </c:pt>
                <c:pt idx="4375" formatCode="General">
                  <c:v>-0.31434150340888101</c:v>
                </c:pt>
                <c:pt idx="4376" formatCode="General">
                  <c:v>-0.32282388469506601</c:v>
                </c:pt>
                <c:pt idx="4377" formatCode="General">
                  <c:v>-0.33128331817819001</c:v>
                </c:pt>
                <c:pt idx="4378" formatCode="General">
                  <c:v>-0.33970358313775401</c:v>
                </c:pt>
                <c:pt idx="4379" formatCode="General">
                  <c:v>-0.34806847985685602</c:v>
                </c:pt>
                <c:pt idx="4380" formatCode="General">
                  <c:v>-0.35636171317008802</c:v>
                </c:pt>
                <c:pt idx="4381" formatCode="General">
                  <c:v>-0.36456604545447402</c:v>
                </c:pt>
                <c:pt idx="4382" formatCode="General">
                  <c:v>-0.372665086740675</c:v>
                </c:pt>
                <c:pt idx="4383" formatCode="General">
                  <c:v>-0.38064207820151502</c:v>
                </c:pt>
                <c:pt idx="4384" formatCode="General">
                  <c:v>-0.38848101867552698</c:v>
                </c:pt>
                <c:pt idx="4385" formatCode="General">
                  <c:v>-0.39616631301604799</c:v>
                </c:pt>
                <c:pt idx="4386" formatCode="General">
                  <c:v>-0.403681806944862</c:v>
                </c:pt>
                <c:pt idx="4387" formatCode="General">
                  <c:v>-0.41101296180739599</c:v>
                </c:pt>
                <c:pt idx="4388" formatCode="General">
                  <c:v>-0.41814617559045802</c:v>
                </c:pt>
                <c:pt idx="4389" formatCode="General">
                  <c:v>-0.42506815717447999</c:v>
                </c:pt>
                <c:pt idx="4390" formatCode="General">
                  <c:v>-0.43176652082300498</c:v>
                </c:pt>
                <c:pt idx="4391" formatCode="General">
                  <c:v>-0.43822979063884399</c:v>
                </c:pt>
                <c:pt idx="4392" formatCode="General">
                  <c:v>-0.44444736330391099</c:v>
                </c:pt>
                <c:pt idx="4393" formatCode="General">
                  <c:v>-0.450409448164377</c:v>
                </c:pt>
                <c:pt idx="4394" formatCode="General">
                  <c:v>-0.456107055988826</c:v>
                </c:pt>
                <c:pt idx="4395" formatCode="General">
                  <c:v>-0.46153203510379598</c:v>
                </c:pt>
                <c:pt idx="4396" formatCode="General">
                  <c:v>-0.46667708527177598</c:v>
                </c:pt>
                <c:pt idx="4397" formatCode="General">
                  <c:v>-0.47153552337817101</c:v>
                </c:pt>
                <c:pt idx="4398" formatCode="General">
                  <c:v>-0.47610115155520699</c:v>
                </c:pt>
                <c:pt idx="4399" formatCode="General">
                  <c:v>-0.48036836135442801</c:v>
                </c:pt>
                <c:pt idx="4400" formatCode="General">
                  <c:v>-0.48433207369607401</c:v>
                </c:pt>
                <c:pt idx="4401" formatCode="General">
                  <c:v>-0.48798743963651797</c:v>
                </c:pt>
                <c:pt idx="4402" formatCode="General">
                  <c:v>-0.49132981599898901</c:v>
                </c:pt>
                <c:pt idx="4403" formatCode="General">
                  <c:v>-0.49435478187917098</c:v>
                </c:pt>
                <c:pt idx="4404" formatCode="General">
                  <c:v>-0.497058053218009</c:v>
                </c:pt>
                <c:pt idx="4405" formatCode="General">
                  <c:v>-0.49943531913948302</c:v>
                </c:pt>
                <c:pt idx="4406" formatCode="General">
                  <c:v>-0.50148216118522904</c:v>
                </c:pt>
                <c:pt idx="4407" formatCode="General">
                  <c:v>-0.50319406706984704</c:v>
                </c:pt>
                <c:pt idx="4408" formatCode="General">
                  <c:v>-0.50456637417377403</c:v>
                </c:pt>
                <c:pt idx="4409" formatCode="General">
                  <c:v>-0.50559426280196096</c:v>
                </c:pt>
                <c:pt idx="4410" formatCode="General">
                  <c:v>-0.50627275782228898</c:v>
                </c:pt>
                <c:pt idx="4411" formatCode="General">
                  <c:v>-0.50659665377559804</c:v>
                </c:pt>
                <c:pt idx="4412" formatCode="General">
                  <c:v>-0.50656062752143605</c:v>
                </c:pt>
                <c:pt idx="4413" formatCode="General">
                  <c:v>-0.50615928505295804</c:v>
                </c:pt>
                <c:pt idx="4414" formatCode="General">
                  <c:v>-0.50538720580027396</c:v>
                </c:pt>
                <c:pt idx="4415" formatCode="General">
                  <c:v>-0.50423905252373202</c:v>
                </c:pt>
                <c:pt idx="4416" formatCode="General">
                  <c:v>-0.50270963312350203</c:v>
                </c:pt>
                <c:pt idx="4417" formatCode="General">
                  <c:v>-0.50079402446365195</c:v>
                </c:pt>
                <c:pt idx="4418" formatCode="General">
                  <c:v>-0.49848774679097901</c:v>
                </c:pt>
                <c:pt idx="4419" formatCode="General">
                  <c:v>-0.49578683361570702</c:v>
                </c:pt>
                <c:pt idx="4420" formatCode="General">
                  <c:v>-0.49268800152345799</c:v>
                </c:pt>
                <c:pt idx="4421" formatCode="General">
                  <c:v>-0.48918891409645399</c:v>
                </c:pt>
                <c:pt idx="4422" formatCode="General">
                  <c:v>-0.48528811601045102</c:v>
                </c:pt>
                <c:pt idx="4423" formatCode="General">
                  <c:v>-0.48098531358560098</c:v>
                </c:pt>
                <c:pt idx="4424" formatCode="General">
                  <c:v>-0.47628160826779498</c:v>
                </c:pt>
                <c:pt idx="4425" formatCode="General">
                  <c:v>-0.47117947770068502</c:v>
                </c:pt>
                <c:pt idx="4426" formatCode="General">
                  <c:v>-0.46568298651949203</c:v>
                </c:pt>
                <c:pt idx="4427" formatCode="General">
                  <c:v>-0.45979788352262502</c:v>
                </c:pt>
                <c:pt idx="4428" formatCode="General">
                  <c:v>-0.45353166709069198</c:v>
                </c:pt>
                <c:pt idx="4429" formatCode="General">
                  <c:v>-0.44689377788433898</c:v>
                </c:pt>
                <c:pt idx="4430" formatCode="General">
                  <c:v>-0.43989555233046301</c:v>
                </c:pt>
                <c:pt idx="4431" formatCode="General">
                  <c:v>-0.432550240316878</c:v>
                </c:pt>
                <c:pt idx="4432" formatCode="General">
                  <c:v>-0.42487310939762202</c:v>
                </c:pt>
                <c:pt idx="4433" formatCode="General">
                  <c:v>-0.41688130987865302</c:v>
                </c:pt>
                <c:pt idx="4434" formatCode="General">
                  <c:v>-0.40859385791844599</c:v>
                </c:pt>
                <c:pt idx="4435" formatCode="General">
                  <c:v>-0.40003155572703702</c:v>
                </c:pt>
                <c:pt idx="4436" formatCode="General">
                  <c:v>-0.39121682953739101</c:v>
                </c:pt>
                <c:pt idx="4437" formatCode="General">
                  <c:v>-0.38217361001962002</c:v>
                </c:pt>
                <c:pt idx="4438" formatCode="General">
                  <c:v>-0.37292719483950199</c:v>
                </c:pt>
                <c:pt idx="4439" formatCode="General">
                  <c:v>-0.36350394541879899</c:v>
                </c:pt>
                <c:pt idx="4440" formatCode="General">
                  <c:v>-0.35393110492632701</c:v>
                </c:pt>
                <c:pt idx="4441" formatCode="General">
                  <c:v>-0.34423657513205103</c:v>
                </c:pt>
                <c:pt idx="4442" formatCode="General">
                  <c:v>-0.33444852101931599</c:v>
                </c:pt>
                <c:pt idx="4443" formatCode="General">
                  <c:v>-0.32459514673710599</c:v>
                </c:pt>
                <c:pt idx="4444" formatCode="General">
                  <c:v>-0.31470438047294103</c:v>
                </c:pt>
                <c:pt idx="4445" formatCode="General">
                  <c:v>-0.304803523977836</c:v>
                </c:pt>
                <c:pt idx="4446" formatCode="General">
                  <c:v>-0.294918963026643</c:v>
                </c:pt>
                <c:pt idx="4447" formatCode="General">
                  <c:v>-0.28507586827208098</c:v>
                </c:pt>
                <c:pt idx="4448" formatCode="General">
                  <c:v>-0.27529777234258102</c:v>
                </c:pt>
                <c:pt idx="4449" formatCode="General">
                  <c:v>-0.26560629354783499</c:v>
                </c:pt>
                <c:pt idx="4450" formatCode="General">
                  <c:v>-0.25602094239658502</c:v>
                </c:pt>
                <c:pt idx="4451" formatCode="General">
                  <c:v>-0.246558715022337</c:v>
                </c:pt>
                <c:pt idx="4452" formatCode="General">
                  <c:v>-0.23723388857998701</c:v>
                </c:pt>
                <c:pt idx="4453" formatCode="General">
                  <c:v>-0.22805784372497401</c:v>
                </c:pt>
                <c:pt idx="4454" formatCode="General">
                  <c:v>-0.21903882522160301</c:v>
                </c:pt>
                <c:pt idx="4455" formatCode="General">
                  <c:v>-0.21018176640990599</c:v>
                </c:pt>
                <c:pt idx="4456" formatCode="General">
                  <c:v>-0.20148823796684301</c:v>
                </c:pt>
                <c:pt idx="4457" formatCode="General">
                  <c:v>-0.192956448264022</c:v>
                </c:pt>
                <c:pt idx="4458" formatCode="General">
                  <c:v>-0.18458103223101699</c:v>
                </c:pt>
                <c:pt idx="4459" formatCode="General">
                  <c:v>-0.176353207063812</c:v>
                </c:pt>
                <c:pt idx="4460" formatCode="General">
                  <c:v>-0.16826089809061401</c:v>
                </c:pt>
                <c:pt idx="4461" formatCode="General">
                  <c:v>-0.16028878541434199</c:v>
                </c:pt>
                <c:pt idx="4462" formatCode="General">
                  <c:v>-0.15241853584630599</c:v>
                </c:pt>
                <c:pt idx="4463" formatCode="General">
                  <c:v>-0.14462891723705101</c:v>
                </c:pt>
                <c:pt idx="4464" formatCode="General">
                  <c:v>-0.13689609260558899</c:v>
                </c:pt>
                <c:pt idx="4465" formatCode="General">
                  <c:v>-0.12919400428257199</c:v>
                </c:pt>
                <c:pt idx="4466" formatCode="General">
                  <c:v>-0.12149470285198601</c:v>
                </c:pt>
                <c:pt idx="4467" formatCode="General">
                  <c:v>-0.113768673433309</c:v>
                </c:pt>
                <c:pt idx="4468" formatCode="General">
                  <c:v>-0.105985309958757</c:v>
                </c:pt>
                <c:pt idx="4469" formatCode="General">
                  <c:v>-9.8113322563458893E-2</c:v>
                </c:pt>
                <c:pt idx="4470" formatCode="General">
                  <c:v>-9.0121109977621405E-2</c:v>
                </c:pt>
                <c:pt idx="4471" formatCode="General">
                  <c:v>-8.1977323712528694E-2</c:v>
                </c:pt>
                <c:pt idx="4472" formatCode="General">
                  <c:v>-7.36513883902771E-2</c:v>
                </c:pt>
                <c:pt idx="4473" formatCode="General">
                  <c:v>-6.5113842522738302E-2</c:v>
                </c:pt>
                <c:pt idx="4474" formatCode="General">
                  <c:v>-5.6336731842270102E-2</c:v>
                </c:pt>
                <c:pt idx="4475" formatCode="General">
                  <c:v>-4.7294282306058803E-2</c:v>
                </c:pt>
                <c:pt idx="4476" formatCode="General">
                  <c:v>-3.7963339548232798E-2</c:v>
                </c:pt>
                <c:pt idx="4477" formatCode="General">
                  <c:v>-2.83235864579774E-2</c:v>
                </c:pt>
                <c:pt idx="4478" formatCode="General">
                  <c:v>-1.8357897634103702E-2</c:v>
                </c:pt>
                <c:pt idx="4479" formatCode="General">
                  <c:v>-8.0528007929489206E-3</c:v>
                </c:pt>
                <c:pt idx="4480" formatCode="General">
                  <c:v>2.6012022369637901E-3</c:v>
                </c:pt>
                <c:pt idx="4481" formatCode="General">
                  <c:v>1.36094675479634E-2</c:v>
                </c:pt>
                <c:pt idx="4482" formatCode="General">
                  <c:v>2.4972982770945201E-2</c:v>
                </c:pt>
                <c:pt idx="4483" formatCode="General">
                  <c:v>3.6688316389471599E-2</c:v>
                </c:pt>
                <c:pt idx="4484" formatCode="General">
                  <c:v>4.8747497067764503E-2</c:v>
                </c:pt>
                <c:pt idx="4485" formatCode="General">
                  <c:v>6.1137952022893002E-2</c:v>
                </c:pt>
                <c:pt idx="4486" formatCode="General">
                  <c:v>7.3842576313065594E-2</c:v>
                </c:pt>
                <c:pt idx="4487" formatCode="General">
                  <c:v>8.6839775001567407E-2</c:v>
                </c:pt>
                <c:pt idx="4488" formatCode="General">
                  <c:v>0.100103772931753</c:v>
                </c:pt>
                <c:pt idx="4489" formatCode="General">
                  <c:v>0.113604761965164</c:v>
                </c:pt>
                <c:pt idx="4490" formatCode="General">
                  <c:v>0.12730907239831901</c:v>
                </c:pt>
                <c:pt idx="4491" formatCode="General">
                  <c:v>0.14117960418845399</c:v>
                </c:pt>
                <c:pt idx="4492" formatCode="General">
                  <c:v>0.15517625001330501</c:v>
                </c:pt>
                <c:pt idx="4493" formatCode="General">
                  <c:v>0.16925634052715599</c:v>
                </c:pt>
                <c:pt idx="4494" formatCode="General">
                  <c:v>0.18337477756058501</c:v>
                </c:pt>
                <c:pt idx="4495" formatCode="General">
                  <c:v>0.19748423324518499</c:v>
                </c:pt>
                <c:pt idx="4496" formatCode="General">
                  <c:v>0.21153673255163</c:v>
                </c:pt>
                <c:pt idx="4497" formatCode="General">
                  <c:v>0.22548418048257701</c:v>
                </c:pt>
                <c:pt idx="4498" formatCode="General">
                  <c:v>0.23927742315665301</c:v>
                </c:pt>
                <c:pt idx="4499" formatCode="General">
                  <c:v>0.25286792404694303</c:v>
                </c:pt>
                <c:pt idx="4500" formatCode="General">
                  <c:v>0.26620846926012798</c:v>
                </c:pt>
                <c:pt idx="4501" formatCode="General">
                  <c:v>0.27925255210449501</c:v>
                </c:pt>
                <c:pt idx="4502" formatCode="General">
                  <c:v>0.29195532896648102</c:v>
                </c:pt>
                <c:pt idx="4503" formatCode="General">
                  <c:v>0.30427464846203001</c:v>
                </c:pt>
                <c:pt idx="4504" formatCode="General">
                  <c:v>0.316171463632199</c:v>
                </c:pt>
                <c:pt idx="4505" formatCode="General">
                  <c:v>0.32761045888697199</c:v>
                </c:pt>
                <c:pt idx="4506" formatCode="General">
                  <c:v>0.33855906076882802</c:v>
                </c:pt>
                <c:pt idx="4507" formatCode="General">
                  <c:v>0.34898844716421801</c:v>
                </c:pt>
                <c:pt idx="4508" formatCode="General">
                  <c:v>0.35887468700099801</c:v>
                </c:pt>
                <c:pt idx="4509" formatCode="General">
                  <c:v>0.36819801152335502</c:v>
                </c:pt>
                <c:pt idx="4510" formatCode="General">
                  <c:v>0.37694299692230199</c:v>
                </c:pt>
                <c:pt idx="4511" formatCode="General">
                  <c:v>0.38509874379793402</c:v>
                </c:pt>
                <c:pt idx="4512" formatCode="General">
                  <c:v>0.39265896537380202</c:v>
                </c:pt>
                <c:pt idx="4513" formatCode="General">
                  <c:v>0.39962152308584098</c:v>
                </c:pt>
                <c:pt idx="4514" formatCode="General">
                  <c:v>0.40598949310264698</c:v>
                </c:pt>
                <c:pt idx="4515" formatCode="General">
                  <c:v>0.41177053272831698</c:v>
                </c:pt>
                <c:pt idx="4516" formatCode="General">
                  <c:v>0.41697555800883501</c:v>
                </c:pt>
                <c:pt idx="4517" formatCode="General">
                  <c:v>0.42161959018263201</c:v>
                </c:pt>
                <c:pt idx="4518" formatCode="General">
                  <c:v>0.42572167152062601</c:v>
                </c:pt>
                <c:pt idx="4519" formatCode="General">
                  <c:v>0.42930403910008202</c:v>
                </c:pt>
                <c:pt idx="4520" formatCode="General">
                  <c:v>0.43239177771662601</c:v>
                </c:pt>
                <c:pt idx="4521" formatCode="General">
                  <c:v>0.43501197645797202</c:v>
                </c:pt>
                <c:pt idx="4522" formatCode="General">
                  <c:v>0.43719351776377902</c:v>
                </c:pt>
                <c:pt idx="4523" formatCode="General">
                  <c:v>0.43896753797029597</c:v>
                </c:pt>
                <c:pt idx="4524" formatCode="General">
                  <c:v>0.44036721387859601</c:v>
                </c:pt>
                <c:pt idx="4525" formatCode="General">
                  <c:v>0.44142535010397999</c:v>
                </c:pt>
                <c:pt idx="4526" formatCode="General">
                  <c:v>0.44217463227411602</c:v>
                </c:pt>
                <c:pt idx="4527" formatCode="General">
                  <c:v>0.442647747434186</c:v>
                </c:pt>
                <c:pt idx="4528" formatCode="General">
                  <c:v>0.44287694663584598</c:v>
                </c:pt>
                <c:pt idx="4529" formatCode="General">
                  <c:v>0.44289410095854598</c:v>
                </c:pt>
                <c:pt idx="4530" formatCode="General">
                  <c:v>0.44272922463196901</c:v>
                </c:pt>
                <c:pt idx="4531" formatCode="General">
                  <c:v>0.44241055050530498</c:v>
                </c:pt>
                <c:pt idx="4532" formatCode="General">
                  <c:v>0.44196384599765598</c:v>
                </c:pt>
                <c:pt idx="4533" formatCode="General">
                  <c:v>0.441412814879038</c:v>
                </c:pt>
                <c:pt idx="4534" formatCode="General">
                  <c:v>0.44077902537702701</c:v>
                </c:pt>
                <c:pt idx="4535" formatCode="General">
                  <c:v>0.44008033260967</c:v>
                </c:pt>
                <c:pt idx="4536" formatCode="General">
                  <c:v>0.439332503870142</c:v>
                </c:pt>
                <c:pt idx="4537" formatCode="General">
                  <c:v>0.43854847249689499</c:v>
                </c:pt>
                <c:pt idx="4538" formatCode="General">
                  <c:v>0.43773793533980698</c:v>
                </c:pt>
                <c:pt idx="4539" formatCode="General">
                  <c:v>0.43690818674229398</c:v>
                </c:pt>
                <c:pt idx="4540" formatCode="General">
                  <c:v>0.43606335708977501</c:v>
                </c:pt>
                <c:pt idx="4541" formatCode="General">
                  <c:v>0.43520421864651598</c:v>
                </c:pt>
                <c:pt idx="4542" formatCode="General">
                  <c:v>0.43432917428745199</c:v>
                </c:pt>
                <c:pt idx="4543" formatCode="General">
                  <c:v>0.43343429887158302</c:v>
                </c:pt>
                <c:pt idx="4544" formatCode="General">
                  <c:v>0.43251330957419698</c:v>
                </c:pt>
                <c:pt idx="4545" formatCode="General">
                  <c:v>0.43155863640901299</c:v>
                </c:pt>
                <c:pt idx="4546" formatCode="General">
                  <c:v>0.43056084919743098</c:v>
                </c:pt>
                <c:pt idx="4547" formatCode="General">
                  <c:v>0.42950850581287298</c:v>
                </c:pt>
                <c:pt idx="4548" formatCode="General">
                  <c:v>0.428388761814609</c:v>
                </c:pt>
                <c:pt idx="4549" formatCode="General">
                  <c:v>0.42718900111062302</c:v>
                </c:pt>
                <c:pt idx="4550" formatCode="General">
                  <c:v>0.42589576012628799</c:v>
                </c:pt>
                <c:pt idx="4551" formatCode="General">
                  <c:v>0.42449502336693301</c:v>
                </c:pt>
                <c:pt idx="4552" formatCode="General">
                  <c:v>0.42297318786308802</c:v>
                </c:pt>
                <c:pt idx="4553" formatCode="General">
                  <c:v>0.42131643210758002</c:v>
                </c:pt>
                <c:pt idx="4554" formatCode="General">
                  <c:v>0.41951213777075103</c:v>
                </c:pt>
                <c:pt idx="4555" formatCode="General">
                  <c:v>0.41754918548730002</c:v>
                </c:pt>
                <c:pt idx="4556" formatCode="General">
                  <c:v>0.41541654578458898</c:v>
                </c:pt>
                <c:pt idx="4557" formatCode="General">
                  <c:v>0.41310492755288503</c:v>
                </c:pt>
                <c:pt idx="4558" formatCode="General">
                  <c:v>0.41060654807250901</c:v>
                </c:pt>
                <c:pt idx="4559" formatCode="General">
                  <c:v>0.40791511354211701</c:v>
                </c:pt>
                <c:pt idx="4560" formatCode="General">
                  <c:v>0.405026336472182</c:v>
                </c:pt>
                <c:pt idx="4561" formatCode="General">
                  <c:v>0.40193685255856698</c:v>
                </c:pt>
                <c:pt idx="4562" formatCode="General">
                  <c:v>0.39864571226574402</c:v>
                </c:pt>
                <c:pt idx="4563" formatCode="General">
                  <c:v>0.39515383958285599</c:v>
                </c:pt>
                <c:pt idx="4564" formatCode="General">
                  <c:v>0.39146373592886202</c:v>
                </c:pt>
                <c:pt idx="4565" formatCode="General">
                  <c:v>0.38757921437931703</c:v>
                </c:pt>
                <c:pt idx="4566" formatCode="General">
                  <c:v>0.38350514572356198</c:v>
                </c:pt>
                <c:pt idx="4567" formatCode="General">
                  <c:v>0.37924781925804701</c:v>
                </c:pt>
                <c:pt idx="4568" formatCode="General">
                  <c:v>0.374815262928124</c:v>
                </c:pt>
                <c:pt idx="4569" formatCode="General">
                  <c:v>0.37021635799041303</c:v>
                </c:pt>
                <c:pt idx="4570" formatCode="General">
                  <c:v>0.36545997811388897</c:v>
                </c:pt>
                <c:pt idx="4571" formatCode="General">
                  <c:v>0.36055628173672</c:v>
                </c:pt>
                <c:pt idx="4572" formatCode="General">
                  <c:v>0.35551545590597</c:v>
                </c:pt>
                <c:pt idx="4573" formatCode="General">
                  <c:v>0.35034736160538199</c:v>
                </c:pt>
                <c:pt idx="4574" formatCode="General">
                  <c:v>0.34506245572711902</c:v>
                </c:pt>
                <c:pt idx="4575" formatCode="General">
                  <c:v>0.339671054684341</c:v>
                </c:pt>
                <c:pt idx="4576" formatCode="General">
                  <c:v>0.33418247000990198</c:v>
                </c:pt>
                <c:pt idx="4577" formatCode="General">
                  <c:v>0.32860478971053497</c:v>
                </c:pt>
                <c:pt idx="4578" formatCode="General">
                  <c:v>0.322945376491791</c:v>
                </c:pt>
                <c:pt idx="4579" formatCode="General">
                  <c:v>0.31721082715946097</c:v>
                </c:pt>
                <c:pt idx="4580" formatCode="General">
                  <c:v>0.31140637359916701</c:v>
                </c:pt>
                <c:pt idx="4581" formatCode="General">
                  <c:v>0.30553581029958998</c:v>
                </c:pt>
                <c:pt idx="4582" formatCode="General">
                  <c:v>0.29960157672127802</c:v>
                </c:pt>
                <c:pt idx="4583" formatCode="General">
                  <c:v>0.29360485741375703</c:v>
                </c:pt>
                <c:pt idx="4584" formatCode="General">
                  <c:v>0.28754564269472499</c:v>
                </c:pt>
                <c:pt idx="4585" formatCode="General">
                  <c:v>0.28142174369540202</c:v>
                </c:pt>
                <c:pt idx="4586" formatCode="General">
                  <c:v>0.27522950664766099</c:v>
                </c:pt>
                <c:pt idx="4587" formatCode="General">
                  <c:v>0.26896470198535</c:v>
                </c:pt>
                <c:pt idx="4588" formatCode="General">
                  <c:v>0.262622182352791</c:v>
                </c:pt>
                <c:pt idx="4589" formatCode="General">
                  <c:v>0.25619493386465902</c:v>
                </c:pt>
                <c:pt idx="4590" formatCode="General">
                  <c:v>0.24967478716204999</c:v>
                </c:pt>
                <c:pt idx="4591" formatCode="General">
                  <c:v>0.24305286877999199</c:v>
                </c:pt>
                <c:pt idx="4592" formatCode="General">
                  <c:v>0.23632040073473101</c:v>
                </c:pt>
                <c:pt idx="4593" formatCode="General">
                  <c:v>0.229467913397879</c:v>
                </c:pt>
                <c:pt idx="4594" formatCode="General">
                  <c:v>0.22248544246548899</c:v>
                </c:pt>
                <c:pt idx="4595" formatCode="General">
                  <c:v>0.21536392374027599</c:v>
                </c:pt>
                <c:pt idx="4596" formatCode="General">
                  <c:v>0.208094363830642</c:v>
                </c:pt>
                <c:pt idx="4597" formatCode="General">
                  <c:v>0.200667955862675</c:v>
                </c:pt>
                <c:pt idx="4598" formatCode="General">
                  <c:v>0.19307682936746301</c:v>
                </c:pt>
                <c:pt idx="4599" formatCode="General">
                  <c:v>0.18531422410168</c:v>
                </c:pt>
                <c:pt idx="4600" formatCode="General">
                  <c:v>0.17737407969965899</c:v>
                </c:pt>
                <c:pt idx="4601" formatCode="General">
                  <c:v>0.16925216122391201</c:v>
                </c:pt>
                <c:pt idx="4602" formatCode="General">
                  <c:v>0.160945623813082</c:v>
                </c:pt>
                <c:pt idx="4603" formatCode="General">
                  <c:v>0.152452930190484</c:v>
                </c:pt>
                <c:pt idx="4604" formatCode="General">
                  <c:v>0.14377436892666601</c:v>
                </c:pt>
                <c:pt idx="4605" formatCode="General">
                  <c:v>0.134912045983622</c:v>
                </c:pt>
                <c:pt idx="4606" formatCode="General">
                  <c:v>0.12587026623449199</c:v>
                </c:pt>
                <c:pt idx="4607" formatCode="General">
                  <c:v>0.116654840947347</c:v>
                </c:pt>
                <c:pt idx="4608" formatCode="General">
                  <c:v>0.107273452190545</c:v>
                </c:pt>
                <c:pt idx="4609" formatCode="General">
                  <c:v>9.77365429736793E-2</c:v>
                </c:pt>
                <c:pt idx="4610" formatCode="General">
                  <c:v>8.8055942130368506E-2</c:v>
                </c:pt>
                <c:pt idx="4611" formatCode="General">
                  <c:v>7.8244429671416704E-2</c:v>
                </c:pt>
                <c:pt idx="4612" formatCode="General">
                  <c:v>6.8316556618370494E-2</c:v>
                </c:pt>
                <c:pt idx="4613" formatCode="General">
                  <c:v>5.8288417610172803E-2</c:v>
                </c:pt>
                <c:pt idx="4614" formatCode="General">
                  <c:v>4.8177330867157503E-2</c:v>
                </c:pt>
                <c:pt idx="4615" formatCode="General">
                  <c:v>3.8001991553728097E-2</c:v>
                </c:pt>
                <c:pt idx="4616" formatCode="General">
                  <c:v>2.77815585379519E-2</c:v>
                </c:pt>
                <c:pt idx="4617" formatCode="General">
                  <c:v>1.7535280739240201E-2</c:v>
                </c:pt>
                <c:pt idx="4618" formatCode="General">
                  <c:v>7.2833542678762599E-3</c:v>
                </c:pt>
                <c:pt idx="4619" formatCode="General">
                  <c:v>-2.9533578308910502E-3</c:v>
                </c:pt>
                <c:pt idx="4620" formatCode="General">
                  <c:v>-1.31548375730753E-2</c:v>
                </c:pt>
                <c:pt idx="4621" formatCode="General">
                  <c:v>-2.3302275619791899E-2</c:v>
                </c:pt>
                <c:pt idx="4622" formatCode="General">
                  <c:v>-3.3377098152985701E-2</c:v>
                </c:pt>
                <c:pt idx="4623" formatCode="General">
                  <c:v>-4.3361031714503097E-2</c:v>
                </c:pt>
                <c:pt idx="4624" formatCode="General">
                  <c:v>-5.3236878007471899E-2</c:v>
                </c:pt>
                <c:pt idx="4625" formatCode="General">
                  <c:v>-6.2989246596131906E-2</c:v>
                </c:pt>
                <c:pt idx="4626" formatCode="General">
                  <c:v>-7.2604089458570803E-2</c:v>
                </c:pt>
                <c:pt idx="4627" formatCode="General">
                  <c:v>-8.2068662910710202E-2</c:v>
                </c:pt>
                <c:pt idx="4628" formatCode="General">
                  <c:v>-9.1372129905199703E-2</c:v>
                </c:pt>
                <c:pt idx="4629" formatCode="General">
                  <c:v>-0.100506082304171</c:v>
                </c:pt>
                <c:pt idx="4630" formatCode="General">
                  <c:v>-0.109463873003924</c:v>
                </c:pt>
                <c:pt idx="4631" formatCode="General">
                  <c:v>-0.118240417001323</c:v>
                </c:pt>
                <c:pt idx="4632" formatCode="General">
                  <c:v>-0.12683309137684001</c:v>
                </c:pt>
                <c:pt idx="4633" formatCode="General">
                  <c:v>-0.13524105544807899</c:v>
                </c:pt>
                <c:pt idx="4634" formatCode="General">
                  <c:v>-0.14346544317943799</c:v>
                </c:pt>
                <c:pt idx="4635" formatCode="General">
                  <c:v>-0.15150915296446299</c:v>
                </c:pt>
                <c:pt idx="4636" formatCode="General">
                  <c:v>-0.15937709656086699</c:v>
                </c:pt>
                <c:pt idx="4637" formatCode="General">
                  <c:v>-0.16707626255133801</c:v>
                </c:pt>
                <c:pt idx="4638" formatCode="General">
                  <c:v>-0.17461469232294199</c:v>
                </c:pt>
                <c:pt idx="4639" formatCode="General">
                  <c:v>-0.182001810990947</c:v>
                </c:pt>
                <c:pt idx="4640" formatCode="General">
                  <c:v>-0.18924817671058999</c:v>
                </c:pt>
                <c:pt idx="4641" formatCode="General">
                  <c:v>-0.19636521681501301</c:v>
                </c:pt>
                <c:pt idx="4642" formatCode="General">
                  <c:v>-0.20336509637394701</c:v>
                </c:pt>
                <c:pt idx="4643" formatCode="General">
                  <c:v>-0.21026049316919601</c:v>
                </c:pt>
                <c:pt idx="4644" formatCode="General">
                  <c:v>-0.21706431752833599</c:v>
                </c:pt>
                <c:pt idx="4645" formatCode="General">
                  <c:v>-0.22378939999632699</c:v>
                </c:pt>
                <c:pt idx="4646" formatCode="General">
                  <c:v>-0.23044831638451299</c:v>
                </c:pt>
                <c:pt idx="4647" formatCode="General">
                  <c:v>-0.23705314909941</c:v>
                </c:pt>
                <c:pt idx="4648" formatCode="General">
                  <c:v>-0.24361527652655601</c:v>
                </c:pt>
                <c:pt idx="4649" formatCode="General">
                  <c:v>-0.250145199016229</c:v>
                </c:pt>
                <c:pt idx="4650" formatCode="General">
                  <c:v>-0.25665229053341998</c:v>
                </c:pt>
                <c:pt idx="4651" formatCode="General">
                  <c:v>-0.26314459508638099</c:v>
                </c:pt>
                <c:pt idx="4652" formatCode="General">
                  <c:v>-0.26962877138788699</c:v>
                </c:pt>
                <c:pt idx="4653" formatCode="General">
                  <c:v>-0.27610986516270503</c:v>
                </c:pt>
                <c:pt idx="4654" formatCode="General">
                  <c:v>-0.28259112319229401</c:v>
                </c:pt>
                <c:pt idx="4655" formatCode="General">
                  <c:v>-0.289074128761723</c:v>
                </c:pt>
                <c:pt idx="4656" formatCode="General">
                  <c:v>-0.29555866297408701</c:v>
                </c:pt>
                <c:pt idx="4657" formatCode="General">
                  <c:v>-0.30204258108273002</c:v>
                </c:pt>
                <c:pt idx="4658" formatCode="General">
                  <c:v>-0.30852194208814898</c:v>
                </c:pt>
                <c:pt idx="4659" formatCode="General">
                  <c:v>-0.31499092114652999</c:v>
                </c:pt>
                <c:pt idx="4660" formatCode="General">
                  <c:v>-0.32144189872743101</c:v>
                </c:pt>
                <c:pt idx="4661" formatCode="General">
                  <c:v>-0.32786563709394601</c:v>
                </c:pt>
                <c:pt idx="4662" formatCode="General">
                  <c:v>-0.33425121471994101</c:v>
                </c:pt>
                <c:pt idx="4663" formatCode="General">
                  <c:v>-0.34058627596323598</c:v>
                </c:pt>
                <c:pt idx="4664" formatCode="General">
                  <c:v>-0.34685711151802701</c:v>
                </c:pt>
                <c:pt idx="4665" formatCode="General">
                  <c:v>-0.35304883230810202</c:v>
                </c:pt>
                <c:pt idx="4666" formatCode="General">
                  <c:v>-0.35914560346220098</c:v>
                </c:pt>
                <c:pt idx="4667" formatCode="General">
                  <c:v>-0.36513066321515403</c:v>
                </c:pt>
                <c:pt idx="4668" formatCode="General">
                  <c:v>-0.37098665349146098</c:v>
                </c:pt>
                <c:pt idx="4669" formatCode="General">
                  <c:v>-0.37669585463319999</c:v>
                </c:pt>
                <c:pt idx="4670" formatCode="General">
                  <c:v>-0.38224032795701801</c:v>
                </c:pt>
                <c:pt idx="4671" formatCode="General">
                  <c:v>-0.38760208741461699</c:v>
                </c:pt>
                <c:pt idx="4672" formatCode="General">
                  <c:v>-0.39276330691955302</c:v>
                </c:pt>
                <c:pt idx="4673" formatCode="General">
                  <c:v>-0.39770651500632098</c:v>
                </c:pt>
                <c:pt idx="4674" formatCode="General">
                  <c:v>-0.402414862727347</c:v>
                </c:pt>
                <c:pt idx="4675" formatCode="General">
                  <c:v>-0.40687225035397701</c:v>
                </c:pt>
                <c:pt idx="4676" formatCode="General">
                  <c:v>-0.41106341465947699</c:v>
                </c:pt>
                <c:pt idx="4677" formatCode="General">
                  <c:v>-0.41497420129880302</c:v>
                </c:pt>
                <c:pt idx="4678" formatCode="General">
                  <c:v>-0.41859165410638799</c:v>
                </c:pt>
                <c:pt idx="4679" formatCode="General">
                  <c:v>-0.42190412775985398</c:v>
                </c:pt>
                <c:pt idx="4680" formatCode="General">
                  <c:v>-0.42490137169763798</c:v>
                </c:pt>
                <c:pt idx="4681" formatCode="General">
                  <c:v>-0.42757458659337899</c:v>
                </c:pt>
                <c:pt idx="4682" formatCode="General">
                  <c:v>-0.42991654772809601</c:v>
                </c:pt>
                <c:pt idx="4683" formatCode="General">
                  <c:v>-0.43192162972509501</c:v>
                </c:pt>
                <c:pt idx="4684" formatCode="General">
                  <c:v>-0.43358582016507802</c:v>
                </c:pt>
                <c:pt idx="4685" formatCode="General">
                  <c:v>-0.43490673013663</c:v>
                </c:pt>
                <c:pt idx="4686" formatCode="General">
                  <c:v>-0.43588359192869403</c:v>
                </c:pt>
                <c:pt idx="4687" formatCode="General">
                  <c:v>-0.43651723136972798</c:v>
                </c:pt>
                <c:pt idx="4688" formatCode="General">
                  <c:v>-0.43681004611991198</c:v>
                </c:pt>
                <c:pt idx="4689" formatCode="General">
                  <c:v>-0.43676589008050798</c:v>
                </c:pt>
                <c:pt idx="4690" formatCode="General">
                  <c:v>-0.436390025331513</c:v>
                </c:pt>
                <c:pt idx="4691" formatCode="General">
                  <c:v>-0.43568906453949102</c:v>
                </c:pt>
                <c:pt idx="4692" formatCode="General">
                  <c:v>-0.43467092328264501</c:v>
                </c:pt>
                <c:pt idx="4693" formatCode="General">
                  <c:v>-0.43334476565658597</c:v>
                </c:pt>
                <c:pt idx="4694" formatCode="General">
                  <c:v>-0.43172073454884702</c:v>
                </c:pt>
                <c:pt idx="4695" formatCode="General">
                  <c:v>-0.42980994308676301</c:v>
                </c:pt>
                <c:pt idx="4696" formatCode="General">
                  <c:v>-0.42762439143348402</c:v>
                </c:pt>
                <c:pt idx="4697" formatCode="General">
                  <c:v>-0.42517682054910899</c:v>
                </c:pt>
                <c:pt idx="4698" formatCode="General">
                  <c:v>-0.42248062403317399</c:v>
                </c:pt>
                <c:pt idx="4699" formatCode="General">
                  <c:v>-0.41954967436940999</c:v>
                </c:pt>
                <c:pt idx="4700" formatCode="General">
                  <c:v>-0.41639832384883901</c:v>
                </c:pt>
                <c:pt idx="4701" formatCode="General">
                  <c:v>-0.413041310501227</c:v>
                </c:pt>
                <c:pt idx="4702" formatCode="General">
                  <c:v>-0.40949350798621598</c:v>
                </c:pt>
                <c:pt idx="4703" formatCode="General">
                  <c:v>-0.40576989899328603</c:v>
                </c:pt>
                <c:pt idx="4704" formatCode="General">
                  <c:v>-0.40188548675708702</c:v>
                </c:pt>
                <c:pt idx="4705" formatCode="General">
                  <c:v>-0.39785521692387799</c:v>
                </c:pt>
                <c:pt idx="4706" formatCode="General">
                  <c:v>-0.39369392076549897</c:v>
                </c:pt>
                <c:pt idx="4707" formatCode="General">
                  <c:v>-0.38941613894807098</c:v>
                </c:pt>
                <c:pt idx="4708" formatCode="General">
                  <c:v>-0.38503609724469401</c:v>
                </c:pt>
                <c:pt idx="4709" formatCode="General">
                  <c:v>-0.38056761038717402</c:v>
                </c:pt>
                <c:pt idx="4710" formatCode="General">
                  <c:v>-0.37602401048076201</c:v>
                </c:pt>
                <c:pt idx="4711" formatCode="General">
                  <c:v>-0.37141807364177398</c:v>
                </c:pt>
                <c:pt idx="4712" formatCode="General">
                  <c:v>-0.366761945908127</c:v>
                </c:pt>
                <c:pt idx="4713" formatCode="General">
                  <c:v>-0.362067079871562</c:v>
                </c:pt>
                <c:pt idx="4714" formatCode="General">
                  <c:v>-0.35734416600726099</c:v>
                </c:pt>
                <c:pt idx="4715" formatCode="General">
                  <c:v>-0.35260307216126102</c:v>
                </c:pt>
                <c:pt idx="4716" formatCode="General">
                  <c:v>-0.34785277194292702</c:v>
                </c:pt>
                <c:pt idx="4717" formatCode="General">
                  <c:v>-0.34310129235001802</c:v>
                </c:pt>
                <c:pt idx="4718" formatCode="General">
                  <c:v>-0.33835566085031998</c:v>
                </c:pt>
                <c:pt idx="4719" formatCode="General">
                  <c:v>-0.33362184427208402</c:v>
                </c:pt>
                <c:pt idx="4720" formatCode="General">
                  <c:v>-0.328904706166667</c:v>
                </c:pt>
                <c:pt idx="4721" formatCode="General">
                  <c:v>-0.32420795843411498</c:v>
                </c:pt>
                <c:pt idx="4722" formatCode="General">
                  <c:v>-0.31953413141001002</c:v>
                </c:pt>
                <c:pt idx="4723" formatCode="General">
                  <c:v>-0.31488454615609102</c:v>
                </c:pt>
                <c:pt idx="4724" formatCode="General">
                  <c:v>-0.31025927274299098</c:v>
                </c:pt>
                <c:pt idx="4725" formatCode="General">
                  <c:v>-0.30565712442082899</c:v>
                </c:pt>
                <c:pt idx="4726" formatCode="General">
                  <c:v>-0.30107563381105001</c:v>
                </c:pt>
                <c:pt idx="4727" formatCode="General">
                  <c:v>-0.296511144596735</c:v>
                </c:pt>
                <c:pt idx="4728" formatCode="General">
                  <c:v>-0.29195875091499401</c:v>
                </c:pt>
                <c:pt idx="4729" formatCode="General">
                  <c:v>-0.287412230253559</c:v>
                </c:pt>
                <c:pt idx="4730" formatCode="General">
                  <c:v>-0.28286428754332099</c:v>
                </c:pt>
                <c:pt idx="4731" formatCode="General">
                  <c:v>-0.27830648247223999</c:v>
                </c:pt>
                <c:pt idx="4732" formatCode="General">
                  <c:v>-0.27372934742730498</c:v>
                </c:pt>
                <c:pt idx="4733" formatCode="General">
                  <c:v>-0.26912252805093401</c:v>
                </c:pt>
                <c:pt idx="4734" formatCode="General">
                  <c:v>-0.26447475683889698</c:v>
                </c:pt>
                <c:pt idx="4735" formatCode="General">
                  <c:v>-0.259774040288754</c:v>
                </c:pt>
                <c:pt idx="4736" formatCode="General">
                  <c:v>-0.255007808168221</c:v>
                </c:pt>
                <c:pt idx="4737" formatCode="General">
                  <c:v>-0.250163049455289</c:v>
                </c:pt>
                <c:pt idx="4738" formatCode="General">
                  <c:v>-0.24522643839536401</c:v>
                </c:pt>
                <c:pt idx="4739" formatCode="General">
                  <c:v>-0.24018451169499999</c:v>
                </c:pt>
                <c:pt idx="4740" formatCode="General">
                  <c:v>-0.23502388833360799</c:v>
                </c:pt>
                <c:pt idx="4741" formatCode="General">
                  <c:v>-0.229731422291134</c:v>
                </c:pt>
                <c:pt idx="4742" formatCode="General">
                  <c:v>-0.22429438417880099</c:v>
                </c:pt>
                <c:pt idx="4743" formatCode="General">
                  <c:v>-0.21870068461200401</c:v>
                </c:pt>
                <c:pt idx="4744" formatCode="General">
                  <c:v>-0.21293907088821601</c:v>
                </c:pt>
                <c:pt idx="4745" formatCode="General">
                  <c:v>-0.206999290731639</c:v>
                </c:pt>
                <c:pt idx="4746" formatCode="General">
                  <c:v>-0.20087222578472999</c:v>
                </c:pt>
                <c:pt idx="4747" formatCode="General">
                  <c:v>-0.194550108648504</c:v>
                </c:pt>
                <c:pt idx="4748" formatCode="General">
                  <c:v>-0.188026715160625</c:v>
                </c:pt>
                <c:pt idx="4749" formatCode="General">
                  <c:v>-0.18129751086958701</c:v>
                </c:pt>
                <c:pt idx="4750" formatCode="General">
                  <c:v>-0.174359709483352</c:v>
                </c:pt>
                <c:pt idx="4751" formatCode="General">
                  <c:v>-0.16721244896197701</c:v>
                </c:pt>
                <c:pt idx="4752" formatCode="General">
                  <c:v>-0.15985683669050299</c:v>
                </c:pt>
                <c:pt idx="4753" formatCode="General">
                  <c:v>-0.15229599441512301</c:v>
                </c:pt>
                <c:pt idx="4754" formatCode="General">
                  <c:v>-0.144535076330296</c:v>
                </c:pt>
                <c:pt idx="4755" formatCode="General">
                  <c:v>-0.13658125793026299</c:v>
                </c:pt>
                <c:pt idx="4756" formatCode="General">
                  <c:v>-0.12844379629632799</c:v>
                </c:pt>
                <c:pt idx="4757" formatCode="General">
                  <c:v>-0.120133849969252</c:v>
                </c:pt>
                <c:pt idx="4758" formatCode="General">
                  <c:v>-0.111664399715169</c:v>
                </c:pt>
                <c:pt idx="4759" formatCode="General">
                  <c:v>-0.103050015455897</c:v>
                </c:pt>
                <c:pt idx="4760" formatCode="General">
                  <c:v>-9.4307278019275007E-2</c:v>
                </c:pt>
                <c:pt idx="4761" formatCode="General">
                  <c:v>-8.5453856653217697E-2</c:v>
                </c:pt>
                <c:pt idx="4762" formatCode="General">
                  <c:v>-7.6507985604420001E-2</c:v>
                </c:pt>
                <c:pt idx="4763" formatCode="General">
                  <c:v>-6.7489541235082301E-2</c:v>
                </c:pt>
                <c:pt idx="4764" formatCode="General">
                  <c:v>-5.8419234813394498E-2</c:v>
                </c:pt>
                <c:pt idx="4765" formatCode="General">
                  <c:v>-4.9318133123477798E-2</c:v>
                </c:pt>
                <c:pt idx="4766" formatCode="General">
                  <c:v>-4.0207211875342402E-2</c:v>
                </c:pt>
                <c:pt idx="4767" formatCode="General">
                  <c:v>-3.110649125846E-2</c:v>
                </c:pt>
                <c:pt idx="4768" formatCode="General">
                  <c:v>-2.2035911869491401E-2</c:v>
                </c:pt>
                <c:pt idx="4769" formatCode="General">
                  <c:v>-1.3015641196980799E-2</c:v>
                </c:pt>
                <c:pt idx="4770" formatCode="General">
                  <c:v>-4.0636500309864801E-3</c:v>
                </c:pt>
                <c:pt idx="4771" formatCode="General">
                  <c:v>4.8034770043040896E-3</c:v>
                </c:pt>
                <c:pt idx="4772" formatCode="General">
                  <c:v>1.3569531003626499E-2</c:v>
                </c:pt>
                <c:pt idx="4773" formatCode="General">
                  <c:v>2.22214769560121E-2</c:v>
                </c:pt>
                <c:pt idx="4774" formatCode="General">
                  <c:v>3.0748529023567301E-2</c:v>
                </c:pt>
                <c:pt idx="4775" formatCode="General">
                  <c:v>3.9140903000191303E-2</c:v>
                </c:pt>
                <c:pt idx="4776" formatCode="General">
                  <c:v>4.7391853786749399E-2</c:v>
                </c:pt>
                <c:pt idx="4777" formatCode="General">
                  <c:v>5.5497189501516497E-2</c:v>
                </c:pt>
                <c:pt idx="4778" formatCode="General">
                  <c:v>6.3455029504497495E-2</c:v>
                </c:pt>
                <c:pt idx="4779" formatCode="General">
                  <c:v>7.1266649178795105E-2</c:v>
                </c:pt>
                <c:pt idx="4780" formatCode="General">
                  <c:v>7.8935701857050303E-2</c:v>
                </c:pt>
                <c:pt idx="4781" formatCode="General">
                  <c:v>8.6468311595132699E-2</c:v>
                </c:pt>
                <c:pt idx="4782" formatCode="General">
                  <c:v>9.3872732055062497E-2</c:v>
                </c:pt>
                <c:pt idx="4783" formatCode="General">
                  <c:v>0.101159493287206</c:v>
                </c:pt>
                <c:pt idx="4784" formatCode="General">
                  <c:v>0.108341581219889</c:v>
                </c:pt>
                <c:pt idx="4785" formatCode="General">
                  <c:v>0.11543397592385</c:v>
                </c:pt>
                <c:pt idx="4786" formatCode="General">
                  <c:v>0.12245310714530799</c:v>
                </c:pt>
                <c:pt idx="4787" formatCode="General">
                  <c:v>0.129416275415976</c:v>
                </c:pt>
                <c:pt idx="4788" formatCode="General">
                  <c:v>0.13634121955085701</c:v>
                </c:pt>
                <c:pt idx="4789" formatCode="General">
                  <c:v>0.14324680122215599</c:v>
                </c:pt>
                <c:pt idx="4790" formatCode="General">
                  <c:v>0.15015261015947501</c:v>
                </c:pt>
                <c:pt idx="4791" formatCode="General">
                  <c:v>0.15707741329757</c:v>
                </c:pt>
                <c:pt idx="4792" formatCode="General">
                  <c:v>0.164039744820623</c:v>
                </c:pt>
                <c:pt idx="4793" formatCode="General">
                  <c:v>0.17105705361022699</c:v>
                </c:pt>
                <c:pt idx="4794" formatCode="General">
                  <c:v>0.17814483742672399</c:v>
                </c:pt>
                <c:pt idx="4795" formatCode="General">
                  <c:v>0.18531744957044399</c:v>
                </c:pt>
                <c:pt idx="4796" formatCode="General">
                  <c:v>0.192586931336624</c:v>
                </c:pt>
                <c:pt idx="4797" formatCode="General">
                  <c:v>0.199962844018548</c:v>
                </c:pt>
                <c:pt idx="4798" formatCode="General">
                  <c:v>0.207452753853788</c:v>
                </c:pt>
                <c:pt idx="4799" formatCode="General">
                  <c:v>0.21506059498556199</c:v>
                </c:pt>
                <c:pt idx="4800" formatCode="General">
                  <c:v>0.22278672648732101</c:v>
                </c:pt>
                <c:pt idx="4801" formatCode="General">
                  <c:v>0.23062924914583399</c:v>
                </c:pt>
                <c:pt idx="4802" formatCode="General">
                  <c:v>0.23858268270527999</c:v>
                </c:pt>
                <c:pt idx="4803" formatCode="General">
                  <c:v>0.24663758727674201</c:v>
                </c:pt>
                <c:pt idx="4804" formatCode="General">
                  <c:v>0.25478148521786498</c:v>
                </c:pt>
                <c:pt idx="4805" formatCode="General">
                  <c:v>0.26299822414588597</c:v>
                </c:pt>
                <c:pt idx="4806" formatCode="General">
                  <c:v>0.27126796173252199</c:v>
                </c:pt>
                <c:pt idx="4807" formatCode="General">
                  <c:v>0.279568789918753</c:v>
                </c:pt>
                <c:pt idx="4808" formatCode="General">
                  <c:v>0.28787577656962898</c:v>
                </c:pt>
                <c:pt idx="4809" formatCode="General">
                  <c:v>0.29616092723735998</c:v>
                </c:pt>
                <c:pt idx="4810" formatCode="General">
                  <c:v>0.30439491869075802</c:v>
                </c:pt>
                <c:pt idx="4811" formatCode="General">
                  <c:v>0.31254622924493303</c:v>
                </c:pt>
                <c:pt idx="4812" formatCode="General">
                  <c:v>0.32058213015706499</c:v>
                </c:pt>
                <c:pt idx="4813" formatCode="General">
                  <c:v>0.32846831668158999</c:v>
                </c:pt>
                <c:pt idx="4814" formatCode="General">
                  <c:v>0.33617006274778999</c:v>
                </c:pt>
                <c:pt idx="4815" formatCode="General">
                  <c:v>0.34365340629341501</c:v>
                </c:pt>
                <c:pt idx="4816" formatCode="General">
                  <c:v>0.35088403761922099</c:v>
                </c:pt>
                <c:pt idx="4817" formatCode="General">
                  <c:v>0.35782828544215101</c:v>
                </c:pt>
                <c:pt idx="4818" formatCode="General">
                  <c:v>0.364454724856416</c:v>
                </c:pt>
                <c:pt idx="4819" formatCode="General">
                  <c:v>0.370733548787408</c:v>
                </c:pt>
                <c:pt idx="4820" formatCode="General">
                  <c:v>0.376637142886389</c:v>
                </c:pt>
                <c:pt idx="4821" formatCode="General">
                  <c:v>0.382141004279895</c:v>
                </c:pt>
                <c:pt idx="4822" formatCode="General">
                  <c:v>0.38722346962312099</c:v>
                </c:pt>
                <c:pt idx="4823" formatCode="General">
                  <c:v>0.39186642067577598</c:v>
                </c:pt>
                <c:pt idx="4824" formatCode="General">
                  <c:v>0.396055403363134</c:v>
                </c:pt>
                <c:pt idx="4825" formatCode="General">
                  <c:v>0.39977998065926901</c:v>
                </c:pt>
                <c:pt idx="4826" formatCode="General">
                  <c:v>0.40303385932073699</c:v>
                </c:pt>
                <c:pt idx="4827" formatCode="General">
                  <c:v>0.40581497001146399</c:v>
                </c:pt>
                <c:pt idx="4828" formatCode="General">
                  <c:v>0.40812557303049002</c:v>
                </c:pt>
                <c:pt idx="4829" formatCode="General">
                  <c:v>0.40997218860205098</c:v>
                </c:pt>
                <c:pt idx="4830" formatCode="General">
                  <c:v>0.41136555524669199</c:v>
                </c:pt>
                <c:pt idx="4831" formatCode="General">
                  <c:v>0.41232052571125899</c:v>
                </c:pt>
                <c:pt idx="4832" formatCode="General">
                  <c:v>0.412855746443196</c:v>
                </c:pt>
                <c:pt idx="4833" formatCode="General">
                  <c:v>0.412993502221431</c:v>
                </c:pt>
                <c:pt idx="4834" formatCode="General">
                  <c:v>0.41275945661044999</c:v>
                </c:pt>
                <c:pt idx="4835" formatCode="General">
                  <c:v>0.41218240964238101</c:v>
                </c:pt>
                <c:pt idx="4836" formatCode="General">
                  <c:v>0.41129341186465701</c:v>
                </c:pt>
                <c:pt idx="4837" formatCode="General">
                  <c:v>0.41012551542641401</c:v>
                </c:pt>
                <c:pt idx="4838" formatCode="General">
                  <c:v>0.408713739184768</c:v>
                </c:pt>
                <c:pt idx="4839" formatCode="General">
                  <c:v>0.40709396909761197</c:v>
                </c:pt>
                <c:pt idx="4840" formatCode="General">
                  <c:v>0.40530283918201998</c:v>
                </c:pt>
                <c:pt idx="4841" formatCode="General">
                  <c:v>0.40337813017947999</c:v>
                </c:pt>
                <c:pt idx="4842" formatCode="General">
                  <c:v>0.40135658647278599</c:v>
                </c:pt>
                <c:pt idx="4843" formatCode="General">
                  <c:v>0.39927425688308099</c:v>
                </c:pt>
                <c:pt idx="4844" formatCode="General">
                  <c:v>0.39716613041273602</c:v>
                </c:pt>
                <c:pt idx="4845" formatCode="General">
                  <c:v>0.39506513684748701</c:v>
                </c:pt>
                <c:pt idx="4846" formatCode="General">
                  <c:v>0.39300235090161201</c:v>
                </c:pt>
                <c:pt idx="4847" formatCode="General">
                  <c:v>0.39100628775663798</c:v>
                </c:pt>
                <c:pt idx="4848" formatCode="General">
                  <c:v>0.38910325186879902</c:v>
                </c:pt>
                <c:pt idx="4849" formatCode="General">
                  <c:v>0.387316135120789</c:v>
                </c:pt>
                <c:pt idx="4850" formatCode="General">
                  <c:v>0.38566386758695798</c:v>
                </c:pt>
                <c:pt idx="4851" formatCode="General">
                  <c:v>0.38416261792941703</c:v>
                </c:pt>
                <c:pt idx="4852" formatCode="General">
                  <c:v>0.38282502919321798</c:v>
                </c:pt>
                <c:pt idx="4853" formatCode="General">
                  <c:v>0.38165987845924798</c:v>
                </c:pt>
                <c:pt idx="4854" formatCode="General">
                  <c:v>0.38067293138610597</c:v>
                </c:pt>
                <c:pt idx="4855" formatCode="General">
                  <c:v>0.37986572282091002</c:v>
                </c:pt>
                <c:pt idx="4856" formatCode="General">
                  <c:v>0.37923591938939499</c:v>
                </c:pt>
                <c:pt idx="4857" formatCode="General">
                  <c:v>0.37877797282851999</c:v>
                </c:pt>
                <c:pt idx="4858" formatCode="General">
                  <c:v>0.37848373451651901</c:v>
                </c:pt>
                <c:pt idx="4859" formatCode="General">
                  <c:v>0.37834195010574501</c:v>
                </c:pt>
                <c:pt idx="4860" formatCode="General">
                  <c:v>0.37833829824710902</c:v>
                </c:pt>
                <c:pt idx="4861" formatCode="General">
                  <c:v>0.378456570677208</c:v>
                </c:pt>
                <c:pt idx="4862" formatCode="General">
                  <c:v>0.378678317200837</c:v>
                </c:pt>
                <c:pt idx="4863" formatCode="General">
                  <c:v>0.37898337381894298</c:v>
                </c:pt>
                <c:pt idx="4864" formatCode="General">
                  <c:v>0.37935000168217198</c:v>
                </c:pt>
                <c:pt idx="4865" formatCode="General">
                  <c:v>0.37975548434843998</c:v>
                </c:pt>
                <c:pt idx="4866" formatCode="General">
                  <c:v>0.38017676338105799</c:v>
                </c:pt>
                <c:pt idx="4867" formatCode="General">
                  <c:v>0.38059042813079702</c:v>
                </c:pt>
                <c:pt idx="4868" formatCode="General">
                  <c:v>0.38097315068085202</c:v>
                </c:pt>
                <c:pt idx="4869" formatCode="General">
                  <c:v>0.38130158595665198</c:v>
                </c:pt>
                <c:pt idx="4870" formatCode="General">
                  <c:v>0.38155314511655403</c:v>
                </c:pt>
                <c:pt idx="4871" formatCode="General">
                  <c:v>0.381706383850546</c:v>
                </c:pt>
                <c:pt idx="4872" formatCode="General">
                  <c:v>0.38174105237744599</c:v>
                </c:pt>
                <c:pt idx="4873" formatCode="General">
                  <c:v>0.38163821974375001</c:v>
                </c:pt>
                <c:pt idx="4874" formatCode="General">
                  <c:v>0.381380518513948</c:v>
                </c:pt>
                <c:pt idx="4875" formatCode="General">
                  <c:v>0.38095217120653202</c:v>
                </c:pt>
                <c:pt idx="4876" formatCode="General">
                  <c:v>0.38033911497419098</c:v>
                </c:pt>
                <c:pt idx="4877" formatCode="General">
                  <c:v>0.379529090472775</c:v>
                </c:pt>
                <c:pt idx="4878" formatCode="General">
                  <c:v>0.378511717033717</c:v>
                </c:pt>
                <c:pt idx="4879" formatCode="General">
                  <c:v>0.37727829595588602</c:v>
                </c:pt>
                <c:pt idx="4880" formatCode="General">
                  <c:v>0.37582173234884603</c:v>
                </c:pt>
                <c:pt idx="4881" formatCode="General">
                  <c:v>0.374136605071831</c:v>
                </c:pt>
                <c:pt idx="4882" formatCode="General">
                  <c:v>0.37221899253392599</c:v>
                </c:pt>
                <c:pt idx="4883" formatCode="General">
                  <c:v>0.37006624778833103</c:v>
                </c:pt>
                <c:pt idx="4884" formatCode="General">
                  <c:v>0.36767681754651299</c:v>
                </c:pt>
                <c:pt idx="4885" formatCode="General">
                  <c:v>0.36505005747096098</c:v>
                </c:pt>
                <c:pt idx="4886" formatCode="General">
                  <c:v>0.36218612163076802</c:v>
                </c:pt>
                <c:pt idx="4887" formatCode="General">
                  <c:v>0.35908573458249399</c:v>
                </c:pt>
                <c:pt idx="4888" formatCode="General">
                  <c:v>0.35574994976068097</c:v>
                </c:pt>
                <c:pt idx="4889" formatCode="General">
                  <c:v>0.35217993535472703</c:v>
                </c:pt>
                <c:pt idx="4890" formatCode="General">
                  <c:v>0.34837685280920699</c:v>
                </c:pt>
                <c:pt idx="4891" formatCode="General">
                  <c:v>0.34434163125098299</c:v>
                </c:pt>
                <c:pt idx="4892" formatCode="General">
                  <c:v>0.34007478945508601</c:v>
                </c:pt>
                <c:pt idx="4893" formatCode="General">
                  <c:v>0.33557639505786302</c:v>
                </c:pt>
                <c:pt idx="4894" formatCode="General">
                  <c:v>0.33084579627485899</c:v>
                </c:pt>
                <c:pt idx="4895" formatCode="General">
                  <c:v>0.32588159401946798</c:v>
                </c:pt>
                <c:pt idx="4896" formatCode="General">
                  <c:v>0.32068166595038999</c:v>
                </c:pt>
                <c:pt idx="4897" formatCode="General">
                  <c:v>0.31524300189916599</c:v>
                </c:pt>
                <c:pt idx="4898" formatCode="General">
                  <c:v>0.309561723827742</c:v>
                </c:pt>
                <c:pt idx="4899" formatCode="General">
                  <c:v>0.30363316325655298</c:v>
                </c:pt>
                <c:pt idx="4900" formatCode="General">
                  <c:v>0.29745195110480599</c:v>
                </c:pt>
                <c:pt idx="4901" formatCode="General">
                  <c:v>0.29101197486761898</c:v>
                </c:pt>
                <c:pt idx="4902" formatCode="General">
                  <c:v>0.28430656100010998</c:v>
                </c:pt>
                <c:pt idx="4903" formatCode="General">
                  <c:v>0.27732863271160602</c:v>
                </c:pt>
                <c:pt idx="4904" formatCode="General">
                  <c:v>0.27007071388648501</c:v>
                </c:pt>
                <c:pt idx="4905" formatCode="General">
                  <c:v>0.26252526233611201</c:v>
                </c:pt>
                <c:pt idx="4906" formatCode="General">
                  <c:v>0.25468485417813203</c:v>
                </c:pt>
                <c:pt idx="4907" formatCode="General">
                  <c:v>0.246542236606065</c:v>
                </c:pt>
                <c:pt idx="4908" formatCode="General">
                  <c:v>0.238090593775727</c:v>
                </c:pt>
                <c:pt idx="4909" formatCode="General">
                  <c:v>0.22932386540485</c:v>
                </c:pt>
                <c:pt idx="4910" formatCode="General">
                  <c:v>0.22023678708657399</c:v>
                </c:pt>
                <c:pt idx="4911" formatCode="General">
                  <c:v>0.21082478749212499</c:v>
                </c:pt>
                <c:pt idx="4912" formatCode="General">
                  <c:v>0.20108486482694099</c:v>
                </c:pt>
                <c:pt idx="4913" formatCode="General">
                  <c:v>0.191015954967861</c:v>
                </c:pt>
                <c:pt idx="4914" formatCode="General">
                  <c:v>0.180618201163432</c:v>
                </c:pt>
                <c:pt idx="4915" formatCode="General">
                  <c:v>0.169892862633127</c:v>
                </c:pt>
                <c:pt idx="4916" formatCode="General">
                  <c:v>0.15884328885707999</c:v>
                </c:pt>
                <c:pt idx="4917" formatCode="General">
                  <c:v>0.14747517811553301</c:v>
                </c:pt>
                <c:pt idx="4918" formatCode="General">
                  <c:v>0.13579598295939899</c:v>
                </c:pt>
                <c:pt idx="4919" formatCode="General">
                  <c:v>0.123815172109404</c:v>
                </c:pt>
                <c:pt idx="4920" formatCode="General">
                  <c:v>0.11154432889189</c:v>
                </c:pt>
                <c:pt idx="4921" formatCode="General">
                  <c:v>9.8997081223220498E-2</c:v>
                </c:pt>
                <c:pt idx="4922" formatCode="General">
                  <c:v>8.6189104733836897E-2</c:v>
                </c:pt>
                <c:pt idx="4923" formatCode="General">
                  <c:v>7.3138102205700897E-2</c:v>
                </c:pt>
                <c:pt idx="4924" formatCode="General">
                  <c:v>5.9863649489387397E-2</c:v>
                </c:pt>
                <c:pt idx="4925" formatCode="General">
                  <c:v>4.63871135819676E-2</c:v>
                </c:pt>
                <c:pt idx="4926" formatCode="General">
                  <c:v>3.27314651685022E-2</c:v>
                </c:pt>
                <c:pt idx="4927" formatCode="General">
                  <c:v>1.89211789985336E-2</c:v>
                </c:pt>
                <c:pt idx="4928" formatCode="General">
                  <c:v>4.9820826355355501E-3</c:v>
                </c:pt>
                <c:pt idx="4929" formatCode="General">
                  <c:v>-9.0589031623693698E-3</c:v>
                </c:pt>
                <c:pt idx="4930" formatCode="General">
                  <c:v>-2.3173819265732198E-2</c:v>
                </c:pt>
                <c:pt idx="4931" formatCode="General">
                  <c:v>-3.73340187244579E-2</c:v>
                </c:pt>
                <c:pt idx="4932" formatCode="General">
                  <c:v>-5.1510319101512998E-2</c:v>
                </c:pt>
                <c:pt idx="4933" formatCode="General">
                  <c:v>-6.5673220465920404E-2</c:v>
                </c:pt>
                <c:pt idx="4934" formatCode="General">
                  <c:v>-7.9793172513681801E-2</c:v>
                </c:pt>
                <c:pt idx="4935" formatCode="General">
                  <c:v>-9.3840754839976698E-2</c:v>
                </c:pt>
                <c:pt idx="4936" formatCode="General">
                  <c:v>-0.107786881035115</c:v>
                </c:pt>
                <c:pt idx="4937" formatCode="General">
                  <c:v>-0.121602989671695</c:v>
                </c:pt>
                <c:pt idx="4938" formatCode="General">
                  <c:v>-0.13526132990921899</c:v>
                </c:pt>
                <c:pt idx="4939" formatCode="General">
                  <c:v>-0.148735088731588</c:v>
                </c:pt>
                <c:pt idx="4940" formatCode="General">
                  <c:v>-0.16199857424896599</c:v>
                </c:pt>
                <c:pt idx="4941" formatCode="General">
                  <c:v>-0.17502742716072101</c:v>
                </c:pt>
                <c:pt idx="4942" formatCode="General">
                  <c:v>-0.18779879555367601</c:v>
                </c:pt>
                <c:pt idx="4943" formatCode="General">
                  <c:v>-0.20029137618174001</c:v>
                </c:pt>
                <c:pt idx="4944" formatCode="General">
                  <c:v>-0.212485560773122</c:v>
                </c:pt>
                <c:pt idx="4945" formatCode="General">
                  <c:v>-0.224363604252663</c:v>
                </c:pt>
                <c:pt idx="4946" formatCode="General">
                  <c:v>-0.235909696407337</c:v>
                </c:pt>
                <c:pt idx="4947" formatCode="General">
                  <c:v>-0.24710999667335601</c:v>
                </c:pt>
                <c:pt idx="4948" formatCode="General">
                  <c:v>-0.25795274308826499</c:v>
                </c:pt>
                <c:pt idx="4949" formatCode="General">
                  <c:v>-0.26842828336222302</c:v>
                </c:pt>
                <c:pt idx="4950" formatCode="General">
                  <c:v>-0.27852906697406699</c:v>
                </c:pt>
                <c:pt idx="4951" formatCode="General">
                  <c:v>-0.28824967577063598</c:v>
                </c:pt>
                <c:pt idx="4952" formatCode="General">
                  <c:v>-0.29758687610046602</c:v>
                </c:pt>
                <c:pt idx="4953" formatCode="General">
                  <c:v>-0.30653949481218801</c:v>
                </c:pt>
                <c:pt idx="4954" formatCode="General">
                  <c:v>-0.31510842502286601</c:v>
                </c:pt>
                <c:pt idx="4955" formatCode="General">
                  <c:v>-0.323296635691595</c:v>
                </c:pt>
                <c:pt idx="4956" formatCode="General">
                  <c:v>-0.33110905726758699</c:v>
                </c:pt>
                <c:pt idx="4957" formatCode="General">
                  <c:v>-0.33855260017179201</c:v>
                </c:pt>
                <c:pt idx="4958" formatCode="General">
                  <c:v>-0.34563591072391397</c:v>
                </c:pt>
                <c:pt idx="4959" formatCode="General">
                  <c:v>-0.35236938020873099</c:v>
                </c:pt>
                <c:pt idx="4960" formatCode="General">
                  <c:v>-0.35876511436367797</c:v>
                </c:pt>
                <c:pt idx="4961" formatCode="General">
                  <c:v>-0.36483667035789102</c:v>
                </c:pt>
                <c:pt idx="4962" formatCode="General">
                  <c:v>-0.37059896064741099</c:v>
                </c:pt>
                <c:pt idx="4963" formatCode="General">
                  <c:v>-0.37606827671656201</c:v>
                </c:pt>
                <c:pt idx="4964" formatCode="General">
                  <c:v>-0.38126199920631298</c:v>
                </c:pt>
                <c:pt idx="4965" formatCode="General">
                  <c:v>-0.38619846091826698</c:v>
                </c:pt>
                <c:pt idx="4966" formatCode="General">
                  <c:v>-0.39089693848354701</c:v>
                </c:pt>
                <c:pt idx="4967" formatCode="General">
                  <c:v>-0.39537728653623899</c:v>
                </c:pt>
                <c:pt idx="4968" formatCode="General">
                  <c:v>-0.39965988443508699</c:v>
                </c:pt>
                <c:pt idx="4969" formatCode="General">
                  <c:v>-0.403765471955702</c:v>
                </c:pt>
                <c:pt idx="4970" formatCode="General">
                  <c:v>-0.40771493017497101</c:v>
                </c:pt>
                <c:pt idx="4971" formatCode="General">
                  <c:v>-0.41152913200708602</c:v>
                </c:pt>
                <c:pt idx="4972" formatCode="General">
                  <c:v>-0.41522866866233499</c:v>
                </c:pt>
                <c:pt idx="4973" formatCode="General">
                  <c:v>-0.41883380288572303</c:v>
                </c:pt>
                <c:pt idx="4974" formatCode="General">
                  <c:v>-0.42236419493469601</c:v>
                </c:pt>
                <c:pt idx="4975" formatCode="General">
                  <c:v>-0.42583868817494602</c:v>
                </c:pt>
                <c:pt idx="4976" formatCode="General">
                  <c:v>-0.429275195317327</c:v>
                </c:pt>
                <c:pt idx="4977" formatCode="General">
                  <c:v>-0.432690509046469</c:v>
                </c:pt>
                <c:pt idx="4978" formatCode="General">
                  <c:v>-0.43610013119808499</c:v>
                </c:pt>
                <c:pt idx="4979" formatCode="General">
                  <c:v>-0.43951802997410899</c:v>
                </c:pt>
                <c:pt idx="4980" formatCode="General">
                  <c:v>-0.44295653513055699</c:v>
                </c:pt>
                <c:pt idx="4981" formatCode="General">
                  <c:v>-0.44642617242129201</c:v>
                </c:pt>
                <c:pt idx="4982" formatCode="General">
                  <c:v>-0.44993553184393797</c:v>
                </c:pt>
                <c:pt idx="4983" formatCode="General">
                  <c:v>-0.45349122449749502</c:v>
                </c:pt>
                <c:pt idx="4984" formatCode="General">
                  <c:v>-0.45709770795905802</c:v>
                </c:pt>
                <c:pt idx="4985" formatCode="General">
                  <c:v>-0.460757143572609</c:v>
                </c:pt>
                <c:pt idx="4986" formatCode="General">
                  <c:v>-0.46446945835026598</c:v>
                </c:pt>
                <c:pt idx="4987" formatCode="General">
                  <c:v>-0.468232284440391</c:v>
                </c:pt>
                <c:pt idx="4988" formatCode="General">
                  <c:v>-0.47204085820772801</c:v>
                </c:pt>
                <c:pt idx="4989" formatCode="General">
                  <c:v>-0.47588804096882897</c:v>
                </c:pt>
                <c:pt idx="4990" formatCode="General">
                  <c:v>-0.47976424199150303</c:v>
                </c:pt>
                <c:pt idx="4991" formatCode="General">
                  <c:v>-0.48365817993896998</c:v>
                </c:pt>
                <c:pt idx="4992" formatCode="General">
                  <c:v>-0.487555973967087</c:v>
                </c:pt>
                <c:pt idx="4993" formatCode="General">
                  <c:v>-0.49144107297936801</c:v>
                </c:pt>
                <c:pt idx="4994" formatCode="General">
                  <c:v>-0.49529584494186801</c:v>
                </c:pt>
                <c:pt idx="4995" formatCode="General">
                  <c:v>-0.49910102581132298</c:v>
                </c:pt>
                <c:pt idx="4996" formatCode="General">
                  <c:v>-0.50283550920078501</c:v>
                </c:pt>
                <c:pt idx="4997" formatCode="General">
                  <c:v>-0.50647673351825895</c:v>
                </c:pt>
                <c:pt idx="4998" formatCode="General">
                  <c:v>-0.51000059672810005</c:v>
                </c:pt>
                <c:pt idx="4999" formatCode="General">
                  <c:v>-0.51338188362123405</c:v>
                </c:pt>
                <c:pt idx="5000" formatCode="General">
                  <c:v>-0.51659478021579397</c:v>
                </c:pt>
                <c:pt idx="5001" formatCode="General">
                  <c:v>-0.51961329999088801</c:v>
                </c:pt>
                <c:pt idx="5002" formatCode="General">
                  <c:v>-0.52241114624068796</c:v>
                </c:pt>
                <c:pt idx="5003" formatCode="General">
                  <c:v>-0.52496202389518698</c:v>
                </c:pt>
                <c:pt idx="5004" formatCode="General">
                  <c:v>-0.52724001946115795</c:v>
                </c:pt>
                <c:pt idx="5005" formatCode="General">
                  <c:v>-0.529219906752049</c:v>
                </c:pt>
                <c:pt idx="5006" formatCode="General">
                  <c:v>-0.530877380127598</c:v>
                </c:pt>
                <c:pt idx="5007" formatCode="General">
                  <c:v>-0.53218870397616302</c:v>
                </c:pt>
                <c:pt idx="5008" formatCode="General">
                  <c:v>-0.53313146372672704</c:v>
                </c:pt>
                <c:pt idx="5009" formatCode="General">
                  <c:v>-0.53368530719449003</c:v>
                </c:pt>
                <c:pt idx="5010" formatCode="General">
                  <c:v>-0.53383149842080901</c:v>
                </c:pt>
                <c:pt idx="5011" formatCode="General">
                  <c:v>-0.53355287382875005</c:v>
                </c:pt>
                <c:pt idx="5012" formatCode="General">
                  <c:v>-0.53283439025080304</c:v>
                </c:pt>
                <c:pt idx="5013" formatCode="General">
                  <c:v>-0.53166313706220403</c:v>
                </c:pt>
                <c:pt idx="5014" formatCode="General">
                  <c:v>-0.53002878908500495</c:v>
                </c:pt>
                <c:pt idx="5015" formatCode="General">
                  <c:v>-0.52792346877512097</c:v>
                </c:pt>
                <c:pt idx="5016" formatCode="General">
                  <c:v>-0.52534153153943197</c:v>
                </c:pt>
                <c:pt idx="5017" formatCode="General">
                  <c:v>-0.52227990157819104</c:v>
                </c:pt>
                <c:pt idx="5018" formatCode="General">
                  <c:v>-0.51873840314991604</c:v>
                </c:pt>
                <c:pt idx="5019" formatCode="General">
                  <c:v>-0.51471938431953401</c:v>
                </c:pt>
                <c:pt idx="5020" formatCode="General">
                  <c:v>-0.51022677994874899</c:v>
                </c:pt>
                <c:pt idx="5021" formatCode="General">
                  <c:v>-0.50526686565289403</c:v>
                </c:pt>
                <c:pt idx="5022" formatCode="General">
                  <c:v>-0.49984905525912499</c:v>
                </c:pt>
                <c:pt idx="5023" formatCode="General">
                  <c:v>-0.49398441985761399</c:v>
                </c:pt>
                <c:pt idx="5024" formatCode="General">
                  <c:v>-0.487685726052699</c:v>
                </c:pt>
                <c:pt idx="5025" formatCode="General">
                  <c:v>-0.48096809119124401</c:v>
                </c:pt>
                <c:pt idx="5026" formatCode="General">
                  <c:v>-0.47384753387829698</c:v>
                </c:pt>
                <c:pt idx="5027" formatCode="General">
                  <c:v>-0.46634155435827102</c:v>
                </c:pt>
                <c:pt idx="5028" formatCode="General">
                  <c:v>-0.45846937729834802</c:v>
                </c:pt>
                <c:pt idx="5029" formatCode="General">
                  <c:v>-0.45025099711030098</c:v>
                </c:pt>
                <c:pt idx="5030" formatCode="General">
                  <c:v>-0.44170720625526799</c:v>
                </c:pt>
                <c:pt idx="5031" formatCode="General">
                  <c:v>-0.43285873475895997</c:v>
                </c:pt>
                <c:pt idx="5032" formatCode="General">
                  <c:v>-0.42372704443855203</c:v>
                </c:pt>
                <c:pt idx="5033" formatCode="General">
                  <c:v>-0.414334591155189</c:v>
                </c:pt>
                <c:pt idx="5034" formatCode="General">
                  <c:v>-0.40470289250737601</c:v>
                </c:pt>
                <c:pt idx="5035" formatCode="General">
                  <c:v>-0.39485318562966898</c:v>
                </c:pt>
                <c:pt idx="5036" formatCode="General">
                  <c:v>-0.38480636631849202</c:v>
                </c:pt>
                <c:pt idx="5037" formatCode="General">
                  <c:v>-0.37458283526872999</c:v>
                </c:pt>
                <c:pt idx="5038" formatCode="General">
                  <c:v>-0.36420288693828801</c:v>
                </c:pt>
                <c:pt idx="5039" formatCode="General">
                  <c:v>-0.35368550974491397</c:v>
                </c:pt>
                <c:pt idx="5040" formatCode="General">
                  <c:v>-0.34304876968363801</c:v>
                </c:pt>
                <c:pt idx="5041" formatCode="General">
                  <c:v>-0.332309795513337</c:v>
                </c:pt>
                <c:pt idx="5042" formatCode="General">
                  <c:v>-0.32148419329812</c:v>
                </c:pt>
                <c:pt idx="5043" formatCode="General">
                  <c:v>-0.31058612930628199</c:v>
                </c:pt>
                <c:pt idx="5044" formatCode="General">
                  <c:v>-0.299629536095747</c:v>
                </c:pt>
                <c:pt idx="5045" formatCode="General">
                  <c:v>-0.28862710316555001</c:v>
                </c:pt>
                <c:pt idx="5046" formatCode="General">
                  <c:v>-0.27758921273027298</c:v>
                </c:pt>
                <c:pt idx="5047" formatCode="General">
                  <c:v>-0.26652564675519202</c:v>
                </c:pt>
                <c:pt idx="5048" formatCode="General">
                  <c:v>-0.25544484267756701</c:v>
                </c:pt>
                <c:pt idx="5049" formatCode="General">
                  <c:v>-0.244353945660258</c:v>
                </c:pt>
                <c:pt idx="5050" formatCode="General">
                  <c:v>-0.23325902526676801</c:v>
                </c:pt>
                <c:pt idx="5051" formatCode="General">
                  <c:v>-0.22216469249258899</c:v>
                </c:pt>
                <c:pt idx="5052" formatCode="General">
                  <c:v>-0.21107437360290501</c:v>
                </c:pt>
                <c:pt idx="5053" formatCode="General">
                  <c:v>-0.199991052989379</c:v>
                </c:pt>
                <c:pt idx="5054" formatCode="General">
                  <c:v>-0.18891641089265801</c:v>
                </c:pt>
                <c:pt idx="5055" formatCode="General">
                  <c:v>-0.17785045781019099</c:v>
                </c:pt>
                <c:pt idx="5056" formatCode="General">
                  <c:v>-0.166793411525473</c:v>
                </c:pt>
                <c:pt idx="5057" formatCode="General">
                  <c:v>-0.15574439459900899</c:v>
                </c:pt>
                <c:pt idx="5058" formatCode="General">
                  <c:v>-0.14470146769612899</c:v>
                </c:pt>
                <c:pt idx="5059" formatCode="General">
                  <c:v>-0.133661881213053</c:v>
                </c:pt>
                <c:pt idx="5060" formatCode="General">
                  <c:v>-0.122622324013046</c:v>
                </c:pt>
                <c:pt idx="5061" formatCode="General">
                  <c:v>-0.11157913325692199</c:v>
                </c:pt>
                <c:pt idx="5062" formatCode="General">
                  <c:v>-0.100527926277429</c:v>
                </c:pt>
                <c:pt idx="5063" formatCode="General">
                  <c:v>-8.9463806432331802E-2</c:v>
                </c:pt>
                <c:pt idx="5064" formatCode="General">
                  <c:v>-7.8382067084733206E-2</c:v>
                </c:pt>
                <c:pt idx="5065" formatCode="General">
                  <c:v>-6.7277276566177893E-2</c:v>
                </c:pt>
                <c:pt idx="5066" formatCode="General">
                  <c:v>-5.6143331211262297E-2</c:v>
                </c:pt>
                <c:pt idx="5067" formatCode="General">
                  <c:v>-4.4974249801082E-2</c:v>
                </c:pt>
                <c:pt idx="5068" formatCode="General">
                  <c:v>-3.3764352302201601E-2</c:v>
                </c:pt>
                <c:pt idx="5069" formatCode="General">
                  <c:v>-2.2507774576747099E-2</c:v>
                </c:pt>
                <c:pt idx="5070" formatCode="General">
                  <c:v>-1.11979942087533E-2</c:v>
                </c:pt>
                <c:pt idx="5071" formatCode="General">
                  <c:v>1.7091721571790901E-4</c:v>
                </c:pt>
                <c:pt idx="5072" formatCode="General">
                  <c:v>1.16040804665131E-2</c:v>
                </c:pt>
                <c:pt idx="5073" formatCode="General">
                  <c:v>2.31063700488989E-2</c:v>
                </c:pt>
                <c:pt idx="5074" formatCode="General">
                  <c:v>3.4683002037749301E-2</c:v>
                </c:pt>
                <c:pt idx="5075" formatCode="General">
                  <c:v>4.63388729398896E-2</c:v>
                </c:pt>
                <c:pt idx="5076" formatCode="General">
                  <c:v>5.8077348575486798E-2</c:v>
                </c:pt>
                <c:pt idx="5077" formatCode="General">
                  <c:v>6.9901335022201902E-2</c:v>
                </c:pt>
                <c:pt idx="5078" formatCode="General">
                  <c:v>8.1813910646608701E-2</c:v>
                </c:pt>
                <c:pt idx="5079" formatCode="General">
                  <c:v>9.38166869081688E-2</c:v>
                </c:pt>
                <c:pt idx="5080" formatCode="General">
                  <c:v>0.10591021153054</c:v>
                </c:pt>
                <c:pt idx="5081" formatCode="General">
                  <c:v>0.11809412220648099</c:v>
                </c:pt>
                <c:pt idx="5082" formatCode="General">
                  <c:v>0.13036717804018899</c:v>
                </c:pt>
                <c:pt idx="5083" formatCode="General">
                  <c:v>0.142726799184589</c:v>
                </c:pt>
                <c:pt idx="5084" formatCode="General">
                  <c:v>0.155169161323194</c:v>
                </c:pt>
                <c:pt idx="5085" formatCode="General">
                  <c:v>0.167689817835766</c:v>
                </c:pt>
                <c:pt idx="5086" formatCode="General">
                  <c:v>0.18028219196102899</c:v>
                </c:pt>
                <c:pt idx="5087" formatCode="General">
                  <c:v>0.19293818968743701</c:v>
                </c:pt>
                <c:pt idx="5088" formatCode="General">
                  <c:v>0.20564900604563</c:v>
                </c:pt>
                <c:pt idx="5089" formatCode="General">
                  <c:v>0.21840425439328301</c:v>
                </c:pt>
                <c:pt idx="5090" formatCode="General">
                  <c:v>0.23119201012971199</c:v>
                </c:pt>
                <c:pt idx="5091" formatCode="General">
                  <c:v>0.24399854018719899</c:v>
                </c:pt>
                <c:pt idx="5092" formatCode="General">
                  <c:v>0.25680917021128402</c:v>
                </c:pt>
                <c:pt idx="5093" formatCode="General">
                  <c:v>0.26960909304948899</c:v>
                </c:pt>
                <c:pt idx="5094" formatCode="General">
                  <c:v>0.28238140161094599</c:v>
                </c:pt>
                <c:pt idx="5095" formatCode="General">
                  <c:v>0.29510771718008599</c:v>
                </c:pt>
                <c:pt idx="5096" formatCode="General">
                  <c:v>0.307769164494751</c:v>
                </c:pt>
                <c:pt idx="5097" formatCode="General">
                  <c:v>0.32034636785373399</c:v>
                </c:pt>
                <c:pt idx="5098" formatCode="General">
                  <c:v>0.332819225425042</c:v>
                </c:pt>
                <c:pt idx="5099" formatCode="General">
                  <c:v>0.34516675545974501</c:v>
                </c:pt>
                <c:pt idx="5100" formatCode="General">
                  <c:v>0.35736784874947802</c:v>
                </c:pt>
                <c:pt idx="5101" formatCode="General">
                  <c:v>0.36940124121540302</c:v>
                </c:pt>
                <c:pt idx="5102" formatCode="General">
                  <c:v>0.381245618395055</c:v>
                </c:pt>
                <c:pt idx="5103" formatCode="General">
                  <c:v>0.39287988757511799</c:v>
                </c:pt>
                <c:pt idx="5104" formatCode="General">
                  <c:v>0.404283332315379</c:v>
                </c:pt>
                <c:pt idx="5105" formatCode="General">
                  <c:v>0.41543573346828599</c:v>
                </c:pt>
                <c:pt idx="5106" formatCode="General">
                  <c:v>0.42631763288628999</c:v>
                </c:pt>
                <c:pt idx="5107" formatCode="General">
                  <c:v>0.43691046271492601</c:v>
                </c:pt>
                <c:pt idx="5108" formatCode="General">
                  <c:v>0.44719663009562599</c:v>
                </c:pt>
                <c:pt idx="5109" formatCode="General">
                  <c:v>0.457159632604696</c:v>
                </c:pt>
                <c:pt idx="5110" formatCode="General">
                  <c:v>0.46678425689258501</c:v>
                </c:pt>
                <c:pt idx="5111" formatCode="General">
                  <c:v>0.47605664680662102</c:v>
                </c:pt>
                <c:pt idx="5112" formatCode="General">
                  <c:v>0.48496441944958102</c:v>
                </c:pt>
                <c:pt idx="5113" formatCode="General">
                  <c:v>0.49349667715609402</c:v>
                </c:pt>
                <c:pt idx="5114" formatCode="General">
                  <c:v>0.501643993317894</c:v>
                </c:pt>
                <c:pt idx="5115" formatCode="General">
                  <c:v>0.509398484132914</c:v>
                </c:pt>
                <c:pt idx="5116" formatCode="General">
                  <c:v>0.51675377741772899</c:v>
                </c:pt>
                <c:pt idx="5117" formatCode="General">
                  <c:v>0.52370491235048999</c:v>
                </c:pt>
                <c:pt idx="5118" formatCode="General">
                  <c:v>0.53024834760351303</c:v>
                </c:pt>
                <c:pt idx="5119" formatCode="General">
                  <c:v>0.53638189821458204</c:v>
                </c:pt>
                <c:pt idx="5120" formatCode="General">
                  <c:v>0.54210458854703703</c:v>
                </c:pt>
                <c:pt idx="5121" formatCode="General">
                  <c:v>0.54741652183801204</c:v>
                </c:pt>
                <c:pt idx="5122" formatCode="General">
                  <c:v>0.552318794740425</c:v>
                </c:pt>
                <c:pt idx="5123" formatCode="General">
                  <c:v>0.556813305988339</c:v>
                </c:pt>
                <c:pt idx="5124" formatCode="General">
                  <c:v>0.56090256718375997</c:v>
                </c:pt>
                <c:pt idx="5125" formatCode="General">
                  <c:v>0.56458968979964896</c:v>
                </c:pt>
                <c:pt idx="5126" formatCode="General">
                  <c:v>0.56787816810750902</c:v>
                </c:pt>
                <c:pt idx="5127" formatCode="General">
                  <c:v>0.57077166108416399</c:v>
                </c:pt>
                <c:pt idx="5128" formatCode="General">
                  <c:v>0.57327390959177105</c:v>
                </c:pt>
                <c:pt idx="5129" formatCode="General">
                  <c:v>0.575388626178991</c:v>
                </c:pt>
                <c:pt idx="5130" formatCode="General">
                  <c:v>0.57711929409860496</c:v>
                </c:pt>
                <c:pt idx="5131" formatCode="General">
                  <c:v>0.57846910087159498</c:v>
                </c:pt>
                <c:pt idx="5132" formatCode="General">
                  <c:v>0.57944090794906</c:v>
                </c:pt>
                <c:pt idx="5133" formatCode="General">
                  <c:v>0.58003713666414303</c:v>
                </c:pt>
                <c:pt idx="5134" formatCode="General">
                  <c:v>0.58025972695292005</c:v>
                </c:pt>
                <c:pt idx="5135" formatCode="General">
                  <c:v>0.58011012738548695</c:v>
                </c:pt>
                <c:pt idx="5136" formatCode="General">
                  <c:v>0.57958926774018504</c:v>
                </c:pt>
                <c:pt idx="5137" formatCode="General">
                  <c:v>0.57869771354057697</c:v>
                </c:pt>
                <c:pt idx="5138" formatCode="General">
                  <c:v>0.57743568623354002</c:v>
                </c:pt>
                <c:pt idx="5139" formatCode="General">
                  <c:v>0.57580308858848195</c:v>
                </c:pt>
                <c:pt idx="5140" formatCode="General">
                  <c:v>0.57379970803425695</c:v>
                </c:pt>
                <c:pt idx="5141" formatCode="General">
                  <c:v>0.57142527373711205</c:v>
                </c:pt>
                <c:pt idx="5142" formatCode="General">
                  <c:v>0.568679569116469</c:v>
                </c:pt>
                <c:pt idx="5143" formatCode="General">
                  <c:v>0.56556272026725596</c:v>
                </c:pt>
                <c:pt idx="5144" formatCode="General">
                  <c:v>0.562075376361865</c:v>
                </c:pt>
                <c:pt idx="5145" formatCode="General">
                  <c:v>0.55821881476301205</c:v>
                </c:pt>
                <c:pt idx="5146" formatCode="General">
                  <c:v>0.55399518751149401</c:v>
                </c:pt>
                <c:pt idx="5147" formatCode="General">
                  <c:v>0.54940765831509097</c:v>
                </c:pt>
                <c:pt idx="5148" formatCode="General">
                  <c:v>0.54446060845918998</c:v>
                </c:pt>
                <c:pt idx="5149" formatCode="General">
                  <c:v>0.53915978164730505</c:v>
                </c:pt>
                <c:pt idx="5150" formatCode="General">
                  <c:v>0.53351249671890999</c:v>
                </c:pt>
                <c:pt idx="5151" formatCode="General">
                  <c:v>0.52752777982732202</c:v>
                </c:pt>
                <c:pt idx="5152" formatCode="General">
                  <c:v>0.52121639813925902</c:v>
                </c:pt>
                <c:pt idx="5153" formatCode="General">
                  <c:v>0.51459102130926304</c:v>
                </c:pt>
                <c:pt idx="5154" formatCode="General">
                  <c:v>0.50766624809454197</c:v>
                </c:pt>
                <c:pt idx="5155" formatCode="General">
                  <c:v>0.50045864329503298</c:v>
                </c:pt>
                <c:pt idx="5156" formatCode="General">
                  <c:v>0.49298673684001099</c:v>
                </c:pt>
                <c:pt idx="5157" formatCode="General">
                  <c:v>0.48527092344941702</c:v>
                </c:pt>
                <c:pt idx="5158" formatCode="General">
                  <c:v>0.477333372546</c:v>
                </c:pt>
                <c:pt idx="5159" formatCode="General">
                  <c:v>0.46919795376574802</c:v>
                </c:pt>
                <c:pt idx="5160" formatCode="General">
                  <c:v>0.46089002139332602</c:v>
                </c:pt>
                <c:pt idx="5161" formatCode="General">
                  <c:v>0.45243623235108499</c:v>
                </c:pt>
                <c:pt idx="5162" formatCode="General">
                  <c:v>0.443864311456238</c:v>
                </c:pt>
                <c:pt idx="5163" formatCode="General">
                  <c:v>0.43520273878708099</c:v>
                </c:pt>
                <c:pt idx="5164" formatCode="General">
                  <c:v>0.42648048343175399</c:v>
                </c:pt>
                <c:pt idx="5165" formatCode="General">
                  <c:v>0.41772673710349301</c:v>
                </c:pt>
                <c:pt idx="5166" formatCode="General">
                  <c:v>0.40897056959522698</c:v>
                </c:pt>
                <c:pt idx="5167" formatCode="General">
                  <c:v>0.400240538742832</c:v>
                </c:pt>
                <c:pt idx="5168" formatCode="General">
                  <c:v>0.39156428881939298</c:v>
                </c:pt>
                <c:pt idx="5169" formatCode="General">
                  <c:v>0.38296834337680602</c:v>
                </c:pt>
                <c:pt idx="5170" formatCode="General">
                  <c:v>0.37447768003714998</c:v>
                </c:pt>
                <c:pt idx="5171" formatCode="General">
                  <c:v>0.36611533771107202</c:v>
                </c:pt>
                <c:pt idx="5172" formatCode="General">
                  <c:v>0.35790224796478298</c:v>
                </c:pt>
                <c:pt idx="5173" formatCode="General">
                  <c:v>0.34985686122995102</c:v>
                </c:pt>
                <c:pt idx="5174" formatCode="General">
                  <c:v>0.34199486688205</c:v>
                </c:pt>
                <c:pt idx="5175" formatCode="General">
                  <c:v>0.33432898827098301</c:v>
                </c:pt>
                <c:pt idx="5176" formatCode="General">
                  <c:v>0.32686879840878702</c:v>
                </c:pt>
                <c:pt idx="5177" formatCode="General">
                  <c:v>0.319620645824575</c:v>
                </c:pt>
                <c:pt idx="5178" formatCode="General">
                  <c:v>0.31258747886606097</c:v>
                </c:pt>
                <c:pt idx="5179" formatCode="General">
                  <c:v>0.30576873814661998</c:v>
                </c:pt>
                <c:pt idx="5180" formatCode="General">
                  <c:v>0.29916058283078001</c:v>
                </c:pt>
                <c:pt idx="5181" formatCode="General">
                  <c:v>0.29275585398769099</c:v>
                </c:pt>
                <c:pt idx="5182" formatCode="General">
                  <c:v>0.28654406174128799</c:v>
                </c:pt>
                <c:pt idx="5183" formatCode="General">
                  <c:v>0.28051170060048902</c:v>
                </c:pt>
                <c:pt idx="5184" formatCode="General">
                  <c:v>0.27464245566635398</c:v>
                </c:pt>
                <c:pt idx="5185" formatCode="General">
                  <c:v>0.26891742007650898</c:v>
                </c:pt>
                <c:pt idx="5186" formatCode="General">
                  <c:v>0.26331543152627901</c:v>
                </c:pt>
                <c:pt idx="5187" formatCode="General">
                  <c:v>0.257813327637478</c:v>
                </c:pt>
                <c:pt idx="5188" formatCode="General">
                  <c:v>0.25238640910189902</c:v>
                </c:pt>
                <c:pt idx="5189" formatCode="General">
                  <c:v>0.24700885395932701</c:v>
                </c:pt>
                <c:pt idx="5190" formatCode="General">
                  <c:v>0.241654042476563</c:v>
                </c:pt>
                <c:pt idx="5191" formatCode="General">
                  <c:v>0.23629502169670599</c:v>
                </c:pt>
                <c:pt idx="5192" formatCode="General">
                  <c:v>0.23090498515393901</c:v>
                </c:pt>
                <c:pt idx="5193" formatCode="General">
                  <c:v>0.22545769146622599</c:v>
                </c:pt>
                <c:pt idx="5194" formatCode="General">
                  <c:v>0.21992782487019999</c:v>
                </c:pt>
                <c:pt idx="5195" formatCode="General">
                  <c:v>0.21429147119487699</c:v>
                </c:pt>
                <c:pt idx="5196" formatCode="General">
                  <c:v>0.20852648837748999</c:v>
                </c:pt>
                <c:pt idx="5197" formatCode="General">
                  <c:v>0.20261280996408099</c:v>
                </c:pt>
                <c:pt idx="5198" formatCode="General">
                  <c:v>0.19653279714571401</c:v>
                </c:pt>
                <c:pt idx="5199" formatCode="General">
                  <c:v>0.19027156765856501</c:v>
                </c:pt>
                <c:pt idx="5200" formatCode="General">
                  <c:v>0.18381712885664001</c:v>
                </c:pt>
                <c:pt idx="5201" formatCode="General">
                  <c:v>0.177160619761491</c:v>
                </c:pt>
                <c:pt idx="5202" formatCode="General">
                  <c:v>0.17029638926316201</c:v>
                </c:pt>
                <c:pt idx="5203" formatCode="General">
                  <c:v>0.16322209242657101</c:v>
                </c:pt>
                <c:pt idx="5204" formatCode="General">
                  <c:v>0.155938720733972</c:v>
                </c:pt>
                <c:pt idx="5205" formatCode="General">
                  <c:v>0.14845045795169901</c:v>
                </c:pt>
                <c:pt idx="5206" formatCode="General">
                  <c:v>0.14076468814124801</c:v>
                </c:pt>
                <c:pt idx="5207" formatCode="General">
                  <c:v>0.132891806885192</c:v>
                </c:pt>
                <c:pt idx="5208" formatCode="General">
                  <c:v>0.124845022302699</c:v>
                </c:pt>
                <c:pt idx="5209" formatCode="General">
                  <c:v>0.11664006674930701</c:v>
                </c:pt>
                <c:pt idx="5210" formatCode="General">
                  <c:v>0.10829484115966399</c:v>
                </c:pt>
                <c:pt idx="5211" formatCode="General">
                  <c:v>9.9829253892717504E-2</c:v>
                </c:pt>
                <c:pt idx="5212" formatCode="General">
                  <c:v>9.12647784553174E-2</c:v>
                </c:pt>
                <c:pt idx="5213" formatCode="General">
                  <c:v>8.2624285992676599E-2</c:v>
                </c:pt>
                <c:pt idx="5214" formatCode="General">
                  <c:v>7.3930940220527097E-2</c:v>
                </c:pt>
                <c:pt idx="5215" formatCode="General">
                  <c:v>6.5208229695985997E-2</c:v>
                </c:pt>
                <c:pt idx="5216" formatCode="General">
                  <c:v>5.6480200213515103E-2</c:v>
                </c:pt>
                <c:pt idx="5217" formatCode="General">
                  <c:v>4.7769962798986501E-2</c:v>
                </c:pt>
                <c:pt idx="5218" formatCode="General">
                  <c:v>3.9100196537964697E-2</c:v>
                </c:pt>
                <c:pt idx="5219" formatCode="General">
                  <c:v>3.0491801552371599E-2</c:v>
                </c:pt>
                <c:pt idx="5220" formatCode="General">
                  <c:v>2.1964085509830499E-2</c:v>
                </c:pt>
                <c:pt idx="5221" formatCode="General">
                  <c:v>1.3535177034734299E-2</c:v>
                </c:pt>
                <c:pt idx="5222" formatCode="General">
                  <c:v>5.2207598538657404E-3</c:v>
                </c:pt>
                <c:pt idx="5223" formatCode="General">
                  <c:v>-2.96616208335073E-3</c:v>
                </c:pt>
                <c:pt idx="5224" formatCode="General">
                  <c:v>-1.1015737508692299E-2</c:v>
                </c:pt>
                <c:pt idx="5225" formatCode="General">
                  <c:v>-1.8920102793133501E-2</c:v>
                </c:pt>
                <c:pt idx="5226" formatCode="General">
                  <c:v>-2.6674244811312399E-2</c:v>
                </c:pt>
                <c:pt idx="5227" formatCode="General">
                  <c:v>-3.4276485546877601E-2</c:v>
                </c:pt>
                <c:pt idx="5228" formatCode="General">
                  <c:v>-4.17281355154955E-2</c:v>
                </c:pt>
                <c:pt idx="5229" formatCode="General">
                  <c:v>-4.9032592613867797E-2</c:v>
                </c:pt>
                <c:pt idx="5230" formatCode="General">
                  <c:v>-5.6196067913760597E-2</c:v>
                </c:pt>
                <c:pt idx="5231" formatCode="General">
                  <c:v>-6.3228305587129705E-2</c:v>
                </c:pt>
                <c:pt idx="5232" formatCode="General">
                  <c:v>-7.0140474718698997E-2</c:v>
                </c:pt>
                <c:pt idx="5233" formatCode="General">
                  <c:v>-7.6945664674145001E-2</c:v>
                </c:pt>
                <c:pt idx="5234" formatCode="General">
                  <c:v>-8.36595447178375E-2</c:v>
                </c:pt>
                <c:pt idx="5235" formatCode="General">
                  <c:v>-9.0298790160563996E-2</c:v>
                </c:pt>
                <c:pt idx="5236" formatCode="General">
                  <c:v>-9.6881038819818896E-2</c:v>
                </c:pt>
                <c:pt idx="5237" formatCode="General">
                  <c:v>-0.10342551218875499</c:v>
                </c:pt>
                <c:pt idx="5238" formatCode="General">
                  <c:v>-0.109951543108015</c:v>
                </c:pt>
                <c:pt idx="5239" formatCode="General">
                  <c:v>-0.11647905893857299</c:v>
                </c:pt>
                <c:pt idx="5240" formatCode="General">
                  <c:v>-0.123027630271039</c:v>
                </c:pt>
                <c:pt idx="5241" formatCode="General">
                  <c:v>-0.12961550964968299</c:v>
                </c:pt>
                <c:pt idx="5242" formatCode="General">
                  <c:v>-0.136260917210864</c:v>
                </c:pt>
                <c:pt idx="5243" formatCode="General">
                  <c:v>-0.14298079595253901</c:v>
                </c:pt>
                <c:pt idx="5244" formatCode="General">
                  <c:v>-0.14979043309515699</c:v>
                </c:pt>
                <c:pt idx="5245" formatCode="General">
                  <c:v>-0.156703319676707</c:v>
                </c:pt>
                <c:pt idx="5246" formatCode="General">
                  <c:v>-0.16373112074101101</c:v>
                </c:pt>
                <c:pt idx="5247" formatCode="General">
                  <c:v>-0.17088419608434299</c:v>
                </c:pt>
                <c:pt idx="5248" formatCode="General">
                  <c:v>-0.178170482719884</c:v>
                </c:pt>
                <c:pt idx="5249" formatCode="General">
                  <c:v>-0.18559490505190501</c:v>
                </c:pt>
                <c:pt idx="5250" formatCode="General">
                  <c:v>-0.193160136160407</c:v>
                </c:pt>
                <c:pt idx="5251" formatCode="General">
                  <c:v>-0.20086738661692499</c:v>
                </c:pt>
                <c:pt idx="5252" formatCode="General">
                  <c:v>-0.20871500514977001</c:v>
                </c:pt>
                <c:pt idx="5253" formatCode="General">
                  <c:v>-0.21669868730379499</c:v>
                </c:pt>
                <c:pt idx="5254" formatCode="General">
                  <c:v>-0.22481298635564601</c:v>
                </c:pt>
                <c:pt idx="5255" formatCode="General">
                  <c:v>-0.233050586764975</c:v>
                </c:pt>
                <c:pt idx="5256" formatCode="General">
                  <c:v>-0.24140149918658699</c:v>
                </c:pt>
                <c:pt idx="5257" formatCode="General">
                  <c:v>-0.249854486867915</c:v>
                </c:pt>
                <c:pt idx="5258" formatCode="General">
                  <c:v>-0.25839705994066198</c:v>
                </c:pt>
                <c:pt idx="5259" formatCode="General">
                  <c:v>-0.26701530263638601</c:v>
                </c:pt>
                <c:pt idx="5260" formatCode="General">
                  <c:v>-0.27569477153515398</c:v>
                </c:pt>
                <c:pt idx="5261" formatCode="General">
                  <c:v>-0.28441991043245801</c:v>
                </c:pt>
                <c:pt idx="5262" formatCode="General">
                  <c:v>-0.29317541242617001</c:v>
                </c:pt>
                <c:pt idx="5263" formatCode="General">
                  <c:v>-0.30194557677502898</c:v>
                </c:pt>
                <c:pt idx="5264" formatCode="General">
                  <c:v>-0.310714527851775</c:v>
                </c:pt>
                <c:pt idx="5265" formatCode="General">
                  <c:v>-0.31946703851135999</c:v>
                </c:pt>
                <c:pt idx="5266" formatCode="General">
                  <c:v>-0.32818775765912001</c:v>
                </c:pt>
                <c:pt idx="5267" formatCode="General">
                  <c:v>-0.33686243649675102</c:v>
                </c:pt>
                <c:pt idx="5268" formatCode="General">
                  <c:v>-0.34547766774161998</c:v>
                </c:pt>
                <c:pt idx="5269" formatCode="General">
                  <c:v>-0.35402092560202902</c:v>
                </c:pt>
                <c:pt idx="5270" formatCode="General">
                  <c:v>-0.36248065434668503</c:v>
                </c:pt>
                <c:pt idx="5271" formatCode="General">
                  <c:v>-0.37084627680252602</c:v>
                </c:pt>
                <c:pt idx="5272" formatCode="General">
                  <c:v>-0.37910819718364702</c:v>
                </c:pt>
                <c:pt idx="5273" formatCode="General">
                  <c:v>-0.387257790393924</c:v>
                </c:pt>
                <c:pt idx="5274" formatCode="General">
                  <c:v>-0.39528794689508001</c:v>
                </c:pt>
                <c:pt idx="5275" formatCode="General">
                  <c:v>-0.40319298158008599</c:v>
                </c:pt>
                <c:pt idx="5276" formatCode="General">
                  <c:v>-0.41096783727924902</c:v>
                </c:pt>
                <c:pt idx="5277" formatCode="General">
                  <c:v>-0.41860736848090901</c:v>
                </c:pt>
                <c:pt idx="5278" formatCode="General">
                  <c:v>-0.42610789044757302</c:v>
                </c:pt>
                <c:pt idx="5279" formatCode="General">
                  <c:v>-0.43346715107496098</c:v>
                </c:pt>
                <c:pt idx="5280" formatCode="General">
                  <c:v>-0.440682935635202</c:v>
                </c:pt>
                <c:pt idx="5281" formatCode="General">
                  <c:v>-0.44775281200140898</c:v>
                </c:pt>
                <c:pt idx="5282" formatCode="General">
                  <c:v>-0.45467507296044302</c:v>
                </c:pt>
                <c:pt idx="5283" formatCode="General">
                  <c:v>-0.46144808271349003</c:v>
                </c:pt>
                <c:pt idx="5284" formatCode="General">
                  <c:v>-0.46806953292181902</c:v>
                </c:pt>
                <c:pt idx="5285" formatCode="General">
                  <c:v>-0.474537389284793</c:v>
                </c:pt>
                <c:pt idx="5286" formatCode="General">
                  <c:v>-0.48084939982768798</c:v>
                </c:pt>
                <c:pt idx="5287" formatCode="General">
                  <c:v>-0.48700342502534999</c:v>
                </c:pt>
                <c:pt idx="5288" formatCode="General">
                  <c:v>-0.49299625484320903</c:v>
                </c:pt>
                <c:pt idx="5289" formatCode="General">
                  <c:v>-0.49882353526128498</c:v>
                </c:pt>
                <c:pt idx="5290" formatCode="General">
                  <c:v>-0.50448142463731205</c:v>
                </c:pt>
                <c:pt idx="5291" formatCode="General">
                  <c:v>-0.50996504310437996</c:v>
                </c:pt>
                <c:pt idx="5292" formatCode="General">
                  <c:v>-0.51526832193344296</c:v>
                </c:pt>
                <c:pt idx="5293" formatCode="General">
                  <c:v>-0.52038467140110101</c:v>
                </c:pt>
                <c:pt idx="5294" formatCode="General">
                  <c:v>-0.52530715022687602</c:v>
                </c:pt>
                <c:pt idx="5295" formatCode="General">
                  <c:v>-0.53002860429614795</c:v>
                </c:pt>
                <c:pt idx="5296" formatCode="General">
                  <c:v>-0.534541730413157</c:v>
                </c:pt>
                <c:pt idx="5297" formatCode="General">
                  <c:v>-0.53883860336811595</c:v>
                </c:pt>
                <c:pt idx="5298" formatCode="General">
                  <c:v>-0.54291075126036403</c:v>
                </c:pt>
                <c:pt idx="5299" formatCode="General">
                  <c:v>-0.54674983893644202</c:v>
                </c:pt>
                <c:pt idx="5300" formatCode="General">
                  <c:v>-0.55034726556956703</c:v>
                </c:pt>
                <c:pt idx="5301" formatCode="General">
                  <c:v>-0.55369433113010302</c:v>
                </c:pt>
                <c:pt idx="5302" formatCode="General">
                  <c:v>-0.55678345026364595</c:v>
                </c:pt>
                <c:pt idx="5303" formatCode="General">
                  <c:v>-0.559607234848845</c:v>
                </c:pt>
                <c:pt idx="5304" formatCode="General">
                  <c:v>-0.56215844012947702</c:v>
                </c:pt>
                <c:pt idx="5305" formatCode="General">
                  <c:v>-0.56443058789408396</c:v>
                </c:pt>
                <c:pt idx="5306" formatCode="General">
                  <c:v>-0.56641756824254996</c:v>
                </c:pt>
                <c:pt idx="5307" formatCode="General">
                  <c:v>-0.56811469652060098</c:v>
                </c:pt>
                <c:pt idx="5308" formatCode="General">
                  <c:v>-0.56951771753982705</c:v>
                </c:pt>
                <c:pt idx="5309" formatCode="General">
                  <c:v>-0.57062326337543601</c:v>
                </c:pt>
                <c:pt idx="5310" formatCode="General">
                  <c:v>-0.57142938513450903</c:v>
                </c:pt>
                <c:pt idx="5311" formatCode="General">
                  <c:v>-0.57193438807933406</c:v>
                </c:pt>
                <c:pt idx="5312" formatCode="General">
                  <c:v>-0.572137288302067</c:v>
                </c:pt>
                <c:pt idx="5313" formatCode="General">
                  <c:v>-0.57203881608889795</c:v>
                </c:pt>
                <c:pt idx="5314" formatCode="General">
                  <c:v>-0.57163977026815205</c:v>
                </c:pt>
                <c:pt idx="5315" formatCode="General">
                  <c:v>-0.57094181234920305</c:v>
                </c:pt>
                <c:pt idx="5316" formatCode="General">
                  <c:v>-0.56994745957201098</c:v>
                </c:pt>
                <c:pt idx="5317" formatCode="General">
                  <c:v>-0.56865939968277301</c:v>
                </c:pt>
                <c:pt idx="5318" formatCode="General">
                  <c:v>-0.56708133622813395</c:v>
                </c:pt>
                <c:pt idx="5319" formatCode="General">
                  <c:v>-0.56521626462966201</c:v>
                </c:pt>
                <c:pt idx="5320" formatCode="General">
                  <c:v>-0.56306735500187599</c:v>
                </c:pt>
                <c:pt idx="5321" formatCode="General">
                  <c:v>-0.56063848668704896</c:v>
                </c:pt>
                <c:pt idx="5322" formatCode="General">
                  <c:v>-0.55793308535535802</c:v>
                </c:pt>
                <c:pt idx="5323" formatCode="General">
                  <c:v>-0.55495450594100004</c:v>
                </c:pt>
                <c:pt idx="5324" formatCode="General">
                  <c:v>-0.55170575772106101</c:v>
                </c:pt>
                <c:pt idx="5325" formatCode="General">
                  <c:v>-0.54818891400288094</c:v>
                </c:pt>
                <c:pt idx="5326" formatCode="General">
                  <c:v>-0.54440566154245496</c:v>
                </c:pt>
                <c:pt idx="5327" formatCode="General">
                  <c:v>-0.54035713139175101</c:v>
                </c:pt>
                <c:pt idx="5328" formatCode="General">
                  <c:v>-0.53604377265166703</c:v>
                </c:pt>
                <c:pt idx="5329" formatCode="General">
                  <c:v>-0.53146527097348095</c:v>
                </c:pt>
                <c:pt idx="5330" formatCode="General">
                  <c:v>-0.52662065772598798</c:v>
                </c:pt>
                <c:pt idx="5331" formatCode="General">
                  <c:v>-0.52150829035981205</c:v>
                </c:pt>
                <c:pt idx="5332" formatCode="General">
                  <c:v>-0.51612588791995795</c:v>
                </c:pt>
                <c:pt idx="5333" formatCode="General">
                  <c:v>-0.51047059148719898</c:v>
                </c:pt>
                <c:pt idx="5334" formatCode="General">
                  <c:v>-0.50453904063327204</c:v>
                </c:pt>
                <c:pt idx="5335" formatCode="General">
                  <c:v>-0.498327522468548</c:v>
                </c:pt>
                <c:pt idx="5336" formatCode="General">
                  <c:v>-0.49183212643878998</c:v>
                </c:pt>
                <c:pt idx="5337" formatCode="General">
                  <c:v>-0.48504884609402599</c:v>
                </c:pt>
                <c:pt idx="5338" formatCode="General">
                  <c:v>-0.47797372999719701</c:v>
                </c:pt>
                <c:pt idx="5339" formatCode="General">
                  <c:v>-0.47060308217414998</c:v>
                </c:pt>
                <c:pt idx="5340" formatCode="General">
                  <c:v>-0.46293355599868702</c:v>
                </c:pt>
                <c:pt idx="5341" formatCode="General">
                  <c:v>-0.45496243896022498</c:v>
                </c:pt>
                <c:pt idx="5342" formatCode="General">
                  <c:v>-0.44668777338196403</c:v>
                </c:pt>
                <c:pt idx="5343" formatCode="General">
                  <c:v>-0.43810848770828098</c:v>
                </c:pt>
                <c:pt idx="5344" formatCode="General">
                  <c:v>-0.429224570281869</c:v>
                </c:pt>
                <c:pt idx="5345" formatCode="General">
                  <c:v>-0.42003721386037202</c:v>
                </c:pt>
                <c:pt idx="5346" formatCode="General">
                  <c:v>-0.410548931919064</c:v>
                </c:pt>
                <c:pt idx="5347" formatCode="General">
                  <c:v>-0.40076363970248602</c:v>
                </c:pt>
                <c:pt idx="5348" formatCode="General">
                  <c:v>-0.39068675941551101</c:v>
                </c:pt>
                <c:pt idx="5349" formatCode="General">
                  <c:v>-0.38032524512802102</c:v>
                </c:pt>
                <c:pt idx="5350" formatCode="General">
                  <c:v>-0.36968767332164298</c:v>
                </c:pt>
                <c:pt idx="5351" formatCode="General">
                  <c:v>-0.35878413910858498</c:v>
                </c:pt>
                <c:pt idx="5352" formatCode="General">
                  <c:v>-0.34762616955630699</c:v>
                </c:pt>
                <c:pt idx="5353" formatCode="General">
                  <c:v>-0.33622674190021601</c:v>
                </c:pt>
                <c:pt idx="5354" formatCode="General">
                  <c:v>-0.32460027713811901</c:v>
                </c:pt>
                <c:pt idx="5355" formatCode="General">
                  <c:v>-0.31276238263548101</c:v>
                </c:pt>
                <c:pt idx="5356" formatCode="General">
                  <c:v>-0.30072962899549599</c:v>
                </c:pt>
                <c:pt idx="5357" formatCode="General">
                  <c:v>-0.288519539652284</c:v>
                </c:pt>
                <c:pt idx="5358" formatCode="General">
                  <c:v>-0.27615027614882398</c:v>
                </c:pt>
                <c:pt idx="5359" formatCode="General">
                  <c:v>-0.26364051070614902</c:v>
                </c:pt>
                <c:pt idx="5360" formatCode="General">
                  <c:v>-0.25100921195808401</c:v>
                </c:pt>
                <c:pt idx="5361" formatCode="General">
                  <c:v>-0.23827527253915201</c:v>
                </c:pt>
                <c:pt idx="5362" formatCode="General">
                  <c:v>-0.22545742266789301</c:v>
                </c:pt>
                <c:pt idx="5363" formatCode="General">
                  <c:v>-0.21257397037645301</c:v>
                </c:pt>
                <c:pt idx="5364" formatCode="General">
                  <c:v>-0.19964254629880401</c:v>
                </c:pt>
                <c:pt idx="5365" formatCode="General">
                  <c:v>-0.186679886110142</c:v>
                </c:pt>
                <c:pt idx="5366" formatCode="General">
                  <c:v>-0.17370164888807901</c:v>
                </c:pt>
                <c:pt idx="5367" formatCode="General">
                  <c:v>-0.16072222179033999</c:v>
                </c:pt>
                <c:pt idx="5368" formatCode="General">
                  <c:v>-0.147754568198327</c:v>
                </c:pt>
                <c:pt idx="5369" formatCode="General">
                  <c:v>-0.13481017477869101</c:v>
                </c:pt>
                <c:pt idx="5370" formatCode="General">
                  <c:v>-0.12189892076706201</c:v>
                </c:pt>
                <c:pt idx="5371" formatCode="General">
                  <c:v>-0.109028883025224</c:v>
                </c:pt>
                <c:pt idx="5372" formatCode="General">
                  <c:v>-9.6206457499109999E-2</c:v>
                </c:pt>
                <c:pt idx="5373" formatCode="General">
                  <c:v>-8.3436424697804004E-2</c:v>
                </c:pt>
                <c:pt idx="5374" formatCode="General">
                  <c:v>-7.0721811808011403E-2</c:v>
                </c:pt>
                <c:pt idx="5375" formatCode="General">
                  <c:v>-5.8064002221827699E-2</c:v>
                </c:pt>
                <c:pt idx="5376" formatCode="General">
                  <c:v>-4.5462957683442599E-2</c:v>
                </c:pt>
                <c:pt idx="5377" formatCode="General">
                  <c:v>-3.2917395922598298E-2</c:v>
                </c:pt>
                <c:pt idx="5378" formatCode="General">
                  <c:v>-2.0424806784144298E-2</c:v>
                </c:pt>
                <c:pt idx="5379" formatCode="General">
                  <c:v>-7.9816386856731997E-3</c:v>
                </c:pt>
                <c:pt idx="5380" formatCode="General">
                  <c:v>4.4163795920589798E-3</c:v>
                </c:pt>
                <c:pt idx="5381" formatCode="General">
                  <c:v>1.6774022079156899E-2</c:v>
                </c:pt>
                <c:pt idx="5382" formatCode="General">
                  <c:v>2.90963183589826E-2</c:v>
                </c:pt>
                <c:pt idx="5383" formatCode="General">
                  <c:v>4.1388321770448801E-2</c:v>
                </c:pt>
                <c:pt idx="5384" formatCode="General">
                  <c:v>5.3654896597346798E-2</c:v>
                </c:pt>
                <c:pt idx="5385" formatCode="General">
                  <c:v>6.5900418135336203E-2</c:v>
                </c:pt>
                <c:pt idx="5386" formatCode="General">
                  <c:v>7.8128494343596103E-2</c:v>
                </c:pt>
                <c:pt idx="5387" formatCode="General">
                  <c:v>9.0341737429532595E-2</c:v>
                </c:pt>
                <c:pt idx="5388" formatCode="General">
                  <c:v>0.10254163927714099</c:v>
                </c:pt>
                <c:pt idx="5389" formatCode="General">
                  <c:v>0.114728437844529</c:v>
                </c:pt>
                <c:pt idx="5390" formatCode="General">
                  <c:v>0.12690089812593999</c:v>
                </c:pt>
                <c:pt idx="5391" formatCode="General">
                  <c:v>0.13905608971712</c:v>
                </c:pt>
                <c:pt idx="5392" formatCode="General">
                  <c:v>0.151189447062199</c:v>
                </c:pt>
                <c:pt idx="5393" formatCode="General">
                  <c:v>0.163294867458979</c:v>
                </c:pt>
                <c:pt idx="5394" formatCode="General">
                  <c:v>0.17536428122703801</c:v>
                </c:pt>
                <c:pt idx="5395" formatCode="General">
                  <c:v>0.18738716797719601</c:v>
                </c:pt>
                <c:pt idx="5396" formatCode="General">
                  <c:v>0.199352194871486</c:v>
                </c:pt>
                <c:pt idx="5397" formatCode="General">
                  <c:v>0.211246694695717</c:v>
                </c:pt>
                <c:pt idx="5398" formatCode="General">
                  <c:v>0.223056293507436</c:v>
                </c:pt>
                <c:pt idx="5399" formatCode="General">
                  <c:v>0.23476575431003599</c:v>
                </c:pt>
                <c:pt idx="5400" formatCode="General">
                  <c:v>0.246358721527039</c:v>
                </c:pt>
                <c:pt idx="5401" formatCode="General">
                  <c:v>0.25781747211732198</c:v>
                </c:pt>
                <c:pt idx="5402" formatCode="General">
                  <c:v>0.26912388268001702</c:v>
                </c:pt>
                <c:pt idx="5403" formatCode="General">
                  <c:v>0.28026088603428201</c:v>
                </c:pt>
                <c:pt idx="5404" formatCode="General">
                  <c:v>0.291210598864096</c:v>
                </c:pt>
                <c:pt idx="5405" formatCode="General">
                  <c:v>0.30195493254675398</c:v>
                </c:pt>
                <c:pt idx="5406" formatCode="General">
                  <c:v>0.31247653708158701</c:v>
                </c:pt>
                <c:pt idx="5407" formatCode="General">
                  <c:v>0.32275916202619698</c:v>
                </c:pt>
                <c:pt idx="5408" formatCode="General">
                  <c:v>0.33278842740056602</c:v>
                </c:pt>
                <c:pt idx="5409" formatCode="General">
                  <c:v>0.34255142880225498</c:v>
                </c:pt>
                <c:pt idx="5410" formatCode="General">
                  <c:v>0.35203671787458302</c:v>
                </c:pt>
                <c:pt idx="5411" formatCode="General">
                  <c:v>0.36123434114626901</c:v>
                </c:pt>
                <c:pt idx="5412" formatCode="General">
                  <c:v>0.37013643714636801</c:v>
                </c:pt>
                <c:pt idx="5413" formatCode="General">
                  <c:v>0.37873776522404801</c:v>
                </c:pt>
                <c:pt idx="5414" formatCode="General">
                  <c:v>0.38703508043250201</c:v>
                </c:pt>
                <c:pt idx="5415" formatCode="General">
                  <c:v>0.39502748225783202</c:v>
                </c:pt>
                <c:pt idx="5416" formatCode="General">
                  <c:v>0.40271683394152002</c:v>
                </c:pt>
                <c:pt idx="5417" formatCode="General">
                  <c:v>0.41010745257522702</c:v>
                </c:pt>
                <c:pt idx="5418" formatCode="General">
                  <c:v>0.41720524971659001</c:v>
                </c:pt>
                <c:pt idx="5419" formatCode="General">
                  <c:v>0.42401841620714298</c:v>
                </c:pt>
                <c:pt idx="5420" formatCode="General">
                  <c:v>0.430557173724677</c:v>
                </c:pt>
                <c:pt idx="5421" formatCode="General">
                  <c:v>0.43683335012507601</c:v>
                </c:pt>
                <c:pt idx="5422" formatCode="General">
                  <c:v>0.44286055207348402</c:v>
                </c:pt>
                <c:pt idx="5423" formatCode="General">
                  <c:v>0.44865374715352402</c:v>
                </c:pt>
                <c:pt idx="5424" formatCode="General">
                  <c:v>0.45422876337324702</c:v>
                </c:pt>
                <c:pt idx="5425" formatCode="General">
                  <c:v>0.459601304810416</c:v>
                </c:pt>
                <c:pt idx="5426" formatCode="General">
                  <c:v>0.46478760052664297</c:v>
                </c:pt>
                <c:pt idx="5427" formatCode="General">
                  <c:v>0.46980362781742502</c:v>
                </c:pt>
                <c:pt idx="5428" formatCode="General">
                  <c:v>0.47466530040718202</c:v>
                </c:pt>
                <c:pt idx="5429" formatCode="General">
                  <c:v>0.479388219536861</c:v>
                </c:pt>
                <c:pt idx="5430" formatCode="General">
                  <c:v>0.48398681358109202</c:v>
                </c:pt>
                <c:pt idx="5431" formatCode="General">
                  <c:v>0.48847400876171498</c:v>
                </c:pt>
                <c:pt idx="5432" formatCode="General">
                  <c:v>0.49286052796734398</c:v>
                </c:pt>
                <c:pt idx="5433" formatCode="General">
                  <c:v>0.49715535339706901</c:v>
                </c:pt>
                <c:pt idx="5434" formatCode="General">
                  <c:v>0.50136572361351295</c:v>
                </c:pt>
                <c:pt idx="5435" formatCode="General">
                  <c:v>0.50549607738730196</c:v>
                </c:pt>
                <c:pt idx="5436" formatCode="General">
                  <c:v>0.50954865178136299</c:v>
                </c:pt>
                <c:pt idx="5437" formatCode="General">
                  <c:v>0.51352363363794695</c:v>
                </c:pt>
                <c:pt idx="5438" formatCode="General">
                  <c:v>0.51741774243257399</c:v>
                </c:pt>
                <c:pt idx="5439" formatCode="General">
                  <c:v>0.52122547814549802</c:v>
                </c:pt>
                <c:pt idx="5440" formatCode="General">
                  <c:v>0.52493904866233598</c:v>
                </c:pt>
                <c:pt idx="5441" formatCode="General">
                  <c:v>0.52854812271361096</c:v>
                </c:pt>
                <c:pt idx="5442" formatCode="General">
                  <c:v>0.532040210789267</c:v>
                </c:pt>
                <c:pt idx="5443" formatCode="General">
                  <c:v>0.53540055255141905</c:v>
                </c:pt>
                <c:pt idx="5444" formatCode="General">
                  <c:v>0.53861260062537597</c:v>
                </c:pt>
                <c:pt idx="5445" formatCode="General">
                  <c:v>0.54165850399243698</c:v>
                </c:pt>
                <c:pt idx="5446" formatCode="General">
                  <c:v>0.544519086799228</c:v>
                </c:pt>
                <c:pt idx="5447" formatCode="General">
                  <c:v>0.54717429204405899</c:v>
                </c:pt>
                <c:pt idx="5448" formatCode="General">
                  <c:v>0.54960367611355998</c:v>
                </c:pt>
                <c:pt idx="5449" formatCode="General">
                  <c:v>0.55178633480683603</c:v>
                </c:pt>
                <c:pt idx="5450" formatCode="General">
                  <c:v>0.55370178767378198</c:v>
                </c:pt>
                <c:pt idx="5451" formatCode="General">
                  <c:v>0.55532936304011304</c:v>
                </c:pt>
                <c:pt idx="5452" formatCode="General">
                  <c:v>0.556649602544106</c:v>
                </c:pt>
                <c:pt idx="5453" formatCode="General">
                  <c:v>0.55764463803980502</c:v>
                </c:pt>
                <c:pt idx="5454" formatCode="General">
                  <c:v>0.55829738178141997</c:v>
                </c:pt>
                <c:pt idx="5455" formatCode="General">
                  <c:v>0.55859323780373504</c:v>
                </c:pt>
                <c:pt idx="5456" formatCode="General">
                  <c:v>0.55851929796677202</c:v>
                </c:pt>
                <c:pt idx="5457" formatCode="General">
                  <c:v>0.55806489741667997</c:v>
                </c:pt>
                <c:pt idx="5458" formatCode="General">
                  <c:v>0.557222713913467</c:v>
                </c:pt>
                <c:pt idx="5459" formatCode="General">
                  <c:v>0.55598707518669899</c:v>
                </c:pt>
                <c:pt idx="5460" formatCode="General">
                  <c:v>0.55435483274125597</c:v>
                </c:pt>
                <c:pt idx="5461" formatCode="General">
                  <c:v>0.55232634998083596</c:v>
                </c:pt>
                <c:pt idx="5462" formatCode="General">
                  <c:v>0.54990419722439698</c:v>
                </c:pt>
                <c:pt idx="5463" formatCode="General">
                  <c:v>0.54709331097225899</c:v>
                </c:pt>
                <c:pt idx="5464" formatCode="General">
                  <c:v>0.54390180854001902</c:v>
                </c:pt>
                <c:pt idx="5465" formatCode="General">
                  <c:v>0.54034013191609098</c:v>
                </c:pt>
                <c:pt idx="5466" formatCode="General">
                  <c:v>0.53642107457238397</c:v>
                </c:pt>
                <c:pt idx="5467" formatCode="General">
                  <c:v>0.532159328341408</c:v>
                </c:pt>
                <c:pt idx="5468" formatCode="General">
                  <c:v>0.52757098124020096</c:v>
                </c:pt>
                <c:pt idx="5469" formatCode="General">
                  <c:v>0.52267363734807204</c:v>
                </c:pt>
                <c:pt idx="5470" formatCode="General">
                  <c:v>0.517486512784333</c:v>
                </c:pt>
                <c:pt idx="5471" formatCode="General">
                  <c:v>0.51202941079289199</c:v>
                </c:pt>
                <c:pt idx="5472" formatCode="General">
                  <c:v>0.50632218433366105</c:v>
                </c:pt>
                <c:pt idx="5473" formatCode="General">
                  <c:v>0.50038488925320601</c:v>
                </c:pt>
                <c:pt idx="5474" formatCode="General">
                  <c:v>0.49423744869804997</c:v>
                </c:pt>
                <c:pt idx="5475" formatCode="General">
                  <c:v>0.48789931666590602</c:v>
                </c:pt>
                <c:pt idx="5476" formatCode="General">
                  <c:v>0.48138917361218198</c:v>
                </c:pt>
                <c:pt idx="5477" formatCode="General">
                  <c:v>0.47472469824633701</c:v>
                </c:pt>
                <c:pt idx="5478" formatCode="General">
                  <c:v>0.46792230689994602</c:v>
                </c:pt>
                <c:pt idx="5479" formatCode="General">
                  <c:v>0.46099626493775198</c:v>
                </c:pt>
                <c:pt idx="5480" formatCode="General">
                  <c:v>0.45395862847105201</c:v>
                </c:pt>
                <c:pt idx="5481" formatCode="General">
                  <c:v>0.446819819470818</c:v>
                </c:pt>
                <c:pt idx="5482" formatCode="General">
                  <c:v>0.43958790950302301</c:v>
                </c:pt>
                <c:pt idx="5483" formatCode="General">
                  <c:v>0.43226871956645502</c:v>
                </c:pt>
                <c:pt idx="5484" formatCode="General">
                  <c:v>0.42486579242886902</c:v>
                </c:pt>
                <c:pt idx="5485" formatCode="General">
                  <c:v>0.41738032742665798</c:v>
                </c:pt>
                <c:pt idx="5486" formatCode="General">
                  <c:v>0.409811223338714</c:v>
                </c:pt>
                <c:pt idx="5487" formatCode="General">
                  <c:v>0.40215516869526402</c:v>
                </c:pt>
                <c:pt idx="5488" formatCode="General">
                  <c:v>0.39440677699632598</c:v>
                </c:pt>
                <c:pt idx="5489" formatCode="General">
                  <c:v>0.386558753471821</c:v>
                </c:pt>
                <c:pt idx="5490" formatCode="General">
                  <c:v>0.37860214417184301</c:v>
                </c:pt>
                <c:pt idx="5491" formatCode="General">
                  <c:v>0.37052654065767798</c:v>
                </c:pt>
                <c:pt idx="5492" formatCode="General">
                  <c:v>0.36232028832557001</c:v>
                </c:pt>
                <c:pt idx="5493" formatCode="General">
                  <c:v>0.35397075589139998</c:v>
                </c:pt>
                <c:pt idx="5494" formatCode="General">
                  <c:v>0.34546471298796</c:v>
                </c:pt>
                <c:pt idx="5495" formatCode="General">
                  <c:v>0.33678858445036702</c:v>
                </c:pt>
                <c:pt idx="5496" formatCode="General">
                  <c:v>0.32792873040423698</c:v>
                </c:pt>
                <c:pt idx="5497" formatCode="General">
                  <c:v>0.31887180354294598</c:v>
                </c:pt>
                <c:pt idx="5498" formatCode="General">
                  <c:v>0.30960496998036502</c:v>
                </c:pt>
                <c:pt idx="5499" formatCode="General">
                  <c:v>0.30011619858188299</c:v>
                </c:pt>
                <c:pt idx="5500" formatCode="General">
                  <c:v>0.29039466907068701</c:v>
                </c:pt>
                <c:pt idx="5501" formatCode="General">
                  <c:v>0.28043087071870498</c:v>
                </c:pt>
                <c:pt idx="5502" formatCode="General">
                  <c:v>0.27021688752295098</c:v>
                </c:pt>
                <c:pt idx="5503" formatCode="General">
                  <c:v>0.25974655457581503</c:v>
                </c:pt>
                <c:pt idx="5504" formatCode="General">
                  <c:v>0.24901565007860099</c:v>
                </c:pt>
                <c:pt idx="5505" formatCode="General">
                  <c:v>0.238022044577373</c:v>
                </c:pt>
                <c:pt idx="5506" formatCode="General">
                  <c:v>0.226765737137404</c:v>
                </c:pt>
                <c:pt idx="5507" formatCode="General">
                  <c:v>0.21524899807749401</c:v>
                </c:pt>
                <c:pt idx="5508" formatCode="General">
                  <c:v>0.20347631095235599</c:v>
                </c:pt>
                <c:pt idx="5509" formatCode="General">
                  <c:v>0.19145442094012899</c:v>
                </c:pt>
                <c:pt idx="5510" formatCode="General">
                  <c:v>0.17919230095181499</c:v>
                </c:pt>
                <c:pt idx="5511" formatCode="General">
                  <c:v>0.16670106669523499</c:v>
                </c:pt>
                <c:pt idx="5512" formatCode="General">
                  <c:v>0.153993803441275</c:v>
                </c:pt>
                <c:pt idx="5513" formatCode="General">
                  <c:v>0.141085430134329</c:v>
                </c:pt>
                <c:pt idx="5514" formatCode="General">
                  <c:v>0.127992660438842</c:v>
                </c:pt>
                <c:pt idx="5515" formatCode="General">
                  <c:v>0.114733790387961</c:v>
                </c:pt>
                <c:pt idx="5516" formatCode="General">
                  <c:v>0.101328460920716</c:v>
                </c:pt>
                <c:pt idx="5517" formatCode="General">
                  <c:v>8.7797473508524404E-2</c:v>
                </c:pt>
                <c:pt idx="5518" formatCode="General">
                  <c:v>7.4162572835421298E-2</c:v>
                </c:pt>
                <c:pt idx="5519" formatCode="General">
                  <c:v>6.0446236892577297E-2</c:v>
                </c:pt>
                <c:pt idx="5520" formatCode="General">
                  <c:v>4.6671439631145201E-2</c:v>
                </c:pt>
                <c:pt idx="5521" formatCode="General">
                  <c:v>3.2861432747450001E-2</c:v>
                </c:pt>
                <c:pt idx="5522" formatCode="General">
                  <c:v>1.90395396871374E-2</c:v>
                </c:pt>
                <c:pt idx="5523" formatCode="General">
                  <c:v>5.2290082937681602E-3</c:v>
                </c:pt>
                <c:pt idx="5524" formatCode="General">
                  <c:v>-8.5473076793529702E-3</c:v>
                </c:pt>
                <c:pt idx="5525" formatCode="General">
                  <c:v>-2.22670196351345E-2</c:v>
                </c:pt>
                <c:pt idx="5526" formatCode="General">
                  <c:v>-3.5908383281964197E-2</c:v>
                </c:pt>
                <c:pt idx="5527" formatCode="General">
                  <c:v>-4.9450558979998303E-2</c:v>
                </c:pt>
                <c:pt idx="5528" formatCode="General">
                  <c:v>-6.2873562722259704E-2</c:v>
                </c:pt>
                <c:pt idx="5529" formatCode="General">
                  <c:v>-7.6158433352125604E-2</c:v>
                </c:pt>
                <c:pt idx="5530" formatCode="General">
                  <c:v>-8.9287341569162099E-2</c:v>
                </c:pt>
                <c:pt idx="5531" formatCode="General">
                  <c:v>-0.102243702134581</c:v>
                </c:pt>
                <c:pt idx="5532" formatCode="General">
                  <c:v>-0.115012147968256</c:v>
                </c:pt>
                <c:pt idx="5533" formatCode="General">
                  <c:v>-0.127578574972077</c:v>
                </c:pt>
                <c:pt idx="5534" formatCode="General">
                  <c:v>-0.13993022420663401</c:v>
                </c:pt>
                <c:pt idx="5535" formatCode="General">
                  <c:v>-0.15205565467535601</c:v>
                </c:pt>
                <c:pt idx="5536" formatCode="General">
                  <c:v>-0.16394491710114001</c:v>
                </c:pt>
                <c:pt idx="5537" formatCode="General">
                  <c:v>-0.17558867212904899</c:v>
                </c:pt>
                <c:pt idx="5538" formatCode="General">
                  <c:v>-0.186979034653452</c:v>
                </c:pt>
                <c:pt idx="5539" formatCode="General">
                  <c:v>-0.19810989842248899</c:v>
                </c:pt>
                <c:pt idx="5540" formatCode="General">
                  <c:v>-0.208975650976192</c:v>
                </c:pt>
                <c:pt idx="5541" formatCode="General">
                  <c:v>-0.219572036335212</c:v>
                </c:pt>
                <c:pt idx="5542" formatCode="General">
                  <c:v>-0.22989655119828301</c:v>
                </c:pt>
                <c:pt idx="5543" formatCode="General">
                  <c:v>-0.239947062171601</c:v>
                </c:pt>
                <c:pt idx="5544" formatCode="General">
                  <c:v>-0.24972158336115899</c:v>
                </c:pt>
                <c:pt idx="5545" formatCode="General">
                  <c:v>-0.25922032775734599</c:v>
                </c:pt>
                <c:pt idx="5546" formatCode="General">
                  <c:v>-0.26844454675757501</c:v>
                </c:pt>
                <c:pt idx="5547" formatCode="General">
                  <c:v>-0.277395611552048</c:v>
                </c:pt>
                <c:pt idx="5548" formatCode="General">
                  <c:v>-0.28607589725789401</c:v>
                </c:pt>
                <c:pt idx="5549" formatCode="General">
                  <c:v>-0.29448868682624302</c:v>
                </c:pt>
                <c:pt idx="5550" formatCode="General">
                  <c:v>-0.302638019703593</c:v>
                </c:pt>
                <c:pt idx="5551" formatCode="General">
                  <c:v>-0.310529067140149</c:v>
                </c:pt>
                <c:pt idx="5552" formatCode="General">
                  <c:v>-0.318167954175198</c:v>
                </c:pt>
                <c:pt idx="5553" formatCode="General">
                  <c:v>-0.32556103308391898</c:v>
                </c:pt>
                <c:pt idx="5554" formatCode="General">
                  <c:v>-0.33271579857092098</c:v>
                </c:pt>
                <c:pt idx="5555" formatCode="General">
                  <c:v>-0.339640787549503</c:v>
                </c:pt>
                <c:pt idx="5556" formatCode="General">
                  <c:v>-0.346344823955546</c:v>
                </c:pt>
                <c:pt idx="5557" formatCode="General">
                  <c:v>-0.35283738809961701</c:v>
                </c:pt>
                <c:pt idx="5558" formatCode="General">
                  <c:v>-0.359129047270697</c:v>
                </c:pt>
                <c:pt idx="5559" formatCode="General">
                  <c:v>-0.36523080250805501</c:v>
                </c:pt>
                <c:pt idx="5560" formatCode="General">
                  <c:v>-0.37115441483394002</c:v>
                </c:pt>
                <c:pt idx="5561" formatCode="General">
                  <c:v>-0.37691230878332299</c:v>
                </c:pt>
                <c:pt idx="5562" formatCode="General">
                  <c:v>-0.38251737051165802</c:v>
                </c:pt>
                <c:pt idx="5563" formatCode="General">
                  <c:v>-0.38798283829963898</c:v>
                </c:pt>
                <c:pt idx="5564" formatCode="General">
                  <c:v>-0.39332265364337898</c:v>
                </c:pt>
                <c:pt idx="5565" formatCode="General">
                  <c:v>-0.39855073399529201</c:v>
                </c:pt>
                <c:pt idx="5566" formatCode="General">
                  <c:v>-0.403680199067665</c:v>
                </c:pt>
                <c:pt idx="5567" formatCode="General">
                  <c:v>-0.40872437010948998</c:v>
                </c:pt>
                <c:pt idx="5568" formatCode="General">
                  <c:v>-0.41369680951017002</c:v>
                </c:pt>
                <c:pt idx="5569" formatCode="General">
                  <c:v>-0.41861107870990599</c:v>
                </c:pt>
                <c:pt idx="5570" formatCode="General">
                  <c:v>-0.42347900077638301</c:v>
                </c:pt>
                <c:pt idx="5571" formatCode="General">
                  <c:v>-0.42831214071136298</c:v>
                </c:pt>
                <c:pt idx="5572" formatCode="General">
                  <c:v>-0.43312182130031002</c:v>
                </c:pt>
                <c:pt idx="5573" formatCode="General">
                  <c:v>-0.437916906224467</c:v>
                </c:pt>
                <c:pt idx="5574" formatCode="General">
                  <c:v>-0.442705813853427</c:v>
                </c:pt>
                <c:pt idx="5575" formatCode="General">
                  <c:v>-0.447495598040485</c:v>
                </c:pt>
                <c:pt idx="5576" formatCode="General">
                  <c:v>-0.45229077170572102</c:v>
                </c:pt>
                <c:pt idx="5577" formatCode="General">
                  <c:v>-0.45709445523402498</c:v>
                </c:pt>
                <c:pt idx="5578" formatCode="General">
                  <c:v>-0.46190799401933602</c:v>
                </c:pt>
                <c:pt idx="5579" formatCode="General">
                  <c:v>-0.46672997099629898</c:v>
                </c:pt>
                <c:pt idx="5580" formatCode="General">
                  <c:v>-0.471556901039898</c:v>
                </c:pt>
                <c:pt idx="5581" formatCode="General">
                  <c:v>-0.47638354114994302</c:v>
                </c:pt>
                <c:pt idx="5582" formatCode="General">
                  <c:v>-0.48120202816732899</c:v>
                </c:pt>
                <c:pt idx="5583" formatCode="General">
                  <c:v>-0.48600206210144098</c:v>
                </c:pt>
                <c:pt idx="5584" formatCode="General">
                  <c:v>-0.49077070892746899</c:v>
                </c:pt>
                <c:pt idx="5585" formatCode="General">
                  <c:v>-0.49549272620663198</c:v>
                </c:pt>
                <c:pt idx="5586" formatCode="General">
                  <c:v>-0.50015039630355096</c:v>
                </c:pt>
                <c:pt idx="5587" formatCode="General">
                  <c:v>-0.50472341768551199</c:v>
                </c:pt>
                <c:pt idx="5588" formatCode="General">
                  <c:v>-0.50918992337265501</c:v>
                </c:pt>
                <c:pt idx="5589" formatCode="General">
                  <c:v>-0.51352642477308297</c:v>
                </c:pt>
                <c:pt idx="5590" formatCode="General">
                  <c:v>-0.51770714083003699</c:v>
                </c:pt>
                <c:pt idx="5591" formatCode="General">
                  <c:v>-0.52170494244569598</c:v>
                </c:pt>
                <c:pt idx="5592" formatCode="General">
                  <c:v>-0.52549133364341805</c:v>
                </c:pt>
                <c:pt idx="5593" formatCode="General">
                  <c:v>-0.52903636521182895</c:v>
                </c:pt>
                <c:pt idx="5594" formatCode="General">
                  <c:v>-0.53230970610216399</c:v>
                </c:pt>
                <c:pt idx="5595" formatCode="General">
                  <c:v>-0.535281191230771</c:v>
                </c:pt>
                <c:pt idx="5596" formatCode="General">
                  <c:v>-0.53792059370122902</c:v>
                </c:pt>
                <c:pt idx="5597" formatCode="General">
                  <c:v>-0.54019692382887696</c:v>
                </c:pt>
                <c:pt idx="5598" formatCode="General">
                  <c:v>-0.54208038630720801</c:v>
                </c:pt>
                <c:pt idx="5599" formatCode="General">
                  <c:v>-0.54354233259949203</c:v>
                </c:pt>
                <c:pt idx="5600" formatCode="General">
                  <c:v>-0.54455494796697101</c:v>
                </c:pt>
                <c:pt idx="5601" formatCode="General">
                  <c:v>-0.54509251157261895</c:v>
                </c:pt>
                <c:pt idx="5602" formatCode="General">
                  <c:v>-0.54513058972963202</c:v>
                </c:pt>
                <c:pt idx="5603" formatCode="General">
                  <c:v>-0.54464722945594402</c:v>
                </c:pt>
                <c:pt idx="5604" formatCode="General">
                  <c:v>-0.54362369368971697</c:v>
                </c:pt>
                <c:pt idx="5605" formatCode="General">
                  <c:v>-0.54204387603158499</c:v>
                </c:pt>
                <c:pt idx="5606" formatCode="General">
                  <c:v>-0.53989412250243396</c:v>
                </c:pt>
                <c:pt idx="5607" formatCode="General">
                  <c:v>-0.53716370663884105</c:v>
                </c:pt>
                <c:pt idx="5608" formatCode="General">
                  <c:v>-0.53384577518195497</c:v>
                </c:pt>
                <c:pt idx="5609" formatCode="General">
                  <c:v>-0.52993662188426605</c:v>
                </c:pt>
                <c:pt idx="5610" formatCode="General">
                  <c:v>-0.52543594934555704</c:v>
                </c:pt>
                <c:pt idx="5611" formatCode="General">
                  <c:v>-0.52034812412864695</c:v>
                </c:pt>
                <c:pt idx="5612" formatCode="General">
                  <c:v>-0.51468017168471203</c:v>
                </c:pt>
                <c:pt idx="5613" formatCode="General">
                  <c:v>-0.50844227835145295</c:v>
                </c:pt>
                <c:pt idx="5614" formatCode="General">
                  <c:v>-0.50164908295633603</c:v>
                </c:pt>
                <c:pt idx="5615" formatCode="General">
                  <c:v>-0.494318564616964</c:v>
                </c:pt>
                <c:pt idx="5616" formatCode="General">
                  <c:v>-0.48647081884023502</c:v>
                </c:pt>
                <c:pt idx="5617" formatCode="General">
                  <c:v>-0.47812911993274898</c:v>
                </c:pt>
                <c:pt idx="5618" formatCode="General">
                  <c:v>-0.46932048642716201</c:v>
                </c:pt>
                <c:pt idx="5619" formatCode="General">
                  <c:v>-0.46007337361766198</c:v>
                </c:pt>
                <c:pt idx="5620" formatCode="General">
                  <c:v>-0.450417989603419</c:v>
                </c:pt>
                <c:pt idx="5621" formatCode="General">
                  <c:v>-0.440386920960049</c:v>
                </c:pt>
                <c:pt idx="5622" formatCode="General">
                  <c:v>-0.43001459843478301</c:v>
                </c:pt>
                <c:pt idx="5623" formatCode="General">
                  <c:v>-0.41933662510879199</c:v>
                </c:pt>
                <c:pt idx="5624" formatCode="General">
                  <c:v>-0.40838911188843702</c:v>
                </c:pt>
                <c:pt idx="5625" formatCode="General">
                  <c:v>-0.39720816700262601</c:v>
                </c:pt>
                <c:pt idx="5626" formatCode="General">
                  <c:v>-0.38583054667295702</c:v>
                </c:pt>
                <c:pt idx="5627" formatCode="General">
                  <c:v>-0.37429323401049902</c:v>
                </c:pt>
                <c:pt idx="5628" formatCode="General">
                  <c:v>-0.36263184390662501</c:v>
                </c:pt>
                <c:pt idx="5629" formatCode="General">
                  <c:v>-0.35088074028009802</c:v>
                </c:pt>
                <c:pt idx="5630" formatCode="General">
                  <c:v>-0.339073424723359</c:v>
                </c:pt>
                <c:pt idx="5631" formatCode="General">
                  <c:v>-0.327242302726231</c:v>
                </c:pt>
                <c:pt idx="5632" formatCode="General">
                  <c:v>-0.31541740185095601</c:v>
                </c:pt>
                <c:pt idx="5633" formatCode="General">
                  <c:v>-0.303626783773014</c:v>
                </c:pt>
                <c:pt idx="5634" formatCode="General">
                  <c:v>-0.29189708694726402</c:v>
                </c:pt>
                <c:pt idx="5635" formatCode="General">
                  <c:v>-0.280251864764404</c:v>
                </c:pt>
                <c:pt idx="5636" formatCode="General">
                  <c:v>-0.26871159554528001</c:v>
                </c:pt>
                <c:pt idx="5637" formatCode="General">
                  <c:v>-0.25729493347445798</c:v>
                </c:pt>
                <c:pt idx="5638" formatCode="General">
                  <c:v>-0.24601736496154</c:v>
                </c:pt>
                <c:pt idx="5639" formatCode="General">
                  <c:v>-0.23489135027663499</c:v>
                </c:pt>
                <c:pt idx="5640" formatCode="General">
                  <c:v>-0.223927244964924</c:v>
                </c:pt>
                <c:pt idx="5641" formatCode="General">
                  <c:v>-0.21313254966695899</c:v>
                </c:pt>
                <c:pt idx="5642" formatCode="General">
                  <c:v>-0.20251164976476199</c:v>
                </c:pt>
                <c:pt idx="5643" formatCode="General">
                  <c:v>-0.192066230028064</c:v>
                </c:pt>
                <c:pt idx="5644" formatCode="General">
                  <c:v>-0.18179573435610599</c:v>
                </c:pt>
                <c:pt idx="5645" formatCode="General">
                  <c:v>-0.17169678775391001</c:v>
                </c:pt>
                <c:pt idx="5646" formatCode="General">
                  <c:v>-0.16176418784186</c:v>
                </c:pt>
                <c:pt idx="5647" formatCode="General">
                  <c:v>-0.15199094165771801</c:v>
                </c:pt>
                <c:pt idx="5648" formatCode="General">
                  <c:v>-0.14236812036877</c:v>
                </c:pt>
                <c:pt idx="5649" formatCode="General">
                  <c:v>-0.13288482987438599</c:v>
                </c:pt>
                <c:pt idx="5650" formatCode="General">
                  <c:v>-0.123529237002863</c:v>
                </c:pt>
                <c:pt idx="5651" formatCode="General">
                  <c:v>-0.114288582800187</c:v>
                </c:pt>
                <c:pt idx="5652" formatCode="General">
                  <c:v>-0.10514906579184601</c:v>
                </c:pt>
                <c:pt idx="5653" formatCode="General">
                  <c:v>-9.6096774969380405E-2</c:v>
                </c:pt>
                <c:pt idx="5654" formatCode="General">
                  <c:v>-8.7116998580704694E-2</c:v>
                </c:pt>
                <c:pt idx="5655" formatCode="General">
                  <c:v>-7.8194596042648806E-2</c:v>
                </c:pt>
                <c:pt idx="5656" formatCode="General">
                  <c:v>-6.9315402695201103E-2</c:v>
                </c:pt>
                <c:pt idx="5657" formatCode="General">
                  <c:v>-6.0464989482207597E-2</c:v>
                </c:pt>
                <c:pt idx="5658" formatCode="General">
                  <c:v>-5.1629382515276698E-2</c:v>
                </c:pt>
                <c:pt idx="5659" formatCode="General">
                  <c:v>-4.2796392502419303E-2</c:v>
                </c:pt>
                <c:pt idx="5660" formatCode="General">
                  <c:v>-3.3953676811946401E-2</c:v>
                </c:pt>
                <c:pt idx="5661" formatCode="General">
                  <c:v>-2.5090290981512699E-2</c:v>
                </c:pt>
                <c:pt idx="5662" formatCode="General">
                  <c:v>-1.6196400296484399E-2</c:v>
                </c:pt>
                <c:pt idx="5663" formatCode="General">
                  <c:v>-7.2632550209035104E-3</c:v>
                </c:pt>
                <c:pt idx="5664" formatCode="General">
                  <c:v>1.71619680289421E-3</c:v>
                </c:pt>
                <c:pt idx="5665" formatCode="General">
                  <c:v>1.07473213332933E-2</c:v>
                </c:pt>
                <c:pt idx="5666" formatCode="General">
                  <c:v>1.98340017574203E-2</c:v>
                </c:pt>
                <c:pt idx="5667" formatCode="General">
                  <c:v>2.8979816375066501E-2</c:v>
                </c:pt>
                <c:pt idx="5668" formatCode="General">
                  <c:v>3.8186032450204299E-2</c:v>
                </c:pt>
                <c:pt idx="5669" formatCode="General">
                  <c:v>4.7452194508519001E-2</c:v>
                </c:pt>
                <c:pt idx="5670" formatCode="General">
                  <c:v>5.6777502534825497E-2</c:v>
                </c:pt>
                <c:pt idx="5671" formatCode="General">
                  <c:v>6.6159421061627297E-2</c:v>
                </c:pt>
                <c:pt idx="5672" formatCode="General">
                  <c:v>7.5593770546529104E-2</c:v>
                </c:pt>
                <c:pt idx="5673" formatCode="General">
                  <c:v>8.5075615601520896E-2</c:v>
                </c:pt>
                <c:pt idx="5674" formatCode="General">
                  <c:v>9.4599599738639503E-2</c:v>
                </c:pt>
                <c:pt idx="5675" formatCode="General">
                  <c:v>0.10415959852637199</c:v>
                </c:pt>
                <c:pt idx="5676" formatCode="General">
                  <c:v>0.113748310327904</c:v>
                </c:pt>
                <c:pt idx="5677" formatCode="General">
                  <c:v>0.123357556171411</c:v>
                </c:pt>
                <c:pt idx="5678" formatCode="General">
                  <c:v>0.13297970425265401</c:v>
                </c:pt>
                <c:pt idx="5679" formatCode="General">
                  <c:v>0.142607404759792</c:v>
                </c:pt>
                <c:pt idx="5680" formatCode="General">
                  <c:v>0.152232572414393</c:v>
                </c:pt>
                <c:pt idx="5681" formatCode="General">
                  <c:v>0.161847019028067</c:v>
                </c:pt>
                <c:pt idx="5682" formatCode="General">
                  <c:v>0.17144275248754701</c:v>
                </c:pt>
                <c:pt idx="5683" formatCode="General">
                  <c:v>0.181012690474426</c:v>
                </c:pt>
                <c:pt idx="5684" formatCode="General">
                  <c:v>0.19055028330142801</c:v>
                </c:pt>
                <c:pt idx="5685" formatCode="General">
                  <c:v>0.200049511982372</c:v>
                </c:pt>
                <c:pt idx="5686" formatCode="General">
                  <c:v>0.209504892224321</c:v>
                </c:pt>
                <c:pt idx="5687" formatCode="General">
                  <c:v>0.21891104292692601</c:v>
                </c:pt>
                <c:pt idx="5688" formatCode="General">
                  <c:v>0.22826431463339</c:v>
                </c:pt>
                <c:pt idx="5689" formatCode="General">
                  <c:v>0.23756182260146599</c:v>
                </c:pt>
                <c:pt idx="5690" formatCode="General">
                  <c:v>0.24680126633116001</c:v>
                </c:pt>
                <c:pt idx="5691" formatCode="General">
                  <c:v>0.25598141347768699</c:v>
                </c:pt>
                <c:pt idx="5692" formatCode="General">
                  <c:v>0.26510143680034998</c:v>
                </c:pt>
                <c:pt idx="5693" formatCode="General">
                  <c:v>0.27416084289326997</c:v>
                </c:pt>
                <c:pt idx="5694" formatCode="General">
                  <c:v>0.28316047098729702</c:v>
                </c:pt>
                <c:pt idx="5695" formatCode="General">
                  <c:v>0.29210189782940299</c:v>
                </c:pt>
                <c:pt idx="5696" formatCode="General">
                  <c:v>0.30098662324466702</c:v>
                </c:pt>
                <c:pt idx="5697" formatCode="General">
                  <c:v>0.30981645941083902</c:v>
                </c:pt>
                <c:pt idx="5698" formatCode="General">
                  <c:v>0.31859342475807301</c:v>
                </c:pt>
                <c:pt idx="5699" formatCode="General">
                  <c:v>0.32731963668207298</c:v>
                </c:pt>
                <c:pt idx="5700" formatCode="General">
                  <c:v>0.33599715839043498</c:v>
                </c:pt>
                <c:pt idx="5701" formatCode="General">
                  <c:v>0.34462785244837502</c:v>
                </c:pt>
                <c:pt idx="5702" formatCode="General">
                  <c:v>0.35321270500799801</c:v>
                </c:pt>
                <c:pt idx="5703" formatCode="General">
                  <c:v>0.36175222943881802</c:v>
                </c:pt>
                <c:pt idx="5704" formatCode="General">
                  <c:v>0.37024594147495599</c:v>
                </c:pt>
                <c:pt idx="5705" formatCode="General">
                  <c:v>0.37869287962229498</c:v>
                </c:pt>
                <c:pt idx="5706" formatCode="General">
                  <c:v>0.38709160159773198</c:v>
                </c:pt>
                <c:pt idx="5707" formatCode="General">
                  <c:v>0.39543901414570198</c:v>
                </c:pt>
                <c:pt idx="5708" formatCode="General">
                  <c:v>0.40373037818621799</c:v>
                </c:pt>
                <c:pt idx="5709" formatCode="General">
                  <c:v>0.41196044653652097</c:v>
                </c:pt>
                <c:pt idx="5710" formatCode="General">
                  <c:v>0.42012196556246001</c:v>
                </c:pt>
                <c:pt idx="5711" formatCode="General">
                  <c:v>0.42820575058092702</c:v>
                </c:pt>
                <c:pt idx="5712" formatCode="General">
                  <c:v>0.43620250435144298</c:v>
                </c:pt>
                <c:pt idx="5713" formatCode="General">
                  <c:v>0.44410088178649798</c:v>
                </c:pt>
                <c:pt idx="5714" formatCode="General">
                  <c:v>0.45188751193375998</c:v>
                </c:pt>
                <c:pt idx="5715" formatCode="General">
                  <c:v>0.45954829288141102</c:v>
                </c:pt>
                <c:pt idx="5716" formatCode="General">
                  <c:v>0.46706797303297298</c:v>
                </c:pt>
                <c:pt idx="5717" formatCode="General">
                  <c:v>0.47443011904886701</c:v>
                </c:pt>
                <c:pt idx="5718" formatCode="General">
                  <c:v>0.48161727486830502</c:v>
                </c:pt>
                <c:pt idx="5719" formatCode="General">
                  <c:v>0.48861119970267602</c:v>
                </c:pt>
                <c:pt idx="5720" formatCode="General">
                  <c:v>0.49539304935216499</c:v>
                </c:pt>
                <c:pt idx="5721" formatCode="General">
                  <c:v>0.50194350018941203</c:v>
                </c:pt>
                <c:pt idx="5722" formatCode="General">
                  <c:v>0.50824303223674505</c:v>
                </c:pt>
                <c:pt idx="5723" formatCode="General">
                  <c:v>0.51427220495715098</c:v>
                </c:pt>
                <c:pt idx="5724" formatCode="General">
                  <c:v>0.52001174846772502</c:v>
                </c:pt>
                <c:pt idx="5725" formatCode="General">
                  <c:v>0.52544285490855103</c:v>
                </c:pt>
                <c:pt idx="5726" formatCode="General">
                  <c:v>0.53054756326582797</c:v>
                </c:pt>
                <c:pt idx="5727" formatCode="General">
                  <c:v>0.53530883882325397</c:v>
                </c:pt>
                <c:pt idx="5728" formatCode="General">
                  <c:v>0.53971076976267296</c:v>
                </c:pt>
                <c:pt idx="5729" formatCode="General">
                  <c:v>0.54373895942820405</c:v>
                </c:pt>
                <c:pt idx="5730" formatCode="General">
                  <c:v>0.54738061316161402</c:v>
                </c:pt>
                <c:pt idx="5731" formatCode="General">
                  <c:v>0.55062468089883898</c:v>
                </c:pt>
                <c:pt idx="5732" formatCode="General">
                  <c:v>0.55346210674921903</c:v>
                </c:pt>
                <c:pt idx="5733" formatCode="General">
                  <c:v>0.555885931988917</c:v>
                </c:pt>
                <c:pt idx="5734" formatCode="General">
                  <c:v>0.55789138736016097</c:v>
                </c:pt>
                <c:pt idx="5735" formatCode="General">
                  <c:v>0.559475962345924</c:v>
                </c:pt>
                <c:pt idx="5736" formatCode="General">
                  <c:v>0.56063949539979796</c:v>
                </c:pt>
                <c:pt idx="5737" formatCode="General">
                  <c:v>0.56138412050493802</c:v>
                </c:pt>
                <c:pt idx="5738" formatCode="General">
                  <c:v>0.56171425365442595</c:v>
                </c:pt>
                <c:pt idx="5739" formatCode="General">
                  <c:v>0.56163662716122698</c:v>
                </c:pt>
                <c:pt idx="5740" formatCode="General">
                  <c:v>0.56116001172430896</c:v>
                </c:pt>
                <c:pt idx="5741" formatCode="General">
                  <c:v>0.56029511821868005</c:v>
                </c:pt>
                <c:pt idx="5742" formatCode="General">
                  <c:v>0.55905456118561503</c:v>
                </c:pt>
                <c:pt idx="5743" formatCode="General">
                  <c:v>0.55745263314429805</c:v>
                </c:pt>
                <c:pt idx="5744" formatCode="General">
                  <c:v>0.55550500269889702</c:v>
                </c:pt>
                <c:pt idx="5745" formatCode="General">
                  <c:v>0.55322851870531597</c:v>
                </c:pt>
                <c:pt idx="5746" formatCode="General">
                  <c:v>0.55064097340051099</c:v>
                </c:pt>
                <c:pt idx="5747" formatCode="General">
                  <c:v>0.54776076384587802</c:v>
                </c:pt>
                <c:pt idx="5748" formatCode="General">
                  <c:v>0.54460667484965297</c:v>
                </c:pt>
                <c:pt idx="5749" formatCode="General">
                  <c:v>0.54119758279389696</c:v>
                </c:pt>
                <c:pt idx="5750" formatCode="General">
                  <c:v>0.537552121452332</c:v>
                </c:pt>
                <c:pt idx="5751" formatCode="General">
                  <c:v>0.53368838866105395</c:v>
                </c:pt>
                <c:pt idx="5752" formatCode="General">
                  <c:v>0.52962373997573697</c:v>
                </c:pt>
                <c:pt idx="5753" formatCode="General">
                  <c:v>0.525374415460368</c:v>
                </c:pt>
                <c:pt idx="5754" formatCode="General">
                  <c:v>0.52095530809924795</c:v>
                </c:pt>
                <c:pt idx="5755" formatCode="General">
                  <c:v>0.51637980251219395</c:v>
                </c:pt>
                <c:pt idx="5756" formatCode="General">
                  <c:v>0.51165955065062296</c:v>
                </c:pt>
                <c:pt idx="5757" formatCode="General">
                  <c:v>0.50680429820255701</c:v>
                </c:pt>
                <c:pt idx="5758" formatCode="General">
                  <c:v>0.50182177299764696</c:v>
                </c:pt>
                <c:pt idx="5759" formatCode="General">
                  <c:v>0.49671766964840403</c:v>
                </c:pt>
                <c:pt idx="5760" formatCode="General">
                  <c:v>0.49149541555325899</c:v>
                </c:pt>
                <c:pt idx="5761" formatCode="General">
                  <c:v>0.486156189326857</c:v>
                </c:pt>
                <c:pt idx="5762" formatCode="General">
                  <c:v>0.480699018274025</c:v>
                </c:pt>
                <c:pt idx="5763" formatCode="General">
                  <c:v>0.47512085892463801</c:v>
                </c:pt>
                <c:pt idx="5764" formatCode="General">
                  <c:v>0.46941670494635901</c:v>
                </c:pt>
                <c:pt idx="5765" formatCode="General">
                  <c:v>0.46357967040556403</c:v>
                </c:pt>
                <c:pt idx="5766" formatCode="General">
                  <c:v>0.45760119740232402</c:v>
                </c:pt>
                <c:pt idx="5767" formatCode="General">
                  <c:v>0.45147118852551998</c:v>
                </c:pt>
                <c:pt idx="5768" formatCode="General">
                  <c:v>0.44517830501299199</c:v>
                </c:pt>
                <c:pt idx="5769" formatCode="General">
                  <c:v>0.43871023631732903</c:v>
                </c:pt>
                <c:pt idx="5770" formatCode="General">
                  <c:v>0.43205401506055702</c:v>
                </c:pt>
                <c:pt idx="5771" formatCode="General">
                  <c:v>0.42519636276668499</c:v>
                </c:pt>
                <c:pt idx="5772" formatCode="General">
                  <c:v>0.41812380854879899</c:v>
                </c:pt>
                <c:pt idx="5773" formatCode="General">
                  <c:v>0.410823145534776</c:v>
                </c:pt>
                <c:pt idx="5774" formatCode="General">
                  <c:v>0.40328173084968399</c:v>
                </c:pt>
                <c:pt idx="5775" formatCode="General">
                  <c:v>0.39548777475261798</c:v>
                </c:pt>
                <c:pt idx="5776" formatCode="General">
                  <c:v>0.38743065118528303</c:v>
                </c:pt>
                <c:pt idx="5777" formatCode="General">
                  <c:v>0.37910115493811702</c:v>
                </c:pt>
                <c:pt idx="5778" formatCode="General">
                  <c:v>0.37049177083573798</c:v>
                </c:pt>
                <c:pt idx="5779" formatCode="General">
                  <c:v>0.36159691555533402</c:v>
                </c:pt>
                <c:pt idx="5780" formatCode="General">
                  <c:v>0.35241296882988099</c:v>
                </c:pt>
                <c:pt idx="5781" formatCode="General">
                  <c:v>0.34293893863456698</c:v>
                </c:pt>
                <c:pt idx="5782" formatCode="General">
                  <c:v>0.333176166527201</c:v>
                </c:pt>
                <c:pt idx="5783" formatCode="General">
                  <c:v>0.32312841739676301</c:v>
                </c:pt>
                <c:pt idx="5784" formatCode="General">
                  <c:v>0.31280221403665898</c:v>
                </c:pt>
                <c:pt idx="5785" formatCode="General">
                  <c:v>0.30220607864285698</c:v>
                </c:pt>
                <c:pt idx="5786" formatCode="General">
                  <c:v>0.29135129066856102</c:v>
                </c:pt>
                <c:pt idx="5787" formatCode="General">
                  <c:v>0.28025169320246901</c:v>
                </c:pt>
                <c:pt idx="5788" formatCode="General">
                  <c:v>0.26892378578694598</c:v>
                </c:pt>
                <c:pt idx="5789" formatCode="General">
                  <c:v>0.25738578117283201</c:v>
                </c:pt>
                <c:pt idx="5790" formatCode="General">
                  <c:v>0.245657720095598</c:v>
                </c:pt>
                <c:pt idx="5791" formatCode="General">
                  <c:v>0.23376237310518699</c:v>
                </c:pt>
                <c:pt idx="5792" formatCode="General">
                  <c:v>0.22172355433527199</c:v>
                </c:pt>
                <c:pt idx="5793" formatCode="General">
                  <c:v>0.20956600687351601</c:v>
                </c:pt>
                <c:pt idx="5794" formatCode="General">
                  <c:v>0.19731565831197001</c:v>
                </c:pt>
                <c:pt idx="5795" formatCode="General">
                  <c:v>0.184999106686384</c:v>
                </c:pt>
                <c:pt idx="5796" formatCode="General">
                  <c:v>0.172643273040925</c:v>
                </c:pt>
                <c:pt idx="5797" formatCode="General">
                  <c:v>0.16027509881524399</c:v>
                </c:pt>
                <c:pt idx="5798" formatCode="General">
                  <c:v>0.14792117916153499</c:v>
                </c:pt>
                <c:pt idx="5799" formatCode="General">
                  <c:v>0.135607536207137</c:v>
                </c:pt>
                <c:pt idx="5800" formatCode="General">
                  <c:v>0.123359330501285</c:v>
                </c:pt>
                <c:pt idx="5801" formatCode="General">
                  <c:v>0.111200444166719</c:v>
                </c:pt>
                <c:pt idx="5802" formatCode="General">
                  <c:v>9.9153280381172201E-2</c:v>
                </c:pt>
                <c:pt idx="5803" formatCode="General">
                  <c:v>8.72385784989647E-2</c:v>
                </c:pt>
                <c:pt idx="5804" formatCode="General">
                  <c:v>7.5475170464904401E-2</c:v>
                </c:pt>
                <c:pt idx="5805" formatCode="General">
                  <c:v>6.3879784267816597E-2</c:v>
                </c:pt>
                <c:pt idx="5806" formatCode="General">
                  <c:v>5.2466908547804801E-2</c:v>
                </c:pt>
                <c:pt idx="5807" formatCode="General">
                  <c:v>4.1248658036400702E-2</c:v>
                </c:pt>
                <c:pt idx="5808" formatCode="General">
                  <c:v>3.0234700161872598E-2</c:v>
                </c:pt>
                <c:pt idx="5809" formatCode="General">
                  <c:v>1.9432280840104298E-2</c:v>
                </c:pt>
                <c:pt idx="5810" formatCode="General">
                  <c:v>8.8461443809628604E-3</c:v>
                </c:pt>
                <c:pt idx="5811" formatCode="General">
                  <c:v>-1.5214140944192699E-3</c:v>
                </c:pt>
                <c:pt idx="5812" formatCode="General">
                  <c:v>-1.16704995812468E-2</c:v>
                </c:pt>
                <c:pt idx="5813" formatCode="General">
                  <c:v>-2.1603591648321999E-2</c:v>
                </c:pt>
                <c:pt idx="5814" formatCode="General">
                  <c:v>-3.1325321346645903E-2</c:v>
                </c:pt>
                <c:pt idx="5815" formatCode="General">
                  <c:v>-4.0842350785595997E-2</c:v>
                </c:pt>
                <c:pt idx="5816" formatCode="General">
                  <c:v>-5.0163429837299899E-2</c:v>
                </c:pt>
                <c:pt idx="5817" formatCode="General">
                  <c:v>-5.9298805869598598E-2</c:v>
                </c:pt>
                <c:pt idx="5818" formatCode="General">
                  <c:v>-6.8259590166986794E-2</c:v>
                </c:pt>
                <c:pt idx="5819" formatCode="General">
                  <c:v>-7.7058861188213507E-2</c:v>
                </c:pt>
                <c:pt idx="5820" formatCode="General">
                  <c:v>-8.5710938971920003E-2</c:v>
                </c:pt>
                <c:pt idx="5821" formatCode="General">
                  <c:v>-9.4230830377665498E-2</c:v>
                </c:pt>
                <c:pt idx="5822" formatCode="General">
                  <c:v>-0.102633844673419</c:v>
                </c:pt>
                <c:pt idx="5823" formatCode="General">
                  <c:v>-0.110935796271491</c:v>
                </c:pt>
                <c:pt idx="5824" formatCode="General">
                  <c:v>-0.119153284384661</c:v>
                </c:pt>
                <c:pt idx="5825" formatCode="General">
                  <c:v>-0.12730280042821299</c:v>
                </c:pt>
                <c:pt idx="5826" formatCode="General">
                  <c:v>-0.13540034667124701</c:v>
                </c:pt>
                <c:pt idx="5827" formatCode="General">
                  <c:v>-0.14346124486757</c:v>
                </c:pt>
                <c:pt idx="5828" formatCode="General">
                  <c:v>-0.15150102147060199</c:v>
                </c:pt>
                <c:pt idx="5829" formatCode="General">
                  <c:v>-0.15953418674645101</c:v>
                </c:pt>
                <c:pt idx="5830" formatCode="General">
                  <c:v>-0.16757404124109901</c:v>
                </c:pt>
                <c:pt idx="5831" formatCode="General">
                  <c:v>-0.17563374661182901</c:v>
                </c:pt>
                <c:pt idx="5832" formatCode="General">
                  <c:v>-0.18372578865153699</c:v>
                </c:pt>
                <c:pt idx="5833" formatCode="General">
                  <c:v>-0.19186134198499</c:v>
                </c:pt>
                <c:pt idx="5834" formatCode="General">
                  <c:v>-0.20005074579534299</c:v>
                </c:pt>
                <c:pt idx="5835" formatCode="General">
                  <c:v>-0.20830297241498</c:v>
                </c:pt>
                <c:pt idx="5836" formatCode="General">
                  <c:v>-0.21662518185482399</c:v>
                </c:pt>
                <c:pt idx="5837" formatCode="General">
                  <c:v>-0.22502446861443501</c:v>
                </c:pt>
                <c:pt idx="5838" formatCode="General">
                  <c:v>-0.23350695696302801</c:v>
                </c:pt>
                <c:pt idx="5839" formatCode="General">
                  <c:v>-0.242076749515022</c:v>
                </c:pt>
                <c:pt idx="5840" formatCode="General">
                  <c:v>-0.25073764925120301</c:v>
                </c:pt>
                <c:pt idx="5841" formatCode="General">
                  <c:v>-0.25949233774522601</c:v>
                </c:pt>
                <c:pt idx="5842" formatCode="General">
                  <c:v>-0.26834192281154801</c:v>
                </c:pt>
                <c:pt idx="5843" formatCode="General">
                  <c:v>-0.27728717969808597</c:v>
                </c:pt>
                <c:pt idx="5844" formatCode="General">
                  <c:v>-0.28632773213012003</c:v>
                </c:pt>
                <c:pt idx="5845" formatCode="General">
                  <c:v>-0.29546211347243201</c:v>
                </c:pt>
                <c:pt idx="5846" formatCode="General">
                  <c:v>-0.304687947784616</c:v>
                </c:pt>
                <c:pt idx="5847" formatCode="General">
                  <c:v>-0.314001560121418</c:v>
                </c:pt>
                <c:pt idx="5848" formatCode="General">
                  <c:v>-0.32339814259365901</c:v>
                </c:pt>
                <c:pt idx="5849" formatCode="General">
                  <c:v>-0.33287204974649898</c:v>
                </c:pt>
                <c:pt idx="5850" formatCode="General">
                  <c:v>-0.34241750124218701</c:v>
                </c:pt>
                <c:pt idx="5851" formatCode="General">
                  <c:v>-0.35202704186815598</c:v>
                </c:pt>
                <c:pt idx="5852" formatCode="General">
                  <c:v>-0.36169107304216902</c:v>
                </c:pt>
                <c:pt idx="5853" formatCode="General">
                  <c:v>-0.37139977693133902</c:v>
                </c:pt>
                <c:pt idx="5854" formatCode="General">
                  <c:v>-0.381142925250463</c:v>
                </c:pt>
                <c:pt idx="5855" formatCode="General">
                  <c:v>-0.39090880329675998</c:v>
                </c:pt>
                <c:pt idx="5856" formatCode="General">
                  <c:v>-0.40068374498459802</c:v>
                </c:pt>
                <c:pt idx="5857" formatCode="General">
                  <c:v>-0.41045295051303399</c:v>
                </c:pt>
                <c:pt idx="5858" formatCode="General">
                  <c:v>-0.42020136040892497</c:v>
                </c:pt>
                <c:pt idx="5859" formatCode="General">
                  <c:v>-0.42991276987232102</c:v>
                </c:pt>
                <c:pt idx="5860" formatCode="General">
                  <c:v>-0.439569342827896</c:v>
                </c:pt>
                <c:pt idx="5861" formatCode="General">
                  <c:v>-0.44915185604897401</c:v>
                </c:pt>
                <c:pt idx="5862" formatCode="General">
                  <c:v>-0.45864059737081597</c:v>
                </c:pt>
                <c:pt idx="5863" formatCode="General">
                  <c:v>-0.46801559929610298</c:v>
                </c:pt>
                <c:pt idx="5864" formatCode="General">
                  <c:v>-0.47725518047541698</c:v>
                </c:pt>
                <c:pt idx="5865" formatCode="General">
                  <c:v>-0.48633662702126501</c:v>
                </c:pt>
                <c:pt idx="5866" formatCode="General">
                  <c:v>-0.49523712309083101</c:v>
                </c:pt>
                <c:pt idx="5867" formatCode="General">
                  <c:v>-0.50393351594758096</c:v>
                </c:pt>
                <c:pt idx="5868" formatCode="General">
                  <c:v>-0.51240253716052397</c:v>
                </c:pt>
                <c:pt idx="5869" formatCode="General">
                  <c:v>-0.52062099270999196</c:v>
                </c:pt>
                <c:pt idx="5870" formatCode="General">
                  <c:v>-0.52856546452660602</c:v>
                </c:pt>
                <c:pt idx="5871" formatCode="General">
                  <c:v>-0.53621309868353295</c:v>
                </c:pt>
                <c:pt idx="5872" formatCode="General">
                  <c:v>-0.54354196001673205</c:v>
                </c:pt>
                <c:pt idx="5873" formatCode="General">
                  <c:v>-0.55053054086960396</c:v>
                </c:pt>
                <c:pt idx="5874" formatCode="General">
                  <c:v>-0.55715863237761198</c:v>
                </c:pt>
                <c:pt idx="5875" formatCode="General">
                  <c:v>-0.56340740198567796</c:v>
                </c:pt>
                <c:pt idx="5876" formatCode="General">
                  <c:v>-0.56925955648231197</c:v>
                </c:pt>
                <c:pt idx="5877" formatCode="General">
                  <c:v>-0.57469950424351401</c:v>
                </c:pt>
                <c:pt idx="5878" formatCode="General">
                  <c:v>-0.57971369453472199</c:v>
                </c:pt>
                <c:pt idx="5879" formatCode="General">
                  <c:v>-0.58429076295480298</c:v>
                </c:pt>
                <c:pt idx="5880" formatCode="General">
                  <c:v>-0.58842161341452104</c:v>
                </c:pt>
                <c:pt idx="5881" formatCode="General">
                  <c:v>-0.5920996218872</c:v>
                </c:pt>
                <c:pt idx="5882" formatCode="General">
                  <c:v>-0.59532068871003696</c:v>
                </c:pt>
                <c:pt idx="5883" formatCode="General">
                  <c:v>-0.59808324549833003</c:v>
                </c:pt>
                <c:pt idx="5884" formatCode="General">
                  <c:v>-0.60038837686346502</c:v>
                </c:pt>
                <c:pt idx="5885" formatCode="General">
                  <c:v>-0.60223975301534605</c:v>
                </c:pt>
                <c:pt idx="5886" formatCode="General">
                  <c:v>-0.60364356552214304</c:v>
                </c:pt>
                <c:pt idx="5887" formatCode="General">
                  <c:v>-0.60460854217855697</c:v>
                </c:pt>
                <c:pt idx="5888" formatCode="General">
                  <c:v>-0.60514570803481704</c:v>
                </c:pt>
                <c:pt idx="5889" formatCode="General">
                  <c:v>-0.60526816664823702</c:v>
                </c:pt>
                <c:pt idx="5890" formatCode="General">
                  <c:v>-0.60499098711064703</c:v>
                </c:pt>
                <c:pt idx="5891" formatCode="General">
                  <c:v>-0.604331023666276</c:v>
                </c:pt>
                <c:pt idx="5892" formatCode="General">
                  <c:v>-0.60330649512789702</c:v>
                </c:pt>
                <c:pt idx="5893" formatCode="General">
                  <c:v>-0.60193667908554804</c:v>
                </c:pt>
                <c:pt idx="5894" formatCode="General">
                  <c:v>-0.60024178823485097</c:v>
                </c:pt>
                <c:pt idx="5895" formatCode="General">
                  <c:v>-0.59824253424044105</c:v>
                </c:pt>
                <c:pt idx="5896" formatCode="General">
                  <c:v>-0.59595964501082399</c:v>
                </c:pt>
                <c:pt idx="5897" formatCode="General">
                  <c:v>-0.59341374011819903</c:v>
                </c:pt>
                <c:pt idx="5898" formatCode="General">
                  <c:v>-0.59062487269538499</c:v>
                </c:pt>
                <c:pt idx="5899" formatCode="General">
                  <c:v>-0.58761216460933596</c:v>
                </c:pt>
                <c:pt idx="5900" formatCode="General">
                  <c:v>-0.58439358266785202</c:v>
                </c:pt>
                <c:pt idx="5901" formatCode="General">
                  <c:v>-0.58098557169119003</c:v>
                </c:pt>
                <c:pt idx="5902" formatCode="General">
                  <c:v>-0.57740279626462299</c:v>
                </c:pt>
                <c:pt idx="5903" formatCode="General">
                  <c:v>-0.57365788755470204</c:v>
                </c:pt>
                <c:pt idx="5904" formatCode="General">
                  <c:v>-0.56976124103091697</c:v>
                </c:pt>
                <c:pt idx="5905" formatCode="General">
                  <c:v>-0.56572086452180204</c:v>
                </c:pt>
                <c:pt idx="5906" formatCode="General">
                  <c:v>-0.56154226402334395</c:v>
                </c:pt>
                <c:pt idx="5907" formatCode="General">
                  <c:v>-0.55722835712132102</c:v>
                </c:pt>
                <c:pt idx="5908" formatCode="General">
                  <c:v>-0.552779454674312</c:v>
                </c:pt>
                <c:pt idx="5909" formatCode="General">
                  <c:v>-0.54819330135335398</c:v>
                </c:pt>
                <c:pt idx="5910" formatCode="General">
                  <c:v>-0.54346515395656303</c:v>
                </c:pt>
                <c:pt idx="5911" formatCode="General">
                  <c:v>-0.53858790579261695</c:v>
                </c:pt>
                <c:pt idx="5912" formatCode="General">
                  <c:v>-0.53355227101493197</c:v>
                </c:pt>
                <c:pt idx="5913" formatCode="General">
                  <c:v>-0.52834701239344695</c:v>
                </c:pt>
                <c:pt idx="5914" formatCode="General">
                  <c:v>-0.52295920402580598</c:v>
                </c:pt>
                <c:pt idx="5915" formatCode="General">
                  <c:v>-0.51737454351630896</c:v>
                </c:pt>
                <c:pt idx="5916" formatCode="General">
                  <c:v>-0.51157765598854499</c:v>
                </c:pt>
                <c:pt idx="5917" formatCode="General">
                  <c:v>-0.50555241833589504</c:v>
                </c:pt>
                <c:pt idx="5918" formatCode="General">
                  <c:v>-0.49928240205184798</c:v>
                </c:pt>
                <c:pt idx="5919" formatCode="General">
                  <c:v>-0.492751295029909</c:v>
                </c:pt>
                <c:pt idx="5920" formatCode="General">
                  <c:v>-0.48594321705063598</c:v>
                </c:pt>
                <c:pt idx="5921" formatCode="General">
                  <c:v>-0.47884310261704499</c:v>
                </c:pt>
                <c:pt idx="5922" formatCode="General">
                  <c:v>-0.47143714859753</c:v>
                </c:pt>
                <c:pt idx="5923" formatCode="General">
                  <c:v>-0.46371310145763001</c:v>
                </c:pt>
                <c:pt idx="5924" formatCode="General">
                  <c:v>-0.45566057945332</c:v>
                </c:pt>
                <c:pt idx="5925" formatCode="General">
                  <c:v>-0.44727139598135401</c:v>
                </c:pt>
                <c:pt idx="5926" formatCode="General">
                  <c:v>-0.43853982118212398</c:v>
                </c:pt>
                <c:pt idx="5927" formatCode="General">
                  <c:v>-0.42946286929417798</c:v>
                </c:pt>
                <c:pt idx="5928" formatCode="General">
                  <c:v>-0.420040355165403</c:v>
                </c:pt>
                <c:pt idx="5929" formatCode="General">
                  <c:v>-0.41027503173504698</c:v>
                </c:pt>
                <c:pt idx="5930" formatCode="General">
                  <c:v>-0.40017272818536398</c:v>
                </c:pt>
                <c:pt idx="5931" formatCode="General">
                  <c:v>-0.38974230264399701</c:v>
                </c:pt>
                <c:pt idx="5932" formatCode="General">
                  <c:v>-0.37899552682377502</c:v>
                </c:pt>
                <c:pt idx="5933" formatCode="General">
                  <c:v>-0.367947037587468</c:v>
                </c:pt>
                <c:pt idx="5934" formatCode="General">
                  <c:v>-0.35661428775788401</c:v>
                </c:pt>
                <c:pt idx="5935" formatCode="General">
                  <c:v>-0.34501713718793398</c:v>
                </c:pt>
                <c:pt idx="5936" formatCode="General">
                  <c:v>-0.33317770916678002</c:v>
                </c:pt>
                <c:pt idx="5937" formatCode="General">
                  <c:v>-0.321120091622634</c:v>
                </c:pt>
                <c:pt idx="5938" formatCode="General">
                  <c:v>-0.30886990428345601</c:v>
                </c:pt>
                <c:pt idx="5939" formatCode="General">
                  <c:v>-0.29645408157804698</c:v>
                </c:pt>
                <c:pt idx="5940" formatCode="General">
                  <c:v>-0.28390038856121202</c:v>
                </c:pt>
                <c:pt idx="5941" formatCode="General">
                  <c:v>-0.27123700373322501</c:v>
                </c:pt>
                <c:pt idx="5942" formatCode="General">
                  <c:v>-0.25849214247157698</c:v>
                </c:pt>
                <c:pt idx="5943" formatCode="General">
                  <c:v>-0.245693641586436</c:v>
                </c:pt>
                <c:pt idx="5944" formatCode="General">
                  <c:v>-0.23286853698825699</c:v>
                </c:pt>
                <c:pt idx="5945" formatCode="General">
                  <c:v>-0.220042687055749</c:v>
                </c:pt>
                <c:pt idx="5946" formatCode="General">
                  <c:v>-0.20724041305083099</c:v>
                </c:pt>
                <c:pt idx="5947" formatCode="General">
                  <c:v>-0.19448416545575001</c:v>
                </c:pt>
                <c:pt idx="5948" formatCode="General">
                  <c:v>-0.18179423050871199</c:v>
                </c:pt>
                <c:pt idx="5949" formatCode="General">
                  <c:v>-0.16918847953736299</c:v>
                </c:pt>
                <c:pt idx="5950" formatCode="General">
                  <c:v>-0.156682172029742</c:v>
                </c:pt>
                <c:pt idx="5951" formatCode="General">
                  <c:v>-0.14428781234733701</c:v>
                </c:pt>
                <c:pt idx="5952" formatCode="General">
                  <c:v>-0.132015013773326</c:v>
                </c:pt>
                <c:pt idx="5953" formatCode="General">
                  <c:v>-0.119870504607745</c:v>
                </c:pt>
                <c:pt idx="5954" formatCode="General">
                  <c:v>-0.107858153463651</c:v>
                </c:pt>
                <c:pt idx="5955" formatCode="General">
                  <c:v>-9.59790599230326E-2</c:v>
                </c:pt>
                <c:pt idx="5956" formatCode="General">
                  <c:v>-8.4231667768243604E-2</c:v>
                </c:pt>
                <c:pt idx="5957" formatCode="General">
                  <c:v>-7.2611923438070103E-2</c:v>
                </c:pt>
                <c:pt idx="5958" formatCode="General">
                  <c:v>-6.1113581131622297E-2</c:v>
                </c:pt>
                <c:pt idx="5959" formatCode="General">
                  <c:v>-4.9728434368668202E-2</c:v>
                </c:pt>
                <c:pt idx="5960" formatCode="General">
                  <c:v>-3.8446652051608902E-2</c:v>
                </c:pt>
                <c:pt idx="5961" formatCode="General">
                  <c:v>-2.7257030337756401E-2</c:v>
                </c:pt>
                <c:pt idx="5962" formatCode="General">
                  <c:v>-1.61474553667087E-2</c:v>
                </c:pt>
                <c:pt idx="5963" formatCode="General">
                  <c:v>-5.1053636411006603E-3</c:v>
                </c:pt>
                <c:pt idx="5964" formatCode="General">
                  <c:v>5.88199595984637E-3</c:v>
                </c:pt>
                <c:pt idx="5965" formatCode="General">
                  <c:v>1.6827126885956702E-2</c:v>
                </c:pt>
                <c:pt idx="5966" formatCode="General">
                  <c:v>2.7741886057185201E-2</c:v>
                </c:pt>
                <c:pt idx="5967" formatCode="General">
                  <c:v>3.8637238348265303E-2</c:v>
                </c:pt>
                <c:pt idx="5968" formatCode="General">
                  <c:v>4.9522807434378001E-2</c:v>
                </c:pt>
                <c:pt idx="5969" formatCode="General">
                  <c:v>6.0406574451973297E-2</c:v>
                </c:pt>
                <c:pt idx="5970" formatCode="General">
                  <c:v>7.1294664463155397E-2</c:v>
                </c:pt>
                <c:pt idx="5971" formatCode="General">
                  <c:v>8.2191090935105293E-2</c:v>
                </c:pt>
                <c:pt idx="5972" formatCode="General">
                  <c:v>9.3097620895325001E-2</c:v>
                </c:pt>
                <c:pt idx="5973" formatCode="General">
                  <c:v>0.10401362640715001</c:v>
                </c:pt>
                <c:pt idx="5974" formatCode="General">
                  <c:v>0.114936086552629</c:v>
                </c:pt>
                <c:pt idx="5975" formatCode="General">
                  <c:v>0.12585955330738399</c:v>
                </c:pt>
                <c:pt idx="5976" formatCode="General">
                  <c:v>0.13677621905968601</c:v>
                </c:pt>
                <c:pt idx="5977" formatCode="General">
                  <c:v>0.14767604072642501</c:v>
                </c:pt>
                <c:pt idx="5978" formatCode="General">
                  <c:v>0.158546921391859</c:v>
                </c:pt>
                <c:pt idx="5979" formatCode="General">
                  <c:v>0.169374931572292</c:v>
                </c:pt>
                <c:pt idx="5980" formatCode="General">
                  <c:v>0.18014457633620801</c:v>
                </c:pt>
                <c:pt idx="5981" formatCode="General">
                  <c:v>0.19083911672067</c:v>
                </c:pt>
                <c:pt idx="5982" formatCode="General">
                  <c:v>0.201440918423825</c:v>
                </c:pt>
                <c:pt idx="5983" formatCode="General">
                  <c:v>0.21193182675854799</c:v>
                </c:pt>
                <c:pt idx="5984" formatCode="General">
                  <c:v>0.22229356246398899</c:v>
                </c:pt>
                <c:pt idx="5985" formatCode="General">
                  <c:v>0.23250812305398599</c:v>
                </c:pt>
                <c:pt idx="5986" formatCode="General">
                  <c:v>0.242558185411756</c:v>
                </c:pt>
                <c:pt idx="5987" formatCode="General">
                  <c:v>0.25242750549617099</c:v>
                </c:pt>
                <c:pt idx="5988" formatCode="General">
                  <c:v>0.262101293430896</c:v>
                </c:pt>
                <c:pt idx="5989" formatCode="General">
                  <c:v>0.27156658097391301</c:v>
                </c:pt>
                <c:pt idx="5990" formatCode="General">
                  <c:v>0.28081253129404998</c:v>
                </c:pt>
                <c:pt idx="5991" formatCode="General">
                  <c:v>0.28983071261366899</c:v>
                </c:pt>
                <c:pt idx="5992" formatCode="General">
                  <c:v>0.29861534609194401</c:v>
                </c:pt>
                <c:pt idx="5993" formatCode="General">
                  <c:v>0.30716347503729502</c:v>
                </c:pt>
                <c:pt idx="5994" formatCode="General">
                  <c:v>0.31547507963767701</c:v>
                </c:pt>
                <c:pt idx="5995" formatCode="General">
                  <c:v>0.32355314375294802</c:v>
                </c:pt>
                <c:pt idx="5996" formatCode="General">
                  <c:v>0.33140362612467</c:v>
                </c:pt>
                <c:pt idx="5997" formatCode="General">
                  <c:v>0.339035441130772</c:v>
                </c:pt>
                <c:pt idx="5998" formatCode="General">
                  <c:v>0.34646024389105801</c:v>
                </c:pt>
                <c:pt idx="5999" formatCode="General">
                  <c:v>0.35369224976651098</c:v>
                </c:pt>
                <c:pt idx="6000" formatCode="General">
                  <c:v>0.36074797687502802</c:v>
                </c:pt>
                <c:pt idx="6001" formatCode="General">
                  <c:v>0.36764594996602301</c:v>
                </c:pt>
                <c:pt idx="6002" formatCode="General">
                  <c:v>0.37440637586479703</c:v>
                </c:pt>
                <c:pt idx="6003" formatCode="General">
                  <c:v>0.38105059273765002</c:v>
                </c:pt>
                <c:pt idx="6004" formatCode="General">
                  <c:v>0.387600728263784</c:v>
                </c:pt>
                <c:pt idx="6005" formatCode="General">
                  <c:v>0.394079224007444</c:v>
                </c:pt>
                <c:pt idx="6006" formatCode="General">
                  <c:v>0.40050826643876802</c:v>
                </c:pt>
                <c:pt idx="6007" formatCode="General">
                  <c:v>0.40690935807807699</c:v>
                </c:pt>
                <c:pt idx="6008" formatCode="General">
                  <c:v>0.413302789187945</c:v>
                </c:pt>
                <c:pt idx="6009" formatCode="General">
                  <c:v>0.41970715283071303</c:v>
                </c:pt>
                <c:pt idx="6010" formatCode="General">
                  <c:v>0.42613888097285102</c:v>
                </c:pt>
                <c:pt idx="6011" formatCode="General">
                  <c:v>0.432611800397463</c:v>
                </c:pt>
                <c:pt idx="6012" formatCode="General">
                  <c:v>0.43913677109993199</c:v>
                </c:pt>
                <c:pt idx="6013" formatCode="General">
                  <c:v>0.44572130850653502</c:v>
                </c:pt>
                <c:pt idx="6014" formatCode="General">
                  <c:v>0.45236935098433301</c:v>
                </c:pt>
                <c:pt idx="6015" formatCode="General">
                  <c:v>0.45908106063045401</c:v>
                </c:pt>
                <c:pt idx="6016" formatCode="General">
                  <c:v>0.46585255362893702</c:v>
                </c:pt>
                <c:pt idx="6017" formatCode="General">
                  <c:v>0.47267587563790903</c:v>
                </c:pt>
                <c:pt idx="6018" formatCode="General">
                  <c:v>0.47953903207529402</c:v>
                </c:pt>
                <c:pt idx="6019" formatCode="General">
                  <c:v>0.486426041656216</c:v>
                </c:pt>
                <c:pt idx="6020" formatCode="General">
                  <c:v>0.49331716432914802</c:v>
                </c:pt>
                <c:pt idx="6021" formatCode="General">
                  <c:v>0.50018904086268301</c:v>
                </c:pt>
                <c:pt idx="6022" formatCode="General">
                  <c:v>0.50701505483135101</c:v>
                </c:pt>
                <c:pt idx="6023" formatCode="General">
                  <c:v>0.51376567370202397</c:v>
                </c:pt>
                <c:pt idx="6024" formatCode="General">
                  <c:v>0.52040883020625195</c:v>
                </c:pt>
                <c:pt idx="6025" formatCode="General">
                  <c:v>0.52691048350893699</c:v>
                </c:pt>
                <c:pt idx="6026" formatCode="General">
                  <c:v>0.53323513716064896</c:v>
                </c:pt>
                <c:pt idx="6027" formatCode="General">
                  <c:v>0.53934638348214803</c:v>
                </c:pt>
                <c:pt idx="6028" formatCode="General">
                  <c:v>0.54520750068343105</c:v>
                </c:pt>
                <c:pt idx="6029" formatCode="General">
                  <c:v>0.55078211762143103</c:v>
                </c:pt>
                <c:pt idx="6030" formatCode="General">
                  <c:v>0.55603472606600601</c:v>
                </c:pt>
                <c:pt idx="6031" formatCode="General">
                  <c:v>0.56093125917065401</c:v>
                </c:pt>
                <c:pt idx="6032" formatCode="General">
                  <c:v>0.56543985725047696</c:v>
                </c:pt>
                <c:pt idx="6033" formatCode="General">
                  <c:v>0.56953128582699897</c:v>
                </c:pt>
                <c:pt idx="6034" formatCode="General">
                  <c:v>0.57317939225621395</c:v>
                </c:pt>
                <c:pt idx="6035" formatCode="General">
                  <c:v>0.57636164829510605</c:v>
                </c:pt>
                <c:pt idx="6036" formatCode="General">
                  <c:v>0.579059584058083</c:v>
                </c:pt>
                <c:pt idx="6037" formatCode="General">
                  <c:v>0.58125904475189605</c:v>
                </c:pt>
                <c:pt idx="6038" formatCode="General">
                  <c:v>0.58295039023736495</c:v>
                </c:pt>
                <c:pt idx="6039" formatCode="General">
                  <c:v>0.58412880930491295</c:v>
                </c:pt>
                <c:pt idx="6040" formatCode="General">
                  <c:v>0.58479437396692002</c:v>
                </c:pt>
                <c:pt idx="6041" formatCode="General">
                  <c:v>0.58495202116628897</c:v>
                </c:pt>
                <c:pt idx="6042" formatCode="General">
                  <c:v>0.58461144207018001</c:v>
                </c:pt>
                <c:pt idx="6043" formatCode="General">
                  <c:v>0.58378688789094801</c:v>
                </c:pt>
                <c:pt idx="6044" formatCode="General">
                  <c:v>0.58249695998512196</c:v>
                </c:pt>
                <c:pt idx="6045" formatCode="General">
                  <c:v>0.58076428482549802</c:v>
                </c:pt>
                <c:pt idx="6046" formatCode="General">
                  <c:v>0.57861508637239201</c:v>
                </c:pt>
                <c:pt idx="6047" formatCode="General">
                  <c:v>0.57607876845677097</c:v>
                </c:pt>
                <c:pt idx="6048" formatCode="General">
                  <c:v>0.57318731896397401</c:v>
                </c:pt>
                <c:pt idx="6049" formatCode="General">
                  <c:v>0.56997470294943597</c:v>
                </c:pt>
                <c:pt idx="6050" formatCode="General">
                  <c:v>0.56647632698270201</c:v>
                </c:pt>
                <c:pt idx="6051" formatCode="General">
                  <c:v>0.56272832712288401</c:v>
                </c:pt>
                <c:pt idx="6052" formatCode="General">
                  <c:v>0.558766988258521</c:v>
                </c:pt>
                <c:pt idx="6053" formatCode="General">
                  <c:v>0.55462801844102105</c:v>
                </c:pt>
                <c:pt idx="6054" formatCode="General">
                  <c:v>0.550345886668552</c:v>
                </c:pt>
                <c:pt idx="6055" formatCode="General">
                  <c:v>0.54595330397492003</c:v>
                </c:pt>
                <c:pt idx="6056" formatCode="General">
                  <c:v>0.54148052437210004</c:v>
                </c:pt>
                <c:pt idx="6057" formatCode="General">
                  <c:v>0.53695474289054601</c:v>
                </c:pt>
                <c:pt idx="6058" formatCode="General">
                  <c:v>0.53239972252818002</c:v>
                </c:pt>
                <c:pt idx="6059" formatCode="General">
                  <c:v>0.52783533034237096</c:v>
                </c:pt>
                <c:pt idx="6060" formatCode="General">
                  <c:v>0.52327712025124995</c:v>
                </c:pt>
                <c:pt idx="6061" formatCode="General">
                  <c:v>0.518736095498879</c:v>
                </c:pt>
                <c:pt idx="6062" formatCode="General">
                  <c:v>0.51421849975465195</c:v>
                </c:pt>
                <c:pt idx="6063" formatCode="General">
                  <c:v>0.50972581431484798</c:v>
                </c:pt>
                <c:pt idx="6064" formatCode="General">
                  <c:v>0.50525459748369494</c:v>
                </c:pt>
                <c:pt idx="6065" formatCode="General">
                  <c:v>0.50079652349126402</c:v>
                </c:pt>
                <c:pt idx="6066" formatCode="General">
                  <c:v>0.49633870118601697</c:v>
                </c:pt>
                <c:pt idx="6067" formatCode="General">
                  <c:v>0.49186390974810001</c:v>
                </c:pt>
                <c:pt idx="6068" formatCode="General">
                  <c:v>0.48735083260706302</c:v>
                </c:pt>
                <c:pt idx="6069" formatCode="General">
                  <c:v>0.48277450601695798</c:v>
                </c:pt>
                <c:pt idx="6070" formatCode="General">
                  <c:v>0.478106824398773</c:v>
                </c:pt>
                <c:pt idx="6071" formatCode="General">
                  <c:v>0.47331705870504498</c:v>
                </c:pt>
                <c:pt idx="6072" formatCode="General">
                  <c:v>0.468372441887625</c:v>
                </c:pt>
                <c:pt idx="6073" formatCode="General">
                  <c:v>0.46323885159245598</c:v>
                </c:pt>
                <c:pt idx="6074" formatCode="General">
                  <c:v>0.45788146220581</c:v>
                </c:pt>
                <c:pt idx="6075" formatCode="General">
                  <c:v>0.45226529491399098</c:v>
                </c:pt>
                <c:pt idx="6076" formatCode="General">
                  <c:v>0.44635599072771598</c:v>
                </c:pt>
                <c:pt idx="6077" formatCode="General">
                  <c:v>0.44012057275761202</c:v>
                </c:pt>
                <c:pt idx="6078" formatCode="General">
                  <c:v>0.433527958799452</c:v>
                </c:pt>
                <c:pt idx="6079" formatCode="General">
                  <c:v>0.426549602608012</c:v>
                </c:pt>
                <c:pt idx="6080" formatCode="General">
                  <c:v>0.41915989124030101</c:v>
                </c:pt>
                <c:pt idx="6081" formatCode="General">
                  <c:v>0.41133712132639799</c:v>
                </c:pt>
                <c:pt idx="6082" formatCode="General">
                  <c:v>0.40306356379268199</c:v>
                </c:pt>
                <c:pt idx="6083" formatCode="General">
                  <c:v>0.39432590297219</c:v>
                </c:pt>
                <c:pt idx="6084" formatCode="General">
                  <c:v>0.38511621025698201</c:v>
                </c:pt>
                <c:pt idx="6085" formatCode="General">
                  <c:v>0.37543071964791602</c:v>
                </c:pt>
                <c:pt idx="6086" formatCode="General">
                  <c:v>0.36527105540398902</c:v>
                </c:pt>
                <c:pt idx="6087" formatCode="General">
                  <c:v>0.35464445314625798</c:v>
                </c:pt>
                <c:pt idx="6088" formatCode="General">
                  <c:v>0.34356268963785502</c:v>
                </c:pt>
                <c:pt idx="6089" formatCode="General">
                  <c:v>0.33204308534285198</c:v>
                </c:pt>
                <c:pt idx="6090" formatCode="General">
                  <c:v>0.32010834639091801</c:v>
                </c:pt>
                <c:pt idx="6091" formatCode="General">
                  <c:v>0.30778464538078998</c:v>
                </c:pt>
                <c:pt idx="6092" formatCode="General">
                  <c:v>0.295102391965962</c:v>
                </c:pt>
                <c:pt idx="6093" formatCode="General">
                  <c:v>0.28209705840545901</c:v>
                </c:pt>
                <c:pt idx="6094" formatCode="General">
                  <c:v>0.26880630417583801</c:v>
                </c:pt>
                <c:pt idx="6095" formatCode="General">
                  <c:v>0.25527016220562099</c:v>
                </c:pt>
                <c:pt idx="6096" formatCode="General">
                  <c:v>0.241531451781373</c:v>
                </c:pt>
                <c:pt idx="6097" formatCode="General">
                  <c:v>0.22763437976276199</c:v>
                </c:pt>
                <c:pt idx="6098" formatCode="General">
                  <c:v>0.21362406126386499</c:v>
                </c:pt>
                <c:pt idx="6099" formatCode="General">
                  <c:v>0.19954581566985599</c:v>
                </c:pt>
                <c:pt idx="6100" formatCode="General">
                  <c:v>0.18544455188263401</c:v>
                </c:pt>
                <c:pt idx="6101" formatCode="General">
                  <c:v>0.171364186457274</c:v>
                </c:pt>
                <c:pt idx="6102" formatCode="General">
                  <c:v>0.157347034772508</c:v>
                </c:pt>
                <c:pt idx="6103" formatCode="General">
                  <c:v>0.143433236688981</c:v>
                </c:pt>
                <c:pt idx="6104" formatCode="General">
                  <c:v>0.12966023603868801</c:v>
                </c:pt>
                <c:pt idx="6105" formatCode="General">
                  <c:v>0.116062369875352</c:v>
                </c:pt>
                <c:pt idx="6106" formatCode="General">
                  <c:v>0.10267046313459099</c:v>
                </c:pt>
                <c:pt idx="6107" formatCode="General">
                  <c:v>8.9511476523818495E-2</c:v>
                </c:pt>
                <c:pt idx="6108" formatCode="General">
                  <c:v>7.6608263742848501E-2</c:v>
                </c:pt>
                <c:pt idx="6109" formatCode="General">
                  <c:v>6.3979331148382904E-2</c:v>
                </c:pt>
                <c:pt idx="6110" formatCode="General">
                  <c:v>5.1638710791536702E-2</c:v>
                </c:pt>
                <c:pt idx="6111" formatCode="General">
                  <c:v>3.95960552765139E-2</c:v>
                </c:pt>
                <c:pt idx="6112" formatCode="General">
                  <c:v>2.7856713854478299E-2</c:v>
                </c:pt>
                <c:pt idx="6113" formatCode="General">
                  <c:v>1.6421707442736602E-2</c:v>
                </c:pt>
                <c:pt idx="6114" formatCode="General">
                  <c:v>5.2878884918158703E-3</c:v>
                </c:pt>
                <c:pt idx="6115" formatCode="General">
                  <c:v>-5.5516572628831499E-3</c:v>
                </c:pt>
                <c:pt idx="6116" formatCode="General">
                  <c:v>-1.6107322021675599E-2</c:v>
                </c:pt>
                <c:pt idx="6117" formatCode="General">
                  <c:v>-2.63927214705235E-2</c:v>
                </c:pt>
                <c:pt idx="6118" formatCode="General">
                  <c:v>-3.6424192207688798E-2</c:v>
                </c:pt>
                <c:pt idx="6119" formatCode="General">
                  <c:v>-4.6220280250035599E-2</c:v>
                </c:pt>
                <c:pt idx="6120" formatCode="General">
                  <c:v>-5.5801453201581801E-2</c:v>
                </c:pt>
                <c:pt idx="6121" formatCode="General">
                  <c:v>-6.5189523965153498E-2</c:v>
                </c:pt>
                <c:pt idx="6122" formatCode="General">
                  <c:v>-7.4407130698620302E-2</c:v>
                </c:pt>
                <c:pt idx="6123" formatCode="General">
                  <c:v>-8.3477331518539394E-2</c:v>
                </c:pt>
                <c:pt idx="6124" formatCode="General">
                  <c:v>-9.2423087714577301E-2</c:v>
                </c:pt>
                <c:pt idx="6125" formatCode="General">
                  <c:v>-0.10126680097332499</c:v>
                </c:pt>
                <c:pt idx="6126" formatCode="General">
                  <c:v>-0.110029869274663</c:v>
                </c:pt>
                <c:pt idx="6127" formatCode="General">
                  <c:v>-0.118732332346451</c:v>
                </c:pt>
                <c:pt idx="6128" formatCode="General">
                  <c:v>-0.127392593036461</c:v>
                </c:pt>
                <c:pt idx="6129" formatCode="General">
                  <c:v>-0.13602706682976301</c:v>
                </c:pt>
                <c:pt idx="6130" formatCode="General">
                  <c:v>-0.14464995833677599</c:v>
                </c:pt>
                <c:pt idx="6131" formatCode="General">
                  <c:v>-0.15327312581573199</c:v>
                </c:pt>
                <c:pt idx="6132" formatCode="General">
                  <c:v>-0.161905817945173</c:v>
                </c:pt>
                <c:pt idx="6133" formatCode="General">
                  <c:v>-0.17055475585573701</c:v>
                </c:pt>
                <c:pt idx="6134" formatCode="General">
                  <c:v>-0.17922414983912399</c:v>
                </c:pt>
                <c:pt idx="6135" formatCode="General">
                  <c:v>-0.18791570390189299</c:v>
                </c:pt>
                <c:pt idx="6136" formatCode="General">
                  <c:v>-0.19662868570190301</c:v>
                </c:pt>
                <c:pt idx="6137" formatCode="General">
                  <c:v>-0.20536016152724701</c:v>
                </c:pt>
                <c:pt idx="6138" formatCode="General">
                  <c:v>-0.21410522743896401</c:v>
                </c:pt>
                <c:pt idx="6139" formatCode="General">
                  <c:v>-0.22285720358904601</c:v>
                </c:pt>
                <c:pt idx="6140" formatCode="General">
                  <c:v>-0.231607906034693</c:v>
                </c:pt>
                <c:pt idx="6141" formatCode="General">
                  <c:v>-0.24034800122757899</c:v>
                </c:pt>
                <c:pt idx="6142" formatCode="General">
                  <c:v>-0.249067453784067</c:v>
                </c:pt>
                <c:pt idx="6143" formatCode="General">
                  <c:v>-0.25775561232074101</c:v>
                </c:pt>
                <c:pt idx="6144" formatCode="General">
                  <c:v>-0.26640135354901201</c:v>
                </c:pt>
                <c:pt idx="6145" formatCode="General">
                  <c:v>-0.27499405181719599</c:v>
                </c:pt>
                <c:pt idx="6146" formatCode="General">
                  <c:v>-0.28352440819374602</c:v>
                </c:pt>
                <c:pt idx="6147" formatCode="General">
                  <c:v>-0.29198308455102101</c:v>
                </c:pt>
                <c:pt idx="6148" formatCode="General">
                  <c:v>-0.30036139184219801</c:v>
                </c:pt>
                <c:pt idx="6149" formatCode="General">
                  <c:v>-0.30865266945362702</c:v>
                </c:pt>
                <c:pt idx="6150" formatCode="General">
                  <c:v>-0.31685141662414701</c:v>
                </c:pt>
                <c:pt idx="6151" formatCode="General">
                  <c:v>-0.32495386665769599</c:v>
                </c:pt>
                <c:pt idx="6152" formatCode="General">
                  <c:v>-0.33295861190090698</c:v>
                </c:pt>
                <c:pt idx="6153" formatCode="General">
                  <c:v>-0.34086595445439799</c:v>
                </c:pt>
                <c:pt idx="6154" formatCode="General">
                  <c:v>-0.34867724225230401</c:v>
                </c:pt>
                <c:pt idx="6155" formatCode="General">
                  <c:v>-0.35639633996505099</c:v>
                </c:pt>
                <c:pt idx="6156" formatCode="General">
                  <c:v>-0.364029060264561</c:v>
                </c:pt>
                <c:pt idx="6157" formatCode="General">
                  <c:v>-0.37158278576652098</c:v>
                </c:pt>
                <c:pt idx="6158" formatCode="General">
                  <c:v>-0.37906617686785499</c:v>
                </c:pt>
                <c:pt idx="6159" formatCode="General">
                  <c:v>-0.38648884128795302</c:v>
                </c:pt>
                <c:pt idx="6160" formatCode="General">
                  <c:v>-0.393861617831961</c:v>
                </c:pt>
                <c:pt idx="6161" formatCode="General">
                  <c:v>-0.40119628055987999</c:v>
                </c:pt>
                <c:pt idx="6162" formatCode="General">
                  <c:v>-0.40850516529650799</c:v>
                </c:pt>
                <c:pt idx="6163" formatCode="General">
                  <c:v>-0.41580025165338202</c:v>
                </c:pt>
                <c:pt idx="6164" formatCode="General">
                  <c:v>-0.42309332056829002</c:v>
                </c:pt>
                <c:pt idx="6165" formatCode="General">
                  <c:v>-0.43039519002825799</c:v>
                </c:pt>
                <c:pt idx="6166" formatCode="General">
                  <c:v>-0.43771595228886501</c:v>
                </c:pt>
                <c:pt idx="6167" formatCode="General">
                  <c:v>-0.44506427917895702</c:v>
                </c:pt>
                <c:pt idx="6168" formatCode="General">
                  <c:v>-0.45244726899744397</c:v>
                </c:pt>
                <c:pt idx="6169" formatCode="General">
                  <c:v>-0.45987085608758399</c:v>
                </c:pt>
                <c:pt idx="6170" formatCode="General">
                  <c:v>-0.46733826144701501</c:v>
                </c:pt>
                <c:pt idx="6171" formatCode="General">
                  <c:v>-0.47484992883782901</c:v>
                </c:pt>
                <c:pt idx="6172" formatCode="General">
                  <c:v>-0.48240408107689198</c:v>
                </c:pt>
                <c:pt idx="6173" formatCode="General">
                  <c:v>-0.48999618919164001</c:v>
                </c:pt>
                <c:pt idx="6174" formatCode="General">
                  <c:v>-0.49761888933994602</c:v>
                </c:pt>
                <c:pt idx="6175" formatCode="General">
                  <c:v>-0.50526196583912997</c:v>
                </c:pt>
                <c:pt idx="6176" formatCode="General">
                  <c:v>-0.51291238862772104</c:v>
                </c:pt>
                <c:pt idx="6177" formatCode="General">
                  <c:v>-0.52055439803688897</c:v>
                </c:pt>
                <c:pt idx="6178" formatCode="General">
                  <c:v>-0.52816952495201397</c:v>
                </c:pt>
                <c:pt idx="6179" formatCode="General">
                  <c:v>-0.53573675546829103</c:v>
                </c:pt>
                <c:pt idx="6180" formatCode="General">
                  <c:v>-0.543232743547715</c:v>
                </c:pt>
                <c:pt idx="6181" formatCode="General">
                  <c:v>-0.55063205303989704</c:v>
                </c:pt>
                <c:pt idx="6182" formatCode="General">
                  <c:v>-0.55790747463883394</c:v>
                </c:pt>
                <c:pt idx="6183" formatCode="General">
                  <c:v>-0.56503034754698001</c:v>
                </c:pt>
                <c:pt idx="6184" formatCode="General">
                  <c:v>-0.57197081719780896</c:v>
                </c:pt>
                <c:pt idx="6185" formatCode="General">
                  <c:v>-0.57869814558227695</c:v>
                </c:pt>
                <c:pt idx="6186" formatCode="General">
                  <c:v>-0.58518120966101705</c:v>
                </c:pt>
                <c:pt idx="6187" formatCode="General">
                  <c:v>-0.591388815975604</c:v>
                </c:pt>
                <c:pt idx="6188" formatCode="General">
                  <c:v>-0.59728998863435301</c:v>
                </c:pt>
                <c:pt idx="6189" formatCode="General">
                  <c:v>-0.602854484586965</c:v>
                </c:pt>
                <c:pt idx="6190" formatCode="General">
                  <c:v>-0.60805303328493698</c:v>
                </c:pt>
                <c:pt idx="6191" formatCode="General">
                  <c:v>-0.61285765468672204</c:v>
                </c:pt>
                <c:pt idx="6192" formatCode="General">
                  <c:v>-0.61724207452294599</c:v>
                </c:pt>
                <c:pt idx="6193" formatCode="General">
                  <c:v>-0.62118197467091096</c:v>
                </c:pt>
                <c:pt idx="6194" formatCode="General">
                  <c:v>-0.624655173069532</c:v>
                </c:pt>
                <c:pt idx="6195" formatCode="General">
                  <c:v>-0.627641897659585</c:v>
                </c:pt>
                <c:pt idx="6196" formatCode="General">
                  <c:v>-0.63012494760727</c:v>
                </c:pt>
                <c:pt idx="6197" formatCode="General">
                  <c:v>-0.63208972974979805</c:v>
                </c:pt>
                <c:pt idx="6198" formatCode="General">
                  <c:v>-0.63352445741344598</c:v>
                </c:pt>
                <c:pt idx="6199" formatCode="General">
                  <c:v>-0.63442023670602199</c:v>
                </c:pt>
                <c:pt idx="6200" formatCode="General">
                  <c:v>-0.63477092173294203</c:v>
                </c:pt>
                <c:pt idx="6201" formatCode="General">
                  <c:v>-0.63457305374850503</c:v>
                </c:pt>
                <c:pt idx="6202" formatCode="General">
                  <c:v>-0.63382574967479599</c:v>
                </c:pt>
                <c:pt idx="6203" formatCode="General">
                  <c:v>-0.63253126724194997</c:v>
                </c:pt>
                <c:pt idx="6204" formatCode="General">
                  <c:v>-0.63069396947664502</c:v>
                </c:pt>
                <c:pt idx="6205" formatCode="General">
                  <c:v>-0.62832013465594005</c:v>
                </c:pt>
                <c:pt idx="6206" formatCode="General">
                  <c:v>-0.62541857001509404</c:v>
                </c:pt>
                <c:pt idx="6207" formatCode="General">
                  <c:v>-0.62199965071573504</c:v>
                </c:pt>
                <c:pt idx="6208" formatCode="General">
                  <c:v>-0.61807536726090795</c:v>
                </c:pt>
                <c:pt idx="6209" formatCode="General">
                  <c:v>-0.61365940755941095</c:v>
                </c:pt>
                <c:pt idx="6210" formatCode="General">
                  <c:v>-0.60876617949795298</c:v>
                </c:pt>
                <c:pt idx="6211" formatCode="General">
                  <c:v>-0.60341087481378997</c:v>
                </c:pt>
                <c:pt idx="6212" formatCode="General">
                  <c:v>-0.59760965169472602</c:v>
                </c:pt>
                <c:pt idx="6213" formatCode="General">
                  <c:v>-0.59137872865345098</c:v>
                </c:pt>
                <c:pt idx="6214" formatCode="General">
                  <c:v>-0.58473453219890403</c:v>
                </c:pt>
                <c:pt idx="6215" formatCode="General">
                  <c:v>-0.57769342950145297</c:v>
                </c:pt>
                <c:pt idx="6216" formatCode="General">
                  <c:v>-0.57027149796390197</c:v>
                </c:pt>
                <c:pt idx="6217" formatCode="General">
                  <c:v>-0.56248483061681798</c:v>
                </c:pt>
                <c:pt idx="6218" formatCode="General">
                  <c:v>-0.55434882595943302</c:v>
                </c:pt>
                <c:pt idx="6219" formatCode="General">
                  <c:v>-0.54587805581965299</c:v>
                </c:pt>
                <c:pt idx="6220" formatCode="General">
                  <c:v>-0.53708726949039198</c:v>
                </c:pt>
                <c:pt idx="6221" formatCode="General">
                  <c:v>-0.52799022877700996</c:v>
                </c:pt>
                <c:pt idx="6222" formatCode="General">
                  <c:v>-0.51859907070830003</c:v>
                </c:pt>
                <c:pt idx="6223" formatCode="General">
                  <c:v>-0.50892604886901205</c:v>
                </c:pt>
                <c:pt idx="6224" formatCode="General">
                  <c:v>-0.49898368036631202</c:v>
                </c:pt>
                <c:pt idx="6225" formatCode="General">
                  <c:v>-0.48878306289668499</c:v>
                </c:pt>
                <c:pt idx="6226" formatCode="General">
                  <c:v>-0.47833435393532803</c:v>
                </c:pt>
                <c:pt idx="6227" formatCode="General">
                  <c:v>-0.46764755345422199</c:v>
                </c:pt>
                <c:pt idx="6228" formatCode="General">
                  <c:v>-0.45673265020403497</c:v>
                </c:pt>
                <c:pt idx="6229" formatCode="General">
                  <c:v>-0.44559922462204099</c:v>
                </c:pt>
                <c:pt idx="6230" formatCode="General">
                  <c:v>-0.43425702282919298</c:v>
                </c:pt>
                <c:pt idx="6231" formatCode="General">
                  <c:v>-0.42271563147392099</c:v>
                </c:pt>
                <c:pt idx="6232" formatCode="General">
                  <c:v>-0.41098501989453701</c:v>
                </c:pt>
                <c:pt idx="6233" formatCode="General">
                  <c:v>-0.39907516231471402</c:v>
                </c:pt>
                <c:pt idx="6234" formatCode="General">
                  <c:v>-0.38699619249974399</c:v>
                </c:pt>
                <c:pt idx="6235" formatCode="General">
                  <c:v>-0.37475930428867998</c:v>
                </c:pt>
                <c:pt idx="6236" formatCode="General">
                  <c:v>-0.36237552520422001</c:v>
                </c:pt>
                <c:pt idx="6237" formatCode="General">
                  <c:v>-0.34985656046083602</c:v>
                </c:pt>
                <c:pt idx="6238" formatCode="General">
                  <c:v>-0.337214564023949</c:v>
                </c:pt>
                <c:pt idx="6239" formatCode="General">
                  <c:v>-0.324462210114081</c:v>
                </c:pt>
                <c:pt idx="6240" formatCode="General">
                  <c:v>-0.31161272023035302</c:v>
                </c:pt>
                <c:pt idx="6241" formatCode="General">
                  <c:v>-0.29867964600892999</c:v>
                </c:pt>
                <c:pt idx="6242" formatCode="General">
                  <c:v>-0.28567685121034497</c:v>
                </c:pt>
                <c:pt idx="6243" formatCode="General">
                  <c:v>-0.27261855157918902</c:v>
                </c:pt>
                <c:pt idx="6244" formatCode="General">
                  <c:v>-0.25951907096920601</c:v>
                </c:pt>
                <c:pt idx="6245" formatCode="General">
                  <c:v>-0.24639274617738099</c:v>
                </c:pt>
                <c:pt idx="6246" formatCode="General">
                  <c:v>-0.23325394545508801</c:v>
                </c:pt>
                <c:pt idx="6247" formatCode="General">
                  <c:v>-0.220116762956236</c:v>
                </c:pt>
                <c:pt idx="6248" formatCode="General">
                  <c:v>-0.20699486240679299</c:v>
                </c:pt>
                <c:pt idx="6249" formatCode="General">
                  <c:v>-0.19390146593110499</c:v>
                </c:pt>
                <c:pt idx="6250" formatCode="General">
                  <c:v>-0.18084919374053601</c:v>
                </c:pt>
                <c:pt idx="6251" formatCode="General">
                  <c:v>-0.16784989621117299</c:v>
                </c:pt>
                <c:pt idx="6252" formatCode="General">
                  <c:v>-0.15491446046895199</c:v>
                </c:pt>
                <c:pt idx="6253" formatCode="General">
                  <c:v>-0.142052798467414</c:v>
                </c:pt>
                <c:pt idx="6254" formatCode="General">
                  <c:v>-0.12927371321751499</c:v>
                </c:pt>
                <c:pt idx="6255" formatCode="General">
                  <c:v>-0.116584832129837</c:v>
                </c:pt>
                <c:pt idx="6256" formatCode="General">
                  <c:v>-0.103992629542997</c:v>
                </c:pt>
                <c:pt idx="6257" formatCode="General">
                  <c:v>-9.1502359253491497E-2</c:v>
                </c:pt>
                <c:pt idx="6258" formatCode="General">
                  <c:v>-7.9117997674592905E-2</c:v>
                </c:pt>
                <c:pt idx="6259" formatCode="General">
                  <c:v>-6.6842228627618697E-2</c:v>
                </c:pt>
                <c:pt idx="6260" formatCode="General">
                  <c:v>-5.4676665937161598E-2</c:v>
                </c:pt>
                <c:pt idx="6261" formatCode="General">
                  <c:v>-4.2621831959335998E-2</c:v>
                </c:pt>
                <c:pt idx="6262" formatCode="General">
                  <c:v>-3.0677181907842299E-2</c:v>
                </c:pt>
                <c:pt idx="6263" formatCode="General">
                  <c:v>-1.8841324164877701E-2</c:v>
                </c:pt>
                <c:pt idx="6264" formatCode="General">
                  <c:v>-7.1121954492865697E-3</c:v>
                </c:pt>
                <c:pt idx="6265" formatCode="General">
                  <c:v>4.5128841479372102E-3</c:v>
                </c:pt>
                <c:pt idx="6266" formatCode="General">
                  <c:v>1.6037095494070799E-2</c:v>
                </c:pt>
                <c:pt idx="6267" formatCode="General">
                  <c:v>2.74637346880056E-2</c:v>
                </c:pt>
                <c:pt idx="6268" formatCode="General">
                  <c:v>3.87961586204199E-2</c:v>
                </c:pt>
                <c:pt idx="6269" formatCode="General">
                  <c:v>5.0037708428517097E-2</c:v>
                </c:pt>
                <c:pt idx="6270" formatCode="General">
                  <c:v>6.1191319577775502E-2</c:v>
                </c:pt>
                <c:pt idx="6271" formatCode="General">
                  <c:v>7.2259461283269794E-2</c:v>
                </c:pt>
                <c:pt idx="6272" formatCode="General">
                  <c:v>8.32440213934552E-2</c:v>
                </c:pt>
                <c:pt idx="6273" formatCode="General">
                  <c:v>9.4146041513748696E-2</c:v>
                </c:pt>
                <c:pt idx="6274" formatCode="General">
                  <c:v>0.10496564863866099</c:v>
                </c:pt>
                <c:pt idx="6275" formatCode="General">
                  <c:v>0.11570202887933401</c:v>
                </c:pt>
                <c:pt idx="6276" formatCode="General">
                  <c:v>0.12635327282041101</c:v>
                </c:pt>
                <c:pt idx="6277" formatCode="General">
                  <c:v>0.13691635486977799</c:v>
                </c:pt>
                <c:pt idx="6278" formatCode="General">
                  <c:v>0.147387205890043</c:v>
                </c:pt>
                <c:pt idx="6279" formatCode="General">
                  <c:v>0.157760596769289</c:v>
                </c:pt>
                <c:pt idx="6280" formatCode="General">
                  <c:v>0.16803020652914699</c:v>
                </c:pt>
                <c:pt idx="6281" formatCode="General">
                  <c:v>0.17818879415327901</c:v>
                </c:pt>
                <c:pt idx="6282" formatCode="General">
                  <c:v>0.188228329528358</c:v>
                </c:pt>
                <c:pt idx="6283" formatCode="General">
                  <c:v>0.19814001991470301</c:v>
                </c:pt>
                <c:pt idx="6284" formatCode="General">
                  <c:v>0.207914463535013</c:v>
                </c:pt>
                <c:pt idx="6285" formatCode="General">
                  <c:v>0.217541988509657</c:v>
                </c:pt>
                <c:pt idx="6286" formatCode="General">
                  <c:v>0.227012833593212</c:v>
                </c:pt>
                <c:pt idx="6287" formatCode="General">
                  <c:v>0.236317296999387</c:v>
                </c:pt>
                <c:pt idx="6288" formatCode="General">
                  <c:v>0.24544593863092001</c:v>
                </c:pt>
                <c:pt idx="6289" formatCode="General">
                  <c:v>0.254389886043205</c:v>
                </c:pt>
                <c:pt idx="6290" formatCode="General">
                  <c:v>0.26314111576224702</c:v>
                </c:pt>
                <c:pt idx="6291" formatCode="General">
                  <c:v>0.27169254485495897</c:v>
                </c:pt>
                <c:pt idx="6292" formatCode="General">
                  <c:v>0.28003835557058698</c:v>
                </c:pt>
                <c:pt idx="6293" formatCode="General">
                  <c:v>0.28817423659249702</c:v>
                </c:pt>
                <c:pt idx="6294" formatCode="General">
                  <c:v>0.29609736593875502</c:v>
                </c:pt>
                <c:pt idx="6295" formatCode="General">
                  <c:v>0.30380671887046701</c:v>
                </c:pt>
                <c:pt idx="6296" formatCode="General">
                  <c:v>0.31130319567304299</c:v>
                </c:pt>
                <c:pt idx="6297" formatCode="General">
                  <c:v>0.31858957400462501</c:v>
                </c:pt>
                <c:pt idx="6298" formatCode="General">
                  <c:v>0.32567062603254598</c:v>
                </c:pt>
                <c:pt idx="6299" formatCode="General">
                  <c:v>0.33255305617582998</c:v>
                </c:pt>
                <c:pt idx="6300" formatCode="General">
                  <c:v>0.339245546944903</c:v>
                </c:pt>
                <c:pt idx="6301" formatCode="General">
                  <c:v>0.34575865709411602</c:v>
                </c:pt>
                <c:pt idx="6302" formatCode="General">
                  <c:v>0.352104522465646</c:v>
                </c:pt>
                <c:pt idx="6303" formatCode="General">
                  <c:v>0.35829684941762102</c:v>
                </c:pt>
                <c:pt idx="6304" formatCode="General">
                  <c:v>0.36435069215052501</c:v>
                </c:pt>
                <c:pt idx="6305" formatCode="General">
                  <c:v>0.37028208255962802</c:v>
                </c:pt>
                <c:pt idx="6306" formatCode="General">
                  <c:v>0.37610779980422099</c:v>
                </c:pt>
                <c:pt idx="6307" formatCode="General">
                  <c:v>0.38184495741397401</c:v>
                </c:pt>
                <c:pt idx="6308" formatCode="General">
                  <c:v>0.38751128847293498</c:v>
                </c:pt>
                <c:pt idx="6309" formatCode="General">
                  <c:v>0.39312375176463099</c:v>
                </c:pt>
                <c:pt idx="6310" formatCode="General">
                  <c:v>0.39869852472225498</c:v>
                </c:pt>
                <c:pt idx="6311" formatCode="General">
                  <c:v>0.40425144104205601</c:v>
                </c:pt>
                <c:pt idx="6312" formatCode="General">
                  <c:v>0.40979665619357902</c:v>
                </c:pt>
                <c:pt idx="6313" formatCode="General">
                  <c:v>0.415346351435669</c:v>
                </c:pt>
                <c:pt idx="6314" formatCode="General">
                  <c:v>0.42091063353873998</c:v>
                </c:pt>
                <c:pt idx="6315" formatCode="General">
                  <c:v>0.42649754676902701</c:v>
                </c:pt>
                <c:pt idx="6316" formatCode="General">
                  <c:v>0.43211303373453502</c:v>
                </c:pt>
                <c:pt idx="6317" formatCode="General">
                  <c:v>0.43775982656156598</c:v>
                </c:pt>
                <c:pt idx="6318" formatCode="General">
                  <c:v>0.443436919638168</c:v>
                </c:pt>
                <c:pt idx="6319" formatCode="General">
                  <c:v>0.44914033595203301</c:v>
                </c:pt>
                <c:pt idx="6320" formatCode="General">
                  <c:v>0.45486298087792898</c:v>
                </c:pt>
                <c:pt idx="6321" formatCode="General">
                  <c:v>0.46059492102927602</c:v>
                </c:pt>
                <c:pt idx="6322" formatCode="General">
                  <c:v>0.46632263644516903</c:v>
                </c:pt>
                <c:pt idx="6323" formatCode="General">
                  <c:v>0.47202891983415901</c:v>
                </c:pt>
                <c:pt idx="6324" formatCode="General">
                  <c:v>0.47769445726326898</c:v>
                </c:pt>
                <c:pt idx="6325" formatCode="General">
                  <c:v>0.483296798555997</c:v>
                </c:pt>
                <c:pt idx="6326" formatCode="General">
                  <c:v>0.48881029346200999</c:v>
                </c:pt>
                <c:pt idx="6327" formatCode="General">
                  <c:v>0.49420783431401299</c:v>
                </c:pt>
                <c:pt idx="6328" formatCode="General">
                  <c:v>0.49946047471223398</c:v>
                </c:pt>
                <c:pt idx="6329" formatCode="General">
                  <c:v>0.50453738641568602</c:v>
                </c:pt>
                <c:pt idx="6330" formatCode="General">
                  <c:v>0.50940652416945198</c:v>
                </c:pt>
                <c:pt idx="6331" formatCode="General">
                  <c:v>0.51403590662035603</c:v>
                </c:pt>
                <c:pt idx="6332" formatCode="General">
                  <c:v>0.51839418162251305</c:v>
                </c:pt>
                <c:pt idx="6333" formatCode="General">
                  <c:v>0.52244949845483901</c:v>
                </c:pt>
                <c:pt idx="6334" formatCode="General">
                  <c:v>0.52617100433012898</c:v>
                </c:pt>
                <c:pt idx="6335" formatCode="General">
                  <c:v>0.52952998140208796</c:v>
                </c:pt>
                <c:pt idx="6336" formatCode="General">
                  <c:v>0.53249948233414401</c:v>
                </c:pt>
                <c:pt idx="6337" formatCode="General">
                  <c:v>0.53505514715515001</c:v>
                </c:pt>
                <c:pt idx="6338" formatCode="General">
                  <c:v>0.53717541823181303</c:v>
                </c:pt>
                <c:pt idx="6339" formatCode="General">
                  <c:v>0.53884215526581603</c:v>
                </c:pt>
                <c:pt idx="6340" formatCode="General">
                  <c:v>0.54004096818236103</c:v>
                </c:pt>
                <c:pt idx="6341" formatCode="General">
                  <c:v>0.54076132650462205</c:v>
                </c:pt>
                <c:pt idx="6342" formatCode="General">
                  <c:v>0.540996948976184</c:v>
                </c:pt>
                <c:pt idx="6343" formatCode="General">
                  <c:v>0.54074595436250805</c:v>
                </c:pt>
                <c:pt idx="6344" formatCode="General">
                  <c:v>0.54001079115933304</c:v>
                </c:pt>
                <c:pt idx="6345" formatCode="General">
                  <c:v>0.53879834940453697</c:v>
                </c:pt>
                <c:pt idx="6346" formatCode="General">
                  <c:v>0.53711990675368904</c:v>
                </c:pt>
                <c:pt idx="6347" formatCode="General">
                  <c:v>0.53499097878731405</c:v>
                </c:pt>
                <c:pt idx="6348" formatCode="General">
                  <c:v>0.53243104515050499</c:v>
                </c:pt>
                <c:pt idx="6349" formatCode="General">
                  <c:v>0.52946320081399401</c:v>
                </c:pt>
                <c:pt idx="6350" formatCode="General">
                  <c:v>0.52611372904363995</c:v>
                </c:pt>
                <c:pt idx="6351" formatCode="General">
                  <c:v>0.522412267273342</c:v>
                </c:pt>
                <c:pt idx="6352" formatCode="General">
                  <c:v>0.51839060791486302</c:v>
                </c:pt>
                <c:pt idx="6353" formatCode="General">
                  <c:v>0.514082749230513</c:v>
                </c:pt>
                <c:pt idx="6354" formatCode="General">
                  <c:v>0.509524306922708</c:v>
                </c:pt>
                <c:pt idx="6355" formatCode="General">
                  <c:v>0.504750628227152</c:v>
                </c:pt>
                <c:pt idx="6356" formatCode="General">
                  <c:v>0.49979760843496202</c:v>
                </c:pt>
                <c:pt idx="6357" formatCode="General">
                  <c:v>0.494700682284265</c:v>
                </c:pt>
                <c:pt idx="6358" formatCode="General">
                  <c:v>0.48949467613697301</c:v>
                </c:pt>
                <c:pt idx="6359" formatCode="General">
                  <c:v>0.48421278888941599</c:v>
                </c:pt>
                <c:pt idx="6360" formatCode="General">
                  <c:v>0.47888605555353497</c:v>
                </c:pt>
                <c:pt idx="6361" formatCode="General">
                  <c:v>0.47354294602728803</c:v>
                </c:pt>
                <c:pt idx="6362" formatCode="General">
                  <c:v>0.46820797682047299</c:v>
                </c:pt>
                <c:pt idx="6363" formatCode="General">
                  <c:v>0.462902100947161</c:v>
                </c:pt>
                <c:pt idx="6364" formatCode="General">
                  <c:v>0.45764273133841399</c:v>
                </c:pt>
                <c:pt idx="6365" formatCode="General">
                  <c:v>0.45244275630467201</c:v>
                </c:pt>
                <c:pt idx="6366" formatCode="General">
                  <c:v>0.44731068030114601</c:v>
                </c:pt>
                <c:pt idx="6367" formatCode="General">
                  <c:v>0.442250915044896</c:v>
                </c:pt>
                <c:pt idx="6368" formatCode="General">
                  <c:v>0.43726255047515999</c:v>
                </c:pt>
                <c:pt idx="6369" formatCode="General">
                  <c:v>0.43234030920956001</c:v>
                </c:pt>
                <c:pt idx="6370" formatCode="General">
                  <c:v>0.42747465209901298</c:v>
                </c:pt>
                <c:pt idx="6371" formatCode="General">
                  <c:v>0.42265130383646898</c:v>
                </c:pt>
                <c:pt idx="6372" formatCode="General">
                  <c:v>0.41785197794965201</c:v>
                </c:pt>
                <c:pt idx="6373" formatCode="General">
                  <c:v>0.41305526038997598</c:v>
                </c:pt>
                <c:pt idx="6374" formatCode="General">
                  <c:v>0.40823687701878603</c:v>
                </c:pt>
                <c:pt idx="6375" formatCode="General">
                  <c:v>0.40336944083858001</c:v>
                </c:pt>
                <c:pt idx="6376" formatCode="General">
                  <c:v>0.398423736723379</c:v>
                </c:pt>
                <c:pt idx="6377" formatCode="General">
                  <c:v>0.39336861152234798</c:v>
                </c:pt>
                <c:pt idx="6378" formatCode="General">
                  <c:v>0.38817230425004401</c:v>
                </c:pt>
                <c:pt idx="6379" formatCode="General">
                  <c:v>0.38280331730734302</c:v>
                </c:pt>
                <c:pt idx="6380" formatCode="General">
                  <c:v>0.37723013444603498</c:v>
                </c:pt>
                <c:pt idx="6381" formatCode="General">
                  <c:v>0.37142342392313199</c:v>
                </c:pt>
                <c:pt idx="6382" formatCode="General">
                  <c:v>0.36535504530614199</c:v>
                </c:pt>
                <c:pt idx="6383" formatCode="General">
                  <c:v>0.35899848218220798</c:v>
                </c:pt>
                <c:pt idx="6384" formatCode="General">
                  <c:v>0.352331504851635</c:v>
                </c:pt>
                <c:pt idx="6385" formatCode="General">
                  <c:v>0.34533546815809701</c:v>
                </c:pt>
                <c:pt idx="6386" formatCode="General">
                  <c:v>0.33799484507830002</c:v>
                </c:pt>
                <c:pt idx="6387" formatCode="General">
                  <c:v>0.33029944299103298</c:v>
                </c:pt>
                <c:pt idx="6388" formatCode="General">
                  <c:v>0.32224399551499699</c:v>
                </c:pt>
                <c:pt idx="6389" formatCode="General">
                  <c:v>0.31382839431937798</c:v>
                </c:pt>
                <c:pt idx="6390" formatCode="General">
                  <c:v>0.30505791645795999</c:v>
                </c:pt>
                <c:pt idx="6391" formatCode="General">
                  <c:v>0.29594277282057702</c:v>
                </c:pt>
                <c:pt idx="6392" formatCode="General">
                  <c:v>0.28649866530699902</c:v>
                </c:pt>
                <c:pt idx="6393" formatCode="General">
                  <c:v>0.276746705864094</c:v>
                </c:pt>
                <c:pt idx="6394" formatCode="General">
                  <c:v>0.26671271077920899</c:v>
                </c:pt>
                <c:pt idx="6395" formatCode="General">
                  <c:v>0.256427506397578</c:v>
                </c:pt>
                <c:pt idx="6396" formatCode="General">
                  <c:v>0.24592709974881199</c:v>
                </c:pt>
                <c:pt idx="6397" formatCode="General">
                  <c:v>0.23525013180558799</c:v>
                </c:pt>
                <c:pt idx="6398" formatCode="General">
                  <c:v>0.224438898930966</c:v>
                </c:pt>
                <c:pt idx="6399" formatCode="General">
                  <c:v>0.21353850659517901</c:v>
                </c:pt>
                <c:pt idx="6400" formatCode="General">
                  <c:v>0.202595353772131</c:v>
                </c:pt>
                <c:pt idx="6401" formatCode="General">
                  <c:v>0.19165826091909299</c:v>
                </c:pt>
                <c:pt idx="6402" formatCode="General">
                  <c:v>0.180776022124777</c:v>
                </c:pt>
                <c:pt idx="6403" formatCode="General">
                  <c:v>0.169996867918183</c:v>
                </c:pt>
                <c:pt idx="6404" formatCode="General">
                  <c:v>0.15936826307938301</c:v>
                </c:pt>
                <c:pt idx="6405" formatCode="General">
                  <c:v>0.14893569042076499</c:v>
                </c:pt>
                <c:pt idx="6406" formatCode="General">
                  <c:v>0.13874254402855299</c:v>
                </c:pt>
                <c:pt idx="6407" formatCode="General">
                  <c:v>0.128829075908067</c:v>
                </c:pt>
                <c:pt idx="6408" formatCode="General">
                  <c:v>0.119231334666676</c:v>
                </c:pt>
                <c:pt idx="6409" formatCode="General">
                  <c:v>0.10998035022597299</c:v>
                </c:pt>
                <c:pt idx="6410" formatCode="General">
                  <c:v>0.101102594737738</c:v>
                </c:pt>
                <c:pt idx="6411" formatCode="General">
                  <c:v>9.2619528899522505E-2</c:v>
                </c:pt>
                <c:pt idx="6412" formatCode="General">
                  <c:v>8.45465772434153E-2</c:v>
                </c:pt>
                <c:pt idx="6413" formatCode="General">
                  <c:v>7.68927747915224E-2</c:v>
                </c:pt>
                <c:pt idx="6414" formatCode="General">
                  <c:v>6.9660628669754601E-2</c:v>
                </c:pt>
                <c:pt idx="6415" formatCode="General">
                  <c:v>6.2846207540624005E-2</c:v>
                </c:pt>
                <c:pt idx="6416" formatCode="General">
                  <c:v>5.6439859551827197E-2</c:v>
                </c:pt>
                <c:pt idx="6417" formatCode="General">
                  <c:v>5.0425880599910697E-2</c:v>
                </c:pt>
                <c:pt idx="6418" formatCode="General">
                  <c:v>4.4781734410555003E-2</c:v>
                </c:pt>
                <c:pt idx="6419" formatCode="General">
                  <c:v>3.9479861755544597E-2</c:v>
                </c:pt>
                <c:pt idx="6420" formatCode="General">
                  <c:v>3.4487763267612999E-2</c:v>
                </c:pt>
                <c:pt idx="6421" formatCode="General">
                  <c:v>2.9767824578592901E-2</c:v>
                </c:pt>
                <c:pt idx="6422" formatCode="General">
                  <c:v>2.52785378140747E-2</c:v>
                </c:pt>
                <c:pt idx="6423" formatCode="General">
                  <c:v>2.0975075025143199E-2</c:v>
                </c:pt>
                <c:pt idx="6424" formatCode="General">
                  <c:v>1.6810000347806001E-2</c:v>
                </c:pt>
                <c:pt idx="6425" formatCode="General">
                  <c:v>1.27340275263596E-2</c:v>
                </c:pt>
                <c:pt idx="6426" formatCode="General">
                  <c:v>8.6968486334478203E-3</c:v>
                </c:pt>
                <c:pt idx="6427" formatCode="General">
                  <c:v>4.6479040777484201E-3</c:v>
                </c:pt>
                <c:pt idx="6428" formatCode="General">
                  <c:v>5.3724194651282703E-4</c:v>
                </c:pt>
                <c:pt idx="6429" formatCode="General">
                  <c:v>-3.68365111569021E-3</c:v>
                </c:pt>
                <c:pt idx="6430" formatCode="General">
                  <c:v>-8.0610205788106404E-3</c:v>
                </c:pt>
                <c:pt idx="6431" formatCode="General">
                  <c:v>-1.26381290080981E-2</c:v>
                </c:pt>
                <c:pt idx="6432" formatCode="General">
                  <c:v>-1.7454475495198001E-2</c:v>
                </c:pt>
                <c:pt idx="6433" formatCode="General">
                  <c:v>-2.25452044062101E-2</c:v>
                </c:pt>
                <c:pt idx="6434" formatCode="General">
                  <c:v>-2.7940532059097401E-2</c:v>
                </c:pt>
                <c:pt idx="6435" formatCode="General">
                  <c:v>-3.3665234543723603E-2</c:v>
                </c:pt>
                <c:pt idx="6436" formatCode="General">
                  <c:v>-3.9738278174255098E-2</c:v>
                </c:pt>
                <c:pt idx="6437" formatCode="General">
                  <c:v>-4.6172407120522299E-2</c:v>
                </c:pt>
                <c:pt idx="6438" formatCode="General">
                  <c:v>-5.2973992803158503E-2</c:v>
                </c:pt>
                <c:pt idx="6439" formatCode="General">
                  <c:v>-6.0142890526648299E-2</c:v>
                </c:pt>
                <c:pt idx="6440" formatCode="General">
                  <c:v>-6.7672473781012904E-2</c:v>
                </c:pt>
                <c:pt idx="6441" formatCode="General">
                  <c:v>-7.5549788980180402E-2</c:v>
                </c:pt>
                <c:pt idx="6442" formatCode="General">
                  <c:v>-8.3755610044193907E-2</c:v>
                </c:pt>
                <c:pt idx="6443" formatCode="General">
                  <c:v>-9.2264903400185505E-2</c:v>
                </c:pt>
                <c:pt idx="6444" formatCode="General">
                  <c:v>-0.10104723786670899</c:v>
                </c:pt>
                <c:pt idx="6445" formatCode="General">
                  <c:v>-0.110067227400948</c:v>
                </c:pt>
                <c:pt idx="6446" formatCode="General">
                  <c:v>-0.11928506827407299</c:v>
                </c:pt>
                <c:pt idx="6447" formatCode="General">
                  <c:v>-0.12865712332533999</c:v>
                </c:pt>
                <c:pt idx="6448" formatCode="General">
                  <c:v>-0.13813683452835099</c:v>
                </c:pt>
                <c:pt idx="6449" formatCode="General">
                  <c:v>-0.147675361692994</c:v>
                </c:pt>
                <c:pt idx="6450" formatCode="General">
                  <c:v>-0.15722227579842901</c:v>
                </c:pt>
                <c:pt idx="6451" formatCode="General">
                  <c:v>-0.16672653511323801</c:v>
                </c:pt>
                <c:pt idx="6452" formatCode="General">
                  <c:v>-0.176137189023615</c:v>
                </c:pt>
                <c:pt idx="6453" formatCode="General">
                  <c:v>-0.18540414046337</c:v>
                </c:pt>
                <c:pt idx="6454" formatCode="General">
                  <c:v>-0.194479042046103</c:v>
                </c:pt>
                <c:pt idx="6455" formatCode="General">
                  <c:v>-0.20331602890968001</c:v>
                </c:pt>
                <c:pt idx="6456" formatCode="General">
                  <c:v>-0.21187236902918299</c:v>
                </c:pt>
                <c:pt idx="6457" formatCode="General">
                  <c:v>-0.22010914599994999</c:v>
                </c:pt>
                <c:pt idx="6458" formatCode="General">
                  <c:v>-0.227991861116564</c:v>
                </c:pt>
                <c:pt idx="6459" formatCode="General">
                  <c:v>-0.23549089702527601</c:v>
                </c:pt>
                <c:pt idx="6460" formatCode="General">
                  <c:v>-0.24258204273568501</c:v>
                </c:pt>
                <c:pt idx="6461" formatCode="General">
                  <c:v>-0.249246758731061</c:v>
                </c:pt>
                <c:pt idx="6462" formatCode="General">
                  <c:v>-0.25547227473383899</c:v>
                </c:pt>
                <c:pt idx="6463" formatCode="General">
                  <c:v>-0.26125224115323697</c:v>
                </c:pt>
                <c:pt idx="6464" formatCode="General">
                  <c:v>-0.2665865178897</c:v>
                </c:pt>
                <c:pt idx="6465" formatCode="General">
                  <c:v>-0.271480382098095</c:v>
                </c:pt>
                <c:pt idx="6466" formatCode="General">
                  <c:v>-0.27594522019071999</c:v>
                </c:pt>
                <c:pt idx="6467" formatCode="General">
                  <c:v>-0.27999883574608098</c:v>
                </c:pt>
                <c:pt idx="6468" formatCode="General">
                  <c:v>-0.28366392239802402</c:v>
                </c:pt>
                <c:pt idx="6469" formatCode="General">
                  <c:v>-0.28696746720374</c:v>
                </c:pt>
                <c:pt idx="6470" formatCode="General">
                  <c:v>-0.28994089624748498</c:v>
                </c:pt>
                <c:pt idx="6471" formatCode="General">
                  <c:v>-0.292620242141648</c:v>
                </c:pt>
                <c:pt idx="6472" formatCode="General">
                  <c:v>-0.29504550604518998</c:v>
                </c:pt>
                <c:pt idx="6473" formatCode="General">
                  <c:v>-0.29725789005731601</c:v>
                </c:pt>
                <c:pt idx="6474" formatCode="General">
                  <c:v>-0.29930077283556</c:v>
                </c:pt>
                <c:pt idx="6475" formatCode="General">
                  <c:v>-0.30121940094128302</c:v>
                </c:pt>
                <c:pt idx="6476" formatCode="General">
                  <c:v>-0.30305877577356199</c:v>
                </c:pt>
                <c:pt idx="6477" formatCode="General">
                  <c:v>-0.30486374316350301</c:v>
                </c:pt>
                <c:pt idx="6478" formatCode="General">
                  <c:v>-0.30667826186731501</c:v>
                </c:pt>
                <c:pt idx="6479" formatCode="General">
                  <c:v>-0.30854461678206702</c:v>
                </c:pt>
                <c:pt idx="6480" formatCode="General">
                  <c:v>-0.31050230638668003</c:v>
                </c:pt>
                <c:pt idx="6481" formatCode="General">
                  <c:v>-0.31258858592440603</c:v>
                </c:pt>
                <c:pt idx="6482" formatCode="General">
                  <c:v>-0.31483705902569897</c:v>
                </c:pt>
                <c:pt idx="6483" formatCode="General">
                  <c:v>-0.31727676625576301</c:v>
                </c:pt>
                <c:pt idx="6484" formatCode="General">
                  <c:v>-0.31993264528920301</c:v>
                </c:pt>
                <c:pt idx="6485" formatCode="General">
                  <c:v>-0.32282506888055301</c:v>
                </c:pt>
                <c:pt idx="6486" formatCode="General">
                  <c:v>-0.32596934683766399</c:v>
                </c:pt>
                <c:pt idx="6487" formatCode="General">
                  <c:v>-0.32937489138075099</c:v>
                </c:pt>
                <c:pt idx="6488" formatCode="General">
                  <c:v>-0.33304609415741798</c:v>
                </c:pt>
                <c:pt idx="6489" formatCode="General">
                  <c:v>-0.336981891688591</c:v>
                </c:pt>
                <c:pt idx="6490" formatCode="General">
                  <c:v>-0.34117627579592902</c:v>
                </c:pt>
                <c:pt idx="6491" formatCode="General">
                  <c:v>-0.345617887468748</c:v>
                </c:pt>
                <c:pt idx="6492" formatCode="General">
                  <c:v>-0.35028969005993998</c:v>
                </c:pt>
                <c:pt idx="6493" formatCode="General">
                  <c:v>-0.35517090957658098</c:v>
                </c:pt>
                <c:pt idx="6494" formatCode="General">
                  <c:v>-0.36023635942063598</c:v>
                </c:pt>
                <c:pt idx="6495" formatCode="General">
                  <c:v>-0.36545616720625901</c:v>
                </c:pt>
                <c:pt idx="6496" formatCode="General">
                  <c:v>-0.37079728692005498</c:v>
                </c:pt>
                <c:pt idx="6497" formatCode="General">
                  <c:v>-0.37622401446999998</c:v>
                </c:pt>
                <c:pt idx="6498" formatCode="General">
                  <c:v>-0.38169782342687902</c:v>
                </c:pt>
                <c:pt idx="6499" formatCode="General">
                  <c:v>-0.387178295500541</c:v>
                </c:pt>
                <c:pt idx="6500" formatCode="General">
                  <c:v>-0.39262404509857002</c:v>
                </c:pt>
                <c:pt idx="6501" formatCode="General">
                  <c:v>-0.39799255533862898</c:v>
                </c:pt>
                <c:pt idx="6502" formatCode="General">
                  <c:v>-0.40324151161608102</c:v>
                </c:pt>
                <c:pt idx="6503" formatCode="General">
                  <c:v>-0.40832954804029398</c:v>
                </c:pt>
                <c:pt idx="6504" formatCode="General">
                  <c:v>-0.41321523726405102</c:v>
                </c:pt>
                <c:pt idx="6505" formatCode="General">
                  <c:v>-0.41785870953257698</c:v>
                </c:pt>
                <c:pt idx="6506" formatCode="General">
                  <c:v>-0.422222807602332</c:v>
                </c:pt>
                <c:pt idx="6507" formatCode="General">
                  <c:v>-0.426272346152124</c:v>
                </c:pt>
                <c:pt idx="6508" formatCode="General">
                  <c:v>-0.42997431201259201</c:v>
                </c:pt>
                <c:pt idx="6509" formatCode="General">
                  <c:v>-0.43329926578547201</c:v>
                </c:pt>
                <c:pt idx="6510" formatCode="General">
                  <c:v>-0.43622197718526401</c:v>
                </c:pt>
                <c:pt idx="6511" formatCode="General">
                  <c:v>-0.43871978215747198</c:v>
                </c:pt>
                <c:pt idx="6512" formatCode="General">
                  <c:v>-0.44077396653972201</c:v>
                </c:pt>
                <c:pt idx="6513" formatCode="General">
                  <c:v>-0.442370219959418</c:v>
                </c:pt>
                <c:pt idx="6514" formatCode="General">
                  <c:v>-0.44349723914281203</c:v>
                </c:pt>
                <c:pt idx="6515" formatCode="General">
                  <c:v>-0.44414796799787598</c:v>
                </c:pt>
                <c:pt idx="6516" formatCode="General">
                  <c:v>-0.44431981130945702</c:v>
                </c:pt>
                <c:pt idx="6517" formatCode="General">
                  <c:v>-0.44401361590025101</c:v>
                </c:pt>
                <c:pt idx="6518" formatCode="General">
                  <c:v>-0.44323408121290497</c:v>
                </c:pt>
                <c:pt idx="6519" formatCode="General">
                  <c:v>-0.44198919569332401</c:v>
                </c:pt>
                <c:pt idx="6520" formatCode="General">
                  <c:v>-0.44028959240534599</c:v>
                </c:pt>
                <c:pt idx="6521" formatCode="General">
                  <c:v>-0.43814959752542998</c:v>
                </c:pt>
                <c:pt idx="6522" formatCode="General">
                  <c:v>-0.43558660711703001</c:v>
                </c:pt>
                <c:pt idx="6523" formatCode="General">
                  <c:v>-0.43261974913651402</c:v>
                </c:pt>
                <c:pt idx="6524" formatCode="General">
                  <c:v>-0.42926974400210699</c:v>
                </c:pt>
                <c:pt idx="6525" formatCode="General">
                  <c:v>-0.4255600424057</c:v>
                </c:pt>
                <c:pt idx="6526" formatCode="General">
                  <c:v>-0.42151622713259901</c:v>
                </c:pt>
                <c:pt idx="6527" formatCode="General">
                  <c:v>-0.41716415947298702</c:v>
                </c:pt>
                <c:pt idx="6528" formatCode="General">
                  <c:v>-0.412529878728365</c:v>
                </c:pt>
                <c:pt idx="6529" formatCode="General">
                  <c:v>-0.407640826749746</c:v>
                </c:pt>
                <c:pt idx="6530" formatCode="General">
                  <c:v>-0.402524884352229</c:v>
                </c:pt>
                <c:pt idx="6531" formatCode="General">
                  <c:v>-0.39720936684423502</c:v>
                </c:pt>
                <c:pt idx="6532" formatCode="General">
                  <c:v>-0.39172225026424701</c:v>
                </c:pt>
                <c:pt idx="6533" formatCode="General">
                  <c:v>-0.38609133647261501</c:v>
                </c:pt>
                <c:pt idx="6534" formatCode="General">
                  <c:v>-0.38034278119957698</c:v>
                </c:pt>
                <c:pt idx="6535" formatCode="General">
                  <c:v>-0.37450242253951899</c:v>
                </c:pt>
                <c:pt idx="6536" formatCode="General">
                  <c:v>-0.36859521889576302</c:v>
                </c:pt>
                <c:pt idx="6537" formatCode="General">
                  <c:v>-0.36264508925496702</c:v>
                </c:pt>
                <c:pt idx="6538" formatCode="General">
                  <c:v>-0.35667539575688201</c:v>
                </c:pt>
                <c:pt idx="6539" formatCode="General">
                  <c:v>-0.35070837983650299</c:v>
                </c:pt>
                <c:pt idx="6540" formatCode="General">
                  <c:v>-0.34476509014682899</c:v>
                </c:pt>
                <c:pt idx="6541" formatCode="General">
                  <c:v>-0.33886535797039102</c:v>
                </c:pt>
                <c:pt idx="6542" formatCode="General">
                  <c:v>-0.33302726480409101</c:v>
                </c:pt>
                <c:pt idx="6543" formatCode="General">
                  <c:v>-0.32726722094459798</c:v>
                </c:pt>
                <c:pt idx="6544" formatCode="General">
                  <c:v>-0.32160073512923498</c:v>
                </c:pt>
                <c:pt idx="6545" formatCode="General">
                  <c:v>-0.31604258418681302</c:v>
                </c:pt>
                <c:pt idx="6546" formatCode="General">
                  <c:v>-0.31060582559878103</c:v>
                </c:pt>
                <c:pt idx="6547" formatCode="General">
                  <c:v>-0.30530195202888699</c:v>
                </c:pt>
                <c:pt idx="6548" formatCode="General">
                  <c:v>-0.30014211534652302</c:v>
                </c:pt>
                <c:pt idx="6549" formatCode="General">
                  <c:v>-0.29513523898233401</c:v>
                </c:pt>
                <c:pt idx="6550" formatCode="General">
                  <c:v>-0.29028913174202797</c:v>
                </c:pt>
                <c:pt idx="6551" formatCode="General">
                  <c:v>-0.28561078311738503</c:v>
                </c:pt>
                <c:pt idx="6552" formatCode="General">
                  <c:v>-0.28110489997437799</c:v>
                </c:pt>
                <c:pt idx="6553" formatCode="General">
                  <c:v>-0.276775124660262</c:v>
                </c:pt>
                <c:pt idx="6554" formatCode="General">
                  <c:v>-0.27262387228004298</c:v>
                </c:pt>
                <c:pt idx="6555" formatCode="General">
                  <c:v>-0.26865245751235001</c:v>
                </c:pt>
                <c:pt idx="6556" formatCode="General">
                  <c:v>-0.26486012930115899</c:v>
                </c:pt>
                <c:pt idx="6557" formatCode="General">
                  <c:v>-0.26124376121533899</c:v>
                </c:pt>
                <c:pt idx="6558" formatCode="General">
                  <c:v>-0.25779973899958297</c:v>
                </c:pt>
                <c:pt idx="6559" formatCode="General">
                  <c:v>-0.25452270296333801</c:v>
                </c:pt>
                <c:pt idx="6560" formatCode="General">
                  <c:v>-0.25140508026158298</c:v>
                </c:pt>
                <c:pt idx="6561" formatCode="General">
                  <c:v>-0.24843792638714901</c:v>
                </c:pt>
                <c:pt idx="6562" formatCode="General">
                  <c:v>-0.24561062442763701</c:v>
                </c:pt>
                <c:pt idx="6563" formatCode="General">
                  <c:v>-0.24291005397370199</c:v>
                </c:pt>
                <c:pt idx="6564" formatCode="General">
                  <c:v>-0.24032144281279899</c:v>
                </c:pt>
                <c:pt idx="6565" formatCode="General">
                  <c:v>-0.23782927647863</c:v>
                </c:pt>
                <c:pt idx="6566" formatCode="General">
                  <c:v>-0.23541541393497301</c:v>
                </c:pt>
                <c:pt idx="6567" formatCode="General">
                  <c:v>-0.233059786793122</c:v>
                </c:pt>
                <c:pt idx="6568" formatCode="General">
                  <c:v>-0.23074083998909201</c:v>
                </c:pt>
                <c:pt idx="6569" formatCode="General">
                  <c:v>-0.22843543163566399</c:v>
                </c:pt>
                <c:pt idx="6570" formatCode="General">
                  <c:v>-0.226119702653021</c:v>
                </c:pt>
                <c:pt idx="6571" formatCode="General">
                  <c:v>-0.22376840682642901</c:v>
                </c:pt>
                <c:pt idx="6572" formatCode="General">
                  <c:v>-0.221355159123335</c:v>
                </c:pt>
                <c:pt idx="6573" formatCode="General">
                  <c:v>-0.21885281258117001</c:v>
                </c:pt>
                <c:pt idx="6574" formatCode="General">
                  <c:v>-0.21623335016332701</c:v>
                </c:pt>
                <c:pt idx="6575" formatCode="General">
                  <c:v>-0.21346928262322401</c:v>
                </c:pt>
                <c:pt idx="6576" formatCode="General">
                  <c:v>-0.210532681862175</c:v>
                </c:pt>
                <c:pt idx="6577" formatCode="General">
                  <c:v>-0.20739554074279401</c:v>
                </c:pt>
                <c:pt idx="6578" formatCode="General">
                  <c:v>-0.20403077409213199</c:v>
                </c:pt>
                <c:pt idx="6579" formatCode="General">
                  <c:v>-0.20041205120262801</c:v>
                </c:pt>
                <c:pt idx="6580" formatCode="General">
                  <c:v>-0.19651429628113001</c:v>
                </c:pt>
                <c:pt idx="6581" formatCode="General">
                  <c:v>-0.19231379405643501</c:v>
                </c:pt>
                <c:pt idx="6582" formatCode="General">
                  <c:v>-0.18778859698792899</c:v>
                </c:pt>
                <c:pt idx="6583" formatCode="General">
                  <c:v>-0.18291885572267599</c:v>
                </c:pt>
                <c:pt idx="6584" formatCode="General">
                  <c:v>-0.177686927971548</c:v>
                </c:pt>
                <c:pt idx="6585" formatCode="General">
                  <c:v>-0.17207775259878899</c:v>
                </c:pt>
                <c:pt idx="6586" formatCode="General">
                  <c:v>-0.16607907942664599</c:v>
                </c:pt>
                <c:pt idx="6587" formatCode="General">
                  <c:v>-0.159681572498242</c:v>
                </c:pt>
                <c:pt idx="6588" formatCode="General">
                  <c:v>-0.152879019681671</c:v>
                </c:pt>
                <c:pt idx="6589" formatCode="General">
                  <c:v>-0.14566848402767399</c:v>
                </c:pt>
                <c:pt idx="6590" formatCode="General">
                  <c:v>-0.13805023776737901</c:v>
                </c:pt>
                <c:pt idx="6591" formatCode="General">
                  <c:v>-0.13002789150025901</c:v>
                </c:pt>
                <c:pt idx="6592" formatCode="General">
                  <c:v>-0.12160846410134001</c:v>
                </c:pt>
                <c:pt idx="6593" formatCode="General">
                  <c:v>-0.1128022213016</c:v>
                </c:pt>
                <c:pt idx="6594" formatCode="General">
                  <c:v>-0.10362264031823</c:v>
                </c:pt>
                <c:pt idx="6595" formatCode="General">
                  <c:v>-9.4086275303662703E-2</c:v>
                </c:pt>
                <c:pt idx="6596" formatCode="General">
                  <c:v>-8.4212570102116094E-2</c:v>
                </c:pt>
                <c:pt idx="6597" formatCode="General">
                  <c:v>-7.4023661954489006E-2</c:v>
                </c:pt>
                <c:pt idx="6598" formatCode="General">
                  <c:v>-6.3544128990073903E-2</c:v>
                </c:pt>
                <c:pt idx="6599" formatCode="General">
                  <c:v>-5.2800714988329701E-2</c:v>
                </c:pt>
                <c:pt idx="6600" formatCode="General">
                  <c:v>-4.1822029422970301E-2</c:v>
                </c:pt>
                <c:pt idx="6601" formatCode="General">
                  <c:v>-3.0638218815610501E-2</c:v>
                </c:pt>
                <c:pt idx="6602" formatCode="General">
                  <c:v>-1.92806184034039E-2</c:v>
                </c:pt>
                <c:pt idx="6603" formatCode="General">
                  <c:v>-7.7813978945571599E-3</c:v>
                </c:pt>
                <c:pt idx="6604" formatCode="General">
                  <c:v>3.82680006302266E-3</c:v>
                </c:pt>
                <c:pt idx="6605" formatCode="General">
                  <c:v>1.5511226539074999E-2</c:v>
                </c:pt>
                <c:pt idx="6606" formatCode="General">
                  <c:v>2.7239394159850199E-2</c:v>
                </c:pt>
                <c:pt idx="6607" formatCode="General">
                  <c:v>3.89794263431954E-2</c:v>
                </c:pt>
                <c:pt idx="6608" formatCode="General">
                  <c:v>5.0700401675414099E-2</c:v>
                </c:pt>
                <c:pt idx="6609" formatCode="General">
                  <c:v>6.2372615666248001E-2</c:v>
                </c:pt>
                <c:pt idx="6610" formatCode="General">
                  <c:v>7.3967909286767705E-2</c:v>
                </c:pt>
                <c:pt idx="6611" formatCode="General">
                  <c:v>8.5459920310212906E-2</c:v>
                </c:pt>
                <c:pt idx="6612" formatCode="General">
                  <c:v>9.6824359546285502E-2</c:v>
                </c:pt>
                <c:pt idx="6613" formatCode="General">
                  <c:v>0.108039219816465</c:v>
                </c:pt>
                <c:pt idx="6614" formatCode="General">
                  <c:v>0.119084756640537</c:v>
                </c:pt>
                <c:pt idx="6615" formatCode="General">
                  <c:v>0.12994372592815501</c:v>
                </c:pt>
                <c:pt idx="6616" formatCode="General">
                  <c:v>0.14060147140318799</c:v>
                </c:pt>
                <c:pt idx="6617" formatCode="General">
                  <c:v>0.151045840452356</c:v>
                </c:pt>
                <c:pt idx="6618" formatCode="General">
                  <c:v>0.161267306191198</c:v>
                </c:pt>
                <c:pt idx="6619" formatCode="General">
                  <c:v>0.17125884521346199</c:v>
                </c:pt>
                <c:pt idx="6620" formatCode="General">
                  <c:v>0.18101580673981599</c:v>
                </c:pt>
                <c:pt idx="6621" formatCode="General">
                  <c:v>0.19053586268312001</c:v>
                </c:pt>
                <c:pt idx="6622" formatCode="General">
                  <c:v>0.19981876612479901</c:v>
                </c:pt>
                <c:pt idx="6623" formatCode="General">
                  <c:v>0.20886614221972499</c:v>
                </c:pt>
                <c:pt idx="6624" formatCode="General">
                  <c:v>0.21768137265099</c:v>
                </c:pt>
                <c:pt idx="6625" formatCode="General">
                  <c:v>0.226269263954021</c:v>
                </c:pt>
                <c:pt idx="6626" formatCode="General">
                  <c:v>0.23463575608742901</c:v>
                </c:pt>
                <c:pt idx="6627" formatCode="General">
                  <c:v>0.242787759252338</c:v>
                </c:pt>
                <c:pt idx="6628" formatCode="General">
                  <c:v>0.250732795730224</c:v>
                </c:pt>
                <c:pt idx="6629" formatCode="General">
                  <c:v>0.25847875924173103</c:v>
                </c:pt>
                <c:pt idx="6630" formatCode="General">
                  <c:v>0.26603365927364703</c:v>
                </c:pt>
                <c:pt idx="6631" formatCode="General">
                  <c:v>0.27340533513074</c:v>
                </c:pt>
                <c:pt idx="6632" formatCode="General">
                  <c:v>0.280601159153816</c:v>
                </c:pt>
                <c:pt idx="6633" formatCode="General">
                  <c:v>0.287627886984959</c:v>
                </c:pt>
                <c:pt idx="6634" formatCode="General">
                  <c:v>0.29449139356176901</c:v>
                </c:pt>
                <c:pt idx="6635" formatCode="General">
                  <c:v>0.30119640016912902</c:v>
                </c:pt>
                <c:pt idx="6636" formatCode="General">
                  <c:v>0.30774647261577598</c:v>
                </c:pt>
                <c:pt idx="6637" formatCode="General">
                  <c:v>0.31414386898695401</c:v>
                </c:pt>
                <c:pt idx="6638" formatCode="General">
                  <c:v>0.32038940300638302</c:v>
                </c:pt>
                <c:pt idx="6639" formatCode="General">
                  <c:v>0.32648231168999098</c:v>
                </c:pt>
                <c:pt idx="6640" formatCode="General">
                  <c:v>0.33242028133607099</c:v>
                </c:pt>
                <c:pt idx="6641" formatCode="General">
                  <c:v>0.338199520699143</c:v>
                </c:pt>
                <c:pt idx="6642" formatCode="General">
                  <c:v>0.34381465833826702</c:v>
                </c:pt>
                <c:pt idx="6643" formatCode="General">
                  <c:v>0.34925892501566702</c:v>
                </c:pt>
                <c:pt idx="6644" formatCode="General">
                  <c:v>0.35452417080144899</c:v>
                </c:pt>
                <c:pt idx="6645" formatCode="General">
                  <c:v>0.35960095426685401</c:v>
                </c:pt>
                <c:pt idx="6646" formatCode="General">
                  <c:v>0.36447886993137002</c:v>
                </c:pt>
                <c:pt idx="6647" formatCode="General">
                  <c:v>0.36914656576646099</c:v>
                </c:pt>
                <c:pt idx="6648" formatCode="General">
                  <c:v>0.37359185684332602</c:v>
                </c:pt>
                <c:pt idx="6649" formatCode="General">
                  <c:v>0.37780207214656297</c:v>
                </c:pt>
                <c:pt idx="6650" formatCode="General">
                  <c:v>0.381764195897701</c:v>
                </c:pt>
                <c:pt idx="6651" formatCode="General">
                  <c:v>0.385465093111376</c:v>
                </c:pt>
                <c:pt idx="6652" formatCode="General">
                  <c:v>0.38889182417047902</c:v>
                </c:pt>
                <c:pt idx="6653" formatCode="General">
                  <c:v>0.39203167804003197</c:v>
                </c:pt>
                <c:pt idx="6654" formatCode="General">
                  <c:v>0.394872487864315</c:v>
                </c:pt>
                <c:pt idx="6655" formatCode="General">
                  <c:v>0.397402887110408</c:v>
                </c:pt>
                <c:pt idx="6656" formatCode="General">
                  <c:v>0.399612354752925</c:v>
                </c:pt>
                <c:pt idx="6657" formatCode="General">
                  <c:v>0.40149144594808001</c:v>
                </c:pt>
                <c:pt idx="6658" formatCode="General">
                  <c:v>0.40303206455846202</c:v>
                </c:pt>
                <c:pt idx="6659" formatCode="General">
                  <c:v>0.40422762733276901</c:v>
                </c:pt>
                <c:pt idx="6660" formatCode="General">
                  <c:v>0.40507301095793902</c:v>
                </c:pt>
                <c:pt idx="6661" formatCode="General">
                  <c:v>0.40556468042493699</c:v>
                </c:pt>
                <c:pt idx="6662" formatCode="General">
                  <c:v>0.40570090608801102</c:v>
                </c:pt>
                <c:pt idx="6663" formatCode="General">
                  <c:v>0.40548172767242502</c:v>
                </c:pt>
                <c:pt idx="6664" formatCode="General">
                  <c:v>0.40490898252230501</c:v>
                </c:pt>
                <c:pt idx="6665" formatCode="General">
                  <c:v>0.40398646239396202</c:v>
                </c:pt>
                <c:pt idx="6666" formatCode="General">
                  <c:v>0.40271972595573102</c:v>
                </c:pt>
                <c:pt idx="6667" formatCode="General">
                  <c:v>0.40111612547619002</c:v>
                </c:pt>
                <c:pt idx="6668" formatCode="General">
                  <c:v>0.39918478751499797</c:v>
                </c:pt>
                <c:pt idx="6669" formatCode="General">
                  <c:v>0.39693650554170001</c:v>
                </c:pt>
                <c:pt idx="6670" formatCode="General">
                  <c:v>0.39438368612633201</c:v>
                </c:pt>
                <c:pt idx="6671" formatCode="General">
                  <c:v>0.391540212043195</c:v>
                </c:pt>
                <c:pt idx="6672" formatCode="General">
                  <c:v>0.38842138866299902</c:v>
                </c:pt>
                <c:pt idx="6673" formatCode="General">
                  <c:v>0.38504376551117803</c:v>
                </c:pt>
                <c:pt idx="6674" formatCode="General">
                  <c:v>0.38142501406713403</c:v>
                </c:pt>
                <c:pt idx="6675" formatCode="General">
                  <c:v>0.37758379775141498</c:v>
                </c:pt>
                <c:pt idx="6676" formatCode="General">
                  <c:v>0.37353960695035499</c:v>
                </c:pt>
                <c:pt idx="6677" formatCode="General">
                  <c:v>0.36931254213727099</c:v>
                </c:pt>
                <c:pt idx="6678" formatCode="General">
                  <c:v>0.36492328856416201</c:v>
                </c:pt>
                <c:pt idx="6679" formatCode="General">
                  <c:v>0.36039296165596502</c:v>
                </c:pt>
                <c:pt idx="6680" formatCode="General">
                  <c:v>0.35574279061749597</c:v>
                </c:pt>
                <c:pt idx="6681" formatCode="General">
                  <c:v>0.35099403948068802</c:v>
                </c:pt>
                <c:pt idx="6682" formatCode="General">
                  <c:v>0.34616791173179601</c:v>
                </c:pt>
                <c:pt idx="6683" formatCode="General">
                  <c:v>0.34128530848466199</c:v>
                </c:pt>
                <c:pt idx="6684" formatCode="General">
                  <c:v>0.33636671937618301</c:v>
                </c:pt>
                <c:pt idx="6685" formatCode="General">
                  <c:v>0.33143219007284702</c:v>
                </c:pt>
                <c:pt idx="6686" formatCode="General">
                  <c:v>0.32650099634222601</c:v>
                </c:pt>
                <c:pt idx="6687" formatCode="General">
                  <c:v>0.32159159546888499</c:v>
                </c:pt>
                <c:pt idx="6688" formatCode="General">
                  <c:v>0.316721580937601</c:v>
                </c:pt>
                <c:pt idx="6689" formatCode="General">
                  <c:v>0.31190746987180101</c:v>
                </c:pt>
                <c:pt idx="6690" formatCode="General">
                  <c:v>0.30716448478276998</c:v>
                </c:pt>
                <c:pt idx="6691" formatCode="General">
                  <c:v>0.30250671233943399</c:v>
                </c:pt>
                <c:pt idx="6692" formatCode="General">
                  <c:v>0.29794676603464199</c:v>
                </c:pt>
                <c:pt idx="6693" formatCode="General">
                  <c:v>0.29349596164914199</c:v>
                </c:pt>
                <c:pt idx="6694" formatCode="General">
                  <c:v>0.28916391205397501</c:v>
                </c:pt>
                <c:pt idx="6695" formatCode="General">
                  <c:v>0.28495861054113297</c:v>
                </c:pt>
                <c:pt idx="6696" formatCode="General">
                  <c:v>0.28088661748745603</c:v>
                </c:pt>
                <c:pt idx="6697" formatCode="General">
                  <c:v>0.27695267955244302</c:v>
                </c:pt>
                <c:pt idx="6698" formatCode="General">
                  <c:v>0.27315988138736502</c:v>
                </c:pt>
                <c:pt idx="6699" formatCode="General">
                  <c:v>0.26950931256556798</c:v>
                </c:pt>
                <c:pt idx="6700" formatCode="General">
                  <c:v>0.266000254037151</c:v>
                </c:pt>
                <c:pt idx="6701" formatCode="General">
                  <c:v>0.26262990055035701</c:v>
                </c:pt>
                <c:pt idx="6702" formatCode="General">
                  <c:v>0.25939370501961001</c:v>
                </c:pt>
                <c:pt idx="6703" formatCode="General">
                  <c:v>0.25628619943866099</c:v>
                </c:pt>
                <c:pt idx="6704" formatCode="General">
                  <c:v>0.253299732626801</c:v>
                </c:pt>
                <c:pt idx="6705" formatCode="General">
                  <c:v>0.250425139380062</c:v>
                </c:pt>
                <c:pt idx="6706" formatCode="General">
                  <c:v>0.247651590165229</c:v>
                </c:pt>
                <c:pt idx="6707" formatCode="General">
                  <c:v>0.24496632148241401</c:v>
                </c:pt>
                <c:pt idx="6708" formatCode="General">
                  <c:v>0.242355560336973</c:v>
                </c:pt>
                <c:pt idx="6709" formatCode="General">
                  <c:v>0.23980438876596999</c:v>
                </c:pt>
                <c:pt idx="6710" formatCode="General">
                  <c:v>0.23729705961568201</c:v>
                </c:pt>
                <c:pt idx="6711" formatCode="General">
                  <c:v>0.23481676503703</c:v>
                </c:pt>
                <c:pt idx="6712" formatCode="General">
                  <c:v>0.232345897082055</c:v>
                </c:pt>
                <c:pt idx="6713" formatCode="General">
                  <c:v>0.22986584192533699</c:v>
                </c:pt>
                <c:pt idx="6714" formatCode="General">
                  <c:v>0.22735786455326201</c:v>
                </c:pt>
                <c:pt idx="6715" formatCode="General">
                  <c:v>0.224803468679699</c:v>
                </c:pt>
                <c:pt idx="6716" formatCode="General">
                  <c:v>0.222184107487192</c:v>
                </c:pt>
                <c:pt idx="6717" formatCode="General">
                  <c:v>0.21948135876123701</c:v>
                </c:pt>
                <c:pt idx="6718" formatCode="General">
                  <c:v>0.21667721330176601</c:v>
                </c:pt>
                <c:pt idx="6719" formatCode="General">
                  <c:v>0.213754867746446</c:v>
                </c:pt>
                <c:pt idx="6720" formatCode="General">
                  <c:v>0.21069886642637201</c:v>
                </c:pt>
                <c:pt idx="6721" formatCode="General">
                  <c:v>0.20749403255875901</c:v>
                </c:pt>
                <c:pt idx="6722" formatCode="General">
                  <c:v>0.20412612330841401</c:v>
                </c:pt>
                <c:pt idx="6723" formatCode="General">
                  <c:v>0.200583623571014</c:v>
                </c:pt>
                <c:pt idx="6724" formatCode="General">
                  <c:v>0.19685672569170101</c:v>
                </c:pt>
                <c:pt idx="6725" formatCode="General">
                  <c:v>0.19293656344858501</c:v>
                </c:pt>
                <c:pt idx="6726" formatCode="General">
                  <c:v>0.188816260736625</c:v>
                </c:pt>
                <c:pt idx="6727" formatCode="General">
                  <c:v>0.184491503412338</c:v>
                </c:pt>
                <c:pt idx="6728" formatCode="General">
                  <c:v>0.17996037501762299</c:v>
                </c:pt>
                <c:pt idx="6729" formatCode="General">
                  <c:v>0.17522252146926501</c:v>
                </c:pt>
                <c:pt idx="6730" formatCode="General">
                  <c:v>0.17027946998950999</c:v>
                </c:pt>
                <c:pt idx="6731" formatCode="General">
                  <c:v>0.165135504003117</c:v>
                </c:pt>
                <c:pt idx="6732" formatCode="General">
                  <c:v>0.159796808912262</c:v>
                </c:pt>
                <c:pt idx="6733" formatCode="General">
                  <c:v>0.154270585832464</c:v>
                </c:pt>
                <c:pt idx="6734" formatCode="General">
                  <c:v>0.14856685404217301</c:v>
                </c:pt>
                <c:pt idx="6735" formatCode="General">
                  <c:v>0.14269708587334301</c:v>
                </c:pt>
                <c:pt idx="6736" formatCode="General">
                  <c:v>0.136673199434515</c:v>
                </c:pt>
                <c:pt idx="6737" formatCode="General">
                  <c:v>0.13050934309324599</c:v>
                </c:pt>
                <c:pt idx="6738" formatCode="General">
                  <c:v>0.124220580662134</c:v>
                </c:pt>
                <c:pt idx="6739" formatCode="General">
                  <c:v>0.11782231885745401</c:v>
                </c:pt>
                <c:pt idx="6740" formatCode="General">
                  <c:v>0.111330209960358</c:v>
                </c:pt>
                <c:pt idx="6741" formatCode="General">
                  <c:v>0.10475991095053599</c:v>
                </c:pt>
                <c:pt idx="6742" formatCode="General">
                  <c:v>9.8127427846471799E-2</c:v>
                </c:pt>
                <c:pt idx="6743" formatCode="General">
                  <c:v>9.14481411703508E-2</c:v>
                </c:pt>
                <c:pt idx="6744" formatCode="General">
                  <c:v>8.4736687682055306E-2</c:v>
                </c:pt>
                <c:pt idx="6745" formatCode="General">
                  <c:v>7.8006763419427499E-2</c:v>
                </c:pt>
                <c:pt idx="6746" formatCode="General">
                  <c:v>7.1270831847826205E-2</c:v>
                </c:pt>
                <c:pt idx="6747" formatCode="General">
                  <c:v>6.4539875721648599E-2</c:v>
                </c:pt>
                <c:pt idx="6748" formatCode="General">
                  <c:v>5.7823215318199103E-2</c:v>
                </c:pt>
                <c:pt idx="6749" formatCode="General">
                  <c:v>5.1128478077423101E-2</c:v>
                </c:pt>
                <c:pt idx="6750" formatCode="General">
                  <c:v>4.4461303043514699E-2</c:v>
                </c:pt>
                <c:pt idx="6751" formatCode="General">
                  <c:v>3.7825298404953397E-2</c:v>
                </c:pt>
                <c:pt idx="6752" formatCode="General">
                  <c:v>3.12221235995375E-2</c:v>
                </c:pt>
                <c:pt idx="6753" formatCode="General">
                  <c:v>2.46513484470713E-2</c:v>
                </c:pt>
                <c:pt idx="6754" formatCode="General">
                  <c:v>1.8110549963509099E-2</c:v>
                </c:pt>
                <c:pt idx="6755" formatCode="General">
                  <c:v>1.15953783811839E-2</c:v>
                </c:pt>
                <c:pt idx="6756" formatCode="General">
                  <c:v>5.0997508629734099E-3</c:v>
                </c:pt>
                <c:pt idx="6757" formatCode="General">
                  <c:v>-1.3844802341855199E-3</c:v>
                </c:pt>
                <c:pt idx="6758" formatCode="General">
                  <c:v>-7.8665118266460898E-3</c:v>
                </c:pt>
                <c:pt idx="6759" formatCode="General">
                  <c:v>-1.43562086791081E-2</c:v>
                </c:pt>
                <c:pt idx="6760" formatCode="General">
                  <c:v>-2.0864793846246201E-2</c:v>
                </c:pt>
                <c:pt idx="6761" formatCode="General">
                  <c:v>-2.7404041471623501E-2</c:v>
                </c:pt>
                <c:pt idx="6762" formatCode="General">
                  <c:v>-3.3986302268465399E-2</c:v>
                </c:pt>
                <c:pt idx="6763" formatCode="General">
                  <c:v>-4.0623118883830203E-2</c:v>
                </c:pt>
                <c:pt idx="6764" formatCode="General">
                  <c:v>-4.73259666169819E-2</c:v>
                </c:pt>
                <c:pt idx="6765" formatCode="General">
                  <c:v>-5.4106539253024603E-2</c:v>
                </c:pt>
                <c:pt idx="6766" formatCode="General">
                  <c:v>-6.0974255945363397E-2</c:v>
                </c:pt>
                <c:pt idx="6767" formatCode="General">
                  <c:v>-6.7937002792603299E-2</c:v>
                </c:pt>
                <c:pt idx="6768" formatCode="General">
                  <c:v>-7.5001655991782906E-2</c:v>
                </c:pt>
                <c:pt idx="6769" formatCode="General">
                  <c:v>-8.2172848797321105E-2</c:v>
                </c:pt>
                <c:pt idx="6770" formatCode="General">
                  <c:v>-8.9452328535226402E-2</c:v>
                </c:pt>
                <c:pt idx="6771" formatCode="General">
                  <c:v>-9.6840103909246605E-2</c:v>
                </c:pt>
                <c:pt idx="6772" formatCode="General">
                  <c:v>-0.10433401304635399</c:v>
                </c:pt>
                <c:pt idx="6773" formatCode="General">
                  <c:v>-0.111928155508285</c:v>
                </c:pt>
                <c:pt idx="6774" formatCode="General">
                  <c:v>-0.11961413992273499</c:v>
                </c:pt>
                <c:pt idx="6775" formatCode="General">
                  <c:v>-0.12738150204100601</c:v>
                </c:pt>
                <c:pt idx="6776" formatCode="General">
                  <c:v>-0.13521685816370199</c:v>
                </c:pt>
                <c:pt idx="6777" formatCode="General">
                  <c:v>-0.14310365821936299</c:v>
                </c:pt>
                <c:pt idx="6778" formatCode="General">
                  <c:v>-0.15102313514906801</c:v>
                </c:pt>
                <c:pt idx="6779" formatCode="General">
                  <c:v>-0.158954287144736</c:v>
                </c:pt>
                <c:pt idx="6780" formatCode="General">
                  <c:v>-0.16687380754959599</c:v>
                </c:pt>
                <c:pt idx="6781" formatCode="General">
                  <c:v>-0.17475715993360999</c:v>
                </c:pt>
                <c:pt idx="6782" formatCode="General">
                  <c:v>-0.18257858443812799</c:v>
                </c:pt>
                <c:pt idx="6783" formatCode="General">
                  <c:v>-0.19031099979468</c:v>
                </c:pt>
                <c:pt idx="6784" formatCode="General">
                  <c:v>-0.197926581967724</c:v>
                </c:pt>
                <c:pt idx="6785" formatCode="General">
                  <c:v>-0.20539834041121599</c:v>
                </c:pt>
                <c:pt idx="6786" formatCode="General">
                  <c:v>-0.212698968837195</c:v>
                </c:pt>
                <c:pt idx="6787" formatCode="General">
                  <c:v>-0.21980117296829099</c:v>
                </c:pt>
                <c:pt idx="6788" formatCode="General">
                  <c:v>-0.22667982149412499</c:v>
                </c:pt>
                <c:pt idx="6789" formatCode="General">
                  <c:v>-0.233311840906541</c:v>
                </c:pt>
                <c:pt idx="6790" formatCode="General">
                  <c:v>-0.23967577283937999</c:v>
                </c:pt>
                <c:pt idx="6791" formatCode="General">
                  <c:v>-0.24575197384307401</c:v>
                </c:pt>
                <c:pt idx="6792" formatCode="General">
                  <c:v>-0.25152435628362901</c:v>
                </c:pt>
                <c:pt idx="6793" formatCode="General">
                  <c:v>-0.256979459604464</c:v>
                </c:pt>
                <c:pt idx="6794" formatCode="General">
                  <c:v>-0.26210691020160998</c:v>
                </c:pt>
                <c:pt idx="6795" formatCode="General">
                  <c:v>-0.26690095529376701</c:v>
                </c:pt>
                <c:pt idx="6796" formatCode="General">
                  <c:v>-0.27135867801555902</c:v>
                </c:pt>
                <c:pt idx="6797" formatCode="General">
                  <c:v>-0.27548066485383399</c:v>
                </c:pt>
                <c:pt idx="6798" formatCode="General">
                  <c:v>-0.27927177819733801</c:v>
                </c:pt>
                <c:pt idx="6799" formatCode="General">
                  <c:v>-0.28273972198575997</c:v>
                </c:pt>
                <c:pt idx="6800" formatCode="General">
                  <c:v>-0.28589606915038301</c:v>
                </c:pt>
                <c:pt idx="6801" formatCode="General">
                  <c:v>-0.28875586041196899</c:v>
                </c:pt>
                <c:pt idx="6802" formatCode="General">
                  <c:v>-0.29133698514923601</c:v>
                </c:pt>
                <c:pt idx="6803" formatCode="General">
                  <c:v>-0.29366062167186702</c:v>
                </c:pt>
                <c:pt idx="6804" formatCode="General">
                  <c:v>-0.29575000533263202</c:v>
                </c:pt>
                <c:pt idx="6805" formatCode="General">
                  <c:v>-0.29762969562692398</c:v>
                </c:pt>
                <c:pt idx="6806" formatCode="General">
                  <c:v>-0.29932600256456998</c:v>
                </c:pt>
                <c:pt idx="6807" formatCode="General">
                  <c:v>-0.30086645001019102</c:v>
                </c:pt>
                <c:pt idx="6808" formatCode="General">
                  <c:v>-0.30227913447787902</c:v>
                </c:pt>
                <c:pt idx="6809" formatCode="General">
                  <c:v>-0.30359260226080298</c:v>
                </c:pt>
                <c:pt idx="6810" formatCode="General">
                  <c:v>-0.30483423106151197</c:v>
                </c:pt>
                <c:pt idx="6811" formatCode="General">
                  <c:v>-0.30603070364845603</c:v>
                </c:pt>
                <c:pt idx="6812" formatCode="General">
                  <c:v>-0.307207145720932</c:v>
                </c:pt>
                <c:pt idx="6813" formatCode="General">
                  <c:v>-0.30838669446438399</c:v>
                </c:pt>
                <c:pt idx="6814" formatCode="General">
                  <c:v>-0.30959022892134502</c:v>
                </c:pt>
                <c:pt idx="6815" formatCode="General">
                  <c:v>-0.31083566568738502</c:v>
                </c:pt>
                <c:pt idx="6816" formatCode="General">
                  <c:v>-0.31213836218028101</c:v>
                </c:pt>
                <c:pt idx="6817" formatCode="General">
                  <c:v>-0.31350999819556702</c:v>
                </c:pt>
                <c:pt idx="6818" formatCode="General">
                  <c:v>-0.314958099268283</c:v>
                </c:pt>
                <c:pt idx="6819" formatCode="General">
                  <c:v>-0.31648733094412301</c:v>
                </c:pt>
                <c:pt idx="6820" formatCode="General">
                  <c:v>-0.31809875028928097</c:v>
                </c:pt>
                <c:pt idx="6821" formatCode="General">
                  <c:v>-0.31978894375313899</c:v>
                </c:pt>
                <c:pt idx="6822" formatCode="General">
                  <c:v>-0.321550969433198</c:v>
                </c:pt>
                <c:pt idx="6823" formatCode="General">
                  <c:v>-0.32337444852324199</c:v>
                </c:pt>
                <c:pt idx="6824" formatCode="General">
                  <c:v>-0.325246075595438</c:v>
                </c:pt>
                <c:pt idx="6825" formatCode="General">
                  <c:v>-0.32714914658565702</c:v>
                </c:pt>
                <c:pt idx="6826" formatCode="General">
                  <c:v>-0.32906414251625499</c:v>
                </c:pt>
                <c:pt idx="6827" formatCode="General">
                  <c:v>-0.33096940699122401</c:v>
                </c:pt>
                <c:pt idx="6828" formatCode="General">
                  <c:v>-0.332840828687543</c:v>
                </c:pt>
                <c:pt idx="6829" formatCode="General">
                  <c:v>-0.33465356139147101</c:v>
                </c:pt>
                <c:pt idx="6830" formatCode="General">
                  <c:v>-0.33638169403846102</c:v>
                </c:pt>
                <c:pt idx="6831" formatCode="General">
                  <c:v>-0.33799822933019302</c:v>
                </c:pt>
                <c:pt idx="6832" formatCode="General">
                  <c:v>-0.33947628368807398</c:v>
                </c:pt>
                <c:pt idx="6833" formatCode="General">
                  <c:v>-0.340789695383657</c:v>
                </c:pt>
                <c:pt idx="6834" formatCode="General">
                  <c:v>-0.34191303945025497</c:v>
                </c:pt>
                <c:pt idx="6835" formatCode="General">
                  <c:v>-0.342822516837196</c:v>
                </c:pt>
                <c:pt idx="6836" formatCode="General">
                  <c:v>-0.34349581673544499</c:v>
                </c:pt>
                <c:pt idx="6837" formatCode="General">
                  <c:v>-0.34391242743553302</c:v>
                </c:pt>
                <c:pt idx="6838" formatCode="General">
                  <c:v>-0.344055487762078</c:v>
                </c:pt>
                <c:pt idx="6839" formatCode="General">
                  <c:v>-0.343910328065541</c:v>
                </c:pt>
                <c:pt idx="6840" formatCode="General">
                  <c:v>-0.34346484551983902</c:v>
                </c:pt>
                <c:pt idx="6841" formatCode="General">
                  <c:v>-0.34271010495342602</c:v>
                </c:pt>
                <c:pt idx="6842" formatCode="General">
                  <c:v>-0.34164079855797203</c:v>
                </c:pt>
                <c:pt idx="6843" formatCode="General">
                  <c:v>-0.34025504814491597</c:v>
                </c:pt>
                <c:pt idx="6844" formatCode="General">
                  <c:v>-0.33855399650554702</c:v>
                </c:pt>
                <c:pt idx="6845" formatCode="General">
                  <c:v>-0.33654146291097597</c:v>
                </c:pt>
                <c:pt idx="6846" formatCode="General">
                  <c:v>-0.33422454251753603</c:v>
                </c:pt>
                <c:pt idx="6847" formatCode="General">
                  <c:v>-0.33161268529055499</c:v>
                </c:pt>
                <c:pt idx="6848" formatCode="General">
                  <c:v>-0.3287176951529</c:v>
                </c:pt>
                <c:pt idx="6849" formatCode="General">
                  <c:v>-0.32555427405890702</c:v>
                </c:pt>
                <c:pt idx="6850" formatCode="General">
                  <c:v>-0.32213781716642198</c:v>
                </c:pt>
                <c:pt idx="6851" formatCode="General">
                  <c:v>-0.318484809711779</c:v>
                </c:pt>
                <c:pt idx="6852" formatCode="General">
                  <c:v>-0.31461291709448203</c:v>
                </c:pt>
                <c:pt idx="6853" formatCode="General">
                  <c:v>-0.31053996165499198</c:v>
                </c:pt>
                <c:pt idx="6854" formatCode="General">
                  <c:v>-0.306283860530355</c:v>
                </c:pt>
                <c:pt idx="6855" formatCode="General">
                  <c:v>-0.30186164105091401</c:v>
                </c:pt>
                <c:pt idx="6856" formatCode="General">
                  <c:v>-0.29728904432945902</c:v>
                </c:pt>
                <c:pt idx="6857" formatCode="General">
                  <c:v>-0.29258125993484002</c:v>
                </c:pt>
                <c:pt idx="6858" formatCode="General">
                  <c:v>-0.28775108453759601</c:v>
                </c:pt>
                <c:pt idx="6859" formatCode="General">
                  <c:v>-0.28280917146538598</c:v>
                </c:pt>
                <c:pt idx="6860" formatCode="General">
                  <c:v>-0.277764488569128</c:v>
                </c:pt>
                <c:pt idx="6861" formatCode="General">
                  <c:v>-0.27262265381816198</c:v>
                </c:pt>
                <c:pt idx="6862" formatCode="General">
                  <c:v>-0.267386458193967</c:v>
                </c:pt>
                <c:pt idx="6863" formatCode="General">
                  <c:v>-0.26205664688336</c:v>
                </c:pt>
                <c:pt idx="6864" formatCode="General">
                  <c:v>-0.25663108409292801</c:v>
                </c:pt>
                <c:pt idx="6865" formatCode="General">
                  <c:v>-0.251104886443685</c:v>
                </c:pt>
                <c:pt idx="6866" formatCode="General">
                  <c:v>-0.24547016833625501</c:v>
                </c:pt>
                <c:pt idx="6867" formatCode="General">
                  <c:v>-0.23971591774352599</c:v>
                </c:pt>
                <c:pt idx="6868" formatCode="General">
                  <c:v>-0.23382959954763499</c:v>
                </c:pt>
                <c:pt idx="6869" formatCode="General">
                  <c:v>-0.22779724137072299</c:v>
                </c:pt>
                <c:pt idx="6870" formatCode="General">
                  <c:v>-0.221603271382422</c:v>
                </c:pt>
                <c:pt idx="6871" formatCode="General">
                  <c:v>-0.21523046516366001</c:v>
                </c:pt>
                <c:pt idx="6872" formatCode="General">
                  <c:v>-0.20866106270004101</c:v>
                </c:pt>
                <c:pt idx="6873" formatCode="General">
                  <c:v>-0.20187785282149601</c:v>
                </c:pt>
                <c:pt idx="6874" formatCode="General">
                  <c:v>-0.19486305346160601</c:v>
                </c:pt>
                <c:pt idx="6875" formatCode="General">
                  <c:v>-0.187599720464518</c:v>
                </c:pt>
                <c:pt idx="6876" formatCode="General">
                  <c:v>-0.18007231576427801</c:v>
                </c:pt>
                <c:pt idx="6877" formatCode="General">
                  <c:v>-0.172267078479902</c:v>
                </c:pt>
                <c:pt idx="6878" formatCode="General">
                  <c:v>-0.164172906674524</c:v>
                </c:pt>
                <c:pt idx="6879" formatCode="General">
                  <c:v>-0.15578151345577701</c:v>
                </c:pt>
                <c:pt idx="6880" formatCode="General">
                  <c:v>-0.147086938551032</c:v>
                </c:pt>
                <c:pt idx="6881" formatCode="General">
                  <c:v>-0.138086147338632</c:v>
                </c:pt>
                <c:pt idx="6882" formatCode="General">
                  <c:v>-0.128780748192763</c:v>
                </c:pt>
                <c:pt idx="6883" formatCode="General">
                  <c:v>-0.119176329898689</c:v>
                </c:pt>
                <c:pt idx="6884" formatCode="General">
                  <c:v>-0.109281603356204</c:v>
                </c:pt>
                <c:pt idx="6885" formatCode="General">
                  <c:v>-9.9109651351620101E-2</c:v>
                </c:pt>
                <c:pt idx="6886" formatCode="General">
                  <c:v>-8.8677656583211903E-2</c:v>
                </c:pt>
                <c:pt idx="6887" formatCode="General">
                  <c:v>-7.8006433429749694E-2</c:v>
                </c:pt>
                <c:pt idx="6888" formatCode="General">
                  <c:v>-6.7121531822109101E-2</c:v>
                </c:pt>
                <c:pt idx="6889" formatCode="General">
                  <c:v>-5.6052056480084898E-2</c:v>
                </c:pt>
                <c:pt idx="6890" formatCode="General">
                  <c:v>-4.48293466922755E-2</c:v>
                </c:pt>
                <c:pt idx="6891" formatCode="General">
                  <c:v>-3.3487895005517798E-2</c:v>
                </c:pt>
                <c:pt idx="6892" formatCode="General">
                  <c:v>-2.20653176194484E-2</c:v>
                </c:pt>
                <c:pt idx="6893" formatCode="General">
                  <c:v>-1.0601030502679999E-2</c:v>
                </c:pt>
                <c:pt idx="6894" formatCode="General">
                  <c:v>8.6405240578999896E-4</c:v>
                </c:pt>
                <c:pt idx="6895" formatCode="General">
                  <c:v>1.2288280649932299E-2</c:v>
                </c:pt>
                <c:pt idx="6896" formatCode="General">
                  <c:v>2.3629918408236798E-2</c:v>
                </c:pt>
                <c:pt idx="6897" formatCode="General">
                  <c:v>3.4846709756625703E-2</c:v>
                </c:pt>
                <c:pt idx="6898" formatCode="General">
                  <c:v>4.5897041023594799E-2</c:v>
                </c:pt>
                <c:pt idx="6899" formatCode="General">
                  <c:v>5.67416473940454E-2</c:v>
                </c:pt>
                <c:pt idx="6900" formatCode="General">
                  <c:v>6.7342536808506506E-2</c:v>
                </c:pt>
                <c:pt idx="6901" formatCode="General">
                  <c:v>7.7664309440324694E-2</c:v>
                </c:pt>
                <c:pt idx="6902" formatCode="General">
                  <c:v>8.76745114364193E-2</c:v>
                </c:pt>
                <c:pt idx="6903" formatCode="General">
                  <c:v>9.7343306323365797E-2</c:v>
                </c:pt>
                <c:pt idx="6904" formatCode="General">
                  <c:v>0.10664523509674299</c:v>
                </c:pt>
                <c:pt idx="6905" formatCode="General">
                  <c:v>0.115559366463415</c:v>
                </c:pt>
                <c:pt idx="6906" formatCode="General">
                  <c:v>0.12406906326001001</c:v>
                </c:pt>
                <c:pt idx="6907" formatCode="General">
                  <c:v>0.13216160686608699</c:v>
                </c:pt>
                <c:pt idx="6908" formatCode="General">
                  <c:v>0.13982887851150499</c:v>
                </c:pt>
                <c:pt idx="6909" formatCode="General">
                  <c:v>0.147068026626343</c:v>
                </c:pt>
                <c:pt idx="6910" formatCode="General">
                  <c:v>0.153880780804344</c:v>
                </c:pt>
                <c:pt idx="6911" formatCode="General">
                  <c:v>0.160273446795102</c:v>
                </c:pt>
                <c:pt idx="6912" formatCode="General">
                  <c:v>0.16625664992917999</c:v>
                </c:pt>
                <c:pt idx="6913" formatCode="General">
                  <c:v>0.171845165699817</c:v>
                </c:pt>
                <c:pt idx="6914" formatCode="General">
                  <c:v>0.17705770443472699</c:v>
                </c:pt>
                <c:pt idx="6915" formatCode="General">
                  <c:v>0.181916383949392</c:v>
                </c:pt>
                <c:pt idx="6916" formatCode="General">
                  <c:v>0.186446379816716</c:v>
                </c:pt>
                <c:pt idx="6917" formatCode="General">
                  <c:v>0.190675526861565</c:v>
                </c:pt>
                <c:pt idx="6918" formatCode="General">
                  <c:v>0.194633706258242</c:v>
                </c:pt>
                <c:pt idx="6919" formatCode="General">
                  <c:v>0.198352450675299</c:v>
                </c:pt>
                <c:pt idx="6920" formatCode="General">
                  <c:v>0.20186437951019601</c:v>
                </c:pt>
                <c:pt idx="6921" formatCode="General">
                  <c:v>0.205202607259136</c:v>
                </c:pt>
                <c:pt idx="6922" formatCode="General">
                  <c:v>0.208400308625628</c:v>
                </c:pt>
                <c:pt idx="6923" formatCode="General">
                  <c:v>0.211490087459385</c:v>
                </c:pt>
                <c:pt idx="6924" formatCode="General">
                  <c:v>0.21450351615001101</c:v>
                </c:pt>
                <c:pt idx="6925" formatCode="General">
                  <c:v>0.21747076943270099</c:v>
                </c:pt>
                <c:pt idx="6926" formatCode="General">
                  <c:v>0.22042011900039901</c:v>
                </c:pt>
                <c:pt idx="6927" formatCode="General">
                  <c:v>0.22337750859469399</c:v>
                </c:pt>
                <c:pt idx="6928" formatCode="General">
                  <c:v>0.22636627995134201</c:v>
                </c:pt>
                <c:pt idx="6929" formatCode="General">
                  <c:v>0.22940684340852899</c:v>
                </c:pt>
                <c:pt idx="6930" formatCode="General">
                  <c:v>0.23251649129143101</c:v>
                </c:pt>
                <c:pt idx="6931" formatCode="General">
                  <c:v>0.235709305488424</c:v>
                </c:pt>
                <c:pt idx="6932" formatCode="General">
                  <c:v>0.23899592999223901</c:v>
                </c:pt>
                <c:pt idx="6933" formatCode="General">
                  <c:v>0.242383523920253</c:v>
                </c:pt>
                <c:pt idx="6934" formatCode="General">
                  <c:v>0.24587581475189699</c:v>
                </c:pt>
                <c:pt idx="6935" formatCode="General">
                  <c:v>0.24947322331254199</c:v>
                </c:pt>
                <c:pt idx="6936" formatCode="General">
                  <c:v>0.25317298942327099</c:v>
                </c:pt>
                <c:pt idx="6937" formatCode="General">
                  <c:v>0.25696928510261502</c:v>
                </c:pt>
                <c:pt idx="6938" formatCode="General">
                  <c:v>0.26085342608579298</c:v>
                </c:pt>
                <c:pt idx="6939" formatCode="General">
                  <c:v>0.264814174982133</c:v>
                </c:pt>
                <c:pt idx="6940" formatCode="General">
                  <c:v>0.26883802330117901</c:v>
                </c:pt>
                <c:pt idx="6941" formatCode="General">
                  <c:v>0.27290957897859702</c:v>
                </c:pt>
                <c:pt idx="6942" formatCode="General">
                  <c:v>0.27701184443683102</c:v>
                </c:pt>
                <c:pt idx="6943" formatCode="General">
                  <c:v>0.28112647645106198</c:v>
                </c:pt>
                <c:pt idx="6944" formatCode="General">
                  <c:v>0.28523425718385598</c:v>
                </c:pt>
                <c:pt idx="6945" formatCode="General">
                  <c:v>0.28931549306648002</c:v>
                </c:pt>
                <c:pt idx="6946" formatCode="General">
                  <c:v>0.29335030674005802</c:v>
                </c:pt>
                <c:pt idx="6947" formatCode="General">
                  <c:v>0.29731893978222801</c:v>
                </c:pt>
                <c:pt idx="6948" formatCode="General">
                  <c:v>0.30120216770747099</c:v>
                </c:pt>
                <c:pt idx="6949" formatCode="General">
                  <c:v>0.30498150377165401</c:v>
                </c:pt>
                <c:pt idx="6950" formatCode="General">
                  <c:v>0.308639439103227</c:v>
                </c:pt>
                <c:pt idx="6951" formatCode="General">
                  <c:v>0.31215975184626699</c:v>
                </c:pt>
                <c:pt idx="6952" formatCode="General">
                  <c:v>0.31552776043345199</c:v>
                </c:pt>
                <c:pt idx="6953" formatCode="General">
                  <c:v>0.31873049745568299</c:v>
                </c:pt>
                <c:pt idx="6954" formatCode="General">
                  <c:v>0.32175671626774699</c:v>
                </c:pt>
                <c:pt idx="6955" formatCode="General">
                  <c:v>0.32459709765921102</c:v>
                </c:pt>
                <c:pt idx="6956" formatCode="General">
                  <c:v>0.32724426063545498</c:v>
                </c:pt>
                <c:pt idx="6957" formatCode="General">
                  <c:v>0.32969275817642602</c:v>
                </c:pt>
                <c:pt idx="6958" formatCode="General">
                  <c:v>0.331939143374748</c:v>
                </c:pt>
                <c:pt idx="6959" formatCode="General">
                  <c:v>0.33398189132054001</c:v>
                </c:pt>
                <c:pt idx="6960" formatCode="General">
                  <c:v>0.33582137836142101</c:v>
                </c:pt>
                <c:pt idx="6961" formatCode="General">
                  <c:v>0.33745973747400498</c:v>
                </c:pt>
                <c:pt idx="6962" formatCode="General">
                  <c:v>0.33890082962603602</c:v>
                </c:pt>
                <c:pt idx="6963" formatCode="General">
                  <c:v>0.34014999676169</c:v>
                </c:pt>
                <c:pt idx="6964" formatCode="General">
                  <c:v>0.34121394563190699</c:v>
                </c:pt>
                <c:pt idx="6965" formatCode="General">
                  <c:v>0.342100646846068</c:v>
                </c:pt>
                <c:pt idx="6966" formatCode="General">
                  <c:v>0.34281911917397501</c:v>
                </c:pt>
                <c:pt idx="6967" formatCode="General">
                  <c:v>0.34337932146001798</c:v>
                </c:pt>
                <c:pt idx="6968" formatCode="General">
                  <c:v>0.34379195762184001</c:v>
                </c:pt>
                <c:pt idx="6969" formatCode="General">
                  <c:v>0.34406837858962902</c:v>
                </c:pt>
                <c:pt idx="6970" formatCode="General">
                  <c:v>0.34422025010471502</c:v>
                </c:pt>
                <c:pt idx="6971" formatCode="General">
                  <c:v>0.34425954769669698</c:v>
                </c:pt>
                <c:pt idx="6972" formatCode="General">
                  <c:v>0.34419843644516002</c:v>
                </c:pt>
                <c:pt idx="6973" formatCode="General">
                  <c:v>0.34404899567559799</c:v>
                </c:pt>
                <c:pt idx="6974" formatCode="General">
                  <c:v>0.34382323547361998</c:v>
                </c:pt>
                <c:pt idx="6975" formatCode="General">
                  <c:v>0.34353294521537397</c:v>
                </c:pt>
                <c:pt idx="6976" formatCode="General">
                  <c:v>0.343189607701609</c:v>
                </c:pt>
                <c:pt idx="6977" formatCode="General">
                  <c:v>0.34280436878940301</c:v>
                </c:pt>
                <c:pt idx="6978" formatCode="General">
                  <c:v>0.34238790471310498</c:v>
                </c:pt>
                <c:pt idx="6979" formatCode="General">
                  <c:v>0.341950332924428</c:v>
                </c:pt>
                <c:pt idx="6980" formatCode="General">
                  <c:v>0.34150120530526701</c:v>
                </c:pt>
                <c:pt idx="6981" formatCode="General">
                  <c:v>0.34104946538044401</c:v>
                </c:pt>
                <c:pt idx="6982" formatCode="General">
                  <c:v>0.340603397254156</c:v>
                </c:pt>
                <c:pt idx="6983" formatCode="General">
                  <c:v>0.34017056431454101</c:v>
                </c:pt>
                <c:pt idx="6984" formatCode="General">
                  <c:v>0.33975784092564099</c:v>
                </c:pt>
                <c:pt idx="6985" formatCode="General">
                  <c:v>0.33937141068920401</c:v>
                </c:pt>
                <c:pt idx="6986" formatCode="General">
                  <c:v>0.339016610102231</c:v>
                </c:pt>
                <c:pt idx="6987" formatCode="General">
                  <c:v>0.33869796281512199</c:v>
                </c:pt>
                <c:pt idx="6988" formatCode="General">
                  <c:v>0.33841915702069902</c:v>
                </c:pt>
                <c:pt idx="6989" formatCode="General">
                  <c:v>0.33818297136335501</c:v>
                </c:pt>
                <c:pt idx="6990" formatCode="General">
                  <c:v>0.33799131888699002</c:v>
                </c:pt>
                <c:pt idx="6991" formatCode="General">
                  <c:v>0.337845195321678</c:v>
                </c:pt>
                <c:pt idx="6992" formatCode="General">
                  <c:v>0.33774462347794598</c:v>
                </c:pt>
                <c:pt idx="6993" formatCode="General">
                  <c:v>0.33768861137501099</c:v>
                </c:pt>
                <c:pt idx="6994" formatCode="General">
                  <c:v>0.33767516452949098</c:v>
                </c:pt>
                <c:pt idx="6995" formatCode="General">
                  <c:v>0.33770115249149302</c:v>
                </c:pt>
                <c:pt idx="6996" formatCode="General">
                  <c:v>0.33776234057511001</c:v>
                </c:pt>
                <c:pt idx="6997" formatCode="General">
                  <c:v>0.33785346832775598</c:v>
                </c:pt>
                <c:pt idx="6998" formatCode="General">
                  <c:v>0.33796830780931902</c:v>
                </c:pt>
                <c:pt idx="6999" formatCode="General">
                  <c:v>0.338098984520873</c:v>
                </c:pt>
                <c:pt idx="7000" formatCode="General">
                  <c:v>0.33823662705644297</c:v>
                </c:pt>
                <c:pt idx="7001" formatCode="General">
                  <c:v>0.33837119661528797</c:v>
                </c:pt>
                <c:pt idx="7002" formatCode="General">
                  <c:v>0.33849178281318099</c:v>
                </c:pt>
                <c:pt idx="7003" formatCode="General">
                  <c:v>0.338586819070474</c:v>
                </c:pt>
                <c:pt idx="7004" formatCode="General">
                  <c:v>0.33864317254960602</c:v>
                </c:pt>
                <c:pt idx="7005" formatCode="General">
                  <c:v>0.33864687584184899</c:v>
                </c:pt>
                <c:pt idx="7006" formatCode="General">
                  <c:v>0.33858341257746899</c:v>
                </c:pt>
                <c:pt idx="7007" formatCode="General">
                  <c:v>0.33843741045572701</c:v>
                </c:pt>
                <c:pt idx="7008" formatCode="General">
                  <c:v>0.338192877209682</c:v>
                </c:pt>
                <c:pt idx="7009" formatCode="General">
                  <c:v>0.337833913392378</c:v>
                </c:pt>
                <c:pt idx="7010" formatCode="General">
                  <c:v>0.33734333865910798</c:v>
                </c:pt>
                <c:pt idx="7011" formatCode="General">
                  <c:v>0.33670393840306601</c:v>
                </c:pt>
                <c:pt idx="7012" formatCode="General">
                  <c:v>0.33589937474685599</c:v>
                </c:pt>
                <c:pt idx="7013" formatCode="General">
                  <c:v>0.33491326206691102</c:v>
                </c:pt>
                <c:pt idx="7014" formatCode="General">
                  <c:v>0.33372919457131101</c:v>
                </c:pt>
                <c:pt idx="7015" formatCode="General">
                  <c:v>0.332330985889007</c:v>
                </c:pt>
                <c:pt idx="7016" formatCode="General">
                  <c:v>0.33070390065271998</c:v>
                </c:pt>
                <c:pt idx="7017" formatCode="General">
                  <c:v>0.32883378191521001</c:v>
                </c:pt>
                <c:pt idx="7018" formatCode="General">
                  <c:v>0.32670753880037301</c:v>
                </c:pt>
                <c:pt idx="7019" formatCode="General">
                  <c:v>0.32431327573394902</c:v>
                </c:pt>
                <c:pt idx="7020" formatCode="General">
                  <c:v>0.32164030488857698</c:v>
                </c:pt>
                <c:pt idx="7021" formatCode="General">
                  <c:v>0.31867961972207498</c:v>
                </c:pt>
                <c:pt idx="7022" formatCode="General">
                  <c:v>0.31542282143550898</c:v>
                </c:pt>
                <c:pt idx="7023" formatCode="General">
                  <c:v>0.31186366065648402</c:v>
                </c:pt>
                <c:pt idx="7024" formatCode="General">
                  <c:v>0.30799802925040698</c:v>
                </c:pt>
                <c:pt idx="7025" formatCode="General">
                  <c:v>0.303822616230427</c:v>
                </c:pt>
                <c:pt idx="7026" formatCode="General">
                  <c:v>0.299335229925211</c:v>
                </c:pt>
                <c:pt idx="7027" formatCode="General">
                  <c:v>0.29453578040012501</c:v>
                </c:pt>
                <c:pt idx="7028" formatCode="General">
                  <c:v>0.28942559698290898</c:v>
                </c:pt>
                <c:pt idx="7029" formatCode="General">
                  <c:v>0.28400705953761402</c:v>
                </c:pt>
                <c:pt idx="7030" formatCode="General">
                  <c:v>0.27828336721718799</c:v>
                </c:pt>
                <c:pt idx="7031" formatCode="General">
                  <c:v>0.27225888132021298</c:v>
                </c:pt>
                <c:pt idx="7032" formatCode="General">
                  <c:v>0.265939433346285</c:v>
                </c:pt>
                <c:pt idx="7033" formatCode="General">
                  <c:v>0.25933101156120802</c:v>
                </c:pt>
                <c:pt idx="7034" formatCode="General">
                  <c:v>0.25244046408283</c:v>
                </c:pt>
                <c:pt idx="7035" formatCode="General">
                  <c:v>0.245274727424069</c:v>
                </c:pt>
                <c:pt idx="7036" formatCode="General">
                  <c:v>0.237839974990252</c:v>
                </c:pt>
                <c:pt idx="7037" formatCode="General">
                  <c:v>0.23014252995765599</c:v>
                </c:pt>
                <c:pt idx="7038" formatCode="General">
                  <c:v>0.22218878860015101</c:v>
                </c:pt>
                <c:pt idx="7039" formatCode="General">
                  <c:v>0.21398454560102001</c:v>
                </c:pt>
                <c:pt idx="7040" formatCode="General">
                  <c:v>0.205535339138671</c:v>
                </c:pt>
                <c:pt idx="7041" formatCode="General">
                  <c:v>0.196845857451141</c:v>
                </c:pt>
                <c:pt idx="7042" formatCode="General">
                  <c:v>0.18791984257066499</c:v>
                </c:pt>
                <c:pt idx="7043" formatCode="General">
                  <c:v>0.178760589492475</c:v>
                </c:pt>
                <c:pt idx="7044" formatCode="General">
                  <c:v>0.16936988197543101</c:v>
                </c:pt>
                <c:pt idx="7045" formatCode="General">
                  <c:v>0.159748495493132</c:v>
                </c:pt>
                <c:pt idx="7046" formatCode="General">
                  <c:v>0.14989643584165099</c:v>
                </c:pt>
                <c:pt idx="7047" formatCode="General">
                  <c:v>0.139813564653188</c:v>
                </c:pt>
                <c:pt idx="7048" formatCode="General">
                  <c:v>0.12949870678688699</c:v>
                </c:pt>
                <c:pt idx="7049" formatCode="General">
                  <c:v>0.118950222864857</c:v>
                </c:pt>
                <c:pt idx="7050" formatCode="General">
                  <c:v>0.108166297228139</c:v>
                </c:pt>
                <c:pt idx="7051" formatCode="General">
                  <c:v>9.7145076200355202E-2</c:v>
                </c:pt>
                <c:pt idx="7052" formatCode="General">
                  <c:v>8.5884826427354094E-2</c:v>
                </c:pt>
                <c:pt idx="7053" formatCode="General">
                  <c:v>7.4383614845852902E-2</c:v>
                </c:pt>
                <c:pt idx="7054" formatCode="General">
                  <c:v>6.2641046799011502E-2</c:v>
                </c:pt>
                <c:pt idx="7055" formatCode="General">
                  <c:v>5.0656920592802399E-2</c:v>
                </c:pt>
                <c:pt idx="7056" formatCode="General">
                  <c:v>3.8432392051132303E-2</c:v>
                </c:pt>
                <c:pt idx="7057" formatCode="General">
                  <c:v>2.5971190549409499E-2</c:v>
                </c:pt>
                <c:pt idx="7058" formatCode="General">
                  <c:v>1.32775274795122E-2</c:v>
                </c:pt>
                <c:pt idx="7059" formatCode="General">
                  <c:v>3.5756790629666699E-4</c:v>
                </c:pt>
                <c:pt idx="7060" formatCode="General">
                  <c:v>-1.2779859989602399E-2</c:v>
                </c:pt>
                <c:pt idx="7061" formatCode="General">
                  <c:v>-2.6123842655519799E-2</c:v>
                </c:pt>
                <c:pt idx="7062" formatCode="General">
                  <c:v>-3.9660547861471697E-2</c:v>
                </c:pt>
                <c:pt idx="7063" formatCode="General">
                  <c:v>-5.3374389946430303E-2</c:v>
                </c:pt>
                <c:pt idx="7064" formatCode="General">
                  <c:v>-6.7246712138716302E-2</c:v>
                </c:pt>
                <c:pt idx="7065" formatCode="General">
                  <c:v>-8.1256010215361399E-2</c:v>
                </c:pt>
                <c:pt idx="7066" formatCode="General">
                  <c:v>-9.5379364150435395E-2</c:v>
                </c:pt>
                <c:pt idx="7067" formatCode="General">
                  <c:v>-0.109590636408291</c:v>
                </c:pt>
                <c:pt idx="7068" formatCode="General">
                  <c:v>-0.123860746184016</c:v>
                </c:pt>
                <c:pt idx="7069" formatCode="General">
                  <c:v>-0.138159352033176</c:v>
                </c:pt>
                <c:pt idx="7070" formatCode="General">
                  <c:v>-0.152454868158684</c:v>
                </c:pt>
                <c:pt idx="7071" formatCode="General">
                  <c:v>-0.166713746735699</c:v>
                </c:pt>
                <c:pt idx="7072" formatCode="General">
                  <c:v>-0.180900907293815</c:v>
                </c:pt>
                <c:pt idx="7073" formatCode="General">
                  <c:v>-0.19498088252905499</c:v>
                </c:pt>
                <c:pt idx="7074" formatCode="General">
                  <c:v>-0.20891843910385</c:v>
                </c:pt>
                <c:pt idx="7075" formatCode="General">
                  <c:v>-0.22267897079423599</c:v>
                </c:pt>
                <c:pt idx="7076" formatCode="General">
                  <c:v>-0.23622778050326401</c:v>
                </c:pt>
                <c:pt idx="7077" formatCode="General">
                  <c:v>-0.249530982114336</c:v>
                </c:pt>
                <c:pt idx="7078" formatCode="General">
                  <c:v>-0.26255706405521001</c:v>
                </c:pt>
                <c:pt idx="7079" formatCode="General">
                  <c:v>-0.27527675685770597</c:v>
                </c:pt>
                <c:pt idx="7080" formatCode="General">
                  <c:v>-0.287663670593231</c:v>
                </c:pt>
                <c:pt idx="7081" formatCode="General">
                  <c:v>-0.29969394359532298</c:v>
                </c:pt>
                <c:pt idx="7082" formatCode="General">
                  <c:v>-0.31134730502836899</c:v>
                </c:pt>
                <c:pt idx="7083" formatCode="General">
                  <c:v>-0.32260718156650697</c:v>
                </c:pt>
                <c:pt idx="7084" formatCode="General">
                  <c:v>-0.33346109164207</c:v>
                </c:pt>
                <c:pt idx="7085" formatCode="General">
                  <c:v>-0.34390097339249798</c:v>
                </c:pt>
                <c:pt idx="7086" formatCode="General">
                  <c:v>-0.35392235236563402</c:v>
                </c:pt>
                <c:pt idx="7087" formatCode="General">
                  <c:v>-0.36352556104073402</c:v>
                </c:pt>
                <c:pt idx="7088" formatCode="General">
                  <c:v>-0.37271535596667998</c:v>
                </c:pt>
                <c:pt idx="7089" formatCode="General">
                  <c:v>-0.381500405762494</c:v>
                </c:pt>
                <c:pt idx="7090" formatCode="General">
                  <c:v>-0.38989427864312498</c:v>
                </c:pt>
                <c:pt idx="7091" formatCode="General">
                  <c:v>-0.39791427992943001</c:v>
                </c:pt>
                <c:pt idx="7092" formatCode="General">
                  <c:v>-0.40558063621819401</c:v>
                </c:pt>
                <c:pt idx="7093" formatCode="General">
                  <c:v>-0.41291730524681403</c:v>
                </c:pt>
                <c:pt idx="7094" formatCode="General">
                  <c:v>-0.41995025015196402</c:v>
                </c:pt>
                <c:pt idx="7095" formatCode="General">
                  <c:v>-0.42670812011466802</c:v>
                </c:pt>
                <c:pt idx="7096" formatCode="General">
                  <c:v>-0.433221019605881</c:v>
                </c:pt>
                <c:pt idx="7097" formatCode="General">
                  <c:v>-0.43951964657841602</c:v>
                </c:pt>
                <c:pt idx="7098" formatCode="General">
                  <c:v>-0.44563561354377201</c:v>
                </c:pt>
                <c:pt idx="7099" formatCode="General">
                  <c:v>-0.45159968854374899</c:v>
                </c:pt>
                <c:pt idx="7100" formatCode="General">
                  <c:v>-0.457441591744283</c:v>
                </c:pt>
                <c:pt idx="7101" formatCode="General">
                  <c:v>-0.46318950559843702</c:v>
                </c:pt>
                <c:pt idx="7102" formatCode="General">
                  <c:v>-0.46886951689754502</c:v>
                </c:pt>
                <c:pt idx="7103" formatCode="General">
                  <c:v>-0.47450407396296801</c:v>
                </c:pt>
                <c:pt idx="7104" formatCode="General">
                  <c:v>-0.48011171469702102</c:v>
                </c:pt>
                <c:pt idx="7105" formatCode="General">
                  <c:v>-0.485708060590886</c:v>
                </c:pt>
                <c:pt idx="7106" formatCode="General">
                  <c:v>-0.49130414934525102</c:v>
                </c:pt>
                <c:pt idx="7107" formatCode="General">
                  <c:v>-0.49690530063344501</c:v>
                </c:pt>
                <c:pt idx="7108" formatCode="General">
                  <c:v>-0.50251239720045004</c:v>
                </c:pt>
                <c:pt idx="7109" formatCode="General">
                  <c:v>-0.50812116896219595</c:v>
                </c:pt>
                <c:pt idx="7110" formatCode="General">
                  <c:v>-0.51372094602144303</c:v>
                </c:pt>
                <c:pt idx="7111" formatCode="General">
                  <c:v>-0.51929630970765095</c:v>
                </c:pt>
                <c:pt idx="7112" formatCode="General">
                  <c:v>-0.52482730095116803</c:v>
                </c:pt>
                <c:pt idx="7113" formatCode="General">
                  <c:v>-0.53028792637782496</c:v>
                </c:pt>
                <c:pt idx="7114" formatCode="General">
                  <c:v>-0.535647453128275</c:v>
                </c:pt>
                <c:pt idx="7115" formatCode="General">
                  <c:v>-0.54087141725305798</c:v>
                </c:pt>
                <c:pt idx="7116" formatCode="General">
                  <c:v>-0.54592100924653297</c:v>
                </c:pt>
                <c:pt idx="7117" formatCode="General">
                  <c:v>-0.550754542055512</c:v>
                </c:pt>
                <c:pt idx="7118" formatCode="General">
                  <c:v>-0.55532805001140695</c:v>
                </c:pt>
                <c:pt idx="7119" formatCode="General">
                  <c:v>-0.55959573400755003</c:v>
                </c:pt>
                <c:pt idx="7120" formatCode="General">
                  <c:v>-0.56351087796719501</c:v>
                </c:pt>
                <c:pt idx="7121" formatCode="General">
                  <c:v>-0.56702576008530703</c:v>
                </c:pt>
                <c:pt idx="7122" formatCode="General">
                  <c:v>-0.57009364959153597</c:v>
                </c:pt>
                <c:pt idx="7123" formatCode="General">
                  <c:v>-0.57266978471454</c:v>
                </c:pt>
                <c:pt idx="7124" formatCode="General">
                  <c:v>-0.57471156062126105</c:v>
                </c:pt>
                <c:pt idx="7125" formatCode="General">
                  <c:v>-0.57617971256984701</c:v>
                </c:pt>
                <c:pt idx="7126" formatCode="General">
                  <c:v>-0.57703937349228895</c:v>
                </c:pt>
                <c:pt idx="7127" formatCode="General">
                  <c:v>-0.57725988407598205</c:v>
                </c:pt>
                <c:pt idx="7128" formatCode="General">
                  <c:v>-0.57681555818739805</c:v>
                </c:pt>
                <c:pt idx="7129" formatCode="General">
                  <c:v>-0.57568745725585102</c:v>
                </c:pt>
                <c:pt idx="7130" formatCode="General">
                  <c:v>-0.57386289568281301</c:v>
                </c:pt>
                <c:pt idx="7131" formatCode="General">
                  <c:v>-0.57133618963334598</c:v>
                </c:pt>
                <c:pt idx="7132" formatCode="General">
                  <c:v>-0.56810887722972003</c:v>
                </c:pt>
                <c:pt idx="7133" formatCode="General">
                  <c:v>-0.56418977198841302</c:v>
                </c:pt>
                <c:pt idx="7134" formatCode="General">
                  <c:v>-0.559595936923037</c:v>
                </c:pt>
                <c:pt idx="7135" formatCode="General">
                  <c:v>-0.55435182726049304</c:v>
                </c:pt>
                <c:pt idx="7136" formatCode="General">
                  <c:v>-0.54848827891813101</c:v>
                </c:pt>
                <c:pt idx="7137" formatCode="General">
                  <c:v>-0.54204361311054206</c:v>
                </c:pt>
                <c:pt idx="7138" formatCode="General">
                  <c:v>-0.535063095328281</c:v>
                </c:pt>
                <c:pt idx="7139" formatCode="General">
                  <c:v>-0.52759711335495496</c:v>
                </c:pt>
                <c:pt idx="7140" formatCode="General">
                  <c:v>-0.51970202104280805</c:v>
                </c:pt>
                <c:pt idx="7141" formatCode="General">
                  <c:v>-0.51143943690850902</c:v>
                </c:pt>
                <c:pt idx="7142" formatCode="General">
                  <c:v>-0.50287431607030597</c:v>
                </c:pt>
                <c:pt idx="7143" formatCode="General">
                  <c:v>-0.494075114905003</c:v>
                </c:pt>
                <c:pt idx="7144" formatCode="General">
                  <c:v>-0.48511247698533</c:v>
                </c:pt>
                <c:pt idx="7145" formatCode="General">
                  <c:v>-0.47605734053677001</c:v>
                </c:pt>
                <c:pt idx="7146" formatCode="General">
                  <c:v>-0.46698134777962202</c:v>
                </c:pt>
                <c:pt idx="7147" formatCode="General">
                  <c:v>-0.457955776552192</c:v>
                </c:pt>
                <c:pt idx="7148" formatCode="General">
                  <c:v>-0.44904939310188002</c:v>
                </c:pt>
                <c:pt idx="7149" formatCode="General">
                  <c:v>-0.44032852609143602</c:v>
                </c:pt>
                <c:pt idx="7150" formatCode="General">
                  <c:v>-0.43185586120604003</c:v>
                </c:pt>
                <c:pt idx="7151" formatCode="General">
                  <c:v>-0.42368919895899698</c:v>
                </c:pt>
                <c:pt idx="7152" formatCode="General">
                  <c:v>-0.41588100821144502</c:v>
                </c:pt>
                <c:pt idx="7153" formatCode="General">
                  <c:v>-0.40847767455973599</c:v>
                </c:pt>
                <c:pt idx="7154" formatCode="General">
                  <c:v>-0.40151936496228402</c:v>
                </c:pt>
                <c:pt idx="7155" formatCode="General">
                  <c:v>-0.39503843793141202</c:v>
                </c:pt>
                <c:pt idx="7156" formatCode="General">
                  <c:v>-0.38905914662435498</c:v>
                </c:pt>
                <c:pt idx="7157" formatCode="General">
                  <c:v>-0.38359863126007998</c:v>
                </c:pt>
                <c:pt idx="7158" formatCode="General">
                  <c:v>-0.37866544282853698</c:v>
                </c:pt>
                <c:pt idx="7159" formatCode="General">
                  <c:v>-0.37425965687298601</c:v>
                </c:pt>
                <c:pt idx="7160" formatCode="General">
                  <c:v>-0.37037388221662798</c:v>
                </c:pt>
                <c:pt idx="7161" formatCode="General">
                  <c:v>-0.36699268390413903</c:v>
                </c:pt>
                <c:pt idx="7162" formatCode="General">
                  <c:v>-0.36409258531378202</c:v>
                </c:pt>
                <c:pt idx="7163" formatCode="General">
                  <c:v>-0.36164280005824001</c:v>
                </c:pt>
                <c:pt idx="7164" formatCode="General">
                  <c:v>-0.35960612368276501</c:v>
                </c:pt>
                <c:pt idx="7165" formatCode="General">
                  <c:v>-0.35793923817305701</c:v>
                </c:pt>
                <c:pt idx="7166" formatCode="General">
                  <c:v>-0.356593046441331</c:v>
                </c:pt>
                <c:pt idx="7167" formatCode="General">
                  <c:v>-0.35551362529951303</c:v>
                </c:pt>
                <c:pt idx="7168" formatCode="General">
                  <c:v>-0.354643719176921</c:v>
                </c:pt>
                <c:pt idx="7169" formatCode="General">
                  <c:v>-0.35392259630940998</c:v>
                </c:pt>
                <c:pt idx="7170" formatCode="General">
                  <c:v>-0.35328746878572298</c:v>
                </c:pt>
                <c:pt idx="7171" formatCode="General">
                  <c:v>-0.35267544355909602</c:v>
                </c:pt>
                <c:pt idx="7172" formatCode="General">
                  <c:v>-0.35202313356576898</c:v>
                </c:pt>
                <c:pt idx="7173" formatCode="General">
                  <c:v>-0.35126708328751499</c:v>
                </c:pt>
                <c:pt idx="7174" formatCode="General">
                  <c:v>-0.35034543464918699</c:v>
                </c:pt>
                <c:pt idx="7175" formatCode="General">
                  <c:v>-0.349199419847602</c:v>
                </c:pt>
                <c:pt idx="7176" formatCode="General">
                  <c:v>-0.347773079835132</c:v>
                </c:pt>
                <c:pt idx="7177" formatCode="General">
                  <c:v>-0.34601430003351802</c:v>
                </c:pt>
                <c:pt idx="7178" formatCode="General">
                  <c:v>-0.34387584589497699</c:v>
                </c:pt>
                <c:pt idx="7179" formatCode="General">
                  <c:v>-0.34131516372034998</c:v>
                </c:pt>
                <c:pt idx="7180" formatCode="General">
                  <c:v>-0.33829601881294302</c:v>
                </c:pt>
                <c:pt idx="7181" formatCode="General">
                  <c:v>-0.33478743802472499</c:v>
                </c:pt>
                <c:pt idx="7182" formatCode="General">
                  <c:v>-0.33076447729594299</c:v>
                </c:pt>
                <c:pt idx="7183" formatCode="General">
                  <c:v>-0.326209008053847</c:v>
                </c:pt>
                <c:pt idx="7184" formatCode="General">
                  <c:v>-0.321108735253892</c:v>
                </c:pt>
                <c:pt idx="7185" formatCode="General">
                  <c:v>-0.31545815968448798</c:v>
                </c:pt>
                <c:pt idx="7186" formatCode="General">
                  <c:v>-0.309258410486068</c:v>
                </c:pt>
                <c:pt idx="7187" formatCode="General">
                  <c:v>-0.30251581073934403</c:v>
                </c:pt>
                <c:pt idx="7188" formatCode="General">
                  <c:v>-0.29524254547518403</c:v>
                </c:pt>
                <c:pt idx="7189" formatCode="General">
                  <c:v>-0.28745683792778698</c:v>
                </c:pt>
                <c:pt idx="7190" formatCode="General">
                  <c:v>-0.27918134098663799</c:v>
                </c:pt>
                <c:pt idx="7191" formatCode="General">
                  <c:v>-0.27044301543805099</c:v>
                </c:pt>
                <c:pt idx="7192" formatCode="General">
                  <c:v>-0.26127271082320402</c:v>
                </c:pt>
                <c:pt idx="7193" formatCode="General">
                  <c:v>-0.25170420860929799</c:v>
                </c:pt>
                <c:pt idx="7194" formatCode="General">
                  <c:v>-0.24177387288836499</c:v>
                </c:pt>
                <c:pt idx="7195" formatCode="General">
                  <c:v>-0.231520049352199</c:v>
                </c:pt>
                <c:pt idx="7196" formatCode="General">
                  <c:v>-0.22098226305219601</c:v>
                </c:pt>
                <c:pt idx="7197" formatCode="General">
                  <c:v>-0.210200585192859</c:v>
                </c:pt>
                <c:pt idx="7198" formatCode="General">
                  <c:v>-0.199215145554276</c:v>
                </c:pt>
                <c:pt idx="7199" formatCode="General">
                  <c:v>-0.18806540735322699</c:v>
                </c:pt>
                <c:pt idx="7200" formatCode="General">
                  <c:v>-0.17678962215889399</c:v>
                </c:pt>
                <c:pt idx="7201" formatCode="General">
                  <c:v>-0.16542430381669099</c:v>
                </c:pt>
                <c:pt idx="7202" formatCode="General">
                  <c:v>-0.15400381062251201</c:v>
                </c:pt>
                <c:pt idx="7203" formatCode="General">
                  <c:v>-0.142559986091576</c:v>
                </c:pt>
                <c:pt idx="7204" formatCode="General">
                  <c:v>-0.13112174519386999</c:v>
                </c:pt>
                <c:pt idx="7205" formatCode="General">
                  <c:v>-0.119714814671286</c:v>
                </c:pt>
                <c:pt idx="7206" formatCode="General">
                  <c:v>-0.10836149047000999</c:v>
                </c:pt>
                <c:pt idx="7207" formatCode="General">
                  <c:v>-9.7080558926880403E-2</c:v>
                </c:pt>
                <c:pt idx="7208" formatCode="General">
                  <c:v>-8.5887318144065194E-2</c:v>
                </c:pt>
                <c:pt idx="7209" formatCode="General">
                  <c:v>-7.4793474396107104E-2</c:v>
                </c:pt>
                <c:pt idx="7210" formatCode="General">
                  <c:v>-6.3807263533872699E-2</c:v>
                </c:pt>
                <c:pt idx="7211" formatCode="General">
                  <c:v>-5.2933560280152198E-2</c:v>
                </c:pt>
                <c:pt idx="7212" formatCode="General">
                  <c:v>-4.21740923812923E-2</c:v>
                </c:pt>
                <c:pt idx="7213" formatCode="General">
                  <c:v>-3.15277194184133E-2</c:v>
                </c:pt>
                <c:pt idx="7214" formatCode="General">
                  <c:v>-2.0990736223475699E-2</c:v>
                </c:pt>
                <c:pt idx="7215" formatCode="General">
                  <c:v>-1.05571482751932E-2</c:v>
                </c:pt>
                <c:pt idx="7216" formatCode="General">
                  <c:v>-2.19021484501885E-4</c:v>
                </c:pt>
                <c:pt idx="7217" formatCode="General">
                  <c:v>1.0032948777956401E-2</c:v>
                </c:pt>
                <c:pt idx="7218" formatCode="General">
                  <c:v>2.0209178378734999E-2</c:v>
                </c:pt>
                <c:pt idx="7219" formatCode="General">
                  <c:v>3.0320791781650099E-2</c:v>
                </c:pt>
                <c:pt idx="7220" formatCode="General">
                  <c:v>4.0379128196543497E-2</c:v>
                </c:pt>
                <c:pt idx="7221" formatCode="General">
                  <c:v>5.0395359211388199E-2</c:v>
                </c:pt>
                <c:pt idx="7222" formatCode="General">
                  <c:v>6.0380096696377901E-2</c:v>
                </c:pt>
                <c:pt idx="7223" formatCode="General">
                  <c:v>7.0343006498194097E-2</c:v>
                </c:pt>
                <c:pt idx="7224" formatCode="General">
                  <c:v>8.0292468315984397E-2</c:v>
                </c:pt>
                <c:pt idx="7225" formatCode="General">
                  <c:v>9.0235259470359597E-2</c:v>
                </c:pt>
                <c:pt idx="7226" formatCode="General">
                  <c:v>0.100176294362449</c:v>
                </c:pt>
                <c:pt idx="7227" formatCode="General">
                  <c:v>0.110118365061614</c:v>
                </c:pt>
                <c:pt idx="7228" formatCode="General">
                  <c:v>0.120061925535335</c:v>
                </c:pt>
                <c:pt idx="7229" formatCode="General">
                  <c:v>0.13000502115008</c:v>
                </c:pt>
                <c:pt idx="7230" formatCode="General">
                  <c:v>0.13994317001316101</c:v>
                </c:pt>
                <c:pt idx="7231" formatCode="General">
                  <c:v>0.149869305310351</c:v>
                </c:pt>
                <c:pt idx="7232" formatCode="General">
                  <c:v>0.159773835995484</c:v>
                </c:pt>
                <c:pt idx="7233" formatCode="General">
                  <c:v>0.16964465515990801</c:v>
                </c:pt>
                <c:pt idx="7234" formatCode="General">
                  <c:v>0.17946720198169999</c:v>
                </c:pt>
                <c:pt idx="7235" formatCode="General">
                  <c:v>0.189224726824371</c:v>
                </c:pt>
                <c:pt idx="7236" formatCode="General">
                  <c:v>0.198898393946569</c:v>
                </c:pt>
                <c:pt idx="7237" formatCode="General">
                  <c:v>0.208467554056148</c:v>
                </c:pt>
                <c:pt idx="7238" formatCode="General">
                  <c:v>0.217910050437365</c:v>
                </c:pt>
                <c:pt idx="7239" formatCode="General">
                  <c:v>0.22720241834056901</c:v>
                </c:pt>
                <c:pt idx="7240" formatCode="General">
                  <c:v>0.23632024267427601</c:v>
                </c:pt>
                <c:pt idx="7241" formatCode="General">
                  <c:v>0.245238476323281</c:v>
                </c:pt>
                <c:pt idx="7242" formatCode="General">
                  <c:v>0.25393189958611001</c:v>
                </c:pt>
                <c:pt idx="7243" formatCode="General">
                  <c:v>0.262375447725754</c:v>
                </c:pt>
                <c:pt idx="7244" formatCode="General">
                  <c:v>0.27054448717385299</c:v>
                </c:pt>
                <c:pt idx="7245" formatCode="General">
                  <c:v>0.27841517701333401</c:v>
                </c:pt>
                <c:pt idx="7246" formatCode="General">
                  <c:v>0.28596495896507201</c:v>
                </c:pt>
                <c:pt idx="7247" formatCode="General">
                  <c:v>0.293172879693891</c:v>
                </c:pt>
                <c:pt idx="7248" formatCode="General">
                  <c:v>0.30001974189870401</c:v>
                </c:pt>
                <c:pt idx="7249" formatCode="General">
                  <c:v>0.30648857765028498</c:v>
                </c:pt>
                <c:pt idx="7250" formatCode="General">
                  <c:v>0.31256499216617301</c:v>
                </c:pt>
                <c:pt idx="7251" formatCode="General">
                  <c:v>0.31823743734119497</c:v>
                </c:pt>
                <c:pt idx="7252" formatCode="General">
                  <c:v>0.32349707473293099</c:v>
                </c:pt>
                <c:pt idx="7253" formatCode="General">
                  <c:v>0.32833781902626002</c:v>
                </c:pt>
                <c:pt idx="7254" formatCode="General">
                  <c:v>0.332757147808598</c:v>
                </c:pt>
                <c:pt idx="7255" formatCode="General">
                  <c:v>0.33675625914364798</c:v>
                </c:pt>
                <c:pt idx="7256" formatCode="General">
                  <c:v>0.34033927885260501</c:v>
                </c:pt>
                <c:pt idx="7257" formatCode="General">
                  <c:v>0.34351443155910499</c:v>
                </c:pt>
                <c:pt idx="7258" formatCode="General">
                  <c:v>0.34629315153311802</c:v>
                </c:pt>
                <c:pt idx="7259" formatCode="General">
                  <c:v>0.34868958409575002</c:v>
                </c:pt>
                <c:pt idx="7260" formatCode="General">
                  <c:v>0.35072221322649999</c:v>
                </c:pt>
                <c:pt idx="7261" formatCode="General">
                  <c:v>0.35241185005325598</c:v>
                </c:pt>
                <c:pt idx="7262" formatCode="General">
                  <c:v>0.35378254126157599</c:v>
                </c:pt>
                <c:pt idx="7263" formatCode="General">
                  <c:v>0.35486159399642098</c:v>
                </c:pt>
                <c:pt idx="7264" formatCode="General">
                  <c:v>0.35567784432897398</c:v>
                </c:pt>
                <c:pt idx="7265" formatCode="General">
                  <c:v>0.35626256870127798</c:v>
                </c:pt>
                <c:pt idx="7266" formatCode="General">
                  <c:v>0.35664898273096701</c:v>
                </c:pt>
                <c:pt idx="7267" formatCode="General">
                  <c:v>0.356871643060715</c:v>
                </c:pt>
                <c:pt idx="7268" formatCode="General">
                  <c:v>0.35696691646762302</c:v>
                </c:pt>
                <c:pt idx="7269" formatCode="General">
                  <c:v>0.35697182501609498</c:v>
                </c:pt>
                <c:pt idx="7270" formatCode="General">
                  <c:v>0.35692288940151201</c:v>
                </c:pt>
                <c:pt idx="7271" formatCode="General">
                  <c:v>0.35685722634228101</c:v>
                </c:pt>
                <c:pt idx="7272" formatCode="General">
                  <c:v>0.35681163737388799</c:v>
                </c:pt>
                <c:pt idx="7273" formatCode="General">
                  <c:v>0.356821525640657</c:v>
                </c:pt>
                <c:pt idx="7274" formatCode="General">
                  <c:v>0.35692105557957199</c:v>
                </c:pt>
                <c:pt idx="7275" formatCode="General">
                  <c:v>0.35714293067960901</c:v>
                </c:pt>
                <c:pt idx="7276" formatCode="General">
                  <c:v>0.35751815080295701</c:v>
                </c:pt>
                <c:pt idx="7277" formatCode="General">
                  <c:v>0.35807522031192701</c:v>
                </c:pt>
                <c:pt idx="7278" formatCode="General">
                  <c:v>0.35883941499101901</c:v>
                </c:pt>
                <c:pt idx="7279" formatCode="General">
                  <c:v>0.35983272901936703</c:v>
                </c:pt>
                <c:pt idx="7280" formatCode="General">
                  <c:v>0.36107402981417203</c:v>
                </c:pt>
                <c:pt idx="7281" formatCode="General">
                  <c:v>0.36257913060720898</c:v>
                </c:pt>
                <c:pt idx="7282" formatCode="General">
                  <c:v>0.36435932045048802</c:v>
                </c:pt>
                <c:pt idx="7283" formatCode="General">
                  <c:v>0.366421611048803</c:v>
                </c:pt>
                <c:pt idx="7284" formatCode="General">
                  <c:v>0.36877018570919101</c:v>
                </c:pt>
                <c:pt idx="7285" formatCode="General">
                  <c:v>0.37140410912250799</c:v>
                </c:pt>
                <c:pt idx="7286" formatCode="General">
                  <c:v>0.37431760424486599</c:v>
                </c:pt>
                <c:pt idx="7287" formatCode="General">
                  <c:v>0.37750126314907301</c:v>
                </c:pt>
                <c:pt idx="7288" formatCode="General">
                  <c:v>0.38094164432793698</c:v>
                </c:pt>
                <c:pt idx="7289" formatCode="General">
                  <c:v>0.38462130492131102</c:v>
                </c:pt>
                <c:pt idx="7290" formatCode="General">
                  <c:v>0.38851892042943198</c:v>
                </c:pt>
                <c:pt idx="7291" formatCode="General">
                  <c:v>0.39260944451478702</c:v>
                </c:pt>
                <c:pt idx="7292" formatCode="General">
                  <c:v>0.39686428255412298</c:v>
                </c:pt>
                <c:pt idx="7293" formatCode="General">
                  <c:v>0.40125154814039299</c:v>
                </c:pt>
                <c:pt idx="7294" formatCode="General">
                  <c:v>0.40573692786500598</c:v>
                </c:pt>
                <c:pt idx="7295" formatCode="General">
                  <c:v>0.410284410527263</c:v>
                </c:pt>
                <c:pt idx="7296" formatCode="General">
                  <c:v>0.41485489703032302</c:v>
                </c:pt>
                <c:pt idx="7297" formatCode="General">
                  <c:v>0.41940799678917201</c:v>
                </c:pt>
                <c:pt idx="7298" formatCode="General">
                  <c:v>0.42390338717530801</c:v>
                </c:pt>
                <c:pt idx="7299" formatCode="General">
                  <c:v>0.42829882046990803</c:v>
                </c:pt>
                <c:pt idx="7300" formatCode="General">
                  <c:v>0.43255225293088501</c:v>
                </c:pt>
                <c:pt idx="7301" formatCode="General">
                  <c:v>0.43662271170375899</c:v>
                </c:pt>
                <c:pt idx="7302" formatCode="General">
                  <c:v>0.44047020637433998</c:v>
                </c:pt>
                <c:pt idx="7303" formatCode="General">
                  <c:v>0.44405561808095001</c:v>
                </c:pt>
                <c:pt idx="7304" formatCode="General">
                  <c:v>0.44734162536849098</c:v>
                </c:pt>
                <c:pt idx="7305" formatCode="General">
                  <c:v>0.45029367108797702</c:v>
                </c:pt>
                <c:pt idx="7306" formatCode="General">
                  <c:v>0.45287966848111399</c:v>
                </c:pt>
                <c:pt idx="7307" formatCode="General">
                  <c:v>0.455070645753478</c:v>
                </c:pt>
                <c:pt idx="7308" formatCode="General">
                  <c:v>0.45684090072996703</c:v>
                </c:pt>
                <c:pt idx="7309" formatCode="General">
                  <c:v>0.45816905319849399</c:v>
                </c:pt>
                <c:pt idx="7310" formatCode="General">
                  <c:v>0.45903749197992599</c:v>
                </c:pt>
                <c:pt idx="7311" formatCode="General">
                  <c:v>0.45943316493685099</c:v>
                </c:pt>
                <c:pt idx="7312" formatCode="General">
                  <c:v>0.45934725846302299</c:v>
                </c:pt>
                <c:pt idx="7313" formatCode="General">
                  <c:v>0.458774315329815</c:v>
                </c:pt>
                <c:pt idx="7314" formatCode="General">
                  <c:v>0.457714454041805</c:v>
                </c:pt>
                <c:pt idx="7315" formatCode="General">
                  <c:v>0.45617195951486</c:v>
                </c:pt>
                <c:pt idx="7316" formatCode="General">
                  <c:v>0.45415511461031499</c:v>
                </c:pt>
                <c:pt idx="7317" formatCode="General">
                  <c:v>0.45167719600659401</c:v>
                </c:pt>
                <c:pt idx="7318" formatCode="General">
                  <c:v>0.44875478188865497</c:v>
                </c:pt>
                <c:pt idx="7319" formatCode="General">
                  <c:v>0.44540844556784798</c:v>
                </c:pt>
                <c:pt idx="7320" formatCode="General">
                  <c:v>0.44166156996497702</c:v>
                </c:pt>
                <c:pt idx="7321" formatCode="General">
                  <c:v>0.437540565687286</c:v>
                </c:pt>
                <c:pt idx="7322" formatCode="General">
                  <c:v>0.43307473829263499</c:v>
                </c:pt>
                <c:pt idx="7323" formatCode="General">
                  <c:v>0.42829547980752503</c:v>
                </c:pt>
                <c:pt idx="7324" formatCode="General">
                  <c:v>0.423235954843735</c:v>
                </c:pt>
                <c:pt idx="7325" formatCode="General">
                  <c:v>0.417929855368041</c:v>
                </c:pt>
                <c:pt idx="7326" formatCode="General">
                  <c:v>0.412412227974158</c:v>
                </c:pt>
                <c:pt idx="7327" formatCode="General">
                  <c:v>0.40671782941059198</c:v>
                </c:pt>
                <c:pt idx="7328" formatCode="General">
                  <c:v>0.40088088389190701</c:v>
                </c:pt>
                <c:pt idx="7329" formatCode="General">
                  <c:v>0.394934663276447</c:v>
                </c:pt>
                <c:pt idx="7330" formatCode="General">
                  <c:v>0.38891151931256801</c:v>
                </c:pt>
                <c:pt idx="7331" formatCode="General">
                  <c:v>0.38284196414397498</c:v>
                </c:pt>
                <c:pt idx="7332" formatCode="General">
                  <c:v>0.37675376057037502</c:v>
                </c:pt>
                <c:pt idx="7333" formatCode="General">
                  <c:v>0.37067273115718202</c:v>
                </c:pt>
                <c:pt idx="7334" formatCode="General">
                  <c:v>0.36462111960321802</c:v>
                </c:pt>
                <c:pt idx="7335" formatCode="General">
                  <c:v>0.358618487146526</c:v>
                </c:pt>
                <c:pt idx="7336" formatCode="General">
                  <c:v>0.352680696225736</c:v>
                </c:pt>
                <c:pt idx="7337" formatCode="General">
                  <c:v>0.34681892492551702</c:v>
                </c:pt>
                <c:pt idx="7338" formatCode="General">
                  <c:v>0.34104156229202798</c:v>
                </c:pt>
                <c:pt idx="7339" formatCode="General">
                  <c:v>0.33535353158660702</c:v>
                </c:pt>
                <c:pt idx="7340" formatCode="General">
                  <c:v>0.32975489248852402</c:v>
                </c:pt>
                <c:pt idx="7341" formatCode="General">
                  <c:v>0.32424178636134399</c:v>
                </c:pt>
                <c:pt idx="7342" formatCode="General">
                  <c:v>0.31880713285746698</c:v>
                </c:pt>
                <c:pt idx="7343" formatCode="General">
                  <c:v>0.31344071699478698</c:v>
                </c:pt>
                <c:pt idx="7344" formatCode="General">
                  <c:v>0.30812917620147501</c:v>
                </c:pt>
                <c:pt idx="7345" formatCode="General">
                  <c:v>0.30285549294015102</c:v>
                </c:pt>
                <c:pt idx="7346" formatCode="General">
                  <c:v>0.29759968657510399</c:v>
                </c:pt>
                <c:pt idx="7347" formatCode="General">
                  <c:v>0.292340138589405</c:v>
                </c:pt>
                <c:pt idx="7348" formatCode="General">
                  <c:v>0.28705325020330502</c:v>
                </c:pt>
                <c:pt idx="7349" formatCode="General">
                  <c:v>0.281713534279452</c:v>
                </c:pt>
                <c:pt idx="7350" formatCode="General">
                  <c:v>0.27629491820249902</c:v>
                </c:pt>
                <c:pt idx="7351" formatCode="General">
                  <c:v>0.27077144937300801</c:v>
                </c:pt>
                <c:pt idx="7352" formatCode="General">
                  <c:v>0.265116711098347</c:v>
                </c:pt>
                <c:pt idx="7353" formatCode="General">
                  <c:v>0.25930386257126098</c:v>
                </c:pt>
                <c:pt idx="7354" formatCode="General">
                  <c:v>0.25330833174806799</c:v>
                </c:pt>
                <c:pt idx="7355" formatCode="General">
                  <c:v>0.24710675241237701</c:v>
                </c:pt>
                <c:pt idx="7356" formatCode="General">
                  <c:v>0.24067666759995701</c:v>
                </c:pt>
                <c:pt idx="7357" formatCode="General">
                  <c:v>0.23399903844795</c:v>
                </c:pt>
                <c:pt idx="7358" formatCode="General">
                  <c:v>0.22705745507546801</c:v>
                </c:pt>
                <c:pt idx="7359" formatCode="General">
                  <c:v>0.21983754391266</c:v>
                </c:pt>
                <c:pt idx="7360" formatCode="General">
                  <c:v>0.212328139824077</c:v>
                </c:pt>
                <c:pt idx="7361" formatCode="General">
                  <c:v>0.20452241209357699</c:v>
                </c:pt>
                <c:pt idx="7362" formatCode="General">
                  <c:v>0.19641664995236999</c:v>
                </c:pt>
                <c:pt idx="7363" formatCode="General">
                  <c:v>0.18801046504614999</c:v>
                </c:pt>
                <c:pt idx="7364" formatCode="General">
                  <c:v>0.17930766384469199</c:v>
                </c:pt>
                <c:pt idx="7365" formatCode="General">
                  <c:v>0.170315959519759</c:v>
                </c:pt>
                <c:pt idx="7366" formatCode="General">
                  <c:v>0.161047016083739</c:v>
                </c:pt>
                <c:pt idx="7367" formatCode="General">
                  <c:v>0.151515931778783</c:v>
                </c:pt>
                <c:pt idx="7368" formatCode="General">
                  <c:v>0.14174118805174199</c:v>
                </c:pt>
                <c:pt idx="7369" formatCode="General">
                  <c:v>0.13174464469601699</c:v>
                </c:pt>
                <c:pt idx="7370" formatCode="General">
                  <c:v>0.121551447124307</c:v>
                </c:pt>
                <c:pt idx="7371" formatCode="General">
                  <c:v>0.111189314002641</c:v>
                </c:pt>
                <c:pt idx="7372" formatCode="General">
                  <c:v>0.10068788379122399</c:v>
                </c:pt>
                <c:pt idx="7373" formatCode="General">
                  <c:v>9.0079667583253795E-2</c:v>
                </c:pt>
                <c:pt idx="7374" formatCode="General">
                  <c:v>7.9398917251454398E-2</c:v>
                </c:pt>
                <c:pt idx="7375" formatCode="General">
                  <c:v>6.8680813183857603E-2</c:v>
                </c:pt>
                <c:pt idx="7376" formatCode="General">
                  <c:v>5.7961339601188301E-2</c:v>
                </c:pt>
                <c:pt idx="7377" formatCode="General">
                  <c:v>4.7276765482153101E-2</c:v>
                </c:pt>
                <c:pt idx="7378" formatCode="General">
                  <c:v>3.6664191641454999E-2</c:v>
                </c:pt>
                <c:pt idx="7379" formatCode="General">
                  <c:v>2.61605483040275E-2</c:v>
                </c:pt>
                <c:pt idx="7380" formatCode="General">
                  <c:v>1.58020066758459E-2</c:v>
                </c:pt>
                <c:pt idx="7381" formatCode="General">
                  <c:v>5.6234751850598097E-3</c:v>
                </c:pt>
                <c:pt idx="7382" formatCode="General">
                  <c:v>-4.34227220223169E-3</c:v>
                </c:pt>
                <c:pt idx="7383" formatCode="General">
                  <c:v>-1.40638009598713E-2</c:v>
                </c:pt>
                <c:pt idx="7384" formatCode="General">
                  <c:v>-2.3511613962600701E-2</c:v>
                </c:pt>
                <c:pt idx="7385" formatCode="General">
                  <c:v>-3.2658389500495599E-2</c:v>
                </c:pt>
                <c:pt idx="7386" formatCode="General">
                  <c:v>-4.1479570207717802E-2</c:v>
                </c:pt>
                <c:pt idx="7387" formatCode="General">
                  <c:v>-4.9953409474278697E-2</c:v>
                </c:pt>
                <c:pt idx="7388" formatCode="General">
                  <c:v>-5.8060901222717801E-2</c:v>
                </c:pt>
                <c:pt idx="7389" formatCode="General">
                  <c:v>-6.5786673768156903E-2</c:v>
                </c:pt>
                <c:pt idx="7390" formatCode="General">
                  <c:v>-7.3117725692639995E-2</c:v>
                </c:pt>
                <c:pt idx="7391" formatCode="General">
                  <c:v>-8.0044210236547203E-2</c:v>
                </c:pt>
                <c:pt idx="7392" formatCode="General">
                  <c:v>-8.6560262217524303E-2</c:v>
                </c:pt>
                <c:pt idx="7393" formatCode="General">
                  <c:v>-9.26625257413278E-2</c:v>
                </c:pt>
                <c:pt idx="7394" formatCode="General">
                  <c:v>-9.8350147747333097E-2</c:v>
                </c:pt>
                <c:pt idx="7395" formatCode="General">
                  <c:v>-0.103625555230538</c:v>
                </c:pt>
                <c:pt idx="7396" formatCode="General">
                  <c:v>-0.108494560163856</c:v>
                </c:pt>
                <c:pt idx="7397" formatCode="General">
                  <c:v>-0.11296529458501101</c:v>
                </c:pt>
                <c:pt idx="7398" formatCode="General">
                  <c:v>-0.11704810816502401</c:v>
                </c:pt>
                <c:pt idx="7399" formatCode="General">
                  <c:v>-0.120755613060529</c:v>
                </c:pt>
                <c:pt idx="7400" formatCode="General">
                  <c:v>-0.124102257047083</c:v>
                </c:pt>
                <c:pt idx="7401" formatCode="General">
                  <c:v>-0.127105354709277</c:v>
                </c:pt>
                <c:pt idx="7402" formatCode="General">
                  <c:v>-0.12978300055699399</c:v>
                </c:pt>
                <c:pt idx="7403" formatCode="General">
                  <c:v>-0.13215451042279899</c:v>
                </c:pt>
                <c:pt idx="7404" formatCode="General">
                  <c:v>-0.13424111534508801</c:v>
                </c:pt>
                <c:pt idx="7405" formatCode="General">
                  <c:v>-0.13606445918275001</c:v>
                </c:pt>
                <c:pt idx="7406" formatCode="General">
                  <c:v>-0.13764707960345601</c:v>
                </c:pt>
                <c:pt idx="7407" formatCode="General">
                  <c:v>-0.139011531807674</c:v>
                </c:pt>
                <c:pt idx="7408" formatCode="General">
                  <c:v>-0.14018057684174401</c:v>
                </c:pt>
                <c:pt idx="7409" formatCode="General">
                  <c:v>-0.14117793718753999</c:v>
                </c:pt>
                <c:pt idx="7410" formatCode="General">
                  <c:v>-0.142026357356343</c:v>
                </c:pt>
                <c:pt idx="7411" formatCode="General">
                  <c:v>-0.14274776275864401</c:v>
                </c:pt>
                <c:pt idx="7412" formatCode="General">
                  <c:v>-0.143364256231404</c:v>
                </c:pt>
                <c:pt idx="7413" formatCode="General">
                  <c:v>-0.14389749073902999</c:v>
                </c:pt>
                <c:pt idx="7414" formatCode="General">
                  <c:v>-0.14436845914782301</c:v>
                </c:pt>
                <c:pt idx="7415" formatCode="General">
                  <c:v>-0.14479732161358799</c:v>
                </c:pt>
                <c:pt idx="7416" formatCode="General">
                  <c:v>-0.14520272232263301</c:v>
                </c:pt>
                <c:pt idx="7417" formatCode="General">
                  <c:v>-0.145601780882675</c:v>
                </c:pt>
                <c:pt idx="7418" formatCode="General">
                  <c:v>-0.14601121652409699</c:v>
                </c:pt>
                <c:pt idx="7419" formatCode="General">
                  <c:v>-0.14644638887072201</c:v>
                </c:pt>
                <c:pt idx="7420" formatCode="General">
                  <c:v>-0.14692122199520699</c:v>
                </c:pt>
                <c:pt idx="7421" formatCode="General">
                  <c:v>-0.14744829093098399</c:v>
                </c:pt>
                <c:pt idx="7422" formatCode="General">
                  <c:v>-0.14803846596515999</c:v>
                </c:pt>
                <c:pt idx="7423" formatCode="General">
                  <c:v>-0.14870214209858901</c:v>
                </c:pt>
                <c:pt idx="7424" formatCode="General">
                  <c:v>-0.14944829527179099</c:v>
                </c:pt>
                <c:pt idx="7425" formatCode="General">
                  <c:v>-0.15028350091989101</c:v>
                </c:pt>
                <c:pt idx="7426" formatCode="General">
                  <c:v>-0.15121370207972001</c:v>
                </c:pt>
                <c:pt idx="7427" formatCode="General">
                  <c:v>-0.15224347792921999</c:v>
                </c:pt>
                <c:pt idx="7428" formatCode="General">
                  <c:v>-0.153375590522009</c:v>
                </c:pt>
                <c:pt idx="7429" formatCode="General">
                  <c:v>-0.154611710116038</c:v>
                </c:pt>
                <c:pt idx="7430" formatCode="General">
                  <c:v>-0.15595161618275899</c:v>
                </c:pt>
                <c:pt idx="7431" formatCode="General">
                  <c:v>-0.15739397138053701</c:v>
                </c:pt>
                <c:pt idx="7432" formatCode="General">
                  <c:v>-0.158936611404391</c:v>
                </c:pt>
                <c:pt idx="7433" formatCode="General">
                  <c:v>-0.160575673533979</c:v>
                </c:pt>
                <c:pt idx="7434" formatCode="General">
                  <c:v>-0.16230573893252501</c:v>
                </c:pt>
                <c:pt idx="7435" formatCode="General">
                  <c:v>-0.164120192210716</c:v>
                </c:pt>
                <c:pt idx="7436" formatCode="General">
                  <c:v>-0.16601174336150601</c:v>
                </c:pt>
                <c:pt idx="7437" formatCode="General">
                  <c:v>-0.16797223373747</c:v>
                </c:pt>
                <c:pt idx="7438" formatCode="General">
                  <c:v>-0.16999179633161299</c:v>
                </c:pt>
                <c:pt idx="7439" formatCode="General">
                  <c:v>-0.17205976708506501</c:v>
                </c:pt>
                <c:pt idx="7440" formatCode="General">
                  <c:v>-0.17416465216389199</c:v>
                </c:pt>
                <c:pt idx="7441" formatCode="General">
                  <c:v>-0.176294134234425</c:v>
                </c:pt>
                <c:pt idx="7442" formatCode="General">
                  <c:v>-0.178435201415933</c:v>
                </c:pt>
                <c:pt idx="7443" formatCode="General">
                  <c:v>-0.18057417572519999</c:v>
                </c:pt>
                <c:pt idx="7444" formatCode="General">
                  <c:v>-0.18269695022653101</c:v>
                </c:pt>
                <c:pt idx="7445" formatCode="General">
                  <c:v>-0.18478911026023401</c:v>
                </c:pt>
                <c:pt idx="7446" formatCode="General">
                  <c:v>-0.18683591887314699</c:v>
                </c:pt>
                <c:pt idx="7447" formatCode="General">
                  <c:v>-0.18882245592083499</c:v>
                </c:pt>
                <c:pt idx="7448" formatCode="General">
                  <c:v>-0.190733869769206</c:v>
                </c:pt>
                <c:pt idx="7449" formatCode="General">
                  <c:v>-0.192555454613141</c:v>
                </c:pt>
                <c:pt idx="7450" formatCode="General">
                  <c:v>-0.194272801731184</c:v>
                </c:pt>
                <c:pt idx="7451" formatCode="General">
                  <c:v>-0.195871934551512</c:v>
                </c:pt>
                <c:pt idx="7452" formatCode="General">
                  <c:v>-0.19733936679112801</c:v>
                </c:pt>
                <c:pt idx="7453" formatCode="General">
                  <c:v>-0.19866231101609599</c:v>
                </c:pt>
                <c:pt idx="7454" formatCode="General">
                  <c:v>-0.19982882786474301</c:v>
                </c:pt>
                <c:pt idx="7455" formatCode="General">
                  <c:v>-0.20082789113670901</c:v>
                </c:pt>
                <c:pt idx="7456" formatCode="General">
                  <c:v>-0.20164952874598799</c:v>
                </c:pt>
                <c:pt idx="7457" formatCode="General">
                  <c:v>-0.202284881698821</c:v>
                </c:pt>
                <c:pt idx="7458" formatCode="General">
                  <c:v>-0.202726323704574</c:v>
                </c:pt>
                <c:pt idx="7459" formatCode="General">
                  <c:v>-0.202967558090421</c:v>
                </c:pt>
                <c:pt idx="7460" formatCode="General">
                  <c:v>-0.20300359779635199</c:v>
                </c:pt>
                <c:pt idx="7461" formatCode="General">
                  <c:v>-0.20283088511168901</c:v>
                </c:pt>
                <c:pt idx="7462" formatCode="General">
                  <c:v>-0.20244739316923699</c:v>
                </c:pt>
                <c:pt idx="7463" formatCode="General">
                  <c:v>-0.20185252522511901</c:v>
                </c:pt>
                <c:pt idx="7464" formatCode="General">
                  <c:v>-0.201047046424601</c:v>
                </c:pt>
                <c:pt idx="7465" formatCode="General">
                  <c:v>-0.20003322189078801</c:v>
                </c:pt>
                <c:pt idx="7466" formatCode="General">
                  <c:v>-0.19881473752298501</c:v>
                </c:pt>
                <c:pt idx="7467" formatCode="General">
                  <c:v>-0.19739663011705599</c:v>
                </c:pt>
                <c:pt idx="7468" formatCode="General">
                  <c:v>-0.195785210621756</c:v>
                </c:pt>
                <c:pt idx="7469" formatCode="General">
                  <c:v>-0.193987916983864</c:v>
                </c:pt>
                <c:pt idx="7470" formatCode="General">
                  <c:v>-0.19201326767231</c:v>
                </c:pt>
                <c:pt idx="7471" formatCode="General">
                  <c:v>-0.18987118253389501</c:v>
                </c:pt>
                <c:pt idx="7472" formatCode="General">
                  <c:v>-0.18757219708838499</c:v>
                </c:pt>
                <c:pt idx="7473" formatCode="General">
                  <c:v>-0.18512739534681799</c:v>
                </c:pt>
                <c:pt idx="7474" formatCode="General">
                  <c:v>-0.18254859027145701</c:v>
                </c:pt>
                <c:pt idx="7475" formatCode="General">
                  <c:v>-0.17984814215672601</c:v>
                </c:pt>
                <c:pt idx="7476" formatCode="General">
                  <c:v>-0.177039266009061</c:v>
                </c:pt>
                <c:pt idx="7477" formatCode="General">
                  <c:v>-0.17413524915539499</c:v>
                </c:pt>
                <c:pt idx="7478" formatCode="General">
                  <c:v>-0.17114919001890799</c:v>
                </c:pt>
                <c:pt idx="7479" formatCode="General">
                  <c:v>-0.168094318795036</c:v>
                </c:pt>
                <c:pt idx="7480" formatCode="General">
                  <c:v>-0.164983411082991</c:v>
                </c:pt>
                <c:pt idx="7481" formatCode="General">
                  <c:v>-0.161829693048199</c:v>
                </c:pt>
                <c:pt idx="7482" formatCode="General">
                  <c:v>-0.15864624938125599</c:v>
                </c:pt>
                <c:pt idx="7483" formatCode="General">
                  <c:v>-0.15544530746125601</c:v>
                </c:pt>
                <c:pt idx="7484" formatCode="General">
                  <c:v>-0.15223918827043201</c:v>
                </c:pt>
                <c:pt idx="7485" formatCode="General">
                  <c:v>-0.149039289141253</c:v>
                </c:pt>
                <c:pt idx="7486" formatCode="General">
                  <c:v>-0.14585704624635901</c:v>
                </c:pt>
                <c:pt idx="7487" formatCode="General">
                  <c:v>-0.14270337079107401</c:v>
                </c:pt>
                <c:pt idx="7488" formatCode="General">
                  <c:v>-0.139587569169522</c:v>
                </c:pt>
                <c:pt idx="7489" formatCode="General">
                  <c:v>-0.136519510824646</c:v>
                </c:pt>
                <c:pt idx="7490" formatCode="General">
                  <c:v>-0.13350876065933001</c:v>
                </c:pt>
                <c:pt idx="7491" formatCode="General">
                  <c:v>-0.13056390310542301</c:v>
                </c:pt>
                <c:pt idx="7492" formatCode="General">
                  <c:v>-0.127693147222778</c:v>
                </c:pt>
                <c:pt idx="7493" formatCode="General">
                  <c:v>-0.124904505155485</c:v>
                </c:pt>
                <c:pt idx="7494" formatCode="General">
                  <c:v>-0.12220634011991501</c:v>
                </c:pt>
                <c:pt idx="7495" formatCode="General">
                  <c:v>-0.119605807658722</c:v>
                </c:pt>
                <c:pt idx="7496" formatCode="General">
                  <c:v>-0.117110000019159</c:v>
                </c:pt>
                <c:pt idx="7497" formatCode="General">
                  <c:v>-0.114727180370245</c:v>
                </c:pt>
                <c:pt idx="7498" formatCode="General">
                  <c:v>-0.112464658310413</c:v>
                </c:pt>
                <c:pt idx="7499" formatCode="General">
                  <c:v>-0.110329210198425</c:v>
                </c:pt>
                <c:pt idx="7500" formatCode="General">
                  <c:v>-0.10832837042453999</c:v>
                </c:pt>
                <c:pt idx="7501" formatCode="General">
                  <c:v>-0.106470030114535</c:v>
                </c:pt>
                <c:pt idx="7502" formatCode="General">
                  <c:v>-0.10476235454300099</c:v>
                </c:pt>
                <c:pt idx="7503" formatCode="General">
                  <c:v>-0.103213228846485</c:v>
                </c:pt>
                <c:pt idx="7504" formatCode="General">
                  <c:v>-0.101830829376739</c:v>
                </c:pt>
                <c:pt idx="7505" formatCode="General">
                  <c:v>-0.100624188927601</c:v>
                </c:pt>
                <c:pt idx="7506" formatCode="General">
                  <c:v>-9.9602051378600107E-2</c:v>
                </c:pt>
                <c:pt idx="7507" formatCode="General">
                  <c:v>-9.8772706790848E-2</c:v>
                </c:pt>
                <c:pt idx="7508" formatCode="General">
                  <c:v>-9.8144554200063197E-2</c:v>
                </c:pt>
                <c:pt idx="7509" formatCode="General">
                  <c:v>-9.7726199489019602E-2</c:v>
                </c:pt>
                <c:pt idx="7510" formatCode="General">
                  <c:v>-9.7526935648799995E-2</c:v>
                </c:pt>
                <c:pt idx="7511" formatCode="General">
                  <c:v>-9.7555518838464805E-2</c:v>
                </c:pt>
                <c:pt idx="7512" formatCode="General">
                  <c:v>-9.7819441731250803E-2</c:v>
                </c:pt>
                <c:pt idx="7513" formatCode="General">
                  <c:v>-9.8326009177560694E-2</c:v>
                </c:pt>
                <c:pt idx="7514" formatCode="General">
                  <c:v>-9.90823735442459E-2</c:v>
                </c:pt>
                <c:pt idx="7515" formatCode="General">
                  <c:v>-0.100094387248953</c:v>
                </c:pt>
                <c:pt idx="7516" formatCode="General">
                  <c:v>-0.101366987275899</c:v>
                </c:pt>
                <c:pt idx="7517" formatCode="General">
                  <c:v>-0.102903769815648</c:v>
                </c:pt>
                <c:pt idx="7518" formatCode="General">
                  <c:v>-0.104707499847866</c:v>
                </c:pt>
                <c:pt idx="7519" formatCode="General">
                  <c:v>-0.106779658592375</c:v>
                </c:pt>
                <c:pt idx="7520" formatCode="General">
                  <c:v>-0.10911983322152401</c:v>
                </c:pt>
                <c:pt idx="7521" formatCode="General">
                  <c:v>-0.11172574625953299</c:v>
                </c:pt>
                <c:pt idx="7522" formatCode="General">
                  <c:v>-0.114592902616477</c:v>
                </c:pt>
                <c:pt idx="7523" formatCode="General">
                  <c:v>-0.117715798260615</c:v>
                </c:pt>
                <c:pt idx="7524" formatCode="General">
                  <c:v>-0.121086461718872</c:v>
                </c:pt>
                <c:pt idx="7525" formatCode="General">
                  <c:v>-0.12469399515287199</c:v>
                </c:pt>
                <c:pt idx="7526" formatCode="General">
                  <c:v>-0.12852596119460799</c:v>
                </c:pt>
                <c:pt idx="7527" formatCode="General">
                  <c:v>-0.13256814450217</c:v>
                </c:pt>
                <c:pt idx="7528" formatCode="General">
                  <c:v>-0.13680316103533799</c:v>
                </c:pt>
                <c:pt idx="7529" formatCode="General">
                  <c:v>-0.14121182657620601</c:v>
                </c:pt>
                <c:pt idx="7530" formatCode="General">
                  <c:v>-0.14577361309668399</c:v>
                </c:pt>
                <c:pt idx="7531" formatCode="General">
                  <c:v>-0.150465349446119</c:v>
                </c:pt>
                <c:pt idx="7532" formatCode="General">
                  <c:v>-0.155262058039499</c:v>
                </c:pt>
                <c:pt idx="7533" formatCode="General">
                  <c:v>-0.16013746333024501</c:v>
                </c:pt>
                <c:pt idx="7534" formatCode="General">
                  <c:v>-0.165063885705453</c:v>
                </c:pt>
                <c:pt idx="7535" formatCode="General">
                  <c:v>-0.17001253840469299</c:v>
                </c:pt>
                <c:pt idx="7536" formatCode="General">
                  <c:v>-0.17495290359725099</c:v>
                </c:pt>
                <c:pt idx="7537" formatCode="General">
                  <c:v>-0.17985416599501899</c:v>
                </c:pt>
                <c:pt idx="7538" formatCode="General">
                  <c:v>-0.184685194540535</c:v>
                </c:pt>
                <c:pt idx="7539" formatCode="General">
                  <c:v>-0.18941430552750099</c:v>
                </c:pt>
                <c:pt idx="7540" formatCode="General">
                  <c:v>-0.19401014634942901</c:v>
                </c:pt>
                <c:pt idx="7541" formatCode="General">
                  <c:v>-0.198441607519691</c:v>
                </c:pt>
                <c:pt idx="7542" formatCode="General">
                  <c:v>-0.20267916984506601</c:v>
                </c:pt>
                <c:pt idx="7543" formatCode="General">
                  <c:v>-0.206694108732494</c:v>
                </c:pt>
                <c:pt idx="7544" formatCode="General">
                  <c:v>-0.21045862169433799</c:v>
                </c:pt>
                <c:pt idx="7545" formatCode="General">
                  <c:v>-0.21394711144240999</c:v>
                </c:pt>
                <c:pt idx="7546" formatCode="General">
                  <c:v>-0.217135812577369</c:v>
                </c:pt>
                <c:pt idx="7547" formatCode="General">
                  <c:v>-0.22000282796256801</c:v>
                </c:pt>
                <c:pt idx="7548" formatCode="General">
                  <c:v>-0.22252927856458399</c:v>
                </c:pt>
                <c:pt idx="7549" formatCode="General">
                  <c:v>-0.22469929012943099</c:v>
                </c:pt>
                <c:pt idx="7550" formatCode="General">
                  <c:v>-0.22649929852360301</c:v>
                </c:pt>
                <c:pt idx="7551" formatCode="General">
                  <c:v>-0.227918952363898</c:v>
                </c:pt>
                <c:pt idx="7552" formatCode="General">
                  <c:v>-0.22895149346066901</c:v>
                </c:pt>
                <c:pt idx="7553" formatCode="General">
                  <c:v>-0.22959288575217199</c:v>
                </c:pt>
                <c:pt idx="7554" formatCode="General">
                  <c:v>-0.22984201564134599</c:v>
                </c:pt>
                <c:pt idx="7555" formatCode="General">
                  <c:v>-0.229701755759459</c:v>
                </c:pt>
                <c:pt idx="7556" formatCode="General">
                  <c:v>-0.22917843370240201</c:v>
                </c:pt>
                <c:pt idx="7557" formatCode="General">
                  <c:v>-0.22828111036939699</c:v>
                </c:pt>
                <c:pt idx="7558" formatCode="General">
                  <c:v>-0.22702196461007501</c:v>
                </c:pt>
                <c:pt idx="7559" formatCode="General">
                  <c:v>-0.22541608405496599</c:v>
                </c:pt>
                <c:pt idx="7560" formatCode="General">
                  <c:v>-0.22348122624018699</c:v>
                </c:pt>
                <c:pt idx="7561" formatCode="General">
                  <c:v>-0.22123767414279499</c:v>
                </c:pt>
                <c:pt idx="7562" formatCode="General">
                  <c:v>-0.21870792975237999</c:v>
                </c:pt>
                <c:pt idx="7563" formatCode="General">
                  <c:v>-0.21591644403014401</c:v>
                </c:pt>
                <c:pt idx="7564" formatCode="General">
                  <c:v>-0.21288934802725501</c:v>
                </c:pt>
                <c:pt idx="7565" formatCode="General">
                  <c:v>-0.20965398663781101</c:v>
                </c:pt>
                <c:pt idx="7566" formatCode="General">
                  <c:v>-0.20623873055141501</c:v>
                </c:pt>
                <c:pt idx="7567" formatCode="General">
                  <c:v>-0.20267262127032001</c:v>
                </c:pt>
                <c:pt idx="7568" formatCode="General">
                  <c:v>-0.19898496420879599</c:v>
                </c:pt>
                <c:pt idx="7569" formatCode="General">
                  <c:v>-0.195204967548995</c:v>
                </c:pt>
                <c:pt idx="7570" formatCode="General">
                  <c:v>-0.191361433041009</c:v>
                </c:pt>
                <c:pt idx="7571" formatCode="General">
                  <c:v>-0.187482487478593</c:v>
                </c:pt>
                <c:pt idx="7572" formatCode="General">
                  <c:v>-0.183595096644631</c:v>
                </c:pt>
                <c:pt idx="7573" formatCode="General">
                  <c:v>-0.179724845619366</c:v>
                </c:pt>
                <c:pt idx="7574" formatCode="General">
                  <c:v>-0.175895737281139</c:v>
                </c:pt>
                <c:pt idx="7575" formatCode="General">
                  <c:v>-0.17212977148007999</c:v>
                </c:pt>
                <c:pt idx="7576" formatCode="General">
                  <c:v>-0.16844673227672499</c:v>
                </c:pt>
                <c:pt idx="7577" formatCode="General">
                  <c:v>-0.16486401663438599</c:v>
                </c:pt>
                <c:pt idx="7578" formatCode="General">
                  <c:v>-0.161396523287934</c:v>
                </c:pt>
                <c:pt idx="7579" formatCode="General">
                  <c:v>-0.15805654149538101</c:v>
                </c:pt>
                <c:pt idx="7580" formatCode="General">
                  <c:v>-0.154853529697172</c:v>
                </c:pt>
                <c:pt idx="7581" formatCode="General">
                  <c:v>-0.151794110602714</c:v>
                </c:pt>
                <c:pt idx="7582" formatCode="General">
                  <c:v>-0.148882078090845</c:v>
                </c:pt>
                <c:pt idx="7583" formatCode="General">
                  <c:v>-0.146118345895555</c:v>
                </c:pt>
                <c:pt idx="7584" formatCode="General">
                  <c:v>-0.14350102452560001</c:v>
                </c:pt>
                <c:pt idx="7585" formatCode="General">
                  <c:v>-0.14102554702515399</c:v>
                </c:pt>
                <c:pt idx="7586" formatCode="General">
                  <c:v>-0.138684753928253</c:v>
                </c:pt>
                <c:pt idx="7587" formatCode="General">
                  <c:v>-0.13646904014116701</c:v>
                </c:pt>
                <c:pt idx="7588" formatCode="General">
                  <c:v>-0.134366509205293</c:v>
                </c:pt>
                <c:pt idx="7589" formatCode="General">
                  <c:v>-0.13236326567075599</c:v>
                </c:pt>
                <c:pt idx="7590" formatCode="General">
                  <c:v>-0.130443576515968</c:v>
                </c:pt>
                <c:pt idx="7591" formatCode="General">
                  <c:v>-0.12858999285914699</c:v>
                </c:pt>
                <c:pt idx="7592" formatCode="General">
                  <c:v>-0.126783779923102</c:v>
                </c:pt>
                <c:pt idx="7593" formatCode="General">
                  <c:v>-0.125005158880203</c:v>
                </c:pt>
                <c:pt idx="7594" formatCode="General">
                  <c:v>-0.12323350242867601</c:v>
                </c:pt>
                <c:pt idx="7595" formatCode="General">
                  <c:v>-0.121447619393833</c:v>
                </c:pt>
                <c:pt idx="7596" formatCode="General">
                  <c:v>-0.11962603167133901</c:v>
                </c:pt>
                <c:pt idx="7597" formatCode="General">
                  <c:v>-0.117747365118967</c:v>
                </c:pt>
                <c:pt idx="7598" formatCode="General">
                  <c:v>-0.115790443304917</c:v>
                </c:pt>
                <c:pt idx="7599" formatCode="General">
                  <c:v>-0.113734586384584</c:v>
                </c:pt>
                <c:pt idx="7600" formatCode="General">
                  <c:v>-0.111559891035395</c:v>
                </c:pt>
                <c:pt idx="7601" formatCode="General">
                  <c:v>-0.10924734999017099</c:v>
                </c:pt>
                <c:pt idx="7602" formatCode="General">
                  <c:v>-0.106779135340813</c:v>
                </c:pt>
                <c:pt idx="7603" formatCode="General">
                  <c:v>-0.1041387371619</c:v>
                </c:pt>
                <c:pt idx="7604" formatCode="General">
                  <c:v>-0.10131108031130399</c:v>
                </c:pt>
                <c:pt idx="7605" formatCode="General">
                  <c:v>-9.8282539936707394E-2</c:v>
                </c:pt>
                <c:pt idx="7606" formatCode="General">
                  <c:v>-9.5041510274817095E-2</c:v>
                </c:pt>
                <c:pt idx="7607" formatCode="General">
                  <c:v>-9.1578059849947394E-2</c:v>
                </c:pt>
                <c:pt idx="7608" formatCode="General">
                  <c:v>-8.7884453931501405E-2</c:v>
                </c:pt>
                <c:pt idx="7609" formatCode="General">
                  <c:v>-8.3954601083266397E-2</c:v>
                </c:pt>
                <c:pt idx="7610" formatCode="General">
                  <c:v>-7.9783764946608202E-2</c:v>
                </c:pt>
                <c:pt idx="7611" formatCode="General">
                  <c:v>-7.5368976058798401E-2</c:v>
                </c:pt>
                <c:pt idx="7612" formatCode="General">
                  <c:v>-7.0709454505820002E-2</c:v>
                </c:pt>
                <c:pt idx="7613" formatCode="General">
                  <c:v>-6.5806911154872499E-2</c:v>
                </c:pt>
                <c:pt idx="7614" formatCode="General">
                  <c:v>-6.06641669551913E-2</c:v>
                </c:pt>
                <c:pt idx="7615" formatCode="General">
                  <c:v>-5.5285830000501801E-2</c:v>
                </c:pt>
                <c:pt idx="7616" formatCode="General">
                  <c:v>-4.9678062108676903E-2</c:v>
                </c:pt>
                <c:pt idx="7617" formatCode="General">
                  <c:v>-4.38482388845223E-2</c:v>
                </c:pt>
                <c:pt idx="7618" formatCode="General">
                  <c:v>-3.78051653907873E-2</c:v>
                </c:pt>
                <c:pt idx="7619" formatCode="General">
                  <c:v>-3.1558823369023797E-2</c:v>
                </c:pt>
                <c:pt idx="7620" formatCode="General">
                  <c:v>-2.5120598048329699E-2</c:v>
                </c:pt>
                <c:pt idx="7621" formatCode="General">
                  <c:v>-1.85030531502633E-2</c:v>
                </c:pt>
                <c:pt idx="7622" formatCode="General">
                  <c:v>-1.1720045756321001E-2</c:v>
                </c:pt>
                <c:pt idx="7623" formatCode="General">
                  <c:v>-4.7853610256821397E-3</c:v>
                </c:pt>
                <c:pt idx="7624" formatCode="General">
                  <c:v>2.2865142797202499E-3</c:v>
                </c:pt>
                <c:pt idx="7625" formatCode="General">
                  <c:v>9.4794690566414701E-3</c:v>
                </c:pt>
                <c:pt idx="7626" formatCode="General">
                  <c:v>1.6777626338136301E-2</c:v>
                </c:pt>
                <c:pt idx="7627" formatCode="General">
                  <c:v>2.4164651334698799E-2</c:v>
                </c:pt>
                <c:pt idx="7628" formatCode="General">
                  <c:v>3.1623865307968402E-2</c:v>
                </c:pt>
                <c:pt idx="7629" formatCode="General">
                  <c:v>3.91383680573891E-2</c:v>
                </c:pt>
                <c:pt idx="7630" formatCode="General">
                  <c:v>4.6690144583267701E-2</c:v>
                </c:pt>
                <c:pt idx="7631" formatCode="General">
                  <c:v>5.4261300063439898E-2</c:v>
                </c:pt>
                <c:pt idx="7632" formatCode="General">
                  <c:v>6.1834321490833302E-2</c:v>
                </c:pt>
                <c:pt idx="7633" formatCode="General">
                  <c:v>6.9391027886910303E-2</c:v>
                </c:pt>
                <c:pt idx="7634" formatCode="General">
                  <c:v>7.6912678965110406E-2</c:v>
                </c:pt>
                <c:pt idx="7635" formatCode="General">
                  <c:v>8.43812481902841E-2</c:v>
                </c:pt>
                <c:pt idx="7636" formatCode="General">
                  <c:v>9.1779090300739205E-2</c:v>
                </c:pt>
                <c:pt idx="7637" formatCode="General">
                  <c:v>9.9088402125540598E-2</c:v>
                </c:pt>
                <c:pt idx="7638" formatCode="General">
                  <c:v>0.106291793422002</c:v>
                </c:pt>
                <c:pt idx="7639" formatCode="General">
                  <c:v>0.11337180363677</c:v>
                </c:pt>
                <c:pt idx="7640" formatCode="General">
                  <c:v>0.12031094161636099</c:v>
                </c:pt>
                <c:pt idx="7641" formatCode="General">
                  <c:v>0.12709232238345999</c:v>
                </c:pt>
                <c:pt idx="7642" formatCode="General">
                  <c:v>0.133699751678516</c:v>
                </c:pt>
                <c:pt idx="7643" formatCode="General">
                  <c:v>0.14011719236456699</c:v>
                </c:pt>
                <c:pt idx="7644" formatCode="General">
                  <c:v>0.14632936138446301</c:v>
                </c:pt>
                <c:pt idx="7645" formatCode="General">
                  <c:v>0.15232235018155799</c:v>
                </c:pt>
                <c:pt idx="7646" formatCode="General">
                  <c:v>0.158083093132</c:v>
                </c:pt>
                <c:pt idx="7647" formatCode="General">
                  <c:v>0.16359927451491199</c:v>
                </c:pt>
                <c:pt idx="7648" formatCode="General">
                  <c:v>0.168859862703923</c:v>
                </c:pt>
                <c:pt idx="7649" formatCode="General">
                  <c:v>0.17385508166614599</c:v>
                </c:pt>
                <c:pt idx="7650" formatCode="General">
                  <c:v>0.17857636089751699</c:v>
                </c:pt>
                <c:pt idx="7651" formatCode="General">
                  <c:v>0.18301690562027001</c:v>
                </c:pt>
                <c:pt idx="7652" formatCode="General">
                  <c:v>0.187172670456204</c:v>
                </c:pt>
                <c:pt idx="7653" formatCode="General">
                  <c:v>0.191040625561094</c:v>
                </c:pt>
                <c:pt idx="7654" formatCode="General">
                  <c:v>0.19461956631508101</c:v>
                </c:pt>
                <c:pt idx="7655" formatCode="General">
                  <c:v>0.197911181124727</c:v>
                </c:pt>
                <c:pt idx="7656" formatCode="General">
                  <c:v>0.20091929210149501</c:v>
                </c:pt>
                <c:pt idx="7657" formatCode="General">
                  <c:v>0.20364957255327701</c:v>
                </c:pt>
                <c:pt idx="7658" formatCode="General">
                  <c:v>0.20611035045596099</c:v>
                </c:pt>
                <c:pt idx="7659" formatCode="General">
                  <c:v>0.20831239985307501</c:v>
                </c:pt>
                <c:pt idx="7660" formatCode="General">
                  <c:v>0.21026865455595301</c:v>
                </c:pt>
                <c:pt idx="7661" formatCode="General">
                  <c:v>0.21199548260726001</c:v>
                </c:pt>
                <c:pt idx="7662" formatCode="General">
                  <c:v>0.213511219254859</c:v>
                </c:pt>
                <c:pt idx="7663" formatCode="General">
                  <c:v>0.21483564779480599</c:v>
                </c:pt>
                <c:pt idx="7664" formatCode="General">
                  <c:v>0.21599132315095901</c:v>
                </c:pt>
                <c:pt idx="7665" formatCode="General">
                  <c:v>0.21700372560650799</c:v>
                </c:pt>
                <c:pt idx="7666" formatCode="General">
                  <c:v>0.21789915131732299</c:v>
                </c:pt>
                <c:pt idx="7667" formatCode="General">
                  <c:v>0.218705749259162</c:v>
                </c:pt>
                <c:pt idx="7668" formatCode="General">
                  <c:v>0.219453658696529</c:v>
                </c:pt>
                <c:pt idx="7669" formatCode="General">
                  <c:v>0.220172931356303</c:v>
                </c:pt>
                <c:pt idx="7670" formatCode="General">
                  <c:v>0.22089512454412299</c:v>
                </c:pt>
                <c:pt idx="7671" formatCode="General">
                  <c:v>0.221652476611338</c:v>
                </c:pt>
                <c:pt idx="7672" formatCode="General">
                  <c:v>0.22247685103352</c:v>
                </c:pt>
                <c:pt idx="7673" formatCode="General">
                  <c:v>0.22340039410353199</c:v>
                </c:pt>
                <c:pt idx="7674" formatCode="General">
                  <c:v>0.224454633416313</c:v>
                </c:pt>
                <c:pt idx="7675" formatCode="General">
                  <c:v>0.22566945910568001</c:v>
                </c:pt>
                <c:pt idx="7676" formatCode="General">
                  <c:v>0.22707286090561499</c:v>
                </c:pt>
                <c:pt idx="7677" formatCode="General">
                  <c:v>0.228691830312657</c:v>
                </c:pt>
                <c:pt idx="7678" formatCode="General">
                  <c:v>0.230551158426613</c:v>
                </c:pt>
                <c:pt idx="7679" formatCode="General">
                  <c:v>0.23267266864991301</c:v>
                </c:pt>
                <c:pt idx="7680" formatCode="General">
                  <c:v>0.23507560407320399</c:v>
                </c:pt>
                <c:pt idx="7681" formatCode="General">
                  <c:v>0.237775111437322</c:v>
                </c:pt>
                <c:pt idx="7682" formatCode="General">
                  <c:v>0.24078328684300199</c:v>
                </c:pt>
                <c:pt idx="7683" formatCode="General">
                  <c:v>0.244108402148177</c:v>
                </c:pt>
                <c:pt idx="7684" formatCode="General">
                  <c:v>0.24775448940897801</c:v>
                </c:pt>
                <c:pt idx="7685" formatCode="General">
                  <c:v>0.251721657672695</c:v>
                </c:pt>
                <c:pt idx="7686" formatCode="General">
                  <c:v>0.25600545427152499</c:v>
                </c:pt>
                <c:pt idx="7687" formatCode="General">
                  <c:v>0.26059774368250299</c:v>
                </c:pt>
                <c:pt idx="7688" formatCode="General">
                  <c:v>0.26548516833497299</c:v>
                </c:pt>
                <c:pt idx="7689" formatCode="General">
                  <c:v>0.27065067633704598</c:v>
                </c:pt>
                <c:pt idx="7690" formatCode="General">
                  <c:v>0.276073214051194</c:v>
                </c:pt>
                <c:pt idx="7691" formatCode="General">
                  <c:v>0.28172731035899701</c:v>
                </c:pt>
                <c:pt idx="7692" formatCode="General">
                  <c:v>0.28758483953513297</c:v>
                </c:pt>
                <c:pt idx="7693" formatCode="General">
                  <c:v>0.29361368118797798</c:v>
                </c:pt>
                <c:pt idx="7694" formatCode="General">
                  <c:v>0.299778390799331</c:v>
                </c:pt>
                <c:pt idx="7695" formatCode="General">
                  <c:v>0.306041642745017</c:v>
                </c:pt>
                <c:pt idx="7696" formatCode="General">
                  <c:v>0.31236398889643002</c:v>
                </c:pt>
                <c:pt idx="7697" formatCode="General">
                  <c:v>0.31870406613157898</c:v>
                </c:pt>
                <c:pt idx="7698" formatCode="General">
                  <c:v>0.325019869834695</c:v>
                </c:pt>
                <c:pt idx="7699" formatCode="General">
                  <c:v>0.33126845350470602</c:v>
                </c:pt>
                <c:pt idx="7700" formatCode="General">
                  <c:v>0.33740655952766002</c:v>
                </c:pt>
                <c:pt idx="7701" formatCode="General">
                  <c:v>0.34339190958702398</c:v>
                </c:pt>
                <c:pt idx="7702" formatCode="General">
                  <c:v>0.34918361993313302</c:v>
                </c:pt>
                <c:pt idx="7703" formatCode="General">
                  <c:v>0.35474244434895702</c:v>
                </c:pt>
                <c:pt idx="7704" formatCode="General">
                  <c:v>0.36003100753249301</c:v>
                </c:pt>
                <c:pt idx="7705" formatCode="General">
                  <c:v>0.36501481091176702</c:v>
                </c:pt>
                <c:pt idx="7706" formatCode="General">
                  <c:v>0.36966260413246999</c:v>
                </c:pt>
                <c:pt idx="7707" formatCode="General">
                  <c:v>0.37394690760585197</c:v>
                </c:pt>
                <c:pt idx="7708" formatCode="General">
                  <c:v>0.37784423591466998</c:v>
                </c:pt>
                <c:pt idx="7709" formatCode="General">
                  <c:v>0.38133546776588501</c:v>
                </c:pt>
                <c:pt idx="7710" formatCode="General">
                  <c:v>0.384406136275253</c:v>
                </c:pt>
                <c:pt idx="7711" formatCode="General">
                  <c:v>0.38704660630758603</c:v>
                </c:pt>
                <c:pt idx="7712" formatCode="General">
                  <c:v>0.38925220063270199</c:v>
                </c:pt>
                <c:pt idx="7713" formatCode="General">
                  <c:v>0.39102321615041902</c:v>
                </c:pt>
                <c:pt idx="7714" formatCode="General">
                  <c:v>0.39236498929337899</c:v>
                </c:pt>
                <c:pt idx="7715" formatCode="General">
                  <c:v>0.39328777899788497</c:v>
                </c:pt>
                <c:pt idx="7716" formatCode="General">
                  <c:v>0.39380654216454303</c:v>
                </c:pt>
                <c:pt idx="7717" formatCode="General">
                  <c:v>0.39394073026232801</c:v>
                </c:pt>
                <c:pt idx="7718" formatCode="General">
                  <c:v>0.39371400131962297</c:v>
                </c:pt>
                <c:pt idx="7719" formatCode="General">
                  <c:v>0.39315377483408598</c:v>
                </c:pt>
                <c:pt idx="7720" formatCode="General">
                  <c:v>0.392290821976923</c:v>
                </c:pt>
                <c:pt idx="7721" formatCode="General">
                  <c:v>0.39115874599782102</c:v>
                </c:pt>
                <c:pt idx="7722" formatCode="General">
                  <c:v>0.38979351216339497</c:v>
                </c:pt>
                <c:pt idx="7723" formatCode="General">
                  <c:v>0.38823292654105501</c:v>
                </c:pt>
                <c:pt idx="7724" formatCode="General">
                  <c:v>0.38651581761618098</c:v>
                </c:pt>
                <c:pt idx="7725" formatCode="General">
                  <c:v>0.38468157530942798</c:v>
                </c:pt>
                <c:pt idx="7726" formatCode="General">
                  <c:v>0.38276960791866999</c:v>
                </c:pt>
                <c:pt idx="7727" formatCode="General">
                  <c:v>0.38081856297538103</c:v>
                </c:pt>
                <c:pt idx="7728" formatCode="General">
                  <c:v>0.37886566715139702</c:v>
                </c:pt>
                <c:pt idx="7729" formatCode="General">
                  <c:v>0.37694617480590198</c:v>
                </c:pt>
                <c:pt idx="7730" formatCode="General">
                  <c:v>0.37509289347923802</c:v>
                </c:pt>
                <c:pt idx="7731" formatCode="General">
                  <c:v>0.37333584414842202</c:v>
                </c:pt>
                <c:pt idx="7732" formatCode="General">
                  <c:v>0.37170105391362401</c:v>
                </c:pt>
                <c:pt idx="7733" formatCode="General">
                  <c:v>0.37021019132445399</c:v>
                </c:pt>
                <c:pt idx="7734" formatCode="General">
                  <c:v>0.368881238077997</c:v>
                </c:pt>
                <c:pt idx="7735" formatCode="General">
                  <c:v>0.3677273870644</c:v>
                </c:pt>
                <c:pt idx="7736" formatCode="General">
                  <c:v>0.36675715930776598</c:v>
                </c:pt>
                <c:pt idx="7737" formatCode="General">
                  <c:v>0.36597412833589299</c:v>
                </c:pt>
                <c:pt idx="7738" formatCode="General">
                  <c:v>0.36537571777360001</c:v>
                </c:pt>
                <c:pt idx="7739" formatCode="General">
                  <c:v>0.36495476582720399</c:v>
                </c:pt>
                <c:pt idx="7740" formatCode="General">
                  <c:v>0.364699203479667</c:v>
                </c:pt>
                <c:pt idx="7741" formatCode="General">
                  <c:v>0.36459163913788001</c:v>
                </c:pt>
                <c:pt idx="7742" formatCode="General">
                  <c:v>0.36461056790267599</c:v>
                </c:pt>
                <c:pt idx="7743" formatCode="General">
                  <c:v>0.36472911572595901</c:v>
                </c:pt>
                <c:pt idx="7744" formatCode="General">
                  <c:v>0.36491644165017101</c:v>
                </c:pt>
                <c:pt idx="7745" formatCode="General">
                  <c:v>0.365139282581325</c:v>
                </c:pt>
                <c:pt idx="7746" formatCode="General">
                  <c:v>0.36536012448686001</c:v>
                </c:pt>
                <c:pt idx="7747" formatCode="General">
                  <c:v>0.36553800422841398</c:v>
                </c:pt>
                <c:pt idx="7748" formatCode="General">
                  <c:v>0.36563075410993801</c:v>
                </c:pt>
                <c:pt idx="7749" formatCode="General">
                  <c:v>0.36559541529682699</c:v>
                </c:pt>
                <c:pt idx="7750" formatCode="General">
                  <c:v>0.36538687025542599</c:v>
                </c:pt>
                <c:pt idx="7751" formatCode="General">
                  <c:v>0.36495967729612699</c:v>
                </c:pt>
                <c:pt idx="7752" formatCode="General">
                  <c:v>0.36426954765469499</c:v>
                </c:pt>
                <c:pt idx="7753" formatCode="General">
                  <c:v>0.36327247687787101</c:v>
                </c:pt>
                <c:pt idx="7754" formatCode="General">
                  <c:v>0.36192632568778699</c:v>
                </c:pt>
                <c:pt idx="7755" formatCode="General">
                  <c:v>0.36019085330671602</c:v>
                </c:pt>
                <c:pt idx="7756" formatCode="General">
                  <c:v>0.35802761116603299</c:v>
                </c:pt>
                <c:pt idx="7757" formatCode="General">
                  <c:v>0.35540192056825398</c:v>
                </c:pt>
                <c:pt idx="7758" formatCode="General">
                  <c:v>0.35228270895066899</c:v>
                </c:pt>
                <c:pt idx="7759" formatCode="General">
                  <c:v>0.34864258043820201</c:v>
                </c:pt>
                <c:pt idx="7760" formatCode="General">
                  <c:v>0.344458898441238</c:v>
                </c:pt>
                <c:pt idx="7761" formatCode="General">
                  <c:v>0.339713107088155</c:v>
                </c:pt>
                <c:pt idx="7762" formatCode="General">
                  <c:v>0.334390532584113</c:v>
                </c:pt>
                <c:pt idx="7763" formatCode="General">
                  <c:v>0.32848227696265198</c:v>
                </c:pt>
                <c:pt idx="7764" formatCode="General">
                  <c:v>0.32198442014192302</c:v>
                </c:pt>
                <c:pt idx="7765" formatCode="General">
                  <c:v>0.31489742187803799</c:v>
                </c:pt>
                <c:pt idx="7766" formatCode="General">
                  <c:v>0.30722715242054699</c:v>
                </c:pt>
                <c:pt idx="7767" formatCode="General">
                  <c:v>0.29898378651035301</c:v>
                </c:pt>
                <c:pt idx="7768" formatCode="General">
                  <c:v>0.29018210327292099</c:v>
                </c:pt>
                <c:pt idx="7769" formatCode="General">
                  <c:v>0.28084129771945898</c:v>
                </c:pt>
                <c:pt idx="7770" formatCode="General">
                  <c:v>0.27098412882512102</c:v>
                </c:pt>
                <c:pt idx="7771" formatCode="General">
                  <c:v>0.26063661868854099</c:v>
                </c:pt>
                <c:pt idx="7772" formatCode="General">
                  <c:v>0.249828386212504</c:v>
                </c:pt>
                <c:pt idx="7773" formatCode="General">
                  <c:v>0.23859236380183399</c:v>
                </c:pt>
                <c:pt idx="7774" formatCode="General">
                  <c:v>0.22696334292006601</c:v>
                </c:pt>
                <c:pt idx="7775" formatCode="General">
                  <c:v>0.21497756519240399</c:v>
                </c:pt>
                <c:pt idx="7776" formatCode="General">
                  <c:v>0.20267260130178799</c:v>
                </c:pt>
                <c:pt idx="7777" formatCode="General">
                  <c:v>0.19008772128291701</c:v>
                </c:pt>
                <c:pt idx="7778" formatCode="General">
                  <c:v>0.17726263721715799</c:v>
                </c:pt>
                <c:pt idx="7779" formatCode="General">
                  <c:v>0.16423617001979501</c:v>
                </c:pt>
                <c:pt idx="7780" formatCode="General">
                  <c:v>0.15104679824327899</c:v>
                </c:pt>
                <c:pt idx="7781" formatCode="General">
                  <c:v>0.13773274572491001</c:v>
                </c:pt>
                <c:pt idx="7782" formatCode="General">
                  <c:v>0.124330488658145</c:v>
                </c:pt>
                <c:pt idx="7783" formatCode="General">
                  <c:v>0.11087486105202</c:v>
                </c:pt>
                <c:pt idx="7784" formatCode="General">
                  <c:v>9.7399396917534395E-2</c:v>
                </c:pt>
                <c:pt idx="7785" formatCode="General">
                  <c:v>8.3935064836901205E-2</c:v>
                </c:pt>
                <c:pt idx="7786" formatCode="General">
                  <c:v>7.0510598368285299E-2</c:v>
                </c:pt>
                <c:pt idx="7787" formatCode="General">
                  <c:v>5.7151908214824999E-2</c:v>
                </c:pt>
                <c:pt idx="7788" formatCode="General">
                  <c:v>4.3881559719666098E-2</c:v>
                </c:pt>
                <c:pt idx="7789" formatCode="General">
                  <c:v>3.0719479768344399E-2</c:v>
                </c:pt>
                <c:pt idx="7790" formatCode="General">
                  <c:v>1.7683228994452498E-2</c:v>
                </c:pt>
                <c:pt idx="7791" formatCode="General">
                  <c:v>4.7870835425075E-3</c:v>
                </c:pt>
                <c:pt idx="7792" formatCode="General">
                  <c:v>-7.9582058461347902E-3</c:v>
                </c:pt>
                <c:pt idx="7793" formatCode="General">
                  <c:v>-2.0544008197746801E-2</c:v>
                </c:pt>
                <c:pt idx="7794" formatCode="General">
                  <c:v>-3.29649140717077E-2</c:v>
                </c:pt>
                <c:pt idx="7795" formatCode="General">
                  <c:v>-4.5218343280307799E-2</c:v>
                </c:pt>
                <c:pt idx="7796" formatCode="General">
                  <c:v>-5.7302987375803E-2</c:v>
                </c:pt>
                <c:pt idx="7797" formatCode="General">
                  <c:v>-6.9220978310639794E-2</c:v>
                </c:pt>
                <c:pt idx="7798" formatCode="General">
                  <c:v>-8.0976476419851603E-2</c:v>
                </c:pt>
                <c:pt idx="7799" formatCode="General">
                  <c:v>-9.2574999690516094E-2</c:v>
                </c:pt>
                <c:pt idx="7800" formatCode="General">
                  <c:v>-0.104023967654181</c:v>
                </c:pt>
                <c:pt idx="7801" formatCode="General">
                  <c:v>-0.11533175960518</c:v>
                </c:pt>
                <c:pt idx="7802" formatCode="General">
                  <c:v>-0.12650821614257701</c:v>
                </c:pt>
                <c:pt idx="7803" formatCode="General">
                  <c:v>-0.13756372085095001</c:v>
                </c:pt>
                <c:pt idx="7804" formatCode="General">
                  <c:v>-0.14850930987871599</c:v>
                </c:pt>
                <c:pt idx="7805" formatCode="General">
                  <c:v>-0.159357352675393</c:v>
                </c:pt>
                <c:pt idx="7806" formatCode="General">
                  <c:v>-0.17011957043743201</c:v>
                </c:pt>
                <c:pt idx="7807" formatCode="General">
                  <c:v>-0.18080759850841299</c:v>
                </c:pt>
                <c:pt idx="7808" formatCode="General">
                  <c:v>-0.19143281077242799</c:v>
                </c:pt>
                <c:pt idx="7809" formatCode="General">
                  <c:v>-0.202006132367233</c:v>
                </c:pt>
                <c:pt idx="7810" formatCode="General">
                  <c:v>-0.212538876606192</c:v>
                </c:pt>
                <c:pt idx="7811" formatCode="General">
                  <c:v>-0.223040956261506</c:v>
                </c:pt>
                <c:pt idx="7812" formatCode="General">
                  <c:v>-0.23352113791231799</c:v>
                </c:pt>
                <c:pt idx="7813" formatCode="General">
                  <c:v>-0.24398763997278899</c:v>
                </c:pt>
                <c:pt idx="7814" formatCode="General">
                  <c:v>-0.25444810501026899</c:v>
                </c:pt>
                <c:pt idx="7815" formatCode="General">
                  <c:v>-0.26490896037990003</c:v>
                </c:pt>
                <c:pt idx="7816" formatCode="General">
                  <c:v>-0.27537484447952199</c:v>
                </c:pt>
                <c:pt idx="7817" formatCode="General">
                  <c:v>-0.28584975379828398</c:v>
                </c:pt>
                <c:pt idx="7818" formatCode="General">
                  <c:v>-0.29633671106661702</c:v>
                </c:pt>
                <c:pt idx="7819" formatCode="General">
                  <c:v>-0.30683783151042399</c:v>
                </c:pt>
                <c:pt idx="7820" formatCode="General">
                  <c:v>-0.31735437211279799</c:v>
                </c:pt>
                <c:pt idx="7821" formatCode="General">
                  <c:v>-0.32788573744048799</c:v>
                </c:pt>
                <c:pt idx="7822" formatCode="General">
                  <c:v>-0.33843015299520002</c:v>
                </c:pt>
                <c:pt idx="7823" formatCode="General">
                  <c:v>-0.348985460137405</c:v>
                </c:pt>
                <c:pt idx="7824" formatCode="General">
                  <c:v>-0.35954822128097302</c:v>
                </c:pt>
                <c:pt idx="7825" formatCode="General">
                  <c:v>-0.370113848423332</c:v>
                </c:pt>
                <c:pt idx="7826" formatCode="General">
                  <c:v>-0.38067733279520299</c:v>
                </c:pt>
                <c:pt idx="7827" formatCode="General">
                  <c:v>-0.39123230221479399</c:v>
                </c:pt>
                <c:pt idx="7828" formatCode="General">
                  <c:v>-0.40177065328342798</c:v>
                </c:pt>
                <c:pt idx="7829" formatCode="General">
                  <c:v>-0.41228442181356201</c:v>
                </c:pt>
                <c:pt idx="7830" formatCode="General">
                  <c:v>-0.42276504586985297</c:v>
                </c:pt>
                <c:pt idx="7831" formatCode="General">
                  <c:v>-0.43320289535928402</c:v>
                </c:pt>
                <c:pt idx="7832" formatCode="General">
                  <c:v>-0.443587996189103</c:v>
                </c:pt>
                <c:pt idx="7833" formatCode="General">
                  <c:v>-0.45390965864799299</c:v>
                </c:pt>
                <c:pt idx="7834" formatCode="General">
                  <c:v>-0.46415602643986398</c:v>
                </c:pt>
                <c:pt idx="7835" formatCode="General">
                  <c:v>-0.47431430593247098</c:v>
                </c:pt>
                <c:pt idx="7836" formatCode="General">
                  <c:v>-0.48437204498902497</c:v>
                </c:pt>
                <c:pt idx="7837" formatCode="General">
                  <c:v>-0.49431577226288498</c:v>
                </c:pt>
                <c:pt idx="7838" formatCode="General">
                  <c:v>-0.50413161491102698</c:v>
                </c:pt>
                <c:pt idx="7839" formatCode="General">
                  <c:v>-0.51380603999311303</c:v>
                </c:pt>
                <c:pt idx="7840" formatCode="General">
                  <c:v>-0.52332434996483501</c:v>
                </c:pt>
                <c:pt idx="7841" formatCode="General">
                  <c:v>-0.53267133920476295</c:v>
                </c:pt>
                <c:pt idx="7842" formatCode="General">
                  <c:v>-0.54183258454552796</c:v>
                </c:pt>
                <c:pt idx="7843" formatCode="General">
                  <c:v>-0.55079304235912996</c:v>
                </c:pt>
                <c:pt idx="7844" formatCode="General">
                  <c:v>-0.559537595180291</c:v>
                </c:pt>
                <c:pt idx="7845" formatCode="General">
                  <c:v>-0.56805173257209496</c:v>
                </c:pt>
                <c:pt idx="7846" formatCode="General">
                  <c:v>-0.57632014385598695</c:v>
                </c:pt>
                <c:pt idx="7847" formatCode="General">
                  <c:v>-0.58432884539783503</c:v>
                </c:pt>
                <c:pt idx="7848" formatCode="General">
                  <c:v>-0.59206386415409895</c:v>
                </c:pt>
                <c:pt idx="7849" formatCode="General">
                  <c:v>-0.59951169818522898</c:v>
                </c:pt>
                <c:pt idx="7850" formatCode="General">
                  <c:v>-0.60665993046278299</c:v>
                </c:pt>
                <c:pt idx="7851" formatCode="General">
                  <c:v>-0.61349570666974396</c:v>
                </c:pt>
                <c:pt idx="7852" formatCode="General">
                  <c:v>-0.62000783639383406</c:v>
                </c:pt>
                <c:pt idx="7853" formatCode="General">
                  <c:v>-0.62618590453852796</c:v>
                </c:pt>
                <c:pt idx="7854" formatCode="General">
                  <c:v>-0.63202019189798997</c:v>
                </c:pt>
                <c:pt idx="7855" formatCode="General">
                  <c:v>-0.63750279498128504</c:v>
                </c:pt>
                <c:pt idx="7856" formatCode="General">
                  <c:v>-0.642627102125372</c:v>
                </c:pt>
                <c:pt idx="7857" formatCode="General">
                  <c:v>-0.64738761144773205</c:v>
                </c:pt>
                <c:pt idx="7858" formatCode="General">
                  <c:v>-0.65177983614053803</c:v>
                </c:pt>
                <c:pt idx="7859" formatCode="General">
                  <c:v>-0.65580080027285403</c:v>
                </c:pt>
                <c:pt idx="7860" formatCode="General">
                  <c:v>-0.65944950017628501</c:v>
                </c:pt>
                <c:pt idx="7861" formatCode="General">
                  <c:v>-0.66272618600408895</c:v>
                </c:pt>
                <c:pt idx="7862" formatCode="General">
                  <c:v>-0.66563209799714895</c:v>
                </c:pt>
                <c:pt idx="7863" formatCode="General">
                  <c:v>-0.66816987760487201</c:v>
                </c:pt>
                <c:pt idx="7864" formatCode="General">
                  <c:v>-0.67034393818346805</c:v>
                </c:pt>
                <c:pt idx="7865" formatCode="General">
                  <c:v>-0.67215968819737804</c:v>
                </c:pt>
                <c:pt idx="7866" formatCode="General">
                  <c:v>-0.67362332688312998</c:v>
                </c:pt>
                <c:pt idx="7867" formatCode="General">
                  <c:v>-0.67474327348543495</c:v>
                </c:pt>
                <c:pt idx="7868" formatCode="General">
                  <c:v>-0.67552887091546798</c:v>
                </c:pt>
                <c:pt idx="7869" formatCode="General">
                  <c:v>-0.67598947742524595</c:v>
                </c:pt>
                <c:pt idx="7870" formatCode="General">
                  <c:v>-0.67613584718555098</c:v>
                </c:pt>
                <c:pt idx="7871" formatCode="General">
                  <c:v>-0.67597943565271201</c:v>
                </c:pt>
                <c:pt idx="7872" formatCode="General">
                  <c:v>-0.67553155683150901</c:v>
                </c:pt>
                <c:pt idx="7873" formatCode="General">
                  <c:v>-0.67480420087645099</c:v>
                </c:pt>
                <c:pt idx="7874" formatCode="General">
                  <c:v>-0.67380936507648903</c:v>
                </c:pt>
                <c:pt idx="7875" formatCode="General">
                  <c:v>-0.67255881572712595</c:v>
                </c:pt>
                <c:pt idx="7876" formatCode="General">
                  <c:v>-0.67106446908520001</c:v>
                </c:pt>
                <c:pt idx="7877" formatCode="General">
                  <c:v>-0.66933770903415801</c:v>
                </c:pt>
                <c:pt idx="7878" formatCode="General">
                  <c:v>-0.66738912635925995</c:v>
                </c:pt>
                <c:pt idx="7879" formatCode="General">
                  <c:v>-0.66522792947538001</c:v>
                </c:pt>
                <c:pt idx="7880" formatCode="General">
                  <c:v>-0.66286301924901103</c:v>
                </c:pt>
                <c:pt idx="7881" formatCode="General">
                  <c:v>-0.66030298673300902</c:v>
                </c:pt>
                <c:pt idx="7882" formatCode="General">
                  <c:v>-0.65755419456119701</c:v>
                </c:pt>
                <c:pt idx="7883" formatCode="General">
                  <c:v>-0.65462184378930199</c:v>
                </c:pt>
                <c:pt idx="7884" formatCode="General">
                  <c:v>-0.65151040515282099</c:v>
                </c:pt>
                <c:pt idx="7885" formatCode="General">
                  <c:v>-0.64822283824717397</c:v>
                </c:pt>
                <c:pt idx="7886" formatCode="General">
                  <c:v>-0.64476074149372498</c:v>
                </c:pt>
                <c:pt idx="7887" formatCode="General">
                  <c:v>-0.64112429806492699</c:v>
                </c:pt>
                <c:pt idx="7888" formatCode="General">
                  <c:v>-0.63731228464883205</c:v>
                </c:pt>
                <c:pt idx="7889" formatCode="General">
                  <c:v>-0.63332221633053398</c:v>
                </c:pt>
                <c:pt idx="7890" formatCode="General">
                  <c:v>-0.62915035794686103</c:v>
                </c:pt>
                <c:pt idx="7891" formatCode="General">
                  <c:v>-0.62479179546640196</c:v>
                </c:pt>
                <c:pt idx="7892" formatCode="General">
                  <c:v>-0.62024062406583003</c:v>
                </c:pt>
                <c:pt idx="7893" formatCode="General">
                  <c:v>-0.61548988151933803</c:v>
                </c:pt>
                <c:pt idx="7894" formatCode="General">
                  <c:v>-0.61053174021216206</c:v>
                </c:pt>
                <c:pt idx="7895" formatCode="General">
                  <c:v>-0.60535768371343102</c:v>
                </c:pt>
                <c:pt idx="7896" formatCode="General">
                  <c:v>-0.59995868806913599</c:v>
                </c:pt>
                <c:pt idx="7897" formatCode="General">
                  <c:v>-0.59432534907704204</c:v>
                </c:pt>
                <c:pt idx="7898" formatCode="General">
                  <c:v>-0.58844795540427397</c:v>
                </c:pt>
                <c:pt idx="7899" formatCode="General">
                  <c:v>-0.58231672082499497</c:v>
                </c:pt>
                <c:pt idx="7900" formatCode="General">
                  <c:v>-0.57592197842688497</c:v>
                </c:pt>
                <c:pt idx="7901" formatCode="General">
                  <c:v>-0.56925426718515204</c:v>
                </c:pt>
                <c:pt idx="7902" formatCode="General">
                  <c:v>-0.56230441662642205</c:v>
                </c:pt>
                <c:pt idx="7903" formatCode="General">
                  <c:v>-0.555063842006151</c:v>
                </c:pt>
                <c:pt idx="7904" formatCode="General">
                  <c:v>-0.54752463199412005</c:v>
                </c:pt>
                <c:pt idx="7905" formatCode="General">
                  <c:v>-0.53967958530988902</c:v>
                </c:pt>
                <c:pt idx="7906" formatCode="General">
                  <c:v>-0.53152233444284902</c:v>
                </c:pt>
                <c:pt idx="7907" formatCode="General">
                  <c:v>-0.52304745184091095</c:v>
                </c:pt>
                <c:pt idx="7908" formatCode="General">
                  <c:v>-0.51425052661766002</c:v>
                </c:pt>
                <c:pt idx="7909" formatCode="General">
                  <c:v>-0.50512821519252804</c:v>
                </c:pt>
                <c:pt idx="7910" formatCode="General">
                  <c:v>-0.49567831743844398</c:v>
                </c:pt>
                <c:pt idx="7911" formatCode="General">
                  <c:v>-0.48589976575962102</c:v>
                </c:pt>
                <c:pt idx="7912" formatCode="General">
                  <c:v>-0.475792558865334</c:v>
                </c:pt>
                <c:pt idx="7913" formatCode="General">
                  <c:v>-0.46535804160144301</c:v>
                </c:pt>
                <c:pt idx="7914" formatCode="General">
                  <c:v>-0.45459870747500403</c:v>
                </c:pt>
                <c:pt idx="7915" formatCode="General">
                  <c:v>-0.443517649028212</c:v>
                </c:pt>
                <c:pt idx="7916" formatCode="General">
                  <c:v>-0.43211909392620501</c:v>
                </c:pt>
                <c:pt idx="7917" formatCode="General">
                  <c:v>-0.420408861972835</c:v>
                </c:pt>
                <c:pt idx="7918" formatCode="General">
                  <c:v>-0.40839316182332602</c:v>
                </c:pt>
                <c:pt idx="7919" formatCode="General">
                  <c:v>-0.396079406171434</c:v>
                </c:pt>
                <c:pt idx="7920" formatCode="General">
                  <c:v>-0.38347612214348398</c:v>
                </c:pt>
                <c:pt idx="7921" formatCode="General">
                  <c:v>-0.37059215274777502</c:v>
                </c:pt>
                <c:pt idx="7922" formatCode="General">
                  <c:v>-0.35743697747256498</c:v>
                </c:pt>
                <c:pt idx="7923" formatCode="General">
                  <c:v>-0.34402066929748198</c:v>
                </c:pt>
                <c:pt idx="7924" formatCode="General">
                  <c:v>-0.33035481357820701</c:v>
                </c:pt>
                <c:pt idx="7925" formatCode="General">
                  <c:v>-0.31645126690609898</c:v>
                </c:pt>
                <c:pt idx="7926" formatCode="General">
                  <c:v>-0.30232183472492602</c:v>
                </c:pt>
                <c:pt idx="7927" formatCode="General">
                  <c:v>-0.28797873935131102</c:v>
                </c:pt>
                <c:pt idx="7928" formatCode="General">
                  <c:v>-0.27343506421660002</c:v>
                </c:pt>
                <c:pt idx="7929" formatCode="General">
                  <c:v>-0.25870409677183498</c:v>
                </c:pt>
                <c:pt idx="7930" formatCode="General">
                  <c:v>-0.24379918716815099</c:v>
                </c:pt>
                <c:pt idx="7931" formatCode="General">
                  <c:v>-0.228734780300799</c:v>
                </c:pt>
                <c:pt idx="7932" formatCode="General">
                  <c:v>-0.21352577682412899</c:v>
                </c:pt>
                <c:pt idx="7933" formatCode="General">
                  <c:v>-0.19818671616914199</c:v>
                </c:pt>
                <c:pt idx="7934" formatCode="General">
                  <c:v>-0.18273171102726199</c:v>
                </c:pt>
                <c:pt idx="7935" formatCode="General">
                  <c:v>-0.16717603398384701</c:v>
                </c:pt>
                <c:pt idx="7936" formatCode="General">
                  <c:v>-0.15153508285071901</c:v>
                </c:pt>
                <c:pt idx="7937" formatCode="General">
                  <c:v>-0.13582422403646199</c:v>
                </c:pt>
                <c:pt idx="7938" formatCode="General">
                  <c:v>-0.120059762760942</c:v>
                </c:pt>
                <c:pt idx="7939" formatCode="General">
                  <c:v>-0.104257296048789</c:v>
                </c:pt>
                <c:pt idx="7940" formatCode="General">
                  <c:v>-8.8432583872773501E-2</c:v>
                </c:pt>
                <c:pt idx="7941" formatCode="General">
                  <c:v>-7.2601645369324994E-2</c:v>
                </c:pt>
                <c:pt idx="7942" formatCode="General">
                  <c:v>-5.6780618200401298E-2</c:v>
                </c:pt>
                <c:pt idx="7943" formatCode="General">
                  <c:v>-4.09851746187355E-2</c:v>
                </c:pt>
                <c:pt idx="7944" formatCode="General">
                  <c:v>-2.5230947182213699E-2</c:v>
                </c:pt>
                <c:pt idx="7945" formatCode="General">
                  <c:v>-9.5334848405244799E-3</c:v>
                </c:pt>
                <c:pt idx="7946" formatCode="General">
                  <c:v>6.0929228740377803E-3</c:v>
                </c:pt>
                <c:pt idx="7947" formatCode="General">
                  <c:v>2.1634199313028801E-2</c:v>
                </c:pt>
                <c:pt idx="7948" formatCode="General">
                  <c:v>3.7076390100606302E-2</c:v>
                </c:pt>
                <c:pt idx="7949" formatCode="General">
                  <c:v>5.24062255842494E-2</c:v>
                </c:pt>
                <c:pt idx="7950" formatCode="General">
                  <c:v>6.7611252370778002E-2</c:v>
                </c:pt>
                <c:pt idx="7951" formatCode="General">
                  <c:v>8.2680394883917194E-2</c:v>
                </c:pt>
                <c:pt idx="7952" formatCode="General">
                  <c:v>9.7604014045140297E-2</c:v>
                </c:pt>
                <c:pt idx="7953" formatCode="General">
                  <c:v>0.112373799469164</c:v>
                </c:pt>
                <c:pt idx="7954" formatCode="General">
                  <c:v>0.126982608619267</c:v>
                </c:pt>
                <c:pt idx="7955" formatCode="General">
                  <c:v>0.14142390199940699</c:v>
                </c:pt>
                <c:pt idx="7956" formatCode="General">
                  <c:v>0.15569380629913801</c:v>
                </c:pt>
                <c:pt idx="7957" formatCode="General">
                  <c:v>0.169790056128723</c:v>
                </c:pt>
                <c:pt idx="7958" formatCode="General">
                  <c:v>0.18371170277514601</c:v>
                </c:pt>
                <c:pt idx="7959" formatCode="General">
                  <c:v>0.19745996649904801</c:v>
                </c:pt>
                <c:pt idx="7960" formatCode="General">
                  <c:v>0.211037051304793</c:v>
                </c:pt>
                <c:pt idx="7961" formatCode="General">
                  <c:v>0.224447494983541</c:v>
                </c:pt>
                <c:pt idx="7962" formatCode="General">
                  <c:v>0.23769805063164701</c:v>
                </c:pt>
                <c:pt idx="7963" formatCode="General">
                  <c:v>0.250796776732854</c:v>
                </c:pt>
                <c:pt idx="7964" formatCode="General">
                  <c:v>0.26375325398480398</c:v>
                </c:pt>
                <c:pt idx="7965" formatCode="General">
                  <c:v>0.27657880366543097</c:v>
                </c:pt>
                <c:pt idx="7966" formatCode="General">
                  <c:v>0.28928564440874799</c:v>
                </c:pt>
                <c:pt idx="7967" formatCode="General">
                  <c:v>0.30188704860099003</c:v>
                </c:pt>
                <c:pt idx="7968" formatCode="General">
                  <c:v>0.31439760936551903</c:v>
                </c:pt>
                <c:pt idx="7969" formatCode="General">
                  <c:v>0.32683237368429102</c:v>
                </c:pt>
                <c:pt idx="7970" formatCode="General">
                  <c:v>0.33920696038241299</c:v>
                </c:pt>
                <c:pt idx="7971" formatCode="General">
                  <c:v>0.351536727491157</c:v>
                </c:pt>
                <c:pt idx="7972" formatCode="General">
                  <c:v>0.363836917410295</c:v>
                </c:pt>
                <c:pt idx="7973" formatCode="General">
                  <c:v>0.376121912014386</c:v>
                </c:pt>
                <c:pt idx="7974" formatCode="General">
                  <c:v>0.38840556910968299</c:v>
                </c:pt>
                <c:pt idx="7975" formatCode="General">
                  <c:v>0.40070152338308301</c:v>
                </c:pt>
                <c:pt idx="7976" formatCode="General">
                  <c:v>0.41302081394961299</c:v>
                </c:pt>
                <c:pt idx="7977" formatCode="General">
                  <c:v>0.425372717356235</c:v>
                </c:pt>
                <c:pt idx="7978" formatCode="General">
                  <c:v>0.437765279838498</c:v>
                </c:pt>
                <c:pt idx="7979" formatCode="General">
                  <c:v>0.45020313015841501</c:v>
                </c:pt>
                <c:pt idx="7980" formatCode="General">
                  <c:v>0.46268847507448402</c:v>
                </c:pt>
                <c:pt idx="7981" formatCode="General">
                  <c:v>0.475221352699564</c:v>
                </c:pt>
                <c:pt idx="7982" formatCode="General">
                  <c:v>0.48779868125333498</c:v>
                </c:pt>
                <c:pt idx="7983" formatCode="General">
                  <c:v>0.50041432070949898</c:v>
                </c:pt>
                <c:pt idx="7984" formatCode="General">
                  <c:v>0.51305822968692205</c:v>
                </c:pt>
                <c:pt idx="7985" formatCode="General">
                  <c:v>0.52571680601057402</c:v>
                </c:pt>
                <c:pt idx="7986" formatCode="General">
                  <c:v>0.53837391411019497</c:v>
                </c:pt>
                <c:pt idx="7987" formatCode="General">
                  <c:v>0.55101030659209405</c:v>
                </c:pt>
                <c:pt idx="7988" formatCode="General">
                  <c:v>0.56360342717689604</c:v>
                </c:pt>
                <c:pt idx="7989" formatCode="General">
                  <c:v>0.57612738970323296</c:v>
                </c:pt>
                <c:pt idx="7990" formatCode="General">
                  <c:v>0.58855357564359301</c:v>
                </c:pt>
                <c:pt idx="7991" formatCode="General">
                  <c:v>0.60085127052040999</c:v>
                </c:pt>
                <c:pt idx="7992" formatCode="General">
                  <c:v>0.61298719002291802</c:v>
                </c:pt>
                <c:pt idx="7993" formatCode="General">
                  <c:v>0.62492606564809905</c:v>
                </c:pt>
                <c:pt idx="7994" formatCode="General">
                  <c:v>0.63663137929426905</c:v>
                </c:pt>
                <c:pt idx="7995" formatCode="General">
                  <c:v>0.64806597865510296</c:v>
                </c:pt>
                <c:pt idx="7996" formatCode="General">
                  <c:v>0.65919155903175797</c:v>
                </c:pt>
                <c:pt idx="7997" formatCode="General">
                  <c:v>0.669969236705653</c:v>
                </c:pt>
                <c:pt idx="7998" formatCode="General">
                  <c:v>0.68036130808824202</c:v>
                </c:pt>
                <c:pt idx="7999" formatCode="General">
                  <c:v>0.69033130041051605</c:v>
                </c:pt>
                <c:pt idx="8000" formatCode="General">
                  <c:v>0.69984380735444196</c:v>
                </c:pt>
                <c:pt idx="8001" formatCode="General">
                  <c:v>0.708865309094454</c:v>
                </c:pt>
                <c:pt idx="8002" formatCode="General">
                  <c:v>0.71736397451854095</c:v>
                </c:pt>
                <c:pt idx="8003" formatCode="General">
                  <c:v>0.72531052450239897</c:v>
                </c:pt>
                <c:pt idx="8004" formatCode="General">
                  <c:v>0.73268007764783405</c:v>
                </c:pt>
                <c:pt idx="8005" formatCode="General">
                  <c:v>0.73945070133771595</c:v>
                </c:pt>
                <c:pt idx="8006" formatCode="General">
                  <c:v>0.74560429531468597</c:v>
                </c:pt>
                <c:pt idx="8007" formatCode="General">
                  <c:v>0.75112714996280605</c:v>
                </c:pt>
                <c:pt idx="8008" formatCode="General">
                  <c:v>0.75600977755967502</c:v>
                </c:pt>
                <c:pt idx="8009" formatCode="General">
                  <c:v>0.76024766369513397</c:v>
                </c:pt>
                <c:pt idx="8010" formatCode="General">
                  <c:v>0.763840378354813</c:v>
                </c:pt>
                <c:pt idx="8011" formatCode="General">
                  <c:v>0.76679213968384397</c:v>
                </c:pt>
                <c:pt idx="8012" formatCode="General">
                  <c:v>0.76911186838060197</c:v>
                </c:pt>
                <c:pt idx="8013" formatCode="General">
                  <c:v>0.77081266895037703</c:v>
                </c:pt>
                <c:pt idx="8014" formatCode="General">
                  <c:v>0.77191275000283899</c:v>
                </c:pt>
                <c:pt idx="8015" formatCode="General">
                  <c:v>0.77243425451613001</c:v>
                </c:pt>
                <c:pt idx="8016" formatCode="General">
                  <c:v>0.77240293153093098</c:v>
                </c:pt>
                <c:pt idx="8017" formatCode="General">
                  <c:v>0.77184843251996504</c:v>
                </c:pt>
                <c:pt idx="8018" formatCode="General">
                  <c:v>0.77080297500796002</c:v>
                </c:pt>
                <c:pt idx="8019" formatCode="General">
                  <c:v>0.76930151154520099</c:v>
                </c:pt>
                <c:pt idx="8020" formatCode="General">
                  <c:v>0.767380980558652</c:v>
                </c:pt>
                <c:pt idx="8021" formatCode="General">
                  <c:v>0.76507999146276895</c:v>
                </c:pt>
                <c:pt idx="8022" formatCode="General">
                  <c:v>0.76243809176720301</c:v>
                </c:pt>
                <c:pt idx="8023" formatCode="General">
                  <c:v>0.75949554594158497</c:v>
                </c:pt>
                <c:pt idx="8024" formatCode="General">
                  <c:v>0.75629262496461003</c:v>
                </c:pt>
                <c:pt idx="8025" formatCode="General">
                  <c:v>0.75286842823550404</c:v>
                </c:pt>
                <c:pt idx="8026" formatCode="General">
                  <c:v>0.74926132055933303</c:v>
                </c:pt>
                <c:pt idx="8027" formatCode="General">
                  <c:v>0.74550747022494301</c:v>
                </c:pt>
                <c:pt idx="8028" formatCode="General">
                  <c:v>0.74164090733800603</c:v>
                </c:pt>
                <c:pt idx="8029" formatCode="General">
                  <c:v>0.73769320883836897</c:v>
                </c:pt>
                <c:pt idx="8030" formatCode="General">
                  <c:v>0.73369169321846694</c:v>
                </c:pt>
                <c:pt idx="8031" formatCode="General">
                  <c:v>0.72966087584532602</c:v>
                </c:pt>
                <c:pt idx="8032" formatCode="General">
                  <c:v>0.72562157897764801</c:v>
                </c:pt>
                <c:pt idx="8033" formatCode="General">
                  <c:v>0.72159038962392597</c:v>
                </c:pt>
                <c:pt idx="8034" formatCode="General">
                  <c:v>0.71757977045933197</c:v>
                </c:pt>
                <c:pt idx="8035" formatCode="General">
                  <c:v>0.71359677963104595</c:v>
                </c:pt>
                <c:pt idx="8036" formatCode="General">
                  <c:v>0.70964448118077395</c:v>
                </c:pt>
                <c:pt idx="8037" formatCode="General">
                  <c:v>0.70572151821053297</c:v>
                </c:pt>
                <c:pt idx="8038" formatCode="General">
                  <c:v>0.70182208123791101</c:v>
                </c:pt>
                <c:pt idx="8039" formatCode="General">
                  <c:v>0.69793655876036698</c:v>
                </c:pt>
                <c:pt idx="8040" formatCode="General">
                  <c:v>0.69405112066175201</c:v>
                </c:pt>
                <c:pt idx="8041" formatCode="General">
                  <c:v>0.690147820099552</c:v>
                </c:pt>
                <c:pt idx="8042" formatCode="General">
                  <c:v>0.68620488941542601</c:v>
                </c:pt>
                <c:pt idx="8043" formatCode="General">
                  <c:v>0.68219813937436102</c:v>
                </c:pt>
                <c:pt idx="8044" formatCode="General">
                  <c:v>0.67810071244237802</c:v>
                </c:pt>
                <c:pt idx="8045" formatCode="General">
                  <c:v>0.67388279389046102</c:v>
                </c:pt>
                <c:pt idx="8046" formatCode="General">
                  <c:v>0.66951354718830403</c:v>
                </c:pt>
                <c:pt idx="8047" formatCode="General">
                  <c:v>0.66496149554110795</c:v>
                </c:pt>
                <c:pt idx="8048" formatCode="General">
                  <c:v>0.66019414308420099</c:v>
                </c:pt>
                <c:pt idx="8049" formatCode="General">
                  <c:v>0.65517915214835099</c:v>
                </c:pt>
                <c:pt idx="8050" formatCode="General">
                  <c:v>0.649884458870989</c:v>
                </c:pt>
                <c:pt idx="8051" formatCode="General">
                  <c:v>0.64427825918374604</c:v>
                </c:pt>
                <c:pt idx="8052" formatCode="General">
                  <c:v>0.63833011809968299</c:v>
                </c:pt>
                <c:pt idx="8053" formatCode="General">
                  <c:v>0.63201211525007295</c:v>
                </c:pt>
                <c:pt idx="8054" formatCode="General">
                  <c:v>0.62529917354511899</c:v>
                </c:pt>
                <c:pt idx="8055" formatCode="General">
                  <c:v>0.61816819779655097</c:v>
                </c:pt>
                <c:pt idx="8056" formatCode="General">
                  <c:v>0.61059925879483101</c:v>
                </c:pt>
                <c:pt idx="8057" formatCode="General">
                  <c:v>0.60257626326357405</c:v>
                </c:pt>
                <c:pt idx="8058" formatCode="General">
                  <c:v>0.59408580702064195</c:v>
                </c:pt>
                <c:pt idx="8059" formatCode="General">
                  <c:v>0.585118124871989</c:v>
                </c:pt>
                <c:pt idx="8060" formatCode="General">
                  <c:v>0.575668093109585</c:v>
                </c:pt>
                <c:pt idx="8061" formatCode="General">
                  <c:v>0.565734408061356</c:v>
                </c:pt>
                <c:pt idx="8062" formatCode="General">
                  <c:v>0.55531917052923196</c:v>
                </c:pt>
                <c:pt idx="8063" formatCode="General">
                  <c:v>0.54442901253089304</c:v>
                </c:pt>
                <c:pt idx="8064" formatCode="General">
                  <c:v>0.53307366674707302</c:v>
                </c:pt>
                <c:pt idx="8065" formatCode="General">
                  <c:v>0.52126690179614799</c:v>
                </c:pt>
                <c:pt idx="8066" formatCode="General">
                  <c:v>0.50902600578539903</c:v>
                </c:pt>
                <c:pt idx="8067" formatCode="General">
                  <c:v>0.49637058783578097</c:v>
                </c:pt>
                <c:pt idx="8068" formatCode="General">
                  <c:v>0.48332403943423102</c:v>
                </c:pt>
                <c:pt idx="8069" formatCode="General">
                  <c:v>0.46991188629525998</c:v>
                </c:pt>
                <c:pt idx="8070" formatCode="General">
                  <c:v>0.45616148440159199</c:v>
                </c:pt>
                <c:pt idx="8071" formatCode="General">
                  <c:v>0.44210197262165102</c:v>
                </c:pt>
                <c:pt idx="8072" formatCode="General">
                  <c:v>0.427764192638033</c:v>
                </c:pt>
                <c:pt idx="8073" formatCode="General">
                  <c:v>0.413180013637021</c:v>
                </c:pt>
                <c:pt idx="8074" formatCode="General">
                  <c:v>0.39838114355065601</c:v>
                </c:pt>
                <c:pt idx="8075" formatCode="General">
                  <c:v>0.38339969336544599</c:v>
                </c:pt>
                <c:pt idx="8076" formatCode="General">
                  <c:v>0.36826828227956798</c:v>
                </c:pt>
                <c:pt idx="8077" formatCode="General">
                  <c:v>0.35301849527030599</c:v>
                </c:pt>
                <c:pt idx="8078" formatCode="General">
                  <c:v>0.33768088790399298</c:v>
                </c:pt>
                <c:pt idx="8079" formatCode="General">
                  <c:v>0.322284737442117</c:v>
                </c:pt>
                <c:pt idx="8080" formatCode="General">
                  <c:v>0.30685776311969798</c:v>
                </c:pt>
                <c:pt idx="8081" formatCode="General">
                  <c:v>0.29142592491617503</c:v>
                </c:pt>
                <c:pt idx="8082" formatCode="General">
                  <c:v>0.27601282085291301</c:v>
                </c:pt>
                <c:pt idx="8083" formatCode="General">
                  <c:v>0.26064065735643499</c:v>
                </c:pt>
                <c:pt idx="8084" formatCode="General">
                  <c:v>0.24532872640560699</c:v>
                </c:pt>
                <c:pt idx="8085" formatCode="General">
                  <c:v>0.23009388919798501</c:v>
                </c:pt>
                <c:pt idx="8086" formatCode="General">
                  <c:v>0.21495083503565501</c:v>
                </c:pt>
                <c:pt idx="8087" formatCode="General">
                  <c:v>0.199911728389187</c:v>
                </c:pt>
                <c:pt idx="8088" formatCode="General">
                  <c:v>0.18498637360994799</c:v>
                </c:pt>
                <c:pt idx="8089" formatCode="General">
                  <c:v>0.170181466922213</c:v>
                </c:pt>
                <c:pt idx="8090" formatCode="General">
                  <c:v>0.15550196049767001</c:v>
                </c:pt>
                <c:pt idx="8091" formatCode="General">
                  <c:v>0.140950485477364</c:v>
                </c:pt>
                <c:pt idx="8092" formatCode="General">
                  <c:v>0.12652766728227799</c:v>
                </c:pt>
                <c:pt idx="8093" formatCode="General">
                  <c:v>0.11223259530947</c:v>
                </c:pt>
                <c:pt idx="8094" formatCode="General">
                  <c:v>9.8062647388580795E-2</c:v>
                </c:pt>
                <c:pt idx="8095" formatCode="General">
                  <c:v>8.4013327240466104E-2</c:v>
                </c:pt>
                <c:pt idx="8096" formatCode="General">
                  <c:v>7.0078707800728293E-2</c:v>
                </c:pt>
                <c:pt idx="8097" formatCode="General">
                  <c:v>5.6252501115807797E-2</c:v>
                </c:pt>
                <c:pt idx="8098" formatCode="General">
                  <c:v>4.2527889127591201E-2</c:v>
                </c:pt>
                <c:pt idx="8099" formatCode="General">
                  <c:v>2.88967482146214E-2</c:v>
                </c:pt>
                <c:pt idx="8100" formatCode="General">
                  <c:v>1.5350578174444501E-2</c:v>
                </c:pt>
                <c:pt idx="8101" formatCode="General">
                  <c:v>1.8819706995523301E-3</c:v>
                </c:pt>
                <c:pt idx="8102" formatCode="General">
                  <c:v>-1.15172587396387E-2</c:v>
                </c:pt>
                <c:pt idx="8103" formatCode="General">
                  <c:v>-2.48554632197086E-2</c:v>
                </c:pt>
                <c:pt idx="8104" formatCode="General">
                  <c:v>-3.8140290281063999E-2</c:v>
                </c:pt>
                <c:pt idx="8105" formatCode="General">
                  <c:v>-5.1378948626524E-2</c:v>
                </c:pt>
                <c:pt idx="8106" formatCode="General">
                  <c:v>-6.4577543522329001E-2</c:v>
                </c:pt>
                <c:pt idx="8107" formatCode="General">
                  <c:v>-7.7741372812110299E-2</c:v>
                </c:pt>
                <c:pt idx="8108" formatCode="General">
                  <c:v>-9.0875019348236399E-2</c:v>
                </c:pt>
                <c:pt idx="8109" formatCode="General">
                  <c:v>-0.10398205565384901</c:v>
                </c:pt>
                <c:pt idx="8110" formatCode="General">
                  <c:v>-0.117065139227522</c:v>
                </c:pt>
                <c:pt idx="8111" formatCode="General">
                  <c:v>-0.13012600286836801</c:v>
                </c:pt>
                <c:pt idx="8112" formatCode="General">
                  <c:v>-0.14316534291654601</c:v>
                </c:pt>
                <c:pt idx="8113" formatCode="General">
                  <c:v>-0.15618284455341599</c:v>
                </c:pt>
                <c:pt idx="8114" formatCode="General">
                  <c:v>-0.16917729764790901</c:v>
                </c:pt>
                <c:pt idx="8115" formatCode="General">
                  <c:v>-0.18214662921504601</c:v>
                </c:pt>
                <c:pt idx="8116" formatCode="General">
                  <c:v>-0.19508798984495401</c:v>
                </c:pt>
                <c:pt idx="8117" formatCode="General">
                  <c:v>-0.20799780661161299</c:v>
                </c:pt>
                <c:pt idx="8118" formatCode="General">
                  <c:v>-0.220871898166282</c:v>
                </c:pt>
                <c:pt idx="8119" formatCode="General">
                  <c:v>-0.23370564266869201</c:v>
                </c:pt>
                <c:pt idx="8120" formatCode="General">
                  <c:v>-0.24649393009818099</c:v>
                </c:pt>
                <c:pt idx="8121" formatCode="General">
                  <c:v>-0.25923131824746698</c:v>
                </c:pt>
                <c:pt idx="8122" formatCode="General">
                  <c:v>-0.27191220411046702</c:v>
                </c:pt>
                <c:pt idx="8123" formatCode="General">
                  <c:v>-0.28453087439222702</c:v>
                </c:pt>
                <c:pt idx="8124" formatCode="General">
                  <c:v>-0.29708163682205102</c:v>
                </c:pt>
                <c:pt idx="8125" formatCode="General">
                  <c:v>-0.309558852294608</c:v>
                </c:pt>
                <c:pt idx="8126" formatCode="General">
                  <c:v>-0.32195715098404099</c:v>
                </c:pt>
                <c:pt idx="8127" formatCode="General">
                  <c:v>-0.33427142426256701</c:v>
                </c:pt>
                <c:pt idx="8128" formatCode="General">
                  <c:v>-0.34649679000836903</c:v>
                </c:pt>
                <c:pt idx="8129" formatCode="General">
                  <c:v>-0.35862887879293898</c:v>
                </c:pt>
                <c:pt idx="8130" formatCode="General">
                  <c:v>-0.37066383848800399</c:v>
                </c:pt>
                <c:pt idx="8131" formatCode="General">
                  <c:v>-0.382598235141619</c:v>
                </c:pt>
                <c:pt idx="8132" formatCode="General">
                  <c:v>-0.39442911429427702</c:v>
                </c:pt>
                <c:pt idx="8133" formatCode="General">
                  <c:v>-0.40615416946530702</c:v>
                </c:pt>
                <c:pt idx="8134" formatCode="General">
                  <c:v>-0.41777167005265398</c:v>
                </c:pt>
                <c:pt idx="8135" formatCode="General">
                  <c:v>-0.42928036073828202</c:v>
                </c:pt>
                <c:pt idx="8136" formatCode="General">
                  <c:v>-0.44067957096927401</c:v>
                </c:pt>
                <c:pt idx="8137" formatCode="General">
                  <c:v>-0.45196916545941901</c:v>
                </c:pt>
                <c:pt idx="8138" formatCode="General">
                  <c:v>-0.46314947061268502</c:v>
                </c:pt>
                <c:pt idx="8139" formatCode="General">
                  <c:v>-0.474221298480061</c:v>
                </c:pt>
                <c:pt idx="8140" formatCode="General">
                  <c:v>-0.48518581542665501</c:v>
                </c:pt>
                <c:pt idx="8141" formatCode="General">
                  <c:v>-0.49604455907135497</c:v>
                </c:pt>
                <c:pt idx="8142" formatCode="General">
                  <c:v>-0.50679940355671205</c:v>
                </c:pt>
                <c:pt idx="8143" formatCode="General">
                  <c:v>-0.51745235586799299</c:v>
                </c:pt>
                <c:pt idx="8144" formatCode="General">
                  <c:v>-0.528005561873919</c:v>
                </c:pt>
                <c:pt idx="8145" formatCode="General">
                  <c:v>-0.53846123094505305</c:v>
                </c:pt>
                <c:pt idx="8146" formatCode="General">
                  <c:v>-0.54882155156136403</c:v>
                </c:pt>
                <c:pt idx="8147" formatCode="General">
                  <c:v>-0.559088619591534</c:v>
                </c:pt>
                <c:pt idx="8148" formatCode="General">
                  <c:v>-0.56926436244543699</c:v>
                </c:pt>
                <c:pt idx="8149" formatCode="General">
                  <c:v>-0.57935036360365799</c:v>
                </c:pt>
                <c:pt idx="8150" formatCode="General">
                  <c:v>-0.58934775735243605</c:v>
                </c:pt>
                <c:pt idx="8151" formatCode="General">
                  <c:v>-0.59925730753171202</c:v>
                </c:pt>
                <c:pt idx="8152" formatCode="General">
                  <c:v>-0.60907923036793499</c:v>
                </c:pt>
                <c:pt idx="8153" formatCode="General">
                  <c:v>-0.61881305465067604</c:v>
                </c:pt>
                <c:pt idx="8154" formatCode="General">
                  <c:v>-0.62845751277171502</c:v>
                </c:pt>
                <c:pt idx="8155" formatCode="General">
                  <c:v>-0.63801051803858799</c:v>
                </c:pt>
                <c:pt idx="8156" formatCode="General">
                  <c:v>-0.64746920212049097</c:v>
                </c:pt>
                <c:pt idx="8157" formatCode="General">
                  <c:v>-0.65682964667557198</c:v>
                </c:pt>
                <c:pt idx="8158" formatCode="General">
                  <c:v>-0.66608689090667905</c:v>
                </c:pt>
                <c:pt idx="8159" formatCode="General">
                  <c:v>-0.67523502702374705</c:v>
                </c:pt>
                <c:pt idx="8160" formatCode="General">
                  <c:v>-0.68426691970858999</c:v>
                </c:pt>
                <c:pt idx="8161" formatCode="General">
                  <c:v>-0.69317415349123002</c:v>
                </c:pt>
                <c:pt idx="8162" formatCode="General">
                  <c:v>-0.70194723469102505</c:v>
                </c:pt>
                <c:pt idx="8163" formatCode="General">
                  <c:v>-0.71057543874404006</c:v>
                </c:pt>
                <c:pt idx="8164" formatCode="General">
                  <c:v>-0.71904676864272898</c:v>
                </c:pt>
                <c:pt idx="8165" formatCode="General">
                  <c:v>-0.727348226722764</c:v>
                </c:pt>
                <c:pt idx="8166" formatCode="General">
                  <c:v>-0.73546530689365597</c:v>
                </c:pt>
                <c:pt idx="8167" formatCode="General">
                  <c:v>-0.74338216463754203</c:v>
                </c:pt>
                <c:pt idx="8168" formatCode="General">
                  <c:v>-0.75108246315190996</c:v>
                </c:pt>
                <c:pt idx="8169" formatCode="General">
                  <c:v>-0.75854856534135695</c:v>
                </c:pt>
                <c:pt idx="8170" formatCode="General">
                  <c:v>-0.76576166625799902</c:v>
                </c:pt>
                <c:pt idx="8171" formatCode="General">
                  <c:v>-0.77270211036849501</c:v>
                </c:pt>
                <c:pt idx="8172" formatCode="General">
                  <c:v>-0.77934969155215394</c:v>
                </c:pt>
                <c:pt idx="8173" formatCode="General">
                  <c:v>-0.78568387331910905</c:v>
                </c:pt>
                <c:pt idx="8174" formatCode="General">
                  <c:v>-0.791682919846452</c:v>
                </c:pt>
                <c:pt idx="8175" formatCode="General">
                  <c:v>-0.79732468158623704</c:v>
                </c:pt>
                <c:pt idx="8176" formatCode="General">
                  <c:v>-0.80258745200168402</c:v>
                </c:pt>
                <c:pt idx="8177" formatCode="General">
                  <c:v>-0.80744911995719904</c:v>
                </c:pt>
                <c:pt idx="8178" formatCode="General">
                  <c:v>-0.81188729619647004</c:v>
                </c:pt>
                <c:pt idx="8179" formatCode="General">
                  <c:v>-0.81588014981985402</c:v>
                </c:pt>
                <c:pt idx="8180" formatCode="General">
                  <c:v>-0.81940663273458902</c:v>
                </c:pt>
                <c:pt idx="8181" formatCode="General">
                  <c:v>-0.82244606753134797</c:v>
                </c:pt>
                <c:pt idx="8182" formatCode="General">
                  <c:v>-0.82497830219971702</c:v>
                </c:pt>
                <c:pt idx="8183" formatCode="General">
                  <c:v>-0.82698492623456998</c:v>
                </c:pt>
                <c:pt idx="8184" formatCode="General">
                  <c:v>-0.82844836002719202</c:v>
                </c:pt>
                <c:pt idx="8185" formatCode="General">
                  <c:v>-0.82935231950507904</c:v>
                </c:pt>
                <c:pt idx="8186" formatCode="General">
                  <c:v>-0.82968190308735401</c:v>
                </c:pt>
                <c:pt idx="8187" formatCode="General">
                  <c:v>-0.82942358006460803</c:v>
                </c:pt>
                <c:pt idx="8188" formatCode="General">
                  <c:v>-0.82856574350637502</c:v>
                </c:pt>
                <c:pt idx="8189" formatCode="General">
                  <c:v>-0.82709872075727597</c:v>
                </c:pt>
                <c:pt idx="8190" formatCode="General">
                  <c:v>-0.82501519295959502</c:v>
                </c:pt>
                <c:pt idx="8191" formatCode="General">
                  <c:v>-0.82230946268883698</c:v>
                </c:pt>
                <c:pt idx="8192" formatCode="General">
                  <c:v>-0.81897718377489004</c:v>
                </c:pt>
                <c:pt idx="8193" formatCode="General">
                  <c:v>-0.81501579897801602</c:v>
                </c:pt>
                <c:pt idx="8194" formatCode="General">
                  <c:v>-0.81042549988224699</c:v>
                </c:pt>
                <c:pt idx="8195" formatCode="General">
                  <c:v>-0.80520850183860704</c:v>
                </c:pt>
                <c:pt idx="8196" formatCode="General">
                  <c:v>-0.79936867583554705</c:v>
                </c:pt>
                <c:pt idx="8197" formatCode="General">
                  <c:v>-0.79291179687324997</c:v>
                </c:pt>
                <c:pt idx="8198" formatCode="General">
                  <c:v>-0.78584523159528197</c:v>
                </c:pt>
                <c:pt idx="8199" formatCode="General">
                  <c:v>-0.77817761787883599</c:v>
                </c:pt>
                <c:pt idx="8200" formatCode="General">
                  <c:v>-0.76991906856913095</c:v>
                </c:pt>
                <c:pt idx="8201" formatCode="General">
                  <c:v>-0.76108088662582396</c:v>
                </c:pt>
                <c:pt idx="8202" formatCode="General">
                  <c:v>-0.75167529494920104</c:v>
                </c:pt>
                <c:pt idx="8203" formatCode="General">
                  <c:v>-0.74171619087448704</c:v>
                </c:pt>
                <c:pt idx="8204" formatCode="General">
                  <c:v>-0.73121775233214303</c:v>
                </c:pt>
                <c:pt idx="8205" formatCode="General">
                  <c:v>-0.72019403981233698</c:v>
                </c:pt>
                <c:pt idx="8206" formatCode="General">
                  <c:v>-0.70865990215506403</c:v>
                </c:pt>
                <c:pt idx="8207" formatCode="General">
                  <c:v>-0.69663081701096596</c:v>
                </c:pt>
                <c:pt idx="8208" formatCode="General">
                  <c:v>-0.68412200019678204</c:v>
                </c:pt>
                <c:pt idx="8209" formatCode="General">
                  <c:v>-0.67114760247833105</c:v>
                </c:pt>
                <c:pt idx="8210" formatCode="General">
                  <c:v>-0.65772170827589904</c:v>
                </c:pt>
                <c:pt idx="8211" formatCode="General">
                  <c:v>-0.64385882328565303</c:v>
                </c:pt>
                <c:pt idx="8212" formatCode="General">
                  <c:v>-0.62957211748652098</c:v>
                </c:pt>
                <c:pt idx="8213" formatCode="General">
                  <c:v>-0.61487382539824698</c:v>
                </c:pt>
                <c:pt idx="8214" formatCode="General">
                  <c:v>-0.59977635545371299</c:v>
                </c:pt>
                <c:pt idx="8215" formatCode="General">
                  <c:v>-0.584290714053738</c:v>
                </c:pt>
                <c:pt idx="8216" formatCode="General">
                  <c:v>-0.56842690186959399</c:v>
                </c:pt>
                <c:pt idx="8217" formatCode="General">
                  <c:v>-0.55219408338270903</c:v>
                </c:pt>
                <c:pt idx="8218" formatCode="General">
                  <c:v>-0.53560073981608503</c:v>
                </c:pt>
                <c:pt idx="8219" formatCode="General">
                  <c:v>-0.51865533496409699</c:v>
                </c:pt>
                <c:pt idx="8220" formatCode="General">
                  <c:v>-0.501365327689549</c:v>
                </c:pt>
                <c:pt idx="8221" formatCode="General">
                  <c:v>-0.483737226060171</c:v>
                </c:pt>
                <c:pt idx="8222" formatCode="General">
                  <c:v>-0.46577734801298498</c:v>
                </c:pt>
                <c:pt idx="8223" formatCode="General">
                  <c:v>-0.44749203773169999</c:v>
                </c:pt>
                <c:pt idx="8224" formatCode="General">
                  <c:v>-0.42888729931420499</c:v>
                </c:pt>
                <c:pt idx="8225" formatCode="General">
                  <c:v>-0.40996955200666801</c:v>
                </c:pt>
                <c:pt idx="8226" formatCode="General">
                  <c:v>-0.39074630791713399</c:v>
                </c:pt>
                <c:pt idx="8227" formatCode="General">
                  <c:v>-0.371224689184245</c:v>
                </c:pt>
                <c:pt idx="8228" formatCode="General">
                  <c:v>-0.35141252046553201</c:v>
                </c:pt>
                <c:pt idx="8229" formatCode="General">
                  <c:v>-0.331319144385954</c:v>
                </c:pt>
                <c:pt idx="8230" formatCode="General">
                  <c:v>-0.31095492415377801</c:v>
                </c:pt>
                <c:pt idx="8231" formatCode="General">
                  <c:v>-0.29033125835933898</c:v>
                </c:pt>
                <c:pt idx="8232" formatCode="General">
                  <c:v>-0.26946111525843902</c:v>
                </c:pt>
                <c:pt idx="8233" formatCode="General">
                  <c:v>-0.24835907529769599</c:v>
                </c:pt>
                <c:pt idx="8234" formatCode="General">
                  <c:v>-0.22704124339612999</c:v>
                </c:pt>
                <c:pt idx="8235" formatCode="General">
                  <c:v>-0.20552573342771999</c:v>
                </c:pt>
                <c:pt idx="8236" formatCode="General">
                  <c:v>-0.18383252578175499</c:v>
                </c:pt>
                <c:pt idx="8237" formatCode="General">
                  <c:v>-0.16198331676031899</c:v>
                </c:pt>
                <c:pt idx="8238" formatCode="General">
                  <c:v>-0.140001804404564</c:v>
                </c:pt>
                <c:pt idx="8239" formatCode="General">
                  <c:v>-0.11791335768615201</c:v>
                </c:pt>
                <c:pt idx="8240" formatCode="General">
                  <c:v>-9.5744627412761005E-2</c:v>
                </c:pt>
                <c:pt idx="8241" formatCode="General">
                  <c:v>-7.3524455273987696E-2</c:v>
                </c:pt>
                <c:pt idx="8242" formatCode="General">
                  <c:v>-5.1282918512362899E-2</c:v>
                </c:pt>
                <c:pt idx="8243" formatCode="General">
                  <c:v>-2.90513321124619E-2</c:v>
                </c:pt>
                <c:pt idx="8244" formatCode="General">
                  <c:v>-6.8619808032866596E-3</c:v>
                </c:pt>
                <c:pt idx="8245" formatCode="General">
                  <c:v>1.5252071106494699E-2</c:v>
                </c:pt>
                <c:pt idx="8246" formatCode="General">
                  <c:v>3.72571066132215E-2</c:v>
                </c:pt>
                <c:pt idx="8247" formatCode="General">
                  <c:v>5.9119156215556697E-2</c:v>
                </c:pt>
                <c:pt idx="8248" formatCode="General">
                  <c:v>8.0804317123461394E-2</c:v>
                </c:pt>
                <c:pt idx="8249" formatCode="General">
                  <c:v>0.10227900016564</c:v>
                </c:pt>
                <c:pt idx="8250" formatCode="General">
                  <c:v>0.123510202380442</c:v>
                </c:pt>
                <c:pt idx="8251" formatCode="General">
                  <c:v>0.14446580546150001</c:v>
                </c:pt>
                <c:pt idx="8252" formatCode="General">
                  <c:v>0.16511484175514601</c:v>
                </c:pt>
                <c:pt idx="8253" formatCode="General">
                  <c:v>0.185427811894401</c:v>
                </c:pt>
                <c:pt idx="8254" formatCode="General">
                  <c:v>0.20537698646299801</c:v>
                </c:pt>
                <c:pt idx="8255" formatCode="General">
                  <c:v>0.22493654353624501</c:v>
                </c:pt>
                <c:pt idx="8256" formatCode="General">
                  <c:v>0.24408275949959399</c:v>
                </c:pt>
                <c:pt idx="8257" formatCode="General">
                  <c:v>0.26279427188126198</c:v>
                </c:pt>
                <c:pt idx="8258" formatCode="General">
                  <c:v>0.281052220577659</c:v>
                </c:pt>
                <c:pt idx="8259" formatCode="General">
                  <c:v>0.29884019831727399</c:v>
                </c:pt>
                <c:pt idx="8260" formatCode="General">
                  <c:v>0.31614464553814797</c:v>
                </c:pt>
                <c:pt idx="8261" formatCode="General">
                  <c:v>0.33295450076345701</c:v>
                </c:pt>
                <c:pt idx="8262" formatCode="General">
                  <c:v>0.349260933091111</c:v>
                </c:pt>
                <c:pt idx="8263" formatCode="General">
                  <c:v>0.36505881490775999</c:v>
                </c:pt>
                <c:pt idx="8264" formatCode="General">
                  <c:v>0.38034529288532598</c:v>
                </c:pt>
                <c:pt idx="8265" formatCode="General">
                  <c:v>0.39511873146061199</c:v>
                </c:pt>
                <c:pt idx="8266" formatCode="General">
                  <c:v>0.40938054647091698</c:v>
                </c:pt>
                <c:pt idx="8267" formatCode="General">
                  <c:v>0.42313490687705002</c:v>
                </c:pt>
                <c:pt idx="8268" formatCode="General">
                  <c:v>0.43638712502489702</c:v>
                </c:pt>
                <c:pt idx="8269" formatCode="General">
                  <c:v>0.44914420503991198</c:v>
                </c:pt>
                <c:pt idx="8270" formatCode="General">
                  <c:v>0.46141503305853598</c:v>
                </c:pt>
                <c:pt idx="8271" formatCode="General">
                  <c:v>0.47320932772334001</c:v>
                </c:pt>
                <c:pt idx="8272" formatCode="General">
                  <c:v>0.48453718521695399</c:v>
                </c:pt>
                <c:pt idx="8273" formatCode="General">
                  <c:v>0.49540986680516302</c:v>
                </c:pt>
                <c:pt idx="8274" formatCode="General">
                  <c:v>0.50584000452636502</c:v>
                </c:pt>
                <c:pt idx="8275" formatCode="General">
                  <c:v>0.515839528042916</c:v>
                </c:pt>
                <c:pt idx="8276" formatCode="General">
                  <c:v>0.52541976478096997</c:v>
                </c:pt>
                <c:pt idx="8277" formatCode="General">
                  <c:v>0.534592362305085</c:v>
                </c:pt>
                <c:pt idx="8278" formatCode="General">
                  <c:v>0.54336855023758202</c:v>
                </c:pt>
                <c:pt idx="8279" formatCode="General">
                  <c:v>0.551758376818412</c:v>
                </c:pt>
                <c:pt idx="8280" formatCode="General">
                  <c:v>0.55977162830400096</c:v>
                </c:pt>
                <c:pt idx="8281" formatCode="General">
                  <c:v>0.56741731228514902</c:v>
                </c:pt>
                <c:pt idx="8282" formatCode="General">
                  <c:v>0.57470351803154696</c:v>
                </c:pt>
                <c:pt idx="8283" formatCode="General">
                  <c:v>0.58163737713054997</c:v>
                </c:pt>
                <c:pt idx="8284" formatCode="General">
                  <c:v>0.58822458314218495</c:v>
                </c:pt>
                <c:pt idx="8285" formatCode="General">
                  <c:v>0.594470562782213</c:v>
                </c:pt>
                <c:pt idx="8286" formatCode="General">
                  <c:v>0.60038009656116398</c:v>
                </c:pt>
                <c:pt idx="8287" formatCode="General">
                  <c:v>0.60595677435062201</c:v>
                </c:pt>
                <c:pt idx="8288" formatCode="General">
                  <c:v>0.61120317718487105</c:v>
                </c:pt>
                <c:pt idx="8289" formatCode="General">
                  <c:v>0.61612220424457398</c:v>
                </c:pt>
                <c:pt idx="8290" formatCode="General">
                  <c:v>0.62071679287695103</c:v>
                </c:pt>
                <c:pt idx="8291" formatCode="General">
                  <c:v>0.62498940224668298</c:v>
                </c:pt>
                <c:pt idx="8292" formatCode="General">
                  <c:v>0.62894222463651395</c:v>
                </c:pt>
                <c:pt idx="8293" formatCode="General">
                  <c:v>0.63257847377460596</c:v>
                </c:pt>
                <c:pt idx="8294" formatCode="General">
                  <c:v>0.63590207330963799</c:v>
                </c:pt>
                <c:pt idx="8295" formatCode="General">
                  <c:v>0.63891716828879597</c:v>
                </c:pt>
                <c:pt idx="8296" formatCode="General">
                  <c:v>0.64162930476468005</c:v>
                </c:pt>
                <c:pt idx="8297" formatCode="General">
                  <c:v>0.64404507225276997</c:v>
                </c:pt>
                <c:pt idx="8298" formatCode="General">
                  <c:v>0.64617259924535797</c:v>
                </c:pt>
                <c:pt idx="8299" formatCode="General">
                  <c:v>0.64802104802607696</c:v>
                </c:pt>
                <c:pt idx="8300" formatCode="General">
                  <c:v>0.64960111301004198</c:v>
                </c:pt>
                <c:pt idx="8301" formatCode="General">
                  <c:v>0.65092554460322904</c:v>
                </c:pt>
                <c:pt idx="8302" formatCode="General">
                  <c:v>0.65200845035798305</c:v>
                </c:pt>
                <c:pt idx="8303" formatCode="General">
                  <c:v>0.65286546354550401</c:v>
                </c:pt>
                <c:pt idx="8304" formatCode="General">
                  <c:v>0.65351385823261998</c:v>
                </c:pt>
                <c:pt idx="8305" formatCode="General">
                  <c:v>0.65397223097839796</c:v>
                </c:pt>
                <c:pt idx="8306" formatCode="General">
                  <c:v>0.65426045557362</c:v>
                </c:pt>
                <c:pt idx="8307" formatCode="General">
                  <c:v>0.65439952889741804</c:v>
                </c:pt>
                <c:pt idx="8308" formatCode="General">
                  <c:v>0.65441122508015404</c:v>
                </c:pt>
                <c:pt idx="8309" formatCode="General">
                  <c:v>0.65431790377408205</c:v>
                </c:pt>
                <c:pt idx="8310" formatCode="General">
                  <c:v>0.65414232113281701</c:v>
                </c:pt>
                <c:pt idx="8311" formatCode="General">
                  <c:v>0.653907169958581</c:v>
                </c:pt>
                <c:pt idx="8312" formatCode="General">
                  <c:v>0.65363477338314901</c:v>
                </c:pt>
                <c:pt idx="8313" formatCode="General">
                  <c:v>0.65334676511921297</c:v>
                </c:pt>
                <c:pt idx="8314" formatCode="General">
                  <c:v>0.65306368827541705</c:v>
                </c:pt>
                <c:pt idx="8315" formatCode="General">
                  <c:v>0.65280473443655795</c:v>
                </c:pt>
                <c:pt idx="8316" formatCode="General">
                  <c:v>0.65258735759395803</c:v>
                </c:pt>
                <c:pt idx="8317" formatCode="General">
                  <c:v>0.65242682080428704</c:v>
                </c:pt>
                <c:pt idx="8318" formatCode="General">
                  <c:v>0.65233595310460302</c:v>
                </c:pt>
                <c:pt idx="8319" formatCode="General">
                  <c:v>0.65232482531348401</c:v>
                </c:pt>
                <c:pt idx="8320" formatCode="General">
                  <c:v>0.65240048352897295</c:v>
                </c:pt>
                <c:pt idx="8321" formatCode="General">
                  <c:v>0.65256684652209695</c:v>
                </c:pt>
                <c:pt idx="8322" formatCode="General">
                  <c:v>0.65282430189879004</c:v>
                </c:pt>
                <c:pt idx="8323" formatCode="General">
                  <c:v>0.65316967137489701</c:v>
                </c:pt>
                <c:pt idx="8324" formatCode="General">
                  <c:v>0.65359616430478995</c:v>
                </c:pt>
                <c:pt idx="8325" formatCode="General">
                  <c:v>0.65409321654297603</c:v>
                </c:pt>
                <c:pt idx="8326" formatCode="General">
                  <c:v>0.65464655579446396</c:v>
                </c:pt>
                <c:pt idx="8327" formatCode="General">
                  <c:v>0.65523833568712797</c:v>
                </c:pt>
                <c:pt idx="8328" formatCode="General">
                  <c:v>0.65584720528784202</c:v>
                </c:pt>
                <c:pt idx="8329" formatCode="General">
                  <c:v>0.65644841109498997</c:v>
                </c:pt>
                <c:pt idx="8330" formatCode="General">
                  <c:v>0.657014068161759</c:v>
                </c:pt>
                <c:pt idx="8331" formatCode="General">
                  <c:v>0.65751358594855602</c:v>
                </c:pt>
                <c:pt idx="8332" formatCode="General">
                  <c:v>0.65791409433233405</c:v>
                </c:pt>
                <c:pt idx="8333" formatCode="General">
                  <c:v>0.65818095693742895</c:v>
                </c:pt>
                <c:pt idx="8334" formatCode="General">
                  <c:v>0.65827705819478999</c:v>
                </c:pt>
                <c:pt idx="8335" formatCode="General">
                  <c:v>0.65816401635013999</c:v>
                </c:pt>
                <c:pt idx="8336" formatCode="General">
                  <c:v>0.65780349078479095</c:v>
                </c:pt>
                <c:pt idx="8337" formatCode="General">
                  <c:v>0.65715615417537898</c:v>
                </c:pt>
                <c:pt idx="8338" formatCode="General">
                  <c:v>0.65618222453765795</c:v>
                </c:pt>
                <c:pt idx="8339" formatCode="General">
                  <c:v>0.65484325953211697</c:v>
                </c:pt>
                <c:pt idx="8340" formatCode="General">
                  <c:v>0.65310270589806296</c:v>
                </c:pt>
                <c:pt idx="8341" formatCode="General">
                  <c:v>0.65092463632504005</c:v>
                </c:pt>
                <c:pt idx="8342" formatCode="General">
                  <c:v>0.64827515344806996</c:v>
                </c:pt>
                <c:pt idx="8343" formatCode="General">
                  <c:v>0.64512384706088199</c:v>
                </c:pt>
                <c:pt idx="8344" formatCode="General">
                  <c:v>0.64144234931399502</c:v>
                </c:pt>
                <c:pt idx="8345" formatCode="General">
                  <c:v>0.637204890429941</c:v>
                </c:pt>
                <c:pt idx="8346" formatCode="General">
                  <c:v>0.63239002542521605</c:v>
                </c:pt>
                <c:pt idx="8347" formatCode="General">
                  <c:v>0.62697963782285504</c:v>
                </c:pt>
                <c:pt idx="8348" formatCode="General">
                  <c:v>0.62095972665787802</c:v>
                </c:pt>
                <c:pt idx="8349" formatCode="General">
                  <c:v>0.61432029425141599</c:v>
                </c:pt>
                <c:pt idx="8350" formatCode="General">
                  <c:v>0.60705552983664102</c:v>
                </c:pt>
                <c:pt idx="8351" formatCode="General">
                  <c:v>0.59916394331668998</c:v>
                </c:pt>
                <c:pt idx="8352" formatCode="General">
                  <c:v>0.59064742188100605</c:v>
                </c:pt>
                <c:pt idx="8353" formatCode="General">
                  <c:v>0.58151285886510395</c:v>
                </c:pt>
                <c:pt idx="8354" formatCode="General">
                  <c:v>0.57177120612435695</c:v>
                </c:pt>
                <c:pt idx="8355" formatCode="General">
                  <c:v>0.56143720735038805</c:v>
                </c:pt>
                <c:pt idx="8356" formatCode="General">
                  <c:v>0.55052871205139897</c:v>
                </c:pt>
                <c:pt idx="8357" formatCode="General">
                  <c:v>0.53906649692132003</c:v>
                </c:pt>
                <c:pt idx="8358" formatCode="General">
                  <c:v>0.527074718878634</c:v>
                </c:pt>
                <c:pt idx="8359" formatCode="General">
                  <c:v>0.51458026172621296</c:v>
                </c:pt>
                <c:pt idx="8360" formatCode="General">
                  <c:v>0.50161251417211095</c:v>
                </c:pt>
                <c:pt idx="8361" formatCode="General">
                  <c:v>0.48820259532532101</c:v>
                </c:pt>
                <c:pt idx="8362" formatCode="General">
                  <c:v>0.47438265876360503</c:v>
                </c:pt>
                <c:pt idx="8363" formatCode="General">
                  <c:v>0.46018631519403702</c:v>
                </c:pt>
                <c:pt idx="8364" formatCode="General">
                  <c:v>0.44564810769207402</c:v>
                </c:pt>
                <c:pt idx="8365" formatCode="General">
                  <c:v>0.43080289612870498</c:v>
                </c:pt>
                <c:pt idx="8366" formatCode="General">
                  <c:v>0.415685891079485</c:v>
                </c:pt>
                <c:pt idx="8367" formatCode="General">
                  <c:v>0.40033212500405901</c:v>
                </c:pt>
                <c:pt idx="8368" formatCode="General">
                  <c:v>0.38477539730807198</c:v>
                </c:pt>
                <c:pt idx="8369" formatCode="General">
                  <c:v>0.36904793998593299</c:v>
                </c:pt>
                <c:pt idx="8370" formatCode="General">
                  <c:v>0.35318183931298902</c:v>
                </c:pt>
                <c:pt idx="8371" formatCode="General">
                  <c:v>0.33720781050114601</c:v>
                </c:pt>
                <c:pt idx="8372" formatCode="General">
                  <c:v>0.321154343674174</c:v>
                </c:pt>
                <c:pt idx="8373" formatCode="General">
                  <c:v>0.30504820795441301</c:v>
                </c:pt>
                <c:pt idx="8374" formatCode="General">
                  <c:v>0.28891496589651</c:v>
                </c:pt>
                <c:pt idx="8375" formatCode="General">
                  <c:v>0.27277738912219801</c:v>
                </c:pt>
                <c:pt idx="8376" formatCode="General">
                  <c:v>0.25665603670360898</c:v>
                </c:pt>
                <c:pt idx="8377" formatCode="General">
                  <c:v>0.240570548386323</c:v>
                </c:pt>
                <c:pt idx="8378" formatCode="General">
                  <c:v>0.22453768243950201</c:v>
                </c:pt>
                <c:pt idx="8379" formatCode="General">
                  <c:v>0.20857194171462401</c:v>
                </c:pt>
                <c:pt idx="8380" formatCode="General">
                  <c:v>0.19268653430080701</c:v>
                </c:pt>
                <c:pt idx="8381" formatCode="General">
                  <c:v>0.17689316651380299</c:v>
                </c:pt>
                <c:pt idx="8382" formatCode="General">
                  <c:v>0.16120169509103699</c:v>
                </c:pt>
                <c:pt idx="8383" formatCode="General">
                  <c:v>0.14561987333397899</c:v>
                </c:pt>
                <c:pt idx="8384" formatCode="General">
                  <c:v>0.13015426990978801</c:v>
                </c:pt>
                <c:pt idx="8385" formatCode="General">
                  <c:v>0.114810657861074</c:v>
                </c:pt>
                <c:pt idx="8386" formatCode="General">
                  <c:v>9.9593274716415395E-2</c:v>
                </c:pt>
                <c:pt idx="8387" formatCode="General">
                  <c:v>8.4505593903471093E-2</c:v>
                </c:pt>
                <c:pt idx="8388" formatCode="General">
                  <c:v>6.9550131142133001E-2</c:v>
                </c:pt>
                <c:pt idx="8389" formatCode="General">
                  <c:v>5.4728214331392397E-2</c:v>
                </c:pt>
                <c:pt idx="8390" formatCode="General">
                  <c:v>4.0041299024104797E-2</c:v>
                </c:pt>
                <c:pt idx="8391" formatCode="General">
                  <c:v>2.5489698089637299E-2</c:v>
                </c:pt>
                <c:pt idx="8392" formatCode="General">
                  <c:v>1.10732821467588E-2</c:v>
                </c:pt>
                <c:pt idx="8393" formatCode="General">
                  <c:v>-3.2077071010176601E-3</c:v>
                </c:pt>
                <c:pt idx="8394" formatCode="General">
                  <c:v>-1.7354042788107302E-2</c:v>
                </c:pt>
                <c:pt idx="8395" formatCode="General">
                  <c:v>-3.1366380480005299E-2</c:v>
                </c:pt>
                <c:pt idx="8396" formatCode="General">
                  <c:v>-4.5245617374712298E-2</c:v>
                </c:pt>
                <c:pt idx="8397" formatCode="General">
                  <c:v>-5.8993856969006199E-2</c:v>
                </c:pt>
                <c:pt idx="8398" formatCode="General">
                  <c:v>-7.2612712220863102E-2</c:v>
                </c:pt>
                <c:pt idx="8399" formatCode="General">
                  <c:v>-8.6104167242711499E-2</c:v>
                </c:pt>
                <c:pt idx="8400" formatCode="General">
                  <c:v>-9.9471175326458494E-2</c:v>
                </c:pt>
                <c:pt idx="8401" formatCode="General">
                  <c:v>-0.11271699989249601</c:v>
                </c:pt>
                <c:pt idx="8402" formatCode="General">
                  <c:v>-0.12584509182676101</c:v>
                </c:pt>
                <c:pt idx="8403" formatCode="General">
                  <c:v>-0.13885960852524701</c:v>
                </c:pt>
                <c:pt idx="8404" formatCode="General">
                  <c:v>-0.151765899868092</c:v>
                </c:pt>
                <c:pt idx="8405" formatCode="General">
                  <c:v>-0.164569306905195</c:v>
                </c:pt>
                <c:pt idx="8406" formatCode="General">
                  <c:v>-0.17727553227480999</c:v>
                </c:pt>
                <c:pt idx="8407" formatCode="General">
                  <c:v>-0.189891255237395</c:v>
                </c:pt>
                <c:pt idx="8408" formatCode="General">
                  <c:v>-0.20242458970261301</c:v>
                </c:pt>
                <c:pt idx="8409" formatCode="General">
                  <c:v>-0.214883897375552</c:v>
                </c:pt>
                <c:pt idx="8410" formatCode="General">
                  <c:v>-0.227278108686505</c:v>
                </c:pt>
                <c:pt idx="8411" formatCode="General">
                  <c:v>-0.23961721411616899</c:v>
                </c:pt>
                <c:pt idx="8412" formatCode="General">
                  <c:v>-0.25191155438253299</c:v>
                </c:pt>
                <c:pt idx="8413" formatCode="General">
                  <c:v>-0.26417164750382199</c:v>
                </c:pt>
                <c:pt idx="8414" formatCode="General">
                  <c:v>-0.27640860016959501</c:v>
                </c:pt>
                <c:pt idx="8415" formatCode="General">
                  <c:v>-0.288633998312186</c:v>
                </c:pt>
                <c:pt idx="8416" formatCode="General">
                  <c:v>-0.30085918211374402</c:v>
                </c:pt>
                <c:pt idx="8417" formatCode="General">
                  <c:v>-0.31309557596401499</c:v>
                </c:pt>
                <c:pt idx="8418" formatCode="General">
                  <c:v>-0.32535401050363799</c:v>
                </c:pt>
                <c:pt idx="8419" formatCode="General">
                  <c:v>-0.33764458376721601</c:v>
                </c:pt>
                <c:pt idx="8420" formatCode="General">
                  <c:v>-0.34997711559940597</c:v>
                </c:pt>
                <c:pt idx="8421" formatCode="General">
                  <c:v>-0.36236052030857602</c:v>
                </c:pt>
                <c:pt idx="8422" formatCode="General">
                  <c:v>-0.37480213395091899</c:v>
                </c:pt>
                <c:pt idx="8423" formatCode="General">
                  <c:v>-0.38730812426265898</c:v>
                </c:pt>
                <c:pt idx="8424" formatCode="General">
                  <c:v>-0.39988245660664201</c:v>
                </c:pt>
                <c:pt idx="8425" formatCode="General">
                  <c:v>-0.41252747426543201</c:v>
                </c:pt>
                <c:pt idx="8426" formatCode="General">
                  <c:v>-0.425244522655089</c:v>
                </c:pt>
                <c:pt idx="8427" formatCode="General">
                  <c:v>-0.43803184686473401</c:v>
                </c:pt>
                <c:pt idx="8428" formatCode="General">
                  <c:v>-0.45088513518894602</c:v>
                </c:pt>
                <c:pt idx="8429" formatCode="General">
                  <c:v>-0.463798375493993</c:v>
                </c:pt>
                <c:pt idx="8430" formatCode="General">
                  <c:v>-0.47676305519975698</c:v>
                </c:pt>
                <c:pt idx="8431" formatCode="General">
                  <c:v>-0.48976832574949303</c:v>
                </c:pt>
                <c:pt idx="8432" formatCode="General">
                  <c:v>-0.50280073996855001</c:v>
                </c:pt>
                <c:pt idx="8433" formatCode="General">
                  <c:v>-0.515844058566296</c:v>
                </c:pt>
                <c:pt idx="8434" formatCode="General">
                  <c:v>-0.52888019749952997</c:v>
                </c:pt>
                <c:pt idx="8435" formatCode="General">
                  <c:v>-0.54188911629334902</c:v>
                </c:pt>
                <c:pt idx="8436" formatCode="General">
                  <c:v>-0.55484804844685598</c:v>
                </c:pt>
                <c:pt idx="8437" formatCode="General">
                  <c:v>-0.56773199184072198</c:v>
                </c:pt>
                <c:pt idx="8438" formatCode="General">
                  <c:v>-0.58051530228915205</c:v>
                </c:pt>
                <c:pt idx="8439" formatCode="General">
                  <c:v>-0.59317063906121403</c:v>
                </c:pt>
                <c:pt idx="8440" formatCode="General">
                  <c:v>-0.60566930084293602</c:v>
                </c:pt>
                <c:pt idx="8441" formatCode="General">
                  <c:v>-0.617982280764934</c:v>
                </c:pt>
                <c:pt idx="8442" formatCode="General">
                  <c:v>-0.63007967457658698</c:v>
                </c:pt>
                <c:pt idx="8443" formatCode="General">
                  <c:v>-0.64193156799902096</c:v>
                </c:pt>
                <c:pt idx="8444" formatCode="General">
                  <c:v>-0.65350799557900296</c:v>
                </c:pt>
                <c:pt idx="8445" formatCode="General">
                  <c:v>-0.66477987174907505</c:v>
                </c:pt>
                <c:pt idx="8446" formatCode="General">
                  <c:v>-0.67571933768594405</c:v>
                </c:pt>
                <c:pt idx="8447" formatCode="General">
                  <c:v>-0.68629914919061996</c:v>
                </c:pt>
                <c:pt idx="8448" formatCode="General">
                  <c:v>-0.69649358637852898</c:v>
                </c:pt>
                <c:pt idx="8449" formatCode="General">
                  <c:v>-0.70627916705425098</c:v>
                </c:pt>
                <c:pt idx="8450" formatCode="General">
                  <c:v>-0.71563440466051598</c:v>
                </c:pt>
                <c:pt idx="8451" formatCode="General">
                  <c:v>-0.72454008968529005</c:v>
                </c:pt>
                <c:pt idx="8452" formatCode="General">
                  <c:v>-0.73297946488386101</c:v>
                </c:pt>
                <c:pt idx="8453" formatCode="General">
                  <c:v>-0.74093839828237196</c:v>
                </c:pt>
                <c:pt idx="8454" formatCode="General">
                  <c:v>-0.74840564992719905</c:v>
                </c:pt>
                <c:pt idx="8455" formatCode="General">
                  <c:v>-0.75537281564536696</c:v>
                </c:pt>
                <c:pt idx="8456" formatCode="General">
                  <c:v>-0.76183434117484705</c:v>
                </c:pt>
                <c:pt idx="8457" formatCode="General">
                  <c:v>-0.76778750948498697</c:v>
                </c:pt>
                <c:pt idx="8458" formatCode="General">
                  <c:v>-0.77323236920259497</c:v>
                </c:pt>
                <c:pt idx="8459" formatCode="General">
                  <c:v>-0.77817162450097999</c:v>
                </c:pt>
                <c:pt idx="8460" formatCode="General">
                  <c:v>-0.78261043191170399</c:v>
                </c:pt>
                <c:pt idx="8461" formatCode="General">
                  <c:v>-0.78655627819295904</c:v>
                </c:pt>
                <c:pt idx="8462" formatCode="General">
                  <c:v>-0.79001864667953203</c:v>
                </c:pt>
                <c:pt idx="8463" formatCode="General">
                  <c:v>-0.79300878510788897</c:v>
                </c:pt>
                <c:pt idx="8464" formatCode="General">
                  <c:v>-0.79553941674200901</c:v>
                </c:pt>
                <c:pt idx="8465" formatCode="General">
                  <c:v>-0.79762432673693895</c:v>
                </c:pt>
                <c:pt idx="8466" formatCode="General">
                  <c:v>-0.79927813050875396</c:v>
                </c:pt>
                <c:pt idx="8467" formatCode="General">
                  <c:v>-0.80051587288380199</c:v>
                </c:pt>
                <c:pt idx="8468" formatCode="General">
                  <c:v>-0.80135264599888301</c:v>
                </c:pt>
                <c:pt idx="8469" formatCode="General">
                  <c:v>-0.80180329670324402</c:v>
                </c:pt>
                <c:pt idx="8470" formatCode="General">
                  <c:v>-0.80188191531368203</c:v>
                </c:pt>
                <c:pt idx="8471" formatCode="General">
                  <c:v>-0.80160163644039695</c:v>
                </c:pt>
                <c:pt idx="8472" formatCode="General">
                  <c:v>-0.80097435501404701</c:v>
                </c:pt>
                <c:pt idx="8473" formatCode="General">
                  <c:v>-0.80001036888474097</c:v>
                </c:pt>
                <c:pt idx="8474" formatCode="General">
                  <c:v>-0.79871808328664196</c:v>
                </c:pt>
                <c:pt idx="8475" formatCode="General">
                  <c:v>-0.79710384351754504</c:v>
                </c:pt>
                <c:pt idx="8476" formatCode="General">
                  <c:v>-0.79517178278471901</c:v>
                </c:pt>
                <c:pt idx="8477" formatCode="General">
                  <c:v>-0.79292362560054697</c:v>
                </c:pt>
                <c:pt idx="8478" formatCode="General">
                  <c:v>-0.79035865634274904</c:v>
                </c:pt>
                <c:pt idx="8479" formatCode="General">
                  <c:v>-0.78747365093544897</c:v>
                </c:pt>
                <c:pt idx="8480" formatCode="General">
                  <c:v>-0.78426285273788798</c:v>
                </c:pt>
                <c:pt idx="8481" formatCode="General">
                  <c:v>-0.78071802403571899</c:v>
                </c:pt>
                <c:pt idx="8482" formatCode="General">
                  <c:v>-0.77682870384815095</c:v>
                </c:pt>
                <c:pt idx="8483" formatCode="General">
                  <c:v>-0.77258229531278999</c:v>
                </c:pt>
                <c:pt idx="8484" formatCode="General">
                  <c:v>-0.76796416545532498</c:v>
                </c:pt>
                <c:pt idx="8485" formatCode="General">
                  <c:v>-0.76295799644497697</c:v>
                </c:pt>
                <c:pt idx="8486" formatCode="General">
                  <c:v>-0.75754600016357199</c:v>
                </c:pt>
                <c:pt idx="8487" formatCode="General">
                  <c:v>-0.75170925212122197</c:v>
                </c:pt>
                <c:pt idx="8488" formatCode="General">
                  <c:v>-0.74542865372659295</c:v>
                </c:pt>
                <c:pt idx="8489" formatCode="General">
                  <c:v>-0.73868440063743401</c:v>
                </c:pt>
                <c:pt idx="8490" formatCode="General">
                  <c:v>-0.73145587142200497</c:v>
                </c:pt>
                <c:pt idx="8491" formatCode="General">
                  <c:v>-0.72372371054825302</c:v>
                </c:pt>
                <c:pt idx="8492" formatCode="General">
                  <c:v>-0.71546929109934299</c:v>
                </c:pt>
                <c:pt idx="8493" formatCode="General">
                  <c:v>-0.70667495717449802</c:v>
                </c:pt>
                <c:pt idx="8494" formatCode="General">
                  <c:v>-0.69732487265175103</c:v>
                </c:pt>
                <c:pt idx="8495" formatCode="General">
                  <c:v>-0.687404808165472</c:v>
                </c:pt>
                <c:pt idx="8496" formatCode="General">
                  <c:v>-0.67690336411888996</c:v>
                </c:pt>
                <c:pt idx="8497" formatCode="General">
                  <c:v>-0.66581153002340798</c:v>
                </c:pt>
                <c:pt idx="8498" formatCode="General">
                  <c:v>-0.65412218279585299</c:v>
                </c:pt>
                <c:pt idx="8499" formatCode="General">
                  <c:v>-0.64183225675030098</c:v>
                </c:pt>
                <c:pt idx="8500" formatCode="General">
                  <c:v>-0.628942308157172</c:v>
                </c:pt>
                <c:pt idx="8501" formatCode="General">
                  <c:v>-0.615456205001497</c:v>
                </c:pt>
                <c:pt idx="8502" formatCode="General">
                  <c:v>-0.60138133190716903</c:v>
                </c:pt>
                <c:pt idx="8503" formatCode="General">
                  <c:v>-0.58672781487604397</c:v>
                </c:pt>
                <c:pt idx="8504" formatCode="General">
                  <c:v>-0.571510313102504</c:v>
                </c:pt>
                <c:pt idx="8505" formatCode="General">
                  <c:v>-0.55574717878663704</c:v>
                </c:pt>
                <c:pt idx="8506" formatCode="General">
                  <c:v>-0.53945969671071803</c:v>
                </c:pt>
                <c:pt idx="8507" formatCode="General">
                  <c:v>-0.52267279554650703</c:v>
                </c:pt>
                <c:pt idx="8508" formatCode="General">
                  <c:v>-0.50541461210154404</c:v>
                </c:pt>
                <c:pt idx="8509" formatCode="General">
                  <c:v>-0.487716173632607</c:v>
                </c:pt>
                <c:pt idx="8510" formatCode="General">
                  <c:v>-0.46961109040823001</c:v>
                </c:pt>
                <c:pt idx="8511" formatCode="General">
                  <c:v>-0.45113530022493697</c:v>
                </c:pt>
                <c:pt idx="8512" formatCode="General">
                  <c:v>-0.43232675835800599</c:v>
                </c:pt>
                <c:pt idx="8513" formatCode="General">
                  <c:v>-0.413225077226205</c:v>
                </c:pt>
                <c:pt idx="8514" formatCode="General">
                  <c:v>-0.39387116785265103</c:v>
                </c:pt>
                <c:pt idx="8515" formatCode="General">
                  <c:v>-0.374306789962294</c:v>
                </c:pt>
                <c:pt idx="8516" formatCode="General">
                  <c:v>-0.354574086579029</c:v>
                </c:pt>
                <c:pt idx="8517" formatCode="General">
                  <c:v>-0.33471536785961298</c:v>
                </c:pt>
                <c:pt idx="8518" formatCode="General">
                  <c:v>-0.31477257692628702</c:v>
                </c:pt>
                <c:pt idx="8519" formatCode="General">
                  <c:v>-0.29478689161780602</c:v>
                </c:pt>
                <c:pt idx="8520" formatCode="General">
                  <c:v>-0.27479849306169801</c:v>
                </c:pt>
                <c:pt idx="8521" formatCode="General">
                  <c:v>-0.25484611845798999</c:v>
                </c:pt>
                <c:pt idx="8522" formatCode="General">
                  <c:v>-0.23496676969820399</c:v>
                </c:pt>
                <c:pt idx="8523" formatCode="General">
                  <c:v>-0.21519539456225101</c:v>
                </c:pt>
                <c:pt idx="8524" formatCode="General">
                  <c:v>-0.195564614730554</c:v>
                </c:pt>
                <c:pt idx="8525" formatCode="General">
                  <c:v>-0.17610462466898899</c:v>
                </c:pt>
                <c:pt idx="8526" formatCode="General">
                  <c:v>-0.15684297894879601</c:v>
                </c:pt>
                <c:pt idx="8527" formatCode="General">
                  <c:v>-0.137804342201199</c:v>
                </c:pt>
                <c:pt idx="8528" formatCode="General">
                  <c:v>-0.11901042635879699</c:v>
                </c:pt>
                <c:pt idx="8529" formatCode="General">
                  <c:v>-0.100480058289349</c:v>
                </c:pt>
                <c:pt idx="8530" formatCode="General">
                  <c:v>-8.2229130332094502E-2</c:v>
                </c:pt>
                <c:pt idx="8531" formatCode="General">
                  <c:v>-6.4270481245608996E-2</c:v>
                </c:pt>
                <c:pt idx="8532" formatCode="General">
                  <c:v>-4.66140518808323E-2</c:v>
                </c:pt>
                <c:pt idx="8533" formatCode="General">
                  <c:v>-2.9267089513781801E-2</c:v>
                </c:pt>
                <c:pt idx="8534" formatCode="General">
                  <c:v>-1.22341080664897E-2</c:v>
                </c:pt>
                <c:pt idx="8535" formatCode="General">
                  <c:v>4.4829170254960101E-3</c:v>
                </c:pt>
                <c:pt idx="8536" formatCode="General">
                  <c:v>2.08842134131857E-2</c:v>
                </c:pt>
                <c:pt idx="8537" formatCode="General">
                  <c:v>3.6972199254094E-2</c:v>
                </c:pt>
                <c:pt idx="8538" formatCode="General">
                  <c:v>5.2751316255549303E-2</c:v>
                </c:pt>
                <c:pt idx="8539" formatCode="General">
                  <c:v>6.8227553543143499E-2</c:v>
                </c:pt>
                <c:pt idx="8540" formatCode="General">
                  <c:v>8.3407660788115498E-2</c:v>
                </c:pt>
                <c:pt idx="8541" formatCode="General">
                  <c:v>9.8300242656082004E-2</c:v>
                </c:pt>
                <c:pt idx="8542" formatCode="General">
                  <c:v>0.112915612574265</c:v>
                </c:pt>
                <c:pt idx="8543" formatCode="General">
                  <c:v>0.12726360617968399</c:v>
                </c:pt>
                <c:pt idx="8544" formatCode="General">
                  <c:v>0.14135416767166201</c:v>
                </c:pt>
                <c:pt idx="8545" formatCode="General">
                  <c:v>0.15519829265718799</c:v>
                </c:pt>
                <c:pt idx="8546" formatCode="General">
                  <c:v>0.168807721371555</c:v>
                </c:pt>
                <c:pt idx="8547" formatCode="General">
                  <c:v>0.182193404196798</c:v>
                </c:pt>
                <c:pt idx="8548" formatCode="General">
                  <c:v>0.195365180273743</c:v>
                </c:pt>
                <c:pt idx="8549" formatCode="General">
                  <c:v>0.20833329006183901</c:v>
                </c:pt>
                <c:pt idx="8550" formatCode="General">
                  <c:v>0.22110772951166699</c:v>
                </c:pt>
                <c:pt idx="8551" formatCode="General">
                  <c:v>0.23369693136200501</c:v>
                </c:pt>
                <c:pt idx="8552" formatCode="General">
                  <c:v>0.24610876001454299</c:v>
                </c:pt>
                <c:pt idx="8553" formatCode="General">
                  <c:v>0.25835112538775301</c:v>
                </c:pt>
                <c:pt idx="8554" formatCode="General">
                  <c:v>0.27043091281663501</c:v>
                </c:pt>
                <c:pt idx="8555" formatCode="General">
                  <c:v>0.28235438136765501</c:v>
                </c:pt>
                <c:pt idx="8556" formatCode="General">
                  <c:v>0.29412669230264998</c:v>
                </c:pt>
                <c:pt idx="8557" formatCode="General">
                  <c:v>0.30575199561951999</c:v>
                </c:pt>
                <c:pt idx="8558" formatCode="General">
                  <c:v>0.31723415850735298</c:v>
                </c:pt>
                <c:pt idx="8559" formatCode="General">
                  <c:v>0.328576263991879</c:v>
                </c:pt>
                <c:pt idx="8560" formatCode="General">
                  <c:v>0.33978089074446399</c:v>
                </c:pt>
                <c:pt idx="8561" formatCode="General">
                  <c:v>0.35085009553913099</c:v>
                </c:pt>
                <c:pt idx="8562" formatCode="General">
                  <c:v>0.36178548210348899</c:v>
                </c:pt>
                <c:pt idx="8563" formatCode="General">
                  <c:v>0.37258833767437699</c:v>
                </c:pt>
                <c:pt idx="8564" formatCode="General">
                  <c:v>0.38325971496955502</c:v>
                </c:pt>
                <c:pt idx="8565" formatCode="General">
                  <c:v>0.39380044209653398</c:v>
                </c:pt>
                <c:pt idx="8566" formatCode="General">
                  <c:v>0.40421117917441701</c:v>
                </c:pt>
                <c:pt idx="8567" formatCode="General">
                  <c:v>0.41449247033862502</c:v>
                </c:pt>
                <c:pt idx="8568" formatCode="General">
                  <c:v>0.424644783125668</c:v>
                </c:pt>
                <c:pt idx="8569" formatCode="General">
                  <c:v>0.43466847954493398</c:v>
                </c:pt>
                <c:pt idx="8570" formatCode="General">
                  <c:v>0.44456384222901502</c:v>
                </c:pt>
                <c:pt idx="8571" formatCode="General">
                  <c:v>0.45433119624551499</c:v>
                </c:pt>
                <c:pt idx="8572" formatCode="General">
                  <c:v>0.46397080512164102</c:v>
                </c:pt>
                <c:pt idx="8573" formatCode="General">
                  <c:v>0.47348279047268199</c:v>
                </c:pt>
                <c:pt idx="8574" formatCode="General">
                  <c:v>0.48286716010873698</c:v>
                </c:pt>
                <c:pt idx="8575" formatCode="General">
                  <c:v>0.49212367269953999</c:v>
                </c:pt>
                <c:pt idx="8576" formatCode="General">
                  <c:v>0.50125180034979699</c:v>
                </c:pt>
                <c:pt idx="8577" formatCode="General">
                  <c:v>0.51025069433190196</c:v>
                </c:pt>
                <c:pt idx="8578" formatCode="General">
                  <c:v>0.51911904647095597</c:v>
                </c:pt>
                <c:pt idx="8579" formatCode="General">
                  <c:v>0.52785505796009002</c:v>
                </c:pt>
                <c:pt idx="8580" formatCode="General">
                  <c:v>0.53645642478227595</c:v>
                </c:pt>
                <c:pt idx="8581" formatCode="General">
                  <c:v>0.544920202164908</c:v>
                </c:pt>
                <c:pt idx="8582" formatCode="General">
                  <c:v>0.55324262153666204</c:v>
                </c:pt>
                <c:pt idx="8583" formatCode="General">
                  <c:v>0.56141908859428702</c:v>
                </c:pt>
                <c:pt idx="8584" formatCode="General">
                  <c:v>0.56944421131843703</c:v>
                </c:pt>
                <c:pt idx="8585" formatCode="General">
                  <c:v>0.57731167088879098</c:v>
                </c:pt>
                <c:pt idx="8586" formatCode="General">
                  <c:v>0.58501420852300201</c:v>
                </c:pt>
                <c:pt idx="8587" formatCode="General">
                  <c:v>0.592543647418178</c:v>
                </c:pt>
                <c:pt idx="8588" formatCode="General">
                  <c:v>0.59989097102449696</c:v>
                </c:pt>
                <c:pt idx="8589" formatCode="General">
                  <c:v>0.60704619724791598</c:v>
                </c:pt>
                <c:pt idx="8590" formatCode="General">
                  <c:v>0.61399842731999099</c:v>
                </c:pt>
                <c:pt idx="8591" formatCode="General">
                  <c:v>0.62073608661442203</c:v>
                </c:pt>
                <c:pt idx="8592" formatCode="General">
                  <c:v>0.62724690729777599</c:v>
                </c:pt>
                <c:pt idx="8593" formatCode="General">
                  <c:v>0.63351799989833002</c:v>
                </c:pt>
                <c:pt idx="8594" formatCode="General">
                  <c:v>0.63953600238018005</c:v>
                </c:pt>
                <c:pt idx="8595" formatCode="General">
                  <c:v>0.64528723335599503</c:v>
                </c:pt>
                <c:pt idx="8596" formatCode="General">
                  <c:v>0.65075784866441899</c:v>
                </c:pt>
                <c:pt idx="8597" formatCode="General">
                  <c:v>0.65593404545074896</c:v>
                </c:pt>
                <c:pt idx="8598" formatCode="General">
                  <c:v>0.66080225099150502</c:v>
                </c:pt>
                <c:pt idx="8599" formatCode="General">
                  <c:v>0.66534918970231705</c:v>
                </c:pt>
                <c:pt idx="8600" formatCode="General">
                  <c:v>0.66956215329350099</c:v>
                </c:pt>
                <c:pt idx="8601" formatCode="General">
                  <c:v>0.67342925506778295</c:v>
                </c:pt>
                <c:pt idx="8602" formatCode="General">
                  <c:v>0.67693944066693201</c:v>
                </c:pt>
                <c:pt idx="8603" formatCode="General">
                  <c:v>0.68008273814453202</c:v>
                </c:pt>
                <c:pt idx="8604" formatCode="General">
                  <c:v>0.68285054392093603</c:v>
                </c:pt>
                <c:pt idx="8605" formatCode="General">
                  <c:v>0.685235548005935</c:v>
                </c:pt>
                <c:pt idx="8606" formatCode="General">
                  <c:v>0.68723193907450197</c:v>
                </c:pt>
                <c:pt idx="8607" formatCode="General">
                  <c:v>0.688835648033576</c:v>
                </c:pt>
                <c:pt idx="8608" formatCode="General">
                  <c:v>0.69004423135423798</c:v>
                </c:pt>
                <c:pt idx="8609" formatCode="General">
                  <c:v>0.69085701671944599</c:v>
                </c:pt>
                <c:pt idx="8610" formatCode="General">
                  <c:v>0.69127513734329804</c:v>
                </c:pt>
                <c:pt idx="8611" formatCode="General">
                  <c:v>0.69130146795532899</c:v>
                </c:pt>
                <c:pt idx="8612" formatCode="General">
                  <c:v>0.69094068630542005</c:v>
                </c:pt>
                <c:pt idx="8613" formatCode="General">
                  <c:v>0.69019909628754095</c:v>
                </c:pt>
                <c:pt idx="8614" formatCode="General">
                  <c:v>0.68908453020441396</c:v>
                </c:pt>
                <c:pt idx="8615" formatCode="General">
                  <c:v>0.68760634777600405</c:v>
                </c:pt>
                <c:pt idx="8616" formatCode="General">
                  <c:v>0.68577520659184199</c:v>
                </c:pt>
                <c:pt idx="8617" formatCode="General">
                  <c:v>0.68360286207186405</c:v>
                </c:pt>
                <c:pt idx="8618" formatCode="General">
                  <c:v>0.68110207072886697</c:v>
                </c:pt>
                <c:pt idx="8619" formatCode="General">
                  <c:v>0.67828623376559005</c:v>
                </c:pt>
                <c:pt idx="8620" formatCode="General">
                  <c:v>0.67516924891511598</c:v>
                </c:pt>
                <c:pt idx="8621" formatCode="General">
                  <c:v>0.67176533348675904</c:v>
                </c:pt>
                <c:pt idx="8622" formatCode="General">
                  <c:v>0.66808863640302396</c:v>
                </c:pt>
                <c:pt idx="8623" formatCode="General">
                  <c:v>0.66415303031532402</c:v>
                </c:pt>
                <c:pt idx="8624" formatCode="General">
                  <c:v>0.65997194675755899</c:v>
                </c:pt>
                <c:pt idx="8625" formatCode="General">
                  <c:v>0.65555807230648899</c:v>
                </c:pt>
                <c:pt idx="8626" formatCode="General">
                  <c:v>0.65092308027597001</c:v>
                </c:pt>
                <c:pt idx="8627" formatCode="General">
                  <c:v>0.64607756344325096</c:v>
                </c:pt>
                <c:pt idx="8628" formatCode="General">
                  <c:v>0.64103074040977004</c:v>
                </c:pt>
                <c:pt idx="8629" formatCode="General">
                  <c:v>0.63579019680396898</c:v>
                </c:pt>
                <c:pt idx="8630" formatCode="General">
                  <c:v>0.63036195583543797</c:v>
                </c:pt>
                <c:pt idx="8631" formatCode="General">
                  <c:v>0.62475033462158003</c:v>
                </c:pt>
                <c:pt idx="8632" formatCode="General">
                  <c:v>0.61895775919515506</c:v>
                </c:pt>
                <c:pt idx="8633" formatCode="General">
                  <c:v>0.61298474423134797</c:v>
                </c:pt>
                <c:pt idx="8634" formatCode="General">
                  <c:v>0.60682998801334698</c:v>
                </c:pt>
                <c:pt idx="8635" formatCode="General">
                  <c:v>0.60049044304042998</c:v>
                </c:pt>
                <c:pt idx="8636" formatCode="General">
                  <c:v>0.59396125255213905</c:v>
                </c:pt>
                <c:pt idx="8637" formatCode="General">
                  <c:v>0.58723593169329102</c:v>
                </c:pt>
                <c:pt idx="8638" formatCode="General">
                  <c:v>0.58030658947764902</c:v>
                </c:pt>
                <c:pt idx="8639" formatCode="General">
                  <c:v>0.57316400127466705</c:v>
                </c:pt>
                <c:pt idx="8640" formatCode="General">
                  <c:v>0.56579785253543002</c:v>
                </c:pt>
                <c:pt idx="8641" formatCode="General">
                  <c:v>0.55819705106841999</c:v>
                </c:pt>
                <c:pt idx="8642" formatCode="General">
                  <c:v>0.55034987659495405</c:v>
                </c:pt>
                <c:pt idx="8643" formatCode="General">
                  <c:v>0.542244275684719</c:v>
                </c:pt>
                <c:pt idx="8644" formatCode="General">
                  <c:v>0.53386821037370702</c:v>
                </c:pt>
                <c:pt idx="8645" formatCode="General">
                  <c:v>0.52520987961736698</c:v>
                </c:pt>
                <c:pt idx="8646" formatCode="General">
                  <c:v>0.51625806519698303</c:v>
                </c:pt>
                <c:pt idx="8647" formatCode="General">
                  <c:v>0.50700240384231099</c:v>
                </c:pt>
                <c:pt idx="8648" formatCode="General">
                  <c:v>0.49743366205975298</c:v>
                </c:pt>
                <c:pt idx="8649" formatCode="General">
                  <c:v>0.48754397890456103</c:v>
                </c:pt>
                <c:pt idx="8650" formatCode="General">
                  <c:v>0.47732717044473999</c:v>
                </c:pt>
                <c:pt idx="8651" formatCode="General">
                  <c:v>0.46677898386237399</c:v>
                </c:pt>
                <c:pt idx="8652" formatCode="General">
                  <c:v>0.45589718142428098</c:v>
                </c:pt>
                <c:pt idx="8653" formatCode="General">
                  <c:v>0.444681733928599</c:v>
                </c:pt>
                <c:pt idx="8654" formatCode="General">
                  <c:v>0.43313501894254502</c:v>
                </c:pt>
                <c:pt idx="8655" formatCode="General">
                  <c:v>0.421261799512758</c:v>
                </c:pt>
                <c:pt idx="8656" formatCode="General">
                  <c:v>0.40906924944830497</c:v>
                </c:pt>
                <c:pt idx="8657" formatCode="General">
                  <c:v>0.39656705533582998</c:v>
                </c:pt>
                <c:pt idx="8658" formatCode="General">
                  <c:v>0.38376737046638998</c:v>
                </c:pt>
                <c:pt idx="8659" formatCode="General">
                  <c:v>0.37068475565439402</c:v>
                </c:pt>
                <c:pt idx="8660" formatCode="General">
                  <c:v>0.35733592983690998</c:v>
                </c:pt>
                <c:pt idx="8661" formatCode="General">
                  <c:v>0.34373970694174999</c:v>
                </c:pt>
                <c:pt idx="8662" formatCode="General">
                  <c:v>0.32991691500489201</c:v>
                </c:pt>
                <c:pt idx="8663" formatCode="General">
                  <c:v>0.31588995892734001</c:v>
                </c:pt>
                <c:pt idx="8664" formatCode="General">
                  <c:v>0.30168258738298298</c:v>
                </c:pt>
                <c:pt idx="8665" formatCode="General">
                  <c:v>0.28731983983890502</c:v>
                </c:pt>
                <c:pt idx="8666" formatCode="General">
                  <c:v>0.27282761650516002</c:v>
                </c:pt>
                <c:pt idx="8667" formatCode="General">
                  <c:v>0.258232284556217</c:v>
                </c:pt>
                <c:pt idx="8668" formatCode="General">
                  <c:v>0.243560493350509</c:v>
                </c:pt>
                <c:pt idx="8669" formatCode="General">
                  <c:v>0.22883891118308899</c:v>
                </c:pt>
                <c:pt idx="8670" formatCode="General">
                  <c:v>0.214093820635439</c:v>
                </c:pt>
                <c:pt idx="8671" formatCode="General">
                  <c:v>0.19935082884231001</c:v>
                </c:pt>
                <c:pt idx="8672" formatCode="General">
                  <c:v>0.18463464050050801</c:v>
                </c:pt>
                <c:pt idx="8673" formatCode="General">
                  <c:v>0.16996874231287501</c:v>
                </c:pt>
                <c:pt idx="8674" formatCode="General">
                  <c:v>0.15537520742710301</c:v>
                </c:pt>
                <c:pt idx="8675" formatCode="General">
                  <c:v>0.14087447524621699</c:v>
                </c:pt>
                <c:pt idx="8676" formatCode="General">
                  <c:v>0.12648519152371501</c:v>
                </c:pt>
                <c:pt idx="8677" formatCode="General">
                  <c:v>0.11222406695996701</c:v>
                </c:pt>
                <c:pt idx="8678" formatCode="General">
                  <c:v>9.8105767726939699E-2</c:v>
                </c:pt>
                <c:pt idx="8679" formatCode="General">
                  <c:v>8.4142867051691703E-2</c:v>
                </c:pt>
                <c:pt idx="8680" formatCode="General">
                  <c:v>7.0345842339806397E-2</c:v>
                </c:pt>
                <c:pt idx="8681" formatCode="General">
                  <c:v>5.6722979297870298E-2</c:v>
                </c:pt>
                <c:pt idx="8682" formatCode="General">
                  <c:v>4.3280555805979601E-2</c:v>
                </c:pt>
                <c:pt idx="8683" formatCode="General">
                  <c:v>3.002291385671E-2</c:v>
                </c:pt>
                <c:pt idx="8684" formatCode="General">
                  <c:v>1.6952492786165799E-2</c:v>
                </c:pt>
                <c:pt idx="8685" formatCode="General">
                  <c:v>4.0701024215782002E-3</c:v>
                </c:pt>
                <c:pt idx="8686" formatCode="General">
                  <c:v>-8.6249910111536598E-3</c:v>
                </c:pt>
                <c:pt idx="8687" formatCode="General">
                  <c:v>-2.1134880903634998E-2</c:v>
                </c:pt>
                <c:pt idx="8688" formatCode="General">
                  <c:v>-3.3462809621119902E-2</c:v>
                </c:pt>
                <c:pt idx="8689" formatCode="General">
                  <c:v>-4.5612860578463303E-2</c:v>
                </c:pt>
                <c:pt idx="8690" formatCode="General">
                  <c:v>-5.7589815178553501E-2</c:v>
                </c:pt>
                <c:pt idx="8691" formatCode="General">
                  <c:v>-6.9398928220097203E-2</c:v>
                </c:pt>
                <c:pt idx="8692" formatCode="General">
                  <c:v>-8.1045605049696795E-2</c:v>
                </c:pt>
                <c:pt idx="8693" formatCode="General">
                  <c:v>-9.2535263280377797E-2</c:v>
                </c:pt>
                <c:pt idx="8694" formatCode="General">
                  <c:v>-0.103873089602342</c:v>
                </c:pt>
                <c:pt idx="8695" formatCode="General">
                  <c:v>-0.115063974336158</c:v>
                </c:pt>
                <c:pt idx="8696" formatCode="General">
                  <c:v>-0.126112279374061</c:v>
                </c:pt>
                <c:pt idx="8697" formatCode="General">
                  <c:v>-0.13702167822024</c:v>
                </c:pt>
                <c:pt idx="8698" formatCode="General">
                  <c:v>-0.14779510848126201</c:v>
                </c:pt>
                <c:pt idx="8699" formatCode="General">
                  <c:v>-0.15843470526029901</c:v>
                </c:pt>
                <c:pt idx="8700" formatCode="General">
                  <c:v>-0.168941720173792</c:v>
                </c:pt>
                <c:pt idx="8701" formatCode="General">
                  <c:v>-0.17931653721794</c:v>
                </c:pt>
                <c:pt idx="8702" formatCode="General">
                  <c:v>-0.18955883252008299</c:v>
                </c:pt>
                <c:pt idx="8703" formatCode="General">
                  <c:v>-0.199667490591286</c:v>
                </c:pt>
                <c:pt idx="8704" formatCode="General">
                  <c:v>-0.209640685530356</c:v>
                </c:pt>
                <c:pt idx="8705" formatCode="General">
                  <c:v>-0.21947610175307999</c:v>
                </c:pt>
                <c:pt idx="8706" formatCode="General">
                  <c:v>-0.22917106635006301</c:v>
                </c:pt>
                <c:pt idx="8707" formatCode="General">
                  <c:v>-0.23872268768694499</c:v>
                </c:pt>
                <c:pt idx="8708" formatCode="General">
                  <c:v>-0.248128058412142</c:v>
                </c:pt>
                <c:pt idx="8709" formatCode="General">
                  <c:v>-0.257384444530734</c:v>
                </c:pt>
                <c:pt idx="8710" formatCode="General">
                  <c:v>-0.266489487988114</c:v>
                </c:pt>
                <c:pt idx="8711" formatCode="General">
                  <c:v>-0.27544137634048599</c:v>
                </c:pt>
                <c:pt idx="8712" formatCode="General">
                  <c:v>-0.28423910914869599</c:v>
                </c:pt>
                <c:pt idx="8713" formatCode="General">
                  <c:v>-0.29288268728204198</c:v>
                </c:pt>
                <c:pt idx="8714" formatCode="General">
                  <c:v>-0.30137312860273902</c:v>
                </c:pt>
                <c:pt idx="8715" formatCode="General">
                  <c:v>-0.30971275308747098</c:v>
                </c:pt>
                <c:pt idx="8716" formatCode="General">
                  <c:v>-0.31790530554676499</c:v>
                </c:pt>
                <c:pt idx="8717" formatCode="General">
                  <c:v>-0.32595596286904899</c:v>
                </c:pt>
                <c:pt idx="8718" formatCode="General">
                  <c:v>-0.33387141256513603</c:v>
                </c:pt>
                <c:pt idx="8719" formatCode="General">
                  <c:v>-0.34165985544537503</c:v>
                </c:pt>
                <c:pt idx="8720" formatCode="General">
                  <c:v>-0.34933107362980798</c:v>
                </c:pt>
                <c:pt idx="8721" formatCode="General">
                  <c:v>-0.35689629889993901</c:v>
                </c:pt>
                <c:pt idx="8722" formatCode="General">
                  <c:v>-0.36436803851126898</c:v>
                </c:pt>
                <c:pt idx="8723" formatCode="General">
                  <c:v>-0.371759998417941</c:v>
                </c:pt>
                <c:pt idx="8724" formatCode="General">
                  <c:v>-0.37908698605153501</c:v>
                </c:pt>
                <c:pt idx="8725" formatCode="General">
                  <c:v>-0.38636457410624298</c:v>
                </c:pt>
                <c:pt idx="8726" formatCode="General">
                  <c:v>-0.39360885265721801</c:v>
                </c:pt>
                <c:pt idx="8727" formatCode="General">
                  <c:v>-0.40083624368083398</c:v>
                </c:pt>
                <c:pt idx="8728" formatCode="General">
                  <c:v>-0.40806310007202901</c:v>
                </c:pt>
                <c:pt idx="8729" formatCode="General">
                  <c:v>-0.41530536128284401</c:v>
                </c:pt>
                <c:pt idx="8730" formatCode="General">
                  <c:v>-0.42257829687499898</c:v>
                </c:pt>
                <c:pt idx="8731" formatCode="General">
                  <c:v>-0.42989616711072098</c:v>
                </c:pt>
                <c:pt idx="8732" formatCode="General">
                  <c:v>-0.43727180962079998</c:v>
                </c:pt>
                <c:pt idx="8733" formatCode="General">
                  <c:v>-0.44471642062717498</c:v>
                </c:pt>
                <c:pt idx="8734" formatCode="General">
                  <c:v>-0.45223917424690602</c:v>
                </c:pt>
                <c:pt idx="8735" formatCode="General">
                  <c:v>-0.45984683068188198</c:v>
                </c:pt>
                <c:pt idx="8736" formatCode="General">
                  <c:v>-0.46754363334141902</c:v>
                </c:pt>
                <c:pt idx="8737" formatCode="General">
                  <c:v>-0.47533110486086499</c:v>
                </c:pt>
                <c:pt idx="8738" formatCode="General">
                  <c:v>-0.48320767242657803</c:v>
                </c:pt>
                <c:pt idx="8739" formatCode="General">
                  <c:v>-0.49116857415042198</c:v>
                </c:pt>
                <c:pt idx="8740" formatCode="General">
                  <c:v>-0.499205905815582</c:v>
                </c:pt>
                <c:pt idx="8741" formatCode="General">
                  <c:v>-0.50730845067331798</c:v>
                </c:pt>
                <c:pt idx="8742" formatCode="General">
                  <c:v>-0.51546166439758301</c:v>
                </c:pt>
                <c:pt idx="8743" formatCode="General">
                  <c:v>-0.52364783517965696</c:v>
                </c:pt>
                <c:pt idx="8744" formatCode="General">
                  <c:v>-0.53184614321208901</c:v>
                </c:pt>
                <c:pt idx="8745" formatCode="General">
                  <c:v>-0.54003285620132302</c:v>
                </c:pt>
                <c:pt idx="8746" formatCode="General">
                  <c:v>-0.54818156571119003</c:v>
                </c:pt>
                <c:pt idx="8747" formatCode="General">
                  <c:v>-0.55626335493429302</c:v>
                </c:pt>
                <c:pt idx="8748" formatCode="General">
                  <c:v>-0.56424730784709198</c:v>
                </c:pt>
                <c:pt idx="8749" formatCode="General">
                  <c:v>-0.57210084212046197</c:v>
                </c:pt>
                <c:pt idx="8750" formatCode="General">
                  <c:v>-0.57978998065333598</c:v>
                </c:pt>
                <c:pt idx="8751" formatCode="General">
                  <c:v>-0.58727986136001198</c:v>
                </c:pt>
                <c:pt idx="8752" formatCode="General">
                  <c:v>-0.59453519090401097</c:v>
                </c:pt>
                <c:pt idx="8753" formatCode="General">
                  <c:v>-0.60152069008332498</c:v>
                </c:pt>
                <c:pt idx="8754" formatCode="General">
                  <c:v>-0.608201612823002</c:v>
                </c:pt>
                <c:pt idx="8755" formatCode="General">
                  <c:v>-0.61454415030489096</c:v>
                </c:pt>
                <c:pt idx="8756" formatCode="General">
                  <c:v>-0.62051588571444505</c:v>
                </c:pt>
                <c:pt idx="8757" formatCode="General">
                  <c:v>-0.62608634735646695</c:v>
                </c:pt>
                <c:pt idx="8758" formatCode="General">
                  <c:v>-0.63122730219532497</c:v>
                </c:pt>
                <c:pt idx="8759" formatCode="General">
                  <c:v>-0.63591311180302901</c:v>
                </c:pt>
                <c:pt idx="8760" formatCode="General">
                  <c:v>-0.64012108976215598</c:v>
                </c:pt>
                <c:pt idx="8761" formatCode="General">
                  <c:v>-0.64383188322464202</c:v>
                </c:pt>
                <c:pt idx="8762" formatCode="General">
                  <c:v>-0.64702970693954298</c:v>
                </c:pt>
                <c:pt idx="8763" formatCode="General">
                  <c:v>-0.64970237866548697</c:v>
                </c:pt>
                <c:pt idx="8764" formatCode="General">
                  <c:v>-0.65184158652417801</c:v>
                </c:pt>
                <c:pt idx="8765" formatCode="General">
                  <c:v>-0.65344288065514</c:v>
                </c:pt>
                <c:pt idx="8766" formatCode="General">
                  <c:v>-0.65450562055557504</c:v>
                </c:pt>
                <c:pt idx="8767" formatCode="General">
                  <c:v>-0.65503298156506595</c:v>
                </c:pt>
                <c:pt idx="8768" formatCode="General">
                  <c:v>-0.655031894358162</c:v>
                </c:pt>
                <c:pt idx="8769" formatCode="General">
                  <c:v>-0.65451278343820296</c:v>
                </c:pt>
                <c:pt idx="8770" formatCode="General">
                  <c:v>-0.65348946337608904</c:v>
                </c:pt>
                <c:pt idx="8771" formatCode="General">
                  <c:v>-0.65197837649302604</c:v>
                </c:pt>
                <c:pt idx="8772" formatCode="General">
                  <c:v>-0.64999834478288998</c:v>
                </c:pt>
                <c:pt idx="8773" formatCode="General">
                  <c:v>-0.64757122345207596</c:v>
                </c:pt>
                <c:pt idx="8774" formatCode="General">
                  <c:v>-0.64471993908936198</c:v>
                </c:pt>
                <c:pt idx="8775" formatCode="General">
                  <c:v>-0.64146883484026795</c:v>
                </c:pt>
                <c:pt idx="8776" formatCode="General">
                  <c:v>-0.637844242382958</c:v>
                </c:pt>
                <c:pt idx="8777" formatCode="General">
                  <c:v>-0.63387274587042997</c:v>
                </c:pt>
                <c:pt idx="8778" formatCode="General">
                  <c:v>-0.62958045750620795</c:v>
                </c:pt>
                <c:pt idx="8779" formatCode="General">
                  <c:v>-0.62499308349452398</c:v>
                </c:pt>
                <c:pt idx="8780" formatCode="General">
                  <c:v>-0.62013602546095903</c:v>
                </c:pt>
                <c:pt idx="8781" formatCode="General">
                  <c:v>-0.61503296759456605</c:v>
                </c:pt>
                <c:pt idx="8782" formatCode="General">
                  <c:v>-0.60970648893902402</c:v>
                </c:pt>
                <c:pt idx="8783" formatCode="General">
                  <c:v>-0.60417686728270803</c:v>
                </c:pt>
                <c:pt idx="8784" formatCode="General">
                  <c:v>-0.59846235437067496</c:v>
                </c:pt>
                <c:pt idx="8785" formatCode="General">
                  <c:v>-0.59257915190670596</c:v>
                </c:pt>
                <c:pt idx="8786" formatCode="General">
                  <c:v>-0.58654026466457698</c:v>
                </c:pt>
                <c:pt idx="8787" formatCode="General">
                  <c:v>-0.580356117925096</c:v>
                </c:pt>
                <c:pt idx="8788" formatCode="General">
                  <c:v>-0.57403477786650503</c:v>
                </c:pt>
                <c:pt idx="8789" formatCode="General">
                  <c:v>-0.56758157536668996</c:v>
                </c:pt>
                <c:pt idx="8790" formatCode="General">
                  <c:v>-0.56099826486458804</c:v>
                </c:pt>
                <c:pt idx="8791" formatCode="General">
                  <c:v>-0.55428445745786603</c:v>
                </c:pt>
                <c:pt idx="8792" formatCode="General">
                  <c:v>-0.54743761156864601</c:v>
                </c:pt>
                <c:pt idx="8793" formatCode="General">
                  <c:v>-0.54045282959998198</c:v>
                </c:pt>
                <c:pt idx="8794" formatCode="General">
                  <c:v>-0.53332278081940698</c:v>
                </c:pt>
                <c:pt idx="8795" formatCode="General">
                  <c:v>-0.52603872540973096</c:v>
                </c:pt>
                <c:pt idx="8796" formatCode="General">
                  <c:v>-0.51859059334058299</c:v>
                </c:pt>
                <c:pt idx="8797" formatCode="General">
                  <c:v>-0.51096740630696702</c:v>
                </c:pt>
                <c:pt idx="8798" formatCode="General">
                  <c:v>-0.503157252847662</c:v>
                </c:pt>
                <c:pt idx="8799" formatCode="General">
                  <c:v>-0.495147754258774</c:v>
                </c:pt>
                <c:pt idx="8800" formatCode="General">
                  <c:v>-0.48692707758499498</c:v>
                </c:pt>
                <c:pt idx="8801" formatCode="General">
                  <c:v>-0.478483285095753</c:v>
                </c:pt>
                <c:pt idx="8802" formatCode="General">
                  <c:v>-0.46980517552842099</c:v>
                </c:pt>
                <c:pt idx="8803" formatCode="General">
                  <c:v>-0.46088268349362199</c:v>
                </c:pt>
                <c:pt idx="8804" formatCode="General">
                  <c:v>-0.45170721024384197</c:v>
                </c:pt>
                <c:pt idx="8805" formatCode="General">
                  <c:v>-0.44227236974897099</c:v>
                </c:pt>
                <c:pt idx="8806" formatCode="General">
                  <c:v>-0.43257358998943601</c:v>
                </c:pt>
                <c:pt idx="8807" formatCode="General">
                  <c:v>-0.42260810059964699</c:v>
                </c:pt>
                <c:pt idx="8808" formatCode="General">
                  <c:v>-0.41237555596228698</c:v>
                </c:pt>
                <c:pt idx="8809" formatCode="General">
                  <c:v>-0.40187853856647099</c:v>
                </c:pt>
                <c:pt idx="8810" formatCode="General">
                  <c:v>-0.39112181051744099</c:v>
                </c:pt>
                <c:pt idx="8811" formatCode="General">
                  <c:v>-0.38011156681959202</c:v>
                </c:pt>
                <c:pt idx="8812" formatCode="General">
                  <c:v>-0.36885734955982402</c:v>
                </c:pt>
                <c:pt idx="8813" formatCode="General">
                  <c:v>-0.35737082405536602</c:v>
                </c:pt>
                <c:pt idx="8814" formatCode="General">
                  <c:v>-0.34566537335408898</c:v>
                </c:pt>
                <c:pt idx="8815" formatCode="General">
                  <c:v>-0.333757327459697</c:v>
                </c:pt>
                <c:pt idx="8816" formatCode="General">
                  <c:v>-0.32166403551991601</c:v>
                </c:pt>
                <c:pt idx="8817" formatCode="General">
                  <c:v>-0.30940433808905499</c:v>
                </c:pt>
                <c:pt idx="8818" formatCode="General">
                  <c:v>-0.29699825977695499</c:v>
                </c:pt>
                <c:pt idx="8819" formatCode="General">
                  <c:v>-0.28446656338604798</c:v>
                </c:pt>
                <c:pt idx="8820" formatCode="General">
                  <c:v>-0.27183087692650598</c:v>
                </c:pt>
                <c:pt idx="8821" formatCode="General">
                  <c:v>-0.259112770095625</c:v>
                </c:pt>
                <c:pt idx="8822" formatCode="General">
                  <c:v>-0.24633390143601</c:v>
                </c:pt>
                <c:pt idx="8823" formatCode="General">
                  <c:v>-0.23351567200308901</c:v>
                </c:pt>
                <c:pt idx="8824" formatCode="General">
                  <c:v>-0.220678322015149</c:v>
                </c:pt>
                <c:pt idx="8825" formatCode="General">
                  <c:v>-0.207840567986114</c:v>
                </c:pt>
                <c:pt idx="8826" formatCode="General">
                  <c:v>-0.195019479451015</c:v>
                </c:pt>
                <c:pt idx="8827" formatCode="General">
                  <c:v>-0.182230959117198</c:v>
                </c:pt>
                <c:pt idx="8828" formatCode="General">
                  <c:v>-0.169489650128095</c:v>
                </c:pt>
                <c:pt idx="8829" formatCode="General">
                  <c:v>-0.15680724051354999</c:v>
                </c:pt>
                <c:pt idx="8830" formatCode="General">
                  <c:v>-0.144193506710973</c:v>
                </c:pt>
                <c:pt idx="8831" formatCode="General">
                  <c:v>-0.13165651842031301</c:v>
                </c:pt>
                <c:pt idx="8832" formatCode="General">
                  <c:v>-0.119201579174015</c:v>
                </c:pt>
                <c:pt idx="8833" formatCode="General">
                  <c:v>-0.10683083543812</c:v>
                </c:pt>
                <c:pt idx="8834" formatCode="General">
                  <c:v>-9.4544710259488698E-2</c:v>
                </c:pt>
                <c:pt idx="8835" formatCode="General">
                  <c:v>-8.2342250476380496E-2</c:v>
                </c:pt>
                <c:pt idx="8836" formatCode="General">
                  <c:v>-7.0219228829843994E-2</c:v>
                </c:pt>
                <c:pt idx="8837" formatCode="General">
                  <c:v>-5.8169512008307799E-2</c:v>
                </c:pt>
                <c:pt idx="8838" formatCode="General">
                  <c:v>-4.6186133909570798E-2</c:v>
                </c:pt>
                <c:pt idx="8839" formatCode="General">
                  <c:v>-3.4260105739179002E-2</c:v>
                </c:pt>
                <c:pt idx="8840" formatCode="General">
                  <c:v>-2.23811971664662E-2</c:v>
                </c:pt>
                <c:pt idx="8841" formatCode="General">
                  <c:v>-1.05379471872346E-2</c:v>
                </c:pt>
                <c:pt idx="8842" formatCode="General">
                  <c:v>1.2814249150753299E-3</c:v>
                </c:pt>
                <c:pt idx="8843" formatCode="General">
                  <c:v>1.3089119591708101E-2</c:v>
                </c:pt>
                <c:pt idx="8844" formatCode="General">
                  <c:v>2.4897954760800999E-2</c:v>
                </c:pt>
                <c:pt idx="8845" formatCode="General">
                  <c:v>3.6719887485736999E-2</c:v>
                </c:pt>
                <c:pt idx="8846" formatCode="General">
                  <c:v>4.8566197578888103E-2</c:v>
                </c:pt>
                <c:pt idx="8847" formatCode="General">
                  <c:v>6.0447878600327201E-2</c:v>
                </c:pt>
                <c:pt idx="8848" formatCode="General">
                  <c:v>7.2375416032502499E-2</c:v>
                </c:pt>
                <c:pt idx="8849" formatCode="General">
                  <c:v>8.43573980522377E-2</c:v>
                </c:pt>
                <c:pt idx="8850" formatCode="General">
                  <c:v>9.6400284252854698E-2</c:v>
                </c:pt>
                <c:pt idx="8851" formatCode="General">
                  <c:v>0.108508947045895</c:v>
                </c:pt>
                <c:pt idx="8852" formatCode="General">
                  <c:v>0.120686739008271</c:v>
                </c:pt>
                <c:pt idx="8853" formatCode="General">
                  <c:v>0.13293498869680201</c:v>
                </c:pt>
                <c:pt idx="8854" formatCode="General">
                  <c:v>0.14525301534281401</c:v>
                </c:pt>
                <c:pt idx="8855" formatCode="General">
                  <c:v>0.15763772031008699</c:v>
                </c:pt>
                <c:pt idx="8856" formatCode="General">
                  <c:v>0.17008374964487</c:v>
                </c:pt>
                <c:pt idx="8857" formatCode="General">
                  <c:v>0.18258380856752801</c:v>
                </c:pt>
                <c:pt idx="8858" formatCode="General">
                  <c:v>0.195128895756849</c:v>
                </c:pt>
                <c:pt idx="8859" formatCode="General">
                  <c:v>0.20770748973148101</c:v>
                </c:pt>
                <c:pt idx="8860" formatCode="General">
                  <c:v>0.22030576390492901</c:v>
                </c:pt>
                <c:pt idx="8861" formatCode="General">
                  <c:v>0.23290803986453301</c:v>
                </c:pt>
                <c:pt idx="8862" formatCode="General">
                  <c:v>0.24549723259592701</c:v>
                </c:pt>
                <c:pt idx="8863" formatCode="General">
                  <c:v>0.258055252309913</c:v>
                </c:pt>
                <c:pt idx="8864" formatCode="General">
                  <c:v>0.27056230873269499</c:v>
                </c:pt>
                <c:pt idx="8865" formatCode="General">
                  <c:v>0.282997769291914</c:v>
                </c:pt>
                <c:pt idx="8866" formatCode="General">
                  <c:v>0.29534007987350802</c:v>
                </c:pt>
                <c:pt idx="8867" formatCode="General">
                  <c:v>0.30756705787201</c:v>
                </c:pt>
                <c:pt idx="8868" formatCode="General">
                  <c:v>0.31965576263677697</c:v>
                </c:pt>
                <c:pt idx="8869" formatCode="General">
                  <c:v>0.33158339119557301</c:v>
                </c:pt>
                <c:pt idx="8870" formatCode="General">
                  <c:v>0.34332763125735399</c:v>
                </c:pt>
                <c:pt idx="8871" formatCode="General">
                  <c:v>0.35486586707371298</c:v>
                </c:pt>
                <c:pt idx="8872" formatCode="General">
                  <c:v>0.36617644998969301</c:v>
                </c:pt>
                <c:pt idx="8873" formatCode="General">
                  <c:v>0.37723842808348002</c:v>
                </c:pt>
                <c:pt idx="8874" formatCode="General">
                  <c:v>0.38803114801274802</c:v>
                </c:pt>
                <c:pt idx="8875" formatCode="General">
                  <c:v>0.398535464567631</c:v>
                </c:pt>
                <c:pt idx="8876" formatCode="General">
                  <c:v>0.40873339908311301</c:v>
                </c:pt>
                <c:pt idx="8877" formatCode="General">
                  <c:v>0.41860809612447802</c:v>
                </c:pt>
                <c:pt idx="8878" formatCode="General">
                  <c:v>0.42814388994164698</c:v>
                </c:pt>
                <c:pt idx="8879" formatCode="General">
                  <c:v>0.437326847365479</c:v>
                </c:pt>
                <c:pt idx="8880" formatCode="General">
                  <c:v>0.446144798358525</c:v>
                </c:pt>
                <c:pt idx="8881" formatCode="General">
                  <c:v>0.45458725245381398</c:v>
                </c:pt>
                <c:pt idx="8882" formatCode="General">
                  <c:v>0.46264574870721797</c:v>
                </c:pt>
                <c:pt idx="8883" formatCode="General">
                  <c:v>0.470312672519141</c:v>
                </c:pt>
                <c:pt idx="8884" formatCode="General">
                  <c:v>0.47758273090793701</c:v>
                </c:pt>
                <c:pt idx="8885" formatCode="General">
                  <c:v>0.48445339394635001</c:v>
                </c:pt>
                <c:pt idx="8886" formatCode="General">
                  <c:v>0.49092298642614102</c:v>
                </c:pt>
                <c:pt idx="8887" formatCode="General">
                  <c:v>0.49699137314205799</c:v>
                </c:pt>
                <c:pt idx="8888" formatCode="General">
                  <c:v>0.50266045289645001</c:v>
                </c:pt>
                <c:pt idx="8889" formatCode="General">
                  <c:v>0.50793449899077903</c:v>
                </c:pt>
                <c:pt idx="8890" formatCode="General">
                  <c:v>0.51281986302572002</c:v>
                </c:pt>
                <c:pt idx="8891" formatCode="General">
                  <c:v>0.51732407735404096</c:v>
                </c:pt>
                <c:pt idx="8892" formatCode="General">
                  <c:v>0.52145653214607601</c:v>
                </c:pt>
                <c:pt idx="8893" formatCode="General">
                  <c:v>0.52522773157793201</c:v>
                </c:pt>
                <c:pt idx="8894" formatCode="General">
                  <c:v>0.52865007712366796</c:v>
                </c:pt>
                <c:pt idx="8895" formatCode="General">
                  <c:v>0.531738208890849</c:v>
                </c:pt>
                <c:pt idx="8896" formatCode="General">
                  <c:v>0.53450813647430095</c:v>
                </c:pt>
                <c:pt idx="8897" formatCode="General">
                  <c:v>0.53697736300332799</c:v>
                </c:pt>
                <c:pt idx="8898" formatCode="General">
                  <c:v>0.53916453938479703</c:v>
                </c:pt>
                <c:pt idx="8899" formatCode="General">
                  <c:v>0.54108904844218697</c:v>
                </c:pt>
                <c:pt idx="8900" formatCode="General">
                  <c:v>0.54277077442453703</c:v>
                </c:pt>
                <c:pt idx="8901" formatCode="General">
                  <c:v>0.54423149030806495</c:v>
                </c:pt>
                <c:pt idx="8902" formatCode="General">
                  <c:v>0.545494126989299</c:v>
                </c:pt>
                <c:pt idx="8903" formatCode="General">
                  <c:v>0.54658178118402201</c:v>
                </c:pt>
                <c:pt idx="8904" formatCode="General">
                  <c:v>0.54751791447728004</c:v>
                </c:pt>
                <c:pt idx="8905" formatCode="General">
                  <c:v>0.54832614708517702</c:v>
                </c:pt>
                <c:pt idx="8906" formatCode="General">
                  <c:v>0.54903054245285698</c:v>
                </c:pt>
                <c:pt idx="8907" formatCode="General">
                  <c:v>0.54965476059819196</c:v>
                </c:pt>
                <c:pt idx="8908" formatCode="General">
                  <c:v>0.55022125763972096</c:v>
                </c:pt>
                <c:pt idx="8909" formatCode="General">
                  <c:v>0.55075220810118897</c:v>
                </c:pt>
                <c:pt idx="8910" formatCode="General">
                  <c:v>0.55126944115606702</c:v>
                </c:pt>
                <c:pt idx="8911" formatCode="General">
                  <c:v>0.55179311987964696</c:v>
                </c:pt>
                <c:pt idx="8912" formatCode="General">
                  <c:v>0.55234158001352096</c:v>
                </c:pt>
                <c:pt idx="8913" formatCode="General">
                  <c:v>0.55293184569975495</c:v>
                </c:pt>
                <c:pt idx="8914" formatCode="General">
                  <c:v>0.55357905898054305</c:v>
                </c:pt>
                <c:pt idx="8915" formatCode="General">
                  <c:v>0.55429532398332204</c:v>
                </c:pt>
                <c:pt idx="8916" formatCode="General">
                  <c:v>0.55509030729681397</c:v>
                </c:pt>
                <c:pt idx="8917" formatCode="General">
                  <c:v>0.55597148384366601</c:v>
                </c:pt>
                <c:pt idx="8918" formatCode="General">
                  <c:v>0.55694372194297004</c:v>
                </c:pt>
                <c:pt idx="8919" formatCode="General">
                  <c:v>0.55800832857695704</c:v>
                </c:pt>
                <c:pt idx="8920" formatCode="General">
                  <c:v>0.55916326396262594</c:v>
                </c:pt>
                <c:pt idx="8921" formatCode="General">
                  <c:v>0.56040354250640301</c:v>
                </c:pt>
                <c:pt idx="8922" formatCode="General">
                  <c:v>0.56172102931321499</c:v>
                </c:pt>
                <c:pt idx="8923" formatCode="General">
                  <c:v>0.56310378097473301</c:v>
                </c:pt>
                <c:pt idx="8924" formatCode="General">
                  <c:v>0.56453696612596005</c:v>
                </c:pt>
                <c:pt idx="8925" formatCode="General">
                  <c:v>0.56600235987068603</c:v>
                </c:pt>
                <c:pt idx="8926" formatCode="General">
                  <c:v>0.56747829320624699</c:v>
                </c:pt>
                <c:pt idx="8927" formatCode="General">
                  <c:v>0.568940821068742</c:v>
                </c:pt>
                <c:pt idx="8928" formatCode="General">
                  <c:v>0.57036326485286504</c:v>
                </c:pt>
                <c:pt idx="8929" formatCode="General">
                  <c:v>0.57171622231058605</c:v>
                </c:pt>
                <c:pt idx="8930" formatCode="General">
                  <c:v>0.57296822091205502</c:v>
                </c:pt>
                <c:pt idx="8931" formatCode="General">
                  <c:v>0.57408643758058697</c:v>
                </c:pt>
                <c:pt idx="8932" formatCode="General">
                  <c:v>0.57503682912107401</c:v>
                </c:pt>
                <c:pt idx="8933" formatCode="General">
                  <c:v>0.57578471993722602</c:v>
                </c:pt>
                <c:pt idx="8934" formatCode="General">
                  <c:v>0.57629485199464203</c:v>
                </c:pt>
                <c:pt idx="8935" formatCode="General">
                  <c:v>0.57653191567806505</c:v>
                </c:pt>
                <c:pt idx="8936" formatCode="General">
                  <c:v>0.57646116021021399</c:v>
                </c:pt>
                <c:pt idx="8937" formatCode="General">
                  <c:v>0.57604943832401201</c:v>
                </c:pt>
                <c:pt idx="8938" formatCode="General">
                  <c:v>0.57526517125447096</c:v>
                </c:pt>
                <c:pt idx="8939" formatCode="General">
                  <c:v>0.57407912453472898</c:v>
                </c:pt>
                <c:pt idx="8940" formatCode="General">
                  <c:v>0.57246418225284801</c:v>
                </c:pt>
                <c:pt idx="8941" formatCode="General">
                  <c:v>0.57039607038217</c:v>
                </c:pt>
                <c:pt idx="8942" formatCode="General">
                  <c:v>0.56785465408178204</c:v>
                </c:pt>
                <c:pt idx="8943" formatCode="General">
                  <c:v>0.564823513994827</c:v>
                </c:pt>
                <c:pt idx="8944" formatCode="General">
                  <c:v>0.56129084894845704</c:v>
                </c:pt>
                <c:pt idx="8945" formatCode="General">
                  <c:v>0.55724876630624598</c:v>
                </c:pt>
                <c:pt idx="8946" formatCode="General">
                  <c:v>0.55269348270697005</c:v>
                </c:pt>
                <c:pt idx="8947" formatCode="General">
                  <c:v>0.54762615539844195</c:v>
                </c:pt>
                <c:pt idx="8948" formatCode="General">
                  <c:v>0.54205310494324499</c:v>
                </c:pt>
                <c:pt idx="8949" formatCode="General">
                  <c:v>0.535985826125155</c:v>
                </c:pt>
                <c:pt idx="8950" formatCode="General">
                  <c:v>0.52944033976050997</c:v>
                </c:pt>
                <c:pt idx="8951" formatCode="General">
                  <c:v>0.52243703801930397</c:v>
                </c:pt>
                <c:pt idx="8952" formatCode="General">
                  <c:v>0.51500098545564599</c:v>
                </c:pt>
                <c:pt idx="8953" formatCode="General">
                  <c:v>0.50716062110272297</c:v>
                </c:pt>
                <c:pt idx="8954" formatCode="General">
                  <c:v>0.498947978776279</c:v>
                </c:pt>
                <c:pt idx="8955" formatCode="General">
                  <c:v>0.49039901407517</c:v>
                </c:pt>
                <c:pt idx="8956" formatCode="General">
                  <c:v>0.48155219573267599</c:v>
                </c:pt>
                <c:pt idx="8957" formatCode="General">
                  <c:v>0.472448030290614</c:v>
                </c:pt>
                <c:pt idx="8958" formatCode="General">
                  <c:v>0.46312819977201902</c:v>
                </c:pt>
                <c:pt idx="8959" formatCode="General">
                  <c:v>0.453635286037399</c:v>
                </c:pt>
                <c:pt idx="8960" formatCode="General">
                  <c:v>0.44401260202332699</c:v>
                </c:pt>
                <c:pt idx="8961" formatCode="General">
                  <c:v>0.43430343851726</c:v>
                </c:pt>
                <c:pt idx="8962" formatCode="General">
                  <c:v>0.42454975900694403</c:v>
                </c:pt>
                <c:pt idx="8963" formatCode="General">
                  <c:v>0.41479155032550702</c:v>
                </c:pt>
                <c:pt idx="8964" formatCode="General">
                  <c:v>0.40506687618687998</c:v>
                </c:pt>
                <c:pt idx="8965" formatCode="General">
                  <c:v>0.39541099211924102</c:v>
                </c:pt>
                <c:pt idx="8966" formatCode="General">
                  <c:v>0.38585597086423101</c:v>
                </c:pt>
                <c:pt idx="8967" formatCode="General">
                  <c:v>0.37642994001125102</c:v>
                </c:pt>
                <c:pt idx="8968" formatCode="General">
                  <c:v>0.36715640452804799</c:v>
                </c:pt>
                <c:pt idx="8969" formatCode="General">
                  <c:v>0.358054339251141</c:v>
                </c:pt>
                <c:pt idx="8970" formatCode="General">
                  <c:v>0.34913831809617302</c:v>
                </c:pt>
                <c:pt idx="8971" formatCode="General">
                  <c:v>0.34041715480750601</c:v>
                </c:pt>
                <c:pt idx="8972" formatCode="General">
                  <c:v>0.33189424582645599</c:v>
                </c:pt>
                <c:pt idx="8973" formatCode="General">
                  <c:v>0.32356865838321403</c:v>
                </c:pt>
                <c:pt idx="8974" formatCode="General">
                  <c:v>0.31543356977390002</c:v>
                </c:pt>
                <c:pt idx="8975" formatCode="General">
                  <c:v>0.30747682342559901</c:v>
                </c:pt>
                <c:pt idx="8976" formatCode="General">
                  <c:v>0.299681767307928</c:v>
                </c:pt>
                <c:pt idx="8977" formatCode="General">
                  <c:v>0.29202696854173199</c:v>
                </c:pt>
                <c:pt idx="8978" formatCode="General">
                  <c:v>0.28448655920860799</c:v>
                </c:pt>
                <c:pt idx="8979" formatCode="General">
                  <c:v>0.27703098741312199</c:v>
                </c:pt>
                <c:pt idx="8980" formatCode="General">
                  <c:v>0.269627514307479</c:v>
                </c:pt>
                <c:pt idx="8981" formatCode="General">
                  <c:v>0.26224058074116702</c:v>
                </c:pt>
                <c:pt idx="8982" formatCode="General">
                  <c:v>0.25483244552673701</c:v>
                </c:pt>
                <c:pt idx="8983" formatCode="General">
                  <c:v>0.24736398586153399</c:v>
                </c:pt>
                <c:pt idx="8984" formatCode="General">
                  <c:v>0.23979518355135099</c:v>
                </c:pt>
                <c:pt idx="8985" formatCode="General">
                  <c:v>0.23208576439158499</c:v>
                </c:pt>
                <c:pt idx="8986" formatCode="General">
                  <c:v>0.224196012150673</c:v>
                </c:pt>
                <c:pt idx="8987" formatCode="General">
                  <c:v>0.21608740417663599</c:v>
                </c:pt>
                <c:pt idx="8988" formatCode="General">
                  <c:v>0.207723187226243</c:v>
                </c:pt>
                <c:pt idx="8989" formatCode="General">
                  <c:v>0.19906896602908</c:v>
                </c:pt>
                <c:pt idx="8990" formatCode="General">
                  <c:v>0.19009325779470099</c:v>
                </c:pt>
                <c:pt idx="8991" formatCode="General">
                  <c:v>0.18076814702365501</c:v>
                </c:pt>
                <c:pt idx="8992" formatCode="General">
                  <c:v>0.171069645098267</c:v>
                </c:pt>
                <c:pt idx="8993" formatCode="General">
                  <c:v>0.16097801188254501</c:v>
                </c:pt>
                <c:pt idx="8994" formatCode="General">
                  <c:v>0.15047814871127099</c:v>
                </c:pt>
                <c:pt idx="8995" formatCode="General">
                  <c:v>0.139559815941426</c:v>
                </c:pt>
                <c:pt idx="8996" formatCode="General">
                  <c:v>0.128217808024638</c:v>
                </c:pt>
                <c:pt idx="8997" formatCode="General">
                  <c:v>0.11645196727019801</c:v>
                </c:pt>
                <c:pt idx="8998" formatCode="General">
                  <c:v>0.10426724808540699</c:v>
                </c:pt>
                <c:pt idx="8999" formatCode="General">
                  <c:v>9.1673607929677395E-2</c:v>
                </c:pt>
                <c:pt idx="9000" formatCode="General">
                  <c:v>7.8685864826962507E-2</c:v>
                </c:pt>
                <c:pt idx="9001" formatCode="General">
                  <c:v>6.5323497610500894E-2</c:v>
                </c:pt>
                <c:pt idx="9002" formatCode="General">
                  <c:v>5.1610223934449501E-2</c:v>
                </c:pt>
                <c:pt idx="9003" formatCode="General">
                  <c:v>3.7573745842543797E-2</c:v>
                </c:pt>
                <c:pt idx="9004" formatCode="General">
                  <c:v>2.32453624100574E-2</c:v>
                </c:pt>
                <c:pt idx="9005" formatCode="General">
                  <c:v>8.6593998119347503E-3</c:v>
                </c:pt>
                <c:pt idx="9006" formatCode="General">
                  <c:v>-6.14716014246017E-3</c:v>
                </c:pt>
                <c:pt idx="9007" formatCode="General">
                  <c:v>-2.11352450109005E-2</c:v>
                </c:pt>
                <c:pt idx="9008" formatCode="General">
                  <c:v>-3.6264350251318397E-2</c:v>
                </c:pt>
                <c:pt idx="9009" formatCode="General">
                  <c:v>-5.1492887440400301E-2</c:v>
                </c:pt>
                <c:pt idx="9010" formatCode="General">
                  <c:v>-6.6778790013378705E-2</c:v>
                </c:pt>
                <c:pt idx="9011" formatCode="General">
                  <c:v>-8.2080084364656997E-2</c:v>
                </c:pt>
                <c:pt idx="9012" formatCode="General">
                  <c:v>-9.73553367503949E-2</c:v>
                </c:pt>
                <c:pt idx="9013" formatCode="General">
                  <c:v>-0.11256422820514</c:v>
                </c:pt>
                <c:pt idx="9014" formatCode="General">
                  <c:v>-0.12766793888429401</c:v>
                </c:pt>
                <c:pt idx="9015" formatCode="General">
                  <c:v>-0.142629440106946</c:v>
                </c:pt>
                <c:pt idx="9016" formatCode="General">
                  <c:v>-0.157414024651056</c:v>
                </c:pt>
                <c:pt idx="9017" formatCode="General">
                  <c:v>-0.17198959163271699</c:v>
                </c:pt>
                <c:pt idx="9018" formatCode="General">
                  <c:v>-0.18632676024488501</c:v>
                </c:pt>
                <c:pt idx="9019" formatCode="General">
                  <c:v>-0.20039912559907999</c:v>
                </c:pt>
                <c:pt idx="9020" formatCode="General">
                  <c:v>-0.21418335081058301</c:v>
                </c:pt>
                <c:pt idx="9021" formatCode="General">
                  <c:v>-0.22765920876288601</c:v>
                </c:pt>
                <c:pt idx="9022" formatCode="General">
                  <c:v>-0.24080963275098599</c:v>
                </c:pt>
                <c:pt idx="9023" formatCode="General">
                  <c:v>-0.25362065565152497</c:v>
                </c:pt>
                <c:pt idx="9024" formatCode="General">
                  <c:v>-0.266081296565156</c:v>
                </c:pt>
                <c:pt idx="9025" formatCode="General">
                  <c:v>-0.27818340606158898</c:v>
                </c:pt>
                <c:pt idx="9026" formatCode="General">
                  <c:v>-0.28992147621662301</c:v>
                </c:pt>
                <c:pt idx="9027" formatCode="General">
                  <c:v>-0.30129240823441</c:v>
                </c:pt>
                <c:pt idx="9028" formatCode="General">
                  <c:v>-0.31229525924512302</c:v>
                </c:pt>
                <c:pt idx="9029" formatCode="General">
                  <c:v>-0.32293096358921602</c:v>
                </c:pt>
                <c:pt idx="9030" formatCode="General">
                  <c:v>-0.333202030489686</c:v>
                </c:pt>
                <c:pt idx="9031" formatCode="General">
                  <c:v>-0.34311224531398399</c:v>
                </c:pt>
                <c:pt idx="9032" formatCode="General">
                  <c:v>-0.35266637196870998</c:v>
                </c:pt>
                <c:pt idx="9033" formatCode="General">
                  <c:v>-0.36186984935397798</c:v>
                </c:pt>
                <c:pt idx="9034" formatCode="General">
                  <c:v>-0.37072851346175301</c:v>
                </c:pt>
                <c:pt idx="9035" formatCode="General">
                  <c:v>-0.3792483252787</c:v>
                </c:pt>
                <c:pt idx="9036" formatCode="General">
                  <c:v>-0.387435136741135</c:v>
                </c:pt>
                <c:pt idx="9037" formatCode="General">
                  <c:v>-0.39529448865783701</c:v>
                </c:pt>
                <c:pt idx="9038" formatCode="General">
                  <c:v>-0.40283143470250998</c:v>
                </c:pt>
                <c:pt idx="9039" formatCode="General">
                  <c:v>-0.41005035363662701</c:v>
                </c:pt>
                <c:pt idx="9040" formatCode="General">
                  <c:v>-0.41695485933830101</c:v>
                </c:pt>
                <c:pt idx="9041" formatCode="General">
                  <c:v>-0.423547747150961</c:v>
                </c:pt>
                <c:pt idx="9042" formatCode="General">
                  <c:v>-0.42983099529614699</c:v>
                </c:pt>
                <c:pt idx="9043" formatCode="General">
                  <c:v>-0.43580581363977</c:v>
                </c:pt>
                <c:pt idx="9044" formatCode="General">
                  <c:v>-0.44147256344879598</c:v>
                </c:pt>
                <c:pt idx="9045" formatCode="General">
                  <c:v>-0.44683082676374802</c:v>
                </c:pt>
                <c:pt idx="9046" formatCode="General">
                  <c:v>-0.45187967683745101</c:v>
                </c:pt>
                <c:pt idx="9047" formatCode="General">
                  <c:v>-0.45661770344670699</c:v>
                </c:pt>
                <c:pt idx="9048" formatCode="General">
                  <c:v>-0.46104308631785101</c:v>
                </c:pt>
                <c:pt idx="9049" formatCode="General">
                  <c:v>-0.46515386454817997</c:v>
                </c:pt>
                <c:pt idx="9050" formatCode="General">
                  <c:v>-0.46894816474642398</c:v>
                </c:pt>
                <c:pt idx="9051" formatCode="General">
                  <c:v>-0.47242435421831502</c:v>
                </c:pt>
                <c:pt idx="9052" formatCode="General">
                  <c:v>-0.47558112461886598</c:v>
                </c:pt>
                <c:pt idx="9053" formatCode="General">
                  <c:v>-0.47841772564664398</c:v>
                </c:pt>
                <c:pt idx="9054" formatCode="General">
                  <c:v>-0.48093414605060397</c:v>
                </c:pt>
                <c:pt idx="9055" formatCode="General">
                  <c:v>-0.48313132212557802</c:v>
                </c:pt>
                <c:pt idx="9056" formatCode="General">
                  <c:v>-0.48501133188384199</c:v>
                </c:pt>
                <c:pt idx="9057" formatCode="General">
                  <c:v>-0.48657753110025898</c:v>
                </c:pt>
                <c:pt idx="9058" formatCode="General">
                  <c:v>-0.48783396259912598</c:v>
                </c:pt>
                <c:pt idx="9059" formatCode="General">
                  <c:v>-0.48878610494763403</c:v>
                </c:pt>
                <c:pt idx="9060" formatCode="General">
                  <c:v>-0.48944106405638199</c:v>
                </c:pt>
                <c:pt idx="9061" formatCode="General">
                  <c:v>-0.48980714949054699</c:v>
                </c:pt>
                <c:pt idx="9062" formatCode="General">
                  <c:v>-0.48989422790734699</c:v>
                </c:pt>
                <c:pt idx="9063" formatCode="General">
                  <c:v>-0.48971304805527299</c:v>
                </c:pt>
                <c:pt idx="9064" formatCode="General">
                  <c:v>-0.48927554640243298</c:v>
                </c:pt>
                <c:pt idx="9065" formatCode="General">
                  <c:v>-0.488594697898936</c:v>
                </c:pt>
                <c:pt idx="9066" formatCode="General">
                  <c:v>-0.48768432790343103</c:v>
                </c:pt>
                <c:pt idx="9067" formatCode="General">
                  <c:v>-0.48655936271008299</c:v>
                </c:pt>
                <c:pt idx="9068" formatCode="General">
                  <c:v>-0.48523456379147301</c:v>
                </c:pt>
                <c:pt idx="9069" formatCode="General">
                  <c:v>-0.48372537170100999</c:v>
                </c:pt>
                <c:pt idx="9070" formatCode="General">
                  <c:v>-0.48204830194042297</c:v>
                </c:pt>
                <c:pt idx="9071" formatCode="General">
                  <c:v>-0.48021909672750301</c:v>
                </c:pt>
                <c:pt idx="9072" formatCode="General">
                  <c:v>-0.47825348601905299</c:v>
                </c:pt>
                <c:pt idx="9073" formatCode="General">
                  <c:v>-0.47616705527829301</c:v>
                </c:pt>
                <c:pt idx="9074" formatCode="General">
                  <c:v>-0.47397405230441497</c:v>
                </c:pt>
                <c:pt idx="9075" formatCode="General">
                  <c:v>-0.47168881264839602</c:v>
                </c:pt>
                <c:pt idx="9076" formatCode="General">
                  <c:v>-0.46932474521614298</c:v>
                </c:pt>
                <c:pt idx="9077" formatCode="General">
                  <c:v>-0.46689410225274303</c:v>
                </c:pt>
                <c:pt idx="9078" formatCode="General">
                  <c:v>-0.46440800841059299</c:v>
                </c:pt>
                <c:pt idx="9079" formatCode="General">
                  <c:v>-0.46187651013030201</c:v>
                </c:pt>
                <c:pt idx="9080" formatCode="General">
                  <c:v>-0.459309191461093</c:v>
                </c:pt>
                <c:pt idx="9081" formatCode="General">
                  <c:v>-0.45671411973194898</c:v>
                </c:pt>
                <c:pt idx="9082" formatCode="General">
                  <c:v>-0.454097888430603</c:v>
                </c:pt>
                <c:pt idx="9083" formatCode="General">
                  <c:v>-0.45146629017522399</c:v>
                </c:pt>
                <c:pt idx="9084" formatCode="General">
                  <c:v>-0.44882400765275798</c:v>
                </c:pt>
                <c:pt idx="9085" formatCode="General">
                  <c:v>-0.44617476854607302</c:v>
                </c:pt>
                <c:pt idx="9086" formatCode="General">
                  <c:v>-0.44352208881107102</c:v>
                </c:pt>
                <c:pt idx="9087" formatCode="General">
                  <c:v>-0.44086834174791401</c:v>
                </c:pt>
                <c:pt idx="9088" formatCode="General">
                  <c:v>-0.438214881306211</c:v>
                </c:pt>
                <c:pt idx="9089" formatCode="General">
                  <c:v>-0.43556284657299998</c:v>
                </c:pt>
                <c:pt idx="9090" formatCode="General">
                  <c:v>-0.43291343099436302</c:v>
                </c:pt>
                <c:pt idx="9091" formatCode="General">
                  <c:v>-0.430267481085151</c:v>
                </c:pt>
                <c:pt idx="9092" formatCode="General">
                  <c:v>-0.42762567237536703</c:v>
                </c:pt>
                <c:pt idx="9093" formatCode="General">
                  <c:v>-0.424989213405916</c:v>
                </c:pt>
                <c:pt idx="9094" formatCode="General">
                  <c:v>-0.42235943159422301</c:v>
                </c:pt>
                <c:pt idx="9095" formatCode="General">
                  <c:v>-0.41973729709470597</c:v>
                </c:pt>
                <c:pt idx="9096" formatCode="General">
                  <c:v>-0.41712459893257497</c:v>
                </c:pt>
                <c:pt idx="9097" formatCode="General">
                  <c:v>-0.41452357797164302</c:v>
                </c:pt>
                <c:pt idx="9098" formatCode="General">
                  <c:v>-0.41193684047630302</c:v>
                </c:pt>
                <c:pt idx="9099" formatCode="General">
                  <c:v>-0.40936683335879398</c:v>
                </c:pt>
                <c:pt idx="9100" formatCode="General">
                  <c:v>-0.40681634656378601</c:v>
                </c:pt>
                <c:pt idx="9101" formatCode="General">
                  <c:v>-0.40428861040194303</c:v>
                </c:pt>
                <c:pt idx="9102" formatCode="General">
                  <c:v>-0.40178720169195697</c:v>
                </c:pt>
                <c:pt idx="9103" formatCode="General">
                  <c:v>-0.39931543398382302</c:v>
                </c:pt>
                <c:pt idx="9104" formatCode="General">
                  <c:v>-0.396876252555734</c:v>
                </c:pt>
                <c:pt idx="9105" formatCode="General">
                  <c:v>-0.39447271331147898</c:v>
                </c:pt>
                <c:pt idx="9106" formatCode="General">
                  <c:v>-0.39210691431887101</c:v>
                </c:pt>
                <c:pt idx="9107" formatCode="General">
                  <c:v>-0.38978092300845202</c:v>
                </c:pt>
                <c:pt idx="9108" formatCode="General">
                  <c:v>-0.387495666908444</c:v>
                </c:pt>
                <c:pt idx="9109" formatCode="General">
                  <c:v>-0.38525027196779299</c:v>
                </c:pt>
                <c:pt idx="9110" formatCode="General">
                  <c:v>-0.38304312225547099</c:v>
                </c:pt>
                <c:pt idx="9111" formatCode="General">
                  <c:v>-0.380870892868787</c:v>
                </c:pt>
                <c:pt idx="9112" formatCode="General">
                  <c:v>-0.37872855985877901</c:v>
                </c:pt>
                <c:pt idx="9113" formatCode="General">
                  <c:v>-0.37661006081899501</c:v>
                </c:pt>
                <c:pt idx="9114" formatCode="General">
                  <c:v>-0.37450729762601198</c:v>
                </c:pt>
                <c:pt idx="9115" formatCode="General">
                  <c:v>-0.37240958419737302</c:v>
                </c:pt>
                <c:pt idx="9116" formatCode="General">
                  <c:v>-0.37030386871855198</c:v>
                </c:pt>
                <c:pt idx="9117" formatCode="General">
                  <c:v>-0.368175591789075</c:v>
                </c:pt>
                <c:pt idx="9118" formatCode="General">
                  <c:v>-0.36600848536341402</c:v>
                </c:pt>
                <c:pt idx="9119" formatCode="General">
                  <c:v>-0.36378426958564702</c:v>
                </c:pt>
                <c:pt idx="9120" formatCode="General">
                  <c:v>-0.36148292547668998</c:v>
                </c:pt>
                <c:pt idx="9121" formatCode="General">
                  <c:v>-0.359082499080222</c:v>
                </c:pt>
                <c:pt idx="9122" formatCode="General">
                  <c:v>-0.35655952026897098</c:v>
                </c:pt>
                <c:pt idx="9123" formatCode="General">
                  <c:v>-0.35388994841608201</c:v>
                </c:pt>
                <c:pt idx="9124" formatCode="General">
                  <c:v>-0.35104851558671801</c:v>
                </c:pt>
                <c:pt idx="9125" formatCode="General">
                  <c:v>-0.348009042414749</c:v>
                </c:pt>
                <c:pt idx="9126" formatCode="General">
                  <c:v>-0.34474542897508997</c:v>
                </c:pt>
                <c:pt idx="9127" formatCode="General">
                  <c:v>-0.34123158135245002</c:v>
                </c:pt>
                <c:pt idx="9128" formatCode="General">
                  <c:v>-0.33744226702527003</c:v>
                </c:pt>
                <c:pt idx="9129" formatCode="General">
                  <c:v>-0.333352971576303</c:v>
                </c:pt>
                <c:pt idx="9130" formatCode="General">
                  <c:v>-0.32894074603599599</c:v>
                </c:pt>
                <c:pt idx="9131" formatCode="General">
                  <c:v>-0.32418505965086297</c:v>
                </c:pt>
                <c:pt idx="9132" formatCode="General">
                  <c:v>-0.31906740610258599</c:v>
                </c:pt>
                <c:pt idx="9133" formatCode="General">
                  <c:v>-0.31357132368228802</c:v>
                </c:pt>
                <c:pt idx="9134" formatCode="General">
                  <c:v>-0.30768300697052298</c:v>
                </c:pt>
                <c:pt idx="9135" formatCode="General">
                  <c:v>-0.30139194697903499</c:v>
                </c:pt>
                <c:pt idx="9136" formatCode="General">
                  <c:v>-0.29469150018943602</c:v>
                </c:pt>
                <c:pt idx="9137" formatCode="General">
                  <c:v>-0.28757926520965599</c:v>
                </c:pt>
                <c:pt idx="9138" formatCode="General">
                  <c:v>-0.28005625070769902</c:v>
                </c:pt>
                <c:pt idx="9139" formatCode="General">
                  <c:v>-0.27212703531875398</c:v>
                </c:pt>
                <c:pt idx="9140" formatCode="General">
                  <c:v>-0.263800521943377</c:v>
                </c:pt>
                <c:pt idx="9141" formatCode="General">
                  <c:v>-0.25508955402627798</c:v>
                </c:pt>
                <c:pt idx="9142" formatCode="General">
                  <c:v>-0.24601091453207199</c:v>
                </c:pt>
                <c:pt idx="9143" formatCode="General">
                  <c:v>-0.23658528586843899</c:v>
                </c:pt>
                <c:pt idx="9144" formatCode="General">
                  <c:v>-0.22683666552419801</c:v>
                </c:pt>
                <c:pt idx="9145" formatCode="General">
                  <c:v>-0.21679275753816901</c:v>
                </c:pt>
                <c:pt idx="9146" formatCode="General">
                  <c:v>-0.20648430549215199</c:v>
                </c:pt>
                <c:pt idx="9147" formatCode="General">
                  <c:v>-0.195944332537032</c:v>
                </c:pt>
                <c:pt idx="9148" formatCode="General">
                  <c:v>-0.18520844031286601</c:v>
                </c:pt>
                <c:pt idx="9149" formatCode="General">
                  <c:v>-0.17431356905396</c:v>
                </c:pt>
                <c:pt idx="9150" formatCode="General">
                  <c:v>-0.16329775065371599</c:v>
                </c:pt>
                <c:pt idx="9151" formatCode="General">
                  <c:v>-0.152200027537959</c:v>
                </c:pt>
                <c:pt idx="9152" formatCode="General">
                  <c:v>-0.14105975053536501</c:v>
                </c:pt>
                <c:pt idx="9153" formatCode="General">
                  <c:v>-0.12991538305776301</c:v>
                </c:pt>
                <c:pt idx="9154" formatCode="General">
                  <c:v>-0.118804475200616</c:v>
                </c:pt>
                <c:pt idx="9155" formatCode="General">
                  <c:v>-0.107763765502136</c:v>
                </c:pt>
                <c:pt idx="9156" formatCode="General">
                  <c:v>-9.6827706080301404E-2</c:v>
                </c:pt>
                <c:pt idx="9157" formatCode="General">
                  <c:v>-8.6028492890127206E-2</c:v>
                </c:pt>
                <c:pt idx="9158" formatCode="General">
                  <c:v>-7.5394795647253002E-2</c:v>
                </c:pt>
                <c:pt idx="9159" formatCode="General">
                  <c:v>-6.4952156767776603E-2</c:v>
                </c:pt>
                <c:pt idx="9160" formatCode="General">
                  <c:v>-5.4723585804781101E-2</c:v>
                </c:pt>
                <c:pt idx="9161" formatCode="General">
                  <c:v>-4.47279129963764E-2</c:v>
                </c:pt>
                <c:pt idx="9162" formatCode="General">
                  <c:v>-3.4979255647385903E-2</c:v>
                </c:pt>
                <c:pt idx="9163" formatCode="General">
                  <c:v>-2.54878168037103E-2</c:v>
                </c:pt>
                <c:pt idx="9164" formatCode="General">
                  <c:v>-1.6259794810784399E-2</c:v>
                </c:pt>
                <c:pt idx="9165" formatCode="General">
                  <c:v>-7.29719525372278E-3</c:v>
                </c:pt>
                <c:pt idx="9166" formatCode="General">
                  <c:v>1.4021875843502E-3</c:v>
                </c:pt>
                <c:pt idx="9167" formatCode="General">
                  <c:v>9.8442182227647997E-3</c:v>
                </c:pt>
                <c:pt idx="9168" formatCode="General">
                  <c:v>1.8038395713438501E-2</c:v>
                </c:pt>
                <c:pt idx="9169" formatCode="General">
                  <c:v>2.5998793509653301E-2</c:v>
                </c:pt>
                <c:pt idx="9170" formatCode="General">
                  <c:v>3.3741744460318301E-2</c:v>
                </c:pt>
                <c:pt idx="9171" formatCode="General">
                  <c:v>4.1286025013191702E-2</c:v>
                </c:pt>
                <c:pt idx="9172" formatCode="General">
                  <c:v>4.86532419600832E-2</c:v>
                </c:pt>
                <c:pt idx="9173" formatCode="General">
                  <c:v>5.58660240734902E-2</c:v>
                </c:pt>
                <c:pt idx="9174" formatCode="General">
                  <c:v>6.2948356620842194E-2</c:v>
                </c:pt>
                <c:pt idx="9175" formatCode="General">
                  <c:v>6.9926003901279593E-2</c:v>
                </c:pt>
                <c:pt idx="9176" formatCode="General">
                  <c:v>7.6824191856657495E-2</c:v>
                </c:pt>
                <c:pt idx="9177" formatCode="General">
                  <c:v>8.3667382520377004E-2</c:v>
                </c:pt>
                <c:pt idx="9178" formatCode="General">
                  <c:v>9.0479870709815502E-2</c:v>
                </c:pt>
                <c:pt idx="9179" formatCode="General">
                  <c:v>9.7284226321881204E-2</c:v>
                </c:pt>
                <c:pt idx="9180" formatCode="General">
                  <c:v>0.104100795060156</c:v>
                </c:pt>
                <c:pt idx="9181" formatCode="General">
                  <c:v>0.110947997423471</c:v>
                </c:pt>
                <c:pt idx="9182" formatCode="General">
                  <c:v>0.11784212737150999</c:v>
                </c:pt>
                <c:pt idx="9183" formatCode="General">
                  <c:v>0.12479606724548301</c:v>
                </c:pt>
                <c:pt idx="9184" formatCode="General">
                  <c:v>0.13181919904483899</c:v>
                </c:pt>
                <c:pt idx="9185" formatCode="General">
                  <c:v>0.138918032025867</c:v>
                </c:pt>
                <c:pt idx="9186" formatCode="General">
                  <c:v>0.14609526817556401</c:v>
                </c:pt>
                <c:pt idx="9187" formatCode="General">
                  <c:v>0.15334936385932699</c:v>
                </c:pt>
                <c:pt idx="9188" formatCode="General">
                  <c:v>0.16067488228376001</c:v>
                </c:pt>
                <c:pt idx="9189" formatCode="General">
                  <c:v>0.16806301782032601</c:v>
                </c:pt>
                <c:pt idx="9190" formatCode="General">
                  <c:v>0.17550211779612701</c:v>
                </c:pt>
                <c:pt idx="9191" formatCode="General">
                  <c:v>0.18297708765895701</c:v>
                </c:pt>
                <c:pt idx="9192" formatCode="General">
                  <c:v>0.19046932135202199</c:v>
                </c:pt>
                <c:pt idx="9193" formatCode="General">
                  <c:v>0.19795734674923801</c:v>
                </c:pt>
                <c:pt idx="9194" formatCode="General">
                  <c:v>0.20541753531993601</c:v>
                </c:pt>
                <c:pt idx="9195" formatCode="General">
                  <c:v>0.21282428899445799</c:v>
                </c:pt>
                <c:pt idx="9196" formatCode="General">
                  <c:v>0.220150734644462</c:v>
                </c:pt>
                <c:pt idx="9197" formatCode="General">
                  <c:v>0.227369370166949</c:v>
                </c:pt>
                <c:pt idx="9198" formatCode="General">
                  <c:v>0.23445155355345701</c:v>
                </c:pt>
                <c:pt idx="9199" formatCode="General">
                  <c:v>0.24136809558425901</c:v>
                </c:pt>
                <c:pt idx="9200" formatCode="General">
                  <c:v>0.24809095445413201</c:v>
                </c:pt>
                <c:pt idx="9201" formatCode="General">
                  <c:v>0.25459274209692601</c:v>
                </c:pt>
                <c:pt idx="9202" formatCode="General">
                  <c:v>0.26084711797801202</c:v>
                </c:pt>
                <c:pt idx="9203" formatCode="General">
                  <c:v>0.266830268511423</c:v>
                </c:pt>
                <c:pt idx="9204" formatCode="General">
                  <c:v>0.27252012400437903</c:v>
                </c:pt>
                <c:pt idx="9205" formatCode="General">
                  <c:v>0.27789653504689199</c:v>
                </c:pt>
                <c:pt idx="9206" formatCode="General">
                  <c:v>0.28294304087893102</c:v>
                </c:pt>
                <c:pt idx="9207" formatCode="General">
                  <c:v>0.28764596073767701</c:v>
                </c:pt>
                <c:pt idx="9208" formatCode="General">
                  <c:v>0.291994746455292</c:v>
                </c:pt>
                <c:pt idx="9209" formatCode="General">
                  <c:v>0.29598241768454497</c:v>
                </c:pt>
                <c:pt idx="9210" formatCode="General">
                  <c:v>0.29960486333654801</c:v>
                </c:pt>
                <c:pt idx="9211" formatCode="General">
                  <c:v>0.30286209378899598</c:v>
                </c:pt>
                <c:pt idx="9212" formatCode="General">
                  <c:v>0.305756917637585</c:v>
                </c:pt>
                <c:pt idx="9213" formatCode="General">
                  <c:v>0.30829544500314898</c:v>
                </c:pt>
                <c:pt idx="9214" formatCode="General">
                  <c:v>0.31048674311827001</c:v>
                </c:pt>
                <c:pt idx="9215" formatCode="General">
                  <c:v>0.31234278484412198</c:v>
                </c:pt>
                <c:pt idx="9216" formatCode="General">
                  <c:v>0.31387791495724898</c:v>
                </c:pt>
                <c:pt idx="9217" formatCode="General">
                  <c:v>0.31510824516068098</c:v>
                </c:pt>
                <c:pt idx="9218" formatCode="General">
                  <c:v>0.31605217096396798</c:v>
                </c:pt>
                <c:pt idx="9219" formatCode="General">
                  <c:v>0.31672929645110798</c:v>
                </c:pt>
                <c:pt idx="9220" formatCode="General">
                  <c:v>0.31716033872696398</c:v>
                </c:pt>
                <c:pt idx="9221" formatCode="General">
                  <c:v>0.31736663816532801</c:v>
                </c:pt>
                <c:pt idx="9222" formatCode="General">
                  <c:v>0.31737014765856703</c:v>
                </c:pt>
                <c:pt idx="9223" formatCode="General">
                  <c:v>0.317192326388608</c:v>
                </c:pt>
                <c:pt idx="9224" formatCode="General">
                  <c:v>0.31685308965335401</c:v>
                </c:pt>
                <c:pt idx="9225" formatCode="General">
                  <c:v>0.31637159515553798</c:v>
                </c:pt>
                <c:pt idx="9226" formatCode="General">
                  <c:v>0.31576655893296302</c:v>
                </c:pt>
                <c:pt idx="9227" formatCode="General">
                  <c:v>0.31505437138111098</c:v>
                </c:pt>
                <c:pt idx="9228" formatCode="General">
                  <c:v>0.31424935716082097</c:v>
                </c:pt>
                <c:pt idx="9229" formatCode="General">
                  <c:v>0.31336435836170601</c:v>
                </c:pt>
                <c:pt idx="9230" formatCode="General">
                  <c:v>0.31241011464185497</c:v>
                </c:pt>
                <c:pt idx="9231" formatCode="General">
                  <c:v>0.31139412421864598</c:v>
                </c:pt>
                <c:pt idx="9232" formatCode="General">
                  <c:v>0.31032110696371701</c:v>
                </c:pt>
                <c:pt idx="9233" formatCode="General">
                  <c:v>0.30919395755645801</c:v>
                </c:pt>
                <c:pt idx="9234" formatCode="General">
                  <c:v>0.30801301365151601</c:v>
                </c:pt>
                <c:pt idx="9235" formatCode="General">
                  <c:v>0.306776264819143</c:v>
                </c:pt>
                <c:pt idx="9236" formatCode="General">
                  <c:v>0.30547940028632498</c:v>
                </c:pt>
                <c:pt idx="9237" formatCode="General">
                  <c:v>0.30411619390983302</c:v>
                </c:pt>
                <c:pt idx="9238" formatCode="General">
                  <c:v>0.30267867515619001</c:v>
                </c:pt>
                <c:pt idx="9239" formatCode="General">
                  <c:v>0.301157400597933</c:v>
                </c:pt>
                <c:pt idx="9240" formatCode="General">
                  <c:v>0.29954179822189397</c:v>
                </c:pt>
                <c:pt idx="9241" formatCode="General">
                  <c:v>0.297820404283275</c:v>
                </c:pt>
                <c:pt idx="9242" formatCode="General">
                  <c:v>0.29598125154626298</c:v>
                </c:pt>
                <c:pt idx="9243" formatCode="General">
                  <c:v>0.294012259297669</c:v>
                </c:pt>
                <c:pt idx="9244" formatCode="General">
                  <c:v>0.29190163840981298</c:v>
                </c:pt>
                <c:pt idx="9245" formatCode="General">
                  <c:v>0.28963815640820301</c:v>
                </c:pt>
                <c:pt idx="9246" formatCode="General">
                  <c:v>0.2872115318606</c:v>
                </c:pt>
                <c:pt idx="9247" formatCode="General">
                  <c:v>0.28461276390356899</c:v>
                </c:pt>
                <c:pt idx="9248" formatCode="General">
                  <c:v>0.28183435666024798</c:v>
                </c:pt>
                <c:pt idx="9249" formatCode="General">
                  <c:v>0.27887064652288601</c:v>
                </c:pt>
                <c:pt idx="9250" formatCode="General">
                  <c:v>0.27571797706748902</c:v>
                </c:pt>
                <c:pt idx="9251" formatCode="General">
                  <c:v>0.27237496802488198</c:v>
                </c:pt>
                <c:pt idx="9252" formatCode="General">
                  <c:v>0.26884266239698001</c:v>
                </c:pt>
                <c:pt idx="9253" formatCode="General">
                  <c:v>0.26512445841868998</c:v>
                </c:pt>
                <c:pt idx="9254" formatCode="General">
                  <c:v>0.26122627247812802</c:v>
                </c:pt>
                <c:pt idx="9255" formatCode="General">
                  <c:v>0.25715660355574199</c:v>
                </c:pt>
                <c:pt idx="9256" formatCode="General">
                  <c:v>0.25292631257050302</c:v>
                </c:pt>
                <c:pt idx="9257" formatCode="General">
                  <c:v>0.24854856070675099</c:v>
                </c:pt>
                <c:pt idx="9258" formatCode="General">
                  <c:v>0.244038735053421</c:v>
                </c:pt>
                <c:pt idx="9259" formatCode="General">
                  <c:v>0.23941426513352701</c:v>
                </c:pt>
                <c:pt idx="9260" formatCode="General">
                  <c:v>0.23469425142213801</c:v>
                </c:pt>
                <c:pt idx="9261" formatCode="General">
                  <c:v>0.22989926887843701</c:v>
                </c:pt>
                <c:pt idx="9262" formatCode="General">
                  <c:v>0.225050983386686</c:v>
                </c:pt>
                <c:pt idx="9263" formatCode="General">
                  <c:v>0.22017193577150701</c:v>
                </c:pt>
                <c:pt idx="9264" formatCode="General">
                  <c:v>0.21528550288006201</c:v>
                </c:pt>
                <c:pt idx="9265" formatCode="General">
                  <c:v>0.21041525141517001</c:v>
                </c:pt>
                <c:pt idx="9266" formatCode="General">
                  <c:v>0.20558442058664</c:v>
                </c:pt>
                <c:pt idx="9267" formatCode="General">
                  <c:v>0.200815524621272</c:v>
                </c:pt>
                <c:pt idx="9268" formatCode="General">
                  <c:v>0.196130080608445</c:v>
                </c:pt>
                <c:pt idx="9269" formatCode="General">
                  <c:v>0.191548837063057</c:v>
                </c:pt>
                <c:pt idx="9270" formatCode="General">
                  <c:v>0.187090518469643</c:v>
                </c:pt>
                <c:pt idx="9271" formatCode="General">
                  <c:v>0.18277217538245999</c:v>
                </c:pt>
                <c:pt idx="9272" formatCode="General">
                  <c:v>0.17860967382778201</c:v>
                </c:pt>
                <c:pt idx="9273" formatCode="General">
                  <c:v>0.17461601638914001</c:v>
                </c:pt>
                <c:pt idx="9274" formatCode="General">
                  <c:v>0.17080172308884001</c:v>
                </c:pt>
                <c:pt idx="9275" formatCode="General">
                  <c:v>0.16717444631115599</c:v>
                </c:pt>
                <c:pt idx="9276" formatCode="General">
                  <c:v>0.16373916090194199</c:v>
                </c:pt>
                <c:pt idx="9277" formatCode="General">
                  <c:v>0.16049897524500201</c:v>
                </c:pt>
                <c:pt idx="9278" formatCode="General">
                  <c:v>0.157454303657142</c:v>
                </c:pt>
                <c:pt idx="9279" formatCode="General">
                  <c:v>0.15460249410251101</c:v>
                </c:pt>
                <c:pt idx="9280" formatCode="General">
                  <c:v>0.15193823208944199</c:v>
                </c:pt>
                <c:pt idx="9281" formatCode="General">
                  <c:v>0.14945451436799301</c:v>
                </c:pt>
                <c:pt idx="9282" formatCode="General">
                  <c:v>0.14714193847278101</c:v>
                </c:pt>
                <c:pt idx="9283" formatCode="General">
                  <c:v>0.144988013093621</c:v>
                </c:pt>
                <c:pt idx="9284" formatCode="General">
                  <c:v>0.14297930073843099</c:v>
                </c:pt>
                <c:pt idx="9285" formatCode="General">
                  <c:v>0.141101466821349</c:v>
                </c:pt>
                <c:pt idx="9286" formatCode="General">
                  <c:v>0.13933804712339301</c:v>
                </c:pt>
                <c:pt idx="9287" formatCode="General">
                  <c:v>0.137671875986593</c:v>
                </c:pt>
                <c:pt idx="9288" formatCode="General">
                  <c:v>0.13608515537611601</c:v>
                </c:pt>
                <c:pt idx="9289" formatCode="General">
                  <c:v>0.13455984137477001</c:v>
                </c:pt>
                <c:pt idx="9290" formatCode="General">
                  <c:v>0.13307799441309601</c:v>
                </c:pt>
                <c:pt idx="9291" formatCode="General">
                  <c:v>0.13162104754352699</c:v>
                </c:pt>
                <c:pt idx="9292" formatCode="General">
                  <c:v>0.13017126337989601</c:v>
                </c:pt>
                <c:pt idx="9293" formatCode="General">
                  <c:v>0.12871263496063101</c:v>
                </c:pt>
                <c:pt idx="9294" formatCode="General">
                  <c:v>0.127229404820346</c:v>
                </c:pt>
                <c:pt idx="9295" formatCode="General">
                  <c:v>0.12570619026702501</c:v>
                </c:pt>
                <c:pt idx="9296" formatCode="General">
                  <c:v>0.124130351537536</c:v>
                </c:pt>
                <c:pt idx="9297" formatCode="General">
                  <c:v>0.12249052009162199</c:v>
                </c:pt>
                <c:pt idx="9298" formatCode="General">
                  <c:v>0.120775954281734</c:v>
                </c:pt>
                <c:pt idx="9299" formatCode="General">
                  <c:v>0.118978702947912</c:v>
                </c:pt>
                <c:pt idx="9300" formatCode="General">
                  <c:v>0.117092615873597</c:v>
                </c:pt>
                <c:pt idx="9301" formatCode="General">
                  <c:v>0.115113003600706</c:v>
                </c:pt>
                <c:pt idx="9302" formatCode="General">
                  <c:v>0.113036481693011</c:v>
                </c:pt>
                <c:pt idx="9303" formatCode="General">
                  <c:v>0.110861401978314</c:v>
                </c:pt>
                <c:pt idx="9304" formatCode="General">
                  <c:v>0.108588730652386</c:v>
                </c:pt>
                <c:pt idx="9305" formatCode="General">
                  <c:v>0.10622019453925199</c:v>
                </c:pt>
                <c:pt idx="9306" formatCode="General">
                  <c:v>0.10375890203770299</c:v>
                </c:pt>
                <c:pt idx="9307" formatCode="General">
                  <c:v>0.101209159967083</c:v>
                </c:pt>
                <c:pt idx="9308" formatCode="General">
                  <c:v>9.8576218337802404E-2</c:v>
                </c:pt>
                <c:pt idx="9309" formatCode="General">
                  <c:v>9.5866986719124803E-2</c:v>
                </c:pt>
                <c:pt idx="9310" formatCode="General">
                  <c:v>9.3088141589354703E-2</c:v>
                </c:pt>
                <c:pt idx="9311" formatCode="General">
                  <c:v>9.0246855575003906E-2</c:v>
                </c:pt>
                <c:pt idx="9312" formatCode="General">
                  <c:v>8.7351646495323301E-2</c:v>
                </c:pt>
                <c:pt idx="9313" formatCode="General">
                  <c:v>8.4409937362846604E-2</c:v>
                </c:pt>
                <c:pt idx="9314" formatCode="General">
                  <c:v>8.1428772017233905E-2</c:v>
                </c:pt>
                <c:pt idx="9315" formatCode="General">
                  <c:v>7.8415861118342103E-2</c:v>
                </c:pt>
                <c:pt idx="9316" formatCode="General">
                  <c:v>7.5378350218771803E-2</c:v>
                </c:pt>
                <c:pt idx="9317" formatCode="General">
                  <c:v>7.2322572051140704E-2</c:v>
                </c:pt>
                <c:pt idx="9318" formatCode="General">
                  <c:v>6.9254518335961204E-2</c:v>
                </c:pt>
                <c:pt idx="9319" formatCode="General">
                  <c:v>6.6179731673388295E-2</c:v>
                </c:pt>
                <c:pt idx="9320" formatCode="General">
                  <c:v>6.3102096517629103E-2</c:v>
                </c:pt>
                <c:pt idx="9321" formatCode="General">
                  <c:v>6.0024366690926298E-2</c:v>
                </c:pt>
                <c:pt idx="9322" formatCode="General">
                  <c:v>5.6949383304324003E-2</c:v>
                </c:pt>
                <c:pt idx="9323" formatCode="General">
                  <c:v>5.3879052341396901E-2</c:v>
                </c:pt>
                <c:pt idx="9324" formatCode="General">
                  <c:v>5.0813771669857302E-2</c:v>
                </c:pt>
                <c:pt idx="9325" formatCode="General">
                  <c:v>4.7753662948589598E-2</c:v>
                </c:pt>
                <c:pt idx="9326" formatCode="General">
                  <c:v>4.4698699216373101E-2</c:v>
                </c:pt>
                <c:pt idx="9327" formatCode="General">
                  <c:v>4.1647147632750098E-2</c:v>
                </c:pt>
                <c:pt idx="9328" formatCode="General">
                  <c:v>3.8596774684624899E-2</c:v>
                </c:pt>
                <c:pt idx="9329" formatCode="General">
                  <c:v>3.5546174509236202E-2</c:v>
                </c:pt>
                <c:pt idx="9330" formatCode="General">
                  <c:v>3.2492791066682097E-2</c:v>
                </c:pt>
                <c:pt idx="9331" formatCode="General">
                  <c:v>2.9433941053547599E-2</c:v>
                </c:pt>
                <c:pt idx="9332" formatCode="General">
                  <c:v>2.63670731943744E-2</c:v>
                </c:pt>
                <c:pt idx="9333" formatCode="General">
                  <c:v>2.3289327873499799E-2</c:v>
                </c:pt>
                <c:pt idx="9334" formatCode="General">
                  <c:v>2.0198269343150801E-2</c:v>
                </c:pt>
                <c:pt idx="9335" formatCode="General">
                  <c:v>1.7092546047460699E-2</c:v>
                </c:pt>
                <c:pt idx="9336" formatCode="General">
                  <c:v>1.39708782964965E-2</c:v>
                </c:pt>
                <c:pt idx="9337" formatCode="General">
                  <c:v>1.08320133761272E-2</c:v>
                </c:pt>
                <c:pt idx="9338" formatCode="General">
                  <c:v>7.6758732463355602E-3</c:v>
                </c:pt>
                <c:pt idx="9339" formatCode="General">
                  <c:v>4.50260339191348E-3</c:v>
                </c:pt>
                <c:pt idx="9340" formatCode="General">
                  <c:v>1.3135656597799E-3</c:v>
                </c:pt>
                <c:pt idx="9341" formatCode="General">
                  <c:v>-1.88914361345754E-3</c:v>
                </c:pt>
                <c:pt idx="9342" formatCode="General">
                  <c:v>-5.1028542738207599E-3</c:v>
                </c:pt>
                <c:pt idx="9343" formatCode="General">
                  <c:v>-8.3243475051330597E-3</c:v>
                </c:pt>
                <c:pt idx="9344" formatCode="General">
                  <c:v>-1.15494371364721E-2</c:v>
                </c:pt>
                <c:pt idx="9345" formatCode="General">
                  <c:v>-1.47735276789596E-2</c:v>
                </c:pt>
                <c:pt idx="9346" formatCode="General">
                  <c:v>-1.7991253586156102E-2</c:v>
                </c:pt>
                <c:pt idx="9347" formatCode="General">
                  <c:v>-2.11965559608146E-2</c:v>
                </c:pt>
                <c:pt idx="9348" formatCode="General">
                  <c:v>-2.4383420636006702E-2</c:v>
                </c:pt>
                <c:pt idx="9349" formatCode="General">
                  <c:v>-2.7545534610133E-2</c:v>
                </c:pt>
                <c:pt idx="9350" formatCode="General">
                  <c:v>-3.0676874805084301E-2</c:v>
                </c:pt>
                <c:pt idx="9351" formatCode="General">
                  <c:v>-3.3770804804504402E-2</c:v>
                </c:pt>
                <c:pt idx="9352" formatCode="General">
                  <c:v>-3.6821184054723399E-2</c:v>
                </c:pt>
                <c:pt idx="9353" formatCode="General">
                  <c:v>-3.9822101515274801E-2</c:v>
                </c:pt>
                <c:pt idx="9354" formatCode="General">
                  <c:v>-4.2768418017685203E-2</c:v>
                </c:pt>
                <c:pt idx="9355" formatCode="General">
                  <c:v>-4.56553419250997E-2</c:v>
                </c:pt>
                <c:pt idx="9356" formatCode="General">
                  <c:v>-4.8478460670888103E-2</c:v>
                </c:pt>
                <c:pt idx="9357" formatCode="General">
                  <c:v>-5.1234891865660902E-2</c:v>
                </c:pt>
                <c:pt idx="9358" formatCode="General">
                  <c:v>-5.3922321278855698E-2</c:v>
                </c:pt>
                <c:pt idx="9359" formatCode="General">
                  <c:v>-5.6539912308004002E-2</c:v>
                </c:pt>
                <c:pt idx="9360" formatCode="General">
                  <c:v>-5.9087238235432903E-2</c:v>
                </c:pt>
                <c:pt idx="9361" formatCode="General">
                  <c:v>-6.1564713273608199E-2</c:v>
                </c:pt>
                <c:pt idx="9362" formatCode="General">
                  <c:v>-6.39746735802771E-2</c:v>
                </c:pt>
                <c:pt idx="9363" formatCode="General">
                  <c:v>-6.6320238033854395E-2</c:v>
                </c:pt>
                <c:pt idx="9364" formatCode="General">
                  <c:v>-6.8605588763952896E-2</c:v>
                </c:pt>
                <c:pt idx="9365" formatCode="General">
                  <c:v>-7.0835854217644906E-2</c:v>
                </c:pt>
                <c:pt idx="9366" formatCode="General">
                  <c:v>-7.3016951969021096E-2</c:v>
                </c:pt>
                <c:pt idx="9367" formatCode="General">
                  <c:v>-7.5155987375188804E-2</c:v>
                </c:pt>
                <c:pt idx="9368" formatCode="General">
                  <c:v>-7.7261116415865194E-2</c:v>
                </c:pt>
                <c:pt idx="9369" formatCode="General">
                  <c:v>-7.9341262184397396E-2</c:v>
                </c:pt>
                <c:pt idx="9370" formatCode="General">
                  <c:v>-8.1405322225745799E-2</c:v>
                </c:pt>
                <c:pt idx="9371" formatCode="General">
                  <c:v>-8.3462496054347399E-2</c:v>
                </c:pt>
                <c:pt idx="9372" formatCode="General">
                  <c:v>-8.5522705804715105E-2</c:v>
                </c:pt>
                <c:pt idx="9373" formatCode="General">
                  <c:v>-8.7595838942025703E-2</c:v>
                </c:pt>
                <c:pt idx="9374" formatCode="General">
                  <c:v>-8.9691209469444505E-2</c:v>
                </c:pt>
                <c:pt idx="9375" formatCode="General">
                  <c:v>-9.1817728531139398E-2</c:v>
                </c:pt>
                <c:pt idx="9376" formatCode="General">
                  <c:v>-9.3984137947831697E-2</c:v>
                </c:pt>
                <c:pt idx="9377" formatCode="General">
                  <c:v>-9.6198459092033797E-2</c:v>
                </c:pt>
                <c:pt idx="9378" formatCode="General">
                  <c:v>-9.8467735437937895E-2</c:v>
                </c:pt>
                <c:pt idx="9379" formatCode="General">
                  <c:v>-0.10079801465843</c:v>
                </c:pt>
                <c:pt idx="9380" formatCode="General">
                  <c:v>-0.103194214386003</c:v>
                </c:pt>
                <c:pt idx="9381" formatCode="General">
                  <c:v>-0.105659997462536</c:v>
                </c:pt>
                <c:pt idx="9382" formatCode="General">
                  <c:v>-0.10819763060003899</c:v>
                </c:pt>
                <c:pt idx="9383" formatCode="General">
                  <c:v>-0.110807924011685</c:v>
                </c:pt>
                <c:pt idx="9384" formatCode="General">
                  <c:v>-0.113490158980894</c:v>
                </c:pt>
                <c:pt idx="9385" formatCode="General">
                  <c:v>-0.11624203906337099</c:v>
                </c:pt>
                <c:pt idx="9386" formatCode="General">
                  <c:v>-0.11905967306976201</c:v>
                </c:pt>
                <c:pt idx="9387" formatCode="General">
                  <c:v>-0.121937541689651</c:v>
                </c:pt>
                <c:pt idx="9388" formatCode="General">
                  <c:v>-0.124868652655863</c:v>
                </c:pt>
                <c:pt idx="9389" formatCode="General">
                  <c:v>-0.12784455669351499</c:v>
                </c:pt>
                <c:pt idx="9390" formatCode="General">
                  <c:v>-0.13085531384631799</c:v>
                </c:pt>
                <c:pt idx="9391" formatCode="General">
                  <c:v>-0.13388964658857699</c:v>
                </c:pt>
                <c:pt idx="9392" formatCode="General">
                  <c:v>-0.13693511913989501</c:v>
                </c:pt>
                <c:pt idx="9393" formatCode="General">
                  <c:v>-0.13997821439832001</c:v>
                </c:pt>
                <c:pt idx="9394" formatCode="General">
                  <c:v>-0.14300451632915301</c:v>
                </c:pt>
                <c:pt idx="9395" formatCode="General">
                  <c:v>-0.14599889920262901</c:v>
                </c:pt>
                <c:pt idx="9396" formatCode="General">
                  <c:v>-0.14894565746951799</c:v>
                </c:pt>
                <c:pt idx="9397" formatCode="General">
                  <c:v>-0.15182872877034301</c:v>
                </c:pt>
                <c:pt idx="9398" formatCode="General">
                  <c:v>-0.15463187774727</c:v>
                </c:pt>
                <c:pt idx="9399" formatCode="General">
                  <c:v>-0.15733904942209201</c:v>
                </c:pt>
                <c:pt idx="9400" formatCode="General">
                  <c:v>-0.15993432441896599</c:v>
                </c:pt>
                <c:pt idx="9401" formatCode="General">
                  <c:v>-0.162401976120089</c:v>
                </c:pt>
                <c:pt idx="9402" formatCode="General">
                  <c:v>-0.16472678930978801</c:v>
                </c:pt>
                <c:pt idx="9403" formatCode="General">
                  <c:v>-0.166894525997447</c:v>
                </c:pt>
                <c:pt idx="9404" formatCode="General">
                  <c:v>-0.16889209569824301</c:v>
                </c:pt>
                <c:pt idx="9405" formatCode="General">
                  <c:v>-0.17070762369776399</c:v>
                </c:pt>
                <c:pt idx="9406" formatCode="General">
                  <c:v>-0.17233048334261999</c:v>
                </c:pt>
                <c:pt idx="9407" formatCode="General">
                  <c:v>-0.173751259922128</c:v>
                </c:pt>
                <c:pt idx="9408" formatCode="General">
                  <c:v>-0.17496180709645301</c:v>
                </c:pt>
                <c:pt idx="9409" formatCode="General">
                  <c:v>-0.175956290691933</c:v>
                </c:pt>
                <c:pt idx="9410" formatCode="General">
                  <c:v>-0.17673057957639901</c:v>
                </c:pt>
                <c:pt idx="9411" formatCode="General">
                  <c:v>-0.17728145756524399</c:v>
                </c:pt>
                <c:pt idx="9412" formatCode="General">
                  <c:v>-0.17760754023453901</c:v>
                </c:pt>
                <c:pt idx="9413" formatCode="General">
                  <c:v>-0.17770923301890601</c:v>
                </c:pt>
                <c:pt idx="9414" formatCode="General">
                  <c:v>-0.177589090960453</c:v>
                </c:pt>
                <c:pt idx="9415" formatCode="General">
                  <c:v>-0.17725160849684199</c:v>
                </c:pt>
                <c:pt idx="9416" formatCode="General">
                  <c:v>-0.176702894487484</c:v>
                </c:pt>
                <c:pt idx="9417" formatCode="General">
                  <c:v>-0.17595036816514401</c:v>
                </c:pt>
                <c:pt idx="9418" formatCode="General">
                  <c:v>-0.175002986309888</c:v>
                </c:pt>
                <c:pt idx="9419" formatCode="General">
                  <c:v>-0.17387095328337901</c:v>
                </c:pt>
                <c:pt idx="9420" formatCode="General">
                  <c:v>-0.17256545381773</c:v>
                </c:pt>
                <c:pt idx="9421" formatCode="General">
                  <c:v>-0.17109943159189001</c:v>
                </c:pt>
                <c:pt idx="9422" formatCode="General">
                  <c:v>-0.169486659418318</c:v>
                </c:pt>
                <c:pt idx="9423" formatCode="General">
                  <c:v>-0.16774123558583301</c:v>
                </c:pt>
                <c:pt idx="9424" formatCode="General">
                  <c:v>-0.16587816746859199</c:v>
                </c:pt>
                <c:pt idx="9425" formatCode="General">
                  <c:v>-0.163912931052658</c:v>
                </c:pt>
                <c:pt idx="9426" formatCode="General">
                  <c:v>-0.16186121135172801</c:v>
                </c:pt>
                <c:pt idx="9427" formatCode="General">
                  <c:v>-0.15973876265940301</c:v>
                </c:pt>
                <c:pt idx="9428" formatCode="General">
                  <c:v>-0.15756133876235301</c:v>
                </c:pt>
                <c:pt idx="9429" formatCode="General">
                  <c:v>-0.155344385569716</c:v>
                </c:pt>
                <c:pt idx="9430" formatCode="General">
                  <c:v>-0.15310294503305999</c:v>
                </c:pt>
                <c:pt idx="9431" formatCode="General">
                  <c:v>-0.150851457524178</c:v>
                </c:pt>
                <c:pt idx="9432" formatCode="General">
                  <c:v>-0.148603627644084</c:v>
                </c:pt>
                <c:pt idx="9433" formatCode="General">
                  <c:v>-0.14637232430282601</c:v>
                </c:pt>
                <c:pt idx="9434" formatCode="General">
                  <c:v>-0.14416929947075599</c:v>
                </c:pt>
                <c:pt idx="9435" formatCode="General">
                  <c:v>-0.14200525602896899</c:v>
                </c:pt>
                <c:pt idx="9436" formatCode="General">
                  <c:v>-0.139889696261248</c:v>
                </c:pt>
                <c:pt idx="9437" formatCode="General">
                  <c:v>-0.13783077426194601</c:v>
                </c:pt>
                <c:pt idx="9438" formatCode="General">
                  <c:v>-0.13583524226486601</c:v>
                </c:pt>
                <c:pt idx="9439" formatCode="General">
                  <c:v>-0.133908434237243</c:v>
                </c:pt>
                <c:pt idx="9440" formatCode="General">
                  <c:v>-0.132054229203076</c:v>
                </c:pt>
                <c:pt idx="9441" formatCode="General">
                  <c:v>-0.13027507911831501</c:v>
                </c:pt>
                <c:pt idx="9442" formatCode="General">
                  <c:v>-0.128571896562164</c:v>
                </c:pt>
                <c:pt idx="9443" formatCode="General">
                  <c:v>-0.126944020502125</c:v>
                </c:pt>
                <c:pt idx="9444" formatCode="General">
                  <c:v>-0.12538943589840101</c:v>
                </c:pt>
                <c:pt idx="9445" formatCode="General">
                  <c:v>-0.123904803715745</c:v>
                </c:pt>
                <c:pt idx="9446" formatCode="General">
                  <c:v>-0.12248547230811301</c:v>
                </c:pt>
                <c:pt idx="9447" formatCode="General">
                  <c:v>-0.121125501961307</c:v>
                </c:pt>
                <c:pt idx="9448" formatCode="General">
                  <c:v>-0.11981776517328099</c:v>
                </c:pt>
                <c:pt idx="9449" formatCode="General">
                  <c:v>-0.118554172141368</c:v>
                </c:pt>
                <c:pt idx="9450" formatCode="General">
                  <c:v>-0.11732578049435601</c:v>
                </c:pt>
                <c:pt idx="9451" formatCode="General">
                  <c:v>-0.116122778697614</c:v>
                </c:pt>
                <c:pt idx="9452" formatCode="General">
                  <c:v>-0.11493463956355</c:v>
                </c:pt>
                <c:pt idx="9453" formatCode="General">
                  <c:v>-0.11375044305439699</c:v>
                </c:pt>
                <c:pt idx="9454" formatCode="General">
                  <c:v>-0.112558914008747</c:v>
                </c:pt>
                <c:pt idx="9455" formatCode="General">
                  <c:v>-0.111348474324113</c:v>
                </c:pt>
                <c:pt idx="9456" formatCode="General">
                  <c:v>-0.110107463858808</c:v>
                </c:pt>
                <c:pt idx="9457" formatCode="General">
                  <c:v>-0.10882436253321499</c:v>
                </c:pt>
                <c:pt idx="9458" formatCode="General">
                  <c:v>-0.107487967872611</c:v>
                </c:pt>
                <c:pt idx="9459" formatCode="General">
                  <c:v>-0.10608733307979799</c:v>
                </c:pt>
                <c:pt idx="9460" formatCode="General">
                  <c:v>-0.10461200124771999</c:v>
                </c:pt>
                <c:pt idx="9461" formatCode="General">
                  <c:v>-0.103052240828099</c:v>
                </c:pt>
                <c:pt idx="9462" formatCode="General">
                  <c:v>-0.101399027247298</c:v>
                </c:pt>
                <c:pt idx="9463" formatCode="General">
                  <c:v>-9.9644191942780597E-2</c:v>
                </c:pt>
                <c:pt idx="9464" formatCode="General">
                  <c:v>-9.7780459020240004E-2</c:v>
                </c:pt>
                <c:pt idx="9465" formatCode="General">
                  <c:v>-9.5801561027181195E-2</c:v>
                </c:pt>
                <c:pt idx="9466" formatCode="General">
                  <c:v>-9.3702387261026601E-2</c:v>
                </c:pt>
                <c:pt idx="9467" formatCode="General">
                  <c:v>-9.1478944858818606E-2</c:v>
                </c:pt>
                <c:pt idx="9468" formatCode="General">
                  <c:v>-8.9128441925122703E-2</c:v>
                </c:pt>
                <c:pt idx="9469" formatCode="General">
                  <c:v>-8.6649296366711703E-2</c:v>
                </c:pt>
                <c:pt idx="9470" formatCode="General">
                  <c:v>-8.40410167381931E-2</c:v>
                </c:pt>
                <c:pt idx="9471" formatCode="General">
                  <c:v>-8.1304337422682907E-2</c:v>
                </c:pt>
                <c:pt idx="9472" formatCode="General">
                  <c:v>-7.8441240968415996E-2</c:v>
                </c:pt>
                <c:pt idx="9473" formatCode="General">
                  <c:v>-7.5454781510306407E-2</c:v>
                </c:pt>
                <c:pt idx="9474" formatCode="General">
                  <c:v>-7.2349050485090605E-2</c:v>
                </c:pt>
                <c:pt idx="9475" formatCode="General">
                  <c:v>-6.9129150038731907E-2</c:v>
                </c:pt>
                <c:pt idx="9476" formatCode="General">
                  <c:v>-6.5801100957702793E-2</c:v>
                </c:pt>
                <c:pt idx="9477" formatCode="General">
                  <c:v>-6.2371745473523997E-2</c:v>
                </c:pt>
                <c:pt idx="9478" formatCode="General">
                  <c:v>-5.8848698538030798E-2</c:v>
                </c:pt>
                <c:pt idx="9479" formatCode="General">
                  <c:v>-5.5240190059977497E-2</c:v>
                </c:pt>
                <c:pt idx="9480" formatCode="General">
                  <c:v>-5.1554911648741902E-2</c:v>
                </c:pt>
                <c:pt idx="9481" formatCode="General">
                  <c:v>-4.7802033325597702E-2</c:v>
                </c:pt>
                <c:pt idx="9482" formatCode="General">
                  <c:v>-4.39910218591167E-2</c:v>
                </c:pt>
                <c:pt idx="9483" formatCode="General">
                  <c:v>-4.0131504828936702E-2</c:v>
                </c:pt>
                <c:pt idx="9484" formatCode="General">
                  <c:v>-3.6233210619228802E-2</c:v>
                </c:pt>
                <c:pt idx="9485" formatCode="General">
                  <c:v>-3.2305817271563203E-2</c:v>
                </c:pt>
                <c:pt idx="9486" formatCode="General">
                  <c:v>-2.8358862527740399E-2</c:v>
                </c:pt>
                <c:pt idx="9487" formatCode="General">
                  <c:v>-2.4401633379824199E-2</c:v>
                </c:pt>
                <c:pt idx="9488" formatCode="General">
                  <c:v>-2.0443181222932701E-2</c:v>
                </c:pt>
                <c:pt idx="9489" formatCode="General">
                  <c:v>-1.6492239902482501E-2</c:v>
                </c:pt>
                <c:pt idx="9490" formatCode="General">
                  <c:v>-1.2556999285551099E-2</c:v>
                </c:pt>
                <c:pt idx="9491" formatCode="General">
                  <c:v>-8.6452154038252904E-3</c:v>
                </c:pt>
                <c:pt idx="9492" formatCode="General">
                  <c:v>-4.7641538914098896E-3</c:v>
                </c:pt>
                <c:pt idx="9493" formatCode="General">
                  <c:v>-9.2052870514551402E-4</c:v>
                </c:pt>
                <c:pt idx="9494" formatCode="General">
                  <c:v>2.8794365624974401E-3</c:v>
                </c:pt>
                <c:pt idx="9495" formatCode="General">
                  <c:v>6.6301337063952E-3</c:v>
                </c:pt>
                <c:pt idx="9496" formatCode="General">
                  <c:v>1.03264234610187E-2</c:v>
                </c:pt>
                <c:pt idx="9497" formatCode="General">
                  <c:v>1.3963627622241201E-2</c:v>
                </c:pt>
                <c:pt idx="9498" formatCode="General">
                  <c:v>1.7537623827151998E-2</c:v>
                </c:pt>
                <c:pt idx="9499" formatCode="General">
                  <c:v>2.1044613460804901E-2</c:v>
                </c:pt>
                <c:pt idx="9500" formatCode="General">
                  <c:v>2.4481134917334599E-2</c:v>
                </c:pt>
                <c:pt idx="9501" formatCode="General">
                  <c:v>2.7844096633900601E-2</c:v>
                </c:pt>
                <c:pt idx="9502" formatCode="General">
                  <c:v>3.1130581104286199E-2</c:v>
                </c:pt>
                <c:pt idx="9503" formatCode="General">
                  <c:v>3.4337802663647998E-2</c:v>
                </c:pt>
                <c:pt idx="9504" formatCode="General">
                  <c:v>3.7463085928942E-2</c:v>
                </c:pt>
                <c:pt idx="9505" formatCode="General">
                  <c:v>4.0503794077977703E-2</c:v>
                </c:pt>
                <c:pt idx="9506" formatCode="General">
                  <c:v>4.34572620251516E-2</c:v>
                </c:pt>
                <c:pt idx="9507" formatCode="General">
                  <c:v>4.63207896315792E-2</c:v>
                </c:pt>
                <c:pt idx="9508" formatCode="General">
                  <c:v>4.9091537545889199E-2</c:v>
                </c:pt>
                <c:pt idx="9509" formatCode="General">
                  <c:v>5.17664776204192E-2</c:v>
                </c:pt>
                <c:pt idx="9510" formatCode="General">
                  <c:v>5.4342370311884498E-2</c:v>
                </c:pt>
                <c:pt idx="9511" formatCode="General">
                  <c:v>5.6815803153754098E-2</c:v>
                </c:pt>
                <c:pt idx="9512" formatCode="General">
                  <c:v>5.91831437135052E-2</c:v>
                </c:pt>
                <c:pt idx="9513" formatCode="General">
                  <c:v>6.1440604712251601E-2</c:v>
                </c:pt>
                <c:pt idx="9514" formatCode="General">
                  <c:v>6.3584317449749406E-2</c:v>
                </c:pt>
                <c:pt idx="9515" formatCode="General">
                  <c:v>6.5610205534425203E-2</c:v>
                </c:pt>
                <c:pt idx="9516" formatCode="General">
                  <c:v>6.7514228452245098E-2</c:v>
                </c:pt>
                <c:pt idx="9517" formatCode="General">
                  <c:v>6.9292385856382505E-2</c:v>
                </c:pt>
                <c:pt idx="9518" formatCode="General">
                  <c:v>7.0940711996734199E-2</c:v>
                </c:pt>
                <c:pt idx="9519" formatCode="General">
                  <c:v>7.2455596797494901E-2</c:v>
                </c:pt>
                <c:pt idx="9520" formatCode="General">
                  <c:v>7.3833736997387406E-2</c:v>
                </c:pt>
                <c:pt idx="9521" formatCode="General">
                  <c:v>7.5072169898178095E-2</c:v>
                </c:pt>
                <c:pt idx="9522" formatCode="General">
                  <c:v>7.6168587907991497E-2</c:v>
                </c:pt>
                <c:pt idx="9523" formatCode="General">
                  <c:v>7.7121385232170298E-2</c:v>
                </c:pt>
                <c:pt idx="9524" formatCode="General">
                  <c:v>7.7929717633407197E-2</c:v>
                </c:pt>
                <c:pt idx="9525" formatCode="General">
                  <c:v>7.8593673120466806E-2</c:v>
                </c:pt>
                <c:pt idx="9526" formatCode="General">
                  <c:v>7.9114430206714201E-2</c:v>
                </c:pt>
                <c:pt idx="9527" formatCode="General">
                  <c:v>7.9494336521406403E-2</c:v>
                </c:pt>
                <c:pt idx="9528" formatCode="General">
                  <c:v>7.9736955252002695E-2</c:v>
                </c:pt>
                <c:pt idx="9529" formatCode="General">
                  <c:v>7.9847153907610297E-2</c:v>
                </c:pt>
                <c:pt idx="9530" formatCode="General">
                  <c:v>7.9831221522836296E-2</c:v>
                </c:pt>
                <c:pt idx="9531" formatCode="General">
                  <c:v>7.9696851158243098E-2</c:v>
                </c:pt>
                <c:pt idx="9532" formatCode="General">
                  <c:v>7.9453098188774204E-2</c:v>
                </c:pt>
                <c:pt idx="9533" formatCode="General">
                  <c:v>7.9110532397544703E-2</c:v>
                </c:pt>
                <c:pt idx="9534" formatCode="General">
                  <c:v>7.8681103095947502E-2</c:v>
                </c:pt>
                <c:pt idx="9535" formatCode="General">
                  <c:v>7.8178026134117701E-2</c:v>
                </c:pt>
                <c:pt idx="9536" formatCode="General">
                  <c:v>7.7615871209931103E-2</c:v>
                </c:pt>
                <c:pt idx="9537" formatCode="General">
                  <c:v>7.7010319047335796E-2</c:v>
                </c:pt>
                <c:pt idx="9538" formatCode="General">
                  <c:v>7.6377995489759903E-2</c:v>
                </c:pt>
                <c:pt idx="9539" formatCode="General">
                  <c:v>7.5736475523990598E-2</c:v>
                </c:pt>
                <c:pt idx="9540" formatCode="General">
                  <c:v>7.5104008237387096E-2</c:v>
                </c:pt>
                <c:pt idx="9541" formatCode="General">
                  <c:v>7.4499219346312595E-2</c:v>
                </c:pt>
                <c:pt idx="9542" formatCode="General">
                  <c:v>7.3940937712548699E-2</c:v>
                </c:pt>
                <c:pt idx="9543" formatCode="General">
                  <c:v>7.3447993673180306E-2</c:v>
                </c:pt>
                <c:pt idx="9544" formatCode="General">
                  <c:v>7.3038973406220203E-2</c:v>
                </c:pt>
                <c:pt idx="9545" formatCode="General">
                  <c:v>7.2731979086730902E-2</c:v>
                </c:pt>
                <c:pt idx="9546" formatCode="General">
                  <c:v>7.2544256363454906E-2</c:v>
                </c:pt>
                <c:pt idx="9547" formatCode="General">
                  <c:v>7.24920055431056E-2</c:v>
                </c:pt>
                <c:pt idx="9548" formatCode="General">
                  <c:v>7.2590132326082496E-2</c:v>
                </c:pt>
                <c:pt idx="9549" formatCode="General">
                  <c:v>7.2851918096847101E-2</c:v>
                </c:pt>
                <c:pt idx="9550" formatCode="General">
                  <c:v>7.3288838100390594E-2</c:v>
                </c:pt>
                <c:pt idx="9551" formatCode="General">
                  <c:v>7.3910327876358803E-2</c:v>
                </c:pt>
                <c:pt idx="9552" formatCode="General">
                  <c:v>7.4723586129653505E-2</c:v>
                </c:pt>
                <c:pt idx="9553" formatCode="General">
                  <c:v>7.5733416077028895E-2</c:v>
                </c:pt>
                <c:pt idx="9554" formatCode="General">
                  <c:v>7.6942406347814393E-2</c:v>
                </c:pt>
                <c:pt idx="9555" formatCode="General">
                  <c:v>7.8349933691329907E-2</c:v>
                </c:pt>
                <c:pt idx="9556" formatCode="General">
                  <c:v>7.9952184420446798E-2</c:v>
                </c:pt>
                <c:pt idx="9557" formatCode="General">
                  <c:v>8.1743687026564898E-2</c:v>
                </c:pt>
                <c:pt idx="9558" formatCode="General">
                  <c:v>8.3716092663279507E-2</c:v>
                </c:pt>
                <c:pt idx="9559" formatCode="General">
                  <c:v>8.5857992791240095E-2</c:v>
                </c:pt>
                <c:pt idx="9560" formatCode="General">
                  <c:v>8.8155484671583004E-2</c:v>
                </c:pt>
                <c:pt idx="9561" formatCode="General">
                  <c:v>9.05919473427855E-2</c:v>
                </c:pt>
                <c:pt idx="9562" formatCode="General">
                  <c:v>9.3148599234763999E-2</c:v>
                </c:pt>
                <c:pt idx="9563" formatCode="General">
                  <c:v>9.5804582096422605E-2</c:v>
                </c:pt>
                <c:pt idx="9564" formatCode="General">
                  <c:v>9.8537063691462604E-2</c:v>
                </c:pt>
                <c:pt idx="9565" formatCode="General">
                  <c:v>0.10132158951146</c:v>
                </c:pt>
                <c:pt idx="9566" formatCode="General">
                  <c:v>0.104132502842517</c:v>
                </c:pt>
                <c:pt idx="9567" formatCode="General">
                  <c:v>0.106943137308501</c:v>
                </c:pt>
                <c:pt idx="9568" formatCode="General">
                  <c:v>0.10972619237808701</c:v>
                </c:pt>
                <c:pt idx="9569" formatCode="General">
                  <c:v>0.11245410828760199</c:v>
                </c:pt>
                <c:pt idx="9570" formatCode="General">
                  <c:v>0.11509940899033699</c:v>
                </c:pt>
                <c:pt idx="9571" formatCode="General">
                  <c:v>0.11763511430279699</c:v>
                </c:pt>
                <c:pt idx="9572" formatCode="General">
                  <c:v>0.12003506655964601</c:v>
                </c:pt>
                <c:pt idx="9573" formatCode="General">
                  <c:v>0.122274369423612</c:v>
                </c:pt>
                <c:pt idx="9574" formatCode="General">
                  <c:v>0.12432976623721299</c:v>
                </c:pt>
                <c:pt idx="9575" formatCode="General">
                  <c:v>0.126179789922512</c:v>
                </c:pt>
                <c:pt idx="9576" formatCode="General">
                  <c:v>0.127805116665383</c:v>
                </c:pt>
                <c:pt idx="9577" formatCode="General">
                  <c:v>0.129188929466823</c:v>
                </c:pt>
                <c:pt idx="9578" formatCode="General">
                  <c:v>0.13031705728741699</c:v>
                </c:pt>
                <c:pt idx="9579" formatCode="General">
                  <c:v>0.13117829782485099</c:v>
                </c:pt>
                <c:pt idx="9580" formatCode="General">
                  <c:v>0.13176452192355201</c:v>
                </c:pt>
                <c:pt idx="9581" formatCode="General">
                  <c:v>0.13207069601138999</c:v>
                </c:pt>
                <c:pt idx="9582" formatCode="General">
                  <c:v>0.13209505992388801</c:v>
                </c:pt>
                <c:pt idx="9583" formatCode="General">
                  <c:v>0.131839093277066</c:v>
                </c:pt>
                <c:pt idx="9584" formatCode="General">
                  <c:v>0.131307469660494</c:v>
                </c:pt>
                <c:pt idx="9585" formatCode="General">
                  <c:v>0.13050806311135099</c:v>
                </c:pt>
                <c:pt idx="9586" formatCode="General">
                  <c:v>0.129451694331747</c:v>
                </c:pt>
                <c:pt idx="9587" formatCode="General">
                  <c:v>0.12815194179045</c:v>
                </c:pt>
                <c:pt idx="9588" formatCode="General">
                  <c:v>0.126625098592588</c:v>
                </c:pt>
                <c:pt idx="9589" formatCode="General">
                  <c:v>0.124889839360548</c:v>
                </c:pt>
                <c:pt idx="9590" formatCode="General">
                  <c:v>0.122966897511692</c:v>
                </c:pt>
                <c:pt idx="9591" formatCode="General">
                  <c:v>0.120878757517598</c:v>
                </c:pt>
                <c:pt idx="9592" formatCode="General">
                  <c:v>0.11864939503232599</c:v>
                </c:pt>
                <c:pt idx="9593" formatCode="General">
                  <c:v>0.11630382130068501</c:v>
                </c:pt>
                <c:pt idx="9594" formatCode="General">
                  <c:v>0.113867746727997</c:v>
                </c:pt>
                <c:pt idx="9595" formatCode="General">
                  <c:v>0.111367329312636</c:v>
                </c:pt>
                <c:pt idx="9596" formatCode="General">
                  <c:v>0.10882857850984901</c:v>
                </c:pt>
                <c:pt idx="9597" formatCode="General">
                  <c:v>0.106277056307838</c:v>
                </c:pt>
                <c:pt idx="9598" formatCode="General">
                  <c:v>0.10373760537711101</c:v>
                </c:pt>
                <c:pt idx="9599" formatCode="General">
                  <c:v>0.101233951554432</c:v>
                </c:pt>
                <c:pt idx="9600" formatCode="General">
                  <c:v>9.8788312406801707E-2</c:v>
                </c:pt>
                <c:pt idx="9601" formatCode="General">
                  <c:v>9.6421229335012001E-2</c:v>
                </c:pt>
                <c:pt idx="9602" formatCode="General">
                  <c:v>9.4151260176937895E-2</c:v>
                </c:pt>
                <c:pt idx="9603" formatCode="General">
                  <c:v>9.1994668614834005E-2</c:v>
                </c:pt>
                <c:pt idx="9604" formatCode="General">
                  <c:v>8.9965347664372697E-2</c:v>
                </c:pt>
                <c:pt idx="9605" formatCode="General">
                  <c:v>8.8074616546648707E-2</c:v>
                </c:pt>
                <c:pt idx="9606" formatCode="General">
                  <c:v>8.6331220751560203E-2</c:v>
                </c:pt>
                <c:pt idx="9607" formatCode="General">
                  <c:v>8.4741195777694595E-2</c:v>
                </c:pt>
                <c:pt idx="9608" formatCode="General">
                  <c:v>8.3307872523812804E-2</c:v>
                </c:pt>
                <c:pt idx="9609" formatCode="General">
                  <c:v>8.2031901012971795E-2</c:v>
                </c:pt>
                <c:pt idx="9610" formatCode="General">
                  <c:v>8.0911321520962295E-2</c:v>
                </c:pt>
                <c:pt idx="9611" formatCode="General">
                  <c:v>7.9941790984197195E-2</c:v>
                </c:pt>
                <c:pt idx="9612" formatCode="General">
                  <c:v>7.9116678401838794E-2</c:v>
                </c:pt>
                <c:pt idx="9613" formatCode="General">
                  <c:v>7.8427224208726096E-2</c:v>
                </c:pt>
                <c:pt idx="9614" formatCode="General">
                  <c:v>7.7862741376720307E-2</c:v>
                </c:pt>
                <c:pt idx="9615" formatCode="General">
                  <c:v>7.7411040212071902E-2</c:v>
                </c:pt>
                <c:pt idx="9616" formatCode="General">
                  <c:v>7.7058593798619804E-2</c:v>
                </c:pt>
                <c:pt idx="9617" formatCode="General">
                  <c:v>7.6790777452096601E-2</c:v>
                </c:pt>
                <c:pt idx="9618" formatCode="General">
                  <c:v>7.6592233637483298E-2</c:v>
                </c:pt>
                <c:pt idx="9619" formatCode="General">
                  <c:v>7.6447269492733699E-2</c:v>
                </c:pt>
                <c:pt idx="9620" formatCode="General">
                  <c:v>7.6340117901591995E-2</c:v>
                </c:pt>
                <c:pt idx="9621" formatCode="General">
                  <c:v>7.6255200282658697E-2</c:v>
                </c:pt>
                <c:pt idx="9622" formatCode="General">
                  <c:v>7.6177474196414699E-2</c:v>
                </c:pt>
                <c:pt idx="9623" formatCode="General">
                  <c:v>7.6092728797936396E-2</c:v>
                </c:pt>
                <c:pt idx="9624" formatCode="General">
                  <c:v>7.5987779101415701E-2</c:v>
                </c:pt>
                <c:pt idx="9625" formatCode="General">
                  <c:v>7.5850718946682105E-2</c:v>
                </c:pt>
                <c:pt idx="9626" formatCode="General">
                  <c:v>7.56712825029556E-2</c:v>
                </c:pt>
                <c:pt idx="9627" formatCode="General">
                  <c:v>7.5440830436900794E-2</c:v>
                </c:pt>
                <c:pt idx="9628" formatCode="General">
                  <c:v>7.5152580773080402E-2</c:v>
                </c:pt>
                <c:pt idx="9629" formatCode="General">
                  <c:v>7.4801753535970697E-2</c:v>
                </c:pt>
                <c:pt idx="9630" formatCode="General">
                  <c:v>7.43855351272973E-2</c:v>
                </c:pt>
                <c:pt idx="9631" formatCode="General">
                  <c:v>7.3903109312683193E-2</c:v>
                </c:pt>
                <c:pt idx="9632" formatCode="General">
                  <c:v>7.3355804022381801E-2</c:v>
                </c:pt>
                <c:pt idx="9633" formatCode="General">
                  <c:v>7.27469307967301E-2</c:v>
                </c:pt>
                <c:pt idx="9634" formatCode="General">
                  <c:v>7.2081673594876203E-2</c:v>
                </c:pt>
                <c:pt idx="9635" formatCode="General">
                  <c:v>7.1367119842305898E-2</c:v>
                </c:pt>
                <c:pt idx="9636" formatCode="General">
                  <c:v>7.0611992791954098E-2</c:v>
                </c:pt>
                <c:pt idx="9637" formatCode="General">
                  <c:v>6.9826448182082695E-2</c:v>
                </c:pt>
                <c:pt idx="9638" formatCode="General">
                  <c:v>6.9021878434850095E-2</c:v>
                </c:pt>
                <c:pt idx="9639" formatCode="General">
                  <c:v>6.8210766863288405E-2</c:v>
                </c:pt>
                <c:pt idx="9640" formatCode="General">
                  <c:v>6.7406424589365604E-2</c:v>
                </c:pt>
                <c:pt idx="9641" formatCode="General">
                  <c:v>6.6622624611953202E-2</c:v>
                </c:pt>
                <c:pt idx="9642" formatCode="General">
                  <c:v>6.5873467762568499E-2</c:v>
                </c:pt>
                <c:pt idx="9643" formatCode="General">
                  <c:v>6.5173151921038397E-2</c:v>
                </c:pt>
                <c:pt idx="9644" formatCode="General">
                  <c:v>6.4535542674750104E-2</c:v>
                </c:pt>
                <c:pt idx="9645" formatCode="General">
                  <c:v>6.3973958524035396E-2</c:v>
                </c:pt>
                <c:pt idx="9646" formatCode="General">
                  <c:v>6.3500963661551002E-2</c:v>
                </c:pt>
                <c:pt idx="9647" formatCode="General">
                  <c:v>6.31280921208104E-2</c:v>
                </c:pt>
                <c:pt idx="9648" formatCode="General">
                  <c:v>6.2865636293637006E-2</c:v>
                </c:pt>
                <c:pt idx="9649" formatCode="General">
                  <c:v>6.2722454805569094E-2</c:v>
                </c:pt>
                <c:pt idx="9650" formatCode="General">
                  <c:v>6.2705743122775201E-2</c:v>
                </c:pt>
                <c:pt idx="9651" formatCode="General">
                  <c:v>6.2820877190623195E-2</c:v>
                </c:pt>
                <c:pt idx="9652" formatCode="General">
                  <c:v>6.3071359370429403E-2</c:v>
                </c:pt>
                <c:pt idx="9653" formatCode="General">
                  <c:v>6.34586936347981E-2</c:v>
                </c:pt>
                <c:pt idx="9654" formatCode="General">
                  <c:v>6.3982281199409796E-2</c:v>
                </c:pt>
                <c:pt idx="9655" formatCode="General">
                  <c:v>6.46393756332969E-2</c:v>
                </c:pt>
                <c:pt idx="9656" formatCode="General">
                  <c:v>6.5425180287008597E-2</c:v>
                </c:pt>
                <c:pt idx="9657" formatCode="General">
                  <c:v>6.6332771092131301E-2</c:v>
                </c:pt>
                <c:pt idx="9658" formatCode="General">
                  <c:v>6.7353099391503607E-2</c:v>
                </c:pt>
                <c:pt idx="9659" formatCode="General">
                  <c:v>6.8475253443853107E-2</c:v>
                </c:pt>
                <c:pt idx="9660" formatCode="General">
                  <c:v>6.9686478154399295E-2</c:v>
                </c:pt>
                <c:pt idx="9661" formatCode="General">
                  <c:v>7.0972245492088498E-2</c:v>
                </c:pt>
                <c:pt idx="9662" formatCode="General">
                  <c:v>7.2316457591117198E-2</c:v>
                </c:pt>
                <c:pt idx="9663" formatCode="General">
                  <c:v>7.3701619392446002E-2</c:v>
                </c:pt>
                <c:pt idx="9664" formatCode="General">
                  <c:v>7.5109045666398894E-2</c:v>
                </c:pt>
                <c:pt idx="9665" formatCode="General">
                  <c:v>7.6518978382667802E-2</c:v>
                </c:pt>
                <c:pt idx="9666" formatCode="General">
                  <c:v>7.7911420711750695E-2</c:v>
                </c:pt>
                <c:pt idx="9667" formatCode="General">
                  <c:v>7.9265542412978604E-2</c:v>
                </c:pt>
                <c:pt idx="9668" formatCode="General">
                  <c:v>8.0559348039583298E-2</c:v>
                </c:pt>
                <c:pt idx="9669" formatCode="General">
                  <c:v>8.1771650081636005E-2</c:v>
                </c:pt>
                <c:pt idx="9670" formatCode="General">
                  <c:v>8.2881393591321406E-2</c:v>
                </c:pt>
                <c:pt idx="9671" formatCode="General">
                  <c:v>8.3867290461770799E-2</c:v>
                </c:pt>
                <c:pt idx="9672" formatCode="General">
                  <c:v>8.4709148807246198E-2</c:v>
                </c:pt>
                <c:pt idx="9673" formatCode="General">
                  <c:v>8.5387579590247398E-2</c:v>
                </c:pt>
                <c:pt idx="9674" formatCode="General">
                  <c:v>8.5883588211383602E-2</c:v>
                </c:pt>
                <c:pt idx="9675" formatCode="General">
                  <c:v>8.6179751850105596E-2</c:v>
                </c:pt>
                <c:pt idx="9676" formatCode="General">
                  <c:v>8.6259860900326599E-2</c:v>
                </c:pt>
                <c:pt idx="9677" formatCode="General">
                  <c:v>8.6108899147672502E-2</c:v>
                </c:pt>
                <c:pt idx="9678" formatCode="General">
                  <c:v>8.5713643389014202E-2</c:v>
                </c:pt>
                <c:pt idx="9679" formatCode="General">
                  <c:v>8.5062656355925595E-2</c:v>
                </c:pt>
                <c:pt idx="9680" formatCode="General">
                  <c:v>8.4146131078938993E-2</c:v>
                </c:pt>
                <c:pt idx="9681" formatCode="General">
                  <c:v>8.2955270467115802E-2</c:v>
                </c:pt>
                <c:pt idx="9682" formatCode="General">
                  <c:v>8.1483827661001804E-2</c:v>
                </c:pt>
                <c:pt idx="9683" formatCode="General">
                  <c:v>7.9728026270048394E-2</c:v>
                </c:pt>
                <c:pt idx="9684" formatCode="General">
                  <c:v>7.7685195973500903E-2</c:v>
                </c:pt>
                <c:pt idx="9685" formatCode="General">
                  <c:v>7.5354561760704805E-2</c:v>
                </c:pt>
                <c:pt idx="9686" formatCode="General">
                  <c:v>7.27376266932694E-2</c:v>
                </c:pt>
                <c:pt idx="9687" formatCode="General">
                  <c:v>6.9837356392760203E-2</c:v>
                </c:pt>
                <c:pt idx="9688" formatCode="General">
                  <c:v>6.6658391667560907E-2</c:v>
                </c:pt>
                <c:pt idx="9689" formatCode="General">
                  <c:v>6.3207353280445702E-2</c:v>
                </c:pt>
                <c:pt idx="9690" formatCode="General">
                  <c:v>5.9492536064666098E-2</c:v>
                </c:pt>
                <c:pt idx="9691" formatCode="General">
                  <c:v>5.5523567704737403E-2</c:v>
                </c:pt>
                <c:pt idx="9692" formatCode="General">
                  <c:v>5.1311601521292903E-2</c:v>
                </c:pt>
                <c:pt idx="9693" formatCode="General">
                  <c:v>4.6869055954296697E-2</c:v>
                </c:pt>
                <c:pt idx="9694" formatCode="General">
                  <c:v>4.22098137558716E-2</c:v>
                </c:pt>
                <c:pt idx="9695" formatCode="General">
                  <c:v>3.7348926455565402E-2</c:v>
                </c:pt>
                <c:pt idx="9696" formatCode="General">
                  <c:v>3.2302208535711002E-2</c:v>
                </c:pt>
                <c:pt idx="9697" formatCode="General">
                  <c:v>2.70859281208219E-2</c:v>
                </c:pt>
                <c:pt idx="9698" formatCode="General">
                  <c:v>2.1717090182030201E-2</c:v>
                </c:pt>
                <c:pt idx="9699" formatCode="General">
                  <c:v>1.6213764058486301E-2</c:v>
                </c:pt>
                <c:pt idx="9700" formatCode="General">
                  <c:v>1.0594300621430901E-2</c:v>
                </c:pt>
                <c:pt idx="9701" formatCode="General">
                  <c:v>4.8775182073363104E-3</c:v>
                </c:pt>
                <c:pt idx="9702" formatCode="General">
                  <c:v>-9.18105577847433E-4</c:v>
                </c:pt>
                <c:pt idx="9703" formatCode="General">
                  <c:v>-6.7746591263594599E-3</c:v>
                </c:pt>
                <c:pt idx="9704" formatCode="General">
                  <c:v>-1.26737917889549E-2</c:v>
                </c:pt>
                <c:pt idx="9705" formatCode="General">
                  <c:v>-1.8596818812747499E-2</c:v>
                </c:pt>
                <c:pt idx="9706" formatCode="General">
                  <c:v>-2.4526014429032801E-2</c:v>
                </c:pt>
                <c:pt idx="9707" formatCode="General">
                  <c:v>-3.0444312061886299E-2</c:v>
                </c:pt>
                <c:pt idx="9708" formatCode="General">
                  <c:v>-3.6335315643898899E-2</c:v>
                </c:pt>
                <c:pt idx="9709" formatCode="General">
                  <c:v>-4.2183370339846399E-2</c:v>
                </c:pt>
                <c:pt idx="9710" formatCode="General">
                  <c:v>-4.7973563983573497E-2</c:v>
                </c:pt>
                <c:pt idx="9711" formatCode="General">
                  <c:v>-5.3691793009622901E-2</c:v>
                </c:pt>
                <c:pt idx="9712" formatCode="General">
                  <c:v>-5.9325316189189597E-2</c:v>
                </c:pt>
                <c:pt idx="9713" formatCode="General">
                  <c:v>-6.4862746148745001E-2</c:v>
                </c:pt>
                <c:pt idx="9714" formatCode="General">
                  <c:v>-7.0293383320297706E-2</c:v>
                </c:pt>
                <c:pt idx="9715" formatCode="General">
                  <c:v>-7.5607623922480299E-2</c:v>
                </c:pt>
                <c:pt idx="9716" formatCode="General">
                  <c:v>-8.0796993566391306E-2</c:v>
                </c:pt>
                <c:pt idx="9717" formatCode="General">
                  <c:v>-8.5855155639665504E-2</c:v>
                </c:pt>
                <c:pt idx="9718" formatCode="General">
                  <c:v>-9.0777241516441703E-2</c:v>
                </c:pt>
                <c:pt idx="9719" formatCode="General">
                  <c:v>-9.5559109213413804E-2</c:v>
                </c:pt>
                <c:pt idx="9720" formatCode="General">
                  <c:v>-0.100198715133404</c:v>
                </c:pt>
                <c:pt idx="9721" formatCode="General">
                  <c:v>-0.10469495702433899</c:v>
                </c:pt>
                <c:pt idx="9722" formatCode="General">
                  <c:v>-0.109047871926316</c:v>
                </c:pt>
                <c:pt idx="9723" formatCode="General">
                  <c:v>-0.113259069270643</c:v>
                </c:pt>
                <c:pt idx="9724" formatCode="General">
                  <c:v>-0.11733149015765799</c:v>
                </c:pt>
                <c:pt idx="9725" formatCode="General">
                  <c:v>-0.121269147053831</c:v>
                </c:pt>
                <c:pt idx="9726" formatCode="General">
                  <c:v>-0.125076892756768</c:v>
                </c:pt>
                <c:pt idx="9727" formatCode="General">
                  <c:v>-0.12876130098029601</c:v>
                </c:pt>
                <c:pt idx="9728" formatCode="General">
                  <c:v>-0.13232996428591101</c:v>
                </c:pt>
                <c:pt idx="9729" formatCode="General">
                  <c:v>-0.13579161096193301</c:v>
                </c:pt>
                <c:pt idx="9730" formatCode="General">
                  <c:v>-0.13915482638128099</c:v>
                </c:pt>
                <c:pt idx="9731" formatCode="General">
                  <c:v>-0.142429382147364</c:v>
                </c:pt>
                <c:pt idx="9732" formatCode="General">
                  <c:v>-0.145626059723033</c:v>
                </c:pt>
                <c:pt idx="9733" formatCode="General">
                  <c:v>-0.14875476392234299</c:v>
                </c:pt>
                <c:pt idx="9734" formatCode="General">
                  <c:v>-0.15182639763230099</c:v>
                </c:pt>
                <c:pt idx="9735" formatCode="General">
                  <c:v>-0.154852243411992</c:v>
                </c:pt>
                <c:pt idx="9736" formatCode="General">
                  <c:v>-0.15784263061887999</c:v>
                </c:pt>
                <c:pt idx="9737" formatCode="General">
                  <c:v>-0.160808404876777</c:v>
                </c:pt>
                <c:pt idx="9738" formatCode="General">
                  <c:v>-0.16376091661530601</c:v>
                </c:pt>
                <c:pt idx="9739" formatCode="General">
                  <c:v>-0.16671067718652399</c:v>
                </c:pt>
                <c:pt idx="9740" formatCode="General">
                  <c:v>-0.169667125139152</c:v>
                </c:pt>
                <c:pt idx="9741" formatCode="General">
                  <c:v>-0.17263912122901201</c:v>
                </c:pt>
                <c:pt idx="9742" formatCode="General">
                  <c:v>-0.17563493082135101</c:v>
                </c:pt>
                <c:pt idx="9743" formatCode="General">
                  <c:v>-0.17866166264639</c:v>
                </c:pt>
                <c:pt idx="9744" formatCode="General">
                  <c:v>-0.181725753621507</c:v>
                </c:pt>
                <c:pt idx="9745" formatCode="General">
                  <c:v>-0.184832499313904</c:v>
                </c:pt>
                <c:pt idx="9746" formatCode="General">
                  <c:v>-0.18798603598491401</c:v>
                </c:pt>
                <c:pt idx="9747" formatCode="General">
                  <c:v>-0.191189399337205</c:v>
                </c:pt>
                <c:pt idx="9748" formatCode="General">
                  <c:v>-0.194444030875148</c:v>
                </c:pt>
                <c:pt idx="9749" formatCode="General">
                  <c:v>-0.19774992111040801</c:v>
                </c:pt>
                <c:pt idx="9750" formatCode="General">
                  <c:v>-0.20110633708856901</c:v>
                </c:pt>
                <c:pt idx="9751" formatCode="General">
                  <c:v>-0.20451148262084301</c:v>
                </c:pt>
                <c:pt idx="9752" formatCode="General">
                  <c:v>-0.20796196062879799</c:v>
                </c:pt>
                <c:pt idx="9753" formatCode="General">
                  <c:v>-0.21145238748806999</c:v>
                </c:pt>
                <c:pt idx="9754" formatCode="General">
                  <c:v>-0.21497619682747099</c:v>
                </c:pt>
                <c:pt idx="9755" formatCode="General">
                  <c:v>-0.21852647576598</c:v>
                </c:pt>
                <c:pt idx="9756" formatCode="General">
                  <c:v>-0.222094573183302</c:v>
                </c:pt>
                <c:pt idx="9757" formatCode="General">
                  <c:v>-0.225670701074765</c:v>
                </c:pt>
                <c:pt idx="9758" formatCode="General">
                  <c:v>-0.22924372348411401</c:v>
                </c:pt>
                <c:pt idx="9759" formatCode="General">
                  <c:v>-0.23280162258016901</c:v>
                </c:pt>
                <c:pt idx="9760" formatCode="General">
                  <c:v>-0.23633188822413201</c:v>
                </c:pt>
                <c:pt idx="9761" formatCode="General">
                  <c:v>-0.23982084033210799</c:v>
                </c:pt>
                <c:pt idx="9762" formatCode="General">
                  <c:v>-0.243254193575863</c:v>
                </c:pt>
                <c:pt idx="9763" formatCode="General">
                  <c:v>-0.24661713265589</c:v>
                </c:pt>
                <c:pt idx="9764" formatCode="General">
                  <c:v>-0.24989431673426199</c:v>
                </c:pt>
                <c:pt idx="9765" formatCode="General">
                  <c:v>-0.253070102463823</c:v>
                </c:pt>
                <c:pt idx="9766" formatCode="General">
                  <c:v>-0.25612865877810698</c:v>
                </c:pt>
                <c:pt idx="9767" formatCode="General">
                  <c:v>-0.25905405051494301</c:v>
                </c:pt>
                <c:pt idx="9768" formatCode="General">
                  <c:v>-0.26183032126738298</c:v>
                </c:pt>
                <c:pt idx="9769" formatCode="General">
                  <c:v>-0.26444177542303099</c:v>
                </c:pt>
                <c:pt idx="9770" formatCode="General">
                  <c:v>-0.26687303595423201</c:v>
                </c:pt>
                <c:pt idx="9771" formatCode="General">
                  <c:v>-0.26910911171579799</c:v>
                </c:pt>
                <c:pt idx="9772" formatCode="General">
                  <c:v>-0.27113556448910803</c:v>
                </c:pt>
                <c:pt idx="9773" formatCode="General">
                  <c:v>-0.27293860641346601</c:v>
                </c:pt>
                <c:pt idx="9774" formatCode="General">
                  <c:v>-0.27450522697159002</c:v>
                </c:pt>
                <c:pt idx="9775" formatCode="General">
                  <c:v>-0.27582330275591899</c:v>
                </c:pt>
                <c:pt idx="9776" formatCode="General">
                  <c:v>-0.27688173664374699</c:v>
                </c:pt>
                <c:pt idx="9777" formatCode="General">
                  <c:v>-0.27767051954056499</c:v>
                </c:pt>
                <c:pt idx="9778" formatCode="General">
                  <c:v>-0.27818081668844102</c:v>
                </c:pt>
                <c:pt idx="9779" formatCode="General">
                  <c:v>-0.27840503791203902</c:v>
                </c:pt>
                <c:pt idx="9780" formatCode="General">
                  <c:v>-0.27833688071722401</c:v>
                </c:pt>
                <c:pt idx="9781" formatCode="General">
                  <c:v>-0.277971405842523</c:v>
                </c:pt>
                <c:pt idx="9782" formatCode="General">
                  <c:v>-0.27730510757143501</c:v>
                </c:pt>
                <c:pt idx="9783" formatCode="General">
                  <c:v>-0.27633593789678601</c:v>
                </c:pt>
                <c:pt idx="9784" formatCode="General">
                  <c:v>-0.27506333871175898</c:v>
                </c:pt>
                <c:pt idx="9785" formatCode="General">
                  <c:v>-0.27348824095829799</c:v>
                </c:pt>
                <c:pt idx="9786" formatCode="General">
                  <c:v>-0.27161308504298898</c:v>
                </c:pt>
                <c:pt idx="9787" formatCode="General">
                  <c:v>-0.26944174998024101</c:v>
                </c:pt>
                <c:pt idx="9788" formatCode="General">
                  <c:v>-0.26697959345198302</c:v>
                </c:pt>
                <c:pt idx="9789" formatCode="General">
                  <c:v>-0.26423349224964598</c:v>
                </c:pt>
                <c:pt idx="9790" formatCode="General">
                  <c:v>-0.261211596935576</c:v>
                </c:pt>
                <c:pt idx="9791" formatCode="General">
                  <c:v>-0.25792329020625998</c:v>
                </c:pt>
                <c:pt idx="9792" formatCode="General">
                  <c:v>-0.25437927330184601</c:v>
                </c:pt>
                <c:pt idx="9793" formatCode="General">
                  <c:v>-0.25059142122790901</c:v>
                </c:pt>
                <c:pt idx="9794" formatCode="General">
                  <c:v>-0.24657256670216801</c:v>
                </c:pt>
                <c:pt idx="9795" formatCode="General">
                  <c:v>-0.24233650139382201</c:v>
                </c:pt>
                <c:pt idx="9796" formatCode="General">
                  <c:v>-0.237897831840682</c:v>
                </c:pt>
                <c:pt idx="9797" formatCode="General">
                  <c:v>-0.23327176824519999</c:v>
                </c:pt>
                <c:pt idx="9798" formatCode="General">
                  <c:v>-0.228474041804306</c:v>
                </c:pt>
                <c:pt idx="9799" formatCode="General">
                  <c:v>-0.22352084090553301</c:v>
                </c:pt>
                <c:pt idx="9800" formatCode="General">
                  <c:v>-0.218428637760682</c:v>
                </c:pt>
                <c:pt idx="9801" formatCode="General">
                  <c:v>-0.213213909659627</c:v>
                </c:pt>
                <c:pt idx="9802" formatCode="General">
                  <c:v>-0.20789304304702499</c:v>
                </c:pt>
                <c:pt idx="9803" formatCode="General">
                  <c:v>-0.20248222210485001</c:v>
                </c:pt>
                <c:pt idx="9804" formatCode="General">
                  <c:v>-0.19699727937408701</c:v>
                </c:pt>
                <c:pt idx="9805" formatCode="General">
                  <c:v>-0.19145356221420901</c:v>
                </c:pt>
                <c:pt idx="9806" formatCode="General">
                  <c:v>-0.18586576264438801</c:v>
                </c:pt>
                <c:pt idx="9807" formatCode="General">
                  <c:v>-0.18024772441737699</c:v>
                </c:pt>
                <c:pt idx="9808" formatCode="General">
                  <c:v>-0.17461242620878101</c:v>
                </c:pt>
                <c:pt idx="9809" formatCode="General">
                  <c:v>-0.16897188830932899</c:v>
                </c:pt>
                <c:pt idx="9810" formatCode="General">
                  <c:v>-0.16333701244948701</c:v>
                </c:pt>
                <c:pt idx="9811" formatCode="General">
                  <c:v>-0.15771754566608401</c:v>
                </c:pt>
                <c:pt idx="9812" formatCode="General">
                  <c:v>-0.152122022499043</c:v>
                </c:pt>
                <c:pt idx="9813" formatCode="General">
                  <c:v>-0.146557734474597</c:v>
                </c:pt>
                <c:pt idx="9814" formatCode="General">
                  <c:v>-0.141030710529022</c:v>
                </c:pt>
                <c:pt idx="9815" formatCode="General">
                  <c:v>-0.13554572576962401</c:v>
                </c:pt>
                <c:pt idx="9816" formatCode="General">
                  <c:v>-0.13010632213776099</c:v>
                </c:pt>
                <c:pt idx="9817" formatCode="General">
                  <c:v>-0.12471484994254201</c:v>
                </c:pt>
                <c:pt idx="9818" formatCode="General">
                  <c:v>-0.119372536886271</c:v>
                </c:pt>
                <c:pt idx="9819" formatCode="General">
                  <c:v>-0.114079569314394</c:v>
                </c:pt>
                <c:pt idx="9820" formatCode="General">
                  <c:v>-0.108835194290856</c:v>
                </c:pt>
                <c:pt idx="9821" formatCode="General">
                  <c:v>-0.10363783264238199</c:v>
                </c:pt>
                <c:pt idx="9822" formatCode="General">
                  <c:v>-9.8485211676282894E-2</c:v>
                </c:pt>
                <c:pt idx="9823" formatCode="General">
                  <c:v>-9.3374496413942396E-2</c:v>
                </c:pt>
                <c:pt idx="9824" formatCode="General">
                  <c:v>-8.8302433330772298E-2</c:v>
                </c:pt>
                <c:pt idx="9825" formatCode="General">
                  <c:v>-8.3265519681080202E-2</c:v>
                </c:pt>
                <c:pt idx="9826" formatCode="General">
                  <c:v>-7.8260151481243101E-2</c:v>
                </c:pt>
                <c:pt idx="9827" formatCode="General">
                  <c:v>-7.3282775548197496E-2</c:v>
                </c:pt>
                <c:pt idx="9828" formatCode="General">
                  <c:v>-6.8330040021522098E-2</c:v>
                </c:pt>
                <c:pt idx="9829" formatCode="General">
                  <c:v>-6.3398930271048495E-2</c:v>
                </c:pt>
                <c:pt idx="9830" formatCode="General">
                  <c:v>-5.8486913750537398E-2</c:v>
                </c:pt>
                <c:pt idx="9831" formatCode="General">
                  <c:v>-5.3592061093947603E-2</c:v>
                </c:pt>
                <c:pt idx="9832" formatCode="General">
                  <c:v>-4.8713135246570602E-2</c:v>
                </c:pt>
                <c:pt idx="9833" formatCode="General">
                  <c:v>-4.3849676469104697E-2</c:v>
                </c:pt>
                <c:pt idx="9834" formatCode="General">
                  <c:v>-3.9002063569461398E-2</c:v>
                </c:pt>
                <c:pt idx="9835" formatCode="General">
                  <c:v>-3.4171558724386299E-2</c:v>
                </c:pt>
                <c:pt idx="9836" formatCode="General">
                  <c:v>-2.93603168313663E-2</c:v>
                </c:pt>
                <c:pt idx="9837" formatCode="General">
                  <c:v>-2.45713645236483E-2</c:v>
                </c:pt>
                <c:pt idx="9838" formatCode="General">
                  <c:v>-1.98085719960517E-2</c:v>
                </c:pt>
                <c:pt idx="9839" formatCode="General">
                  <c:v>-1.50765812913198E-2</c:v>
                </c:pt>
                <c:pt idx="9840" formatCode="General">
                  <c:v>-1.03807103273909E-2</c:v>
                </c:pt>
                <c:pt idx="9841" formatCode="General">
                  <c:v>-5.7268605686761403E-3</c:v>
                </c:pt>
                <c:pt idx="9842" formatCode="General">
                  <c:v>-1.1213422439009699E-3</c:v>
                </c:pt>
                <c:pt idx="9843" formatCode="General">
                  <c:v>3.4293491792528399E-3</c:v>
                </c:pt>
                <c:pt idx="9844" formatCode="General">
                  <c:v>7.9185704202485805E-3</c:v>
                </c:pt>
                <c:pt idx="9845" formatCode="General">
                  <c:v>1.23397120333468E-2</c:v>
                </c:pt>
                <c:pt idx="9846" formatCode="General">
                  <c:v>1.66865330448095E-2</c:v>
                </c:pt>
                <c:pt idx="9847" formatCode="General">
                  <c:v>2.0953322498813001E-2</c:v>
                </c:pt>
                <c:pt idx="9848" formatCode="General">
                  <c:v>2.5135079248302699E-2</c:v>
                </c:pt>
                <c:pt idx="9849" formatCode="General">
                  <c:v>2.9227729088491101E-2</c:v>
                </c:pt>
                <c:pt idx="9850" formatCode="General">
                  <c:v>3.3228316363561099E-2</c:v>
                </c:pt>
                <c:pt idx="9851" formatCode="General">
                  <c:v>3.7135170619407298E-2</c:v>
                </c:pt>
                <c:pt idx="9852" formatCode="General">
                  <c:v>4.0948149022850197E-2</c:v>
                </c:pt>
                <c:pt idx="9853" formatCode="General">
                  <c:v>4.4668788847975198E-2</c:v>
                </c:pt>
                <c:pt idx="9854" formatCode="General">
                  <c:v>4.8300356363284697E-2</c:v>
                </c:pt>
                <c:pt idx="9855" formatCode="General">
                  <c:v>5.1847958124148497E-2</c:v>
                </c:pt>
                <c:pt idx="9856" formatCode="General">
                  <c:v>5.5318569368191899E-2</c:v>
                </c:pt>
                <c:pt idx="9857" formatCode="General">
                  <c:v>5.8721073707025097E-2</c:v>
                </c:pt>
                <c:pt idx="9858" formatCode="General">
                  <c:v>6.2066274585880897E-2</c:v>
                </c:pt>
                <c:pt idx="9859" formatCode="General">
                  <c:v>6.5366865284150297E-2</c:v>
                </c:pt>
                <c:pt idx="9860" formatCode="General">
                  <c:v>6.8637303225992402E-2</c:v>
                </c:pt>
                <c:pt idx="9861" formatCode="General">
                  <c:v>7.1893597573213397E-2</c:v>
                </c:pt>
                <c:pt idx="9862" formatCode="General">
                  <c:v>7.5153191610420098E-2</c:v>
                </c:pt>
                <c:pt idx="9863" formatCode="General">
                  <c:v>7.8434827516745201E-2</c:v>
                </c:pt>
                <c:pt idx="9864" formatCode="General">
                  <c:v>8.1758171993167095E-2</c:v>
                </c:pt>
                <c:pt idx="9865" formatCode="General">
                  <c:v>8.5143491956817294E-2</c:v>
                </c:pt>
                <c:pt idx="9866" formatCode="General">
                  <c:v>8.8611549767709796E-2</c:v>
                </c:pt>
                <c:pt idx="9867" formatCode="General">
                  <c:v>9.2183092550833595E-2</c:v>
                </c:pt>
                <c:pt idx="9868" formatCode="General">
                  <c:v>9.5878537011825707E-2</c:v>
                </c:pt>
                <c:pt idx="9869" formatCode="General">
                  <c:v>9.9717646894958004E-2</c:v>
                </c:pt>
                <c:pt idx="9870" formatCode="General">
                  <c:v>0.103719027043467</c:v>
                </c:pt>
                <c:pt idx="9871" formatCode="General">
                  <c:v>0.107899920056212</c:v>
                </c:pt>
                <c:pt idx="9872" formatCode="General">
                  <c:v>0.11227579332482</c:v>
                </c:pt>
                <c:pt idx="9873" formatCode="General">
                  <c:v>0.116859903643336</c:v>
                </c:pt>
                <c:pt idx="9874" formatCode="General">
                  <c:v>0.12166303300242</c:v>
                </c:pt>
                <c:pt idx="9875" formatCode="General">
                  <c:v>0.12669319144583899</c:v>
                </c:pt>
                <c:pt idx="9876" formatCode="General">
                  <c:v>0.13195532138350999</c:v>
                </c:pt>
                <c:pt idx="9877" formatCode="General">
                  <c:v>0.137451069288374</c:v>
                </c:pt>
                <c:pt idx="9878" formatCode="General">
                  <c:v>0.14317858718078499</c:v>
                </c:pt>
                <c:pt idx="9879" formatCode="General">
                  <c:v>0.14913250513842199</c:v>
                </c:pt>
                <c:pt idx="9880" formatCode="General">
                  <c:v>0.15530376715802099</c:v>
                </c:pt>
                <c:pt idx="9881" formatCode="General">
                  <c:v>0.16167961689950899</c:v>
                </c:pt>
                <c:pt idx="9882" formatCode="General">
                  <c:v>0.16824361480861499</c:v>
                </c:pt>
                <c:pt idx="9883" formatCode="General">
                  <c:v>0.174975760944553</c:v>
                </c:pt>
                <c:pt idx="9884" formatCode="General">
                  <c:v>0.18185267967623001</c:v>
                </c:pt>
                <c:pt idx="9885" formatCode="General">
                  <c:v>0.188847783502049</c:v>
                </c:pt>
                <c:pt idx="9886" formatCode="General">
                  <c:v>0.19593153230622601</c:v>
                </c:pt>
                <c:pt idx="9887" formatCode="General">
                  <c:v>0.203071785988482</c:v>
                </c:pt>
                <c:pt idx="9888" formatCode="General">
                  <c:v>0.21023427360664901</c:v>
                </c:pt>
                <c:pt idx="9889" formatCode="General">
                  <c:v>0.21738280059937901</c:v>
                </c:pt>
                <c:pt idx="9890" formatCode="General">
                  <c:v>0.22447976653415899</c:v>
                </c:pt>
                <c:pt idx="9891" formatCode="General">
                  <c:v>0.23148675398662699</c:v>
                </c:pt>
                <c:pt idx="9892" formatCode="General">
                  <c:v>0.238364962775442</c:v>
                </c:pt>
                <c:pt idx="9893" formatCode="General">
                  <c:v>0.245075603055534</c:v>
                </c:pt>
                <c:pt idx="9894" formatCode="General">
                  <c:v>0.25158052136394599</c:v>
                </c:pt>
                <c:pt idx="9895" formatCode="General">
                  <c:v>0.25784278451457998</c:v>
                </c:pt>
                <c:pt idx="9896" formatCode="General">
                  <c:v>0.26382704127793899</c:v>
                </c:pt>
                <c:pt idx="9897" formatCode="General">
                  <c:v>0.26950002319490501</c:v>
                </c:pt>
                <c:pt idx="9898" formatCode="General">
                  <c:v>0.27483101697392498</c:v>
                </c:pt>
                <c:pt idx="9899" formatCode="General">
                  <c:v>0.27979228023323899</c:v>
                </c:pt>
                <c:pt idx="9900" formatCode="General">
                  <c:v>0.284359393242892</c:v>
                </c:pt>
                <c:pt idx="9901" formatCode="General">
                  <c:v>0.28851158431641</c:v>
                </c:pt>
                <c:pt idx="9902" formatCode="General">
                  <c:v>0.29223191102193502</c:v>
                </c:pt>
                <c:pt idx="9903" formatCode="General">
                  <c:v>0.29550753027684701</c:v>
                </c:pt>
                <c:pt idx="9904" formatCode="General">
                  <c:v>0.29832987841633102</c:v>
                </c:pt>
                <c:pt idx="9905" formatCode="General">
                  <c:v>0.30069462073462599</c:v>
                </c:pt>
                <c:pt idx="9906" formatCode="General">
                  <c:v>0.30260170444262102</c:v>
                </c:pt>
                <c:pt idx="9907" formatCode="General">
                  <c:v>0.30405524547541002</c:v>
                </c:pt>
                <c:pt idx="9908" formatCode="General">
                  <c:v>0.30506339488182099</c:v>
                </c:pt>
                <c:pt idx="9909" formatCode="General">
                  <c:v>0.30563820170998401</c:v>
                </c:pt>
                <c:pt idx="9910" formatCode="General">
                  <c:v>0.30579526048771299</c:v>
                </c:pt>
                <c:pt idx="9911" formatCode="General">
                  <c:v>0.3055533737492</c:v>
                </c:pt>
                <c:pt idx="9912" formatCode="General">
                  <c:v>0.30493430229447599</c:v>
                </c:pt>
                <c:pt idx="9913" formatCode="General">
                  <c:v>0.30396228815513998</c:v>
                </c:pt>
                <c:pt idx="9914" formatCode="General">
                  <c:v>0.30266355650445498</c:v>
                </c:pt>
                <c:pt idx="9915" formatCode="General">
                  <c:v>0.30106589239875498</c:v>
                </c:pt>
                <c:pt idx="9916" formatCode="General">
                  <c:v>0.29919813967321601</c:v>
                </c:pt>
                <c:pt idx="9917" formatCode="General">
                  <c:v>0.29708971979347698</c:v>
                </c:pt>
                <c:pt idx="9918" formatCode="General">
                  <c:v>0.29477004630196701</c:v>
                </c:pt>
                <c:pt idx="9919" formatCode="General">
                  <c:v>0.29226815771577702</c:v>
                </c:pt>
                <c:pt idx="9920" formatCode="General">
                  <c:v>0.28961231123224801</c:v>
                </c:pt>
                <c:pt idx="9921" formatCode="General">
                  <c:v>0.28682935415967398</c:v>
                </c:pt>
                <c:pt idx="9922" formatCode="General">
                  <c:v>0.28394428612524802</c:v>
                </c:pt>
                <c:pt idx="9923" formatCode="General">
                  <c:v>0.28098009023465098</c:v>
                </c:pt>
                <c:pt idx="9924" formatCode="General">
                  <c:v>0.27795738298470501</c:v>
                </c:pt>
                <c:pt idx="9925" formatCode="General">
                  <c:v>0.274894017031729</c:v>
                </c:pt>
                <c:pt idx="9926" formatCode="General">
                  <c:v>0.27180498871971798</c:v>
                </c:pt>
                <c:pt idx="9927" formatCode="General">
                  <c:v>0.26870230077524598</c:v>
                </c:pt>
                <c:pt idx="9928" formatCode="General">
                  <c:v>0.26559485137701</c:v>
                </c:pt>
                <c:pt idx="9929" formatCode="General">
                  <c:v>0.26248843796903598</c:v>
                </c:pt>
                <c:pt idx="9930" formatCode="General">
                  <c:v>0.259385809817608</c:v>
                </c:pt>
                <c:pt idx="9931" formatCode="General">
                  <c:v>0.25628677981478498</c:v>
                </c:pt>
                <c:pt idx="9932" formatCode="General">
                  <c:v>0.25318839957073402</c:v>
                </c:pt>
                <c:pt idx="9933" formatCode="General">
                  <c:v>0.25008516314172702</c:v>
                </c:pt>
                <c:pt idx="9934" formatCode="General">
                  <c:v>0.24696932646512201</c:v>
                </c:pt>
                <c:pt idx="9935" formatCode="General">
                  <c:v>0.24383125334397501</c:v>
                </c:pt>
                <c:pt idx="9936" formatCode="General">
                  <c:v>0.240659655908398</c:v>
                </c:pt>
                <c:pt idx="9937" formatCode="General">
                  <c:v>0.23744207713256199</c:v>
                </c:pt>
                <c:pt idx="9938" formatCode="General">
                  <c:v>0.23416523902007799</c:v>
                </c:pt>
                <c:pt idx="9939" formatCode="General">
                  <c:v>0.23081545906690801</c:v>
                </c:pt>
                <c:pt idx="9940" formatCode="General">
                  <c:v>0.22737910319794999</c:v>
                </c:pt>
                <c:pt idx="9941" formatCode="General">
                  <c:v>0.22384293802739799</c:v>
                </c:pt>
                <c:pt idx="9942" formatCode="General">
                  <c:v>0.22019454134105401</c:v>
                </c:pt>
                <c:pt idx="9943" formatCode="General">
                  <c:v>0.216422659214494</c:v>
                </c:pt>
                <c:pt idx="9944" formatCode="General">
                  <c:v>0.21251755458682101</c:v>
                </c:pt>
                <c:pt idx="9945" formatCode="General">
                  <c:v>0.20847129734956599</c:v>
                </c:pt>
                <c:pt idx="9946" formatCode="General">
                  <c:v>0.204278129418899</c:v>
                </c:pt>
                <c:pt idx="9947" formatCode="General">
                  <c:v>0.19993449411020001</c:v>
                </c:pt>
                <c:pt idx="9948" formatCode="General">
                  <c:v>0.19543924088709599</c:v>
                </c:pt>
                <c:pt idx="9949" formatCode="General">
                  <c:v>0.190793783922968</c:v>
                </c:pt>
                <c:pt idx="9950" formatCode="General">
                  <c:v>0.18600207728458401</c:v>
                </c:pt>
                <c:pt idx="9951" formatCode="General">
                  <c:v>0.181070673058636</c:v>
                </c:pt>
                <c:pt idx="9952" formatCode="General">
                  <c:v>0.17600856664328199</c:v>
                </c:pt>
                <c:pt idx="9953" formatCode="General">
                  <c:v>0.17082708460741899</c:v>
                </c:pt>
                <c:pt idx="9954" formatCode="General">
                  <c:v>0.16553973871102101</c:v>
                </c:pt>
                <c:pt idx="9955" formatCode="General">
                  <c:v>0.16016198471114099</c:v>
                </c:pt>
                <c:pt idx="9956" formatCode="General">
                  <c:v>0.15471095052360001</c:v>
                </c:pt>
                <c:pt idx="9957" formatCode="General">
                  <c:v>0.14920513895986301</c:v>
                </c:pt>
                <c:pt idx="9958" formatCode="General">
                  <c:v>0.14366402712335599</c:v>
                </c:pt>
                <c:pt idx="9959" formatCode="General">
                  <c:v>0.138107822768266</c:v>
                </c:pt>
                <c:pt idx="9960" formatCode="General">
                  <c:v>0.13255707994938601</c:v>
                </c:pt>
                <c:pt idx="9961" formatCode="General">
                  <c:v>0.127032212182042</c:v>
                </c:pt>
                <c:pt idx="9962" formatCode="General">
                  <c:v>0.121553205986858</c:v>
                </c:pt>
                <c:pt idx="9963" formatCode="General">
                  <c:v>0.11613928040261701</c:v>
                </c:pt>
                <c:pt idx="9964" formatCode="General">
                  <c:v>0.11080852130944099</c:v>
                </c:pt>
                <c:pt idx="9965" formatCode="General">
                  <c:v>0.105577458842825</c:v>
                </c:pt>
                <c:pt idx="9966" formatCode="General">
                  <c:v>0.100460819768213</c:v>
                </c:pt>
                <c:pt idx="9967" formatCode="General">
                  <c:v>9.5471360699731E-2</c:v>
                </c:pt>
                <c:pt idx="9968" formatCode="General">
                  <c:v>9.0619652502598902E-2</c:v>
                </c:pt>
                <c:pt idx="9969" formatCode="General">
                  <c:v>8.5913861999511204E-2</c:v>
                </c:pt>
                <c:pt idx="9970" formatCode="General">
                  <c:v>8.1359596424126004E-2</c:v>
                </c:pt>
                <c:pt idx="9971" formatCode="General">
                  <c:v>7.6959829505192506E-2</c:v>
                </c:pt>
                <c:pt idx="9972" formatCode="General">
                  <c:v>7.2714999726338006E-2</c:v>
                </c:pt>
                <c:pt idx="9973" formatCode="General">
                  <c:v>6.8623007823484197E-2</c:v>
                </c:pt>
                <c:pt idx="9974" formatCode="General">
                  <c:v>6.4679244874008807E-2</c:v>
                </c:pt>
                <c:pt idx="9975" formatCode="General">
                  <c:v>6.0876733884739097E-2</c:v>
                </c:pt>
                <c:pt idx="9976" formatCode="General">
                  <c:v>5.7206367759640601E-2</c:v>
                </c:pt>
                <c:pt idx="9977" formatCode="General">
                  <c:v>5.3657128033329803E-2</c:v>
                </c:pt>
                <c:pt idx="9978" formatCode="General">
                  <c:v>5.0216312771603003E-2</c:v>
                </c:pt>
                <c:pt idx="9979" formatCode="General">
                  <c:v>4.6869829018786502E-2</c:v>
                </c:pt>
                <c:pt idx="9980" formatCode="General">
                  <c:v>4.3602440692523503E-2</c:v>
                </c:pt>
                <c:pt idx="9981" formatCode="General">
                  <c:v>4.03981739757227E-2</c:v>
                </c:pt>
                <c:pt idx="9982" formatCode="General">
                  <c:v>3.7240656274549103E-2</c:v>
                </c:pt>
                <c:pt idx="9983" formatCode="General">
                  <c:v>3.4113365547332797E-2</c:v>
                </c:pt>
                <c:pt idx="9984" formatCode="General">
                  <c:v>3.0999959706889901E-2</c:v>
                </c:pt>
                <c:pt idx="9985" formatCode="General">
                  <c:v>2.7884685511124298E-2</c:v>
                </c:pt>
                <c:pt idx="9986" formatCode="General">
                  <c:v>2.4752628590749701E-2</c:v>
                </c:pt>
                <c:pt idx="9987" formatCode="General">
                  <c:v>2.1589909373446198E-2</c:v>
                </c:pt>
                <c:pt idx="9988" formatCode="General">
                  <c:v>1.83840391406392E-2</c:v>
                </c:pt>
                <c:pt idx="9989" formatCode="General">
                  <c:v>1.51240702802539E-2</c:v>
                </c:pt>
                <c:pt idx="9990" formatCode="General">
                  <c:v>1.18007295604399E-2</c:v>
                </c:pt>
                <c:pt idx="9991" formatCode="General">
                  <c:v>8.4066504862701091E-3</c:v>
                </c:pt>
                <c:pt idx="9992" formatCode="General">
                  <c:v>4.9362950751300101E-3</c:v>
                </c:pt>
                <c:pt idx="9993" formatCode="General">
                  <c:v>1.3861260727403E-3</c:v>
                </c:pt>
                <c:pt idx="9994" formatCode="General">
                  <c:v>-2.2453674168505201E-3</c:v>
                </c:pt>
                <c:pt idx="9995" formatCode="General">
                  <c:v>-5.95791245287953E-3</c:v>
                </c:pt>
                <c:pt idx="9996" formatCode="General">
                  <c:v>-9.7493192075935702E-3</c:v>
                </c:pt>
                <c:pt idx="9997" formatCode="General">
                  <c:v>-1.36156804277002E-2</c:v>
                </c:pt>
                <c:pt idx="9998" formatCode="General">
                  <c:v>-1.7551629983531901E-2</c:v>
                </c:pt>
                <c:pt idx="9999" formatCode="General">
                  <c:v>-2.1550392126357201E-2</c:v>
                </c:pt>
                <c:pt idx="10000" formatCode="General">
                  <c:v>-2.5603994121365398E-2</c:v>
                </c:pt>
                <c:pt idx="10001" formatCode="General">
                  <c:v>-2.9703502012747199E-2</c:v>
                </c:pt>
                <c:pt idx="10002" formatCode="General">
                  <c:v>-3.3839261372925297E-2</c:v>
                </c:pt>
                <c:pt idx="10003" formatCode="General">
                  <c:v>-3.8001173168558097E-2</c:v>
                </c:pt>
                <c:pt idx="10004" formatCode="General">
                  <c:v>-4.2178856304725898E-2</c:v>
                </c:pt>
                <c:pt idx="10005" formatCode="General">
                  <c:v>-4.63619439206207E-2</c:v>
                </c:pt>
                <c:pt idx="10006" formatCode="General">
                  <c:v>-5.0540354496855698E-2</c:v>
                </c:pt>
                <c:pt idx="10007" formatCode="General">
                  <c:v>-5.4704305207577103E-2</c:v>
                </c:pt>
                <c:pt idx="10008" formatCode="General">
                  <c:v>-5.8844555695049101E-2</c:v>
                </c:pt>
                <c:pt idx="10009" formatCode="General">
                  <c:v>-6.2952643634647101E-2</c:v>
                </c:pt>
                <c:pt idx="10010" formatCode="General">
                  <c:v>-6.7021012761580401E-2</c:v>
                </c:pt>
                <c:pt idx="10011" formatCode="General">
                  <c:v>-7.1043032099138204E-2</c:v>
                </c:pt>
                <c:pt idx="10012" formatCode="General">
                  <c:v>-7.5013025260393204E-2</c:v>
                </c:pt>
                <c:pt idx="10013" formatCode="General">
                  <c:v>-7.8926327089444095E-2</c:v>
                </c:pt>
                <c:pt idx="10014" formatCode="General">
                  <c:v>-8.2779298734030504E-2</c:v>
                </c:pt>
                <c:pt idx="10015" formatCode="General">
                  <c:v>-8.6569206402037496E-2</c:v>
                </c:pt>
                <c:pt idx="10016" formatCode="General">
                  <c:v>-9.0294227285762599E-2</c:v>
                </c:pt>
                <c:pt idx="10017" formatCode="General">
                  <c:v>-9.3953377038877503E-2</c:v>
                </c:pt>
                <c:pt idx="10018" formatCode="General">
                  <c:v>-9.7546203950300003E-2</c:v>
                </c:pt>
                <c:pt idx="10019" formatCode="General">
                  <c:v>-0.101072828893043</c:v>
                </c:pt>
                <c:pt idx="10020" formatCode="General">
                  <c:v>-0.10453368847509199</c:v>
                </c:pt>
                <c:pt idx="10021" formatCode="General">
                  <c:v>-0.107929357980681</c:v>
                </c:pt>
                <c:pt idx="10022" formatCode="General">
                  <c:v>-0.11126049261986801</c:v>
                </c:pt>
                <c:pt idx="10023" formatCode="General">
                  <c:v>-0.11452746211458099</c:v>
                </c:pt>
                <c:pt idx="10024" formatCode="General">
                  <c:v>-0.117730310718374</c:v>
                </c:pt>
                <c:pt idx="10025" formatCode="General">
                  <c:v>-0.120868651451656</c:v>
                </c:pt>
                <c:pt idx="10026" formatCode="General">
                  <c:v>-0.12394140668959699</c:v>
                </c:pt>
                <c:pt idx="10027" formatCode="General">
                  <c:v>-0.12694673466519099</c:v>
                </c:pt>
                <c:pt idx="10028" formatCode="General">
                  <c:v>-0.12988199539104101</c:v>
                </c:pt>
                <c:pt idx="10029" formatCode="General">
                  <c:v>-0.13274359126070201</c:v>
                </c:pt>
                <c:pt idx="10030" formatCode="General">
                  <c:v>-0.135527045358287</c:v>
                </c:pt>
                <c:pt idx="10031" formatCode="General">
                  <c:v>-0.13822702031255599</c:v>
                </c:pt>
                <c:pt idx="10032" formatCode="General">
                  <c:v>-0.14083729546975801</c:v>
                </c:pt>
                <c:pt idx="10033" formatCode="General">
                  <c:v>-0.14335087889401399</c:v>
                </c:pt>
                <c:pt idx="10034" formatCode="General">
                  <c:v>-0.14576010257522901</c:v>
                </c:pt>
                <c:pt idx="10035" formatCode="General">
                  <c:v>-0.14805684403990699</c:v>
                </c:pt>
                <c:pt idx="10036" formatCode="General">
                  <c:v>-0.15023269993357999</c:v>
                </c:pt>
                <c:pt idx="10037" formatCode="General">
                  <c:v>-0.15227906109376199</c:v>
                </c:pt>
                <c:pt idx="10038" formatCode="General">
                  <c:v>-0.154187460208913</c:v>
                </c:pt>
                <c:pt idx="10039" formatCode="General">
                  <c:v>-0.15594987735563101</c:v>
                </c:pt>
                <c:pt idx="10040" formatCode="General">
                  <c:v>-0.15755884938136899</c:v>
                </c:pt>
                <c:pt idx="10041" formatCode="General">
                  <c:v>-0.15900772398359</c:v>
                </c:pt>
                <c:pt idx="10042" formatCode="General">
                  <c:v>-0.16029101238219901</c:v>
                </c:pt>
                <c:pt idx="10043" formatCode="General">
                  <c:v>-0.161404606066608</c:v>
                </c:pt>
                <c:pt idx="10044" formatCode="General">
                  <c:v>-0.16234594718655401</c:v>
                </c:pt>
                <c:pt idx="10045" formatCode="General">
                  <c:v>-0.16311432023471001</c:v>
                </c:pt>
                <c:pt idx="10046" formatCode="General">
                  <c:v>-0.16371095199629199</c:v>
                </c:pt>
                <c:pt idx="10047" formatCode="General">
                  <c:v>-0.16413916523882299</c:v>
                </c:pt>
                <c:pt idx="10048" formatCode="General">
                  <c:v>-0.16440450549159999</c:v>
                </c:pt>
                <c:pt idx="10049" formatCode="General">
                  <c:v>-0.16451477740197101</c:v>
                </c:pt>
                <c:pt idx="10050" formatCode="General">
                  <c:v>-0.16448006079057401</c:v>
                </c:pt>
                <c:pt idx="10051" formatCode="General">
                  <c:v>-0.164312671307068</c:v>
                </c:pt>
                <c:pt idx="10052" formatCode="General">
                  <c:v>-0.16402706797720901</c:v>
                </c:pt>
                <c:pt idx="10053" formatCode="General">
                  <c:v>-0.163639727647022</c:v>
                </c:pt>
                <c:pt idx="10054" formatCode="General">
                  <c:v>-0.163168910035595</c:v>
                </c:pt>
                <c:pt idx="10055" formatCode="General">
                  <c:v>-0.162634402818921</c:v>
                </c:pt>
                <c:pt idx="10056" formatCode="General">
                  <c:v>-0.16205736018326999</c:v>
                </c:pt>
                <c:pt idx="10057" formatCode="General">
                  <c:v>-0.16145994482527501</c:v>
                </c:pt>
                <c:pt idx="10058" formatCode="General">
                  <c:v>-0.160864881239248</c:v>
                </c:pt>
                <c:pt idx="10059" formatCode="General">
                  <c:v>-0.16029513219261701</c:v>
                </c:pt>
                <c:pt idx="10060" formatCode="General">
                  <c:v>-0.15977354408151501</c:v>
                </c:pt>
                <c:pt idx="10061" formatCode="General">
                  <c:v>-0.15932235561020799</c:v>
                </c:pt>
                <c:pt idx="10062" formatCode="General">
                  <c:v>-0.15896283911763401</c:v>
                </c:pt>
                <c:pt idx="10063" formatCode="General">
                  <c:v>-0.15871488099154199</c:v>
                </c:pt>
                <c:pt idx="10064" formatCode="General">
                  <c:v>-0.158596455701183</c:v>
                </c:pt>
                <c:pt idx="10065" formatCode="General">
                  <c:v>-0.15862343155595199</c:v>
                </c:pt>
                <c:pt idx="10066" formatCode="General">
                  <c:v>-0.15880924047588399</c:v>
                </c:pt>
                <c:pt idx="10067" formatCode="General">
                  <c:v>-0.15916442559493499</c:v>
                </c:pt>
                <c:pt idx="10068" formatCode="General">
                  <c:v>-0.15969636995002301</c:v>
                </c:pt>
                <c:pt idx="10069" formatCode="General">
                  <c:v>-0.16040912674640201</c:v>
                </c:pt>
                <c:pt idx="10070" formatCode="General">
                  <c:v>-0.16130332950089399</c:v>
                </c:pt>
                <c:pt idx="10071" formatCode="General">
                  <c:v>-0.162376066117533</c:v>
                </c:pt>
                <c:pt idx="10072" formatCode="General">
                  <c:v>-0.16362081443672699</c:v>
                </c:pt>
                <c:pt idx="10073" formatCode="General">
                  <c:v>-0.16502744969982</c:v>
                </c:pt>
                <c:pt idx="10074" formatCode="General">
                  <c:v>-0.166582322521968</c:v>
                </c:pt>
                <c:pt idx="10075" formatCode="General">
                  <c:v>-0.168268462465515</c:v>
                </c:pt>
                <c:pt idx="10076" formatCode="General">
                  <c:v>-0.170065887561095</c:v>
                </c:pt>
                <c:pt idx="10077" formatCode="General">
                  <c:v>-0.17195184386294499</c:v>
                </c:pt>
                <c:pt idx="10078" formatCode="General">
                  <c:v>-0.17390110731037101</c:v>
                </c:pt>
                <c:pt idx="10079" formatCode="General">
                  <c:v>-0.17588632070059501</c:v>
                </c:pt>
                <c:pt idx="10080" formatCode="General">
                  <c:v>-0.17787850490384699</c:v>
                </c:pt>
                <c:pt idx="10081" formatCode="General">
                  <c:v>-0.179847579088704</c:v>
                </c:pt>
                <c:pt idx="10082" formatCode="General">
                  <c:v>-0.18176279599185499</c:v>
                </c:pt>
                <c:pt idx="10083" formatCode="General">
                  <c:v>-0.18359324860923401</c:v>
                </c:pt>
                <c:pt idx="10084" formatCode="General">
                  <c:v>-0.185308341362215</c:v>
                </c:pt>
                <c:pt idx="10085" formatCode="General">
                  <c:v>-0.18687832915771399</c:v>
                </c:pt>
                <c:pt idx="10086" formatCode="General">
                  <c:v>-0.18827490220993101</c:v>
                </c:pt>
                <c:pt idx="10087" formatCode="General">
                  <c:v>-0.18947158819624399</c:v>
                </c:pt>
                <c:pt idx="10088" formatCode="General">
                  <c:v>-0.19044412548586101</c:v>
                </c:pt>
                <c:pt idx="10089" formatCode="General">
                  <c:v>-0.19117102104223299</c:v>
                </c:pt>
                <c:pt idx="10090" formatCode="General">
                  <c:v>-0.19163376952483499</c:v>
                </c:pt>
                <c:pt idx="10091" formatCode="General">
                  <c:v>-0.191817216291921</c:v>
                </c:pt>
                <c:pt idx="10092" formatCode="General">
                  <c:v>-0.19170975865263401</c:v>
                </c:pt>
                <c:pt idx="10093" formatCode="General">
                  <c:v>-0.19130347162971201</c:v>
                </c:pt>
                <c:pt idx="10094" formatCode="General">
                  <c:v>-0.19059432496600401</c:v>
                </c:pt>
                <c:pt idx="10095" formatCode="General">
                  <c:v>-0.189582119232238</c:v>
                </c:pt>
                <c:pt idx="10096" formatCode="General">
                  <c:v>-0.188270462505681</c:v>
                </c:pt>
                <c:pt idx="10097" formatCode="General">
                  <c:v>-0.186666642156253</c:v>
                </c:pt>
                <c:pt idx="10098" formatCode="General">
                  <c:v>-0.18478143921315299</c:v>
                </c:pt>
                <c:pt idx="10099" formatCode="General">
                  <c:v>-0.182628894646957</c:v>
                </c:pt>
                <c:pt idx="10100" formatCode="General">
                  <c:v>-0.18022599385368501</c:v>
                </c:pt>
                <c:pt idx="10101" formatCode="General">
                  <c:v>-0.17759230019292599</c:v>
                </c:pt>
                <c:pt idx="10102" formatCode="General">
                  <c:v>-0.17474955004227899</c:v>
                </c:pt>
                <c:pt idx="10103" formatCode="General">
                  <c:v>-0.171721225240447</c:v>
                </c:pt>
                <c:pt idx="10104" formatCode="General">
                  <c:v>-0.16853207831019801</c:v>
                </c:pt>
                <c:pt idx="10105" formatCode="General">
                  <c:v>-0.165207638446669</c:v>
                </c:pt>
                <c:pt idx="10106" formatCode="General">
                  <c:v>-0.16177373860945399</c:v>
                </c:pt>
                <c:pt idx="10107" formatCode="General">
                  <c:v>-0.15825601311028201</c:v>
                </c:pt>
                <c:pt idx="10108" formatCode="General">
                  <c:v>-0.15467943134106901</c:v>
                </c:pt>
                <c:pt idx="10109" formatCode="General">
                  <c:v>-0.151067858292287</c:v>
                </c:pt>
                <c:pt idx="10110" formatCode="General">
                  <c:v>-0.14744361057431701</c:v>
                </c:pt>
                <c:pt idx="10111" formatCode="General">
                  <c:v>-0.14382707776532</c:v>
                </c:pt>
                <c:pt idx="10112" formatCode="General">
                  <c:v>-0.14023635125006301</c:v>
                </c:pt>
                <c:pt idx="10113" formatCode="General">
                  <c:v>-0.136687067939914</c:v>
                </c:pt>
                <c:pt idx="10114" formatCode="General">
                  <c:v>-0.13319220260096201</c:v>
                </c:pt>
                <c:pt idx="10115" formatCode="General">
                  <c:v>-0.12976181363971501</c:v>
                </c:pt>
                <c:pt idx="10116" formatCode="General">
                  <c:v>-0.12640293831176999</c:v>
                </c:pt>
                <c:pt idx="10117" formatCode="General">
                  <c:v>-0.123119682120349</c:v>
                </c:pt>
                <c:pt idx="10118" formatCode="General">
                  <c:v>-0.119913229542833</c:v>
                </c:pt>
                <c:pt idx="10119" formatCode="General">
                  <c:v>-0.116781910211657</c:v>
                </c:pt>
                <c:pt idx="10120" formatCode="General">
                  <c:v>-0.113721494499325</c:v>
                </c:pt>
                <c:pt idx="10121" formatCode="General">
                  <c:v>-0.110725379663139</c:v>
                </c:pt>
                <c:pt idx="10122" formatCode="General">
                  <c:v>-0.107784848927107</c:v>
                </c:pt>
                <c:pt idx="10123" formatCode="General">
                  <c:v>-0.104889366022827</c:v>
                </c:pt>
                <c:pt idx="10124" formatCode="General">
                  <c:v>-0.102027000075376</c:v>
                </c:pt>
                <c:pt idx="10125" formatCode="General">
                  <c:v>-9.9184861888022599E-2</c:v>
                </c:pt>
                <c:pt idx="10126" formatCode="General">
                  <c:v>-9.6349515894401494E-2</c:v>
                </c:pt>
                <c:pt idx="10127" formatCode="General">
                  <c:v>-9.3507308587360297E-2</c:v>
                </c:pt>
                <c:pt idx="10128" formatCode="General">
                  <c:v>-9.0644773930742606E-2</c:v>
                </c:pt>
                <c:pt idx="10129" formatCode="General">
                  <c:v>-8.7749118124382505E-2</c:v>
                </c:pt>
                <c:pt idx="10130" formatCode="General">
                  <c:v>-8.4808604001692295E-2</c:v>
                </c:pt>
                <c:pt idx="10131" formatCode="General">
                  <c:v>-8.1812911661350796E-2</c:v>
                </c:pt>
                <c:pt idx="10132" formatCode="General">
                  <c:v>-7.8753379747757493E-2</c:v>
                </c:pt>
                <c:pt idx="10133" formatCode="General">
                  <c:v>-7.5623287263562405E-2</c:v>
                </c:pt>
                <c:pt idx="10134" formatCode="General">
                  <c:v>-7.2418169982995606E-2</c:v>
                </c:pt>
                <c:pt idx="10135" formatCode="General">
                  <c:v>-6.9135844775450997E-2</c:v>
                </c:pt>
                <c:pt idx="10136" formatCode="General">
                  <c:v>-6.5776511373587296E-2</c:v>
                </c:pt>
                <c:pt idx="10137" formatCode="General">
                  <c:v>-6.2342902418403498E-2</c:v>
                </c:pt>
                <c:pt idx="10138" formatCode="General">
                  <c:v>-5.8840147916002603E-2</c:v>
                </c:pt>
                <c:pt idx="10139" formatCode="General">
                  <c:v>-5.5275663580357903E-2</c:v>
                </c:pt>
                <c:pt idx="10140" formatCode="General">
                  <c:v>-5.16589952231764E-2</c:v>
                </c:pt>
                <c:pt idx="10141" formatCode="General">
                  <c:v>-4.8001569389738097E-2</c:v>
                </c:pt>
                <c:pt idx="10142" formatCode="General">
                  <c:v>-4.4316510696857998E-2</c:v>
                </c:pt>
                <c:pt idx="10143" formatCode="General">
                  <c:v>-4.0618268775069903E-2</c:v>
                </c:pt>
                <c:pt idx="10144" formatCode="General">
                  <c:v>-3.69221620681865E-2</c:v>
                </c:pt>
                <c:pt idx="10145" formatCode="General">
                  <c:v>-3.3244034737703501E-2</c:v>
                </c:pt>
                <c:pt idx="10146" formatCode="General">
                  <c:v>-2.95998785163753E-2</c:v>
                </c:pt>
                <c:pt idx="10147" formatCode="General">
                  <c:v>-2.6005365304869198E-2</c:v>
                </c:pt>
                <c:pt idx="10148" formatCode="General">
                  <c:v>-2.2475449547000599E-2</c:v>
                </c:pt>
                <c:pt idx="10149" formatCode="General">
                  <c:v>-1.9023864303627701E-2</c:v>
                </c:pt>
                <c:pt idx="10150" formatCode="General">
                  <c:v>-1.5662762919298301E-2</c:v>
                </c:pt>
                <c:pt idx="10151" formatCode="General">
                  <c:v>-1.2402328950423499E-2</c:v>
                </c:pt>
                <c:pt idx="10152" formatCode="General">
                  <c:v>-9.2503942468885898E-3</c:v>
                </c:pt>
                <c:pt idx="10153" formatCode="General">
                  <c:v>-6.2122322383696598E-3</c:v>
                </c:pt>
                <c:pt idx="10154" formatCode="General">
                  <c:v>-3.2901758750946801E-3</c:v>
                </c:pt>
                <c:pt idx="10155" formatCode="General">
                  <c:v>-4.8357021019934898E-4</c:v>
                </c:pt>
                <c:pt idx="10156" formatCode="General">
                  <c:v>2.2113442899762701E-3</c:v>
                </c:pt>
                <c:pt idx="10157" formatCode="General">
                  <c:v>4.8016351087177504E-3</c:v>
                </c:pt>
                <c:pt idx="10158" formatCode="General">
                  <c:v>7.2974374995708E-3</c:v>
                </c:pt>
                <c:pt idx="10159" formatCode="General">
                  <c:v>9.71194229675028E-3</c:v>
                </c:pt>
                <c:pt idx="10160" formatCode="General">
                  <c:v>1.20612938776531E-2</c:v>
                </c:pt>
                <c:pt idx="10161" formatCode="General">
                  <c:v>1.43642079737362E-2</c:v>
                </c:pt>
                <c:pt idx="10162" formatCode="General">
                  <c:v>1.6641759862413501E-2</c:v>
                </c:pt>
                <c:pt idx="10163" formatCode="General">
                  <c:v>1.8916930900155102E-2</c:v>
                </c:pt>
                <c:pt idx="10164" formatCode="General">
                  <c:v>2.12141627580479E-2</c:v>
                </c:pt>
                <c:pt idx="10165" formatCode="General">
                  <c:v>2.3558941721601102E-2</c:v>
                </c:pt>
                <c:pt idx="10166" formatCode="General">
                  <c:v>2.5977253889963501E-2</c:v>
                </c:pt>
                <c:pt idx="10167" formatCode="General">
                  <c:v>2.8495029599702602E-2</c:v>
                </c:pt>
                <c:pt idx="10168" formatCode="General">
                  <c:v>3.11375917298485E-2</c:v>
                </c:pt>
                <c:pt idx="10169" formatCode="General">
                  <c:v>3.3929096989969397E-2</c:v>
                </c:pt>
                <c:pt idx="10170" formatCode="General">
                  <c:v>3.6891968293934402E-2</c:v>
                </c:pt>
                <c:pt idx="10171" formatCode="General">
                  <c:v>4.0046347787786103E-2</c:v>
                </c:pt>
                <c:pt idx="10172" formatCode="General">
                  <c:v>4.3409593163111201E-2</c:v>
                </c:pt>
                <c:pt idx="10173" formatCode="General">
                  <c:v>4.6995815400245701E-2</c:v>
                </c:pt>
                <c:pt idx="10174" formatCode="General">
                  <c:v>5.0815458101807598E-2</c:v>
                </c:pt>
                <c:pt idx="10175" formatCode="General">
                  <c:v>5.4874948556757203E-2</c:v>
                </c:pt>
                <c:pt idx="10176" formatCode="General">
                  <c:v>5.9176395333008898E-2</c:v>
                </c:pt>
                <c:pt idx="10177" formatCode="General">
                  <c:v>6.3717390255008E-2</c:v>
                </c:pt>
                <c:pt idx="10178" formatCode="General">
                  <c:v>6.8490890401780399E-2</c:v>
                </c:pt>
                <c:pt idx="10179" formatCode="General">
                  <c:v>7.3485165770757394E-2</c:v>
                </c:pt>
                <c:pt idx="10180" formatCode="General">
                  <c:v>7.8683838170252596E-2</c:v>
                </c:pt>
                <c:pt idx="10181" formatCode="General">
                  <c:v>8.4066039381641505E-2</c:v>
                </c:pt>
                <c:pt idx="10182" formatCode="General">
                  <c:v>8.9606658660989894E-2</c:v>
                </c:pt>
                <c:pt idx="10183" formatCode="General">
                  <c:v>9.5276558106037898E-2</c:v>
                </c:pt>
                <c:pt idx="10184" formatCode="General">
                  <c:v>0.101042970839893</c:v>
                </c:pt>
                <c:pt idx="10185" formatCode="General">
                  <c:v>0.10687007868229</c:v>
                </c:pt>
                <c:pt idx="10186" formatCode="General">
                  <c:v>0.112719507114817</c:v>
                </c:pt>
                <c:pt idx="10187" formatCode="General">
                  <c:v>0.118550862766356</c:v>
                </c:pt>
                <c:pt idx="10188" formatCode="General">
                  <c:v>0.124322324576398</c:v>
                </c:pt>
                <c:pt idx="10189" formatCode="General">
                  <c:v>0.129991331510416</c:v>
                </c:pt>
                <c:pt idx="10190" formatCode="General">
                  <c:v>0.13551534561709699</c:v>
                </c:pt>
                <c:pt idx="10191" formatCode="General">
                  <c:v>0.14085250577446401</c:v>
                </c:pt>
                <c:pt idx="10192" formatCode="General">
                  <c:v>0.14596230646305799</c:v>
                </c:pt>
                <c:pt idx="10193" formatCode="General">
                  <c:v>0.15080625726507599</c:v>
                </c:pt>
                <c:pt idx="10194" formatCode="General">
                  <c:v>0.15534855138482501</c:v>
                </c:pt>
                <c:pt idx="10195" formatCode="General">
                  <c:v>0.15955664162026101</c:v>
                </c:pt>
                <c:pt idx="10196" formatCode="General">
                  <c:v>0.163401865186309</c:v>
                </c:pt>
                <c:pt idx="10197" formatCode="General">
                  <c:v>0.166859999309908</c:v>
                </c:pt>
                <c:pt idx="10198" formatCode="General">
                  <c:v>0.16991152215121499</c:v>
                </c:pt>
                <c:pt idx="10199" formatCode="General">
                  <c:v>0.17254201149843401</c:v>
                </c:pt>
                <c:pt idx="10200" formatCode="General">
                  <c:v>0.174742485332576</c:v>
                </c:pt>
                <c:pt idx="10201" formatCode="General">
                  <c:v>0.17650945523890199</c:v>
                </c:pt>
                <c:pt idx="10202" formatCode="General">
                  <c:v>0.17784506595559799</c:v>
                </c:pt>
                <c:pt idx="10203" formatCode="General">
                  <c:v>0.17875712684245301</c:v>
                </c:pt>
                <c:pt idx="10204" formatCode="General">
                  <c:v>0.179258818685857</c:v>
                </c:pt>
                <c:pt idx="10205" formatCode="General">
                  <c:v>0.179368570565167</c:v>
                </c:pt>
                <c:pt idx="10206" formatCode="General">
                  <c:v>0.17910983097939501</c:v>
                </c:pt>
                <c:pt idx="10207" formatCode="General">
                  <c:v>0.17851064323563401</c:v>
                </c:pt>
                <c:pt idx="10208" formatCode="General">
                  <c:v>0.177603109274594</c:v>
                </c:pt>
                <c:pt idx="10209" formatCode="General">
                  <c:v>0.176422883870715</c:v>
                </c:pt>
                <c:pt idx="10210" formatCode="General">
                  <c:v>0.17500870581202799</c:v>
                </c:pt>
                <c:pt idx="10211" formatCode="General">
                  <c:v>0.17340160108550601</c:v>
                </c:pt>
                <c:pt idx="10212" formatCode="General">
                  <c:v>0.17164419865824501</c:v>
                </c:pt>
                <c:pt idx="10213" formatCode="General">
                  <c:v>0.16978015781616301</c:v>
                </c:pt>
                <c:pt idx="10214" formatCode="General">
                  <c:v>0.16785342481881199</c:v>
                </c:pt>
                <c:pt idx="10215" formatCode="General">
                  <c:v>0.1659074319253</c:v>
                </c:pt>
                <c:pt idx="10216" formatCode="General">
                  <c:v>0.16398443680493599</c:v>
                </c:pt>
                <c:pt idx="10217" formatCode="General">
                  <c:v>0.162124907160378</c:v>
                </c:pt>
                <c:pt idx="10218" formatCode="General">
                  <c:v>0.160366795674207</c:v>
                </c:pt>
                <c:pt idx="10219" formatCode="General">
                  <c:v>0.15874501725920301</c:v>
                </c:pt>
                <c:pt idx="10220" formatCode="General">
                  <c:v>0.15729084600214399</c:v>
                </c:pt>
                <c:pt idx="10221" formatCode="General">
                  <c:v>0.15603143439924799</c:v>
                </c:pt>
                <c:pt idx="10222" formatCode="General">
                  <c:v>0.15498956825851201</c:v>
                </c:pt>
                <c:pt idx="10223" formatCode="General">
                  <c:v>0.15418317587529501</c:v>
                </c:pt>
                <c:pt idx="10224" formatCode="General">
                  <c:v>0.15362510332304599</c:v>
                </c:pt>
                <c:pt idx="10225" formatCode="General">
                  <c:v>0.15332304162961999</c:v>
                </c:pt>
                <c:pt idx="10226" formatCode="General">
                  <c:v>0.15327946063895501</c:v>
                </c:pt>
                <c:pt idx="10227" formatCode="General">
                  <c:v>0.153491635967409</c:v>
                </c:pt>
                <c:pt idx="10228" formatCode="General">
                  <c:v>0.153951666425686</c:v>
                </c:pt>
                <c:pt idx="10229" formatCode="General">
                  <c:v>0.154646692648894</c:v>
                </c:pt>
                <c:pt idx="10230" formatCode="General">
                  <c:v>0.15555925154992201</c:v>
                </c:pt>
                <c:pt idx="10231" formatCode="General">
                  <c:v>0.156667535487167</c:v>
                </c:pt>
                <c:pt idx="10232" formatCode="General">
                  <c:v>0.15794583492815301</c:v>
                </c:pt>
                <c:pt idx="10233" formatCode="General">
                  <c:v>0.15936492794944501</c:v>
                </c:pt>
                <c:pt idx="10234" formatCode="General">
                  <c:v>0.16089263401252199</c:v>
                </c:pt>
                <c:pt idx="10235" formatCode="General">
                  <c:v>0.16249437736549299</c:v>
                </c:pt>
                <c:pt idx="10236" formatCode="General">
                  <c:v>0.164133625616255</c:v>
                </c:pt>
                <c:pt idx="10237" formatCode="General">
                  <c:v>0.165772613310324</c:v>
                </c:pt>
                <c:pt idx="10238" formatCode="General">
                  <c:v>0.16737283724061899</c:v>
                </c:pt>
                <c:pt idx="10239" formatCode="General">
                  <c:v>0.16889573713535899</c:v>
                </c:pt>
                <c:pt idx="10240" formatCode="General">
                  <c:v>0.17030321741155299</c:v>
                </c:pt>
                <c:pt idx="10241" formatCode="General">
                  <c:v>0.17155813176697801</c:v>
                </c:pt>
                <c:pt idx="10242" formatCode="General">
                  <c:v>0.17262489994167801</c:v>
                </c:pt>
                <c:pt idx="10243" formatCode="General">
                  <c:v>0.173469887323661</c:v>
                </c:pt>
                <c:pt idx="10244" formatCode="General">
                  <c:v>0.17406193676568499</c:v>
                </c:pt>
                <c:pt idx="10245" formatCode="General">
                  <c:v>0.17437270658071899</c:v>
                </c:pt>
                <c:pt idx="10246" formatCode="General">
                  <c:v>0.17437694589397501</c:v>
                </c:pt>
                <c:pt idx="10247" formatCode="General">
                  <c:v>0.17405283820300399</c:v>
                </c:pt>
                <c:pt idx="10248" formatCode="General">
                  <c:v>0.17338219684209799</c:v>
                </c:pt>
                <c:pt idx="10249" formatCode="General">
                  <c:v>0.17235060486596801</c:v>
                </c:pt>
                <c:pt idx="10250" formatCode="General">
                  <c:v>0.17094746812560299</c:v>
                </c:pt>
                <c:pt idx="10251" formatCode="General">
                  <c:v>0.169166088473266</c:v>
                </c:pt>
                <c:pt idx="10252" formatCode="General">
                  <c:v>0.16700361330206001</c:v>
                </c:pt>
                <c:pt idx="10253" formatCode="General">
                  <c:v>0.16446096058840301</c:v>
                </c:pt>
                <c:pt idx="10254" formatCode="General">
                  <c:v>0.16154268339813799</c:v>
                </c:pt>
                <c:pt idx="10255" formatCode="General">
                  <c:v>0.15825673579388899</c:v>
                </c:pt>
                <c:pt idx="10256" formatCode="General">
                  <c:v>0.15461435620048899</c:v>
                </c:pt>
                <c:pt idx="10257" formatCode="General">
                  <c:v>0.150629766482924</c:v>
                </c:pt>
                <c:pt idx="10258" formatCode="General">
                  <c:v>0.14631983921828301</c:v>
                </c:pt>
                <c:pt idx="10259" formatCode="General">
                  <c:v>0.141703871928095</c:v>
                </c:pt>
                <c:pt idx="10260" formatCode="General">
                  <c:v>0.13680325678139499</c:v>
                </c:pt>
                <c:pt idx="10261" formatCode="General">
                  <c:v>0.131641103840136</c:v>
                </c:pt>
                <c:pt idx="10262" formatCode="General">
                  <c:v>0.126241991139559</c:v>
                </c:pt>
                <c:pt idx="10263" formatCode="General">
                  <c:v>0.120631643320468</c:v>
                </c:pt>
                <c:pt idx="10264" formatCode="General">
                  <c:v>0.11483657931262301</c:v>
                </c:pt>
                <c:pt idx="10265" formatCode="General">
                  <c:v>0.108883846692462</c:v>
                </c:pt>
                <c:pt idx="10266" formatCode="General">
                  <c:v>0.102800645525957</c:v>
                </c:pt>
                <c:pt idx="10267" formatCode="General">
                  <c:v>9.6614108642925203E-2</c:v>
                </c:pt>
                <c:pt idx="10268" formatCode="General">
                  <c:v>9.0351139210393394E-2</c:v>
                </c:pt>
                <c:pt idx="10269" formatCode="General">
                  <c:v>8.4038087086584098E-2</c:v>
                </c:pt>
                <c:pt idx="10270" formatCode="General">
                  <c:v>7.7700619252760603E-2</c:v>
                </c:pt>
                <c:pt idx="10271" formatCode="General">
                  <c:v>7.1363555435484699E-2</c:v>
                </c:pt>
                <c:pt idx="10272" formatCode="General">
                  <c:v>6.5050636146537499E-2</c:v>
                </c:pt>
                <c:pt idx="10273" formatCode="General">
                  <c:v>5.8784479770328101E-2</c:v>
                </c:pt>
                <c:pt idx="10274" formatCode="General">
                  <c:v>5.25864609786778E-2</c:v>
                </c:pt>
                <c:pt idx="10275" formatCode="General">
                  <c:v>4.64765993697644E-2</c:v>
                </c:pt>
                <c:pt idx="10276" formatCode="General">
                  <c:v>4.0473595466881902E-2</c:v>
                </c:pt>
                <c:pt idx="10277" formatCode="General">
                  <c:v>3.45947080967084E-2</c:v>
                </c:pt>
                <c:pt idx="10278" formatCode="General">
                  <c:v>2.88556396065754E-2</c:v>
                </c:pt>
                <c:pt idx="10279" formatCode="General">
                  <c:v>2.32706954835179E-2</c:v>
                </c:pt>
                <c:pt idx="10280" formatCode="General">
                  <c:v>1.7852662129705599E-2</c:v>
                </c:pt>
                <c:pt idx="10281" formatCode="General">
                  <c:v>1.26127881412199E-2</c:v>
                </c:pt>
                <c:pt idx="10282" formatCode="General">
                  <c:v>7.5608584063135203E-3</c:v>
                </c:pt>
                <c:pt idx="10283" formatCode="General">
                  <c:v>2.7051663349794601E-3</c:v>
                </c:pt>
                <c:pt idx="10284" formatCode="General">
                  <c:v>-1.9475581488676999E-3</c:v>
                </c:pt>
                <c:pt idx="10285" formatCode="General">
                  <c:v>-6.3921049620738199E-3</c:v>
                </c:pt>
                <c:pt idx="10286" formatCode="General">
                  <c:v>-1.0624777080104E-2</c:v>
                </c:pt>
                <c:pt idx="10287" formatCode="General">
                  <c:v>-1.46434846491673E-2</c:v>
                </c:pt>
                <c:pt idx="10288" formatCode="General">
                  <c:v>-1.8447627822029501E-2</c:v>
                </c:pt>
                <c:pt idx="10289" formatCode="General">
                  <c:v>-2.20382200670474E-2</c:v>
                </c:pt>
                <c:pt idx="10290" formatCode="General">
                  <c:v>-2.5417815046937499E-2</c:v>
                </c:pt>
                <c:pt idx="10291" formatCode="General">
                  <c:v>-2.8590522628858899E-2</c:v>
                </c:pt>
                <c:pt idx="10292" formatCode="General">
                  <c:v>-3.15621336909215E-2</c:v>
                </c:pt>
                <c:pt idx="10293" formatCode="General">
                  <c:v>-3.4339964575729597E-2</c:v>
                </c:pt>
                <c:pt idx="10294" formatCode="General">
                  <c:v>-3.6932849433723602E-2</c:v>
                </c:pt>
                <c:pt idx="10295" formatCode="General">
                  <c:v>-3.9351254594866998E-2</c:v>
                </c:pt>
                <c:pt idx="10296" formatCode="General">
                  <c:v>-4.1607215349980103E-2</c:v>
                </c:pt>
                <c:pt idx="10297" formatCode="General">
                  <c:v>-4.3714142561589002E-2</c:v>
                </c:pt>
                <c:pt idx="10298" formatCode="General">
                  <c:v>-4.56868391589072E-2</c:v>
                </c:pt>
                <c:pt idx="10299" formatCode="General">
                  <c:v>-4.75414292956945E-2</c:v>
                </c:pt>
                <c:pt idx="10300" formatCode="General">
                  <c:v>-4.9295266534926802E-2</c:v>
                </c:pt>
                <c:pt idx="10301" formatCode="General">
                  <c:v>-5.09667817558822E-2</c:v>
                </c:pt>
                <c:pt idx="10302" formatCode="General">
                  <c:v>-5.2575262605955499E-2</c:v>
                </c:pt>
                <c:pt idx="10303" formatCode="General">
                  <c:v>-5.4140642425448998E-2</c:v>
                </c:pt>
                <c:pt idx="10304" formatCode="General">
                  <c:v>-5.5683354848158798E-2</c:v>
                </c:pt>
                <c:pt idx="10305" formatCode="General">
                  <c:v>-5.7224149832847203E-2</c:v>
                </c:pt>
                <c:pt idx="10306" formatCode="General">
                  <c:v>-5.8783799644410099E-2</c:v>
                </c:pt>
                <c:pt idx="10307" formatCode="General">
                  <c:v>-6.0382806610618497E-2</c:v>
                </c:pt>
                <c:pt idx="10308" formatCode="General">
                  <c:v>-6.2041034480589903E-2</c:v>
                </c:pt>
                <c:pt idx="10309" formatCode="General">
                  <c:v>-6.37775287827064E-2</c:v>
                </c:pt>
                <c:pt idx="10310" formatCode="General">
                  <c:v>-6.5610214815174206E-2</c:v>
                </c:pt>
                <c:pt idx="10311" formatCode="General">
                  <c:v>-6.7555509196928695E-2</c:v>
                </c:pt>
                <c:pt idx="10312" formatCode="General">
                  <c:v>-6.9628078114268799E-2</c:v>
                </c:pt>
                <c:pt idx="10313" formatCode="General">
                  <c:v>-7.1840536652495804E-2</c:v>
                </c:pt>
                <c:pt idx="10314" formatCode="General">
                  <c:v>-7.4203083485610305E-2</c:v>
                </c:pt>
                <c:pt idx="10315" formatCode="General">
                  <c:v>-7.6723298774257501E-2</c:v>
                </c:pt>
                <c:pt idx="10316" formatCode="General">
                  <c:v>-7.9405956155529603E-2</c:v>
                </c:pt>
                <c:pt idx="10317" formatCode="General">
                  <c:v>-8.2252779576810098E-2</c:v>
                </c:pt>
                <c:pt idx="10318" formatCode="General">
                  <c:v>-8.5262301571684004E-2</c:v>
                </c:pt>
                <c:pt idx="10319" formatCode="General">
                  <c:v>-8.8429674481338094E-2</c:v>
                </c:pt>
                <c:pt idx="10320" formatCode="General">
                  <c:v>-9.1746546708213597E-2</c:v>
                </c:pt>
                <c:pt idx="10321" formatCode="General">
                  <c:v>-9.5201168196564101E-2</c:v>
                </c:pt>
                <c:pt idx="10322" formatCode="General">
                  <c:v>-9.8778400530077901E-2</c:v>
                </c:pt>
                <c:pt idx="10323" formatCode="General">
                  <c:v>-0.102459722823991</c:v>
                </c:pt>
                <c:pt idx="10324" formatCode="General">
                  <c:v>-0.106223096931996</c:v>
                </c:pt>
                <c:pt idx="10325" formatCode="General">
                  <c:v>-0.11004392564745601</c:v>
                </c:pt>
                <c:pt idx="10326" formatCode="General">
                  <c:v>-0.11389501636581199</c:v>
                </c:pt>
                <c:pt idx="10327" formatCode="General">
                  <c:v>-0.11774593089348299</c:v>
                </c:pt>
                <c:pt idx="10328" formatCode="General">
                  <c:v>-0.121564476977382</c:v>
                </c:pt>
                <c:pt idx="10329" formatCode="General">
                  <c:v>-0.12531640648112399</c:v>
                </c:pt>
                <c:pt idx="10330" formatCode="General">
                  <c:v>-0.12896605441224299</c:v>
                </c:pt>
                <c:pt idx="10331" formatCode="General">
                  <c:v>-0.132477527509795</c:v>
                </c:pt>
                <c:pt idx="10332" formatCode="General">
                  <c:v>-0.13581376631254299</c:v>
                </c:pt>
                <c:pt idx="10333" formatCode="General">
                  <c:v>-0.138938086998563</c:v>
                </c:pt>
                <c:pt idx="10334" formatCode="General">
                  <c:v>-0.141814333205179</c:v>
                </c:pt>
                <c:pt idx="10335" formatCode="General">
                  <c:v>-0.144407399263456</c:v>
                </c:pt>
                <c:pt idx="10336" formatCode="General">
                  <c:v>-0.146684733996616</c:v>
                </c:pt>
                <c:pt idx="10337" formatCode="General">
                  <c:v>-0.14861506404164901</c:v>
                </c:pt>
                <c:pt idx="10338" formatCode="General">
                  <c:v>-0.15016915052906099</c:v>
                </c:pt>
                <c:pt idx="10339" formatCode="General">
                  <c:v>-0.151321764293952</c:v>
                </c:pt>
                <c:pt idx="10340" formatCode="General">
                  <c:v>-0.15205138494474299</c:v>
                </c:pt>
                <c:pt idx="10341" formatCode="General">
                  <c:v>-0.15234009615809799</c:v>
                </c:pt>
                <c:pt idx="10342" formatCode="General">
                  <c:v>-0.15217405166243</c:v>
                </c:pt>
                <c:pt idx="10343" formatCode="General">
                  <c:v>-0.151543828628148</c:v>
                </c:pt>
                <c:pt idx="10344" formatCode="General">
                  <c:v>-0.150444221129239</c:v>
                </c:pt>
                <c:pt idx="10345" formatCode="General">
                  <c:v>-0.14887497116512899</c:v>
                </c:pt>
                <c:pt idx="10346" formatCode="General">
                  <c:v>-0.14684095947695899</c:v>
                </c:pt>
                <c:pt idx="10347" formatCode="General">
                  <c:v>-0.144351620125269</c:v>
                </c:pt>
                <c:pt idx="10348" formatCode="General">
                  <c:v>-0.14142083369612399</c:v>
                </c:pt>
                <c:pt idx="10349" formatCode="General">
                  <c:v>-0.13806683865946101</c:v>
                </c:pt>
                <c:pt idx="10350" formatCode="General">
                  <c:v>-0.134312574343812</c:v>
                </c:pt>
                <c:pt idx="10351" formatCode="General">
                  <c:v>-0.13018438587752101</c:v>
                </c:pt>
                <c:pt idx="10352" formatCode="General">
                  <c:v>-0.125712243564055</c:v>
                </c:pt>
                <c:pt idx="10353" formatCode="General">
                  <c:v>-0.12092973972469</c:v>
                </c:pt>
                <c:pt idx="10354" formatCode="General">
                  <c:v>-0.115873058376911</c:v>
                </c:pt>
                <c:pt idx="10355" formatCode="General">
                  <c:v>-0.11058042071678</c:v>
                </c:pt>
                <c:pt idx="10356" formatCode="General">
                  <c:v>-0.10509162902885499</c:v>
                </c:pt>
                <c:pt idx="10357" formatCode="General">
                  <c:v>-9.9447646976893997E-2</c:v>
                </c:pt>
                <c:pt idx="10358" formatCode="General">
                  <c:v>-9.3690046325233201E-2</c:v>
                </c:pt>
                <c:pt idx="10359" formatCode="General">
                  <c:v>-8.78603150362081E-2</c:v>
                </c:pt>
                <c:pt idx="10360" formatCode="General">
                  <c:v>-8.1999232170251096E-2</c:v>
                </c:pt>
                <c:pt idx="10361" formatCode="General">
                  <c:v>-7.61464381085495E-2</c:v>
                </c:pt>
                <c:pt idx="10362" formatCode="General">
                  <c:v>-7.0339930653528795E-2</c:v>
                </c:pt>
                <c:pt idx="10363" formatCode="General">
                  <c:v>-6.4615473247206998E-2</c:v>
                </c:pt>
                <c:pt idx="10364" formatCode="General">
                  <c:v>-5.9006209916595997E-2</c:v>
                </c:pt>
                <c:pt idx="10365" formatCode="General">
                  <c:v>-5.3542329224867402E-2</c:v>
                </c:pt>
                <c:pt idx="10366" formatCode="General">
                  <c:v>-4.8250605263052901E-2</c:v>
                </c:pt>
                <c:pt idx="10367" formatCode="General">
                  <c:v>-4.3154150683425103E-2</c:v>
                </c:pt>
                <c:pt idx="10368" formatCode="General">
                  <c:v>-3.82723182536025E-2</c:v>
                </c:pt>
                <c:pt idx="10369" formatCode="General">
                  <c:v>-3.3620416178206901E-2</c:v>
                </c:pt>
                <c:pt idx="10370" formatCode="General">
                  <c:v>-2.92097881993547E-2</c:v>
                </c:pt>
                <c:pt idx="10371" formatCode="General">
                  <c:v>-2.5047746208323202E-2</c:v>
                </c:pt>
                <c:pt idx="10372" formatCode="General">
                  <c:v>-2.1137609704193601E-2</c:v>
                </c:pt>
                <c:pt idx="10373" formatCode="General">
                  <c:v>-1.74789570646442E-2</c:v>
                </c:pt>
                <c:pt idx="10374" formatCode="General">
                  <c:v>-1.4067786940342599E-2</c:v>
                </c:pt>
                <c:pt idx="10375" formatCode="General">
                  <c:v>-1.0896868371404101E-2</c:v>
                </c:pt>
                <c:pt idx="10376" formatCode="General">
                  <c:v>-7.95592490895871E-3</c:v>
                </c:pt>
                <c:pt idx="10377" formatCode="General">
                  <c:v>-5.2320581420277302E-3</c:v>
                </c:pt>
                <c:pt idx="10378" formatCode="General">
                  <c:v>-2.7103039684386E-3</c:v>
                </c:pt>
                <c:pt idx="10379" formatCode="General">
                  <c:v>-3.7391506654066702E-4</c:v>
                </c:pt>
                <c:pt idx="10380" formatCode="General">
                  <c:v>1.79516555080815E-3</c:v>
                </c:pt>
                <c:pt idx="10381" formatCode="General">
                  <c:v>3.8156758745646301E-3</c:v>
                </c:pt>
                <c:pt idx="10382" formatCode="General">
                  <c:v>5.7066579923096801E-3</c:v>
                </c:pt>
                <c:pt idx="10383" formatCode="General">
                  <c:v>7.4869847421832197E-3</c:v>
                </c:pt>
                <c:pt idx="10384" formatCode="General">
                  <c:v>9.1748316282467008E-3</c:v>
                </c:pt>
                <c:pt idx="10385" formatCode="General">
                  <c:v>1.07873444092139E-2</c:v>
                </c:pt>
                <c:pt idx="10386" formatCode="General">
                  <c:v>1.2339939306386201E-2</c:v>
                </c:pt>
                <c:pt idx="10387" formatCode="General">
                  <c:v>1.3846285270095101E-2</c:v>
                </c:pt>
                <c:pt idx="10388" formatCode="General">
                  <c:v>1.5318360840839601E-2</c:v>
                </c:pt>
                <c:pt idx="10389" formatCode="General">
                  <c:v>1.6765364552559101E-2</c:v>
                </c:pt>
                <c:pt idx="10390" formatCode="General">
                  <c:v>1.81941031409984E-2</c:v>
                </c:pt>
                <c:pt idx="10391" formatCode="General">
                  <c:v>1.96085068168395E-2</c:v>
                </c:pt>
                <c:pt idx="10392" formatCode="General">
                  <c:v>2.1009155862496999E-2</c:v>
                </c:pt>
                <c:pt idx="10393" formatCode="General">
                  <c:v>2.2394087549076298E-2</c:v>
                </c:pt>
                <c:pt idx="10394" formatCode="General">
                  <c:v>2.37591090416111E-2</c:v>
                </c:pt>
                <c:pt idx="10395" formatCode="General">
                  <c:v>2.50970260940096E-2</c:v>
                </c:pt>
                <c:pt idx="10396" formatCode="General">
                  <c:v>2.6397918156801401E-2</c:v>
                </c:pt>
                <c:pt idx="10397" formatCode="General">
                  <c:v>2.7649665419022199E-2</c:v>
                </c:pt>
                <c:pt idx="10398" formatCode="General">
                  <c:v>2.88384772222193E-2</c:v>
                </c:pt>
                <c:pt idx="10399" formatCode="General">
                  <c:v>2.9949382164945901E-2</c:v>
                </c:pt>
                <c:pt idx="10400" formatCode="General">
                  <c:v>3.0965621552782999E-2</c:v>
                </c:pt>
                <c:pt idx="10401" formatCode="General">
                  <c:v>3.1869653577980502E-2</c:v>
                </c:pt>
                <c:pt idx="10402" formatCode="General">
                  <c:v>3.26437054775882E-2</c:v>
                </c:pt>
                <c:pt idx="10403" formatCode="General">
                  <c:v>3.3269742139948197E-2</c:v>
                </c:pt>
                <c:pt idx="10404" formatCode="General">
                  <c:v>3.37305076187717E-2</c:v>
                </c:pt>
                <c:pt idx="10405" formatCode="General">
                  <c:v>3.4010526581088801E-2</c:v>
                </c:pt>
                <c:pt idx="10406" formatCode="General">
                  <c:v>3.4095251881149702E-2</c:v>
                </c:pt>
                <c:pt idx="10407" formatCode="General">
                  <c:v>3.3970763143932999E-2</c:v>
                </c:pt>
                <c:pt idx="10408" formatCode="General">
                  <c:v>3.3626203877376998E-2</c:v>
                </c:pt>
                <c:pt idx="10409" formatCode="General">
                  <c:v>3.3053524846327897E-2</c:v>
                </c:pt>
                <c:pt idx="10410" formatCode="General">
                  <c:v>3.2246411009609198E-2</c:v>
                </c:pt>
                <c:pt idx="10411" formatCode="General">
                  <c:v>3.1202353903554698E-2</c:v>
                </c:pt>
                <c:pt idx="10412" formatCode="General">
                  <c:v>2.9921650213686101E-2</c:v>
                </c:pt>
                <c:pt idx="10413" formatCode="General">
                  <c:v>2.8407629137542099E-2</c:v>
                </c:pt>
                <c:pt idx="10414" formatCode="General">
                  <c:v>2.6667016353976801E-2</c:v>
                </c:pt>
                <c:pt idx="10415" formatCode="General">
                  <c:v>2.4709630265783999E-2</c:v>
                </c:pt>
                <c:pt idx="10416" formatCode="General">
                  <c:v>2.2548472056727099E-2</c:v>
                </c:pt>
                <c:pt idx="10417" formatCode="General">
                  <c:v>2.0198808960783E-2</c:v>
                </c:pt>
                <c:pt idx="10418" formatCode="General">
                  <c:v>1.7679332594705999E-2</c:v>
                </c:pt>
                <c:pt idx="10419" formatCode="General">
                  <c:v>1.5011687081660599E-2</c:v>
                </c:pt>
                <c:pt idx="10420" formatCode="General">
                  <c:v>1.22187194366508E-2</c:v>
                </c:pt>
                <c:pt idx="10421" formatCode="General">
                  <c:v>9.3248459780509302E-3</c:v>
                </c:pt>
                <c:pt idx="10422" formatCode="General">
                  <c:v>6.3556156534717197E-3</c:v>
                </c:pt>
                <c:pt idx="10423" formatCode="General">
                  <c:v>3.3377510576660901E-3</c:v>
                </c:pt>
                <c:pt idx="10424" formatCode="General">
                  <c:v>2.9926028326509501E-4</c:v>
                </c:pt>
                <c:pt idx="10425" formatCode="General">
                  <c:v>-2.7324562763752702E-3</c:v>
                </c:pt>
                <c:pt idx="10426" formatCode="General">
                  <c:v>-5.7309745899279101E-3</c:v>
                </c:pt>
                <c:pt idx="10427" formatCode="General">
                  <c:v>-8.6707484017564795E-3</c:v>
                </c:pt>
                <c:pt idx="10428" formatCode="General">
                  <c:v>-1.1527669764366699E-2</c:v>
                </c:pt>
                <c:pt idx="10429" formatCode="General">
                  <c:v>-1.42796257814355E-2</c:v>
                </c:pt>
                <c:pt idx="10430" formatCode="General">
                  <c:v>-1.6906809836219502E-2</c:v>
                </c:pt>
                <c:pt idx="10431" formatCode="General">
                  <c:v>-1.9392104745064899E-2</c:v>
                </c:pt>
                <c:pt idx="10432" formatCode="General">
                  <c:v>-2.172149385331E-2</c:v>
                </c:pt>
                <c:pt idx="10433" formatCode="General">
                  <c:v>-2.3884167287492701E-2</c:v>
                </c:pt>
                <c:pt idx="10434" formatCode="General">
                  <c:v>-2.5872743870311701E-2</c:v>
                </c:pt>
                <c:pt idx="10435" formatCode="General">
                  <c:v>-2.7683480408419801E-2</c:v>
                </c:pt>
                <c:pt idx="10436" formatCode="General">
                  <c:v>-2.9316288798609098E-2</c:v>
                </c:pt>
                <c:pt idx="10437" formatCode="General">
                  <c:v>-3.0774762445401799E-2</c:v>
                </c:pt>
                <c:pt idx="10438" formatCode="General">
                  <c:v>-3.2066031552005797E-2</c:v>
                </c:pt>
                <c:pt idx="10439" formatCode="General">
                  <c:v>-3.3200653687913598E-2</c:v>
                </c:pt>
                <c:pt idx="10440" formatCode="General">
                  <c:v>-3.4192451474797603E-2</c:v>
                </c:pt>
                <c:pt idx="10441" formatCode="General">
                  <c:v>-3.5058139175649101E-2</c:v>
                </c:pt>
                <c:pt idx="10442" formatCode="General">
                  <c:v>-3.5817065801298002E-2</c:v>
                </c:pt>
                <c:pt idx="10443" formatCode="General">
                  <c:v>-3.6490833465846403E-2</c:v>
                </c:pt>
                <c:pt idx="10444" formatCode="General">
                  <c:v>-3.7102780563750097E-2</c:v>
                </c:pt>
                <c:pt idx="10445" formatCode="General">
                  <c:v>-3.7677526977083702E-2</c:v>
                </c:pt>
                <c:pt idx="10446" formatCode="General">
                  <c:v>-3.8240598290967397E-2</c:v>
                </c:pt>
                <c:pt idx="10447" formatCode="General">
                  <c:v>-3.88179034267623E-2</c:v>
                </c:pt>
                <c:pt idx="10448" formatCode="General">
                  <c:v>-3.9435067357688397E-2</c:v>
                </c:pt>
                <c:pt idx="10449" formatCode="General">
                  <c:v>-4.0116929946114897E-2</c:v>
                </c:pt>
                <c:pt idx="10450" formatCode="General">
                  <c:v>-4.0887170670341602E-2</c:v>
                </c:pt>
                <c:pt idx="10451" formatCode="General">
                  <c:v>-4.1767725947842498E-2</c:v>
                </c:pt>
                <c:pt idx="10452" formatCode="General">
                  <c:v>-4.2778287677809203E-2</c:v>
                </c:pt>
                <c:pt idx="10453" formatCode="General">
                  <c:v>-4.39359675266262E-2</c:v>
                </c:pt>
                <c:pt idx="10454" formatCode="General">
                  <c:v>-4.5254866761931301E-2</c:v>
                </c:pt>
                <c:pt idx="10455" formatCode="General">
                  <c:v>-4.67457548535078E-2</c:v>
                </c:pt>
                <c:pt idx="10456" formatCode="General">
                  <c:v>-4.8415818330145299E-2</c:v>
                </c:pt>
                <c:pt idx="10457" formatCode="General">
                  <c:v>-5.0268459748431998E-2</c:v>
                </c:pt>
                <c:pt idx="10458" formatCode="General">
                  <c:v>-5.2303193806390202E-2</c:v>
                </c:pt>
                <c:pt idx="10459" formatCode="General">
                  <c:v>-5.4515528491051103E-2</c:v>
                </c:pt>
                <c:pt idx="10460" formatCode="General">
                  <c:v>-5.6896985996790397E-2</c:v>
                </c:pt>
                <c:pt idx="10461" formatCode="General">
                  <c:v>-5.9435269369508298E-2</c:v>
                </c:pt>
                <c:pt idx="10462" formatCode="General">
                  <c:v>-6.2114320787134601E-2</c:v>
                </c:pt>
                <c:pt idx="10463" formatCode="General">
                  <c:v>-6.49146406299074E-2</c:v>
                </c:pt>
                <c:pt idx="10464" formatCode="General">
                  <c:v>-6.7813567177269204E-2</c:v>
                </c:pt>
                <c:pt idx="10465" formatCode="General">
                  <c:v>-7.0785584387300704E-2</c:v>
                </c:pt>
                <c:pt idx="10466" formatCode="General">
                  <c:v>-7.3802815389630294E-2</c:v>
                </c:pt>
                <c:pt idx="10467" formatCode="General">
                  <c:v>-7.6835379757536501E-2</c:v>
                </c:pt>
                <c:pt idx="10468" formatCode="General">
                  <c:v>-7.9851944598103602E-2</c:v>
                </c:pt>
                <c:pt idx="10469" formatCode="General">
                  <c:v>-8.28201768330874E-2</c:v>
                </c:pt>
                <c:pt idx="10470" formatCode="General">
                  <c:v>-8.5707326793092703E-2</c:v>
                </c:pt>
                <c:pt idx="10471" formatCode="General">
                  <c:v>-8.8480878456627193E-2</c:v>
                </c:pt>
                <c:pt idx="10472" formatCode="General">
                  <c:v>-9.1108885420696006E-2</c:v>
                </c:pt>
                <c:pt idx="10473" formatCode="General">
                  <c:v>-9.3560657430593899E-2</c:v>
                </c:pt>
                <c:pt idx="10474" formatCode="General">
                  <c:v>-9.5807286356327195E-2</c:v>
                </c:pt>
                <c:pt idx="10475" formatCode="General">
                  <c:v>-9.78219037892957E-2</c:v>
                </c:pt>
                <c:pt idx="10476" formatCode="General">
                  <c:v>-9.95802335425717E-2</c:v>
                </c:pt>
                <c:pt idx="10477" formatCode="General">
                  <c:v>-0.101061593255798</c:v>
                </c:pt>
                <c:pt idx="10478" formatCode="General">
                  <c:v>-0.10224877585533999</c:v>
                </c:pt>
                <c:pt idx="10479" formatCode="General">
                  <c:v>-0.103127176684118</c:v>
                </c:pt>
                <c:pt idx="10480" formatCode="General">
                  <c:v>-0.103686320589573</c:v>
                </c:pt>
                <c:pt idx="10481" formatCode="General">
                  <c:v>-0.103920426289421</c:v>
                </c:pt>
                <c:pt idx="10482" formatCode="General">
                  <c:v>-0.103828025813161</c:v>
                </c:pt>
                <c:pt idx="10483" formatCode="General">
                  <c:v>-0.103410979189013</c:v>
                </c:pt>
                <c:pt idx="10484" formatCode="General">
                  <c:v>-0.102675073476341</c:v>
                </c:pt>
                <c:pt idx="10485" formatCode="General">
                  <c:v>-0.101630641954604</c:v>
                </c:pt>
                <c:pt idx="10486" formatCode="General">
                  <c:v>-0.100290942472562</c:v>
                </c:pt>
                <c:pt idx="10487" formatCode="General">
                  <c:v>-9.8672982550685198E-2</c:v>
                </c:pt>
                <c:pt idx="10488" formatCode="General">
                  <c:v>-9.6796402931722106E-2</c:v>
                </c:pt>
                <c:pt idx="10489" formatCode="General">
                  <c:v>-9.4683265072047607E-2</c:v>
                </c:pt>
                <c:pt idx="10490" formatCode="General">
                  <c:v>-9.2358481906234302E-2</c:v>
                </c:pt>
                <c:pt idx="10491" formatCode="General">
                  <c:v>-8.9848541762814593E-2</c:v>
                </c:pt>
                <c:pt idx="10492" formatCode="General">
                  <c:v>-8.7180694330637798E-2</c:v>
                </c:pt>
                <c:pt idx="10493" formatCode="General">
                  <c:v>-8.4382825951753199E-2</c:v>
                </c:pt>
                <c:pt idx="10494" formatCode="General">
                  <c:v>-8.1483398318101502E-2</c:v>
                </c:pt>
                <c:pt idx="10495" formatCode="General">
                  <c:v>-7.8510284939277697E-2</c:v>
                </c:pt>
                <c:pt idx="10496" formatCode="General">
                  <c:v>-7.5490126395781204E-2</c:v>
                </c:pt>
                <c:pt idx="10497" formatCode="General">
                  <c:v>-7.2447841989627407E-2</c:v>
                </c:pt>
                <c:pt idx="10498" formatCode="General">
                  <c:v>-6.9406312458315203E-2</c:v>
                </c:pt>
                <c:pt idx="10499" formatCode="General">
                  <c:v>-6.6386672548081296E-2</c:v>
                </c:pt>
                <c:pt idx="10500" formatCode="General">
                  <c:v>-6.3407596790200596E-2</c:v>
                </c:pt>
                <c:pt idx="10501" formatCode="General">
                  <c:v>-6.0484552566479E-2</c:v>
                </c:pt>
                <c:pt idx="10502" formatCode="General">
                  <c:v>-5.7629711137859897E-2</c:v>
                </c:pt>
                <c:pt idx="10503" formatCode="General">
                  <c:v>-5.4851480491770702E-2</c:v>
                </c:pt>
                <c:pt idx="10504" formatCode="General">
                  <c:v>-5.2154687144710603E-2</c:v>
                </c:pt>
                <c:pt idx="10505" formatCode="General">
                  <c:v>-4.95408865971253E-2</c:v>
                </c:pt>
                <c:pt idx="10506" formatCode="General">
                  <c:v>-4.7008107065193497E-2</c:v>
                </c:pt>
                <c:pt idx="10507" formatCode="General">
                  <c:v>-4.45502000976183E-2</c:v>
                </c:pt>
                <c:pt idx="10508" formatCode="General">
                  <c:v>-4.2158361377188598E-2</c:v>
                </c:pt>
                <c:pt idx="10509" formatCode="General">
                  <c:v>-3.9820712865699402E-2</c:v>
                </c:pt>
                <c:pt idx="10510" formatCode="General">
                  <c:v>-3.7522325251023801E-2</c:v>
                </c:pt>
                <c:pt idx="10511" formatCode="General">
                  <c:v>-3.52468747862087E-2</c:v>
                </c:pt>
                <c:pt idx="10512" formatCode="General">
                  <c:v>-3.2975221301064797E-2</c:v>
                </c:pt>
                <c:pt idx="10513" formatCode="General">
                  <c:v>-3.0687013818346601E-2</c:v>
                </c:pt>
                <c:pt idx="10514" formatCode="General">
                  <c:v>-2.8361413150365899E-2</c:v>
                </c:pt>
                <c:pt idx="10515" formatCode="General">
                  <c:v>-2.5976106916772799E-2</c:v>
                </c:pt>
                <c:pt idx="10516" formatCode="General">
                  <c:v>-2.35094641328806E-2</c:v>
                </c:pt>
                <c:pt idx="10517" formatCode="General">
                  <c:v>-2.0940703434239899E-2</c:v>
                </c:pt>
                <c:pt idx="10518" formatCode="General">
                  <c:v>-1.8249758922033399E-2</c:v>
                </c:pt>
                <c:pt idx="10519" formatCode="General">
                  <c:v>-1.5418289463308799E-2</c:v>
                </c:pt>
                <c:pt idx="10520" formatCode="General">
                  <c:v>-1.24306187559094E-2</c:v>
                </c:pt>
                <c:pt idx="10521" formatCode="General">
                  <c:v>-9.2734586572542892E-3</c:v>
                </c:pt>
                <c:pt idx="10522" formatCode="General">
                  <c:v>-5.9360263968397404E-3</c:v>
                </c:pt>
                <c:pt idx="10523" formatCode="General">
                  <c:v>-2.4112124112748898E-3</c:v>
                </c:pt>
                <c:pt idx="10524" formatCode="General">
                  <c:v>1.3048017762653399E-3</c:v>
                </c:pt>
                <c:pt idx="10525" formatCode="General">
                  <c:v>5.2111257089289299E-3</c:v>
                </c:pt>
                <c:pt idx="10526" formatCode="General">
                  <c:v>9.3033679608138693E-3</c:v>
                </c:pt>
                <c:pt idx="10527" formatCode="General">
                  <c:v>1.35734907529017E-2</c:v>
                </c:pt>
                <c:pt idx="10528" formatCode="General">
                  <c:v>1.80085160486721E-2</c:v>
                </c:pt>
                <c:pt idx="10529" formatCode="General">
                  <c:v>2.2592066736894699E-2</c:v>
                </c:pt>
                <c:pt idx="10530" formatCode="General">
                  <c:v>2.7304482330423801E-2</c:v>
                </c:pt>
                <c:pt idx="10531" formatCode="General">
                  <c:v>3.2122233136187603E-2</c:v>
                </c:pt>
                <c:pt idx="10532" formatCode="General">
                  <c:v>3.7018014165823503E-2</c:v>
                </c:pt>
                <c:pt idx="10533" formatCode="General">
                  <c:v>4.1962405552276198E-2</c:v>
                </c:pt>
                <c:pt idx="10534" formatCode="General">
                  <c:v>4.6923643734387302E-2</c:v>
                </c:pt>
                <c:pt idx="10535" formatCode="General">
                  <c:v>5.1867572680600098E-2</c:v>
                </c:pt>
                <c:pt idx="10536" formatCode="General">
                  <c:v>5.6758926878559698E-2</c:v>
                </c:pt>
                <c:pt idx="10537" formatCode="General">
                  <c:v>6.1561706289193198E-2</c:v>
                </c:pt>
                <c:pt idx="10538" formatCode="General">
                  <c:v>6.6239683842283403E-2</c:v>
                </c:pt>
                <c:pt idx="10539" formatCode="General">
                  <c:v>7.0757012264968E-2</c:v>
                </c:pt>
                <c:pt idx="10540" formatCode="General">
                  <c:v>7.5078839271957604E-2</c:v>
                </c:pt>
                <c:pt idx="10541" formatCode="General">
                  <c:v>7.9171970993838395E-2</c:v>
                </c:pt>
                <c:pt idx="10542" formatCode="General">
                  <c:v>8.3005443269765805E-2</c:v>
                </c:pt>
                <c:pt idx="10543" formatCode="General">
                  <c:v>8.6550948639685293E-2</c:v>
                </c:pt>
                <c:pt idx="10544" formatCode="General">
                  <c:v>8.9783385340624106E-2</c:v>
                </c:pt>
                <c:pt idx="10545" formatCode="General">
                  <c:v>9.26814285062771E-2</c:v>
                </c:pt>
                <c:pt idx="10546" formatCode="General">
                  <c:v>9.5227818063120404E-2</c:v>
                </c:pt>
                <c:pt idx="10547" formatCode="General">
                  <c:v>9.7409630059419494E-2</c:v>
                </c:pt>
                <c:pt idx="10548" formatCode="General">
                  <c:v>9.9218560791296706E-2</c:v>
                </c:pt>
                <c:pt idx="10549" formatCode="General">
                  <c:v>0.100651165921672</c:v>
                </c:pt>
                <c:pt idx="10550" formatCode="General">
                  <c:v>0.101708936814951</c:v>
                </c:pt>
                <c:pt idx="10551" formatCode="General">
                  <c:v>0.10239832298901</c:v>
                </c:pt>
                <c:pt idx="10552" formatCode="General">
                  <c:v>0.102730661870384</c:v>
                </c:pt>
                <c:pt idx="10553" formatCode="General">
                  <c:v>0.10272202218326699</c:v>
                </c:pt>
                <c:pt idx="10554" formatCode="General">
                  <c:v>0.102392972273034</c:v>
                </c:pt>
                <c:pt idx="10555" formatCode="General">
                  <c:v>0.101768290282625</c:v>
                </c:pt>
                <c:pt idx="10556" formatCode="General">
                  <c:v>0.10087661876561101</c:v>
                </c:pt>
                <c:pt idx="10557" formatCode="General">
                  <c:v>9.9749977960469499E-2</c:v>
                </c:pt>
                <c:pt idx="10558" formatCode="General">
                  <c:v>9.8423298509896298E-2</c:v>
                </c:pt>
                <c:pt idx="10559" formatCode="General">
                  <c:v>9.6933857285222302E-2</c:v>
                </c:pt>
                <c:pt idx="10560" formatCode="General">
                  <c:v>9.5320766365019405E-2</c:v>
                </c:pt>
                <c:pt idx="10561" formatCode="General">
                  <c:v>9.3624373141727502E-2</c:v>
                </c:pt>
                <c:pt idx="10562" formatCode="General">
                  <c:v>9.1885485695657701E-2</c:v>
                </c:pt>
                <c:pt idx="10563" formatCode="General">
                  <c:v>9.0144963745421899E-2</c:v>
                </c:pt>
                <c:pt idx="10564" formatCode="General">
                  <c:v>8.8443021701805194E-2</c:v>
                </c:pt>
                <c:pt idx="10565" formatCode="General">
                  <c:v>8.68185799397376E-2</c:v>
                </c:pt>
                <c:pt idx="10566" formatCode="General">
                  <c:v>8.5308813951437301E-2</c:v>
                </c:pt>
                <c:pt idx="10567" formatCode="General">
                  <c:v>8.3948479560346206E-2</c:v>
                </c:pt>
                <c:pt idx="10568" formatCode="General">
                  <c:v>8.2769427780007801E-2</c:v>
                </c:pt>
                <c:pt idx="10569" formatCode="General">
                  <c:v>8.1800196831037203E-2</c:v>
                </c:pt>
                <c:pt idx="10570" formatCode="General">
                  <c:v>8.1065683798537097E-2</c:v>
                </c:pt>
                <c:pt idx="10571" formatCode="General">
                  <c:v>8.0587023267326502E-2</c:v>
                </c:pt>
                <c:pt idx="10572" formatCode="General">
                  <c:v>8.0380659483632905E-2</c:v>
                </c:pt>
                <c:pt idx="10573" formatCode="General">
                  <c:v>8.0458281509209903E-2</c:v>
                </c:pt>
                <c:pt idx="10574" formatCode="General">
                  <c:v>8.0827912953618797E-2</c:v>
                </c:pt>
                <c:pt idx="10575" formatCode="General">
                  <c:v>8.14927754085253E-2</c:v>
                </c:pt>
                <c:pt idx="10576" formatCode="General">
                  <c:v>8.2451132302345506E-2</c:v>
                </c:pt>
                <c:pt idx="10577" formatCode="General">
                  <c:v>8.3697491069432806E-2</c:v>
                </c:pt>
                <c:pt idx="10578" formatCode="General">
                  <c:v>8.5222706583741606E-2</c:v>
                </c:pt>
                <c:pt idx="10579" formatCode="General">
                  <c:v>8.7012949845485105E-2</c:v>
                </c:pt>
                <c:pt idx="10580" formatCode="General">
                  <c:v>8.9050376956354899E-2</c:v>
                </c:pt>
                <c:pt idx="10581" formatCode="General">
                  <c:v>9.1314560755309304E-2</c:v>
                </c:pt>
                <c:pt idx="10582" formatCode="General">
                  <c:v>9.3782307970245601E-2</c:v>
                </c:pt>
                <c:pt idx="10583" formatCode="General">
                  <c:v>9.6428400476970696E-2</c:v>
                </c:pt>
                <c:pt idx="10584" formatCode="General">
                  <c:v>9.9225836096164102E-2</c:v>
                </c:pt>
                <c:pt idx="10585" formatCode="General">
                  <c:v>0.10214589618900299</c:v>
                </c:pt>
                <c:pt idx="10586" formatCode="General">
                  <c:v>0.105158930029775</c:v>
                </c:pt>
                <c:pt idx="10587" formatCode="General">
                  <c:v>0.108235109183265</c:v>
                </c:pt>
                <c:pt idx="10588" formatCode="General">
                  <c:v>0.111344821475077</c:v>
                </c:pt>
                <c:pt idx="10589" formatCode="General">
                  <c:v>0.114459074973109</c:v>
                </c:pt>
                <c:pt idx="10590" formatCode="General">
                  <c:v>0.117549949831931</c:v>
                </c:pt>
                <c:pt idx="10591" formatCode="General">
                  <c:v>0.120591031730439</c:v>
                </c:pt>
                <c:pt idx="10592" formatCode="General">
                  <c:v>0.123557754429482</c:v>
                </c:pt>
                <c:pt idx="10593" formatCode="General">
                  <c:v>0.12642765722958499</c:v>
                </c:pt>
                <c:pt idx="10594" formatCode="General">
                  <c:v>0.129180715299025</c:v>
                </c:pt>
                <c:pt idx="10595" formatCode="General">
                  <c:v>0.13179953633045399</c:v>
                </c:pt>
                <c:pt idx="10596" formatCode="General">
                  <c:v>0.134269460717102</c:v>
                </c:pt>
                <c:pt idx="10597" formatCode="General">
                  <c:v>0.13657868084237901</c:v>
                </c:pt>
                <c:pt idx="10598" formatCode="General">
                  <c:v>0.138718184931236</c:v>
                </c:pt>
                <c:pt idx="10599" formatCode="General">
                  <c:v>0.14068178982931601</c:v>
                </c:pt>
                <c:pt idx="10600" formatCode="General">
                  <c:v>0.142466109789573</c:v>
                </c:pt>
                <c:pt idx="10601" formatCode="General">
                  <c:v>0.14407024690980999</c:v>
                </c:pt>
                <c:pt idx="10602" formatCode="General">
                  <c:v>0.14549564800905199</c:v>
                </c:pt>
                <c:pt idx="10603" formatCode="General">
                  <c:v>0.146745994715553</c:v>
                </c:pt>
                <c:pt idx="10604" formatCode="General">
                  <c:v>0.14782679954867101</c:v>
                </c:pt>
                <c:pt idx="10605" formatCode="General">
                  <c:v>0.14874517407870799</c:v>
                </c:pt>
                <c:pt idx="10606" formatCode="General">
                  <c:v>0.149509456747796</c:v>
                </c:pt>
                <c:pt idx="10607" formatCode="General">
                  <c:v>0.15012888557177501</c:v>
                </c:pt>
                <c:pt idx="10608" formatCode="General">
                  <c:v>0.150613309662634</c:v>
                </c:pt>
                <c:pt idx="10609" formatCode="General">
                  <c:v>0.15097280805616001</c:v>
                </c:pt>
                <c:pt idx="10610" formatCode="General">
                  <c:v>0.15121744330584</c:v>
                </c:pt>
                <c:pt idx="10611" formatCode="General">
                  <c:v>0.15135690275906799</c:v>
                </c:pt>
                <c:pt idx="10612" formatCode="General">
                  <c:v>0.15140023381443801</c:v>
                </c:pt>
                <c:pt idx="10613" formatCode="General">
                  <c:v>0.15135559438248</c:v>
                </c:pt>
                <c:pt idx="10614" formatCode="General">
                  <c:v>0.15123005124868699</c:v>
                </c:pt>
                <c:pt idx="10615" formatCode="General">
                  <c:v>0.15102941330505901</c:v>
                </c:pt>
                <c:pt idx="10616" formatCode="General">
                  <c:v>0.15075814939523799</c:v>
                </c:pt>
                <c:pt idx="10617" formatCode="General">
                  <c:v>0.15041924166935</c:v>
                </c:pt>
                <c:pt idx="10618" formatCode="General">
                  <c:v>0.150014117140196</c:v>
                </c:pt>
                <c:pt idx="10619" formatCode="General">
                  <c:v>0.14954283492183501</c:v>
                </c:pt>
                <c:pt idx="10620" formatCode="General">
                  <c:v>0.14900400943016501</c:v>
                </c:pt>
                <c:pt idx="10621" formatCode="General">
                  <c:v>0.14839496414275299</c:v>
                </c:pt>
                <c:pt idx="10622" formatCode="General">
                  <c:v>0.14771194092067</c:v>
                </c:pt>
                <c:pt idx="10623" formatCode="General">
                  <c:v>0.146950163632176</c:v>
                </c:pt>
                <c:pt idx="10624" formatCode="General">
                  <c:v>0.14610408099561101</c:v>
                </c:pt>
                <c:pt idx="10625" formatCode="General">
                  <c:v>0.14516764902066201</c:v>
                </c:pt>
                <c:pt idx="10626" formatCode="General">
                  <c:v>0.14413470482988999</c:v>
                </c:pt>
                <c:pt idx="10627" formatCode="General">
                  <c:v>0.14299902103423701</c:v>
                </c:pt>
                <c:pt idx="10628" formatCode="General">
                  <c:v>0.14175469834701299</c:v>
                </c:pt>
                <c:pt idx="10629" formatCode="General">
                  <c:v>0.14039646784071699</c:v>
                </c:pt>
                <c:pt idx="10630" formatCode="General">
                  <c:v>0.138919890851185</c:v>
                </c:pt>
                <c:pt idx="10631" formatCode="General">
                  <c:v>0.137321682500643</c:v>
                </c:pt>
                <c:pt idx="10632" formatCode="General">
                  <c:v>0.13559984522669299</c:v>
                </c:pt>
                <c:pt idx="10633" formatCode="General">
                  <c:v>0.133753963989755</c:v>
                </c:pt>
                <c:pt idx="10634" formatCode="General">
                  <c:v>0.13178535674491501</c:v>
                </c:pt>
                <c:pt idx="10635" formatCode="General">
                  <c:v>0.12969716081857199</c:v>
                </c:pt>
                <c:pt idx="10636" formatCode="General">
                  <c:v>0.12749442302854999</c:v>
                </c:pt>
                <c:pt idx="10637" formatCode="General">
                  <c:v>0.12518414556131399</c:v>
                </c:pt>
                <c:pt idx="10638" formatCode="General">
                  <c:v>0.122775287958084</c:v>
                </c:pt>
                <c:pt idx="10639" formatCode="General">
                  <c:v>0.12027876803769801</c:v>
                </c:pt>
                <c:pt idx="10640" formatCode="General">
                  <c:v>0.117707260358264</c:v>
                </c:pt>
                <c:pt idx="10641" formatCode="General">
                  <c:v>0.115075048246992</c:v>
                </c:pt>
                <c:pt idx="10642" formatCode="General">
                  <c:v>0.11239781479154801</c:v>
                </c:pt>
                <c:pt idx="10643" formatCode="General">
                  <c:v>0.109692460677248</c:v>
                </c:pt>
                <c:pt idx="10644" formatCode="General">
                  <c:v>0.106976858048282</c:v>
                </c:pt>
                <c:pt idx="10645" formatCode="General">
                  <c:v>0.10426947619488</c:v>
                </c:pt>
                <c:pt idx="10646" formatCode="General">
                  <c:v>0.101589055096433</c:v>
                </c:pt>
                <c:pt idx="10647" formatCode="General">
                  <c:v>9.8954199327960499E-2</c:v>
                </c:pt>
                <c:pt idx="10648" formatCode="General">
                  <c:v>9.6383149988522293E-2</c:v>
                </c:pt>
                <c:pt idx="10649" formatCode="General">
                  <c:v>9.3893374577058805E-2</c:v>
                </c:pt>
                <c:pt idx="10650" formatCode="General">
                  <c:v>9.1501121397237206E-2</c:v>
                </c:pt>
                <c:pt idx="10651" formatCode="General">
                  <c:v>8.9221131577708598E-2</c:v>
                </c:pt>
                <c:pt idx="10652" formatCode="General">
                  <c:v>8.7066309127995303E-2</c:v>
                </c:pt>
                <c:pt idx="10653" formatCode="General">
                  <c:v>8.5047438727919797E-2</c:v>
                </c:pt>
                <c:pt idx="10654" formatCode="General">
                  <c:v>8.3172909730728897E-2</c:v>
                </c:pt>
                <c:pt idx="10655" formatCode="General">
                  <c:v>8.1448443635178003E-2</c:v>
                </c:pt>
                <c:pt idx="10656" formatCode="General">
                  <c:v>7.9876888748805094E-2</c:v>
                </c:pt>
                <c:pt idx="10657" formatCode="General">
                  <c:v>7.8458095065422007E-2</c:v>
                </c:pt>
                <c:pt idx="10658" formatCode="General">
                  <c:v>7.7188902078490398E-2</c:v>
                </c:pt>
                <c:pt idx="10659" formatCode="General">
                  <c:v>7.6062986132908697E-2</c:v>
                </c:pt>
                <c:pt idx="10660" formatCode="General">
                  <c:v>7.5070960436385906E-2</c:v>
                </c:pt>
                <c:pt idx="10661" formatCode="General">
                  <c:v>7.4200460997313297E-2</c:v>
                </c:pt>
                <c:pt idx="10662" formatCode="General">
                  <c:v>7.3436797909945603E-2</c:v>
                </c:pt>
                <c:pt idx="10663" formatCode="General">
                  <c:v>7.2762032334813001E-2</c:v>
                </c:pt>
                <c:pt idx="10664" formatCode="General">
                  <c:v>7.21554097738005E-2</c:v>
                </c:pt>
                <c:pt idx="10665" formatCode="General">
                  <c:v>7.1594583342180704E-2</c:v>
                </c:pt>
                <c:pt idx="10666" formatCode="General">
                  <c:v>7.1055683034615597E-2</c:v>
                </c:pt>
                <c:pt idx="10667" formatCode="General">
                  <c:v>7.0513260857693202E-2</c:v>
                </c:pt>
                <c:pt idx="10668" formatCode="General">
                  <c:v>6.9940265225836101E-2</c:v>
                </c:pt>
                <c:pt idx="10669" formatCode="General">
                  <c:v>6.9309187616139703E-2</c:v>
                </c:pt>
                <c:pt idx="10670" formatCode="General">
                  <c:v>6.8592721498082307E-2</c:v>
                </c:pt>
                <c:pt idx="10671" formatCode="General">
                  <c:v>6.7764207250804398E-2</c:v>
                </c:pt>
                <c:pt idx="10672" formatCode="General">
                  <c:v>6.6796942061368103E-2</c:v>
                </c:pt>
                <c:pt idx="10673" formatCode="General">
                  <c:v>6.5665060602814296E-2</c:v>
                </c:pt>
                <c:pt idx="10674" formatCode="General">
                  <c:v>6.4344619433565606E-2</c:v>
                </c:pt>
                <c:pt idx="10675" formatCode="General">
                  <c:v>6.2814433267554301E-2</c:v>
                </c:pt>
                <c:pt idx="10676" formatCode="General">
                  <c:v>6.1055141201879402E-2</c:v>
                </c:pt>
                <c:pt idx="10677" formatCode="General">
                  <c:v>5.9049241677030601E-2</c:v>
                </c:pt>
                <c:pt idx="10678" formatCode="General">
                  <c:v>5.6782843064251402E-2</c:v>
                </c:pt>
                <c:pt idx="10679" formatCode="General">
                  <c:v>5.4245248643599898E-2</c:v>
                </c:pt>
                <c:pt idx="10680" formatCode="General">
                  <c:v>5.1429238869345098E-2</c:v>
                </c:pt>
                <c:pt idx="10681" formatCode="General">
                  <c:v>4.8330365868215999E-2</c:v>
                </c:pt>
                <c:pt idx="10682" formatCode="General">
                  <c:v>4.4947797058406201E-2</c:v>
                </c:pt>
                <c:pt idx="10683" formatCode="General">
                  <c:v>4.1285155170195001E-2</c:v>
                </c:pt>
                <c:pt idx="10684" formatCode="General">
                  <c:v>3.7349000700860897E-2</c:v>
                </c:pt>
                <c:pt idx="10685" formatCode="General">
                  <c:v>3.31487964494417E-2</c:v>
                </c:pt>
                <c:pt idx="10686" formatCode="General">
                  <c:v>2.8697603521628701E-2</c:v>
                </c:pt>
                <c:pt idx="10687" formatCode="General">
                  <c:v>2.4012068596744401E-2</c:v>
                </c:pt>
                <c:pt idx="10688" formatCode="General">
                  <c:v>1.9110764927688598E-2</c:v>
                </c:pt>
                <c:pt idx="10689" formatCode="General">
                  <c:v>1.40150853739145E-2</c:v>
                </c:pt>
                <c:pt idx="10690" formatCode="General">
                  <c:v>8.7487166047212506E-3</c:v>
                </c:pt>
                <c:pt idx="10691" formatCode="General">
                  <c:v>3.3364360944902298E-3</c:v>
                </c:pt>
                <c:pt idx="10692" formatCode="General">
                  <c:v>-2.1948999575661602E-3</c:v>
                </c:pt>
                <c:pt idx="10693" formatCode="General">
                  <c:v>-7.8174200165544092E-3</c:v>
                </c:pt>
                <c:pt idx="10694" formatCode="General">
                  <c:v>-1.3502963647078699E-2</c:v>
                </c:pt>
                <c:pt idx="10695" formatCode="General">
                  <c:v>-1.9223589703166299E-2</c:v>
                </c:pt>
                <c:pt idx="10696" formatCode="General">
                  <c:v>-2.4950917194064701E-2</c:v>
                </c:pt>
                <c:pt idx="10697" formatCode="General">
                  <c:v>-3.0656532465768799E-2</c:v>
                </c:pt>
                <c:pt idx="10698" formatCode="General">
                  <c:v>-3.6313625656871198E-2</c:v>
                </c:pt>
                <c:pt idx="10699" formatCode="General">
                  <c:v>-4.18973432396052E-2</c:v>
                </c:pt>
                <c:pt idx="10700" formatCode="General">
                  <c:v>-4.7383368429079198E-2</c:v>
                </c:pt>
                <c:pt idx="10701" formatCode="General">
                  <c:v>-5.2749084304127197E-2</c:v>
                </c:pt>
                <c:pt idx="10702" formatCode="General">
                  <c:v>-5.7974351347578799E-2</c:v>
                </c:pt>
                <c:pt idx="10703" formatCode="General">
                  <c:v>-6.3040554753175701E-2</c:v>
                </c:pt>
                <c:pt idx="10704" formatCode="General">
                  <c:v>-6.7932173739495103E-2</c:v>
                </c:pt>
                <c:pt idx="10705" formatCode="General">
                  <c:v>-7.2636300591939304E-2</c:v>
                </c:pt>
                <c:pt idx="10706" formatCode="General">
                  <c:v>-7.7142352376942003E-2</c:v>
                </c:pt>
                <c:pt idx="10707" formatCode="General">
                  <c:v>-8.1441798679667707E-2</c:v>
                </c:pt>
                <c:pt idx="10708" formatCode="General">
                  <c:v>-8.5527974115365293E-2</c:v>
                </c:pt>
                <c:pt idx="10709" formatCode="General">
                  <c:v>-8.9397482894321201E-2</c:v>
                </c:pt>
                <c:pt idx="10710" formatCode="General">
                  <c:v>-9.3049393085057899E-2</c:v>
                </c:pt>
                <c:pt idx="10711" formatCode="General">
                  <c:v>-9.6484156532881102E-2</c:v>
                </c:pt>
                <c:pt idx="10712" formatCode="General">
                  <c:v>-9.9703763552267705E-2</c:v>
                </c:pt>
                <c:pt idx="10713" formatCode="General">
                  <c:v>-0.10271254149995</c:v>
                </c:pt>
                <c:pt idx="10714" formatCode="General">
                  <c:v>-0.105516747728331</c:v>
                </c:pt>
                <c:pt idx="10715" formatCode="General">
                  <c:v>-0.10812303802496701</c:v>
                </c:pt>
                <c:pt idx="10716" formatCode="General">
                  <c:v>-0.110539569461861</c:v>
                </c:pt>
                <c:pt idx="10717" formatCode="General">
                  <c:v>-0.112775131128492</c:v>
                </c:pt>
                <c:pt idx="10718" formatCode="General">
                  <c:v>-0.11483816773095699</c:v>
                </c:pt>
                <c:pt idx="10719" formatCode="General">
                  <c:v>-0.11673807438068</c:v>
                </c:pt>
                <c:pt idx="10720" formatCode="General">
                  <c:v>-0.11848448232035901</c:v>
                </c:pt>
                <c:pt idx="10721" formatCode="General">
                  <c:v>-0.120086931753873</c:v>
                </c:pt>
                <c:pt idx="10722" formatCode="General">
                  <c:v>-0.12155508634440799</c:v>
                </c:pt>
                <c:pt idx="10723" formatCode="General">
                  <c:v>-0.122897415033355</c:v>
                </c:pt>
                <c:pt idx="10724" formatCode="General">
                  <c:v>-0.12412147156379</c:v>
                </c:pt>
                <c:pt idx="10725" formatCode="General">
                  <c:v>-0.125234454702492</c:v>
                </c:pt>
                <c:pt idx="10726" formatCode="General">
                  <c:v>-0.12624313942957599</c:v>
                </c:pt>
                <c:pt idx="10727" formatCode="General">
                  <c:v>-0.12715331486123699</c:v>
                </c:pt>
                <c:pt idx="10728" formatCode="General">
                  <c:v>-0.127970212347851</c:v>
                </c:pt>
                <c:pt idx="10729" formatCode="General">
                  <c:v>-0.12869809236699301</c:v>
                </c:pt>
                <c:pt idx="10730" formatCode="General">
                  <c:v>-0.12934078165688301</c:v>
                </c:pt>
                <c:pt idx="10731" formatCode="General">
                  <c:v>-0.12990176865466499</c:v>
                </c:pt>
                <c:pt idx="10732" formatCode="General">
                  <c:v>-0.13038321279978601</c:v>
                </c:pt>
                <c:pt idx="10733" formatCode="General">
                  <c:v>-0.13078762424853499</c:v>
                </c:pt>
                <c:pt idx="10734" formatCode="General">
                  <c:v>-0.13111706433491899</c:v>
                </c:pt>
                <c:pt idx="10735" formatCode="General">
                  <c:v>-0.13137372082088</c:v>
                </c:pt>
                <c:pt idx="10736" formatCode="General">
                  <c:v>-0.131560059104882</c:v>
                </c:pt>
                <c:pt idx="10737" formatCode="General">
                  <c:v>-0.131678364074028</c:v>
                </c:pt>
                <c:pt idx="10738" formatCode="General">
                  <c:v>-0.13173141707068001</c:v>
                </c:pt>
                <c:pt idx="10739" formatCode="General">
                  <c:v>-0.131723136954461</c:v>
                </c:pt>
                <c:pt idx="10740" formatCode="General">
                  <c:v>-0.131657574001323</c:v>
                </c:pt>
                <c:pt idx="10741" formatCode="General">
                  <c:v>-0.131539401894361</c:v>
                </c:pt>
                <c:pt idx="10742" formatCode="General">
                  <c:v>-0.131374504149051</c:v>
                </c:pt>
                <c:pt idx="10743" formatCode="General">
                  <c:v>-0.13116896589364499</c:v>
                </c:pt>
                <c:pt idx="10744" formatCode="General">
                  <c:v>-0.13093062724799701</c:v>
                </c:pt>
                <c:pt idx="10745" formatCode="General">
                  <c:v>-0.13066859738971801</c:v>
                </c:pt>
                <c:pt idx="10746" formatCode="General">
                  <c:v>-0.13039255761882901</c:v>
                </c:pt>
                <c:pt idx="10747" formatCode="General">
                  <c:v>-0.13011363496483599</c:v>
                </c:pt>
                <c:pt idx="10748" formatCode="General">
                  <c:v>-0.12984323072149401</c:v>
                </c:pt>
                <c:pt idx="10749" formatCode="General">
                  <c:v>-0.12959337663933601</c:v>
                </c:pt>
                <c:pt idx="10750" formatCode="General">
                  <c:v>-0.12937773652836601</c:v>
                </c:pt>
                <c:pt idx="10751" formatCode="General">
                  <c:v>-0.12921036084347001</c:v>
                </c:pt>
                <c:pt idx="10752" formatCode="General">
                  <c:v>-0.129105367243571</c:v>
                </c:pt>
                <c:pt idx="10753" formatCode="General">
                  <c:v>-0.12907726421662899</c:v>
                </c:pt>
                <c:pt idx="10754" formatCode="General">
                  <c:v>-0.12914027682097901</c:v>
                </c:pt>
                <c:pt idx="10755" formatCode="General">
                  <c:v>-0.12930867881356001</c:v>
                </c:pt>
                <c:pt idx="10756" formatCode="General">
                  <c:v>-0.129596666716462</c:v>
                </c:pt>
                <c:pt idx="10757" formatCode="General">
                  <c:v>-0.130017597941674</c:v>
                </c:pt>
                <c:pt idx="10758" formatCode="General">
                  <c:v>-0.13058385305350501</c:v>
                </c:pt>
                <c:pt idx="10759" formatCode="General">
                  <c:v>-0.131307282357007</c:v>
                </c:pt>
                <c:pt idx="10760" formatCode="General">
                  <c:v>-0.132198596894952</c:v>
                </c:pt>
                <c:pt idx="10761" formatCode="General">
                  <c:v>-0.13326664339396499</c:v>
                </c:pt>
                <c:pt idx="10762" formatCode="General">
                  <c:v>-0.13451841347764301</c:v>
                </c:pt>
                <c:pt idx="10763" formatCode="General">
                  <c:v>-0.13595970516078301</c:v>
                </c:pt>
                <c:pt idx="10764" formatCode="General">
                  <c:v>-0.137595195885057</c:v>
                </c:pt>
                <c:pt idx="10765" formatCode="General">
                  <c:v>-0.13942677183904201</c:v>
                </c:pt>
                <c:pt idx="10766" formatCode="General">
                  <c:v>-0.14145358708918601</c:v>
                </c:pt>
                <c:pt idx="10767" formatCode="General">
                  <c:v>-0.14367344788754899</c:v>
                </c:pt>
                <c:pt idx="10768" formatCode="General">
                  <c:v>-0.14608258745007</c:v>
                </c:pt>
                <c:pt idx="10769" formatCode="General">
                  <c:v>-0.14867476047497699</c:v>
                </c:pt>
                <c:pt idx="10770" formatCode="General">
                  <c:v>-0.15144192947965099</c:v>
                </c:pt>
                <c:pt idx="10771" formatCode="General">
                  <c:v>-0.15437350345766401</c:v>
                </c:pt>
                <c:pt idx="10772" formatCode="General">
                  <c:v>-0.15745668379876601</c:v>
                </c:pt>
                <c:pt idx="10773" formatCode="General">
                  <c:v>-0.160677952959389</c:v>
                </c:pt>
                <c:pt idx="10774" formatCode="General">
                  <c:v>-0.16402182773045401</c:v>
                </c:pt>
                <c:pt idx="10775" formatCode="General">
                  <c:v>-0.16747055934657501</c:v>
                </c:pt>
                <c:pt idx="10776" formatCode="General">
                  <c:v>-0.17100559843137</c:v>
                </c:pt>
                <c:pt idx="10777" formatCode="General">
                  <c:v>-0.17460700323306899</c:v>
                </c:pt>
                <c:pt idx="10778" formatCode="General">
                  <c:v>-0.17825384156934099</c:v>
                </c:pt>
                <c:pt idx="10779" formatCode="General">
                  <c:v>-0.18192562193505599</c:v>
                </c:pt>
                <c:pt idx="10780" formatCode="General">
                  <c:v>-0.185600507729478</c:v>
                </c:pt>
                <c:pt idx="10781" formatCode="General">
                  <c:v>-0.18925605282831001</c:v>
                </c:pt>
                <c:pt idx="10782" formatCode="General">
                  <c:v>-0.19287074787040501</c:v>
                </c:pt>
                <c:pt idx="10783" formatCode="General">
                  <c:v>-0.19642321506295801</c:v>
                </c:pt>
                <c:pt idx="10784" formatCode="General">
                  <c:v>-0.199891843621189</c:v>
                </c:pt>
                <c:pt idx="10785" formatCode="General">
                  <c:v>-0.20325605137457001</c:v>
                </c:pt>
                <c:pt idx="10786" formatCode="General">
                  <c:v>-0.206496059334659</c:v>
                </c:pt>
                <c:pt idx="10787" formatCode="General">
                  <c:v>-0.20959297619144199</c:v>
                </c:pt>
                <c:pt idx="10788" formatCode="General">
                  <c:v>-0.21252947972997799</c:v>
                </c:pt>
                <c:pt idx="10789" formatCode="General">
                  <c:v>-0.21528941972926899</c:v>
                </c:pt>
                <c:pt idx="10790" formatCode="General">
                  <c:v>-0.21785885770428401</c:v>
                </c:pt>
                <c:pt idx="10791" formatCode="General">
                  <c:v>-0.220224943996254</c:v>
                </c:pt>
                <c:pt idx="10792" formatCode="General">
                  <c:v>-0.22237580741614699</c:v>
                </c:pt>
                <c:pt idx="10793" formatCode="General">
                  <c:v>-0.224302157631318</c:v>
                </c:pt>
                <c:pt idx="10794" formatCode="General">
                  <c:v>-0.22599676795547599</c:v>
                </c:pt>
                <c:pt idx="10795" formatCode="General">
                  <c:v>-0.22745422025270701</c:v>
                </c:pt>
                <c:pt idx="10796" formatCode="General">
                  <c:v>-0.22867120173348801</c:v>
                </c:pt>
                <c:pt idx="10797" formatCode="General">
                  <c:v>-0.22964582592260799</c:v>
                </c:pt>
                <c:pt idx="10798" formatCode="General">
                  <c:v>-0.23037898754731401</c:v>
                </c:pt>
                <c:pt idx="10799" formatCode="General">
                  <c:v>-0.230873661835933</c:v>
                </c:pt>
                <c:pt idx="10800" formatCode="General">
                  <c:v>-0.23113447941873</c:v>
                </c:pt>
                <c:pt idx="10801" formatCode="General">
                  <c:v>-0.23116793242983999</c:v>
                </c:pt>
                <c:pt idx="10802" formatCode="General">
                  <c:v>-0.230982120800625</c:v>
                </c:pt>
                <c:pt idx="10803" formatCode="General">
                  <c:v>-0.23058749372231399</c:v>
                </c:pt>
                <c:pt idx="10804" formatCode="General">
                  <c:v>-0.229996028339648</c:v>
                </c:pt>
                <c:pt idx="10805" formatCode="General">
                  <c:v>-0.22922136203780799</c:v>
                </c:pt>
                <c:pt idx="10806" formatCode="General">
                  <c:v>-0.22827897878435999</c:v>
                </c:pt>
                <c:pt idx="10807" formatCode="General">
                  <c:v>-0.22718528118449699</c:v>
                </c:pt>
                <c:pt idx="10808" formatCode="General">
                  <c:v>-0.22595771948875201</c:v>
                </c:pt>
                <c:pt idx="10809" formatCode="General">
                  <c:v>-0.22461504258972201</c:v>
                </c:pt>
                <c:pt idx="10810" formatCode="General">
                  <c:v>-0.223177027773479</c:v>
                </c:pt>
                <c:pt idx="10811" formatCode="General">
                  <c:v>-0.22166463520714999</c:v>
                </c:pt>
                <c:pt idx="10812" formatCode="General">
                  <c:v>-0.22009910397513499</c:v>
                </c:pt>
                <c:pt idx="10813" formatCode="General">
                  <c:v>-0.21850157083271099</c:v>
                </c:pt>
                <c:pt idx="10814" formatCode="General">
                  <c:v>-0.21689368687287899</c:v>
                </c:pt>
                <c:pt idx="10815" formatCode="General">
                  <c:v>-0.21529726109733799</c:v>
                </c:pt>
                <c:pt idx="10816" formatCode="General">
                  <c:v>-0.213733971232557</c:v>
                </c:pt>
                <c:pt idx="10817" formatCode="General">
                  <c:v>-0.21222505953675899</c:v>
                </c:pt>
                <c:pt idx="10818" formatCode="General">
                  <c:v>-0.21079112044075901</c:v>
                </c:pt>
                <c:pt idx="10819" formatCode="General">
                  <c:v>-0.209451973225417</c:v>
                </c:pt>
                <c:pt idx="10820" formatCode="General">
                  <c:v>-0.208226351361054</c:v>
                </c:pt>
                <c:pt idx="10821" formatCode="General">
                  <c:v>-0.207131671688498</c:v>
                </c:pt>
                <c:pt idx="10822" formatCode="General">
                  <c:v>-0.206183954547558</c:v>
                </c:pt>
                <c:pt idx="10823" formatCode="General">
                  <c:v>-0.20539751546177901</c:v>
                </c:pt>
                <c:pt idx="10824" formatCode="General">
                  <c:v>-0.204784774060916</c:v>
                </c:pt>
                <c:pt idx="10825" formatCode="General">
                  <c:v>-0.204356007885131</c:v>
                </c:pt>
                <c:pt idx="10826" formatCode="General">
                  <c:v>-0.20411914350744101</c:v>
                </c:pt>
                <c:pt idx="10827" formatCode="General">
                  <c:v>-0.204079653918017</c:v>
                </c:pt>
                <c:pt idx="10828" formatCode="General">
                  <c:v>-0.20424040002167301</c:v>
                </c:pt>
                <c:pt idx="10829" formatCode="General">
                  <c:v>-0.20460155019377599</c:v>
                </c:pt>
                <c:pt idx="10830" formatCode="General">
                  <c:v>-0.20516034706555</c:v>
                </c:pt>
                <c:pt idx="10831" formatCode="General">
                  <c:v>-0.20591104717318701</c:v>
                </c:pt>
                <c:pt idx="10832" formatCode="General">
                  <c:v>-0.20684495217995</c:v>
                </c:pt>
                <c:pt idx="10833" formatCode="General">
                  <c:v>-0.207950345773596</c:v>
                </c:pt>
                <c:pt idx="10834" formatCode="General">
                  <c:v>-0.20921243949259299</c:v>
                </c:pt>
                <c:pt idx="10835" formatCode="General">
                  <c:v>-0.210613491231501</c:v>
                </c:pt>
                <c:pt idx="10836" formatCode="General">
                  <c:v>-0.21213289113445399</c:v>
                </c:pt>
                <c:pt idx="10837" formatCode="General">
                  <c:v>-0.21374718311079199</c:v>
                </c:pt>
                <c:pt idx="10838" formatCode="General">
                  <c:v>-0.215430377035502</c:v>
                </c:pt>
                <c:pt idx="10839" formatCode="General">
                  <c:v>-0.21715408038047601</c:v>
                </c:pt>
                <c:pt idx="10840" formatCode="General">
                  <c:v>-0.218887698855564</c:v>
                </c:pt>
                <c:pt idx="10841" formatCode="General">
                  <c:v>-0.22059890478567601</c:v>
                </c:pt>
                <c:pt idx="10842" formatCode="General">
                  <c:v>-0.22225324185367301</c:v>
                </c:pt>
                <c:pt idx="10843" formatCode="General">
                  <c:v>-0.22381536312337799</c:v>
                </c:pt>
                <c:pt idx="10844" formatCode="General">
                  <c:v>-0.225249207741331</c:v>
                </c:pt>
                <c:pt idx="10845" formatCode="General">
                  <c:v>-0.22651785287172699</c:v>
                </c:pt>
                <c:pt idx="10846" formatCode="General">
                  <c:v>-0.22758401740345899</c:v>
                </c:pt>
                <c:pt idx="10847" formatCode="General">
                  <c:v>-0.228410673403623</c:v>
                </c:pt>
                <c:pt idx="10848" formatCode="General">
                  <c:v>-0.228962594266124</c:v>
                </c:pt>
                <c:pt idx="10849" formatCode="General">
                  <c:v>-0.229205107450525</c:v>
                </c:pt>
                <c:pt idx="10850" formatCode="General">
                  <c:v>-0.22910433233951899</c:v>
                </c:pt>
                <c:pt idx="10851" formatCode="General">
                  <c:v>-0.22862912464079899</c:v>
                </c:pt>
                <c:pt idx="10852" formatCode="General">
                  <c:v>-0.227750354877505</c:v>
                </c:pt>
                <c:pt idx="10853" formatCode="General">
                  <c:v>-0.226441544652077</c:v>
                </c:pt>
                <c:pt idx="10854" formatCode="General">
                  <c:v>-0.224680127726297</c:v>
                </c:pt>
                <c:pt idx="10855" formatCode="General">
                  <c:v>-0.222446899837906</c:v>
                </c:pt>
                <c:pt idx="10856" formatCode="General">
                  <c:v>-0.219725804459422</c:v>
                </c:pt>
                <c:pt idx="10857" formatCode="General">
                  <c:v>-0.21650432697112701</c:v>
                </c:pt>
                <c:pt idx="10858" formatCode="General">
                  <c:v>-0.2127744753676</c:v>
                </c:pt>
                <c:pt idx="10859" formatCode="General">
                  <c:v>-0.20853309877728601</c:v>
                </c:pt>
                <c:pt idx="10860" formatCode="General">
                  <c:v>-0.203781441784011</c:v>
                </c:pt>
                <c:pt idx="10861" formatCode="General">
                  <c:v>-0.198524547048057</c:v>
                </c:pt>
                <c:pt idx="10862" formatCode="General">
                  <c:v>-0.19277130944072399</c:v>
                </c:pt>
                <c:pt idx="10863" formatCode="General">
                  <c:v>-0.18653559459331401</c:v>
                </c:pt>
                <c:pt idx="10864" formatCode="General">
                  <c:v>-0.179835701600598</c:v>
                </c:pt>
                <c:pt idx="10865" formatCode="General">
                  <c:v>-0.172693597572635</c:v>
                </c:pt>
                <c:pt idx="10866" formatCode="General">
                  <c:v>-0.16513523406340899</c:v>
                </c:pt>
                <c:pt idx="10867" formatCode="General">
                  <c:v>-0.15718981035437199</c:v>
                </c:pt>
                <c:pt idx="10868" formatCode="General">
                  <c:v>-0.14888949331968199</c:v>
                </c:pt>
                <c:pt idx="10869" formatCode="General">
                  <c:v>-0.14026920357003</c:v>
                </c:pt>
                <c:pt idx="10870" formatCode="General">
                  <c:v>-0.131366374978618</c:v>
                </c:pt>
                <c:pt idx="10871" formatCode="General">
                  <c:v>-0.12222012289014</c:v>
                </c:pt>
                <c:pt idx="10872" formatCode="General">
                  <c:v>-0.112870416557588</c:v>
                </c:pt>
                <c:pt idx="10873" formatCode="General">
                  <c:v>-0.103357961815147</c:v>
                </c:pt>
                <c:pt idx="10874" formatCode="General">
                  <c:v>-9.3724624129882195E-2</c:v>
                </c:pt>
                <c:pt idx="10875" formatCode="General">
                  <c:v>-8.4011766132982904E-2</c:v>
                </c:pt>
                <c:pt idx="10876" formatCode="General">
                  <c:v>-7.42600481146823E-2</c:v>
                </c:pt>
                <c:pt idx="10877" formatCode="General">
                  <c:v>-6.4508933008384201E-2</c:v>
                </c:pt>
                <c:pt idx="10878" formatCode="General">
                  <c:v>-5.47957785966115E-2</c:v>
                </c:pt>
                <c:pt idx="10879" formatCode="General">
                  <c:v>-4.5157091416995997E-2</c:v>
                </c:pt>
                <c:pt idx="10880" formatCode="General">
                  <c:v>-3.5626606998138202E-2</c:v>
                </c:pt>
                <c:pt idx="10881" formatCode="General">
                  <c:v>-2.6233909731885299E-2</c:v>
                </c:pt>
                <c:pt idx="10882" formatCode="General">
                  <c:v>-1.7006535500368802E-2</c:v>
                </c:pt>
                <c:pt idx="10883" formatCode="General">
                  <c:v>-7.9690318910883001E-3</c:v>
                </c:pt>
                <c:pt idx="10884" formatCode="General">
                  <c:v>8.5873207959384602E-4</c:v>
                </c:pt>
                <c:pt idx="10885" formatCode="General">
                  <c:v>9.4604274890312499E-3</c:v>
                </c:pt>
                <c:pt idx="10886" formatCode="General">
                  <c:v>1.7823940246049799E-2</c:v>
                </c:pt>
                <c:pt idx="10887" formatCode="General">
                  <c:v>2.59410508098856E-2</c:v>
                </c:pt>
                <c:pt idx="10888" formatCode="General">
                  <c:v>3.3806959268129398E-2</c:v>
                </c:pt>
                <c:pt idx="10889" formatCode="General">
                  <c:v>4.1420980690932599E-2</c:v>
                </c:pt>
                <c:pt idx="10890" formatCode="General">
                  <c:v>4.8787165902754698E-2</c:v>
                </c:pt>
                <c:pt idx="10891" formatCode="General">
                  <c:v>5.5913077584633097E-2</c:v>
                </c:pt>
                <c:pt idx="10892" formatCode="General">
                  <c:v>6.2808556525260698E-2</c:v>
                </c:pt>
                <c:pt idx="10893" formatCode="General">
                  <c:v>6.9487770761502199E-2</c:v>
                </c:pt>
                <c:pt idx="10894" formatCode="General">
                  <c:v>7.5968136431570105E-2</c:v>
                </c:pt>
                <c:pt idx="10895" formatCode="General">
                  <c:v>8.2268871276432703E-2</c:v>
                </c:pt>
                <c:pt idx="10896" formatCode="General">
                  <c:v>8.8411326137363702E-2</c:v>
                </c:pt>
                <c:pt idx="10897" formatCode="General">
                  <c:v>9.4419008506133398E-2</c:v>
                </c:pt>
                <c:pt idx="10898" formatCode="General">
                  <c:v>0.10031792687070901</c:v>
                </c:pt>
                <c:pt idx="10899" formatCode="General">
                  <c:v>0.106134283653793</c:v>
                </c:pt>
                <c:pt idx="10900" formatCode="General">
                  <c:v>0.11189478718153099</c:v>
                </c:pt>
                <c:pt idx="10901" formatCode="General">
                  <c:v>0.117627192147961</c:v>
                </c:pt>
                <c:pt idx="10902" formatCode="General">
                  <c:v>0.123358188788203</c:v>
                </c:pt>
                <c:pt idx="10903" formatCode="General">
                  <c:v>0.12911443769421299</c:v>
                </c:pt>
                <c:pt idx="10904" formatCode="General">
                  <c:v>0.13492225002239999</c:v>
                </c:pt>
                <c:pt idx="10905" formatCode="General">
                  <c:v>0.14080603709202399</c:v>
                </c:pt>
                <c:pt idx="10906" formatCode="General">
                  <c:v>0.146788505684881</c:v>
                </c:pt>
                <c:pt idx="10907" formatCode="General">
                  <c:v>0.15289105837362901</c:v>
                </c:pt>
                <c:pt idx="10908" formatCode="General">
                  <c:v>0.159133104823067</c:v>
                </c:pt>
                <c:pt idx="10909" formatCode="General">
                  <c:v>0.165531376488219</c:v>
                </c:pt>
                <c:pt idx="10910" formatCode="General">
                  <c:v>0.17210042907973999</c:v>
                </c:pt>
                <c:pt idx="10911" formatCode="General">
                  <c:v>0.17885223307694401</c:v>
                </c:pt>
                <c:pt idx="10912" formatCode="General">
                  <c:v>0.185796226444912</c:v>
                </c:pt>
                <c:pt idx="10913" formatCode="General">
                  <c:v>0.19293891743823799</c:v>
                </c:pt>
                <c:pt idx="10914" formatCode="General">
                  <c:v>0.20028361970558101</c:v>
                </c:pt>
                <c:pt idx="10915" formatCode="General">
                  <c:v>0.20783180267072299</c:v>
                </c:pt>
                <c:pt idx="10916" formatCode="General">
                  <c:v>0.21558189301799899</c:v>
                </c:pt>
                <c:pt idx="10917" formatCode="General">
                  <c:v>0.22352948475164799</c:v>
                </c:pt>
                <c:pt idx="10918" formatCode="General">
                  <c:v>0.23166775662879799</c:v>
                </c:pt>
                <c:pt idx="10919" formatCode="General">
                  <c:v>0.239986888687893</c:v>
                </c:pt>
                <c:pt idx="10920" formatCode="General">
                  <c:v>0.24847559014086601</c:v>
                </c:pt>
                <c:pt idx="10921" formatCode="General">
                  <c:v>0.25712058492442103</c:v>
                </c:pt>
                <c:pt idx="10922" formatCode="General">
                  <c:v>0.26590642884044602</c:v>
                </c:pt>
                <c:pt idx="10923" formatCode="General">
                  <c:v>0.27481594859671299</c:v>
                </c:pt>
                <c:pt idx="10924" formatCode="General">
                  <c:v>0.28383025441840298</c:v>
                </c:pt>
                <c:pt idx="10925" formatCode="General">
                  <c:v>0.292929716817043</c:v>
                </c:pt>
                <c:pt idx="10926" formatCode="General">
                  <c:v>0.30209333413696599</c:v>
                </c:pt>
                <c:pt idx="10927" formatCode="General">
                  <c:v>0.311298513245717</c:v>
                </c:pt>
                <c:pt idx="10928" formatCode="General">
                  <c:v>0.32052202913864802</c:v>
                </c:pt>
                <c:pt idx="10929" formatCode="General">
                  <c:v>0.32974001843133099</c:v>
                </c:pt>
                <c:pt idx="10930" formatCode="General">
                  <c:v>0.338928842182733</c:v>
                </c:pt>
                <c:pt idx="10931" formatCode="General">
                  <c:v>0.34806437000148999</c:v>
                </c:pt>
                <c:pt idx="10932" formatCode="General">
                  <c:v>0.35712220816798601</c:v>
                </c:pt>
                <c:pt idx="10933" formatCode="General">
                  <c:v>0.36607852019832698</c:v>
                </c:pt>
                <c:pt idx="10934" formatCode="General">
                  <c:v>0.37490915524377</c:v>
                </c:pt>
                <c:pt idx="10935" formatCode="General">
                  <c:v>0.383589778034226</c:v>
                </c:pt>
                <c:pt idx="10936" formatCode="General">
                  <c:v>0.39209672563675402</c:v>
                </c:pt>
                <c:pt idx="10937" formatCode="General">
                  <c:v>0.40040771454263302</c:v>
                </c:pt>
                <c:pt idx="10938" formatCode="General">
                  <c:v>0.40850031325335101</c:v>
                </c:pt>
                <c:pt idx="10939" formatCode="General">
                  <c:v>0.41635248518459</c:v>
                </c:pt>
                <c:pt idx="10940" formatCode="General">
                  <c:v>0.42394384918869499</c:v>
                </c:pt>
                <c:pt idx="10941" formatCode="General">
                  <c:v>0.43125466199513601</c:v>
                </c:pt>
                <c:pt idx="10942" formatCode="General">
                  <c:v>0.43826566319743598</c:v>
                </c:pt>
                <c:pt idx="10943" formatCode="General">
                  <c:v>0.44495814479365797</c:v>
                </c:pt>
                <c:pt idx="10944" formatCode="General">
                  <c:v>0.451315057272342</c:v>
                </c:pt>
                <c:pt idx="10945" formatCode="General">
                  <c:v>0.45732047149167598</c:v>
                </c:pt>
                <c:pt idx="10946" formatCode="General">
                  <c:v>0.46295896076733001</c:v>
                </c:pt>
                <c:pt idx="10947" formatCode="General">
                  <c:v>0.46821711752754502</c:v>
                </c:pt>
                <c:pt idx="10948" formatCode="General">
                  <c:v>0.47308246103530299</c:v>
                </c:pt>
                <c:pt idx="10949" formatCode="General">
                  <c:v>0.47754327839187499</c:v>
                </c:pt>
                <c:pt idx="10950" formatCode="General">
                  <c:v>0.48159022861486001</c:v>
                </c:pt>
                <c:pt idx="10951" formatCode="General">
                  <c:v>0.48521568544059501</c:v>
                </c:pt>
                <c:pt idx="10952" formatCode="General">
                  <c:v>0.48841240729500301</c:v>
                </c:pt>
                <c:pt idx="10953" formatCode="General">
                  <c:v>0.491174986725607</c:v>
                </c:pt>
                <c:pt idx="10954" formatCode="General">
                  <c:v>0.49350036638077399</c:v>
                </c:pt>
                <c:pt idx="10955" formatCode="General">
                  <c:v>0.49538649970101301</c:v>
                </c:pt>
                <c:pt idx="10956" formatCode="General">
                  <c:v>0.49683263470597</c:v>
                </c:pt>
                <c:pt idx="10957" formatCode="General">
                  <c:v>0.49784023882921602</c:v>
                </c:pt>
                <c:pt idx="10958" formatCode="General">
                  <c:v>0.49841233755564801</c:v>
                </c:pt>
                <c:pt idx="10959" formatCode="General">
                  <c:v>0.49855370341258998</c:v>
                </c:pt>
                <c:pt idx="10960" formatCode="General">
                  <c:v>0.49827063059900001</c:v>
                </c:pt>
                <c:pt idx="10961" formatCode="General">
                  <c:v>0.49757072880215503</c:v>
                </c:pt>
                <c:pt idx="10962" formatCode="General">
                  <c:v>0.49646425075872502</c:v>
                </c:pt>
                <c:pt idx="10963" formatCode="General">
                  <c:v>0.49496227182233199</c:v>
                </c:pt>
                <c:pt idx="10964" formatCode="General">
                  <c:v>0.49307733333765602</c:v>
                </c:pt>
                <c:pt idx="10965" formatCode="General">
                  <c:v>0.49082379725273101</c:v>
                </c:pt>
                <c:pt idx="10966" formatCode="General">
                  <c:v>0.488216990531605</c:v>
                </c:pt>
                <c:pt idx="10967" formatCode="General">
                  <c:v>0.48527337656242903</c:v>
                </c:pt>
                <c:pt idx="10968" formatCode="General">
                  <c:v>0.48201031163637797</c:v>
                </c:pt>
                <c:pt idx="10969" formatCode="General">
                  <c:v>0.47844625096743698</c:v>
                </c:pt>
                <c:pt idx="10970" formatCode="General">
                  <c:v>0.47460000255535501</c:v>
                </c:pt>
                <c:pt idx="10971" formatCode="General">
                  <c:v>0.47049147182381401</c:v>
                </c:pt>
                <c:pt idx="10972" formatCode="General">
                  <c:v>0.46614082107798099</c:v>
                </c:pt>
                <c:pt idx="10973" formatCode="General">
                  <c:v>0.46156714907649399</c:v>
                </c:pt>
                <c:pt idx="10974" formatCode="General">
                  <c:v>0.45679093505601598</c:v>
                </c:pt>
                <c:pt idx="10975" formatCode="General">
                  <c:v>0.45183238142771698</c:v>
                </c:pt>
                <c:pt idx="10976" formatCode="General">
                  <c:v>0.44671051739639001</c:v>
                </c:pt>
                <c:pt idx="10977" formatCode="General">
                  <c:v>0.44144462168473497</c:v>
                </c:pt>
                <c:pt idx="10978" formatCode="General">
                  <c:v>0.43605262173676002</c:v>
                </c:pt>
                <c:pt idx="10979" formatCode="General">
                  <c:v>0.430551983089139</c:v>
                </c:pt>
                <c:pt idx="10980" formatCode="General">
                  <c:v>0.424959670707732</c:v>
                </c:pt>
                <c:pt idx="10981" formatCode="General">
                  <c:v>0.41929048007222097</c:v>
                </c:pt>
                <c:pt idx="10982" formatCode="General">
                  <c:v>0.41355857326027801</c:v>
                </c:pt>
                <c:pt idx="10983" formatCode="General">
                  <c:v>0.40777708874790097</c:v>
                </c:pt>
                <c:pt idx="10984" formatCode="General">
                  <c:v>0.40195705377649998</c:v>
                </c:pt>
                <c:pt idx="10985" formatCode="General">
                  <c:v>0.39610846648534098</c:v>
                </c:pt>
                <c:pt idx="10986" formatCode="General">
                  <c:v>0.39023947467287601</c:v>
                </c:pt>
                <c:pt idx="10987" formatCode="General">
                  <c:v>0.38435702509886199</c:v>
                </c:pt>
                <c:pt idx="10988" formatCode="General">
                  <c:v>0.37846715473331299</c:v>
                </c:pt>
                <c:pt idx="10989" formatCode="General">
                  <c:v>0.37257457356455298</c:v>
                </c:pt>
                <c:pt idx="10990" formatCode="General">
                  <c:v>0.36668220552432301</c:v>
                </c:pt>
                <c:pt idx="10991" formatCode="General">
                  <c:v>0.36079085785871101</c:v>
                </c:pt>
                <c:pt idx="10992" formatCode="General">
                  <c:v>0.354900665703549</c:v>
                </c:pt>
                <c:pt idx="10993" formatCode="General">
                  <c:v>0.34901147477507399</c:v>
                </c:pt>
                <c:pt idx="10994" formatCode="General">
                  <c:v>0.34312192118307699</c:v>
                </c:pt>
                <c:pt idx="10995" formatCode="General">
                  <c:v>0.33722901038728698</c:v>
                </c:pt>
                <c:pt idx="10996" formatCode="General">
                  <c:v>0.33132899501771101</c:v>
                </c:pt>
                <c:pt idx="10997" formatCode="General">
                  <c:v>0.32541825305092797</c:v>
                </c:pt>
                <c:pt idx="10998" formatCode="General">
                  <c:v>0.31949242255927401</c:v>
                </c:pt>
                <c:pt idx="10999" formatCode="General">
                  <c:v>0.31354600157406098</c:v>
                </c:pt>
                <c:pt idx="11000" formatCode="General">
                  <c:v>0.307573741127464</c:v>
                </c:pt>
                <c:pt idx="11001" formatCode="General">
                  <c:v>0.301570882342798</c:v>
                </c:pt>
                <c:pt idx="11002" formatCode="General">
                  <c:v>0.29553163083370898</c:v>
                </c:pt>
                <c:pt idx="11003" formatCode="General">
                  <c:v>0.28944978733519799</c:v>
                </c:pt>
                <c:pt idx="11004" formatCode="General">
                  <c:v>0.28332011800857199</c:v>
                </c:pt>
                <c:pt idx="11005" formatCode="General">
                  <c:v>0.27713740218973498</c:v>
                </c:pt>
                <c:pt idx="11006" formatCode="General">
                  <c:v>0.270895919243551</c:v>
                </c:pt>
                <c:pt idx="11007" formatCode="General">
                  <c:v>0.26459060030770598</c:v>
                </c:pt>
                <c:pt idx="11008" formatCode="General">
                  <c:v>0.25821657920548002</c:v>
                </c:pt>
                <c:pt idx="11009" formatCode="General">
                  <c:v>0.251768113190804</c:v>
                </c:pt>
                <c:pt idx="11010" formatCode="General">
                  <c:v>0.24524026528604501</c:v>
                </c:pt>
                <c:pt idx="11011" formatCode="General">
                  <c:v>0.238628755731569</c:v>
                </c:pt>
                <c:pt idx="11012" formatCode="General">
                  <c:v>0.23192906442544201</c:v>
                </c:pt>
                <c:pt idx="11013" formatCode="General">
                  <c:v>0.225136517300322</c:v>
                </c:pt>
                <c:pt idx="11014" formatCode="General">
                  <c:v>0.21824648289045701</c:v>
                </c:pt>
                <c:pt idx="11015" formatCode="General">
                  <c:v>0.211254341209204</c:v>
                </c:pt>
                <c:pt idx="11016" formatCode="General">
                  <c:v>0.20415542696567501</c:v>
                </c:pt>
                <c:pt idx="11017" formatCode="General">
                  <c:v>0.19694502193507901</c:v>
                </c:pt>
                <c:pt idx="11018" formatCode="General">
                  <c:v>0.189618244318429</c:v>
                </c:pt>
                <c:pt idx="11019" formatCode="General">
                  <c:v>0.18217004542972501</c:v>
                </c:pt>
                <c:pt idx="11020" formatCode="General">
                  <c:v>0.17459522860291801</c:v>
                </c:pt>
                <c:pt idx="11021" formatCode="General">
                  <c:v>0.16688847980614999</c:v>
                </c:pt>
                <c:pt idx="11022" formatCode="General">
                  <c:v>0.159044449182067</c:v>
                </c:pt>
                <c:pt idx="11023" formatCode="General">
                  <c:v>0.15105768518455401</c:v>
                </c:pt>
                <c:pt idx="11024" formatCode="General">
                  <c:v>0.14292277512724</c:v>
                </c:pt>
                <c:pt idx="11025" formatCode="General">
                  <c:v>0.13463440251026901</c:v>
                </c:pt>
                <c:pt idx="11026" formatCode="General">
                  <c:v>0.12618739333194801</c:v>
                </c:pt>
                <c:pt idx="11027" formatCode="General">
                  <c:v>0.117576880457703</c:v>
                </c:pt>
                <c:pt idx="11028" formatCode="General">
                  <c:v>0.10879841875226</c:v>
                </c:pt>
                <c:pt idx="11029" formatCode="General">
                  <c:v>9.9848137318035102E-2</c:v>
                </c:pt>
                <c:pt idx="11030" formatCode="General">
                  <c:v>9.0722784652643204E-2</c:v>
                </c:pt>
                <c:pt idx="11031" formatCode="General">
                  <c:v>8.1419979937712397E-2</c:v>
                </c:pt>
                <c:pt idx="11032" formatCode="General">
                  <c:v>7.1938413844441496E-2</c:v>
                </c:pt>
                <c:pt idx="11033" formatCode="General">
                  <c:v>6.2277957472324001E-2</c:v>
                </c:pt>
                <c:pt idx="11034" formatCode="General">
                  <c:v>5.2439748147826898E-2</c:v>
                </c:pt>
                <c:pt idx="11035" formatCode="General">
                  <c:v>4.2426363915459203E-2</c:v>
                </c:pt>
                <c:pt idx="11036" formatCode="General">
                  <c:v>3.2241982141373901E-2</c:v>
                </c:pt>
                <c:pt idx="11037" formatCode="General">
                  <c:v>2.1892455230177701E-2</c:v>
                </c:pt>
                <c:pt idx="11038" formatCode="General">
                  <c:v>1.13854630049405E-2</c:v>
                </c:pt>
                <c:pt idx="11039" formatCode="General">
                  <c:v>7.3058580909832205E-4</c:v>
                </c:pt>
                <c:pt idx="11040" formatCode="General">
                  <c:v>-1.00606639328874E-2</c:v>
                </c:pt>
                <c:pt idx="11041" formatCode="General">
                  <c:v>-2.0974850715449599E-2</c:v>
                </c:pt>
                <c:pt idx="11042" formatCode="General">
                  <c:v>-3.1996694202446399E-2</c:v>
                </c:pt>
                <c:pt idx="11043" formatCode="General">
                  <c:v>-4.3108958876706002E-2</c:v>
                </c:pt>
                <c:pt idx="11044" formatCode="General">
                  <c:v>-5.42925287148553E-2</c:v>
                </c:pt>
                <c:pt idx="11045" formatCode="General">
                  <c:v>-6.5526691846238799E-2</c:v>
                </c:pt>
                <c:pt idx="11046" formatCode="General">
                  <c:v>-7.6789222529893106E-2</c:v>
                </c:pt>
                <c:pt idx="11047" formatCode="General">
                  <c:v>-8.8056458983718305E-2</c:v>
                </c:pt>
                <c:pt idx="11048" formatCode="General">
                  <c:v>-9.93035618541174E-2</c:v>
                </c:pt>
                <c:pt idx="11049" formatCode="General">
                  <c:v>-0.110504793093753</c:v>
                </c:pt>
                <c:pt idx="11050" formatCode="General">
                  <c:v>-0.12163373562879599</c:v>
                </c:pt>
                <c:pt idx="11051" formatCode="General">
                  <c:v>-0.132663612075169</c:v>
                </c:pt>
                <c:pt idx="11052" formatCode="General">
                  <c:v>-0.14356758839651401</c:v>
                </c:pt>
                <c:pt idx="11053" formatCode="General">
                  <c:v>-0.15431900446315999</c:v>
                </c:pt>
                <c:pt idx="11054" formatCode="General">
                  <c:v>-0.16489174974340601</c:v>
                </c:pt>
                <c:pt idx="11055" formatCode="General">
                  <c:v>-0.17526071058391801</c:v>
                </c:pt>
                <c:pt idx="11056" formatCode="General">
                  <c:v>-0.18540185940290399</c:v>
                </c:pt>
                <c:pt idx="11057" formatCode="General">
                  <c:v>-0.19529266502591999</c:v>
                </c:pt>
                <c:pt idx="11058" formatCode="General">
                  <c:v>-0.204912526539172</c:v>
                </c:pt>
                <c:pt idx="11059" formatCode="General">
                  <c:v>-0.214242775276383</c:v>
                </c:pt>
                <c:pt idx="11060" formatCode="General">
                  <c:v>-0.22326708670713299</c:v>
                </c:pt>
                <c:pt idx="11061" formatCode="General">
                  <c:v>-0.23197175690757299</c:v>
                </c:pt>
                <c:pt idx="11062" formatCode="General">
                  <c:v>-0.24034568279811</c:v>
                </c:pt>
                <c:pt idx="11063" formatCode="General">
                  <c:v>-0.2483806069042</c:v>
                </c:pt>
                <c:pt idx="11064" formatCode="General">
                  <c:v>-0.256071321721561</c:v>
                </c:pt>
                <c:pt idx="11065" formatCode="General">
                  <c:v>-0.26341558296849399</c:v>
                </c:pt>
                <c:pt idx="11066" formatCode="General">
                  <c:v>-0.270414064797319</c:v>
                </c:pt>
                <c:pt idx="11067" formatCode="General">
                  <c:v>-0.27707045005789999</c:v>
                </c:pt>
                <c:pt idx="11068" formatCode="General">
                  <c:v>-0.28339137274346599</c:v>
                </c:pt>
                <c:pt idx="11069" formatCode="General">
                  <c:v>-0.28938623956020698</c:v>
                </c:pt>
                <c:pt idx="11070" formatCode="General">
                  <c:v>-0.29506695788279902</c:v>
                </c:pt>
                <c:pt idx="11071" formatCode="General">
                  <c:v>-0.30044775128900603</c:v>
                </c:pt>
                <c:pt idx="11072" formatCode="General">
                  <c:v>-0.305544969059728</c:v>
                </c:pt>
                <c:pt idx="11073" formatCode="General">
                  <c:v>-0.31037677792424601</c:v>
                </c:pt>
                <c:pt idx="11074" formatCode="General">
                  <c:v>-0.31496288683198098</c:v>
                </c:pt>
                <c:pt idx="11075" formatCode="General">
                  <c:v>-0.31932412448481901</c:v>
                </c:pt>
                <c:pt idx="11076" formatCode="General">
                  <c:v>-0.323482128763109</c:v>
                </c:pt>
                <c:pt idx="11077" formatCode="General">
                  <c:v>-0.32745901330264798</c:v>
                </c:pt>
                <c:pt idx="11078" formatCode="General">
                  <c:v>-0.33127690041984598</c:v>
                </c:pt>
                <c:pt idx="11079" formatCode="General">
                  <c:v>-0.33495765472835498</c:v>
                </c:pt>
                <c:pt idx="11080" formatCode="General">
                  <c:v>-0.338522517703578</c:v>
                </c:pt>
                <c:pt idx="11081" formatCode="General">
                  <c:v>-0.34199172447008802</c:v>
                </c:pt>
                <c:pt idx="11082" formatCode="General">
                  <c:v>-0.34538420874963799</c:v>
                </c:pt>
                <c:pt idx="11083" formatCode="General">
                  <c:v>-0.34871730825799502</c:v>
                </c:pt>
                <c:pt idx="11084" formatCode="General">
                  <c:v>-0.35200649963900599</c:v>
                </c:pt>
                <c:pt idx="11085" formatCode="General">
                  <c:v>-0.35526524440323498</c:v>
                </c:pt>
                <c:pt idx="11086" formatCode="General">
                  <c:v>-0.35850470916930399</c:v>
                </c:pt>
                <c:pt idx="11087" formatCode="General">
                  <c:v>-0.361733604187636</c:v>
                </c:pt>
                <c:pt idx="11088" formatCode="General">
                  <c:v>-0.36495823559690899</c:v>
                </c:pt>
                <c:pt idx="11089" formatCode="General">
                  <c:v>-0.36818236173246299</c:v>
                </c:pt>
                <c:pt idx="11090" formatCode="General">
                  <c:v>-0.37140719833465102</c:v>
                </c:pt>
                <c:pt idx="11091" formatCode="General">
                  <c:v>-0.37463154060776899</c:v>
                </c:pt>
                <c:pt idx="11092" formatCode="General">
                  <c:v>-0.37785176488876399</c:v>
                </c:pt>
                <c:pt idx="11093" formatCode="General">
                  <c:v>-0.38106191843014497</c:v>
                </c:pt>
                <c:pt idx="11094" formatCode="General">
                  <c:v>-0.38425397072230999</c:v>
                </c:pt>
                <c:pt idx="11095" formatCode="General">
                  <c:v>-0.38741808470252398</c:v>
                </c:pt>
                <c:pt idx="11096" formatCode="General">
                  <c:v>-0.39054268900073802</c:v>
                </c:pt>
                <c:pt idx="11097" formatCode="General">
                  <c:v>-0.39361481440433199</c:v>
                </c:pt>
                <c:pt idx="11098" formatCode="General">
                  <c:v>-0.396620399470555</c:v>
                </c:pt>
                <c:pt idx="11099" formatCode="General">
                  <c:v>-0.39954447076685501</c:v>
                </c:pt>
                <c:pt idx="11100" formatCode="General">
                  <c:v>-0.40237152014884803</c:v>
                </c:pt>
                <c:pt idx="11101" formatCode="General">
                  <c:v>-0.40508576573004501</c:v>
                </c:pt>
                <c:pt idx="11102" formatCode="General">
                  <c:v>-0.40767142826581898</c:v>
                </c:pt>
                <c:pt idx="11103" formatCode="General">
                  <c:v>-0.41011303741260702</c:v>
                </c:pt>
                <c:pt idx="11104" formatCode="General">
                  <c:v>-0.412395741728739</c:v>
                </c:pt>
                <c:pt idx="11105" formatCode="General">
                  <c:v>-0.41450541473984198</c:v>
                </c:pt>
                <c:pt idx="11106" formatCode="General">
                  <c:v>-0.416428912541634</c:v>
                </c:pt>
                <c:pt idx="11107" formatCode="General">
                  <c:v>-0.41815425645979698</c:v>
                </c:pt>
                <c:pt idx="11108" formatCode="General">
                  <c:v>-0.41967080564051401</c:v>
                </c:pt>
                <c:pt idx="11109" formatCode="General">
                  <c:v>-0.42096938246542698</c:v>
                </c:pt>
                <c:pt idx="11110" formatCode="General">
                  <c:v>-0.422042284767781</c:v>
                </c:pt>
                <c:pt idx="11111" formatCode="General">
                  <c:v>-0.42288335833742502</c:v>
                </c:pt>
                <c:pt idx="11112" formatCode="General">
                  <c:v>-0.42348797623419199</c:v>
                </c:pt>
                <c:pt idx="11113" formatCode="General">
                  <c:v>-0.42385302649579698</c:v>
                </c:pt>
                <c:pt idx="11114" formatCode="General">
                  <c:v>-0.42397681723402098</c:v>
                </c:pt>
                <c:pt idx="11115" formatCode="General">
                  <c:v>-0.42385904878727398</c:v>
                </c:pt>
                <c:pt idx="11116" formatCode="General">
                  <c:v>-0.42350060574159598</c:v>
                </c:pt>
                <c:pt idx="11117" formatCode="General">
                  <c:v>-0.42290343194692098</c:v>
                </c:pt>
                <c:pt idx="11118" formatCode="General">
                  <c:v>-0.42207045700532603</c:v>
                </c:pt>
                <c:pt idx="11119" formatCode="General">
                  <c:v>-0.42100535026463198</c:v>
                </c:pt>
                <c:pt idx="11120" formatCode="General">
                  <c:v>-0.419712313223292</c:v>
                </c:pt>
                <c:pt idx="11121" formatCode="General">
                  <c:v>-0.41819588820044401</c:v>
                </c:pt>
                <c:pt idx="11122" formatCode="General">
                  <c:v>-0.41646078896042599</c:v>
                </c:pt>
                <c:pt idx="11123" formatCode="General">
                  <c:v>-0.414511804256741</c:v>
                </c:pt>
                <c:pt idx="11124" formatCode="General">
                  <c:v>-0.41235360325890003</c:v>
                </c:pt>
                <c:pt idx="11125" formatCode="General">
                  <c:v>-0.40999045904812598</c:v>
                </c:pt>
                <c:pt idx="11126" formatCode="General">
                  <c:v>-0.40742626539948201</c:v>
                </c:pt>
                <c:pt idx="11127" formatCode="General">
                  <c:v>-0.40466439712727198</c:v>
                </c:pt>
                <c:pt idx="11128" formatCode="General">
                  <c:v>-0.40170762798820397</c:v>
                </c:pt>
                <c:pt idx="11129" formatCode="General">
                  <c:v>-0.39855808587923203</c:v>
                </c:pt>
                <c:pt idx="11130" formatCode="General">
                  <c:v>-0.39521713998211899</c:v>
                </c:pt>
                <c:pt idx="11131" formatCode="General">
                  <c:v>-0.39168558412865201</c:v>
                </c:pt>
                <c:pt idx="11132" formatCode="General">
                  <c:v>-0.387963589870021</c:v>
                </c:pt>
                <c:pt idx="11133" formatCode="General">
                  <c:v>-0.384050708595644</c:v>
                </c:pt>
                <c:pt idx="11134" formatCode="General">
                  <c:v>-0.379945972838243</c:v>
                </c:pt>
                <c:pt idx="11135" formatCode="General">
                  <c:v>-0.37564813030983901</c:v>
                </c:pt>
                <c:pt idx="11136" formatCode="General">
                  <c:v>-0.371155777073857</c:v>
                </c:pt>
                <c:pt idx="11137" formatCode="General">
                  <c:v>-0.36646736238001998</c:v>
                </c:pt>
                <c:pt idx="11138" formatCode="General">
                  <c:v>-0.36158133718626201</c:v>
                </c:pt>
                <c:pt idx="11139" formatCode="General">
                  <c:v>-0.35649665856766299</c:v>
                </c:pt>
                <c:pt idx="11140" formatCode="General">
                  <c:v>-0.35121262611732801</c:v>
                </c:pt>
                <c:pt idx="11141" formatCode="General">
                  <c:v>-0.34572914539757799</c:v>
                </c:pt>
                <c:pt idx="11142" formatCode="General">
                  <c:v>-0.340046289983435</c:v>
                </c:pt>
                <c:pt idx="11143" formatCode="General">
                  <c:v>-0.334165434697415</c:v>
                </c:pt>
                <c:pt idx="11144" formatCode="General">
                  <c:v>-0.32808936232334202</c:v>
                </c:pt>
                <c:pt idx="11145" formatCode="General">
                  <c:v>-0.32182117524324999</c:v>
                </c:pt>
                <c:pt idx="11146" formatCode="General">
                  <c:v>-0.31536580025454702</c:v>
                </c:pt>
                <c:pt idx="11147" formatCode="General">
                  <c:v>-0.308728984522531</c:v>
                </c:pt>
                <c:pt idx="11148" formatCode="General">
                  <c:v>-0.301917673424697</c:v>
                </c:pt>
                <c:pt idx="11149" formatCode="General">
                  <c:v>-0.29494045262608298</c:v>
                </c:pt>
                <c:pt idx="11150" formatCode="General">
                  <c:v>-0.28780634802696198</c:v>
                </c:pt>
                <c:pt idx="11151" formatCode="General">
                  <c:v>-0.280525678234891</c:v>
                </c:pt>
                <c:pt idx="11152" formatCode="General">
                  <c:v>-0.27310995844189401</c:v>
                </c:pt>
                <c:pt idx="11153" formatCode="General">
                  <c:v>-0.26557112347994999</c:v>
                </c:pt>
                <c:pt idx="11154" formatCode="General">
                  <c:v>-0.25792182673316899</c:v>
                </c:pt>
                <c:pt idx="11155" formatCode="General">
                  <c:v>-0.25017522511866003</c:v>
                </c:pt>
                <c:pt idx="11156" formatCode="General">
                  <c:v>-0.242344208560409</c:v>
                </c:pt>
                <c:pt idx="11157" formatCode="General">
                  <c:v>-0.234441639277673</c:v>
                </c:pt>
                <c:pt idx="11158" formatCode="General">
                  <c:v>-0.22647970760827801</c:v>
                </c:pt>
                <c:pt idx="11159" formatCode="General">
                  <c:v>-0.218470277048465</c:v>
                </c:pt>
                <c:pt idx="11160" formatCode="General">
                  <c:v>-0.21042476326972401</c:v>
                </c:pt>
                <c:pt idx="11161" formatCode="General">
                  <c:v>-0.202352922003361</c:v>
                </c:pt>
                <c:pt idx="11162" formatCode="General">
                  <c:v>-0.194263744582751</c:v>
                </c:pt>
                <c:pt idx="11163" formatCode="General">
                  <c:v>-0.186164394052276</c:v>
                </c:pt>
                <c:pt idx="11164" formatCode="General">
                  <c:v>-0.17806007132287999</c:v>
                </c:pt>
                <c:pt idx="11165" formatCode="General">
                  <c:v>-0.16995411518932599</c:v>
                </c:pt>
                <c:pt idx="11166" formatCode="General">
                  <c:v>-0.161848079174813</c:v>
                </c:pt>
                <c:pt idx="11167" formatCode="General">
                  <c:v>-0.15374141262948099</c:v>
                </c:pt>
                <c:pt idx="11168" formatCode="General">
                  <c:v>-0.14563209867879601</c:v>
                </c:pt>
                <c:pt idx="11169" formatCode="General">
                  <c:v>-0.13751585246037601</c:v>
                </c:pt>
                <c:pt idx="11170" formatCode="General">
                  <c:v>-0.12938629230371801</c:v>
                </c:pt>
                <c:pt idx="11171" formatCode="General">
                  <c:v>-0.121235834398237</c:v>
                </c:pt>
                <c:pt idx="11172" formatCode="General">
                  <c:v>-0.11305497003515499</c:v>
                </c:pt>
                <c:pt idx="11173" formatCode="General">
                  <c:v>-0.104833028563529</c:v>
                </c:pt>
                <c:pt idx="11174" formatCode="General">
                  <c:v>-9.6557549358622999E-2</c:v>
                </c:pt>
                <c:pt idx="11175" formatCode="General">
                  <c:v>-8.8215754504991306E-2</c:v>
                </c:pt>
                <c:pt idx="11176" formatCode="General">
                  <c:v>-7.9795031485346196E-2</c:v>
                </c:pt>
                <c:pt idx="11177" formatCode="General">
                  <c:v>-7.1282173613905306E-2</c:v>
                </c:pt>
                <c:pt idx="11178" formatCode="General">
                  <c:v>-6.2664175562976598E-2</c:v>
                </c:pt>
                <c:pt idx="11179" formatCode="General">
                  <c:v>-5.39286882511371E-2</c:v>
                </c:pt>
                <c:pt idx="11180" formatCode="General">
                  <c:v>-4.50649011738532E-2</c:v>
                </c:pt>
                <c:pt idx="11181" formatCode="General">
                  <c:v>-3.6063752046843797E-2</c:v>
                </c:pt>
                <c:pt idx="11182" formatCode="General">
                  <c:v>-2.6917082382158501E-2</c:v>
                </c:pt>
                <c:pt idx="11183" formatCode="General">
                  <c:v>-1.7619909601855901E-2</c:v>
                </c:pt>
                <c:pt idx="11184" formatCode="General">
                  <c:v>-8.17006528010817E-3</c:v>
                </c:pt>
                <c:pt idx="11185" formatCode="General">
                  <c:v>1.4329766196428599E-3</c:v>
                </c:pt>
                <c:pt idx="11186" formatCode="General">
                  <c:v>1.1185996334938501E-2</c:v>
                </c:pt>
                <c:pt idx="11187" formatCode="General">
                  <c:v>2.10820020256887E-2</c:v>
                </c:pt>
                <c:pt idx="11188" formatCode="General">
                  <c:v>3.1111032168846399E-2</c:v>
                </c:pt>
                <c:pt idx="11189" formatCode="General">
                  <c:v>4.1259386058799898E-2</c:v>
                </c:pt>
                <c:pt idx="11190" formatCode="General">
                  <c:v>5.1509394638241897E-2</c:v>
                </c:pt>
                <c:pt idx="11191" formatCode="General">
                  <c:v>6.1840393684839901E-2</c:v>
                </c:pt>
                <c:pt idx="11192" formatCode="General">
                  <c:v>7.2228226891037695E-2</c:v>
                </c:pt>
                <c:pt idx="11193" formatCode="General">
                  <c:v>8.2645698037931495E-2</c:v>
                </c:pt>
                <c:pt idx="11194" formatCode="General">
                  <c:v>9.30626381851863E-2</c:v>
                </c:pt>
                <c:pt idx="11195" formatCode="General">
                  <c:v>0.10344593901247399</c:v>
                </c:pt>
                <c:pt idx="11196" formatCode="General">
                  <c:v>0.113760251764687</c:v>
                </c:pt>
                <c:pt idx="11197" formatCode="General">
                  <c:v>0.123968747554051</c:v>
                </c:pt>
                <c:pt idx="11198" formatCode="General">
                  <c:v>0.134033738138186</c:v>
                </c:pt>
                <c:pt idx="11199" formatCode="General">
                  <c:v>0.143915756356258</c:v>
                </c:pt>
                <c:pt idx="11200" formatCode="General">
                  <c:v>0.153575753320109</c:v>
                </c:pt>
                <c:pt idx="11201" formatCode="General">
                  <c:v>0.16297523523079799</c:v>
                </c:pt>
                <c:pt idx="11202" formatCode="General">
                  <c:v>0.17207520415097799</c:v>
                </c:pt>
                <c:pt idx="11203" formatCode="General">
                  <c:v>0.18083933727783599</c:v>
                </c:pt>
                <c:pt idx="11204" formatCode="General">
                  <c:v>0.18923350934434599</c:v>
                </c:pt>
                <c:pt idx="11205" formatCode="General">
                  <c:v>0.197224947272757</c:v>
                </c:pt>
                <c:pt idx="11206" formatCode="General">
                  <c:v>0.20478464593121501</c:v>
                </c:pt>
                <c:pt idx="11207" formatCode="General">
                  <c:v>0.211887188743552</c:v>
                </c:pt>
                <c:pt idx="11208" formatCode="General">
                  <c:v>0.218510767607278</c:v>
                </c:pt>
                <c:pt idx="11209" formatCode="General">
                  <c:v>0.224638203633933</c:v>
                </c:pt>
                <c:pt idx="11210" formatCode="General">
                  <c:v>0.23025635274786299</c:v>
                </c:pt>
                <c:pt idx="11211" formatCode="General">
                  <c:v>0.23535690667840101</c:v>
                </c:pt>
                <c:pt idx="11212" formatCode="General">
                  <c:v>0.23993669022518599</c:v>
                </c:pt>
                <c:pt idx="11213" formatCode="General">
                  <c:v>0.243997252420533</c:v>
                </c:pt>
                <c:pt idx="11214" formatCode="General">
                  <c:v>0.247545338901839</c:v>
                </c:pt>
                <c:pt idx="11215" formatCode="General">
                  <c:v>0.25059176794570798</c:v>
                </c:pt>
                <c:pt idx="11216" formatCode="General">
                  <c:v>0.25315180110405</c:v>
                </c:pt>
                <c:pt idx="11217" formatCode="General">
                  <c:v>0.25524555861631898</c:v>
                </c:pt>
                <c:pt idx="11218" formatCode="General">
                  <c:v>0.25689673266527702</c:v>
                </c:pt>
                <c:pt idx="11219" formatCode="General">
                  <c:v>0.25813272496439499</c:v>
                </c:pt>
                <c:pt idx="11220" formatCode="General">
                  <c:v>0.25898380146331101</c:v>
                </c:pt>
                <c:pt idx="11221" formatCode="General">
                  <c:v>0.25948217820401998</c:v>
                </c:pt>
                <c:pt idx="11222" formatCode="General">
                  <c:v>0.25966225468042597</c:v>
                </c:pt>
                <c:pt idx="11223" formatCode="General">
                  <c:v>0.25955989194581303</c:v>
                </c:pt>
                <c:pt idx="11224" formatCode="General">
                  <c:v>0.25921208284404201</c:v>
                </c:pt>
                <c:pt idx="11225" formatCode="General">
                  <c:v>0.258655607056407</c:v>
                </c:pt>
                <c:pt idx="11226" formatCode="General">
                  <c:v>0.25792623120452202</c:v>
                </c:pt>
                <c:pt idx="11227" formatCode="General">
                  <c:v>0.257058603503377</c:v>
                </c:pt>
                <c:pt idx="11228" formatCode="General">
                  <c:v>0.25608523468227201</c:v>
                </c:pt>
                <c:pt idx="11229" formatCode="General">
                  <c:v>0.25503661115770199</c:v>
                </c:pt>
                <c:pt idx="11230" formatCode="General">
                  <c:v>0.25394094089129199</c:v>
                </c:pt>
                <c:pt idx="11231" formatCode="General">
                  <c:v>0.25282326641144398</c:v>
                </c:pt>
                <c:pt idx="11232" formatCode="General">
                  <c:v>0.251704177418345</c:v>
                </c:pt>
                <c:pt idx="11233" formatCode="General">
                  <c:v>0.250600359712427</c:v>
                </c:pt>
                <c:pt idx="11234" formatCode="General">
                  <c:v>0.24952528738025001</c:v>
                </c:pt>
                <c:pt idx="11235" formatCode="General">
                  <c:v>0.24848733650465199</c:v>
                </c:pt>
                <c:pt idx="11236" formatCode="General">
                  <c:v>0.24749099155652701</c:v>
                </c:pt>
                <c:pt idx="11237" formatCode="General">
                  <c:v>0.246536313451791</c:v>
                </c:pt>
                <c:pt idx="11238" formatCode="General">
                  <c:v>0.245618836901419</c:v>
                </c:pt>
                <c:pt idx="11239" formatCode="General">
                  <c:v>0.24473069190628799</c:v>
                </c:pt>
                <c:pt idx="11240" formatCode="General">
                  <c:v>0.243859752773745</c:v>
                </c:pt>
                <c:pt idx="11241" formatCode="General">
                  <c:v>0.242991300038613</c:v>
                </c:pt>
                <c:pt idx="11242" formatCode="General">
                  <c:v>0.242107250773855</c:v>
                </c:pt>
                <c:pt idx="11243" formatCode="General">
                  <c:v>0.24118678146228201</c:v>
                </c:pt>
                <c:pt idx="11244" formatCode="General">
                  <c:v>0.24020718613137801</c:v>
                </c:pt>
                <c:pt idx="11245" formatCode="General">
                  <c:v>0.23914424003387</c:v>
                </c:pt>
                <c:pt idx="11246" formatCode="General">
                  <c:v>0.23797398490017099</c:v>
                </c:pt>
                <c:pt idx="11247" formatCode="General">
                  <c:v>0.23667131446121001</c:v>
                </c:pt>
                <c:pt idx="11248" formatCode="General">
                  <c:v>0.23521106247943299</c:v>
                </c:pt>
                <c:pt idx="11249" formatCode="General">
                  <c:v>0.233569835140746</c:v>
                </c:pt>
                <c:pt idx="11250" formatCode="General">
                  <c:v>0.231725572603453</c:v>
                </c:pt>
                <c:pt idx="11251" formatCode="General">
                  <c:v>0.229658454435376</c:v>
                </c:pt>
                <c:pt idx="11252" formatCode="General">
                  <c:v>0.227351251802449</c:v>
                </c:pt>
                <c:pt idx="11253" formatCode="General">
                  <c:v>0.224789037149073</c:v>
                </c:pt>
                <c:pt idx="11254" formatCode="General">
                  <c:v>0.22196045674965001</c:v>
                </c:pt>
                <c:pt idx="11255" formatCode="General">
                  <c:v>0.218858373862758</c:v>
                </c:pt>
                <c:pt idx="11256" formatCode="General">
                  <c:v>0.21547877107336399</c:v>
                </c:pt>
                <c:pt idx="11257" formatCode="General">
                  <c:v>0.21182212833145</c:v>
                </c:pt>
                <c:pt idx="11258" formatCode="General">
                  <c:v>0.207893257579644</c:v>
                </c:pt>
                <c:pt idx="11259" formatCode="General">
                  <c:v>0.20370030478492299</c:v>
                </c:pt>
                <c:pt idx="11260" formatCode="General">
                  <c:v>0.19925543772350299</c:v>
                </c:pt>
                <c:pt idx="11261" formatCode="General">
                  <c:v>0.194575498611335</c:v>
                </c:pt>
                <c:pt idx="11262" formatCode="General">
                  <c:v>0.189680827854669</c:v>
                </c:pt>
                <c:pt idx="11263" formatCode="General">
                  <c:v>0.18459399627184001</c:v>
                </c:pt>
                <c:pt idx="11264" formatCode="General">
                  <c:v>0.179341281146846</c:v>
                </c:pt>
                <c:pt idx="11265" formatCode="General">
                  <c:v>0.17395155200030499</c:v>
                </c:pt>
                <c:pt idx="11266" formatCode="General">
                  <c:v>0.168455310146128</c:v>
                </c:pt>
                <c:pt idx="11267" formatCode="General">
                  <c:v>0.16288463154076899</c:v>
                </c:pt>
                <c:pt idx="11268" formatCode="General">
                  <c:v>0.15727243910010599</c:v>
                </c:pt>
                <c:pt idx="11269" formatCode="General">
                  <c:v>0.15165210906347301</c:v>
                </c:pt>
                <c:pt idx="11270" formatCode="General">
                  <c:v>0.146056768434707</c:v>
                </c:pt>
                <c:pt idx="11271" formatCode="General">
                  <c:v>0.140518683377239</c:v>
                </c:pt>
                <c:pt idx="11272" formatCode="General">
                  <c:v>0.135068902429195</c:v>
                </c:pt>
                <c:pt idx="11273" formatCode="General">
                  <c:v>0.12973676057156</c:v>
                </c:pt>
                <c:pt idx="11274" formatCode="General">
                  <c:v>0.12454927804607401</c:v>
                </c:pt>
                <c:pt idx="11275" formatCode="General">
                  <c:v>0.11953070333402201</c:v>
                </c:pt>
                <c:pt idx="11276" formatCode="General">
                  <c:v>0.114702233405506</c:v>
                </c:pt>
                <c:pt idx="11277" formatCode="General">
                  <c:v>0.110081786690018</c:v>
                </c:pt>
                <c:pt idx="11278" formatCode="General">
                  <c:v>0.105683747205362</c:v>
                </c:pt>
                <c:pt idx="11279" formatCode="General">
                  <c:v>0.101518650674374</c:v>
                </c:pt>
                <c:pt idx="11280" formatCode="General">
                  <c:v>9.7593181895947595E-2</c:v>
                </c:pt>
                <c:pt idx="11281" formatCode="General">
                  <c:v>9.3910242492830504E-2</c:v>
                </c:pt>
                <c:pt idx="11282" formatCode="General">
                  <c:v>9.0468951627413502E-2</c:v>
                </c:pt>
                <c:pt idx="11283" formatCode="General">
                  <c:v>8.7264787794022594E-2</c:v>
                </c:pt>
                <c:pt idx="11284" formatCode="General">
                  <c:v>8.4289790469444598E-2</c:v>
                </c:pt>
                <c:pt idx="11285" formatCode="General">
                  <c:v>8.1532799179238002E-2</c:v>
                </c:pt>
                <c:pt idx="11286" formatCode="General">
                  <c:v>7.8979839471722699E-2</c:v>
                </c:pt>
                <c:pt idx="11287" formatCode="General">
                  <c:v>7.6614568942764694E-2</c:v>
                </c:pt>
                <c:pt idx="11288" formatCode="General">
                  <c:v>7.4418575805642095E-2</c:v>
                </c:pt>
                <c:pt idx="11289" formatCode="General">
                  <c:v>7.2371830059076395E-2</c:v>
                </c:pt>
                <c:pt idx="11290" formatCode="General">
                  <c:v>7.0453198315064094E-2</c:v>
                </c:pt>
                <c:pt idx="11291" formatCode="General">
                  <c:v>6.8640935384551294E-2</c:v>
                </c:pt>
                <c:pt idx="11292" formatCode="General">
                  <c:v>6.6913189791633701E-2</c:v>
                </c:pt>
                <c:pt idx="11293" formatCode="General">
                  <c:v>6.5248458266803394E-2</c:v>
                </c:pt>
                <c:pt idx="11294" formatCode="General">
                  <c:v>6.3626040409569998E-2</c:v>
                </c:pt>
                <c:pt idx="11295" formatCode="General">
                  <c:v>6.2026533322592899E-2</c:v>
                </c:pt>
                <c:pt idx="11296" formatCode="General">
                  <c:v>6.0432195466661003E-2</c:v>
                </c:pt>
                <c:pt idx="11297" formatCode="General">
                  <c:v>5.8827226937453597E-2</c:v>
                </c:pt>
                <c:pt idx="11298" formatCode="General">
                  <c:v>5.7198178989409099E-2</c:v>
                </c:pt>
                <c:pt idx="11299" formatCode="General">
                  <c:v>5.5534133907982799E-2</c:v>
                </c:pt>
                <c:pt idx="11300" formatCode="General">
                  <c:v>5.3826937656037202E-2</c:v>
                </c:pt>
                <c:pt idx="11301" formatCode="General">
                  <c:v>5.2071293317801498E-2</c:v>
                </c:pt>
                <c:pt idx="11302" formatCode="General">
                  <c:v>5.0264664131257998E-2</c:v>
                </c:pt>
                <c:pt idx="11303" formatCode="General">
                  <c:v>4.8407427506749402E-2</c:v>
                </c:pt>
                <c:pt idx="11304" formatCode="General">
                  <c:v>4.6502813543098903E-2</c:v>
                </c:pt>
                <c:pt idx="11305" formatCode="General">
                  <c:v>4.4556639390396099E-2</c:v>
                </c:pt>
                <c:pt idx="11306" formatCode="General">
                  <c:v>4.2577044824651002E-2</c:v>
                </c:pt>
                <c:pt idx="11307" formatCode="General">
                  <c:v>4.0574303273442199E-2</c:v>
                </c:pt>
                <c:pt idx="11308" formatCode="General">
                  <c:v>3.8560507195360798E-2</c:v>
                </c:pt>
                <c:pt idx="11309" formatCode="General">
                  <c:v>3.6549216563697397E-2</c:v>
                </c:pt>
                <c:pt idx="11310" formatCode="General">
                  <c:v>3.4555045231721399E-2</c:v>
                </c:pt>
                <c:pt idx="11311" formatCode="General">
                  <c:v>3.25931986034214E-2</c:v>
                </c:pt>
                <c:pt idx="11312" formatCode="General">
                  <c:v>3.06791329096614E-2</c:v>
                </c:pt>
                <c:pt idx="11313" formatCode="General">
                  <c:v>2.88280322660192E-2</c:v>
                </c:pt>
                <c:pt idx="11314" formatCode="General">
                  <c:v>2.7054371154688402E-2</c:v>
                </c:pt>
                <c:pt idx="11315" formatCode="General">
                  <c:v>2.5371585022968601E-2</c:v>
                </c:pt>
                <c:pt idx="11316" formatCode="General">
                  <c:v>2.3791590048781699E-2</c:v>
                </c:pt>
                <c:pt idx="11317" formatCode="General">
                  <c:v>2.2324467326757001E-2</c:v>
                </c:pt>
                <c:pt idx="11318" formatCode="General">
                  <c:v>2.0978220641373099E-2</c:v>
                </c:pt>
                <c:pt idx="11319" formatCode="General">
                  <c:v>1.9758331432183401E-2</c:v>
                </c:pt>
                <c:pt idx="11320" formatCode="General">
                  <c:v>1.8667552733620099E-2</c:v>
                </c:pt>
                <c:pt idx="11321" formatCode="General">
                  <c:v>1.7705915130859201E-2</c:v>
                </c:pt>
                <c:pt idx="11322" formatCode="General">
                  <c:v>1.6870589606938099E-2</c:v>
                </c:pt>
                <c:pt idx="11323" formatCode="General">
                  <c:v>1.6155746625058299E-2</c:v>
                </c:pt>
                <c:pt idx="11324" formatCode="General">
                  <c:v>1.55526057998397E-2</c:v>
                </c:pt>
                <c:pt idx="11325" formatCode="General">
                  <c:v>1.50496235551618E-2</c:v>
                </c:pt>
                <c:pt idx="11326" formatCode="General">
                  <c:v>1.46326779262702E-2</c:v>
                </c:pt>
                <c:pt idx="11327" formatCode="General">
                  <c:v>1.4285186079299E-2</c:v>
                </c:pt>
                <c:pt idx="11328" formatCode="General">
                  <c:v>1.39884191853252E-2</c:v>
                </c:pt>
                <c:pt idx="11329" formatCode="General">
                  <c:v>1.37218654998325E-2</c:v>
                </c:pt>
                <c:pt idx="11330" formatCode="General">
                  <c:v>1.3463601819857399E-2</c:v>
                </c:pt>
                <c:pt idx="11331" formatCode="General">
                  <c:v>1.3190668454437801E-2</c:v>
                </c:pt>
                <c:pt idx="11332" formatCode="General">
                  <c:v>1.28794947590856E-2</c:v>
                </c:pt>
                <c:pt idx="11333" formatCode="General">
                  <c:v>1.2506420863044199E-2</c:v>
                </c:pt>
                <c:pt idx="11334" formatCode="General">
                  <c:v>1.20481307881385E-2</c:v>
                </c:pt>
                <c:pt idx="11335" formatCode="General">
                  <c:v>1.1482034542425299E-2</c:v>
                </c:pt>
                <c:pt idx="11336" formatCode="General">
                  <c:v>1.07867208232617E-2</c:v>
                </c:pt>
                <c:pt idx="11337" formatCode="General">
                  <c:v>9.9425199217228408E-3</c:v>
                </c:pt>
                <c:pt idx="11338" formatCode="General">
                  <c:v>8.9318358731335992E-3</c:v>
                </c:pt>
                <c:pt idx="11339" formatCode="General">
                  <c:v>7.7394354699112499E-3</c:v>
                </c:pt>
                <c:pt idx="11340" formatCode="General">
                  <c:v>6.3527866295599398E-3</c:v>
                </c:pt>
                <c:pt idx="11341" formatCode="General">
                  <c:v>4.7624222851109302E-3</c:v>
                </c:pt>
                <c:pt idx="11342" formatCode="General">
                  <c:v>2.9620500331653502E-3</c:v>
                </c:pt>
                <c:pt idx="11343" formatCode="General">
                  <c:v>9.4857871989184302E-4</c:v>
                </c:pt>
                <c:pt idx="11344" formatCode="General">
                  <c:v>-1.2775612790175801E-3</c:v>
                </c:pt>
                <c:pt idx="11345" formatCode="General">
                  <c:v>-3.7125824326919299E-3</c:v>
                </c:pt>
                <c:pt idx="11346" formatCode="General">
                  <c:v>-6.3493955993470996E-3</c:v>
                </c:pt>
                <c:pt idx="11347" formatCode="General">
                  <c:v>-9.1776061554710506E-3</c:v>
                </c:pt>
                <c:pt idx="11348" formatCode="General">
                  <c:v>-1.2183884577967799E-2</c:v>
                </c:pt>
                <c:pt idx="11349" formatCode="General">
                  <c:v>-1.5352086116828E-2</c:v>
                </c:pt>
                <c:pt idx="11350" formatCode="General">
                  <c:v>-1.8663601737806401E-2</c:v>
                </c:pt>
                <c:pt idx="11351" formatCode="General">
                  <c:v>-2.20977998667377E-2</c:v>
                </c:pt>
                <c:pt idx="11352" formatCode="General">
                  <c:v>-2.5632264572442401E-2</c:v>
                </c:pt>
                <c:pt idx="11353" formatCode="General">
                  <c:v>-2.9243288411100101E-2</c:v>
                </c:pt>
                <c:pt idx="11354" formatCode="General">
                  <c:v>-3.2906336303445999E-2</c:v>
                </c:pt>
                <c:pt idx="11355" formatCode="General">
                  <c:v>-3.6596573780252301E-2</c:v>
                </c:pt>
                <c:pt idx="11356" formatCode="General">
                  <c:v>-4.0289259116159902E-2</c:v>
                </c:pt>
                <c:pt idx="11357" formatCode="General">
                  <c:v>-4.3960188678257697E-2</c:v>
                </c:pt>
                <c:pt idx="11358" formatCode="General">
                  <c:v>-4.7586255139133997E-2</c:v>
                </c:pt>
                <c:pt idx="11359" formatCode="General">
                  <c:v>-5.1145738078040397E-2</c:v>
                </c:pt>
                <c:pt idx="11360" formatCode="General">
                  <c:v>-5.4618826371539302E-2</c:v>
                </c:pt>
                <c:pt idx="11361" formatCode="General">
                  <c:v>-5.7987922479451497E-2</c:v>
                </c:pt>
                <c:pt idx="11362" formatCode="General">
                  <c:v>-6.1237903086076101E-2</c:v>
                </c:pt>
                <c:pt idx="11363" formatCode="General">
                  <c:v>-6.4356459220666407E-2</c:v>
                </c:pt>
                <c:pt idx="11364" formatCode="General">
                  <c:v>-6.7334198801688699E-2</c:v>
                </c:pt>
                <c:pt idx="11365" formatCode="General">
                  <c:v>-7.0164814292438094E-2</c:v>
                </c:pt>
                <c:pt idx="11366" formatCode="General">
                  <c:v>-7.2845175998070999E-2</c:v>
                </c:pt>
                <c:pt idx="11367" formatCode="General">
                  <c:v>-7.5375232026546293E-2</c:v>
                </c:pt>
                <c:pt idx="11368" formatCode="General">
                  <c:v>-7.7757938789490902E-2</c:v>
                </c:pt>
                <c:pt idx="11369" formatCode="General">
                  <c:v>-7.9999149870618805E-2</c:v>
                </c:pt>
                <c:pt idx="11370" formatCode="General">
                  <c:v>-8.2107490712198597E-2</c:v>
                </c:pt>
                <c:pt idx="11371" formatCode="General">
                  <c:v>-8.4093965631011194E-2</c:v>
                </c:pt>
                <c:pt idx="11372" formatCode="General">
                  <c:v>-8.5971574833877101E-2</c:v>
                </c:pt>
                <c:pt idx="11373" formatCode="General">
                  <c:v>-8.7755088097534503E-2</c:v>
                </c:pt>
                <c:pt idx="11374" formatCode="General">
                  <c:v>-8.9460593893988805E-2</c:v>
                </c:pt>
                <c:pt idx="11375" formatCode="General">
                  <c:v>-9.1104976412300004E-2</c:v>
                </c:pt>
                <c:pt idx="11376" formatCode="General">
                  <c:v>-9.2705474879438296E-2</c:v>
                </c:pt>
                <c:pt idx="11377" formatCode="General">
                  <c:v>-9.42793202741187E-2</c:v>
                </c:pt>
                <c:pt idx="11378" formatCode="General">
                  <c:v>-9.5843088420741795E-2</c:v>
                </c:pt>
                <c:pt idx="11379" formatCode="General">
                  <c:v>-9.7412245571116704E-2</c:v>
                </c:pt>
                <c:pt idx="11380" formatCode="General">
                  <c:v>-9.9000781452515202E-2</c:v>
                </c:pt>
                <c:pt idx="11381" formatCode="General">
                  <c:v>-0.100620740876979</c:v>
                </c:pt>
                <c:pt idx="11382" formatCode="General">
                  <c:v>-0.10228182047064401</c:v>
                </c:pt>
                <c:pt idx="11383" formatCode="General">
                  <c:v>-0.103990999815365</c:v>
                </c:pt>
                <c:pt idx="11384" formatCode="General">
                  <c:v>-0.105752310062978</c:v>
                </c:pt>
                <c:pt idx="11385" formatCode="General">
                  <c:v>-0.107566531954453</c:v>
                </c:pt>
                <c:pt idx="11386" formatCode="General">
                  <c:v>-0.10943101066467301</c:v>
                </c:pt>
                <c:pt idx="11387" formatCode="General">
                  <c:v>-0.111339474494796</c:v>
                </c:pt>
                <c:pt idx="11388" formatCode="General">
                  <c:v>-0.113282598288731</c:v>
                </c:pt>
                <c:pt idx="11389" formatCode="General">
                  <c:v>-0.11524719767866</c:v>
                </c:pt>
                <c:pt idx="11390" formatCode="General">
                  <c:v>-0.117216947808628</c:v>
                </c:pt>
                <c:pt idx="11391" formatCode="General">
                  <c:v>-0.11917248739589401</c:v>
                </c:pt>
                <c:pt idx="11392" formatCode="General">
                  <c:v>-0.121090886815736</c:v>
                </c:pt>
                <c:pt idx="11393" formatCode="General">
                  <c:v>-0.122947252029541</c:v>
                </c:pt>
                <c:pt idx="11394" formatCode="General">
                  <c:v>-0.124713909555432</c:v>
                </c:pt>
                <c:pt idx="11395" formatCode="General">
                  <c:v>-0.12636205752584601</c:v>
                </c:pt>
                <c:pt idx="11396" formatCode="General">
                  <c:v>-0.127862036640502</c:v>
                </c:pt>
                <c:pt idx="11397" formatCode="General">
                  <c:v>-0.12918332347016201</c:v>
                </c:pt>
                <c:pt idx="11398" formatCode="General">
                  <c:v>-0.130295081015943</c:v>
                </c:pt>
                <c:pt idx="11399" formatCode="General">
                  <c:v>-0.13116622940640499</c:v>
                </c:pt>
                <c:pt idx="11400" formatCode="General">
                  <c:v>-0.131767150545648</c:v>
                </c:pt>
                <c:pt idx="11401" formatCode="General">
                  <c:v>-0.13207026912362901</c:v>
                </c:pt>
                <c:pt idx="11402" formatCode="General">
                  <c:v>-0.13204985913377201</c:v>
                </c:pt>
                <c:pt idx="11403" formatCode="General">
                  <c:v>-0.13168233412925101</c:v>
                </c:pt>
                <c:pt idx="11404" formatCode="General">
                  <c:v>-0.13094763641168899</c:v>
                </c:pt>
                <c:pt idx="11405" formatCode="General">
                  <c:v>-0.129829465295973</c:v>
                </c:pt>
                <c:pt idx="11406" formatCode="General">
                  <c:v>-0.12831528930882899</c:v>
                </c:pt>
                <c:pt idx="11407" formatCode="General">
                  <c:v>-0.12639688417598499</c:v>
                </c:pt>
                <c:pt idx="11408" formatCode="General">
                  <c:v>-0.12407127432204</c:v>
                </c:pt>
                <c:pt idx="11409" formatCode="General">
                  <c:v>-0.12133988099732899</c:v>
                </c:pt>
                <c:pt idx="11410" formatCode="General">
                  <c:v>-0.118208052649093</c:v>
                </c:pt>
                <c:pt idx="11411" formatCode="General">
                  <c:v>-0.114686357507343</c:v>
                </c:pt>
                <c:pt idx="11412" formatCode="General">
                  <c:v>-0.11079121170855</c:v>
                </c:pt>
                <c:pt idx="11413" formatCode="General">
                  <c:v>-0.106543142613804</c:v>
                </c:pt>
                <c:pt idx="11414" formatCode="General">
                  <c:v>-0.10196681675251</c:v>
                </c:pt>
                <c:pt idx="11415" formatCode="General">
                  <c:v>-9.70916907644261E-2</c:v>
                </c:pt>
                <c:pt idx="11416" formatCode="General">
                  <c:v>-9.1950698139280099E-2</c:v>
                </c:pt>
                <c:pt idx="11417" formatCode="General">
                  <c:v>-8.6580229015622803E-2</c:v>
                </c:pt>
                <c:pt idx="11418" formatCode="General">
                  <c:v>-8.1019680069970304E-2</c:v>
                </c:pt>
                <c:pt idx="11419" formatCode="General">
                  <c:v>-7.5310829435243795E-2</c:v>
                </c:pt>
                <c:pt idx="11420" formatCode="General">
                  <c:v>-6.9497325023602896E-2</c:v>
                </c:pt>
                <c:pt idx="11421" formatCode="General">
                  <c:v>-6.3624092306109201E-2</c:v>
                </c:pt>
                <c:pt idx="11422" formatCode="General">
                  <c:v>-5.7736652870787497E-2</c:v>
                </c:pt>
                <c:pt idx="11423" formatCode="General">
                  <c:v>-5.1880444669911499E-2</c:v>
                </c:pt>
                <c:pt idx="11424" formatCode="General">
                  <c:v>-4.6100321678987498E-2</c:v>
                </c:pt>
                <c:pt idx="11425" formatCode="General">
                  <c:v>-4.0439965280180797E-2</c:v>
                </c:pt>
                <c:pt idx="11426" formatCode="General">
                  <c:v>-3.4941155979327301E-2</c:v>
                </c:pt>
                <c:pt idx="11427" formatCode="General">
                  <c:v>-2.9643339736048002E-2</c:v>
                </c:pt>
                <c:pt idx="11428" formatCode="General">
                  <c:v>-2.4583042345473399E-2</c:v>
                </c:pt>
                <c:pt idx="11429" formatCode="General">
                  <c:v>-1.9793327277686901E-2</c:v>
                </c:pt>
                <c:pt idx="11430" formatCode="General">
                  <c:v>-1.5303577047788E-2</c:v>
                </c:pt>
                <c:pt idx="11431" formatCode="General">
                  <c:v>-1.11390786352525E-2</c:v>
                </c:pt>
                <c:pt idx="11432" formatCode="General">
                  <c:v>-7.3206943886052799E-3</c:v>
                </c:pt>
                <c:pt idx="11433" formatCode="General">
                  <c:v>-3.8647008217626202E-3</c:v>
                </c:pt>
                <c:pt idx="11434" formatCode="General">
                  <c:v>-7.8265426831582402E-4</c:v>
                </c:pt>
                <c:pt idx="11435" formatCode="General">
                  <c:v>1.9185685810861101E-3</c:v>
                </c:pt>
                <c:pt idx="11436" formatCode="General">
                  <c:v>4.2368718111267696E-3</c:v>
                </c:pt>
                <c:pt idx="11437" formatCode="General">
                  <c:v>6.1747849044654704E-3</c:v>
                </c:pt>
                <c:pt idx="11438" formatCode="General">
                  <c:v>7.7392309647576199E-3</c:v>
                </c:pt>
                <c:pt idx="11439" formatCode="General">
                  <c:v>8.9413509726095301E-3</c:v>
                </c:pt>
                <c:pt idx="11440" formatCode="General">
                  <c:v>9.79608326209753E-3</c:v>
                </c:pt>
                <c:pt idx="11441" formatCode="General">
                  <c:v>1.0322005426275699E-2</c:v>
                </c:pt>
                <c:pt idx="11442" formatCode="General">
                  <c:v>1.05407966777331E-2</c:v>
                </c:pt>
                <c:pt idx="11443" formatCode="General">
                  <c:v>1.0476761628128399E-2</c:v>
                </c:pt>
                <c:pt idx="11444" formatCode="General">
                  <c:v>1.0156433216547E-2</c:v>
                </c:pt>
                <c:pt idx="11445" formatCode="General">
                  <c:v>9.6080298740036305E-3</c:v>
                </c:pt>
                <c:pt idx="11446" formatCode="General">
                  <c:v>8.8609817263265202E-3</c:v>
                </c:pt>
                <c:pt idx="11447" formatCode="General">
                  <c:v>7.9453443023477007E-3</c:v>
                </c:pt>
                <c:pt idx="11448" formatCode="General">
                  <c:v>6.8913748203751702E-3</c:v>
                </c:pt>
                <c:pt idx="11449" formatCode="General">
                  <c:v>5.7291189834252501E-3</c:v>
                </c:pt>
                <c:pt idx="11450" formatCode="General">
                  <c:v>4.4878415125298001E-3</c:v>
                </c:pt>
                <c:pt idx="11451" formatCode="General">
                  <c:v>3.1955784874997898E-3</c:v>
                </c:pt>
                <c:pt idx="11452" formatCode="General">
                  <c:v>1.87884255978695E-3</c:v>
                </c:pt>
                <c:pt idx="11453" formatCode="General">
                  <c:v>5.6225562112039698E-4</c:v>
                </c:pt>
                <c:pt idx="11454" formatCode="General">
                  <c:v>-7.31731520235857E-4</c:v>
                </c:pt>
                <c:pt idx="11455" formatCode="General">
                  <c:v>-1.98297570169532E-3</c:v>
                </c:pt>
                <c:pt idx="11456" formatCode="General">
                  <c:v>-3.1738547032230799E-3</c:v>
                </c:pt>
                <c:pt idx="11457" formatCode="General">
                  <c:v>-4.2894515295413601E-3</c:v>
                </c:pt>
                <c:pt idx="11458" formatCode="General">
                  <c:v>-5.3175315251719896E-3</c:v>
                </c:pt>
                <c:pt idx="11459" formatCode="General">
                  <c:v>-6.2485193548205203E-3</c:v>
                </c:pt>
                <c:pt idx="11460" formatCode="General">
                  <c:v>-7.0754248425860602E-3</c:v>
                </c:pt>
                <c:pt idx="11461" formatCode="General">
                  <c:v>-7.79372084891809E-3</c:v>
                </c:pt>
                <c:pt idx="11462" formatCode="General">
                  <c:v>-8.4011639117896001E-3</c:v>
                </c:pt>
                <c:pt idx="11463" formatCode="General">
                  <c:v>-8.8975787568397208E-3</c:v>
                </c:pt>
                <c:pt idx="11464" formatCode="General">
                  <c:v>-9.2845901335217602E-3</c:v>
                </c:pt>
                <c:pt idx="11465" formatCode="General">
                  <c:v>-9.5653456271282602E-3</c:v>
                </c:pt>
                <c:pt idx="11466" formatCode="General">
                  <c:v>-9.7442537925537497E-3</c:v>
                </c:pt>
                <c:pt idx="11467" formatCode="General">
                  <c:v>-9.8265724413682393E-3</c:v>
                </c:pt>
                <c:pt idx="11468" formatCode="General">
                  <c:v>-9.8181120137129704E-3</c:v>
                </c:pt>
                <c:pt idx="11469" formatCode="General">
                  <c:v>-9.7249297124825506E-3</c:v>
                </c:pt>
                <c:pt idx="11470" formatCode="General">
                  <c:v>-9.5529975315624804E-3</c:v>
                </c:pt>
                <c:pt idx="11471" formatCode="General">
                  <c:v>-9.3079628470295103E-3</c:v>
                </c:pt>
                <c:pt idx="11472" formatCode="General">
                  <c:v>-8.9948454804736292E-3</c:v>
                </c:pt>
                <c:pt idx="11473" formatCode="General">
                  <c:v>-8.6177839553359895E-3</c:v>
                </c:pt>
                <c:pt idx="11474" formatCode="General">
                  <c:v>-8.1798888538218706E-3</c:v>
                </c:pt>
                <c:pt idx="11475" formatCode="General">
                  <c:v>-7.6830487948548196E-3</c:v>
                </c:pt>
                <c:pt idx="11476" formatCode="General">
                  <c:v>-7.1277899772990696E-3</c:v>
                </c:pt>
                <c:pt idx="11477" formatCode="General">
                  <c:v>-6.5133159590073002E-3</c:v>
                </c:pt>
                <c:pt idx="11478" formatCode="General">
                  <c:v>-5.8375418461124396E-3</c:v>
                </c:pt>
                <c:pt idx="11479" formatCode="General">
                  <c:v>-5.0970043877263602E-3</c:v>
                </c:pt>
                <c:pt idx="11480" formatCode="General">
                  <c:v>-4.2869305427982E-3</c:v>
                </c:pt>
                <c:pt idx="11481" formatCode="General">
                  <c:v>-3.40157984039387E-3</c:v>
                </c:pt>
                <c:pt idx="11482" formatCode="General">
                  <c:v>-2.4343593558853499E-3</c:v>
                </c:pt>
                <c:pt idx="11483" formatCode="General">
                  <c:v>-1.37803889521844E-3</c:v>
                </c:pt>
                <c:pt idx="11484" formatCode="General">
                  <c:v>-2.2499193725265801E-4</c:v>
                </c:pt>
                <c:pt idx="11485" formatCode="General">
                  <c:v>1.0325432876393101E-3</c:v>
                </c:pt>
                <c:pt idx="11486" formatCode="General">
                  <c:v>2.4019886236282101E-3</c:v>
                </c:pt>
                <c:pt idx="11487" formatCode="General">
                  <c:v>3.8901731372231701E-3</c:v>
                </c:pt>
                <c:pt idx="11488" formatCode="General">
                  <c:v>5.5030620709075198E-3</c:v>
                </c:pt>
                <c:pt idx="11489" formatCode="General">
                  <c:v>7.24529047154184E-3</c:v>
                </c:pt>
                <c:pt idx="11490" formatCode="General">
                  <c:v>9.1198932064425493E-3</c:v>
                </c:pt>
                <c:pt idx="11491" formatCode="General">
                  <c:v>1.1128091657651501E-2</c:v>
                </c:pt>
                <c:pt idx="11492" formatCode="General">
                  <c:v>1.32689047072715E-2</c:v>
                </c:pt>
                <c:pt idx="11493" formatCode="General">
                  <c:v>1.55388547627509E-2</c:v>
                </c:pt>
                <c:pt idx="11494" formatCode="General">
                  <c:v>1.7931816730726802E-2</c:v>
                </c:pt>
                <c:pt idx="11495" formatCode="General">
                  <c:v>2.0438989011433401E-2</c:v>
                </c:pt>
                <c:pt idx="11496" formatCode="General">
                  <c:v>2.3048752985819598E-2</c:v>
                </c:pt>
                <c:pt idx="11497" formatCode="General">
                  <c:v>2.5746480963449302E-2</c:v>
                </c:pt>
                <c:pt idx="11498" formatCode="General">
                  <c:v>2.8514730323538101E-2</c:v>
                </c:pt>
                <c:pt idx="11499" formatCode="General">
                  <c:v>3.1333297221386697E-2</c:v>
                </c:pt>
                <c:pt idx="11500" formatCode="General">
                  <c:v>3.4179252851182E-2</c:v>
                </c:pt>
                <c:pt idx="11501" formatCode="General">
                  <c:v>3.7027305388779498E-2</c:v>
                </c:pt>
                <c:pt idx="11502" formatCode="General">
                  <c:v>3.9850107322578099E-2</c:v>
                </c:pt>
                <c:pt idx="11503" formatCode="General">
                  <c:v>4.2618511022193502E-2</c:v>
                </c:pt>
                <c:pt idx="11504" formatCode="General">
                  <c:v>4.5301898032374499E-2</c:v>
                </c:pt>
                <c:pt idx="11505" formatCode="General">
                  <c:v>4.7868691702357802E-2</c:v>
                </c:pt>
                <c:pt idx="11506" formatCode="General">
                  <c:v>5.0286885588858299E-2</c:v>
                </c:pt>
                <c:pt idx="11507" formatCode="General">
                  <c:v>5.2524487645356999E-2</c:v>
                </c:pt>
                <c:pt idx="11508" formatCode="General">
                  <c:v>5.4550060601751001E-2</c:v>
                </c:pt>
                <c:pt idx="11509" formatCode="General">
                  <c:v>5.6333286044289201E-2</c:v>
                </c:pt>
                <c:pt idx="11510" formatCode="General">
                  <c:v>5.78455081814103E-2</c:v>
                </c:pt>
                <c:pt idx="11511" formatCode="General">
                  <c:v>5.9060262950894699E-2</c:v>
                </c:pt>
                <c:pt idx="11512" formatCode="General">
                  <c:v>5.99538116072083E-2</c:v>
                </c:pt>
                <c:pt idx="11513" formatCode="General">
                  <c:v>6.0505638038384303E-2</c:v>
                </c:pt>
                <c:pt idx="11514" formatCode="General">
                  <c:v>6.0698893797153999E-2</c:v>
                </c:pt>
                <c:pt idx="11515" formatCode="General">
                  <c:v>6.0520807723942201E-2</c:v>
                </c:pt>
                <c:pt idx="11516" formatCode="General">
                  <c:v>5.99630409878672E-2</c:v>
                </c:pt>
                <c:pt idx="11517" formatCode="General">
                  <c:v>5.9021971237410598E-2</c:v>
                </c:pt>
                <c:pt idx="11518" formatCode="General">
                  <c:v>5.76988947051469E-2</c:v>
                </c:pt>
                <c:pt idx="11519" formatCode="General">
                  <c:v>5.60001609090175E-2</c:v>
                </c:pt>
                <c:pt idx="11520" formatCode="General">
                  <c:v>5.39372045913806E-2</c:v>
                </c:pt>
                <c:pt idx="11521" formatCode="General">
                  <c:v>5.1526563533175501E-2</c:v>
                </c:pt>
                <c:pt idx="11522" formatCode="General">
                  <c:v>4.8789710555898001E-2</c:v>
                </c:pt>
                <c:pt idx="11523" formatCode="General">
                  <c:v>4.5752823580551098E-2</c:v>
                </c:pt>
                <c:pt idx="11524" formatCode="General">
                  <c:v>4.2446578981220298E-2</c:v>
                </c:pt>
                <c:pt idx="11525" formatCode="General">
                  <c:v>3.8905720746029E-2</c:v>
                </c:pt>
                <c:pt idx="11526" formatCode="General">
                  <c:v>3.5168524545652599E-2</c:v>
                </c:pt>
                <c:pt idx="11527" formatCode="General">
                  <c:v>3.1276346407582797E-2</c:v>
                </c:pt>
                <c:pt idx="11528" formatCode="General">
                  <c:v>2.7273069274420698E-2</c:v>
                </c:pt>
                <c:pt idx="11529" formatCode="General">
                  <c:v>2.3204475921082799E-2</c:v>
                </c:pt>
                <c:pt idx="11530" formatCode="General">
                  <c:v>1.91174808413112E-2</c:v>
                </c:pt>
                <c:pt idx="11531" formatCode="General">
                  <c:v>1.50594435129405E-2</c:v>
                </c:pt>
                <c:pt idx="11532" formatCode="General">
                  <c:v>1.10774830833455E-2</c:v>
                </c:pt>
                <c:pt idx="11533" formatCode="General">
                  <c:v>7.2175976909320998E-3</c:v>
                </c:pt>
                <c:pt idx="11534" formatCode="General">
                  <c:v>3.5241173482699001E-3</c:v>
                </c:pt>
                <c:pt idx="11535">
                  <c:v>3.8896065335298202E-5</c:v>
                </c:pt>
                <c:pt idx="11536" formatCode="General">
                  <c:v>-3.1994187372807602E-3</c:v>
                </c:pt>
                <c:pt idx="11537" formatCode="General">
                  <c:v>-6.1559385176997699E-3</c:v>
                </c:pt>
                <c:pt idx="11538" formatCode="General">
                  <c:v>-8.8001998497840694E-3</c:v>
                </c:pt>
                <c:pt idx="11539" formatCode="General">
                  <c:v>-1.11064727460754E-2</c:v>
                </c:pt>
                <c:pt idx="11540" formatCode="General">
                  <c:v>-1.30549843464119E-2</c:v>
                </c:pt>
                <c:pt idx="11541" formatCode="General">
                  <c:v>-1.4631636321257699E-2</c:v>
                </c:pt>
                <c:pt idx="11542" formatCode="General">
                  <c:v>-1.5827827380866698E-2</c:v>
                </c:pt>
                <c:pt idx="11543" formatCode="General">
                  <c:v>-1.6641672655607499E-2</c:v>
                </c:pt>
                <c:pt idx="11544" formatCode="General">
                  <c:v>-1.7077470292900899E-2</c:v>
                </c:pt>
                <c:pt idx="11545" formatCode="General">
                  <c:v>-1.7145035671761899E-2</c:v>
                </c:pt>
                <c:pt idx="11546" formatCode="General">
                  <c:v>-1.68610977202199E-2</c:v>
                </c:pt>
                <c:pt idx="11547" formatCode="General">
                  <c:v>-1.62485485464984E-2</c:v>
                </c:pt>
                <c:pt idx="11548" formatCode="General">
                  <c:v>-1.53353958369671E-2</c:v>
                </c:pt>
                <c:pt idx="11549" formatCode="General">
                  <c:v>-1.4155271890662201E-2</c:v>
                </c:pt>
                <c:pt idx="11550" formatCode="General">
                  <c:v>-1.2745848448051199E-2</c:v>
                </c:pt>
                <c:pt idx="11551" formatCode="General">
                  <c:v>-1.11487420967283E-2</c:v>
                </c:pt>
                <c:pt idx="11552" formatCode="General">
                  <c:v>-9.4095588138504906E-3</c:v>
                </c:pt>
                <c:pt idx="11553" formatCode="General">
                  <c:v>-7.5767520926280797E-3</c:v>
                </c:pt>
                <c:pt idx="11554" formatCode="General">
                  <c:v>-5.7004045916316196E-3</c:v>
                </c:pt>
                <c:pt idx="11555" formatCode="General">
                  <c:v>-3.8315954515422998E-3</c:v>
                </c:pt>
                <c:pt idx="11556" formatCode="General">
                  <c:v>-2.0213961859239199E-3</c:v>
                </c:pt>
                <c:pt idx="11557" formatCode="General">
                  <c:v>-3.2043251805806698E-4</c:v>
                </c:pt>
                <c:pt idx="11558" formatCode="General">
                  <c:v>1.2219243210737001E-3</c:v>
                </c:pt>
                <c:pt idx="11559" formatCode="General">
                  <c:v>2.5583410953613798E-3</c:v>
                </c:pt>
                <c:pt idx="11560" formatCode="General">
                  <c:v>3.6442489346210898E-3</c:v>
                </c:pt>
                <c:pt idx="11561" formatCode="General">
                  <c:v>4.4395536970568096E-3</c:v>
                </c:pt>
                <c:pt idx="11562" formatCode="General">
                  <c:v>4.9090595119663603E-3</c:v>
                </c:pt>
                <c:pt idx="11563" formatCode="General">
                  <c:v>5.0220532213532702E-3</c:v>
                </c:pt>
                <c:pt idx="11564" formatCode="General">
                  <c:v>4.7528559037230004E-3</c:v>
                </c:pt>
                <c:pt idx="11565" formatCode="General">
                  <c:v>4.0819366254260699E-3</c:v>
                </c:pt>
                <c:pt idx="11566" formatCode="General">
                  <c:v>2.9964028801716699E-3</c:v>
                </c:pt>
                <c:pt idx="11567" formatCode="General">
                  <c:v>1.49069403978132E-3</c:v>
                </c:pt>
                <c:pt idx="11568" formatCode="General">
                  <c:v>-4.3452663490261499E-4</c:v>
                </c:pt>
                <c:pt idx="11569" formatCode="General">
                  <c:v>-2.7725352269299102E-3</c:v>
                </c:pt>
                <c:pt idx="11570" formatCode="General">
                  <c:v>-5.5090602571766303E-3</c:v>
                </c:pt>
                <c:pt idx="11571" formatCode="General">
                  <c:v>-8.6230797759987692E-3</c:v>
                </c:pt>
                <c:pt idx="11572" formatCode="General">
                  <c:v>-1.20878847158501E-2</c:v>
                </c:pt>
                <c:pt idx="11573" formatCode="General">
                  <c:v>-1.5870479150840801E-2</c:v>
                </c:pt>
                <c:pt idx="11574" formatCode="General">
                  <c:v>-1.9931620122195601E-2</c:v>
                </c:pt>
                <c:pt idx="11575" formatCode="General">
                  <c:v>-2.4228121721577199E-2</c:v>
                </c:pt>
                <c:pt idx="11576" formatCode="General">
                  <c:v>-2.8712515405265201E-2</c:v>
                </c:pt>
                <c:pt idx="11577" formatCode="General">
                  <c:v>-3.3332590765472798E-2</c:v>
                </c:pt>
                <c:pt idx="11578" formatCode="General">
                  <c:v>-3.8034227111234803E-2</c:v>
                </c:pt>
                <c:pt idx="11579" formatCode="General">
                  <c:v>-4.2761098294103003E-2</c:v>
                </c:pt>
                <c:pt idx="11580" formatCode="General">
                  <c:v>-4.7454633135994101E-2</c:v>
                </c:pt>
                <c:pt idx="11581" formatCode="General">
                  <c:v>-5.2056237409342697E-2</c:v>
                </c:pt>
                <c:pt idx="11582" formatCode="General">
                  <c:v>-5.6507923208123499E-2</c:v>
                </c:pt>
                <c:pt idx="11583" formatCode="General">
                  <c:v>-6.0752579957607203E-2</c:v>
                </c:pt>
                <c:pt idx="11584" formatCode="General">
                  <c:v>-6.4734261023313006E-2</c:v>
                </c:pt>
                <c:pt idx="11585" formatCode="General">
                  <c:v>-6.8400014140466897E-2</c:v>
                </c:pt>
                <c:pt idx="11586" formatCode="General">
                  <c:v>-7.17005238503787E-2</c:v>
                </c:pt>
                <c:pt idx="11587" formatCode="General">
                  <c:v>-7.4589461931728704E-2</c:v>
                </c:pt>
                <c:pt idx="11588" formatCode="General">
                  <c:v>-7.7025375547301406E-2</c:v>
                </c:pt>
                <c:pt idx="11589" formatCode="General">
                  <c:v>-7.8972006776126397E-2</c:v>
                </c:pt>
                <c:pt idx="11590" formatCode="General">
                  <c:v>-8.0398244053077897E-2</c:v>
                </c:pt>
                <c:pt idx="11591" formatCode="General">
                  <c:v>-8.1278523746883199E-2</c:v>
                </c:pt>
                <c:pt idx="11592" formatCode="General">
                  <c:v>-8.1593124007708198E-2</c:v>
                </c:pt>
                <c:pt idx="11593" formatCode="General">
                  <c:v>-8.1328405067384604E-2</c:v>
                </c:pt>
                <c:pt idx="11594" formatCode="General">
                  <c:v>-8.0477318368008602E-2</c:v>
                </c:pt>
                <c:pt idx="11595" formatCode="General">
                  <c:v>-7.9038257713476695E-2</c:v>
                </c:pt>
                <c:pt idx="11596" formatCode="General">
                  <c:v>-7.7015360129603902E-2</c:v>
                </c:pt>
                <c:pt idx="11597" formatCode="General">
                  <c:v>-7.4419414850145596E-2</c:v>
                </c:pt>
                <c:pt idx="11598" formatCode="General">
                  <c:v>-7.1266409425991301E-2</c:v>
                </c:pt>
                <c:pt idx="11599" formatCode="General">
                  <c:v>-6.75769889835897E-2</c:v>
                </c:pt>
                <c:pt idx="11600" formatCode="General">
                  <c:v>-6.3376590215790202E-2</c:v>
                </c:pt>
                <c:pt idx="11601" formatCode="General">
                  <c:v>-5.8695578186905503E-2</c:v>
                </c:pt>
                <c:pt idx="11602" formatCode="General">
                  <c:v>-5.3568199400795498E-2</c:v>
                </c:pt>
                <c:pt idx="11603" formatCode="General">
                  <c:v>-4.8031930517565803E-2</c:v>
                </c:pt>
                <c:pt idx="11604" formatCode="General">
                  <c:v>-4.2126353708540301E-2</c:v>
                </c:pt>
                <c:pt idx="11605" formatCode="General">
                  <c:v>-3.5892723111673401E-2</c:v>
                </c:pt>
                <c:pt idx="11606" formatCode="General">
                  <c:v>-2.93747394021408E-2</c:v>
                </c:pt>
                <c:pt idx="11607" formatCode="General">
                  <c:v>-2.2617720898506301E-2</c:v>
                </c:pt>
                <c:pt idx="11608" formatCode="General">
                  <c:v>-1.5667081680370901E-2</c:v>
                </c:pt>
                <c:pt idx="11609" formatCode="General">
                  <c:v>-8.5679584032939907E-3</c:v>
                </c:pt>
                <c:pt idx="11610" formatCode="General">
                  <c:v>-1.3645378852467E-3</c:v>
                </c:pt>
                <c:pt idx="11611" formatCode="General">
                  <c:v>5.89995592589146E-3</c:v>
                </c:pt>
                <c:pt idx="11612" formatCode="General">
                  <c:v>1.3183172191770299E-2</c:v>
                </c:pt>
                <c:pt idx="11613" formatCode="General">
                  <c:v>2.0444641797681799E-2</c:v>
                </c:pt>
                <c:pt idx="11614" formatCode="General">
                  <c:v>2.7646684013606801E-2</c:v>
                </c:pt>
                <c:pt idx="11615" formatCode="General">
                  <c:v>3.4753560556808102E-2</c:v>
                </c:pt>
                <c:pt idx="11616" formatCode="General">
                  <c:v>4.1732118566664297E-2</c:v>
                </c:pt>
                <c:pt idx="11617" formatCode="General">
                  <c:v>4.8552919060269102E-2</c:v>
                </c:pt>
                <c:pt idx="11618" formatCode="General">
                  <c:v>5.5188527189104102E-2</c:v>
                </c:pt>
                <c:pt idx="11619" formatCode="General">
                  <c:v>6.1613879815332999E-2</c:v>
                </c:pt>
                <c:pt idx="11620" formatCode="General">
                  <c:v>6.7808342112685396E-2</c:v>
                </c:pt>
                <c:pt idx="11621" formatCode="General">
                  <c:v>7.37538887503318E-2</c:v>
                </c:pt>
                <c:pt idx="11622" formatCode="General">
                  <c:v>7.9434527075886399E-2</c:v>
                </c:pt>
                <c:pt idx="11623" formatCode="General">
                  <c:v>8.4837091954977004E-2</c:v>
                </c:pt>
                <c:pt idx="11624" formatCode="General">
                  <c:v>8.9951540601315494E-2</c:v>
                </c:pt>
                <c:pt idx="11625" formatCode="General">
                  <c:v>9.4770968429598701E-2</c:v>
                </c:pt>
                <c:pt idx="11626" formatCode="General">
                  <c:v>9.9289487930850504E-2</c:v>
                </c:pt>
                <c:pt idx="11627" formatCode="General">
                  <c:v>0.103503542895845</c:v>
                </c:pt>
                <c:pt idx="11628" formatCode="General">
                  <c:v>0.10741208549372</c:v>
                </c:pt>
                <c:pt idx="11629" formatCode="General">
                  <c:v>0.111015252470478</c:v>
                </c:pt>
                <c:pt idx="11630" formatCode="General">
                  <c:v>0.114314778336834</c:v>
                </c:pt>
                <c:pt idx="11631" formatCode="General">
                  <c:v>0.117313612918663</c:v>
                </c:pt>
                <c:pt idx="11632" formatCode="General">
                  <c:v>0.120015854636672</c:v>
                </c:pt>
                <c:pt idx="11633" formatCode="General">
                  <c:v>0.12242663251925601</c:v>
                </c:pt>
                <c:pt idx="11634" formatCode="General">
                  <c:v>0.12455188856482</c:v>
                </c:pt>
                <c:pt idx="11635" formatCode="General">
                  <c:v>0.12639823645949699</c:v>
                </c:pt>
                <c:pt idx="11636" formatCode="General">
                  <c:v>0.12797286753746501</c:v>
                </c:pt>
                <c:pt idx="11637" formatCode="General">
                  <c:v>0.12928355459036001</c:v>
                </c:pt>
                <c:pt idx="11638" formatCode="General">
                  <c:v>0.130338677675156</c:v>
                </c:pt>
                <c:pt idx="11639" formatCode="General">
                  <c:v>0.131147050143051</c:v>
                </c:pt>
                <c:pt idx="11640" formatCode="General">
                  <c:v>0.13171788023967701</c:v>
                </c:pt>
                <c:pt idx="11641" formatCode="General">
                  <c:v>0.13206099150339901</c:v>
                </c:pt>
                <c:pt idx="11642" formatCode="General">
                  <c:v>0.13218678624418501</c:v>
                </c:pt>
                <c:pt idx="11643" formatCode="General">
                  <c:v>0.13210610293919101</c:v>
                </c:pt>
                <c:pt idx="11644" formatCode="General">
                  <c:v>0.131830463987023</c:v>
                </c:pt>
                <c:pt idx="11645" formatCode="General">
                  <c:v>0.131372087659304</c:v>
                </c:pt>
                <c:pt idx="11646" formatCode="General">
                  <c:v>0.13074382312594501</c:v>
                </c:pt>
                <c:pt idx="11647" formatCode="General">
                  <c:v>0.12995931010995901</c:v>
                </c:pt>
                <c:pt idx="11648" formatCode="General">
                  <c:v>0.12903298560162199</c:v>
                </c:pt>
                <c:pt idx="11649" formatCode="General">
                  <c:v>0.12798006762384401</c:v>
                </c:pt>
                <c:pt idx="11650" formatCode="General">
                  <c:v>0.126816536727659</c:v>
                </c:pt>
                <c:pt idx="11651" formatCode="General">
                  <c:v>0.12555916319566701</c:v>
                </c:pt>
                <c:pt idx="11652" formatCode="General">
                  <c:v>0.12422542784219</c:v>
                </c:pt>
                <c:pt idx="11653" formatCode="General">
                  <c:v>0.122833525557796</c:v>
                </c:pt>
                <c:pt idx="11654" formatCode="General">
                  <c:v>0.121402201663631</c:v>
                </c:pt>
                <c:pt idx="11655" formatCode="General">
                  <c:v>0.119950574322626</c:v>
                </c:pt>
                <c:pt idx="11656" formatCode="General">
                  <c:v>0.11849812122747</c:v>
                </c:pt>
                <c:pt idx="11657" formatCode="General">
                  <c:v>0.117064452689513</c:v>
                </c:pt>
                <c:pt idx="11658" formatCode="General">
                  <c:v>0.115669073405174</c:v>
                </c:pt>
                <c:pt idx="11659" formatCode="General">
                  <c:v>0.11433126035891</c:v>
                </c:pt>
                <c:pt idx="11660" formatCode="General">
                  <c:v>0.113069789631061</c:v>
                </c:pt>
                <c:pt idx="11661" formatCode="General">
                  <c:v>0.111902616279468</c:v>
                </c:pt>
                <c:pt idx="11662" formatCode="General">
                  <c:v>0.110846740555852</c:v>
                </c:pt>
                <c:pt idx="11663" formatCode="General">
                  <c:v>0.109917946394405</c:v>
                </c:pt>
                <c:pt idx="11664" formatCode="General">
                  <c:v>0.10913050448199201</c:v>
                </c:pt>
                <c:pt idx="11665" formatCode="General">
                  <c:v>0.108497013750885</c:v>
                </c:pt>
                <c:pt idx="11666" formatCode="General">
                  <c:v>0.108028117623822</c:v>
                </c:pt>
                <c:pt idx="11667" formatCode="General">
                  <c:v>0.107732199494916</c:v>
                </c:pt>
                <c:pt idx="11668" formatCode="General">
                  <c:v>0.10761529847344201</c:v>
                </c:pt>
                <c:pt idx="11669" formatCode="General">
                  <c:v>0.107681022354552</c:v>
                </c:pt>
                <c:pt idx="11670" formatCode="General">
                  <c:v>0.10793028817210799</c:v>
                </c:pt>
                <c:pt idx="11671" formatCode="General">
                  <c:v>0.10836130441684499</c:v>
                </c:pt>
                <c:pt idx="11672" formatCode="General">
                  <c:v>0.108969470655532</c:v>
                </c:pt>
                <c:pt idx="11673" formatCode="General">
                  <c:v>0.109747409919613</c:v>
                </c:pt>
                <c:pt idx="11674" formatCode="General">
                  <c:v>0.110684991766538</c:v>
                </c:pt>
                <c:pt idx="11675" formatCode="General">
                  <c:v>0.11176932843479601</c:v>
                </c:pt>
                <c:pt idx="11676" formatCode="General">
                  <c:v>0.112985045462013</c:v>
                </c:pt>
                <c:pt idx="11677" formatCode="General">
                  <c:v>0.114314353706382</c:v>
                </c:pt>
                <c:pt idx="11678" formatCode="General">
                  <c:v>0.115737273325311</c:v>
                </c:pt>
                <c:pt idx="11679" formatCode="General">
                  <c:v>0.11723189987099999</c:v>
                </c:pt>
                <c:pt idx="11680" formatCode="General">
                  <c:v>0.118774615785659</c:v>
                </c:pt>
                <c:pt idx="11681" formatCode="General">
                  <c:v>0.120340475255527</c:v>
                </c:pt>
                <c:pt idx="11682" formatCode="General">
                  <c:v>0.121903611743612</c:v>
                </c:pt>
                <c:pt idx="11683" formatCode="General">
                  <c:v>0.123437420827364</c:v>
                </c:pt>
                <c:pt idx="11684" formatCode="General">
                  <c:v>0.124914936222495</c:v>
                </c:pt>
                <c:pt idx="11685" formatCode="General">
                  <c:v>0.126309411247673</c:v>
                </c:pt>
                <c:pt idx="11686" formatCode="General">
                  <c:v>0.127594595277988</c:v>
                </c:pt>
                <c:pt idx="11687" formatCode="General">
                  <c:v>0.12874504531273301</c:v>
                </c:pt>
                <c:pt idx="11688" formatCode="General">
                  <c:v>0.12973656648583601</c:v>
                </c:pt>
                <c:pt idx="11689" formatCode="General">
                  <c:v>0.13054655536822199</c:v>
                </c:pt>
                <c:pt idx="11690" formatCode="General">
                  <c:v>0.13115436806656</c:v>
                </c:pt>
                <c:pt idx="11691" formatCode="General">
                  <c:v>0.13154147081274101</c:v>
                </c:pt>
                <c:pt idx="11692" formatCode="General">
                  <c:v>0.13169179199370801</c:v>
                </c:pt>
                <c:pt idx="11693" formatCode="General">
                  <c:v>0.13159206562734499</c:v>
                </c:pt>
                <c:pt idx="11694" formatCode="General">
                  <c:v>0.13123177678897199</c:v>
                </c:pt>
                <c:pt idx="11695" formatCode="General">
                  <c:v>0.13060339563238399</c:v>
                </c:pt>
                <c:pt idx="11696" formatCode="General">
                  <c:v>0.12970251912785799</c:v>
                </c:pt>
                <c:pt idx="11697" formatCode="General">
                  <c:v>0.128527772639391</c:v>
                </c:pt>
                <c:pt idx="11698" formatCode="General">
                  <c:v>0.12708085626396501</c:v>
                </c:pt>
                <c:pt idx="11699" formatCode="General">
                  <c:v>0.12536644900021601</c:v>
                </c:pt>
                <c:pt idx="11700" formatCode="General">
                  <c:v>0.12339211569782201</c:v>
                </c:pt>
                <c:pt idx="11701" formatCode="General">
                  <c:v>0.12116820284555101</c:v>
                </c:pt>
                <c:pt idx="11702" formatCode="General">
                  <c:v>0.11870734425235201</c:v>
                </c:pt>
                <c:pt idx="11703" formatCode="General">
                  <c:v>0.116024495746212</c:v>
                </c:pt>
                <c:pt idx="11704" formatCode="General">
                  <c:v>0.113136983407273</c:v>
                </c:pt>
                <c:pt idx="11705" formatCode="General">
                  <c:v>0.110063283475346</c:v>
                </c:pt>
                <c:pt idx="11706" formatCode="General">
                  <c:v>0.106823001717317</c:v>
                </c:pt>
                <c:pt idx="11707" formatCode="General">
                  <c:v>0.1034374509513</c:v>
                </c:pt>
                <c:pt idx="11708" formatCode="General">
                  <c:v>9.9928092297651205E-2</c:v>
                </c:pt>
                <c:pt idx="11709" formatCode="General">
                  <c:v>9.6316482592031197E-2</c:v>
                </c:pt>
                <c:pt idx="11710" formatCode="General">
                  <c:v>9.2624425248466896E-2</c:v>
                </c:pt>
                <c:pt idx="11711" formatCode="General">
                  <c:v>8.8873058609117206E-2</c:v>
                </c:pt>
                <c:pt idx="11712" formatCode="General">
                  <c:v>8.5082962520151698E-2</c:v>
                </c:pt>
                <c:pt idx="11713" formatCode="General">
                  <c:v>8.1273319640774305E-2</c:v>
                </c:pt>
                <c:pt idx="11714" formatCode="General">
                  <c:v>7.7461646081457003E-2</c:v>
                </c:pt>
                <c:pt idx="11715" formatCode="General">
                  <c:v>7.3664242510663003E-2</c:v>
                </c:pt>
                <c:pt idx="11716" formatCode="General">
                  <c:v>6.9896085841474095E-2</c:v>
                </c:pt>
                <c:pt idx="11717" formatCode="General">
                  <c:v>6.6169612958071403E-2</c:v>
                </c:pt>
                <c:pt idx="11718" formatCode="General">
                  <c:v>6.2494701349515201E-2</c:v>
                </c:pt>
                <c:pt idx="11719" formatCode="General">
                  <c:v>5.8879896928422097E-2</c:v>
                </c:pt>
                <c:pt idx="11720" formatCode="General">
                  <c:v>5.5331452592677702E-2</c:v>
                </c:pt>
                <c:pt idx="11721" formatCode="General">
                  <c:v>5.1852368197482797E-2</c:v>
                </c:pt>
                <c:pt idx="11722" formatCode="General">
                  <c:v>4.8444215207367698E-2</c:v>
                </c:pt>
                <c:pt idx="11723" formatCode="General">
                  <c:v>4.5106491793167801E-2</c:v>
                </c:pt>
                <c:pt idx="11724" formatCode="General">
                  <c:v>4.1836280167421497E-2</c:v>
                </c:pt>
                <c:pt idx="11725" formatCode="General">
                  <c:v>3.8629159911927502E-2</c:v>
                </c:pt>
                <c:pt idx="11726" formatCode="General">
                  <c:v>3.54790997029623E-2</c:v>
                </c:pt>
                <c:pt idx="11727" formatCode="General">
                  <c:v>3.23788001646318E-2</c:v>
                </c:pt>
                <c:pt idx="11728" formatCode="General">
                  <c:v>2.9319522135988901E-2</c:v>
                </c:pt>
                <c:pt idx="11729" formatCode="General">
                  <c:v>2.62914602102691E-2</c:v>
                </c:pt>
                <c:pt idx="11730" formatCode="General">
                  <c:v>2.3284227221796499E-2</c:v>
                </c:pt>
                <c:pt idx="11731" formatCode="General">
                  <c:v>2.0287721188264201E-2</c:v>
                </c:pt>
                <c:pt idx="11732" formatCode="General">
                  <c:v>1.72908993882506E-2</c:v>
                </c:pt>
                <c:pt idx="11733" formatCode="General">
                  <c:v>1.42830665979513E-2</c:v>
                </c:pt>
                <c:pt idx="11734" formatCode="General">
                  <c:v>1.12542629634792E-2</c:v>
                </c:pt>
                <c:pt idx="11735" formatCode="General">
                  <c:v>8.1944006043702805E-3</c:v>
                </c:pt>
                <c:pt idx="11736" formatCode="General">
                  <c:v>5.0945528857769401E-3</c:v>
                </c:pt>
                <c:pt idx="11737" formatCode="General">
                  <c:v>1.94715388009867E-3</c:v>
                </c:pt>
                <c:pt idx="11738" formatCode="General">
                  <c:v>-1.25496220169252E-3</c:v>
                </c:pt>
                <c:pt idx="11739" formatCode="General">
                  <c:v>-4.5174854956695999E-3</c:v>
                </c:pt>
                <c:pt idx="11740" formatCode="General">
                  <c:v>-7.8444785887244895E-3</c:v>
                </c:pt>
                <c:pt idx="11741" formatCode="General">
                  <c:v>-1.12389950165507E-2</c:v>
                </c:pt>
                <c:pt idx="11742" formatCode="General">
                  <c:v>-1.47026084905324E-2</c:v>
                </c:pt>
                <c:pt idx="11743" formatCode="General">
                  <c:v>-1.82354932065261E-2</c:v>
                </c:pt>
                <c:pt idx="11744" formatCode="General">
                  <c:v>-2.18365576740331E-2</c:v>
                </c:pt>
                <c:pt idx="11745" formatCode="General">
                  <c:v>-2.55036714415042E-2</c:v>
                </c:pt>
                <c:pt idx="11746" formatCode="General">
                  <c:v>-2.9233805574957202E-2</c:v>
                </c:pt>
                <c:pt idx="11747" formatCode="General">
                  <c:v>-3.3022631103689498E-2</c:v>
                </c:pt>
                <c:pt idx="11748" formatCode="General">
                  <c:v>-3.6864210022160199E-2</c:v>
                </c:pt>
                <c:pt idx="11749" formatCode="General">
                  <c:v>-4.07528942859854E-2</c:v>
                </c:pt>
                <c:pt idx="11750" formatCode="General">
                  <c:v>-4.4682573156646602E-2</c:v>
                </c:pt>
                <c:pt idx="11751" formatCode="General">
                  <c:v>-4.8646275047575398E-2</c:v>
                </c:pt>
                <c:pt idx="11752" formatCode="General">
                  <c:v>-5.2637472775396703E-2</c:v>
                </c:pt>
                <c:pt idx="11753" formatCode="General">
                  <c:v>-5.6649808596202299E-2</c:v>
                </c:pt>
                <c:pt idx="11754" formatCode="General">
                  <c:v>-6.0676708249151098E-2</c:v>
                </c:pt>
                <c:pt idx="11755" formatCode="General">
                  <c:v>-6.4712557556210998E-2</c:v>
                </c:pt>
                <c:pt idx="11756" formatCode="General">
                  <c:v>-6.8751848147937999E-2</c:v>
                </c:pt>
                <c:pt idx="11757" formatCode="General">
                  <c:v>-7.2789696934822595E-2</c:v>
                </c:pt>
                <c:pt idx="11758" formatCode="General">
                  <c:v>-7.6822018108866005E-2</c:v>
                </c:pt>
                <c:pt idx="11759" formatCode="General">
                  <c:v>-8.0845586495828306E-2</c:v>
                </c:pt>
                <c:pt idx="11760" formatCode="General">
                  <c:v>-8.4858627067172801E-2</c:v>
                </c:pt>
                <c:pt idx="11761" formatCode="General">
                  <c:v>-8.8860231850443797E-2</c:v>
                </c:pt>
                <c:pt idx="11762" formatCode="General">
                  <c:v>-9.2850162056558896E-2</c:v>
                </c:pt>
                <c:pt idx="11763" formatCode="General">
                  <c:v>-9.6828277338413302E-2</c:v>
                </c:pt>
                <c:pt idx="11764" formatCode="General">
                  <c:v>-0.100796155146141</c:v>
                </c:pt>
                <c:pt idx="11765" formatCode="General">
                  <c:v>-0.104757053619336</c:v>
                </c:pt>
                <c:pt idx="11766" formatCode="General">
                  <c:v>-0.108713995400968</c:v>
                </c:pt>
                <c:pt idx="11767" formatCode="General">
                  <c:v>-0.112669978351278</c:v>
                </c:pt>
                <c:pt idx="11768" formatCode="General">
                  <c:v>-0.11662846889202901</c:v>
                </c:pt>
                <c:pt idx="11769" formatCode="General">
                  <c:v>-0.120593311935907</c:v>
                </c:pt>
                <c:pt idx="11770" formatCode="General">
                  <c:v>-0.12456859573205099</c:v>
                </c:pt>
                <c:pt idx="11771" formatCode="General">
                  <c:v>-0.128558499800383</c:v>
                </c:pt>
                <c:pt idx="11772" formatCode="General">
                  <c:v>-0.13256704806512901</c:v>
                </c:pt>
                <c:pt idx="11773" formatCode="General">
                  <c:v>-0.13659687233679199</c:v>
                </c:pt>
                <c:pt idx="11774" formatCode="General">
                  <c:v>-0.14065008253256001</c:v>
                </c:pt>
                <c:pt idx="11775" formatCode="General">
                  <c:v>-0.14472777933498299</c:v>
                </c:pt>
                <c:pt idx="11776" formatCode="General">
                  <c:v>-0.14883004764025601</c:v>
                </c:pt>
                <c:pt idx="11777" formatCode="General">
                  <c:v>-0.15295699325280299</c:v>
                </c:pt>
                <c:pt idx="11778" formatCode="General">
                  <c:v>-0.15710655290664499</c:v>
                </c:pt>
                <c:pt idx="11779" formatCode="General">
                  <c:v>-0.16127470194840199</c:v>
                </c:pt>
                <c:pt idx="11780" formatCode="General">
                  <c:v>-0.16545673521469401</c:v>
                </c:pt>
                <c:pt idx="11781" formatCode="General">
                  <c:v>-0.169646606033001</c:v>
                </c:pt>
                <c:pt idx="11782" formatCode="General">
                  <c:v>-0.17383676069932399</c:v>
                </c:pt>
                <c:pt idx="11783" formatCode="General">
                  <c:v>-0.178018353203206</c:v>
                </c:pt>
                <c:pt idx="11784" formatCode="General">
                  <c:v>-0.18218118604396399</c:v>
                </c:pt>
                <c:pt idx="11785" formatCode="General">
                  <c:v>-0.18631391775557901</c:v>
                </c:pt>
                <c:pt idx="11786" formatCode="General">
                  <c:v>-0.190404150376038</c:v>
                </c:pt>
                <c:pt idx="11787" formatCode="General">
                  <c:v>-0.19443857545395599</c:v>
                </c:pt>
                <c:pt idx="11788" formatCode="General">
                  <c:v>-0.19840324518715499</c:v>
                </c:pt>
                <c:pt idx="11789" formatCode="General">
                  <c:v>-0.202283730157478</c:v>
                </c:pt>
                <c:pt idx="11790" formatCode="General">
                  <c:v>-0.20606521453364901</c:v>
                </c:pt>
                <c:pt idx="11791" formatCode="General">
                  <c:v>-0.20973280195129201</c:v>
                </c:pt>
                <c:pt idx="11792" formatCode="General">
                  <c:v>-0.21327177886995599</c:v>
                </c:pt>
                <c:pt idx="11793" formatCode="General">
                  <c:v>-0.216667841835127</c:v>
                </c:pt>
                <c:pt idx="11794" formatCode="General">
                  <c:v>-0.219907297657637</c:v>
                </c:pt>
                <c:pt idx="11795" formatCode="General">
                  <c:v>-0.222977238134344</c:v>
                </c:pt>
                <c:pt idx="11796" formatCode="General">
                  <c:v>-0.225865850122939</c:v>
                </c:pt>
                <c:pt idx="11797" formatCode="General">
                  <c:v>-0.22856257804906299</c:v>
                </c:pt>
                <c:pt idx="11798" formatCode="General">
                  <c:v>-0.231058188491719</c:v>
                </c:pt>
                <c:pt idx="11799" formatCode="General">
                  <c:v>-0.23334501229163701</c:v>
                </c:pt>
                <c:pt idx="11800" formatCode="General">
                  <c:v>-0.23541710585667999</c:v>
                </c:pt>
                <c:pt idx="11801" formatCode="General">
                  <c:v>-0.23727024967789601</c:v>
                </c:pt>
                <c:pt idx="11802" formatCode="General">
                  <c:v>-0.23890206348517401</c:v>
                </c:pt>
                <c:pt idx="11803" formatCode="General">
                  <c:v>-0.240312032903994</c:v>
                </c:pt>
                <c:pt idx="11804" formatCode="General">
                  <c:v>-0.24150144072048599</c:v>
                </c:pt>
                <c:pt idx="11805" formatCode="General">
                  <c:v>-0.24247336810144901</c:v>
                </c:pt>
                <c:pt idx="11806" formatCode="General">
                  <c:v>-0.243232633794043</c:v>
                </c:pt>
                <c:pt idx="11807" formatCode="General">
                  <c:v>-0.24378562311989199</c:v>
                </c:pt>
                <c:pt idx="11808" formatCode="General">
                  <c:v>-0.244140178392974</c:v>
                </c:pt>
                <c:pt idx="11809" formatCode="General">
                  <c:v>-0.2443054209743</c:v>
                </c:pt>
                <c:pt idx="11810" formatCode="General">
                  <c:v>-0.244291560013675</c:v>
                </c:pt>
                <c:pt idx="11811" formatCode="General">
                  <c:v>-0.24410966938421499</c:v>
                </c:pt>
                <c:pt idx="11812" formatCode="General">
                  <c:v>-0.243771445117413</c:v>
                </c:pt>
                <c:pt idx="11813" formatCode="General">
                  <c:v>-0.24328894953199601</c:v>
                </c:pt>
                <c:pt idx="11814" formatCode="General">
                  <c:v>-0.24267436056780201</c:v>
                </c:pt>
                <c:pt idx="11815" formatCode="General">
                  <c:v>-0.24193969875576399</c:v>
                </c:pt>
                <c:pt idx="11816" formatCode="General">
                  <c:v>-0.24109656400632101</c:v>
                </c:pt>
                <c:pt idx="11817" formatCode="General">
                  <c:v>-0.24015587951932199</c:v>
                </c:pt>
                <c:pt idx="11818" formatCode="General">
                  <c:v>-0.23912765526320401</c:v>
                </c:pt>
                <c:pt idx="11819" formatCode="General">
                  <c:v>-0.238020714391315</c:v>
                </c:pt>
                <c:pt idx="11820" formatCode="General">
                  <c:v>-0.23684250759331199</c:v>
                </c:pt>
                <c:pt idx="11821" formatCode="General">
                  <c:v>-0.23559888951782099</c:v>
                </c:pt>
                <c:pt idx="11822" formatCode="General">
                  <c:v>-0.234293987555692</c:v>
                </c:pt>
                <c:pt idx="11823" formatCode="General">
                  <c:v>-0.23293007365562601</c:v>
                </c:pt>
                <c:pt idx="11824" formatCode="General">
                  <c:v>-0.23150742264404101</c:v>
                </c:pt>
                <c:pt idx="11825" formatCode="General">
                  <c:v>-0.23002426909628601</c:v>
                </c:pt>
                <c:pt idx="11826" formatCode="General">
                  <c:v>-0.22847672035166799</c:v>
                </c:pt>
                <c:pt idx="11827" formatCode="General">
                  <c:v>-0.226858917355891</c:v>
                </c:pt>
                <c:pt idx="11828" formatCode="General">
                  <c:v>-0.225162974061803</c:v>
                </c:pt>
                <c:pt idx="11829" formatCode="General">
                  <c:v>-0.22337899128831901</c:v>
                </c:pt>
                <c:pt idx="11830" formatCode="General">
                  <c:v>-0.221495325557381</c:v>
                </c:pt>
                <c:pt idx="11831" formatCode="General">
                  <c:v>-0.21949862783176899</c:v>
                </c:pt>
                <c:pt idx="11832" formatCode="General">
                  <c:v>-0.21737403931316901</c:v>
                </c:pt>
                <c:pt idx="11833" formatCode="General">
                  <c:v>-0.215105428638348</c:v>
                </c:pt>
                <c:pt idx="11834" formatCode="General">
                  <c:v>-0.212675688939132</c:v>
                </c:pt>
                <c:pt idx="11835" formatCode="General">
                  <c:v>-0.21006702461393501</c:v>
                </c:pt>
                <c:pt idx="11836" formatCode="General">
                  <c:v>-0.207261063494875</c:v>
                </c:pt>
                <c:pt idx="11837" formatCode="General">
                  <c:v>-0.204239230826017</c:v>
                </c:pt>
                <c:pt idx="11838" formatCode="General">
                  <c:v>-0.20098317891943701</c:v>
                </c:pt>
                <c:pt idx="11839" formatCode="General">
                  <c:v>-0.19747502075235099</c:v>
                </c:pt>
                <c:pt idx="11840" formatCode="General">
                  <c:v>-0.19369761884761399</c:v>
                </c:pt>
                <c:pt idx="11841" formatCode="General">
                  <c:v>-0.18963490090146301</c:v>
                </c:pt>
                <c:pt idx="11842" formatCode="General">
                  <c:v>-0.185272143720427</c:v>
                </c:pt>
                <c:pt idx="11843" formatCode="General">
                  <c:v>-0.18059636574190299</c:v>
                </c:pt>
                <c:pt idx="11844" formatCode="General">
                  <c:v>-0.17559651699428999</c:v>
                </c:pt>
                <c:pt idx="11845" formatCode="General">
                  <c:v>-0.17026376360810999</c:v>
                </c:pt>
                <c:pt idx="11846" formatCode="General">
                  <c:v>-0.164591775208002</c:v>
                </c:pt>
                <c:pt idx="11847" formatCode="General">
                  <c:v>-0.158576795115935</c:v>
                </c:pt>
                <c:pt idx="11848" formatCode="General">
                  <c:v>-0.15221790955517001</c:v>
                </c:pt>
                <c:pt idx="11849" formatCode="General">
                  <c:v>-0.14551716464046799</c:v>
                </c:pt>
                <c:pt idx="11850" formatCode="General">
                  <c:v>-0.138479567927564</c:v>
                </c:pt>
                <c:pt idx="11851" formatCode="General">
                  <c:v>-0.13111330545615099</c:v>
                </c:pt>
                <c:pt idx="11852" formatCode="General">
                  <c:v>-0.123429736868337</c:v>
                </c:pt>
                <c:pt idx="11853" formatCode="General">
                  <c:v>-0.11544331346169399</c:v>
                </c:pt>
                <c:pt idx="11854" formatCode="General">
                  <c:v>-0.107171571504667</c:v>
                </c:pt>
                <c:pt idx="11855" formatCode="General">
                  <c:v>-9.8635047925827404E-2</c:v>
                </c:pt>
                <c:pt idx="11856" formatCode="General">
                  <c:v>-8.9857078314528605E-2</c:v>
                </c:pt>
                <c:pt idx="11857" formatCode="General">
                  <c:v>-8.0863674128404395E-2</c:v>
                </c:pt>
                <c:pt idx="11858" formatCode="General">
                  <c:v>-7.1683444371927502E-2</c:v>
                </c:pt>
                <c:pt idx="11859" formatCode="General">
                  <c:v>-6.2347269295661797E-2</c:v>
                </c:pt>
                <c:pt idx="11860" formatCode="General">
                  <c:v>-5.2887983973557602E-2</c:v>
                </c:pt>
                <c:pt idx="11861" formatCode="General">
                  <c:v>-4.3340125278408297E-2</c:v>
                </c:pt>
                <c:pt idx="11862" formatCode="General">
                  <c:v>-3.37396421691111E-2</c:v>
                </c:pt>
                <c:pt idx="11863" formatCode="General">
                  <c:v>-2.4123616157473399E-2</c:v>
                </c:pt>
                <c:pt idx="11864" formatCode="General">
                  <c:v>-1.45299413623184E-2</c:v>
                </c:pt>
                <c:pt idx="11865" formatCode="General">
                  <c:v>-4.9969103607586203E-3</c:v>
                </c:pt>
                <c:pt idx="11866" formatCode="General">
                  <c:v>4.4371737056683996E-3</c:v>
                </c:pt>
                <c:pt idx="11867" formatCode="General">
                  <c:v>1.3734340501684299E-2</c:v>
                </c:pt>
                <c:pt idx="11868" formatCode="General">
                  <c:v>2.2857278980665401E-2</c:v>
                </c:pt>
                <c:pt idx="11869" formatCode="General">
                  <c:v>3.1769501543994397E-2</c:v>
                </c:pt>
                <c:pt idx="11870" formatCode="General">
                  <c:v>4.0436155541315397E-2</c:v>
                </c:pt>
                <c:pt idx="11871" formatCode="General">
                  <c:v>4.8824356071839797E-2</c:v>
                </c:pt>
                <c:pt idx="11872" formatCode="General">
                  <c:v>5.6902940852424699E-2</c:v>
                </c:pt>
                <c:pt idx="11873" formatCode="General">
                  <c:v>6.4642839690678494E-2</c:v>
                </c:pt>
                <c:pt idx="11874" formatCode="General">
                  <c:v>7.2017703078203807E-2</c:v>
                </c:pt>
                <c:pt idx="11875" formatCode="General">
                  <c:v>7.9003970027709203E-2</c:v>
                </c:pt>
                <c:pt idx="11876" formatCode="General">
                  <c:v>8.5581369785661304E-2</c:v>
                </c:pt>
                <c:pt idx="11877" formatCode="General">
                  <c:v>9.1733332142840296E-2</c:v>
                </c:pt>
                <c:pt idx="11878" formatCode="General">
                  <c:v>9.7446193655965394E-2</c:v>
                </c:pt>
                <c:pt idx="11879" formatCode="General">
                  <c:v>0.10270937298960001</c:v>
                </c:pt>
                <c:pt idx="11880" formatCode="General">
                  <c:v>0.107515705635275</c:v>
                </c:pt>
                <c:pt idx="11881" formatCode="General">
                  <c:v>0.111862227237964</c:v>
                </c:pt>
                <c:pt idx="11882" formatCode="General">
                  <c:v>0.115749857966064</c:v>
                </c:pt>
                <c:pt idx="11883" formatCode="General">
                  <c:v>0.119183314923865</c:v>
                </c:pt>
                <c:pt idx="11884" formatCode="General">
                  <c:v>0.122170096424189</c:v>
                </c:pt>
                <c:pt idx="11885" formatCode="General">
                  <c:v>0.124721447514238</c:v>
                </c:pt>
                <c:pt idx="11886" formatCode="General">
                  <c:v>0.126851907493506</c:v>
                </c:pt>
                <c:pt idx="11887" formatCode="General">
                  <c:v>0.12857866204392701</c:v>
                </c:pt>
                <c:pt idx="11888" formatCode="General">
                  <c:v>0.12992257826168599</c:v>
                </c:pt>
                <c:pt idx="11889" formatCode="General">
                  <c:v>0.13090707743895499</c:v>
                </c:pt>
                <c:pt idx="11890" formatCode="General">
                  <c:v>0.131557900009803</c:v>
                </c:pt>
                <c:pt idx="11891" formatCode="General">
                  <c:v>0.131902420494348</c:v>
                </c:pt>
                <c:pt idx="11892" formatCode="General">
                  <c:v>0.13196961193704401</c:v>
                </c:pt>
                <c:pt idx="11893" formatCode="General">
                  <c:v>0.13179053622504899</c:v>
                </c:pt>
                <c:pt idx="11894" formatCode="General">
                  <c:v>0.13139724042828299</c:v>
                </c:pt>
                <c:pt idx="11895" formatCode="General">
                  <c:v>0.13082210099907801</c:v>
                </c:pt>
                <c:pt idx="11896" formatCode="General">
                  <c:v>0.130098327588445</c:v>
                </c:pt>
                <c:pt idx="11897" formatCode="General">
                  <c:v>0.12925845152554299</c:v>
                </c:pt>
                <c:pt idx="11898" formatCode="General">
                  <c:v>0.128334943962014</c:v>
                </c:pt>
                <c:pt idx="11899" formatCode="General">
                  <c:v>0.12736045835462201</c:v>
                </c:pt>
                <c:pt idx="11900" formatCode="General">
                  <c:v>0.12636628952934401</c:v>
                </c:pt>
                <c:pt idx="11901" formatCode="General">
                  <c:v>0.12538141032692299</c:v>
                </c:pt>
                <c:pt idx="11902" formatCode="General">
                  <c:v>0.12443341988228</c:v>
                </c:pt>
                <c:pt idx="11903" formatCode="General">
                  <c:v>0.123549030692112</c:v>
                </c:pt>
                <c:pt idx="11904" formatCode="General">
                  <c:v>0.12275228496881101</c:v>
                </c:pt>
                <c:pt idx="11905" formatCode="General">
                  <c:v>0.122064264235433</c:v>
                </c:pt>
                <c:pt idx="11906" formatCode="General">
                  <c:v>0.121503885858641</c:v>
                </c:pt>
                <c:pt idx="11907" formatCode="General">
                  <c:v>0.121087473049179</c:v>
                </c:pt>
                <c:pt idx="11908" formatCode="General">
                  <c:v>0.12082842025837701</c:v>
                </c:pt>
                <c:pt idx="11909" formatCode="General">
                  <c:v>0.120737213996279</c:v>
                </c:pt>
                <c:pt idx="11910" formatCode="General">
                  <c:v>0.120821332905999</c:v>
                </c:pt>
                <c:pt idx="11911" formatCode="General">
                  <c:v>0.121085343306623</c:v>
                </c:pt>
                <c:pt idx="11912" formatCode="General">
                  <c:v>0.121530939489315</c:v>
                </c:pt>
                <c:pt idx="11913" formatCode="General">
                  <c:v>0.12215686360250801</c:v>
                </c:pt>
                <c:pt idx="11914" formatCode="General">
                  <c:v>0.122959232531535</c:v>
                </c:pt>
                <c:pt idx="11915" formatCode="General">
                  <c:v>0.123931594268373</c:v>
                </c:pt>
                <c:pt idx="11916" formatCode="General">
                  <c:v>0.12506503813891201</c:v>
                </c:pt>
                <c:pt idx="11917" formatCode="General">
                  <c:v>0.12634854229826201</c:v>
                </c:pt>
                <c:pt idx="11918" formatCode="General">
                  <c:v>0.12776907153237199</c:v>
                </c:pt>
                <c:pt idx="11919" formatCode="General">
                  <c:v>0.12931181761295199</c:v>
                </c:pt>
                <c:pt idx="11920" formatCode="General">
                  <c:v>0.13096051578114001</c:v>
                </c:pt>
                <c:pt idx="11921" formatCode="General">
                  <c:v>0.13269775611157</c:v>
                </c:pt>
                <c:pt idx="11922" formatCode="General">
                  <c:v>0.13450531682536901</c:v>
                </c:pt>
                <c:pt idx="11923" formatCode="General">
                  <c:v>0.136364309762803</c:v>
                </c:pt>
                <c:pt idx="11924" formatCode="General">
                  <c:v>0.13825550778618301</c:v>
                </c:pt>
                <c:pt idx="11925" formatCode="General">
                  <c:v>0.14015970519219501</c:v>
                </c:pt>
                <c:pt idx="11926" formatCode="General">
                  <c:v>0.14205787807114301</c:v>
                </c:pt>
                <c:pt idx="11927" formatCode="General">
                  <c:v>0.14393150869132601</c:v>
                </c:pt>
                <c:pt idx="11928" formatCode="General">
                  <c:v>0.14576287655839701</c:v>
                </c:pt>
                <c:pt idx="11929" formatCode="General">
                  <c:v>0.14753519086115899</c:v>
                </c:pt>
                <c:pt idx="11930" formatCode="General">
                  <c:v>0.149232871531392</c:v>
                </c:pt>
                <c:pt idx="11931" formatCode="General">
                  <c:v>0.15084163204243001</c:v>
                </c:pt>
                <c:pt idx="11932" formatCode="General">
                  <c:v>0.152348606739487</c:v>
                </c:pt>
                <c:pt idx="11933" formatCode="General">
                  <c:v>0.15374255083072599</c:v>
                </c:pt>
                <c:pt idx="11934" formatCode="General">
                  <c:v>0.155013889112945</c:v>
                </c:pt>
                <c:pt idx="11935" formatCode="General">
                  <c:v>0.156154802714149</c:v>
                </c:pt>
                <c:pt idx="11936" formatCode="General">
                  <c:v>0.15715912152474701</c:v>
                </c:pt>
                <c:pt idx="11937" formatCode="General">
                  <c:v>0.158022382280468</c:v>
                </c:pt>
                <c:pt idx="11938" formatCode="General">
                  <c:v>0.15874181327373499</c:v>
                </c:pt>
                <c:pt idx="11939" formatCode="General">
                  <c:v>0.159316170553813</c:v>
                </c:pt>
                <c:pt idx="11940" formatCode="General">
                  <c:v>0.159745704759024</c:v>
                </c:pt>
                <c:pt idx="11941" formatCode="General">
                  <c:v>0.16003202062979499</c:v>
                </c:pt>
                <c:pt idx="11942" formatCode="General">
                  <c:v>0.16017801237648399</c:v>
                </c:pt>
                <c:pt idx="11943" formatCode="General">
                  <c:v>0.16018763891802201</c:v>
                </c:pt>
                <c:pt idx="11944" formatCode="General">
                  <c:v>0.160065778092046</c:v>
                </c:pt>
                <c:pt idx="11945" formatCode="General">
                  <c:v>0.15981799677193501</c:v>
                </c:pt>
                <c:pt idx="11946" formatCode="General">
                  <c:v>0.159450423891209</c:v>
                </c:pt>
                <c:pt idx="11947" formatCode="General">
                  <c:v>0.15896958808223199</c:v>
                </c:pt>
                <c:pt idx="11948" formatCode="General">
                  <c:v>0.158382111999881</c:v>
                </c:pt>
                <c:pt idx="11949" formatCode="General">
                  <c:v>0.15769474399170499</c:v>
                </c:pt>
                <c:pt idx="11950" formatCode="General">
                  <c:v>0.15691410760350799</c:v>
                </c:pt>
                <c:pt idx="11951" formatCode="General">
                  <c:v>0.156046505276808</c:v>
                </c:pt>
                <c:pt idx="11952" formatCode="General">
                  <c:v>0.155097873215293</c:v>
                </c:pt>
                <c:pt idx="11953" formatCode="General">
                  <c:v>0.15407366581863499</c:v>
                </c:pt>
                <c:pt idx="11954" formatCode="General">
                  <c:v>0.152978754311548</c:v>
                </c:pt>
                <c:pt idx="11955" formatCode="General">
                  <c:v>0.151817309323619</c:v>
                </c:pt>
                <c:pt idx="11956" formatCode="General">
                  <c:v>0.15059281716759301</c:v>
                </c:pt>
                <c:pt idx="11957" formatCode="General">
                  <c:v>0.149308026198779</c:v>
                </c:pt>
                <c:pt idx="11958" formatCode="General">
                  <c:v>0.14796492070422201</c:v>
                </c:pt>
                <c:pt idx="11959" formatCode="General">
                  <c:v>0.14656487814826899</c:v>
                </c:pt>
                <c:pt idx="11960" formatCode="General">
                  <c:v>0.14510858724467501</c:v>
                </c:pt>
                <c:pt idx="11961" formatCode="General">
                  <c:v>0.14359612313699399</c:v>
                </c:pt>
                <c:pt idx="11962" formatCode="General">
                  <c:v>0.14202705255467199</c:v>
                </c:pt>
                <c:pt idx="11963" formatCode="General">
                  <c:v>0.14040044809618801</c:v>
                </c:pt>
                <c:pt idx="11964" formatCode="General">
                  <c:v>0.13871511563797301</c:v>
                </c:pt>
                <c:pt idx="11965" formatCode="General">
                  <c:v>0.13696961958430201</c:v>
                </c:pt>
                <c:pt idx="11966" formatCode="General">
                  <c:v>0.135162348493235</c:v>
                </c:pt>
                <c:pt idx="11967" formatCode="General">
                  <c:v>0.133291743239805</c:v>
                </c:pt>
                <c:pt idx="11968" formatCode="General">
                  <c:v>0.13135630850197</c:v>
                </c:pt>
                <c:pt idx="11969" formatCode="General">
                  <c:v>0.12935469850572401</c:v>
                </c:pt>
                <c:pt idx="11970" formatCode="General">
                  <c:v>0.12728580472693199</c:v>
                </c:pt>
                <c:pt idx="11971" formatCode="General">
                  <c:v>0.12514883623511899</c:v>
                </c:pt>
                <c:pt idx="11972" formatCode="General">
                  <c:v>0.122943478571426</c:v>
                </c:pt>
                <c:pt idx="11973" formatCode="General">
                  <c:v>0.120669774305719</c:v>
                </c:pt>
                <c:pt idx="11974" formatCode="General">
                  <c:v>0.118328228420093</c:v>
                </c:pt>
                <c:pt idx="11975" formatCode="General">
                  <c:v>0.11591978647399399</c:v>
                </c:pt>
                <c:pt idx="11976" formatCode="General">
                  <c:v>0.113445757483936</c:v>
                </c:pt>
                <c:pt idx="11977" formatCode="General">
                  <c:v>0.110907902146219</c:v>
                </c:pt>
                <c:pt idx="11978" formatCode="General">
                  <c:v>0.108308292963974</c:v>
                </c:pt>
                <c:pt idx="11979" formatCode="General">
                  <c:v>0.105649246088207</c:v>
                </c:pt>
                <c:pt idx="11980" formatCode="General">
                  <c:v>0.102933224542981</c:v>
                </c:pt>
                <c:pt idx="11981" formatCode="General">
                  <c:v>0.100162749461485</c:v>
                </c:pt>
                <c:pt idx="11982" formatCode="General">
                  <c:v>9.7340275702411494E-2</c:v>
                </c:pt>
                <c:pt idx="11983" formatCode="General">
                  <c:v>9.4468059936356402E-2</c:v>
                </c:pt>
                <c:pt idx="11984" formatCode="General">
                  <c:v>9.1548050904737596E-2</c:v>
                </c:pt>
                <c:pt idx="11985" formatCode="General">
                  <c:v>8.8581752026898303E-2</c:v>
                </c:pt>
                <c:pt idx="11986" formatCode="General">
                  <c:v>8.5570093710350306E-2</c:v>
                </c:pt>
                <c:pt idx="11987" formatCode="General">
                  <c:v>8.2513320533812495E-2</c:v>
                </c:pt>
                <c:pt idx="11988" formatCode="General">
                  <c:v>7.9410892697122495E-2</c:v>
                </c:pt>
                <c:pt idx="11989" formatCode="General">
                  <c:v>7.6261388210028494E-2</c:v>
                </c:pt>
                <c:pt idx="11990" formatCode="General">
                  <c:v>7.3062488752883306E-2</c:v>
                </c:pt>
                <c:pt idx="11991" formatCode="General">
                  <c:v>6.9810855234183206E-2</c:v>
                </c:pt>
                <c:pt idx="11992" formatCode="General">
                  <c:v>6.6502111406544898E-2</c:v>
                </c:pt>
                <c:pt idx="11993" formatCode="General">
                  <c:v>6.3130916805128098E-2</c:v>
                </c:pt>
                <c:pt idx="11994" formatCode="General">
                  <c:v>5.9690933083248403E-2</c:v>
                </c:pt>
                <c:pt idx="11995" formatCode="General">
                  <c:v>5.6174920419223499E-2</c:v>
                </c:pt>
                <c:pt idx="11996" formatCode="General">
                  <c:v>5.2574907865499697E-2</c:v>
                </c:pt>
                <c:pt idx="11997" formatCode="General">
                  <c:v>4.88822163220336E-2</c:v>
                </c:pt>
                <c:pt idx="11998" formatCode="General">
                  <c:v>4.50875912761372E-2</c:v>
                </c:pt>
                <c:pt idx="11999" formatCode="General">
                  <c:v>4.1181473990045403E-2</c:v>
                </c:pt>
                <c:pt idx="12000" formatCode="General">
                  <c:v>3.7154216924232299E-2</c:v>
                </c:pt>
                <c:pt idx="12001" formatCode="General">
                  <c:v>3.29962365471227E-2</c:v>
                </c:pt>
                <c:pt idx="12002" formatCode="General">
                  <c:v>2.86982621983395E-2</c:v>
                </c:pt>
                <c:pt idx="12003" formatCode="General">
                  <c:v>2.42516333051285E-2</c:v>
                </c:pt>
                <c:pt idx="12004" formatCode="General">
                  <c:v>1.9648474485423801E-2</c:v>
                </c:pt>
                <c:pt idx="12005" formatCode="General">
                  <c:v>1.4882060925460801E-2</c:v>
                </c:pt>
                <c:pt idx="12006" formatCode="General">
                  <c:v>9.9471045192513208E-3</c:v>
                </c:pt>
                <c:pt idx="12007" formatCode="General">
                  <c:v>4.8398895714047898E-3</c:v>
                </c:pt>
                <c:pt idx="12008" formatCode="General">
                  <c:v>-4.41423642694922E-4</c:v>
                </c:pt>
                <c:pt idx="12009" formatCode="General">
                  <c:v>-5.8965781647089899E-3</c:v>
                </c:pt>
                <c:pt idx="12010" formatCode="General">
                  <c:v>-1.15231033671727E-2</c:v>
                </c:pt>
                <c:pt idx="12011" formatCode="General">
                  <c:v>-1.7316039609176302E-2</c:v>
                </c:pt>
                <c:pt idx="12012" formatCode="General">
                  <c:v>-2.32679187488577E-2</c:v>
                </c:pt>
                <c:pt idx="12013" formatCode="General">
                  <c:v>-2.93686961291331E-2</c:v>
                </c:pt>
                <c:pt idx="12014" formatCode="General">
                  <c:v>-3.5605594296890898E-2</c:v>
                </c:pt>
                <c:pt idx="12015" formatCode="General">
                  <c:v>-4.1963456117761602E-2</c:v>
                </c:pt>
                <c:pt idx="12016" formatCode="General">
                  <c:v>-4.8424091149127699E-2</c:v>
                </c:pt>
                <c:pt idx="12017" formatCode="General">
                  <c:v>-5.4966842779495297E-2</c:v>
                </c:pt>
                <c:pt idx="12018" formatCode="General">
                  <c:v>-6.1569075617627499E-2</c:v>
                </c:pt>
                <c:pt idx="12019" formatCode="General">
                  <c:v>-6.8205205601637703E-2</c:v>
                </c:pt>
                <c:pt idx="12020" formatCode="General">
                  <c:v>-7.4848272172079497E-2</c:v>
                </c:pt>
                <c:pt idx="12021" formatCode="General">
                  <c:v>-8.1470534416690596E-2</c:v>
                </c:pt>
                <c:pt idx="12022" formatCode="General">
                  <c:v>-8.8042237088235095E-2</c:v>
                </c:pt>
                <c:pt idx="12023" formatCode="General">
                  <c:v>-9.4532027844693098E-2</c:v>
                </c:pt>
                <c:pt idx="12024" formatCode="General">
                  <c:v>-0.10090864677098201</c:v>
                </c:pt>
                <c:pt idx="12025" formatCode="General">
                  <c:v>-0.10714097098980201</c:v>
                </c:pt>
                <c:pt idx="12026" formatCode="General">
                  <c:v>-0.113197808918073</c:v>
                </c:pt>
                <c:pt idx="12027" formatCode="General">
                  <c:v>-0.119048302757653</c:v>
                </c:pt>
                <c:pt idx="12028" formatCode="General">
                  <c:v>-0.124662945193041</c:v>
                </c:pt>
                <c:pt idx="12029" formatCode="General">
                  <c:v>-0.13001448307824101</c:v>
                </c:pt>
                <c:pt idx="12030" formatCode="General">
                  <c:v>-0.13507701734913699</c:v>
                </c:pt>
                <c:pt idx="12031" formatCode="General">
                  <c:v>-0.13982614162256199</c:v>
                </c:pt>
                <c:pt idx="12032" formatCode="General">
                  <c:v>-0.14424075421830701</c:v>
                </c:pt>
                <c:pt idx="12033" formatCode="General">
                  <c:v>-0.148302705702612</c:v>
                </c:pt>
                <c:pt idx="12034" formatCode="General">
                  <c:v>-0.15199672029133399</c:v>
                </c:pt>
                <c:pt idx="12035" formatCode="General">
                  <c:v>-0.15531137184013699</c:v>
                </c:pt>
                <c:pt idx="12036" formatCode="General">
                  <c:v>-0.15823840201821901</c:v>
                </c:pt>
                <c:pt idx="12037" formatCode="General">
                  <c:v>-0.16077299298471701</c:v>
                </c:pt>
                <c:pt idx="12038" formatCode="General">
                  <c:v>-0.162914554414955</c:v>
                </c:pt>
                <c:pt idx="12039" formatCode="General">
                  <c:v>-0.16466583251539799</c:v>
                </c:pt>
                <c:pt idx="12040" formatCode="General">
                  <c:v>-0.166032888591225</c:v>
                </c:pt>
                <c:pt idx="12041" formatCode="General">
                  <c:v>-0.16702515492376999</c:v>
                </c:pt>
                <c:pt idx="12042" formatCode="General">
                  <c:v>-0.16765492835460499</c:v>
                </c:pt>
                <c:pt idx="12043" formatCode="General">
                  <c:v>-0.16793788823584899</c:v>
                </c:pt>
                <c:pt idx="12044" formatCode="General">
                  <c:v>-0.16789252721318601</c:v>
                </c:pt>
                <c:pt idx="12045" formatCode="General">
                  <c:v>-0.167539467051774</c:v>
                </c:pt>
                <c:pt idx="12046" formatCode="General">
                  <c:v>-0.166901242701507</c:v>
                </c:pt>
                <c:pt idx="12047" formatCode="General">
                  <c:v>-0.16600115031863899</c:v>
                </c:pt>
                <c:pt idx="12048" formatCode="General">
                  <c:v>-0.16486370364363301</c:v>
                </c:pt>
                <c:pt idx="12049" formatCode="General">
                  <c:v>-0.163514658086367</c:v>
                </c:pt>
                <c:pt idx="12050" formatCode="General">
                  <c:v>-0.16197931318356801</c:v>
                </c:pt>
                <c:pt idx="12051" formatCode="General">
                  <c:v>-0.160282403155734</c:v>
                </c:pt>
                <c:pt idx="12052" formatCode="General">
                  <c:v>-0.15844767399589799</c:v>
                </c:pt>
                <c:pt idx="12053" formatCode="General">
                  <c:v>-0.156497484514875</c:v>
                </c:pt>
                <c:pt idx="12054" formatCode="General">
                  <c:v>-0.15445249899635799</c:v>
                </c:pt>
                <c:pt idx="12055" formatCode="General">
                  <c:v>-0.15233147684752699</c:v>
                </c:pt>
                <c:pt idx="12056" formatCode="General">
                  <c:v>-0.15015110026325701</c:v>
                </c:pt>
                <c:pt idx="12057" formatCode="General">
                  <c:v>-0.14792534469458099</c:v>
                </c:pt>
                <c:pt idx="12058" formatCode="General">
                  <c:v>-0.14566539139352699</c:v>
                </c:pt>
                <c:pt idx="12059" formatCode="General">
                  <c:v>-0.143379116440885</c:v>
                </c:pt>
                <c:pt idx="12060" formatCode="General">
                  <c:v>-0.14107074116693399</c:v>
                </c:pt>
                <c:pt idx="12061" formatCode="General">
                  <c:v>-0.138742128196433</c:v>
                </c:pt>
                <c:pt idx="12062" formatCode="General">
                  <c:v>-0.13639161868222099</c:v>
                </c:pt>
                <c:pt idx="12063" formatCode="General">
                  <c:v>-0.13401479885375001</c:v>
                </c:pt>
                <c:pt idx="12064" formatCode="General">
                  <c:v>-0.13160449399736401</c:v>
                </c:pt>
                <c:pt idx="12065" formatCode="General">
                  <c:v>-0.12915068007619199</c:v>
                </c:pt>
                <c:pt idx="12066" formatCode="General">
                  <c:v>-0.12664155588991</c:v>
                </c:pt>
                <c:pt idx="12067" formatCode="General">
                  <c:v>-0.124063078742696</c:v>
                </c:pt>
                <c:pt idx="12068" formatCode="General">
                  <c:v>-0.121399962301179</c:v>
                </c:pt>
                <c:pt idx="12069" formatCode="General">
                  <c:v>-0.118635226173862</c:v>
                </c:pt>
                <c:pt idx="12070" formatCode="General">
                  <c:v>-0.11575125270596701</c:v>
                </c:pt>
                <c:pt idx="12071" formatCode="General">
                  <c:v>-0.112730415484326</c:v>
                </c:pt>
                <c:pt idx="12072" formatCode="General">
                  <c:v>-0.109555074680681</c:v>
                </c:pt>
                <c:pt idx="12073" formatCode="General">
                  <c:v>-0.106208606849753</c:v>
                </c:pt>
                <c:pt idx="12074" formatCode="General">
                  <c:v>-0.102675852196491</c:v>
                </c:pt>
                <c:pt idx="12075" formatCode="General">
                  <c:v>-9.8942855734585597E-2</c:v>
                </c:pt>
                <c:pt idx="12076" formatCode="General">
                  <c:v>-9.4997138772772605E-2</c:v>
                </c:pt>
                <c:pt idx="12077" formatCode="General">
                  <c:v>-9.0829018857373905E-2</c:v>
                </c:pt>
                <c:pt idx="12078" formatCode="General">
                  <c:v>-8.6431319852014896E-2</c:v>
                </c:pt>
                <c:pt idx="12079" formatCode="General">
                  <c:v>-8.1799935950172903E-2</c:v>
                </c:pt>
                <c:pt idx="12080" formatCode="General">
                  <c:v>-7.6934374110458198E-2</c:v>
                </c:pt>
                <c:pt idx="12081" formatCode="General">
                  <c:v>-7.1837063654110703E-2</c:v>
                </c:pt>
                <c:pt idx="12082" formatCode="General">
                  <c:v>-6.6513637963777794E-2</c:v>
                </c:pt>
                <c:pt idx="12083" formatCode="General">
                  <c:v>-6.09732196883844E-2</c:v>
                </c:pt>
                <c:pt idx="12084" formatCode="General">
                  <c:v>-5.52281084622262E-2</c:v>
                </c:pt>
                <c:pt idx="12085" formatCode="General">
                  <c:v>-4.9293910704600201E-2</c:v>
                </c:pt>
                <c:pt idx="12086" formatCode="General">
                  <c:v>-4.3189660579419802E-2</c:v>
                </c:pt>
                <c:pt idx="12087" formatCode="General">
                  <c:v>-3.6937263859511398E-2</c:v>
                </c:pt>
                <c:pt idx="12088" formatCode="General">
                  <c:v>-3.0560883794626501E-2</c:v>
                </c:pt>
                <c:pt idx="12089" formatCode="General">
                  <c:v>-2.40868212956078E-2</c:v>
                </c:pt>
                <c:pt idx="12090" formatCode="General">
                  <c:v>-1.75434234854236E-2</c:v>
                </c:pt>
                <c:pt idx="12091" formatCode="General">
                  <c:v>-1.09602953740368E-2</c:v>
                </c:pt>
                <c:pt idx="12092" formatCode="General">
                  <c:v>-4.3678622996483896E-3</c:v>
                </c:pt>
                <c:pt idx="12093" formatCode="General">
                  <c:v>2.20305400064926E-3</c:v>
                </c:pt>
                <c:pt idx="12094" formatCode="General">
                  <c:v>8.7216297149701107E-3</c:v>
                </c:pt>
                <c:pt idx="12095" formatCode="General">
                  <c:v>1.51576175969494E-2</c:v>
                </c:pt>
                <c:pt idx="12096" formatCode="General">
                  <c:v>2.1481831149001901E-2</c:v>
                </c:pt>
                <c:pt idx="12097" formatCode="General">
                  <c:v>2.7666608753647601E-2</c:v>
                </c:pt>
                <c:pt idx="12098" formatCode="General">
                  <c:v>3.3686200883982199E-2</c:v>
                </c:pt>
                <c:pt idx="12099" formatCode="General">
                  <c:v>3.9517144185909098E-2</c:v>
                </c:pt>
                <c:pt idx="12100" formatCode="General">
                  <c:v>4.5138716691605497E-2</c:v>
                </c:pt>
                <c:pt idx="12101" formatCode="General">
                  <c:v>5.0533216892505201E-2</c:v>
                </c:pt>
                <c:pt idx="12102" formatCode="General">
                  <c:v>5.5686107488831099E-2</c:v>
                </c:pt>
                <c:pt idx="12103" formatCode="General">
                  <c:v>6.0586281742793797E-2</c:v>
                </c:pt>
                <c:pt idx="12104" formatCode="General">
                  <c:v>6.5226154539867798E-2</c:v>
                </c:pt>
                <c:pt idx="12105" formatCode="General">
                  <c:v>6.9601718147964606E-2</c:v>
                </c:pt>
                <c:pt idx="12106" formatCode="General">
                  <c:v>7.3712586740701594E-2</c:v>
                </c:pt>
                <c:pt idx="12107" formatCode="General">
                  <c:v>7.7561833870466002E-2</c:v>
                </c:pt>
                <c:pt idx="12108" formatCode="General">
                  <c:v>8.1155822534157401E-2</c:v>
                </c:pt>
                <c:pt idx="12109" formatCode="General">
                  <c:v>8.4504061168584901E-2</c:v>
                </c:pt>
                <c:pt idx="12110" formatCode="General">
                  <c:v>8.7618912840697102E-2</c:v>
                </c:pt>
                <c:pt idx="12111" formatCode="General">
                  <c:v>9.0515310860970893E-2</c:v>
                </c:pt>
                <c:pt idx="12112" formatCode="General">
                  <c:v>9.3210345348737997E-2</c:v>
                </c:pt>
                <c:pt idx="12113" formatCode="General">
                  <c:v>9.5722836235297898E-2</c:v>
                </c:pt>
                <c:pt idx="12114" formatCode="General">
                  <c:v>9.8072969416477002E-2</c:v>
                </c:pt>
                <c:pt idx="12115" formatCode="General">
                  <c:v>0.100281841078437</c:v>
                </c:pt>
                <c:pt idx="12116" formatCode="General">
                  <c:v>0.10237096428287901</c:v>
                </c:pt>
                <c:pt idx="12117" formatCode="General">
                  <c:v>0.104361811341923</c:v>
                </c:pt>
                <c:pt idx="12118" formatCode="General">
                  <c:v>0.106275357518011</c:v>
                </c:pt>
                <c:pt idx="12119" formatCode="General">
                  <c:v>0.108131676634902</c:v>
                </c:pt>
                <c:pt idx="12120" formatCode="General">
                  <c:v>0.109949496443661</c:v>
                </c:pt>
                <c:pt idx="12121" formatCode="General">
                  <c:v>0.111745815211216</c:v>
                </c:pt>
                <c:pt idx="12122" formatCode="General">
                  <c:v>0.113535538495255</c:v>
                </c:pt>
                <c:pt idx="12123" formatCode="General">
                  <c:v>0.1153311004104</c:v>
                </c:pt>
                <c:pt idx="12124" formatCode="General">
                  <c:v>0.11714236781172201</c:v>
                </c:pt>
                <c:pt idx="12125" formatCode="General">
                  <c:v>0.11897632765027299</c:v>
                </c:pt>
                <c:pt idx="12126" formatCode="General">
                  <c:v>0.120837446470987</c:v>
                </c:pt>
                <c:pt idx="12127" formatCode="General">
                  <c:v>0.122726833557253</c:v>
                </c:pt>
                <c:pt idx="12128" formatCode="General">
                  <c:v>0.124642405054759</c:v>
                </c:pt>
                <c:pt idx="12129" formatCode="General">
                  <c:v>0.126579434838235</c:v>
                </c:pt>
                <c:pt idx="12130" formatCode="General">
                  <c:v>0.12853036681618801</c:v>
                </c:pt>
                <c:pt idx="12131" formatCode="General">
                  <c:v>0.130484675249741</c:v>
                </c:pt>
                <c:pt idx="12132" formatCode="General">
                  <c:v>0.132429378207159</c:v>
                </c:pt>
                <c:pt idx="12133" formatCode="General">
                  <c:v>0.134350098530648</c:v>
                </c:pt>
                <c:pt idx="12134" formatCode="General">
                  <c:v>0.13622999461010399</c:v>
                </c:pt>
                <c:pt idx="12135" formatCode="General">
                  <c:v>0.138050733422034</c:v>
                </c:pt>
                <c:pt idx="12136" formatCode="General">
                  <c:v>0.13979313030316401</c:v>
                </c:pt>
                <c:pt idx="12137" formatCode="General">
                  <c:v>0.141437129691112</c:v>
                </c:pt>
                <c:pt idx="12138" formatCode="General">
                  <c:v>0.14296235782775299</c:v>
                </c:pt>
                <c:pt idx="12139" formatCode="General">
                  <c:v>0.144349183042742</c:v>
                </c:pt>
                <c:pt idx="12140" formatCode="General">
                  <c:v>0.14557856445547299</c:v>
                </c:pt>
                <c:pt idx="12141" formatCode="General">
                  <c:v>0.14663130251349399</c:v>
                </c:pt>
                <c:pt idx="12142" formatCode="General">
                  <c:v>0.14749001560297101</c:v>
                </c:pt>
                <c:pt idx="12143" formatCode="General">
                  <c:v>0.148139604363798</c:v>
                </c:pt>
                <c:pt idx="12144" formatCode="General">
                  <c:v>0.148566834187698</c:v>
                </c:pt>
                <c:pt idx="12145" formatCode="General">
                  <c:v>0.148760407443564</c:v>
                </c:pt>
                <c:pt idx="12146" formatCode="General">
                  <c:v>0.148711547662921</c:v>
                </c:pt>
                <c:pt idx="12147" formatCode="General">
                  <c:v>0.14841407495450901</c:v>
                </c:pt>
                <c:pt idx="12148" formatCode="General">
                  <c:v>0.14786484204056799</c:v>
                </c:pt>
                <c:pt idx="12149" formatCode="General">
                  <c:v>0.147063608715227</c:v>
                </c:pt>
                <c:pt idx="12150" formatCode="General">
                  <c:v>0.14601282314655301</c:v>
                </c:pt>
                <c:pt idx="12151" formatCode="General">
                  <c:v>0.144718360690963</c:v>
                </c:pt>
                <c:pt idx="12152" formatCode="General">
                  <c:v>0.14318813898625099</c:v>
                </c:pt>
                <c:pt idx="12153" formatCode="General">
                  <c:v>0.14143272389564801</c:v>
                </c:pt>
                <c:pt idx="12154" formatCode="General">
                  <c:v>0.139465526878568</c:v>
                </c:pt>
                <c:pt idx="12155" formatCode="General">
                  <c:v>0.13730183556745801</c:v>
                </c:pt>
                <c:pt idx="12156" formatCode="General">
                  <c:v>0.134959321364861</c:v>
                </c:pt>
                <c:pt idx="12157" formatCode="General">
                  <c:v>0.13245701080115699</c:v>
                </c:pt>
                <c:pt idx="12158" formatCode="General">
                  <c:v>0.12981471709647799</c:v>
                </c:pt>
                <c:pt idx="12159" formatCode="General">
                  <c:v>0.127053630865643</c:v>
                </c:pt>
                <c:pt idx="12160" formatCode="General">
                  <c:v>0.12419533927364999</c:v>
                </c:pt>
                <c:pt idx="12161" formatCode="General">
                  <c:v>0.121261357961667</c:v>
                </c:pt>
                <c:pt idx="12162" formatCode="General">
                  <c:v>0.11827377225190799</c:v>
                </c:pt>
                <c:pt idx="12163" formatCode="General">
                  <c:v>0.11525379365347101</c:v>
                </c:pt>
                <c:pt idx="12164" formatCode="General">
                  <c:v>0.112221338640638</c:v>
                </c:pt>
                <c:pt idx="12165" formatCode="General">
                  <c:v>0.109195850906544</c:v>
                </c:pt>
                <c:pt idx="12166" formatCode="General">
                  <c:v>0.10619509342582099</c:v>
                </c:pt>
                <c:pt idx="12167" formatCode="General">
                  <c:v>0.103235390870985</c:v>
                </c:pt>
                <c:pt idx="12168" formatCode="General">
                  <c:v>0.100330979182767</c:v>
                </c:pt>
                <c:pt idx="12169" formatCode="General">
                  <c:v>9.7493404238310197E-2</c:v>
                </c:pt>
                <c:pt idx="12170" formatCode="General">
                  <c:v>9.4732680187974594E-2</c:v>
                </c:pt>
                <c:pt idx="12171" formatCode="General">
                  <c:v>9.2056944235338098E-2</c:v>
                </c:pt>
                <c:pt idx="12172" formatCode="General">
                  <c:v>8.9471928243612595E-2</c:v>
                </c:pt>
                <c:pt idx="12173" formatCode="General">
                  <c:v>8.6980580151939199E-2</c:v>
                </c:pt>
                <c:pt idx="12174" formatCode="General">
                  <c:v>8.4583820881690905E-2</c:v>
                </c:pt>
                <c:pt idx="12175" formatCode="General">
                  <c:v>8.2280398827542706E-2</c:v>
                </c:pt>
                <c:pt idx="12176" formatCode="General">
                  <c:v>8.0067136150708401E-2</c:v>
                </c:pt>
                <c:pt idx="12177" formatCode="General">
                  <c:v>7.7938780434488E-2</c:v>
                </c:pt>
                <c:pt idx="12178" formatCode="General">
                  <c:v>7.5888340438398302E-2</c:v>
                </c:pt>
                <c:pt idx="12179" formatCode="General">
                  <c:v>7.3907528859758695E-2</c:v>
                </c:pt>
                <c:pt idx="12180" formatCode="General">
                  <c:v>7.1986656160060405E-2</c:v>
                </c:pt>
                <c:pt idx="12181" formatCode="General">
                  <c:v>7.0115536010913596E-2</c:v>
                </c:pt>
                <c:pt idx="12182" formatCode="General">
                  <c:v>6.8282845461785105E-2</c:v>
                </c:pt>
                <c:pt idx="12183" formatCode="General">
                  <c:v>6.6476938256301493E-2</c:v>
                </c:pt>
                <c:pt idx="12184" formatCode="General">
                  <c:v>6.4685716870186399E-2</c:v>
                </c:pt>
                <c:pt idx="12185" formatCode="General">
                  <c:v>6.2896900955280902E-2</c:v>
                </c:pt>
                <c:pt idx="12186" formatCode="General">
                  <c:v>6.1098429555152503E-2</c:v>
                </c:pt>
                <c:pt idx="12187" formatCode="General">
                  <c:v>5.9279227843222398E-2</c:v>
                </c:pt>
                <c:pt idx="12188" formatCode="General">
                  <c:v>5.74284104172985E-2</c:v>
                </c:pt>
                <c:pt idx="12189" formatCode="General">
                  <c:v>5.5535929884550403E-2</c:v>
                </c:pt>
                <c:pt idx="12190" formatCode="General">
                  <c:v>5.3593273249467201E-2</c:v>
                </c:pt>
                <c:pt idx="12191" formatCode="General">
                  <c:v>5.1591948908755299E-2</c:v>
                </c:pt>
                <c:pt idx="12192" formatCode="General">
                  <c:v>4.9525055581083201E-2</c:v>
                </c:pt>
                <c:pt idx="12193" formatCode="General">
                  <c:v>4.7386915189820501E-2</c:v>
                </c:pt>
                <c:pt idx="12194" formatCode="General">
                  <c:v>4.5173005433843699E-2</c:v>
                </c:pt>
                <c:pt idx="12195" formatCode="General">
                  <c:v>4.2880376900029403E-2</c:v>
                </c:pt>
                <c:pt idx="12196" formatCode="General">
                  <c:v>4.0506502294199498E-2</c:v>
                </c:pt>
                <c:pt idx="12197" formatCode="General">
                  <c:v>3.8050217374679902E-2</c:v>
                </c:pt>
                <c:pt idx="12198" formatCode="General">
                  <c:v>3.55121593958969E-2</c:v>
                </c:pt>
                <c:pt idx="12199" formatCode="General">
                  <c:v>3.2892943910748797E-2</c:v>
                </c:pt>
                <c:pt idx="12200" formatCode="General">
                  <c:v>3.0193959641484001E-2</c:v>
                </c:pt>
                <c:pt idx="12201" formatCode="General">
                  <c:v>2.7417870193439199E-2</c:v>
                </c:pt>
                <c:pt idx="12202" formatCode="General">
                  <c:v>2.45678697472059E-2</c:v>
                </c:pt>
                <c:pt idx="12203" formatCode="General">
                  <c:v>2.1647394968391898E-2</c:v>
                </c:pt>
                <c:pt idx="12204" formatCode="General">
                  <c:v>1.8659886894542E-2</c:v>
                </c:pt>
                <c:pt idx="12205" formatCode="General">
                  <c:v>1.5608649795877101E-2</c:v>
                </c:pt>
                <c:pt idx="12206" formatCode="General">
                  <c:v>1.2497330179471E-2</c:v>
                </c:pt>
                <c:pt idx="12207" formatCode="General">
                  <c:v>9.3303036506854203E-3</c:v>
                </c:pt>
                <c:pt idx="12208" formatCode="General">
                  <c:v>6.11091909862375E-3</c:v>
                </c:pt>
                <c:pt idx="12209" formatCode="General">
                  <c:v>2.8423205521270999E-3</c:v>
                </c:pt>
                <c:pt idx="12210" formatCode="General">
                  <c:v>-4.7246771727866503E-4</c:v>
                </c:pt>
                <c:pt idx="12211" formatCode="General">
                  <c:v>-3.8306313548923101E-3</c:v>
                </c:pt>
                <c:pt idx="12212" formatCode="General">
                  <c:v>-7.2296908620127498E-3</c:v>
                </c:pt>
                <c:pt idx="12213" formatCode="General">
                  <c:v>-1.06685486862925E-2</c:v>
                </c:pt>
                <c:pt idx="12214" formatCode="General">
                  <c:v>-1.41453345885834E-2</c:v>
                </c:pt>
                <c:pt idx="12215" formatCode="General">
                  <c:v>-1.76583690162159E-2</c:v>
                </c:pt>
                <c:pt idx="12216" formatCode="General">
                  <c:v>-2.1207292129561E-2</c:v>
                </c:pt>
                <c:pt idx="12217" formatCode="General">
                  <c:v>-2.4790881236896399E-2</c:v>
                </c:pt>
                <c:pt idx="12218" formatCode="General">
                  <c:v>-2.8407932483634001E-2</c:v>
                </c:pt>
                <c:pt idx="12219" formatCode="General">
                  <c:v>-3.2057882690396E-2</c:v>
                </c:pt>
                <c:pt idx="12220" formatCode="General">
                  <c:v>-3.5739684310994099E-2</c:v>
                </c:pt>
                <c:pt idx="12221" formatCode="General">
                  <c:v>-3.9452161573338702E-2</c:v>
                </c:pt>
                <c:pt idx="12222" formatCode="General">
                  <c:v>-4.3193496108600897E-2</c:v>
                </c:pt>
                <c:pt idx="12223" formatCode="General">
                  <c:v>-4.6961663785448401E-2</c:v>
                </c:pt>
                <c:pt idx="12224" formatCode="General">
                  <c:v>-5.0753919189954297E-2</c:v>
                </c:pt>
                <c:pt idx="12225" formatCode="General">
                  <c:v>-5.4566821236525398E-2</c:v>
                </c:pt>
                <c:pt idx="12226" formatCode="General">
                  <c:v>-5.8397269126913801E-2</c:v>
                </c:pt>
                <c:pt idx="12227" formatCode="General">
                  <c:v>-6.2240399350330697E-2</c:v>
                </c:pt>
                <c:pt idx="12228" formatCode="General">
                  <c:v>-6.6090562360367394E-2</c:v>
                </c:pt>
                <c:pt idx="12229" formatCode="General">
                  <c:v>-6.99420238927633E-2</c:v>
                </c:pt>
                <c:pt idx="12230" formatCode="General">
                  <c:v>-7.3787488257456998E-2</c:v>
                </c:pt>
                <c:pt idx="12231" formatCode="General">
                  <c:v>-7.7619749806353194E-2</c:v>
                </c:pt>
                <c:pt idx="12232" formatCode="General">
                  <c:v>-8.1431361812703301E-2</c:v>
                </c:pt>
                <c:pt idx="12233" formatCode="General">
                  <c:v>-8.5213528195423896E-2</c:v>
                </c:pt>
                <c:pt idx="12234" formatCode="General">
                  <c:v>-8.8956739121447401E-2</c:v>
                </c:pt>
                <c:pt idx="12235" formatCode="General">
                  <c:v>-9.2651598671027999E-2</c:v>
                </c:pt>
                <c:pt idx="12236" formatCode="General">
                  <c:v>-9.6289093011327695E-2</c:v>
                </c:pt>
                <c:pt idx="12237" formatCode="General">
                  <c:v>-9.9860632604102703E-2</c:v>
                </c:pt>
                <c:pt idx="12238" formatCode="General">
                  <c:v>-0.103357033369973</c:v>
                </c:pt>
                <c:pt idx="12239" formatCode="General">
                  <c:v>-0.10676914201006001</c:v>
                </c:pt>
                <c:pt idx="12240" formatCode="General">
                  <c:v>-0.11008919082803099</c:v>
                </c:pt>
                <c:pt idx="12241" formatCode="General">
                  <c:v>-0.113310373564791</c:v>
                </c:pt>
                <c:pt idx="12242" formatCode="General">
                  <c:v>-0.116426282132379</c:v>
                </c:pt>
                <c:pt idx="12243" formatCode="General">
                  <c:v>-0.119431525460946</c:v>
                </c:pt>
                <c:pt idx="12244" formatCode="General">
                  <c:v>-0.12232284693951601</c:v>
                </c:pt>
                <c:pt idx="12245" formatCode="General">
                  <c:v>-0.125097588485717</c:v>
                </c:pt>
                <c:pt idx="12246" formatCode="General">
                  <c:v>-0.12775515322432501</c:v>
                </c:pt>
                <c:pt idx="12247" formatCode="General">
                  <c:v>-0.13029702875420901</c:v>
                </c:pt>
                <c:pt idx="12248" formatCode="General">
                  <c:v>-0.132725539130193</c:v>
                </c:pt>
                <c:pt idx="12249" formatCode="General">
                  <c:v>-0.13504529941655799</c:v>
                </c:pt>
                <c:pt idx="12250" formatCode="General">
                  <c:v>-0.137263142893504</c:v>
                </c:pt>
                <c:pt idx="12251" formatCode="General">
                  <c:v>-0.13938730306453201</c:v>
                </c:pt>
                <c:pt idx="12252" formatCode="General">
                  <c:v>-0.14142759888939799</c:v>
                </c:pt>
                <c:pt idx="12253" formatCode="General">
                  <c:v>-0.14339523203403301</c:v>
                </c:pt>
                <c:pt idx="12254" formatCode="General">
                  <c:v>-0.14530307425099001</c:v>
                </c:pt>
                <c:pt idx="12255" formatCode="General">
                  <c:v>-0.14716594579327</c:v>
                </c:pt>
                <c:pt idx="12256" formatCode="General">
                  <c:v>-0.148999594825791</c:v>
                </c:pt>
                <c:pt idx="12257" formatCode="General">
                  <c:v>-0.15082042170717699</c:v>
                </c:pt>
                <c:pt idx="12258" formatCode="General">
                  <c:v>-0.15264541945707499</c:v>
                </c:pt>
                <c:pt idx="12259" formatCode="General">
                  <c:v>-0.15449207872148599</c:v>
                </c:pt>
                <c:pt idx="12260" formatCode="General">
                  <c:v>-0.15637795971341001</c:v>
                </c:pt>
                <c:pt idx="12261" formatCode="General">
                  <c:v>-0.15832046999103599</c:v>
                </c:pt>
                <c:pt idx="12262" formatCode="General">
                  <c:v>-0.160336463098329</c:v>
                </c:pt>
                <c:pt idx="12263" formatCode="General">
                  <c:v>-0.16244191481131301</c:v>
                </c:pt>
                <c:pt idx="12264" formatCode="General">
                  <c:v>-0.16465169634527899</c:v>
                </c:pt>
                <c:pt idx="12265" formatCode="General">
                  <c:v>-0.16697923714202501</c:v>
                </c:pt>
                <c:pt idx="12266" formatCode="General">
                  <c:v>-0.169436272473173</c:v>
                </c:pt>
                <c:pt idx="12267" formatCode="General">
                  <c:v>-0.172032592521938</c:v>
                </c:pt>
                <c:pt idx="12268" formatCode="General">
                  <c:v>-0.17477573169900601</c:v>
                </c:pt>
                <c:pt idx="12269" formatCode="General">
                  <c:v>-0.17767081461298201</c:v>
                </c:pt>
                <c:pt idx="12270" formatCode="General">
                  <c:v>-0.18072031767173</c:v>
                </c:pt>
                <c:pt idx="12271" formatCode="General">
                  <c:v>-0.183924032629638</c:v>
                </c:pt>
                <c:pt idx="12272" formatCode="General">
                  <c:v>-0.187278890797617</c:v>
                </c:pt>
                <c:pt idx="12273" formatCode="General">
                  <c:v>-0.190778932271954</c:v>
                </c:pt>
                <c:pt idx="12274" formatCode="General">
                  <c:v>-0.19441534395584401</c:v>
                </c:pt>
                <c:pt idx="12275" formatCode="General">
                  <c:v>-0.198176427786837</c:v>
                </c:pt>
                <c:pt idx="12276" formatCode="General">
                  <c:v>-0.20204766510087199</c:v>
                </c:pt>
                <c:pt idx="12277" formatCode="General">
                  <c:v>-0.20601183409638299</c:v>
                </c:pt>
                <c:pt idx="12278" formatCode="General">
                  <c:v>-0.21004926982463401</c:v>
                </c:pt>
                <c:pt idx="12279" formatCode="General">
                  <c:v>-0.21413798461585601</c:v>
                </c:pt>
                <c:pt idx="12280" formatCode="General">
                  <c:v>-0.21825389319671001</c:v>
                </c:pt>
                <c:pt idx="12281" formatCode="General">
                  <c:v>-0.22237111173028301</c:v>
                </c:pt>
                <c:pt idx="12282" formatCode="General">
                  <c:v>-0.22646226535444999</c:v>
                </c:pt>
                <c:pt idx="12283" formatCode="General">
                  <c:v>-0.23049881785340101</c:v>
                </c:pt>
                <c:pt idx="12284" formatCode="General">
                  <c:v>-0.23445142419262399</c:v>
                </c:pt>
                <c:pt idx="12285" formatCode="General">
                  <c:v>-0.23829029675055299</c:v>
                </c:pt>
                <c:pt idx="12286" formatCode="General">
                  <c:v>-0.24198552486952801</c:v>
                </c:pt>
                <c:pt idx="12287" formatCode="General">
                  <c:v>-0.245507469018825</c:v>
                </c:pt>
                <c:pt idx="12288" formatCode="General">
                  <c:v>-0.24882717379820701</c:v>
                </c:pt>
                <c:pt idx="12289" formatCode="General">
                  <c:v>-0.25191667790884198</c:v>
                </c:pt>
                <c:pt idx="12290" formatCode="General">
                  <c:v>-0.25474937625218103</c:v>
                </c:pt>
                <c:pt idx="12291" formatCode="General">
                  <c:v>-0.25730038120153098</c:v>
                </c:pt>
                <c:pt idx="12292" formatCode="General">
                  <c:v>-0.259546762235215</c:v>
                </c:pt>
                <c:pt idx="12293" formatCode="General">
                  <c:v>-0.26146777607232902</c:v>
                </c:pt>
                <c:pt idx="12294" formatCode="General">
                  <c:v>-0.26304519167838802</c:v>
                </c:pt>
                <c:pt idx="12295" formatCode="General">
                  <c:v>-0.264263435337042</c:v>
                </c:pt>
                <c:pt idx="12296" formatCode="General">
                  <c:v>-0.26511006108655899</c:v>
                </c:pt>
                <c:pt idx="12297" formatCode="General">
                  <c:v>-0.265575149606464</c:v>
                </c:pt>
                <c:pt idx="12298" formatCode="General">
                  <c:v>-0.26565178275100498</c:v>
                </c:pt>
                <c:pt idx="12299" formatCode="General">
                  <c:v>-0.265336171805578</c:v>
                </c:pt>
                <c:pt idx="12300" formatCode="General">
                  <c:v>-0.26462785701945002</c:v>
                </c:pt>
                <c:pt idx="12301" formatCode="General">
                  <c:v>-0.26352928518759799</c:v>
                </c:pt>
                <c:pt idx="12302" formatCode="General">
                  <c:v>-0.26204480411318098</c:v>
                </c:pt>
                <c:pt idx="12303" formatCode="General">
                  <c:v>-0.26018190612358799</c:v>
                </c:pt>
                <c:pt idx="12304" formatCode="General">
                  <c:v>-0.25795137606569002</c:v>
                </c:pt>
                <c:pt idx="12305" formatCode="General">
                  <c:v>-0.255365639658373</c:v>
                </c:pt>
                <c:pt idx="12306" formatCode="General">
                  <c:v>-0.25243866273217402</c:v>
                </c:pt>
                <c:pt idx="12307" formatCode="General">
                  <c:v>-0.24918657753175699</c:v>
                </c:pt>
                <c:pt idx="12308" formatCode="General">
                  <c:v>-0.24562667797945401</c:v>
                </c:pt>
                <c:pt idx="12309" formatCode="General">
                  <c:v>-0.24177743462003201</c:v>
                </c:pt>
                <c:pt idx="12310" formatCode="General">
                  <c:v>-0.237658561129417</c:v>
                </c:pt>
                <c:pt idx="12311" formatCode="General">
                  <c:v>-0.23328997760300199</c:v>
                </c:pt>
                <c:pt idx="12312" formatCode="General">
                  <c:v>-0.22869127811741399</c:v>
                </c:pt>
                <c:pt idx="12313" formatCode="General">
                  <c:v>-0.22388184424037699</c:v>
                </c:pt>
                <c:pt idx="12314" formatCode="General">
                  <c:v>-0.218879991053961</c:v>
                </c:pt>
                <c:pt idx="12315" formatCode="General">
                  <c:v>-0.21370324905234001</c:v>
                </c:pt>
                <c:pt idx="12316" formatCode="General">
                  <c:v>-0.20836871446896699</c:v>
                </c:pt>
                <c:pt idx="12317" formatCode="General">
                  <c:v>-0.20289176661081301</c:v>
                </c:pt>
                <c:pt idx="12318" formatCode="General">
                  <c:v>-0.197285842762467</c:v>
                </c:pt>
                <c:pt idx="12319" formatCode="General">
                  <c:v>-0.19156295436583001</c:v>
                </c:pt>
                <c:pt idx="12320" formatCode="General">
                  <c:v>-0.185733133761988</c:v>
                </c:pt>
                <c:pt idx="12321" formatCode="General">
                  <c:v>-0.179803792235295</c:v>
                </c:pt>
                <c:pt idx="12322" formatCode="General">
                  <c:v>-0.17377935219118901</c:v>
                </c:pt>
                <c:pt idx="12323" formatCode="General">
                  <c:v>-0.16766310142310301</c:v>
                </c:pt>
                <c:pt idx="12324" formatCode="General">
                  <c:v>-0.161456393038797</c:v>
                </c:pt>
                <c:pt idx="12325" formatCode="General">
                  <c:v>-0.155157218284635</c:v>
                </c:pt>
                <c:pt idx="12326" formatCode="General">
                  <c:v>-0.14876259642749501</c:v>
                </c:pt>
                <c:pt idx="12327" formatCode="General">
                  <c:v>-0.142267456684535</c:v>
                </c:pt>
                <c:pt idx="12328" formatCode="General">
                  <c:v>-0.13566432501051501</c:v>
                </c:pt>
                <c:pt idx="12329" formatCode="General">
                  <c:v>-0.128944879541219</c:v>
                </c:pt>
                <c:pt idx="12330" formatCode="General">
                  <c:v>-0.12209985213551899</c:v>
                </c:pt>
                <c:pt idx="12331" formatCode="General">
                  <c:v>-0.115118286915952</c:v>
                </c:pt>
                <c:pt idx="12332" formatCode="General">
                  <c:v>-0.107988521048114</c:v>
                </c:pt>
                <c:pt idx="12333" formatCode="General">
                  <c:v>-0.100699719246792</c:v>
                </c:pt>
                <c:pt idx="12334" formatCode="General">
                  <c:v>-9.32401419012477E-2</c:v>
                </c:pt>
                <c:pt idx="12335" formatCode="General">
                  <c:v>-8.5598447098031702E-2</c:v>
                </c:pt>
                <c:pt idx="12336" formatCode="General">
                  <c:v>-7.7764687190589293E-2</c:v>
                </c:pt>
                <c:pt idx="12337" formatCode="General">
                  <c:v>-6.9729560633250004E-2</c:v>
                </c:pt>
                <c:pt idx="12338" formatCode="General">
                  <c:v>-6.1485630323557999E-2</c:v>
                </c:pt>
                <c:pt idx="12339" formatCode="General">
                  <c:v>-5.3027025515601997E-2</c:v>
                </c:pt>
                <c:pt idx="12340" formatCode="General">
                  <c:v>-4.4349538586951502E-2</c:v>
                </c:pt>
                <c:pt idx="12341" formatCode="General">
                  <c:v>-3.5451792997335002E-2</c:v>
                </c:pt>
                <c:pt idx="12342" formatCode="General">
                  <c:v>-2.6334842393573199E-2</c:v>
                </c:pt>
                <c:pt idx="12343" formatCode="General">
                  <c:v>-1.7003039566553E-2</c:v>
                </c:pt>
                <c:pt idx="12344" formatCode="General">
                  <c:v>-7.4639471737270599E-3</c:v>
                </c:pt>
                <c:pt idx="12345" formatCode="General">
                  <c:v>2.2722303934141199E-3</c:v>
                </c:pt>
                <c:pt idx="12346" formatCode="General">
                  <c:v>1.21917889504344E-2</c:v>
                </c:pt>
                <c:pt idx="12347" formatCode="General">
                  <c:v>2.2277700449332399E-2</c:v>
                </c:pt>
                <c:pt idx="12348" formatCode="General">
                  <c:v>3.2509584085709101E-2</c:v>
                </c:pt>
                <c:pt idx="12349" formatCode="General">
                  <c:v>4.2863801443022702E-2</c:v>
                </c:pt>
                <c:pt idx="12350" formatCode="General">
                  <c:v>5.3313562969043701E-2</c:v>
                </c:pt>
                <c:pt idx="12351" formatCode="General">
                  <c:v>6.3829069856192397E-2</c:v>
                </c:pt>
                <c:pt idx="12352" formatCode="General">
                  <c:v>7.4377756329936207E-2</c:v>
                </c:pt>
                <c:pt idx="12353" formatCode="General">
                  <c:v>8.4924559159166399E-2</c:v>
                </c:pt>
                <c:pt idx="12354" formatCode="General">
                  <c:v>9.5432200492755206E-2</c:v>
                </c:pt>
                <c:pt idx="12355" formatCode="General">
                  <c:v>0.105861436151344</c:v>
                </c:pt>
                <c:pt idx="12356" formatCode="General">
                  <c:v>0.11617158707097</c:v>
                </c:pt>
                <c:pt idx="12357" formatCode="General">
                  <c:v>0.12632094899666199</c:v>
                </c:pt>
                <c:pt idx="12358" formatCode="General">
                  <c:v>0.13626717155988599</c:v>
                </c:pt>
                <c:pt idx="12359" formatCode="General">
                  <c:v>0.14596776818375401</c:v>
                </c:pt>
                <c:pt idx="12360" formatCode="General">
                  <c:v>0.15538054484498501</c:v>
                </c:pt>
                <c:pt idx="12361" formatCode="General">
                  <c:v>0.16446406529789101</c:v>
                </c:pt>
                <c:pt idx="12362" formatCode="General">
                  <c:v>0.173178251120646</c:v>
                </c:pt>
                <c:pt idx="12363" formatCode="General">
                  <c:v>0.18148481938097999</c:v>
                </c:pt>
                <c:pt idx="12364" formatCode="General">
                  <c:v>0.18934771702796399</c:v>
                </c:pt>
                <c:pt idx="12365" formatCode="General">
                  <c:v>0.19673359549259201</c:v>
                </c:pt>
                <c:pt idx="12366" formatCode="General">
                  <c:v>0.203612212436622</c:v>
                </c:pt>
                <c:pt idx="12367" formatCode="General">
                  <c:v>0.20995684845386001</c:v>
                </c:pt>
                <c:pt idx="12368" formatCode="General">
                  <c:v>0.215744597393561</c:v>
                </c:pt>
                <c:pt idx="12369" formatCode="General">
                  <c:v>0.22095677305665701</c:v>
                </c:pt>
                <c:pt idx="12370" formatCode="General">
                  <c:v>0.22557913223147699</c:v>
                </c:pt>
                <c:pt idx="12371" formatCode="General">
                  <c:v>0.229602050809389</c:v>
                </c:pt>
                <c:pt idx="12372" formatCode="General">
                  <c:v>0.23302077181896999</c:v>
                </c:pt>
                <c:pt idx="12373" formatCode="General">
                  <c:v>0.23583535322539301</c:v>
                </c:pt>
                <c:pt idx="12374" formatCode="General">
                  <c:v>0.23805069450142799</c:v>
                </c:pt>
                <c:pt idx="12375" formatCode="General">
                  <c:v>0.239676660427836</c:v>
                </c:pt>
                <c:pt idx="12376" formatCode="General">
                  <c:v>0.24072787065649401</c:v>
                </c:pt>
                <c:pt idx="12377" formatCode="General">
                  <c:v>0.24122351475862999</c:v>
                </c:pt>
                <c:pt idx="12378" formatCode="General">
                  <c:v>0.24118724118405499</c:v>
                </c:pt>
                <c:pt idx="12379" formatCode="General">
                  <c:v>0.240646838877316</c:v>
                </c:pt>
                <c:pt idx="12380" formatCode="General">
                  <c:v>0.23963387156009899</c:v>
                </c:pt>
                <c:pt idx="12381" formatCode="General">
                  <c:v>0.23818329396867099</c:v>
                </c:pt>
                <c:pt idx="12382" formatCode="General">
                  <c:v>0.23633306604922899</c:v>
                </c:pt>
                <c:pt idx="12383" formatCode="General">
                  <c:v>0.234123719724495</c:v>
                </c:pt>
                <c:pt idx="12384" formatCode="General">
                  <c:v>0.231597918356169</c:v>
                </c:pt>
                <c:pt idx="12385" formatCode="General">
                  <c:v>0.22879977352804901</c:v>
                </c:pt>
                <c:pt idx="12386" formatCode="General">
                  <c:v>0.22577440613362099</c:v>
                </c:pt>
                <c:pt idx="12387" formatCode="General">
                  <c:v>0.22256751499390501</c:v>
                </c:pt>
                <c:pt idx="12388" formatCode="General">
                  <c:v>0.219224667018112</c:v>
                </c:pt>
                <c:pt idx="12389" formatCode="General">
                  <c:v>0.21579083459838899</c:v>
                </c:pt>
                <c:pt idx="12390" formatCode="General">
                  <c:v>0.21230990427680499</c:v>
                </c:pt>
                <c:pt idx="12391" formatCode="General">
                  <c:v>0.208824135800387</c:v>
                </c:pt>
                <c:pt idx="12392" formatCode="General">
                  <c:v>0.20537371769371801</c:v>
                </c:pt>
                <c:pt idx="12393" formatCode="General">
                  <c:v>0.201996315301365</c:v>
                </c:pt>
                <c:pt idx="12394" formatCode="General">
                  <c:v>0.198726722442399</c:v>
                </c:pt>
                <c:pt idx="12395" formatCode="General">
                  <c:v>0.19559649022955</c:v>
                </c:pt>
                <c:pt idx="12396" formatCode="General">
                  <c:v>0.19263358085373899</c:v>
                </c:pt>
                <c:pt idx="12397" formatCode="General">
                  <c:v>0.18986221534551201</c:v>
                </c:pt>
                <c:pt idx="12398" formatCode="General">
                  <c:v>0.187302711936146</c:v>
                </c:pt>
                <c:pt idx="12399" formatCode="General">
                  <c:v>0.18497130096075901</c:v>
                </c:pt>
                <c:pt idx="12400" formatCode="General">
                  <c:v>0.18288012120505701</c:v>
                </c:pt>
                <c:pt idx="12401" formatCode="General">
                  <c:v>0.181037150811581</c:v>
                </c:pt>
                <c:pt idx="12402" formatCode="General">
                  <c:v>0.179446309860117</c:v>
                </c:pt>
                <c:pt idx="12403" formatCode="General">
                  <c:v>0.17810764776742799</c:v>
                </c:pt>
                <c:pt idx="12404" formatCode="General">
                  <c:v>0.17701751654720599</c:v>
                </c:pt>
                <c:pt idx="12405" formatCode="General">
                  <c:v>0.176168705740127</c:v>
                </c:pt>
                <c:pt idx="12406" formatCode="General">
                  <c:v>0.17555053344285401</c:v>
                </c:pt>
                <c:pt idx="12407" formatCode="General">
                  <c:v>0.17515001838101299</c:v>
                </c:pt>
                <c:pt idx="12408" formatCode="General">
                  <c:v>0.17495135753879401</c:v>
                </c:pt>
                <c:pt idx="12409" formatCode="General">
                  <c:v>0.17493627302939399</c:v>
                </c:pt>
                <c:pt idx="12410" formatCode="General">
                  <c:v>0.17508489425197399</c:v>
                </c:pt>
                <c:pt idx="12411" formatCode="General">
                  <c:v>0.17537602015733</c:v>
                </c:pt>
                <c:pt idx="12412" formatCode="General">
                  <c:v>0.17578827212357201</c:v>
                </c:pt>
                <c:pt idx="12413" formatCode="General">
                  <c:v>0.17629906552278399</c:v>
                </c:pt>
                <c:pt idx="12414" formatCode="General">
                  <c:v>0.17688510825440801</c:v>
                </c:pt>
                <c:pt idx="12415" formatCode="General">
                  <c:v>0.177524080879152</c:v>
                </c:pt>
                <c:pt idx="12416" formatCode="General">
                  <c:v>0.178194175027622</c:v>
                </c:pt>
                <c:pt idx="12417" formatCode="General">
                  <c:v>0.178874914428716</c:v>
                </c:pt>
                <c:pt idx="12418" formatCode="General">
                  <c:v>0.179546998763982</c:v>
                </c:pt>
                <c:pt idx="12419" formatCode="General">
                  <c:v>0.180192503854361</c:v>
                </c:pt>
                <c:pt idx="12420" formatCode="General">
                  <c:v>0.180795629421102</c:v>
                </c:pt>
                <c:pt idx="12421" formatCode="General">
                  <c:v>0.18134229431653601</c:v>
                </c:pt>
                <c:pt idx="12422" formatCode="General">
                  <c:v>0.18182068717385599</c:v>
                </c:pt>
                <c:pt idx="12423" formatCode="General">
                  <c:v>0.18222132066324401</c:v>
                </c:pt>
                <c:pt idx="12424" formatCode="General">
                  <c:v>0.182537448152094</c:v>
                </c:pt>
                <c:pt idx="12425" formatCode="General">
                  <c:v>0.18276431979874799</c:v>
                </c:pt>
                <c:pt idx="12426" formatCode="General">
                  <c:v>0.18289885922685101</c:v>
                </c:pt>
                <c:pt idx="12427" formatCode="General">
                  <c:v>0.18293998625536401</c:v>
                </c:pt>
                <c:pt idx="12428" formatCode="General">
                  <c:v>0.18288893638020801</c:v>
                </c:pt>
                <c:pt idx="12429" formatCode="General">
                  <c:v>0.18274890855736201</c:v>
                </c:pt>
                <c:pt idx="12430" formatCode="General">
                  <c:v>0.18252409021141899</c:v>
                </c:pt>
                <c:pt idx="12431" formatCode="General">
                  <c:v>0.18221979279154901</c:v>
                </c:pt>
                <c:pt idx="12432" formatCode="General">
                  <c:v>0.18184270555541901</c:v>
                </c:pt>
                <c:pt idx="12433" formatCode="General">
                  <c:v>0.18140050502393801</c:v>
                </c:pt>
                <c:pt idx="12434" formatCode="General">
                  <c:v>0.18090090250895099</c:v>
                </c:pt>
                <c:pt idx="12435" formatCode="General">
                  <c:v>0.18035182307469599</c:v>
                </c:pt>
                <c:pt idx="12436" formatCode="General">
                  <c:v>0.179761634454978</c:v>
                </c:pt>
                <c:pt idx="12437" formatCode="General">
                  <c:v>0.17913769717438899</c:v>
                </c:pt>
                <c:pt idx="12438" formatCode="General">
                  <c:v>0.17848603128233001</c:v>
                </c:pt>
                <c:pt idx="12439" formatCode="General">
                  <c:v>0.17781229641573101</c:v>
                </c:pt>
                <c:pt idx="12440" formatCode="General">
                  <c:v>0.17712159270153</c:v>
                </c:pt>
                <c:pt idx="12441" formatCode="General">
                  <c:v>0.176417233316951</c:v>
                </c:pt>
                <c:pt idx="12442" formatCode="General">
                  <c:v>0.17570086779374899</c:v>
                </c:pt>
                <c:pt idx="12443" formatCode="General">
                  <c:v>0.17497284815172701</c:v>
                </c:pt>
                <c:pt idx="12444" formatCode="General">
                  <c:v>0.17423186469641899</c:v>
                </c:pt>
                <c:pt idx="12445" formatCode="General">
                  <c:v>0.17347500370569999</c:v>
                </c:pt>
                <c:pt idx="12446" formatCode="General">
                  <c:v>0.17269783500152699</c:v>
                </c:pt>
                <c:pt idx="12447" formatCode="General">
                  <c:v>0.17189436811168499</c:v>
                </c:pt>
                <c:pt idx="12448" formatCode="General">
                  <c:v>0.171057208170449</c:v>
                </c:pt>
                <c:pt idx="12449" formatCode="General">
                  <c:v>0.170177802568694</c:v>
                </c:pt>
                <c:pt idx="12450" formatCode="General">
                  <c:v>0.16924648785412699</c:v>
                </c:pt>
                <c:pt idx="12451" formatCode="General">
                  <c:v>0.16825265630063199</c:v>
                </c:pt>
                <c:pt idx="12452" formatCode="General">
                  <c:v>0.167185160120425</c:v>
                </c:pt>
                <c:pt idx="12453" formatCode="General">
                  <c:v>0.16603246020200099</c:v>
                </c:pt>
                <c:pt idx="12454" formatCode="General">
                  <c:v>0.164782902078462</c:v>
                </c:pt>
                <c:pt idx="12455" formatCode="General">
                  <c:v>0.16342499204335401</c:v>
                </c:pt>
                <c:pt idx="12456" formatCode="General">
                  <c:v>0.16194760378440801</c:v>
                </c:pt>
                <c:pt idx="12457" formatCode="General">
                  <c:v>0.16034037809701701</c:v>
                </c:pt>
                <c:pt idx="12458" formatCode="General">
                  <c:v>0.15859398165914601</c:v>
                </c:pt>
                <c:pt idx="12459" formatCode="General">
                  <c:v>0.156700199277161</c:v>
                </c:pt>
                <c:pt idx="12460" formatCode="General">
                  <c:v>0.15465214850135001</c:v>
                </c:pt>
                <c:pt idx="12461" formatCode="General">
                  <c:v>0.15244458487606999</c:v>
                </c:pt>
                <c:pt idx="12462" formatCode="General">
                  <c:v>0.15007409366249599</c:v>
                </c:pt>
                <c:pt idx="12463" formatCode="General">
                  <c:v>0.14753905565948899</c:v>
                </c:pt>
                <c:pt idx="12464" formatCode="General">
                  <c:v>0.144839726939783</c:v>
                </c:pt>
                <c:pt idx="12465" formatCode="General">
                  <c:v>0.14197844939227799</c:v>
                </c:pt>
                <c:pt idx="12466" formatCode="General">
                  <c:v>0.13895954603790001</c:v>
                </c:pt>
                <c:pt idx="12467" formatCode="General">
                  <c:v>0.135789251757227</c:v>
                </c:pt>
                <c:pt idx="12468" formatCode="General">
                  <c:v>0.13247562018355499</c:v>
                </c:pt>
                <c:pt idx="12469" formatCode="General">
                  <c:v>0.12902840265263699</c:v>
                </c:pt>
                <c:pt idx="12470" formatCode="General">
                  <c:v>0.12545895536955101</c:v>
                </c:pt>
                <c:pt idx="12471" formatCode="General">
                  <c:v>0.121780009572603</c:v>
                </c:pt>
                <c:pt idx="12472" formatCode="General">
                  <c:v>0.11800536664135799</c:v>
                </c:pt>
                <c:pt idx="12473" formatCode="General">
                  <c:v>0.11414970290158701</c:v>
                </c:pt>
                <c:pt idx="12474" formatCode="General">
                  <c:v>0.11022837901257</c:v>
                </c:pt>
                <c:pt idx="12475" formatCode="General">
                  <c:v>0.106257027954484</c:v>
                </c:pt>
                <c:pt idx="12476" formatCode="General">
                  <c:v>0.10225121023447201</c:v>
                </c:pt>
                <c:pt idx="12477" formatCode="General">
                  <c:v>9.82262623211307E-2</c:v>
                </c:pt>
                <c:pt idx="12478" formatCode="General">
                  <c:v>9.4196915664881795E-2</c:v>
                </c:pt>
                <c:pt idx="12479" formatCode="General">
                  <c:v>9.0176989270309899E-2</c:v>
                </c:pt>
                <c:pt idx="12480" formatCode="General">
                  <c:v>8.61792377209461E-2</c:v>
                </c:pt>
                <c:pt idx="12481" formatCode="General">
                  <c:v>8.2214976290762798E-2</c:v>
                </c:pt>
                <c:pt idx="12482" formatCode="General">
                  <c:v>7.8293850896599002E-2</c:v>
                </c:pt>
                <c:pt idx="12483" formatCode="General">
                  <c:v>7.4423728070226999E-2</c:v>
                </c:pt>
                <c:pt idx="12484" formatCode="General">
                  <c:v>7.0610486494251598E-2</c:v>
                </c:pt>
                <c:pt idx="12485" formatCode="General">
                  <c:v>6.6857948128227401E-2</c:v>
                </c:pt>
                <c:pt idx="12486" formatCode="General">
                  <c:v>6.3167716897115103E-2</c:v>
                </c:pt>
                <c:pt idx="12487" formatCode="General">
                  <c:v>5.95391707038916E-2</c:v>
                </c:pt>
                <c:pt idx="12488" formatCode="General">
                  <c:v>5.5969567400494802E-2</c:v>
                </c:pt>
                <c:pt idx="12489" formatCode="General">
                  <c:v>5.2453975934076399E-2</c:v>
                </c:pt>
                <c:pt idx="12490" formatCode="General">
                  <c:v>4.8985406573406699E-2</c:v>
                </c:pt>
                <c:pt idx="12491" formatCode="General">
                  <c:v>4.5555034302126103E-2</c:v>
                </c:pt>
                <c:pt idx="12492" formatCode="General">
                  <c:v>4.2152241110422803E-2</c:v>
                </c:pt>
                <c:pt idx="12493" formatCode="General">
                  <c:v>3.8764885826422499E-2</c:v>
                </c:pt>
                <c:pt idx="12494" formatCode="General">
                  <c:v>3.5379654820118699E-2</c:v>
                </c:pt>
                <c:pt idx="12495" formatCode="General">
                  <c:v>3.1982140961037499E-2</c:v>
                </c:pt>
                <c:pt idx="12496" formatCode="General">
                  <c:v>2.8557177570202499E-2</c:v>
                </c:pt>
                <c:pt idx="12497" formatCode="General">
                  <c:v>2.5089194395315002E-2</c:v>
                </c:pt>
                <c:pt idx="12498" formatCode="General">
                  <c:v>2.1562544846584899E-2</c:v>
                </c:pt>
                <c:pt idx="12499" formatCode="General">
                  <c:v>1.79617509653597E-2</c:v>
                </c:pt>
                <c:pt idx="12500" formatCode="General">
                  <c:v>1.42718164021151E-2</c:v>
                </c:pt>
                <c:pt idx="12501" formatCode="General">
                  <c:v>1.04785162750811E-2</c:v>
                </c:pt>
                <c:pt idx="12502" formatCode="General">
                  <c:v>6.5686921776828104E-3</c:v>
                </c:pt>
                <c:pt idx="12503" formatCode="General">
                  <c:v>2.5305087203386502E-3</c:v>
                </c:pt>
                <c:pt idx="12504" formatCode="General">
                  <c:v>-1.6462879742336399E-3</c:v>
                </c:pt>
                <c:pt idx="12505" formatCode="General">
                  <c:v>-5.9701180412296004E-3</c:v>
                </c:pt>
                <c:pt idx="12506" formatCode="General">
                  <c:v>-1.04475410356812E-2</c:v>
                </c:pt>
                <c:pt idx="12507" formatCode="General">
                  <c:v>-1.50831175847684E-2</c:v>
                </c:pt>
                <c:pt idx="12508" formatCode="General">
                  <c:v>-1.9879155081542602E-2</c:v>
                </c:pt>
                <c:pt idx="12509" formatCode="General">
                  <c:v>-2.4835779800281E-2</c:v>
                </c:pt>
                <c:pt idx="12510" formatCode="General">
                  <c:v>-2.9951021416715899E-2</c:v>
                </c:pt>
                <c:pt idx="12511" formatCode="General">
                  <c:v>-3.5220655111039501E-2</c:v>
                </c:pt>
                <c:pt idx="12512" formatCode="General">
                  <c:v>-4.0638294539999197E-2</c:v>
                </c:pt>
                <c:pt idx="12513" formatCode="General">
                  <c:v>-4.6195602497468902E-2</c:v>
                </c:pt>
                <c:pt idx="12514" formatCode="General">
                  <c:v>-5.1882422734734999E-2</c:v>
                </c:pt>
                <c:pt idx="12515" formatCode="General">
                  <c:v>-5.7686915996677697E-2</c:v>
                </c:pt>
                <c:pt idx="12516" formatCode="General">
                  <c:v>-6.3595720463080194E-2</c:v>
                </c:pt>
                <c:pt idx="12517" formatCode="General">
                  <c:v>-6.9594236582383104E-2</c:v>
                </c:pt>
                <c:pt idx="12518" formatCode="General">
                  <c:v>-7.5666918664751504E-2</c:v>
                </c:pt>
                <c:pt idx="12519" formatCode="General">
                  <c:v>-8.1797437397024594E-2</c:v>
                </c:pt>
                <c:pt idx="12520" formatCode="General">
                  <c:v>-8.7968891109005007E-2</c:v>
                </c:pt>
                <c:pt idx="12521" formatCode="General">
                  <c:v>-9.4164222481458698E-2</c:v>
                </c:pt>
                <c:pt idx="12522" formatCode="General">
                  <c:v>-0.100366448863145</c:v>
                </c:pt>
                <c:pt idx="12523" formatCode="General">
                  <c:v>-0.106558749037805</c:v>
                </c:pt>
                <c:pt idx="12524" formatCode="General">
                  <c:v>-0.112724936869024</c:v>
                </c:pt>
                <c:pt idx="12525" formatCode="General">
                  <c:v>-0.11884954852802899</c:v>
                </c:pt>
                <c:pt idx="12526" formatCode="General">
                  <c:v>-0.124918016429634</c:v>
                </c:pt>
                <c:pt idx="12527" formatCode="General">
                  <c:v>-0.13091697500939001</c:v>
                </c:pt>
                <c:pt idx="12528" formatCode="General">
                  <c:v>-0.13683425198268701</c:v>
                </c:pt>
                <c:pt idx="12529" formatCode="General">
                  <c:v>-0.14265901229989</c:v>
                </c:pt>
                <c:pt idx="12530" formatCode="General">
                  <c:v>-0.148381875588801</c:v>
                </c:pt>
                <c:pt idx="12531" formatCode="General">
                  <c:v>-0.15399493917882301</c:v>
                </c:pt>
                <c:pt idx="12532" formatCode="General">
                  <c:v>-0.15949185689318901</c:v>
                </c:pt>
                <c:pt idx="12533" formatCode="General">
                  <c:v>-0.164867773661699</c:v>
                </c:pt>
                <c:pt idx="12534" formatCode="General">
                  <c:v>-0.170119219891051</c:v>
                </c:pt>
                <c:pt idx="12535" formatCode="General">
                  <c:v>-0.17524413621475399</c:v>
                </c:pt>
                <c:pt idx="12536" formatCode="General">
                  <c:v>-0.18024166585738699</c:v>
                </c:pt>
                <c:pt idx="12537" formatCode="General">
                  <c:v>-0.18511202800576201</c:v>
                </c:pt>
                <c:pt idx="12538" formatCode="General">
                  <c:v>-0.189856496149308</c:v>
                </c:pt>
                <c:pt idx="12539" formatCode="General">
                  <c:v>-0.19447712144097001</c:v>
                </c:pt>
                <c:pt idx="12540" formatCode="General">
                  <c:v>-0.19897630872917099</c:v>
                </c:pt>
                <c:pt idx="12541" formatCode="General">
                  <c:v>-0.20335750085319501</c:v>
                </c:pt>
                <c:pt idx="12542" formatCode="General">
                  <c:v>-0.20762414162984599</c:v>
                </c:pt>
                <c:pt idx="12543" formatCode="General">
                  <c:v>-0.21177958306181</c:v>
                </c:pt>
                <c:pt idx="12544" formatCode="General">
                  <c:v>-0.215827047217136</c:v>
                </c:pt>
                <c:pt idx="12545" formatCode="General">
                  <c:v>-0.21976947300886801</c:v>
                </c:pt>
                <c:pt idx="12546" formatCode="General">
                  <c:v>-0.223609945965424</c:v>
                </c:pt>
                <c:pt idx="12547" formatCode="General">
                  <c:v>-0.22735096514679201</c:v>
                </c:pt>
                <c:pt idx="12548" formatCode="General">
                  <c:v>-0.23099373106694199</c:v>
                </c:pt>
                <c:pt idx="12549" formatCode="General">
                  <c:v>-0.234538682145261</c:v>
                </c:pt>
                <c:pt idx="12550" formatCode="General">
                  <c:v>-0.237986568527182</c:v>
                </c:pt>
                <c:pt idx="12551" formatCode="General">
                  <c:v>-0.24133625698099001</c:v>
                </c:pt>
                <c:pt idx="12552" formatCode="General">
                  <c:v>-0.24458514747517601</c:v>
                </c:pt>
                <c:pt idx="12553" formatCode="General">
                  <c:v>-0.247730488448202</c:v>
                </c:pt>
                <c:pt idx="12554" formatCode="General">
                  <c:v>-0.250768998459726</c:v>
                </c:pt>
                <c:pt idx="12555" formatCode="General">
                  <c:v>-0.25369633135046499</c:v>
                </c:pt>
                <c:pt idx="12556" formatCode="General">
                  <c:v>-0.25650712145257998</c:v>
                </c:pt>
                <c:pt idx="12557" formatCode="General">
                  <c:v>-0.25919520078532798</c:v>
                </c:pt>
                <c:pt idx="12558" formatCode="General">
                  <c:v>-0.26175431765485702</c:v>
                </c:pt>
                <c:pt idx="12559" formatCode="General">
                  <c:v>-0.26417776513804497</c:v>
                </c:pt>
                <c:pt idx="12560" formatCode="General">
                  <c:v>-0.26645791181808498</c:v>
                </c:pt>
                <c:pt idx="12561" formatCode="General">
                  <c:v>-0.26858691240565102</c:v>
                </c:pt>
                <c:pt idx="12562" formatCode="General">
                  <c:v>-0.270557015660571</c:v>
                </c:pt>
                <c:pt idx="12563" formatCode="General">
                  <c:v>-0.272361250309126</c:v>
                </c:pt>
                <c:pt idx="12564" formatCode="General">
                  <c:v>-0.27399239426605998</c:v>
                </c:pt>
                <c:pt idx="12565" formatCode="General">
                  <c:v>-0.27544248157637102</c:v>
                </c:pt>
                <c:pt idx="12566" formatCode="General">
                  <c:v>-0.27670463844280302</c:v>
                </c:pt>
                <c:pt idx="12567" formatCode="General">
                  <c:v>-0.27777327561401799</c:v>
                </c:pt>
                <c:pt idx="12568" formatCode="General">
                  <c:v>-0.27864240391323503</c:v>
                </c:pt>
                <c:pt idx="12569" formatCode="General">
                  <c:v>-0.27930612889129602</c:v>
                </c:pt>
                <c:pt idx="12570" formatCode="General">
                  <c:v>-0.27975990362924302</c:v>
                </c:pt>
                <c:pt idx="12571" formatCode="General">
                  <c:v>-0.28000004837167503</c:v>
                </c:pt>
                <c:pt idx="12572" formatCode="General">
                  <c:v>-0.280023107346207</c:v>
                </c:pt>
                <c:pt idx="12573" formatCode="General">
                  <c:v>-0.27982631769750799</c:v>
                </c:pt>
                <c:pt idx="12574" formatCode="General">
                  <c:v>-0.27940763185376799</c:v>
                </c:pt>
                <c:pt idx="12575" formatCode="General">
                  <c:v>-0.27876558196422502</c:v>
                </c:pt>
                <c:pt idx="12576" formatCode="General">
                  <c:v>-0.27789871239053598</c:v>
                </c:pt>
                <c:pt idx="12577" formatCode="General">
                  <c:v>-0.27680653944698802</c:v>
                </c:pt>
                <c:pt idx="12578" formatCode="General">
                  <c:v>-0.27548905156192299</c:v>
                </c:pt>
                <c:pt idx="12579" formatCode="General">
                  <c:v>-0.27394649607278898</c:v>
                </c:pt>
                <c:pt idx="12580" formatCode="General">
                  <c:v>-0.27217925458579101</c:v>
                </c:pt>
                <c:pt idx="12581" formatCode="General">
                  <c:v>-0.27018720208267899</c:v>
                </c:pt>
                <c:pt idx="12582" formatCode="General">
                  <c:v>-0.26797072340176598</c:v>
                </c:pt>
                <c:pt idx="12583" formatCode="General">
                  <c:v>-0.26553024271671499</c:v>
                </c:pt>
                <c:pt idx="12584" formatCode="General">
                  <c:v>-0.262866597276744</c:v>
                </c:pt>
                <c:pt idx="12585" formatCode="General">
                  <c:v>-0.25997990844763202</c:v>
                </c:pt>
                <c:pt idx="12586" formatCode="General">
                  <c:v>-0.25687001713777702</c:v>
                </c:pt>
                <c:pt idx="12587" formatCode="General">
                  <c:v>-0.25353704305358998</c:v>
                </c:pt>
                <c:pt idx="12588" formatCode="General">
                  <c:v>-0.249980351863658</c:v>
                </c:pt>
                <c:pt idx="12589" formatCode="General">
                  <c:v>-0.24619955416123099</c:v>
                </c:pt>
                <c:pt idx="12590" formatCode="General">
                  <c:v>-0.24219409138436299</c:v>
                </c:pt>
                <c:pt idx="12591" formatCode="General">
                  <c:v>-0.23796316275770801</c:v>
                </c:pt>
                <c:pt idx="12592" formatCode="General">
                  <c:v>-0.23350577658198601</c:v>
                </c:pt>
                <c:pt idx="12593" formatCode="General">
                  <c:v>-0.22882081832456</c:v>
                </c:pt>
                <c:pt idx="12594" formatCode="General">
                  <c:v>-0.22390773281936099</c:v>
                </c:pt>
                <c:pt idx="12595" formatCode="General">
                  <c:v>-0.21876658430952101</c:v>
                </c:pt>
                <c:pt idx="12596" formatCode="General">
                  <c:v>-0.21339745144872499</c:v>
                </c:pt>
                <c:pt idx="12597" formatCode="General">
                  <c:v>-0.20779995717196501</c:v>
                </c:pt>
                <c:pt idx="12598" formatCode="General">
                  <c:v>-0.20197551733111899</c:v>
                </c:pt>
                <c:pt idx="12599" formatCode="General">
                  <c:v>-0.195926430656259</c:v>
                </c:pt>
                <c:pt idx="12600" formatCode="General">
                  <c:v>-0.189655195865299</c:v>
                </c:pt>
                <c:pt idx="12601" formatCode="General">
                  <c:v>-0.18316560795945699</c:v>
                </c:pt>
                <c:pt idx="12602" formatCode="General">
                  <c:v>-0.176462783720154</c:v>
                </c:pt>
                <c:pt idx="12603" formatCode="General">
                  <c:v>-0.16955260405985301</c:v>
                </c:pt>
                <c:pt idx="12604" formatCode="General">
                  <c:v>-0.16244270982172801</c:v>
                </c:pt>
                <c:pt idx="12605" formatCode="General">
                  <c:v>-0.155142499786805</c:v>
                </c:pt>
                <c:pt idx="12606" formatCode="General">
                  <c:v>-0.147662383435849</c:v>
                </c:pt>
                <c:pt idx="12607" formatCode="General">
                  <c:v>-0.14001411724468399</c:v>
                </c:pt>
                <c:pt idx="12608" formatCode="General">
                  <c:v>-0.132210684047599</c:v>
                </c:pt>
                <c:pt idx="12609" formatCode="General">
                  <c:v>-0.12426673197318699</c:v>
                </c:pt>
                <c:pt idx="12610" formatCode="General">
                  <c:v>-0.11619893741656601</c:v>
                </c:pt>
                <c:pt idx="12611" formatCode="General">
                  <c:v>-0.108025162166291</c:v>
                </c:pt>
                <c:pt idx="12612" formatCode="General">
                  <c:v>-9.9763598568743506E-2</c:v>
                </c:pt>
                <c:pt idx="12613" formatCode="General">
                  <c:v>-9.1434127987437899E-2</c:v>
                </c:pt>
                <c:pt idx="12614" formatCode="General">
                  <c:v>-8.30576541176241E-2</c:v>
                </c:pt>
                <c:pt idx="12615" formatCode="General">
                  <c:v>-7.4655786285385703E-2</c:v>
                </c:pt>
                <c:pt idx="12616" formatCode="General">
                  <c:v>-6.6250760321906396E-2</c:v>
                </c:pt>
                <c:pt idx="12617" formatCode="General">
                  <c:v>-5.7864952198817501E-2</c:v>
                </c:pt>
                <c:pt idx="12618" formatCode="General">
                  <c:v>-4.9521090598501898E-2</c:v>
                </c:pt>
                <c:pt idx="12619" formatCode="General">
                  <c:v>-4.12418674472671E-2</c:v>
                </c:pt>
                <c:pt idx="12620" formatCode="General">
                  <c:v>-3.3049624725915203E-2</c:v>
                </c:pt>
                <c:pt idx="12621" formatCode="General">
                  <c:v>-2.49662478631919E-2</c:v>
                </c:pt>
                <c:pt idx="12622" formatCode="General">
                  <c:v>-1.7012992996019299E-2</c:v>
                </c:pt>
                <c:pt idx="12623" formatCode="General">
                  <c:v>-9.2102097638099307E-3</c:v>
                </c:pt>
                <c:pt idx="12624" formatCode="General">
                  <c:v>-1.57709104958604E-3</c:v>
                </c:pt>
                <c:pt idx="12625" formatCode="General">
                  <c:v>5.8685238128650397E-3</c:v>
                </c:pt>
                <c:pt idx="12626" formatCode="General">
                  <c:v>1.31101464966725E-2</c:v>
                </c:pt>
                <c:pt idx="12627" formatCode="General">
                  <c:v>2.0132918874095299E-2</c:v>
                </c:pt>
                <c:pt idx="12628" formatCode="General">
                  <c:v>2.6923764629761801E-2</c:v>
                </c:pt>
                <c:pt idx="12629" formatCode="General">
                  <c:v>3.34713797625232E-2</c:v>
                </c:pt>
                <c:pt idx="12630" formatCode="General">
                  <c:v>3.9766393548475401E-2</c:v>
                </c:pt>
                <c:pt idx="12631" formatCode="General">
                  <c:v>4.5801396096503501E-2</c:v>
                </c:pt>
                <c:pt idx="12632" formatCode="General">
                  <c:v>5.1570900872704203E-2</c:v>
                </c:pt>
                <c:pt idx="12633" formatCode="General">
                  <c:v>5.7071429743209598E-2</c:v>
                </c:pt>
                <c:pt idx="12634" formatCode="General">
                  <c:v>6.2301495221150298E-2</c:v>
                </c:pt>
                <c:pt idx="12635" formatCode="General">
                  <c:v>6.7261512855646494E-2</c:v>
                </c:pt>
                <c:pt idx="12636" formatCode="General">
                  <c:v>7.1953734629867802E-2</c:v>
                </c:pt>
                <c:pt idx="12637" formatCode="General">
                  <c:v>7.6382164298774397E-2</c:v>
                </c:pt>
                <c:pt idx="12638" formatCode="General">
                  <c:v>8.0552468134880303E-2</c:v>
                </c:pt>
                <c:pt idx="12639" formatCode="General">
                  <c:v>8.4471848879914296E-2</c:v>
                </c:pt>
                <c:pt idx="12640" formatCode="General">
                  <c:v>8.8148916054303805E-2</c:v>
                </c:pt>
                <c:pt idx="12641" formatCode="General">
                  <c:v>9.1593563803098701E-2</c:v>
                </c:pt>
                <c:pt idx="12642" formatCode="General">
                  <c:v>9.4816815579883695E-2</c:v>
                </c:pt>
                <c:pt idx="12643" formatCode="General">
                  <c:v>9.7830695008881599E-2</c:v>
                </c:pt>
                <c:pt idx="12644" formatCode="General">
                  <c:v>0.100648086805237</c:v>
                </c:pt>
                <c:pt idx="12645" formatCode="General">
                  <c:v>0.103282577748444</c:v>
                </c:pt>
                <c:pt idx="12646" formatCode="General">
                  <c:v>0.105748340911015</c:v>
                </c:pt>
                <c:pt idx="12647" formatCode="General">
                  <c:v>0.108060014414323</c:v>
                </c:pt>
                <c:pt idx="12648" formatCode="General">
                  <c:v>0.110232576202361</c:v>
                </c:pt>
                <c:pt idx="12649" formatCode="General">
                  <c:v>0.11228123373872199</c:v>
                </c:pt>
                <c:pt idx="12650" formatCode="General">
                  <c:v>0.114221322122908</c:v>
                </c:pt>
                <c:pt idx="12651" formatCode="General">
                  <c:v>0.116068232097239</c:v>
                </c:pt>
                <c:pt idx="12652" formatCode="General">
                  <c:v>0.11783733261496999</c:v>
                </c:pt>
                <c:pt idx="12653" formatCode="General">
                  <c:v>0.119543889061029</c:v>
                </c:pt>
                <c:pt idx="12654" formatCode="General">
                  <c:v>0.12120301343295201</c:v>
                </c:pt>
                <c:pt idx="12655" formatCode="General">
                  <c:v>0.122829617647617</c:v>
                </c:pt>
                <c:pt idx="12656" formatCode="General">
                  <c:v>0.124438367000058</c:v>
                </c:pt>
                <c:pt idx="12657" formatCode="General">
                  <c:v>0.12604362394304799</c:v>
                </c:pt>
                <c:pt idx="12658" formatCode="General">
                  <c:v>0.12765943794080001</c:v>
                </c:pt>
                <c:pt idx="12659" formatCode="General">
                  <c:v>0.129299506821763</c:v>
                </c:pt>
                <c:pt idx="12660" formatCode="General">
                  <c:v>0.130977146987142</c:v>
                </c:pt>
                <c:pt idx="12661" formatCode="General">
                  <c:v>0.13270512849036301</c:v>
                </c:pt>
                <c:pt idx="12662" formatCode="General">
                  <c:v>0.134495726237161</c:v>
                </c:pt>
                <c:pt idx="12663" formatCode="General">
                  <c:v>0.13636078398701401</c:v>
                </c:pt>
                <c:pt idx="12664" formatCode="General">
                  <c:v>0.13831140225212701</c:v>
                </c:pt>
                <c:pt idx="12665" formatCode="General">
                  <c:v>0.14035798783715001</c:v>
                </c:pt>
                <c:pt idx="12666" formatCode="General">
                  <c:v>0.14251018206157801</c:v>
                </c:pt>
                <c:pt idx="12667" formatCode="General">
                  <c:v>0.144776671840467</c:v>
                </c:pt>
                <c:pt idx="12668" formatCode="General">
                  <c:v>0.147165173599663</c:v>
                </c:pt>
                <c:pt idx="12669" formatCode="General">
                  <c:v>0.14968233431033001</c:v>
                </c:pt>
                <c:pt idx="12670" formatCode="General">
                  <c:v>0.15233362502783401</c:v>
                </c:pt>
                <c:pt idx="12671" formatCode="General">
                  <c:v>0.155123135099895</c:v>
                </c:pt>
                <c:pt idx="12672" formatCode="General">
                  <c:v>0.15805343472355499</c:v>
                </c:pt>
                <c:pt idx="12673" formatCode="General">
                  <c:v>0.161125518842302</c:v>
                </c:pt>
                <c:pt idx="12674" formatCode="General">
                  <c:v>0.16433865813791201</c:v>
                </c:pt>
                <c:pt idx="12675" formatCode="General">
                  <c:v>0.16769022280451601</c:v>
                </c:pt>
                <c:pt idx="12676" formatCode="General">
                  <c:v>0.17117573864454799</c:v>
                </c:pt>
                <c:pt idx="12677" formatCode="General">
                  <c:v>0.17478871171205601</c:v>
                </c:pt>
                <c:pt idx="12678" formatCode="General">
                  <c:v>0.178520505985166</c:v>
                </c:pt>
                <c:pt idx="12679" formatCode="General">
                  <c:v>0.18236037333803201</c:v>
                </c:pt>
                <c:pt idx="12680" formatCode="General">
                  <c:v>0.18629540952356899</c:v>
                </c:pt>
                <c:pt idx="12681" formatCode="General">
                  <c:v>0.19031060282207701</c:v>
                </c:pt>
                <c:pt idx="12682" formatCode="General">
                  <c:v>0.19438882182233899</c:v>
                </c:pt>
                <c:pt idx="12683" formatCode="General">
                  <c:v>0.19851092524966901</c:v>
                </c:pt>
                <c:pt idx="12684" formatCode="General">
                  <c:v>0.20265586972358199</c:v>
                </c:pt>
                <c:pt idx="12685" formatCode="General">
                  <c:v>0.20680087421426899</c:v>
                </c:pt>
                <c:pt idx="12686" formatCode="General">
                  <c:v>0.21092160656888001</c:v>
                </c:pt>
                <c:pt idx="12687" formatCode="General">
                  <c:v>0.21499239883218299</c:v>
                </c:pt>
                <c:pt idx="12688" formatCode="General">
                  <c:v>0.218986584982796</c:v>
                </c:pt>
                <c:pt idx="12689" formatCode="General">
                  <c:v>0.222876706588093</c:v>
                </c:pt>
                <c:pt idx="12690" formatCode="General">
                  <c:v>0.22663483552640901</c:v>
                </c:pt>
                <c:pt idx="12691" formatCode="General">
                  <c:v>0.23023301930429499</c:v>
                </c:pt>
                <c:pt idx="12692" formatCode="General">
                  <c:v>0.23364357394678401</c:v>
                </c:pt>
                <c:pt idx="12693" formatCode="General">
                  <c:v>0.23683949713663499</c:v>
                </c:pt>
                <c:pt idx="12694" formatCode="General">
                  <c:v>0.23979486567261801</c:v>
                </c:pt>
                <c:pt idx="12695" formatCode="General">
                  <c:v>0.24248529027052301</c:v>
                </c:pt>
                <c:pt idx="12696" formatCode="General">
                  <c:v>0.24488827457180101</c:v>
                </c:pt>
                <c:pt idx="12697" formatCode="General">
                  <c:v>0.246983610880496</c:v>
                </c:pt>
                <c:pt idx="12698" formatCode="General">
                  <c:v>0.24875371789287701</c:v>
                </c:pt>
                <c:pt idx="12699" formatCode="General">
                  <c:v>0.25018392000274198</c:v>
                </c:pt>
                <c:pt idx="12700" formatCode="General">
                  <c:v>0.25126292096655101</c:v>
                </c:pt>
                <c:pt idx="12701" formatCode="General">
                  <c:v>0.25198294604070498</c:v>
                </c:pt>
                <c:pt idx="12702" formatCode="General">
                  <c:v>0.252339952333202</c:v>
                </c:pt>
                <c:pt idx="12703" formatCode="General">
                  <c:v>0.252333932936253</c:v>
                </c:pt>
                <c:pt idx="12704" formatCode="General">
                  <c:v>0.25196887370869098</c:v>
                </c:pt>
                <c:pt idx="12705" formatCode="General">
                  <c:v>0.25125278107704502</c:v>
                </c:pt>
                <c:pt idx="12706" formatCode="General">
                  <c:v>0.25019776465694099</c:v>
                </c:pt>
                <c:pt idx="12707" formatCode="General">
                  <c:v>0.248819894504095</c:v>
                </c:pt>
                <c:pt idx="12708" formatCode="General">
                  <c:v>0.24713904231727499</c:v>
                </c:pt>
                <c:pt idx="12709" formatCode="General">
                  <c:v>0.24517871394697199</c:v>
                </c:pt>
                <c:pt idx="12710" formatCode="General">
                  <c:v>0.24296557835492899</c:v>
                </c:pt>
                <c:pt idx="12711" formatCode="General">
                  <c:v>0.24052922503030399</c:v>
                </c:pt>
                <c:pt idx="12712" formatCode="General">
                  <c:v>0.237901858264329</c:v>
                </c:pt>
                <c:pt idx="12713" formatCode="General">
                  <c:v>0.23511759192379</c:v>
                </c:pt>
                <c:pt idx="12714" formatCode="General">
                  <c:v>0.23221205751483401</c:v>
                </c:pt>
                <c:pt idx="12715" formatCode="General">
                  <c:v>0.22922194450467001</c:v>
                </c:pt>
                <c:pt idx="12716" formatCode="General">
                  <c:v>0.22618427993229201</c:v>
                </c:pt>
                <c:pt idx="12717" formatCode="General">
                  <c:v>0.22313584141566101</c:v>
                </c:pt>
                <c:pt idx="12718" formatCode="General">
                  <c:v>0.22011258838574799</c:v>
                </c:pt>
                <c:pt idx="12719" formatCode="General">
                  <c:v>0.21714903947006101</c:v>
                </c:pt>
                <c:pt idx="12720" formatCode="General">
                  <c:v>0.21427761813396601</c:v>
                </c:pt>
                <c:pt idx="12721" formatCode="General">
                  <c:v>0.211528136603613</c:v>
                </c:pt>
                <c:pt idx="12722" formatCode="General">
                  <c:v>0.208927276727773</c:v>
                </c:pt>
                <c:pt idx="12723" formatCode="General">
                  <c:v>0.20649805912622801</c:v>
                </c:pt>
                <c:pt idx="12724" formatCode="General">
                  <c:v>0.204259464020797</c:v>
                </c:pt>
                <c:pt idx="12725" formatCode="General">
                  <c:v>0.202225950004847</c:v>
                </c:pt>
                <c:pt idx="12726" formatCode="General">
                  <c:v>0.200407129771871</c:v>
                </c:pt>
                <c:pt idx="12727" formatCode="General">
                  <c:v>0.19880758331795501</c:v>
                </c:pt>
                <c:pt idx="12728" formatCode="General">
                  <c:v>0.19742678503826899</c:v>
                </c:pt>
                <c:pt idx="12729" formatCode="General">
                  <c:v>0.19625902456987801</c:v>
                </c:pt>
                <c:pt idx="12730" formatCode="General">
                  <c:v>0.195293365637699</c:v>
                </c:pt>
                <c:pt idx="12731" formatCode="General">
                  <c:v>0.19451380904040799</c:v>
                </c:pt>
                <c:pt idx="12732" formatCode="General">
                  <c:v>0.19389949400439699</c:v>
                </c:pt>
                <c:pt idx="12733" formatCode="General">
                  <c:v>0.193424967707678</c:v>
                </c:pt>
                <c:pt idx="12734" formatCode="General">
                  <c:v>0.1930605560443</c:v>
                </c:pt>
                <c:pt idx="12735" formatCode="General">
                  <c:v>0.19277273489034</c:v>
                </c:pt>
                <c:pt idx="12736" formatCode="General">
                  <c:v>0.19252516241793799</c:v>
                </c:pt>
                <c:pt idx="12737" formatCode="General">
                  <c:v>0.19227862005803201</c:v>
                </c:pt>
                <c:pt idx="12738" formatCode="General">
                  <c:v>0.191991985825886</c:v>
                </c:pt>
                <c:pt idx="12739" formatCode="General">
                  <c:v>0.19162320542573799</c:v>
                </c:pt>
                <c:pt idx="12740" formatCode="General">
                  <c:v>0.19112911403306401</c:v>
                </c:pt>
                <c:pt idx="12741" formatCode="General">
                  <c:v>0.19046680792474899</c:v>
                </c:pt>
                <c:pt idx="12742" formatCode="General">
                  <c:v>0.189594492905375</c:v>
                </c:pt>
                <c:pt idx="12743" formatCode="General">
                  <c:v>0.188471671512873</c:v>
                </c:pt>
                <c:pt idx="12744" formatCode="General">
                  <c:v>0.18706032275838599</c:v>
                </c:pt>
                <c:pt idx="12745" formatCode="General">
                  <c:v>0.185325962316053</c:v>
                </c:pt>
                <c:pt idx="12746" formatCode="General">
                  <c:v>0.18323695309069399</c:v>
                </c:pt>
                <c:pt idx="12747" formatCode="General">
                  <c:v>0.18076583402458499</c:v>
                </c:pt>
                <c:pt idx="12748" formatCode="General">
                  <c:v>0.17789068171116901</c:v>
                </c:pt>
                <c:pt idx="12749" formatCode="General">
                  <c:v>0.17459454668990099</c:v>
                </c:pt>
                <c:pt idx="12750" formatCode="General">
                  <c:v>0.17086525987634901</c:v>
                </c:pt>
                <c:pt idx="12751" formatCode="General">
                  <c:v>0.166696790727386</c:v>
                </c:pt>
                <c:pt idx="12752" formatCode="General">
                  <c:v>0.16208899409782301</c:v>
                </c:pt>
                <c:pt idx="12753" formatCode="General">
                  <c:v>0.157047544522712</c:v>
                </c:pt>
                <c:pt idx="12754" formatCode="General">
                  <c:v>0.15158386985165001</c:v>
                </c:pt>
                <c:pt idx="12755" formatCode="General">
                  <c:v>0.145714974106401</c:v>
                </c:pt>
                <c:pt idx="12756" formatCode="General">
                  <c:v>0.13946366419344999</c:v>
                </c:pt>
                <c:pt idx="12757" formatCode="General">
                  <c:v>0.132857203575143</c:v>
                </c:pt>
                <c:pt idx="12758" formatCode="General">
                  <c:v>0.125928431205484</c:v>
                </c:pt>
                <c:pt idx="12759" formatCode="General">
                  <c:v>0.118714347935922</c:v>
                </c:pt>
                <c:pt idx="12760" formatCode="General">
                  <c:v>0.111255435288453</c:v>
                </c:pt>
                <c:pt idx="12761" formatCode="General">
                  <c:v>0.10359518678464701</c:v>
                </c:pt>
                <c:pt idx="12762" formatCode="General">
                  <c:v>9.57795942585912E-2</c:v>
                </c:pt>
                <c:pt idx="12763" formatCode="General">
                  <c:v>8.7856587376304099E-2</c:v>
                </c:pt>
                <c:pt idx="12764" formatCode="General">
                  <c:v>7.9873981270742703E-2</c:v>
                </c:pt>
                <c:pt idx="12765" formatCode="General">
                  <c:v>7.18806572279687E-2</c:v>
                </c:pt>
                <c:pt idx="12766" formatCode="General">
                  <c:v>6.3925246923582202E-2</c:v>
                </c:pt>
                <c:pt idx="12767" formatCode="General">
                  <c:v>5.6054181082405903E-2</c:v>
                </c:pt>
                <c:pt idx="12768" formatCode="General">
                  <c:v>4.8312578845995199E-2</c:v>
                </c:pt>
                <c:pt idx="12769" formatCode="General">
                  <c:v>4.0743216334516698E-2</c:v>
                </c:pt>
                <c:pt idx="12770" formatCode="General">
                  <c:v>3.3384856784409903E-2</c:v>
                </c:pt>
                <c:pt idx="12771" formatCode="General">
                  <c:v>2.6272475255416899E-2</c:v>
                </c:pt>
                <c:pt idx="12772" formatCode="General">
                  <c:v>1.9437651187706202E-2</c:v>
                </c:pt>
                <c:pt idx="12773" formatCode="General">
                  <c:v>1.29068993219979E-2</c:v>
                </c:pt>
                <c:pt idx="12774" formatCode="General">
                  <c:v>6.7016420537310004E-3</c:v>
                </c:pt>
                <c:pt idx="12775" formatCode="General">
                  <c:v>8.3893958754987998E-4</c:v>
                </c:pt>
                <c:pt idx="12776" formatCode="General">
                  <c:v>-4.6703424162217698E-3</c:v>
                </c:pt>
                <c:pt idx="12777" formatCode="General">
                  <c:v>-9.8206585459541199E-3</c:v>
                </c:pt>
                <c:pt idx="12778" formatCode="General">
                  <c:v>-1.46110881781487E-2</c:v>
                </c:pt>
                <c:pt idx="12779" formatCode="General">
                  <c:v>-1.9045831552835402E-2</c:v>
                </c:pt>
                <c:pt idx="12780" formatCode="General">
                  <c:v>-2.3134666025549099E-2</c:v>
                </c:pt>
                <c:pt idx="12781" formatCode="General">
                  <c:v>-2.68921555795151E-2</c:v>
                </c:pt>
                <c:pt idx="12782" formatCode="General">
                  <c:v>-3.0336705663592301E-2</c:v>
                </c:pt>
                <c:pt idx="12783" formatCode="General">
                  <c:v>-3.3490688093488999E-2</c:v>
                </c:pt>
                <c:pt idx="12784" formatCode="General">
                  <c:v>-3.6379544232363802E-2</c:v>
                </c:pt>
                <c:pt idx="12785" formatCode="General">
                  <c:v>-3.9031406293681702E-2</c:v>
                </c:pt>
                <c:pt idx="12786" formatCode="General">
                  <c:v>-4.1477259415954398E-2</c:v>
                </c:pt>
                <c:pt idx="12787" formatCode="General">
                  <c:v>-4.3749529039911597E-2</c:v>
                </c:pt>
                <c:pt idx="12788" formatCode="General">
                  <c:v>-4.5881714407897699E-2</c:v>
                </c:pt>
                <c:pt idx="12789" formatCode="General">
                  <c:v>-4.7908595689147002E-2</c:v>
                </c:pt>
                <c:pt idx="12790" formatCode="General">
                  <c:v>-4.9863894744789902E-2</c:v>
                </c:pt>
                <c:pt idx="12791" formatCode="General">
                  <c:v>-5.1781066439630097E-2</c:v>
                </c:pt>
                <c:pt idx="12792" formatCode="General">
                  <c:v>-5.3692799870897798E-2</c:v>
                </c:pt>
                <c:pt idx="12793" formatCode="General">
                  <c:v>-5.5629347506223198E-2</c:v>
                </c:pt>
                <c:pt idx="12794" formatCode="General">
                  <c:v>-5.7619106589358503E-2</c:v>
                </c:pt>
                <c:pt idx="12795" formatCode="General">
                  <c:v>-5.96879121637773E-2</c:v>
                </c:pt>
                <c:pt idx="12796" formatCode="General">
                  <c:v>-6.1859339496907403E-2</c:v>
                </c:pt>
                <c:pt idx="12797" formatCode="General">
                  <c:v>-6.4154072038250395E-2</c:v>
                </c:pt>
                <c:pt idx="12798" formatCode="General">
                  <c:v>-6.6589306553616098E-2</c:v>
                </c:pt>
                <c:pt idx="12799" formatCode="General">
                  <c:v>-6.91793134160128E-2</c:v>
                </c:pt>
                <c:pt idx="12800" formatCode="General">
                  <c:v>-7.1934553277032007E-2</c:v>
                </c:pt>
                <c:pt idx="12801" formatCode="General">
                  <c:v>-7.4861842856668803E-2</c:v>
                </c:pt>
                <c:pt idx="12802" formatCode="General">
                  <c:v>-7.7964798433059798E-2</c:v>
                </c:pt>
                <c:pt idx="12803" formatCode="General">
                  <c:v>-8.1244281943041993E-2</c:v>
                </c:pt>
                <c:pt idx="12804" formatCode="General">
                  <c:v>-8.4698339706250195E-2</c:v>
                </c:pt>
                <c:pt idx="12805" formatCode="General">
                  <c:v>-8.8322105662872602E-2</c:v>
                </c:pt>
                <c:pt idx="12806" formatCode="General">
                  <c:v>-9.2108313875646899E-2</c:v>
                </c:pt>
                <c:pt idx="12807" formatCode="General">
                  <c:v>-9.6047328748845501E-2</c:v>
                </c:pt>
                <c:pt idx="12808" formatCode="General">
                  <c:v>-0.10012774170682601</c:v>
                </c:pt>
                <c:pt idx="12809" formatCode="General">
                  <c:v>-0.10433696917155701</c:v>
                </c:pt>
                <c:pt idx="12810" formatCode="General">
                  <c:v>-0.10866124860939</c:v>
                </c:pt>
                <c:pt idx="12811" formatCode="General">
                  <c:v>-0.113085603795873</c:v>
                </c:pt>
                <c:pt idx="12812" formatCode="General">
                  <c:v>-0.117594946173295</c:v>
                </c:pt>
                <c:pt idx="12813" formatCode="General">
                  <c:v>-0.12217463114706199</c:v>
                </c:pt>
                <c:pt idx="12814" formatCode="General">
                  <c:v>-0.12681021842027801</c:v>
                </c:pt>
                <c:pt idx="12815" formatCode="General">
                  <c:v>-0.13148674060854801</c:v>
                </c:pt>
                <c:pt idx="12816" formatCode="General">
                  <c:v>-0.136190613967686</c:v>
                </c:pt>
                <c:pt idx="12817" formatCode="General">
                  <c:v>-0.14090953129019201</c:v>
                </c:pt>
                <c:pt idx="12818" formatCode="General">
                  <c:v>-0.145632019810817</c:v>
                </c:pt>
                <c:pt idx="12819" formatCode="General">
                  <c:v>-0.15034807395866701</c:v>
                </c:pt>
                <c:pt idx="12820" formatCode="General">
                  <c:v>-0.155048724654752</c:v>
                </c:pt>
                <c:pt idx="12821" formatCode="General">
                  <c:v>-0.159726534140884</c:v>
                </c:pt>
                <c:pt idx="12822" formatCode="General">
                  <c:v>-0.16437501013591299</c:v>
                </c:pt>
                <c:pt idx="12823" formatCode="General">
                  <c:v>-0.168988548374429</c:v>
                </c:pt>
                <c:pt idx="12824" formatCode="General">
                  <c:v>-0.17356345457620501</c:v>
                </c:pt>
                <c:pt idx="12825" formatCode="General">
                  <c:v>-0.17809725213481101</c:v>
                </c:pt>
                <c:pt idx="12826" formatCode="General">
                  <c:v>-0.18258729276619901</c:v>
                </c:pt>
                <c:pt idx="12827" formatCode="General">
                  <c:v>-0.18703164276255199</c:v>
                </c:pt>
                <c:pt idx="12828" formatCode="General">
                  <c:v>-0.19142952395082599</c:v>
                </c:pt>
                <c:pt idx="12829" formatCode="General">
                  <c:v>-0.195780053131655</c:v>
                </c:pt>
                <c:pt idx="12830" formatCode="General">
                  <c:v>-0.20008240787852399</c:v>
                </c:pt>
                <c:pt idx="12831" formatCode="General">
                  <c:v>-0.204335181746685</c:v>
                </c:pt>
                <c:pt idx="12832" formatCode="General">
                  <c:v>-0.20853670890611101</c:v>
                </c:pt>
                <c:pt idx="12833" formatCode="General">
                  <c:v>-0.212684939743708</c:v>
                </c:pt>
                <c:pt idx="12834" formatCode="General">
                  <c:v>-0.21677626710912101</c:v>
                </c:pt>
                <c:pt idx="12835" formatCode="General">
                  <c:v>-0.220806970728438</c:v>
                </c:pt>
                <c:pt idx="12836" formatCode="General">
                  <c:v>-0.224771679272743</c:v>
                </c:pt>
                <c:pt idx="12837" formatCode="General">
                  <c:v>-0.22866379765520001</c:v>
                </c:pt>
                <c:pt idx="12838" formatCode="General">
                  <c:v>-0.23247616671535801</c:v>
                </c:pt>
                <c:pt idx="12839" formatCode="General">
                  <c:v>-0.23620001975414601</c:v>
                </c:pt>
                <c:pt idx="12840" formatCode="General">
                  <c:v>-0.23982496480246099</c:v>
                </c:pt>
                <c:pt idx="12841" formatCode="General">
                  <c:v>-0.24333924854245001</c:v>
                </c:pt>
                <c:pt idx="12842" formatCode="General">
                  <c:v>-0.24673101536043099</c:v>
                </c:pt>
                <c:pt idx="12843" formatCode="General">
                  <c:v>-0.24998696470846901</c:v>
                </c:pt>
                <c:pt idx="12844" formatCode="General">
                  <c:v>-0.25309298684449899</c:v>
                </c:pt>
                <c:pt idx="12845" formatCode="General">
                  <c:v>-0.25603501542532497</c:v>
                </c:pt>
                <c:pt idx="12846" formatCode="General">
                  <c:v>-0.25879818033952201</c:v>
                </c:pt>
                <c:pt idx="12847" formatCode="General">
                  <c:v>-0.26136751447865297</c:v>
                </c:pt>
                <c:pt idx="12848" formatCode="General">
                  <c:v>-0.26372824756468599</c:v>
                </c:pt>
                <c:pt idx="12849" formatCode="General">
                  <c:v>-0.26586609660662602</c:v>
                </c:pt>
                <c:pt idx="12850" formatCode="General">
                  <c:v>-0.26776799944608698</c:v>
                </c:pt>
                <c:pt idx="12851" formatCode="General">
                  <c:v>-0.269421763849998</c:v>
                </c:pt>
                <c:pt idx="12852" formatCode="General">
                  <c:v>-0.27081612248751602</c:v>
                </c:pt>
                <c:pt idx="12853" formatCode="General">
                  <c:v>-0.27194141287999002</c:v>
                </c:pt>
                <c:pt idx="12854" formatCode="General">
                  <c:v>-0.27278965227447799</c:v>
                </c:pt>
                <c:pt idx="12855" formatCode="General">
                  <c:v>-0.27335458162888299</c:v>
                </c:pt>
                <c:pt idx="12856" formatCode="General">
                  <c:v>-0.27363222327953302</c:v>
                </c:pt>
                <c:pt idx="12857" formatCode="General">
                  <c:v>-0.273621399084298</c:v>
                </c:pt>
                <c:pt idx="12858" formatCode="General">
                  <c:v>-0.273323053281536</c:v>
                </c:pt>
                <c:pt idx="12859" formatCode="General">
                  <c:v>-0.272740521620839</c:v>
                </c:pt>
                <c:pt idx="12860" formatCode="General">
                  <c:v>-0.27187934145404702</c:v>
                </c:pt>
                <c:pt idx="12861" formatCode="General">
                  <c:v>-0.27074749445214902</c:v>
                </c:pt>
                <c:pt idx="12862" formatCode="General">
                  <c:v>-0.26935509381387002</c:v>
                </c:pt>
                <c:pt idx="12863" formatCode="General">
                  <c:v>-0.267714059878079</c:v>
                </c:pt>
                <c:pt idx="12864" formatCode="General">
                  <c:v>-0.26583882428596101</c:v>
                </c:pt>
                <c:pt idx="12865" formatCode="General">
                  <c:v>-0.26374548468515202</c:v>
                </c:pt>
                <c:pt idx="12866" formatCode="General">
                  <c:v>-0.26145183225827201</c:v>
                </c:pt>
                <c:pt idx="12867" formatCode="General">
                  <c:v>-0.25897695809426602</c:v>
                </c:pt>
                <c:pt idx="12868" formatCode="General">
                  <c:v>-0.25634079380050501</c:v>
                </c:pt>
                <c:pt idx="12869" formatCode="General">
                  <c:v>-0.25356426526766801</c:v>
                </c:pt>
                <c:pt idx="12870" formatCode="General">
                  <c:v>-0.25066890529595698</c:v>
                </c:pt>
                <c:pt idx="12871" formatCode="General">
                  <c:v>-0.247676453420827</c:v>
                </c:pt>
                <c:pt idx="12872" formatCode="General">
                  <c:v>-0.24460844536427401</c:v>
                </c:pt>
                <c:pt idx="12873" formatCode="General">
                  <c:v>-0.24148587818238301</c:v>
                </c:pt>
                <c:pt idx="12874" formatCode="General">
                  <c:v>-0.238328950568374</c:v>
                </c:pt>
                <c:pt idx="12875" formatCode="General">
                  <c:v>-0.23515733068994199</c:v>
                </c:pt>
                <c:pt idx="12876" formatCode="General">
                  <c:v>-0.231988954687458</c:v>
                </c:pt>
                <c:pt idx="12877" formatCode="General">
                  <c:v>-0.22884082979852199</c:v>
                </c:pt>
                <c:pt idx="12878" formatCode="General">
                  <c:v>-0.22572794234289101</c:v>
                </c:pt>
                <c:pt idx="12879" formatCode="General">
                  <c:v>-0.22266317339041899</c:v>
                </c:pt>
                <c:pt idx="12880" formatCode="General">
                  <c:v>-0.219658498523391</c:v>
                </c:pt>
                <c:pt idx="12881" formatCode="General">
                  <c:v>-0.21672393112661201</c:v>
                </c:pt>
                <c:pt idx="12882" formatCode="General">
                  <c:v>-0.21386645165259799</c:v>
                </c:pt>
                <c:pt idx="12883" formatCode="General">
                  <c:v>-0.21109123018258499</c:v>
                </c:pt>
                <c:pt idx="12884" formatCode="General">
                  <c:v>-0.20840192992210299</c:v>
                </c:pt>
                <c:pt idx="12885" formatCode="General">
                  <c:v>-0.20579929938837899</c:v>
                </c:pt>
                <c:pt idx="12886" formatCode="General">
                  <c:v>-0.203282513034589</c:v>
                </c:pt>
                <c:pt idx="12887" formatCode="General">
                  <c:v>-0.20084960120072801</c:v>
                </c:pt>
                <c:pt idx="12888" formatCode="General">
                  <c:v>-0.19849666819863401</c:v>
                </c:pt>
                <c:pt idx="12889" formatCode="General">
                  <c:v>-0.196218126839142</c:v>
                </c:pt>
                <c:pt idx="12890" formatCode="General">
                  <c:v>-0.194007124847829</c:v>
                </c:pt>
                <c:pt idx="12891" formatCode="General">
                  <c:v>-0.191855955667594</c:v>
                </c:pt>
                <c:pt idx="12892" formatCode="General">
                  <c:v>-0.18975638609617701</c:v>
                </c:pt>
                <c:pt idx="12893" formatCode="General">
                  <c:v>-0.18769894672307499</c:v>
                </c:pt>
                <c:pt idx="12894" formatCode="General">
                  <c:v>-0.18567423744463399</c:v>
                </c:pt>
                <c:pt idx="12895" formatCode="General">
                  <c:v>-0.183672239475904</c:v>
                </c:pt>
                <c:pt idx="12896" formatCode="General">
                  <c:v>-0.18168256191149301</c:v>
                </c:pt>
                <c:pt idx="12897" formatCode="General">
                  <c:v>-0.17969579746922301</c:v>
                </c:pt>
                <c:pt idx="12898" formatCode="General">
                  <c:v>-0.17770222885796</c:v>
                </c:pt>
                <c:pt idx="12899" formatCode="General">
                  <c:v>-0.17569294929541501</c:v>
                </c:pt>
                <c:pt idx="12900" formatCode="General">
                  <c:v>-0.17365960302418901</c:v>
                </c:pt>
                <c:pt idx="12901" formatCode="General">
                  <c:v>-0.17159440370992601</c:v>
                </c:pt>
                <c:pt idx="12902" formatCode="General">
                  <c:v>-0.169490249424605</c:v>
                </c:pt>
                <c:pt idx="12903" formatCode="General">
                  <c:v>-0.167340792181672</c:v>
                </c:pt>
                <c:pt idx="12904" formatCode="General">
                  <c:v>-0.16514103856545201</c:v>
                </c:pt>
                <c:pt idx="12905" formatCode="General">
                  <c:v>-0.162886841744178</c:v>
                </c:pt>
                <c:pt idx="12906" formatCode="General">
                  <c:v>-0.16057527380931899</c:v>
                </c:pt>
                <c:pt idx="12907" formatCode="General">
                  <c:v>-0.15820344160493599</c:v>
                </c:pt>
                <c:pt idx="12908" formatCode="General">
                  <c:v>-0.155768913776342</c:v>
                </c:pt>
                <c:pt idx="12909" formatCode="General">
                  <c:v>-0.1532707802537</c:v>
                </c:pt>
                <c:pt idx="12910" formatCode="General">
                  <c:v>-0.15070854453919599</c:v>
                </c:pt>
                <c:pt idx="12911" formatCode="General">
                  <c:v>-0.14808241508921599</c:v>
                </c:pt>
                <c:pt idx="12912" formatCode="General">
                  <c:v>-0.145393188178667</c:v>
                </c:pt>
                <c:pt idx="12913" formatCode="General">
                  <c:v>-0.14264151300464001</c:v>
                </c:pt>
                <c:pt idx="12914" formatCode="General">
                  <c:v>-0.139828270185198</c:v>
                </c:pt>
                <c:pt idx="12915" formatCode="General">
                  <c:v>-0.13695449346643801</c:v>
                </c:pt>
                <c:pt idx="12916" formatCode="General">
                  <c:v>-0.13402119652383601</c:v>
                </c:pt>
                <c:pt idx="12917" formatCode="General">
                  <c:v>-0.13102875917465201</c:v>
                </c:pt>
                <c:pt idx="12918" formatCode="General">
                  <c:v>-0.12797796289229599</c:v>
                </c:pt>
                <c:pt idx="12919" formatCode="General">
                  <c:v>-0.12486998712910399</c:v>
                </c:pt>
                <c:pt idx="12920" formatCode="General">
                  <c:v>-0.121705191519955</c:v>
                </c:pt>
                <c:pt idx="12921" formatCode="General">
                  <c:v>-0.11848355813730201</c:v>
                </c:pt>
                <c:pt idx="12922" formatCode="General">
                  <c:v>-0.115205224102855</c:v>
                </c:pt>
                <c:pt idx="12923" formatCode="General">
                  <c:v>-0.11186934092723901</c:v>
                </c:pt>
                <c:pt idx="12924" formatCode="General">
                  <c:v>-0.108474008467774</c:v>
                </c:pt>
                <c:pt idx="12925" formatCode="General">
                  <c:v>-0.105017518440499</c:v>
                </c:pt>
                <c:pt idx="12926" formatCode="General">
                  <c:v>-0.101498463998636</c:v>
                </c:pt>
                <c:pt idx="12927" formatCode="General">
                  <c:v>-9.7914628554557001E-2</c:v>
                </c:pt>
                <c:pt idx="12928" formatCode="General">
                  <c:v>-9.4263180276176098E-2</c:v>
                </c:pt>
                <c:pt idx="12929" formatCode="General">
                  <c:v>-9.0541560859009301E-2</c:v>
                </c:pt>
                <c:pt idx="12930" formatCode="General">
                  <c:v>-8.6747010224204293E-2</c:v>
                </c:pt>
                <c:pt idx="12931" formatCode="General">
                  <c:v>-8.2876630447014002E-2</c:v>
                </c:pt>
                <c:pt idx="12932" formatCode="General">
                  <c:v>-7.8927568115178495E-2</c:v>
                </c:pt>
                <c:pt idx="12933" formatCode="General">
                  <c:v>-7.4896979841506603E-2</c:v>
                </c:pt>
                <c:pt idx="12934" formatCode="General">
                  <c:v>-7.0782140366444798E-2</c:v>
                </c:pt>
                <c:pt idx="12935" formatCode="General">
                  <c:v>-6.6580558892523095E-2</c:v>
                </c:pt>
                <c:pt idx="12936" formatCode="General">
                  <c:v>-6.22899797881439E-2</c:v>
                </c:pt>
                <c:pt idx="12937" formatCode="General">
                  <c:v>-5.7908516591838002E-2</c:v>
                </c:pt>
                <c:pt idx="12938" formatCode="General">
                  <c:v>-5.3434565746766097E-2</c:v>
                </c:pt>
                <c:pt idx="12939" formatCode="General">
                  <c:v>-4.8866809982245601E-2</c:v>
                </c:pt>
                <c:pt idx="12940" formatCode="General">
                  <c:v>-4.4204394479724303E-2</c:v>
                </c:pt>
                <c:pt idx="12941" formatCode="General">
                  <c:v>-3.9446922916648898E-2</c:v>
                </c:pt>
                <c:pt idx="12942" formatCode="General">
                  <c:v>-3.45943203283594E-2</c:v>
                </c:pt>
                <c:pt idx="12943" formatCode="General">
                  <c:v>-2.9646900193236798E-2</c:v>
                </c:pt>
                <c:pt idx="12944" formatCode="General">
                  <c:v>-2.46053879297039E-2</c:v>
                </c:pt>
                <c:pt idx="12945" formatCode="General">
                  <c:v>-1.9470821638197001E-2</c:v>
                </c:pt>
                <c:pt idx="12946" formatCode="General">
                  <c:v>-1.4244604453701499E-2</c:v>
                </c:pt>
                <c:pt idx="12947" formatCode="General">
                  <c:v>-8.9284533178155198E-3</c:v>
                </c:pt>
                <c:pt idx="12948" formatCode="General">
                  <c:v>-3.5243354385935499E-3</c:v>
                </c:pt>
                <c:pt idx="12949" formatCode="General">
                  <c:v>1.96553741266195E-3</c:v>
                </c:pt>
                <c:pt idx="12950" formatCode="General">
                  <c:v>7.5387168644103896E-3</c:v>
                </c:pt>
                <c:pt idx="12951" formatCode="General">
                  <c:v>1.3192634568317801E-2</c:v>
                </c:pt>
                <c:pt idx="12952" formatCode="General">
                  <c:v>1.8924607011854899E-2</c:v>
                </c:pt>
                <c:pt idx="12953" formatCode="General">
                  <c:v>2.4731768439280401E-2</c:v>
                </c:pt>
                <c:pt idx="12954" formatCode="General">
                  <c:v>3.0611099808114901E-2</c:v>
                </c:pt>
                <c:pt idx="12955" formatCode="General">
                  <c:v>3.6559365604917897E-2</c:v>
                </c:pt>
                <c:pt idx="12956" formatCode="General">
                  <c:v>4.2573207164416697E-2</c:v>
                </c:pt>
                <c:pt idx="12957" formatCode="General">
                  <c:v>4.8649179186466801E-2</c:v>
                </c:pt>
                <c:pt idx="12958" formatCode="General">
                  <c:v>5.4783552067276101E-2</c:v>
                </c:pt>
                <c:pt idx="12959" formatCode="General">
                  <c:v>6.09723151966136E-2</c:v>
                </c:pt>
                <c:pt idx="12960" formatCode="General">
                  <c:v>6.7211152259244802E-2</c:v>
                </c:pt>
                <c:pt idx="12961" formatCode="General">
                  <c:v>7.3495399022874802E-2</c:v>
                </c:pt>
                <c:pt idx="12962" formatCode="General">
                  <c:v>7.9819903467908598E-2</c:v>
                </c:pt>
                <c:pt idx="12963" formatCode="General">
                  <c:v>8.6179040155563297E-2</c:v>
                </c:pt>
                <c:pt idx="12964" formatCode="General">
                  <c:v>9.2566630302135605E-2</c:v>
                </c:pt>
                <c:pt idx="12965" formatCode="General">
                  <c:v>9.8975754574954999E-2</c:v>
                </c:pt>
                <c:pt idx="12966" formatCode="General">
                  <c:v>0.105398845949171</c:v>
                </c:pt>
                <c:pt idx="12967" formatCode="General">
                  <c:v>0.111827591354343</c:v>
                </c:pt>
                <c:pt idx="12968" formatCode="General">
                  <c:v>0.118252821100541</c:v>
                </c:pt>
                <c:pt idx="12969" formatCode="General">
                  <c:v>0.124664482774011</c:v>
                </c:pt>
                <c:pt idx="12970" formatCode="General">
                  <c:v>0.13105173667720299</c:v>
                </c:pt>
                <c:pt idx="12971" formatCode="General">
                  <c:v>0.137402854929533</c:v>
                </c:pt>
                <c:pt idx="12972" formatCode="General">
                  <c:v>0.14370522301181901</c:v>
                </c:pt>
                <c:pt idx="12973" formatCode="General">
                  <c:v>0.149945417798452</c:v>
                </c:pt>
                <c:pt idx="12974" formatCode="General">
                  <c:v>0.156109153189046</c:v>
                </c:pt>
                <c:pt idx="12975" formatCode="General">
                  <c:v>0.162181549765268</c:v>
                </c:pt>
                <c:pt idx="12976" formatCode="General">
                  <c:v>0.16814715882419801</c:v>
                </c:pt>
                <c:pt idx="12977" formatCode="General">
                  <c:v>0.173989966865601</c:v>
                </c:pt>
                <c:pt idx="12978" formatCode="General">
                  <c:v>0.179693638337144</c:v>
                </c:pt>
                <c:pt idx="12979" formatCode="General">
                  <c:v>0.18524171901536601</c:v>
                </c:pt>
                <c:pt idx="12980" formatCode="General">
                  <c:v>0.19061777249588699</c:v>
                </c:pt>
                <c:pt idx="12981" formatCode="General">
                  <c:v>0.19580556310251601</c:v>
                </c:pt>
                <c:pt idx="12982" formatCode="General">
                  <c:v>0.20078932863040999</c:v>
                </c:pt>
                <c:pt idx="12983" formatCode="General">
                  <c:v>0.20555383719634401</c:v>
                </c:pt>
                <c:pt idx="12984" formatCode="General">
                  <c:v>0.21008474032457</c:v>
                </c:pt>
                <c:pt idx="12985" formatCode="General">
                  <c:v>0.21436884848716101</c:v>
                </c:pt>
                <c:pt idx="12986" formatCode="General">
                  <c:v>0.21839399048862601</c:v>
                </c:pt>
                <c:pt idx="12987" formatCode="General">
                  <c:v>0.22214938766582201</c:v>
                </c:pt>
                <c:pt idx="12988" formatCode="General">
                  <c:v>0.22562615668385899</c:v>
                </c:pt>
                <c:pt idx="12989" formatCode="General">
                  <c:v>0.22881778712136999</c:v>
                </c:pt>
                <c:pt idx="12990" formatCode="General">
                  <c:v>0.231718953385538</c:v>
                </c:pt>
                <c:pt idx="12991" formatCode="General">
                  <c:v>0.23432591936875999</c:v>
                </c:pt>
                <c:pt idx="12992" formatCode="General">
                  <c:v>0.23663812691080099</c:v>
                </c:pt>
                <c:pt idx="12993" formatCode="General">
                  <c:v>0.238657037605956</c:v>
                </c:pt>
                <c:pt idx="12994" formatCode="General">
                  <c:v>0.24038627757591299</c:v>
                </c:pt>
                <c:pt idx="12995" formatCode="General">
                  <c:v>0.241831430034427</c:v>
                </c:pt>
                <c:pt idx="12996" formatCode="General">
                  <c:v>0.24300028021287401</c:v>
                </c:pt>
                <c:pt idx="12997" formatCode="General">
                  <c:v>0.24390288663349699</c:v>
                </c:pt>
                <c:pt idx="12998" formatCode="General">
                  <c:v>0.24455073114034001</c:v>
                </c:pt>
                <c:pt idx="12999" formatCode="General">
                  <c:v>0.24495712047194201</c:v>
                </c:pt>
                <c:pt idx="13000" formatCode="General">
                  <c:v>0.245136912437454</c:v>
                </c:pt>
                <c:pt idx="13001" formatCode="General">
                  <c:v>0.24510614443807799</c:v>
                </c:pt>
                <c:pt idx="13002" formatCode="General">
                  <c:v>0.24488173137246499</c:v>
                </c:pt>
                <c:pt idx="13003" formatCode="General">
                  <c:v>0.24448128831837901</c:v>
                </c:pt>
                <c:pt idx="13004" formatCode="General">
                  <c:v>0.243922796796473</c:v>
                </c:pt>
                <c:pt idx="13005" formatCode="General">
                  <c:v>0.24322411418162501</c:v>
                </c:pt>
                <c:pt idx="13006" formatCode="General">
                  <c:v>0.24240273245424901</c:v>
                </c:pt>
                <c:pt idx="13007" formatCode="General">
                  <c:v>0.24147553417831799</c:v>
                </c:pt>
                <c:pt idx="13008" formatCode="General">
                  <c:v>0.24045836338013701</c:v>
                </c:pt>
                <c:pt idx="13009" formatCode="General">
                  <c:v>0.23936572910719001</c:v>
                </c:pt>
                <c:pt idx="13010" formatCode="General">
                  <c:v>0.23821047314362301</c:v>
                </c:pt>
                <c:pt idx="13011" formatCode="General">
                  <c:v>0.237003540272305</c:v>
                </c:pt>
                <c:pt idx="13012" formatCode="General">
                  <c:v>0.235753760079391</c:v>
                </c:pt>
                <c:pt idx="13013" formatCode="General">
                  <c:v>0.234467582865452</c:v>
                </c:pt>
                <c:pt idx="13014" formatCode="General">
                  <c:v>0.233149038922915</c:v>
                </c:pt>
                <c:pt idx="13015" formatCode="General">
                  <c:v>0.23179959640263101</c:v>
                </c:pt>
                <c:pt idx="13016" formatCode="General">
                  <c:v>0.23041796867881201</c:v>
                </c:pt>
                <c:pt idx="13017" formatCode="General">
                  <c:v>0.22900025616313699</c:v>
                </c:pt>
                <c:pt idx="13018" formatCode="General">
                  <c:v>0.227540048115321</c:v>
                </c:pt>
                <c:pt idx="13019" formatCode="General">
                  <c:v>0.22602834646578501</c:v>
                </c:pt>
                <c:pt idx="13020" formatCode="General">
                  <c:v>0.22445385190240899</c:v>
                </c:pt>
                <c:pt idx="13021" formatCode="General">
                  <c:v>0.22280319991540901</c:v>
                </c:pt>
                <c:pt idx="13022" formatCode="General">
                  <c:v>0.221061105399744</c:v>
                </c:pt>
                <c:pt idx="13023" formatCode="General">
                  <c:v>0.21921074581576699</c:v>
                </c:pt>
                <c:pt idx="13024" formatCode="General">
                  <c:v>0.21723416843829499</c:v>
                </c:pt>
                <c:pt idx="13025" formatCode="General">
                  <c:v>0.21511257839833001</c:v>
                </c:pt>
                <c:pt idx="13026" formatCode="General">
                  <c:v>0.212826723987393</c:v>
                </c:pt>
                <c:pt idx="13027" formatCode="General">
                  <c:v>0.21035741770205099</c:v>
                </c:pt>
                <c:pt idx="13028" formatCode="General">
                  <c:v>0.20768592260774499</c:v>
                </c:pt>
                <c:pt idx="13029" formatCode="General">
                  <c:v>0.20479434325486601</c:v>
                </c:pt>
                <c:pt idx="13030" formatCode="General">
                  <c:v>0.20166613016818299</c:v>
                </c:pt>
                <c:pt idx="13031" formatCode="General">
                  <c:v>0.198286504177762</c:v>
                </c:pt>
                <c:pt idx="13032" formatCode="General">
                  <c:v>0.19464275617724799</c:v>
                </c:pt>
                <c:pt idx="13033" formatCode="General">
                  <c:v>0.190724740963406</c:v>
                </c:pt>
                <c:pt idx="13034" formatCode="General">
                  <c:v>0.18652519996342801</c:v>
                </c:pt>
                <c:pt idx="13035" formatCode="General">
                  <c:v>0.18203992190287899</c:v>
                </c:pt>
                <c:pt idx="13036" formatCode="General">
                  <c:v>0.177268113679834</c:v>
                </c:pt>
                <c:pt idx="13037" formatCode="General">
                  <c:v>0.172212545363675</c:v>
                </c:pt>
                <c:pt idx="13038" formatCode="General">
                  <c:v>0.16687964872612199</c:v>
                </c:pt>
                <c:pt idx="13039" formatCode="General">
                  <c:v>0.16127958640332199</c:v>
                </c:pt>
                <c:pt idx="13040" formatCode="General">
                  <c:v>0.15542615045362301</c:v>
                </c:pt>
                <c:pt idx="13041" formatCode="General">
                  <c:v>0.14933679728500099</c:v>
                </c:pt>
                <c:pt idx="13042" formatCode="General">
                  <c:v>0.14303247588402099</c:v>
                </c:pt>
                <c:pt idx="13043" formatCode="General">
                  <c:v>0.13653739187785899</c:v>
                </c:pt>
                <c:pt idx="13044" formatCode="General">
                  <c:v>0.129878877335661</c:v>
                </c:pt>
                <c:pt idx="13045" formatCode="General">
                  <c:v>0.123086874521097</c:v>
                </c:pt>
                <c:pt idx="13046" formatCode="General">
                  <c:v>0.116193729636166</c:v>
                </c:pt>
                <c:pt idx="13047" formatCode="General">
                  <c:v>0.109233175992255</c:v>
                </c:pt>
                <c:pt idx="13048" formatCode="General">
                  <c:v>0.102240660995486</c:v>
                </c:pt>
                <c:pt idx="13049" formatCode="General">
                  <c:v>9.5253020575338299E-2</c:v>
                </c:pt>
                <c:pt idx="13050" formatCode="General">
                  <c:v>8.8307609963391598E-2</c:v>
                </c:pt>
                <c:pt idx="13051" formatCode="General">
                  <c:v>8.1441100509169001E-2</c:v>
                </c:pt>
                <c:pt idx="13052" formatCode="General">
                  <c:v>7.4689413547199393E-2</c:v>
                </c:pt>
                <c:pt idx="13053" formatCode="General">
                  <c:v>6.8087811011793703E-2</c:v>
                </c:pt>
                <c:pt idx="13054" formatCode="General">
                  <c:v>6.16693684945318E-2</c:v>
                </c:pt>
                <c:pt idx="13055" formatCode="General">
                  <c:v>5.54651059088365E-2</c:v>
                </c:pt>
                <c:pt idx="13056" formatCode="General">
                  <c:v>4.9503764418147501E-2</c:v>
                </c:pt>
                <c:pt idx="13057" formatCode="General">
                  <c:v>4.3811096607207903E-2</c:v>
                </c:pt>
                <c:pt idx="13058" formatCode="General">
                  <c:v>3.8409633795399002E-2</c:v>
                </c:pt>
                <c:pt idx="13059" formatCode="General">
                  <c:v>3.3317630656758301E-2</c:v>
                </c:pt>
                <c:pt idx="13060" formatCode="General">
                  <c:v>2.85496676172683E-2</c:v>
                </c:pt>
                <c:pt idx="13061" formatCode="General">
                  <c:v>2.4116851984454901E-2</c:v>
                </c:pt>
                <c:pt idx="13062" formatCode="General">
                  <c:v>2.0024888364097299E-2</c:v>
                </c:pt>
                <c:pt idx="13063" formatCode="General">
                  <c:v>1.6275476800642001E-2</c:v>
                </c:pt>
                <c:pt idx="13064" formatCode="General">
                  <c:v>1.28668443338355E-2</c:v>
                </c:pt>
                <c:pt idx="13065" formatCode="General">
                  <c:v>9.7921351454329907E-3</c:v>
                </c:pt>
                <c:pt idx="13066" formatCode="General">
                  <c:v>7.0409021303845598E-3</c:v>
                </c:pt>
                <c:pt idx="13067" formatCode="General">
                  <c:v>4.5988374302400898E-3</c:v>
                </c:pt>
                <c:pt idx="13068" formatCode="General">
                  <c:v>2.4478663837067898E-3</c:v>
                </c:pt>
                <c:pt idx="13069" formatCode="General">
                  <c:v>5.67371140499968E-4</c:v>
                </c:pt>
                <c:pt idx="13070" formatCode="General">
                  <c:v>-1.0671825784100599E-3</c:v>
                </c:pt>
                <c:pt idx="13071" formatCode="General">
                  <c:v>-2.4824481594986599E-3</c:v>
                </c:pt>
                <c:pt idx="13072" formatCode="General">
                  <c:v>-3.7063155705524598E-3</c:v>
                </c:pt>
                <c:pt idx="13073" formatCode="General">
                  <c:v>-4.7688495719504804E-3</c:v>
                </c:pt>
                <c:pt idx="13074" formatCode="General">
                  <c:v>-5.7016745623844796E-3</c:v>
                </c:pt>
                <c:pt idx="13075" formatCode="General">
                  <c:v>-6.5366506971228401E-3</c:v>
                </c:pt>
                <c:pt idx="13076" formatCode="General">
                  <c:v>-7.3056760593938497E-3</c:v>
                </c:pt>
                <c:pt idx="13077" formatCode="General">
                  <c:v>-8.0401615575143998E-3</c:v>
                </c:pt>
                <c:pt idx="13078" formatCode="General">
                  <c:v>-8.7710136481009508E-3</c:v>
                </c:pt>
                <c:pt idx="13079" formatCode="General">
                  <c:v>-9.5276422044977896E-3</c:v>
                </c:pt>
                <c:pt idx="13080" formatCode="General">
                  <c:v>-1.03375357354319E-2</c:v>
                </c:pt>
                <c:pt idx="13081" formatCode="General">
                  <c:v>-1.12265957758506E-2</c:v>
                </c:pt>
                <c:pt idx="13082" formatCode="General">
                  <c:v>-1.22189181612065E-2</c:v>
                </c:pt>
                <c:pt idx="13083" formatCode="General">
                  <c:v>-1.33355706347683E-2</c:v>
                </c:pt>
                <c:pt idx="13084" formatCode="General">
                  <c:v>-1.45949489901612E-2</c:v>
                </c:pt>
                <c:pt idx="13085" formatCode="General">
                  <c:v>-1.6012375506174299E-2</c:v>
                </c:pt>
                <c:pt idx="13086" formatCode="General">
                  <c:v>-1.7600171569957399E-2</c:v>
                </c:pt>
                <c:pt idx="13087" formatCode="General">
                  <c:v>-1.9367866290235701E-2</c:v>
                </c:pt>
                <c:pt idx="13088" formatCode="General">
                  <c:v>-2.13214190269275E-2</c:v>
                </c:pt>
                <c:pt idx="13089" formatCode="General">
                  <c:v>-2.3464608984459699E-2</c:v>
                </c:pt>
                <c:pt idx="13090" formatCode="General">
                  <c:v>-2.57983453711579E-2</c:v>
                </c:pt>
                <c:pt idx="13091" formatCode="General">
                  <c:v>-2.831993681861E-2</c:v>
                </c:pt>
                <c:pt idx="13092" formatCode="General">
                  <c:v>-3.1024623604979099E-2</c:v>
                </c:pt>
                <c:pt idx="13093" formatCode="General">
                  <c:v>-3.3905642233343497E-2</c:v>
                </c:pt>
                <c:pt idx="13094" formatCode="General">
                  <c:v>-3.6953647798841201E-2</c:v>
                </c:pt>
                <c:pt idx="13095" formatCode="General">
                  <c:v>-4.0158222792677299E-2</c:v>
                </c:pt>
                <c:pt idx="13096" formatCode="General">
                  <c:v>-4.35068290393614E-2</c:v>
                </c:pt>
                <c:pt idx="13097" formatCode="General">
                  <c:v>-4.6985255471580403E-2</c:v>
                </c:pt>
                <c:pt idx="13098" formatCode="General">
                  <c:v>-5.0579248126869501E-2</c:v>
                </c:pt>
                <c:pt idx="13099" formatCode="General">
                  <c:v>-5.4273467670045303E-2</c:v>
                </c:pt>
                <c:pt idx="13100" formatCode="General">
                  <c:v>-5.8052355804268999E-2</c:v>
                </c:pt>
                <c:pt idx="13101" formatCode="General">
                  <c:v>-6.19005774046896E-2</c:v>
                </c:pt>
                <c:pt idx="13102" formatCode="General">
                  <c:v>-6.5802314575070298E-2</c:v>
                </c:pt>
                <c:pt idx="13103" formatCode="General">
                  <c:v>-6.9742620679663497E-2</c:v>
                </c:pt>
                <c:pt idx="13104" formatCode="General">
                  <c:v>-7.3707165615343295E-2</c:v>
                </c:pt>
                <c:pt idx="13105" formatCode="General">
                  <c:v>-7.7681290864411098E-2</c:v>
                </c:pt>
                <c:pt idx="13106" formatCode="General">
                  <c:v>-8.1651293686491405E-2</c:v>
                </c:pt>
                <c:pt idx="13107" formatCode="General">
                  <c:v>-8.56052406786494E-2</c:v>
                </c:pt>
                <c:pt idx="13108" formatCode="General">
                  <c:v>-8.9531946920343206E-2</c:v>
                </c:pt>
                <c:pt idx="13109" formatCode="General">
                  <c:v>-9.3420843928594094E-2</c:v>
                </c:pt>
                <c:pt idx="13110" formatCode="General">
                  <c:v>-9.7262016437688406E-2</c:v>
                </c:pt>
                <c:pt idx="13111" formatCode="General">
                  <c:v>-0.101046752221567</c:v>
                </c:pt>
                <c:pt idx="13112" formatCode="General">
                  <c:v>-0.104767459060748</c:v>
                </c:pt>
                <c:pt idx="13113" formatCode="General">
                  <c:v>-0.108416456980547</c:v>
                </c:pt>
                <c:pt idx="13114" formatCode="General">
                  <c:v>-0.111986898848341</c:v>
                </c:pt>
                <c:pt idx="13115" formatCode="General">
                  <c:v>-0.115472696704564</c:v>
                </c:pt>
                <c:pt idx="13116" formatCode="General">
                  <c:v>-0.118867345109277</c:v>
                </c:pt>
                <c:pt idx="13117" formatCode="General">
                  <c:v>-0.122165324038011</c:v>
                </c:pt>
                <c:pt idx="13118" formatCode="General">
                  <c:v>-0.12536096747855199</c:v>
                </c:pt>
                <c:pt idx="13119" formatCode="General">
                  <c:v>-0.12844771511096301</c:v>
                </c:pt>
                <c:pt idx="13120" formatCode="General">
                  <c:v>-0.13141959034657899</c:v>
                </c:pt>
                <c:pt idx="13121" formatCode="General">
                  <c:v>-0.13426965471449001</c:v>
                </c:pt>
                <c:pt idx="13122" formatCode="General">
                  <c:v>-0.13699091628667101</c:v>
                </c:pt>
                <c:pt idx="13123" formatCode="General">
                  <c:v>-0.139576370400261</c:v>
                </c:pt>
                <c:pt idx="13124" formatCode="General">
                  <c:v>-0.14201786795255</c:v>
                </c:pt>
                <c:pt idx="13125" formatCode="General">
                  <c:v>-0.144307126315532</c:v>
                </c:pt>
                <c:pt idx="13126" formatCode="General">
                  <c:v>-0.14643524774756</c:v>
                </c:pt>
                <c:pt idx="13127" formatCode="General">
                  <c:v>-0.148392197427647</c:v>
                </c:pt>
                <c:pt idx="13128" formatCode="General">
                  <c:v>-0.15016794062359801</c:v>
                </c:pt>
                <c:pt idx="13129" formatCode="General">
                  <c:v>-0.151752113077609</c:v>
                </c:pt>
                <c:pt idx="13130" formatCode="General">
                  <c:v>-0.153134092429729</c:v>
                </c:pt>
                <c:pt idx="13131" formatCode="General">
                  <c:v>-0.15430368262029601</c:v>
                </c:pt>
                <c:pt idx="13132" formatCode="General">
                  <c:v>-0.15525068279717699</c:v>
                </c:pt>
                <c:pt idx="13133" formatCode="General">
                  <c:v>-0.15596497332651699</c:v>
                </c:pt>
                <c:pt idx="13134" formatCode="General">
                  <c:v>-0.156437131531698</c:v>
                </c:pt>
                <c:pt idx="13135" formatCode="General">
                  <c:v>-0.15665799462989299</c:v>
                </c:pt>
                <c:pt idx="13136" formatCode="General">
                  <c:v>-0.15661878100603599</c:v>
                </c:pt>
                <c:pt idx="13137" formatCode="General">
                  <c:v>-0.156312852618816</c:v>
                </c:pt>
                <c:pt idx="13138" formatCode="General">
                  <c:v>-0.15573477067543001</c:v>
                </c:pt>
                <c:pt idx="13139" formatCode="General">
                  <c:v>-0.15488009573123199</c:v>
                </c:pt>
                <c:pt idx="13140" formatCode="General">
                  <c:v>-0.15374542650249101</c:v>
                </c:pt>
                <c:pt idx="13141" formatCode="General">
                  <c:v>-0.15232954079772701</c:v>
                </c:pt>
                <c:pt idx="13142" formatCode="General">
                  <c:v>-0.15063389774246</c:v>
                </c:pt>
                <c:pt idx="13143" formatCode="General">
                  <c:v>-0.148660822209364</c:v>
                </c:pt>
                <c:pt idx="13144" formatCode="General">
                  <c:v>-0.146414289374452</c:v>
                </c:pt>
                <c:pt idx="13145" formatCode="General">
                  <c:v>-0.14390048559699201</c:v>
                </c:pt>
                <c:pt idx="13146" formatCode="General">
                  <c:v>-0.141128157304963</c:v>
                </c:pt>
                <c:pt idx="13147" formatCode="General">
                  <c:v>-0.13810773561942399</c:v>
                </c:pt>
                <c:pt idx="13148" formatCode="General">
                  <c:v>-0.13485049342900801</c:v>
                </c:pt>
                <c:pt idx="13149" formatCode="General">
                  <c:v>-0.13137039559444799</c:v>
                </c:pt>
                <c:pt idx="13150" formatCode="General">
                  <c:v>-0.12768278356240101</c:v>
                </c:pt>
                <c:pt idx="13151" formatCode="General">
                  <c:v>-0.123803357585377</c:v>
                </c:pt>
                <c:pt idx="13152" formatCode="General">
                  <c:v>-0.119749516158037</c:v>
                </c:pt>
                <c:pt idx="13153" formatCode="General">
                  <c:v>-0.11554008999147899</c:v>
                </c:pt>
                <c:pt idx="13154" formatCode="General">
                  <c:v>-0.111193880558911</c:v>
                </c:pt>
                <c:pt idx="13155" formatCode="General">
                  <c:v>-0.10673031006668</c:v>
                </c:pt>
                <c:pt idx="13156" formatCode="General">
                  <c:v>-0.102169200658643</c:v>
                </c:pt>
                <c:pt idx="13157" formatCode="General">
                  <c:v>-9.7529881369059102E-2</c:v>
                </c:pt>
                <c:pt idx="13158" formatCode="General">
                  <c:v>-9.2831391971111704E-2</c:v>
                </c:pt>
                <c:pt idx="13159" formatCode="General">
                  <c:v>-8.8091748486084406E-2</c:v>
                </c:pt>
                <c:pt idx="13160" formatCode="General">
                  <c:v>-8.3328287552979899E-2</c:v>
                </c:pt>
                <c:pt idx="13161" formatCode="General">
                  <c:v>-7.8557610515882295E-2</c:v>
                </c:pt>
                <c:pt idx="13162" formatCode="General">
                  <c:v>-7.3795389433625097E-2</c:v>
                </c:pt>
                <c:pt idx="13163" formatCode="General">
                  <c:v>-6.9055168433433595E-2</c:v>
                </c:pt>
                <c:pt idx="13164" formatCode="General">
                  <c:v>-6.4348842602971301E-2</c:v>
                </c:pt>
                <c:pt idx="13165" formatCode="General">
                  <c:v>-5.9687309787189197E-2</c:v>
                </c:pt>
                <c:pt idx="13166" formatCode="General">
                  <c:v>-5.5079511501442198E-2</c:v>
                </c:pt>
                <c:pt idx="13167" formatCode="General">
                  <c:v>-5.0532985855683402E-2</c:v>
                </c:pt>
                <c:pt idx="13168" formatCode="General">
                  <c:v>-4.60534842319004E-2</c:v>
                </c:pt>
                <c:pt idx="13169" formatCode="General">
                  <c:v>-4.1644560176456902E-2</c:v>
                </c:pt>
                <c:pt idx="13170" formatCode="General">
                  <c:v>-3.7308365814515902E-2</c:v>
                </c:pt>
                <c:pt idx="13171" formatCode="General">
                  <c:v>-3.3046041443288703E-2</c:v>
                </c:pt>
                <c:pt idx="13172" formatCode="General">
                  <c:v>-2.8857942405875001E-2</c:v>
                </c:pt>
                <c:pt idx="13173" formatCode="General">
                  <c:v>-2.4742761187037401E-2</c:v>
                </c:pt>
                <c:pt idx="13174" formatCode="General">
                  <c:v>-2.0697782202303502E-2</c:v>
                </c:pt>
                <c:pt idx="13175" formatCode="General">
                  <c:v>-1.6720313256840098E-2</c:v>
                </c:pt>
                <c:pt idx="13176" formatCode="General">
                  <c:v>-1.2806974117191601E-2</c:v>
                </c:pt>
                <c:pt idx="13177" formatCode="General">
                  <c:v>-8.9539572834114994E-3</c:v>
                </c:pt>
                <c:pt idx="13178" formatCode="General">
                  <c:v>-5.1583636711339496E-3</c:v>
                </c:pt>
                <c:pt idx="13179" formatCode="General">
                  <c:v>-1.41692632096174E-3</c:v>
                </c:pt>
                <c:pt idx="13180" formatCode="General">
                  <c:v>2.2728265144375099E-3</c:v>
                </c:pt>
                <c:pt idx="13181" formatCode="General">
                  <c:v>5.9123192845280904E-3</c:v>
                </c:pt>
                <c:pt idx="13182" formatCode="General">
                  <c:v>9.5029325031678706E-3</c:v>
                </c:pt>
                <c:pt idx="13183" formatCode="General">
                  <c:v>1.3044791643842899E-2</c:v>
                </c:pt>
                <c:pt idx="13184" formatCode="General">
                  <c:v>1.6536086596365001E-2</c:v>
                </c:pt>
                <c:pt idx="13185" formatCode="General">
                  <c:v>1.9974113122586901E-2</c:v>
                </c:pt>
                <c:pt idx="13186" formatCode="General">
                  <c:v>2.3354864652426501E-2</c:v>
                </c:pt>
                <c:pt idx="13187" formatCode="General">
                  <c:v>2.66725365503396E-2</c:v>
                </c:pt>
                <c:pt idx="13188" formatCode="General">
                  <c:v>2.9920721495830801E-2</c:v>
                </c:pt>
                <c:pt idx="13189" formatCode="General">
                  <c:v>3.30915293621857E-2</c:v>
                </c:pt>
                <c:pt idx="13190" formatCode="General">
                  <c:v>3.6175644016045401E-2</c:v>
                </c:pt>
                <c:pt idx="13191" formatCode="General">
                  <c:v>3.9162544259722903E-2</c:v>
                </c:pt>
                <c:pt idx="13192" formatCode="General">
                  <c:v>4.2040760609199299E-2</c:v>
                </c:pt>
                <c:pt idx="13193" formatCode="General">
                  <c:v>4.4798154364773198E-2</c:v>
                </c:pt>
                <c:pt idx="13194" formatCode="General">
                  <c:v>4.7422205573883998E-2</c:v>
                </c:pt>
                <c:pt idx="13195" formatCode="General">
                  <c:v>4.9900237321138498E-2</c:v>
                </c:pt>
                <c:pt idx="13196" formatCode="General">
                  <c:v>5.2219192629870799E-2</c:v>
                </c:pt>
                <c:pt idx="13197" formatCode="General">
                  <c:v>5.43669441017278E-2</c:v>
                </c:pt>
                <c:pt idx="13198" formatCode="General">
                  <c:v>5.6332040429175702E-2</c:v>
                </c:pt>
                <c:pt idx="13199" formatCode="General">
                  <c:v>5.8103288603474301E-2</c:v>
                </c:pt>
                <c:pt idx="13200" formatCode="General">
                  <c:v>5.9671038961915598E-2</c:v>
                </c:pt>
                <c:pt idx="13201" formatCode="General">
                  <c:v>6.1027374424436502E-2</c:v>
                </c:pt>
                <c:pt idx="13202" formatCode="General">
                  <c:v>6.21656868451285E-2</c:v>
                </c:pt>
                <c:pt idx="13203" formatCode="General">
                  <c:v>6.3081773973938493E-2</c:v>
                </c:pt>
                <c:pt idx="13204" formatCode="General">
                  <c:v>6.3773904315277699E-2</c:v>
                </c:pt>
                <c:pt idx="13205" formatCode="General">
                  <c:v>6.4242162377439599E-2</c:v>
                </c:pt>
                <c:pt idx="13206" formatCode="General">
                  <c:v>6.4489396511520303E-2</c:v>
                </c:pt>
                <c:pt idx="13207" formatCode="General">
                  <c:v>6.4521105636038897E-2</c:v>
                </c:pt>
                <c:pt idx="13208" formatCode="General">
                  <c:v>6.4345196951514694E-2</c:v>
                </c:pt>
                <c:pt idx="13209" formatCode="General">
                  <c:v>6.3972325912188197E-2</c:v>
                </c:pt>
                <c:pt idx="13210" formatCode="General">
                  <c:v>6.3416674010252999E-2</c:v>
                </c:pt>
                <c:pt idx="13211" formatCode="General">
                  <c:v>6.2694557819894803E-2</c:v>
                </c:pt>
                <c:pt idx="13212" formatCode="General">
                  <c:v>6.1824946631094897E-2</c:v>
                </c:pt>
                <c:pt idx="13213" formatCode="General">
                  <c:v>6.0829094154541401E-2</c:v>
                </c:pt>
                <c:pt idx="13214" formatCode="General">
                  <c:v>5.9729989449920702E-2</c:v>
                </c:pt>
                <c:pt idx="13215" formatCode="General">
                  <c:v>5.85524658856654E-2</c:v>
                </c:pt>
                <c:pt idx="13216" formatCode="General">
                  <c:v>5.7323277198425698E-2</c:v>
                </c:pt>
                <c:pt idx="13217" formatCode="General">
                  <c:v>5.60705867560745E-2</c:v>
                </c:pt>
                <c:pt idx="13218" formatCode="General">
                  <c:v>5.4822876022882903E-2</c:v>
                </c:pt>
                <c:pt idx="13219" formatCode="General">
                  <c:v>5.3609488531412702E-2</c:v>
                </c:pt>
                <c:pt idx="13220" formatCode="General">
                  <c:v>5.2459720371244398E-2</c:v>
                </c:pt>
                <c:pt idx="13221" formatCode="General">
                  <c:v>5.1402829667566999E-2</c:v>
                </c:pt>
                <c:pt idx="13222" formatCode="General">
                  <c:v>5.04671005566006E-2</c:v>
                </c:pt>
                <c:pt idx="13223" formatCode="General">
                  <c:v>4.9679446139148098E-2</c:v>
                </c:pt>
                <c:pt idx="13224" formatCode="General">
                  <c:v>4.90657433268267E-2</c:v>
                </c:pt>
                <c:pt idx="13225" formatCode="General">
                  <c:v>4.8650589445647797E-2</c:v>
                </c:pt>
                <c:pt idx="13226" formatCode="General">
                  <c:v>4.8455913367067199E-2</c:v>
                </c:pt>
                <c:pt idx="13227" formatCode="General">
                  <c:v>4.8500222869173201E-2</c:v>
                </c:pt>
                <c:pt idx="13228" formatCode="General">
                  <c:v>4.8799764192258802E-2</c:v>
                </c:pt>
                <c:pt idx="13229" formatCode="General">
                  <c:v>4.93686447301038E-2</c:v>
                </c:pt>
                <c:pt idx="13230" formatCode="General">
                  <c:v>5.0217187460652901E-2</c:v>
                </c:pt>
                <c:pt idx="13231" formatCode="General">
                  <c:v>5.1351442895461702E-2</c:v>
                </c:pt>
                <c:pt idx="13232" formatCode="General">
                  <c:v>5.2774561293159598E-2</c:v>
                </c:pt>
                <c:pt idx="13233" formatCode="General">
                  <c:v>5.4486139701976702E-2</c:v>
                </c:pt>
                <c:pt idx="13234" formatCode="General">
                  <c:v>5.6481915222976298E-2</c:v>
                </c:pt>
                <c:pt idx="13235" formatCode="General">
                  <c:v>5.8753719221380202E-2</c:v>
                </c:pt>
                <c:pt idx="13236" formatCode="General">
                  <c:v>6.1290508416062602E-2</c:v>
                </c:pt>
                <c:pt idx="13237" formatCode="General">
                  <c:v>6.4077843375938595E-2</c:v>
                </c:pt>
                <c:pt idx="13238" formatCode="General">
                  <c:v>6.7097319916224696E-2</c:v>
                </c:pt>
                <c:pt idx="13239" formatCode="General">
                  <c:v>7.0328274386213294E-2</c:v>
                </c:pt>
                <c:pt idx="13240" formatCode="General">
                  <c:v>7.3747388831445701E-2</c:v>
                </c:pt>
                <c:pt idx="13241" formatCode="General">
                  <c:v>7.7328164424030996E-2</c:v>
                </c:pt>
                <c:pt idx="13242" formatCode="General">
                  <c:v>8.1042126363402994E-2</c:v>
                </c:pt>
                <c:pt idx="13243" formatCode="General">
                  <c:v>8.4859581870962902E-2</c:v>
                </c:pt>
                <c:pt idx="13244" formatCode="General">
                  <c:v>8.8749163555592606E-2</c:v>
                </c:pt>
                <c:pt idx="13245" formatCode="General">
                  <c:v>9.2678388544198506E-2</c:v>
                </c:pt>
                <c:pt idx="13246" formatCode="General">
                  <c:v>9.6614327368473099E-2</c:v>
                </c:pt>
                <c:pt idx="13247" formatCode="General">
                  <c:v>0.10052412030426799</c:v>
                </c:pt>
                <c:pt idx="13248" formatCode="General">
                  <c:v>0.104374393426111</c:v>
                </c:pt>
                <c:pt idx="13249" formatCode="General">
                  <c:v>0.108132179065724</c:v>
                </c:pt>
                <c:pt idx="13250" formatCode="General">
                  <c:v>0.11176551223968299</c:v>
                </c:pt>
                <c:pt idx="13251" formatCode="General">
                  <c:v>0.115244336076439</c:v>
                </c:pt>
                <c:pt idx="13252" formatCode="General">
                  <c:v>0.118540193902069</c:v>
                </c:pt>
                <c:pt idx="13253" formatCode="General">
                  <c:v>0.12162531999779901</c:v>
                </c:pt>
                <c:pt idx="13254" formatCode="General">
                  <c:v>0.124475027858582</c:v>
                </c:pt>
                <c:pt idx="13255" formatCode="General">
                  <c:v>0.127067910562292</c:v>
                </c:pt>
                <c:pt idx="13256" formatCode="General">
                  <c:v>0.12938410522473701</c:v>
                </c:pt>
                <c:pt idx="13257" formatCode="General">
                  <c:v>0.13140626261522101</c:v>
                </c:pt>
                <c:pt idx="13258" formatCode="General">
                  <c:v>0.133121198351595</c:v>
                </c:pt>
                <c:pt idx="13259" formatCode="General">
                  <c:v>0.134518507021684</c:v>
                </c:pt>
                <c:pt idx="13260" formatCode="General">
                  <c:v>0.13559047582025999</c:v>
                </c:pt>
                <c:pt idx="13261" formatCode="General">
                  <c:v>0.13633274200593701</c:v>
                </c:pt>
                <c:pt idx="13262" formatCode="General">
                  <c:v>0.13674410905773901</c:v>
                </c:pt>
                <c:pt idx="13263" formatCode="General">
                  <c:v>0.13682650275087499</c:v>
                </c:pt>
                <c:pt idx="13264" formatCode="General">
                  <c:v>0.13658485257852301</c:v>
                </c:pt>
                <c:pt idx="13265" formatCode="General">
                  <c:v>0.13602694011174599</c:v>
                </c:pt>
                <c:pt idx="13266" formatCode="General">
                  <c:v>0.135163328214811</c:v>
                </c:pt>
                <c:pt idx="13267" formatCode="General">
                  <c:v>0.134007162103043</c:v>
                </c:pt>
                <c:pt idx="13268" formatCode="General">
                  <c:v>0.13257388395951999</c:v>
                </c:pt>
                <c:pt idx="13269" formatCode="General">
                  <c:v>0.13088100271423</c:v>
                </c:pt>
                <c:pt idx="13270" formatCode="General">
                  <c:v>0.12894793031270901</c:v>
                </c:pt>
                <c:pt idx="13271" formatCode="General">
                  <c:v>0.12679576616010199</c:v>
                </c:pt>
                <c:pt idx="13272" formatCode="General">
                  <c:v>0.124446920023351</c:v>
                </c:pt>
                <c:pt idx="13273" formatCode="General">
                  <c:v>0.12192485082014499</c:v>
                </c:pt>
                <c:pt idx="13274" formatCode="General">
                  <c:v>0.119253793517222</c:v>
                </c:pt>
                <c:pt idx="13275" formatCode="General">
                  <c:v>0.116458505561919</c:v>
                </c:pt>
                <c:pt idx="13276" formatCode="General">
                  <c:v>0.11356393243203</c:v>
                </c:pt>
                <c:pt idx="13277" formatCode="General">
                  <c:v>0.110594858479223</c:v>
                </c:pt>
                <c:pt idx="13278" formatCode="General">
                  <c:v>0.10757576348855701</c:v>
                </c:pt>
                <c:pt idx="13279" formatCode="General">
                  <c:v>0.10453051960962199</c:v>
                </c:pt>
                <c:pt idx="13280" formatCode="General">
                  <c:v>0.101482118673439</c:v>
                </c:pt>
                <c:pt idx="13281" formatCode="General">
                  <c:v>9.8452498637221803E-2</c:v>
                </c:pt>
                <c:pt idx="13282" formatCode="General">
                  <c:v>9.5462206051065202E-2</c:v>
                </c:pt>
                <c:pt idx="13283" formatCode="General">
                  <c:v>9.2530214033756303E-2</c:v>
                </c:pt>
                <c:pt idx="13284" formatCode="General">
                  <c:v>8.9673864265526801E-2</c:v>
                </c:pt>
                <c:pt idx="13285" formatCode="General">
                  <c:v>8.6908686178726005E-2</c:v>
                </c:pt>
                <c:pt idx="13286" formatCode="General">
                  <c:v>8.4248139955310802E-2</c:v>
                </c:pt>
                <c:pt idx="13287" formatCode="General">
                  <c:v>8.1703528978594606E-2</c:v>
                </c:pt>
                <c:pt idx="13288" formatCode="General">
                  <c:v>7.9284078642024497E-2</c:v>
                </c:pt>
                <c:pt idx="13289" formatCode="General">
                  <c:v>7.6996782150714593E-2</c:v>
                </c:pt>
                <c:pt idx="13290" formatCode="General">
                  <c:v>7.4846271961352698E-2</c:v>
                </c:pt>
                <c:pt idx="13291" formatCode="General">
                  <c:v>7.2834953355918802E-2</c:v>
                </c:pt>
                <c:pt idx="13292" formatCode="General">
                  <c:v>7.0962974377792601E-2</c:v>
                </c:pt>
                <c:pt idx="13293" formatCode="General">
                  <c:v>6.9228262048820197E-2</c:v>
                </c:pt>
                <c:pt idx="13294" formatCode="General">
                  <c:v>6.7626652469970697E-2</c:v>
                </c:pt>
                <c:pt idx="13295" formatCode="General">
                  <c:v>6.6151988553972793E-2</c:v>
                </c:pt>
                <c:pt idx="13296" formatCode="General">
                  <c:v>6.4796235253792203E-2</c:v>
                </c:pt>
                <c:pt idx="13297" formatCode="General">
                  <c:v>6.3549650391430401E-2</c:v>
                </c:pt>
                <c:pt idx="13298" formatCode="General">
                  <c:v>6.24008672469673E-2</c:v>
                </c:pt>
                <c:pt idx="13299" formatCode="General">
                  <c:v>6.13371417491448E-2</c:v>
                </c:pt>
                <c:pt idx="13300" formatCode="General">
                  <c:v>6.0344662683496898E-2</c:v>
                </c:pt>
                <c:pt idx="13301" formatCode="General">
                  <c:v>5.9408632399845E-2</c:v>
                </c:pt>
                <c:pt idx="13302" formatCode="General">
                  <c:v>5.8513540021313599E-2</c:v>
                </c:pt>
                <c:pt idx="13303" formatCode="General">
                  <c:v>5.76434461467017E-2</c:v>
                </c:pt>
                <c:pt idx="13304" formatCode="General">
                  <c:v>5.67822891049935E-2</c:v>
                </c:pt>
                <c:pt idx="13305" formatCode="General">
                  <c:v>5.5914054820844397E-2</c:v>
                </c:pt>
                <c:pt idx="13306" formatCode="General">
                  <c:v>5.5023024449085703E-2</c:v>
                </c:pt>
                <c:pt idx="13307" formatCode="General">
                  <c:v>5.4094155480854E-2</c:v>
                </c:pt>
                <c:pt idx="13308" formatCode="General">
                  <c:v>5.3113213851624298E-2</c:v>
                </c:pt>
                <c:pt idx="13309" formatCode="General">
                  <c:v>5.20670195295923E-2</c:v>
                </c:pt>
                <c:pt idx="13310" formatCode="General">
                  <c:v>5.0943823639973802E-2</c:v>
                </c:pt>
                <c:pt idx="13311" formatCode="General">
                  <c:v>4.9733423583075503E-2</c:v>
                </c:pt>
                <c:pt idx="13312" formatCode="General">
                  <c:v>4.8427318368878799E-2</c:v>
                </c:pt>
                <c:pt idx="13313" formatCode="General">
                  <c:v>4.7018937525386599E-2</c:v>
                </c:pt>
                <c:pt idx="13314" formatCode="General">
                  <c:v>4.5503773285973603E-2</c:v>
                </c:pt>
                <c:pt idx="13315" formatCode="General">
                  <c:v>4.3879510557964498E-2</c:v>
                </c:pt>
                <c:pt idx="13316" formatCode="General">
                  <c:v>4.2146115160557898E-2</c:v>
                </c:pt>
                <c:pt idx="13317" formatCode="General">
                  <c:v>4.0305918441879897E-2</c:v>
                </c:pt>
                <c:pt idx="13318" formatCode="General">
                  <c:v>3.8363551269303603E-2</c:v>
                </c:pt>
                <c:pt idx="13319" formatCode="General">
                  <c:v>3.6325940209987397E-2</c:v>
                </c:pt>
                <c:pt idx="13320" formatCode="General">
                  <c:v>3.4202333127791897E-2</c:v>
                </c:pt>
                <c:pt idx="13321" formatCode="General">
                  <c:v>3.2004175817885901E-2</c:v>
                </c:pt>
                <c:pt idx="13322" formatCode="General">
                  <c:v>2.9744945382798101E-2</c:v>
                </c:pt>
                <c:pt idx="13323" formatCode="General">
                  <c:v>2.7439963706474599E-2</c:v>
                </c:pt>
                <c:pt idx="13324" formatCode="General">
                  <c:v>2.5106259472804201E-2</c:v>
                </c:pt>
                <c:pt idx="13325" formatCode="General">
                  <c:v>2.27624092468732E-2</c:v>
                </c:pt>
                <c:pt idx="13326" formatCode="General">
                  <c:v>2.0428150330323799E-2</c:v>
                </c:pt>
                <c:pt idx="13327" formatCode="General">
                  <c:v>1.81240904932722E-2</c:v>
                </c:pt>
                <c:pt idx="13328" formatCode="General">
                  <c:v>1.5871493056855E-2</c:v>
                </c:pt>
                <c:pt idx="13329" formatCode="General">
                  <c:v>1.3691868072279499E-2</c:v>
                </c:pt>
                <c:pt idx="13330" formatCode="General">
                  <c:v>1.1606725493851401E-2</c:v>
                </c:pt>
                <c:pt idx="13331" formatCode="General">
                  <c:v>9.6371565452917397E-3</c:v>
                </c:pt>
                <c:pt idx="13332" formatCode="General">
                  <c:v>7.8034814701130502E-3</c:v>
                </c:pt>
                <c:pt idx="13333" formatCode="General">
                  <c:v>6.1249031069904297E-3</c:v>
                </c:pt>
                <c:pt idx="13334" formatCode="General">
                  <c:v>4.6192083795968996E-3</c:v>
                </c:pt>
                <c:pt idx="13335" formatCode="General">
                  <c:v>3.30251956616712E-3</c:v>
                </c:pt>
                <c:pt idx="13336" formatCode="General">
                  <c:v>2.18887809752405E-3</c:v>
                </c:pt>
                <c:pt idx="13337" formatCode="General">
                  <c:v>1.2899783195089E-3</c:v>
                </c:pt>
                <c:pt idx="13338" formatCode="General">
                  <c:v>6.1487332559279301E-4</c:v>
                </c:pt>
                <c:pt idx="13339" formatCode="General">
                  <c:v>1.6980791966832799E-4</c:v>
                </c:pt>
                <c:pt idx="13340">
                  <c:v>-4.1829737426196498E-5</c:v>
                </c:pt>
                <c:pt idx="13341">
                  <c:v>-1.97675348217327E-5</c:v>
                </c:pt>
                <c:pt idx="13342" formatCode="General">
                  <c:v>2.33025638075396E-4</c:v>
                </c:pt>
                <c:pt idx="13343" formatCode="General">
                  <c:v>7.1041398187643402E-4</c:v>
                </c:pt>
                <c:pt idx="13344" formatCode="General">
                  <c:v>1.4030826752458199E-3</c:v>
                </c:pt>
                <c:pt idx="13345" formatCode="General">
                  <c:v>2.2985925574407701E-3</c:v>
                </c:pt>
                <c:pt idx="13346" formatCode="General">
                  <c:v>3.3814932968393098E-3</c:v>
                </c:pt>
                <c:pt idx="13347" formatCode="General">
                  <c:v>4.63350561659463E-3</c:v>
                </c:pt>
                <c:pt idx="13348" formatCode="General">
                  <c:v>6.0337739010147898E-3</c:v>
                </c:pt>
                <c:pt idx="13349" formatCode="General">
                  <c:v>7.5590859579269202E-3</c:v>
                </c:pt>
                <c:pt idx="13350" formatCode="General">
                  <c:v>9.1841753211762706E-3</c:v>
                </c:pt>
                <c:pt idx="13351" formatCode="General">
                  <c:v>1.0882047636391501E-2</c:v>
                </c:pt>
                <c:pt idx="13352" formatCode="General">
                  <c:v>1.26244213284834E-2</c:v>
                </c:pt>
                <c:pt idx="13353" formatCode="General">
                  <c:v>1.4382205013912E-2</c:v>
                </c:pt>
                <c:pt idx="13354" formatCode="General">
                  <c:v>1.6125732514158601E-2</c:v>
                </c:pt>
                <c:pt idx="13355" formatCode="General">
                  <c:v>1.7825233269036699E-2</c:v>
                </c:pt>
                <c:pt idx="13356" formatCode="General">
                  <c:v>1.9451402563599798E-2</c:v>
                </c:pt>
                <c:pt idx="13357" formatCode="General">
                  <c:v>2.0975811659663401E-2</c:v>
                </c:pt>
                <c:pt idx="13358" formatCode="General">
                  <c:v>2.2371303478337001E-2</c:v>
                </c:pt>
                <c:pt idx="13359" formatCode="General">
                  <c:v>2.36124356827754E-2</c:v>
                </c:pt>
                <c:pt idx="13360" formatCode="General">
                  <c:v>2.4675874242521899E-2</c:v>
                </c:pt>
                <c:pt idx="13361" formatCode="General">
                  <c:v>2.5540842866311E-2</c:v>
                </c:pt>
                <c:pt idx="13362" formatCode="General">
                  <c:v>2.6189177821086401E-2</c:v>
                </c:pt>
                <c:pt idx="13363" formatCode="General">
                  <c:v>2.66056745445854E-2</c:v>
                </c:pt>
                <c:pt idx="13364" formatCode="General">
                  <c:v>2.6779073772875198E-2</c:v>
                </c:pt>
                <c:pt idx="13365" formatCode="General">
                  <c:v>2.6701320203087599E-2</c:v>
                </c:pt>
                <c:pt idx="13366" formatCode="General">
                  <c:v>2.6367838358050601E-2</c:v>
                </c:pt>
                <c:pt idx="13367" formatCode="General">
                  <c:v>2.5778363079465998E-2</c:v>
                </c:pt>
                <c:pt idx="13368" formatCode="General">
                  <c:v>2.4936108280268501E-2</c:v>
                </c:pt>
                <c:pt idx="13369" formatCode="General">
                  <c:v>2.3848325243660502E-2</c:v>
                </c:pt>
                <c:pt idx="13370" formatCode="General">
                  <c:v>2.2525828535730499E-2</c:v>
                </c:pt>
                <c:pt idx="13371" formatCode="General">
                  <c:v>2.09823921024118E-2</c:v>
                </c:pt>
                <c:pt idx="13372" formatCode="General">
                  <c:v>1.92352239203471E-2</c:v>
                </c:pt>
                <c:pt idx="13373" formatCode="General">
                  <c:v>1.7304412000312401E-2</c:v>
                </c:pt>
                <c:pt idx="13374" formatCode="General">
                  <c:v>1.5212747973350401E-2</c:v>
                </c:pt>
                <c:pt idx="13375" formatCode="General">
                  <c:v>1.2985134774862199E-2</c:v>
                </c:pt>
                <c:pt idx="13376" formatCode="General">
                  <c:v>1.06489416639493E-2</c:v>
                </c:pt>
                <c:pt idx="13377" formatCode="General">
                  <c:v>8.2328110011905594E-3</c:v>
                </c:pt>
                <c:pt idx="13378" formatCode="General">
                  <c:v>5.7658459580814201E-3</c:v>
                </c:pt>
                <c:pt idx="13379" formatCode="General">
                  <c:v>3.27758331355029E-3</c:v>
                </c:pt>
                <c:pt idx="13380" formatCode="General">
                  <c:v>7.9794310654309104E-4</c:v>
                </c:pt>
                <c:pt idx="13381" formatCode="General">
                  <c:v>-1.6438335606701201E-3</c:v>
                </c:pt>
                <c:pt idx="13382" formatCode="General">
                  <c:v>-4.0196998738569996E-3</c:v>
                </c:pt>
                <c:pt idx="13383" formatCode="General">
                  <c:v>-6.3021525847310397E-3</c:v>
                </c:pt>
                <c:pt idx="13384" formatCode="General">
                  <c:v>-8.4662498304603102E-3</c:v>
                </c:pt>
                <c:pt idx="13385" formatCode="General">
                  <c:v>-1.04899870505227E-2</c:v>
                </c:pt>
                <c:pt idx="13386" formatCode="General">
                  <c:v>-1.23533045298201E-2</c:v>
                </c:pt>
                <c:pt idx="13387" formatCode="General">
                  <c:v>-1.4038708339632101E-2</c:v>
                </c:pt>
                <c:pt idx="13388" formatCode="General">
                  <c:v>-1.5532998030235501E-2</c:v>
                </c:pt>
                <c:pt idx="13389" formatCode="General">
                  <c:v>-1.6826145309365999E-2</c:v>
                </c:pt>
                <c:pt idx="13390" formatCode="General">
                  <c:v>-1.7911026377475301E-2</c:v>
                </c:pt>
                <c:pt idx="13391" formatCode="General">
                  <c:v>-1.87848743316937E-2</c:v>
                </c:pt>
                <c:pt idx="13392" formatCode="General">
                  <c:v>-1.94490301989972E-2</c:v>
                </c:pt>
                <c:pt idx="13393" formatCode="General">
                  <c:v>-1.9907927968423701E-2</c:v>
                </c:pt>
                <c:pt idx="13394" formatCode="General">
                  <c:v>-2.0169725145519301E-2</c:v>
                </c:pt>
                <c:pt idx="13395" formatCode="General">
                  <c:v>-2.02469060812921E-2</c:v>
                </c:pt>
                <c:pt idx="13396" formatCode="General">
                  <c:v>-2.01545840873604E-2</c:v>
                </c:pt>
                <c:pt idx="13397" formatCode="General">
                  <c:v>-1.9910276791755999E-2</c:v>
                </c:pt>
                <c:pt idx="13398" formatCode="General">
                  <c:v>-1.9534480928186701E-2</c:v>
                </c:pt>
                <c:pt idx="13399" formatCode="General">
                  <c:v>-1.9050597607721501E-2</c:v>
                </c:pt>
                <c:pt idx="13400" formatCode="General">
                  <c:v>-1.84837160458361E-2</c:v>
                </c:pt>
                <c:pt idx="13401" formatCode="General">
                  <c:v>-1.7860391944616499E-2</c:v>
                </c:pt>
                <c:pt idx="13402" formatCode="General">
                  <c:v>-1.72085476960262E-2</c:v>
                </c:pt>
                <c:pt idx="13403" formatCode="General">
                  <c:v>-1.6556324245560299E-2</c:v>
                </c:pt>
                <c:pt idx="13404" formatCode="General">
                  <c:v>-1.5932507446315899E-2</c:v>
                </c:pt>
                <c:pt idx="13405" formatCode="General">
                  <c:v>-1.53654770447187E-2</c:v>
                </c:pt>
                <c:pt idx="13406" formatCode="General">
                  <c:v>-1.48826450993098E-2</c:v>
                </c:pt>
                <c:pt idx="13407" formatCode="General">
                  <c:v>-1.4510546722595399E-2</c:v>
                </c:pt>
                <c:pt idx="13408" formatCode="General">
                  <c:v>-1.42740041613417E-2</c:v>
                </c:pt>
                <c:pt idx="13409" formatCode="General">
                  <c:v>-1.4196309636041699E-2</c:v>
                </c:pt>
                <c:pt idx="13410" formatCode="General">
                  <c:v>-1.4298528340936201E-2</c:v>
                </c:pt>
                <c:pt idx="13411" formatCode="General">
                  <c:v>-1.4599296889407301E-2</c:v>
                </c:pt>
                <c:pt idx="13412" formatCode="General">
                  <c:v>-1.5114720623233199E-2</c:v>
                </c:pt>
                <c:pt idx="13413" formatCode="General">
                  <c:v>-1.58573319678205E-2</c:v>
                </c:pt>
                <c:pt idx="13414" formatCode="General">
                  <c:v>-1.6837261971098201E-2</c:v>
                </c:pt>
                <c:pt idx="13415" formatCode="General">
                  <c:v>-1.8061951414786899E-2</c:v>
                </c:pt>
                <c:pt idx="13416" formatCode="General">
                  <c:v>-1.95352494577305E-2</c:v>
                </c:pt>
                <c:pt idx="13417" formatCode="General">
                  <c:v>-2.1258191900925899E-2</c:v>
                </c:pt>
                <c:pt idx="13418" formatCode="General">
                  <c:v>-2.3228941844769299E-2</c:v>
                </c:pt>
                <c:pt idx="13419" formatCode="General">
                  <c:v>-2.5443219096059299E-2</c:v>
                </c:pt>
                <c:pt idx="13420" formatCode="General">
                  <c:v>-2.7894761809683599E-2</c:v>
                </c:pt>
                <c:pt idx="13421" formatCode="General">
                  <c:v>-3.05746188307425E-2</c:v>
                </c:pt>
                <c:pt idx="13422" formatCode="General">
                  <c:v>-3.3471077269190103E-2</c:v>
                </c:pt>
                <c:pt idx="13423" formatCode="General">
                  <c:v>-3.6571310849893499E-2</c:v>
                </c:pt>
                <c:pt idx="13424" formatCode="General">
                  <c:v>-3.98615178128734E-2</c:v>
                </c:pt>
                <c:pt idx="13425" formatCode="General">
                  <c:v>-4.3326746872064503E-2</c:v>
                </c:pt>
                <c:pt idx="13426" formatCode="General">
                  <c:v>-4.6950842110529703E-2</c:v>
                </c:pt>
                <c:pt idx="13427" formatCode="General">
                  <c:v>-5.0717439103772799E-2</c:v>
                </c:pt>
                <c:pt idx="13428" formatCode="General">
                  <c:v>-5.4610453027184598E-2</c:v>
                </c:pt>
                <c:pt idx="13429" formatCode="General">
                  <c:v>-5.8613377524037398E-2</c:v>
                </c:pt>
                <c:pt idx="13430" formatCode="General">
                  <c:v>-6.27106736822646E-2</c:v>
                </c:pt>
                <c:pt idx="13431" formatCode="General">
                  <c:v>-6.6887568164956404E-2</c:v>
                </c:pt>
                <c:pt idx="13432" formatCode="General">
                  <c:v>-7.1129742792112496E-2</c:v>
                </c:pt>
                <c:pt idx="13433" formatCode="General">
                  <c:v>-7.5424637367288105E-2</c:v>
                </c:pt>
                <c:pt idx="13434" formatCode="General">
                  <c:v>-7.9761590236849297E-2</c:v>
                </c:pt>
                <c:pt idx="13435" formatCode="General">
                  <c:v>-8.4130231944549494E-2</c:v>
                </c:pt>
                <c:pt idx="13436" formatCode="General">
                  <c:v>-8.8521974301730394E-2</c:v>
                </c:pt>
                <c:pt idx="13437" formatCode="General">
                  <c:v>-9.2929594419941405E-2</c:v>
                </c:pt>
                <c:pt idx="13438" formatCode="General">
                  <c:v>-9.7347140723903505E-2</c:v>
                </c:pt>
                <c:pt idx="13439" formatCode="General">
                  <c:v>-0.10177091259471301</c:v>
                </c:pt>
                <c:pt idx="13440" formatCode="General">
                  <c:v>-0.10619814642186</c:v>
                </c:pt>
                <c:pt idx="13441" formatCode="General">
                  <c:v>-0.11062612969256</c:v>
                </c:pt>
                <c:pt idx="13442" formatCode="General">
                  <c:v>-0.11505310526170701</c:v>
                </c:pt>
                <c:pt idx="13443" formatCode="General">
                  <c:v>-0.119478698963205</c:v>
                </c:pt>
                <c:pt idx="13444" formatCode="General">
                  <c:v>-0.123902602212506</c:v>
                </c:pt>
                <c:pt idx="13445" formatCode="General">
                  <c:v>-0.12832471155367001</c:v>
                </c:pt>
                <c:pt idx="13446" formatCode="General">
                  <c:v>-0.132744358799015</c:v>
                </c:pt>
                <c:pt idx="13447" formatCode="General">
                  <c:v>-0.13716005379796201</c:v>
                </c:pt>
                <c:pt idx="13448" formatCode="General">
                  <c:v>-0.141569929410157</c:v>
                </c:pt>
                <c:pt idx="13449" formatCode="General">
                  <c:v>-0.14597157672033001</c:v>
                </c:pt>
                <c:pt idx="13450" formatCode="General">
                  <c:v>-0.15036070290610901</c:v>
                </c:pt>
                <c:pt idx="13451" formatCode="General">
                  <c:v>-0.154730514186493</c:v>
                </c:pt>
                <c:pt idx="13452" formatCode="General">
                  <c:v>-0.15907384640268701</c:v>
                </c:pt>
                <c:pt idx="13453" formatCode="General">
                  <c:v>-0.16338117708762201</c:v>
                </c:pt>
                <c:pt idx="13454" formatCode="General">
                  <c:v>-0.167640578808924</c:v>
                </c:pt>
                <c:pt idx="13455" formatCode="General">
                  <c:v>-0.171839472498267</c:v>
                </c:pt>
                <c:pt idx="13456" formatCode="General">
                  <c:v>-0.17596218146706299</c:v>
                </c:pt>
                <c:pt idx="13457" formatCode="General">
                  <c:v>-0.179991009518327</c:v>
                </c:pt>
                <c:pt idx="13458" formatCode="General">
                  <c:v>-0.18390668708232799</c:v>
                </c:pt>
                <c:pt idx="13459" formatCode="General">
                  <c:v>-0.187688118345087</c:v>
                </c:pt>
                <c:pt idx="13460" formatCode="General">
                  <c:v>-0.19131273485801301</c:v>
                </c:pt>
                <c:pt idx="13461" formatCode="General">
                  <c:v>-0.194756889429856</c:v>
                </c:pt>
                <c:pt idx="13462" formatCode="General">
                  <c:v>-0.19799620036906701</c:v>
                </c:pt>
                <c:pt idx="13463" formatCode="General">
                  <c:v>-0.20100485484177999</c:v>
                </c:pt>
                <c:pt idx="13464" formatCode="General">
                  <c:v>-0.20375707747309199</c:v>
                </c:pt>
                <c:pt idx="13465" formatCode="General">
                  <c:v>-0.20622764146787401</c:v>
                </c:pt>
                <c:pt idx="13466" formatCode="General">
                  <c:v>-0.20839163986266601</c:v>
                </c:pt>
                <c:pt idx="13467" formatCode="General">
                  <c:v>-0.21022484208237099</c:v>
                </c:pt>
                <c:pt idx="13468" formatCode="General">
                  <c:v>-0.21170511204729101</c:v>
                </c:pt>
                <c:pt idx="13469" formatCode="General">
                  <c:v>-0.21281219876923799</c:v>
                </c:pt>
                <c:pt idx="13470" formatCode="General">
                  <c:v>-0.21352788799773101</c:v>
                </c:pt>
                <c:pt idx="13471" formatCode="General">
                  <c:v>-0.21383716610314699</c:v>
                </c:pt>
                <c:pt idx="13472" formatCode="General">
                  <c:v>-0.21372729976973301</c:v>
                </c:pt>
                <c:pt idx="13473" formatCode="General">
                  <c:v>-0.21318942277853301</c:v>
                </c:pt>
                <c:pt idx="13474" formatCode="General">
                  <c:v>-0.212219151815561</c:v>
                </c:pt>
                <c:pt idx="13475" formatCode="General">
                  <c:v>-0.21081580744296999</c:v>
                </c:pt>
                <c:pt idx="13476" formatCode="General">
                  <c:v>-0.208982542174145</c:v>
                </c:pt>
                <c:pt idx="13477" formatCode="General">
                  <c:v>-0.20672606504886501</c:v>
                </c:pt>
                <c:pt idx="13478" formatCode="General">
                  <c:v>-0.20405794592746501</c:v>
                </c:pt>
                <c:pt idx="13479" formatCode="General">
                  <c:v>-0.20099478765314799</c:v>
                </c:pt>
                <c:pt idx="13480" formatCode="General">
                  <c:v>-0.19755704776331601</c:v>
                </c:pt>
                <c:pt idx="13481" formatCode="General">
                  <c:v>-0.193768876232154</c:v>
                </c:pt>
                <c:pt idx="13482" formatCode="General">
                  <c:v>-0.189658548965319</c:v>
                </c:pt>
                <c:pt idx="13483" formatCode="General">
                  <c:v>-0.18525775204460701</c:v>
                </c:pt>
                <c:pt idx="13484" formatCode="General">
                  <c:v>-0.18060077863900501</c:v>
                </c:pt>
                <c:pt idx="13485" formatCode="General">
                  <c:v>-0.17572481755337899</c:v>
                </c:pt>
                <c:pt idx="13486" formatCode="General">
                  <c:v>-0.170669266820767</c:v>
                </c:pt>
                <c:pt idx="13487" formatCode="General">
                  <c:v>-0.16547550532800201</c:v>
                </c:pt>
                <c:pt idx="13488" formatCode="General">
                  <c:v>-0.16018661834119499</c:v>
                </c:pt>
                <c:pt idx="13489" formatCode="General">
                  <c:v>-0.154845489447932</c:v>
                </c:pt>
                <c:pt idx="13490" formatCode="General">
                  <c:v>-0.149494568739062</c:v>
                </c:pt>
                <c:pt idx="13491" formatCode="General">
                  <c:v>-0.14417636043450899</c:v>
                </c:pt>
                <c:pt idx="13492" formatCode="General">
                  <c:v>-0.138931787039555</c:v>
                </c:pt>
                <c:pt idx="13493" formatCode="General">
                  <c:v>-0.133799575181244</c:v>
                </c:pt>
                <c:pt idx="13494" formatCode="General">
                  <c:v>-0.128816358924289</c:v>
                </c:pt>
                <c:pt idx="13495" formatCode="General">
                  <c:v>-0.124015329350291</c:v>
                </c:pt>
                <c:pt idx="13496" formatCode="General">
                  <c:v>-0.119426469837318</c:v>
                </c:pt>
                <c:pt idx="13497" formatCode="General">
                  <c:v>-0.11507591025386101</c:v>
                </c:pt>
                <c:pt idx="13498" formatCode="General">
                  <c:v>-0.110984781616212</c:v>
                </c:pt>
                <c:pt idx="13499" formatCode="General">
                  <c:v>-0.107169785579261</c:v>
                </c:pt>
                <c:pt idx="13500" formatCode="General">
                  <c:v>-0.103642434004796</c:v>
                </c:pt>
                <c:pt idx="13501" formatCode="General">
                  <c:v>-0.100409384044231</c:v>
                </c:pt>
                <c:pt idx="13502" formatCode="General">
                  <c:v>-9.7472847017760406E-2</c:v>
                </c:pt>
                <c:pt idx="13503" formatCode="General">
                  <c:v>-9.4828936625045906E-2</c:v>
                </c:pt>
                <c:pt idx="13504" formatCode="General">
                  <c:v>-9.2468683325787004E-2</c:v>
                </c:pt>
                <c:pt idx="13505" formatCode="General">
                  <c:v>-9.0378308808333696E-2</c:v>
                </c:pt>
                <c:pt idx="13506" formatCode="General">
                  <c:v>-8.8538892506339895E-2</c:v>
                </c:pt>
                <c:pt idx="13507" formatCode="General">
                  <c:v>-8.6927274045115896E-2</c:v>
                </c:pt>
                <c:pt idx="13508" formatCode="General">
                  <c:v>-8.5517012417442195E-2</c:v>
                </c:pt>
                <c:pt idx="13509" formatCode="General">
                  <c:v>-8.4278201190709001E-2</c:v>
                </c:pt>
                <c:pt idx="13510" formatCode="General">
                  <c:v>-8.3177224965332003E-2</c:v>
                </c:pt>
                <c:pt idx="13511" formatCode="General">
                  <c:v>-8.2178238997001093E-2</c:v>
                </c:pt>
                <c:pt idx="13512" formatCode="General">
                  <c:v>-8.1243700939567107E-2</c:v>
                </c:pt>
                <c:pt idx="13513" formatCode="General">
                  <c:v>-8.0335273738034799E-2</c:v>
                </c:pt>
                <c:pt idx="13514" formatCode="General">
                  <c:v>-7.9414125460717605E-2</c:v>
                </c:pt>
                <c:pt idx="13515" formatCode="General">
                  <c:v>-7.8441165934222207E-2</c:v>
                </c:pt>
                <c:pt idx="13516" formatCode="General">
                  <c:v>-7.7378344435891505E-2</c:v>
                </c:pt>
                <c:pt idx="13517" formatCode="General">
                  <c:v>-7.6189419292428506E-2</c:v>
                </c:pt>
                <c:pt idx="13518" formatCode="General">
                  <c:v>-7.4840523273776702E-2</c:v>
                </c:pt>
                <c:pt idx="13519" formatCode="General">
                  <c:v>-7.3300544907588402E-2</c:v>
                </c:pt>
                <c:pt idx="13520" formatCode="General">
                  <c:v>-7.1540911128483597E-2</c:v>
                </c:pt>
                <c:pt idx="13521" formatCode="General">
                  <c:v>-6.9536917269376802E-2</c:v>
                </c:pt>
                <c:pt idx="13522" formatCode="General">
                  <c:v>-6.7268471019982706E-2</c:v>
                </c:pt>
                <c:pt idx="13523" formatCode="General">
                  <c:v>-6.4719570784801103E-2</c:v>
                </c:pt>
                <c:pt idx="13524" formatCode="General">
                  <c:v>-6.1879177417866103E-2</c:v>
                </c:pt>
                <c:pt idx="13525" formatCode="General">
                  <c:v>-5.8741050948070299E-2</c:v>
                </c:pt>
                <c:pt idx="13526" formatCode="General">
                  <c:v>-5.5303941389332298E-2</c:v>
                </c:pt>
                <c:pt idx="13527" formatCode="General">
                  <c:v>-5.1572213899033097E-2</c:v>
                </c:pt>
                <c:pt idx="13528" formatCode="General">
                  <c:v>-4.7554773745734198E-2</c:v>
                </c:pt>
                <c:pt idx="13529" formatCode="General">
                  <c:v>-4.32653556706677E-2</c:v>
                </c:pt>
                <c:pt idx="13530" formatCode="General">
                  <c:v>-3.8721888720893001E-2</c:v>
                </c:pt>
                <c:pt idx="13531" formatCode="General">
                  <c:v>-3.3946715939426803E-2</c:v>
                </c:pt>
                <c:pt idx="13532" formatCode="General">
                  <c:v>-2.8965772854312798E-2</c:v>
                </c:pt>
                <c:pt idx="13533" formatCode="General">
                  <c:v>-2.3807687189052198E-2</c:v>
                </c:pt>
                <c:pt idx="13534" formatCode="General">
                  <c:v>-1.8504464113873E-2</c:v>
                </c:pt>
                <c:pt idx="13535" formatCode="General">
                  <c:v>-1.3089597254263801E-2</c:v>
                </c:pt>
                <c:pt idx="13536" formatCode="General">
                  <c:v>-7.59817783700648E-3</c:v>
                </c:pt>
                <c:pt idx="13537" formatCode="General">
                  <c:v>-2.06667564946416E-3</c:v>
                </c:pt>
                <c:pt idx="13538" formatCode="General">
                  <c:v>3.4684752551005201E-3</c:v>
                </c:pt>
                <c:pt idx="13539" formatCode="General">
                  <c:v>8.9717600671246605E-3</c:v>
                </c:pt>
                <c:pt idx="13540" formatCode="General">
                  <c:v>1.4409203701501E-2</c:v>
                </c:pt>
                <c:pt idx="13541" formatCode="General">
                  <c:v>1.9747863682619299E-2</c:v>
                </c:pt>
                <c:pt idx="13542" formatCode="General">
                  <c:v>2.49573323331654E-2</c:v>
                </c:pt>
                <c:pt idx="13543" formatCode="General">
                  <c:v>3.00102646750804E-2</c:v>
                </c:pt>
                <c:pt idx="13544" formatCode="General">
                  <c:v>3.48827010261775E-2</c:v>
                </c:pt>
                <c:pt idx="13545" formatCode="General">
                  <c:v>3.95553342768898E-2</c:v>
                </c:pt>
                <c:pt idx="13546" formatCode="General">
                  <c:v>4.4012999145118303E-2</c:v>
                </c:pt>
                <c:pt idx="13547" formatCode="General">
                  <c:v>4.8244498955498802E-2</c:v>
                </c:pt>
                <c:pt idx="13548" formatCode="General">
                  <c:v>5.2243513920587001E-2</c:v>
                </c:pt>
                <c:pt idx="13549" formatCode="General">
                  <c:v>5.60089200297278E-2</c:v>
                </c:pt>
                <c:pt idx="13550" formatCode="General">
                  <c:v>5.9544349317540698E-2</c:v>
                </c:pt>
                <c:pt idx="13551" formatCode="General">
                  <c:v>6.2858170694990695E-2</c:v>
                </c:pt>
                <c:pt idx="13552" formatCode="General">
                  <c:v>6.5963440225433503E-2</c:v>
                </c:pt>
                <c:pt idx="13553" formatCode="General">
                  <c:v>6.8877788934516904E-2</c:v>
                </c:pt>
                <c:pt idx="13554" formatCode="General">
                  <c:v>7.1623120558268402E-2</c:v>
                </c:pt>
                <c:pt idx="13555" formatCode="General">
                  <c:v>7.4224225048520304E-2</c:v>
                </c:pt>
                <c:pt idx="13556" formatCode="General">
                  <c:v>7.6708986836848098E-2</c:v>
                </c:pt>
                <c:pt idx="13557" formatCode="General">
                  <c:v>7.9108717818808294E-2</c:v>
                </c:pt>
                <c:pt idx="13558" formatCode="General">
                  <c:v>8.1456711256706602E-2</c:v>
                </c:pt>
                <c:pt idx="13559" formatCode="General">
                  <c:v>8.3787191513889095E-2</c:v>
                </c:pt>
                <c:pt idx="13560" formatCode="General">
                  <c:v>8.6134402863421403E-2</c:v>
                </c:pt>
                <c:pt idx="13561" formatCode="General">
                  <c:v>8.8532404495585804E-2</c:v>
                </c:pt>
                <c:pt idx="13562" formatCode="General">
                  <c:v>9.1014932582828403E-2</c:v>
                </c:pt>
                <c:pt idx="13563" formatCode="General">
                  <c:v>9.3614234855993503E-2</c:v>
                </c:pt>
                <c:pt idx="13564" formatCode="General">
                  <c:v>9.63603647009523E-2</c:v>
                </c:pt>
                <c:pt idx="13565" formatCode="General">
                  <c:v>9.9280088793547994E-2</c:v>
                </c:pt>
                <c:pt idx="13566" formatCode="General">
                  <c:v>0.10239598046618099</c:v>
                </c:pt>
                <c:pt idx="13567" formatCode="General">
                  <c:v>0.105727238522489</c:v>
                </c:pt>
                <c:pt idx="13568" formatCode="General">
                  <c:v>0.10928804669831201</c:v>
                </c:pt>
                <c:pt idx="13569" formatCode="General">
                  <c:v>0.113087416840183</c:v>
                </c:pt>
                <c:pt idx="13570" formatCode="General">
                  <c:v>0.117128790646586</c:v>
                </c:pt>
                <c:pt idx="13571" formatCode="General">
                  <c:v>0.121409232371865</c:v>
                </c:pt>
                <c:pt idx="13572" formatCode="General">
                  <c:v>0.12592038682505399</c:v>
                </c:pt>
                <c:pt idx="13573" formatCode="General">
                  <c:v>0.130648043890182</c:v>
                </c:pt>
                <c:pt idx="13574" formatCode="General">
                  <c:v>0.13557208205433</c:v>
                </c:pt>
                <c:pt idx="13575" formatCode="General">
                  <c:v>0.14066560718340401</c:v>
                </c:pt>
                <c:pt idx="13576" formatCode="General">
                  <c:v>0.145896308739144</c:v>
                </c:pt>
                <c:pt idx="13577" formatCode="General">
                  <c:v>0.15122697120574599</c:v>
                </c:pt>
                <c:pt idx="13578" formatCode="General">
                  <c:v>0.15661479110701601</c:v>
                </c:pt>
                <c:pt idx="13579" formatCode="General">
                  <c:v>0.16201237593645701</c:v>
                </c:pt>
                <c:pt idx="13580" formatCode="General">
                  <c:v>0.167368426134022</c:v>
                </c:pt>
                <c:pt idx="13581" formatCode="General">
                  <c:v>0.172628942863089</c:v>
                </c:pt>
                <c:pt idx="13582" formatCode="General">
                  <c:v>0.17773775556197599</c:v>
                </c:pt>
                <c:pt idx="13583" formatCode="General">
                  <c:v>0.18263600147457701</c:v>
                </c:pt>
                <c:pt idx="13584" formatCode="General">
                  <c:v>0.18726424991861201</c:v>
                </c:pt>
                <c:pt idx="13585" formatCode="General">
                  <c:v>0.191563645847521</c:v>
                </c:pt>
                <c:pt idx="13586" formatCode="General">
                  <c:v>0.19547519778524</c:v>
                </c:pt>
                <c:pt idx="13587" formatCode="General">
                  <c:v>0.19894165287878801</c:v>
                </c:pt>
                <c:pt idx="13588" formatCode="General">
                  <c:v>0.201908410810824</c:v>
                </c:pt>
                <c:pt idx="13589" formatCode="General">
                  <c:v>0.204324218032818</c:v>
                </c:pt>
                <c:pt idx="13590" formatCode="General">
                  <c:v>0.20614217663025899</c:v>
                </c:pt>
                <c:pt idx="13591" formatCode="General">
                  <c:v>0.207319625009316</c:v>
                </c:pt>
                <c:pt idx="13592" formatCode="General">
                  <c:v>0.20781940742734001</c:v>
                </c:pt>
                <c:pt idx="13593" formatCode="General">
                  <c:v>0.20761059546968</c:v>
                </c:pt>
                <c:pt idx="13594" formatCode="General">
                  <c:v>0.20666847086213799</c:v>
                </c:pt>
                <c:pt idx="13595" formatCode="General">
                  <c:v>0.20497587667108799</c:v>
                </c:pt>
                <c:pt idx="13596" formatCode="General">
                  <c:v>0.20252241317083999</c:v>
                </c:pt>
                <c:pt idx="13597" formatCode="General">
                  <c:v>0.199305381096224</c:v>
                </c:pt>
                <c:pt idx="13598" formatCode="General">
                  <c:v>0.195329216258633</c:v>
                </c:pt>
                <c:pt idx="13599" formatCode="General">
                  <c:v>0.19060581088810799</c:v>
                </c:pt>
                <c:pt idx="13600" formatCode="General">
                  <c:v>0.18515575743683299</c:v>
                </c:pt>
                <c:pt idx="13601" formatCode="General">
                  <c:v>0.17900574235268901</c:v>
                </c:pt>
                <c:pt idx="13602" formatCode="General">
                  <c:v>0.17218938997373601</c:v>
                </c:pt>
                <c:pt idx="13603" formatCode="General">
                  <c:v>0.16474730200590901</c:v>
                </c:pt>
                <c:pt idx="13604" formatCode="General">
                  <c:v>0.156725755774035</c:v>
                </c:pt>
                <c:pt idx="13605" formatCode="General">
                  <c:v>0.14817639708528199</c:v>
                </c:pt>
                <c:pt idx="13606" formatCode="General">
                  <c:v>0.139155490741834</c:v>
                </c:pt>
                <c:pt idx="13607" formatCode="General">
                  <c:v>0.12972369280410501</c:v>
                </c:pt>
                <c:pt idx="13608" formatCode="General">
                  <c:v>0.119945257154601</c:v>
                </c:pt>
                <c:pt idx="13609" formatCode="General">
                  <c:v>0.10988661266447</c:v>
                </c:pt>
                <c:pt idx="13610" formatCode="General">
                  <c:v>9.9615072768205401E-2</c:v>
                </c:pt>
                <c:pt idx="13611" formatCode="General">
                  <c:v>8.9199245346115105E-2</c:v>
                </c:pt>
                <c:pt idx="13612" formatCode="General">
                  <c:v>7.8707466843082705E-2</c:v>
                </c:pt>
                <c:pt idx="13613" formatCode="General">
                  <c:v>6.8206733913047601E-2</c:v>
                </c:pt>
                <c:pt idx="13614" formatCode="General">
                  <c:v>5.7762876219041498E-2</c:v>
                </c:pt>
                <c:pt idx="13615" formatCode="General">
                  <c:v>4.7438716813413197E-2</c:v>
                </c:pt>
                <c:pt idx="13616" formatCode="General">
                  <c:v>3.7293345750890397E-2</c:v>
                </c:pt>
                <c:pt idx="13617" formatCode="General">
                  <c:v>2.7382225610154898E-2</c:v>
                </c:pt>
                <c:pt idx="13618" formatCode="General">
                  <c:v>1.77563617756052E-2</c:v>
                </c:pt>
                <c:pt idx="13619" formatCode="General">
                  <c:v>8.4614246009830398E-3</c:v>
                </c:pt>
                <c:pt idx="13620" formatCode="General">
                  <c:v>-4.6339240743153499E-4</c:v>
                </c:pt>
                <c:pt idx="13621" formatCode="General">
                  <c:v>-8.9847317386809906E-3</c:v>
                </c:pt>
                <c:pt idx="13622" formatCode="General">
                  <c:v>-1.7075231992036199E-2</c:v>
                </c:pt>
                <c:pt idx="13623" formatCode="General">
                  <c:v>-2.47143341902635E-2</c:v>
                </c:pt>
                <c:pt idx="13624" formatCode="General">
                  <c:v>-3.1887838375053899E-2</c:v>
                </c:pt>
                <c:pt idx="13625" formatCode="General">
                  <c:v>-3.8588278273457503E-2</c:v>
                </c:pt>
                <c:pt idx="13626" formatCode="General">
                  <c:v>-4.4814659639905698E-2</c:v>
                </c:pt>
                <c:pt idx="13627" formatCode="General">
                  <c:v>-5.05722460789894E-2</c:v>
                </c:pt>
                <c:pt idx="13628" formatCode="General">
                  <c:v>-5.5872180966844903E-2</c:v>
                </c:pt>
                <c:pt idx="13629" formatCode="General">
                  <c:v>-6.07312510484634E-2</c:v>
                </c:pt>
                <c:pt idx="13630" formatCode="General">
                  <c:v>-6.5171432242114094E-2</c:v>
                </c:pt>
                <c:pt idx="13631" formatCode="General">
                  <c:v>-6.9219170625130305E-2</c:v>
                </c:pt>
                <c:pt idx="13632" formatCode="General">
                  <c:v>-7.2904962596398101E-2</c:v>
                </c:pt>
                <c:pt idx="13633" formatCode="General">
                  <c:v>-7.62627472743031E-2</c:v>
                </c:pt>
                <c:pt idx="13634" formatCode="General">
                  <c:v>-7.9329124070760301E-2</c:v>
                </c:pt>
                <c:pt idx="13635" formatCode="General">
                  <c:v>-8.2142711684943998E-2</c:v>
                </c:pt>
                <c:pt idx="13636" formatCode="General">
                  <c:v>-8.4743509038334594E-2</c:v>
                </c:pt>
                <c:pt idx="13637" formatCode="General">
                  <c:v>-8.7172120694929897E-2</c:v>
                </c:pt>
                <c:pt idx="13638" formatCode="General">
                  <c:v>-8.9469012421565006E-2</c:v>
                </c:pt>
                <c:pt idx="13639" formatCode="General">
                  <c:v>-9.1673846949500495E-2</c:v>
                </c:pt>
                <c:pt idx="13640" formatCode="General">
                  <c:v>-9.3824903540368002E-2</c:v>
                </c:pt>
                <c:pt idx="13641" formatCode="General">
                  <c:v>-9.5958492207022003E-2</c:v>
                </c:pt>
                <c:pt idx="13642" formatCode="General">
                  <c:v>-9.8108256546924399E-2</c:v>
                </c:pt>
                <c:pt idx="13643" formatCode="General">
                  <c:v>-0.10030471226285401</c:v>
                </c:pt>
                <c:pt idx="13644" formatCode="General">
                  <c:v>-0.1025749144692</c:v>
                </c:pt>
                <c:pt idx="13645" formatCode="General">
                  <c:v>-0.10494193082556599</c:v>
                </c:pt>
                <c:pt idx="13646" formatCode="General">
                  <c:v>-0.107424580289955</c:v>
                </c:pt>
                <c:pt idx="13647" formatCode="General">
                  <c:v>-0.110037266003078</c:v>
                </c:pt>
                <c:pt idx="13648" formatCode="General">
                  <c:v>-0.112789762754402</c:v>
                </c:pt>
                <c:pt idx="13649" formatCode="General">
                  <c:v>-0.115687270620383</c:v>
                </c:pt>
                <c:pt idx="13650" formatCode="General">
                  <c:v>-0.11873032897007101</c:v>
                </c:pt>
                <c:pt idx="13651" formatCode="General">
                  <c:v>-0.12191463136757399</c:v>
                </c:pt>
                <c:pt idx="13652" formatCode="General">
                  <c:v>-0.12523209580702099</c:v>
                </c:pt>
                <c:pt idx="13653" formatCode="General">
                  <c:v>-0.12867039737234001</c:v>
                </c:pt>
                <c:pt idx="13654" formatCode="General">
                  <c:v>-0.13221285849552</c:v>
                </c:pt>
                <c:pt idx="13655" formatCode="General">
                  <c:v>-0.13583917396828199</c:v>
                </c:pt>
                <c:pt idx="13656" formatCode="General">
                  <c:v>-0.13952633966938099</c:v>
                </c:pt>
                <c:pt idx="13657" formatCode="General">
                  <c:v>-0.143249443551765</c:v>
                </c:pt>
                <c:pt idx="13658" formatCode="General">
                  <c:v>-0.14698030671697199</c:v>
                </c:pt>
                <c:pt idx="13659" formatCode="General">
                  <c:v>-0.150689289673263</c:v>
                </c:pt>
                <c:pt idx="13660" formatCode="General">
                  <c:v>-0.15434619369424499</c:v>
                </c:pt>
                <c:pt idx="13661" formatCode="General">
                  <c:v>-0.15791940128754101</c:v>
                </c:pt>
                <c:pt idx="13662" formatCode="General">
                  <c:v>-0.16137762855518001</c:v>
                </c:pt>
                <c:pt idx="13663" formatCode="General">
                  <c:v>-0.16469063261130401</c:v>
                </c:pt>
                <c:pt idx="13664" formatCode="General">
                  <c:v>-0.16782812456583801</c:v>
                </c:pt>
                <c:pt idx="13665" formatCode="General">
                  <c:v>-0.17076129889880601</c:v>
                </c:pt>
                <c:pt idx="13666" formatCode="General">
                  <c:v>-0.17346386475290601</c:v>
                </c:pt>
                <c:pt idx="13667" formatCode="General">
                  <c:v>-0.17591080179007701</c:v>
                </c:pt>
                <c:pt idx="13668" formatCode="General">
                  <c:v>-0.17808013664355801</c:v>
                </c:pt>
                <c:pt idx="13669" formatCode="General">
                  <c:v>-0.179953259977849</c:v>
                </c:pt>
                <c:pt idx="13670" formatCode="General">
                  <c:v>-0.18151435534708901</c:v>
                </c:pt>
                <c:pt idx="13671" formatCode="General">
                  <c:v>-0.18275082601866099</c:v>
                </c:pt>
                <c:pt idx="13672" formatCode="General">
                  <c:v>-0.18365318268476999</c:v>
                </c:pt>
                <c:pt idx="13673" formatCode="General">
                  <c:v>-0.184215355278075</c:v>
                </c:pt>
                <c:pt idx="13674" formatCode="General">
                  <c:v>-0.18443449025434699</c:v>
                </c:pt>
                <c:pt idx="13675" formatCode="General">
                  <c:v>-0.18431165659079199</c:v>
                </c:pt>
                <c:pt idx="13676" formatCode="General">
                  <c:v>-0.18385094520779799</c:v>
                </c:pt>
                <c:pt idx="13677" formatCode="General">
                  <c:v>-0.18305951090920999</c:v>
                </c:pt>
                <c:pt idx="13678" formatCode="General">
                  <c:v>-0.18194813557379799</c:v>
                </c:pt>
                <c:pt idx="13679" formatCode="General">
                  <c:v>-0.180529561570905</c:v>
                </c:pt>
                <c:pt idx="13680" formatCode="General">
                  <c:v>-0.17881840381661501</c:v>
                </c:pt>
                <c:pt idx="13681" formatCode="General">
                  <c:v>-0.17683223804773601</c:v>
                </c:pt>
                <c:pt idx="13682" formatCode="General">
                  <c:v>-0.17458996470907301</c:v>
                </c:pt>
                <c:pt idx="13683" formatCode="General">
                  <c:v>-0.17211106857516401</c:v>
                </c:pt>
                <c:pt idx="13684" formatCode="General">
                  <c:v>-0.16941625151940701</c:v>
                </c:pt>
                <c:pt idx="13685" formatCode="General">
                  <c:v>-0.16652748048755101</c:v>
                </c:pt>
                <c:pt idx="13686" formatCode="General">
                  <c:v>-0.16346633622689599</c:v>
                </c:pt>
                <c:pt idx="13687" formatCode="General">
                  <c:v>-0.160253478665562</c:v>
                </c:pt>
                <c:pt idx="13688" formatCode="General">
                  <c:v>-0.156909987566723</c:v>
                </c:pt>
                <c:pt idx="13689" formatCode="General">
                  <c:v>-0.15345652172698901</c:v>
                </c:pt>
                <c:pt idx="13690" formatCode="General">
                  <c:v>-0.14991180050460101</c:v>
                </c:pt>
                <c:pt idx="13691" formatCode="General">
                  <c:v>-0.146292835393427</c:v>
                </c:pt>
                <c:pt idx="13692" formatCode="General">
                  <c:v>-0.142615418467404</c:v>
                </c:pt>
                <c:pt idx="13693" formatCode="General">
                  <c:v>-0.13889352341210301</c:v>
                </c:pt>
                <c:pt idx="13694" formatCode="General">
                  <c:v>-0.13513918952480899</c:v>
                </c:pt>
                <c:pt idx="13695" formatCode="General">
                  <c:v>-0.13136203352312301</c:v>
                </c:pt>
                <c:pt idx="13696" formatCode="General">
                  <c:v>-0.12756985603189999</c:v>
                </c:pt>
                <c:pt idx="13697" formatCode="General">
                  <c:v>-0.123768333270293</c:v>
                </c:pt>
                <c:pt idx="13698" formatCode="General">
                  <c:v>-0.119961130028019</c:v>
                </c:pt>
                <c:pt idx="13699" formatCode="General">
                  <c:v>-0.116149616571119</c:v>
                </c:pt>
                <c:pt idx="13700" formatCode="General">
                  <c:v>-0.112333167889192</c:v>
                </c:pt>
                <c:pt idx="13701" formatCode="General">
                  <c:v>-0.108510007191243</c:v>
                </c:pt>
                <c:pt idx="13702" formatCode="General">
                  <c:v>-0.10467598506661401</c:v>
                </c:pt>
                <c:pt idx="13703" formatCode="General">
                  <c:v>-0.10082596694201799</c:v>
                </c:pt>
                <c:pt idx="13704" formatCode="General">
                  <c:v>-9.6954274446655206E-2</c:v>
                </c:pt>
                <c:pt idx="13705" formatCode="General">
                  <c:v>-9.3053400084365398E-2</c:v>
                </c:pt>
                <c:pt idx="13706" formatCode="General">
                  <c:v>-8.9115382913986796E-2</c:v>
                </c:pt>
                <c:pt idx="13707" formatCode="General">
                  <c:v>-8.5132259926982798E-2</c:v>
                </c:pt>
                <c:pt idx="13708" formatCode="General">
                  <c:v>-8.1095343710976694E-2</c:v>
                </c:pt>
                <c:pt idx="13709" formatCode="General">
                  <c:v>-7.6996555982269399E-2</c:v>
                </c:pt>
                <c:pt idx="13710" formatCode="General">
                  <c:v>-7.2828303148291501E-2</c:v>
                </c:pt>
                <c:pt idx="13711" formatCode="General">
                  <c:v>-6.8583639379024897E-2</c:v>
                </c:pt>
                <c:pt idx="13712" formatCode="General">
                  <c:v>-6.4256435005935794E-2</c:v>
                </c:pt>
                <c:pt idx="13713" formatCode="General">
                  <c:v>-5.9841007951142403E-2</c:v>
                </c:pt>
                <c:pt idx="13714" formatCode="General">
                  <c:v>-5.53333736577762E-2</c:v>
                </c:pt>
                <c:pt idx="13715" formatCode="General">
                  <c:v>-5.0731350251291898E-2</c:v>
                </c:pt>
                <c:pt idx="13716" formatCode="General">
                  <c:v>-4.60334759117354E-2</c:v>
                </c:pt>
                <c:pt idx="13717" formatCode="General">
                  <c:v>-4.1239975959731501E-2</c:v>
                </c:pt>
                <c:pt idx="13718" formatCode="General">
                  <c:v>-3.6352849117517398E-2</c:v>
                </c:pt>
                <c:pt idx="13719" formatCode="General">
                  <c:v>-3.1375758750154303E-2</c:v>
                </c:pt>
                <c:pt idx="13720" formatCode="General">
                  <c:v>-2.63143112548271E-2</c:v>
                </c:pt>
                <c:pt idx="13721" formatCode="General">
                  <c:v>-2.1174287989382298E-2</c:v>
                </c:pt>
                <c:pt idx="13722" formatCode="General">
                  <c:v>-1.5963557494199698E-2</c:v>
                </c:pt>
                <c:pt idx="13723" formatCode="General">
                  <c:v>-1.06919791404407E-2</c:v>
                </c:pt>
                <c:pt idx="13724" formatCode="General">
                  <c:v>-5.3693926110960398E-3</c:v>
                </c:pt>
                <c:pt idx="13725">
                  <c:v>-6.3861688252538997E-6</c:v>
                </c:pt>
                <c:pt idx="13726" formatCode="General">
                  <c:v>5.3847612309694997E-3</c:v>
                </c:pt>
                <c:pt idx="13727" formatCode="General">
                  <c:v>1.0791400138202E-2</c:v>
                </c:pt>
                <c:pt idx="13728" formatCode="General">
                  <c:v>1.6200930895343399E-2</c:v>
                </c:pt>
                <c:pt idx="13729" formatCode="General">
                  <c:v>2.16004724748123E-2</c:v>
                </c:pt>
                <c:pt idx="13730" formatCode="General">
                  <c:v>2.6977058598145E-2</c:v>
                </c:pt>
                <c:pt idx="13731" formatCode="General">
                  <c:v>3.2317841857578397E-2</c:v>
                </c:pt>
                <c:pt idx="13732" formatCode="General">
                  <c:v>3.7610371809528399E-2</c:v>
                </c:pt>
                <c:pt idx="13733" formatCode="General">
                  <c:v>4.2843360567635602E-2</c:v>
                </c:pt>
                <c:pt idx="13734" formatCode="General">
                  <c:v>4.8006817026996301E-2</c:v>
                </c:pt>
                <c:pt idx="13735" formatCode="General">
                  <c:v>5.30910144475513E-2</c:v>
                </c:pt>
                <c:pt idx="13736" formatCode="General">
                  <c:v>5.8087514662013999E-2</c:v>
                </c:pt>
                <c:pt idx="13737" formatCode="General">
                  <c:v>6.2988773888909499E-2</c:v>
                </c:pt>
                <c:pt idx="13738" formatCode="General">
                  <c:v>6.7788677090697094E-2</c:v>
                </c:pt>
                <c:pt idx="13739" formatCode="General">
                  <c:v>7.24830608734853E-2</c:v>
                </c:pt>
                <c:pt idx="13740" formatCode="General">
                  <c:v>7.7068514560333895E-2</c:v>
                </c:pt>
                <c:pt idx="13741" formatCode="General">
                  <c:v>8.1542781117837193E-2</c:v>
                </c:pt>
                <c:pt idx="13742" formatCode="General">
                  <c:v>8.5905687193170002E-2</c:v>
                </c:pt>
                <c:pt idx="13743" formatCode="General">
                  <c:v>9.0157411086761702E-2</c:v>
                </c:pt>
                <c:pt idx="13744" formatCode="General">
                  <c:v>9.4299242045425696E-2</c:v>
                </c:pt>
                <c:pt idx="13745" formatCode="General">
                  <c:v>9.8334026731643806E-2</c:v>
                </c:pt>
                <c:pt idx="13746" formatCode="General">
                  <c:v>0.10226487210511501</c:v>
                </c:pt>
                <c:pt idx="13747" formatCode="General">
                  <c:v>0.106095907153353</c:v>
                </c:pt>
                <c:pt idx="13748" formatCode="General">
                  <c:v>0.109831564148015</c:v>
                </c:pt>
                <c:pt idx="13749" formatCode="General">
                  <c:v>0.113476313871495</c:v>
                </c:pt>
                <c:pt idx="13750" formatCode="General">
                  <c:v>0.117035034084448</c:v>
                </c:pt>
                <c:pt idx="13751" formatCode="General">
                  <c:v>0.120512776091667</c:v>
                </c:pt>
                <c:pt idx="13752" formatCode="General">
                  <c:v>0.123913475334635</c:v>
                </c:pt>
                <c:pt idx="13753" formatCode="General">
                  <c:v>0.127240762924371</c:v>
                </c:pt>
                <c:pt idx="13754" formatCode="General">
                  <c:v>0.13049741673475199</c:v>
                </c:pt>
                <c:pt idx="13755" formatCode="General">
                  <c:v>0.133685233356234</c:v>
                </c:pt>
                <c:pt idx="13756" formatCode="General">
                  <c:v>0.13680551376928701</c:v>
                </c:pt>
                <c:pt idx="13757" formatCode="General">
                  <c:v>0.13985796898821201</c:v>
                </c:pt>
                <c:pt idx="13758" formatCode="General">
                  <c:v>0.14284115308744799</c:v>
                </c:pt>
                <c:pt idx="13759" formatCode="General">
                  <c:v>0.145752005123265</c:v>
                </c:pt>
                <c:pt idx="13760" formatCode="General">
                  <c:v>0.14858594145274001</c:v>
                </c:pt>
                <c:pt idx="13761" formatCode="General">
                  <c:v>0.15133757628061201</c:v>
                </c:pt>
                <c:pt idx="13762" formatCode="General">
                  <c:v>0.15400028762864701</c:v>
                </c:pt>
                <c:pt idx="13763" formatCode="General">
                  <c:v>0.15656525774388599</c:v>
                </c:pt>
                <c:pt idx="13764" formatCode="General">
                  <c:v>0.15902274772799499</c:v>
                </c:pt>
                <c:pt idx="13765" formatCode="General">
                  <c:v>0.16136244145068199</c:v>
                </c:pt>
                <c:pt idx="13766" formatCode="General">
                  <c:v>0.163572573511061</c:v>
                </c:pt>
                <c:pt idx="13767" formatCode="General">
                  <c:v>0.16564061549629699</c:v>
                </c:pt>
                <c:pt idx="13768" formatCode="General">
                  <c:v>0.16755309586936101</c:v>
                </c:pt>
                <c:pt idx="13769" formatCode="General">
                  <c:v>0.16929642075259499</c:v>
                </c:pt>
                <c:pt idx="13770" formatCode="General">
                  <c:v>0.17085715148997299</c:v>
                </c:pt>
                <c:pt idx="13771" formatCode="General">
                  <c:v>0.172221171757592</c:v>
                </c:pt>
                <c:pt idx="13772" formatCode="General">
                  <c:v>0.17337504024115399</c:v>
                </c:pt>
                <c:pt idx="13773" formatCode="General">
                  <c:v>0.174306822831306</c:v>
                </c:pt>
                <c:pt idx="13774" formatCode="General">
                  <c:v>0.17500466423671299</c:v>
                </c:pt>
                <c:pt idx="13775" formatCode="General">
                  <c:v>0.17545792800094401</c:v>
                </c:pt>
                <c:pt idx="13776" formatCode="General">
                  <c:v>0.175657957459323</c:v>
                </c:pt>
                <c:pt idx="13777" formatCode="General">
                  <c:v>0.17559714706795901</c:v>
                </c:pt>
                <c:pt idx="13778" formatCode="General">
                  <c:v>0.17527047793416001</c:v>
                </c:pt>
                <c:pt idx="13779" formatCode="General">
                  <c:v>0.174674545874794</c:v>
                </c:pt>
                <c:pt idx="13780" formatCode="General">
                  <c:v>0.17380796309093099</c:v>
                </c:pt>
                <c:pt idx="13781" formatCode="General">
                  <c:v>0.17267244286198699</c:v>
                </c:pt>
                <c:pt idx="13782" formatCode="General">
                  <c:v>0.17127209950528499</c:v>
                </c:pt>
                <c:pt idx="13783" formatCode="General">
                  <c:v>0.16961320861510201</c:v>
                </c:pt>
                <c:pt idx="13784" formatCode="General">
                  <c:v>0.16770503623927799</c:v>
                </c:pt>
                <c:pt idx="13785" formatCode="General">
                  <c:v>0.16555957933121701</c:v>
                </c:pt>
                <c:pt idx="13786" formatCode="General">
                  <c:v>0.16319072074288399</c:v>
                </c:pt>
                <c:pt idx="13787" formatCode="General">
                  <c:v>0.16061599680183999</c:v>
                </c:pt>
                <c:pt idx="13788" formatCode="General">
                  <c:v>0.15785514752490901</c:v>
                </c:pt>
                <c:pt idx="13789" formatCode="General">
                  <c:v>0.154929016371639</c:v>
                </c:pt>
                <c:pt idx="13790" formatCode="General">
                  <c:v>0.15186126366212699</c:v>
                </c:pt>
                <c:pt idx="13791" formatCode="General">
                  <c:v>0.14867747715659399</c:v>
                </c:pt>
                <c:pt idx="13792" formatCode="General">
                  <c:v>0.145404083678705</c:v>
                </c:pt>
                <c:pt idx="13793" formatCode="General">
                  <c:v>0.14206947076863499</c:v>
                </c:pt>
                <c:pt idx="13794" formatCode="General">
                  <c:v>0.1387030840954</c:v>
                </c:pt>
                <c:pt idx="13795" formatCode="General">
                  <c:v>0.13533481167880601</c:v>
                </c:pt>
                <c:pt idx="13796" formatCode="General">
                  <c:v>0.13199448397181701</c:v>
                </c:pt>
                <c:pt idx="13797" formatCode="General">
                  <c:v>0.12871149974399501</c:v>
                </c:pt>
                <c:pt idx="13798" formatCode="General">
                  <c:v>0.12551553001316401</c:v>
                </c:pt>
                <c:pt idx="13799" formatCode="General">
                  <c:v>0.122435124667006</c:v>
                </c:pt>
                <c:pt idx="13800" formatCode="General">
                  <c:v>0.11949730174572799</c:v>
                </c:pt>
                <c:pt idx="13801" formatCode="General">
                  <c:v>0.11672786972410699</c:v>
                </c:pt>
                <c:pt idx="13802" formatCode="General">
                  <c:v>0.11415074058774501</c:v>
                </c:pt>
                <c:pt idx="13803" formatCode="General">
                  <c:v>0.11178771429060901</c:v>
                </c:pt>
                <c:pt idx="13804" formatCode="General">
                  <c:v>0.109657858661317</c:v>
                </c:pt>
                <c:pt idx="13805" formatCode="General">
                  <c:v>0.107777546048707</c:v>
                </c:pt>
                <c:pt idx="13806" formatCode="General">
                  <c:v>0.106161105192547</c:v>
                </c:pt>
                <c:pt idx="13807" formatCode="General">
                  <c:v>0.10481986978291601</c:v>
                </c:pt>
                <c:pt idx="13808" formatCode="General">
                  <c:v>0.103761625994019</c:v>
                </c:pt>
                <c:pt idx="13809" formatCode="General">
                  <c:v>0.102990326703382</c:v>
                </c:pt>
                <c:pt idx="13810" formatCode="General">
                  <c:v>0.10250701755526</c:v>
                </c:pt>
                <c:pt idx="13811" formatCode="General">
                  <c:v>0.102310217591961</c:v>
                </c:pt>
                <c:pt idx="13812" formatCode="General">
                  <c:v>0.102394150322676</c:v>
                </c:pt>
                <c:pt idx="13813" formatCode="General">
                  <c:v>0.10275015047875601</c:v>
                </c:pt>
                <c:pt idx="13814" formatCode="General">
                  <c:v>0.10336675278202</c:v>
                </c:pt>
                <c:pt idx="13815" formatCode="General">
                  <c:v>0.10422910939508701</c:v>
                </c:pt>
                <c:pt idx="13816" formatCode="General">
                  <c:v>0.105320027982811</c:v>
                </c:pt>
                <c:pt idx="13817" formatCode="General">
                  <c:v>0.106619599592916</c:v>
                </c:pt>
                <c:pt idx="13818" formatCode="General">
                  <c:v>0.108106245843307</c:v>
                </c:pt>
                <c:pt idx="13819" formatCode="General">
                  <c:v>0.109756258986542</c:v>
                </c:pt>
                <c:pt idx="13820" formatCode="General">
                  <c:v>0.111543754693325</c:v>
                </c:pt>
                <c:pt idx="13821" formatCode="General">
                  <c:v>0.113441890085686</c:v>
                </c:pt>
                <c:pt idx="13822" formatCode="General">
                  <c:v>0.115423469750528</c:v>
                </c:pt>
                <c:pt idx="13823" formatCode="General">
                  <c:v>0.11746032114124701</c:v>
                </c:pt>
                <c:pt idx="13824" formatCode="General">
                  <c:v>0.119523222050537</c:v>
                </c:pt>
                <c:pt idx="13825" formatCode="General">
                  <c:v>0.12158404838452</c:v>
                </c:pt>
                <c:pt idx="13826" formatCode="General">
                  <c:v>0.123615278282178</c:v>
                </c:pt>
                <c:pt idx="13827" formatCode="General">
                  <c:v>0.125590167203949</c:v>
                </c:pt>
                <c:pt idx="13828" formatCode="General">
                  <c:v>0.12748251955252901</c:v>
                </c:pt>
                <c:pt idx="13829" formatCode="General">
                  <c:v>0.129267540015922</c:v>
                </c:pt>
                <c:pt idx="13830" formatCode="General">
                  <c:v>0.13092316687434699</c:v>
                </c:pt>
                <c:pt idx="13831" formatCode="General">
                  <c:v>0.13242857397829699</c:v>
                </c:pt>
                <c:pt idx="13832" formatCode="General">
                  <c:v>0.133764601802596</c:v>
                </c:pt>
                <c:pt idx="13833" formatCode="General">
                  <c:v>0.134914445999715</c:v>
                </c:pt>
                <c:pt idx="13834" formatCode="General">
                  <c:v>0.13586429053593199</c:v>
                </c:pt>
                <c:pt idx="13835" formatCode="General">
                  <c:v>0.13660367468719001</c:v>
                </c:pt>
                <c:pt idx="13836" formatCode="General">
                  <c:v>0.13712367118758101</c:v>
                </c:pt>
                <c:pt idx="13837" formatCode="General">
                  <c:v>0.137418221479364</c:v>
                </c:pt>
                <c:pt idx="13838" formatCode="General">
                  <c:v>0.137485128309244</c:v>
                </c:pt>
                <c:pt idx="13839" formatCode="General">
                  <c:v>0.137324573313333</c:v>
                </c:pt>
                <c:pt idx="13840" formatCode="General">
                  <c:v>0.136938654996275</c:v>
                </c:pt>
                <c:pt idx="13841" formatCode="General">
                  <c:v>0.136332593128594</c:v>
                </c:pt>
                <c:pt idx="13842" formatCode="General">
                  <c:v>0.13551391560464801</c:v>
                </c:pt>
                <c:pt idx="13843" formatCode="General">
                  <c:v>0.13449250449769401</c:v>
                </c:pt>
                <c:pt idx="13844" formatCode="General">
                  <c:v>0.133281181944992</c:v>
                </c:pt>
                <c:pt idx="13845" formatCode="General">
                  <c:v>0.131893660421046</c:v>
                </c:pt>
                <c:pt idx="13846" formatCode="General">
                  <c:v>0.13034607113263999</c:v>
                </c:pt>
                <c:pt idx="13847" formatCode="General">
                  <c:v>0.12865604536919101</c:v>
                </c:pt>
                <c:pt idx="13848" formatCode="General">
                  <c:v>0.12684160151013599</c:v>
                </c:pt>
                <c:pt idx="13849" formatCode="General">
                  <c:v>0.124922341465733</c:v>
                </c:pt>
                <c:pt idx="13850" formatCode="General">
                  <c:v>0.122919116593626</c:v>
                </c:pt>
                <c:pt idx="13851" formatCode="General">
                  <c:v>0.12085294950284201</c:v>
                </c:pt>
                <c:pt idx="13852" formatCode="General">
                  <c:v>0.118744531554861</c:v>
                </c:pt>
                <c:pt idx="13853" formatCode="General">
                  <c:v>0.116614463352939</c:v>
                </c:pt>
                <c:pt idx="13854" formatCode="General">
                  <c:v>0.114483584316819</c:v>
                </c:pt>
                <c:pt idx="13855" formatCode="General">
                  <c:v>0.11237265492085401</c:v>
                </c:pt>
                <c:pt idx="13856" formatCode="General">
                  <c:v>0.110300937613678</c:v>
                </c:pt>
                <c:pt idx="13857" formatCode="General">
                  <c:v>0.108286462689637</c:v>
                </c:pt>
                <c:pt idx="13858" formatCode="General">
                  <c:v>0.106346508570269</c:v>
                </c:pt>
                <c:pt idx="13859" formatCode="General">
                  <c:v>0.104496990019641</c:v>
                </c:pt>
                <c:pt idx="13860" formatCode="General">
                  <c:v>0.10275229145232</c:v>
                </c:pt>
                <c:pt idx="13861" formatCode="General">
                  <c:v>0.101124729405658</c:v>
                </c:pt>
                <c:pt idx="13862" formatCode="General">
                  <c:v>9.9625138740817798E-2</c:v>
                </c:pt>
                <c:pt idx="13863" formatCode="General">
                  <c:v>9.8262925326579903E-2</c:v>
                </c:pt>
                <c:pt idx="13864" formatCode="General">
                  <c:v>9.7044527149904303E-2</c:v>
                </c:pt>
                <c:pt idx="13865" formatCode="General">
                  <c:v>9.5974584187242903E-2</c:v>
                </c:pt>
                <c:pt idx="13866" formatCode="General">
                  <c:v>9.5056330408712503E-2</c:v>
                </c:pt>
                <c:pt idx="13867" formatCode="General">
                  <c:v>9.4291234705485297E-2</c:v>
                </c:pt>
                <c:pt idx="13868" formatCode="General">
                  <c:v>9.3678611318616906E-2</c:v>
                </c:pt>
                <c:pt idx="13869" formatCode="General">
                  <c:v>9.3215306454312002E-2</c:v>
                </c:pt>
                <c:pt idx="13870" formatCode="General">
                  <c:v>9.2896552283132303E-2</c:v>
                </c:pt>
                <c:pt idx="13871" formatCode="General">
                  <c:v>9.2715901404779602E-2</c:v>
                </c:pt>
                <c:pt idx="13872" formatCode="General">
                  <c:v>9.2666075719260499E-2</c:v>
                </c:pt>
                <c:pt idx="13873" formatCode="General">
                  <c:v>9.27381586630283E-2</c:v>
                </c:pt>
                <c:pt idx="13874" formatCode="General">
                  <c:v>9.2920784688929295E-2</c:v>
                </c:pt>
                <c:pt idx="13875" formatCode="General">
                  <c:v>9.3202144436294904E-2</c:v>
                </c:pt>
                <c:pt idx="13876" formatCode="General">
                  <c:v>9.3569886846341599E-2</c:v>
                </c:pt>
                <c:pt idx="13877" formatCode="General">
                  <c:v>9.4009796981080598E-2</c:v>
                </c:pt>
                <c:pt idx="13878" formatCode="General">
                  <c:v>9.4507630451546795E-2</c:v>
                </c:pt>
                <c:pt idx="13879" formatCode="General">
                  <c:v>9.5048532353607301E-2</c:v>
                </c:pt>
                <c:pt idx="13880" formatCode="General">
                  <c:v>9.5617251918512197E-2</c:v>
                </c:pt>
                <c:pt idx="13881" formatCode="General">
                  <c:v>9.6198987788632506E-2</c:v>
                </c:pt>
                <c:pt idx="13882" formatCode="General">
                  <c:v>9.6778506858749905E-2</c:v>
                </c:pt>
                <c:pt idx="13883" formatCode="General">
                  <c:v>9.7340301581717706E-2</c:v>
                </c:pt>
                <c:pt idx="13884" formatCode="General">
                  <c:v>9.7869456506222502E-2</c:v>
                </c:pt>
                <c:pt idx="13885" formatCode="General">
                  <c:v>9.8352590310700802E-2</c:v>
                </c:pt>
                <c:pt idx="13886" formatCode="General">
                  <c:v>9.8776557136931301E-2</c:v>
                </c:pt>
                <c:pt idx="13887" formatCode="General">
                  <c:v>9.9128629046690606E-2</c:v>
                </c:pt>
                <c:pt idx="13888" formatCode="General">
                  <c:v>9.9397229846297494E-2</c:v>
                </c:pt>
                <c:pt idx="13889" formatCode="General">
                  <c:v>9.9571939884580796E-2</c:v>
                </c:pt>
                <c:pt idx="13890" formatCode="General">
                  <c:v>9.9643592075853396E-2</c:v>
                </c:pt>
                <c:pt idx="13891" formatCode="General">
                  <c:v>9.9604200864855705E-2</c:v>
                </c:pt>
                <c:pt idx="13892" formatCode="General">
                  <c:v>9.9447132591361703E-2</c:v>
                </c:pt>
                <c:pt idx="13893" formatCode="General">
                  <c:v>9.9167310779993204E-2</c:v>
                </c:pt>
                <c:pt idx="13894" formatCode="General">
                  <c:v>9.8761002139818102E-2</c:v>
                </c:pt>
                <c:pt idx="13895" formatCode="General">
                  <c:v>9.8225883185501406E-2</c:v>
                </c:pt>
                <c:pt idx="13896" formatCode="General">
                  <c:v>9.7561165741913605E-2</c:v>
                </c:pt>
                <c:pt idx="13897" formatCode="General">
                  <c:v>9.6767485603629605E-2</c:v>
                </c:pt>
                <c:pt idx="13898" formatCode="General">
                  <c:v>9.5846931197352603E-2</c:v>
                </c:pt>
                <c:pt idx="13899" formatCode="General">
                  <c:v>9.4802963672802998E-2</c:v>
                </c:pt>
                <c:pt idx="13900" formatCode="General">
                  <c:v>9.36402712584639E-2</c:v>
                </c:pt>
                <c:pt idx="13901" formatCode="General">
                  <c:v>9.2364734979957605E-2</c:v>
                </c:pt>
                <c:pt idx="13902" formatCode="General">
                  <c:v>9.0983361202456203E-2</c:v>
                </c:pt>
                <c:pt idx="13903" formatCode="General">
                  <c:v>8.9504102139320404E-2</c:v>
                </c:pt>
                <c:pt idx="13904" formatCode="General">
                  <c:v>8.79357157472892E-2</c:v>
                </c:pt>
                <c:pt idx="13905" formatCode="General">
                  <c:v>8.6287673269924398E-2</c:v>
                </c:pt>
                <c:pt idx="13906" formatCode="General">
                  <c:v>8.4569957648090194E-2</c:v>
                </c:pt>
                <c:pt idx="13907" formatCode="General">
                  <c:v>8.2792910519772694E-2</c:v>
                </c:pt>
                <c:pt idx="13908" formatCode="General">
                  <c:v>8.0966992682785899E-2</c:v>
                </c:pt>
                <c:pt idx="13909" formatCode="General">
                  <c:v>7.9102666215453393E-2</c:v>
                </c:pt>
                <c:pt idx="13910" formatCode="General">
                  <c:v>7.7210242686856195E-2</c:v>
                </c:pt>
                <c:pt idx="13911" formatCode="General">
                  <c:v>7.5299580325305301E-2</c:v>
                </c:pt>
                <c:pt idx="13912" formatCode="General">
                  <c:v>7.3379914198707805E-2</c:v>
                </c:pt>
                <c:pt idx="13913" formatCode="General">
                  <c:v>7.1459788309369707E-2</c:v>
                </c:pt>
                <c:pt idx="13914" formatCode="General">
                  <c:v>6.9546896716556603E-2</c:v>
                </c:pt>
                <c:pt idx="13915" formatCode="General">
                  <c:v>6.7647799552759E-2</c:v>
                </c:pt>
                <c:pt idx="13916" formatCode="General">
                  <c:v>6.5767924973727396E-2</c:v>
                </c:pt>
                <c:pt idx="13917" formatCode="General">
                  <c:v>6.3910842384132097E-2</c:v>
                </c:pt>
                <c:pt idx="13918" formatCode="General">
                  <c:v>6.2078446383403298E-2</c:v>
                </c:pt>
                <c:pt idx="13919" formatCode="General">
                  <c:v>6.02720854707961E-2</c:v>
                </c:pt>
                <c:pt idx="13920" formatCode="General">
                  <c:v>5.8491015007046898E-2</c:v>
                </c:pt>
                <c:pt idx="13921" formatCode="General">
                  <c:v>5.6732377294780999E-2</c:v>
                </c:pt>
                <c:pt idx="13922" formatCode="General">
                  <c:v>5.49919275602559E-2</c:v>
                </c:pt>
                <c:pt idx="13923" formatCode="General">
                  <c:v>5.32631543622301E-2</c:v>
                </c:pt>
                <c:pt idx="13924" formatCode="General">
                  <c:v>5.1537481283856199E-2</c:v>
                </c:pt>
                <c:pt idx="13925" formatCode="General">
                  <c:v>4.9805145803664803E-2</c:v>
                </c:pt>
                <c:pt idx="13926" formatCode="General">
                  <c:v>4.8055002944290499E-2</c:v>
                </c:pt>
                <c:pt idx="13927" formatCode="General">
                  <c:v>4.6274151922837597E-2</c:v>
                </c:pt>
                <c:pt idx="13928" formatCode="General">
                  <c:v>4.4447693116779E-2</c:v>
                </c:pt>
                <c:pt idx="13929" formatCode="General">
                  <c:v>4.2559622888423999E-2</c:v>
                </c:pt>
                <c:pt idx="13930" formatCode="General">
                  <c:v>4.0593296065763299E-2</c:v>
                </c:pt>
                <c:pt idx="13931" formatCode="General">
                  <c:v>3.8531217625369103E-2</c:v>
                </c:pt>
                <c:pt idx="13932" formatCode="General">
                  <c:v>3.6355258012660902E-2</c:v>
                </c:pt>
                <c:pt idx="13933" formatCode="General">
                  <c:v>3.4045901650881602E-2</c:v>
                </c:pt>
                <c:pt idx="13934" formatCode="General">
                  <c:v>3.1583643956068802E-2</c:v>
                </c:pt>
                <c:pt idx="13935" formatCode="General">
                  <c:v>2.8949512360155499E-2</c:v>
                </c:pt>
                <c:pt idx="13936" formatCode="General">
                  <c:v>2.6125267323895501E-2</c:v>
                </c:pt>
                <c:pt idx="13937" formatCode="General">
                  <c:v>2.3092536309028501E-2</c:v>
                </c:pt>
                <c:pt idx="13938" formatCode="General">
                  <c:v>1.9833545956133899E-2</c:v>
                </c:pt>
                <c:pt idx="13939" formatCode="General">
                  <c:v>1.63324514679529E-2</c:v>
                </c:pt>
                <c:pt idx="13940" formatCode="General">
                  <c:v>1.2573973373745001E-2</c:v>
                </c:pt>
                <c:pt idx="13941" formatCode="General">
                  <c:v>8.5449980216719002E-3</c:v>
                </c:pt>
                <c:pt idx="13942" formatCode="General">
                  <c:v>4.2342532258875304E-3</c:v>
                </c:pt>
                <c:pt idx="13943" formatCode="General">
                  <c:v>-3.67716163624549E-4</c:v>
                </c:pt>
                <c:pt idx="13944" formatCode="General">
                  <c:v>-5.2675222639003002E-3</c:v>
                </c:pt>
                <c:pt idx="13945" formatCode="General">
                  <c:v>-1.0469985600119001E-2</c:v>
                </c:pt>
                <c:pt idx="13946" formatCode="General">
                  <c:v>-1.5976753426403E-2</c:v>
                </c:pt>
                <c:pt idx="13947" formatCode="General">
                  <c:v>-2.1786921181434899E-2</c:v>
                </c:pt>
                <c:pt idx="13948" formatCode="General">
                  <c:v>-2.7897360665737399E-2</c:v>
                </c:pt>
                <c:pt idx="13949" formatCode="General">
                  <c:v>-3.4301811667972699E-2</c:v>
                </c:pt>
                <c:pt idx="13950" formatCode="General">
                  <c:v>-4.0990616775835799E-2</c:v>
                </c:pt>
                <c:pt idx="13951" formatCode="General">
                  <c:v>-4.79516848704096E-2</c:v>
                </c:pt>
                <c:pt idx="13952" formatCode="General">
                  <c:v>-5.5170964264995799E-2</c:v>
                </c:pt>
                <c:pt idx="13953" formatCode="General">
                  <c:v>-6.2631218510911496E-2</c:v>
                </c:pt>
                <c:pt idx="13954" formatCode="General">
                  <c:v>-7.0312969697470695E-2</c:v>
                </c:pt>
                <c:pt idx="13955" formatCode="General">
                  <c:v>-7.8195043944794498E-2</c:v>
                </c:pt>
                <c:pt idx="13956" formatCode="General">
                  <c:v>-8.6253911650788107E-2</c:v>
                </c:pt>
                <c:pt idx="13957" formatCode="General">
                  <c:v>-9.4463612926134796E-2</c:v>
                </c:pt>
                <c:pt idx="13958" formatCode="General">
                  <c:v>-0.102797426292406</c:v>
                </c:pt>
                <c:pt idx="13959" formatCode="General">
                  <c:v>-0.11122791893756399</c:v>
                </c:pt>
                <c:pt idx="13960" formatCode="General">
                  <c:v>-0.119726278309503</c:v>
                </c:pt>
                <c:pt idx="13961" formatCode="General">
                  <c:v>-0.128263276128739</c:v>
                </c:pt>
                <c:pt idx="13962" formatCode="General">
                  <c:v>-0.13680972347436501</c:v>
                </c:pt>
                <c:pt idx="13963" formatCode="General">
                  <c:v>-0.145335880672679</c:v>
                </c:pt>
                <c:pt idx="13964" formatCode="General">
                  <c:v>-0.153813388319188</c:v>
                </c:pt>
                <c:pt idx="13965" formatCode="General">
                  <c:v>-0.16221468219763499</c:v>
                </c:pt>
                <c:pt idx="13966" formatCode="General">
                  <c:v>-0.17051313062009901</c:v>
                </c:pt>
                <c:pt idx="13967" formatCode="General">
                  <c:v>-0.17868383236785801</c:v>
                </c:pt>
                <c:pt idx="13968" formatCode="General">
                  <c:v>-0.186703242924945</c:v>
                </c:pt>
                <c:pt idx="13969" formatCode="General">
                  <c:v>-0.19454980554023499</c:v>
                </c:pt>
                <c:pt idx="13970" formatCode="General">
                  <c:v>-0.202204059921196</c:v>
                </c:pt>
                <c:pt idx="13971" formatCode="General">
                  <c:v>-0.20964915549845101</c:v>
                </c:pt>
                <c:pt idx="13972" formatCode="General">
                  <c:v>-0.21687023065997699</c:v>
                </c:pt>
                <c:pt idx="13973" formatCode="General">
                  <c:v>-0.22385485921567</c:v>
                </c:pt>
                <c:pt idx="13974" formatCode="General">
                  <c:v>-0.23059402060416301</c:v>
                </c:pt>
                <c:pt idx="13975" formatCode="General">
                  <c:v>-0.23708136736496299</c:v>
                </c:pt>
                <c:pt idx="13976" formatCode="General">
                  <c:v>-0.24331279954163501</c:v>
                </c:pt>
                <c:pt idx="13977" formatCode="General">
                  <c:v>-0.24928664626539601</c:v>
                </c:pt>
                <c:pt idx="13978" formatCode="General">
                  <c:v>-0.25500336660259998</c:v>
                </c:pt>
                <c:pt idx="13979" formatCode="General">
                  <c:v>-0.26046622836940297</c:v>
                </c:pt>
                <c:pt idx="13980" formatCode="General">
                  <c:v>-0.26568041112596302</c:v>
                </c:pt>
                <c:pt idx="13981" formatCode="General">
                  <c:v>-0.27065299422060202</c:v>
                </c:pt>
                <c:pt idx="13982" formatCode="General">
                  <c:v>-0.27539250268648502</c:v>
                </c:pt>
                <c:pt idx="13983" formatCode="General">
                  <c:v>-0.27990846477354397</c:v>
                </c:pt>
                <c:pt idx="13984" formatCode="General">
                  <c:v>-0.28421205857318999</c:v>
                </c:pt>
                <c:pt idx="13985" formatCode="General">
                  <c:v>-0.28831514950399301</c:v>
                </c:pt>
                <c:pt idx="13986" formatCode="General">
                  <c:v>-0.29222955180424398</c:v>
                </c:pt>
                <c:pt idx="13987" formatCode="General">
                  <c:v>-0.29596722009108001</c:v>
                </c:pt>
                <c:pt idx="13988" formatCode="General">
                  <c:v>-0.29953999078333499</c:v>
                </c:pt>
                <c:pt idx="13989" formatCode="General">
                  <c:v>-0.30295908540152999</c:v>
                </c:pt>
                <c:pt idx="13990" formatCode="General">
                  <c:v>-0.30623492038022798</c:v>
                </c:pt>
                <c:pt idx="13991" formatCode="General">
                  <c:v>-0.30937682133601202</c:v>
                </c:pt>
                <c:pt idx="13992" formatCode="General">
                  <c:v>-0.31239267808701299</c:v>
                </c:pt>
                <c:pt idx="13993" formatCode="General">
                  <c:v>-0.31528886780753101</c:v>
                </c:pt>
                <c:pt idx="13994" formatCode="General">
                  <c:v>-0.31807003858330901</c:v>
                </c:pt>
                <c:pt idx="13995" formatCode="General">
                  <c:v>-0.32073893408728399</c:v>
                </c:pt>
                <c:pt idx="13996" formatCode="General">
                  <c:v>-0.32329637859409799</c:v>
                </c:pt>
                <c:pt idx="13997" formatCode="General">
                  <c:v>-0.32574106128156999</c:v>
                </c:pt>
                <c:pt idx="13998" formatCode="General">
                  <c:v>-0.32806963506600101</c:v>
                </c:pt>
                <c:pt idx="13999" formatCode="General">
                  <c:v>-0.33027682900009903</c:v>
                </c:pt>
                <c:pt idx="14000" formatCode="General">
                  <c:v>-0.33235537750220501</c:v>
                </c:pt>
                <c:pt idx="14001" formatCode="General">
                  <c:v>-0.33429618624572999</c:v>
                </c:pt>
                <c:pt idx="14002" formatCode="General">
                  <c:v>-0.33608845819331101</c:v>
                </c:pt>
                <c:pt idx="14003" formatCode="General">
                  <c:v>-0.33771999640512501</c:v>
                </c:pt>
                <c:pt idx="14004" formatCode="General">
                  <c:v>-0.33917741948892799</c:v>
                </c:pt>
                <c:pt idx="14005" formatCode="General">
                  <c:v>-0.34044627744658701</c:v>
                </c:pt>
                <c:pt idx="14006" formatCode="General">
                  <c:v>-0.341511552046248</c:v>
                </c:pt>
                <c:pt idx="14007" formatCode="General">
                  <c:v>-0.34235795327037499</c:v>
                </c:pt>
                <c:pt idx="14008" formatCode="General">
                  <c:v>-0.34297011552809098</c:v>
                </c:pt>
                <c:pt idx="14009" formatCode="General">
                  <c:v>-0.34333295102456002</c:v>
                </c:pt>
                <c:pt idx="14010" formatCode="General">
                  <c:v>-0.34343214591218602</c:v>
                </c:pt>
                <c:pt idx="14011" formatCode="General">
                  <c:v>-0.34325440234107002</c:v>
                </c:pt>
                <c:pt idx="14012" formatCode="General">
                  <c:v>-0.34278767621492701</c:v>
                </c:pt>
                <c:pt idx="14013" formatCode="General">
                  <c:v>-0.34202165213074198</c:v>
                </c:pt>
                <c:pt idx="14014" formatCode="General">
                  <c:v>-0.340948017359059</c:v>
                </c:pt>
                <c:pt idx="14015" formatCode="General">
                  <c:v>-0.33956070492530399</c:v>
                </c:pt>
                <c:pt idx="14016" formatCode="General">
                  <c:v>-0.33785608214275098</c:v>
                </c:pt>
                <c:pt idx="14017" formatCode="General">
                  <c:v>-0.335833185723595</c:v>
                </c:pt>
                <c:pt idx="14018" formatCode="General">
                  <c:v>-0.33349389799447698</c:v>
                </c:pt>
                <c:pt idx="14019" formatCode="General">
                  <c:v>-0.33084300759306501</c:v>
                </c:pt>
                <c:pt idx="14020" formatCode="General">
                  <c:v>-0.32788835964698598</c:v>
                </c:pt>
                <c:pt idx="14021" formatCode="General">
                  <c:v>-0.32464079667547802</c:v>
                </c:pt>
                <c:pt idx="14022" formatCode="General">
                  <c:v>-0.321114134371908</c:v>
                </c:pt>
                <c:pt idx="14023" formatCode="General">
                  <c:v>-0.31732509946736598</c:v>
                </c:pt>
                <c:pt idx="14024" formatCode="General">
                  <c:v>-0.31329317010959301</c:v>
                </c:pt>
                <c:pt idx="14025" formatCode="General">
                  <c:v>-0.30904047461444401</c:v>
                </c:pt>
                <c:pt idx="14026" formatCode="General">
                  <c:v>-0.30459144540103</c:v>
                </c:pt>
                <c:pt idx="14027" formatCode="General">
                  <c:v>-0.29997255485371599</c:v>
                </c:pt>
                <c:pt idx="14028" formatCode="General">
                  <c:v>-0.295212154607155</c:v>
                </c:pt>
                <c:pt idx="14029" formatCode="General">
                  <c:v>-0.29034003352194798</c:v>
                </c:pt>
                <c:pt idx="14030" formatCode="General">
                  <c:v>-0.285386962464099</c:v>
                </c:pt>
                <c:pt idx="14031" formatCode="General">
                  <c:v>-0.28038442875355102</c:v>
                </c:pt>
                <c:pt idx="14032" formatCode="General">
                  <c:v>-0.27536423817179501</c:v>
                </c:pt>
                <c:pt idx="14033" formatCode="General">
                  <c:v>-0.27035801642572799</c:v>
                </c:pt>
                <c:pt idx="14034" formatCode="General">
                  <c:v>-0.26539675735062801</c:v>
                </c:pt>
                <c:pt idx="14035" formatCode="General">
                  <c:v>-0.26051052524457202</c:v>
                </c:pt>
                <c:pt idx="14036" formatCode="General">
                  <c:v>-0.255727944195484</c:v>
                </c:pt>
                <c:pt idx="14037" formatCode="General">
                  <c:v>-0.25107574100936197</c:v>
                </c:pt>
                <c:pt idx="14038" formatCode="General">
                  <c:v>-0.24657857065967001</c:v>
                </c:pt>
                <c:pt idx="14039" formatCode="General">
                  <c:v>-0.24225849270601299</c:v>
                </c:pt>
                <c:pt idx="14040" formatCode="General">
                  <c:v>-0.238134661640163</c:v>
                </c:pt>
                <c:pt idx="14041" formatCode="General">
                  <c:v>-0.23422321081570799</c:v>
                </c:pt>
                <c:pt idx="14042" formatCode="General">
                  <c:v>-0.23053679097080901</c:v>
                </c:pt>
                <c:pt idx="14043" formatCode="General">
                  <c:v>-0.22708447712809801</c:v>
                </c:pt>
                <c:pt idx="14044" formatCode="General">
                  <c:v>-0.223871628386835</c:v>
                </c:pt>
                <c:pt idx="14045" formatCode="General">
                  <c:v>-0.22089975208923099</c:v>
                </c:pt>
                <c:pt idx="14046" formatCode="General">
                  <c:v>-0.21816655016855899</c:v>
                </c:pt>
                <c:pt idx="14047" formatCode="General">
                  <c:v>-0.21566586334447699</c:v>
                </c:pt>
                <c:pt idx="14048" formatCode="General">
                  <c:v>-0.213387656522284</c:v>
                </c:pt>
                <c:pt idx="14049" formatCode="General">
                  <c:v>-0.21131815367958701</c:v>
                </c:pt>
                <c:pt idx="14050" formatCode="General">
                  <c:v>-0.209440074584894</c:v>
                </c:pt>
                <c:pt idx="14051" formatCode="General">
                  <c:v>-0.20773275334124799</c:v>
                </c:pt>
                <c:pt idx="14052" formatCode="General">
                  <c:v>-0.20617238594444401</c:v>
                </c:pt>
                <c:pt idx="14053" formatCode="General">
                  <c:v>-0.20473234570659099</c:v>
                </c:pt>
                <c:pt idx="14054" formatCode="General">
                  <c:v>-0.203383472495932</c:v>
                </c:pt>
                <c:pt idx="14055" formatCode="General">
                  <c:v>-0.20209439898725701</c:v>
                </c:pt>
                <c:pt idx="14056" formatCode="General">
                  <c:v>-0.20083189019627001</c:v>
                </c:pt>
                <c:pt idx="14057" formatCode="General">
                  <c:v>-0.199561264912402</c:v>
                </c:pt>
                <c:pt idx="14058" formatCode="General">
                  <c:v>-0.198246849734276</c:v>
                </c:pt>
                <c:pt idx="14059" formatCode="General">
                  <c:v>-0.19685229546309599</c:v>
                </c:pt>
                <c:pt idx="14060" formatCode="General">
                  <c:v>-0.195341054731164</c:v>
                </c:pt>
                <c:pt idx="14061" formatCode="General">
                  <c:v>-0.19367672700191099</c:v>
                </c:pt>
                <c:pt idx="14062" formatCode="General">
                  <c:v>-0.19182349808256499</c:v>
                </c:pt>
                <c:pt idx="14063" formatCode="General">
                  <c:v>-0.18974654094430399</c:v>
                </c:pt>
                <c:pt idx="14064" formatCode="General">
                  <c:v>-0.18741239859880501</c:v>
                </c:pt>
                <c:pt idx="14065" formatCode="General">
                  <c:v>-0.18478934098077099</c:v>
                </c:pt>
                <c:pt idx="14066" formatCode="General">
                  <c:v>-0.181847500811671</c:v>
                </c:pt>
                <c:pt idx="14067" formatCode="General">
                  <c:v>-0.17855940975236401</c:v>
                </c:pt>
                <c:pt idx="14068" formatCode="General">
                  <c:v>-0.174900637991802</c:v>
                </c:pt>
                <c:pt idx="14069" formatCode="General">
                  <c:v>-0.170849253664353</c:v>
                </c:pt>
                <c:pt idx="14070" formatCode="General">
                  <c:v>-0.16638648974977899</c:v>
                </c:pt>
                <c:pt idx="14071" formatCode="General">
                  <c:v>-0.16149714555443501</c:v>
                </c:pt>
                <c:pt idx="14072" formatCode="General">
                  <c:v>-0.15616837262703501</c:v>
                </c:pt>
                <c:pt idx="14073" formatCode="General">
                  <c:v>-0.15039155823585099</c:v>
                </c:pt>
                <c:pt idx="14074" formatCode="General">
                  <c:v>-0.14416212628097899</c:v>
                </c:pt>
                <c:pt idx="14075" formatCode="General">
                  <c:v>-0.13747797262390901</c:v>
                </c:pt>
                <c:pt idx="14076" formatCode="General">
                  <c:v>-0.13034066833239799</c:v>
                </c:pt>
                <c:pt idx="14077" formatCode="General">
                  <c:v>-0.122756179078485</c:v>
                </c:pt>
                <c:pt idx="14078" formatCode="General">
                  <c:v>-0.11473330017319</c:v>
                </c:pt>
                <c:pt idx="14079" formatCode="General">
                  <c:v>-0.10628409294395801</c:v>
                </c:pt>
                <c:pt idx="14080" formatCode="General">
                  <c:v>-9.7424496770017993E-2</c:v>
                </c:pt>
                <c:pt idx="14081" formatCode="General">
                  <c:v>-8.8173170066288706E-2</c:v>
                </c:pt>
                <c:pt idx="14082" formatCode="General">
                  <c:v>-7.8551375584592298E-2</c:v>
                </c:pt>
                <c:pt idx="14083" formatCode="General">
                  <c:v>-6.8583470356885196E-2</c:v>
                </c:pt>
                <c:pt idx="14084" formatCode="General">
                  <c:v>-5.8296320458527402E-2</c:v>
                </c:pt>
                <c:pt idx="14085" formatCode="General">
                  <c:v>-4.77186229531106E-2</c:v>
                </c:pt>
                <c:pt idx="14086" formatCode="General">
                  <c:v>-3.6881317573923302E-2</c:v>
                </c:pt>
                <c:pt idx="14087" formatCode="General">
                  <c:v>-2.58165688890146E-2</c:v>
                </c:pt>
                <c:pt idx="14088" formatCode="General">
                  <c:v>-1.45587454866427E-2</c:v>
                </c:pt>
                <c:pt idx="14089" formatCode="General">
                  <c:v>-3.1433522336118502E-3</c:v>
                </c:pt>
                <c:pt idx="14090" formatCode="General">
                  <c:v>8.3940926223616801E-3</c:v>
                </c:pt>
                <c:pt idx="14091" formatCode="General">
                  <c:v>2.0016416235933601E-2</c:v>
                </c:pt>
                <c:pt idx="14092" formatCode="General">
                  <c:v>3.1686275844141798E-2</c:v>
                </c:pt>
                <c:pt idx="14093" formatCode="General">
                  <c:v>4.3367268397432997E-2</c:v>
                </c:pt>
                <c:pt idx="14094" formatCode="General">
                  <c:v>5.5022642258667702E-2</c:v>
                </c:pt>
                <c:pt idx="14095" formatCode="General">
                  <c:v>6.6615517001391497E-2</c:v>
                </c:pt>
                <c:pt idx="14096" formatCode="General">
                  <c:v>7.8110165432018402E-2</c:v>
                </c:pt>
                <c:pt idx="14097" formatCode="General">
                  <c:v>8.9472384412586703E-2</c:v>
                </c:pt>
                <c:pt idx="14098" formatCode="General">
                  <c:v>0.100669239645477</c:v>
                </c:pt>
                <c:pt idx="14099" formatCode="General">
                  <c:v>0.11166923380945</c:v>
                </c:pt>
                <c:pt idx="14100" formatCode="General">
                  <c:v>0.12244276163006799</c:v>
                </c:pt>
                <c:pt idx="14101" formatCode="General">
                  <c:v>0.132962361666187</c:v>
                </c:pt>
                <c:pt idx="14102" formatCode="General">
                  <c:v>0.14320283136003301</c:v>
                </c:pt>
                <c:pt idx="14103" formatCode="General">
                  <c:v>0.153141400244201</c:v>
                </c:pt>
                <c:pt idx="14104" formatCode="General">
                  <c:v>0.16275796994557001</c:v>
                </c:pt>
                <c:pt idx="14105" formatCode="General">
                  <c:v>0.17203526375181799</c:v>
                </c:pt>
                <c:pt idx="14106" formatCode="General">
                  <c:v>0.180959016289928</c:v>
                </c:pt>
                <c:pt idx="14107" formatCode="General">
                  <c:v>0.189518015331508</c:v>
                </c:pt>
                <c:pt idx="14108" formatCode="General">
                  <c:v>0.19770419184915999</c:v>
                </c:pt>
                <c:pt idx="14109" formatCode="General">
                  <c:v>0.20551272970638601</c:v>
                </c:pt>
                <c:pt idx="14110" formatCode="General">
                  <c:v>0.21294202514146901</c:v>
                </c:pt>
                <c:pt idx="14111" formatCode="General">
                  <c:v>0.219993761074495</c:v>
                </c:pt>
                <c:pt idx="14112" formatCode="General">
                  <c:v>0.22667284115771999</c:v>
                </c:pt>
                <c:pt idx="14113" formatCode="General">
                  <c:v>0.232987279854901</c:v>
                </c:pt>
                <c:pt idx="14114" formatCode="General">
                  <c:v>0.238948127185246</c:v>
                </c:pt>
                <c:pt idx="14115" formatCode="General">
                  <c:v>0.24456942412573399</c:v>
                </c:pt>
                <c:pt idx="14116" formatCode="General">
                  <c:v>0.24986797350833201</c:v>
                </c:pt>
                <c:pt idx="14117" formatCode="General">
                  <c:v>0.25486313377083802</c:v>
                </c:pt>
                <c:pt idx="14118" formatCode="General">
                  <c:v>0.25957661161025503</c:v>
                </c:pt>
                <c:pt idx="14119" formatCode="General">
                  <c:v>0.26403219554083002</c:v>
                </c:pt>
                <c:pt idx="14120" formatCode="General">
                  <c:v>0.26825548862293103</c:v>
                </c:pt>
                <c:pt idx="14121" formatCode="General">
                  <c:v>0.272273585181741</c:v>
                </c:pt>
                <c:pt idx="14122" formatCode="General">
                  <c:v>0.27611465635493798</c:v>
                </c:pt>
                <c:pt idx="14123" formatCode="General">
                  <c:v>0.27980766555638198</c:v>
                </c:pt>
                <c:pt idx="14124" formatCode="General">
                  <c:v>0.28338206343064598</c:v>
                </c:pt>
                <c:pt idx="14125" formatCode="General">
                  <c:v>0.286867289169698</c:v>
                </c:pt>
                <c:pt idx="14126" formatCode="General">
                  <c:v>0.290292398421167</c:v>
                </c:pt>
                <c:pt idx="14127" formatCode="General">
                  <c:v>0.29368559759577301</c:v>
                </c:pt>
                <c:pt idx="14128" formatCode="General">
                  <c:v>0.29707393163778401</c:v>
                </c:pt>
                <c:pt idx="14129" formatCode="General">
                  <c:v>0.30048292965054102</c:v>
                </c:pt>
                <c:pt idx="14130" formatCode="General">
                  <c:v>0.30393613886061699</c:v>
                </c:pt>
                <c:pt idx="14131" formatCode="General">
                  <c:v>0.30745482275406799</c:v>
                </c:pt>
                <c:pt idx="14132" formatCode="General">
                  <c:v>0.31105757677439899</c:v>
                </c:pt>
                <c:pt idx="14133" formatCode="General">
                  <c:v>0.31476000814296701</c:v>
                </c:pt>
                <c:pt idx="14134" formatCode="General">
                  <c:v>0.31857449377299402</c:v>
                </c:pt>
                <c:pt idx="14135" formatCode="General">
                  <c:v>0.32250991869319301</c:v>
                </c:pt>
                <c:pt idx="14136" formatCode="General">
                  <c:v>0.32657159060249102</c:v>
                </c:pt>
                <c:pt idx="14137" formatCode="General">
                  <c:v>0.33076107140488098</c:v>
                </c:pt>
                <c:pt idx="14138" formatCode="General">
                  <c:v>0.33507600510087698</c:v>
                </c:pt>
                <c:pt idx="14139" formatCode="General">
                  <c:v>0.33951008161794799</c:v>
                </c:pt>
                <c:pt idx="14140" formatCode="General">
                  <c:v>0.34405313658671899</c:v>
                </c:pt>
                <c:pt idx="14141" formatCode="General">
                  <c:v>0.34869130025260298</c:v>
                </c:pt>
                <c:pt idx="14142" formatCode="General">
                  <c:v>0.35340692826555697</c:v>
                </c:pt>
                <c:pt idx="14143" formatCode="General">
                  <c:v>0.35817889769773498</c:v>
                </c:pt>
                <c:pt idx="14144" formatCode="General">
                  <c:v>0.36298296756141601</c:v>
                </c:pt>
                <c:pt idx="14145" formatCode="General">
                  <c:v>0.36779194224196099</c:v>
                </c:pt>
                <c:pt idx="14146" formatCode="General">
                  <c:v>0.37257605596409699</c:v>
                </c:pt>
                <c:pt idx="14147" formatCode="General">
                  <c:v>0.37730338728850499</c:v>
                </c:pt>
                <c:pt idx="14148" formatCode="General">
                  <c:v>0.38194026399280701</c:v>
                </c:pt>
                <c:pt idx="14149" formatCode="General">
                  <c:v>0.38645176161920503</c:v>
                </c:pt>
                <c:pt idx="14150" formatCode="General">
                  <c:v>0.39080220806182803</c:v>
                </c:pt>
                <c:pt idx="14151" formatCode="General">
                  <c:v>0.394955666984322</c:v>
                </c:pt>
                <c:pt idx="14152" formatCode="General">
                  <c:v>0.39887649300726002</c:v>
                </c:pt>
                <c:pt idx="14153" formatCode="General">
                  <c:v>0.40252986989568901</c:v>
                </c:pt>
                <c:pt idx="14154" formatCode="General">
                  <c:v>0.40588234551838798</c:v>
                </c:pt>
                <c:pt idx="14155" formatCode="General">
                  <c:v>0.40890231876555999</c:v>
                </c:pt>
                <c:pt idx="14156" formatCode="General">
                  <c:v>0.41156051748248601</c:v>
                </c:pt>
                <c:pt idx="14157" formatCode="General">
                  <c:v>0.41383050579856601</c:v>
                </c:pt>
                <c:pt idx="14158" formatCode="General">
                  <c:v>0.415689102218323</c:v>
                </c:pt>
                <c:pt idx="14159" formatCode="General">
                  <c:v>0.41711674684658101</c:v>
                </c:pt>
                <c:pt idx="14160" formatCode="General">
                  <c:v>0.418097783258849</c:v>
                </c:pt>
                <c:pt idx="14161" formatCode="General">
                  <c:v>0.41862085205979499</c:v>
                </c:pt>
                <c:pt idx="14162" formatCode="General">
                  <c:v>0.41867903826677899</c:v>
                </c:pt>
                <c:pt idx="14163" formatCode="General">
                  <c:v>0.41827000838452499</c:v>
                </c:pt>
                <c:pt idx="14164" formatCode="General">
                  <c:v>0.41739612067112197</c:v>
                </c:pt>
                <c:pt idx="14165" formatCode="General">
                  <c:v>0.41606438791042599</c:v>
                </c:pt>
                <c:pt idx="14166" formatCode="General">
                  <c:v>0.41428641790096299</c:v>
                </c:pt>
                <c:pt idx="14167" formatCode="General">
                  <c:v>0.41207833083074302</c:v>
                </c:pt>
                <c:pt idx="14168" formatCode="General">
                  <c:v>0.40946050007153001</c:v>
                </c:pt>
                <c:pt idx="14169" formatCode="General">
                  <c:v>0.40645718676287301</c:v>
                </c:pt>
                <c:pt idx="14170" formatCode="General">
                  <c:v>0.40309640309440298</c:v>
                </c:pt>
                <c:pt idx="14171" formatCode="General">
                  <c:v>0.39940943053127098</c:v>
                </c:pt>
                <c:pt idx="14172" formatCode="General">
                  <c:v>0.39543029123670298</c:v>
                </c:pt>
                <c:pt idx="14173" formatCode="General">
                  <c:v>0.39119533058065797</c:v>
                </c:pt>
                <c:pt idx="14174" formatCode="General">
                  <c:v>0.38674265683043002</c:v>
                </c:pt>
                <c:pt idx="14175" formatCode="General">
                  <c:v>0.38211159626388302</c:v>
                </c:pt>
                <c:pt idx="14176" formatCode="General">
                  <c:v>0.377342178448279</c:v>
                </c:pt>
                <c:pt idx="14177" formatCode="General">
                  <c:v>0.37247445094970899</c:v>
                </c:pt>
                <c:pt idx="14178" formatCode="General">
                  <c:v>0.367547891809265</c:v>
                </c:pt>
                <c:pt idx="14179" formatCode="General">
                  <c:v>0.36260085093821598</c:v>
                </c:pt>
                <c:pt idx="14180" formatCode="General">
                  <c:v>0.35766997286612601</c:v>
                </c:pt>
                <c:pt idx="14181" formatCode="General">
                  <c:v>0.352789803321096</c:v>
                </c:pt>
                <c:pt idx="14182" formatCode="General">
                  <c:v>0.34799216971751301</c:v>
                </c:pt>
                <c:pt idx="14183" formatCode="General">
                  <c:v>0.343305694573803</c:v>
                </c:pt>
                <c:pt idx="14184" formatCode="General">
                  <c:v>0.33875548611483602</c:v>
                </c:pt>
                <c:pt idx="14185" formatCode="General">
                  <c:v>0.33436277178451301</c:v>
                </c:pt>
                <c:pt idx="14186" formatCode="General">
                  <c:v>0.33014458492250798</c:v>
                </c:pt>
                <c:pt idx="14187" formatCode="General">
                  <c:v>0.32611365760783401</c:v>
                </c:pt>
                <c:pt idx="14188" formatCode="General">
                  <c:v>0.32227821309531601</c:v>
                </c:pt>
                <c:pt idx="14189" formatCode="General">
                  <c:v>0.318641898260561</c:v>
                </c:pt>
                <c:pt idx="14190" formatCode="General">
                  <c:v>0.31520391666998798</c:v>
                </c:pt>
                <c:pt idx="14191" formatCode="General">
                  <c:v>0.311958931556302</c:v>
                </c:pt>
                <c:pt idx="14192" formatCode="General">
                  <c:v>0.30889735619404801</c:v>
                </c:pt>
                <c:pt idx="14193" formatCode="General">
                  <c:v>0.306005669225485</c:v>
                </c:pt>
                <c:pt idx="14194" formatCode="General">
                  <c:v>0.30326649544531398</c:v>
                </c:pt>
                <c:pt idx="14195" formatCode="General">
                  <c:v>0.30065899170367499</c:v>
                </c:pt>
                <c:pt idx="14196" formatCode="General">
                  <c:v>0.29815939968784699</c:v>
                </c:pt>
                <c:pt idx="14197" formatCode="General">
                  <c:v>0.29574144522295398</c:v>
                </c:pt>
                <c:pt idx="14198" formatCode="General">
                  <c:v>0.29337677350549302</c:v>
                </c:pt>
                <c:pt idx="14199" formatCode="General">
                  <c:v>0.29103548363384502</c:v>
                </c:pt>
                <c:pt idx="14200" formatCode="General">
                  <c:v>0.288686650067703</c:v>
                </c:pt>
                <c:pt idx="14201" formatCode="General">
                  <c:v>0.28629889812548698</c:v>
                </c:pt>
                <c:pt idx="14202" formatCode="General">
                  <c:v>0.28384081989172599</c:v>
                </c:pt>
                <c:pt idx="14203" formatCode="General">
                  <c:v>0.28128143967403701</c:v>
                </c:pt>
                <c:pt idx="14204" formatCode="General">
                  <c:v>0.27859084536448198</c:v>
                </c:pt>
                <c:pt idx="14205" formatCode="General">
                  <c:v>0.27574021385504899</c:v>
                </c:pt>
                <c:pt idx="14206" formatCode="General">
                  <c:v>0.27270333713628397</c:v>
                </c:pt>
                <c:pt idx="14207" formatCode="General">
                  <c:v>0.26945699677684698</c:v>
                </c:pt>
                <c:pt idx="14208" formatCode="General">
                  <c:v>0.26597997107308902</c:v>
                </c:pt>
                <c:pt idx="14209" formatCode="General">
                  <c:v>0.26225358616046102</c:v>
                </c:pt>
                <c:pt idx="14210" formatCode="General">
                  <c:v>0.25826245165699302</c:v>
                </c:pt>
                <c:pt idx="14211" formatCode="General">
                  <c:v>0.25399551256859698</c:v>
                </c:pt>
                <c:pt idx="14212" formatCode="General">
                  <c:v>0.249444776803842</c:v>
                </c:pt>
                <c:pt idx="14213" formatCode="General">
                  <c:v>0.24460501033152801</c:v>
                </c:pt>
                <c:pt idx="14214" formatCode="General">
                  <c:v>0.239475559568187</c:v>
                </c:pt>
                <c:pt idx="14215" formatCode="General">
                  <c:v>0.23405848299284401</c:v>
                </c:pt>
                <c:pt idx="14216" formatCode="General">
                  <c:v>0.22835904183948499</c:v>
                </c:pt>
                <c:pt idx="14217" formatCode="General">
                  <c:v>0.22238631296358799</c:v>
                </c:pt>
                <c:pt idx="14218" formatCode="General">
                  <c:v>0.21615101569307399</c:v>
                </c:pt>
                <c:pt idx="14219" formatCode="General">
                  <c:v>0.209666457191966</c:v>
                </c:pt>
                <c:pt idx="14220" formatCode="General">
                  <c:v>0.20294856735827899</c:v>
                </c:pt>
                <c:pt idx="14221" formatCode="General">
                  <c:v>0.19601419471194401</c:v>
                </c:pt>
                <c:pt idx="14222" formatCode="General">
                  <c:v>0.18888157854755999</c:v>
                </c:pt>
                <c:pt idx="14223" formatCode="General">
                  <c:v>0.18157091517615101</c:v>
                </c:pt>
                <c:pt idx="14224" formatCode="General">
                  <c:v>0.17410214971881299</c:v>
                </c:pt>
                <c:pt idx="14225" formatCode="General">
                  <c:v>0.166494797666912</c:v>
                </c:pt>
                <c:pt idx="14226" formatCode="General">
                  <c:v>0.15876811604687399</c:v>
                </c:pt>
                <c:pt idx="14227" formatCode="General">
                  <c:v>0.150940732096606</c:v>
                </c:pt>
                <c:pt idx="14228" formatCode="General">
                  <c:v>0.143030250444136</c:v>
                </c:pt>
                <c:pt idx="14229" formatCode="General">
                  <c:v>0.13505240232603999</c:v>
                </c:pt>
                <c:pt idx="14230" formatCode="General">
                  <c:v>0.127021372805042</c:v>
                </c:pt>
                <c:pt idx="14231" formatCode="General">
                  <c:v>0.118949646993011</c:v>
                </c:pt>
                <c:pt idx="14232" formatCode="General">
                  <c:v>0.110846829299526</c:v>
                </c:pt>
                <c:pt idx="14233" formatCode="General">
                  <c:v>0.10272011215799599</c:v>
                </c:pt>
                <c:pt idx="14234" formatCode="General">
                  <c:v>9.4574452997233396E-2</c:v>
                </c:pt>
                <c:pt idx="14235" formatCode="General">
                  <c:v>8.6412228383923595E-2</c:v>
                </c:pt>
                <c:pt idx="14236" formatCode="General">
                  <c:v>7.8233892834298699E-2</c:v>
                </c:pt>
                <c:pt idx="14237" formatCode="General">
                  <c:v>7.0036631127828194E-2</c:v>
                </c:pt>
                <c:pt idx="14238" formatCode="General">
                  <c:v>6.1815151031028401E-2</c:v>
                </c:pt>
                <c:pt idx="14239" formatCode="General">
                  <c:v>5.3562654106515097E-2</c:v>
                </c:pt>
                <c:pt idx="14240" formatCode="General">
                  <c:v>4.5269694809609302E-2</c:v>
                </c:pt>
                <c:pt idx="14241" formatCode="General">
                  <c:v>3.6925594145891701E-2</c:v>
                </c:pt>
                <c:pt idx="14242" formatCode="General">
                  <c:v>2.85184772770029E-2</c:v>
                </c:pt>
                <c:pt idx="14243" formatCode="General">
                  <c:v>2.0035140760697099E-2</c:v>
                </c:pt>
                <c:pt idx="14244" formatCode="General">
                  <c:v>1.1461986080492601E-2</c:v>
                </c:pt>
                <c:pt idx="14245" formatCode="General">
                  <c:v>2.7844639104138199E-3</c:v>
                </c:pt>
                <c:pt idx="14246" formatCode="General">
                  <c:v>-6.0114812264808401E-3</c:v>
                </c:pt>
                <c:pt idx="14247" formatCode="General">
                  <c:v>-1.4939486770292E-2</c:v>
                </c:pt>
                <c:pt idx="14248" formatCode="General">
                  <c:v>-2.4012999399506001E-2</c:v>
                </c:pt>
                <c:pt idx="14249" formatCode="General">
                  <c:v>-3.3243829793464602E-2</c:v>
                </c:pt>
                <c:pt idx="14250" formatCode="General">
                  <c:v>-4.26418636287847E-2</c:v>
                </c:pt>
                <c:pt idx="14251" formatCode="General">
                  <c:v>-5.2215978583239703E-2</c:v>
                </c:pt>
                <c:pt idx="14252" formatCode="General">
                  <c:v>-6.19729352934449E-2</c:v>
                </c:pt>
                <c:pt idx="14253" formatCode="General">
                  <c:v>-7.1917176824584705E-2</c:v>
                </c:pt>
                <c:pt idx="14254" formatCode="General">
                  <c:v>-8.2050853382462693E-2</c:v>
                </c:pt>
                <c:pt idx="14255" formatCode="General">
                  <c:v>-9.2373311585920007E-2</c:v>
                </c:pt>
                <c:pt idx="14256" formatCode="General">
                  <c:v>-0.102881185445554</c:v>
                </c:pt>
                <c:pt idx="14257" formatCode="General">
                  <c:v>-0.113568154560485</c:v>
                </c:pt>
                <c:pt idx="14258" formatCode="General">
                  <c:v>-0.12442621094254</c:v>
                </c:pt>
                <c:pt idx="14259" formatCode="General">
                  <c:v>-0.13544386207103701</c:v>
                </c:pt>
                <c:pt idx="14260" formatCode="General">
                  <c:v>-0.14660688363410901</c:v>
                </c:pt>
                <c:pt idx="14261" formatCode="General">
                  <c:v>-0.157899349145254</c:v>
                </c:pt>
                <c:pt idx="14262" formatCode="General">
                  <c:v>-0.169302455349127</c:v>
                </c:pt>
                <c:pt idx="14263" formatCode="General">
                  <c:v>-0.18079544751570001</c:v>
                </c:pt>
                <c:pt idx="14264" formatCode="General">
                  <c:v>-0.192356138511806</c:v>
                </c:pt>
                <c:pt idx="14265" formatCode="General">
                  <c:v>-0.20396027587382601</c:v>
                </c:pt>
                <c:pt idx="14266" formatCode="General">
                  <c:v>-0.215581981293516</c:v>
                </c:pt>
                <c:pt idx="14267" formatCode="General">
                  <c:v>-0.227194864517207</c:v>
                </c:pt>
                <c:pt idx="14268" formatCode="General">
                  <c:v>-0.238772041446317</c:v>
                </c:pt>
                <c:pt idx="14269" formatCode="General">
                  <c:v>-0.25028651489339898</c:v>
                </c:pt>
                <c:pt idx="14270" formatCode="General">
                  <c:v>-0.26171096640392399</c:v>
                </c:pt>
                <c:pt idx="14271" formatCode="General">
                  <c:v>-0.27301757908757102</c:v>
                </c:pt>
                <c:pt idx="14272" formatCode="General">
                  <c:v>-0.28417952477646602</c:v>
                </c:pt>
                <c:pt idx="14273" formatCode="General">
                  <c:v>-0.29517141397393298</c:v>
                </c:pt>
                <c:pt idx="14274" formatCode="General">
                  <c:v>-0.30596889421376999</c:v>
                </c:pt>
                <c:pt idx="14275" formatCode="General">
                  <c:v>-0.31654821326141802</c:v>
                </c:pt>
                <c:pt idx="14276" formatCode="General">
                  <c:v>-0.3268869489781</c:v>
                </c:pt>
                <c:pt idx="14277" formatCode="General">
                  <c:v>-0.33696527900304502</c:v>
                </c:pt>
                <c:pt idx="14278" formatCode="General">
                  <c:v>-0.34676500832345403</c:v>
                </c:pt>
                <c:pt idx="14279" formatCode="General">
                  <c:v>-0.35626995565337799</c:v>
                </c:pt>
                <c:pt idx="14280" formatCode="General">
                  <c:v>-0.36546591621598901</c:v>
                </c:pt>
                <c:pt idx="14281" formatCode="General">
                  <c:v>-0.37434052305927101</c:v>
                </c:pt>
                <c:pt idx="14282" formatCode="General">
                  <c:v>-0.38288358165129999</c:v>
                </c:pt>
                <c:pt idx="14283" formatCode="General">
                  <c:v>-0.39108638208095098</c:v>
                </c:pt>
                <c:pt idx="14284" formatCode="General">
                  <c:v>-0.39894252935576802</c:v>
                </c:pt>
                <c:pt idx="14285" formatCode="General">
                  <c:v>-0.406447735449945</c:v>
                </c:pt>
                <c:pt idx="14286" formatCode="General">
                  <c:v>-0.41359896591184497</c:v>
                </c:pt>
                <c:pt idx="14287" formatCode="General">
                  <c:v>-0.42039513773762299</c:v>
                </c:pt>
                <c:pt idx="14288" formatCode="General">
                  <c:v>-0.42683640828679897</c:v>
                </c:pt>
                <c:pt idx="14289" formatCode="General">
                  <c:v>-0.43292484724341501</c:v>
                </c:pt>
                <c:pt idx="14290" formatCode="General">
                  <c:v>-0.43866357462612199</c:v>
                </c:pt>
                <c:pt idx="14291" formatCode="General">
                  <c:v>-0.44405581265239102</c:v>
                </c:pt>
                <c:pt idx="14292" formatCode="General">
                  <c:v>-0.44910626793132002</c:v>
                </c:pt>
                <c:pt idx="14293" formatCode="General">
                  <c:v>-0.45382090077579401</c:v>
                </c:pt>
                <c:pt idx="14294" formatCode="General">
                  <c:v>-0.45820546522695699</c:v>
                </c:pt>
                <c:pt idx="14295" formatCode="General">
                  <c:v>-0.46226571590893101</c:v>
                </c:pt>
                <c:pt idx="14296" formatCode="General">
                  <c:v>-0.46600838273426398</c:v>
                </c:pt>
                <c:pt idx="14297" formatCode="General">
                  <c:v>-0.46944047764312202</c:v>
                </c:pt>
                <c:pt idx="14298" formatCode="General">
                  <c:v>-0.47256901494124798</c:v>
                </c:pt>
                <c:pt idx="14299" formatCode="General">
                  <c:v>-0.47540079498925097</c:v>
                </c:pt>
                <c:pt idx="14300" formatCode="General">
                  <c:v>-0.47794229618455297</c:v>
                </c:pt>
                <c:pt idx="14301" formatCode="General">
                  <c:v>-0.48020007631873601</c:v>
                </c:pt>
                <c:pt idx="14302" formatCode="General">
                  <c:v>-0.48218022410060002</c:v>
                </c:pt>
                <c:pt idx="14303" formatCode="General">
                  <c:v>-0.48388884773644902</c:v>
                </c:pt>
                <c:pt idx="14304" formatCode="General">
                  <c:v>-0.48533269458905398</c:v>
                </c:pt>
                <c:pt idx="14305" formatCode="General">
                  <c:v>-0.48651852128773598</c:v>
                </c:pt>
                <c:pt idx="14306" formatCode="General">
                  <c:v>-0.48745239375896998</c:v>
                </c:pt>
                <c:pt idx="14307" formatCode="General">
                  <c:v>-0.48813965213682903</c:v>
                </c:pt>
                <c:pt idx="14308" formatCode="General">
                  <c:v>-0.48858613571182302</c:v>
                </c:pt>
                <c:pt idx="14309" formatCode="General">
                  <c:v>-0.488798307800826</c:v>
                </c:pt>
                <c:pt idx="14310" formatCode="General">
                  <c:v>-0.48878269959371701</c:v>
                </c:pt>
                <c:pt idx="14311" formatCode="General">
                  <c:v>-0.48854587873557898</c:v>
                </c:pt>
                <c:pt idx="14312" formatCode="General">
                  <c:v>-0.48809500863592398</c:v>
                </c:pt>
                <c:pt idx="14313" formatCode="General">
                  <c:v>-0.48743731090638498</c:v>
                </c:pt>
                <c:pt idx="14314" formatCode="General">
                  <c:v>-0.48658003214755602</c:v>
                </c:pt>
                <c:pt idx="14315" formatCode="General">
                  <c:v>-0.48553096758224501</c:v>
                </c:pt>
                <c:pt idx="14316" formatCode="General">
                  <c:v>-0.48429804606462901</c:v>
                </c:pt>
                <c:pt idx="14317" formatCode="General">
                  <c:v>-0.48289031050392101</c:v>
                </c:pt>
                <c:pt idx="14318" formatCode="General">
                  <c:v>-0.48131687014530899</c:v>
                </c:pt>
                <c:pt idx="14319" formatCode="General">
                  <c:v>-0.47958675525032002</c:v>
                </c:pt>
                <c:pt idx="14320" formatCode="General">
                  <c:v>-0.47770993585467603</c:v>
                </c:pt>
                <c:pt idx="14321" formatCode="General">
                  <c:v>-0.47569574727403902</c:v>
                </c:pt>
                <c:pt idx="14322" formatCode="General">
                  <c:v>-0.47355436040834997</c:v>
                </c:pt>
                <c:pt idx="14323" formatCode="General">
                  <c:v>-0.47129625311728801</c:v>
                </c:pt>
                <c:pt idx="14324" formatCode="General">
                  <c:v>-0.46893095731676399</c:v>
                </c:pt>
                <c:pt idx="14325" formatCode="General">
                  <c:v>-0.46646804377596401</c:v>
                </c:pt>
                <c:pt idx="14326" formatCode="General">
                  <c:v>-0.463917123142217</c:v>
                </c:pt>
                <c:pt idx="14327" formatCode="General">
                  <c:v>-0.46128672444273999</c:v>
                </c:pt>
                <c:pt idx="14328" formatCode="General">
                  <c:v>-0.45858531895626398</c:v>
                </c:pt>
                <c:pt idx="14329" formatCode="General">
                  <c:v>-0.45582139493200002</c:v>
                </c:pt>
                <c:pt idx="14330" formatCode="General">
                  <c:v>-0.45300225061573801</c:v>
                </c:pt>
                <c:pt idx="14331" formatCode="General">
                  <c:v>-0.45013391945065101</c:v>
                </c:pt>
                <c:pt idx="14332" formatCode="General">
                  <c:v>-0.44722174363176498</c:v>
                </c:pt>
                <c:pt idx="14333" formatCode="General">
                  <c:v>-0.44426995255394103</c:v>
                </c:pt>
                <c:pt idx="14334" formatCode="General">
                  <c:v>-0.44128167224136999</c:v>
                </c:pt>
                <c:pt idx="14335" formatCode="General">
                  <c:v>-0.438259025477514</c:v>
                </c:pt>
                <c:pt idx="14336" formatCode="General">
                  <c:v>-0.435202656584185</c:v>
                </c:pt>
                <c:pt idx="14337" formatCode="General">
                  <c:v>-0.43211184538493702</c:v>
                </c:pt>
                <c:pt idx="14338" formatCode="General">
                  <c:v>-0.42898472533536602</c:v>
                </c:pt>
                <c:pt idx="14339" formatCode="General">
                  <c:v>-0.42581878329894601</c:v>
                </c:pt>
                <c:pt idx="14340" formatCode="General">
                  <c:v>-0.42260994498055099</c:v>
                </c:pt>
                <c:pt idx="14341" formatCode="General">
                  <c:v>-0.41935280214793402</c:v>
                </c:pt>
                <c:pt idx="14342" formatCode="General">
                  <c:v>-0.41604108402323398</c:v>
                </c:pt>
                <c:pt idx="14343" formatCode="General">
                  <c:v>-0.41266747053995001</c:v>
                </c:pt>
                <c:pt idx="14344" formatCode="General">
                  <c:v>-0.40922368973029799</c:v>
                </c:pt>
                <c:pt idx="14345" formatCode="General">
                  <c:v>-0.40570076798619997</c:v>
                </c:pt>
                <c:pt idx="14346" formatCode="General">
                  <c:v>-0.40208911340273001</c:v>
                </c:pt>
                <c:pt idx="14347" formatCode="General">
                  <c:v>-0.39837857548587902</c:v>
                </c:pt>
                <c:pt idx="14348" formatCode="General">
                  <c:v>-0.394558562899262</c:v>
                </c:pt>
                <c:pt idx="14349" formatCode="General">
                  <c:v>-0.390618261726423</c:v>
                </c:pt>
                <c:pt idx="14350" formatCode="General">
                  <c:v>-0.386546685318577</c:v>
                </c:pt>
                <c:pt idx="14351" formatCode="General">
                  <c:v>-0.38233281154964699</c:v>
                </c:pt>
                <c:pt idx="14352" formatCode="General">
                  <c:v>-0.37796581640743698</c:v>
                </c:pt>
                <c:pt idx="14353" formatCode="General">
                  <c:v>-0.373435074309451</c:v>
                </c:pt>
                <c:pt idx="14354" formatCode="General">
                  <c:v>-0.36873028096896998</c:v>
                </c:pt>
                <c:pt idx="14355" formatCode="General">
                  <c:v>-0.36384157584090498</c:v>
                </c:pt>
                <c:pt idx="14356" formatCode="General">
                  <c:v>-0.358759636423158</c:v>
                </c:pt>
                <c:pt idx="14357" formatCode="General">
                  <c:v>-0.35347574963050998</c:v>
                </c:pt>
                <c:pt idx="14358" formatCode="General">
                  <c:v>-0.34798186433363798</c:v>
                </c:pt>
                <c:pt idx="14359" formatCode="General">
                  <c:v>-0.34227071317104002</c:v>
                </c:pt>
                <c:pt idx="14360" formatCode="General">
                  <c:v>-0.33633565519112302</c:v>
                </c:pt>
                <c:pt idx="14361" formatCode="General">
                  <c:v>-0.33017081213822203</c:v>
                </c:pt>
                <c:pt idx="14362" formatCode="General">
                  <c:v>-0.323771182607268</c:v>
                </c:pt>
                <c:pt idx="14363" formatCode="General">
                  <c:v>-0.31713246927009697</c:v>
                </c:pt>
                <c:pt idx="14364" formatCode="General">
                  <c:v>-0.31025111548803902</c:v>
                </c:pt>
                <c:pt idx="14365" formatCode="General">
                  <c:v>-0.30312431543221902</c:v>
                </c:pt>
                <c:pt idx="14366" formatCode="General">
                  <c:v>-0.29574998117731199</c:v>
                </c:pt>
                <c:pt idx="14367" formatCode="General">
                  <c:v>-0.28812671264269102</c:v>
                </c:pt>
                <c:pt idx="14368" formatCode="General">
                  <c:v>-0.28025374512411799</c:v>
                </c:pt>
                <c:pt idx="14369" formatCode="General">
                  <c:v>-0.27213090184639699</c:v>
                </c:pt>
                <c:pt idx="14370" formatCode="General">
                  <c:v>-0.26375861280563301</c:v>
                </c:pt>
                <c:pt idx="14371" formatCode="General">
                  <c:v>-0.25513788155130301</c:v>
                </c:pt>
                <c:pt idx="14372" formatCode="General">
                  <c:v>-0.24627023144152399</c:v>
                </c:pt>
                <c:pt idx="14373" formatCode="General">
                  <c:v>-0.23715771176238801</c:v>
                </c:pt>
                <c:pt idx="14374" formatCode="General">
                  <c:v>-0.227802908797473</c:v>
                </c:pt>
                <c:pt idx="14375" formatCode="General">
                  <c:v>-0.21820889967485599</c:v>
                </c:pt>
                <c:pt idx="14376" formatCode="General">
                  <c:v>-0.208379211088348</c:v>
                </c:pt>
                <c:pt idx="14377" formatCode="General">
                  <c:v>-0.198317896997593</c:v>
                </c:pt>
                <c:pt idx="14378" formatCode="General">
                  <c:v>-0.18802958337037801</c:v>
                </c:pt>
                <c:pt idx="14379" formatCode="General">
                  <c:v>-0.17751954989298799</c:v>
                </c:pt>
                <c:pt idx="14380" formatCode="General">
                  <c:v>-0.166793651337521</c:v>
                </c:pt>
                <c:pt idx="14381" formatCode="General">
                  <c:v>-0.155858345019429</c:v>
                </c:pt>
                <c:pt idx="14382" formatCode="General">
                  <c:v>-0.144720891101844</c:v>
                </c:pt>
                <c:pt idx="14383" formatCode="General">
                  <c:v>-0.13338928033890701</c:v>
                </c:pt>
                <c:pt idx="14384" formatCode="General">
                  <c:v>-0.121872254748513</c:v>
                </c:pt>
                <c:pt idx="14385" formatCode="General">
                  <c:v>-0.110179495626286</c:v>
                </c:pt>
                <c:pt idx="14386" formatCode="General">
                  <c:v>-9.8321594562262096E-2</c:v>
                </c:pt>
                <c:pt idx="14387" formatCode="General">
                  <c:v>-8.6310044816119702E-2</c:v>
                </c:pt>
                <c:pt idx="14388" formatCode="General">
                  <c:v>-7.4157293486286593E-2</c:v>
                </c:pt>
                <c:pt idx="14389" formatCode="General">
                  <c:v>-6.1876787893456499E-2</c:v>
                </c:pt>
                <c:pt idx="14390" formatCode="General">
                  <c:v>-4.9483005610847897E-2</c:v>
                </c:pt>
                <c:pt idx="14391" formatCode="General">
                  <c:v>-3.6991359471541398E-2</c:v>
                </c:pt>
                <c:pt idx="14392" formatCode="General">
                  <c:v>-2.4418198969016602E-2</c:v>
                </c:pt>
                <c:pt idx="14393" formatCode="General">
                  <c:v>-1.17808060786885E-2</c:v>
                </c:pt>
                <c:pt idx="14394" formatCode="General">
                  <c:v>9.0272299724582E-4</c:v>
                </c:pt>
                <c:pt idx="14395" formatCode="General">
                  <c:v>1.3613510878535399E-2</c:v>
                </c:pt>
                <c:pt idx="14396" formatCode="General">
                  <c:v>2.63320361214484E-2</c:v>
                </c:pt>
                <c:pt idx="14397" formatCode="General">
                  <c:v>3.9038285220893698E-2</c:v>
                </c:pt>
                <c:pt idx="14398" formatCode="General">
                  <c:v>5.1711834585322698E-2</c:v>
                </c:pt>
                <c:pt idx="14399" formatCode="General">
                  <c:v>6.4332034594105594E-2</c:v>
                </c:pt>
                <c:pt idx="14400" formatCode="General">
                  <c:v>7.6878138765015605E-2</c:v>
                </c:pt>
                <c:pt idx="14401" formatCode="General">
                  <c:v>8.93295201740852E-2</c:v>
                </c:pt>
                <c:pt idx="14402" formatCode="General">
                  <c:v>0.101665847466305</c:v>
                </c:pt>
                <c:pt idx="14403" formatCode="General">
                  <c:v>0.113867278044003</c:v>
                </c:pt>
                <c:pt idx="14404" formatCode="General">
                  <c:v>0.125914651536049</c:v>
                </c:pt>
                <c:pt idx="14405" formatCode="General">
                  <c:v>0.13778968626770099</c:v>
                </c:pt>
                <c:pt idx="14406" formatCode="General">
                  <c:v>0.14947515943523801</c:v>
                </c:pt>
                <c:pt idx="14407" formatCode="General">
                  <c:v>0.160955135268817</c:v>
                </c:pt>
                <c:pt idx="14408" formatCode="General">
                  <c:v>0.172215112356603</c:v>
                </c:pt>
                <c:pt idx="14409" formatCode="General">
                  <c:v>0.18324207379247701</c:v>
                </c:pt>
                <c:pt idx="14410" formatCode="General">
                  <c:v>0.19402478271766499</c:v>
                </c:pt>
                <c:pt idx="14411" formatCode="General">
                  <c:v>0.20455378666991</c:v>
                </c:pt>
                <c:pt idx="14412" formatCode="General">
                  <c:v>0.214821519685267</c:v>
                </c:pt>
                <c:pt idx="14413" formatCode="General">
                  <c:v>0.22482243984504</c:v>
                </c:pt>
                <c:pt idx="14414" formatCode="General">
                  <c:v>0.234552969736155</c:v>
                </c:pt>
                <c:pt idx="14415" formatCode="General">
                  <c:v>0.24401159628757199</c:v>
                </c:pt>
                <c:pt idx="14416" formatCode="General">
                  <c:v>0.253198684822384</c:v>
                </c:pt>
                <c:pt idx="14417" formatCode="General">
                  <c:v>0.26211647163071999</c:v>
                </c:pt>
                <c:pt idx="14418" formatCode="General">
                  <c:v>0.27076910040552898</c:v>
                </c:pt>
                <c:pt idx="14419" formatCode="General">
                  <c:v>0.279162362271477</c:v>
                </c:pt>
                <c:pt idx="14420" formatCode="General">
                  <c:v>0.28730356161910697</c:v>
                </c:pt>
                <c:pt idx="14421" formatCode="General">
                  <c:v>0.29520139432942399</c:v>
                </c:pt>
                <c:pt idx="14422" formatCode="General">
                  <c:v>0.30286575769139701</c:v>
                </c:pt>
                <c:pt idx="14423" formatCode="General">
                  <c:v>0.31030749987286199</c:v>
                </c:pt>
                <c:pt idx="14424" formatCode="General">
                  <c:v>0.31753817400933898</c:v>
                </c:pt>
                <c:pt idx="14425" formatCode="General">
                  <c:v>0.324569856790212</c:v>
                </c:pt>
                <c:pt idx="14426" formatCode="General">
                  <c:v>0.33141482156384899</c:v>
                </c:pt>
                <c:pt idx="14427" formatCode="General">
                  <c:v>0.33808528997220899</c:v>
                </c:pt>
                <c:pt idx="14428" formatCode="General">
                  <c:v>0.344593320251326</c:v>
                </c:pt>
                <c:pt idx="14429" formatCode="General">
                  <c:v>0.35095046380863398</c:v>
                </c:pt>
                <c:pt idx="14430" formatCode="General">
                  <c:v>0.35716754092206698</c:v>
                </c:pt>
                <c:pt idx="14431" formatCode="General">
                  <c:v>0.36325447277960499</c:v>
                </c:pt>
                <c:pt idx="14432" formatCode="General">
                  <c:v>0.369220042249298</c:v>
                </c:pt>
                <c:pt idx="14433" formatCode="General">
                  <c:v>0.375071756036852</c:v>
                </c:pt>
                <c:pt idx="14434" formatCode="General">
                  <c:v>0.38081575060325101</c:v>
                </c:pt>
                <c:pt idx="14435" formatCode="General">
                  <c:v>0.386456633676734</c:v>
                </c:pt>
                <c:pt idx="14436" formatCode="General">
                  <c:v>0.39199736403915902</c:v>
                </c:pt>
                <c:pt idx="14437" formatCode="General">
                  <c:v>0.39743929404133099</c:v>
                </c:pt>
                <c:pt idx="14438" formatCode="General">
                  <c:v>0.40278215493158598</c:v>
                </c:pt>
                <c:pt idx="14439" formatCode="General">
                  <c:v>0.408024119498407</c:v>
                </c:pt>
                <c:pt idx="14440" formatCode="General">
                  <c:v>0.41316179524521301</c:v>
                </c:pt>
                <c:pt idx="14441" formatCode="General">
                  <c:v>0.41819034539906003</c:v>
                </c:pt>
                <c:pt idx="14442" formatCode="General">
                  <c:v>0.42310359586455099</c:v>
                </c:pt>
                <c:pt idx="14443" formatCode="General">
                  <c:v>0.42789421645591202</c:v>
                </c:pt>
                <c:pt idx="14444" formatCode="General">
                  <c:v>0.43255396764969201</c:v>
                </c:pt>
                <c:pt idx="14445" formatCode="General">
                  <c:v>0.43707378577163503</c:v>
                </c:pt>
                <c:pt idx="14446" formatCode="General">
                  <c:v>0.44144397080407899</c:v>
                </c:pt>
                <c:pt idx="14447" formatCode="General">
                  <c:v>0.44565449523018602</c:v>
                </c:pt>
                <c:pt idx="14448" formatCode="General">
                  <c:v>0.44969524804639899</c:v>
                </c:pt>
                <c:pt idx="14449" formatCode="General">
                  <c:v>0.45355619930228402</c:v>
                </c:pt>
                <c:pt idx="14450" formatCode="General">
                  <c:v>0.45722765783055203</c:v>
                </c:pt>
                <c:pt idx="14451" formatCode="General">
                  <c:v>0.46070050455767902</c:v>
                </c:pt>
                <c:pt idx="14452" formatCode="General">
                  <c:v>0.46396636297022698</c:v>
                </c:pt>
                <c:pt idx="14453" formatCode="General">
                  <c:v>0.46701780683055599</c:v>
                </c:pt>
                <c:pt idx="14454" formatCode="General">
                  <c:v>0.46984851309644998</c:v>
                </c:pt>
                <c:pt idx="14455" formatCode="General">
                  <c:v>0.47245340408285202</c:v>
                </c:pt>
                <c:pt idx="14456" formatCode="General">
                  <c:v>0.47482876462010898</c:v>
                </c:pt>
                <c:pt idx="14457" formatCode="General">
                  <c:v>0.476972300753431</c:v>
                </c:pt>
                <c:pt idx="14458" formatCode="General">
                  <c:v>0.47888318832006199</c:v>
                </c:pt>
                <c:pt idx="14459" formatCode="General">
                  <c:v>0.48056208927701599</c:v>
                </c:pt>
                <c:pt idx="14460" formatCode="General">
                  <c:v>0.48201111463433899</c:v>
                </c:pt>
                <c:pt idx="14461" formatCode="General">
                  <c:v>0.483233774327818</c:v>
                </c:pt>
                <c:pt idx="14462" formatCode="General">
                  <c:v>0.48423488727295899</c:v>
                </c:pt>
                <c:pt idx="14463" formatCode="General">
                  <c:v>0.48502044296178198</c:v>
                </c:pt>
                <c:pt idx="14464" formatCode="General">
                  <c:v>0.48559744839671798</c:v>
                </c:pt>
                <c:pt idx="14465" formatCode="General">
                  <c:v>0.485973757620975</c:v>
                </c:pt>
                <c:pt idx="14466" formatCode="General">
                  <c:v>0.48615787179373599</c:v>
                </c:pt>
                <c:pt idx="14467" formatCode="General">
                  <c:v>0.48615872083679501</c:v>
                </c:pt>
                <c:pt idx="14468" formatCode="General">
                  <c:v>0.485985438599499</c:v>
                </c:pt>
                <c:pt idx="14469" formatCode="General">
                  <c:v>0.48564712216947897</c:v>
                </c:pt>
                <c:pt idx="14470" formatCode="General">
                  <c:v>0.48515259234595398</c:v>
                </c:pt>
                <c:pt idx="14471" formatCode="General">
                  <c:v>0.48451017185387102</c:v>
                </c:pt>
                <c:pt idx="14472" formatCode="General">
                  <c:v>0.48372745341603302</c:v>
                </c:pt>
                <c:pt idx="14473" formatCode="General">
                  <c:v>0.482811077315973</c:v>
                </c:pt>
                <c:pt idx="14474" formatCode="General">
                  <c:v>0.48176654669770802</c:v>
                </c:pt>
                <c:pt idx="14475" formatCode="General">
                  <c:v>0.48059806495871299</c:v>
                </c:pt>
                <c:pt idx="14476" formatCode="General">
                  <c:v>0.47930840602298003</c:v>
                </c:pt>
                <c:pt idx="14477" formatCode="General">
                  <c:v>0.477898726159728</c:v>
                </c:pt>
                <c:pt idx="14478" formatCode="General">
                  <c:v>0.476368545929165</c:v>
                </c:pt>
                <c:pt idx="14479" formatCode="General">
                  <c:v>0.47471569596751101</c:v>
                </c:pt>
                <c:pt idx="14480" formatCode="General">
                  <c:v>0.47293630528962299</c:v>
                </c:pt>
                <c:pt idx="14481" formatCode="General">
                  <c:v>0.47102483145589402</c:v>
                </c:pt>
                <c:pt idx="14482" formatCode="General">
                  <c:v>0.468974125156702</c:v>
                </c:pt>
                <c:pt idx="14483" formatCode="General">
                  <c:v>0.46677558033118599</c:v>
                </c:pt>
                <c:pt idx="14484" formatCode="General">
                  <c:v>0.46441919537844401</c:v>
                </c:pt>
                <c:pt idx="14485" formatCode="General">
                  <c:v>0.46189371041037702</c:v>
                </c:pt>
                <c:pt idx="14486" formatCode="General">
                  <c:v>0.45918687484891901</c:v>
                </c:pt>
                <c:pt idx="14487" formatCode="General">
                  <c:v>0.45628567440045098</c:v>
                </c:pt>
                <c:pt idx="14488" formatCode="General">
                  <c:v>0.45317650388612302</c:v>
                </c:pt>
                <c:pt idx="14489" formatCode="General">
                  <c:v>0.449845536137224</c:v>
                </c:pt>
                <c:pt idx="14490" formatCode="General">
                  <c:v>0.446278828295186</c:v>
                </c:pt>
                <c:pt idx="14491" formatCode="General">
                  <c:v>0.442462660754396</c:v>
                </c:pt>
                <c:pt idx="14492" formatCode="General">
                  <c:v>0.43838387893358799</c:v>
                </c:pt>
                <c:pt idx="14493" formatCode="General">
                  <c:v>0.43403008763422601</c:v>
                </c:pt>
                <c:pt idx="14494" formatCode="General">
                  <c:v>0.42938996019495002</c:v>
                </c:pt>
                <c:pt idx="14495" formatCode="General">
                  <c:v>0.42445340806394</c:v>
                </c:pt>
                <c:pt idx="14496" formatCode="General">
                  <c:v>0.41921181097758498</c:v>
                </c:pt>
                <c:pt idx="14497" formatCode="General">
                  <c:v>0.41365826296756297</c:v>
                </c:pt>
                <c:pt idx="14498" formatCode="General">
                  <c:v>0.40778771232819799</c:v>
                </c:pt>
                <c:pt idx="14499" formatCode="General">
                  <c:v>0.401597046735931</c:v>
                </c:pt>
                <c:pt idx="14500" formatCode="General">
                  <c:v>0.39508523880873397</c:v>
                </c:pt>
                <c:pt idx="14501" formatCode="General">
                  <c:v>0.388253400302628</c:v>
                </c:pt>
                <c:pt idx="14502" formatCode="General">
                  <c:v>0.38110483282677499</c:v>
                </c:pt>
                <c:pt idx="14503" formatCode="General">
                  <c:v>0.373644980440205</c:v>
                </c:pt>
                <c:pt idx="14504" formatCode="General">
                  <c:v>0.36588134072689599</c:v>
                </c:pt>
                <c:pt idx="14505" formatCode="General">
                  <c:v>0.357823451469786</c:v>
                </c:pt>
                <c:pt idx="14506" formatCode="General">
                  <c:v>0.34948274883542202</c:v>
                </c:pt>
                <c:pt idx="14507" formatCode="General">
                  <c:v>0.34087243545891299</c:v>
                </c:pt>
                <c:pt idx="14508" formatCode="General">
                  <c:v>0.33200722568553898</c:v>
                </c:pt>
                <c:pt idx="14509" formatCode="General">
                  <c:v>0.32290313479814498</c:v>
                </c:pt>
                <c:pt idx="14510" formatCode="General">
                  <c:v>0.31357737890665399</c:v>
                </c:pt>
                <c:pt idx="14511" formatCode="General">
                  <c:v>0.30404806164576198</c:v>
                </c:pt>
                <c:pt idx="14512" formatCode="General">
                  <c:v>0.29433389681401201</c:v>
                </c:pt>
                <c:pt idx="14513" formatCode="General">
                  <c:v>0.28445390716877</c:v>
                </c:pt>
                <c:pt idx="14514" formatCode="General">
                  <c:v>0.27442722275276998</c:v>
                </c:pt>
                <c:pt idx="14515" formatCode="General">
                  <c:v>0.26427287353232498</c:v>
                </c:pt>
                <c:pt idx="14516" formatCode="General">
                  <c:v>0.25400946462312401</c:v>
                </c:pt>
                <c:pt idx="14517" formatCode="General">
                  <c:v>0.24365496205300699</c:v>
                </c:pt>
                <c:pt idx="14518" formatCode="General">
                  <c:v>0.23322647553930101</c:v>
                </c:pt>
                <c:pt idx="14519" formatCode="General">
                  <c:v>0.22274006470928601</c:v>
                </c:pt>
                <c:pt idx="14520" formatCode="General">
                  <c:v>0.21221056780275599</c:v>
                </c:pt>
                <c:pt idx="14521" formatCode="General">
                  <c:v>0.201651450206351</c:v>
                </c:pt>
                <c:pt idx="14522" formatCode="General">
                  <c:v>0.191074705363106</c:v>
                </c:pt>
                <c:pt idx="14523" formatCode="General">
                  <c:v>0.18049078907518401</c:v>
                </c:pt>
                <c:pt idx="14524" formatCode="General">
                  <c:v>0.16990849194405599</c:v>
                </c:pt>
                <c:pt idx="14525" formatCode="General">
                  <c:v>0.15933496368150801</c:v>
                </c:pt>
                <c:pt idx="14526" formatCode="General">
                  <c:v>0.14877576337272799</c:v>
                </c:pt>
                <c:pt idx="14527" formatCode="General">
                  <c:v>0.138234880284413</c:v>
                </c:pt>
                <c:pt idx="14528" formatCode="General">
                  <c:v>0.127714779853252</c:v>
                </c:pt>
                <c:pt idx="14529" formatCode="General">
                  <c:v>0.117216477101642</c:v>
                </c:pt>
                <c:pt idx="14530" formatCode="General">
                  <c:v>0.10673969326030799</c:v>
                </c:pt>
                <c:pt idx="14531" formatCode="General">
                  <c:v>9.6283033570925797E-2</c:v>
                </c:pt>
                <c:pt idx="14532" formatCode="General">
                  <c:v>8.5844163249657698E-2</c:v>
                </c:pt>
                <c:pt idx="14533" formatCode="General">
                  <c:v>7.5419871130730495E-2</c:v>
                </c:pt>
                <c:pt idx="14534" formatCode="General">
                  <c:v>6.5006235985758998E-2</c:v>
                </c:pt>
                <c:pt idx="14535" formatCode="General">
                  <c:v>5.4598859522117203E-2</c:v>
                </c:pt>
                <c:pt idx="14536" formatCode="General">
                  <c:v>4.4193087269681602E-2</c:v>
                </c:pt>
                <c:pt idx="14537" formatCode="General">
                  <c:v>3.3784155536372297E-2</c:v>
                </c:pt>
                <c:pt idx="14538" formatCode="General">
                  <c:v>2.33673680967241E-2</c:v>
                </c:pt>
                <c:pt idx="14539" formatCode="General">
                  <c:v>1.2938295819413401E-2</c:v>
                </c:pt>
                <c:pt idx="14540" formatCode="General">
                  <c:v>2.49279710849979E-3</c:v>
                </c:pt>
                <c:pt idx="14541" formatCode="General">
                  <c:v>-7.9727305447022893E-3</c:v>
                </c:pt>
                <c:pt idx="14542" formatCode="General">
                  <c:v>-1.8461221613128902E-2</c:v>
                </c:pt>
                <c:pt idx="14543" formatCode="General">
                  <c:v>-2.8974969070341999E-2</c:v>
                </c:pt>
                <c:pt idx="14544" formatCode="General">
                  <c:v>-3.9515469529949498E-2</c:v>
                </c:pt>
                <c:pt idx="14545" formatCode="General">
                  <c:v>-5.0083388264831198E-2</c:v>
                </c:pt>
                <c:pt idx="14546" formatCode="General">
                  <c:v>-6.0678510538128103E-2</c:v>
                </c:pt>
                <c:pt idx="14547" formatCode="General">
                  <c:v>-7.1299715523236301E-2</c:v>
                </c:pt>
                <c:pt idx="14548" formatCode="General">
                  <c:v>-8.1944979175785304E-2</c:v>
                </c:pt>
                <c:pt idx="14549" formatCode="General">
                  <c:v>-9.2611413959944697E-2</c:v>
                </c:pt>
                <c:pt idx="14550" formatCode="General">
                  <c:v>-0.103295424476414</c:v>
                </c:pt>
                <c:pt idx="14551" formatCode="General">
                  <c:v>-0.113992612532107</c:v>
                </c:pt>
                <c:pt idx="14552" formatCode="General">
                  <c:v>-0.124697847650525</c:v>
                </c:pt>
                <c:pt idx="14553" formatCode="General">
                  <c:v>-0.13540550048990899</c:v>
                </c:pt>
                <c:pt idx="14554" formatCode="General">
                  <c:v>-0.146109196701148</c:v>
                </c:pt>
                <c:pt idx="14555" formatCode="General">
                  <c:v>-0.15680245001865001</c:v>
                </c:pt>
                <c:pt idx="14556" formatCode="General">
                  <c:v>-0.167478669882836</c:v>
                </c:pt>
                <c:pt idx="14557" formatCode="General">
                  <c:v>-0.17813053638930801</c:v>
                </c:pt>
                <c:pt idx="14558" formatCode="General">
                  <c:v>-0.188749923943626</c:v>
                </c:pt>
                <c:pt idx="14559" formatCode="General">
                  <c:v>-0.19932921267074299</c:v>
                </c:pt>
                <c:pt idx="14560" formatCode="General">
                  <c:v>-0.20986145956531699</c:v>
                </c:pt>
                <c:pt idx="14561" formatCode="General">
                  <c:v>-0.22033881358985699</c:v>
                </c:pt>
                <c:pt idx="14562" formatCode="General">
                  <c:v>-0.23075357746977701</c:v>
                </c:pt>
                <c:pt idx="14563" formatCode="General">
                  <c:v>-0.24109840518082101</c:v>
                </c:pt>
                <c:pt idx="14564" formatCode="General">
                  <c:v>-0.25136577118852499</c:v>
                </c:pt>
                <c:pt idx="14565" formatCode="General">
                  <c:v>-0.26154802244926101</c:v>
                </c:pt>
                <c:pt idx="14566" formatCode="General">
                  <c:v>-0.27163796894821401</c:v>
                </c:pt>
                <c:pt idx="14567" formatCode="General">
                  <c:v>-0.28162837071883101</c:v>
                </c:pt>
                <c:pt idx="14568" formatCode="General">
                  <c:v>-0.29151138064793503</c:v>
                </c:pt>
                <c:pt idx="14569" formatCode="General">
                  <c:v>-0.30127965952052599</c:v>
                </c:pt>
                <c:pt idx="14570" formatCode="General">
                  <c:v>-0.31092596902603398</c:v>
                </c:pt>
                <c:pt idx="14571" formatCode="General">
                  <c:v>-0.32044306666433903</c:v>
                </c:pt>
                <c:pt idx="14572" formatCode="General">
                  <c:v>-0.32982306319113203</c:v>
                </c:pt>
                <c:pt idx="14573" formatCode="General">
                  <c:v>-0.33905690228775698</c:v>
                </c:pt>
                <c:pt idx="14574" formatCode="General">
                  <c:v>-0.34813607619367098</c:v>
                </c:pt>
                <c:pt idx="14575" formatCode="General">
                  <c:v>-0.357052170950107</c:v>
                </c:pt>
                <c:pt idx="14576" formatCode="General">
                  <c:v>-0.365795193460771</c:v>
                </c:pt>
                <c:pt idx="14577" formatCode="General">
                  <c:v>-0.37435513544465998</c:v>
                </c:pt>
                <c:pt idx="14578" formatCode="General">
                  <c:v>-0.382721706387533</c:v>
                </c:pt>
                <c:pt idx="14579" formatCode="General">
                  <c:v>-0.39088427077614901</c:v>
                </c:pt>
                <c:pt idx="14580" formatCode="General">
                  <c:v>-0.39883137148988701</c:v>
                </c:pt>
                <c:pt idx="14581" formatCode="General">
                  <c:v>-0.40655081924904302</c:v>
                </c:pt>
                <c:pt idx="14582" formatCode="General">
                  <c:v>-0.41403088783221298</c:v>
                </c:pt>
                <c:pt idx="14583" formatCode="General">
                  <c:v>-0.42125888254432498</c:v>
                </c:pt>
                <c:pt idx="14584" formatCode="General">
                  <c:v>-0.42822218366285197</c:v>
                </c:pt>
                <c:pt idx="14585" formatCode="General">
                  <c:v>-0.434907875234884</c:v>
                </c:pt>
                <c:pt idx="14586" formatCode="General">
                  <c:v>-0.44130233915779599</c:v>
                </c:pt>
                <c:pt idx="14587" formatCode="General">
                  <c:v>-0.44739295643685401</c:v>
                </c:pt>
                <c:pt idx="14588" formatCode="General">
                  <c:v>-0.45316672711345302</c:v>
                </c:pt>
                <c:pt idx="14589" formatCode="General">
                  <c:v>-0.45861083652318202</c:v>
                </c:pt>
                <c:pt idx="14590" formatCode="General">
                  <c:v>-0.46371396405871501</c:v>
                </c:pt>
                <c:pt idx="14591" formatCode="General">
                  <c:v>-0.46846524058346101</c:v>
                </c:pt>
                <c:pt idx="14592" formatCode="General">
                  <c:v>-0.47285371633534801</c:v>
                </c:pt>
                <c:pt idx="14593" formatCode="General">
                  <c:v>-0.47687002540854401</c:v>
                </c:pt>
                <c:pt idx="14594" formatCode="General">
                  <c:v>-0.480506014775543</c:v>
                </c:pt>
                <c:pt idx="14595" formatCode="General">
                  <c:v>-0.48375417184314401</c:v>
                </c:pt>
                <c:pt idx="14596" formatCode="General">
                  <c:v>-0.48660922785866501</c:v>
                </c:pt>
                <c:pt idx="14597" formatCode="General">
                  <c:v>-0.48906708423998402</c:v>
                </c:pt>
                <c:pt idx="14598" formatCode="General">
                  <c:v>-0.491124650984752</c:v>
                </c:pt>
                <c:pt idx="14599" formatCode="General">
                  <c:v>-0.49278088693414901</c:v>
                </c:pt>
                <c:pt idx="14600" formatCode="General">
                  <c:v>-0.49403674363706901</c:v>
                </c:pt>
                <c:pt idx="14601" formatCode="General">
                  <c:v>-0.49489439688730302</c:v>
                </c:pt>
                <c:pt idx="14602" formatCode="General">
                  <c:v>-0.49535758477936298</c:v>
                </c:pt>
                <c:pt idx="14603" formatCode="General">
                  <c:v>-0.495432017604233</c:v>
                </c:pt>
                <c:pt idx="14604" formatCode="General">
                  <c:v>-0.49512518806600297</c:v>
                </c:pt>
                <c:pt idx="14605" formatCode="General">
                  <c:v>-0.49444611724172399</c:v>
                </c:pt>
                <c:pt idx="14606" formatCode="General">
                  <c:v>-0.49340557847946398</c:v>
                </c:pt>
                <c:pt idx="14607" formatCode="General">
                  <c:v>-0.49201522190299202</c:v>
                </c:pt>
                <c:pt idx="14608" formatCode="General">
                  <c:v>-0.49028730080800098</c:v>
                </c:pt>
                <c:pt idx="14609" formatCode="General">
                  <c:v>-0.48823602744511102</c:v>
                </c:pt>
                <c:pt idx="14610" formatCode="General">
                  <c:v>-0.48587635621133701</c:v>
                </c:pt>
                <c:pt idx="14611" formatCode="General">
                  <c:v>-0.48322407692591901</c:v>
                </c:pt>
                <c:pt idx="14612" formatCode="General">
                  <c:v>-0.48029554702176502</c:v>
                </c:pt>
                <c:pt idx="14613" formatCode="General">
                  <c:v>-0.47710684739383602</c:v>
                </c:pt>
                <c:pt idx="14614" formatCode="General">
                  <c:v>-0.47367460167725101</c:v>
                </c:pt>
                <c:pt idx="14615" formatCode="General">
                  <c:v>-0.470015322175171</c:v>
                </c:pt>
                <c:pt idx="14616" formatCode="General">
                  <c:v>-0.46614573983475999</c:v>
                </c:pt>
                <c:pt idx="14617" formatCode="General">
                  <c:v>-0.46208264045596797</c:v>
                </c:pt>
                <c:pt idx="14618" formatCode="General">
                  <c:v>-0.45784210185462498</c:v>
                </c:pt>
                <c:pt idx="14619" formatCode="General">
                  <c:v>-0.45343932089479</c:v>
                </c:pt>
                <c:pt idx="14620" formatCode="General">
                  <c:v>-0.44888912280981103</c:v>
                </c:pt>
                <c:pt idx="14621" formatCode="General">
                  <c:v>-0.44420593336929198</c:v>
                </c:pt>
                <c:pt idx="14622" formatCode="General">
                  <c:v>-0.43940315937255497</c:v>
                </c:pt>
                <c:pt idx="14623" formatCode="General">
                  <c:v>-0.43449309990738499</c:v>
                </c:pt>
                <c:pt idx="14624" formatCode="General">
                  <c:v>-0.429486982772116</c:v>
                </c:pt>
                <c:pt idx="14625" formatCode="General">
                  <c:v>-0.42439514694115898</c:v>
                </c:pt>
                <c:pt idx="14626" formatCode="General">
                  <c:v>-0.41922820446738401</c:v>
                </c:pt>
                <c:pt idx="14627" formatCode="General">
                  <c:v>-0.41399547025410299</c:v>
                </c:pt>
                <c:pt idx="14628" formatCode="General">
                  <c:v>-0.40870444057050698</c:v>
                </c:pt>
                <c:pt idx="14629" formatCode="General">
                  <c:v>-0.40336311180090001</c:v>
                </c:pt>
                <c:pt idx="14630" formatCode="General">
                  <c:v>-0.39797866973165003</c:v>
                </c:pt>
                <c:pt idx="14631" formatCode="General">
                  <c:v>-0.392557399459671</c:v>
                </c:pt>
                <c:pt idx="14632" formatCode="General">
                  <c:v>-0.38710492784503298</c:v>
                </c:pt>
                <c:pt idx="14633" formatCode="General">
                  <c:v>-0.38162690549811601</c:v>
                </c:pt>
                <c:pt idx="14634" formatCode="General">
                  <c:v>-0.37612864536646401</c:v>
                </c:pt>
                <c:pt idx="14635" formatCode="General">
                  <c:v>-0.37061466347712502</c:v>
                </c:pt>
                <c:pt idx="14636" formatCode="General">
                  <c:v>-0.36508988064360898</c:v>
                </c:pt>
                <c:pt idx="14637" formatCode="General">
                  <c:v>-0.35955868634581001</c:v>
                </c:pt>
                <c:pt idx="14638" formatCode="General">
                  <c:v>-0.35402497828747398</c:v>
                </c:pt>
                <c:pt idx="14639" formatCode="General">
                  <c:v>-0.34849280750774703</c:v>
                </c:pt>
                <c:pt idx="14640" formatCode="General">
                  <c:v>-0.34296592611938398</c:v>
                </c:pt>
                <c:pt idx="14641" formatCode="General">
                  <c:v>-0.33744729372270799</c:v>
                </c:pt>
                <c:pt idx="14642" formatCode="General">
                  <c:v>-0.33194025583450798</c:v>
                </c:pt>
                <c:pt idx="14643" formatCode="General">
                  <c:v>-0.326448077479984</c:v>
                </c:pt>
                <c:pt idx="14644" formatCode="General">
                  <c:v>-0.32097278930581302</c:v>
                </c:pt>
                <c:pt idx="14645" formatCode="General">
                  <c:v>-0.31551568075720399</c:v>
                </c:pt>
                <c:pt idx="14646" formatCode="General">
                  <c:v>-0.31007747106668399</c:v>
                </c:pt>
                <c:pt idx="14647" formatCode="General">
                  <c:v>-0.30465834331902197</c:v>
                </c:pt>
                <c:pt idx="14648" formatCode="General">
                  <c:v>-0.29925741321773303</c:v>
                </c:pt>
                <c:pt idx="14649" formatCode="General">
                  <c:v>-0.29387224867842199</c:v>
                </c:pt>
                <c:pt idx="14650" formatCode="General">
                  <c:v>-0.28849997304652603</c:v>
                </c:pt>
                <c:pt idx="14651" formatCode="General">
                  <c:v>-0.28313582659134801</c:v>
                </c:pt>
                <c:pt idx="14652" formatCode="General">
                  <c:v>-0.27777368671354702</c:v>
                </c:pt>
                <c:pt idx="14653" formatCode="General">
                  <c:v>-0.27240619850258002</c:v>
                </c:pt>
                <c:pt idx="14654" formatCode="General">
                  <c:v>-0.26702326885766098</c:v>
                </c:pt>
                <c:pt idx="14655" formatCode="General">
                  <c:v>-0.26161329517270798</c:v>
                </c:pt>
                <c:pt idx="14656" formatCode="General">
                  <c:v>-0.256163509619659</c:v>
                </c:pt>
                <c:pt idx="14657" formatCode="General">
                  <c:v>-0.25065910546285303</c:v>
                </c:pt>
                <c:pt idx="14658" formatCode="General">
                  <c:v>-0.24508341238539799</c:v>
                </c:pt>
                <c:pt idx="14659" formatCode="General">
                  <c:v>-0.23941826228000401</c:v>
                </c:pt>
                <c:pt idx="14660" formatCode="General">
                  <c:v>-0.233644255270434</c:v>
                </c:pt>
                <c:pt idx="14661" formatCode="General">
                  <c:v>-0.22773995865538699</c:v>
                </c:pt>
                <c:pt idx="14662" formatCode="General">
                  <c:v>-0.22168223623073599</c:v>
                </c:pt>
                <c:pt idx="14663" formatCode="General">
                  <c:v>-0.21544772358947401</c:v>
                </c:pt>
                <c:pt idx="14664" formatCode="General">
                  <c:v>-0.20901171719067899</c:v>
                </c:pt>
                <c:pt idx="14665" formatCode="General">
                  <c:v>-0.20234949410376701</c:v>
                </c:pt>
                <c:pt idx="14666" formatCode="General">
                  <c:v>-0.195436233031139</c:v>
                </c:pt>
                <c:pt idx="14667" formatCode="General">
                  <c:v>-0.18824677501776099</c:v>
                </c:pt>
                <c:pt idx="14668" formatCode="General">
                  <c:v>-0.18075705759389499</c:v>
                </c:pt>
                <c:pt idx="14669" formatCode="General">
                  <c:v>-0.17294394651697501</c:v>
                </c:pt>
                <c:pt idx="14670" formatCode="General">
                  <c:v>-0.164785473518755</c:v>
                </c:pt>
                <c:pt idx="14671" formatCode="General">
                  <c:v>-0.156261608176501</c:v>
                </c:pt>
                <c:pt idx="14672" formatCode="General">
                  <c:v>-0.147354473788913</c:v>
                </c:pt>
                <c:pt idx="14673" formatCode="General">
                  <c:v>-0.138048435306035</c:v>
                </c:pt>
                <c:pt idx="14674" formatCode="General">
                  <c:v>-0.128330746324503</c:v>
                </c:pt>
                <c:pt idx="14675" formatCode="General">
                  <c:v>-0.11819211812726101</c:v>
                </c:pt>
                <c:pt idx="14676" formatCode="General">
                  <c:v>-0.107626691670277</c:v>
                </c:pt>
                <c:pt idx="14677" formatCode="General">
                  <c:v>-9.6632346336879199E-2</c:v>
                </c:pt>
                <c:pt idx="14678" formatCode="General">
                  <c:v>-8.5210550250213901E-2</c:v>
                </c:pt>
                <c:pt idx="14679" formatCode="General">
                  <c:v>-7.3367151895687002E-2</c:v>
                </c:pt>
                <c:pt idx="14680" formatCode="General">
                  <c:v>-6.1112546700962403E-2</c:v>
                </c:pt>
                <c:pt idx="14681" formatCode="General">
                  <c:v>-4.84601971463633E-2</c:v>
                </c:pt>
                <c:pt idx="14682" formatCode="General">
                  <c:v>-3.5428772176877898E-2</c:v>
                </c:pt>
                <c:pt idx="14683" formatCode="General">
                  <c:v>-2.2041169091482599E-2</c:v>
                </c:pt>
                <c:pt idx="14684" formatCode="General">
                  <c:v>-8.3232402863657306E-3</c:v>
                </c:pt>
                <c:pt idx="14685" formatCode="General">
                  <c:v>5.6947044697572401E-3</c:v>
                </c:pt>
                <c:pt idx="14686" formatCode="General">
                  <c:v>1.9978506737848699E-2</c:v>
                </c:pt>
                <c:pt idx="14687" formatCode="General">
                  <c:v>3.44915484538586E-2</c:v>
                </c:pt>
                <c:pt idx="14688" formatCode="General">
                  <c:v>4.9194500180601598E-2</c:v>
                </c:pt>
                <c:pt idx="14689" formatCode="General">
                  <c:v>6.4045524760704298E-2</c:v>
                </c:pt>
                <c:pt idx="14690" formatCode="General">
                  <c:v>7.9001587216676702E-2</c:v>
                </c:pt>
                <c:pt idx="14691" formatCode="General">
                  <c:v>9.4018132330332502E-2</c:v>
                </c:pt>
                <c:pt idx="14692" formatCode="General">
                  <c:v>0.109049235334373</c:v>
                </c:pt>
                <c:pt idx="14693" formatCode="General">
                  <c:v>0.12404937666900701</c:v>
                </c:pt>
                <c:pt idx="14694" formatCode="General">
                  <c:v>0.138973164779261</c:v>
                </c:pt>
                <c:pt idx="14695" formatCode="General">
                  <c:v>0.15377632961203699</c:v>
                </c:pt>
                <c:pt idx="14696" formatCode="General">
                  <c:v>0.16841581503217401</c:v>
                </c:pt>
                <c:pt idx="14697" formatCode="General">
                  <c:v>0.18285069271923701</c:v>
                </c:pt>
                <c:pt idx="14698" formatCode="General">
                  <c:v>0.19704262036921999</c:v>
                </c:pt>
                <c:pt idx="14699" formatCode="General">
                  <c:v>0.21095606490265301</c:v>
                </c:pt>
                <c:pt idx="14700" formatCode="General">
                  <c:v>0.224558997527425</c:v>
                </c:pt>
                <c:pt idx="14701" formatCode="General">
                  <c:v>0.23782247362322101</c:v>
                </c:pt>
                <c:pt idx="14702" formatCode="General">
                  <c:v>0.25072221008672502</c:v>
                </c:pt>
                <c:pt idx="14703" formatCode="General">
                  <c:v>0.26323802206980301</c:v>
                </c:pt>
                <c:pt idx="14704" formatCode="General">
                  <c:v>0.27535399329746602</c:v>
                </c:pt>
                <c:pt idx="14705" formatCode="General">
                  <c:v>0.287058196124793</c:v>
                </c:pt>
                <c:pt idx="14706" formatCode="General">
                  <c:v>0.29834338137695099</c:v>
                </c:pt>
                <c:pt idx="14707" formatCode="General">
                  <c:v>0.30920706555105798</c:v>
                </c:pt>
                <c:pt idx="14708" formatCode="General">
                  <c:v>0.319650443461578</c:v>
                </c:pt>
                <c:pt idx="14709" formatCode="General">
                  <c:v>0.32967929316318101</c:v>
                </c:pt>
                <c:pt idx="14710" formatCode="General">
                  <c:v>0.33930296767978602</c:v>
                </c:pt>
                <c:pt idx="14711" formatCode="General">
                  <c:v>0.34853367911295702</c:v>
                </c:pt>
                <c:pt idx="14712" formatCode="General">
                  <c:v>0.35738694546447197</c:v>
                </c:pt>
                <c:pt idx="14713" formatCode="General">
                  <c:v>0.36588082674748201</c:v>
                </c:pt>
                <c:pt idx="14714" formatCode="General">
                  <c:v>0.37403542459876499</c:v>
                </c:pt>
                <c:pt idx="14715" formatCode="General">
                  <c:v>0.38187237715528999</c:v>
                </c:pt>
                <c:pt idx="14716" formatCode="General">
                  <c:v>0.38941432541008297</c:v>
                </c:pt>
                <c:pt idx="14717" formatCode="General">
                  <c:v>0.396684360023488</c:v>
                </c:pt>
                <c:pt idx="14718" formatCode="General">
                  <c:v>0.40370552039012197</c:v>
                </c:pt>
                <c:pt idx="14719" formatCode="General">
                  <c:v>0.41050025352210201</c:v>
                </c:pt>
                <c:pt idx="14720" formatCode="General">
                  <c:v>0.417089980379861</c:v>
                </c:pt>
                <c:pt idx="14721" formatCode="General">
                  <c:v>0.423494479287439</c:v>
                </c:pt>
                <c:pt idx="14722" formatCode="General">
                  <c:v>0.42973150520062198</c:v>
                </c:pt>
                <c:pt idx="14723" formatCode="General">
                  <c:v>0.43581645659456703</c:v>
                </c:pt>
                <c:pt idx="14724" formatCode="General">
                  <c:v>0.44176186802249101</c:v>
                </c:pt>
                <c:pt idx="14725" formatCode="General">
                  <c:v>0.44757726097357298</c:v>
                </c:pt>
                <c:pt idx="14726" formatCode="General">
                  <c:v>0.453268955619956</c:v>
                </c:pt>
                <c:pt idx="14727" formatCode="General">
                  <c:v>0.45883984817600398</c:v>
                </c:pt>
                <c:pt idx="14728" formatCode="General">
                  <c:v>0.464289329600791</c:v>
                </c:pt>
                <c:pt idx="14729" formatCode="General">
                  <c:v>0.46961325412528498</c:v>
                </c:pt>
                <c:pt idx="14730" formatCode="General">
                  <c:v>0.47480408657005901</c:v>
                </c:pt>
                <c:pt idx="14731" formatCode="General">
                  <c:v>0.47985092301646798</c:v>
                </c:pt>
                <c:pt idx="14732" formatCode="General">
                  <c:v>0.48473976965674598</c:v>
                </c:pt>
                <c:pt idx="14733" formatCode="General">
                  <c:v>0.48945378002922102</c:v>
                </c:pt>
                <c:pt idx="14734" formatCode="General">
                  <c:v>0.49397349163769699</c:v>
                </c:pt>
                <c:pt idx="14735" formatCode="General">
                  <c:v>0.49827730977502999</c:v>
                </c:pt>
                <c:pt idx="14736" formatCode="General">
                  <c:v>0.50234182999242205</c:v>
                </c:pt>
                <c:pt idx="14737" formatCode="General">
                  <c:v>0.50614227483354701</c:v>
                </c:pt>
                <c:pt idx="14738" formatCode="General">
                  <c:v>0.50965296282376604</c:v>
                </c:pt>
                <c:pt idx="14739" formatCode="General">
                  <c:v>0.51284777747742105</c:v>
                </c:pt>
                <c:pt idx="14740" formatCode="General">
                  <c:v>0.51570064136648397</c:v>
                </c:pt>
                <c:pt idx="14741" formatCode="General">
                  <c:v>0.51818597970344704</c:v>
                </c:pt>
                <c:pt idx="14742" formatCode="General">
                  <c:v>0.52027921904988605</c:v>
                </c:pt>
                <c:pt idx="14743" formatCode="General">
                  <c:v>0.52195725105038604</c:v>
                </c:pt>
                <c:pt idx="14744" formatCode="General">
                  <c:v>0.52319875377537906</c:v>
                </c:pt>
                <c:pt idx="14745" formatCode="General">
                  <c:v>0.52398459998441405</c:v>
                </c:pt>
                <c:pt idx="14746" formatCode="General">
                  <c:v>0.52429817393331202</c:v>
                </c:pt>
                <c:pt idx="14747" formatCode="General">
                  <c:v>0.52412565757879204</c:v>
                </c:pt>
                <c:pt idx="14748" formatCode="General">
                  <c:v>0.52345634224069704</c:v>
                </c:pt>
                <c:pt idx="14749" formatCode="General">
                  <c:v>0.52228274347075898</c:v>
                </c:pt>
                <c:pt idx="14750" formatCode="General">
                  <c:v>0.52060066776895697</c:v>
                </c:pt>
                <c:pt idx="14751" formatCode="General">
                  <c:v>0.51840921526570105</c:v>
                </c:pt>
                <c:pt idx="14752" formatCode="General">
                  <c:v>0.51571087369587998</c:v>
                </c:pt>
                <c:pt idx="14753" formatCode="General">
                  <c:v>0.51251144927475401</c:v>
                </c:pt>
                <c:pt idx="14754" formatCode="General">
                  <c:v>0.50881991652036995</c:v>
                </c:pt>
                <c:pt idx="14755" formatCode="General">
                  <c:v>0.50464821269363302</c:v>
                </c:pt>
                <c:pt idx="14756" formatCode="General">
                  <c:v>0.50001094615410302</c:v>
                </c:pt>
                <c:pt idx="14757" formatCode="General">
                  <c:v>0.494925263233851</c:v>
                </c:pt>
                <c:pt idx="14758" formatCode="General">
                  <c:v>0.48941050359258798</c:v>
                </c:pt>
                <c:pt idx="14759" formatCode="General">
                  <c:v>0.48348781472221802</c:v>
                </c:pt>
                <c:pt idx="14760" formatCode="General">
                  <c:v>0.47717983903315497</c:v>
                </c:pt>
                <c:pt idx="14761" formatCode="General">
                  <c:v>0.47051033447166701</c:v>
                </c:pt>
                <c:pt idx="14762" formatCode="General">
                  <c:v>0.463503801009026</c:v>
                </c:pt>
                <c:pt idx="14763" formatCode="General">
                  <c:v>0.45618512547938</c:v>
                </c:pt>
                <c:pt idx="14764" formatCode="General">
                  <c:v>0.44857922242792098</c:v>
                </c:pt>
                <c:pt idx="14765" formatCode="General">
                  <c:v>0.44071071019146602</c:v>
                </c:pt>
                <c:pt idx="14766" formatCode="General">
                  <c:v>0.43260360539145598</c:v>
                </c:pt>
                <c:pt idx="14767" formatCode="General">
                  <c:v>0.42428095175562103</c:v>
                </c:pt>
                <c:pt idx="14768" formatCode="General">
                  <c:v>0.415764615056047</c:v>
                </c:pt>
                <c:pt idx="14769" formatCode="General">
                  <c:v>0.40707510982934803</c:v>
                </c:pt>
                <c:pt idx="14770" formatCode="General">
                  <c:v>0.398231478343053</c:v>
                </c:pt>
                <c:pt idx="14771" formatCode="General">
                  <c:v>0.38925112275950502</c:v>
                </c:pt>
                <c:pt idx="14772" formatCode="General">
                  <c:v>0.38014969362933199</c:v>
                </c:pt>
                <c:pt idx="14773" formatCode="General">
                  <c:v>0.37094115541057099</c:v>
                </c:pt>
                <c:pt idx="14774" formatCode="General">
                  <c:v>0.36163780245841998</c:v>
                </c:pt>
                <c:pt idx="14775" formatCode="General">
                  <c:v>0.35225031219236203</c:v>
                </c:pt>
                <c:pt idx="14776" formatCode="General">
                  <c:v>0.342787843266179</c:v>
                </c:pt>
                <c:pt idx="14777" formatCode="General">
                  <c:v>0.33325821223932001</c:v>
                </c:pt>
                <c:pt idx="14778" formatCode="General">
                  <c:v>0.32366797992378799</c:v>
                </c:pt>
                <c:pt idx="14779" formatCode="General">
                  <c:v>0.31402304169690398</c:v>
                </c:pt>
                <c:pt idx="14780" formatCode="General">
                  <c:v>0.30432840407609502</c:v>
                </c:pt>
                <c:pt idx="14781" formatCode="General">
                  <c:v>0.294588460561021</c:v>
                </c:pt>
                <c:pt idx="14782" formatCode="General">
                  <c:v>0.28480780025894697</c:v>
                </c:pt>
                <c:pt idx="14783" formatCode="General">
                  <c:v>0.27499095882004099</c:v>
                </c:pt>
                <c:pt idx="14784" formatCode="General">
                  <c:v>0.26514265749788102</c:v>
                </c:pt>
                <c:pt idx="14785" formatCode="General">
                  <c:v>0.25526862717851401</c:v>
                </c:pt>
                <c:pt idx="14786" formatCode="General">
                  <c:v>0.245375766735319</c:v>
                </c:pt>
                <c:pt idx="14787" formatCode="General">
                  <c:v>0.235471170058179</c:v>
                </c:pt>
                <c:pt idx="14788" formatCode="General">
                  <c:v>0.22556323104380899</c:v>
                </c:pt>
                <c:pt idx="14789" formatCode="General">
                  <c:v>0.215661853664942</c:v>
                </c:pt>
                <c:pt idx="14790" formatCode="General">
                  <c:v>0.20577842290357701</c:v>
                </c:pt>
                <c:pt idx="14791" formatCode="General">
                  <c:v>0.195925824839354</c:v>
                </c:pt>
                <c:pt idx="14792" formatCode="General">
                  <c:v>0.18611884792806599</c:v>
                </c:pt>
                <c:pt idx="14793" formatCode="General">
                  <c:v>0.176373524675802</c:v>
                </c:pt>
                <c:pt idx="14794" formatCode="General">
                  <c:v>0.166706966127777</c:v>
                </c:pt>
                <c:pt idx="14795" formatCode="General">
                  <c:v>0.157138797250025</c:v>
                </c:pt>
                <c:pt idx="14796" formatCode="General">
                  <c:v>0.14768929454718399</c:v>
                </c:pt>
                <c:pt idx="14797" formatCode="General">
                  <c:v>0.13837900668200701</c:v>
                </c:pt>
                <c:pt idx="14798" formatCode="General">
                  <c:v>0.12923012385589899</c:v>
                </c:pt>
                <c:pt idx="14799" formatCode="General">
                  <c:v>0.12026521785428</c:v>
                </c:pt>
                <c:pt idx="14800" formatCode="General">
                  <c:v>0.111506802314934</c:v>
                </c:pt>
                <c:pt idx="14801" formatCode="General">
                  <c:v>0.102977599031887</c:v>
                </c:pt>
                <c:pt idx="14802" formatCode="General">
                  <c:v>9.4699704451532599E-2</c:v>
                </c:pt>
                <c:pt idx="14803" formatCode="General">
                  <c:v>8.66943383351087E-2</c:v>
                </c:pt>
                <c:pt idx="14804" formatCode="General">
                  <c:v>7.8982161706637202E-2</c:v>
                </c:pt>
                <c:pt idx="14805" formatCode="General">
                  <c:v>7.1582504918256504E-2</c:v>
                </c:pt>
                <c:pt idx="14806" formatCode="General">
                  <c:v>6.4512041275108706E-2</c:v>
                </c:pt>
                <c:pt idx="14807" formatCode="General">
                  <c:v>5.7785785741142598E-2</c:v>
                </c:pt>
                <c:pt idx="14808" formatCode="General">
                  <c:v>5.1417155527975503E-2</c:v>
                </c:pt>
                <c:pt idx="14809" formatCode="General">
                  <c:v>4.5416861995375701E-2</c:v>
                </c:pt>
                <c:pt idx="14810" formatCode="General">
                  <c:v>3.9792872327136602E-2</c:v>
                </c:pt>
                <c:pt idx="14811" formatCode="General">
                  <c:v>3.4550503815524103E-2</c:v>
                </c:pt>
                <c:pt idx="14812" formatCode="General">
                  <c:v>2.9691463449131698E-2</c:v>
                </c:pt>
                <c:pt idx="14813" formatCode="General">
                  <c:v>2.5214078104980601E-2</c:v>
                </c:pt>
                <c:pt idx="14814" formatCode="General">
                  <c:v>2.1114188338573901E-2</c:v>
                </c:pt>
                <c:pt idx="14815" formatCode="General">
                  <c:v>1.7384514389891002E-2</c:v>
                </c:pt>
                <c:pt idx="14816" formatCode="General">
                  <c:v>1.40148827869459E-2</c:v>
                </c:pt>
                <c:pt idx="14817" formatCode="General">
                  <c:v>1.09916504083763E-2</c:v>
                </c:pt>
                <c:pt idx="14818" formatCode="General">
                  <c:v>8.2986381011405305E-3</c:v>
                </c:pt>
                <c:pt idx="14819" formatCode="General">
                  <c:v>5.9172275692398798E-3</c:v>
                </c:pt>
                <c:pt idx="14820" formatCode="General">
                  <c:v>3.8262717587253699E-3</c:v>
                </c:pt>
                <c:pt idx="14821" formatCode="General">
                  <c:v>2.0026050855931599E-3</c:v>
                </c:pt>
                <c:pt idx="14822" formatCode="General">
                  <c:v>4.20547180254378E-4</c:v>
                </c:pt>
                <c:pt idx="14823" formatCode="General">
                  <c:v>-9.4641551805183205E-4</c:v>
                </c:pt>
                <c:pt idx="14824" formatCode="General">
                  <c:v>-2.1255644288751601E-3</c:v>
                </c:pt>
                <c:pt idx="14825" formatCode="General">
                  <c:v>-3.1456113644225802E-3</c:v>
                </c:pt>
                <c:pt idx="14826" formatCode="General">
                  <c:v>-4.0362191670301898E-3</c:v>
                </c:pt>
                <c:pt idx="14827" formatCode="General">
                  <c:v>-4.8263711665099797E-3</c:v>
                </c:pt>
                <c:pt idx="14828" formatCode="General">
                  <c:v>-5.5450109657056296E-3</c:v>
                </c:pt>
                <c:pt idx="14829" formatCode="General">
                  <c:v>-6.2208678535595197E-3</c:v>
                </c:pt>
                <c:pt idx="14830" formatCode="General">
                  <c:v>-6.8816574495312701E-3</c:v>
                </c:pt>
                <c:pt idx="14831" formatCode="General">
                  <c:v>-7.5539157538034299E-3</c:v>
                </c:pt>
                <c:pt idx="14832" formatCode="General">
                  <c:v>-8.2628422332524706E-3</c:v>
                </c:pt>
                <c:pt idx="14833" formatCode="General">
                  <c:v>-9.0319611546335506E-3</c:v>
                </c:pt>
                <c:pt idx="14834" formatCode="General">
                  <c:v>-9.8828387298889701E-3</c:v>
                </c:pt>
                <c:pt idx="14835" formatCode="General">
                  <c:v>-1.0835042194447E-2</c:v>
                </c:pt>
                <c:pt idx="14836" formatCode="General">
                  <c:v>-1.19060146826969E-2</c:v>
                </c:pt>
                <c:pt idx="14837" formatCode="General">
                  <c:v>-1.31109035160641E-2</c:v>
                </c:pt>
                <c:pt idx="14838" formatCode="General">
                  <c:v>-1.44624791213162E-2</c:v>
                </c:pt>
                <c:pt idx="14839" formatCode="General">
                  <c:v>-1.5971192103884799E-2</c:v>
                </c:pt>
                <c:pt idx="14840" formatCode="General">
                  <c:v>-1.7645173853052299E-2</c:v>
                </c:pt>
                <c:pt idx="14841" formatCode="General">
                  <c:v>-1.9490258657251101E-2</c:v>
                </c:pt>
                <c:pt idx="14842" formatCode="General">
                  <c:v>-2.15100674318922E-2</c:v>
                </c:pt>
                <c:pt idx="14843" formatCode="General">
                  <c:v>-2.3706030355839899E-2</c:v>
                </c:pt>
                <c:pt idx="14844" formatCode="General">
                  <c:v>-2.6077697020532298E-2</c:v>
                </c:pt>
                <c:pt idx="14845" formatCode="General">
                  <c:v>-2.8622809838074401E-2</c:v>
                </c:pt>
                <c:pt idx="14846" formatCode="General">
                  <c:v>-3.1337408788027599E-2</c:v>
                </c:pt>
                <c:pt idx="14847" formatCode="General">
                  <c:v>-3.4216051612389303E-2</c:v>
                </c:pt>
                <c:pt idx="14848" formatCode="General">
                  <c:v>-3.7252353785217102E-2</c:v>
                </c:pt>
                <c:pt idx="14849" formatCode="General">
                  <c:v>-4.0438624363588201E-2</c:v>
                </c:pt>
                <c:pt idx="14850" formatCode="General">
                  <c:v>-4.3766541077248602E-2</c:v>
                </c:pt>
                <c:pt idx="14851" formatCode="General">
                  <c:v>-4.7226989834043602E-2</c:v>
                </c:pt>
                <c:pt idx="14852" formatCode="General">
                  <c:v>-5.0809917617626599E-2</c:v>
                </c:pt>
                <c:pt idx="14853" formatCode="General">
                  <c:v>-5.45062311221279E-2</c:v>
                </c:pt>
                <c:pt idx="14854" formatCode="General">
                  <c:v>-5.8306015774225901E-2</c:v>
                </c:pt>
                <c:pt idx="14855" formatCode="General">
                  <c:v>-6.2199137908041199E-2</c:v>
                </c:pt>
                <c:pt idx="14856" formatCode="General">
                  <c:v>-6.6176149586769498E-2</c:v>
                </c:pt>
                <c:pt idx="14857" formatCode="General">
                  <c:v>-7.0227956656400095E-2</c:v>
                </c:pt>
                <c:pt idx="14858" formatCode="General">
                  <c:v>-7.4345889585545596E-2</c:v>
                </c:pt>
                <c:pt idx="14859" formatCode="General">
                  <c:v>-7.8521312395783305E-2</c:v>
                </c:pt>
                <c:pt idx="14860" formatCode="General">
                  <c:v>-8.2746747445832894E-2</c:v>
                </c:pt>
                <c:pt idx="14861" formatCode="General">
                  <c:v>-8.7014947511592597E-2</c:v>
                </c:pt>
                <c:pt idx="14862" formatCode="General">
                  <c:v>-9.1319418638999797E-2</c:v>
                </c:pt>
                <c:pt idx="14863" formatCode="General">
                  <c:v>-9.5654951833470295E-2</c:v>
                </c:pt>
                <c:pt idx="14864" formatCode="General">
                  <c:v>-0.100016018738585</c:v>
                </c:pt>
                <c:pt idx="14865" formatCode="General">
                  <c:v>-0.104398218301976</c:v>
                </c:pt>
                <c:pt idx="14866" formatCode="General">
                  <c:v>-0.108797806513074</c:v>
                </c:pt>
                <c:pt idx="14867" formatCode="General">
                  <c:v>-0.113211006110503</c:v>
                </c:pt>
                <c:pt idx="14868" formatCode="General">
                  <c:v>-0.117634946691029</c:v>
                </c:pt>
                <c:pt idx="14869" formatCode="General">
                  <c:v>-0.12206654405940701</c:v>
                </c:pt>
                <c:pt idx="14870" formatCode="General">
                  <c:v>-0.126502899250858</c:v>
                </c:pt>
                <c:pt idx="14871" formatCode="General">
                  <c:v>-0.130941826504894</c:v>
                </c:pt>
                <c:pt idx="14872" formatCode="General">
                  <c:v>-0.135381242933858</c:v>
                </c:pt>
                <c:pt idx="14873" formatCode="General">
                  <c:v>-0.139818986727126</c:v>
                </c:pt>
                <c:pt idx="14874" formatCode="General">
                  <c:v>-0.144252723656699</c:v>
                </c:pt>
                <c:pt idx="14875" formatCode="General">
                  <c:v>-0.14867991159004099</c:v>
                </c:pt>
                <c:pt idx="14876" formatCode="General">
                  <c:v>-0.15309829339633599</c:v>
                </c:pt>
                <c:pt idx="14877" formatCode="General">
                  <c:v>-0.15750532573371401</c:v>
                </c:pt>
                <c:pt idx="14878" formatCode="General">
                  <c:v>-0.161898049974915</c:v>
                </c:pt>
                <c:pt idx="14879" formatCode="General">
                  <c:v>-0.16627306173292</c:v>
                </c:pt>
                <c:pt idx="14880" formatCode="General">
                  <c:v>-0.17062660507751801</c:v>
                </c:pt>
                <c:pt idx="14881" formatCode="General">
                  <c:v>-0.174955630528732</c:v>
                </c:pt>
                <c:pt idx="14882" formatCode="General">
                  <c:v>-0.17925623087394199</c:v>
                </c:pt>
                <c:pt idx="14883" formatCode="General">
                  <c:v>-0.183524045742993</c:v>
                </c:pt>
                <c:pt idx="14884" formatCode="General">
                  <c:v>-0.187754883818602</c:v>
                </c:pt>
                <c:pt idx="14885" formatCode="General">
                  <c:v>-0.19194377532769799</c:v>
                </c:pt>
                <c:pt idx="14886" formatCode="General">
                  <c:v>-0.196086580942477</c:v>
                </c:pt>
                <c:pt idx="14887" formatCode="General">
                  <c:v>-0.200179021141216</c:v>
                </c:pt>
                <c:pt idx="14888" formatCode="General">
                  <c:v>-0.204216048519826</c:v>
                </c:pt>
                <c:pt idx="14889" formatCode="General">
                  <c:v>-0.20819301654187999</c:v>
                </c:pt>
                <c:pt idx="14890" formatCode="General">
                  <c:v>-0.21210582455848401</c:v>
                </c:pt>
                <c:pt idx="14891" formatCode="General">
                  <c:v>-0.215950364281073</c:v>
                </c:pt>
                <c:pt idx="14892" formatCode="General">
                  <c:v>-0.219722509047898</c:v>
                </c:pt>
                <c:pt idx="14893" formatCode="General">
                  <c:v>-0.223418735508743</c:v>
                </c:pt>
                <c:pt idx="14894" formatCode="General">
                  <c:v>-0.22703615781042</c:v>
                </c:pt>
                <c:pt idx="14895" formatCode="General">
                  <c:v>-0.23057192144317501</c:v>
                </c:pt>
                <c:pt idx="14896" formatCode="General">
                  <c:v>-0.23402320249644201</c:v>
                </c:pt>
                <c:pt idx="14897" formatCode="General">
                  <c:v>-0.23738833586459901</c:v>
                </c:pt>
                <c:pt idx="14898" formatCode="General">
                  <c:v>-0.24066635582128601</c:v>
                </c:pt>
                <c:pt idx="14899" formatCode="General">
                  <c:v>-0.243856859016086</c:v>
                </c:pt>
                <c:pt idx="14900" formatCode="General">
                  <c:v>-0.24695994330198801</c:v>
                </c:pt>
                <c:pt idx="14901" formatCode="General">
                  <c:v>-0.24997609770843501</c:v>
                </c:pt>
                <c:pt idx="14902" formatCode="General">
                  <c:v>-0.252906180172284</c:v>
                </c:pt>
                <c:pt idx="14903" formatCode="General">
                  <c:v>-0.25575196782238702</c:v>
                </c:pt>
                <c:pt idx="14904" formatCode="General">
                  <c:v>-0.25851666228954401</c:v>
                </c:pt>
                <c:pt idx="14905" formatCode="General">
                  <c:v>-0.26120363612963898</c:v>
                </c:pt>
                <c:pt idx="14906" formatCode="General">
                  <c:v>-0.26381624798504599</c:v>
                </c:pt>
                <c:pt idx="14907" formatCode="General">
                  <c:v>-0.26635883876184302</c:v>
                </c:pt>
                <c:pt idx="14908" formatCode="General">
                  <c:v>-0.26883617467028698</c:v>
                </c:pt>
                <c:pt idx="14909" formatCode="General">
                  <c:v>-0.27125327422909601</c:v>
                </c:pt>
                <c:pt idx="14910" formatCode="General">
                  <c:v>-0.273615842629163</c:v>
                </c:pt>
                <c:pt idx="14911" formatCode="General">
                  <c:v>-0.275929655619637</c:v>
                </c:pt>
                <c:pt idx="14912" formatCode="General">
                  <c:v>-0.27820096725969401</c:v>
                </c:pt>
                <c:pt idx="14913" formatCode="General">
                  <c:v>-0.28043646427232899</c:v>
                </c:pt>
                <c:pt idx="14914" formatCode="General">
                  <c:v>-0.28264309302555801</c:v>
                </c:pt>
                <c:pt idx="14915" formatCode="General">
                  <c:v>-0.28482739017564701</c:v>
                </c:pt>
                <c:pt idx="14916" formatCode="General">
                  <c:v>-0.286995940097105</c:v>
                </c:pt>
                <c:pt idx="14917" formatCode="General">
                  <c:v>-0.28915592606197499</c:v>
                </c:pt>
                <c:pt idx="14918" formatCode="General">
                  <c:v>-0.29131446862801302</c:v>
                </c:pt>
                <c:pt idx="14919" formatCode="General">
                  <c:v>-0.29347786091737499</c:v>
                </c:pt>
                <c:pt idx="14920" formatCode="General">
                  <c:v>-0.29565150933597001</c:v>
                </c:pt>
                <c:pt idx="14921" formatCode="General">
                  <c:v>-0.29784104462868799</c:v>
                </c:pt>
                <c:pt idx="14922" formatCode="General">
                  <c:v>-0.30005188400055899</c:v>
                </c:pt>
                <c:pt idx="14923" formatCode="General">
                  <c:v>-0.30228909039873397</c:v>
                </c:pt>
                <c:pt idx="14924" formatCode="General">
                  <c:v>-0.30455678523635898</c:v>
                </c:pt>
                <c:pt idx="14925" formatCode="General">
                  <c:v>-0.30685810984061401</c:v>
                </c:pt>
                <c:pt idx="14926" formatCode="General">
                  <c:v>-0.30919583418748903</c:v>
                </c:pt>
                <c:pt idx="14927" formatCode="General">
                  <c:v>-0.31157182485156998</c:v>
                </c:pt>
                <c:pt idx="14928" formatCode="General">
                  <c:v>-0.31398645179883999</c:v>
                </c:pt>
                <c:pt idx="14929" formatCode="General">
                  <c:v>-0.31643869796053598</c:v>
                </c:pt>
                <c:pt idx="14930" formatCode="General">
                  <c:v>-0.31892734403472101</c:v>
                </c:pt>
                <c:pt idx="14931" formatCode="General">
                  <c:v>-0.32144954115178898</c:v>
                </c:pt>
                <c:pt idx="14932" formatCode="General">
                  <c:v>-0.32400127010670798</c:v>
                </c:pt>
                <c:pt idx="14933" formatCode="General">
                  <c:v>-0.32657696759855598</c:v>
                </c:pt>
                <c:pt idx="14934" formatCode="General">
                  <c:v>-0.32916918388741701</c:v>
                </c:pt>
                <c:pt idx="14935" formatCode="General">
                  <c:v>-0.331770361029262</c:v>
                </c:pt>
                <c:pt idx="14936" formatCode="General">
                  <c:v>-0.33437091149985598</c:v>
                </c:pt>
                <c:pt idx="14937" formatCode="General">
                  <c:v>-0.33695932213347801</c:v>
                </c:pt>
                <c:pt idx="14938" formatCode="General">
                  <c:v>-0.33952403351909499</c:v>
                </c:pt>
                <c:pt idx="14939" formatCode="General">
                  <c:v>-0.34205157394201602</c:v>
                </c:pt>
                <c:pt idx="14940" formatCode="General">
                  <c:v>-0.34452657337106501</c:v>
                </c:pt>
                <c:pt idx="14941" formatCode="General">
                  <c:v>-0.34693269820783101</c:v>
                </c:pt>
                <c:pt idx="14942" formatCode="General">
                  <c:v>-0.34925298948147498</c:v>
                </c:pt>
                <c:pt idx="14943" formatCode="General">
                  <c:v>-0.351469642041148</c:v>
                </c:pt>
                <c:pt idx="14944" formatCode="General">
                  <c:v>-0.353564166047243</c:v>
                </c:pt>
                <c:pt idx="14945" formatCode="General">
                  <c:v>-0.355517130011275</c:v>
                </c:pt>
                <c:pt idx="14946" formatCode="General">
                  <c:v>-0.35730845647585202</c:v>
                </c:pt>
                <c:pt idx="14947" formatCode="General">
                  <c:v>-0.35891886236603399</c:v>
                </c:pt>
                <c:pt idx="14948" formatCode="General">
                  <c:v>-0.360329017761088</c:v>
                </c:pt>
                <c:pt idx="14949" formatCode="General">
                  <c:v>-0.361519098240283</c:v>
                </c:pt>
                <c:pt idx="14950" formatCode="General">
                  <c:v>-0.36246954408255</c:v>
                </c:pt>
                <c:pt idx="14951" formatCode="General">
                  <c:v>-0.36316196246878701</c:v>
                </c:pt>
                <c:pt idx="14952" formatCode="General">
                  <c:v>-0.363579372736267</c:v>
                </c:pt>
                <c:pt idx="14953" formatCode="General">
                  <c:v>-0.36370629924388997</c:v>
                </c:pt>
                <c:pt idx="14954" formatCode="General">
                  <c:v>-0.363528265766971</c:v>
                </c:pt>
                <c:pt idx="14955" formatCode="General">
                  <c:v>-0.36303232443601602</c:v>
                </c:pt>
                <c:pt idx="14956" formatCode="General">
                  <c:v>-0.362207202980728</c:v>
                </c:pt>
                <c:pt idx="14957" formatCode="General">
                  <c:v>-0.36104438112999399</c:v>
                </c:pt>
                <c:pt idx="14958" formatCode="General">
                  <c:v>-0.35953753795478</c:v>
                </c:pt>
                <c:pt idx="14959" formatCode="General">
                  <c:v>-0.35768243301289598</c:v>
                </c:pt>
                <c:pt idx="14960" formatCode="General">
                  <c:v>-0.35547837712823899</c:v>
                </c:pt>
                <c:pt idx="14961" formatCode="General">
                  <c:v>-0.35292702115795099</c:v>
                </c:pt>
                <c:pt idx="14962" formatCode="General">
                  <c:v>-0.35003248219258698</c:v>
                </c:pt>
                <c:pt idx="14963" formatCode="General">
                  <c:v>-0.34680162350067101</c:v>
                </c:pt>
                <c:pt idx="14964" formatCode="General">
                  <c:v>-0.343243780045628</c:v>
                </c:pt>
                <c:pt idx="14965" formatCode="General">
                  <c:v>-0.339371445965089</c:v>
                </c:pt>
                <c:pt idx="14966" formatCode="General">
                  <c:v>-0.335199370964814</c:v>
                </c:pt>
                <c:pt idx="14967" formatCode="General">
                  <c:v>-0.33074464753869698</c:v>
                </c:pt>
                <c:pt idx="14968" formatCode="General">
                  <c:v>-0.32602732770533899</c:v>
                </c:pt>
                <c:pt idx="14969" formatCode="General">
                  <c:v>-0.32106878939132</c:v>
                </c:pt>
                <c:pt idx="14970" formatCode="General">
                  <c:v>-0.31589118751651601</c:v>
                </c:pt>
                <c:pt idx="14971" formatCode="General">
                  <c:v>-0.31051917568593401</c:v>
                </c:pt>
                <c:pt idx="14972" formatCode="General">
                  <c:v>-0.30497842664371799</c:v>
                </c:pt>
                <c:pt idx="14973" formatCode="General">
                  <c:v>-0.29929447733619802</c:v>
                </c:pt>
                <c:pt idx="14974" formatCode="General">
                  <c:v>-0.29349384197526801</c:v>
                </c:pt>
                <c:pt idx="14975" formatCode="General">
                  <c:v>-0.28760256827751901</c:v>
                </c:pt>
                <c:pt idx="14976" formatCode="General">
                  <c:v>-0.28164576343755898</c:v>
                </c:pt>
                <c:pt idx="14977" formatCode="General">
                  <c:v>-0.27564833628879398</c:v>
                </c:pt>
                <c:pt idx="14978" formatCode="General">
                  <c:v>-0.269633661701915</c:v>
                </c:pt>
                <c:pt idx="14979" formatCode="General">
                  <c:v>-0.26362324327386599</c:v>
                </c:pt>
                <c:pt idx="14980" formatCode="General">
                  <c:v>-0.25763706052279001</c:v>
                </c:pt>
                <c:pt idx="14981" formatCode="General">
                  <c:v>-0.251692302220685</c:v>
                </c:pt>
                <c:pt idx="14982" formatCode="General">
                  <c:v>-0.24580271593303399</c:v>
                </c:pt>
                <c:pt idx="14983" formatCode="General">
                  <c:v>-0.23997977202583801</c:v>
                </c:pt>
                <c:pt idx="14984" formatCode="General">
                  <c:v>-0.23423226975315101</c:v>
                </c:pt>
                <c:pt idx="14985" formatCode="General">
                  <c:v>-0.228564765287393</c:v>
                </c:pt>
                <c:pt idx="14986" formatCode="General">
                  <c:v>-0.22297827747006599</c:v>
                </c:pt>
                <c:pt idx="14987" formatCode="General">
                  <c:v>-0.21747074786012999</c:v>
                </c:pt>
                <c:pt idx="14988" formatCode="General">
                  <c:v>-0.21203690392472499</c:v>
                </c:pt>
                <c:pt idx="14989" formatCode="General">
                  <c:v>-0.20666810313014899</c:v>
                </c:pt>
                <c:pt idx="14990" formatCode="General">
                  <c:v>-0.201352262291497</c:v>
                </c:pt>
                <c:pt idx="14991" formatCode="General">
                  <c:v>-0.19607438510063699</c:v>
                </c:pt>
                <c:pt idx="14992" formatCode="General">
                  <c:v>-0.19081660501568901</c:v>
                </c:pt>
                <c:pt idx="14993" formatCode="General">
                  <c:v>-0.18555822463150701</c:v>
                </c:pt>
                <c:pt idx="14994" formatCode="General">
                  <c:v>-0.180276320025784</c:v>
                </c:pt>
                <c:pt idx="14995" formatCode="General">
                  <c:v>-0.174945946501293</c:v>
                </c:pt>
                <c:pt idx="14996" formatCode="General">
                  <c:v>-0.16954141161915601</c:v>
                </c:pt>
                <c:pt idx="14997" formatCode="General">
                  <c:v>-0.16403693426705601</c:v>
                </c:pt>
                <c:pt idx="14998" formatCode="General">
                  <c:v>-0.158405612993057</c:v>
                </c:pt>
                <c:pt idx="14999" formatCode="General">
                  <c:v>-0.152620931027239</c:v>
                </c:pt>
                <c:pt idx="15000" formatCode="General">
                  <c:v>-0.14665687202579</c:v>
                </c:pt>
                <c:pt idx="15001" formatCode="General">
                  <c:v>-0.140488409266294</c:v>
                </c:pt>
                <c:pt idx="15002" formatCode="General">
                  <c:v>-0.134093038409386</c:v>
                </c:pt>
                <c:pt idx="15003" formatCode="General">
                  <c:v>-0.12745014543344499</c:v>
                </c:pt>
                <c:pt idx="15004" formatCode="General">
                  <c:v>-0.120542210539144</c:v>
                </c:pt>
                <c:pt idx="15005" formatCode="General">
                  <c:v>-0.113354523252873</c:v>
                </c:pt>
                <c:pt idx="15006" formatCode="General">
                  <c:v>-0.10587578250369099</c:v>
                </c:pt>
                <c:pt idx="15007" formatCode="General">
                  <c:v>-9.8099175739223901E-2</c:v>
                </c:pt>
                <c:pt idx="15008" formatCode="General">
                  <c:v>-9.00212534470992E-2</c:v>
                </c:pt>
                <c:pt idx="15009" formatCode="General">
                  <c:v>-8.1643295618413797E-2</c:v>
                </c:pt>
                <c:pt idx="15010" formatCode="General">
                  <c:v>-7.2971728216636902E-2</c:v>
                </c:pt>
                <c:pt idx="15011" formatCode="General">
                  <c:v>-6.4017645839694298E-2</c:v>
                </c:pt>
                <c:pt idx="15012" formatCode="General">
                  <c:v>-5.4796219907468698E-2</c:v>
                </c:pt>
                <c:pt idx="15013" formatCode="General">
                  <c:v>-4.5326630043165901E-2</c:v>
                </c:pt>
                <c:pt idx="15014" formatCode="General">
                  <c:v>-3.5632609764074001E-2</c:v>
                </c:pt>
                <c:pt idx="15015" formatCode="General">
                  <c:v>-2.5742339348973801E-2</c:v>
                </c:pt>
                <c:pt idx="15016" formatCode="General">
                  <c:v>-1.5687694606027199E-2</c:v>
                </c:pt>
                <c:pt idx="15017" formatCode="General">
                  <c:v>-5.5039918753663399E-3</c:v>
                </c:pt>
                <c:pt idx="15018" formatCode="General">
                  <c:v>4.7697963935174901E-3</c:v>
                </c:pt>
                <c:pt idx="15019" formatCode="General">
                  <c:v>1.5092975339153899E-2</c:v>
                </c:pt>
                <c:pt idx="15020" formatCode="General">
                  <c:v>2.5423018315982999E-2</c:v>
                </c:pt>
                <c:pt idx="15021" formatCode="General">
                  <c:v>3.5715677802769699E-2</c:v>
                </c:pt>
                <c:pt idx="15022" formatCode="General">
                  <c:v>4.59253182769351E-2</c:v>
                </c:pt>
                <c:pt idx="15023" formatCode="General">
                  <c:v>5.6006799623871298E-2</c:v>
                </c:pt>
                <c:pt idx="15024" formatCode="General">
                  <c:v>6.5915745367193704E-2</c:v>
                </c:pt>
                <c:pt idx="15025" formatCode="General">
                  <c:v>7.5608009717542501E-2</c:v>
                </c:pt>
                <c:pt idx="15026" formatCode="General">
                  <c:v>8.5041331224077504E-2</c:v>
                </c:pt>
                <c:pt idx="15027" formatCode="General">
                  <c:v>9.4176005413120198E-2</c:v>
                </c:pt>
                <c:pt idx="15028" formatCode="General">
                  <c:v>0.102975770303239</c:v>
                </c:pt>
                <c:pt idx="15029" formatCode="General">
                  <c:v>0.111407013782633</c:v>
                </c:pt>
                <c:pt idx="15030" formatCode="General">
                  <c:v>0.119440016405006</c:v>
                </c:pt>
                <c:pt idx="15031" formatCode="General">
                  <c:v>0.12705018663481901</c:v>
                </c:pt>
                <c:pt idx="15032" formatCode="General">
                  <c:v>0.13421695954919299</c:v>
                </c:pt>
                <c:pt idx="15033" formatCode="General">
                  <c:v>0.14092464488077999</c:v>
                </c:pt>
                <c:pt idx="15034" formatCode="General">
                  <c:v>0.14716337752336101</c:v>
                </c:pt>
                <c:pt idx="15035" formatCode="General">
                  <c:v>0.15292878312004099</c:v>
                </c:pt>
                <c:pt idx="15036" formatCode="General">
                  <c:v>0.15822191662030399</c:v>
                </c:pt>
                <c:pt idx="15037" formatCode="General">
                  <c:v>0.163048709887646</c:v>
                </c:pt>
                <c:pt idx="15038" formatCode="General">
                  <c:v>0.16742088935864899</c:v>
                </c:pt>
                <c:pt idx="15039" formatCode="General">
                  <c:v>0.171355331643185</c:v>
                </c:pt>
                <c:pt idx="15040" formatCode="General">
                  <c:v>0.17487372803975501</c:v>
                </c:pt>
                <c:pt idx="15041" formatCode="General">
                  <c:v>0.17800281073590299</c:v>
                </c:pt>
                <c:pt idx="15042" formatCode="General">
                  <c:v>0.180773477650333</c:v>
                </c:pt>
                <c:pt idx="15043" formatCode="General">
                  <c:v>0.183220801942925</c:v>
                </c:pt>
                <c:pt idx="15044" formatCode="General">
                  <c:v>0.18538252054346399</c:v>
                </c:pt>
                <c:pt idx="15045" formatCode="General">
                  <c:v>0.187299042758719</c:v>
                </c:pt>
                <c:pt idx="15046" formatCode="General">
                  <c:v>0.18901316254522399</c:v>
                </c:pt>
                <c:pt idx="15047" formatCode="General">
                  <c:v>0.19056970098052101</c:v>
                </c:pt>
                <c:pt idx="15048" formatCode="General">
                  <c:v>0.19201494948353001</c:v>
                </c:pt>
                <c:pt idx="15049" formatCode="General">
                  <c:v>0.193395041603769</c:v>
                </c:pt>
                <c:pt idx="15050" formatCode="General">
                  <c:v>0.194755837079649</c:v>
                </c:pt>
                <c:pt idx="15051" formatCode="General">
                  <c:v>0.19614248851180699</c:v>
                </c:pt>
                <c:pt idx="15052" formatCode="General">
                  <c:v>0.197598801856713</c:v>
                </c:pt>
                <c:pt idx="15053" formatCode="General">
                  <c:v>0.19916656831735999</c:v>
                </c:pt>
                <c:pt idx="15054" formatCode="General">
                  <c:v>0.20088510003245899</c:v>
                </c:pt>
                <c:pt idx="15055" formatCode="General">
                  <c:v>0.20279073126045799</c:v>
                </c:pt>
                <c:pt idx="15056" formatCode="General">
                  <c:v>0.204916410105665</c:v>
                </c:pt>
                <c:pt idx="15057" formatCode="General">
                  <c:v>0.20729130045129701</c:v>
                </c:pt>
                <c:pt idx="15058" formatCode="General">
                  <c:v>0.209940435332336</c:v>
                </c:pt>
                <c:pt idx="15059" formatCode="General">
                  <c:v>0.21288453368898899</c:v>
                </c:pt>
                <c:pt idx="15060" formatCode="General">
                  <c:v>0.216139717335283</c:v>
                </c:pt>
                <c:pt idx="15061" formatCode="General">
                  <c:v>0.219717473238666</c:v>
                </c:pt>
                <c:pt idx="15062" formatCode="General">
                  <c:v>0.22362451648932799</c:v>
                </c:pt>
                <c:pt idx="15063" formatCode="General">
                  <c:v>0.22786283850761699</c:v>
                </c:pt>
                <c:pt idx="15064" formatCode="General">
                  <c:v>0.232429840562939</c:v>
                </c:pt>
                <c:pt idx="15065" formatCode="General">
                  <c:v>0.237318313895266</c:v>
                </c:pt>
                <c:pt idx="15066" formatCode="General">
                  <c:v>0.24251664463007599</c:v>
                </c:pt>
                <c:pt idx="15067" formatCode="General">
                  <c:v>0.24800919190731399</c:v>
                </c:pt>
                <c:pt idx="15068" formatCode="General">
                  <c:v>0.25377649318704798</c:v>
                </c:pt>
                <c:pt idx="15069" formatCode="General">
                  <c:v>0.25979558267059899</c:v>
                </c:pt>
                <c:pt idx="15070" formatCode="General">
                  <c:v>0.26604038722699402</c:v>
                </c:pt>
                <c:pt idx="15071" formatCode="General">
                  <c:v>0.272482023405475</c:v>
                </c:pt>
                <c:pt idx="15072" formatCode="General">
                  <c:v>0.27908930152135097</c:v>
                </c:pt>
                <c:pt idx="15073" formatCode="General">
                  <c:v>0.28582916075821702</c:v>
                </c:pt>
                <c:pt idx="15074" formatCode="General">
                  <c:v>0.292666963672715</c:v>
                </c:pt>
                <c:pt idx="15075" formatCode="General">
                  <c:v>0.299567029542334</c:v>
                </c:pt>
                <c:pt idx="15076" formatCode="General">
                  <c:v>0.30649318543934601</c:v>
                </c:pt>
                <c:pt idx="15077" formatCode="General">
                  <c:v>0.313408980902039</c:v>
                </c:pt>
                <c:pt idx="15078" formatCode="General">
                  <c:v>0.32027810389980899</c:v>
                </c:pt>
                <c:pt idx="15079" formatCode="General">
                  <c:v>0.327064910940773</c:v>
                </c:pt>
                <c:pt idx="15080" formatCode="General">
                  <c:v>0.33373462463300901</c:v>
                </c:pt>
                <c:pt idx="15081" formatCode="General">
                  <c:v>0.34025370901781099</c:v>
                </c:pt>
                <c:pt idx="15082" formatCode="General">
                  <c:v>0.34659025025700602</c:v>
                </c:pt>
                <c:pt idx="15083" formatCode="General">
                  <c:v>0.352714136945662</c:v>
                </c:pt>
                <c:pt idx="15084" formatCode="General">
                  <c:v>0.35859720481278301</c:v>
                </c:pt>
                <c:pt idx="15085" formatCode="General">
                  <c:v>0.36421338720493601</c:v>
                </c:pt>
                <c:pt idx="15086" formatCode="General">
                  <c:v>0.36953906636692002</c:v>
                </c:pt>
                <c:pt idx="15087" formatCode="General">
                  <c:v>0.374553039111089</c:v>
                </c:pt>
                <c:pt idx="15088" formatCode="General">
                  <c:v>0.37923650081298799</c:v>
                </c:pt>
                <c:pt idx="15089" formatCode="General">
                  <c:v>0.383573201555516</c:v>
                </c:pt>
                <c:pt idx="15090" formatCode="General">
                  <c:v>0.38754934951845499</c:v>
                </c:pt>
                <c:pt idx="15091" formatCode="General">
                  <c:v>0.39115361413140998</c:v>
                </c:pt>
                <c:pt idx="15092" formatCode="General">
                  <c:v>0.39437709314179697</c:v>
                </c:pt>
                <c:pt idx="15093" formatCode="General">
                  <c:v>0.39721308309196501</c:v>
                </c:pt>
                <c:pt idx="15094" formatCode="General">
                  <c:v>0.39965703848073098</c:v>
                </c:pt>
                <c:pt idx="15095" formatCode="General">
                  <c:v>0.40170652940697499</c:v>
                </c:pt>
                <c:pt idx="15096" formatCode="General">
                  <c:v>0.40336096783498598</c:v>
                </c:pt>
                <c:pt idx="15097" formatCode="General">
                  <c:v>0.40462103667266602</c:v>
                </c:pt>
                <c:pt idx="15098" formatCode="General">
                  <c:v>0.40548900659116099</c:v>
                </c:pt>
                <c:pt idx="15099" formatCode="General">
                  <c:v>0.40596838424347298</c:v>
                </c:pt>
                <c:pt idx="15100" formatCode="General">
                  <c:v>0.40606409934118598</c:v>
                </c:pt>
                <c:pt idx="15101" formatCode="General">
                  <c:v>0.40578260536390098</c:v>
                </c:pt>
                <c:pt idx="15102" formatCode="General">
                  <c:v>0.40512987544923801</c:v>
                </c:pt>
                <c:pt idx="15103" formatCode="General">
                  <c:v>0.40411261444195301</c:v>
                </c:pt>
                <c:pt idx="15104" formatCode="General">
                  <c:v>0.402738654339999</c:v>
                </c:pt>
                <c:pt idx="15105" formatCode="General">
                  <c:v>0.40101555390200999</c:v>
                </c:pt>
                <c:pt idx="15106" formatCode="General">
                  <c:v>0.39895075877963698</c:v>
                </c:pt>
                <c:pt idx="15107" formatCode="General">
                  <c:v>0.39655147152229703</c:v>
                </c:pt>
                <c:pt idx="15108" formatCode="General">
                  <c:v>0.39382499422483702</c:v>
                </c:pt>
                <c:pt idx="15109" formatCode="General">
                  <c:v>0.39077810893137299</c:v>
                </c:pt>
                <c:pt idx="15110" formatCode="General">
                  <c:v>0.38741740106522798</c:v>
                </c:pt>
                <c:pt idx="15111" formatCode="General">
                  <c:v>0.38374872158855999</c:v>
                </c:pt>
                <c:pt idx="15112" formatCode="General">
                  <c:v>0.37977762029481099</c:v>
                </c:pt>
                <c:pt idx="15113" formatCode="General">
                  <c:v>0.37550938675692902</c:v>
                </c:pt>
                <c:pt idx="15114" formatCode="General">
                  <c:v>0.370948466429391</c:v>
                </c:pt>
                <c:pt idx="15115" formatCode="General">
                  <c:v>0.366098985496776</c:v>
                </c:pt>
                <c:pt idx="15116" formatCode="General">
                  <c:v>0.36096431878142998</c:v>
                </c:pt>
                <c:pt idx="15117" formatCode="General">
                  <c:v>0.35554781286149401</c:v>
                </c:pt>
                <c:pt idx="15118" formatCode="General">
                  <c:v>0.34985218737906199</c:v>
                </c:pt>
                <c:pt idx="15119" formatCode="General">
                  <c:v>0.34387962422359197</c:v>
                </c:pt>
                <c:pt idx="15120" formatCode="General">
                  <c:v>0.33763227997192402</c:v>
                </c:pt>
                <c:pt idx="15121" formatCode="General">
                  <c:v>0.331112216327553</c:v>
                </c:pt>
                <c:pt idx="15122" formatCode="General">
                  <c:v>0.32432148829316798</c:v>
                </c:pt>
                <c:pt idx="15123" formatCode="General">
                  <c:v>0.31726231401468902</c:v>
                </c:pt>
                <c:pt idx="15124" formatCode="General">
                  <c:v>0.30993718404776999</c:v>
                </c:pt>
                <c:pt idx="15125" formatCode="General">
                  <c:v>0.30234901641809198</c:v>
                </c:pt>
                <c:pt idx="15126" formatCode="General">
                  <c:v>0.29450130452711298</c:v>
                </c:pt>
                <c:pt idx="15127" formatCode="General">
                  <c:v>0.28639830524757298</c:v>
                </c:pt>
                <c:pt idx="15128" formatCode="General">
                  <c:v>0.27804515973990401</c:v>
                </c:pt>
                <c:pt idx="15129" formatCode="General">
                  <c:v>0.26944809215251397</c:v>
                </c:pt>
                <c:pt idx="15130" formatCode="General">
                  <c:v>0.26061447835162099</c:v>
                </c:pt>
                <c:pt idx="15131" formatCode="General">
                  <c:v>0.25155294430601599</c:v>
                </c:pt>
                <c:pt idx="15132" formatCode="General">
                  <c:v>0.242273611743758</c:v>
                </c:pt>
                <c:pt idx="15133" formatCode="General">
                  <c:v>0.23278821282280601</c:v>
                </c:pt>
                <c:pt idx="15134" formatCode="General">
                  <c:v>0.223110121650507</c:v>
                </c:pt>
                <c:pt idx="15135" formatCode="General">
                  <c:v>0.21325446364140299</c:v>
                </c:pt>
                <c:pt idx="15136" formatCode="General">
                  <c:v>0.20323818949858999</c:v>
                </c:pt>
                <c:pt idx="15137" formatCode="General">
                  <c:v>0.19308011463017</c:v>
                </c:pt>
                <c:pt idx="15138" formatCode="General">
                  <c:v>0.18280095158960799</c:v>
                </c:pt>
                <c:pt idx="15139" formatCode="General">
                  <c:v>0.172423279638622</c:v>
                </c:pt>
                <c:pt idx="15140" formatCode="General">
                  <c:v>0.161971554850392</c:v>
                </c:pt>
                <c:pt idx="15141" formatCode="General">
                  <c:v>0.15147198257098499</c:v>
                </c:pt>
                <c:pt idx="15142" formatCode="General">
                  <c:v>0.140952419111779</c:v>
                </c:pt>
                <c:pt idx="15143" formatCode="General">
                  <c:v>0.13044236225352501</c:v>
                </c:pt>
                <c:pt idx="15144" formatCode="General">
                  <c:v>0.11997265274387001</c:v>
                </c:pt>
                <c:pt idx="15145" formatCode="General">
                  <c:v>0.109575266362978</c:v>
                </c:pt>
                <c:pt idx="15146" formatCode="General">
                  <c:v>9.9283270163098902E-2</c:v>
                </c:pt>
                <c:pt idx="15147" formatCode="General">
                  <c:v>8.9130454683265803E-2</c:v>
                </c:pt>
                <c:pt idx="15148" formatCode="General">
                  <c:v>7.91510150558382E-2</c:v>
                </c:pt>
                <c:pt idx="15149" formatCode="General">
                  <c:v>6.9379472128013098E-2</c:v>
                </c:pt>
                <c:pt idx="15150" formatCode="General">
                  <c:v>5.9849776655536001E-2</c:v>
                </c:pt>
                <c:pt idx="15151" formatCode="General">
                  <c:v>5.05952438264691E-2</c:v>
                </c:pt>
                <c:pt idx="15152" formatCode="General">
                  <c:v>4.1648825269756898E-2</c:v>
                </c:pt>
                <c:pt idx="15153" formatCode="General">
                  <c:v>3.3041924151870801E-2</c:v>
                </c:pt>
                <c:pt idx="15154" formatCode="General">
                  <c:v>2.4804123971589698E-2</c:v>
                </c:pt>
                <c:pt idx="15155" formatCode="General">
                  <c:v>1.6963554235239198E-2</c:v>
                </c:pt>
                <c:pt idx="15156" formatCode="General">
                  <c:v>9.5456475323100597E-3</c:v>
                </c:pt>
                <c:pt idx="15157" formatCode="General">
                  <c:v>2.5724225565478399E-3</c:v>
                </c:pt>
                <c:pt idx="15158" formatCode="General">
                  <c:v>-3.9370237545458603E-3</c:v>
                </c:pt>
                <c:pt idx="15159" formatCode="General">
                  <c:v>-9.9674682453177298E-3</c:v>
                </c:pt>
                <c:pt idx="15160" formatCode="General">
                  <c:v>-1.55074022516219E-2</c:v>
                </c:pt>
                <c:pt idx="15161" formatCode="General">
                  <c:v>-2.0548337249108699E-2</c:v>
                </c:pt>
                <c:pt idx="15162" formatCode="General">
                  <c:v>-2.5087254317666601E-2</c:v>
                </c:pt>
                <c:pt idx="15163" formatCode="General">
                  <c:v>-2.9125867754497301E-2</c:v>
                </c:pt>
                <c:pt idx="15164" formatCode="General">
                  <c:v>-3.2669599545832498E-2</c:v>
                </c:pt>
                <c:pt idx="15165" formatCode="General">
                  <c:v>-3.5729738333907003E-2</c:v>
                </c:pt>
                <c:pt idx="15166" formatCode="General">
                  <c:v>-3.8321987071643297E-2</c:v>
                </c:pt>
                <c:pt idx="15167" formatCode="General">
                  <c:v>-4.0466776696699097E-2</c:v>
                </c:pt>
                <c:pt idx="15168" formatCode="General">
                  <c:v>-4.2189703006581598E-2</c:v>
                </c:pt>
                <c:pt idx="15169" formatCode="General">
                  <c:v>-4.3520271173607399E-2</c:v>
                </c:pt>
                <c:pt idx="15170" formatCode="General">
                  <c:v>-4.4492699455085397E-2</c:v>
                </c:pt>
                <c:pt idx="15171" formatCode="General">
                  <c:v>-4.5145670837085303E-2</c:v>
                </c:pt>
                <c:pt idx="15172" formatCode="General">
                  <c:v>-4.5520926169487899E-2</c:v>
                </c:pt>
                <c:pt idx="15173" formatCode="General">
                  <c:v>-4.5663963772907101E-2</c:v>
                </c:pt>
                <c:pt idx="15174" formatCode="General">
                  <c:v>-4.5623724145691102E-2</c:v>
                </c:pt>
                <c:pt idx="15175" formatCode="General">
                  <c:v>-4.5450575459614798E-2</c:v>
                </c:pt>
                <c:pt idx="15176" formatCode="General">
                  <c:v>-4.5197165922905597E-2</c:v>
                </c:pt>
                <c:pt idx="15177" formatCode="General">
                  <c:v>-4.4917615481477199E-2</c:v>
                </c:pt>
                <c:pt idx="15178" formatCode="General">
                  <c:v>-4.4666215888705701E-2</c:v>
                </c:pt>
                <c:pt idx="15179" formatCode="General">
                  <c:v>-4.4497304280028703E-2</c:v>
                </c:pt>
                <c:pt idx="15180" formatCode="General">
                  <c:v>-4.4464578702567002E-2</c:v>
                </c:pt>
                <c:pt idx="15181" formatCode="General">
                  <c:v>-4.4620405414412298E-2</c:v>
                </c:pt>
                <c:pt idx="15182" formatCode="General">
                  <c:v>-4.5015011255350602E-2</c:v>
                </c:pt>
                <c:pt idx="15183" formatCode="General">
                  <c:v>-4.56960831152248E-2</c:v>
                </c:pt>
                <c:pt idx="15184" formatCode="General">
                  <c:v>-4.6708053772368703E-2</c:v>
                </c:pt>
                <c:pt idx="15185" formatCode="General">
                  <c:v>-4.8091408556232597E-2</c:v>
                </c:pt>
                <c:pt idx="15186" formatCode="General">
                  <c:v>-4.9882277610925597E-2</c:v>
                </c:pt>
                <c:pt idx="15187" formatCode="General">
                  <c:v>-5.2111890543469097E-2</c:v>
                </c:pt>
                <c:pt idx="15188" formatCode="General">
                  <c:v>-5.4806142617639803E-2</c:v>
                </c:pt>
                <c:pt idx="15189" formatCode="General">
                  <c:v>-5.7985335992570899E-2</c:v>
                </c:pt>
                <c:pt idx="15190" formatCode="General">
                  <c:v>-6.1663779942285397E-2</c:v>
                </c:pt>
                <c:pt idx="15191" formatCode="General">
                  <c:v>-6.5849605113521101E-2</c:v>
                </c:pt>
                <c:pt idx="15192" formatCode="General">
                  <c:v>-7.0544726868852797E-2</c:v>
                </c:pt>
                <c:pt idx="15193" formatCode="General">
                  <c:v>-7.5744733885031598E-2</c:v>
                </c:pt>
                <c:pt idx="15194" formatCode="General">
                  <c:v>-8.1438977349076902E-2</c:v>
                </c:pt>
                <c:pt idx="15195" formatCode="General">
                  <c:v>-8.7610711194902505E-2</c:v>
                </c:pt>
                <c:pt idx="15196" formatCode="General">
                  <c:v>-9.4237317288057995E-2</c:v>
                </c:pt>
                <c:pt idx="15197" formatCode="General">
                  <c:v>-0.101290624548404</c:v>
                </c:pt>
                <c:pt idx="15198" formatCode="General">
                  <c:v>-0.10873730450198101</c:v>
                </c:pt>
                <c:pt idx="15199" formatCode="General">
                  <c:v>-0.11653934217317</c:v>
                </c:pt>
                <c:pt idx="15200" formatCode="General">
                  <c:v>-0.124654565943342</c:v>
                </c:pt>
                <c:pt idx="15201" formatCode="General">
                  <c:v>-0.13303722140133301</c:v>
                </c:pt>
                <c:pt idx="15202" formatCode="General">
                  <c:v>-0.141638712382673</c:v>
                </c:pt>
                <c:pt idx="15203" formatCode="General">
                  <c:v>-0.15040819816340101</c:v>
                </c:pt>
                <c:pt idx="15204" formatCode="General">
                  <c:v>-0.15929326553682199</c:v>
                </c:pt>
                <c:pt idx="15205" formatCode="General">
                  <c:v>-0.16824070492438101</c:v>
                </c:pt>
                <c:pt idx="15206" formatCode="General">
                  <c:v>-0.17719732597525201</c:v>
                </c:pt>
                <c:pt idx="15207" formatCode="General">
                  <c:v>-0.186110640384648</c:v>
                </c:pt>
                <c:pt idx="15208" formatCode="General">
                  <c:v>-0.194929545470056</c:v>
                </c:pt>
                <c:pt idx="15209" formatCode="General">
                  <c:v>-0.203605067679341</c:v>
                </c:pt>
                <c:pt idx="15210" formatCode="General">
                  <c:v>-0.21209089589667801</c:v>
                </c:pt>
                <c:pt idx="15211" formatCode="General">
                  <c:v>-0.22034411235464399</c:v>
                </c:pt>
                <c:pt idx="15212" formatCode="General">
                  <c:v>-0.22832575303880601</c:v>
                </c:pt>
                <c:pt idx="15213" formatCode="General">
                  <c:v>-0.23600117215660901</c:v>
                </c:pt>
                <c:pt idx="15214" formatCode="General">
                  <c:v>-0.24334053129542499</c:v>
                </c:pt>
                <c:pt idx="15215" formatCode="General">
                  <c:v>-0.25031906219170202</c:v>
                </c:pt>
                <c:pt idx="15216" formatCode="General">
                  <c:v>-0.25691723818235901</c:v>
                </c:pt>
                <c:pt idx="15217" formatCode="General">
                  <c:v>-0.26312100533475002</c:v>
                </c:pt>
                <c:pt idx="15218" formatCode="General">
                  <c:v>-0.26892191239103502</c:v>
                </c:pt>
                <c:pt idx="15219" formatCode="General">
                  <c:v>-0.27431668176886098</c:v>
                </c:pt>
                <c:pt idx="15220" formatCode="General">
                  <c:v>-0.27930754029167998</c:v>
                </c:pt>
                <c:pt idx="15221" formatCode="General">
                  <c:v>-0.28390235557628002</c:v>
                </c:pt>
                <c:pt idx="15222" formatCode="General">
                  <c:v>-0.28811379366998002</c:v>
                </c:pt>
                <c:pt idx="15223" formatCode="General">
                  <c:v>-0.29195835907216799</c:v>
                </c:pt>
                <c:pt idx="15224" formatCode="General">
                  <c:v>-0.295456570578429</c:v>
                </c:pt>
                <c:pt idx="15225" formatCode="General">
                  <c:v>-0.29863316011123098</c:v>
                </c:pt>
                <c:pt idx="15226" formatCode="General">
                  <c:v>-0.30151555162190102</c:v>
                </c:pt>
                <c:pt idx="15227" formatCode="General">
                  <c:v>-0.30413337836308602</c:v>
                </c:pt>
                <c:pt idx="15228" formatCode="General">
                  <c:v>-0.30651862315098799</c:v>
                </c:pt>
                <c:pt idx="15229" formatCode="General">
                  <c:v>-0.30870414762545301</c:v>
                </c:pt>
                <c:pt idx="15230" formatCode="General">
                  <c:v>-0.31072273747027501</c:v>
                </c:pt>
                <c:pt idx="15231" formatCode="General">
                  <c:v>-0.31260743411721198</c:v>
                </c:pt>
                <c:pt idx="15232" formatCode="General">
                  <c:v>-0.31439092209441599</c:v>
                </c:pt>
                <c:pt idx="15233" formatCode="General">
                  <c:v>-0.31610475489699003</c:v>
                </c:pt>
                <c:pt idx="15234" formatCode="General">
                  <c:v>-0.317777691880688</c:v>
                </c:pt>
                <c:pt idx="15235" formatCode="General">
                  <c:v>-0.31943627794908303</c:v>
                </c:pt>
                <c:pt idx="15236" formatCode="General">
                  <c:v>-0.32110461639738003</c:v>
                </c:pt>
                <c:pt idx="15237" formatCode="General">
                  <c:v>-0.32280302934255001</c:v>
                </c:pt>
                <c:pt idx="15238" formatCode="General">
                  <c:v>-0.32454842513499299</c:v>
                </c:pt>
                <c:pt idx="15239" formatCode="General">
                  <c:v>-0.32635385530829503</c:v>
                </c:pt>
                <c:pt idx="15240" formatCode="General">
                  <c:v>-0.32822854976892601</c:v>
                </c:pt>
                <c:pt idx="15241" formatCode="General">
                  <c:v>-0.33017710398724198</c:v>
                </c:pt>
                <c:pt idx="15242" formatCode="General">
                  <c:v>-0.33220023911065599</c:v>
                </c:pt>
                <c:pt idx="15243" formatCode="General">
                  <c:v>-0.33429424906821198</c:v>
                </c:pt>
                <c:pt idx="15244" formatCode="General">
                  <c:v>-0.33645144789668702</c:v>
                </c:pt>
                <c:pt idx="15245" formatCode="General">
                  <c:v>-0.338660760809677</c:v>
                </c:pt>
                <c:pt idx="15246" formatCode="General">
                  <c:v>-0.34090676822129601</c:v>
                </c:pt>
                <c:pt idx="15247" formatCode="General">
                  <c:v>-0.34317140474158597</c:v>
                </c:pt>
                <c:pt idx="15248" formatCode="General">
                  <c:v>-0.34543370802212298</c:v>
                </c:pt>
                <c:pt idx="15249" formatCode="General">
                  <c:v>-0.34766991997996999</c:v>
                </c:pt>
                <c:pt idx="15250" formatCode="General">
                  <c:v>-0.34985421714839599</c:v>
                </c:pt>
                <c:pt idx="15251" formatCode="General">
                  <c:v>-0.35195900903959598</c:v>
                </c:pt>
                <c:pt idx="15252" formatCode="General">
                  <c:v>-0.35395624343284599</c:v>
                </c:pt>
                <c:pt idx="15253" formatCode="General">
                  <c:v>-0.35581762721466098</c:v>
                </c:pt>
                <c:pt idx="15254" formatCode="General">
                  <c:v>-0.35751459129662699</c:v>
                </c:pt>
                <c:pt idx="15255" formatCode="General">
                  <c:v>-0.359018358981814</c:v>
                </c:pt>
                <c:pt idx="15256" formatCode="General">
                  <c:v>-0.36030161369009001</c:v>
                </c:pt>
                <c:pt idx="15257" formatCode="General">
                  <c:v>-0.361339010512852</c:v>
                </c:pt>
                <c:pt idx="15258" formatCode="General">
                  <c:v>-0.362105896880349</c:v>
                </c:pt>
                <c:pt idx="15259" formatCode="General">
                  <c:v>-0.362580108635426</c:v>
                </c:pt>
                <c:pt idx="15260" formatCode="General">
                  <c:v>-0.36274185560976002</c:v>
                </c:pt>
                <c:pt idx="15261" formatCode="General">
                  <c:v>-0.36257432516307397</c:v>
                </c:pt>
                <c:pt idx="15262" formatCode="General">
                  <c:v>-0.36206372546944399</c:v>
                </c:pt>
                <c:pt idx="15263" formatCode="General">
                  <c:v>-0.361198643601016</c:v>
                </c:pt>
                <c:pt idx="15264" formatCode="General">
                  <c:v>-0.35997098449315001</c:v>
                </c:pt>
                <c:pt idx="15265" formatCode="General">
                  <c:v>-0.35837588923725699</c:v>
                </c:pt>
                <c:pt idx="15266" formatCode="General">
                  <c:v>-0.35641193991137399</c:v>
                </c:pt>
                <c:pt idx="15267" formatCode="General">
                  <c:v>-0.35408025578424801</c:v>
                </c:pt>
                <c:pt idx="15268" formatCode="General">
                  <c:v>-0.351384623639726</c:v>
                </c:pt>
                <c:pt idx="15269" formatCode="General">
                  <c:v>-0.34833214284019498</c:v>
                </c:pt>
                <c:pt idx="15270" formatCode="General">
                  <c:v>-0.34493160545816398</c:v>
                </c:pt>
                <c:pt idx="15271" formatCode="General">
                  <c:v>-0.34119294732587702</c:v>
                </c:pt>
                <c:pt idx="15272" formatCode="General">
                  <c:v>-0.337129017075809</c:v>
                </c:pt>
                <c:pt idx="15273" formatCode="General">
                  <c:v>-0.33275462509739401</c:v>
                </c:pt>
                <c:pt idx="15274" formatCode="General">
                  <c:v>-0.32808472252634302</c:v>
                </c:pt>
                <c:pt idx="15275" formatCode="General">
                  <c:v>-0.32313438137712402</c:v>
                </c:pt>
                <c:pt idx="15276" formatCode="General">
                  <c:v>-0.31791954601433298</c:v>
                </c:pt>
                <c:pt idx="15277" formatCode="General">
                  <c:v>-0.31245670494535299</c:v>
                </c:pt>
                <c:pt idx="15278" formatCode="General">
                  <c:v>-0.306761870123679</c:v>
                </c:pt>
                <c:pt idx="15279" formatCode="General">
                  <c:v>-0.30085013243255998</c:v>
                </c:pt>
                <c:pt idx="15280" formatCode="General">
                  <c:v>-0.29473539082114197</c:v>
                </c:pt>
                <c:pt idx="15281" formatCode="General">
                  <c:v>-0.28843067293913299</c:v>
                </c:pt>
                <c:pt idx="15282" formatCode="General">
                  <c:v>-0.28194751663067802</c:v>
                </c:pt>
                <c:pt idx="15283" formatCode="General">
                  <c:v>-0.27529628984267102</c:v>
                </c:pt>
                <c:pt idx="15284" formatCode="General">
                  <c:v>-0.26848511179784701</c:v>
                </c:pt>
                <c:pt idx="15285" formatCode="General">
                  <c:v>-0.26152036377197602</c:v>
                </c:pt>
                <c:pt idx="15286" formatCode="General">
                  <c:v>-0.254407351958784</c:v>
                </c:pt>
                <c:pt idx="15287" formatCode="General">
                  <c:v>-0.24714883235702301</c:v>
                </c:pt>
                <c:pt idx="15288" formatCode="General">
                  <c:v>-0.239746208072151</c:v>
                </c:pt>
                <c:pt idx="15289" formatCode="General">
                  <c:v>-0.232199839139137</c:v>
                </c:pt>
                <c:pt idx="15290" formatCode="General">
                  <c:v>-0.224508192629291</c:v>
                </c:pt>
                <c:pt idx="15291" formatCode="General">
                  <c:v>-0.21666859334427599</c:v>
                </c:pt>
                <c:pt idx="15292" formatCode="General">
                  <c:v>-0.208677591854985</c:v>
                </c:pt>
                <c:pt idx="15293" formatCode="General">
                  <c:v>-0.20053069232433901</c:v>
                </c:pt>
                <c:pt idx="15294" formatCode="General">
                  <c:v>-0.192222680065705</c:v>
                </c:pt>
                <c:pt idx="15295" formatCode="General">
                  <c:v>-0.18374849152770401</c:v>
                </c:pt>
                <c:pt idx="15296" formatCode="General">
                  <c:v>-0.175103032305475</c:v>
                </c:pt>
                <c:pt idx="15297" formatCode="General">
                  <c:v>-0.16628136378566999</c:v>
                </c:pt>
                <c:pt idx="15298" formatCode="General">
                  <c:v>-0.15727897558058901</c:v>
                </c:pt>
                <c:pt idx="15299" formatCode="General">
                  <c:v>-0.14809208981237501</c:v>
                </c:pt>
                <c:pt idx="15300" formatCode="General">
                  <c:v>-0.138718962870722</c:v>
                </c:pt>
                <c:pt idx="15301" formatCode="General">
                  <c:v>-0.12915889691210999</c:v>
                </c:pt>
                <c:pt idx="15302" formatCode="General">
                  <c:v>-0.119411694368021</c:v>
                </c:pt>
                <c:pt idx="15303" formatCode="General">
                  <c:v>-0.109479375371765</c:v>
                </c:pt>
                <c:pt idx="15304" formatCode="General">
                  <c:v>-9.9366289479555003E-2</c:v>
                </c:pt>
                <c:pt idx="15305" formatCode="General">
                  <c:v>-8.9077913649638102E-2</c:v>
                </c:pt>
                <c:pt idx="15306" formatCode="General">
                  <c:v>-7.8621744288828802E-2</c:v>
                </c:pt>
                <c:pt idx="15307" formatCode="General">
                  <c:v>-6.8007250034022207E-2</c:v>
                </c:pt>
                <c:pt idx="15308" formatCode="General">
                  <c:v>-5.7245683568020997E-2</c:v>
                </c:pt>
                <c:pt idx="15309" formatCode="General">
                  <c:v>-4.6350410830601999E-2</c:v>
                </c:pt>
                <c:pt idx="15310" formatCode="General">
                  <c:v>-3.5336671851307802E-2</c:v>
                </c:pt>
                <c:pt idx="15311" formatCode="General">
                  <c:v>-2.4221289178047101E-2</c:v>
                </c:pt>
                <c:pt idx="15312" formatCode="General">
                  <c:v>-1.30228325110018E-2</c:v>
                </c:pt>
                <c:pt idx="15313" formatCode="General">
                  <c:v>-1.7607602896002801E-3</c:v>
                </c:pt>
                <c:pt idx="15314" formatCode="General">
                  <c:v>9.5443621703982205E-3</c:v>
                </c:pt>
                <c:pt idx="15315" formatCode="General">
                  <c:v>2.0870120507472702E-2</c:v>
                </c:pt>
                <c:pt idx="15316" formatCode="General">
                  <c:v>3.2194243349118502E-2</c:v>
                </c:pt>
                <c:pt idx="15317" formatCode="General">
                  <c:v>4.3494529915643398E-2</c:v>
                </c:pt>
                <c:pt idx="15318" formatCode="General">
                  <c:v>5.4747967451947203E-2</c:v>
                </c:pt>
                <c:pt idx="15319" formatCode="General">
                  <c:v>6.5931552821509906E-2</c:v>
                </c:pt>
                <c:pt idx="15320" formatCode="General">
                  <c:v>7.7023142234492095E-2</c:v>
                </c:pt>
                <c:pt idx="15321" formatCode="General">
                  <c:v>8.8000531616456698E-2</c:v>
                </c:pt>
                <c:pt idx="15322" formatCode="General">
                  <c:v>9.8841100557292796E-2</c:v>
                </c:pt>
                <c:pt idx="15323" formatCode="General">
                  <c:v>0.109524217187963</c:v>
                </c:pt>
                <c:pt idx="15324" formatCode="General">
                  <c:v>0.12003046392435</c:v>
                </c:pt>
                <c:pt idx="15325" formatCode="General">
                  <c:v>0.13034100629380599</c:v>
                </c:pt>
                <c:pt idx="15326" formatCode="General">
                  <c:v>0.140438162548877</c:v>
                </c:pt>
                <c:pt idx="15327" formatCode="General">
                  <c:v>0.15030550883481</c:v>
                </c:pt>
                <c:pt idx="15328" formatCode="General">
                  <c:v>0.15992840823280799</c:v>
                </c:pt>
                <c:pt idx="15329" formatCode="General">
                  <c:v>0.16929339708080199</c:v>
                </c:pt>
                <c:pt idx="15330" formatCode="General">
                  <c:v>0.17838809688966201</c:v>
                </c:pt>
                <c:pt idx="15331" formatCode="General">
                  <c:v>0.18720214467645799</c:v>
                </c:pt>
                <c:pt idx="15332" formatCode="General">
                  <c:v>0.19572603722739099</c:v>
                </c:pt>
                <c:pt idx="15333" formatCode="General">
                  <c:v>0.20395144979202801</c:v>
                </c:pt>
                <c:pt idx="15334" formatCode="General">
                  <c:v>0.21187222134585301</c:v>
                </c:pt>
                <c:pt idx="15335" formatCode="General">
                  <c:v>0.21948310498912399</c:v>
                </c:pt>
                <c:pt idx="15336" formatCode="General">
                  <c:v>0.22677996356796201</c:v>
                </c:pt>
                <c:pt idx="15337" formatCode="General">
                  <c:v>0.233759620766016</c:v>
                </c:pt>
                <c:pt idx="15338" formatCode="General">
                  <c:v>0.24042013574896201</c:v>
                </c:pt>
                <c:pt idx="15339" formatCode="General">
                  <c:v>0.24676007342643999</c:v>
                </c:pt>
                <c:pt idx="15340" formatCode="General">
                  <c:v>0.25277880348726001</c:v>
                </c:pt>
                <c:pt idx="15341" formatCode="General">
                  <c:v>0.25847695679841498</c:v>
                </c:pt>
                <c:pt idx="15342" formatCode="General">
                  <c:v>0.26385619678949201</c:v>
                </c:pt>
                <c:pt idx="15343" formatCode="General">
                  <c:v>0.26891845290109301</c:v>
                </c:pt>
                <c:pt idx="15344" formatCode="General">
                  <c:v>0.27366623154380398</c:v>
                </c:pt>
                <c:pt idx="15345" formatCode="General">
                  <c:v>0.27810304993667201</c:v>
                </c:pt>
                <c:pt idx="15346" formatCode="General">
                  <c:v>0.28223280036467602</c:v>
                </c:pt>
                <c:pt idx="15347" formatCode="General">
                  <c:v>0.28606064805604797</c:v>
                </c:pt>
                <c:pt idx="15348" formatCode="General">
                  <c:v>0.28959245433305197</c:v>
                </c:pt>
                <c:pt idx="15349" formatCode="General">
                  <c:v>0.29283511124078498</c:v>
                </c:pt>
                <c:pt idx="15350" formatCode="General">
                  <c:v>0.29579638379555701</c:v>
                </c:pt>
                <c:pt idx="15351" formatCode="General">
                  <c:v>0.29848420586926699</c:v>
                </c:pt>
                <c:pt idx="15352" formatCode="General">
                  <c:v>0.300907678700297</c:v>
                </c:pt>
                <c:pt idx="15353" formatCode="General">
                  <c:v>0.30307760566674002</c:v>
                </c:pt>
                <c:pt idx="15354" formatCode="General">
                  <c:v>0.30500579674754702</c:v>
                </c:pt>
                <c:pt idx="15355" formatCode="General">
                  <c:v>0.30670483308074498</c:v>
                </c:pt>
                <c:pt idx="15356" formatCode="General">
                  <c:v>0.30818845008369999</c:v>
                </c:pt>
                <c:pt idx="15357" formatCode="General">
                  <c:v>0.30947150970687198</c:v>
                </c:pt>
                <c:pt idx="15358" formatCode="General">
                  <c:v>0.31057087513137799</c:v>
                </c:pt>
                <c:pt idx="15359" formatCode="General">
                  <c:v>0.31150414073351101</c:v>
                </c:pt>
                <c:pt idx="15360" formatCode="General">
                  <c:v>0.31228928765550901</c:v>
                </c:pt>
                <c:pt idx="15361" formatCode="General">
                  <c:v>0.31294564446800799</c:v>
                </c:pt>
                <c:pt idx="15362" formatCode="General">
                  <c:v>0.31349371306173102</c:v>
                </c:pt>
                <c:pt idx="15363" formatCode="General">
                  <c:v>0.31395438798710201</c:v>
                </c:pt>
                <c:pt idx="15364" formatCode="General">
                  <c:v>0.31434918358939101</c:v>
                </c:pt>
                <c:pt idx="15365" formatCode="General">
                  <c:v>0.31470008373806402</c:v>
                </c:pt>
                <c:pt idx="15366" formatCode="General">
                  <c:v>0.31502926173419399</c:v>
                </c:pt>
                <c:pt idx="15367" formatCode="General">
                  <c:v>0.31535882180766001</c:v>
                </c:pt>
                <c:pt idx="15368" formatCode="General">
                  <c:v>0.315709995294846</c:v>
                </c:pt>
                <c:pt idx="15369" formatCode="General">
                  <c:v>0.31610350052939801</c:v>
                </c:pt>
                <c:pt idx="15370" formatCode="General">
                  <c:v>0.31655939873547101</c:v>
                </c:pt>
                <c:pt idx="15371" formatCode="General">
                  <c:v>0.31709628906924497</c:v>
                </c:pt>
                <c:pt idx="15372" formatCode="General">
                  <c:v>0.31773009149223902</c:v>
                </c:pt>
                <c:pt idx="15373" formatCode="General">
                  <c:v>0.31847563325905498</c:v>
                </c:pt>
                <c:pt idx="15374" formatCode="General">
                  <c:v>0.31934619155855998</c:v>
                </c:pt>
                <c:pt idx="15375" formatCode="General">
                  <c:v>0.320351761438808</c:v>
                </c:pt>
                <c:pt idx="15376" formatCode="General">
                  <c:v>0.32149957220919601</c:v>
                </c:pt>
                <c:pt idx="15377" formatCode="General">
                  <c:v>0.32279427928786603</c:v>
                </c:pt>
                <c:pt idx="15378" formatCode="General">
                  <c:v>0.32423699866865202</c:v>
                </c:pt>
                <c:pt idx="15379" formatCode="General">
                  <c:v>0.32582495741816297</c:v>
                </c:pt>
                <c:pt idx="15380" formatCode="General">
                  <c:v>0.32755239377183298</c:v>
                </c:pt>
                <c:pt idx="15381" formatCode="General">
                  <c:v>0.32941044703857802</c:v>
                </c:pt>
                <c:pt idx="15382" formatCode="General">
                  <c:v>0.331386434298095</c:v>
                </c:pt>
                <c:pt idx="15383" formatCode="General">
                  <c:v>0.33346424653976803</c:v>
                </c:pt>
                <c:pt idx="15384" formatCode="General">
                  <c:v>0.33562440438424201</c:v>
                </c:pt>
                <c:pt idx="15385" formatCode="General">
                  <c:v>0.33784462883507599</c:v>
                </c:pt>
                <c:pt idx="15386" formatCode="General">
                  <c:v>0.340099876431184</c:v>
                </c:pt>
                <c:pt idx="15387" formatCode="General">
                  <c:v>0.34236185097850602</c:v>
                </c:pt>
                <c:pt idx="15388" formatCode="General">
                  <c:v>0.344600213699438</c:v>
                </c:pt>
                <c:pt idx="15389" formatCode="General">
                  <c:v>0.34678333478295298</c:v>
                </c:pt>
                <c:pt idx="15390" formatCode="General">
                  <c:v>0.34887779409185599</c:v>
                </c:pt>
                <c:pt idx="15391" formatCode="General">
                  <c:v>0.35084845255173902</c:v>
                </c:pt>
                <c:pt idx="15392" formatCode="General">
                  <c:v>0.35266027316410098</c:v>
                </c:pt>
                <c:pt idx="15393" formatCode="General">
                  <c:v>0.35427899655631001</c:v>
                </c:pt>
                <c:pt idx="15394" formatCode="General">
                  <c:v>0.35567003705682898</c:v>
                </c:pt>
                <c:pt idx="15395" formatCode="General">
                  <c:v>0.35679994986328101</c:v>
                </c:pt>
                <c:pt idx="15396" formatCode="General">
                  <c:v>0.35763698166873398</c:v>
                </c:pt>
                <c:pt idx="15397" formatCode="General">
                  <c:v>0.35815097587266698</c:v>
                </c:pt>
                <c:pt idx="15398" formatCode="General">
                  <c:v>0.35831533068837901</c:v>
                </c:pt>
                <c:pt idx="15399" formatCode="General">
                  <c:v>0.35810674702266998</c:v>
                </c:pt>
                <c:pt idx="15400" formatCode="General">
                  <c:v>0.357504685810072</c:v>
                </c:pt>
                <c:pt idx="15401" formatCode="General">
                  <c:v>0.35649246211732</c:v>
                </c:pt>
                <c:pt idx="15402" formatCode="General">
                  <c:v>0.35505787797039901</c:v>
                </c:pt>
                <c:pt idx="15403" formatCode="General">
                  <c:v>0.35319356191770801</c:v>
                </c:pt>
                <c:pt idx="15404" formatCode="General">
                  <c:v>0.35089615566925197</c:v>
                </c:pt>
                <c:pt idx="15405" formatCode="General">
                  <c:v>0.34816700844865001</c:v>
                </c:pt>
                <c:pt idx="15406" formatCode="General">
                  <c:v>0.34501289577852701</c:v>
                </c:pt>
                <c:pt idx="15407" formatCode="General">
                  <c:v>0.34144491078630501</c:v>
                </c:pt>
                <c:pt idx="15408" formatCode="General">
                  <c:v>0.33747831177737703</c:v>
                </c:pt>
                <c:pt idx="15409" formatCode="General">
                  <c:v>0.33313292921329601</c:v>
                </c:pt>
                <c:pt idx="15410" formatCode="General">
                  <c:v>0.32843248522045698</c:v>
                </c:pt>
                <c:pt idx="15411" formatCode="General">
                  <c:v>0.32340434637038101</c:v>
                </c:pt>
                <c:pt idx="15412" formatCode="General">
                  <c:v>0.31807980177384299</c:v>
                </c:pt>
                <c:pt idx="15413" formatCode="General">
                  <c:v>0.312492679105283</c:v>
                </c:pt>
                <c:pt idx="15414" formatCode="General">
                  <c:v>0.30667893343529301</c:v>
                </c:pt>
                <c:pt idx="15415" formatCode="General">
                  <c:v>0.30067635621559002</c:v>
                </c:pt>
                <c:pt idx="15416" formatCode="General">
                  <c:v>0.29452378398171403</c:v>
                </c:pt>
                <c:pt idx="15417" formatCode="General">
                  <c:v>0.28826083271187197</c:v>
                </c:pt>
                <c:pt idx="15418" formatCode="General">
                  <c:v>0.28192718332243299</c:v>
                </c:pt>
                <c:pt idx="15419" formatCode="General">
                  <c:v>0.27556185053990301</c:v>
                </c:pt>
                <c:pt idx="15420" formatCode="General">
                  <c:v>0.26920255393540599</c:v>
                </c:pt>
                <c:pt idx="15421" formatCode="General">
                  <c:v>0.26288517490722901</c:v>
                </c:pt>
                <c:pt idx="15422" formatCode="General">
                  <c:v>0.25664328942793002</c:v>
                </c:pt>
                <c:pt idx="15423" formatCode="General">
                  <c:v>0.25050725645529698</c:v>
                </c:pt>
                <c:pt idx="15424" formatCode="General">
                  <c:v>0.24450396590319301</c:v>
                </c:pt>
                <c:pt idx="15425" formatCode="General">
                  <c:v>0.23865674304154599</c:v>
                </c:pt>
                <c:pt idx="15426" formatCode="General">
                  <c:v>0.232984908161707</c:v>
                </c:pt>
                <c:pt idx="15427" formatCode="General">
                  <c:v>0.22750435320762899</c:v>
                </c:pt>
                <c:pt idx="15428" formatCode="General">
                  <c:v>0.22222610904999701</c:v>
                </c:pt>
                <c:pt idx="15429" formatCode="General">
                  <c:v>0.217156013046826</c:v>
                </c:pt>
                <c:pt idx="15430" formatCode="General">
                  <c:v>0.212296298832614</c:v>
                </c:pt>
                <c:pt idx="15431" formatCode="General">
                  <c:v>0.207645080685884</c:v>
                </c:pt>
                <c:pt idx="15432" formatCode="General">
                  <c:v>0.20319573331704199</c:v>
                </c:pt>
                <c:pt idx="15433" formatCode="General">
                  <c:v>0.198937498435177</c:v>
                </c:pt>
                <c:pt idx="15434" formatCode="General">
                  <c:v>0.19485629520446199</c:v>
                </c:pt>
                <c:pt idx="15435" formatCode="General">
                  <c:v>0.19093495091458701</c:v>
                </c:pt>
                <c:pt idx="15436" formatCode="General">
                  <c:v>0.187153393963641</c:v>
                </c:pt>
                <c:pt idx="15437" formatCode="General">
                  <c:v>0.183488866287429</c:v>
                </c:pt>
                <c:pt idx="15438" formatCode="General">
                  <c:v>0.17991675553557901</c:v>
                </c:pt>
                <c:pt idx="15439" formatCode="General">
                  <c:v>0.176411534523397</c:v>
                </c:pt>
                <c:pt idx="15440" formatCode="General">
                  <c:v>0.17294800086930401</c:v>
                </c:pt>
                <c:pt idx="15441" formatCode="General">
                  <c:v>0.169499833295955</c:v>
                </c:pt>
                <c:pt idx="15442" formatCode="General">
                  <c:v>0.16604118425786099</c:v>
                </c:pt>
                <c:pt idx="15443" formatCode="General">
                  <c:v>0.162547942536474</c:v>
                </c:pt>
                <c:pt idx="15444" formatCode="General">
                  <c:v>0.15899690561770599</c:v>
                </c:pt>
                <c:pt idx="15445" formatCode="General">
                  <c:v>0.155367238438295</c:v>
                </c:pt>
                <c:pt idx="15446" formatCode="General">
                  <c:v>0.15164052854683399</c:v>
                </c:pt>
                <c:pt idx="15447" formatCode="General">
                  <c:v>0.14780123551131699</c:v>
                </c:pt>
                <c:pt idx="15448" formatCode="General">
                  <c:v>0.14383699485558399</c:v>
                </c:pt>
                <c:pt idx="15449" formatCode="General">
                  <c:v>0.139738804293704</c:v>
                </c:pt>
                <c:pt idx="15450" formatCode="General">
                  <c:v>0.13550131428980999</c:v>
                </c:pt>
                <c:pt idx="15451" formatCode="General">
                  <c:v>0.131122705747798</c:v>
                </c:pt>
                <c:pt idx="15452" formatCode="General">
                  <c:v>0.12660477266798001</c:v>
                </c:pt>
                <c:pt idx="15453" formatCode="General">
                  <c:v>0.12195284244183199</c:v>
                </c:pt>
                <c:pt idx="15454" formatCode="General">
                  <c:v>0.11717560033081099</c:v>
                </c:pt>
                <c:pt idx="15455" formatCode="General">
                  <c:v>0.11228484606679399</c:v>
                </c:pt>
                <c:pt idx="15456" formatCode="General">
                  <c:v>0.10729513952113499</c:v>
                </c:pt>
                <c:pt idx="15457" formatCode="General">
                  <c:v>0.102223449117815</c:v>
                </c:pt>
                <c:pt idx="15458" formatCode="General">
                  <c:v>9.7088622287110293E-2</c:v>
                </c:pt>
                <c:pt idx="15459" formatCode="General">
                  <c:v>9.1910994873501906E-2</c:v>
                </c:pt>
                <c:pt idx="15460" formatCode="General">
                  <c:v>8.6711849652899603E-2</c:v>
                </c:pt>
                <c:pt idx="15461" formatCode="General">
                  <c:v>8.1512769345052596E-2</c:v>
                </c:pt>
                <c:pt idx="15462" formatCode="General">
                  <c:v>7.6335135560055195E-2</c:v>
                </c:pt>
                <c:pt idx="15463" formatCode="General">
                  <c:v>7.11995497016739E-2</c:v>
                </c:pt>
                <c:pt idx="15464" formatCode="General">
                  <c:v>6.6125253379460305E-2</c:v>
                </c:pt>
                <c:pt idx="15465" formatCode="General">
                  <c:v>6.1129587310706703E-2</c:v>
                </c:pt>
                <c:pt idx="15466" formatCode="General">
                  <c:v>5.6227465095152099E-2</c:v>
                </c:pt>
                <c:pt idx="15467" formatCode="General">
                  <c:v>5.1430958895333702E-2</c:v>
                </c:pt>
                <c:pt idx="15468" formatCode="General">
                  <c:v>4.67489002442441E-2</c:v>
                </c:pt>
                <c:pt idx="15469" formatCode="General">
                  <c:v>4.2186438380080002E-2</c:v>
                </c:pt>
                <c:pt idx="15470" formatCode="General">
                  <c:v>3.7744842129659797E-2</c:v>
                </c:pt>
                <c:pt idx="15471" formatCode="General">
                  <c:v>3.3421332842833398E-2</c:v>
                </c:pt>
                <c:pt idx="15472" formatCode="General">
                  <c:v>2.92089538138008E-2</c:v>
                </c:pt>
                <c:pt idx="15473" formatCode="General">
                  <c:v>2.50965326710039E-2</c:v>
                </c:pt>
                <c:pt idx="15474" formatCode="General">
                  <c:v>2.1068693541419901E-2</c:v>
                </c:pt>
                <c:pt idx="15475" formatCode="General">
                  <c:v>1.7106125527186902E-2</c:v>
                </c:pt>
                <c:pt idx="15476" formatCode="General">
                  <c:v>1.3185879091398201E-2</c:v>
                </c:pt>
                <c:pt idx="15477" formatCode="General">
                  <c:v>9.2816083409256005E-3</c:v>
                </c:pt>
                <c:pt idx="15478" formatCode="General">
                  <c:v>5.3640117341204503E-3</c:v>
                </c:pt>
                <c:pt idx="15479" formatCode="General">
                  <c:v>1.40127892406485E-3</c:v>
                </c:pt>
                <c:pt idx="15480" formatCode="General">
                  <c:v>-2.6403025687852999E-3</c:v>
                </c:pt>
                <c:pt idx="15481" formatCode="General">
                  <c:v>-6.7958694224176698E-3</c:v>
                </c:pt>
                <c:pt idx="15482" formatCode="General">
                  <c:v>-1.1101167986530601E-2</c:v>
                </c:pt>
                <c:pt idx="15483" formatCode="General">
                  <c:v>-1.5591501332807499E-2</c:v>
                </c:pt>
                <c:pt idx="15484" formatCode="General">
                  <c:v>-2.0301972546469999E-2</c:v>
                </c:pt>
                <c:pt idx="15485" formatCode="General">
                  <c:v>-2.5266110688560599E-2</c:v>
                </c:pt>
                <c:pt idx="15486" formatCode="General">
                  <c:v>-3.0514716597220298E-2</c:v>
                </c:pt>
                <c:pt idx="15487" formatCode="General">
                  <c:v>-3.6076530649302302E-2</c:v>
                </c:pt>
                <c:pt idx="15488" formatCode="General">
                  <c:v>-4.1977333860573098E-2</c:v>
                </c:pt>
                <c:pt idx="15489" formatCode="General">
                  <c:v>-4.8237952225875298E-2</c:v>
                </c:pt>
                <c:pt idx="15490" formatCode="General">
                  <c:v>-5.4874622954175403E-2</c:v>
                </c:pt>
                <c:pt idx="15491" formatCode="General">
                  <c:v>-6.1899594463439601E-2</c:v>
                </c:pt>
                <c:pt idx="15492" formatCode="General">
                  <c:v>-6.93190624000697E-2</c:v>
                </c:pt>
                <c:pt idx="15493" formatCode="General">
                  <c:v>-7.7133188683778303E-2</c:v>
                </c:pt>
                <c:pt idx="15494" formatCode="General">
                  <c:v>-8.5336055001329694E-2</c:v>
                </c:pt>
                <c:pt idx="15495" formatCode="General">
                  <c:v>-9.3916214169943807E-2</c:v>
                </c:pt>
                <c:pt idx="15496" formatCode="General">
                  <c:v>-0.102856791150677</c:v>
                </c:pt>
                <c:pt idx="15497" formatCode="General">
                  <c:v>-0.11213450891203899</c:v>
                </c:pt>
                <c:pt idx="15498" formatCode="General">
                  <c:v>-0.12172043085977099</c:v>
                </c:pt>
                <c:pt idx="15499" formatCode="General">
                  <c:v>-0.13158034316477099</c:v>
                </c:pt>
                <c:pt idx="15500" formatCode="General">
                  <c:v>-0.14167460308546101</c:v>
                </c:pt>
                <c:pt idx="15501" formatCode="General">
                  <c:v>-0.15195865513884299</c:v>
                </c:pt>
                <c:pt idx="15502" formatCode="General">
                  <c:v>-0.162384729800639</c:v>
                </c:pt>
                <c:pt idx="15503" formatCode="General">
                  <c:v>-0.17290184397532801</c:v>
                </c:pt>
                <c:pt idx="15504" formatCode="General">
                  <c:v>-0.183455261784155</c:v>
                </c:pt>
                <c:pt idx="15505" formatCode="General">
                  <c:v>-0.19398916842025499</c:v>
                </c:pt>
                <c:pt idx="15506" formatCode="General">
                  <c:v>-0.20444680695818701</c:v>
                </c:pt>
                <c:pt idx="15507" formatCode="General">
                  <c:v>-0.21477029662420799</c:v>
                </c:pt>
                <c:pt idx="15508" formatCode="General">
                  <c:v>-0.22490265940618601</c:v>
                </c:pt>
                <c:pt idx="15509" formatCode="General">
                  <c:v>-0.23478825800737399</c:v>
                </c:pt>
                <c:pt idx="15510" formatCode="General">
                  <c:v>-0.244373454566849</c:v>
                </c:pt>
                <c:pt idx="15511" formatCode="General">
                  <c:v>-0.25360675497094298</c:v>
                </c:pt>
                <c:pt idx="15512" formatCode="General">
                  <c:v>-0.26244059400437098</c:v>
                </c:pt>
                <c:pt idx="15513" formatCode="General">
                  <c:v>-0.27083177156264598</c:v>
                </c:pt>
                <c:pt idx="15514" formatCode="General">
                  <c:v>-0.27874127830031098</c:v>
                </c:pt>
                <c:pt idx="15515" formatCode="General">
                  <c:v>-0.286135368945163</c:v>
                </c:pt>
                <c:pt idx="15516" formatCode="General">
                  <c:v>-0.29298599306517498</c:v>
                </c:pt>
                <c:pt idx="15517" formatCode="General">
                  <c:v>-0.299271003826177</c:v>
                </c:pt>
                <c:pt idx="15518" formatCode="General">
                  <c:v>-0.30497433332535101</c:v>
                </c:pt>
                <c:pt idx="15519" formatCode="General">
                  <c:v>-0.31008620664194703</c:v>
                </c:pt>
                <c:pt idx="15520" formatCode="General">
                  <c:v>-0.314603128827181</c:v>
                </c:pt>
                <c:pt idx="15521" formatCode="General">
                  <c:v>-0.31852785337744199</c:v>
                </c:pt>
                <c:pt idx="15522" formatCode="General">
                  <c:v>-0.32186924845686199</c:v>
                </c:pt>
                <c:pt idx="15523" formatCode="General">
                  <c:v>-0.32464201369219697</c:v>
                </c:pt>
                <c:pt idx="15524" formatCode="General">
                  <c:v>-0.32686635853738999</c:v>
                </c:pt>
                <c:pt idx="15525" formatCode="General">
                  <c:v>-0.32856751573256399</c:v>
                </c:pt>
                <c:pt idx="15526" formatCode="General">
                  <c:v>-0.32977526349663999</c:v>
                </c:pt>
                <c:pt idx="15527" formatCode="General">
                  <c:v>-0.33052348091705902</c:v>
                </c:pt>
                <c:pt idx="15528" formatCode="General">
                  <c:v>-0.33084947669375803</c:v>
                </c:pt>
                <c:pt idx="15529" formatCode="General">
                  <c:v>-0.33079336312438901</c:v>
                </c:pt>
                <c:pt idx="15530" formatCode="General">
                  <c:v>-0.33039737706174299</c:v>
                </c:pt>
                <c:pt idx="15531" formatCode="General">
                  <c:v>-0.32970495097807201</c:v>
                </c:pt>
                <c:pt idx="15532" formatCode="General">
                  <c:v>-0.32876088373725698</c:v>
                </c:pt>
                <c:pt idx="15533" formatCode="General">
                  <c:v>-0.32760989384413203</c:v>
                </c:pt>
                <c:pt idx="15534" formatCode="General">
                  <c:v>-0.32629595552944202</c:v>
                </c:pt>
                <c:pt idx="15535" formatCode="General">
                  <c:v>-0.324862178737714</c:v>
                </c:pt>
                <c:pt idx="15536" formatCode="General">
                  <c:v>-0.323350143678724</c:v>
                </c:pt>
                <c:pt idx="15537" formatCode="General">
                  <c:v>-0.32179879148821999</c:v>
                </c:pt>
                <c:pt idx="15538" formatCode="General">
                  <c:v>-0.32024401941552</c:v>
                </c:pt>
                <c:pt idx="15539" formatCode="General">
                  <c:v>-0.31871955511826999</c:v>
                </c:pt>
                <c:pt idx="15540" formatCode="General">
                  <c:v>-0.31725573031417298</c:v>
                </c:pt>
                <c:pt idx="15541" formatCode="General">
                  <c:v>-0.31587873606034</c:v>
                </c:pt>
                <c:pt idx="15542" formatCode="General">
                  <c:v>-0.31461065278494099</c:v>
                </c:pt>
                <c:pt idx="15543" formatCode="General">
                  <c:v>-0.31346971879997299</c:v>
                </c:pt>
                <c:pt idx="15544" formatCode="General">
                  <c:v>-0.31247065962660597</c:v>
                </c:pt>
                <c:pt idx="15545" formatCode="General">
                  <c:v>-0.31162453411923902</c:v>
                </c:pt>
                <c:pt idx="15546" formatCode="General">
                  <c:v>-0.31093854530144999</c:v>
                </c:pt>
                <c:pt idx="15547" formatCode="General">
                  <c:v>-0.310415931047344</c:v>
                </c:pt>
                <c:pt idx="15548" formatCode="General">
                  <c:v>-0.31005606149517201</c:v>
                </c:pt>
                <c:pt idx="15549" formatCode="General">
                  <c:v>-0.30985615191673899</c:v>
                </c:pt>
                <c:pt idx="15550" formatCode="General">
                  <c:v>-0.30981035169385501</c:v>
                </c:pt>
                <c:pt idx="15551" formatCode="General">
                  <c:v>-0.30990978123019097</c:v>
                </c:pt>
                <c:pt idx="15552" formatCode="General">
                  <c:v>-0.31014435437016702</c:v>
                </c:pt>
                <c:pt idx="15553" formatCode="General">
                  <c:v>-0.31050239399884999</c:v>
                </c:pt>
                <c:pt idx="15554" formatCode="General">
                  <c:v>-0.31097012994127199</c:v>
                </c:pt>
                <c:pt idx="15555" formatCode="General">
                  <c:v>-0.311533439184078</c:v>
                </c:pt>
                <c:pt idx="15556" formatCode="General">
                  <c:v>-0.312178530279832</c:v>
                </c:pt>
                <c:pt idx="15557" formatCode="General">
                  <c:v>-0.31289072320911998</c:v>
                </c:pt>
                <c:pt idx="15558" formatCode="General">
                  <c:v>-0.31365490508239702</c:v>
                </c:pt>
                <c:pt idx="15559" formatCode="General">
                  <c:v>-0.31445762424579299</c:v>
                </c:pt>
                <c:pt idx="15560" formatCode="General">
                  <c:v>-0.31528595825698102</c:v>
                </c:pt>
                <c:pt idx="15561" formatCode="General">
                  <c:v>-0.31612767001050102</c:v>
                </c:pt>
                <c:pt idx="15562" formatCode="General">
                  <c:v>-0.31697252259571101</c:v>
                </c:pt>
                <c:pt idx="15563" formatCode="General">
                  <c:v>-0.31781081103284597</c:v>
                </c:pt>
                <c:pt idx="15564" formatCode="General">
                  <c:v>-0.31863388118520303</c:v>
                </c:pt>
                <c:pt idx="15565" formatCode="General">
                  <c:v>-0.31943488753081101</c:v>
                </c:pt>
                <c:pt idx="15566" formatCode="General">
                  <c:v>-0.320209304029481</c:v>
                </c:pt>
                <c:pt idx="15567" formatCode="General">
                  <c:v>-0.32095317203555601</c:v>
                </c:pt>
                <c:pt idx="15568" formatCode="General">
                  <c:v>-0.32166334168944999</c:v>
                </c:pt>
                <c:pt idx="15569" formatCode="General">
                  <c:v>-0.32233793331992699</c:v>
                </c:pt>
                <c:pt idx="15570" formatCode="General">
                  <c:v>-0.32297565168400899</c:v>
                </c:pt>
                <c:pt idx="15571" formatCode="General">
                  <c:v>-0.32357612529457702</c:v>
                </c:pt>
                <c:pt idx="15572" formatCode="General">
                  <c:v>-0.32413970252900698</c:v>
                </c:pt>
                <c:pt idx="15573" formatCode="General">
                  <c:v>-0.32466663927546602</c:v>
                </c:pt>
                <c:pt idx="15574" formatCode="General">
                  <c:v>-0.32515683605879903</c:v>
                </c:pt>
                <c:pt idx="15575" formatCode="General">
                  <c:v>-0.32561025847167302</c:v>
                </c:pt>
                <c:pt idx="15576" formatCode="General">
                  <c:v>-0.32602673145877598</c:v>
                </c:pt>
                <c:pt idx="15577" formatCode="General">
                  <c:v>-0.32640466258225398</c:v>
                </c:pt>
                <c:pt idx="15578" formatCode="General">
                  <c:v>-0.326741404243719</c:v>
                </c:pt>
                <c:pt idx="15579" formatCode="General">
                  <c:v>-0.32703379260690502</c:v>
                </c:pt>
                <c:pt idx="15580" formatCode="General">
                  <c:v>-0.32727705005762597</c:v>
                </c:pt>
                <c:pt idx="15581" formatCode="General">
                  <c:v>-0.32746521634825498</c:v>
                </c:pt>
                <c:pt idx="15582" formatCode="General">
                  <c:v>-0.32759074985516901</c:v>
                </c:pt>
                <c:pt idx="15583" formatCode="General">
                  <c:v>-0.32764511262880902</c:v>
                </c:pt>
                <c:pt idx="15584" formatCode="General">
                  <c:v>-0.32761836705136999</c:v>
                </c:pt>
                <c:pt idx="15585" formatCode="General">
                  <c:v>-0.32749871675770098</c:v>
                </c:pt>
                <c:pt idx="15586" formatCode="General">
                  <c:v>-0.32727326575618298</c:v>
                </c:pt>
                <c:pt idx="15587" formatCode="General">
                  <c:v>-0.32692828843342497</c:v>
                </c:pt>
                <c:pt idx="15588" formatCode="General">
                  <c:v>-0.32644896294201098</c:v>
                </c:pt>
                <c:pt idx="15589" formatCode="General">
                  <c:v>-0.32581999288059499</c:v>
                </c:pt>
                <c:pt idx="15590" formatCode="General">
                  <c:v>-0.32502596237092202</c:v>
                </c:pt>
                <c:pt idx="15591" formatCode="General">
                  <c:v>-0.32405087182814801</c:v>
                </c:pt>
                <c:pt idx="15592" formatCode="General">
                  <c:v>-0.322878837970757</c:v>
                </c:pt>
                <c:pt idx="15593" formatCode="General">
                  <c:v>-0.32149428513424699</c:v>
                </c:pt>
                <c:pt idx="15594" formatCode="General">
                  <c:v>-0.31988222130330202</c:v>
                </c:pt>
                <c:pt idx="15595" formatCode="General">
                  <c:v>-0.31802850363198398</c:v>
                </c:pt>
                <c:pt idx="15596" formatCode="General">
                  <c:v>-0.31592011638286199</c:v>
                </c:pt>
                <c:pt idx="15597" formatCode="General">
                  <c:v>-0.31354531199472502</c:v>
                </c:pt>
                <c:pt idx="15598" formatCode="General">
                  <c:v>-0.310893911555428</c:v>
                </c:pt>
                <c:pt idx="15599" formatCode="General">
                  <c:v>-0.30795740741324901</c:v>
                </c:pt>
                <c:pt idx="15600" formatCode="General">
                  <c:v>-0.30472901242746098</c:v>
                </c:pt>
                <c:pt idx="15601" formatCode="General">
                  <c:v>-0.301203941531694</c:v>
                </c:pt>
                <c:pt idx="15602" formatCode="General">
                  <c:v>-0.29737944105348701</c:v>
                </c:pt>
                <c:pt idx="15603" formatCode="General">
                  <c:v>-0.29325474827222198</c:v>
                </c:pt>
                <c:pt idx="15604" formatCode="General">
                  <c:v>-0.28883110691277197</c:v>
                </c:pt>
                <c:pt idx="15605" formatCode="General">
                  <c:v>-0.28411159875393599</c:v>
                </c:pt>
                <c:pt idx="15606" formatCode="General">
                  <c:v>-0.27910114518264201</c:v>
                </c:pt>
                <c:pt idx="15607" formatCode="General">
                  <c:v>-0.27380638673385999</c:v>
                </c:pt>
                <c:pt idx="15608" formatCode="General">
                  <c:v>-0.26823541123886802</c:v>
                </c:pt>
                <c:pt idx="15609" formatCode="General">
                  <c:v>-0.26239763384757298</c:v>
                </c:pt>
                <c:pt idx="15610" formatCode="General">
                  <c:v>-0.256303528842032</c:v>
                </c:pt>
                <c:pt idx="15611" formatCode="General">
                  <c:v>-0.249964384026861</c:v>
                </c:pt>
                <c:pt idx="15612" formatCode="General">
                  <c:v>-0.24339203844120799</c:v>
                </c:pt>
                <c:pt idx="15613" formatCode="General">
                  <c:v>-0.23659860991492701</c:v>
                </c:pt>
                <c:pt idx="15614" formatCode="General">
                  <c:v>-0.22959622666356599</c:v>
                </c:pt>
                <c:pt idx="15615" formatCode="General">
                  <c:v>-0.22239676938495001</c:v>
                </c:pt>
                <c:pt idx="15616" formatCode="General">
                  <c:v>-0.21501162022615</c:v>
                </c:pt>
                <c:pt idx="15617" formatCode="General">
                  <c:v>-0.20745144055259801</c:v>
                </c:pt>
                <c:pt idx="15618" formatCode="General">
                  <c:v>-0.199725933868376</c:v>
                </c:pt>
                <c:pt idx="15619" formatCode="General">
                  <c:v>-0.191843644889587</c:v>
                </c:pt>
                <c:pt idx="15620" formatCode="General">
                  <c:v>-0.18381196448862699</c:v>
                </c:pt>
                <c:pt idx="15621" formatCode="General">
                  <c:v>-0.17563688875735101</c:v>
                </c:pt>
                <c:pt idx="15622" formatCode="General">
                  <c:v>-0.16732297015413999</c:v>
                </c:pt>
                <c:pt idx="15623" formatCode="General">
                  <c:v>-0.158873387656672</c:v>
                </c:pt>
                <c:pt idx="15624" formatCode="General">
                  <c:v>-0.15028984483928801</c:v>
                </c:pt>
                <c:pt idx="15625" formatCode="General">
                  <c:v>-0.141572718138885</c:v>
                </c:pt>
                <c:pt idx="15626" formatCode="General">
                  <c:v>-0.13272120339323201</c:v>
                </c:pt>
                <c:pt idx="15627" formatCode="General">
                  <c:v>-0.123733434177701</c:v>
                </c:pt>
                <c:pt idx="15628" formatCode="General">
                  <c:v>-0.114606700002355</c:v>
                </c:pt>
                <c:pt idx="15629" formatCode="General">
                  <c:v>-0.105337632503313</c:v>
                </c:pt>
                <c:pt idx="15630" formatCode="General">
                  <c:v>-9.5922418373415405E-2</c:v>
                </c:pt>
                <c:pt idx="15631" formatCode="General">
                  <c:v>-8.6357133845274298E-2</c:v>
                </c:pt>
                <c:pt idx="15632" formatCode="General">
                  <c:v>-7.6638013385958298E-2</c:v>
                </c:pt>
                <c:pt idx="15633" formatCode="General">
                  <c:v>-6.6761748059364107E-2</c:v>
                </c:pt>
                <c:pt idx="15634" formatCode="General">
                  <c:v>-5.6725758131252899E-2</c:v>
                </c:pt>
                <c:pt idx="15635" formatCode="General">
                  <c:v>-4.6528482794453603E-2</c:v>
                </c:pt>
                <c:pt idx="15636" formatCode="General">
                  <c:v>-3.6169652685718201E-2</c:v>
                </c:pt>
                <c:pt idx="15637" formatCode="General">
                  <c:v>-2.56505419148907E-2</c:v>
                </c:pt>
                <c:pt idx="15638" formatCode="General">
                  <c:v>-1.49741939538442E-2</c:v>
                </c:pt>
                <c:pt idx="15639" formatCode="General">
                  <c:v>-4.14555494626433E-3</c:v>
                </c:pt>
                <c:pt idx="15640" formatCode="General">
                  <c:v>6.8283109040518002E-3</c:v>
                </c:pt>
                <c:pt idx="15641" formatCode="General">
                  <c:v>1.7938180674202001E-2</c:v>
                </c:pt>
                <c:pt idx="15642" formatCode="General">
                  <c:v>2.91726544884502E-2</c:v>
                </c:pt>
                <c:pt idx="15643" formatCode="General">
                  <c:v>4.0518076560569397E-2</c:v>
                </c:pt>
                <c:pt idx="15644" formatCode="General">
                  <c:v>5.19586149080562E-2</c:v>
                </c:pt>
                <c:pt idx="15645" formatCode="General">
                  <c:v>6.3476398236840204E-2</c:v>
                </c:pt>
                <c:pt idx="15646" formatCode="General">
                  <c:v>7.5051688555636695E-2</c:v>
                </c:pt>
                <c:pt idx="15647" formatCode="General">
                  <c:v>8.6663036712668007E-2</c:v>
                </c:pt>
                <c:pt idx="15648" formatCode="General">
                  <c:v>9.8287626638832698E-2</c:v>
                </c:pt>
                <c:pt idx="15649" formatCode="General">
                  <c:v>0.109901582022653</c:v>
                </c:pt>
                <c:pt idx="15650" formatCode="General">
                  <c:v>0.121480170067934</c:v>
                </c:pt>
                <c:pt idx="15651" formatCode="General">
                  <c:v>0.13299826608034099</c:v>
                </c:pt>
                <c:pt idx="15652" formatCode="General">
                  <c:v>0.144430731106132</c:v>
                </c:pt>
                <c:pt idx="15653" formatCode="General">
                  <c:v>0.155752858155771</c:v>
                </c:pt>
                <c:pt idx="15654" formatCode="General">
                  <c:v>0.166940792191547</c:v>
                </c:pt>
                <c:pt idx="15655" formatCode="General">
                  <c:v>0.17797184463996099</c:v>
                </c:pt>
                <c:pt idx="15656" formatCode="General">
                  <c:v>0.18882494858125201</c:v>
                </c:pt>
                <c:pt idx="15657" formatCode="General">
                  <c:v>0.19948121281889999</c:v>
                </c:pt>
                <c:pt idx="15658" formatCode="General">
                  <c:v>0.20992361059790199</c:v>
                </c:pt>
                <c:pt idx="15659" formatCode="General">
                  <c:v>0.22013784202756601</c:v>
                </c:pt>
                <c:pt idx="15660" formatCode="General">
                  <c:v>0.230112859592179</c:v>
                </c:pt>
                <c:pt idx="15661" formatCode="General">
                  <c:v>0.23984105831215599</c:v>
                </c:pt>
                <c:pt idx="15662" formatCode="General">
                  <c:v>0.249318036809554</c:v>
                </c:pt>
                <c:pt idx="15663" formatCode="General">
                  <c:v>0.25854178930545202</c:v>
                </c:pt>
                <c:pt idx="15664" formatCode="General">
                  <c:v>0.26751409071906501</c:v>
                </c:pt>
                <c:pt idx="15665" formatCode="General">
                  <c:v>0.27624082280774298</c:v>
                </c:pt>
                <c:pt idx="15666" formatCode="General">
                  <c:v>0.284730932087917</c:v>
                </c:pt>
                <c:pt idx="15667" formatCode="General">
                  <c:v>0.29299584855448702</c:v>
                </c:pt>
                <c:pt idx="15668" formatCode="General">
                  <c:v>0.30105003749957698</c:v>
                </c:pt>
                <c:pt idx="15669" formatCode="General">
                  <c:v>0.30891049088150302</c:v>
                </c:pt>
                <c:pt idx="15670" formatCode="General">
                  <c:v>0.31659615154335202</c:v>
                </c:pt>
                <c:pt idx="15671" formatCode="General">
                  <c:v>0.32412837841997599</c:v>
                </c:pt>
                <c:pt idx="15672" formatCode="General">
                  <c:v>0.33152976403555501</c:v>
                </c:pt>
                <c:pt idx="15673" formatCode="General">
                  <c:v>0.33882292975426298</c:v>
                </c:pt>
                <c:pt idx="15674" formatCode="General">
                  <c:v>0.34603155855044698</c:v>
                </c:pt>
                <c:pt idx="15675" formatCode="General">
                  <c:v>0.35317934708330501</c:v>
                </c:pt>
                <c:pt idx="15676" formatCode="General">
                  <c:v>0.360288286090923</c:v>
                </c:pt>
                <c:pt idx="15677" formatCode="General">
                  <c:v>0.36737918662208202</c:v>
                </c:pt>
                <c:pt idx="15678" formatCode="General">
                  <c:v>0.37447092961916101</c:v>
                </c:pt>
                <c:pt idx="15679" formatCode="General">
                  <c:v>0.38158060959290802</c:v>
                </c:pt>
                <c:pt idx="15680" formatCode="General">
                  <c:v>0.38872221354856301</c:v>
                </c:pt>
                <c:pt idx="15681" formatCode="General">
                  <c:v>0.39590592614036402</c:v>
                </c:pt>
                <c:pt idx="15682" formatCode="General">
                  <c:v>0.40313965665442603</c:v>
                </c:pt>
                <c:pt idx="15683" formatCode="General">
                  <c:v>0.41042647759225498</c:v>
                </c:pt>
                <c:pt idx="15684" formatCode="General">
                  <c:v>0.41776513342789801</c:v>
                </c:pt>
                <c:pt idx="15685" formatCode="General">
                  <c:v>0.42515090758429702</c:v>
                </c:pt>
                <c:pt idx="15686" formatCode="General">
                  <c:v>0.432573814539784</c:v>
                </c:pt>
                <c:pt idx="15687" formatCode="General">
                  <c:v>0.44001948161557702</c:v>
                </c:pt>
                <c:pt idx="15688" formatCode="General">
                  <c:v>0.44746980222500299</c:v>
                </c:pt>
                <c:pt idx="15689" formatCode="General">
                  <c:v>0.45490250777484997</c:v>
                </c:pt>
                <c:pt idx="15690" formatCode="General">
                  <c:v>0.462291722816982</c:v>
                </c:pt>
                <c:pt idx="15691" formatCode="General">
                  <c:v>0.46960763578085801</c:v>
                </c:pt>
                <c:pt idx="15692" formatCode="General">
                  <c:v>0.47681722257184</c:v>
                </c:pt>
                <c:pt idx="15693" formatCode="General">
                  <c:v>0.48388502984703402</c:v>
                </c:pt>
                <c:pt idx="15694" formatCode="General">
                  <c:v>0.49077245420694499</c:v>
                </c:pt>
                <c:pt idx="15695" formatCode="General">
                  <c:v>0.49744013731808301</c:v>
                </c:pt>
                <c:pt idx="15696" formatCode="General">
                  <c:v>0.50384781806331103</c:v>
                </c:pt>
                <c:pt idx="15697" formatCode="General">
                  <c:v>0.50995396644075996</c:v>
                </c:pt>
                <c:pt idx="15698" formatCode="General">
                  <c:v>0.51571813087823803</c:v>
                </c:pt>
                <c:pt idx="15699" formatCode="General">
                  <c:v>0.52110062663120305</c:v>
                </c:pt>
                <c:pt idx="15700" formatCode="General">
                  <c:v>0.52606250083052197</c:v>
                </c:pt>
                <c:pt idx="15701" formatCode="General">
                  <c:v>0.53056717427497202</c:v>
                </c:pt>
                <c:pt idx="15702" formatCode="General">
                  <c:v>0.53458102376608396</c:v>
                </c:pt>
                <c:pt idx="15703" formatCode="General">
                  <c:v>0.538073739918283</c:v>
                </c:pt>
                <c:pt idx="15704" formatCode="General">
                  <c:v>0.54101904314986105</c:v>
                </c:pt>
                <c:pt idx="15705" formatCode="General">
                  <c:v>0.543394229677438</c:v>
                </c:pt>
                <c:pt idx="15706" formatCode="General">
                  <c:v>0.54518067647368995</c:v>
                </c:pt>
                <c:pt idx="15707" formatCode="General">
                  <c:v>0.54636489599704097</c:v>
                </c:pt>
                <c:pt idx="15708" formatCode="General">
                  <c:v>0.54693839947455403</c:v>
                </c:pt>
                <c:pt idx="15709" formatCode="General">
                  <c:v>0.54689794345254406</c:v>
                </c:pt>
                <c:pt idx="15710" formatCode="General">
                  <c:v>0.54624610714569599</c:v>
                </c:pt>
                <c:pt idx="15711" formatCode="General">
                  <c:v>0.54498964534015704</c:v>
                </c:pt>
                <c:pt idx="15712" formatCode="General">
                  <c:v>0.54313991495889502</c:v>
                </c:pt>
                <c:pt idx="15713" formatCode="General">
                  <c:v>0.54071442296099703</c:v>
                </c:pt>
                <c:pt idx="15714" formatCode="General">
                  <c:v>0.53773444289429495</c:v>
                </c:pt>
                <c:pt idx="15715" formatCode="General">
                  <c:v>0.53422452551784205</c:v>
                </c:pt>
                <c:pt idx="15716" formatCode="General">
                  <c:v>0.53021341153605395</c:v>
                </c:pt>
                <c:pt idx="15717" formatCode="General">
                  <c:v>0.52573378572462903</c:v>
                </c:pt>
                <c:pt idx="15718" formatCode="General">
                  <c:v>0.52082067520911901</c:v>
                </c:pt>
                <c:pt idx="15719" formatCode="General">
                  <c:v>0.51550998947271098</c:v>
                </c:pt>
                <c:pt idx="15720" formatCode="General">
                  <c:v>0.50984034491438002</c:v>
                </c:pt>
                <c:pt idx="15721" formatCode="General">
                  <c:v>0.50385124678537097</c:v>
                </c:pt>
                <c:pt idx="15722" formatCode="General">
                  <c:v>0.49758110387789301</c:v>
                </c:pt>
                <c:pt idx="15723" formatCode="General">
                  <c:v>0.49106914956945003</c:v>
                </c:pt>
                <c:pt idx="15724" formatCode="General">
                  <c:v>0.48435335262475399</c:v>
                </c:pt>
                <c:pt idx="15725" formatCode="General">
                  <c:v>0.47746969832539099</c:v>
                </c:pt>
                <c:pt idx="15726" formatCode="General">
                  <c:v>0.47045283794841197</c:v>
                </c:pt>
                <c:pt idx="15727" formatCode="General">
                  <c:v>0.46333462319699298</c:v>
                </c:pt>
                <c:pt idx="15728" formatCode="General">
                  <c:v>0.45614317897350298</c:v>
                </c:pt>
                <c:pt idx="15729" formatCode="General">
                  <c:v>0.44890331001370398</c:v>
                </c:pt>
                <c:pt idx="15730" formatCode="General">
                  <c:v>0.44163652858596503</c:v>
                </c:pt>
                <c:pt idx="15731" formatCode="General">
                  <c:v>0.434360013231891</c:v>
                </c:pt>
                <c:pt idx="15732" formatCode="General">
                  <c:v>0.42708668144113798</c:v>
                </c:pt>
                <c:pt idx="15733" formatCode="General">
                  <c:v>0.41982504293691703</c:v>
                </c:pt>
                <c:pt idx="15734" formatCode="General">
                  <c:v>0.41258012682924899</c:v>
                </c:pt>
                <c:pt idx="15735" formatCode="General">
                  <c:v>0.405352816588187</c:v>
                </c:pt>
                <c:pt idx="15736" formatCode="General">
                  <c:v>0.39813870205206497</c:v>
                </c:pt>
                <c:pt idx="15737" formatCode="General">
                  <c:v>0.39093028985850697</c:v>
                </c:pt>
                <c:pt idx="15738" formatCode="General">
                  <c:v>0.383716701362256</c:v>
                </c:pt>
                <c:pt idx="15739" formatCode="General">
                  <c:v>0.37648266141792402</c:v>
                </c:pt>
                <c:pt idx="15740" formatCode="General">
                  <c:v>0.36921035837020499</c:v>
                </c:pt>
                <c:pt idx="15741" formatCode="General">
                  <c:v>0.36188035282528602</c:v>
                </c:pt>
                <c:pt idx="15742" formatCode="General">
                  <c:v>0.35447062406021002</c:v>
                </c:pt>
                <c:pt idx="15743" formatCode="General">
                  <c:v>0.34695663278406502</c:v>
                </c:pt>
                <c:pt idx="15744" formatCode="General">
                  <c:v>0.339312677792314</c:v>
                </c:pt>
                <c:pt idx="15745" formatCode="General">
                  <c:v>0.33151279595709898</c:v>
                </c:pt>
                <c:pt idx="15746" formatCode="General">
                  <c:v>0.32353143243761001</c:v>
                </c:pt>
                <c:pt idx="15747" formatCode="General">
                  <c:v>0.31534286616744001</c:v>
                </c:pt>
                <c:pt idx="15748" formatCode="General">
                  <c:v>0.30692112756795598</c:v>
                </c:pt>
                <c:pt idx="15749" formatCode="General">
                  <c:v>0.29824163412799598</c:v>
                </c:pt>
                <c:pt idx="15750" formatCode="General">
                  <c:v>0.28928174457725297</c:v>
                </c:pt>
                <c:pt idx="15751" formatCode="General">
                  <c:v>0.280020510279477</c:v>
                </c:pt>
                <c:pt idx="15752" formatCode="General">
                  <c:v>0.27043883507574901</c:v>
                </c:pt>
                <c:pt idx="15753" formatCode="General">
                  <c:v>0.260519663455753</c:v>
                </c:pt>
                <c:pt idx="15754" formatCode="General">
                  <c:v>0.25024869313897902</c:v>
                </c:pt>
                <c:pt idx="15755" formatCode="General">
                  <c:v>0.239614923542457</c:v>
                </c:pt>
                <c:pt idx="15756" formatCode="General">
                  <c:v>0.22860952203735499</c:v>
                </c:pt>
                <c:pt idx="15757" formatCode="General">
                  <c:v>0.217226694974476</c:v>
                </c:pt>
                <c:pt idx="15758" formatCode="General">
                  <c:v>0.20546407320134699</c:v>
                </c:pt>
                <c:pt idx="15759" formatCode="General">
                  <c:v>0.19332137881054301</c:v>
                </c:pt>
                <c:pt idx="15760" formatCode="General">
                  <c:v>0.18080160615368801</c:v>
                </c:pt>
                <c:pt idx="15761" formatCode="General">
                  <c:v>0.16791025556130301</c:v>
                </c:pt>
                <c:pt idx="15762" formatCode="General">
                  <c:v>0.154655331391192</c:v>
                </c:pt>
                <c:pt idx="15763" formatCode="General">
                  <c:v>0.14104690760767599</c:v>
                </c:pt>
                <c:pt idx="15764" formatCode="General">
                  <c:v>0.127096704684559</c:v>
                </c:pt>
                <c:pt idx="15765" formatCode="General">
                  <c:v>0.112819321863423</c:v>
                </c:pt>
                <c:pt idx="15766" formatCode="General">
                  <c:v>9.8231256153456403E-2</c:v>
                </c:pt>
                <c:pt idx="15767" formatCode="General">
                  <c:v>8.3349719601888597E-2</c:v>
                </c:pt>
                <c:pt idx="15768" formatCode="General">
                  <c:v>6.8192694022463696E-2</c:v>
                </c:pt>
                <c:pt idx="15769" formatCode="General">
                  <c:v>5.2779644385549898E-2</c:v>
                </c:pt>
                <c:pt idx="15770" formatCode="General">
                  <c:v>3.7130655702027303E-2</c:v>
                </c:pt>
                <c:pt idx="15771" formatCode="General">
                  <c:v>2.1266565517739401E-2</c:v>
                </c:pt>
                <c:pt idx="15772" formatCode="General">
                  <c:v>5.2091291432736402E-3</c:v>
                </c:pt>
                <c:pt idx="15773" formatCode="General">
                  <c:v>-1.1020387585360499E-2</c:v>
                </c:pt>
                <c:pt idx="15774" formatCode="General">
                  <c:v>-2.7400464576748999E-2</c:v>
                </c:pt>
                <c:pt idx="15775" formatCode="General">
                  <c:v>-4.3908963868264997E-2</c:v>
                </c:pt>
                <c:pt idx="15776" formatCode="General">
                  <c:v>-6.0524413011970903E-2</c:v>
                </c:pt>
                <c:pt idx="15777" formatCode="General">
                  <c:v>-7.7225243931701396E-2</c:v>
                </c:pt>
                <c:pt idx="15778" formatCode="General">
                  <c:v>-9.3990303680945894E-2</c:v>
                </c:pt>
                <c:pt idx="15779" formatCode="General">
                  <c:v>-0.11079795199378301</c:v>
                </c:pt>
                <c:pt idx="15780" formatCode="General">
                  <c:v>-0.12762664102968499</c:v>
                </c:pt>
                <c:pt idx="15781" formatCode="General">
                  <c:v>-0.14445563987507701</c:v>
                </c:pt>
                <c:pt idx="15782" formatCode="General">
                  <c:v>-0.16126401740452001</c:v>
                </c:pt>
                <c:pt idx="15783" formatCode="General">
                  <c:v>-0.17803112210015501</c:v>
                </c:pt>
                <c:pt idx="15784" formatCode="General">
                  <c:v>-0.194736013044187</c:v>
                </c:pt>
                <c:pt idx="15785" formatCode="General">
                  <c:v>-0.21135693002009401</c:v>
                </c:pt>
                <c:pt idx="15786" formatCode="General">
                  <c:v>-0.22787249493214401</c:v>
                </c:pt>
                <c:pt idx="15787" formatCode="General">
                  <c:v>-0.244262337543523</c:v>
                </c:pt>
                <c:pt idx="15788" formatCode="General">
                  <c:v>-0.26050484449233302</c:v>
                </c:pt>
                <c:pt idx="15789" formatCode="General">
                  <c:v>-0.27657762968423699</c:v>
                </c:pt>
                <c:pt idx="15790" formatCode="General">
                  <c:v>-0.29245929475899402</c:v>
                </c:pt>
                <c:pt idx="15791" formatCode="General">
                  <c:v>-0.30812793688325302</c:v>
                </c:pt>
                <c:pt idx="15792" formatCode="General">
                  <c:v>-0.323561116794368</c:v>
                </c:pt>
                <c:pt idx="15793" formatCode="General">
                  <c:v>-0.33873752327379503</c:v>
                </c:pt>
                <c:pt idx="15794" formatCode="General">
                  <c:v>-0.35363502720652001</c:v>
                </c:pt>
                <c:pt idx="15795" formatCode="General">
                  <c:v>-0.36823217347169201</c:v>
                </c:pt>
                <c:pt idx="15796" formatCode="General">
                  <c:v>-0.38250801539384799</c:v>
                </c:pt>
                <c:pt idx="15797" formatCode="General">
                  <c:v>-0.39644144534260101</c:v>
                </c:pt>
                <c:pt idx="15798" formatCode="General">
                  <c:v>-0.41001288823885401</c:v>
                </c:pt>
                <c:pt idx="15799" formatCode="General">
                  <c:v>-0.42320356021364403</c:v>
                </c:pt>
                <c:pt idx="15800" formatCode="General">
                  <c:v>-0.43599579499375102</c:v>
                </c:pt>
                <c:pt idx="15801" formatCode="General">
                  <c:v>-0.448373269288175</c:v>
                </c:pt>
                <c:pt idx="15802" formatCode="General">
                  <c:v>-0.46032124122568202</c:v>
                </c:pt>
                <c:pt idx="15803" formatCode="General">
                  <c:v>-0.47182677520987998</c:v>
                </c:pt>
                <c:pt idx="15804" formatCode="General">
                  <c:v>-0.482879030829585</c:v>
                </c:pt>
                <c:pt idx="15805" formatCode="General">
                  <c:v>-0.49346929604351503</c:v>
                </c:pt>
                <c:pt idx="15806" formatCode="General">
                  <c:v>-0.50359108361725202</c:v>
                </c:pt>
                <c:pt idx="15807" formatCode="General">
                  <c:v>-0.513240427992811</c:v>
                </c:pt>
                <c:pt idx="15808" formatCode="General">
                  <c:v>-0.52241597858856303</c:v>
                </c:pt>
                <c:pt idx="15809" formatCode="General">
                  <c:v>-0.53111893307330704</c:v>
                </c:pt>
                <c:pt idx="15810" formatCode="General">
                  <c:v>-0.53935319265538995</c:v>
                </c:pt>
                <c:pt idx="15811" formatCode="General">
                  <c:v>-0.54712532898314403</c:v>
                </c:pt>
                <c:pt idx="15812" formatCode="General">
                  <c:v>-0.55444439725578898</c:v>
                </c:pt>
                <c:pt idx="15813" formatCode="General">
                  <c:v>-0.561322033639989</c:v>
                </c:pt>
                <c:pt idx="15814" formatCode="General">
                  <c:v>-0.567772222811605</c:v>
                </c:pt>
                <c:pt idx="15815" formatCode="General">
                  <c:v>-0.57381110931083601</c:v>
                </c:pt>
                <c:pt idx="15816" formatCode="General">
                  <c:v>-0.57945675384851403</c:v>
                </c:pt>
                <c:pt idx="15817" formatCode="General">
                  <c:v>-0.58472887599791101</c:v>
                </c:pt>
                <c:pt idx="15818" formatCode="General">
                  <c:v>-0.58964863973820103</c:v>
                </c:pt>
                <c:pt idx="15819" formatCode="General">
                  <c:v>-0.59423817410578195</c:v>
                </c:pt>
                <c:pt idx="15820" formatCode="General">
                  <c:v>-0.59852030674869305</c:v>
                </c:pt>
                <c:pt idx="15821" formatCode="General">
                  <c:v>-0.60251822876218797</c:v>
                </c:pt>
                <c:pt idx="15822" formatCode="General">
                  <c:v>-0.60625506099169801</c:v>
                </c:pt>
                <c:pt idx="15823" formatCode="General">
                  <c:v>-0.60975344048017899</c:v>
                </c:pt>
                <c:pt idx="15824" formatCode="General">
                  <c:v>-0.61303504396323505</c:v>
                </c:pt>
                <c:pt idx="15825" formatCode="General">
                  <c:v>-0.61612024993942904</c:v>
                </c:pt>
                <c:pt idx="15826" formatCode="General">
                  <c:v>-0.619028098934431</c:v>
                </c:pt>
                <c:pt idx="15827" formatCode="General">
                  <c:v>-0.62177548334384902</c:v>
                </c:pt>
                <c:pt idx="15828" formatCode="General">
                  <c:v>-0.62437654214470495</c:v>
                </c:pt>
                <c:pt idx="15829" formatCode="General">
                  <c:v>-0.62684304732428497</c:v>
                </c:pt>
                <c:pt idx="15830" formatCode="General">
                  <c:v>-0.62918446637423298</c:v>
                </c:pt>
                <c:pt idx="15831" formatCode="General">
                  <c:v>-0.631406903831912</c:v>
                </c:pt>
                <c:pt idx="15832" formatCode="General">
                  <c:v>-0.633512646211569</c:v>
                </c:pt>
                <c:pt idx="15833" formatCode="General">
                  <c:v>-0.63550092352654997</c:v>
                </c:pt>
                <c:pt idx="15834" formatCode="General">
                  <c:v>-0.63736728228786299</c:v>
                </c:pt>
                <c:pt idx="15835" formatCode="General">
                  <c:v>-0.63910442719915805</c:v>
                </c:pt>
                <c:pt idx="15836" formatCode="General">
                  <c:v>-0.64070158389323095</c:v>
                </c:pt>
                <c:pt idx="15837" formatCode="General">
                  <c:v>-0.64214383414784904</c:v>
                </c:pt>
                <c:pt idx="15838" formatCode="General">
                  <c:v>-0.64341374702107401</c:v>
                </c:pt>
                <c:pt idx="15839" formatCode="General">
                  <c:v>-0.64449105293108</c:v>
                </c:pt>
                <c:pt idx="15840" formatCode="General">
                  <c:v>-0.64535313353293799</c:v>
                </c:pt>
                <c:pt idx="15841" formatCode="General">
                  <c:v>-0.64597458180900602</c:v>
                </c:pt>
                <c:pt idx="15842" formatCode="General">
                  <c:v>-0.64632783773396596</c:v>
                </c:pt>
                <c:pt idx="15843" formatCode="General">
                  <c:v>-0.64638452706772997</c:v>
                </c:pt>
                <c:pt idx="15844" formatCode="General">
                  <c:v>-0.64611556744176901</c:v>
                </c:pt>
                <c:pt idx="15845" formatCode="General">
                  <c:v>-0.64549060293893201</c:v>
                </c:pt>
                <c:pt idx="15846" formatCode="General">
                  <c:v>-0.64447851544801804</c:v>
                </c:pt>
                <c:pt idx="15847" formatCode="General">
                  <c:v>-0.64304859254981594</c:v>
                </c:pt>
                <c:pt idx="15848" formatCode="General">
                  <c:v>-0.64117066652840105</c:v>
                </c:pt>
                <c:pt idx="15849" formatCode="General">
                  <c:v>-0.63881664520460701</c:v>
                </c:pt>
                <c:pt idx="15850" formatCode="General">
                  <c:v>-0.63595982643842597</c:v>
                </c:pt>
                <c:pt idx="15851" formatCode="General">
                  <c:v>-0.63257464989760803</c:v>
                </c:pt>
                <c:pt idx="15852" formatCode="General">
                  <c:v>-0.62863908212205</c:v>
                </c:pt>
                <c:pt idx="15853" formatCode="General">
                  <c:v>-0.62413332634047503</c:v>
                </c:pt>
                <c:pt idx="15854" formatCode="General">
                  <c:v>-0.61904029516367198</c:v>
                </c:pt>
                <c:pt idx="15855" formatCode="General">
                  <c:v>-0.61334680794998697</c:v>
                </c:pt>
                <c:pt idx="15856" formatCode="General">
                  <c:v>-0.60704306982793799</c:v>
                </c:pt>
                <c:pt idx="15857" formatCode="General">
                  <c:v>-0.60012351768015604</c:v>
                </c:pt>
                <c:pt idx="15858" formatCode="General">
                  <c:v>-0.59258605929999497</c:v>
                </c:pt>
                <c:pt idx="15859" formatCode="General">
                  <c:v>-0.58443226418791006</c:v>
                </c:pt>
                <c:pt idx="15860" formatCode="General">
                  <c:v>-0.57566812927434696</c:v>
                </c:pt>
                <c:pt idx="15861" formatCode="General">
                  <c:v>-0.56630366251337505</c:v>
                </c:pt>
                <c:pt idx="15862" formatCode="General">
                  <c:v>-0.55635233655146998</c:v>
                </c:pt>
                <c:pt idx="15863" formatCode="General">
                  <c:v>-0.54583158429383605</c:v>
                </c:pt>
                <c:pt idx="15864" formatCode="General">
                  <c:v>-0.53476226528429205</c:v>
                </c:pt>
                <c:pt idx="15865" formatCode="General">
                  <c:v>-0.52316853403390895</c:v>
                </c:pt>
                <c:pt idx="15866" formatCode="General">
                  <c:v>-0.51107778639008605</c:v>
                </c:pt>
                <c:pt idx="15867" formatCode="General">
                  <c:v>-0.49852051523124702</c:v>
                </c:pt>
                <c:pt idx="15868" formatCode="General">
                  <c:v>-0.48552958013139103</c:v>
                </c:pt>
                <c:pt idx="15869" formatCode="General">
                  <c:v>-0.47213947356466102</c:v>
                </c:pt>
                <c:pt idx="15870" formatCode="General">
                  <c:v>-0.45838673407813402</c:v>
                </c:pt>
                <c:pt idx="15871" formatCode="General">
                  <c:v>-0.44430933619387097</c:v>
                </c:pt>
                <c:pt idx="15872" formatCode="General">
                  <c:v>-0.42994608541916501</c:v>
                </c:pt>
                <c:pt idx="15873" formatCode="General">
                  <c:v>-0.41533708753672099</c:v>
                </c:pt>
                <c:pt idx="15874" formatCode="General">
                  <c:v>-0.40052269428765402</c:v>
                </c:pt>
                <c:pt idx="15875" formatCode="General">
                  <c:v>-0.385542880665179</c:v>
                </c:pt>
                <c:pt idx="15876" formatCode="General">
                  <c:v>-0.37043729188188101</c:v>
                </c:pt>
                <c:pt idx="15877" formatCode="General">
                  <c:v>-0.35524437290974598</c:v>
                </c:pt>
                <c:pt idx="15878" formatCode="General">
                  <c:v>-0.34000209391041702</c:v>
                </c:pt>
                <c:pt idx="15879" formatCode="General">
                  <c:v>-0.324747179391011</c:v>
                </c:pt>
                <c:pt idx="15880" formatCode="General">
                  <c:v>-0.30951426404812699</c:v>
                </c:pt>
                <c:pt idx="15881" formatCode="General">
                  <c:v>-0.29433634493858402</c:v>
                </c:pt>
                <c:pt idx="15882" formatCode="General">
                  <c:v>-0.27924524225408898</c:v>
                </c:pt>
                <c:pt idx="15883" formatCode="General">
                  <c:v>-0.26426990200286199</c:v>
                </c:pt>
                <c:pt idx="15884" formatCode="General">
                  <c:v>-0.24943631234598401</c:v>
                </c:pt>
                <c:pt idx="15885" formatCode="General">
                  <c:v>-0.23476877337176999</c:v>
                </c:pt>
                <c:pt idx="15886" formatCode="General">
                  <c:v>-0.220289071835615</c:v>
                </c:pt>
                <c:pt idx="15887" formatCode="General">
                  <c:v>-0.20601656517245501</c:v>
                </c:pt>
                <c:pt idx="15888" formatCode="General">
                  <c:v>-0.191967843491509</c:v>
                </c:pt>
                <c:pt idx="15889" formatCode="General">
                  <c:v>-0.178156468075578</c:v>
                </c:pt>
                <c:pt idx="15890" formatCode="General">
                  <c:v>-0.16459380002492299</c:v>
                </c:pt>
                <c:pt idx="15891" formatCode="General">
                  <c:v>-0.151288348216015</c:v>
                </c:pt>
                <c:pt idx="15892" formatCode="General">
                  <c:v>-0.138246088379997</c:v>
                </c:pt>
                <c:pt idx="15893" formatCode="General">
                  <c:v>-0.125470895987535</c:v>
                </c:pt>
                <c:pt idx="15894" formatCode="General">
                  <c:v>-0.112963858681672</c:v>
                </c:pt>
                <c:pt idx="15895" formatCode="General">
                  <c:v>-0.100723681467664</c:v>
                </c:pt>
                <c:pt idx="15896" formatCode="General">
                  <c:v>-8.8747244410136594E-2</c:v>
                </c:pt>
                <c:pt idx="15897" formatCode="General">
                  <c:v>-7.7030025581122194E-2</c:v>
                </c:pt>
                <c:pt idx="15898" formatCode="General">
                  <c:v>-6.5564850410908898E-2</c:v>
                </c:pt>
                <c:pt idx="15899" formatCode="General">
                  <c:v>-5.4342236631940703E-2</c:v>
                </c:pt>
                <c:pt idx="15900" formatCode="General">
                  <c:v>-4.33514978953152E-2</c:v>
                </c:pt>
                <c:pt idx="15901" formatCode="General">
                  <c:v>-3.2580716423495401E-2</c:v>
                </c:pt>
                <c:pt idx="15902" formatCode="General">
                  <c:v>-2.2016548420652302E-2</c:v>
                </c:pt>
                <c:pt idx="15903" formatCode="General">
                  <c:v>-1.1644092998604701E-2</c:v>
                </c:pt>
                <c:pt idx="15904" formatCode="General">
                  <c:v>-1.44778122618326E-3</c:v>
                </c:pt>
                <c:pt idx="15905" formatCode="General">
                  <c:v>8.5892221901760508E-3</c:v>
                </c:pt>
                <c:pt idx="15906" formatCode="General">
                  <c:v>1.8484154892582001E-2</c:v>
                </c:pt>
                <c:pt idx="15907" formatCode="General">
                  <c:v>2.8254305786198902E-2</c:v>
                </c:pt>
                <c:pt idx="15908" formatCode="General">
                  <c:v>3.79183700087398E-2</c:v>
                </c:pt>
                <c:pt idx="15909" formatCode="General">
                  <c:v>4.7495079805683703E-2</c:v>
                </c:pt>
                <c:pt idx="15910" formatCode="General">
                  <c:v>5.7002236071361997E-2</c:v>
                </c:pt>
                <c:pt idx="15911" formatCode="General">
                  <c:v>6.6457595152125404E-2</c:v>
                </c:pt>
                <c:pt idx="15912" formatCode="General">
                  <c:v>7.5879245326662598E-2</c:v>
                </c:pt>
                <c:pt idx="15913" formatCode="General">
                  <c:v>8.5283803896657198E-2</c:v>
                </c:pt>
                <c:pt idx="15914" formatCode="General">
                  <c:v>9.4687272809956993E-2</c:v>
                </c:pt>
                <c:pt idx="15915" formatCode="General">
                  <c:v>0.104105549929304</c:v>
                </c:pt>
                <c:pt idx="15916" formatCode="General">
                  <c:v>0.113552673867734</c:v>
                </c:pt>
                <c:pt idx="15917" formatCode="General">
                  <c:v>0.12304115440884</c:v>
                </c:pt>
                <c:pt idx="15918" formatCode="General">
                  <c:v>0.132582062008339</c:v>
                </c:pt>
                <c:pt idx="15919" formatCode="General">
                  <c:v>0.142185039528195</c:v>
                </c:pt>
                <c:pt idx="15920" formatCode="General">
                  <c:v>0.15185782965921499</c:v>
                </c:pt>
                <c:pt idx="15921" formatCode="General">
                  <c:v>0.16160627880981199</c:v>
                </c:pt>
                <c:pt idx="15922" formatCode="General">
                  <c:v>0.171433887413599</c:v>
                </c:pt>
                <c:pt idx="15923" formatCode="General">
                  <c:v>0.18134139747208</c:v>
                </c:pt>
                <c:pt idx="15924" formatCode="General">
                  <c:v>0.19132762865050201</c:v>
                </c:pt>
                <c:pt idx="15925" formatCode="General">
                  <c:v>0.20138973001338401</c:v>
                </c:pt>
                <c:pt idx="15926" formatCode="General">
                  <c:v>0.21152182761732299</c:v>
                </c:pt>
                <c:pt idx="15927" formatCode="General">
                  <c:v>0.22171576007825999</c:v>
                </c:pt>
                <c:pt idx="15928" formatCode="General">
                  <c:v>0.231961462414979</c:v>
                </c:pt>
                <c:pt idx="15929" formatCode="General">
                  <c:v>0.24224570356577499</c:v>
                </c:pt>
                <c:pt idx="15930" formatCode="General">
                  <c:v>0.25255351334468301</c:v>
                </c:pt>
                <c:pt idx="15931" formatCode="General">
                  <c:v>0.26286820166181002</c:v>
                </c:pt>
                <c:pt idx="15932" formatCode="General">
                  <c:v>0.27317116168203098</c:v>
                </c:pt>
                <c:pt idx="15933" formatCode="General">
                  <c:v>0.283441778882283</c:v>
                </c:pt>
                <c:pt idx="15934" formatCode="General">
                  <c:v>0.29365842338907699</c:v>
                </c:pt>
                <c:pt idx="15935" formatCode="General">
                  <c:v>0.30379836253006098</c:v>
                </c:pt>
                <c:pt idx="15936" formatCode="General">
                  <c:v>0.31383708100603303</c:v>
                </c:pt>
                <c:pt idx="15937" formatCode="General">
                  <c:v>0.32374977054181198</c:v>
                </c:pt>
                <c:pt idx="15938" formatCode="General">
                  <c:v>0.33351137267487302</c:v>
                </c:pt>
                <c:pt idx="15939" formatCode="General">
                  <c:v>0.343096946596192</c:v>
                </c:pt>
                <c:pt idx="15940" formatCode="General">
                  <c:v>0.352482094257144</c:v>
                </c:pt>
                <c:pt idx="15941" formatCode="General">
                  <c:v>0.36164323947506599</c:v>
                </c:pt>
                <c:pt idx="15942" formatCode="General">
                  <c:v>0.37055739008612298</c:v>
                </c:pt>
                <c:pt idx="15943" formatCode="General">
                  <c:v>0.37920292190547</c:v>
                </c:pt>
                <c:pt idx="15944" formatCode="General">
                  <c:v>0.38756041465528401</c:v>
                </c:pt>
                <c:pt idx="15945" formatCode="General">
                  <c:v>0.39561221666922602</c:v>
                </c:pt>
                <c:pt idx="15946" formatCode="General">
                  <c:v>0.403342470800928</c:v>
                </c:pt>
                <c:pt idx="15947" formatCode="General">
                  <c:v>0.41073770686487998</c:v>
                </c:pt>
                <c:pt idx="15948" formatCode="General">
                  <c:v>0.41778744871788498</c:v>
                </c:pt>
                <c:pt idx="15949" formatCode="General">
                  <c:v>0.42448417150476803</c:v>
                </c:pt>
                <c:pt idx="15950" formatCode="General">
                  <c:v>0.43082362431049098</c:v>
                </c:pt>
                <c:pt idx="15951" formatCode="General">
                  <c:v>0.436804024696124</c:v>
                </c:pt>
                <c:pt idx="15952" formatCode="General">
                  <c:v>0.44242629940196299</c:v>
                </c:pt>
                <c:pt idx="15953" formatCode="General">
                  <c:v>0.44769493185866199</c:v>
                </c:pt>
                <c:pt idx="15954" formatCode="General">
                  <c:v>0.45261765348161798</c:v>
                </c:pt>
                <c:pt idx="15955" formatCode="General">
                  <c:v>0.45720496451391102</c:v>
                </c:pt>
                <c:pt idx="15956" formatCode="General">
                  <c:v>0.46147015747305697</c:v>
                </c:pt>
                <c:pt idx="15957" formatCode="General">
                  <c:v>0.46542877156978402</c:v>
                </c:pt>
                <c:pt idx="15958" formatCode="General">
                  <c:v>0.46909812682920099</c:v>
                </c:pt>
                <c:pt idx="15959" formatCode="General">
                  <c:v>0.47249838194175298</c:v>
                </c:pt>
                <c:pt idx="15960" formatCode="General">
                  <c:v>0.47565096208221602</c:v>
                </c:pt>
                <c:pt idx="15961" formatCode="General">
                  <c:v>0.47857790517236098</c:v>
                </c:pt>
                <c:pt idx="15962" formatCode="General">
                  <c:v>0.48130298631125901</c:v>
                </c:pt>
                <c:pt idx="15963" formatCode="General">
                  <c:v>0.48385022675546802</c:v>
                </c:pt>
                <c:pt idx="15964" formatCode="General">
                  <c:v>0.48624382143530298</c:v>
                </c:pt>
                <c:pt idx="15965" formatCode="General">
                  <c:v>0.48850767567715703</c:v>
                </c:pt>
                <c:pt idx="15966" formatCode="General">
                  <c:v>0.490664482825244</c:v>
                </c:pt>
                <c:pt idx="15967" formatCode="General">
                  <c:v>0.49273643999413702</c:v>
                </c:pt>
                <c:pt idx="15968" formatCode="General">
                  <c:v>0.494744428331445</c:v>
                </c:pt>
                <c:pt idx="15969" formatCode="General">
                  <c:v>0.49670667263399199</c:v>
                </c:pt>
                <c:pt idx="15970" formatCode="General">
                  <c:v>0.49864015611541201</c:v>
                </c:pt>
                <c:pt idx="15971" formatCode="General">
                  <c:v>0.50055951461735904</c:v>
                </c:pt>
                <c:pt idx="15972" formatCode="General">
                  <c:v>0.50247586001751099</c:v>
                </c:pt>
                <c:pt idx="15973" formatCode="General">
                  <c:v>0.50439839227384398</c:v>
                </c:pt>
                <c:pt idx="15974" formatCode="General">
                  <c:v>0.50633304688274705</c:v>
                </c:pt>
                <c:pt idx="15975" formatCode="General">
                  <c:v>0.50828258254383796</c:v>
                </c:pt>
                <c:pt idx="15976" formatCode="General">
                  <c:v>0.51024740275016001</c:v>
                </c:pt>
                <c:pt idx="15977" formatCode="General">
                  <c:v>0.512224288498769</c:v>
                </c:pt>
                <c:pt idx="15978" formatCode="General">
                  <c:v>0.51420719370573698</c:v>
                </c:pt>
                <c:pt idx="15979" formatCode="General">
                  <c:v>0.51618726004175997</c:v>
                </c:pt>
                <c:pt idx="15980" formatCode="General">
                  <c:v>0.51815325708826199</c:v>
                </c:pt>
                <c:pt idx="15981" formatCode="General">
                  <c:v>0.52009155665837503</c:v>
                </c:pt>
                <c:pt idx="15982" formatCode="General">
                  <c:v>0.52198611538539497</c:v>
                </c:pt>
                <c:pt idx="15983" formatCode="General">
                  <c:v>0.52381960287517404</c:v>
                </c:pt>
                <c:pt idx="15984" formatCode="General">
                  <c:v>0.52557345910618003</c:v>
                </c:pt>
                <c:pt idx="15985" formatCode="General">
                  <c:v>0.52722784334927897</c:v>
                </c:pt>
                <c:pt idx="15986" formatCode="General">
                  <c:v>0.52876207419237597</c:v>
                </c:pt>
                <c:pt idx="15987" formatCode="General">
                  <c:v>0.53015470385711005</c:v>
                </c:pt>
                <c:pt idx="15988" formatCode="General">
                  <c:v>0.53138510083235202</c:v>
                </c:pt>
                <c:pt idx="15989" formatCode="General">
                  <c:v>0.53243346957766102</c:v>
                </c:pt>
                <c:pt idx="15990" formatCode="General">
                  <c:v>0.53328060069646299</c:v>
                </c:pt>
                <c:pt idx="15991" formatCode="General">
                  <c:v>0.53390869515211603</c:v>
                </c:pt>
                <c:pt idx="15992" formatCode="General">
                  <c:v>0.534301176157153</c:v>
                </c:pt>
                <c:pt idx="15993" formatCode="General">
                  <c:v>0.53444390283424503</c:v>
                </c:pt>
                <c:pt idx="15994" formatCode="General">
                  <c:v>0.53432433539093704</c:v>
                </c:pt>
                <c:pt idx="15995" formatCode="General">
                  <c:v>0.53393259042562402</c:v>
                </c:pt>
                <c:pt idx="15996" formatCode="General">
                  <c:v>0.53326151115181497</c:v>
                </c:pt>
                <c:pt idx="15997" formatCode="General">
                  <c:v>0.53230600812916895</c:v>
                </c:pt>
                <c:pt idx="15998" formatCode="General">
                  <c:v>0.53106399376684799</c:v>
                </c:pt>
                <c:pt idx="15999" formatCode="General">
                  <c:v>0.52953630810616303</c:v>
                </c:pt>
                <c:pt idx="16000" formatCode="General">
                  <c:v>0.52772694172675205</c:v>
                </c:pt>
                <c:pt idx="16001" formatCode="General">
                  <c:v>0.525642099051982</c:v>
                </c:pt>
                <c:pt idx="16002" formatCode="General">
                  <c:v>0.523289750961352</c:v>
                </c:pt>
                <c:pt idx="16003" formatCode="General">
                  <c:v>0.52068040098298796</c:v>
                </c:pt>
                <c:pt idx="16004" formatCode="General">
                  <c:v>0.51782723557537702</c:v>
                </c:pt>
                <c:pt idx="16005" formatCode="General">
                  <c:v>0.51474459384205695</c:v>
                </c:pt>
                <c:pt idx="16006" formatCode="General">
                  <c:v>0.51144839326083802</c:v>
                </c:pt>
                <c:pt idx="16007" formatCode="General">
                  <c:v>0.50795522471366195</c:v>
                </c:pt>
                <c:pt idx="16008" formatCode="General">
                  <c:v>0.50428237570274104</c:v>
                </c:pt>
                <c:pt idx="16009" formatCode="General">
                  <c:v>0.50044796536451597</c:v>
                </c:pt>
                <c:pt idx="16010" formatCode="General">
                  <c:v>0.496469444711573</c:v>
                </c:pt>
                <c:pt idx="16011" formatCode="General">
                  <c:v>0.49236415133669897</c:v>
                </c:pt>
                <c:pt idx="16012" formatCode="General">
                  <c:v>0.48814794881061602</c:v>
                </c:pt>
                <c:pt idx="16013" formatCode="General">
                  <c:v>0.48383544234079101</c:v>
                </c:pt>
                <c:pt idx="16014" formatCode="General">
                  <c:v>0.47944035718394801</c:v>
                </c:pt>
                <c:pt idx="16015" formatCode="General">
                  <c:v>0.47497428262129199</c:v>
                </c:pt>
                <c:pt idx="16016" formatCode="General">
                  <c:v>0.47044650521992898</c:v>
                </c:pt>
                <c:pt idx="16017" formatCode="General">
                  <c:v>0.46586451619892</c:v>
                </c:pt>
                <c:pt idx="16018" formatCode="General">
                  <c:v>0.46123292288884499</c:v>
                </c:pt>
                <c:pt idx="16019" formatCode="General">
                  <c:v>0.45655295148262098</c:v>
                </c:pt>
                <c:pt idx="16020" formatCode="General">
                  <c:v>0.45182370928508903</c:v>
                </c:pt>
                <c:pt idx="16021" formatCode="General">
                  <c:v>0.44704148076160699</c:v>
                </c:pt>
                <c:pt idx="16022" formatCode="General">
                  <c:v>0.442199891392901</c:v>
                </c:pt>
                <c:pt idx="16023" formatCode="General">
                  <c:v>0.43728977057991297</c:v>
                </c:pt>
                <c:pt idx="16024" formatCode="General">
                  <c:v>0.432299471580463</c:v>
                </c:pt>
                <c:pt idx="16025" formatCode="General">
                  <c:v>0.42721483494477602</c:v>
                </c:pt>
                <c:pt idx="16026" formatCode="General">
                  <c:v>0.42201963245678198</c:v>
                </c:pt>
                <c:pt idx="16027" formatCode="General">
                  <c:v>0.41669602473167899</c:v>
                </c:pt>
                <c:pt idx="16028" formatCode="General">
                  <c:v>0.41122353055092697</c:v>
                </c:pt>
                <c:pt idx="16029" formatCode="General">
                  <c:v>0.40558164707201</c:v>
                </c:pt>
                <c:pt idx="16030" formatCode="General">
                  <c:v>0.39974890571897598</c:v>
                </c:pt>
                <c:pt idx="16031" formatCode="General">
                  <c:v>0.393702673952118</c:v>
                </c:pt>
                <c:pt idx="16032" formatCode="General">
                  <c:v>0.38742070693222602</c:v>
                </c:pt>
                <c:pt idx="16033" formatCode="General">
                  <c:v>0.38088067660221098</c:v>
                </c:pt>
                <c:pt idx="16034" formatCode="General">
                  <c:v>0.37406160783405501</c:v>
                </c:pt>
                <c:pt idx="16035" formatCode="General">
                  <c:v>0.36694370184875902</c:v>
                </c:pt>
                <c:pt idx="16036" formatCode="General">
                  <c:v>0.35950748828851198</c:v>
                </c:pt>
                <c:pt idx="16037" formatCode="General">
                  <c:v>0.35173575306427601</c:v>
                </c:pt>
                <c:pt idx="16038" formatCode="General">
                  <c:v>0.34361438120326399</c:v>
                </c:pt>
                <c:pt idx="16039" formatCode="General">
                  <c:v>0.33513082011416201</c:v>
                </c:pt>
                <c:pt idx="16040" formatCode="General">
                  <c:v>0.32627505935502599</c:v>
                </c:pt>
                <c:pt idx="16041" formatCode="General">
                  <c:v>0.31704031006710698</c:v>
                </c:pt>
                <c:pt idx="16042" formatCode="General">
                  <c:v>0.30742288949295299</c:v>
                </c:pt>
                <c:pt idx="16043" formatCode="General">
                  <c:v>0.29742204802894001</c:v>
                </c:pt>
                <c:pt idx="16044" formatCode="General">
                  <c:v>0.287040260491355</c:v>
                </c:pt>
                <c:pt idx="16045" formatCode="General">
                  <c:v>0.276283477612627</c:v>
                </c:pt>
                <c:pt idx="16046" formatCode="General">
                  <c:v>0.26516021896248998</c:v>
                </c:pt>
                <c:pt idx="16047" formatCode="General">
                  <c:v>0.25368224871525402</c:v>
                </c:pt>
                <c:pt idx="16048" formatCode="General">
                  <c:v>0.24186476984899599</c:v>
                </c:pt>
                <c:pt idx="16049" formatCode="General">
                  <c:v>0.22972591929417899</c:v>
                </c:pt>
                <c:pt idx="16050" formatCode="General">
                  <c:v>0.21728617356715599</c:v>
                </c:pt>
                <c:pt idx="16051" formatCode="General">
                  <c:v>0.20456828318798001</c:v>
                </c:pt>
                <c:pt idx="16052" formatCode="General">
                  <c:v>0.19159678549825099</c:v>
                </c:pt>
                <c:pt idx="16053" formatCode="General">
                  <c:v>0.178398549077318</c:v>
                </c:pt>
                <c:pt idx="16054" formatCode="General">
                  <c:v>0.16500224468636801</c:v>
                </c:pt>
                <c:pt idx="16055" formatCode="General">
                  <c:v>0.15143720442754299</c:v>
                </c:pt>
                <c:pt idx="16056" formatCode="General">
                  <c:v>0.137733934636251</c:v>
                </c:pt>
                <c:pt idx="16057" formatCode="General">
                  <c:v>0.123923641055422</c:v>
                </c:pt>
                <c:pt idx="16058" formatCode="General">
                  <c:v>0.110037140033012</c:v>
                </c:pt>
                <c:pt idx="16059" formatCode="General">
                  <c:v>9.6104945756334895E-2</c:v>
                </c:pt>
                <c:pt idx="16060" formatCode="General">
                  <c:v>8.2157477743298901E-2</c:v>
                </c:pt>
                <c:pt idx="16061" formatCode="General">
                  <c:v>6.8224247936057594E-2</c:v>
                </c:pt>
                <c:pt idx="16062" formatCode="General">
                  <c:v>5.43340322406363E-2</c:v>
                </c:pt>
                <c:pt idx="16063" formatCode="General">
                  <c:v>4.0514131020610002E-2</c:v>
                </c:pt>
                <c:pt idx="16064" formatCode="General">
                  <c:v>2.6790157859200601E-2</c:v>
                </c:pt>
                <c:pt idx="16065" formatCode="General">
                  <c:v>1.31865167424761E-2</c:v>
                </c:pt>
                <c:pt idx="16066" formatCode="General">
                  <c:v>-2.7421847748226099E-4</c:v>
                </c:pt>
                <c:pt idx="16067" formatCode="General">
                  <c:v>-1.35719427439697E-2</c:v>
                </c:pt>
                <c:pt idx="16068" formatCode="General">
                  <c:v>-2.6688974340402599E-2</c:v>
                </c:pt>
                <c:pt idx="16069" formatCode="General">
                  <c:v>-3.9609328475830798E-2</c:v>
                </c:pt>
                <c:pt idx="16070" formatCode="General">
                  <c:v>-5.2319071773785197E-2</c:v>
                </c:pt>
                <c:pt idx="16071" formatCode="General">
                  <c:v>-6.48066647845979E-2</c:v>
                </c:pt>
                <c:pt idx="16072" formatCode="General">
                  <c:v>-7.7062251352416303E-2</c:v>
                </c:pt>
                <c:pt idx="16073" formatCode="General">
                  <c:v>-8.9078423586051197E-2</c:v>
                </c:pt>
                <c:pt idx="16074" formatCode="General">
                  <c:v>-0.100849980471179</c:v>
                </c:pt>
                <c:pt idx="16075" formatCode="General">
                  <c:v>-0.11237300362261</c:v>
                </c:pt>
                <c:pt idx="16076" formatCode="General">
                  <c:v>-0.12364558095552799</c:v>
                </c:pt>
                <c:pt idx="16077" formatCode="General">
                  <c:v>-0.13466758041905699</c:v>
                </c:pt>
                <c:pt idx="16078" formatCode="General">
                  <c:v>-0.14544072157221399</c:v>
                </c:pt>
                <c:pt idx="16079" formatCode="General">
                  <c:v>-0.15596711519848</c:v>
                </c:pt>
                <c:pt idx="16080" formatCode="General">
                  <c:v>-0.16624990662745701</c:v>
                </c:pt>
                <c:pt idx="16081" formatCode="General">
                  <c:v>-0.17629359398430899</c:v>
                </c:pt>
                <c:pt idx="16082" formatCode="General">
                  <c:v>-0.18610315757051901</c:v>
                </c:pt>
                <c:pt idx="16083" formatCode="General">
                  <c:v>-0.19568417684044601</c:v>
                </c:pt>
                <c:pt idx="16084" formatCode="General">
                  <c:v>-0.205042059344901</c:v>
                </c:pt>
                <c:pt idx="16085" formatCode="General">
                  <c:v>-0.214182861703686</c:v>
                </c:pt>
                <c:pt idx="16086" formatCode="General">
                  <c:v>-0.22311308070281999</c:v>
                </c:pt>
                <c:pt idx="16087" formatCode="General">
                  <c:v>-0.23183830731383301</c:v>
                </c:pt>
                <c:pt idx="16088" formatCode="General">
                  <c:v>-0.240364056362248</c:v>
                </c:pt>
                <c:pt idx="16089" formatCode="General">
                  <c:v>-0.248695708953691</c:v>
                </c:pt>
                <c:pt idx="16090" formatCode="General">
                  <c:v>-0.256837829023774</c:v>
                </c:pt>
                <c:pt idx="16091" formatCode="General">
                  <c:v>-0.26479460248335801</c:v>
                </c:pt>
                <c:pt idx="16092" formatCode="General">
                  <c:v>-0.27256979965335698</c:v>
                </c:pt>
                <c:pt idx="16093" formatCode="General">
                  <c:v>-0.28016620908902801</c:v>
                </c:pt>
                <c:pt idx="16094" formatCode="General">
                  <c:v>-0.28758615734271997</c:v>
                </c:pt>
                <c:pt idx="16095" formatCode="General">
                  <c:v>-0.294831583099885</c:v>
                </c:pt>
                <c:pt idx="16096" formatCode="General">
                  <c:v>-0.30190347853927102</c:v>
                </c:pt>
                <c:pt idx="16097" formatCode="General">
                  <c:v>-0.30880194933153698</c:v>
                </c:pt>
                <c:pt idx="16098" formatCode="General">
                  <c:v>-0.31552690557889701</c:v>
                </c:pt>
                <c:pt idx="16099" formatCode="General">
                  <c:v>-0.32207816924795102</c:v>
                </c:pt>
                <c:pt idx="16100" formatCode="General">
                  <c:v>-0.32845443422527099</c:v>
                </c:pt>
                <c:pt idx="16101" formatCode="General">
                  <c:v>-0.33465382744864902</c:v>
                </c:pt>
                <c:pt idx="16102" formatCode="General">
                  <c:v>-0.34067412161124599</c:v>
                </c:pt>
                <c:pt idx="16103" formatCode="General">
                  <c:v>-0.34651293888978701</c:v>
                </c:pt>
                <c:pt idx="16104" formatCode="General">
                  <c:v>-0.35216840442623198</c:v>
                </c:pt>
                <c:pt idx="16105" formatCode="General">
                  <c:v>-0.35763809741896202</c:v>
                </c:pt>
                <c:pt idx="16106" formatCode="General">
                  <c:v>-0.362918613644026</c:v>
                </c:pt>
                <c:pt idx="16107" formatCode="General">
                  <c:v>-0.36800784209683701</c:v>
                </c:pt>
                <c:pt idx="16108" formatCode="General">
                  <c:v>-0.37290361929164201</c:v>
                </c:pt>
                <c:pt idx="16109" formatCode="General">
                  <c:v>-0.37760366388566102</c:v>
                </c:pt>
                <c:pt idx="16110" formatCode="General">
                  <c:v>-0.38210672507954502</c:v>
                </c:pt>
                <c:pt idx="16111" formatCode="General">
                  <c:v>-0.38641112517694498</c:v>
                </c:pt>
                <c:pt idx="16112" formatCode="General">
                  <c:v>-0.39051627072269002</c:v>
                </c:pt>
                <c:pt idx="16113" formatCode="General">
                  <c:v>-0.39442177338416001</c:v>
                </c:pt>
                <c:pt idx="16114" formatCode="General">
                  <c:v>-0.39812787560476298</c:v>
                </c:pt>
                <c:pt idx="16115" formatCode="General">
                  <c:v>-0.40163549646129298</c:v>
                </c:pt>
                <c:pt idx="16116" formatCode="General">
                  <c:v>-0.40494567092375799</c:v>
                </c:pt>
                <c:pt idx="16117" formatCode="General">
                  <c:v>-0.408060612941403</c:v>
                </c:pt>
                <c:pt idx="16118" formatCode="General">
                  <c:v>-0.410983252651626</c:v>
                </c:pt>
                <c:pt idx="16119" formatCode="General">
                  <c:v>-0.41371757966240302</c:v>
                </c:pt>
                <c:pt idx="16120" formatCode="General">
                  <c:v>-0.41626791279897901</c:v>
                </c:pt>
                <c:pt idx="16121" formatCode="General">
                  <c:v>-0.41863896704512299</c:v>
                </c:pt>
                <c:pt idx="16122" formatCode="General">
                  <c:v>-0.42083623822468302</c:v>
                </c:pt>
                <c:pt idx="16123" formatCode="General">
                  <c:v>-0.42286578648448397</c:v>
                </c:pt>
                <c:pt idx="16124" formatCode="General">
                  <c:v>-0.42473433397168597</c:v>
                </c:pt>
                <c:pt idx="16125" formatCode="General">
                  <c:v>-0.42644910747564402</c:v>
                </c:pt>
                <c:pt idx="16126" formatCode="General">
                  <c:v>-0.42801770298312403</c:v>
                </c:pt>
                <c:pt idx="16127" formatCode="General">
                  <c:v>-0.42944801643571601</c:v>
                </c:pt>
                <c:pt idx="16128" formatCode="General">
                  <c:v>-0.430748191764599</c:v>
                </c:pt>
                <c:pt idx="16129" formatCode="General">
                  <c:v>-0.43192661522617198</c:v>
                </c:pt>
                <c:pt idx="16130" formatCode="General">
                  <c:v>-0.432991695338168</c:v>
                </c:pt>
                <c:pt idx="16131" formatCode="General">
                  <c:v>-0.43395174199935199</c:v>
                </c:pt>
                <c:pt idx="16132" formatCode="General">
                  <c:v>-0.43481492046085002</c:v>
                </c:pt>
                <c:pt idx="16133" formatCode="General">
                  <c:v>-0.43558906167751099</c:v>
                </c:pt>
                <c:pt idx="16134" formatCode="General">
                  <c:v>-0.43628163250150398</c:v>
                </c:pt>
                <c:pt idx="16135" formatCode="General">
                  <c:v>-0.436899561801738</c:v>
                </c:pt>
                <c:pt idx="16136" formatCode="General">
                  <c:v>-0.43744902877960101</c:v>
                </c:pt>
                <c:pt idx="16137" formatCode="General">
                  <c:v>-0.437935535473578</c:v>
                </c:pt>
                <c:pt idx="16138" formatCode="General">
                  <c:v>-0.43836368985736501</c:v>
                </c:pt>
                <c:pt idx="16139" formatCode="General">
                  <c:v>-0.4387370319219</c:v>
                </c:pt>
                <c:pt idx="16140" formatCode="General">
                  <c:v>-0.43905801429201802</c:v>
                </c:pt>
                <c:pt idx="16141" formatCode="General">
                  <c:v>-0.43932796192779</c:v>
                </c:pt>
                <c:pt idx="16142" formatCode="General">
                  <c:v>-0.439547032401436</c:v>
                </c:pt>
                <c:pt idx="16143" formatCode="General">
                  <c:v>-0.43971395664377599</c:v>
                </c:pt>
                <c:pt idx="16144" formatCode="General">
                  <c:v>-0.43982611095599</c:v>
                </c:pt>
                <c:pt idx="16145" formatCode="General">
                  <c:v>-0.43987955995910899</c:v>
                </c:pt>
                <c:pt idx="16146" formatCode="General">
                  <c:v>-0.439868971356635</c:v>
                </c:pt>
                <c:pt idx="16147" formatCode="General">
                  <c:v>-0.43978765545860699</c:v>
                </c:pt>
                <c:pt idx="16148" formatCode="General">
                  <c:v>-0.43962758526066298</c:v>
                </c:pt>
                <c:pt idx="16149" formatCode="General">
                  <c:v>-0.43937946079429702</c:v>
                </c:pt>
                <c:pt idx="16150" formatCode="General">
                  <c:v>-0.43903279176624199</c:v>
                </c:pt>
                <c:pt idx="16151" formatCode="General">
                  <c:v>-0.43857599664091901</c:v>
                </c:pt>
                <c:pt idx="16152" formatCode="General">
                  <c:v>-0.43799651478599799</c:v>
                </c:pt>
                <c:pt idx="16153" formatCode="General">
                  <c:v>-0.43728095134175898</c:v>
                </c:pt>
                <c:pt idx="16154" formatCode="General">
                  <c:v>-0.43641524108243501</c:v>
                </c:pt>
                <c:pt idx="16155" formatCode="General">
                  <c:v>-0.435384804623762</c:v>
                </c:pt>
                <c:pt idx="16156" formatCode="General">
                  <c:v>-0.43417475326781002</c:v>
                </c:pt>
                <c:pt idx="16157" formatCode="General">
                  <c:v>-0.432770093358126</c:v>
                </c:pt>
                <c:pt idx="16158" formatCode="General">
                  <c:v>-0.43115592707213801</c:v>
                </c:pt>
                <c:pt idx="16159" formatCode="General">
                  <c:v>-0.42931767799981801</c:v>
                </c:pt>
                <c:pt idx="16160" formatCode="General">
                  <c:v>-0.42724129839129699</c:v>
                </c:pt>
                <c:pt idx="16161" formatCode="General">
                  <c:v>-0.42491349987691401</c:v>
                </c:pt>
                <c:pt idx="16162" formatCode="General">
                  <c:v>-0.422321981412912</c:v>
                </c:pt>
                <c:pt idx="16163" formatCode="General">
                  <c:v>-0.41945559168876201</c:v>
                </c:pt>
                <c:pt idx="16164" formatCode="General">
                  <c:v>-0.416304540947806</c:v>
                </c:pt>
                <c:pt idx="16165" formatCode="General">
                  <c:v>-0.412860697426846</c:v>
                </c:pt>
                <c:pt idx="16166" formatCode="General">
                  <c:v>-0.40911763458080502</c:v>
                </c:pt>
                <c:pt idx="16167" formatCode="General">
                  <c:v>-0.405070701715393</c:v>
                </c:pt>
                <c:pt idx="16168" formatCode="General">
                  <c:v>-0.40071728567474801</c:v>
                </c:pt>
                <c:pt idx="16169" formatCode="General">
                  <c:v>-0.39605688298770197</c:v>
                </c:pt>
                <c:pt idx="16170" formatCode="General">
                  <c:v>-0.39109116362406898</c:v>
                </c:pt>
                <c:pt idx="16171" formatCode="General">
                  <c:v>-0.385823992116887</c:v>
                </c:pt>
                <c:pt idx="16172" formatCode="General">
                  <c:v>-0.38026135572490799</c:v>
                </c:pt>
                <c:pt idx="16173" formatCode="General">
                  <c:v>-0.37441136881408699</c:v>
                </c:pt>
                <c:pt idx="16174" formatCode="General">
                  <c:v>-0.368284257148773</c:v>
                </c:pt>
                <c:pt idx="16175" formatCode="General">
                  <c:v>-0.361892255832228</c:v>
                </c:pt>
                <c:pt idx="16176" formatCode="General">
                  <c:v>-0.35524947718195998</c:v>
                </c:pt>
                <c:pt idx="16177" formatCode="General">
                  <c:v>-0.34837175550191501</c:v>
                </c:pt>
                <c:pt idx="16178" formatCode="General">
                  <c:v>-0.34127642687251802</c:v>
                </c:pt>
                <c:pt idx="16179" formatCode="General">
                  <c:v>-0.33398214572080598</c:v>
                </c:pt>
                <c:pt idx="16180" formatCode="General">
                  <c:v>-0.326508606063524</c:v>
                </c:pt>
                <c:pt idx="16181" formatCode="General">
                  <c:v>-0.31887636495974803</c:v>
                </c:pt>
                <c:pt idx="16182" formatCode="General">
                  <c:v>-0.311106573312043</c:v>
                </c:pt>
                <c:pt idx="16183" formatCode="General">
                  <c:v>-0.30322060509110998</c:v>
                </c:pt>
                <c:pt idx="16184" formatCode="General">
                  <c:v>-0.295239875808741</c:v>
                </c:pt>
                <c:pt idx="16185" formatCode="General">
                  <c:v>-0.28718559390886</c:v>
                </c:pt>
                <c:pt idx="16186" formatCode="General">
                  <c:v>-0.27907846929052799</c:v>
                </c:pt>
                <c:pt idx="16187" formatCode="General">
                  <c:v>-0.27093835311844999</c:v>
                </c:pt>
                <c:pt idx="16188" formatCode="General">
                  <c:v>-0.26278407523882802</c:v>
                </c:pt>
                <c:pt idx="16189" formatCode="General">
                  <c:v>-0.25463318779488803</c:v>
                </c:pt>
                <c:pt idx="16190" formatCode="General">
                  <c:v>-0.24650179311611201</c:v>
                </c:pt>
                <c:pt idx="16191" formatCode="General">
                  <c:v>-0.238404370782062</c:v>
                </c:pt>
                <c:pt idx="16192" formatCode="General">
                  <c:v>-0.23035353767668701</c:v>
                </c:pt>
                <c:pt idx="16193" formatCode="General">
                  <c:v>-0.222359974575327</c:v>
                </c:pt>
                <c:pt idx="16194" formatCode="General">
                  <c:v>-0.214432409994118</c:v>
                </c:pt>
                <c:pt idx="16195" formatCode="General">
                  <c:v>-0.20657753574531099</c:v>
                </c:pt>
                <c:pt idx="16196" formatCode="General">
                  <c:v>-0.19879990582453799</c:v>
                </c:pt>
                <c:pt idx="16197" formatCode="General">
                  <c:v>-0.19110205055660101</c:v>
                </c:pt>
                <c:pt idx="16198" formatCode="General">
                  <c:v>-0.18348458183656999</c:v>
                </c:pt>
                <c:pt idx="16199" formatCode="General">
                  <c:v>-0.17594621114925599</c:v>
                </c:pt>
                <c:pt idx="16200" formatCode="General">
                  <c:v>-0.16848384556106599</c:v>
                </c:pt>
                <c:pt idx="16201" formatCode="General">
                  <c:v>-0.161092817436644</c:v>
                </c:pt>
                <c:pt idx="16202" formatCode="General">
                  <c:v>-0.15376695439975999</c:v>
                </c:pt>
                <c:pt idx="16203" formatCode="General">
                  <c:v>-0.14649866926794999</c:v>
                </c:pt>
                <c:pt idx="16204" formatCode="General">
                  <c:v>-0.139279914933645</c:v>
                </c:pt>
                <c:pt idx="16205" formatCode="General">
                  <c:v>-0.13210170755028899</c:v>
                </c:pt>
                <c:pt idx="16206" formatCode="General">
                  <c:v>-0.124954092229832</c:v>
                </c:pt>
                <c:pt idx="16207" formatCode="General">
                  <c:v>-0.117827273489976</c:v>
                </c:pt>
                <c:pt idx="16208" formatCode="General">
                  <c:v>-0.11071140881044</c:v>
                </c:pt>
                <c:pt idx="16209" formatCode="General">
                  <c:v>-0.103596301265118</c:v>
                </c:pt>
                <c:pt idx="16210" formatCode="General">
                  <c:v>-9.6472181192504794E-2</c:v>
                </c:pt>
                <c:pt idx="16211" formatCode="General">
                  <c:v>-8.9330041028004098E-2</c:v>
                </c:pt>
                <c:pt idx="16212" formatCode="General">
                  <c:v>-8.2161824585779003E-2</c:v>
                </c:pt>
                <c:pt idx="16213" formatCode="General">
                  <c:v>-7.4960535861827202E-2</c:v>
                </c:pt>
                <c:pt idx="16214" formatCode="General">
                  <c:v>-6.7719701850246505E-2</c:v>
                </c:pt>
                <c:pt idx="16215" formatCode="General">
                  <c:v>-6.0433447889589403E-2</c:v>
                </c:pt>
                <c:pt idx="16216" formatCode="General">
                  <c:v>-5.3097696987263798E-2</c:v>
                </c:pt>
                <c:pt idx="16217" formatCode="General">
                  <c:v>-4.5710161799511997E-2</c:v>
                </c:pt>
                <c:pt idx="16218" formatCode="General">
                  <c:v>-3.82686073985882E-2</c:v>
                </c:pt>
                <c:pt idx="16219" formatCode="General">
                  <c:v>-3.07722910054605E-2</c:v>
                </c:pt>
                <c:pt idx="16220" formatCode="General">
                  <c:v>-2.3221953185322799E-2</c:v>
                </c:pt>
                <c:pt idx="16221" formatCode="General">
                  <c:v>-1.5618539087879101E-2</c:v>
                </c:pt>
                <c:pt idx="16222" formatCode="General">
                  <c:v>-7.9639975408529098E-3</c:v>
                </c:pt>
                <c:pt idx="16223" formatCode="General">
                  <c:v>-2.60690656651325E-4</c:v>
                </c:pt>
                <c:pt idx="16224" formatCode="General">
                  <c:v>7.4882931155507903E-3</c:v>
                </c:pt>
                <c:pt idx="16225" formatCode="General">
                  <c:v>1.52792906146486E-2</c:v>
                </c:pt>
                <c:pt idx="16226" formatCode="General">
                  <c:v>2.3108890459799501E-2</c:v>
                </c:pt>
                <c:pt idx="16227" formatCode="General">
                  <c:v>3.0974134217888701E-2</c:v>
                </c:pt>
                <c:pt idx="16228" formatCode="General">
                  <c:v>3.88721634080057E-2</c:v>
                </c:pt>
                <c:pt idx="16229" formatCode="General">
                  <c:v>4.6800851773870701E-2</c:v>
                </c:pt>
                <c:pt idx="16230" formatCode="General">
                  <c:v>5.4758962789616998E-2</c:v>
                </c:pt>
                <c:pt idx="16231" formatCode="General">
                  <c:v>6.2745695597971093E-2</c:v>
                </c:pt>
                <c:pt idx="16232" formatCode="General">
                  <c:v>7.0761811607843894E-2</c:v>
                </c:pt>
                <c:pt idx="16233" formatCode="General">
                  <c:v>7.8809232911765295E-2</c:v>
                </c:pt>
                <c:pt idx="16234" formatCode="General">
                  <c:v>8.6891469871212698E-2</c:v>
                </c:pt>
                <c:pt idx="16235" formatCode="General">
                  <c:v>9.5013003234880697E-2</c:v>
                </c:pt>
                <c:pt idx="16236" formatCode="General">
                  <c:v>0.10317921985936999</c:v>
                </c:pt>
                <c:pt idx="16237" formatCode="General">
                  <c:v>0.111397898868978</c:v>
                </c:pt>
                <c:pt idx="16238" formatCode="General">
                  <c:v>0.119677513841873</c:v>
                </c:pt>
                <c:pt idx="16239" formatCode="General">
                  <c:v>0.12802739312935801</c:v>
                </c:pt>
                <c:pt idx="16240" formatCode="General">
                  <c:v>0.136458118996518</c:v>
                </c:pt>
                <c:pt idx="16241" formatCode="General">
                  <c:v>0.144980825092967</c:v>
                </c:pt>
                <c:pt idx="16242" formatCode="General">
                  <c:v>0.15360797497217199</c:v>
                </c:pt>
                <c:pt idx="16243" formatCode="General">
                  <c:v>0.162352029274624</c:v>
                </c:pt>
                <c:pt idx="16244" formatCode="General">
                  <c:v>0.17122500159068299</c:v>
                </c:pt>
                <c:pt idx="16245" formatCode="General">
                  <c:v>0.180238308765927</c:v>
                </c:pt>
                <c:pt idx="16246" formatCode="General">
                  <c:v>0.18940363690193199</c:v>
                </c:pt>
                <c:pt idx="16247" formatCode="General">
                  <c:v>0.198731688557402</c:v>
                </c:pt>
                <c:pt idx="16248" formatCode="General">
                  <c:v>0.20823134552125699</c:v>
                </c:pt>
                <c:pt idx="16249" formatCode="General">
                  <c:v>0.21791059898366399</c:v>
                </c:pt>
                <c:pt idx="16250" formatCode="General">
                  <c:v>0.227775372536206</c:v>
                </c:pt>
                <c:pt idx="16251" formatCode="General">
                  <c:v>0.23782876609963899</c:v>
                </c:pt>
                <c:pt idx="16252" formatCode="General">
                  <c:v>0.248071079482163</c:v>
                </c:pt>
                <c:pt idx="16253" formatCode="General">
                  <c:v>0.25850051891287001</c:v>
                </c:pt>
                <c:pt idx="16254" formatCode="General">
                  <c:v>0.26911274007322999</c:v>
                </c:pt>
                <c:pt idx="16255" formatCode="General">
                  <c:v>0.27989929923471002</c:v>
                </c:pt>
                <c:pt idx="16256" formatCode="General">
                  <c:v>0.29084833943578198</c:v>
                </c:pt>
                <c:pt idx="16257" formatCode="General">
                  <c:v>0.30194506094263401</c:v>
                </c:pt>
                <c:pt idx="16258" formatCode="General">
                  <c:v>0.313171494167785</c:v>
                </c:pt>
                <c:pt idx="16259" formatCode="General">
                  <c:v>0.32450579373674698</c:v>
                </c:pt>
                <c:pt idx="16260" formatCode="General">
                  <c:v>0.33592270535255098</c:v>
                </c:pt>
                <c:pt idx="16261" formatCode="General">
                  <c:v>0.347394753627421</c:v>
                </c:pt>
                <c:pt idx="16262" formatCode="General">
                  <c:v>0.35889168672127397</c:v>
                </c:pt>
                <c:pt idx="16263" formatCode="General">
                  <c:v>0.37037983809692099</c:v>
                </c:pt>
                <c:pt idx="16264" formatCode="General">
                  <c:v>0.38182276883942901</c:v>
                </c:pt>
                <c:pt idx="16265" formatCode="General">
                  <c:v>0.393183075092914</c:v>
                </c:pt>
                <c:pt idx="16266" formatCode="General">
                  <c:v>0.40442155318677903</c:v>
                </c:pt>
                <c:pt idx="16267" formatCode="General">
                  <c:v>0.41549823316440299</c:v>
                </c:pt>
                <c:pt idx="16268" formatCode="General">
                  <c:v>0.42637244489992798</c:v>
                </c:pt>
                <c:pt idx="16269" formatCode="General">
                  <c:v>0.43700236861827602</c:v>
                </c:pt>
                <c:pt idx="16270" formatCode="General">
                  <c:v>0.44734772889124602</c:v>
                </c:pt>
                <c:pt idx="16271" formatCode="General">
                  <c:v>0.45736886235111501</c:v>
                </c:pt>
                <c:pt idx="16272" formatCode="General">
                  <c:v>0.46702702629604198</c:v>
                </c:pt>
                <c:pt idx="16273" formatCode="General">
                  <c:v>0.47628589530063697</c:v>
                </c:pt>
                <c:pt idx="16274" formatCode="General">
                  <c:v>0.48511082769414698</c:v>
                </c:pt>
                <c:pt idx="16275" formatCode="General">
                  <c:v>0.49346962692360902</c:v>
                </c:pt>
                <c:pt idx="16276" formatCode="General">
                  <c:v>0.50133385927665397</c:v>
                </c:pt>
                <c:pt idx="16277" formatCode="General">
                  <c:v>0.50867849131199505</c:v>
                </c:pt>
                <c:pt idx="16278" formatCode="General">
                  <c:v>0.51548227884797604</c:v>
                </c:pt>
                <c:pt idx="16279" formatCode="General">
                  <c:v>0.52172764262050697</c:v>
                </c:pt>
                <c:pt idx="16280" formatCode="General">
                  <c:v>0.52740046816023201</c:v>
                </c:pt>
                <c:pt idx="16281" formatCode="General">
                  <c:v>0.53249147183603596</c:v>
                </c:pt>
                <c:pt idx="16282" formatCode="General">
                  <c:v>0.53699538599847896</c:v>
                </c:pt>
                <c:pt idx="16283" formatCode="General">
                  <c:v>0.54091096390813598</c:v>
                </c:pt>
                <c:pt idx="16284" formatCode="General">
                  <c:v>0.54424099998698605</c:v>
                </c:pt>
                <c:pt idx="16285" formatCode="General">
                  <c:v>0.54699180055266405</c:v>
                </c:pt>
                <c:pt idx="16286" formatCode="General">
                  <c:v>0.54917362353393395</c:v>
                </c:pt>
                <c:pt idx="16287" formatCode="General">
                  <c:v>0.55080011151665098</c:v>
                </c:pt>
                <c:pt idx="16288" formatCode="General">
                  <c:v>0.55188805504063698</c:v>
                </c:pt>
                <c:pt idx="16289" formatCode="General">
                  <c:v>0.55245670743087105</c:v>
                </c:pt>
                <c:pt idx="16290" formatCode="General">
                  <c:v>0.55252757331907099</c:v>
                </c:pt>
                <c:pt idx="16291" formatCode="General">
                  <c:v>0.55212418027945598</c:v>
                </c:pt>
                <c:pt idx="16292" formatCode="General">
                  <c:v>0.55127029365425195</c:v>
                </c:pt>
                <c:pt idx="16293" formatCode="General">
                  <c:v>0.54999088015467701</c:v>
                </c:pt>
                <c:pt idx="16294" formatCode="General">
                  <c:v>0.54831210783036</c:v>
                </c:pt>
                <c:pt idx="16295" formatCode="General">
                  <c:v>0.54625905335823299</c:v>
                </c:pt>
                <c:pt idx="16296" formatCode="General">
                  <c:v>0.54385565774741695</c:v>
                </c:pt>
                <c:pt idx="16297" formatCode="General">
                  <c:v>0.54112599292880104</c:v>
                </c:pt>
                <c:pt idx="16298" formatCode="General">
                  <c:v>0.53809227403728699</c:v>
                </c:pt>
                <c:pt idx="16299" formatCode="General">
                  <c:v>0.53477382572552401</c:v>
                </c:pt>
                <c:pt idx="16300" formatCode="General">
                  <c:v>0.53118808300232101</c:v>
                </c:pt>
                <c:pt idx="16301" formatCode="General">
                  <c:v>0.52735106081337502</c:v>
                </c:pt>
                <c:pt idx="16302" formatCode="General">
                  <c:v>0.52327513019507099</c:v>
                </c:pt>
                <c:pt idx="16303" formatCode="General">
                  <c:v>0.51896948648654895</c:v>
                </c:pt>
                <c:pt idx="16304" formatCode="General">
                  <c:v>0.51444145752738402</c:v>
                </c:pt>
                <c:pt idx="16305" formatCode="General">
                  <c:v>0.50969464397068198</c:v>
                </c:pt>
                <c:pt idx="16306" formatCode="General">
                  <c:v>0.50473007794398905</c:v>
                </c:pt>
                <c:pt idx="16307" formatCode="General">
                  <c:v>0.49954556184871302</c:v>
                </c:pt>
                <c:pt idx="16308" formatCode="General">
                  <c:v>0.49413555485348198</c:v>
                </c:pt>
                <c:pt idx="16309" formatCode="General">
                  <c:v>0.48849326331929099</c:v>
                </c:pt>
                <c:pt idx="16310" formatCode="General">
                  <c:v>0.48260907614843201</c:v>
                </c:pt>
                <c:pt idx="16311" formatCode="General">
                  <c:v>0.47647095733636002</c:v>
                </c:pt>
                <c:pt idx="16312" formatCode="General">
                  <c:v>0.47006619366628</c:v>
                </c:pt>
                <c:pt idx="16313" formatCode="General">
                  <c:v>0.46338091641168899</c:v>
                </c:pt>
                <c:pt idx="16314" formatCode="General">
                  <c:v>0.45639995832021701</c:v>
                </c:pt>
                <c:pt idx="16315" formatCode="General">
                  <c:v>0.44910738569147401</c:v>
                </c:pt>
                <c:pt idx="16316" formatCode="General">
                  <c:v>0.44148765576229398</c:v>
                </c:pt>
                <c:pt idx="16317" formatCode="General">
                  <c:v>0.4335261575262</c:v>
                </c:pt>
                <c:pt idx="16318" formatCode="General">
                  <c:v>0.42520912402404398</c:v>
                </c:pt>
                <c:pt idx="16319" formatCode="General">
                  <c:v>0.41652445872947202</c:v>
                </c:pt>
                <c:pt idx="16320" formatCode="General">
                  <c:v>0.40746150602697101</c:v>
                </c:pt>
                <c:pt idx="16321" formatCode="General">
                  <c:v>0.39801125549507299</c:v>
                </c:pt>
                <c:pt idx="16322" formatCode="General">
                  <c:v>0.388167629827465</c:v>
                </c:pt>
                <c:pt idx="16323" formatCode="General">
                  <c:v>0.37792706849235003</c:v>
                </c:pt>
                <c:pt idx="16324" formatCode="General">
                  <c:v>0.367288452736938</c:v>
                </c:pt>
                <c:pt idx="16325" formatCode="General">
                  <c:v>0.35625367191830598</c:v>
                </c:pt>
                <c:pt idx="16326" formatCode="General">
                  <c:v>0.34482858542561101</c:v>
                </c:pt>
                <c:pt idx="16327" formatCode="General">
                  <c:v>0.33302174357409198</c:v>
                </c:pt>
                <c:pt idx="16328" formatCode="General">
                  <c:v>0.32084453234434501</c:v>
                </c:pt>
                <c:pt idx="16329" formatCode="General">
                  <c:v>0.30831197090686302</c:v>
                </c:pt>
                <c:pt idx="16330" formatCode="General">
                  <c:v>0.29544186235033598</c:v>
                </c:pt>
                <c:pt idx="16331" formatCode="General">
                  <c:v>0.28225526260544198</c:v>
                </c:pt>
                <c:pt idx="16332" formatCode="General">
                  <c:v>0.268774942059061</c:v>
                </c:pt>
                <c:pt idx="16333" formatCode="General">
                  <c:v>0.25502583017566</c:v>
                </c:pt>
                <c:pt idx="16334" formatCode="General">
                  <c:v>0.241035178985363</c:v>
                </c:pt>
                <c:pt idx="16335" formatCode="General">
                  <c:v>0.22683198954714201</c:v>
                </c:pt>
                <c:pt idx="16336" formatCode="General">
                  <c:v>0.21244642734115199</c:v>
                </c:pt>
                <c:pt idx="16337" formatCode="General">
                  <c:v>0.19790928805605301</c:v>
                </c:pt>
                <c:pt idx="16338" formatCode="General">
                  <c:v>0.18325254698638599</c:v>
                </c:pt>
                <c:pt idx="16339" formatCode="General">
                  <c:v>0.168507754534271</c:v>
                </c:pt>
                <c:pt idx="16340" formatCode="General">
                  <c:v>0.15370549925357499</c:v>
                </c:pt>
                <c:pt idx="16341" formatCode="General">
                  <c:v>0.138876178158025</c:v>
                </c:pt>
                <c:pt idx="16342" formatCode="General">
                  <c:v>0.124049778567193</c:v>
                </c:pt>
                <c:pt idx="16343" formatCode="General">
                  <c:v>0.109254933636441</c:v>
                </c:pt>
                <c:pt idx="16344" formatCode="General">
                  <c:v>9.4518020281821893E-2</c:v>
                </c:pt>
                <c:pt idx="16345" formatCode="General">
                  <c:v>7.9862954955881402E-2</c:v>
                </c:pt>
                <c:pt idx="16346" formatCode="General">
                  <c:v>6.5311753362110397E-2</c:v>
                </c:pt>
                <c:pt idx="16347" formatCode="General">
                  <c:v>5.0884591810357198E-2</c:v>
                </c:pt>
                <c:pt idx="16348" formatCode="General">
                  <c:v>3.6599342839690602E-2</c:v>
                </c:pt>
                <c:pt idx="16349" formatCode="General">
                  <c:v>2.24715418292134E-2</c:v>
                </c:pt>
                <c:pt idx="16350" formatCode="General">
                  <c:v>8.5134800958058896E-3</c:v>
                </c:pt>
                <c:pt idx="16351" formatCode="General">
                  <c:v>-5.2650972077413101E-3</c:v>
                </c:pt>
                <c:pt idx="16352" formatCode="General">
                  <c:v>-1.88565676207537E-2</c:v>
                </c:pt>
                <c:pt idx="16353" formatCode="General">
                  <c:v>-3.2255653350028599E-2</c:v>
                </c:pt>
                <c:pt idx="16354" formatCode="General">
                  <c:v>-4.5459068013809799E-2</c:v>
                </c:pt>
                <c:pt idx="16355" formatCode="General">
                  <c:v>-5.8465685605649402E-2</c:v>
                </c:pt>
                <c:pt idx="16356" formatCode="General">
                  <c:v>-7.1276223004253902E-2</c:v>
                </c:pt>
                <c:pt idx="16357" formatCode="General">
                  <c:v>-8.3893810351094902E-2</c:v>
                </c:pt>
                <c:pt idx="16358" formatCode="General">
                  <c:v>-9.6321934627256203E-2</c:v>
                </c:pt>
                <c:pt idx="16359" formatCode="General">
                  <c:v>-0.10856493589041601</c:v>
                </c:pt>
                <c:pt idx="16360" formatCode="General">
                  <c:v>-0.120628249899126</c:v>
                </c:pt>
                <c:pt idx="16361" formatCode="General">
                  <c:v>-0.132517477806462</c:v>
                </c:pt>
                <c:pt idx="16362" formatCode="General">
                  <c:v>-0.14423852050247099</c:v>
                </c:pt>
                <c:pt idx="16363" formatCode="General">
                  <c:v>-0.155797334451623</c:v>
                </c:pt>
                <c:pt idx="16364" formatCode="General">
                  <c:v>-0.16720005111507699</c:v>
                </c:pt>
                <c:pt idx="16365" formatCode="General">
                  <c:v>-0.17845107058894799</c:v>
                </c:pt>
                <c:pt idx="16366" formatCode="General">
                  <c:v>-0.18955387945369401</c:v>
                </c:pt>
                <c:pt idx="16367" formatCode="General">
                  <c:v>-0.20051211985136999</c:v>
                </c:pt>
                <c:pt idx="16368" formatCode="General">
                  <c:v>-0.21132788647637499</c:v>
                </c:pt>
                <c:pt idx="16369" formatCode="General">
                  <c:v>-0.22200204274589799</c:v>
                </c:pt>
                <c:pt idx="16370" formatCode="General">
                  <c:v>-0.232534228904486</c:v>
                </c:pt>
                <c:pt idx="16371" formatCode="General">
                  <c:v>-0.242922414577248</c:v>
                </c:pt>
                <c:pt idx="16372" formatCode="General">
                  <c:v>-0.25316401315054599</c:v>
                </c:pt>
                <c:pt idx="16373" formatCode="General">
                  <c:v>-0.26325499446908901</c:v>
                </c:pt>
                <c:pt idx="16374" formatCode="General">
                  <c:v>-0.27318992606970899</c:v>
                </c:pt>
                <c:pt idx="16375" formatCode="General">
                  <c:v>-0.28296268733860103</c:v>
                </c:pt>
                <c:pt idx="16376" formatCode="General">
                  <c:v>-0.29256565539676999</c:v>
                </c:pt>
                <c:pt idx="16377" formatCode="General">
                  <c:v>-0.30199101330863698</c:v>
                </c:pt>
                <c:pt idx="16378" formatCode="General">
                  <c:v>-0.31123112082495902</c:v>
                </c:pt>
                <c:pt idx="16379" formatCode="General">
                  <c:v>-0.320278109468837</c:v>
                </c:pt>
                <c:pt idx="16380" formatCode="General">
                  <c:v>-0.32912353795917798</c:v>
                </c:pt>
                <c:pt idx="16381" formatCode="General">
                  <c:v>-0.33775965174788503</c:v>
                </c:pt>
                <c:pt idx="16382" formatCode="General">
                  <c:v>-0.34617909414463799</c:v>
                </c:pt>
                <c:pt idx="16383" formatCode="General">
                  <c:v>-0.35437452796829699</c:v>
                </c:pt>
                <c:pt idx="16384" formatCode="General">
                  <c:v>-0.36234046651857899</c:v>
                </c:pt>
                <c:pt idx="16385" formatCode="General">
                  <c:v>-0.37007289633215801</c:v>
                </c:pt>
                <c:pt idx="16386" formatCode="General">
                  <c:v>-0.37756821098221799</c:v>
                </c:pt>
                <c:pt idx="16387" formatCode="General">
                  <c:v>-0.384824838387746</c:v>
                </c:pt>
                <c:pt idx="16388" formatCode="General">
                  <c:v>-0.39184328888601</c:v>
                </c:pt>
                <c:pt idx="16389" formatCode="General">
                  <c:v>-0.39862445007095099</c:v>
                </c:pt>
                <c:pt idx="16390" formatCode="General">
                  <c:v>-0.40517162140447199</c:v>
                </c:pt>
                <c:pt idx="16391" formatCode="General">
                  <c:v>-0.41149056260705102</c:v>
                </c:pt>
                <c:pt idx="16392" formatCode="General">
                  <c:v>-0.41758811583196798</c:v>
                </c:pt>
                <c:pt idx="16393" formatCode="General">
                  <c:v>-0.42347249935779102</c:v>
                </c:pt>
                <c:pt idx="16394" formatCode="General">
                  <c:v>-0.429154173438069</c:v>
                </c:pt>
                <c:pt idx="16395" formatCode="General">
                  <c:v>-0.43464455969097798</c:v>
                </c:pt>
                <c:pt idx="16396" formatCode="General">
                  <c:v>-0.43995623729627698</c:v>
                </c:pt>
                <c:pt idx="16397" formatCode="General">
                  <c:v>-0.445103752919766</c:v>
                </c:pt>
                <c:pt idx="16398" formatCode="General">
                  <c:v>-0.45010171486978201</c:v>
                </c:pt>
                <c:pt idx="16399" formatCode="General">
                  <c:v>-0.45496541282485597</c:v>
                </c:pt>
                <c:pt idx="16400" formatCode="General">
                  <c:v>-0.45971058616928101</c:v>
                </c:pt>
                <c:pt idx="16401" formatCode="General">
                  <c:v>-0.46435255362377298</c:v>
                </c:pt>
                <c:pt idx="16402" formatCode="General">
                  <c:v>-0.46890640154596402</c:v>
                </c:pt>
                <c:pt idx="16403" formatCode="General">
                  <c:v>-0.473386267646496</c:v>
                </c:pt>
                <c:pt idx="16404" formatCode="General">
                  <c:v>-0.47780566571873301</c:v>
                </c:pt>
                <c:pt idx="16405" formatCode="General">
                  <c:v>-0.48217738450192499</c:v>
                </c:pt>
                <c:pt idx="16406" formatCode="General">
                  <c:v>-0.48651271934616402</c:v>
                </c:pt>
                <c:pt idx="16407" formatCode="General">
                  <c:v>-0.49082074048868002</c:v>
                </c:pt>
                <c:pt idx="16408" formatCode="General">
                  <c:v>-0.49510818707480703</c:v>
                </c:pt>
                <c:pt idx="16409" formatCode="General">
                  <c:v>-0.49937949581673102</c:v>
                </c:pt>
                <c:pt idx="16410" formatCode="General">
                  <c:v>-0.50363639170244601</c:v>
                </c:pt>
                <c:pt idx="16411" formatCode="General">
                  <c:v>-0.50787859678543301</c:v>
                </c:pt>
                <c:pt idx="16412" formatCode="General">
                  <c:v>-0.51210348769451097</c:v>
                </c:pt>
                <c:pt idx="16413" formatCode="General">
                  <c:v>-0.51630520582356099</c:v>
                </c:pt>
                <c:pt idx="16414" formatCode="General">
                  <c:v>-0.52047535978455794</c:v>
                </c:pt>
                <c:pt idx="16415" formatCode="General">
                  <c:v>-0.52460234811903095</c:v>
                </c:pt>
                <c:pt idx="16416" formatCode="General">
                  <c:v>-0.52867166032288404</c:v>
                </c:pt>
                <c:pt idx="16417" formatCode="General">
                  <c:v>-0.53266639338209998</c:v>
                </c:pt>
                <c:pt idx="16418" formatCode="General">
                  <c:v>-0.53656726323426296</c:v>
                </c:pt>
                <c:pt idx="16419" formatCode="General">
                  <c:v>-0.54035354367931199</c:v>
                </c:pt>
                <c:pt idx="16420" formatCode="General">
                  <c:v>-0.54400138289349598</c:v>
                </c:pt>
                <c:pt idx="16421" formatCode="General">
                  <c:v>-0.54748479832540198</c:v>
                </c:pt>
                <c:pt idx="16422" formatCode="General">
                  <c:v>-0.550777458753131</c:v>
                </c:pt>
                <c:pt idx="16423" formatCode="General">
                  <c:v>-0.55385185793632696</c:v>
                </c:pt>
                <c:pt idx="16424" formatCode="General">
                  <c:v>-0.55667920107714597</c:v>
                </c:pt>
                <c:pt idx="16425" formatCode="General">
                  <c:v>-0.55923034872909005</c:v>
                </c:pt>
                <c:pt idx="16426" formatCode="General">
                  <c:v>-0.56147620705760104</c:v>
                </c:pt>
                <c:pt idx="16427" formatCode="General">
                  <c:v>-0.56338801724425103</c:v>
                </c:pt>
                <c:pt idx="16428" formatCode="General">
                  <c:v>-0.56493782484430699</c:v>
                </c:pt>
                <c:pt idx="16429" formatCode="General">
                  <c:v>-0.56609885609248001</c:v>
                </c:pt>
                <c:pt idx="16430" formatCode="General">
                  <c:v>-0.56684583520489495</c:v>
                </c:pt>
                <c:pt idx="16431" formatCode="General">
                  <c:v>-0.56715540736215397</c:v>
                </c:pt>
                <c:pt idx="16432" formatCode="General">
                  <c:v>-0.56700650426048105</c:v>
                </c:pt>
                <c:pt idx="16433" formatCode="General">
                  <c:v>-0.56638058260313195</c:v>
                </c:pt>
                <c:pt idx="16434" formatCode="General">
                  <c:v>-0.56526195830543002</c:v>
                </c:pt>
                <c:pt idx="16435" formatCode="General">
                  <c:v>-0.563638141459611</c:v>
                </c:pt>
                <c:pt idx="16436" formatCode="General">
                  <c:v>-0.56150008456362499</c:v>
                </c:pt>
                <c:pt idx="16437" formatCode="General">
                  <c:v>-0.55884224721152298</c:v>
                </c:pt>
                <c:pt idx="16438" formatCode="General">
                  <c:v>-0.55566279831598198</c:v>
                </c:pt>
                <c:pt idx="16439" formatCode="General">
                  <c:v>-0.55196375382257001</c:v>
                </c:pt>
                <c:pt idx="16440" formatCode="General">
                  <c:v>-0.54775099967932195</c:v>
                </c:pt>
                <c:pt idx="16441" formatCode="General">
                  <c:v>-0.54303437123922704</c:v>
                </c:pt>
                <c:pt idx="16442" formatCode="General">
                  <c:v>-0.53782756675834398</c:v>
                </c:pt>
                <c:pt idx="16443" formatCode="General">
                  <c:v>-0.53214808032140803</c:v>
                </c:pt>
                <c:pt idx="16444" formatCode="General">
                  <c:v>-0.526017095085616</c:v>
                </c:pt>
                <c:pt idx="16445" formatCode="General">
                  <c:v>-0.51945930235503202</c:v>
                </c:pt>
                <c:pt idx="16446" formatCode="General">
                  <c:v>-0.51250269131723702</c:v>
                </c:pt>
                <c:pt idx="16447" formatCode="General">
                  <c:v>-0.50517830937030395</c:v>
                </c:pt>
                <c:pt idx="16448" formatCode="General">
                  <c:v>-0.49751996719719199</c:v>
                </c:pt>
                <c:pt idx="16449" formatCode="General">
                  <c:v>-0.48956391615475597</c:v>
                </c:pt>
                <c:pt idx="16450" formatCode="General">
                  <c:v>-0.48134849325061002</c:v>
                </c:pt>
                <c:pt idx="16451" formatCode="General">
                  <c:v>-0.47291374058970598</c:v>
                </c:pt>
                <c:pt idx="16452" formatCode="General">
                  <c:v>-0.46430100611145098</c:v>
                </c:pt>
                <c:pt idx="16453" formatCode="General">
                  <c:v>-0.45555253983722799</c:v>
                </c:pt>
                <c:pt idx="16454" formatCode="General">
                  <c:v>-0.44671095113773501</c:v>
                </c:pt>
                <c:pt idx="16455" formatCode="General">
                  <c:v>-0.437818882728853</c:v>
                </c:pt>
                <c:pt idx="16456" formatCode="General">
                  <c:v>-0.42891854366215698</c:v>
                </c:pt>
                <c:pt idx="16457" formatCode="General">
                  <c:v>-0.42005116119126001</c:v>
                </c:pt>
                <c:pt idx="16458" formatCode="General">
                  <c:v>-0.41125659923899999</c:v>
                </c:pt>
                <c:pt idx="16459" formatCode="General">
                  <c:v>-0.40257284839549701</c:v>
                </c:pt>
                <c:pt idx="16460" formatCode="General">
                  <c:v>-0.39403573263022001</c:v>
                </c:pt>
                <c:pt idx="16461" formatCode="General">
                  <c:v>-0.38567843275876501</c:v>
                </c:pt>
                <c:pt idx="16462" formatCode="General">
                  <c:v>-0.37753106359062599</c:v>
                </c:pt>
                <c:pt idx="16463" formatCode="General">
                  <c:v>-0.36962034109022601</c:v>
                </c:pt>
                <c:pt idx="16464" formatCode="General">
                  <c:v>-0.36196923181291502</c:v>
                </c:pt>
                <c:pt idx="16465" formatCode="General">
                  <c:v>-0.354596734543276</c:v>
                </c:pt>
                <c:pt idx="16466" formatCode="General">
                  <c:v>-0.347517592756174</c:v>
                </c:pt>
                <c:pt idx="16467" formatCode="General">
                  <c:v>-0.34074213469355902</c:v>
                </c:pt>
                <c:pt idx="16468" formatCode="General">
                  <c:v>-0.33427613775662401</c:v>
                </c:pt>
                <c:pt idx="16469" formatCode="General">
                  <c:v>-0.32812060039299701</c:v>
                </c:pt>
                <c:pt idx="16470" formatCode="General">
                  <c:v>-0.32227169810877498</c:v>
                </c:pt>
                <c:pt idx="16471" formatCode="General">
                  <c:v>-0.31672088357982903</c:v>
                </c:pt>
                <c:pt idx="16472" formatCode="General">
                  <c:v>-0.31145493402437402</c:v>
                </c:pt>
                <c:pt idx="16473" formatCode="General">
                  <c:v>-0.30645594445899699</c:v>
                </c:pt>
                <c:pt idx="16474" formatCode="General">
                  <c:v>-0.301701583424556</c:v>
                </c:pt>
                <c:pt idx="16475" formatCode="General">
                  <c:v>-0.29716529379274598</c:v>
                </c:pt>
                <c:pt idx="16476" formatCode="General">
                  <c:v>-0.292816422989084</c:v>
                </c:pt>
                <c:pt idx="16477" formatCode="General">
                  <c:v>-0.28862077887634502</c:v>
                </c:pt>
                <c:pt idx="16478" formatCode="General">
                  <c:v>-0.284541123043205</c:v>
                </c:pt>
                <c:pt idx="16479" formatCode="General">
                  <c:v>-0.28053694860096701</c:v>
                </c:pt>
                <c:pt idx="16480" formatCode="General">
                  <c:v>-0.27656462786902303</c:v>
                </c:pt>
                <c:pt idx="16481" formatCode="General">
                  <c:v>-0.27257941721089801</c:v>
                </c:pt>
                <c:pt idx="16482" formatCode="General">
                  <c:v>-0.26853525424410601</c:v>
                </c:pt>
                <c:pt idx="16483" formatCode="General">
                  <c:v>-0.26438386662874602</c:v>
                </c:pt>
                <c:pt idx="16484" formatCode="General">
                  <c:v>-0.260077212787516</c:v>
                </c:pt>
                <c:pt idx="16485" formatCode="General">
                  <c:v>-0.25556831521183598</c:v>
                </c:pt>
                <c:pt idx="16486" formatCode="General">
                  <c:v>-0.25080973824729702</c:v>
                </c:pt>
                <c:pt idx="16487" formatCode="General">
                  <c:v>-0.24575561339556901</c:v>
                </c:pt>
                <c:pt idx="16488" formatCode="General">
                  <c:v>-0.24036182079555099</c:v>
                </c:pt>
                <c:pt idx="16489" formatCode="General">
                  <c:v>-0.23458640308369899</c:v>
                </c:pt>
                <c:pt idx="16490" formatCode="General">
                  <c:v>-0.228391017700312</c:v>
                </c:pt>
                <c:pt idx="16491" formatCode="General">
                  <c:v>-0.22174015512859599</c:v>
                </c:pt>
                <c:pt idx="16492" formatCode="General">
                  <c:v>-0.21460226404681901</c:v>
                </c:pt>
                <c:pt idx="16493" formatCode="General">
                  <c:v>-0.206949947409968</c:v>
                </c:pt>
                <c:pt idx="16494" formatCode="General">
                  <c:v>-0.198760930057717</c:v>
                </c:pt>
                <c:pt idx="16495" formatCode="General">
                  <c:v>-0.19001742977147201</c:v>
                </c:pt>
                <c:pt idx="16496" formatCode="General">
                  <c:v>-0.180706874169479</c:v>
                </c:pt>
                <c:pt idx="16497" formatCode="General">
                  <c:v>-0.170822199973373</c:v>
                </c:pt>
                <c:pt idx="16498" formatCode="General">
                  <c:v>-0.16036189653491401</c:v>
                </c:pt>
                <c:pt idx="16499" formatCode="General">
                  <c:v>-0.149330018397728</c:v>
                </c:pt>
                <c:pt idx="16500" formatCode="General">
                  <c:v>-0.13773613473840399</c:v>
                </c:pt>
                <c:pt idx="16501" formatCode="General">
                  <c:v>-0.12559619473415201</c:v>
                </c:pt>
                <c:pt idx="16502" formatCode="General">
                  <c:v>-0.112930674779993</c:v>
                </c:pt>
                <c:pt idx="16503" formatCode="General">
                  <c:v>-9.9765236257377002E-2</c:v>
                </c:pt>
                <c:pt idx="16504" formatCode="General">
                  <c:v>-8.6131032297502796E-2</c:v>
                </c:pt>
                <c:pt idx="16505" formatCode="General">
                  <c:v>-7.2063799707970194E-2</c:v>
                </c:pt>
                <c:pt idx="16506" formatCode="General">
                  <c:v>-5.7603804379531803E-2</c:v>
                </c:pt>
                <c:pt idx="16507" formatCode="General">
                  <c:v>-4.27943335942274E-2</c:v>
                </c:pt>
                <c:pt idx="16508" formatCode="General">
                  <c:v>-2.7682235730967401E-2</c:v>
                </c:pt>
                <c:pt idx="16509" formatCode="General">
                  <c:v>-1.23175444492902E-2</c:v>
                </c:pt>
                <c:pt idx="16510" formatCode="General">
                  <c:v>3.24812102431113E-3</c:v>
                </c:pt>
                <c:pt idx="16511" formatCode="General">
                  <c:v>1.8961464093425699E-2</c:v>
                </c:pt>
                <c:pt idx="16512" formatCode="General">
                  <c:v>3.4767870446752398E-2</c:v>
                </c:pt>
                <c:pt idx="16513" formatCode="General">
                  <c:v>5.0612821475990603E-2</c:v>
                </c:pt>
                <c:pt idx="16514" formatCode="General">
                  <c:v>6.6442224391696406E-2</c:v>
                </c:pt>
                <c:pt idx="16515" formatCode="General">
                  <c:v>8.2202534800833699E-2</c:v>
                </c:pt>
                <c:pt idx="16516" formatCode="General">
                  <c:v>9.7841967922987799E-2</c:v>
                </c:pt>
                <c:pt idx="16517" formatCode="General">
                  <c:v>0.113311108691257</c:v>
                </c:pt>
                <c:pt idx="16518" formatCode="General">
                  <c:v>0.128563359749652</c:v>
                </c:pt>
                <c:pt idx="16519" formatCode="General">
                  <c:v>0.143555266726175</c:v>
                </c:pt>
                <c:pt idx="16520" formatCode="General">
                  <c:v>0.158247284913757</c:v>
                </c:pt>
                <c:pt idx="16521" formatCode="General">
                  <c:v>0.17260385589199101</c:v>
                </c:pt>
                <c:pt idx="16522" formatCode="General">
                  <c:v>0.18659346105706201</c:v>
                </c:pt>
                <c:pt idx="16523" formatCode="General">
                  <c:v>0.20019010883944099</c:v>
                </c:pt>
                <c:pt idx="16524" formatCode="General">
                  <c:v>0.213372684770086</c:v>
                </c:pt>
                <c:pt idx="16525" formatCode="General">
                  <c:v>0.226125104076842</c:v>
                </c:pt>
                <c:pt idx="16526" formatCode="General">
                  <c:v>0.23843744708158299</c:v>
                </c:pt>
                <c:pt idx="16527" formatCode="General">
                  <c:v>0.25030384749541201</c:v>
                </c:pt>
                <c:pt idx="16528" formatCode="General">
                  <c:v>0.26172394545237998</c:v>
                </c:pt>
                <c:pt idx="16529" formatCode="General">
                  <c:v>0.27270340954073002</c:v>
                </c:pt>
                <c:pt idx="16530" formatCode="General">
                  <c:v>0.28325207680380798</c:v>
                </c:pt>
                <c:pt idx="16531" formatCode="General">
                  <c:v>0.29338455151486298</c:v>
                </c:pt>
                <c:pt idx="16532" formatCode="General">
                  <c:v>0.30311941641101697</c:v>
                </c:pt>
                <c:pt idx="16533" formatCode="General">
                  <c:v>0.31247881351374401</c:v>
                </c:pt>
                <c:pt idx="16534" formatCode="General">
                  <c:v>0.32148864602556299</c:v>
                </c:pt>
                <c:pt idx="16535" formatCode="General">
                  <c:v>0.33017767472549397</c:v>
                </c:pt>
                <c:pt idx="16536" formatCode="General">
                  <c:v>0.33857705712271402</c:v>
                </c:pt>
                <c:pt idx="16537" formatCode="General">
                  <c:v>0.34671947440235501</c:v>
                </c:pt>
                <c:pt idx="16538" formatCode="General">
                  <c:v>0.354639289087474</c:v>
                </c:pt>
                <c:pt idx="16539" formatCode="General">
                  <c:v>0.36237117124250801</c:v>
                </c:pt>
                <c:pt idx="16540" formatCode="General">
                  <c:v>0.36994925667885398</c:v>
                </c:pt>
                <c:pt idx="16541" formatCode="General">
                  <c:v>0.37740754173554503</c:v>
                </c:pt>
                <c:pt idx="16542" formatCode="General">
                  <c:v>0.38477878587070602</c:v>
                </c:pt>
                <c:pt idx="16543" formatCode="General">
                  <c:v>0.39209394496268801</c:v>
                </c:pt>
                <c:pt idx="16544" formatCode="General">
                  <c:v>0.399382295078755</c:v>
                </c:pt>
                <c:pt idx="16545" formatCode="General">
                  <c:v>0.40667054352152399</c:v>
                </c:pt>
                <c:pt idx="16546" formatCode="General">
                  <c:v>0.41398194308595698</c:v>
                </c:pt>
                <c:pt idx="16547" formatCode="General">
                  <c:v>0.42133612884678201</c:v>
                </c:pt>
                <c:pt idx="16548" formatCode="General">
                  <c:v>0.42874911266337101</c:v>
                </c:pt>
                <c:pt idx="16549" formatCode="General">
                  <c:v>0.43623287058029597</c:v>
                </c:pt>
                <c:pt idx="16550" formatCode="General">
                  <c:v>0.44379556910895401</c:v>
                </c:pt>
                <c:pt idx="16551" formatCode="General">
                  <c:v>0.451441823330824</c:v>
                </c:pt>
                <c:pt idx="16552" formatCode="General">
                  <c:v>0.45917138852268002</c:v>
                </c:pt>
                <c:pt idx="16553" formatCode="General">
                  <c:v>0.46697948843848902</c:v>
                </c:pt>
                <c:pt idx="16554" formatCode="General">
                  <c:v>0.47485744148008902</c:v>
                </c:pt>
                <c:pt idx="16555" formatCode="General">
                  <c:v>0.48279274829243202</c:v>
                </c:pt>
                <c:pt idx="16556" formatCode="General">
                  <c:v>0.490769185588742</c:v>
                </c:pt>
                <c:pt idx="16557" formatCode="General">
                  <c:v>0.49876696398253501</c:v>
                </c:pt>
                <c:pt idx="16558" formatCode="General">
                  <c:v>0.50676348898522705</c:v>
                </c:pt>
                <c:pt idx="16559" formatCode="General">
                  <c:v>0.51473359807842001</c:v>
                </c:pt>
                <c:pt idx="16560" formatCode="General">
                  <c:v>0.52264972424143497</c:v>
                </c:pt>
                <c:pt idx="16561" formatCode="General">
                  <c:v>0.53048214125994197</c:v>
                </c:pt>
                <c:pt idx="16562" formatCode="General">
                  <c:v>0.53820023025747399</c:v>
                </c:pt>
                <c:pt idx="16563" formatCode="General">
                  <c:v>0.54577218425401497</c:v>
                </c:pt>
                <c:pt idx="16564" formatCode="General">
                  <c:v>0.553165594590594</c:v>
                </c:pt>
                <c:pt idx="16565" formatCode="General">
                  <c:v>0.56034817804364201</c:v>
                </c:pt>
                <c:pt idx="16566" formatCode="General">
                  <c:v>0.56728839477543702</c:v>
                </c:pt>
                <c:pt idx="16567" formatCode="General">
                  <c:v>0.57395598259605296</c:v>
                </c:pt>
                <c:pt idx="16568" formatCode="General">
                  <c:v>0.58032179053180699</c:v>
                </c:pt>
                <c:pt idx="16569" formatCode="General">
                  <c:v>0.58635813347871502</c:v>
                </c:pt>
                <c:pt idx="16570" formatCode="General">
                  <c:v>0.59203970173838105</c:v>
                </c:pt>
                <c:pt idx="16571" formatCode="General">
                  <c:v>0.59734434150969096</c:v>
                </c:pt>
                <c:pt idx="16572" formatCode="General">
                  <c:v>0.60225204773185304</c:v>
                </c:pt>
                <c:pt idx="16573" formatCode="General">
                  <c:v>0.60674548834044395</c:v>
                </c:pt>
                <c:pt idx="16574" formatCode="General">
                  <c:v>0.61081110937754401</c:v>
                </c:pt>
                <c:pt idx="16575" formatCode="General">
                  <c:v>0.61443849714949395</c:v>
                </c:pt>
                <c:pt idx="16576" formatCode="General">
                  <c:v>0.61762010031027703</c:v>
                </c:pt>
                <c:pt idx="16577" formatCode="General">
                  <c:v>0.62035206679034105</c:v>
                </c:pt>
                <c:pt idx="16578" formatCode="General">
                  <c:v>0.62263395758746998</c:v>
                </c:pt>
                <c:pt idx="16579" formatCode="General">
                  <c:v>0.624468300814776</c:v>
                </c:pt>
                <c:pt idx="16580" formatCode="General">
                  <c:v>0.62586062283157795</c:v>
                </c:pt>
                <c:pt idx="16581" formatCode="General">
                  <c:v>0.62681898062725805</c:v>
                </c:pt>
                <c:pt idx="16582" formatCode="General">
                  <c:v>0.62735404065612399</c:v>
                </c:pt>
                <c:pt idx="16583" formatCode="General">
                  <c:v>0.62747962662838896</c:v>
                </c:pt>
                <c:pt idx="16584" formatCode="General">
                  <c:v>0.62721107712436897</c:v>
                </c:pt>
                <c:pt idx="16585" formatCode="General">
                  <c:v>0.62656512325882796</c:v>
                </c:pt>
                <c:pt idx="16586" formatCode="General">
                  <c:v>0.62556048481469595</c:v>
                </c:pt>
                <c:pt idx="16587" formatCode="General">
                  <c:v>0.62421686276718302</c:v>
                </c:pt>
                <c:pt idx="16588" formatCode="General">
                  <c:v>0.62255482298549403</c:v>
                </c:pt>
                <c:pt idx="16589" formatCode="General">
                  <c:v>0.62059477416460596</c:v>
                </c:pt>
                <c:pt idx="16590" formatCode="General">
                  <c:v>0.61835708414392898</c:v>
                </c:pt>
                <c:pt idx="16591" formatCode="General">
                  <c:v>0.61586278149326201</c:v>
                </c:pt>
                <c:pt idx="16592" formatCode="General">
                  <c:v>0.613131580998728</c:v>
                </c:pt>
                <c:pt idx="16593" formatCode="General">
                  <c:v>0.61018202635788799</c:v>
                </c:pt>
                <c:pt idx="16594" formatCode="General">
                  <c:v>0.60703242884390396</c:v>
                </c:pt>
                <c:pt idx="16595" formatCode="General">
                  <c:v>0.60369958722808004</c:v>
                </c:pt>
                <c:pt idx="16596" formatCode="General">
                  <c:v>0.60019802177591797</c:v>
                </c:pt>
                <c:pt idx="16597" formatCode="General">
                  <c:v>0.59654098661114596</c:v>
                </c:pt>
                <c:pt idx="16598" formatCode="General">
                  <c:v>0.592740076901761</c:v>
                </c:pt>
                <c:pt idx="16599" formatCode="General">
                  <c:v>0.588805236226008</c:v>
                </c:pt>
                <c:pt idx="16600" formatCode="General">
                  <c:v>0.58474475956510397</c:v>
                </c:pt>
                <c:pt idx="16601" formatCode="General">
                  <c:v>0.58056387847367297</c:v>
                </c:pt>
                <c:pt idx="16602" formatCode="General">
                  <c:v>0.57626706945360795</c:v>
                </c:pt>
                <c:pt idx="16603" formatCode="General">
                  <c:v>0.57185732507133202</c:v>
                </c:pt>
                <c:pt idx="16604" formatCode="General">
                  <c:v>0.56733470333105696</c:v>
                </c:pt>
                <c:pt idx="16605" formatCode="General">
                  <c:v>0.56269875494502197</c:v>
                </c:pt>
                <c:pt idx="16606" formatCode="General">
                  <c:v>0.557947902257515</c:v>
                </c:pt>
                <c:pt idx="16607" formatCode="General">
                  <c:v>0.55307856352696205</c:v>
                </c:pt>
                <c:pt idx="16608" formatCode="General">
                  <c:v>0.54808658341779304</c:v>
                </c:pt>
                <c:pt idx="16609" formatCode="General">
                  <c:v>0.54296767108410704</c:v>
                </c:pt>
                <c:pt idx="16610" formatCode="General">
                  <c:v>0.53771662962573497</c:v>
                </c:pt>
                <c:pt idx="16611" formatCode="General">
                  <c:v>0.53232807794900305</c:v>
                </c:pt>
                <c:pt idx="16612" formatCode="General">
                  <c:v>0.52679631217987199</c:v>
                </c:pt>
                <c:pt idx="16613" formatCode="General">
                  <c:v>0.52111610331370195</c:v>
                </c:pt>
                <c:pt idx="16614" formatCode="General">
                  <c:v>0.51528296117304795</c:v>
                </c:pt>
                <c:pt idx="16615" formatCode="General">
                  <c:v>0.50929222889219405</c:v>
                </c:pt>
                <c:pt idx="16616" formatCode="General">
                  <c:v>0.50314026005006496</c:v>
                </c:pt>
                <c:pt idx="16617" formatCode="General">
                  <c:v>0.49682416068219998</c:v>
                </c:pt>
                <c:pt idx="16618" formatCode="General">
                  <c:v>0.490342352967919</c:v>
                </c:pt>
                <c:pt idx="16619" formatCode="General">
                  <c:v>0.48369417482888</c:v>
                </c:pt>
                <c:pt idx="16620" formatCode="General">
                  <c:v>0.47688044427230802</c:v>
                </c:pt>
                <c:pt idx="16621" formatCode="General">
                  <c:v>0.469903965414948</c:v>
                </c:pt>
                <c:pt idx="16622" formatCode="General">
                  <c:v>0.46276779668822798</c:v>
                </c:pt>
                <c:pt idx="16623" formatCode="General">
                  <c:v>0.45547619604948902</c:v>
                </c:pt>
                <c:pt idx="16624" formatCode="General">
                  <c:v>0.44803566623308</c:v>
                </c:pt>
                <c:pt idx="16625" formatCode="General">
                  <c:v>0.44045325188633999</c:v>
                </c:pt>
                <c:pt idx="16626" formatCode="General">
                  <c:v>0.43273727473852203</c:v>
                </c:pt>
                <c:pt idx="16627" formatCode="General">
                  <c:v>0.42489723434503202</c:v>
                </c:pt>
                <c:pt idx="16628" formatCode="General">
                  <c:v>0.41694303777774</c:v>
                </c:pt>
                <c:pt idx="16629" formatCode="General">
                  <c:v>0.40888585557931401</c:v>
                </c:pt>
                <c:pt idx="16630" formatCode="General">
                  <c:v>0.40073740884271902</c:v>
                </c:pt>
                <c:pt idx="16631" formatCode="General">
                  <c:v>0.39250965579427599</c:v>
                </c:pt>
                <c:pt idx="16632" formatCode="General">
                  <c:v>0.384214589964746</c:v>
                </c:pt>
                <c:pt idx="16633" formatCode="General">
                  <c:v>0.375864569838953</c:v>
                </c:pt>
                <c:pt idx="16634" formatCode="General">
                  <c:v>0.36747159389182299</c:v>
                </c:pt>
                <c:pt idx="16635" formatCode="General">
                  <c:v>0.35904703277676098</c:v>
                </c:pt>
                <c:pt idx="16636" formatCode="General">
                  <c:v>0.35060147956586302</c:v>
                </c:pt>
                <c:pt idx="16637" formatCode="General">
                  <c:v>0.34214468753999699</c:v>
                </c:pt>
                <c:pt idx="16638" formatCode="General">
                  <c:v>0.33368600462339199</c:v>
                </c:pt>
                <c:pt idx="16639" formatCode="General">
                  <c:v>0.32523321754940399</c:v>
                </c:pt>
                <c:pt idx="16640" formatCode="General">
                  <c:v>0.31679243464902301</c:v>
                </c:pt>
                <c:pt idx="16641" formatCode="General">
                  <c:v>0.30836874789121699</c:v>
                </c:pt>
                <c:pt idx="16642" formatCode="General">
                  <c:v>0.29996629372309602</c:v>
                </c:pt>
                <c:pt idx="16643" formatCode="General">
                  <c:v>0.29158719461412302</c:v>
                </c:pt>
                <c:pt idx="16644" formatCode="General">
                  <c:v>0.28323158659411801</c:v>
                </c:pt>
                <c:pt idx="16645" formatCode="General">
                  <c:v>0.27489832496875</c:v>
                </c:pt>
                <c:pt idx="16646" formatCode="General">
                  <c:v>0.26658414112338902</c:v>
                </c:pt>
                <c:pt idx="16647" formatCode="General">
                  <c:v>0.258284370507121</c:v>
                </c:pt>
                <c:pt idx="16648" formatCode="General">
                  <c:v>0.24999323096411699</c:v>
                </c:pt>
                <c:pt idx="16649" formatCode="General">
                  <c:v>0.24170293793629699</c:v>
                </c:pt>
                <c:pt idx="16650" formatCode="General">
                  <c:v>0.23340392633311799</c:v>
                </c:pt>
                <c:pt idx="16651" formatCode="General">
                  <c:v>0.22508575318058899</c:v>
                </c:pt>
                <c:pt idx="16652" formatCode="General">
                  <c:v>0.216736893258556</c:v>
                </c:pt>
                <c:pt idx="16653" formatCode="General">
                  <c:v>0.20834448264826899</c:v>
                </c:pt>
                <c:pt idx="16654" formatCode="General">
                  <c:v>0.199895087330802</c:v>
                </c:pt>
                <c:pt idx="16655" formatCode="General">
                  <c:v>0.19137405387519299</c:v>
                </c:pt>
                <c:pt idx="16656" formatCode="General">
                  <c:v>0.182766827854381</c:v>
                </c:pt>
                <c:pt idx="16657" formatCode="General">
                  <c:v>0.174058829406632</c:v>
                </c:pt>
                <c:pt idx="16658" formatCode="General">
                  <c:v>0.165235088680565</c:v>
                </c:pt>
                <c:pt idx="16659" formatCode="General">
                  <c:v>0.156281021299669</c:v>
                </c:pt>
                <c:pt idx="16660" formatCode="General">
                  <c:v>0.14718222013865601</c:v>
                </c:pt>
                <c:pt idx="16661" formatCode="General">
                  <c:v>0.137925650298517</c:v>
                </c:pt>
                <c:pt idx="16662" formatCode="General">
                  <c:v>0.12849832423694499</c:v>
                </c:pt>
                <c:pt idx="16663" formatCode="General">
                  <c:v>0.118888923719366</c:v>
                </c:pt>
                <c:pt idx="16664" formatCode="General">
                  <c:v>0.10908754863576101</c:v>
                </c:pt>
                <c:pt idx="16665" formatCode="General">
                  <c:v>9.9085682142569298E-2</c:v>
                </c:pt>
                <c:pt idx="16666" formatCode="General">
                  <c:v>8.8876698722157393E-2</c:v>
                </c:pt>
                <c:pt idx="16667" formatCode="General">
                  <c:v>7.8454837589690699E-2</c:v>
                </c:pt>
                <c:pt idx="16668" formatCode="General">
                  <c:v>6.7817248425272703E-2</c:v>
                </c:pt>
                <c:pt idx="16669" formatCode="General">
                  <c:v>5.6962943331366402E-2</c:v>
                </c:pt>
                <c:pt idx="16670" formatCode="General">
                  <c:v>4.5892521864800397E-2</c:v>
                </c:pt>
                <c:pt idx="16671" formatCode="General">
                  <c:v>3.4609130074227099E-2</c:v>
                </c:pt>
                <c:pt idx="16672" formatCode="General">
                  <c:v>2.3118373509272001E-2</c:v>
                </c:pt>
                <c:pt idx="16673" formatCode="General">
                  <c:v>1.14284866461908E-2</c:v>
                </c:pt>
                <c:pt idx="16674" formatCode="General">
                  <c:v>-4.5107204370219199E-4</c:v>
                </c:pt>
                <c:pt idx="16675" formatCode="General">
                  <c:v>-1.2508885007487799E-2</c:v>
                </c:pt>
                <c:pt idx="16676" formatCode="General">
                  <c:v>-2.4730547106538599E-2</c:v>
                </c:pt>
                <c:pt idx="16677" formatCode="General">
                  <c:v>-3.71000873759511E-2</c:v>
                </c:pt>
                <c:pt idx="16678" formatCode="General">
                  <c:v>-4.9599997952536598E-2</c:v>
                </c:pt>
                <c:pt idx="16679" formatCode="General">
                  <c:v>-6.2211041399528801E-2</c:v>
                </c:pt>
                <c:pt idx="16680" formatCode="General">
                  <c:v>-7.4912565086139304E-2</c:v>
                </c:pt>
                <c:pt idx="16681" formatCode="General">
                  <c:v>-8.7682639823956104E-2</c:v>
                </c:pt>
                <c:pt idx="16682" formatCode="General">
                  <c:v>-0.100498240831212</c:v>
                </c:pt>
                <c:pt idx="16683" formatCode="General">
                  <c:v>-0.11333558604904601</c:v>
                </c:pt>
                <c:pt idx="16684" formatCode="General">
                  <c:v>-0.12617030126064099</c:v>
                </c:pt>
                <c:pt idx="16685" formatCode="General">
                  <c:v>-0.13897756530188399</c:v>
                </c:pt>
                <c:pt idx="16686" formatCode="General">
                  <c:v>-0.15173256895107001</c:v>
                </c:pt>
                <c:pt idx="16687" formatCode="General">
                  <c:v>-0.164410741420388</c:v>
                </c:pt>
                <c:pt idx="16688" formatCode="General">
                  <c:v>-0.176987864827337</c:v>
                </c:pt>
                <c:pt idx="16689" formatCode="General">
                  <c:v>-0.189440370566303</c:v>
                </c:pt>
                <c:pt idx="16690" formatCode="General">
                  <c:v>-0.20174556638909499</c:v>
                </c:pt>
                <c:pt idx="16691" formatCode="General">
                  <c:v>-0.213881873143074</c:v>
                </c:pt>
                <c:pt idx="16692" formatCode="General">
                  <c:v>-0.225829069653638</c:v>
                </c:pt>
                <c:pt idx="16693" formatCode="General">
                  <c:v>-0.23756839302906199</c:v>
                </c:pt>
                <c:pt idx="16694" formatCode="General">
                  <c:v>-0.24908280510398501</c:v>
                </c:pt>
                <c:pt idx="16695" formatCode="General">
                  <c:v>-0.26035716862597502</c:v>
                </c:pt>
                <c:pt idx="16696" formatCode="General">
                  <c:v>-0.27137826087741002</c:v>
                </c:pt>
                <c:pt idx="16697" formatCode="General">
                  <c:v>-0.282134950170154</c:v>
                </c:pt>
                <c:pt idx="16698" formatCode="General">
                  <c:v>-0.29261823371398299</c:v>
                </c:pt>
                <c:pt idx="16699" formatCode="General">
                  <c:v>-0.30282122879976597</c:v>
                </c:pt>
                <c:pt idx="16700" formatCode="General">
                  <c:v>-0.31273929289447999</c:v>
                </c:pt>
                <c:pt idx="16701" formatCode="General">
                  <c:v>-0.32237000321373299</c:v>
                </c:pt>
                <c:pt idx="16702" formatCode="General">
                  <c:v>-0.33171304129920298</c:v>
                </c:pt>
                <c:pt idx="16703" formatCode="General">
                  <c:v>-0.34077020245721901</c:v>
                </c:pt>
                <c:pt idx="16704" formatCode="General">
                  <c:v>-0.34954523030618001</c:v>
                </c:pt>
                <c:pt idx="16705" formatCode="General">
                  <c:v>-0.35804367687812</c:v>
                </c:pt>
                <c:pt idx="16706" formatCode="General">
                  <c:v>-0.36627286057855302</c:v>
                </c:pt>
                <c:pt idx="16707" formatCode="General">
                  <c:v>-0.37424160113597299</c:v>
                </c:pt>
                <c:pt idx="16708" formatCode="General">
                  <c:v>-0.38196004314401</c:v>
                </c:pt>
                <c:pt idx="16709" formatCode="General">
                  <c:v>-0.38943949617818402</c:v>
                </c:pt>
                <c:pt idx="16710" formatCode="General">
                  <c:v>-0.39669222074190702</c:v>
                </c:pt>
                <c:pt idx="16711" formatCode="General">
                  <c:v>-0.40373116434280798</c:v>
                </c:pt>
                <c:pt idx="16712" formatCode="General">
                  <c:v>-0.41056970987908797</c:v>
                </c:pt>
                <c:pt idx="16713" formatCode="General">
                  <c:v>-0.41722144846894899</c:v>
                </c:pt>
                <c:pt idx="16714" formatCode="General">
                  <c:v>-0.42369993079290003</c:v>
                </c:pt>
                <c:pt idx="16715" formatCode="General">
                  <c:v>-0.430018505970856</c:v>
                </c:pt>
                <c:pt idx="16716" formatCode="General">
                  <c:v>-0.43619013957854602</c:v>
                </c:pt>
                <c:pt idx="16717" formatCode="General">
                  <c:v>-0.44222714052630002</c:v>
                </c:pt>
                <c:pt idx="16718" formatCode="General">
                  <c:v>-0.44814086830882999</c:v>
                </c:pt>
                <c:pt idx="16719" formatCode="General">
                  <c:v>-0.45394162224189699</c:v>
                </c:pt>
                <c:pt idx="16720" formatCode="General">
                  <c:v>-0.45963856461135</c:v>
                </c:pt>
                <c:pt idx="16721" formatCode="General">
                  <c:v>-0.46523953084013497</c:v>
                </c:pt>
                <c:pt idx="16722" formatCode="General">
                  <c:v>-0.47075089767512301</c:v>
                </c:pt>
                <c:pt idx="16723" formatCode="General">
                  <c:v>-0.476177511391287</c:v>
                </c:pt>
                <c:pt idx="16724" formatCode="General">
                  <c:v>-0.48152263801223899</c:v>
                </c:pt>
                <c:pt idx="16725" formatCode="General">
                  <c:v>-0.48678793469642201</c:v>
                </c:pt>
                <c:pt idx="16726" formatCode="General">
                  <c:v>-0.491973443249548</c:v>
                </c:pt>
                <c:pt idx="16727" formatCode="General">
                  <c:v>-0.49707758569531602</c:v>
                </c:pt>
                <c:pt idx="16728" formatCode="General">
                  <c:v>-0.50209719189191704</c:v>
                </c:pt>
                <c:pt idx="16729" formatCode="General">
                  <c:v>-0.50702770966455102</c:v>
                </c:pt>
                <c:pt idx="16730" formatCode="General">
                  <c:v>-0.51186320872150903</c:v>
                </c:pt>
                <c:pt idx="16731" formatCode="General">
                  <c:v>-0.51659642432486197</c:v>
                </c:pt>
                <c:pt idx="16732" formatCode="General">
                  <c:v>-0.52121894331130503</c:v>
                </c:pt>
                <c:pt idx="16733" formatCode="General">
                  <c:v>-0.52572141360928804</c:v>
                </c:pt>
                <c:pt idx="16734" formatCode="General">
                  <c:v>-0.53009378631992499</c:v>
                </c:pt>
                <c:pt idx="16735" formatCode="General">
                  <c:v>-0.53432523621583705</c:v>
                </c:pt>
                <c:pt idx="16736" formatCode="General">
                  <c:v>-0.53840449066632201</c:v>
                </c:pt>
                <c:pt idx="16737" formatCode="General">
                  <c:v>-0.54232006887734796</c:v>
                </c:pt>
                <c:pt idx="16738" formatCode="General">
                  <c:v>-0.54606027655816003</c:v>
                </c:pt>
                <c:pt idx="16739" formatCode="General">
                  <c:v>-0.54961354757926495</c:v>
                </c:pt>
                <c:pt idx="16740" formatCode="General">
                  <c:v>-0.55296857640707597</c:v>
                </c:pt>
                <c:pt idx="16741" formatCode="General">
                  <c:v>-0.556114446167147</c:v>
                </c:pt>
                <c:pt idx="16742" formatCode="General">
                  <c:v>-0.55904074376322699</c:v>
                </c:pt>
                <c:pt idx="16743" formatCode="General">
                  <c:v>-0.56173775039374796</c:v>
                </c:pt>
                <c:pt idx="16744" formatCode="General">
                  <c:v>-0.56419655275830405</c:v>
                </c:pt>
                <c:pt idx="16745" formatCode="General">
                  <c:v>-0.56640905990284596</c:v>
                </c:pt>
                <c:pt idx="16746" formatCode="General">
                  <c:v>-0.56836814505864297</c:v>
                </c:pt>
                <c:pt idx="16747" formatCode="General">
                  <c:v>-0.57006761507316694</c:v>
                </c:pt>
                <c:pt idx="16748" formatCode="General">
                  <c:v>-0.57150234426249102</c:v>
                </c:pt>
                <c:pt idx="16749" formatCode="General">
                  <c:v>-0.57266818767190397</c:v>
                </c:pt>
                <c:pt idx="16750" formatCode="General">
                  <c:v>-0.57356200526592704</c:v>
                </c:pt>
                <c:pt idx="16751" formatCode="General">
                  <c:v>-0.57418162136483297</c:v>
                </c:pt>
                <c:pt idx="16752" formatCode="General">
                  <c:v>-0.57452566104616198</c:v>
                </c:pt>
                <c:pt idx="16753" formatCode="General">
                  <c:v>-0.574593685274424</c:v>
                </c:pt>
                <c:pt idx="16754" formatCode="General">
                  <c:v>-0.57438595481315202</c:v>
                </c:pt>
                <c:pt idx="16755" formatCode="General">
                  <c:v>-0.57390331540373596</c:v>
                </c:pt>
                <c:pt idx="16756" formatCode="General">
                  <c:v>-0.573147156161811</c:v>
                </c:pt>
                <c:pt idx="16757" formatCode="General">
                  <c:v>-0.57211925369197603</c:v>
                </c:pt>
                <c:pt idx="16758" formatCode="General">
                  <c:v>-0.57082162188608998</c:v>
                </c:pt>
                <c:pt idx="16759" formatCode="General">
                  <c:v>-0.56925647690563297</c:v>
                </c:pt>
                <c:pt idx="16760" formatCode="General">
                  <c:v>-0.56742610521199599</c:v>
                </c:pt>
                <c:pt idx="16761" formatCode="General">
                  <c:v>-0.56533262660141104</c:v>
                </c:pt>
                <c:pt idx="16762" formatCode="General">
                  <c:v>-0.56297798796654897</c:v>
                </c:pt>
                <c:pt idx="16763" formatCode="General">
                  <c:v>-0.56036383943087098</c:v>
                </c:pt>
                <c:pt idx="16764" formatCode="General">
                  <c:v>-0.55749151460888202</c:v>
                </c:pt>
                <c:pt idx="16765" formatCode="General">
                  <c:v>-0.55436187597211395</c:v>
                </c:pt>
                <c:pt idx="16766" formatCode="General">
                  <c:v>-0.55097523187875097</c:v>
                </c:pt>
                <c:pt idx="16767" formatCode="General">
                  <c:v>-0.54733144931074396</c:v>
                </c:pt>
                <c:pt idx="16768" formatCode="General">
                  <c:v>-0.54342986994883402</c:v>
                </c:pt>
                <c:pt idx="16769" formatCode="General">
                  <c:v>-0.53926923251285697</c:v>
                </c:pt>
                <c:pt idx="16770" formatCode="General">
                  <c:v>-0.53484778716882897</c:v>
                </c:pt>
                <c:pt idx="16771" formatCode="General">
                  <c:v>-0.53016338289016596</c:v>
                </c:pt>
                <c:pt idx="16772" formatCode="General">
                  <c:v>-0.52521344908363299</c:v>
                </c:pt>
                <c:pt idx="16773" formatCode="General">
                  <c:v>-0.51999509209202799</c:v>
                </c:pt>
                <c:pt idx="16774" formatCode="General">
                  <c:v>-0.51450520719197601</c:v>
                </c:pt>
                <c:pt idx="16775" formatCode="General">
                  <c:v>-0.50874053962273802</c:v>
                </c:pt>
                <c:pt idx="16776" formatCode="General">
                  <c:v>-0.50269780776193296</c:v>
                </c:pt>
                <c:pt idx="16777" formatCode="General">
                  <c:v>-0.49637393549004699</c:v>
                </c:pt>
                <c:pt idx="16778" formatCode="General">
                  <c:v>-0.48976611136535098</c:v>
                </c:pt>
                <c:pt idx="16779" formatCode="General">
                  <c:v>-0.482871824392894</c:v>
                </c:pt>
                <c:pt idx="16780" formatCode="General">
                  <c:v>-0.47568906553283902</c:v>
                </c:pt>
                <c:pt idx="16781" formatCode="General">
                  <c:v>-0.468216525004444</c:v>
                </c:pt>
                <c:pt idx="16782" formatCode="General">
                  <c:v>-0.460453655580982</c:v>
                </c:pt>
                <c:pt idx="16783" formatCode="General">
                  <c:v>-0.45240075315765599</c:v>
                </c:pt>
                <c:pt idx="16784" formatCode="General">
                  <c:v>-0.44405903204897201</c:v>
                </c:pt>
                <c:pt idx="16785" formatCode="General">
                  <c:v>-0.43543078160698701</c:v>
                </c:pt>
                <c:pt idx="16786" formatCode="General">
                  <c:v>-0.42651939682863699</c:v>
                </c:pt>
                <c:pt idx="16787" formatCode="General">
                  <c:v>-0.41732936583894498</c:v>
                </c:pt>
                <c:pt idx="16788" formatCode="General">
                  <c:v>-0.40786630253365802</c:v>
                </c:pt>
                <c:pt idx="16789" formatCode="General">
                  <c:v>-0.39813701353077602</c:v>
                </c:pt>
                <c:pt idx="16790" formatCode="General">
                  <c:v>-0.38814949299766499</c:v>
                </c:pt>
                <c:pt idx="16791" formatCode="General">
                  <c:v>-0.37791282166788998</c:v>
                </c:pt>
                <c:pt idx="16792" formatCode="General">
                  <c:v>-0.36743705637801799</c:v>
                </c:pt>
                <c:pt idx="16793" formatCode="General">
                  <c:v>-0.356733220533132</c:v>
                </c:pt>
                <c:pt idx="16794" formatCode="General">
                  <c:v>-0.34581328221004698</c:v>
                </c:pt>
                <c:pt idx="16795" formatCode="General">
                  <c:v>-0.33468985195265</c:v>
                </c:pt>
                <c:pt idx="16796" formatCode="General">
                  <c:v>-0.32337618053856598</c:v>
                </c:pt>
                <c:pt idx="16797" formatCode="General">
                  <c:v>-0.31188596648071298</c:v>
                </c:pt>
                <c:pt idx="16798" formatCode="General">
                  <c:v>-0.30023320173630302</c:v>
                </c:pt>
                <c:pt idx="16799" formatCode="General">
                  <c:v>-0.28843252571184202</c:v>
                </c:pt>
                <c:pt idx="16800" formatCode="General">
                  <c:v>-0.27649805501678998</c:v>
                </c:pt>
                <c:pt idx="16801" formatCode="General">
                  <c:v>-0.26444387525214402</c:v>
                </c:pt>
                <c:pt idx="16802" formatCode="General">
                  <c:v>-0.25228445440192099</c:v>
                </c:pt>
                <c:pt idx="16803" formatCode="General">
                  <c:v>-0.240032876235449</c:v>
                </c:pt>
                <c:pt idx="16804" formatCode="General">
                  <c:v>-0.22770176129997499</c:v>
                </c:pt>
                <c:pt idx="16805" formatCode="General">
                  <c:v>-0.215303859236118</c:v>
                </c:pt>
                <c:pt idx="16806" formatCode="General">
                  <c:v>-0.20285089326036901</c:v>
                </c:pt>
                <c:pt idx="16807" formatCode="General">
                  <c:v>-0.19035343832208501</c:v>
                </c:pt>
                <c:pt idx="16808" formatCode="General">
                  <c:v>-0.177821480107306</c:v>
                </c:pt>
                <c:pt idx="16809" formatCode="General">
                  <c:v>-0.16526394116812099</c:v>
                </c:pt>
                <c:pt idx="16810" formatCode="General">
                  <c:v>-0.152688673618701</c:v>
                </c:pt>
                <c:pt idx="16811" formatCode="General">
                  <c:v>-0.14010256756037501</c:v>
                </c:pt>
                <c:pt idx="16812" formatCode="General">
                  <c:v>-0.127511614314088</c:v>
                </c:pt>
                <c:pt idx="16813" formatCode="General">
                  <c:v>-0.114920520029859</c:v>
                </c:pt>
                <c:pt idx="16814" formatCode="General">
                  <c:v>-0.10233338314767999</c:v>
                </c:pt>
                <c:pt idx="16815" formatCode="General">
                  <c:v>-8.9753873433849996E-2</c:v>
                </c:pt>
                <c:pt idx="16816" formatCode="General">
                  <c:v>-7.7184311577586207E-2</c:v>
                </c:pt>
                <c:pt idx="16817" formatCode="General">
                  <c:v>-6.4626862308922006E-2</c:v>
                </c:pt>
                <c:pt idx="16818" formatCode="General">
                  <c:v>-5.20832942861751E-2</c:v>
                </c:pt>
                <c:pt idx="16819" formatCode="General">
                  <c:v>-3.9555029257296398E-2</c:v>
                </c:pt>
                <c:pt idx="16820" formatCode="General">
                  <c:v>-2.7042789271110701E-2</c:v>
                </c:pt>
                <c:pt idx="16821" formatCode="General">
                  <c:v>-1.4547263128502999E-2</c:v>
                </c:pt>
                <c:pt idx="16822" formatCode="General">
                  <c:v>-2.0693278376612699E-3</c:v>
                </c:pt>
                <c:pt idx="16823" formatCode="General">
                  <c:v>1.03903767041516E-2</c:v>
                </c:pt>
                <c:pt idx="16824" formatCode="General">
                  <c:v>2.2830825222010499E-2</c:v>
                </c:pt>
                <c:pt idx="16825" formatCode="General">
                  <c:v>3.5250925678917501E-2</c:v>
                </c:pt>
                <c:pt idx="16826" formatCode="General">
                  <c:v>4.7648399433773199E-2</c:v>
                </c:pt>
                <c:pt idx="16827" formatCode="General">
                  <c:v>6.0020758029044302E-2</c:v>
                </c:pt>
                <c:pt idx="16828" formatCode="General">
                  <c:v>7.2365401045366304E-2</c:v>
                </c:pt>
                <c:pt idx="16829" formatCode="General">
                  <c:v>8.4678995316370298E-2</c:v>
                </c:pt>
                <c:pt idx="16830" formatCode="General">
                  <c:v>9.69574237432035E-2</c:v>
                </c:pt>
                <c:pt idx="16831" formatCode="General">
                  <c:v>0.109195851257684</c:v>
                </c:pt>
                <c:pt idx="16832" formatCode="General">
                  <c:v>0.12138929056836099</c:v>
                </c:pt>
                <c:pt idx="16833" formatCode="General">
                  <c:v>0.13353160096049499</c:v>
                </c:pt>
                <c:pt idx="16834" formatCode="General">
                  <c:v>0.14561607417893599</c:v>
                </c:pt>
                <c:pt idx="16835" formatCode="General">
                  <c:v>0.15763612466587201</c:v>
                </c:pt>
                <c:pt idx="16836" formatCode="General">
                  <c:v>0.169584338596175</c:v>
                </c:pt>
                <c:pt idx="16837" formatCode="General">
                  <c:v>0.18145303270840199</c:v>
                </c:pt>
                <c:pt idx="16838" formatCode="General">
                  <c:v>0.19323440817065099</c:v>
                </c:pt>
                <c:pt idx="16839" formatCode="General">
                  <c:v>0.204920052858449</c:v>
                </c:pt>
                <c:pt idx="16840" formatCode="General">
                  <c:v>0.21650110239872</c:v>
                </c:pt>
                <c:pt idx="16841" formatCode="General">
                  <c:v>0.22796944444866801</c:v>
                </c:pt>
                <c:pt idx="16842" formatCode="General">
                  <c:v>0.23931682234173501</c:v>
                </c:pt>
                <c:pt idx="16843" formatCode="General">
                  <c:v>0.25053485543308701</c:v>
                </c:pt>
                <c:pt idx="16844" formatCode="General">
                  <c:v>0.26161625571938402</c:v>
                </c:pt>
                <c:pt idx="16845" formatCode="General">
                  <c:v>0.27255382648502402</c:v>
                </c:pt>
                <c:pt idx="16846" formatCode="General">
                  <c:v>0.28334035899339899</c:v>
                </c:pt>
                <c:pt idx="16847" formatCode="General">
                  <c:v>0.293968690040884</c:v>
                </c:pt>
                <c:pt idx="16848" formatCode="General">
                  <c:v>0.304432332504394</c:v>
                </c:pt>
                <c:pt idx="16849" formatCode="General">
                  <c:v>0.31472557625512498</c:v>
                </c:pt>
                <c:pt idx="16850" formatCode="General">
                  <c:v>0.32484343855590903</c:v>
                </c:pt>
                <c:pt idx="16851" formatCode="General">
                  <c:v>0.33478097206906199</c:v>
                </c:pt>
                <c:pt idx="16852" formatCode="General">
                  <c:v>0.34453268768615902</c:v>
                </c:pt>
                <c:pt idx="16853" formatCode="General">
                  <c:v>0.35409417474666799</c:v>
                </c:pt>
                <c:pt idx="16854" formatCode="General">
                  <c:v>0.363461553441563</c:v>
                </c:pt>
                <c:pt idx="16855" formatCode="General">
                  <c:v>0.372629741012588</c:v>
                </c:pt>
                <c:pt idx="16856" formatCode="General">
                  <c:v>0.38159452008146699</c:v>
                </c:pt>
                <c:pt idx="16857" formatCode="General">
                  <c:v>0.39035206476780498</c:v>
                </c:pt>
                <c:pt idx="16858" formatCode="General">
                  <c:v>0.39889710811322299</c:v>
                </c:pt>
                <c:pt idx="16859" formatCode="General">
                  <c:v>0.40722393140264701</c:v>
                </c:pt>
                <c:pt idx="16860" formatCode="General">
                  <c:v>0.41532706554368398</c:v>
                </c:pt>
                <c:pt idx="16861" formatCode="General">
                  <c:v>0.423200751247856</c:v>
                </c:pt>
                <c:pt idx="16862" formatCode="General">
                  <c:v>0.43083828393367002</c:v>
                </c:pt>
                <c:pt idx="16863" formatCode="General">
                  <c:v>0.43823196282886501</c:v>
                </c:pt>
                <c:pt idx="16864" formatCode="General">
                  <c:v>0.44537320429377802</c:v>
                </c:pt>
                <c:pt idx="16865" formatCode="General">
                  <c:v>0.45225318795325298</c:v>
                </c:pt>
                <c:pt idx="16866" formatCode="General">
                  <c:v>0.45886241062836503</c:v>
                </c:pt>
                <c:pt idx="16867" formatCode="General">
                  <c:v>0.46519017791543199</c:v>
                </c:pt>
                <c:pt idx="16868" formatCode="General">
                  <c:v>0.47122521597659001</c:v>
                </c:pt>
                <c:pt idx="16869" formatCode="General">
                  <c:v>0.47695536485551798</c:v>
                </c:pt>
                <c:pt idx="16870" formatCode="General">
                  <c:v>0.48236822324285999</c:v>
                </c:pt>
                <c:pt idx="16871" formatCode="General">
                  <c:v>0.48745083246361298</c:v>
                </c:pt>
                <c:pt idx="16872" formatCode="General">
                  <c:v>0.49218982568769798</c:v>
                </c:pt>
                <c:pt idx="16873" formatCode="General">
                  <c:v>0.49657219291216897</c:v>
                </c:pt>
                <c:pt idx="16874" formatCode="General">
                  <c:v>0.50058492964554302</c:v>
                </c:pt>
                <c:pt idx="16875" formatCode="General">
                  <c:v>0.50421519861700903</c:v>
                </c:pt>
                <c:pt idx="16876" formatCode="General">
                  <c:v>0.50745107415036494</c:v>
                </c:pt>
                <c:pt idx="16877" formatCode="General">
                  <c:v>0.51028171638710595</c:v>
                </c:pt>
                <c:pt idx="16878" formatCode="General">
                  <c:v>0.51269690697444203</c:v>
                </c:pt>
                <c:pt idx="16879" formatCode="General">
                  <c:v>0.51468763362069203</c:v>
                </c:pt>
                <c:pt idx="16880" formatCode="General">
                  <c:v>0.51624630370800995</c:v>
                </c:pt>
                <c:pt idx="16881" formatCode="General">
                  <c:v>0.51736795393345203</c:v>
                </c:pt>
                <c:pt idx="16882" formatCode="General">
                  <c:v>0.51805020635368004</c:v>
                </c:pt>
                <c:pt idx="16883" formatCode="General">
                  <c:v>0.51829154812076095</c:v>
                </c:pt>
                <c:pt idx="16884" formatCode="General">
                  <c:v>0.51809330122960295</c:v>
                </c:pt>
                <c:pt idx="16885" formatCode="General">
                  <c:v>0.517459691091677</c:v>
                </c:pt>
                <c:pt idx="16886" formatCode="General">
                  <c:v>0.51639705718785001</c:v>
                </c:pt>
                <c:pt idx="16887" formatCode="General">
                  <c:v>0.51491468476108904</c:v>
                </c:pt>
                <c:pt idx="16888" formatCode="General">
                  <c:v>0.51302462293728801</c:v>
                </c:pt>
                <c:pt idx="16889" formatCode="General">
                  <c:v>0.51074183397563799</c:v>
                </c:pt>
                <c:pt idx="16890" formatCode="General">
                  <c:v>0.50808330275893998</c:v>
                </c:pt>
                <c:pt idx="16891" formatCode="General">
                  <c:v>0.50506865654020405</c:v>
                </c:pt>
                <c:pt idx="16892" formatCode="General">
                  <c:v>0.50171974769372896</c:v>
                </c:pt>
                <c:pt idx="16893" formatCode="General">
                  <c:v>0.49805966045664701</c:v>
                </c:pt>
                <c:pt idx="16894" formatCode="General">
                  <c:v>0.49411389738022699</c:v>
                </c:pt>
                <c:pt idx="16895" formatCode="General">
                  <c:v>0.48990997754813698</c:v>
                </c:pt>
                <c:pt idx="16896" formatCode="General">
                  <c:v>0.485475792613968</c:v>
                </c:pt>
                <c:pt idx="16897" formatCode="General">
                  <c:v>0.48084010702065499</c:v>
                </c:pt>
                <c:pt idx="16898" formatCode="General">
                  <c:v>0.47603215557691297</c:v>
                </c:pt>
                <c:pt idx="16899" formatCode="General">
                  <c:v>0.47108055533030002</c:v>
                </c:pt>
                <c:pt idx="16900" formatCode="General">
                  <c:v>0.46601292222593599</c:v>
                </c:pt>
                <c:pt idx="16901" formatCode="General">
                  <c:v>0.46085659580930199</c:v>
                </c:pt>
                <c:pt idx="16902" formatCode="General">
                  <c:v>0.45563734267053002</c:v>
                </c:pt>
                <c:pt idx="16903" formatCode="General">
                  <c:v>0.450378946311628</c:v>
                </c:pt>
                <c:pt idx="16904" formatCode="General">
                  <c:v>0.445103044571796</c:v>
                </c:pt>
                <c:pt idx="16905" formatCode="General">
                  <c:v>0.43982842564152602</c:v>
                </c:pt>
                <c:pt idx="16906" formatCode="General">
                  <c:v>0.43457096224128899</c:v>
                </c:pt>
                <c:pt idx="16907" formatCode="General">
                  <c:v>0.42934315891788299</c:v>
                </c:pt>
                <c:pt idx="16908" formatCode="General">
                  <c:v>0.42415476154325599</c:v>
                </c:pt>
                <c:pt idx="16909" formatCode="General">
                  <c:v>0.41901126137911299</c:v>
                </c:pt>
                <c:pt idx="16910" formatCode="General">
                  <c:v>0.41391355019000903</c:v>
                </c:pt>
                <c:pt idx="16911" formatCode="General">
                  <c:v>0.408859408494468</c:v>
                </c:pt>
                <c:pt idx="16912" formatCode="General">
                  <c:v>0.40384294719422398</c:v>
                </c:pt>
                <c:pt idx="16913" formatCode="General">
                  <c:v>0.39885392405881298</c:v>
                </c:pt>
                <c:pt idx="16914" formatCode="General">
                  <c:v>0.39387878671177901</c:v>
                </c:pt>
                <c:pt idx="16915" formatCode="General">
                  <c:v>0.38890022987552902</c:v>
                </c:pt>
                <c:pt idx="16916" formatCode="General">
                  <c:v>0.383897286488804</c:v>
                </c:pt>
                <c:pt idx="16917" formatCode="General">
                  <c:v>0.37884662745539599</c:v>
                </c:pt>
                <c:pt idx="16918" formatCode="General">
                  <c:v>0.37372285670042399</c:v>
                </c:pt>
                <c:pt idx="16919" formatCode="General">
                  <c:v>0.36849856066222098</c:v>
                </c:pt>
                <c:pt idx="16920" formatCode="General">
                  <c:v>0.36314390810145603</c:v>
                </c:pt>
                <c:pt idx="16921" formatCode="General">
                  <c:v>0.35762791699546098</c:v>
                </c:pt>
                <c:pt idx="16922" formatCode="General">
                  <c:v>0.35191983311206299</c:v>
                </c:pt>
                <c:pt idx="16923" formatCode="General">
                  <c:v>0.34598871727415798</c:v>
                </c:pt>
                <c:pt idx="16924" formatCode="General">
                  <c:v>0.33980395083869203</c:v>
                </c:pt>
                <c:pt idx="16925" formatCode="General">
                  <c:v>0.33333578229698402</c:v>
                </c:pt>
                <c:pt idx="16926" formatCode="General">
                  <c:v>0.32655587695506499</c:v>
                </c:pt>
                <c:pt idx="16927" formatCode="General">
                  <c:v>0.319438371574578</c:v>
                </c:pt>
                <c:pt idx="16928" formatCode="General">
                  <c:v>0.31196070693918598</c:v>
                </c:pt>
                <c:pt idx="16929" formatCode="General">
                  <c:v>0.30410223956149801</c:v>
                </c:pt>
                <c:pt idx="16930" formatCode="General">
                  <c:v>0.29584590297531599</c:v>
                </c:pt>
                <c:pt idx="16931" formatCode="General">
                  <c:v>0.28717897442242302</c:v>
                </c:pt>
                <c:pt idx="16932" formatCode="General">
                  <c:v>0.27809242360761499</c:v>
                </c:pt>
                <c:pt idx="16933" formatCode="General">
                  <c:v>0.26858123599203398</c:v>
                </c:pt>
                <c:pt idx="16934" formatCode="General">
                  <c:v>0.258644791757694</c:v>
                </c:pt>
                <c:pt idx="16935" formatCode="General">
                  <c:v>0.248287578529025</c:v>
                </c:pt>
                <c:pt idx="16936" formatCode="General">
                  <c:v>0.23751772128088899</c:v>
                </c:pt>
                <c:pt idx="16937" formatCode="General">
                  <c:v>0.226348004541674</c:v>
                </c:pt>
                <c:pt idx="16938" formatCode="General">
                  <c:v>0.21479593357141399</c:v>
                </c:pt>
                <c:pt idx="16939" formatCode="General">
                  <c:v>0.20288243300432099</c:v>
                </c:pt>
                <c:pt idx="16940" formatCode="General">
                  <c:v>0.19063168368380801</c:v>
                </c:pt>
                <c:pt idx="16941" formatCode="General">
                  <c:v>0.178072038865008</c:v>
                </c:pt>
                <c:pt idx="16942" formatCode="General">
                  <c:v>0.165234728683013</c:v>
                </c:pt>
                <c:pt idx="16943" formatCode="General">
                  <c:v>0.15215243945586299</c:v>
                </c:pt>
                <c:pt idx="16944" formatCode="General">
                  <c:v>0.13886069930310599</c:v>
                </c:pt>
                <c:pt idx="16945" formatCode="General">
                  <c:v>0.12539665267525801</c:v>
                </c:pt>
                <c:pt idx="16946" formatCode="General">
                  <c:v>0.111797650735596</c:v>
                </c:pt>
                <c:pt idx="16947" formatCode="General">
                  <c:v>9.8101631139687798E-2</c:v>
                </c:pt>
                <c:pt idx="16948" formatCode="General">
                  <c:v>8.4347060906983101E-2</c:v>
                </c:pt>
                <c:pt idx="16949" formatCode="General">
                  <c:v>7.0571284714288599E-2</c:v>
                </c:pt>
                <c:pt idx="16950" formatCode="General">
                  <c:v>5.6810887354690899E-2</c:v>
                </c:pt>
                <c:pt idx="16951" formatCode="General">
                  <c:v>4.3100248043903999E-2</c:v>
                </c:pt>
                <c:pt idx="16952" formatCode="General">
                  <c:v>2.9471636483293501E-2</c:v>
                </c:pt>
                <c:pt idx="16953" formatCode="General">
                  <c:v>1.5955521250339999E-2</c:v>
                </c:pt>
                <c:pt idx="16954" formatCode="General">
                  <c:v>2.5787761561579998E-3</c:v>
                </c:pt>
                <c:pt idx="16955" formatCode="General">
                  <c:v>-1.0634360692987E-2</c:v>
                </c:pt>
                <c:pt idx="16956" formatCode="General">
                  <c:v>-2.36622256596071E-2</c:v>
                </c:pt>
                <c:pt idx="16957" formatCode="General">
                  <c:v>-3.6487352352163001E-2</c:v>
                </c:pt>
                <c:pt idx="16958" formatCode="General">
                  <c:v>-4.9096301370271503E-2</c:v>
                </c:pt>
                <c:pt idx="16959" formatCode="General">
                  <c:v>-6.1477689701034399E-2</c:v>
                </c:pt>
                <c:pt idx="16960" formatCode="General">
                  <c:v>-7.3623953749200693E-2</c:v>
                </c:pt>
                <c:pt idx="16961" formatCode="General">
                  <c:v>-8.5531665515507393E-2</c:v>
                </c:pt>
                <c:pt idx="16962" formatCode="General">
                  <c:v>-9.7199937274291395E-2</c:v>
                </c:pt>
                <c:pt idx="16963" formatCode="General">
                  <c:v>-0.10863084096572</c:v>
                </c:pt>
                <c:pt idx="16964" formatCode="General">
                  <c:v>-0.11982888845626299</c:v>
                </c:pt>
                <c:pt idx="16965" formatCode="General">
                  <c:v>-0.13080045094498199</c:v>
                </c:pt>
                <c:pt idx="16966" formatCode="General">
                  <c:v>-0.141554285437268</c:v>
                </c:pt>
                <c:pt idx="16967" formatCode="General">
                  <c:v>-0.15210097115660101</c:v>
                </c:pt>
                <c:pt idx="16968" formatCode="General">
                  <c:v>-0.16245169493234299</c:v>
                </c:pt>
                <c:pt idx="16969" formatCode="General">
                  <c:v>-0.17261812434313101</c:v>
                </c:pt>
                <c:pt idx="16970" formatCode="General">
                  <c:v>-0.18261200964164701</c:v>
                </c:pt>
                <c:pt idx="16971" formatCode="General">
                  <c:v>-0.19244574529352801</c:v>
                </c:pt>
                <c:pt idx="16972" formatCode="General">
                  <c:v>-0.20213087490680601</c:v>
                </c:pt>
                <c:pt idx="16973" formatCode="General">
                  <c:v>-0.211677490563219</c:v>
                </c:pt>
                <c:pt idx="16974" formatCode="General">
                  <c:v>-0.22109514499246</c:v>
                </c:pt>
                <c:pt idx="16975" formatCode="General">
                  <c:v>-0.23039170690524199</c:v>
                </c:pt>
                <c:pt idx="16976" formatCode="General">
                  <c:v>-0.23957336283111599</c:v>
                </c:pt>
                <c:pt idx="16977" formatCode="General">
                  <c:v>-0.248644431633811</c:v>
                </c:pt>
                <c:pt idx="16978" formatCode="General">
                  <c:v>-0.25760721115102497</c:v>
                </c:pt>
                <c:pt idx="16979" formatCode="General">
                  <c:v>-0.26646184728003203</c:v>
                </c:pt>
                <c:pt idx="16980" formatCode="General">
                  <c:v>-0.27520639167764799</c:v>
                </c:pt>
                <c:pt idx="16981" formatCode="General">
                  <c:v>-0.28383692550765699</c:v>
                </c:pt>
                <c:pt idx="16982" formatCode="General">
                  <c:v>-0.29234756819005397</c:v>
                </c:pt>
                <c:pt idx="16983" formatCode="General">
                  <c:v>-0.30073057739888198</c:v>
                </c:pt>
                <c:pt idx="16984" formatCode="General">
                  <c:v>-0.30897661386794401</c:v>
                </c:pt>
                <c:pt idx="16985" formatCode="General">
                  <c:v>-0.31707498970873499</c:v>
                </c:pt>
                <c:pt idx="16986" formatCode="General">
                  <c:v>-0.32501392946046997</c:v>
                </c:pt>
                <c:pt idx="16987" formatCode="General">
                  <c:v>-0.33278084589955198</c:v>
                </c:pt>
                <c:pt idx="16988" formatCode="General">
                  <c:v>-0.34036271526273798</c:v>
                </c:pt>
                <c:pt idx="16989" formatCode="General">
                  <c:v>-0.34774629369517102</c:v>
                </c:pt>
                <c:pt idx="16990" formatCode="General">
                  <c:v>-0.35491852877491897</c:v>
                </c:pt>
                <c:pt idx="16991" formatCode="General">
                  <c:v>-0.36186701152251699</c:v>
                </c:pt>
                <c:pt idx="16992" formatCode="General">
                  <c:v>-0.36858016414737799</c:v>
                </c:pt>
                <c:pt idx="16993" formatCode="General">
                  <c:v>-0.37504753026607301</c:v>
                </c:pt>
                <c:pt idx="16994" formatCode="General">
                  <c:v>-0.381260085696011</c:v>
                </c:pt>
                <c:pt idx="16995" formatCode="General">
                  <c:v>-0.387210463635137</c:v>
                </c:pt>
                <c:pt idx="16996" formatCode="General">
                  <c:v>-0.392893198925649</c:v>
                </c:pt>
                <c:pt idx="16997" formatCode="General">
                  <c:v>-0.39830489571961702</c:v>
                </c:pt>
                <c:pt idx="16998" formatCode="General">
                  <c:v>-0.40344426975678399</c:v>
                </c:pt>
                <c:pt idx="16999" formatCode="General">
                  <c:v>-0.40831222344504597</c:v>
                </c:pt>
                <c:pt idx="17000" formatCode="General">
                  <c:v>-0.41291185253094997</c:v>
                </c:pt>
                <c:pt idx="17001" formatCode="General">
                  <c:v>-0.41724838436220901</c:v>
                </c:pt>
                <c:pt idx="17002" formatCode="General">
                  <c:v>-0.42132907713059298</c:v>
                </c:pt>
                <c:pt idx="17003" formatCode="General">
                  <c:v>-0.42516307867561398</c:v>
                </c:pt>
                <c:pt idx="17004" formatCode="General">
                  <c:v>-0.42876113029665203</c:v>
                </c:pt>
                <c:pt idx="17005" formatCode="General">
                  <c:v>-0.43213543440090002</c:v>
                </c:pt>
                <c:pt idx="17006" formatCode="General">
                  <c:v>-0.43529936903803201</c:v>
                </c:pt>
                <c:pt idx="17007" formatCode="General">
                  <c:v>-0.43826709276036502</c:v>
                </c:pt>
                <c:pt idx="17008" formatCode="General">
                  <c:v>-0.44105325549278801</c:v>
                </c:pt>
                <c:pt idx="17009" formatCode="General">
                  <c:v>-0.44367257608319499</c:v>
                </c:pt>
                <c:pt idx="17010" formatCode="General">
                  <c:v>-0.44613959530658998</c:v>
                </c:pt>
                <c:pt idx="17011" formatCode="General">
                  <c:v>-0.44846830053673198</c:v>
                </c:pt>
                <c:pt idx="17012" formatCode="General">
                  <c:v>-0.45067167531306501</c:v>
                </c:pt>
                <c:pt idx="17013" formatCode="General">
                  <c:v>-0.45276150084470101</c:v>
                </c:pt>
                <c:pt idx="17014" formatCode="General">
                  <c:v>-0.45474795815006003</c:v>
                </c:pt>
                <c:pt idx="17015" formatCode="General">
                  <c:v>-0.45663932952049002</c:v>
                </c:pt>
                <c:pt idx="17016" formatCode="General">
                  <c:v>-0.45844193225351498</c:v>
                </c:pt>
                <c:pt idx="17017" formatCode="General">
                  <c:v>-0.46015979365986398</c:v>
                </c:pt>
                <c:pt idx="17018" formatCode="General">
                  <c:v>-0.461794488077512</c:v>
                </c:pt>
                <c:pt idx="17019" formatCode="General">
                  <c:v>-0.463345218175855</c:v>
                </c:pt>
                <c:pt idx="17020" formatCode="General">
                  <c:v>-0.46480874896162699</c:v>
                </c:pt>
                <c:pt idx="17021" formatCode="General">
                  <c:v>-0.46617937833691298</c:v>
                </c:pt>
                <c:pt idx="17022" formatCode="General">
                  <c:v>-0.46744907833163302</c:v>
                </c:pt>
                <c:pt idx="17023" formatCode="General">
                  <c:v>-0.468607641804209</c:v>
                </c:pt>
                <c:pt idx="17024" formatCode="General">
                  <c:v>-0.46964291635451899</c:v>
                </c:pt>
                <c:pt idx="17025" formatCode="General">
                  <c:v>-0.47054101714182001</c:v>
                </c:pt>
                <c:pt idx="17026" formatCode="General">
                  <c:v>-0.47128661358757401</c:v>
                </c:pt>
                <c:pt idx="17027" formatCode="General">
                  <c:v>-0.471863301739821</c:v>
                </c:pt>
                <c:pt idx="17028" formatCode="General">
                  <c:v>-0.47225407717939799</c:v>
                </c:pt>
                <c:pt idx="17029" formatCode="General">
                  <c:v>-0.47244158831723998</c:v>
                </c:pt>
                <c:pt idx="17030" formatCode="General">
                  <c:v>-0.47240857358211702</c:v>
                </c:pt>
                <c:pt idx="17031" formatCode="General">
                  <c:v>-0.47213838814470099</c:v>
                </c:pt>
                <c:pt idx="17032" formatCode="General">
                  <c:v>-0.47161523962504898</c:v>
                </c:pt>
                <c:pt idx="17033" formatCode="General">
                  <c:v>-0.47082482906731399</c:v>
                </c:pt>
                <c:pt idx="17034" formatCode="General">
                  <c:v>-0.46975452073038099</c:v>
                </c:pt>
                <c:pt idx="17035" formatCode="General">
                  <c:v>-0.46839302550502099</c:v>
                </c:pt>
                <c:pt idx="17036" formatCode="General">
                  <c:v>-0.46673195804970802</c:v>
                </c:pt>
                <c:pt idx="17037" formatCode="General">
                  <c:v>-0.46476638560332301</c:v>
                </c:pt>
                <c:pt idx="17038" formatCode="General">
                  <c:v>-0.46249310459548898</c:v>
                </c:pt>
                <c:pt idx="17039" formatCode="General">
                  <c:v>-0.459911587454301</c:v>
                </c:pt>
                <c:pt idx="17040" formatCode="General">
                  <c:v>-0.457025545898744</c:v>
                </c:pt>
                <c:pt idx="17041" formatCode="General">
                  <c:v>-0.45384110927846599</c:v>
                </c:pt>
                <c:pt idx="17042" formatCode="General">
                  <c:v>-0.45036688136213199</c:v>
                </c:pt>
                <c:pt idx="17043" formatCode="General">
                  <c:v>-0.44661478399291898</c:v>
                </c:pt>
                <c:pt idx="17044" formatCode="General">
                  <c:v>-0.442599701918924</c:v>
                </c:pt>
                <c:pt idx="17045" formatCode="General">
                  <c:v>-0.43833896225957403</c:v>
                </c:pt>
                <c:pt idx="17046" formatCode="General">
                  <c:v>-0.433851781235084</c:v>
                </c:pt>
                <c:pt idx="17047" formatCode="General">
                  <c:v>-0.42915921143966501</c:v>
                </c:pt>
                <c:pt idx="17048" formatCode="General">
                  <c:v>-0.42428310769936101</c:v>
                </c:pt>
                <c:pt idx="17049" formatCode="General">
                  <c:v>-0.41924666290537499</c:v>
                </c:pt>
                <c:pt idx="17050" formatCode="General">
                  <c:v>-0.414073965326198</c:v>
                </c:pt>
                <c:pt idx="17051" formatCode="General">
                  <c:v>-0.40878891506355097</c:v>
                </c:pt>
                <c:pt idx="17052" formatCode="General">
                  <c:v>-0.40341514622990998</c:v>
                </c:pt>
                <c:pt idx="17053" formatCode="General">
                  <c:v>-0.39797456759974797</c:v>
                </c:pt>
                <c:pt idx="17054" formatCode="General">
                  <c:v>-0.39248797230267801</c:v>
                </c:pt>
                <c:pt idx="17055" formatCode="General">
                  <c:v>-0.38697429325570099</c:v>
                </c:pt>
                <c:pt idx="17056" formatCode="General">
                  <c:v>-0.38144975985185597</c:v>
                </c:pt>
                <c:pt idx="17057" formatCode="General">
                  <c:v>-0.37592825059676799</c:v>
                </c:pt>
                <c:pt idx="17058" formatCode="General">
                  <c:v>-0.37042020602353798</c:v>
                </c:pt>
                <c:pt idx="17059" formatCode="General">
                  <c:v>-0.36493314461408999</c:v>
                </c:pt>
                <c:pt idx="17060" formatCode="General">
                  <c:v>-0.35947123383711899</c:v>
                </c:pt>
                <c:pt idx="17061" formatCode="General">
                  <c:v>-0.35403430246043299</c:v>
                </c:pt>
                <c:pt idx="17062" formatCode="General">
                  <c:v>-0.34861805919837202</c:v>
                </c:pt>
                <c:pt idx="17063" formatCode="General">
                  <c:v>-0.34321459155178202</c:v>
                </c:pt>
                <c:pt idx="17064" formatCode="General">
                  <c:v>-0.33781290150985399</c:v>
                </c:pt>
                <c:pt idx="17065" formatCode="General">
                  <c:v>-0.33239880798126897</c:v>
                </c:pt>
                <c:pt idx="17066" formatCode="General">
                  <c:v>-0.32695385502675001</c:v>
                </c:pt>
                <c:pt idx="17067" formatCode="General">
                  <c:v>-0.32145694625352</c:v>
                </c:pt>
                <c:pt idx="17068" formatCode="General">
                  <c:v>-0.31588464586863102</c:v>
                </c:pt>
                <c:pt idx="17069" formatCode="General">
                  <c:v>-0.310211277850864</c:v>
                </c:pt>
                <c:pt idx="17070" formatCode="General">
                  <c:v>-0.304409553581929</c:v>
                </c:pt>
                <c:pt idx="17071" formatCode="General">
                  <c:v>-0.29845028454442102</c:v>
                </c:pt>
                <c:pt idx="17072" formatCode="General">
                  <c:v>-0.292304685347065</c:v>
                </c:pt>
                <c:pt idx="17073" formatCode="General">
                  <c:v>-0.28594402063048102</c:v>
                </c:pt>
                <c:pt idx="17074" formatCode="General">
                  <c:v>-0.27933902521461601</c:v>
                </c:pt>
                <c:pt idx="17075" formatCode="General">
                  <c:v>-0.27246212429557798</c:v>
                </c:pt>
                <c:pt idx="17076" formatCode="General">
                  <c:v>-0.265288112147058</c:v>
                </c:pt>
                <c:pt idx="17077" formatCode="General">
                  <c:v>-0.25779394731421701</c:v>
                </c:pt>
                <c:pt idx="17078" formatCode="General">
                  <c:v>-0.249958993019295</c:v>
                </c:pt>
                <c:pt idx="17079" formatCode="General">
                  <c:v>-0.24176581554389501</c:v>
                </c:pt>
                <c:pt idx="17080" formatCode="General">
                  <c:v>-0.23320097235502699</c:v>
                </c:pt>
                <c:pt idx="17081" formatCode="General">
                  <c:v>-0.224255567545872</c:v>
                </c:pt>
                <c:pt idx="17082" formatCode="General">
                  <c:v>-0.214924588093339</c:v>
                </c:pt>
                <c:pt idx="17083" formatCode="General">
                  <c:v>-0.20520724117962499</c:v>
                </c:pt>
                <c:pt idx="17084" formatCode="General">
                  <c:v>-0.19510836029048401</c:v>
                </c:pt>
                <c:pt idx="17085" formatCode="General">
                  <c:v>-0.18463749289480999</c:v>
                </c:pt>
                <c:pt idx="17086" formatCode="General">
                  <c:v>-0.173808324648482</c:v>
                </c:pt>
                <c:pt idx="17087" formatCode="General">
                  <c:v>-0.16263972729441201</c:v>
                </c:pt>
                <c:pt idx="17088" formatCode="General">
                  <c:v>-0.15115512039410001</c:v>
                </c:pt>
                <c:pt idx="17089" formatCode="General">
                  <c:v>-0.13938112292510399</c:v>
                </c:pt>
                <c:pt idx="17090" formatCode="General">
                  <c:v>-0.12734844888277499</c:v>
                </c:pt>
                <c:pt idx="17091" formatCode="General">
                  <c:v>-0.11509222462087799</c:v>
                </c:pt>
                <c:pt idx="17092" formatCode="General">
                  <c:v>-0.102649531054229</c:v>
                </c:pt>
                <c:pt idx="17093" formatCode="General">
                  <c:v>-9.0059942746421207E-2</c:v>
                </c:pt>
                <c:pt idx="17094" formatCode="General">
                  <c:v>-7.7364818292376097E-2</c:v>
                </c:pt>
                <c:pt idx="17095" formatCode="General">
                  <c:v>-6.4606429780765501E-2</c:v>
                </c:pt>
                <c:pt idx="17096" formatCode="General">
                  <c:v>-5.18282227331179E-2</c:v>
                </c:pt>
                <c:pt idx="17097" formatCode="General">
                  <c:v>-3.9073028871911802E-2</c:v>
                </c:pt>
                <c:pt idx="17098" formatCode="General">
                  <c:v>-2.6383339264244E-2</c:v>
                </c:pt>
                <c:pt idx="17099" formatCode="General">
                  <c:v>-1.38002055900557E-2</c:v>
                </c:pt>
                <c:pt idx="17100" formatCode="General">
                  <c:v>-1.3625569995222E-3</c:v>
                </c:pt>
                <c:pt idx="17101" formatCode="General">
                  <c:v>1.0893712548112101E-2</c:v>
                </c:pt>
                <c:pt idx="17102" formatCode="General">
                  <c:v>2.2935042260824001E-2</c:v>
                </c:pt>
                <c:pt idx="17103" formatCode="General">
                  <c:v>3.4731430298492801E-2</c:v>
                </c:pt>
                <c:pt idx="17104" formatCode="General">
                  <c:v>4.6257216662696103E-2</c:v>
                </c:pt>
                <c:pt idx="17105" formatCode="General">
                  <c:v>5.7490541230331503E-2</c:v>
                </c:pt>
                <c:pt idx="17106" formatCode="General">
                  <c:v>6.8414278011346502E-2</c:v>
                </c:pt>
                <c:pt idx="17107" formatCode="General">
                  <c:v>7.9015871685511899E-2</c:v>
                </c:pt>
                <c:pt idx="17108" formatCode="General">
                  <c:v>8.9287487325616893E-2</c:v>
                </c:pt>
                <c:pt idx="17109" formatCode="General">
                  <c:v>9.9225663288796201E-2</c:v>
                </c:pt>
                <c:pt idx="17110" formatCode="General">
                  <c:v>0.108832394454294</c:v>
                </c:pt>
                <c:pt idx="17111" formatCode="General">
                  <c:v>0.11811407669893401</c:v>
                </c:pt>
                <c:pt idx="17112" formatCode="General">
                  <c:v>0.12708133735556401</c:v>
                </c:pt>
                <c:pt idx="17113" formatCode="General">
                  <c:v>0.135749870274113</c:v>
                </c:pt>
                <c:pt idx="17114" formatCode="General">
                  <c:v>0.14413812435481799</c:v>
                </c:pt>
                <c:pt idx="17115" formatCode="General">
                  <c:v>0.15226846951664799</c:v>
                </c:pt>
                <c:pt idx="17116" formatCode="General">
                  <c:v>0.16016649275414099</c:v>
                </c:pt>
                <c:pt idx="17117" formatCode="General">
                  <c:v>0.16785958306169599</c:v>
                </c:pt>
                <c:pt idx="17118" formatCode="General">
                  <c:v>0.17537815162558801</c:v>
                </c:pt>
                <c:pt idx="17119" formatCode="General">
                  <c:v>0.182753350548814</c:v>
                </c:pt>
                <c:pt idx="17120" formatCode="General">
                  <c:v>0.19001767671741701</c:v>
                </c:pt>
                <c:pt idx="17121" formatCode="General">
                  <c:v>0.19720385409890401</c:v>
                </c:pt>
                <c:pt idx="17122" formatCode="General">
                  <c:v>0.20434460709088001</c:v>
                </c:pt>
                <c:pt idx="17123" formatCode="General">
                  <c:v>0.211472549096268</c:v>
                </c:pt>
                <c:pt idx="17124" formatCode="General">
                  <c:v>0.21861803609633801</c:v>
                </c:pt>
                <c:pt idx="17125" formatCode="General">
                  <c:v>0.225810822177785</c:v>
                </c:pt>
                <c:pt idx="17126" formatCode="General">
                  <c:v>0.233079227459562</c:v>
                </c:pt>
                <c:pt idx="17127" formatCode="General">
                  <c:v>0.24044808044436999</c:v>
                </c:pt>
                <c:pt idx="17128" formatCode="General">
                  <c:v>0.24793954561527601</c:v>
                </c:pt>
                <c:pt idx="17129" formatCode="General">
                  <c:v>0.25557373613511403</c:v>
                </c:pt>
                <c:pt idx="17130" formatCode="General">
                  <c:v>0.26336764835238202</c:v>
                </c:pt>
                <c:pt idx="17131" formatCode="General">
                  <c:v>0.27133504470847303</c:v>
                </c:pt>
                <c:pt idx="17132" formatCode="General">
                  <c:v>0.27948558661652501</c:v>
                </c:pt>
                <c:pt idx="17133" formatCode="General">
                  <c:v>0.28782607882920302</c:v>
                </c:pt>
                <c:pt idx="17134" formatCode="General">
                  <c:v>0.29635981971529002</c:v>
                </c:pt>
                <c:pt idx="17135" formatCode="General">
                  <c:v>0.30508640832672002</c:v>
                </c:pt>
                <c:pt idx="17136" formatCode="General">
                  <c:v>0.31400324402660701</c:v>
                </c:pt>
                <c:pt idx="17137" formatCode="General">
                  <c:v>0.32310391330037003</c:v>
                </c:pt>
                <c:pt idx="17138" formatCode="General">
                  <c:v>0.33237911568251999</c:v>
                </c:pt>
                <c:pt idx="17139" formatCode="General">
                  <c:v>0.341817307734055</c:v>
                </c:pt>
                <c:pt idx="17140" formatCode="General">
                  <c:v>0.35140418268366802</c:v>
                </c:pt>
                <c:pt idx="17141" formatCode="General">
                  <c:v>0.36112321453280499</c:v>
                </c:pt>
                <c:pt idx="17142" formatCode="General">
                  <c:v>0.37095629724315898</c:v>
                </c:pt>
                <c:pt idx="17143" formatCode="General">
                  <c:v>0.38088371967073198</c:v>
                </c:pt>
                <c:pt idx="17144" formatCode="General">
                  <c:v>0.39088358825604003</c:v>
                </c:pt>
                <c:pt idx="17145" formatCode="General">
                  <c:v>0.40093295101952398</c:v>
                </c:pt>
                <c:pt idx="17146" formatCode="General">
                  <c:v>0.411008942590535</c:v>
                </c:pt>
                <c:pt idx="17147" formatCode="General">
                  <c:v>0.42108763327591903</c:v>
                </c:pt>
                <c:pt idx="17148" formatCode="General">
                  <c:v>0.43114429112486002</c:v>
                </c:pt>
                <c:pt idx="17149" formatCode="General">
                  <c:v>0.44115385205528601</c:v>
                </c:pt>
                <c:pt idx="17150" formatCode="General">
                  <c:v>0.45109133468451701</c:v>
                </c:pt>
                <c:pt idx="17151" formatCode="General">
                  <c:v>0.46093213559732998</c:v>
                </c:pt>
                <c:pt idx="17152" formatCode="General">
                  <c:v>0.47065125556694998</c:v>
                </c:pt>
                <c:pt idx="17153" formatCode="General">
                  <c:v>0.48022451453277698</c:v>
                </c:pt>
                <c:pt idx="17154" formatCode="General">
                  <c:v>0.48962775294175498</c:v>
                </c:pt>
                <c:pt idx="17155" formatCode="General">
                  <c:v>0.49883689418539501</c:v>
                </c:pt>
                <c:pt idx="17156" formatCode="General">
                  <c:v>0.507828677169048</c:v>
                </c:pt>
                <c:pt idx="17157" formatCode="General">
                  <c:v>0.51658023704272205</c:v>
                </c:pt>
                <c:pt idx="17158" formatCode="General">
                  <c:v>0.52506908369178296</c:v>
                </c:pt>
                <c:pt idx="17159" formatCode="General">
                  <c:v>0.53327265194868501</c:v>
                </c:pt>
                <c:pt idx="17160" formatCode="General">
                  <c:v>0.54116942709282601</c:v>
                </c:pt>
                <c:pt idx="17161" formatCode="General">
                  <c:v>0.54873842629061498</c:v>
                </c:pt>
                <c:pt idx="17162" formatCode="General">
                  <c:v>0.55595808151250503</c:v>
                </c:pt>
                <c:pt idx="17163" formatCode="General">
                  <c:v>0.56280782288932696</c:v>
                </c:pt>
                <c:pt idx="17164" formatCode="General">
                  <c:v>0.56926773767577199</c:v>
                </c:pt>
                <c:pt idx="17165" formatCode="General">
                  <c:v>0.57531846372467399</c:v>
                </c:pt>
                <c:pt idx="17166" formatCode="General">
                  <c:v>0.58094107842956</c:v>
                </c:pt>
                <c:pt idx="17167" formatCode="General">
                  <c:v>0.58611604010177598</c:v>
                </c:pt>
                <c:pt idx="17168" formatCode="General">
                  <c:v>0.59082536837657496</c:v>
                </c:pt>
                <c:pt idx="17169" formatCode="General">
                  <c:v>0.59505229925469305</c:v>
                </c:pt>
                <c:pt idx="17170" formatCode="General">
                  <c:v>0.59878061738965604</c:v>
                </c:pt>
                <c:pt idx="17171" formatCode="General">
                  <c:v>0.60199512880184103</c:v>
                </c:pt>
                <c:pt idx="17172" formatCode="General">
                  <c:v>0.60468170478125205</c:v>
                </c:pt>
                <c:pt idx="17173" formatCode="General">
                  <c:v>0.606827810768229</c:v>
                </c:pt>
                <c:pt idx="17174" formatCode="General">
                  <c:v>0.60842248202285598</c:v>
                </c:pt>
                <c:pt idx="17175" formatCode="General">
                  <c:v>0.60945625218589095</c:v>
                </c:pt>
                <c:pt idx="17176" formatCode="General">
                  <c:v>0.60992165374836105</c:v>
                </c:pt>
                <c:pt idx="17177" formatCode="General">
                  <c:v>0.609813726717784</c:v>
                </c:pt>
                <c:pt idx="17178" formatCode="General">
                  <c:v>0.60912982408202199</c:v>
                </c:pt>
                <c:pt idx="17179" formatCode="General">
                  <c:v>0.60786891272211396</c:v>
                </c:pt>
                <c:pt idx="17180" formatCode="General">
                  <c:v>0.60603304636265898</c:v>
                </c:pt>
                <c:pt idx="17181" formatCode="General">
                  <c:v>0.60362785875083402</c:v>
                </c:pt>
                <c:pt idx="17182" formatCode="General">
                  <c:v>0.60066165209568501</c:v>
                </c:pt>
                <c:pt idx="17183" formatCode="General">
                  <c:v>0.59714500947234295</c:v>
                </c:pt>
                <c:pt idx="17184" formatCode="General">
                  <c:v>0.59309154779682005</c:v>
                </c:pt>
                <c:pt idx="17185" formatCode="General">
                  <c:v>0.58851821021943396</c:v>
                </c:pt>
                <c:pt idx="17186" formatCode="General">
                  <c:v>0.58344479119006598</c:v>
                </c:pt>
                <c:pt idx="17187" formatCode="General">
                  <c:v>0.57789350414057905</c:v>
                </c:pt>
                <c:pt idx="17188" formatCode="General">
                  <c:v>0.57188961530057003</c:v>
                </c:pt>
                <c:pt idx="17189" formatCode="General">
                  <c:v>0.56546152068641498</c:v>
                </c:pt>
                <c:pt idx="17190" formatCode="General">
                  <c:v>0.558639063317666</c:v>
                </c:pt>
                <c:pt idx="17191" formatCode="General">
                  <c:v>0.551453995873879</c:v>
                </c:pt>
                <c:pt idx="17192" formatCode="General">
                  <c:v>0.54394014714097005</c:v>
                </c:pt>
                <c:pt idx="17193" formatCode="General">
                  <c:v>0.53613332746588405</c:v>
                </c:pt>
                <c:pt idx="17194" formatCode="General">
                  <c:v>0.52806915600146798</c:v>
                </c:pt>
                <c:pt idx="17195" formatCode="General">
                  <c:v>0.51978400716650297</c:v>
                </c:pt>
                <c:pt idx="17196" formatCode="General">
                  <c:v>0.51131469088517401</c:v>
                </c:pt>
                <c:pt idx="17197" formatCode="General">
                  <c:v>0.50269744012266804</c:v>
                </c:pt>
                <c:pt idx="17198" formatCode="General">
                  <c:v>0.49396848198389998</c:v>
                </c:pt>
                <c:pt idx="17199" formatCode="General">
                  <c:v>0.485162039623525</c:v>
                </c:pt>
                <c:pt idx="17200" formatCode="General">
                  <c:v>0.47631045281305301</c:v>
                </c:pt>
                <c:pt idx="17201" formatCode="General">
                  <c:v>0.46744458895581997</c:v>
                </c:pt>
                <c:pt idx="17202" formatCode="General">
                  <c:v>0.45859309607849003</c:v>
                </c:pt>
                <c:pt idx="17203" formatCode="General">
                  <c:v>0.44978119277988199</c:v>
                </c:pt>
                <c:pt idx="17204" formatCode="General">
                  <c:v>0.44103164025839198</c:v>
                </c:pt>
                <c:pt idx="17205" formatCode="General">
                  <c:v>0.43236380935258201</c:v>
                </c:pt>
                <c:pt idx="17206" formatCode="General">
                  <c:v>0.42379318031750401</c:v>
                </c:pt>
                <c:pt idx="17207" formatCode="General">
                  <c:v>0.41533211218237498</c:v>
                </c:pt>
                <c:pt idx="17208" formatCode="General">
                  <c:v>0.40698910962625201</c:v>
                </c:pt>
                <c:pt idx="17209" formatCode="General">
                  <c:v>0.39876906105256799</c:v>
                </c:pt>
                <c:pt idx="17210" formatCode="General">
                  <c:v>0.39067257888408402</c:v>
                </c:pt>
                <c:pt idx="17211" formatCode="General">
                  <c:v>0.38269646212529201</c:v>
                </c:pt>
                <c:pt idx="17212" formatCode="General">
                  <c:v>0.37483434454494302</c:v>
                </c:pt>
                <c:pt idx="17213" formatCode="General">
                  <c:v>0.36707678710768898</c:v>
                </c:pt>
                <c:pt idx="17214" formatCode="General">
                  <c:v>0.35941132646137203</c:v>
                </c:pt>
                <c:pt idx="17215" formatCode="General">
                  <c:v>0.35182257721145899</c:v>
                </c:pt>
                <c:pt idx="17216" formatCode="General">
                  <c:v>0.34429283626926299</c:v>
                </c:pt>
                <c:pt idx="17217" formatCode="General">
                  <c:v>0.33680179126431198</c:v>
                </c:pt>
                <c:pt idx="17218" formatCode="General">
                  <c:v>0.32932829514143802</c:v>
                </c:pt>
                <c:pt idx="17219" formatCode="General">
                  <c:v>0.32185062230174699</c:v>
                </c:pt>
                <c:pt idx="17220" formatCode="General">
                  <c:v>0.31434593392750299</c:v>
                </c:pt>
                <c:pt idx="17221" formatCode="General">
                  <c:v>0.30679134598788599</c:v>
                </c:pt>
                <c:pt idx="17222" formatCode="General">
                  <c:v>0.29916403447433099</c:v>
                </c:pt>
                <c:pt idx="17223" formatCode="General">
                  <c:v>0.29144230907339902</c:v>
                </c:pt>
                <c:pt idx="17224" formatCode="General">
                  <c:v>0.28360615466370198</c:v>
                </c:pt>
                <c:pt idx="17225" formatCode="General">
                  <c:v>0.27563754848787397</c:v>
                </c:pt>
                <c:pt idx="17226" formatCode="General">
                  <c:v>0.26752017138621598</c:v>
                </c:pt>
                <c:pt idx="17227" formatCode="General">
                  <c:v>0.25924006932660598</c:v>
                </c:pt>
                <c:pt idx="17228" formatCode="General">
                  <c:v>0.25078585844277901</c:v>
                </c:pt>
                <c:pt idx="17229" formatCode="General">
                  <c:v>0.24214934023863399</c:v>
                </c:pt>
                <c:pt idx="17230" formatCode="General">
                  <c:v>0.23332603265267199</c:v>
                </c:pt>
                <c:pt idx="17231" formatCode="General">
                  <c:v>0.224314464283832</c:v>
                </c:pt>
                <c:pt idx="17232" formatCode="General">
                  <c:v>0.21511637789941801</c:v>
                </c:pt>
                <c:pt idx="17233" formatCode="General">
                  <c:v>0.205736503528758</c:v>
                </c:pt>
                <c:pt idx="17234" formatCode="General">
                  <c:v>0.196183291320146</c:v>
                </c:pt>
                <c:pt idx="17235" formatCode="General">
                  <c:v>0.18646855699426401</c:v>
                </c:pt>
                <c:pt idx="17236" formatCode="General">
                  <c:v>0.17660693492715199</c:v>
                </c:pt>
                <c:pt idx="17237" formatCode="General">
                  <c:v>0.16661585057515499</c:v>
                </c:pt>
                <c:pt idx="17238" formatCode="General">
                  <c:v>0.156514967129534</c:v>
                </c:pt>
                <c:pt idx="17239" formatCode="General">
                  <c:v>0.14632604582619299</c:v>
                </c:pt>
                <c:pt idx="17240" formatCode="General">
                  <c:v>0.13607183567999101</c:v>
                </c:pt>
                <c:pt idx="17241" formatCode="General">
                  <c:v>0.125776572142619</c:v>
                </c:pt>
                <c:pt idx="17242" formatCode="General">
                  <c:v>0.115466008101478</c:v>
                </c:pt>
                <c:pt idx="17243" formatCode="General">
                  <c:v>0.105165664657421</c:v>
                </c:pt>
                <c:pt idx="17244" formatCode="General">
                  <c:v>9.4900204673007693E-2</c:v>
                </c:pt>
                <c:pt idx="17245" formatCode="General">
                  <c:v>8.4694175151819096E-2</c:v>
                </c:pt>
                <c:pt idx="17246" formatCode="General">
                  <c:v>7.4572138742213606E-2</c:v>
                </c:pt>
                <c:pt idx="17247" formatCode="General">
                  <c:v>6.4556097407630506E-2</c:v>
                </c:pt>
                <c:pt idx="17248" formatCode="General">
                  <c:v>5.4666111256933797E-2</c:v>
                </c:pt>
                <c:pt idx="17249" formatCode="General">
                  <c:v>4.4920690023502199E-2</c:v>
                </c:pt>
                <c:pt idx="17250" formatCode="General">
                  <c:v>3.5335286957888297E-2</c:v>
                </c:pt>
                <c:pt idx="17251" formatCode="General">
                  <c:v>2.59226086833028E-2</c:v>
                </c:pt>
                <c:pt idx="17252" formatCode="General">
                  <c:v>1.6692265772745799E-2</c:v>
                </c:pt>
                <c:pt idx="17253" formatCode="General">
                  <c:v>7.65075065256955E-3</c:v>
                </c:pt>
                <c:pt idx="17254" formatCode="General">
                  <c:v>-1.1986502874415199E-3</c:v>
                </c:pt>
                <c:pt idx="17255" formatCode="General">
                  <c:v>-9.8560458383239805E-3</c:v>
                </c:pt>
                <c:pt idx="17256" formatCode="General">
                  <c:v>-1.8324844328675E-2</c:v>
                </c:pt>
                <c:pt idx="17257" formatCode="General">
                  <c:v>-2.6611620529206799E-2</c:v>
                </c:pt>
                <c:pt idx="17258" formatCode="General">
                  <c:v>-3.4725987742126797E-2</c:v>
                </c:pt>
                <c:pt idx="17259" formatCode="General">
                  <c:v>-4.2680366334897198E-2</c:v>
                </c:pt>
                <c:pt idx="17260" formatCode="General">
                  <c:v>-5.0489717637155998E-2</c:v>
                </c:pt>
                <c:pt idx="17261" formatCode="General">
                  <c:v>-5.81713009790263E-2</c:v>
                </c:pt>
                <c:pt idx="17262" formatCode="General">
                  <c:v>-6.5744299518083596E-2</c:v>
                </c:pt>
                <c:pt idx="17263" formatCode="General">
                  <c:v>-7.3229322151883602E-2</c:v>
                </c:pt>
                <c:pt idx="17264" formatCode="General">
                  <c:v>-8.0648076075173894E-2</c:v>
                </c:pt>
                <c:pt idx="17265" formatCode="General">
                  <c:v>-8.8022964680421797E-2</c:v>
                </c:pt>
                <c:pt idx="17266" formatCode="General">
                  <c:v>-9.5376632665918601E-2</c:v>
                </c:pt>
                <c:pt idx="17267" formatCode="General">
                  <c:v>-0.10273138765332999</c:v>
                </c:pt>
                <c:pt idx="17268" formatCode="General">
                  <c:v>-0.110108833435464</c:v>
                </c:pt>
                <c:pt idx="17269" formatCode="General">
                  <c:v>-0.11752954219947501</c:v>
                </c:pt>
                <c:pt idx="17270" formatCode="General">
                  <c:v>-0.12501248118122901</c:v>
                </c:pt>
                <c:pt idx="17271" formatCode="General">
                  <c:v>-0.13257464532443999</c:v>
                </c:pt>
                <c:pt idx="17272" formatCode="General">
                  <c:v>-0.140230757673517</c:v>
                </c:pt>
                <c:pt idx="17273" formatCode="General">
                  <c:v>-0.14799293701139599</c:v>
                </c:pt>
                <c:pt idx="17274" formatCode="General">
                  <c:v>-0.15587040796548601</c:v>
                </c:pt>
                <c:pt idx="17275" formatCode="General">
                  <c:v>-0.16386934227927899</c:v>
                </c:pt>
                <c:pt idx="17276" formatCode="General">
                  <c:v>-0.17199266818468301</c:v>
                </c:pt>
                <c:pt idx="17277" formatCode="General">
                  <c:v>-0.180239970225503</c:v>
                </c:pt>
                <c:pt idx="17278" formatCode="General">
                  <c:v>-0.18860741394840999</c:v>
                </c:pt>
                <c:pt idx="17279" formatCode="General">
                  <c:v>-0.19708770304655701</c:v>
                </c:pt>
                <c:pt idx="17280" formatCode="General">
                  <c:v>-0.205670268405724</c:v>
                </c:pt>
                <c:pt idx="17281" formatCode="General">
                  <c:v>-0.214341365752867</c:v>
                </c:pt>
                <c:pt idx="17282" formatCode="General">
                  <c:v>-0.22308425397013401</c:v>
                </c:pt>
                <c:pt idx="17283" formatCode="General">
                  <c:v>-0.23187937051218099</c:v>
                </c:pt>
                <c:pt idx="17284" formatCode="General">
                  <c:v>-0.24070465001244301</c:v>
                </c:pt>
                <c:pt idx="17285" formatCode="General">
                  <c:v>-0.24953592264662</c:v>
                </c:pt>
                <c:pt idx="17286" formatCode="General">
                  <c:v>-0.25834715693628302</c:v>
                </c:pt>
                <c:pt idx="17287" formatCode="General">
                  <c:v>-0.26711085002840101</c:v>
                </c:pt>
                <c:pt idx="17288" formatCode="General">
                  <c:v>-0.27579843281328498</c:v>
                </c:pt>
                <c:pt idx="17289" formatCode="General">
                  <c:v>-0.28438076460220202</c:v>
                </c:pt>
                <c:pt idx="17290" formatCode="General">
                  <c:v>-0.29282859983545001</c:v>
                </c:pt>
                <c:pt idx="17291" formatCode="General">
                  <c:v>-0.30111295442909802</c:v>
                </c:pt>
                <c:pt idx="17292" formatCode="General">
                  <c:v>-0.30920557104589502</c:v>
                </c:pt>
                <c:pt idx="17293" formatCode="General">
                  <c:v>-0.31707924337633497</c:v>
                </c:pt>
                <c:pt idx="17294" formatCode="General">
                  <c:v>-0.32470833645741898</c:v>
                </c:pt>
                <c:pt idx="17295" formatCode="General">
                  <c:v>-0.33206914943495203</c:v>
                </c:pt>
                <c:pt idx="17296" formatCode="General">
                  <c:v>-0.33914018520412997</c:v>
                </c:pt>
                <c:pt idx="17297" formatCode="General">
                  <c:v>-0.34590251691356799</c:v>
                </c:pt>
                <c:pt idx="17298" formatCode="General">
                  <c:v>-0.35234008185747401</c:v>
                </c:pt>
                <c:pt idx="17299" formatCode="General">
                  <c:v>-0.35843989056402298</c:v>
                </c:pt>
                <c:pt idx="17300" formatCode="General">
                  <c:v>-0.36419216278980399</c:v>
                </c:pt>
                <c:pt idx="17301" formatCode="General">
                  <c:v>-0.369590594457406</c:v>
                </c:pt>
                <c:pt idx="17302" formatCode="General">
                  <c:v>-0.37463228709816898</c:v>
                </c:pt>
                <c:pt idx="17303" formatCode="General">
                  <c:v>-0.37931775598533302</c:v>
                </c:pt>
                <c:pt idx="17304" formatCode="General">
                  <c:v>-0.383651054492815</c:v>
                </c:pt>
                <c:pt idx="17305" formatCode="General">
                  <c:v>-0.38763962498141502</c:v>
                </c:pt>
                <c:pt idx="17306" formatCode="General">
                  <c:v>-0.39129412993267898</c:v>
                </c:pt>
                <c:pt idx="17307" formatCode="General">
                  <c:v>-0.394628324804355</c:v>
                </c:pt>
                <c:pt idx="17308" formatCode="General">
                  <c:v>-0.39765903569507799</c:v>
                </c:pt>
                <c:pt idx="17309" formatCode="General">
                  <c:v>-0.40040561997511598</c:v>
                </c:pt>
                <c:pt idx="17310" formatCode="General">
                  <c:v>-0.40288959764790699</c:v>
                </c:pt>
                <c:pt idx="17311" formatCode="General">
                  <c:v>-0.40513456377193402</c:v>
                </c:pt>
                <c:pt idx="17312" formatCode="General">
                  <c:v>-0.40716554481380701</c:v>
                </c:pt>
                <c:pt idx="17313" formatCode="General">
                  <c:v>-0.40900895967029399</c:v>
                </c:pt>
                <c:pt idx="17314" formatCode="General">
                  <c:v>-0.41069259440945</c:v>
                </c:pt>
                <c:pt idx="17315" formatCode="General">
                  <c:v>-0.41224451619181901</c:v>
                </c:pt>
                <c:pt idx="17316" formatCode="General">
                  <c:v>-0.41369294603785201</c:v>
                </c:pt>
                <c:pt idx="17317" formatCode="General">
                  <c:v>-0.415065329382096</c:v>
                </c:pt>
                <c:pt idx="17318" formatCode="General">
                  <c:v>-0.41638892180856302</c:v>
                </c:pt>
                <c:pt idx="17319" formatCode="General">
                  <c:v>-0.41768994676126903</c:v>
                </c:pt>
                <c:pt idx="17320" formatCode="General">
                  <c:v>-0.41899260955565498</c:v>
                </c:pt>
                <c:pt idx="17321" formatCode="General">
                  <c:v>-0.42031942569328101</c:v>
                </c:pt>
                <c:pt idx="17322" formatCode="General">
                  <c:v>-0.42169106385680299</c:v>
                </c:pt>
                <c:pt idx="17323" formatCode="General">
                  <c:v>-0.42312573371302498</c:v>
                </c:pt>
                <c:pt idx="17324" formatCode="General">
                  <c:v>-0.42463903343713</c:v>
                </c:pt>
                <c:pt idx="17325" formatCode="General">
                  <c:v>-0.42624349688207702</c:v>
                </c:pt>
                <c:pt idx="17326" formatCode="General">
                  <c:v>-0.42794865602235199</c:v>
                </c:pt>
                <c:pt idx="17327" formatCode="General">
                  <c:v>-0.42976119890015002</c:v>
                </c:pt>
                <c:pt idx="17328" formatCode="General">
                  <c:v>-0.43168357310918098</c:v>
                </c:pt>
                <c:pt idx="17329" formatCode="General">
                  <c:v>-0.43371534976326698</c:v>
                </c:pt>
                <c:pt idx="17330" formatCode="General">
                  <c:v>-0.43585315357777799</c:v>
                </c:pt>
                <c:pt idx="17331" formatCode="General">
                  <c:v>-0.43808995113181398</c:v>
                </c:pt>
                <c:pt idx="17332" formatCode="General">
                  <c:v>-0.440415416463943</c:v>
                </c:pt>
                <c:pt idx="17333" formatCode="General">
                  <c:v>-0.44281598689676099</c:v>
                </c:pt>
                <c:pt idx="17334" formatCode="General">
                  <c:v>-0.44527539377875702</c:v>
                </c:pt>
                <c:pt idx="17335" formatCode="General">
                  <c:v>-0.44777475036674402</c:v>
                </c:pt>
                <c:pt idx="17336" formatCode="General">
                  <c:v>-0.45029257043680998</c:v>
                </c:pt>
                <c:pt idx="17337" formatCode="General">
                  <c:v>-0.45280533470232098</c:v>
                </c:pt>
                <c:pt idx="17338" formatCode="General">
                  <c:v>-0.45528704292404698</c:v>
                </c:pt>
                <c:pt idx="17339" formatCode="General">
                  <c:v>-0.45771039295105698</c:v>
                </c:pt>
                <c:pt idx="17340" formatCode="General">
                  <c:v>-0.46004751540963001</c:v>
                </c:pt>
                <c:pt idx="17341" formatCode="General">
                  <c:v>-0.46226994475989203</c:v>
                </c:pt>
                <c:pt idx="17342" formatCode="General">
                  <c:v>-0.46434799997655801</c:v>
                </c:pt>
                <c:pt idx="17343" formatCode="General">
                  <c:v>-0.46625177348781799</c:v>
                </c:pt>
                <c:pt idx="17344" formatCode="General">
                  <c:v>-0.46795174171965997</c:v>
                </c:pt>
                <c:pt idx="17345" formatCode="General">
                  <c:v>-0.469419288577404</c:v>
                </c:pt>
                <c:pt idx="17346" formatCode="General">
                  <c:v>-0.470627627806946</c:v>
                </c:pt>
                <c:pt idx="17347" formatCode="General">
                  <c:v>-0.47155099092042901</c:v>
                </c:pt>
                <c:pt idx="17348" formatCode="General">
                  <c:v>-0.47216480100652303</c:v>
                </c:pt>
                <c:pt idx="17349" formatCode="General">
                  <c:v>-0.472447030527546</c:v>
                </c:pt>
                <c:pt idx="17350" formatCode="General">
                  <c:v>-0.472378399066536</c:v>
                </c:pt>
                <c:pt idx="17351" formatCode="General">
                  <c:v>-0.47194188371246298</c:v>
                </c:pt>
                <c:pt idx="17352" formatCode="General">
                  <c:v>-0.47112369283168398</c:v>
                </c:pt>
                <c:pt idx="17353" formatCode="General">
                  <c:v>-0.46991271275615698</c:v>
                </c:pt>
                <c:pt idx="17354" formatCode="General">
                  <c:v>-0.468300928417893</c:v>
                </c:pt>
                <c:pt idx="17355" formatCode="General">
                  <c:v>-0.466284851813007</c:v>
                </c:pt>
                <c:pt idx="17356" formatCode="General">
                  <c:v>-0.46386360249419101</c:v>
                </c:pt>
                <c:pt idx="17357" formatCode="General">
                  <c:v>-0.46103894575578502</c:v>
                </c:pt>
                <c:pt idx="17358" formatCode="General">
                  <c:v>-0.45781665662986698</c:v>
                </c:pt>
                <c:pt idx="17359" formatCode="General">
                  <c:v>-0.45420613710563101</c:v>
                </c:pt>
                <c:pt idx="17360" formatCode="General">
                  <c:v>-0.45021931821979</c:v>
                </c:pt>
                <c:pt idx="17361" formatCode="General">
                  <c:v>-0.44587116391099901</c:v>
                </c:pt>
                <c:pt idx="17362" formatCode="General">
                  <c:v>-0.441179707383408</c:v>
                </c:pt>
                <c:pt idx="17363" formatCode="General">
                  <c:v>-0.43616492622027597</c:v>
                </c:pt>
                <c:pt idx="17364" formatCode="General">
                  <c:v>-0.43084916598767597</c:v>
                </c:pt>
                <c:pt idx="17365" formatCode="General">
                  <c:v>-0.425256596063387</c:v>
                </c:pt>
                <c:pt idx="17366" formatCode="General">
                  <c:v>-0.41941257210762301</c:v>
                </c:pt>
                <c:pt idx="17367" formatCode="General">
                  <c:v>-0.41334357856001602</c:v>
                </c:pt>
                <c:pt idx="17368" formatCode="General">
                  <c:v>-0.40707667657937502</c:v>
                </c:pt>
                <c:pt idx="17369" formatCode="General">
                  <c:v>-0.40063904045149901</c:v>
                </c:pt>
                <c:pt idx="17370" formatCode="General">
                  <c:v>-0.39405852632762201</c:v>
                </c:pt>
                <c:pt idx="17371" formatCode="General">
                  <c:v>-0.38736211568349399</c:v>
                </c:pt>
                <c:pt idx="17372" formatCode="General">
                  <c:v>-0.38057487493944597</c:v>
                </c:pt>
                <c:pt idx="17373" formatCode="General">
                  <c:v>-0.37372124848691401</c:v>
                </c:pt>
                <c:pt idx="17374" formatCode="General">
                  <c:v>-0.36682384750062402</c:v>
                </c:pt>
                <c:pt idx="17375" formatCode="General">
                  <c:v>-0.35990318724915799</c:v>
                </c:pt>
                <c:pt idx="17376" formatCode="General">
                  <c:v>-0.35297805310341601</c:v>
                </c:pt>
                <c:pt idx="17377" formatCode="General">
                  <c:v>-0.34606382105143202</c:v>
                </c:pt>
                <c:pt idx="17378" formatCode="General">
                  <c:v>-0.33917294951599503</c:v>
                </c:pt>
                <c:pt idx="17379" formatCode="General">
                  <c:v>-0.33231569014676299</c:v>
                </c:pt>
                <c:pt idx="17380" formatCode="General">
                  <c:v>-0.325498675409924</c:v>
                </c:pt>
                <c:pt idx="17381" formatCode="General">
                  <c:v>-0.318725502338992</c:v>
                </c:pt>
                <c:pt idx="17382" formatCode="General">
                  <c:v>-0.31199607802833002</c:v>
                </c:pt>
                <c:pt idx="17383" formatCode="General">
                  <c:v>-0.305307458817071</c:v>
                </c:pt>
                <c:pt idx="17384" formatCode="General">
                  <c:v>-0.298653800970476</c:v>
                </c:pt>
                <c:pt idx="17385" formatCode="General">
                  <c:v>-0.29202573779157698</c:v>
                </c:pt>
                <c:pt idx="17386" formatCode="General">
                  <c:v>-0.28541198330779</c:v>
                </c:pt>
                <c:pt idx="17387" formatCode="General">
                  <c:v>-0.27879881534175799</c:v>
                </c:pt>
                <c:pt idx="17388" formatCode="General">
                  <c:v>-0.27216950695821501</c:v>
                </c:pt>
                <c:pt idx="17389" formatCode="General">
                  <c:v>-0.26550602981638299</c:v>
                </c:pt>
                <c:pt idx="17390" formatCode="General">
                  <c:v>-0.25878970481221802</c:v>
                </c:pt>
                <c:pt idx="17391" formatCode="General">
                  <c:v>-0.25199959882231998</c:v>
                </c:pt>
                <c:pt idx="17392" formatCode="General">
                  <c:v>-0.24511458066227701</c:v>
                </c:pt>
                <c:pt idx="17393" formatCode="General">
                  <c:v>-0.238113506238427</c:v>
                </c:pt>
                <c:pt idx="17394" formatCode="General">
                  <c:v>-0.23097511983810201</c:v>
                </c:pt>
                <c:pt idx="17395" formatCode="General">
                  <c:v>-0.22367902882524501</c:v>
                </c:pt>
                <c:pt idx="17396" formatCode="General">
                  <c:v>-0.216205693193632</c:v>
                </c:pt>
                <c:pt idx="17397" formatCode="General">
                  <c:v>-0.20853786018474399</c:v>
                </c:pt>
                <c:pt idx="17398" formatCode="General">
                  <c:v>-0.20066027482540799</c:v>
                </c:pt>
                <c:pt idx="17399" formatCode="General">
                  <c:v>-0.19255876832749599</c:v>
                </c:pt>
                <c:pt idx="17400" formatCode="General">
                  <c:v>-0.18422251554746399</c:v>
                </c:pt>
                <c:pt idx="17401" formatCode="General">
                  <c:v>-0.17564372045409599</c:v>
                </c:pt>
                <c:pt idx="17402" formatCode="General">
                  <c:v>-0.16681701794841799</c:v>
                </c:pt>
                <c:pt idx="17403" formatCode="General">
                  <c:v>-0.157740818309622</c:v>
                </c:pt>
                <c:pt idx="17404" formatCode="General">
                  <c:v>-0.14841678743554501</c:v>
                </c:pt>
                <c:pt idx="17405" formatCode="General">
                  <c:v>-0.13884994830229799</c:v>
                </c:pt>
                <c:pt idx="17406" formatCode="General">
                  <c:v>-0.12904870208317301</c:v>
                </c:pt>
                <c:pt idx="17407" formatCode="General">
                  <c:v>-0.11902487136591899</c:v>
                </c:pt>
                <c:pt idx="17408" formatCode="General">
                  <c:v>-0.10879346961340799</c:v>
                </c:pt>
                <c:pt idx="17409" formatCode="General">
                  <c:v>-9.8372533995744596E-2</c:v>
                </c:pt>
                <c:pt idx="17410" formatCode="General">
                  <c:v>-8.7783135594184297E-2</c:v>
                </c:pt>
                <c:pt idx="17411" formatCode="General">
                  <c:v>-7.7048407906223804E-2</c:v>
                </c:pt>
                <c:pt idx="17412" formatCode="General">
                  <c:v>-6.6193532659341706E-2</c:v>
                </c:pt>
                <c:pt idx="17413" formatCode="General">
                  <c:v>-5.5246623418024103E-2</c:v>
                </c:pt>
                <c:pt idx="17414" formatCode="General">
                  <c:v>-4.4236319242309897E-2</c:v>
                </c:pt>
                <c:pt idx="17415" formatCode="General">
                  <c:v>-3.3192112681041101E-2</c:v>
                </c:pt>
                <c:pt idx="17416" formatCode="General">
                  <c:v>-2.2144927781705001E-2</c:v>
                </c:pt>
                <c:pt idx="17417" formatCode="General">
                  <c:v>-1.1124949792203199E-2</c:v>
                </c:pt>
                <c:pt idx="17418" formatCode="General">
                  <c:v>-1.6210842891288801E-4</c:v>
                </c:pt>
                <c:pt idx="17419" formatCode="General">
                  <c:v>1.07137616573292E-2</c:v>
                </c:pt>
                <c:pt idx="17420" formatCode="General">
                  <c:v>2.1474390851697701E-2</c:v>
                </c:pt>
                <c:pt idx="17421" formatCode="General">
                  <c:v>3.20930443802981E-2</c:v>
                </c:pt>
                <c:pt idx="17422" formatCode="General">
                  <c:v>4.2545289355293503E-2</c:v>
                </c:pt>
                <c:pt idx="17423" formatCode="General">
                  <c:v>5.28091548530185E-2</c:v>
                </c:pt>
                <c:pt idx="17424" formatCode="General">
                  <c:v>6.2864119643188401E-2</c:v>
                </c:pt>
                <c:pt idx="17425" formatCode="General">
                  <c:v>7.2692803645454704E-2</c:v>
                </c:pt>
                <c:pt idx="17426" formatCode="General">
                  <c:v>8.2281656745153794E-2</c:v>
                </c:pt>
                <c:pt idx="17427" formatCode="General">
                  <c:v>9.1620203296802205E-2</c:v>
                </c:pt>
                <c:pt idx="17428" formatCode="General">
                  <c:v>0.100700226226863</c:v>
                </c:pt>
                <c:pt idx="17429" formatCode="General">
                  <c:v>0.109517110299273</c:v>
                </c:pt>
                <c:pt idx="17430" formatCode="General">
                  <c:v>0.11806967290690901</c:v>
                </c:pt>
                <c:pt idx="17431" formatCode="General">
                  <c:v>0.12635965763545201</c:v>
                </c:pt>
                <c:pt idx="17432" formatCode="General">
                  <c:v>0.13439131999312501</c:v>
                </c:pt>
                <c:pt idx="17433" formatCode="General">
                  <c:v>0.14217201154985701</c:v>
                </c:pt>
                <c:pt idx="17434" formatCode="General">
                  <c:v>0.14971170799929301</c:v>
                </c:pt>
                <c:pt idx="17435" formatCode="General">
                  <c:v>0.157021837034135</c:v>
                </c:pt>
                <c:pt idx="17436" formatCode="General">
                  <c:v>0.16411578254255599</c:v>
                </c:pt>
                <c:pt idx="17437" formatCode="General">
                  <c:v>0.17100838008651301</c:v>
                </c:pt>
                <c:pt idx="17438" formatCode="General">
                  <c:v>0.177715382139255</c:v>
                </c:pt>
                <c:pt idx="17439" formatCode="General">
                  <c:v>0.18425345494071901</c:v>
                </c:pt>
                <c:pt idx="17440" formatCode="General">
                  <c:v>0.19063967656638101</c:v>
                </c:pt>
                <c:pt idx="17441" formatCode="General">
                  <c:v>0.196890456242926</c:v>
                </c:pt>
                <c:pt idx="17442" formatCode="General">
                  <c:v>0.20302166523974499</c:v>
                </c:pt>
                <c:pt idx="17443" formatCode="General">
                  <c:v>0.20904878699730101</c:v>
                </c:pt>
                <c:pt idx="17444" formatCode="General">
                  <c:v>0.214986397858108</c:v>
                </c:pt>
                <c:pt idx="17445" formatCode="General">
                  <c:v>0.220847263168826</c:v>
                </c:pt>
                <c:pt idx="17446" formatCode="General">
                  <c:v>0.226642539877739</c:v>
                </c:pt>
                <c:pt idx="17447" formatCode="General">
                  <c:v>0.232381442311655</c:v>
                </c:pt>
                <c:pt idx="17448" formatCode="General">
                  <c:v>0.23807118675388</c:v>
                </c:pt>
                <c:pt idx="17449" formatCode="General">
                  <c:v>0.243716919816408</c:v>
                </c:pt>
                <c:pt idx="17450" formatCode="General">
                  <c:v>0.249321589115482</c:v>
                </c:pt>
                <c:pt idx="17451" formatCode="General">
                  <c:v>0.25488598642022497</c:v>
                </c:pt>
                <c:pt idx="17452" formatCode="General">
                  <c:v>0.26040885216903398</c:v>
                </c:pt>
                <c:pt idx="17453" formatCode="General">
                  <c:v>0.26588692507209299</c:v>
                </c:pt>
                <c:pt idx="17454" formatCode="General">
                  <c:v>0.271315129032421</c:v>
                </c:pt>
                <c:pt idx="17455" formatCode="General">
                  <c:v>0.27668675877430199</c:v>
                </c:pt>
                <c:pt idx="17456" formatCode="General">
                  <c:v>0.28199374134988597</c:v>
                </c:pt>
                <c:pt idx="17457" formatCode="General">
                  <c:v>0.287226968070389</c:v>
                </c:pt>
                <c:pt idx="17458" formatCode="General">
                  <c:v>0.29237647692586999</c:v>
                </c:pt>
                <c:pt idx="17459" formatCode="General">
                  <c:v>0.29743188323848402</c:v>
                </c:pt>
                <c:pt idx="17460" formatCode="General">
                  <c:v>0.30238259962168701</c:v>
                </c:pt>
                <c:pt idx="17461" formatCode="General">
                  <c:v>0.30721812928021203</c:v>
                </c:pt>
                <c:pt idx="17462" formatCode="General">
                  <c:v>0.31192850069019401</c:v>
                </c:pt>
                <c:pt idx="17463" formatCode="General">
                  <c:v>0.31650446675696903</c:v>
                </c:pt>
                <c:pt idx="17464" formatCode="General">
                  <c:v>0.32093790622949597</c:v>
                </c:pt>
                <c:pt idx="17465" formatCode="General">
                  <c:v>0.32522202332475703</c:v>
                </c:pt>
                <c:pt idx="17466" formatCode="General">
                  <c:v>0.32935142932869599</c:v>
                </c:pt>
                <c:pt idx="17467" formatCode="General">
                  <c:v>0.333322490971249</c:v>
                </c:pt>
                <c:pt idx="17468" formatCode="General">
                  <c:v>0.33713336713224301</c:v>
                </c:pt>
                <c:pt idx="17469" formatCode="General">
                  <c:v>0.34078402537939401</c:v>
                </c:pt>
                <c:pt idx="17470" formatCode="General">
                  <c:v>0.34427642254137703</c:v>
                </c:pt>
                <c:pt idx="17471" formatCode="General">
                  <c:v>0.347614372257184</c:v>
                </c:pt>
                <c:pt idx="17472" formatCode="General">
                  <c:v>0.350803446741489</c:v>
                </c:pt>
                <c:pt idx="17473" formatCode="General">
                  <c:v>0.35385090392864699</c:v>
                </c:pt>
                <c:pt idx="17474" formatCode="General">
                  <c:v>0.35676547049760898</c:v>
                </c:pt>
                <c:pt idx="17475" formatCode="General">
                  <c:v>0.35955713582256998</c:v>
                </c:pt>
                <c:pt idx="17476" formatCode="General">
                  <c:v>0.36223682045576799</c:v>
                </c:pt>
                <c:pt idx="17477" formatCode="General">
                  <c:v>0.36481608440429503</c:v>
                </c:pt>
                <c:pt idx="17478" formatCode="General">
                  <c:v>0.36730684509873401</c:v>
                </c:pt>
                <c:pt idx="17479" formatCode="General">
                  <c:v>0.36972104112374499</c:v>
                </c:pt>
                <c:pt idx="17480" formatCode="General">
                  <c:v>0.37207020564260501</c:v>
                </c:pt>
                <c:pt idx="17481" formatCode="General">
                  <c:v>0.37436516718158103</c:v>
                </c:pt>
                <c:pt idx="17482" formatCode="General">
                  <c:v>0.37661568297492698</c:v>
                </c:pt>
                <c:pt idx="17483" formatCode="General">
                  <c:v>0.37883000178286202</c:v>
                </c:pt>
                <c:pt idx="17484" formatCode="General">
                  <c:v>0.38101463828656201</c:v>
                </c:pt>
                <c:pt idx="17485" formatCode="General">
                  <c:v>0.38317406265922599</c:v>
                </c:pt>
                <c:pt idx="17486" formatCode="General">
                  <c:v>0.38531048607799201</c:v>
                </c:pt>
                <c:pt idx="17487" formatCode="General">
                  <c:v>0.38742360748258903</c:v>
                </c:pt>
                <c:pt idx="17488" formatCode="General">
                  <c:v>0.38951043046984801</c:v>
                </c:pt>
                <c:pt idx="17489" formatCode="General">
                  <c:v>0.391565315590857</c:v>
                </c:pt>
                <c:pt idx="17490" formatCode="General">
                  <c:v>0.39357987801467298</c:v>
                </c:pt>
                <c:pt idx="17491" formatCode="General">
                  <c:v>0.39554288381740099</c:v>
                </c:pt>
                <c:pt idx="17492" formatCode="General">
                  <c:v>0.39744048564974799</c:v>
                </c:pt>
                <c:pt idx="17493" formatCode="General">
                  <c:v>0.39925641640373799</c:v>
                </c:pt>
                <c:pt idx="17494" formatCode="General">
                  <c:v>0.40097205265998398</c:v>
                </c:pt>
                <c:pt idx="17495" formatCode="General">
                  <c:v>0.40256678754368902</c:v>
                </c:pt>
                <c:pt idx="17496" formatCode="General">
                  <c:v>0.40401844729875802</c:v>
                </c:pt>
                <c:pt idx="17497" formatCode="General">
                  <c:v>0.405303545192641</c:v>
                </c:pt>
                <c:pt idx="17498" formatCode="General">
                  <c:v>0.40639764571575698</c:v>
                </c:pt>
                <c:pt idx="17499" formatCode="General">
                  <c:v>0.40727596319840098</c:v>
                </c:pt>
                <c:pt idx="17500" formatCode="General">
                  <c:v>0.40791388682163099</c:v>
                </c:pt>
                <c:pt idx="17501" formatCode="General">
                  <c:v>0.40828729902590899</c:v>
                </c:pt>
                <c:pt idx="17502" formatCode="General">
                  <c:v>0.40837311606306398</c:v>
                </c:pt>
                <c:pt idx="17503" formatCode="General">
                  <c:v>0.40814985946994298</c:v>
                </c:pt>
                <c:pt idx="17504" formatCode="General">
                  <c:v>0.40759810169045302</c:v>
                </c:pt>
                <c:pt idx="17505" formatCode="General">
                  <c:v>0.40670088605275201</c:v>
                </c:pt>
                <c:pt idx="17506" formatCode="General">
                  <c:v>0.40544412819971698</c:v>
                </c:pt>
                <c:pt idx="17507" formatCode="General">
                  <c:v>0.403817051483645</c:v>
                </c:pt>
                <c:pt idx="17508" formatCode="General">
                  <c:v>0.40181252369081</c:v>
                </c:pt>
                <c:pt idx="17509" formatCode="General">
                  <c:v>0.39942718758062401</c:v>
                </c:pt>
                <c:pt idx="17510" formatCode="General">
                  <c:v>0.396661653748417</c:v>
                </c:pt>
                <c:pt idx="17511" formatCode="General">
                  <c:v>0.39352067872758301</c:v>
                </c:pt>
                <c:pt idx="17512" formatCode="General">
                  <c:v>0.39001320019652502</c:v>
                </c:pt>
                <c:pt idx="17513" formatCode="General">
                  <c:v>0.38615232540554301</c:v>
                </c:pt>
                <c:pt idx="17514" formatCode="General">
                  <c:v>0.38195508590393601</c:v>
                </c:pt>
                <c:pt idx="17515" formatCode="General">
                  <c:v>0.377442325418403</c:v>
                </c:pt>
                <c:pt idx="17516" formatCode="General">
                  <c:v>0.37263838973006802</c:v>
                </c:pt>
                <c:pt idx="17517" formatCode="General">
                  <c:v>0.36757078399586501</c:v>
                </c:pt>
                <c:pt idx="17518" formatCode="General">
                  <c:v>0.36226978656818798</c:v>
                </c:pt>
                <c:pt idx="17519" formatCode="General">
                  <c:v>0.35676789319271701</c:v>
                </c:pt>
                <c:pt idx="17520" formatCode="General">
                  <c:v>0.35109935049204899</c:v>
                </c:pt>
                <c:pt idx="17521" formatCode="General">
                  <c:v>0.345299577210607</c:v>
                </c:pt>
                <c:pt idx="17522" formatCode="General">
                  <c:v>0.33940456562351501</c:v>
                </c:pt>
                <c:pt idx="17523" formatCode="General">
                  <c:v>0.33345027117217102</c:v>
                </c:pt>
                <c:pt idx="17524" formatCode="General">
                  <c:v>0.327471986003185</c:v>
                </c:pt>
                <c:pt idx="17525" formatCode="General">
                  <c:v>0.321503714815013</c:v>
                </c:pt>
                <c:pt idx="17526" formatCode="General">
                  <c:v>0.31557757685195897</c:v>
                </c:pt>
                <c:pt idx="17527" formatCode="General">
                  <c:v>0.309723233170283</c:v>
                </c:pt>
                <c:pt idx="17528" formatCode="General">
                  <c:v>0.30396737815458302</c:v>
                </c:pt>
                <c:pt idx="17529" formatCode="General">
                  <c:v>0.29833317325636699</c:v>
                </c:pt>
                <c:pt idx="17530" formatCode="General">
                  <c:v>0.29283988224114998</c:v>
                </c:pt>
                <c:pt idx="17531" formatCode="General">
                  <c:v>0.28750261220094198</c:v>
                </c:pt>
                <c:pt idx="17532" formatCode="General">
                  <c:v>0.28233188142639598</c:v>
                </c:pt>
                <c:pt idx="17533" formatCode="General">
                  <c:v>0.277333499665748</c:v>
                </c:pt>
                <c:pt idx="17534" formatCode="General">
                  <c:v>0.27250846458026301</c:v>
                </c:pt>
                <c:pt idx="17535" formatCode="General">
                  <c:v>0.26785280524406402</c:v>
                </c:pt>
                <c:pt idx="17536" formatCode="General">
                  <c:v>0.26335784132329498</c:v>
                </c:pt>
                <c:pt idx="17537" formatCode="General">
                  <c:v>0.25901028919591901</c:v>
                </c:pt>
                <c:pt idx="17538" formatCode="General">
                  <c:v>0.25479246662356803</c:v>
                </c:pt>
                <c:pt idx="17539" formatCode="General">
                  <c:v>0.25068262635934402</c:v>
                </c:pt>
                <c:pt idx="17540" formatCode="General">
                  <c:v>0.246655304530845</c:v>
                </c:pt>
                <c:pt idx="17541" formatCode="General">
                  <c:v>0.242681966557969</c:v>
                </c:pt>
                <c:pt idx="17542" formatCode="General">
                  <c:v>0.23873138766367299</c:v>
                </c:pt>
                <c:pt idx="17543" formatCode="General">
                  <c:v>0.234770247712832</c:v>
                </c:pt>
                <c:pt idx="17544" formatCode="General">
                  <c:v>0.23076384657059701</c:v>
                </c:pt>
                <c:pt idx="17545" formatCode="General">
                  <c:v>0.226676683322872</c:v>
                </c:pt>
                <c:pt idx="17546" formatCode="General">
                  <c:v>0.222473143972335</c:v>
                </c:pt>
                <c:pt idx="17547" formatCode="General">
                  <c:v>0.21811816052923599</c:v>
                </c:pt>
                <c:pt idx="17548" formatCode="General">
                  <c:v>0.21357788780081099</c:v>
                </c:pt>
                <c:pt idx="17549" formatCode="General">
                  <c:v>0.20882034043321299</c:v>
                </c:pt>
                <c:pt idx="17550" formatCode="General">
                  <c:v>0.203815984224438</c:v>
                </c:pt>
                <c:pt idx="17551" formatCode="General">
                  <c:v>0.198538322438465</c:v>
                </c:pt>
                <c:pt idx="17552" formatCode="General">
                  <c:v>0.19296433640371699</c:v>
                </c:pt>
                <c:pt idx="17553" formatCode="General">
                  <c:v>0.18707499308272099</c:v>
                </c:pt>
                <c:pt idx="17554" formatCode="General">
                  <c:v>0.18085560496862499</c:v>
                </c:pt>
                <c:pt idx="17555" formatCode="General">
                  <c:v>0.174296104382994</c:v>
                </c:pt>
                <c:pt idx="17556" formatCode="General">
                  <c:v>0.167391232700833</c:v>
                </c:pt>
                <c:pt idx="17557" formatCode="General">
                  <c:v>0.16014061663047999</c:v>
                </c:pt>
                <c:pt idx="17558" formatCode="General">
                  <c:v>0.15254888965473201</c:v>
                </c:pt>
                <c:pt idx="17559" formatCode="General">
                  <c:v>0.14462550085225001</c:v>
                </c:pt>
                <c:pt idx="17560" formatCode="General">
                  <c:v>0.13638458317549701</c:v>
                </c:pt>
                <c:pt idx="17561" formatCode="General">
                  <c:v>0.12784480962834099</c:v>
                </c:pt>
                <c:pt idx="17562" formatCode="General">
                  <c:v>0.11902901138717201</c:v>
                </c:pt>
                <c:pt idx="17563" formatCode="General">
                  <c:v>0.109963733606025</c:v>
                </c:pt>
                <c:pt idx="17564" formatCode="General">
                  <c:v>0.100678857547009</c:v>
                </c:pt>
                <c:pt idx="17565" formatCode="General">
                  <c:v>9.1206992298201506E-2</c:v>
                </c:pt>
                <c:pt idx="17566" formatCode="General">
                  <c:v>8.1582907487916898E-2</c:v>
                </c:pt>
                <c:pt idx="17567" formatCode="General">
                  <c:v>7.1843070802793493E-2</c:v>
                </c:pt>
                <c:pt idx="17568" formatCode="General">
                  <c:v>6.2024922600448999E-2</c:v>
                </c:pt>
                <c:pt idx="17569" formatCode="General">
                  <c:v>5.2166204558016599E-2</c:v>
                </c:pt>
                <c:pt idx="17570" formatCode="General">
                  <c:v>4.2304374623013702E-2</c:v>
                </c:pt>
                <c:pt idx="17571" formatCode="General">
                  <c:v>3.2475991674911601E-2</c:v>
                </c:pt>
                <c:pt idx="17572" formatCode="General">
                  <c:v>2.2716096250436101E-2</c:v>
                </c:pt>
                <c:pt idx="17573" formatCode="General">
                  <c:v>1.30576504871936E-2</c:v>
                </c:pt>
                <c:pt idx="17574" formatCode="General">
                  <c:v>3.5310224018636201E-3</c:v>
                </c:pt>
                <c:pt idx="17575" formatCode="General">
                  <c:v>-5.8364726350542597E-3</c:v>
                </c:pt>
                <c:pt idx="17576" formatCode="General">
                  <c:v>-1.50209684946114E-2</c:v>
                </c:pt>
                <c:pt idx="17577" formatCode="General">
                  <c:v>-2.4002393730734001E-2</c:v>
                </c:pt>
                <c:pt idx="17578" formatCode="General">
                  <c:v>-3.2764722503344501E-2</c:v>
                </c:pt>
                <c:pt idx="17579" formatCode="General">
                  <c:v>-4.12961515054487E-2</c:v>
                </c:pt>
                <c:pt idx="17580" formatCode="General">
                  <c:v>-4.9589163514317199E-2</c:v>
                </c:pt>
                <c:pt idx="17581" formatCode="General">
                  <c:v>-5.7640541588397098E-2</c:v>
                </c:pt>
                <c:pt idx="17582" formatCode="General">
                  <c:v>-6.5451359710500798E-2</c:v>
                </c:pt>
                <c:pt idx="17583" formatCode="General">
                  <c:v>-7.3026782303952695E-2</c:v>
                </c:pt>
                <c:pt idx="17584" formatCode="General">
                  <c:v>-8.0375832502079303E-2</c:v>
                </c:pt>
                <c:pt idx="17585" formatCode="General">
                  <c:v>-8.75111114700515E-2</c:v>
                </c:pt>
                <c:pt idx="17586" formatCode="General">
                  <c:v>-9.4448461793875699E-2</c:v>
                </c:pt>
                <c:pt idx="17587" formatCode="General">
                  <c:v>-0.101206492503712</c:v>
                </c:pt>
                <c:pt idx="17588" formatCode="General">
                  <c:v>-0.10780614061286101</c:v>
                </c:pt>
                <c:pt idx="17589" formatCode="General">
                  <c:v>-0.114270279774942</c:v>
                </c:pt>
                <c:pt idx="17590" formatCode="General">
                  <c:v>-0.12062301761203401</c:v>
                </c:pt>
                <c:pt idx="17591" formatCode="General">
                  <c:v>-0.12688921291632199</c:v>
                </c:pt>
                <c:pt idx="17592" formatCode="General">
                  <c:v>-0.13309395608050401</c:v>
                </c:pt>
                <c:pt idx="17593" formatCode="General">
                  <c:v>-0.139262032980559</c:v>
                </c:pt>
                <c:pt idx="17594" formatCode="General">
                  <c:v>-0.145417388266738</c:v>
                </c:pt>
                <c:pt idx="17595" formatCode="General">
                  <c:v>-0.15158250543080701</c:v>
                </c:pt>
                <c:pt idx="17596" formatCode="General">
                  <c:v>-0.15777808424439199</c:v>
                </c:pt>
                <c:pt idx="17597" formatCode="General">
                  <c:v>-0.16402260387727899</c:v>
                </c:pt>
                <c:pt idx="17598" formatCode="General">
                  <c:v>-0.17033185279860799</c:v>
                </c:pt>
                <c:pt idx="17599" formatCode="General">
                  <c:v>-0.176718657155192</c:v>
                </c:pt>
                <c:pt idx="17600" formatCode="General">
                  <c:v>-0.18319255526275999</c:v>
                </c:pt>
                <c:pt idx="17601" formatCode="General">
                  <c:v>-0.18975957471396401</c:v>
                </c:pt>
                <c:pt idx="17602" formatCode="General">
                  <c:v>-0.19642227222651601</c:v>
                </c:pt>
                <c:pt idx="17603" formatCode="General">
                  <c:v>-0.20317959191417301</c:v>
                </c:pt>
                <c:pt idx="17604" formatCode="General">
                  <c:v>-0.210026739243447</c:v>
                </c:pt>
                <c:pt idx="17605" formatCode="General">
                  <c:v>-0.21695540938189201</c:v>
                </c:pt>
                <c:pt idx="17606" formatCode="General">
                  <c:v>-0.22395388863549601</c:v>
                </c:pt>
                <c:pt idx="17607" formatCode="General">
                  <c:v>-0.23100719968286701</c:v>
                </c:pt>
                <c:pt idx="17608" formatCode="General">
                  <c:v>-0.23809746687810601</c:v>
                </c:pt>
                <c:pt idx="17609" formatCode="General">
                  <c:v>-0.24520421160453101</c:v>
                </c:pt>
                <c:pt idx="17610" formatCode="General">
                  <c:v>-0.252304602186253</c:v>
                </c:pt>
                <c:pt idx="17611" formatCode="General">
                  <c:v>-0.25937383601432101</c:v>
                </c:pt>
                <c:pt idx="17612" formatCode="General">
                  <c:v>-0.26638569708102799</c:v>
                </c:pt>
                <c:pt idx="17613" formatCode="General">
                  <c:v>-0.27331293728252998</c:v>
                </c:pt>
                <c:pt idx="17614" formatCode="General">
                  <c:v>-0.28012762505030098</c:v>
                </c:pt>
                <c:pt idx="17615" formatCode="General">
                  <c:v>-0.28680173830963901</c:v>
                </c:pt>
                <c:pt idx="17616" formatCode="General">
                  <c:v>-0.29330761026021102</c:v>
                </c:pt>
                <c:pt idx="17617" formatCode="General">
                  <c:v>-0.29961820288235502</c:v>
                </c:pt>
                <c:pt idx="17618" formatCode="General">
                  <c:v>-0.30570764511220599</c:v>
                </c:pt>
                <c:pt idx="17619" formatCode="General">
                  <c:v>-0.31155166931495998</c:v>
                </c:pt>
                <c:pt idx="17620" formatCode="General">
                  <c:v>-0.31712785321765902</c:v>
                </c:pt>
                <c:pt idx="17621" formatCode="General">
                  <c:v>-0.322415985804959</c:v>
                </c:pt>
                <c:pt idx="17622" formatCode="General">
                  <c:v>-0.32739826890158302</c:v>
                </c:pt>
                <c:pt idx="17623" formatCode="General">
                  <c:v>-0.33205959742694802</c:v>
                </c:pt>
                <c:pt idx="17624" formatCode="General">
                  <c:v>-0.33638781093103298</c:v>
                </c:pt>
                <c:pt idx="17625" formatCode="General">
                  <c:v>-0.34037360063831501</c:v>
                </c:pt>
                <c:pt idx="17626" formatCode="General">
                  <c:v>-0.34401071058102201</c:v>
                </c:pt>
                <c:pt idx="17627" formatCode="General">
                  <c:v>-0.34729604158793498</c:v>
                </c:pt>
                <c:pt idx="17628" formatCode="General">
                  <c:v>-0.35022945630715402</c:v>
                </c:pt>
                <c:pt idx="17629" formatCode="General">
                  <c:v>-0.35281372265890698</c:v>
                </c:pt>
                <c:pt idx="17630" formatCode="General">
                  <c:v>-0.35505433263589797</c:v>
                </c:pt>
                <c:pt idx="17631" formatCode="General">
                  <c:v>-0.35695944177218403</c:v>
                </c:pt>
                <c:pt idx="17632" formatCode="General">
                  <c:v>-0.35853971900850001</c:v>
                </c:pt>
                <c:pt idx="17633" formatCode="General">
                  <c:v>-0.35980788977445199</c:v>
                </c:pt>
                <c:pt idx="17634" formatCode="General">
                  <c:v>-0.36077852938449201</c:v>
                </c:pt>
                <c:pt idx="17635" formatCode="General">
                  <c:v>-0.36146787755483401</c:v>
                </c:pt>
                <c:pt idx="17636" formatCode="General">
                  <c:v>-0.36189343480449998</c:v>
                </c:pt>
                <c:pt idx="17637" formatCode="General">
                  <c:v>-0.36207366229890298</c:v>
                </c:pt>
                <c:pt idx="17638" formatCode="General">
                  <c:v>-0.36202766113191698</c:v>
                </c:pt>
                <c:pt idx="17639" formatCode="General">
                  <c:v>-0.36177482563729002</c:v>
                </c:pt>
                <c:pt idx="17640" formatCode="General">
                  <c:v>-0.361334585161531</c:v>
                </c:pt>
                <c:pt idx="17641" formatCode="General">
                  <c:v>-0.36072607819132502</c:v>
                </c:pt>
                <c:pt idx="17642" formatCode="General">
                  <c:v>-0.35996781155876401</c:v>
                </c:pt>
                <c:pt idx="17643" formatCode="General">
                  <c:v>-0.35907742597069198</c:v>
                </c:pt>
                <c:pt idx="17644" formatCode="General">
                  <c:v>-0.35807146872374701</c:v>
                </c:pt>
                <c:pt idx="17645" formatCode="General">
                  <c:v>-0.356965163167625</c:v>
                </c:pt>
                <c:pt idx="17646" formatCode="General">
                  <c:v>-0.35577223712254502</c:v>
                </c:pt>
                <c:pt idx="17647" formatCode="General">
                  <c:v>-0.35450479826023301</c:v>
                </c:pt>
                <c:pt idx="17648" formatCode="General">
                  <c:v>-0.35317310376676098</c:v>
                </c:pt>
                <c:pt idx="17649" formatCode="General">
                  <c:v>-0.351785483589377</c:v>
                </c:pt>
                <c:pt idx="17650" formatCode="General">
                  <c:v>-0.35034833754838501</c:v>
                </c:pt>
                <c:pt idx="17651" formatCode="General">
                  <c:v>-0.34886612375078202</c:v>
                </c:pt>
                <c:pt idx="17652" formatCode="General">
                  <c:v>-0.34734137545550198</c:v>
                </c:pt>
                <c:pt idx="17653" formatCode="General">
                  <c:v>-0.34577460242438202</c:v>
                </c:pt>
                <c:pt idx="17654" formatCode="General">
                  <c:v>-0.344164485479247</c:v>
                </c:pt>
                <c:pt idx="17655" formatCode="General">
                  <c:v>-0.34250790909002599</c:v>
                </c:pt>
                <c:pt idx="17656" formatCode="General">
                  <c:v>-0.34080004873089798</c:v>
                </c:pt>
                <c:pt idx="17657" formatCode="General">
                  <c:v>-0.33903453850218002</c:v>
                </c:pt>
                <c:pt idx="17658" formatCode="General">
                  <c:v>-0.33720354920234002</c:v>
                </c:pt>
                <c:pt idx="17659" formatCode="General">
                  <c:v>-0.33529803069685798</c:v>
                </c:pt>
                <c:pt idx="17660" formatCode="General">
                  <c:v>-0.33330785460186202</c:v>
                </c:pt>
                <c:pt idx="17661" formatCode="General">
                  <c:v>-0.33122194630337898</c:v>
                </c:pt>
                <c:pt idx="17662" formatCode="General">
                  <c:v>-0.32902851827777202</c:v>
                </c:pt>
                <c:pt idx="17663" formatCode="General">
                  <c:v>-0.32671524968607701</c:v>
                </c:pt>
                <c:pt idx="17664" formatCode="General">
                  <c:v>-0.32426949477055</c:v>
                </c:pt>
                <c:pt idx="17665" formatCode="General">
                  <c:v>-0.32167847590457699</c:v>
                </c:pt>
                <c:pt idx="17666" formatCode="General">
                  <c:v>-0.31892944845536098</c:v>
                </c:pt>
                <c:pt idx="17667" formatCode="General">
                  <c:v>-0.316009889714574</c:v>
                </c:pt>
                <c:pt idx="17668" formatCode="General">
                  <c:v>-0.31290761972062803</c:v>
                </c:pt>
                <c:pt idx="17669" formatCode="General">
                  <c:v>-0.30961110369986999</c:v>
                </c:pt>
                <c:pt idx="17670" formatCode="General">
                  <c:v>-0.306109568369549</c:v>
                </c:pt>
                <c:pt idx="17671" formatCode="General">
                  <c:v>-0.30239306661833498</c:v>
                </c:pt>
                <c:pt idx="17672" formatCode="General">
                  <c:v>-0.298452684271236</c:v>
                </c:pt>
                <c:pt idx="17673" formatCode="General">
                  <c:v>-0.29428072335230998</c:v>
                </c:pt>
                <c:pt idx="17674" formatCode="General">
                  <c:v>-0.28987078163020102</c:v>
                </c:pt>
                <c:pt idx="17675" formatCode="General">
                  <c:v>-0.28521774771643299</c:v>
                </c:pt>
                <c:pt idx="17676" formatCode="General">
                  <c:v>-0.28031804040119801</c:v>
                </c:pt>
                <c:pt idx="17677" formatCode="General">
                  <c:v>-0.275169722186898</c:v>
                </c:pt>
                <c:pt idx="17678" formatCode="General">
                  <c:v>-0.269772448095282</c:v>
                </c:pt>
                <c:pt idx="17679" formatCode="General">
                  <c:v>-0.26412748932892199</c:v>
                </c:pt>
                <c:pt idx="17680" formatCode="General">
                  <c:v>-0.25823779872147501</c:v>
                </c:pt>
                <c:pt idx="17681" formatCode="General">
                  <c:v>-0.252108064507302</c:v>
                </c:pt>
                <c:pt idx="17682" formatCode="General">
                  <c:v>-0.24574477870811301</c:v>
                </c:pt>
                <c:pt idx="17683" formatCode="General">
                  <c:v>-0.23915615192980999</c:v>
                </c:pt>
                <c:pt idx="17684" formatCode="General">
                  <c:v>-0.23235200400106801</c:v>
                </c:pt>
                <c:pt idx="17685" formatCode="General">
                  <c:v>-0.225343803396061</c:v>
                </c:pt>
                <c:pt idx="17686" formatCode="General">
                  <c:v>-0.21814458571036999</c:v>
                </c:pt>
                <c:pt idx="17687" formatCode="General">
                  <c:v>-0.21076885526160599</c:v>
                </c:pt>
                <c:pt idx="17688" formatCode="General">
                  <c:v>-0.20323247808192499</c:v>
                </c:pt>
                <c:pt idx="17689" formatCode="General">
                  <c:v>-0.19555256247490499</c:v>
                </c:pt>
                <c:pt idx="17690" formatCode="General">
                  <c:v>-0.18774734533283</c:v>
                </c:pt>
                <c:pt idx="17691" formatCode="General">
                  <c:v>-0.17983605101001901</c:v>
                </c:pt>
                <c:pt idx="17692" formatCode="General">
                  <c:v>-0.171838667985036</c:v>
                </c:pt>
                <c:pt idx="17693" formatCode="General">
                  <c:v>-0.163775769761111</c:v>
                </c:pt>
                <c:pt idx="17694" formatCode="General">
                  <c:v>-0.15566832390847901</c:v>
                </c:pt>
                <c:pt idx="17695" formatCode="General">
                  <c:v>-0.14753746899050499</c:v>
                </c:pt>
                <c:pt idx="17696" formatCode="General">
                  <c:v>-0.139404408626253</c:v>
                </c:pt>
                <c:pt idx="17697" formatCode="General">
                  <c:v>-0.13129010400777599</c:v>
                </c:pt>
                <c:pt idx="17698" formatCode="General">
                  <c:v>-0.123214930117965</c:v>
                </c:pt>
                <c:pt idx="17699" formatCode="General">
                  <c:v>-0.115198641835704</c:v>
                </c:pt>
                <c:pt idx="17700" formatCode="General">
                  <c:v>-0.107260164695476</c:v>
                </c:pt>
                <c:pt idx="17701" formatCode="General">
                  <c:v>-9.9417229640931706E-2</c:v>
                </c:pt>
                <c:pt idx="17702" formatCode="General">
                  <c:v>-9.1686202034552702E-2</c:v>
                </c:pt>
                <c:pt idx="17703" formatCode="General">
                  <c:v>-8.4081915967715998E-2</c:v>
                </c:pt>
                <c:pt idx="17704" formatCode="General">
                  <c:v>-7.6617490449016196E-2</c:v>
                </c:pt>
                <c:pt idx="17705" formatCode="General">
                  <c:v>-6.9304182982903806E-2</c:v>
                </c:pt>
                <c:pt idx="17706" formatCode="General">
                  <c:v>-6.2151231345004498E-2</c:v>
                </c:pt>
                <c:pt idx="17707" formatCode="General">
                  <c:v>-5.51657365481934E-2</c:v>
                </c:pt>
                <c:pt idx="17708" formatCode="General">
                  <c:v>-4.8352587979535303E-2</c:v>
                </c:pt>
                <c:pt idx="17709" formatCode="General">
                  <c:v>-4.1714386609109401E-2</c:v>
                </c:pt>
                <c:pt idx="17710" formatCode="General">
                  <c:v>-3.5251513300884198E-2</c:v>
                </c:pt>
                <c:pt idx="17711" formatCode="General">
                  <c:v>-2.8962123678489E-2</c:v>
                </c:pt>
                <c:pt idx="17712" formatCode="General">
                  <c:v>-2.2842065558972099E-2</c:v>
                </c:pt>
                <c:pt idx="17713" formatCode="General">
                  <c:v>-1.68851029528835E-2</c:v>
                </c:pt>
                <c:pt idx="17714" formatCode="General">
                  <c:v>-1.10830761071017E-2</c:v>
                </c:pt>
                <c:pt idx="17715" formatCode="General">
                  <c:v>-5.4259537675516402E-3</c:v>
                </c:pt>
                <c:pt idx="17716">
                  <c:v>9.7993032077536396E-5</c:v>
                </c:pt>
                <c:pt idx="17717" formatCode="General">
                  <c:v>5.5019307041275396E-3</c:v>
                </c:pt>
                <c:pt idx="17718" formatCode="General">
                  <c:v>1.0800144348842401E-2</c:v>
                </c:pt>
                <c:pt idx="17719" formatCode="General">
                  <c:v>1.6007828926462599E-2</c:v>
                </c:pt>
                <c:pt idx="17720" formatCode="General">
                  <c:v>2.1140796198314299E-2</c:v>
                </c:pt>
                <c:pt idx="17721" formatCode="General">
                  <c:v>2.62151776546759E-2</c:v>
                </c:pt>
                <c:pt idx="17722" formatCode="General">
                  <c:v>3.1247047618947199E-2</c:v>
                </c:pt>
                <c:pt idx="17723" formatCode="General">
                  <c:v>3.6252125068396999E-2</c:v>
                </c:pt>
                <c:pt idx="17724" formatCode="General">
                  <c:v>4.12455134519224E-2</c:v>
                </c:pt>
                <c:pt idx="17725" formatCode="General">
                  <c:v>4.6241269309282997E-2</c:v>
                </c:pt>
                <c:pt idx="17726" formatCode="General">
                  <c:v>5.1252217854699203E-2</c:v>
                </c:pt>
                <c:pt idx="17727" formatCode="General">
                  <c:v>5.6289621123520497E-2</c:v>
                </c:pt>
                <c:pt idx="17728" formatCode="General">
                  <c:v>6.1362876247374902E-2</c:v>
                </c:pt>
                <c:pt idx="17729" formatCode="General">
                  <c:v>6.6479289892467305E-2</c:v>
                </c:pt>
                <c:pt idx="17730" formatCode="General">
                  <c:v>7.1643967723273694E-2</c:v>
                </c:pt>
                <c:pt idx="17731" formatCode="General">
                  <c:v>7.6859649446863298E-2</c:v>
                </c:pt>
                <c:pt idx="17732" formatCode="General">
                  <c:v>8.2126434890947397E-2</c:v>
                </c:pt>
                <c:pt idx="17733" formatCode="General">
                  <c:v>8.7441844478609296E-2</c:v>
                </c:pt>
                <c:pt idx="17734" formatCode="General">
                  <c:v>9.2800850122576106E-2</c:v>
                </c:pt>
                <c:pt idx="17735" formatCode="General">
                  <c:v>9.8195832827187801E-2</c:v>
                </c:pt>
                <c:pt idx="17736" formatCode="General">
                  <c:v>0.10361663821457</c:v>
                </c:pt>
                <c:pt idx="17737" formatCode="General">
                  <c:v>0.10905073695364199</c:v>
                </c:pt>
                <c:pt idx="17738" formatCode="General">
                  <c:v>0.114483374628535</c:v>
                </c:pt>
                <c:pt idx="17739" formatCode="General">
                  <c:v>0.119897800211098</c:v>
                </c:pt>
                <c:pt idx="17740" formatCode="General">
                  <c:v>0.125275532861264</c:v>
                </c:pt>
                <c:pt idx="17741" formatCode="General">
                  <c:v>0.13059673824849199</c:v>
                </c:pt>
                <c:pt idx="17742" formatCode="General">
                  <c:v>0.13584045037567999</c:v>
                </c:pt>
                <c:pt idx="17743" formatCode="General">
                  <c:v>0.14098489170055301</c:v>
                </c:pt>
                <c:pt idx="17744" formatCode="General">
                  <c:v>0.14600801073143599</c:v>
                </c:pt>
                <c:pt idx="17745" formatCode="General">
                  <c:v>0.150887784944222</c:v>
                </c:pt>
                <c:pt idx="17746" formatCode="General">
                  <c:v>0.15560258119312401</c:v>
                </c:pt>
                <c:pt idx="17747" formatCode="General">
                  <c:v>0.160131598068536</c:v>
                </c:pt>
                <c:pt idx="17748" formatCode="General">
                  <c:v>0.164455265541117</c:v>
                </c:pt>
                <c:pt idx="17749" formatCode="General">
                  <c:v>0.16855557633868901</c:v>
                </c:pt>
                <c:pt idx="17750" formatCode="General">
                  <c:v>0.17241636636279301</c:v>
                </c:pt>
                <c:pt idx="17751" formatCode="General">
                  <c:v>0.17602374650231201</c:v>
                </c:pt>
                <c:pt idx="17752" formatCode="General">
                  <c:v>0.179366364704513</c:v>
                </c:pt>
                <c:pt idx="17753" formatCode="General">
                  <c:v>0.18243552650829101</c:v>
                </c:pt>
                <c:pt idx="17754" formatCode="General">
                  <c:v>0.185225458177011</c:v>
                </c:pt>
                <c:pt idx="17755" formatCode="General">
                  <c:v>0.18773341030274901</c:v>
                </c:pt>
                <c:pt idx="17756" formatCode="General">
                  <c:v>0.18995978554661699</c:v>
                </c:pt>
                <c:pt idx="17757" formatCode="General">
                  <c:v>0.19190815031584699</c:v>
                </c:pt>
                <c:pt idx="17758" formatCode="General">
                  <c:v>0.19358516860755901</c:v>
                </c:pt>
                <c:pt idx="17759" formatCode="General">
                  <c:v>0.19500047120446501</c:v>
                </c:pt>
                <c:pt idx="17760" formatCode="General">
                  <c:v>0.19616643353789401</c:v>
                </c:pt>
                <c:pt idx="17761" formatCode="General">
                  <c:v>0.197098127082594</c:v>
                </c:pt>
                <c:pt idx="17762" formatCode="General">
                  <c:v>0.197813029558109</c:v>
                </c:pt>
                <c:pt idx="17763" formatCode="General">
                  <c:v>0.19833063125269301</c:v>
                </c:pt>
                <c:pt idx="17764" formatCode="General">
                  <c:v>0.198672136996735</c:v>
                </c:pt>
                <c:pt idx="17765" formatCode="General">
                  <c:v>0.19886007187083399</c:v>
                </c:pt>
                <c:pt idx="17766" formatCode="General">
                  <c:v>0.19891794040559799</c:v>
                </c:pt>
                <c:pt idx="17767" formatCode="General">
                  <c:v>0.198869796364743</c:v>
                </c:pt>
                <c:pt idx="17768" formatCode="General">
                  <c:v>0.19873977419306299</c:v>
                </c:pt>
                <c:pt idx="17769" formatCode="General">
                  <c:v>0.19855165034966499</c:v>
                </c:pt>
                <c:pt idx="17770" formatCode="General">
                  <c:v>0.19832836065598899</c:v>
                </c:pt>
                <c:pt idx="17771" formatCode="General">
                  <c:v>0.19809173632213201</c:v>
                </c:pt>
                <c:pt idx="17772" formatCode="General">
                  <c:v>0.19786209920190201</c:v>
                </c:pt>
                <c:pt idx="17773" formatCode="General">
                  <c:v>0.19765780052858101</c:v>
                </c:pt>
                <c:pt idx="17774" formatCode="General">
                  <c:v>0.197494995860024</c:v>
                </c:pt>
                <c:pt idx="17775" formatCode="General">
                  <c:v>0.19738736668250001</c:v>
                </c:pt>
                <c:pt idx="17776" formatCode="General">
                  <c:v>0.19734591239771199</c:v>
                </c:pt>
                <c:pt idx="17777" formatCode="General">
                  <c:v>0.197378728486722</c:v>
                </c:pt>
                <c:pt idx="17778" formatCode="General">
                  <c:v>0.19749097145809999</c:v>
                </c:pt>
                <c:pt idx="17779" formatCode="General">
                  <c:v>0.19768476738027699</c:v>
                </c:pt>
                <c:pt idx="17780" formatCode="General">
                  <c:v>0.19795925949131099</c:v>
                </c:pt>
                <c:pt idx="17781" formatCode="General">
                  <c:v>0.19831074163086801</c:v>
                </c:pt>
                <c:pt idx="17782" formatCode="General">
                  <c:v>0.19873272866612099</c:v>
                </c:pt>
                <c:pt idx="17783" formatCode="General">
                  <c:v>0.19921611609819401</c:v>
                </c:pt>
                <c:pt idx="17784" formatCode="General">
                  <c:v>0.19974935194791099</c:v>
                </c:pt>
                <c:pt idx="17785" formatCode="General">
                  <c:v>0.20031895345911899</c:v>
                </c:pt>
                <c:pt idx="17786" formatCode="General">
                  <c:v>0.200909682403137</c:v>
                </c:pt>
                <c:pt idx="17787" formatCode="General">
                  <c:v>0.20150486147746499</c:v>
                </c:pt>
                <c:pt idx="17788" formatCode="General">
                  <c:v>0.20208692260251701</c:v>
                </c:pt>
                <c:pt idx="17789" formatCode="General">
                  <c:v>0.20263767895652601</c:v>
                </c:pt>
                <c:pt idx="17790" formatCode="General">
                  <c:v>0.20313876019343499</c:v>
                </c:pt>
                <c:pt idx="17791" formatCode="General">
                  <c:v>0.20357197642111199</c:v>
                </c:pt>
                <c:pt idx="17792" formatCode="General">
                  <c:v>0.20391969617762701</c:v>
                </c:pt>
                <c:pt idx="17793" formatCode="General">
                  <c:v>0.204165336361538</c:v>
                </c:pt>
                <c:pt idx="17794" formatCode="General">
                  <c:v>0.20429363739991499</c:v>
                </c:pt>
                <c:pt idx="17795" formatCode="General">
                  <c:v>0.20429096832889199</c:v>
                </c:pt>
                <c:pt idx="17796" formatCode="General">
                  <c:v>0.20414566816789401</c:v>
                </c:pt>
                <c:pt idx="17797" formatCode="General">
                  <c:v>0.203848106118144</c:v>
                </c:pt>
                <c:pt idx="17798" formatCode="General">
                  <c:v>0.20339092942775699</c:v>
                </c:pt>
                <c:pt idx="17799" formatCode="General">
                  <c:v>0.20276925397859699</c:v>
                </c:pt>
                <c:pt idx="17800" formatCode="General">
                  <c:v>0.20198056360907499</c:v>
                </c:pt>
                <c:pt idx="17801" formatCode="General">
                  <c:v>0.20102479824318001</c:v>
                </c:pt>
                <c:pt idx="17802" formatCode="General">
                  <c:v>0.19990429344383001</c:v>
                </c:pt>
                <c:pt idx="17803" formatCode="General">
                  <c:v>0.198623597490837</c:v>
                </c:pt>
                <c:pt idx="17804" formatCode="General">
                  <c:v>0.19718934602538199</c:v>
                </c:pt>
                <c:pt idx="17805" formatCode="General">
                  <c:v>0.195609994050047</c:v>
                </c:pt>
                <c:pt idx="17806" formatCode="General">
                  <c:v>0.19389550800418301</c:v>
                </c:pt>
                <c:pt idx="17807" formatCode="General">
                  <c:v>0.19205705051677099</c:v>
                </c:pt>
                <c:pt idx="17808" formatCode="General">
                  <c:v>0.19010670350645301</c:v>
                </c:pt>
                <c:pt idx="17809" formatCode="General">
                  <c:v>0.18805698268387799</c:v>
                </c:pt>
                <c:pt idx="17810" formatCode="General">
                  <c:v>0.18592046005144799</c:v>
                </c:pt>
                <c:pt idx="17811" formatCode="General">
                  <c:v>0.18370943194101</c:v>
                </c:pt>
                <c:pt idx="17812" formatCode="General">
                  <c:v>0.181435508451986</c:v>
                </c:pt>
                <c:pt idx="17813" formatCode="General">
                  <c:v>0.17910923514329599</c:v>
                </c:pt>
                <c:pt idx="17814" formatCode="General">
                  <c:v>0.17673965655170901</c:v>
                </c:pt>
                <c:pt idx="17815" formatCode="General">
                  <c:v>0.174333996425028</c:v>
                </c:pt>
                <c:pt idx="17816" formatCode="General">
                  <c:v>0.171897456575442</c:v>
                </c:pt>
                <c:pt idx="17817" formatCode="General">
                  <c:v>0.16943338314849599</c:v>
                </c:pt>
                <c:pt idx="17818" formatCode="General">
                  <c:v>0.16694269163182099</c:v>
                </c:pt>
                <c:pt idx="17819" formatCode="General">
                  <c:v>0.16442312738746601</c:v>
                </c:pt>
                <c:pt idx="17820" formatCode="General">
                  <c:v>0.16186996815711599</c:v>
                </c:pt>
                <c:pt idx="17821" formatCode="General">
                  <c:v>0.15927635348441399</c:v>
                </c:pt>
                <c:pt idx="17822" formatCode="General">
                  <c:v>0.15663299050198801</c:v>
                </c:pt>
                <c:pt idx="17823" formatCode="General">
                  <c:v>0.15392788257321199</c:v>
                </c:pt>
                <c:pt idx="17824" formatCode="General">
                  <c:v>0.15114668596442499</c:v>
                </c:pt>
                <c:pt idx="17825" formatCode="General">
                  <c:v>0.14827320975604699</c:v>
                </c:pt>
                <c:pt idx="17826" formatCode="General">
                  <c:v>0.14528993954048999</c:v>
                </c:pt>
                <c:pt idx="17827" formatCode="General">
                  <c:v>0.14217853535316599</c:v>
                </c:pt>
                <c:pt idx="17828" formatCode="General">
                  <c:v>0.13891981163414499</c:v>
                </c:pt>
                <c:pt idx="17829" formatCode="General">
                  <c:v>0.13549471135924901</c:v>
                </c:pt>
                <c:pt idx="17830" formatCode="General">
                  <c:v>0.13188425772742199</c:v>
                </c:pt>
                <c:pt idx="17831" formatCode="General">
                  <c:v>0.12806993717034801</c:v>
                </c:pt>
                <c:pt idx="17832" formatCode="General">
                  <c:v>0.124034742717626</c:v>
                </c:pt>
                <c:pt idx="17833" formatCode="General">
                  <c:v>0.119764103018205</c:v>
                </c:pt>
                <c:pt idx="17834" formatCode="General">
                  <c:v>0.115245666442181</c:v>
                </c:pt>
                <c:pt idx="17835" formatCode="General">
                  <c:v>0.110469981917292</c:v>
                </c:pt>
                <c:pt idx="17836" formatCode="General">
                  <c:v>0.105431173798233</c:v>
                </c:pt>
                <c:pt idx="17837" formatCode="General">
                  <c:v>0.10012647835477199</c:v>
                </c:pt>
                <c:pt idx="17838" formatCode="General">
                  <c:v>9.4557802422498297E-2</c:v>
                </c:pt>
                <c:pt idx="17839" formatCode="General">
                  <c:v>8.8731672073094806E-2</c:v>
                </c:pt>
                <c:pt idx="17840" formatCode="General">
                  <c:v>8.2658877239203704E-2</c:v>
                </c:pt>
                <c:pt idx="17841" formatCode="General">
                  <c:v>7.63546036103014E-2</c:v>
                </c:pt>
                <c:pt idx="17842" formatCode="General">
                  <c:v>6.9838595674915405E-2</c:v>
                </c:pt>
                <c:pt idx="17843" formatCode="General">
                  <c:v>6.3135684431134098E-2</c:v>
                </c:pt>
                <c:pt idx="17844" formatCode="General">
                  <c:v>5.6274735647886903E-2</c:v>
                </c:pt>
                <c:pt idx="17845" formatCode="General">
                  <c:v>4.9289503312705402E-2</c:v>
                </c:pt>
                <c:pt idx="17846" formatCode="General">
                  <c:v>4.2217924381198299E-2</c:v>
                </c:pt>
                <c:pt idx="17847" formatCode="General">
                  <c:v>3.51006679675284E-2</c:v>
                </c:pt>
                <c:pt idx="17848" formatCode="General">
                  <c:v>2.79818826367257E-2</c:v>
                </c:pt>
                <c:pt idx="17849" formatCode="General">
                  <c:v>2.09083482426646E-2</c:v>
                </c:pt>
                <c:pt idx="17850" formatCode="General">
                  <c:v>1.39280589235146E-2</c:v>
                </c:pt>
                <c:pt idx="17851" formatCode="General">
                  <c:v>7.0909008077331397E-3</c:v>
                </c:pt>
                <c:pt idx="17852" formatCode="General">
                  <c:v>4.4734738909987901E-4</c:v>
                </c:pt>
                <c:pt idx="17853" formatCode="General">
                  <c:v>-5.9530189292064098E-3</c:v>
                </c:pt>
                <c:pt idx="17854" formatCode="General">
                  <c:v>-1.20611858977628E-2</c:v>
                </c:pt>
                <c:pt idx="17855" formatCode="General">
                  <c:v>-1.7829865094274599E-2</c:v>
                </c:pt>
                <c:pt idx="17856" formatCode="General">
                  <c:v>-2.32141669930351E-2</c:v>
                </c:pt>
                <c:pt idx="17857" formatCode="General">
                  <c:v>-2.8172610166874501E-2</c:v>
                </c:pt>
                <c:pt idx="17858" formatCode="General">
                  <c:v>-3.2667004976421603E-2</c:v>
                </c:pt>
                <c:pt idx="17859" formatCode="General">
                  <c:v>-3.6663856428948101E-2</c:v>
                </c:pt>
                <c:pt idx="17860" formatCode="General">
                  <c:v>-4.0135584643258997E-2</c:v>
                </c:pt>
                <c:pt idx="17861" formatCode="General">
                  <c:v>-4.3058956162976302E-2</c:v>
                </c:pt>
                <c:pt idx="17862" formatCode="General">
                  <c:v>-4.5416968618544599E-2</c:v>
                </c:pt>
                <c:pt idx="17863" formatCode="General">
                  <c:v>-4.7199293778494897E-2</c:v>
                </c:pt>
                <c:pt idx="17864" formatCode="General">
                  <c:v>-4.8401265392731402E-2</c:v>
                </c:pt>
                <c:pt idx="17865" formatCode="General">
                  <c:v>-4.9024942137126201E-2</c:v>
                </c:pt>
                <c:pt idx="17866" formatCode="General">
                  <c:v>-4.9079087062158397E-2</c:v>
                </c:pt>
                <c:pt idx="17867" formatCode="General">
                  <c:v>-4.8578931461732602E-2</c:v>
                </c:pt>
                <c:pt idx="17868" formatCode="General">
                  <c:v>-4.7545830458339398E-2</c:v>
                </c:pt>
                <c:pt idx="17869" formatCode="General">
                  <c:v>-4.6007357504979703E-2</c:v>
                </c:pt>
                <c:pt idx="17870" formatCode="General">
                  <c:v>-4.3996277229219997E-2</c:v>
                </c:pt>
                <c:pt idx="17871" formatCode="General">
                  <c:v>-4.1550476282181899E-2</c:v>
                </c:pt>
                <c:pt idx="17872" formatCode="General">
                  <c:v>-3.8712416644685298E-2</c:v>
                </c:pt>
                <c:pt idx="17873" formatCode="General">
                  <c:v>-3.5528502519977002E-2</c:v>
                </c:pt>
                <c:pt idx="17874" formatCode="General">
                  <c:v>-3.2048343845052202E-2</c:v>
                </c:pt>
                <c:pt idx="17875" formatCode="General">
                  <c:v>-2.8323059027206499E-2</c:v>
                </c:pt>
                <c:pt idx="17876" formatCode="General">
                  <c:v>-2.4405772252914501E-2</c:v>
                </c:pt>
                <c:pt idx="17877" formatCode="General">
                  <c:v>-2.0351185440599901E-2</c:v>
                </c:pt>
                <c:pt idx="17878" formatCode="General">
                  <c:v>-1.6213394427518599E-2</c:v>
                </c:pt>
                <c:pt idx="17879" formatCode="General">
                  <c:v>-1.2045394847155199E-2</c:v>
                </c:pt>
                <c:pt idx="17880" formatCode="General">
                  <c:v>-7.8988232173807099E-3</c:v>
                </c:pt>
                <c:pt idx="17881" formatCode="General">
                  <c:v>-3.8227240707684501E-3</c:v>
                </c:pt>
                <c:pt idx="17882" formatCode="General">
                  <c:v>1.3705183911338499E-4</c:v>
                </c:pt>
                <c:pt idx="17883" formatCode="General">
                  <c:v>3.93780389072207E-3</c:v>
                </c:pt>
                <c:pt idx="17884" formatCode="General">
                  <c:v>7.5419017386250996E-3</c:v>
                </c:pt>
                <c:pt idx="17885" formatCode="General">
                  <c:v>1.09165089852364E-2</c:v>
                </c:pt>
                <c:pt idx="17886" formatCode="General">
                  <c:v>1.4033555122312601E-2</c:v>
                </c:pt>
                <c:pt idx="17887" formatCode="General">
                  <c:v>1.68711759319096E-2</c:v>
                </c:pt>
                <c:pt idx="17888" formatCode="General">
                  <c:v>1.94124817178387E-2</c:v>
                </c:pt>
                <c:pt idx="17889" formatCode="General">
                  <c:v>2.1646671632186299E-2</c:v>
                </c:pt>
                <c:pt idx="17890" formatCode="General">
                  <c:v>2.3569195911692799E-2</c:v>
                </c:pt>
                <c:pt idx="17891" formatCode="General">
                  <c:v>2.5181084861274499E-2</c:v>
                </c:pt>
                <c:pt idx="17892" formatCode="General">
                  <c:v>2.6489234250677601E-2</c:v>
                </c:pt>
                <c:pt idx="17893" formatCode="General">
                  <c:v>2.7505542661189201E-2</c:v>
                </c:pt>
                <c:pt idx="17894" formatCode="General">
                  <c:v>2.8246517671795899E-2</c:v>
                </c:pt>
                <c:pt idx="17895" formatCode="General">
                  <c:v>2.8733369943962299E-2</c:v>
                </c:pt>
                <c:pt idx="17896" formatCode="General">
                  <c:v>2.8991054408699899E-2</c:v>
                </c:pt>
                <c:pt idx="17897" formatCode="General">
                  <c:v>2.90477841601663E-2</c:v>
                </c:pt>
                <c:pt idx="17898" formatCode="General">
                  <c:v>2.8935345919519601E-2</c:v>
                </c:pt>
                <c:pt idx="17899" formatCode="General">
                  <c:v>2.8687030567831499E-2</c:v>
                </c:pt>
                <c:pt idx="17900" formatCode="General">
                  <c:v>2.8337088326190099E-2</c:v>
                </c:pt>
                <c:pt idx="17901" formatCode="General">
                  <c:v>2.7920591030221799E-2</c:v>
                </c:pt>
                <c:pt idx="17902" formatCode="General">
                  <c:v>2.7472530784673401E-2</c:v>
                </c:pt>
                <c:pt idx="17903" formatCode="General">
                  <c:v>2.70270820066103E-2</c:v>
                </c:pt>
                <c:pt idx="17904" formatCode="General">
                  <c:v>2.66169353498482E-2</c:v>
                </c:pt>
                <c:pt idx="17905" formatCode="General">
                  <c:v>2.6272731875998701E-2</c:v>
                </c:pt>
                <c:pt idx="17906" formatCode="General">
                  <c:v>2.6022455643465899E-2</c:v>
                </c:pt>
                <c:pt idx="17907" formatCode="General">
                  <c:v>2.5890939335931801E-2</c:v>
                </c:pt>
                <c:pt idx="17908" formatCode="General">
                  <c:v>2.5899490738376899E-2</c:v>
                </c:pt>
                <c:pt idx="17909" formatCode="General">
                  <c:v>2.6065380153739302E-2</c:v>
                </c:pt>
                <c:pt idx="17910" formatCode="General">
                  <c:v>2.6401667809220101E-2</c:v>
                </c:pt>
                <c:pt idx="17911" formatCode="General">
                  <c:v>2.69171155494667E-2</c:v>
                </c:pt>
                <c:pt idx="17912" formatCode="General">
                  <c:v>2.7615935606910801E-2</c:v>
                </c:pt>
                <c:pt idx="17913" formatCode="General">
                  <c:v>2.8497792573548099E-2</c:v>
                </c:pt>
                <c:pt idx="17914" formatCode="General">
                  <c:v>2.9557891688517499E-2</c:v>
                </c:pt>
                <c:pt idx="17915" formatCode="General">
                  <c:v>3.07872579127693E-2</c:v>
                </c:pt>
                <c:pt idx="17916" formatCode="General">
                  <c:v>3.21729337346972E-2</c:v>
                </c:pt>
                <c:pt idx="17917" formatCode="General">
                  <c:v>3.36981925933326E-2</c:v>
                </c:pt>
                <c:pt idx="17918" formatCode="General">
                  <c:v>3.5343059710365402E-2</c:v>
                </c:pt>
                <c:pt idx="17919" formatCode="General">
                  <c:v>3.7084723995893999E-2</c:v>
                </c:pt>
                <c:pt idx="17920" formatCode="General">
                  <c:v>3.8898026363482101E-2</c:v>
                </c:pt>
                <c:pt idx="17921" formatCode="General">
                  <c:v>4.0755932984781203E-2</c:v>
                </c:pt>
                <c:pt idx="17922" formatCode="General">
                  <c:v>4.2630203569962999E-2</c:v>
                </c:pt>
                <c:pt idx="17923" formatCode="General">
                  <c:v>4.4491997137751801E-2</c:v>
                </c:pt>
                <c:pt idx="17924" formatCode="General">
                  <c:v>4.6312317288035698E-2</c:v>
                </c:pt>
                <c:pt idx="17925" formatCode="General">
                  <c:v>4.8062622314246101E-2</c:v>
                </c:pt>
                <c:pt idx="17926" formatCode="General">
                  <c:v>4.9715485695084403E-2</c:v>
                </c:pt>
                <c:pt idx="17927" formatCode="General">
                  <c:v>5.1245021300313102E-2</c:v>
                </c:pt>
                <c:pt idx="17928" formatCode="General">
                  <c:v>5.2627410915504103E-2</c:v>
                </c:pt>
                <c:pt idx="17929" formatCode="General">
                  <c:v>5.3841307926515598E-2</c:v>
                </c:pt>
                <c:pt idx="17930" formatCode="General">
                  <c:v>5.4868230892887199E-2</c:v>
                </c:pt>
                <c:pt idx="17931" formatCode="General">
                  <c:v>5.5692864614010198E-2</c:v>
                </c:pt>
                <c:pt idx="17932" formatCode="General">
                  <c:v>5.6303264030125699E-2</c:v>
                </c:pt>
                <c:pt idx="17933" formatCode="General">
                  <c:v>5.6691186625827499E-2</c:v>
                </c:pt>
                <c:pt idx="17934" formatCode="General">
                  <c:v>5.6851776457949303E-2</c:v>
                </c:pt>
                <c:pt idx="17935" formatCode="General">
                  <c:v>5.6784453051514999E-2</c:v>
                </c:pt>
                <c:pt idx="17936" formatCode="General">
                  <c:v>5.6492169509210897E-2</c:v>
                </c:pt>
                <c:pt idx="17937" formatCode="General">
                  <c:v>5.5980371666700203E-2</c:v>
                </c:pt>
                <c:pt idx="17938" formatCode="General">
                  <c:v>5.5258371618121402E-2</c:v>
                </c:pt>
                <c:pt idx="17939" formatCode="General">
                  <c:v>5.4338977680483402E-2</c:v>
                </c:pt>
                <c:pt idx="17940" formatCode="General">
                  <c:v>5.3237751466078002E-2</c:v>
                </c:pt>
                <c:pt idx="17941" formatCode="General">
                  <c:v>5.1971787882021898E-2</c:v>
                </c:pt>
                <c:pt idx="17942" formatCode="General">
                  <c:v>5.0560127911491899E-2</c:v>
                </c:pt>
                <c:pt idx="17943" formatCode="General">
                  <c:v>4.9023710501730801E-2</c:v>
                </c:pt>
                <c:pt idx="17944" formatCode="General">
                  <c:v>4.7383699366516797E-2</c:v>
                </c:pt>
                <c:pt idx="17945" formatCode="General">
                  <c:v>4.56623644809519E-2</c:v>
                </c:pt>
                <c:pt idx="17946" formatCode="General">
                  <c:v>4.3881566669036899E-2</c:v>
                </c:pt>
                <c:pt idx="17947" formatCode="General">
                  <c:v>4.2062620478516E-2</c:v>
                </c:pt>
                <c:pt idx="17948" formatCode="General">
                  <c:v>4.0225868436272801E-2</c:v>
                </c:pt>
                <c:pt idx="17949" formatCode="General">
                  <c:v>3.8389752302102703E-2</c:v>
                </c:pt>
                <c:pt idx="17950" formatCode="General">
                  <c:v>3.6571499099912502E-2</c:v>
                </c:pt>
                <c:pt idx="17951" formatCode="General">
                  <c:v>3.4785356122832303E-2</c:v>
                </c:pt>
                <c:pt idx="17952" formatCode="General">
                  <c:v>3.3043389207712701E-2</c:v>
                </c:pt>
                <c:pt idx="17953" formatCode="General">
                  <c:v>3.1354991713171299E-2</c:v>
                </c:pt>
                <c:pt idx="17954" formatCode="General">
                  <c:v>2.9726265183422501E-2</c:v>
                </c:pt>
                <c:pt idx="17955" formatCode="General">
                  <c:v>2.81600859722725E-2</c:v>
                </c:pt>
                <c:pt idx="17956" formatCode="General">
                  <c:v>2.6655804666302501E-2</c:v>
                </c:pt>
                <c:pt idx="17957" formatCode="General">
                  <c:v>2.5210105218867501E-2</c:v>
                </c:pt>
                <c:pt idx="17958" formatCode="General">
                  <c:v>2.3816870555267902E-2</c:v>
                </c:pt>
                <c:pt idx="17959" formatCode="General">
                  <c:v>2.2466958842972101E-2</c:v>
                </c:pt>
                <c:pt idx="17960" formatCode="General">
                  <c:v>2.11481161467231E-2</c:v>
                </c:pt>
                <c:pt idx="17961" formatCode="General">
                  <c:v>1.9846034234619801E-2</c:v>
                </c:pt>
                <c:pt idx="17962" formatCode="General">
                  <c:v>1.85444083980781E-2</c:v>
                </c:pt>
                <c:pt idx="17963" formatCode="General">
                  <c:v>1.7224883663248199E-2</c:v>
                </c:pt>
                <c:pt idx="17964" formatCode="General">
                  <c:v>1.5867677250269899E-2</c:v>
                </c:pt>
                <c:pt idx="17965" formatCode="General">
                  <c:v>1.4452748606364699E-2</c:v>
                </c:pt>
                <c:pt idx="17966" formatCode="General">
                  <c:v>1.29599097435582E-2</c:v>
                </c:pt>
                <c:pt idx="17967" formatCode="General">
                  <c:v>1.1369284971420099E-2</c:v>
                </c:pt>
                <c:pt idx="17968" formatCode="General">
                  <c:v>9.6617076737534491E-3</c:v>
                </c:pt>
                <c:pt idx="17969" formatCode="General">
                  <c:v>7.8181283197326906E-3</c:v>
                </c:pt>
                <c:pt idx="17970" formatCode="General">
                  <c:v>5.8221696800765102E-3</c:v>
                </c:pt>
                <c:pt idx="17971" formatCode="General">
                  <c:v>3.6600304859383198E-3</c:v>
                </c:pt>
                <c:pt idx="17972" formatCode="General">
                  <c:v>1.3194661377859799E-3</c:v>
                </c:pt>
                <c:pt idx="17973" formatCode="General">
                  <c:v>-1.2090981480431301E-3</c:v>
                </c:pt>
                <c:pt idx="17974" formatCode="General">
                  <c:v>-3.9323346383967998E-3</c:v>
                </c:pt>
                <c:pt idx="17975" formatCode="General">
                  <c:v>-6.8529061465048601E-3</c:v>
                </c:pt>
                <c:pt idx="17976" formatCode="General">
                  <c:v>-9.9695477248814193E-3</c:v>
                </c:pt>
                <c:pt idx="17977" formatCode="General">
                  <c:v>-1.32778846376782E-2</c:v>
                </c:pt>
                <c:pt idx="17978" formatCode="General">
                  <c:v>-1.67697843112611E-2</c:v>
                </c:pt>
                <c:pt idx="17979" formatCode="General">
                  <c:v>-2.0434193752795898E-2</c:v>
                </c:pt>
                <c:pt idx="17980" formatCode="General">
                  <c:v>-2.4256479599997799E-2</c:v>
                </c:pt>
                <c:pt idx="17981" formatCode="General">
                  <c:v>-2.8217818709852498E-2</c:v>
                </c:pt>
                <c:pt idx="17982" formatCode="General">
                  <c:v>-3.2297419344315299E-2</c:v>
                </c:pt>
                <c:pt idx="17983" formatCode="General">
                  <c:v>-3.6472170570405603E-2</c:v>
                </c:pt>
                <c:pt idx="17984" formatCode="General">
                  <c:v>-4.0716056724546097E-2</c:v>
                </c:pt>
                <c:pt idx="17985" formatCode="General">
                  <c:v>-4.5001332085025103E-2</c:v>
                </c:pt>
                <c:pt idx="17986" formatCode="General">
                  <c:v>-4.9299268003388699E-2</c:v>
                </c:pt>
                <c:pt idx="17987" formatCode="General">
                  <c:v>-5.3580271086605201E-2</c:v>
                </c:pt>
                <c:pt idx="17988" formatCode="General">
                  <c:v>-5.7814467302528302E-2</c:v>
                </c:pt>
                <c:pt idx="17989" formatCode="General">
                  <c:v>-6.1972323766684302E-2</c:v>
                </c:pt>
                <c:pt idx="17990" formatCode="General">
                  <c:v>-6.6025252076338706E-2</c:v>
                </c:pt>
                <c:pt idx="17991" formatCode="General">
                  <c:v>-6.9946583155906697E-2</c:v>
                </c:pt>
                <c:pt idx="17992" formatCode="General">
                  <c:v>-7.3710934075011003E-2</c:v>
                </c:pt>
                <c:pt idx="17993" formatCode="General">
                  <c:v>-7.7295573953565996E-2</c:v>
                </c:pt>
                <c:pt idx="17994" formatCode="General">
                  <c:v>-8.0681338299914099E-2</c:v>
                </c:pt>
                <c:pt idx="17995" formatCode="General">
                  <c:v>-8.3852213175995602E-2</c:v>
                </c:pt>
                <c:pt idx="17996" formatCode="General">
                  <c:v>-8.6795817827303001E-2</c:v>
                </c:pt>
                <c:pt idx="17997" formatCode="General">
                  <c:v>-8.9503401242571404E-2</c:v>
                </c:pt>
                <c:pt idx="17998" formatCode="General">
                  <c:v>-9.1970772109033302E-2</c:v>
                </c:pt>
                <c:pt idx="17999" formatCode="General">
                  <c:v>-9.4198074846517002E-2</c:v>
                </c:pt>
                <c:pt idx="18000" formatCode="General">
                  <c:v>-9.6189460530960696E-2</c:v>
                </c:pt>
                <c:pt idx="18001" formatCode="General">
                  <c:v>-9.7954252859100296E-2</c:v>
                </c:pt>
                <c:pt idx="18002" formatCode="General">
                  <c:v>-9.95059183743809E-2</c:v>
                </c:pt>
                <c:pt idx="18003" formatCode="General">
                  <c:v>-0.10086136981528999</c:v>
                </c:pt>
                <c:pt idx="18004" formatCode="General">
                  <c:v>-0.10204196331684599</c:v>
                </c:pt>
                <c:pt idx="18005" formatCode="General">
                  <c:v>-0.10307280792170601</c:v>
                </c:pt>
                <c:pt idx="18006" formatCode="General">
                  <c:v>-0.103981374101406</c:v>
                </c:pt>
                <c:pt idx="18007" formatCode="General">
                  <c:v>-0.104797729244011</c:v>
                </c:pt>
                <c:pt idx="18008" formatCode="General">
                  <c:v>-0.10555433997609399</c:v>
                </c:pt>
                <c:pt idx="18009" formatCode="General">
                  <c:v>-0.106284754513664</c:v>
                </c:pt>
                <c:pt idx="18010" formatCode="General">
                  <c:v>-0.107023819588448</c:v>
                </c:pt>
                <c:pt idx="18011" formatCode="General">
                  <c:v>-0.107806366288174</c:v>
                </c:pt>
                <c:pt idx="18012" formatCode="General">
                  <c:v>-0.108665933342416</c:v>
                </c:pt>
                <c:pt idx="18013" formatCode="General">
                  <c:v>-0.109635785740425</c:v>
                </c:pt>
                <c:pt idx="18014" formatCode="General">
                  <c:v>-0.110747846448098</c:v>
                </c:pt>
                <c:pt idx="18015" formatCode="General">
                  <c:v>-0.112030452256614</c:v>
                </c:pt>
                <c:pt idx="18016" formatCode="General">
                  <c:v>-0.11350896969758099</c:v>
                </c:pt>
                <c:pt idx="18017" formatCode="General">
                  <c:v>-0.11520570836147399</c:v>
                </c:pt>
                <c:pt idx="18018" formatCode="General">
                  <c:v>-0.117139146643973</c:v>
                </c:pt>
                <c:pt idx="18019" formatCode="General">
                  <c:v>-0.119322729315435</c:v>
                </c:pt>
                <c:pt idx="18020" formatCode="General">
                  <c:v>-0.121764879224837</c:v>
                </c:pt>
                <c:pt idx="18021" formatCode="General">
                  <c:v>-0.124469253432653</c:v>
                </c:pt>
                <c:pt idx="18022" formatCode="General">
                  <c:v>-0.12743400662978799</c:v>
                </c:pt>
                <c:pt idx="18023" formatCode="General">
                  <c:v>-0.13065220716718501</c:v>
                </c:pt>
                <c:pt idx="18024" formatCode="General">
                  <c:v>-0.13411184140773399</c:v>
                </c:pt>
                <c:pt idx="18025" formatCode="General">
                  <c:v>-0.13779530527130901</c:v>
                </c:pt>
                <c:pt idx="18026" formatCode="General">
                  <c:v>-0.14167953802772501</c:v>
                </c:pt>
                <c:pt idx="18027" formatCode="General">
                  <c:v>-0.14573689155308001</c:v>
                </c:pt>
                <c:pt idx="18028" formatCode="General">
                  <c:v>-0.14993559976840901</c:v>
                </c:pt>
                <c:pt idx="18029" formatCode="General">
                  <c:v>-0.15424065852143501</c:v>
                </c:pt>
                <c:pt idx="18030" formatCode="General">
                  <c:v>-0.158613147920626</c:v>
                </c:pt>
                <c:pt idx="18031" formatCode="General">
                  <c:v>-0.163011206052323</c:v>
                </c:pt>
                <c:pt idx="18032" formatCode="General">
                  <c:v>-0.167392140346659</c:v>
                </c:pt>
                <c:pt idx="18033" formatCode="General">
                  <c:v>-0.17171130631727599</c:v>
                </c:pt>
                <c:pt idx="18034" formatCode="General">
                  <c:v>-0.175923379752357</c:v>
                </c:pt>
                <c:pt idx="18035" formatCode="General">
                  <c:v>-0.179983386742922</c:v>
                </c:pt>
                <c:pt idx="18036" formatCode="General">
                  <c:v>-0.18384758024904699</c:v>
                </c:pt>
                <c:pt idx="18037" formatCode="General">
                  <c:v>-0.18747470792946699</c:v>
                </c:pt>
                <c:pt idx="18038" formatCode="General">
                  <c:v>-0.190825515772098</c:v>
                </c:pt>
                <c:pt idx="18039" formatCode="General">
                  <c:v>-0.19386376447222101</c:v>
                </c:pt>
                <c:pt idx="18040" formatCode="General">
                  <c:v>-0.19655781469740799</c:v>
                </c:pt>
                <c:pt idx="18041" formatCode="General">
                  <c:v>-0.19888097164548099</c:v>
                </c:pt>
                <c:pt idx="18042" formatCode="General">
                  <c:v>-0.20081152016741299</c:v>
                </c:pt>
                <c:pt idx="18043" formatCode="General">
                  <c:v>-0.20233320727767601</c:v>
                </c:pt>
                <c:pt idx="18044" formatCode="General">
                  <c:v>-0.203435670667973</c:v>
                </c:pt>
                <c:pt idx="18045" formatCode="General">
                  <c:v>-0.204115236744838</c:v>
                </c:pt>
                <c:pt idx="18046" formatCode="General">
                  <c:v>-0.20437453795084401</c:v>
                </c:pt>
                <c:pt idx="18047" formatCode="General">
                  <c:v>-0.204222912957256</c:v>
                </c:pt>
                <c:pt idx="18048" formatCode="General">
                  <c:v>-0.20367574346522299</c:v>
                </c:pt>
                <c:pt idx="18049" formatCode="General">
                  <c:v>-0.202754632163163</c:v>
                </c:pt>
                <c:pt idx="18050" formatCode="General">
                  <c:v>-0.201487087710083</c:v>
                </c:pt>
                <c:pt idx="18051" formatCode="General">
                  <c:v>-0.19990605707832099</c:v>
                </c:pt>
                <c:pt idx="18052" formatCode="General">
                  <c:v>-0.198049888294278</c:v>
                </c:pt>
                <c:pt idx="18053" formatCode="General">
                  <c:v>-0.19596069563838001</c:v>
                </c:pt>
                <c:pt idx="18054" formatCode="General">
                  <c:v>-0.19368468033625399</c:v>
                </c:pt>
                <c:pt idx="18055" formatCode="General">
                  <c:v>-0.19127053929110299</c:v>
                </c:pt>
                <c:pt idx="18056" formatCode="General">
                  <c:v>-0.188769317004779</c:v>
                </c:pt>
                <c:pt idx="18057" formatCode="General">
                  <c:v>-0.186233898380707</c:v>
                </c:pt>
                <c:pt idx="18058" formatCode="General">
                  <c:v>-0.183717274554794</c:v>
                </c:pt>
                <c:pt idx="18059" formatCode="General">
                  <c:v>-0.18127145166495601</c:v>
                </c:pt>
                <c:pt idx="18060" formatCode="General">
                  <c:v>-0.17894704567699299</c:v>
                </c:pt>
                <c:pt idx="18061" formatCode="General">
                  <c:v>-0.17679245826193599</c:v>
                </c:pt>
                <c:pt idx="18062" formatCode="General">
                  <c:v>-0.17485214694627901</c:v>
                </c:pt>
                <c:pt idx="18063" formatCode="General">
                  <c:v>-0.17316757442392899</c:v>
                </c:pt>
                <c:pt idx="18064" formatCode="General">
                  <c:v>-0.171774726929108</c:v>
                </c:pt>
                <c:pt idx="18065" formatCode="General">
                  <c:v>-0.170703627381774</c:v>
                </c:pt>
                <c:pt idx="18066" formatCode="General">
                  <c:v>-0.16997837040385599</c:v>
                </c:pt>
                <c:pt idx="18067" formatCode="General">
                  <c:v>-0.16961663422926199</c:v>
                </c:pt>
                <c:pt idx="18068" formatCode="General">
                  <c:v>-0.16962878024092701</c:v>
                </c:pt>
                <c:pt idx="18069" formatCode="General">
                  <c:v>-0.17001718743553701</c:v>
                </c:pt>
                <c:pt idx="18070" formatCode="General">
                  <c:v>-0.17077787259659</c:v>
                </c:pt>
                <c:pt idx="18071" formatCode="General">
                  <c:v>-0.17189861254969599</c:v>
                </c:pt>
                <c:pt idx="18072" formatCode="General">
                  <c:v>-0.17335961250657</c:v>
                </c:pt>
                <c:pt idx="18073" formatCode="General">
                  <c:v>-0.17513400843541599</c:v>
                </c:pt>
                <c:pt idx="18074" formatCode="General">
                  <c:v>-0.17718732503113799</c:v>
                </c:pt>
                <c:pt idx="18075" formatCode="General">
                  <c:v>-0.17947909955600699</c:v>
                </c:pt>
                <c:pt idx="18076" formatCode="General">
                  <c:v>-0.18196319500230199</c:v>
                </c:pt>
                <c:pt idx="18077" formatCode="General">
                  <c:v>-0.184588056437476</c:v>
                </c:pt>
                <c:pt idx="18078" formatCode="General">
                  <c:v>-0.187297693931468</c:v>
                </c:pt>
                <c:pt idx="18079" formatCode="General">
                  <c:v>-0.19003256988032799</c:v>
                </c:pt>
                <c:pt idx="18080" formatCode="General">
                  <c:v>-0.19273050925621399</c:v>
                </c:pt>
                <c:pt idx="18081" formatCode="General">
                  <c:v>-0.19532768282298499</c:v>
                </c:pt>
                <c:pt idx="18082" formatCode="General">
                  <c:v>-0.197759641312412</c:v>
                </c:pt>
                <c:pt idx="18083" formatCode="General">
                  <c:v>-0.19996227727785401</c:v>
                </c:pt>
                <c:pt idx="18084" formatCode="General">
                  <c:v>-0.201872948867486</c:v>
                </c:pt>
                <c:pt idx="18085" formatCode="General">
                  <c:v>-0.203431444488643</c:v>
                </c:pt>
                <c:pt idx="18086" formatCode="General">
                  <c:v>-0.204580960618783</c:v>
                </c:pt>
                <c:pt idx="18087" formatCode="General">
                  <c:v>-0.20526909042778099</c:v>
                </c:pt>
                <c:pt idx="18088" formatCode="General">
                  <c:v>-0.20544858140003699</c:v>
                </c:pt>
                <c:pt idx="18089" formatCode="General">
                  <c:v>-0.20507818267168301</c:v>
                </c:pt>
                <c:pt idx="18090" formatCode="General">
                  <c:v>-0.20412338268678401</c:v>
                </c:pt>
                <c:pt idx="18091" formatCode="General">
                  <c:v>-0.20255694467900301</c:v>
                </c:pt>
                <c:pt idx="18092" formatCode="General">
                  <c:v>-0.20035939523608901</c:v>
                </c:pt>
                <c:pt idx="18093" formatCode="General">
                  <c:v>-0.197519338322828</c:v>
                </c:pt>
                <c:pt idx="18094" formatCode="General">
                  <c:v>-0.19403364971650899</c:v>
                </c:pt>
                <c:pt idx="18095" formatCode="General">
                  <c:v>-0.18990762631545699</c:v>
                </c:pt>
                <c:pt idx="18096" formatCode="General">
                  <c:v>-0.18515493222681201</c:v>
                </c:pt>
                <c:pt idx="18097" formatCode="General">
                  <c:v>-0.17979732228155201</c:v>
                </c:pt>
                <c:pt idx="18098" formatCode="General">
                  <c:v>-0.17386439016136301</c:v>
                </c:pt>
                <c:pt idx="18099" formatCode="General">
                  <c:v>-0.16739311290112399</c:v>
                </c:pt>
                <c:pt idx="18100" formatCode="General">
                  <c:v>-0.160427292639827</c:v>
                </c:pt>
                <c:pt idx="18101" formatCode="General">
                  <c:v>-0.15301693349349499</c:v>
                </c:pt>
                <c:pt idx="18102" formatCode="General">
                  <c:v>-0.145217451584743</c:v>
                </c:pt>
                <c:pt idx="18103" formatCode="General">
                  <c:v>-0.13708874783236299</c:v>
                </c:pt>
                <c:pt idx="18104" formatCode="General">
                  <c:v>-0.12869429130365001</c:v>
                </c:pt>
                <c:pt idx="18105" formatCode="General">
                  <c:v>-0.120100288912441</c:v>
                </c:pt>
                <c:pt idx="18106" formatCode="General">
                  <c:v>-0.11137458728338701</c:v>
                </c:pt>
                <c:pt idx="18107" formatCode="General">
                  <c:v>-0.102585684185973</c:v>
                </c:pt>
                <c:pt idx="18108" formatCode="General">
                  <c:v>-9.3801715212919703E-2</c:v>
                </c:pt>
                <c:pt idx="18109" formatCode="General">
                  <c:v>-8.5089377804008007E-2</c:v>
                </c:pt>
                <c:pt idx="18110" formatCode="General">
                  <c:v>-7.6513017777190301E-2</c:v>
                </c:pt>
                <c:pt idx="18111" formatCode="General">
                  <c:v>-6.8133695175988898E-2</c:v>
                </c:pt>
                <c:pt idx="18112" formatCode="General">
                  <c:v>-6.0008311973565501E-2</c:v>
                </c:pt>
                <c:pt idx="18113" formatCode="General">
                  <c:v>-5.2188846064133702E-2</c:v>
                </c:pt>
                <c:pt idx="18114" formatCode="General">
                  <c:v>-4.4721595920589198E-2</c:v>
                </c:pt>
                <c:pt idx="18115" formatCode="General">
                  <c:v>-3.7646680341707199E-2</c:v>
                </c:pt>
                <c:pt idx="18116" formatCode="General">
                  <c:v>-3.0997573631337899E-2</c:v>
                </c:pt>
                <c:pt idx="18117" formatCode="General">
                  <c:v>-2.4800555980475002E-2</c:v>
                </c:pt>
                <c:pt idx="18118" formatCode="General">
                  <c:v>-1.90746318916683E-2</c:v>
                </c:pt>
                <c:pt idx="18119" formatCode="General">
                  <c:v>-1.3831424238203599E-2</c:v>
                </c:pt>
                <c:pt idx="18120" formatCode="General">
                  <c:v>-9.0750455276451102E-3</c:v>
                </c:pt>
                <c:pt idx="18121" formatCode="General">
                  <c:v>-4.8023255670474304E-3</c:v>
                </c:pt>
                <c:pt idx="18122" formatCode="General">
                  <c:v>-1.0030287015734599E-3</c:v>
                </c:pt>
                <c:pt idx="18123" formatCode="General">
                  <c:v>2.3397857162948199E-3</c:v>
                </c:pt>
                <c:pt idx="18124" formatCode="General">
                  <c:v>5.2493540065087401E-3</c:v>
                </c:pt>
                <c:pt idx="18125" formatCode="General">
                  <c:v>7.75461940573695E-3</c:v>
                </c:pt>
                <c:pt idx="18126" formatCode="General">
                  <c:v>9.8895336622156702E-3</c:v>
                </c:pt>
                <c:pt idx="18127" formatCode="General">
                  <c:v>1.16924448540107E-2</c:v>
                </c:pt>
                <c:pt idx="18128" formatCode="General">
                  <c:v>1.32053258190064E-2</c:v>
                </c:pt>
                <c:pt idx="18129" formatCode="General">
                  <c:v>1.4472958729392501E-2</c:v>
                </c:pt>
                <c:pt idx="18130" formatCode="General">
                  <c:v>1.55421202468573E-2</c:v>
                </c:pt>
                <c:pt idx="18131" formatCode="General">
                  <c:v>1.64607460909789E-2</c:v>
                </c:pt>
                <c:pt idx="18132" formatCode="General">
                  <c:v>1.7277080070562199E-2</c:v>
                </c:pt>
                <c:pt idx="18133" formatCode="General">
                  <c:v>1.80388653658855E-2</c:v>
                </c:pt>
                <c:pt idx="18134" formatCode="General">
                  <c:v>1.8792546983692E-2</c:v>
                </c:pt>
                <c:pt idx="18135" formatCode="General">
                  <c:v>1.9582570820248401E-2</c:v>
                </c:pt>
                <c:pt idx="18136" formatCode="General">
                  <c:v>2.04507410775252E-2</c:v>
                </c:pt>
                <c:pt idx="18137" formatCode="General">
                  <c:v>2.1435545913519E-2</c:v>
                </c:pt>
                <c:pt idx="18138" formatCode="General">
                  <c:v>2.2571601380742001E-2</c:v>
                </c:pt>
                <c:pt idx="18139" formatCode="General">
                  <c:v>2.3889245777553698E-2</c:v>
                </c:pt>
                <c:pt idx="18140" formatCode="General">
                  <c:v>2.5414230820763099E-2</c:v>
                </c:pt>
                <c:pt idx="18141" formatCode="General">
                  <c:v>2.7167443358290001E-2</c:v>
                </c:pt>
                <c:pt idx="18142" formatCode="General">
                  <c:v>2.9164703580433899E-2</c:v>
                </c:pt>
                <c:pt idx="18143" formatCode="General">
                  <c:v>3.14167058050593E-2</c:v>
                </c:pt>
                <c:pt idx="18144" formatCode="General">
                  <c:v>3.3929134541352199E-2</c:v>
                </c:pt>
                <c:pt idx="18145" formatCode="General">
                  <c:v>3.6702727304310498E-2</c:v>
                </c:pt>
                <c:pt idx="18146" formatCode="General">
                  <c:v>3.9733426307197402E-2</c:v>
                </c:pt>
                <c:pt idx="18147" formatCode="General">
                  <c:v>4.3012780016639197E-2</c:v>
                </c:pt>
                <c:pt idx="18148" formatCode="General">
                  <c:v>4.6528262584815197E-2</c:v>
                </c:pt>
                <c:pt idx="18149" formatCode="General">
                  <c:v>5.0263729012161203E-2</c:v>
                </c:pt>
                <c:pt idx="18150" formatCode="General">
                  <c:v>5.4199850698795501E-2</c:v>
                </c:pt>
                <c:pt idx="18151" formatCode="General">
                  <c:v>5.8314566925805E-2</c:v>
                </c:pt>
                <c:pt idx="18152" formatCode="General">
                  <c:v>6.2583750220154596E-2</c:v>
                </c:pt>
                <c:pt idx="18153" formatCode="General">
                  <c:v>6.6981703516686197E-2</c:v>
                </c:pt>
                <c:pt idx="18154" formatCode="General">
                  <c:v>7.1481715701875795E-2</c:v>
                </c:pt>
                <c:pt idx="18155" formatCode="General">
                  <c:v>7.6056687368106002E-2</c:v>
                </c:pt>
                <c:pt idx="18156" formatCode="General">
                  <c:v>8.0679632756646094E-2</c:v>
                </c:pt>
                <c:pt idx="18157" formatCode="General">
                  <c:v>8.5324097196354004E-2</c:v>
                </c:pt>
                <c:pt idx="18158" formatCode="General">
                  <c:v>8.9964617258104396E-2</c:v>
                </c:pt>
                <c:pt idx="18159" formatCode="General">
                  <c:v>9.4577310903681905E-2</c:v>
                </c:pt>
                <c:pt idx="18160" formatCode="General">
                  <c:v>9.9140114806579901E-2</c:v>
                </c:pt>
                <c:pt idx="18161" formatCode="General">
                  <c:v>0.10363310821464899</c:v>
                </c:pt>
                <c:pt idx="18162" formatCode="General">
                  <c:v>0.108038739348603</c:v>
                </c:pt>
                <c:pt idx="18163" formatCode="General">
                  <c:v>0.11234183025627301</c:v>
                </c:pt>
                <c:pt idx="18164" formatCode="General">
                  <c:v>0.116530602455878</c:v>
                </c:pt>
                <c:pt idx="18165" formatCode="General">
                  <c:v>0.12059544346418</c:v>
                </c:pt>
                <c:pt idx="18166" formatCode="General">
                  <c:v>0.124529128620256</c:v>
                </c:pt>
                <c:pt idx="18167" formatCode="General">
                  <c:v>0.12832765893260101</c:v>
                </c:pt>
                <c:pt idx="18168" formatCode="General">
                  <c:v>0.13198845342191201</c:v>
                </c:pt>
                <c:pt idx="18169" formatCode="General">
                  <c:v>0.13551200123120299</c:v>
                </c:pt>
                <c:pt idx="18170" formatCode="General">
                  <c:v>0.13890054754089701</c:v>
                </c:pt>
                <c:pt idx="18171" formatCode="General">
                  <c:v>0.14215758573194001</c:v>
                </c:pt>
                <c:pt idx="18172" formatCode="General">
                  <c:v>0.145289045863807</c:v>
                </c:pt>
                <c:pt idx="18173" formatCode="General">
                  <c:v>0.14830125665115801</c:v>
                </c:pt>
                <c:pt idx="18174" formatCode="General">
                  <c:v>0.151200937176173</c:v>
                </c:pt>
                <c:pt idx="18175" formatCode="General">
                  <c:v>0.153995895488616</c:v>
                </c:pt>
                <c:pt idx="18176" formatCode="General">
                  <c:v>0.156693564910346</c:v>
                </c:pt>
                <c:pt idx="18177" formatCode="General">
                  <c:v>0.15930054531662599</c:v>
                </c:pt>
                <c:pt idx="18178" formatCode="General">
                  <c:v>0.161823433654563</c:v>
                </c:pt>
                <c:pt idx="18179" formatCode="General">
                  <c:v>0.164268045749768</c:v>
                </c:pt>
                <c:pt idx="18180" formatCode="General">
                  <c:v>0.166638583405298</c:v>
                </c:pt>
                <c:pt idx="18181" formatCode="General">
                  <c:v>0.168937986937017</c:v>
                </c:pt>
                <c:pt idx="18182" formatCode="General">
                  <c:v>0.171167947581983</c:v>
                </c:pt>
                <c:pt idx="18183" formatCode="General">
                  <c:v>0.17332888606958499</c:v>
                </c:pt>
                <c:pt idx="18184" formatCode="General">
                  <c:v>0.17541990247318101</c:v>
                </c:pt>
                <c:pt idx="18185" formatCode="General">
                  <c:v>0.17743775486994301</c:v>
                </c:pt>
                <c:pt idx="18186" formatCode="General">
                  <c:v>0.17937798681030601</c:v>
                </c:pt>
                <c:pt idx="18187" formatCode="General">
                  <c:v>0.18123475090418301</c:v>
                </c:pt>
                <c:pt idx="18188" formatCode="General">
                  <c:v>0.18300150326700701</c:v>
                </c:pt>
                <c:pt idx="18189" formatCode="General">
                  <c:v>0.18467066233041399</c:v>
                </c:pt>
                <c:pt idx="18190" formatCode="General">
                  <c:v>0.18623277791397</c:v>
                </c:pt>
                <c:pt idx="18191" formatCode="General">
                  <c:v>0.18767897715461099</c:v>
                </c:pt>
                <c:pt idx="18192" formatCode="General">
                  <c:v>0.18900032213946699</c:v>
                </c:pt>
                <c:pt idx="18193" formatCode="General">
                  <c:v>0.190187369530572</c:v>
                </c:pt>
                <c:pt idx="18194" formatCode="General">
                  <c:v>0.19123100269703699</c:v>
                </c:pt>
                <c:pt idx="18195" formatCode="General">
                  <c:v>0.192123207864072</c:v>
                </c:pt>
                <c:pt idx="18196" formatCode="General">
                  <c:v>0.19285621320076099</c:v>
                </c:pt>
                <c:pt idx="18197" formatCode="General">
                  <c:v>0.19342321495599599</c:v>
                </c:pt>
                <c:pt idx="18198" formatCode="General">
                  <c:v>0.19382018296881601</c:v>
                </c:pt>
                <c:pt idx="18199" formatCode="General">
                  <c:v>0.194043781746013</c:v>
                </c:pt>
                <c:pt idx="18200" formatCode="General">
                  <c:v>0.194091732809308</c:v>
                </c:pt>
                <c:pt idx="18201" formatCode="General">
                  <c:v>0.19396397419852501</c:v>
                </c:pt>
                <c:pt idx="18202" formatCode="General">
                  <c:v>0.19366215916876001</c:v>
                </c:pt>
                <c:pt idx="18203" formatCode="General">
                  <c:v>0.19319009198678699</c:v>
                </c:pt>
                <c:pt idx="18204" formatCode="General">
                  <c:v>0.19255409593335901</c:v>
                </c:pt>
                <c:pt idx="18205" formatCode="General">
                  <c:v>0.19176168221941001</c:v>
                </c:pt>
                <c:pt idx="18206" formatCode="General">
                  <c:v>0.190821717027196</c:v>
                </c:pt>
                <c:pt idx="18207" formatCode="General">
                  <c:v>0.18974472247618099</c:v>
                </c:pt>
                <c:pt idx="18208" formatCode="General">
                  <c:v>0.18854204490811599</c:v>
                </c:pt>
                <c:pt idx="18209" formatCode="General">
                  <c:v>0.187226093307645</c:v>
                </c:pt>
                <c:pt idx="18210" formatCode="General">
                  <c:v>0.185810553470526</c:v>
                </c:pt>
                <c:pt idx="18211" formatCode="General">
                  <c:v>0.18430898366990001</c:v>
                </c:pt>
                <c:pt idx="18212" formatCode="General">
                  <c:v>0.18273495152081001</c:v>
                </c:pt>
                <c:pt idx="18213" formatCode="General">
                  <c:v>0.181102319865135</c:v>
                </c:pt>
                <c:pt idx="18214" formatCode="General">
                  <c:v>0.17942382128817599</c:v>
                </c:pt>
                <c:pt idx="18215" formatCode="General">
                  <c:v>0.17771078634844301</c:v>
                </c:pt>
                <c:pt idx="18216" formatCode="General">
                  <c:v>0.17597404062454899</c:v>
                </c:pt>
                <c:pt idx="18217" formatCode="General">
                  <c:v>0.17422277639447101</c:v>
                </c:pt>
                <c:pt idx="18218" formatCode="General">
                  <c:v>0.17246435997214099</c:v>
                </c:pt>
                <c:pt idx="18219" formatCode="General">
                  <c:v>0.17070480247060499</c:v>
                </c:pt>
                <c:pt idx="18220" formatCode="General">
                  <c:v>0.168947110501314</c:v>
                </c:pt>
                <c:pt idx="18221" formatCode="General">
                  <c:v>0.167191840792453</c:v>
                </c:pt>
                <c:pt idx="18222" formatCode="General">
                  <c:v>0.16543791874859301</c:v>
                </c:pt>
                <c:pt idx="18223" formatCode="General">
                  <c:v>0.16368235183003699</c:v>
                </c:pt>
                <c:pt idx="18224" formatCode="General">
                  <c:v>0.16191985493560701</c:v>
                </c:pt>
                <c:pt idx="18225" formatCode="General">
                  <c:v>0.160143067429145</c:v>
                </c:pt>
                <c:pt idx="18226" formatCode="General">
                  <c:v>0.15834237815895899</c:v>
                </c:pt>
                <c:pt idx="18227" formatCode="General">
                  <c:v>0.156506873827603</c:v>
                </c:pt>
                <c:pt idx="18228" formatCode="General">
                  <c:v>0.15462488398195201</c:v>
                </c:pt>
                <c:pt idx="18229" formatCode="General">
                  <c:v>0.15268432597532899</c:v>
                </c:pt>
                <c:pt idx="18230" formatCode="General">
                  <c:v>0.15067199998086001</c:v>
                </c:pt>
                <c:pt idx="18231" formatCode="General">
                  <c:v>0.14857440541400499</c:v>
                </c:pt>
                <c:pt idx="18232" formatCode="General">
                  <c:v>0.14637828715357401</c:v>
                </c:pt>
                <c:pt idx="18233" formatCode="General">
                  <c:v>0.14407156786414299</c:v>
                </c:pt>
                <c:pt idx="18234" formatCode="General">
                  <c:v>0.141643729658327</c:v>
                </c:pt>
                <c:pt idx="18235" formatCode="General">
                  <c:v>0.139085464049578</c:v>
                </c:pt>
                <c:pt idx="18236" formatCode="General">
                  <c:v>0.136389442331389</c:v>
                </c:pt>
                <c:pt idx="18237" formatCode="General">
                  <c:v>0.13355105014350999</c:v>
                </c:pt>
                <c:pt idx="18238" formatCode="General">
                  <c:v>0.130568512003302</c:v>
                </c:pt>
                <c:pt idx="18239" formatCode="General">
                  <c:v>0.12744282656662201</c:v>
                </c:pt>
                <c:pt idx="18240" formatCode="General">
                  <c:v>0.12417827891000199</c:v>
                </c:pt>
                <c:pt idx="18241" formatCode="General">
                  <c:v>0.12078288845424801</c:v>
                </c:pt>
                <c:pt idx="18242" formatCode="General">
                  <c:v>0.117268724888851</c:v>
                </c:pt>
                <c:pt idx="18243" formatCode="General">
                  <c:v>0.113650970966634</c:v>
                </c:pt>
                <c:pt idx="18244" formatCode="General">
                  <c:v>0.109947983076288</c:v>
                </c:pt>
                <c:pt idx="18245" formatCode="General">
                  <c:v>0.10618147372790999</c:v>
                </c:pt>
                <c:pt idx="18246" formatCode="General">
                  <c:v>0.10237706261653</c:v>
                </c:pt>
                <c:pt idx="18247" formatCode="General">
                  <c:v>9.8562657669380799E-2</c:v>
                </c:pt>
                <c:pt idx="18248" formatCode="General">
                  <c:v>9.4768812839630207E-2</c:v>
                </c:pt>
                <c:pt idx="18249" formatCode="General">
                  <c:v>9.1028648773164203E-2</c:v>
                </c:pt>
                <c:pt idx="18250" formatCode="General">
                  <c:v>8.7376118348607895E-2</c:v>
                </c:pt>
                <c:pt idx="18251" formatCode="General">
                  <c:v>8.3846861495464595E-2</c:v>
                </c:pt>
                <c:pt idx="18252" formatCode="General">
                  <c:v>8.0477075326038996E-2</c:v>
                </c:pt>
                <c:pt idx="18253" formatCode="General">
                  <c:v>7.7302190533718396E-2</c:v>
                </c:pt>
                <c:pt idx="18254" formatCode="General">
                  <c:v>7.4356840740688102E-2</c:v>
                </c:pt>
                <c:pt idx="18255" formatCode="General">
                  <c:v>7.1674883551898799E-2</c:v>
                </c:pt>
                <c:pt idx="18256" formatCode="General">
                  <c:v>6.9287855121837993E-2</c:v>
                </c:pt>
                <c:pt idx="18257" formatCode="General">
                  <c:v>6.7224426313148303E-2</c:v>
                </c:pt>
                <c:pt idx="18258" formatCode="General">
                  <c:v>6.5510130883580805E-2</c:v>
                </c:pt>
                <c:pt idx="18259" formatCode="General">
                  <c:v>6.4166613470504993E-2</c:v>
                </c:pt>
                <c:pt idx="18260" formatCode="General">
                  <c:v>6.3211480116052599E-2</c:v>
                </c:pt>
                <c:pt idx="18261" formatCode="General">
                  <c:v>6.2657267554795004E-2</c:v>
                </c:pt>
                <c:pt idx="18262" formatCode="General">
                  <c:v>6.2512066261769597E-2</c:v>
                </c:pt>
                <c:pt idx="18263" formatCode="General">
                  <c:v>6.27786885604385E-2</c:v>
                </c:pt>
                <c:pt idx="18264" formatCode="General">
                  <c:v>6.3453821955355802E-2</c:v>
                </c:pt>
                <c:pt idx="18265" formatCode="General">
                  <c:v>6.4528456783773294E-2</c:v>
                </c:pt>
                <c:pt idx="18266" formatCode="General">
                  <c:v>6.5988061527947006E-2</c:v>
                </c:pt>
                <c:pt idx="18267" formatCode="General">
                  <c:v>6.7813229364175498E-2</c:v>
                </c:pt>
                <c:pt idx="18268" formatCode="General">
                  <c:v>6.9978866862062505E-2</c:v>
                </c:pt>
                <c:pt idx="18269" formatCode="General">
                  <c:v>7.2454917588102796E-2</c:v>
                </c:pt>
                <c:pt idx="18270" formatCode="General">
                  <c:v>7.5206782773791503E-2</c:v>
                </c:pt>
                <c:pt idx="18271" formatCode="General">
                  <c:v>7.8195208164993896E-2</c:v>
                </c:pt>
                <c:pt idx="18272" formatCode="General">
                  <c:v>8.1377886467205507E-2</c:v>
                </c:pt>
                <c:pt idx="18273" formatCode="General">
                  <c:v>8.4709999060754299E-2</c:v>
                </c:pt>
                <c:pt idx="18274" formatCode="General">
                  <c:v>8.8144060401448301E-2</c:v>
                </c:pt>
                <c:pt idx="18275" formatCode="General">
                  <c:v>9.1630359031549397E-2</c:v>
                </c:pt>
                <c:pt idx="18276" formatCode="General">
                  <c:v>9.5119052127619605E-2</c:v>
                </c:pt>
                <c:pt idx="18277" formatCode="General">
                  <c:v>9.8560067904710502E-2</c:v>
                </c:pt>
                <c:pt idx="18278" formatCode="General">
                  <c:v>0.101903417287782</c:v>
                </c:pt>
                <c:pt idx="18279" formatCode="General">
                  <c:v>0.105101616352524</c:v>
                </c:pt>
                <c:pt idx="18280" formatCode="General">
                  <c:v>0.10810936132811</c:v>
                </c:pt>
                <c:pt idx="18281" formatCode="General">
                  <c:v>0.110883384260308</c:v>
                </c:pt>
                <c:pt idx="18282" formatCode="General">
                  <c:v>0.113384029856905</c:v>
                </c:pt>
                <c:pt idx="18283" formatCode="General">
                  <c:v>0.115576247583176</c:v>
                </c:pt>
                <c:pt idx="18284" formatCode="General">
                  <c:v>0.117429790876691</c:v>
                </c:pt>
                <c:pt idx="18285" formatCode="General">
                  <c:v>0.118919177358281</c:v>
                </c:pt>
                <c:pt idx="18286" formatCode="General">
                  <c:v>0.12002417133290399</c:v>
                </c:pt>
                <c:pt idx="18287" formatCode="General">
                  <c:v>0.120730660795265</c:v>
                </c:pt>
                <c:pt idx="18288" formatCode="General">
                  <c:v>0.121030303117453</c:v>
                </c:pt>
                <c:pt idx="18289" formatCode="General">
                  <c:v>0.120919984876686</c:v>
                </c:pt>
                <c:pt idx="18290" formatCode="General">
                  <c:v>0.120402779685407</c:v>
                </c:pt>
                <c:pt idx="18291" formatCode="General">
                  <c:v>0.119486833305947</c:v>
                </c:pt>
                <c:pt idx="18292" formatCode="General">
                  <c:v>0.118186144924916</c:v>
                </c:pt>
                <c:pt idx="18293" formatCode="General">
                  <c:v>0.11652036280844499</c:v>
                </c:pt>
                <c:pt idx="18294" formatCode="General">
                  <c:v>0.11451369838434</c:v>
                </c:pt>
                <c:pt idx="18295" formatCode="General">
                  <c:v>0.112193856658806</c:v>
                </c:pt>
                <c:pt idx="18296" formatCode="General">
                  <c:v>0.109592095374342</c:v>
                </c:pt>
                <c:pt idx="18297" formatCode="General">
                  <c:v>0.106743290491241</c:v>
                </c:pt>
                <c:pt idx="18298" formatCode="General">
                  <c:v>0.103683668440447</c:v>
                </c:pt>
                <c:pt idx="18299" formatCode="General">
                  <c:v>0.10045127782860599</c:v>
                </c:pt>
                <c:pt idx="18300" formatCode="General">
                  <c:v>9.7085534085164599E-2</c:v>
                </c:pt>
                <c:pt idx="18301" formatCode="General">
                  <c:v>9.3625840529384399E-2</c:v>
                </c:pt>
                <c:pt idx="18302" formatCode="General">
                  <c:v>9.0111055263085299E-2</c:v>
                </c:pt>
                <c:pt idx="18303" formatCode="General">
                  <c:v>8.6578809451891295E-2</c:v>
                </c:pt>
                <c:pt idx="18304" formatCode="General">
                  <c:v>8.3064905661658903E-2</c:v>
                </c:pt>
                <c:pt idx="18305" formatCode="General">
                  <c:v>7.9602776989590604E-2</c:v>
                </c:pt>
                <c:pt idx="18306" formatCode="General">
                  <c:v>7.62229461361007E-2</c:v>
                </c:pt>
                <c:pt idx="18307" formatCode="General">
                  <c:v>7.29524877762317E-2</c:v>
                </c:pt>
                <c:pt idx="18308" formatCode="General">
                  <c:v>6.9814623802573597E-2</c:v>
                </c:pt>
                <c:pt idx="18309" formatCode="General">
                  <c:v>6.6828512273165497E-2</c:v>
                </c:pt>
                <c:pt idx="18310" formatCode="General">
                  <c:v>6.4009055865499098E-2</c:v>
                </c:pt>
                <c:pt idx="18311" formatCode="General">
                  <c:v>6.1366698869462097E-2</c:v>
                </c:pt>
                <c:pt idx="18312" formatCode="General">
                  <c:v>5.8907287406805099E-2</c:v>
                </c:pt>
                <c:pt idx="18313" formatCode="General">
                  <c:v>5.6632214190688097E-2</c:v>
                </c:pt>
                <c:pt idx="18314" formatCode="General">
                  <c:v>5.4538660847956097E-2</c:v>
                </c:pt>
                <c:pt idx="18315" formatCode="General">
                  <c:v>5.2619589996668201E-2</c:v>
                </c:pt>
                <c:pt idx="18316" formatCode="General">
                  <c:v>5.0864069944488298E-2</c:v>
                </c:pt>
                <c:pt idx="18317" formatCode="General">
                  <c:v>4.9257783031777497E-2</c:v>
                </c:pt>
                <c:pt idx="18318" formatCode="General">
                  <c:v>4.7783252143515698E-2</c:v>
                </c:pt>
                <c:pt idx="18319" formatCode="General">
                  <c:v>4.6420348669982701E-2</c:v>
                </c:pt>
                <c:pt idx="18320" formatCode="General">
                  <c:v>4.5146931077451498E-2</c:v>
                </c:pt>
                <c:pt idx="18321" formatCode="General">
                  <c:v>4.3939157684838401E-2</c:v>
                </c:pt>
                <c:pt idx="18322" formatCode="General">
                  <c:v>4.2772132408844303E-2</c:v>
                </c:pt>
                <c:pt idx="18323" formatCode="General">
                  <c:v>4.1620489823950398E-2</c:v>
                </c:pt>
                <c:pt idx="18324" formatCode="General">
                  <c:v>4.0458811116735403E-2</c:v>
                </c:pt>
                <c:pt idx="18325" formatCode="General">
                  <c:v>3.9262242915491401E-2</c:v>
                </c:pt>
                <c:pt idx="18326" formatCode="General">
                  <c:v>3.8006963350812301E-2</c:v>
                </c:pt>
                <c:pt idx="18327" formatCode="General">
                  <c:v>3.6670714220862002E-2</c:v>
                </c:pt>
                <c:pt idx="18328" formatCode="General">
                  <c:v>3.5233191199014698E-2</c:v>
                </c:pt>
                <c:pt idx="18329" formatCode="General">
                  <c:v>3.3676293462594598E-2</c:v>
                </c:pt>
                <c:pt idx="18330" formatCode="General">
                  <c:v>3.1984487337711399E-2</c:v>
                </c:pt>
                <c:pt idx="18331" formatCode="General">
                  <c:v>3.01450753725814E-2</c:v>
                </c:pt>
                <c:pt idx="18332" formatCode="General">
                  <c:v>2.81483398674118E-2</c:v>
                </c:pt>
                <c:pt idx="18333" formatCode="General">
                  <c:v>2.5987643743807E-2</c:v>
                </c:pt>
                <c:pt idx="18334" formatCode="General">
                  <c:v>2.3659482915004599E-2</c:v>
                </c:pt>
                <c:pt idx="18335" formatCode="General">
                  <c:v>2.1163375445428401E-2</c:v>
                </c:pt>
                <c:pt idx="18336" formatCode="General">
                  <c:v>1.8501787877975101E-2</c:v>
                </c:pt>
                <c:pt idx="18337" formatCode="General">
                  <c:v>1.5680067251575398E-2</c:v>
                </c:pt>
                <c:pt idx="18338" formatCode="General">
                  <c:v>1.27061372892686E-2</c:v>
                </c:pt>
                <c:pt idx="18339" formatCode="General">
                  <c:v>9.5901567337394397E-3</c:v>
                </c:pt>
                <c:pt idx="18340" formatCode="General">
                  <c:v>6.3442254698551099E-3</c:v>
                </c:pt>
                <c:pt idx="18341" formatCode="General">
                  <c:v>2.9821871287011902E-3</c:v>
                </c:pt>
                <c:pt idx="18342" formatCode="General">
                  <c:v>-4.8079981750933E-4</c:v>
                </c:pt>
                <c:pt idx="18343" formatCode="General">
                  <c:v>-4.0288132589975699E-3</c:v>
                </c:pt>
                <c:pt idx="18344" formatCode="General">
                  <c:v>-7.6454776248035001E-3</c:v>
                </c:pt>
                <c:pt idx="18345" formatCode="General">
                  <c:v>-1.13143282475305E-2</c:v>
                </c:pt>
                <c:pt idx="18346" formatCode="General">
                  <c:v>-1.5019200203527001E-2</c:v>
                </c:pt>
                <c:pt idx="18347" formatCode="General">
                  <c:v>-1.8744571763128701E-2</c:v>
                </c:pt>
                <c:pt idx="18348" formatCode="General">
                  <c:v>-2.2475916068469999E-2</c:v>
                </c:pt>
                <c:pt idx="18349" formatCode="General">
                  <c:v>-2.62000941689896E-2</c:v>
                </c:pt>
                <c:pt idx="18350" formatCode="General">
                  <c:v>-2.9905527169084501E-2</c:v>
                </c:pt>
                <c:pt idx="18351" formatCode="General">
                  <c:v>-3.3582448771081901E-2</c:v>
                </c:pt>
                <c:pt idx="18352" formatCode="General">
                  <c:v>-3.7223146522929899E-2</c:v>
                </c:pt>
                <c:pt idx="18353" formatCode="General">
                  <c:v>-4.0821915550222E-2</c:v>
                </c:pt>
                <c:pt idx="18354" formatCode="General">
                  <c:v>-4.4375198722396397E-2</c:v>
                </c:pt>
                <c:pt idx="18355" formatCode="General">
                  <c:v>-4.7881584208088197E-2</c:v>
                </c:pt>
                <c:pt idx="18356" formatCode="General">
                  <c:v>-5.1341785224052E-2</c:v>
                </c:pt>
                <c:pt idx="18357" formatCode="General">
                  <c:v>-5.47585659216724E-2</c:v>
                </c:pt>
                <c:pt idx="18358" formatCode="General">
                  <c:v>-5.8136513033399798E-2</c:v>
                </c:pt>
                <c:pt idx="18359" formatCode="General">
                  <c:v>-6.1481920817028898E-2</c:v>
                </c:pt>
                <c:pt idx="18360" formatCode="General">
                  <c:v>-6.4802497614384696E-2</c:v>
                </c:pt>
                <c:pt idx="18361" formatCode="General">
                  <c:v>-6.8107091600839095E-2</c:v>
                </c:pt>
                <c:pt idx="18362" formatCode="General">
                  <c:v>-7.14054229531359E-2</c:v>
                </c:pt>
                <c:pt idx="18363" formatCode="General">
                  <c:v>-7.4707814957959501E-2</c:v>
                </c:pt>
                <c:pt idx="18364" formatCode="General">
                  <c:v>-7.8024874266790403E-2</c:v>
                </c:pt>
                <c:pt idx="18365" formatCode="General">
                  <c:v>-8.1367074735743103E-2</c:v>
                </c:pt>
                <c:pt idx="18366" formatCode="General">
                  <c:v>-8.4744483057192593E-2</c:v>
                </c:pt>
                <c:pt idx="18367" formatCode="General">
                  <c:v>-8.8166526475161197E-2</c:v>
                </c:pt>
                <c:pt idx="18368" formatCode="General">
                  <c:v>-9.1641632284532704E-2</c:v>
                </c:pt>
                <c:pt idx="18369" formatCode="General">
                  <c:v>-9.5176899890440397E-2</c:v>
                </c:pt>
                <c:pt idx="18370" formatCode="General">
                  <c:v>-9.8777895310717401E-2</c:v>
                </c:pt>
                <c:pt idx="18371" formatCode="General">
                  <c:v>-0.102448510520164</c:v>
                </c:pt>
                <c:pt idx="18372" formatCode="General">
                  <c:v>-0.106190826325419</c:v>
                </c:pt>
                <c:pt idx="18373" formatCode="General">
                  <c:v>-0.110004955028116</c:v>
                </c:pt>
                <c:pt idx="18374" formatCode="General">
                  <c:v>-0.113888839187162</c:v>
                </c:pt>
                <c:pt idx="18375" formatCode="General">
                  <c:v>-0.117838323893691</c:v>
                </c:pt>
                <c:pt idx="18376" formatCode="General">
                  <c:v>-0.121847242316011</c:v>
                </c:pt>
                <c:pt idx="18377" formatCode="General">
                  <c:v>-0.125907317449581</c:v>
                </c:pt>
                <c:pt idx="18378" formatCode="General">
                  <c:v>-0.13000831993353501</c:v>
                </c:pt>
                <c:pt idx="18379" formatCode="General">
                  <c:v>-0.134138279304927</c:v>
                </c:pt>
                <c:pt idx="18380" formatCode="General">
                  <c:v>-0.13828360612476001</c:v>
                </c:pt>
                <c:pt idx="18381" formatCode="General">
                  <c:v>-0.14242923515425601</c:v>
                </c:pt>
                <c:pt idx="18382" formatCode="General">
                  <c:v>-0.14655899331550001</c:v>
                </c:pt>
                <c:pt idx="18383" formatCode="General">
                  <c:v>-0.150655710048133</c:v>
                </c:pt>
                <c:pt idx="18384" formatCode="General">
                  <c:v>-0.15470142532477299</c:v>
                </c:pt>
                <c:pt idx="18385" formatCode="General">
                  <c:v>-0.158677870372846</c:v>
                </c:pt>
                <c:pt idx="18386" formatCode="General">
                  <c:v>-0.16256662674987299</c:v>
                </c:pt>
                <c:pt idx="18387" formatCode="General">
                  <c:v>-0.16634943377813499</c:v>
                </c:pt>
                <c:pt idx="18388" formatCode="General">
                  <c:v>-0.17000837782287001</c:v>
                </c:pt>
                <c:pt idx="18389" formatCode="General">
                  <c:v>-0.173526103523817</c:v>
                </c:pt>
                <c:pt idx="18390" formatCode="General">
                  <c:v>-0.17688625219845699</c:v>
                </c:pt>
                <c:pt idx="18391" formatCode="General">
                  <c:v>-0.18007343703824</c:v>
                </c:pt>
                <c:pt idx="18392" formatCode="General">
                  <c:v>-0.18307346211422401</c:v>
                </c:pt>
                <c:pt idx="18393" formatCode="General">
                  <c:v>-0.18587352836132401</c:v>
                </c:pt>
                <c:pt idx="18394" formatCode="General">
                  <c:v>-0.18846227370868601</c:v>
                </c:pt>
                <c:pt idx="18395" formatCode="General">
                  <c:v>-0.19082987189511599</c:v>
                </c:pt>
                <c:pt idx="18396" formatCode="General">
                  <c:v>-0.192968100185686</c:v>
                </c:pt>
                <c:pt idx="18397" formatCode="General">
                  <c:v>-0.19487040385764101</c:v>
                </c:pt>
                <c:pt idx="18398" formatCode="General">
                  <c:v>-0.19653170481030499</c:v>
                </c:pt>
                <c:pt idx="18399" formatCode="General">
                  <c:v>-0.197948387102065</c:v>
                </c:pt>
                <c:pt idx="18400" formatCode="General">
                  <c:v>-0.19911833200089801</c:v>
                </c:pt>
                <c:pt idx="18401" formatCode="General">
                  <c:v>-0.20004076188588399</c:v>
                </c:pt>
                <c:pt idx="18402" formatCode="General">
                  <c:v>-0.20071609734912299</c:v>
                </c:pt>
                <c:pt idx="18403" formatCode="General">
                  <c:v>-0.20114576500126499</c:v>
                </c:pt>
                <c:pt idx="18404" formatCode="General">
                  <c:v>-0.20133216214232499</c:v>
                </c:pt>
                <c:pt idx="18405" formatCode="General">
                  <c:v>-0.20127851929624199</c:v>
                </c:pt>
                <c:pt idx="18406" formatCode="General">
                  <c:v>-0.20098863928446101</c:v>
                </c:pt>
                <c:pt idx="18407" formatCode="General">
                  <c:v>-0.20046675969095001</c:v>
                </c:pt>
                <c:pt idx="18408" formatCode="General">
                  <c:v>-0.19971750091218801</c:v>
                </c:pt>
                <c:pt idx="18409" formatCode="General">
                  <c:v>-0.19874577026925</c:v>
                </c:pt>
                <c:pt idx="18410" formatCode="General">
                  <c:v>-0.197556519111903</c:v>
                </c:pt>
                <c:pt idx="18411" formatCode="General">
                  <c:v>-0.19615472972140799</c:v>
                </c:pt>
                <c:pt idx="18412" formatCode="General">
                  <c:v>-0.19454534171179799</c:v>
                </c:pt>
                <c:pt idx="18413" formatCode="General">
                  <c:v>-0.192733192807512</c:v>
                </c:pt>
                <c:pt idx="18414" formatCode="General">
                  <c:v>-0.190723038318455</c:v>
                </c:pt>
                <c:pt idx="18415" formatCode="General">
                  <c:v>-0.18851949600797399</c:v>
                </c:pt>
                <c:pt idx="18416" formatCode="General">
                  <c:v>-0.18612716920667199</c:v>
                </c:pt>
                <c:pt idx="18417" formatCode="General">
                  <c:v>-0.183550686908662</c:v>
                </c:pt>
                <c:pt idx="18418" formatCode="General">
                  <c:v>-0.18079469748145899</c:v>
                </c:pt>
                <c:pt idx="18419" formatCode="General">
                  <c:v>-0.17786402904225301</c:v>
                </c:pt>
                <c:pt idx="18420" formatCode="General">
                  <c:v>-0.174763717307961</c:v>
                </c:pt>
                <c:pt idx="18421" formatCode="General">
                  <c:v>-0.17149919139203301</c:v>
                </c:pt>
                <c:pt idx="18422" formatCode="General">
                  <c:v>-0.16807646461532499</c:v>
                </c:pt>
                <c:pt idx="18423" formatCode="General">
                  <c:v>-0.16450210011514299</c:v>
                </c:pt>
                <c:pt idx="18424" formatCode="General">
                  <c:v>-0.16078344278471701</c:v>
                </c:pt>
                <c:pt idx="18425" formatCode="General">
                  <c:v>-0.15692884401402399</c:v>
                </c:pt>
                <c:pt idx="18426" formatCode="General">
                  <c:v>-0.15294709342531701</c:v>
                </c:pt>
                <c:pt idx="18427" formatCode="General">
                  <c:v>-0.148848497810005</c:v>
                </c:pt>
                <c:pt idx="18428" formatCode="General">
                  <c:v>-0.14464482805529899</c:v>
                </c:pt>
                <c:pt idx="18429" formatCode="General">
                  <c:v>-0.14034836456401101</c:v>
                </c:pt>
                <c:pt idx="18430" formatCode="General">
                  <c:v>-0.13597283664319601</c:v>
                </c:pt>
                <c:pt idx="18431" formatCode="General">
                  <c:v>-0.13153339743919701</c:v>
                </c:pt>
                <c:pt idx="18432" formatCode="General">
                  <c:v>-0.12704637458937201</c:v>
                </c:pt>
                <c:pt idx="18433" formatCode="General">
                  <c:v>-0.122528551294107</c:v>
                </c:pt>
                <c:pt idx="18434" formatCode="General">
                  <c:v>-0.117998040069673</c:v>
                </c:pt>
                <c:pt idx="18435" formatCode="General">
                  <c:v>-0.113474105854343</c:v>
                </c:pt>
                <c:pt idx="18436" formatCode="General">
                  <c:v>-0.108975857093109</c:v>
                </c:pt>
                <c:pt idx="18437" formatCode="General">
                  <c:v>-0.104523588771125</c:v>
                </c:pt>
                <c:pt idx="18438" formatCode="General">
                  <c:v>-0.10013806511456499</c:v>
                </c:pt>
                <c:pt idx="18439" formatCode="General">
                  <c:v>-9.5839082352368501E-2</c:v>
                </c:pt>
                <c:pt idx="18440" formatCode="General">
                  <c:v>-9.1646340677173699E-2</c:v>
                </c:pt>
                <c:pt idx="18441" formatCode="General">
                  <c:v>-8.7579842204273006E-2</c:v>
                </c:pt>
                <c:pt idx="18442" formatCode="General">
                  <c:v>-8.3658063248672199E-2</c:v>
                </c:pt>
                <c:pt idx="18443" formatCode="General">
                  <c:v>-7.9898270100207697E-2</c:v>
                </c:pt>
                <c:pt idx="18444" formatCode="General">
                  <c:v>-7.6317509015058793E-2</c:v>
                </c:pt>
                <c:pt idx="18445" formatCode="General">
                  <c:v>-7.2930410320339797E-2</c:v>
                </c:pt>
                <c:pt idx="18446" formatCode="General">
                  <c:v>-6.9750000022763506E-2</c:v>
                </c:pt>
                <c:pt idx="18447" formatCode="General">
                  <c:v>-6.6787263512923495E-2</c:v>
                </c:pt>
                <c:pt idx="18448" formatCode="General">
                  <c:v>-6.4050589431685304E-2</c:v>
                </c:pt>
                <c:pt idx="18449" formatCode="General">
                  <c:v>-6.1546378031607202E-2</c:v>
                </c:pt>
                <c:pt idx="18450" formatCode="General">
                  <c:v>-5.9278110297576403E-2</c:v>
                </c:pt>
                <c:pt idx="18451" formatCode="General">
                  <c:v>-5.7246482629802101E-2</c:v>
                </c:pt>
                <c:pt idx="18452" formatCode="General">
                  <c:v>-5.54496736144083E-2</c:v>
                </c:pt>
                <c:pt idx="18453" formatCode="General">
                  <c:v>-5.3883149942568001E-2</c:v>
                </c:pt>
                <c:pt idx="18454" formatCode="General">
                  <c:v>-5.2539958798664903E-2</c:v>
                </c:pt>
                <c:pt idx="18455" formatCode="General">
                  <c:v>-5.14105638678213E-2</c:v>
                </c:pt>
                <c:pt idx="18456" formatCode="General">
                  <c:v>-5.0482644257805999E-2</c:v>
                </c:pt>
                <c:pt idx="18457" formatCode="General">
                  <c:v>-4.9741505770871101E-2</c:v>
                </c:pt>
                <c:pt idx="18458" formatCode="General">
                  <c:v>-4.9170077018245197E-2</c:v>
                </c:pt>
                <c:pt idx="18459" formatCode="General">
                  <c:v>-4.8749914844229802E-2</c:v>
                </c:pt>
                <c:pt idx="18460" formatCode="General">
                  <c:v>-4.846066660804E-2</c:v>
                </c:pt>
                <c:pt idx="18461" formatCode="General">
                  <c:v>-4.8280535715419598E-2</c:v>
                </c:pt>
                <c:pt idx="18462" formatCode="General">
                  <c:v>-4.8187349899360098E-2</c:v>
                </c:pt>
                <c:pt idx="18463" formatCode="General">
                  <c:v>-4.8157970399174903E-2</c:v>
                </c:pt>
                <c:pt idx="18464" formatCode="General">
                  <c:v>-4.8168627230007401E-2</c:v>
                </c:pt>
                <c:pt idx="18465" formatCode="General">
                  <c:v>-4.81953781460231E-2</c:v>
                </c:pt>
                <c:pt idx="18466" formatCode="General">
                  <c:v>-4.8214522243677498E-2</c:v>
                </c:pt>
                <c:pt idx="18467" formatCode="General">
                  <c:v>-4.8202988791286101E-2</c:v>
                </c:pt>
                <c:pt idx="18468" formatCode="General">
                  <c:v>-4.8138653060204602E-2</c:v>
                </c:pt>
                <c:pt idx="18469" formatCode="General">
                  <c:v>-4.8000606059513298E-2</c:v>
                </c:pt>
                <c:pt idx="18470" formatCode="General">
                  <c:v>-4.7769396516344001E-2</c:v>
                </c:pt>
                <c:pt idx="18471" formatCode="General">
                  <c:v>-4.7427710832373397E-2</c:v>
                </c:pt>
                <c:pt idx="18472" formatCode="General">
                  <c:v>-4.6959898020715797E-2</c:v>
                </c:pt>
                <c:pt idx="18473" formatCode="General">
                  <c:v>-4.6351909116118299E-2</c:v>
                </c:pt>
                <c:pt idx="18474" formatCode="General">
                  <c:v>-4.5591866065887499E-2</c:v>
                </c:pt>
                <c:pt idx="18475" formatCode="General">
                  <c:v>-4.4670542002821903E-2</c:v>
                </c:pt>
                <c:pt idx="18476" formatCode="General">
                  <c:v>-4.3580705116511201E-2</c:v>
                </c:pt>
                <c:pt idx="18477" formatCode="General">
                  <c:v>-4.2317479652768601E-2</c:v>
                </c:pt>
                <c:pt idx="18478" formatCode="General">
                  <c:v>-4.0879170632718502E-2</c:v>
                </c:pt>
                <c:pt idx="18479" formatCode="General">
                  <c:v>-3.9265355628254499E-2</c:v>
                </c:pt>
                <c:pt idx="18480" formatCode="General">
                  <c:v>-3.7477538169217298E-2</c:v>
                </c:pt>
                <c:pt idx="18481" formatCode="General">
                  <c:v>-3.5519988521022602E-2</c:v>
                </c:pt>
                <c:pt idx="18482" formatCode="General">
                  <c:v>-3.3398356434671699E-2</c:v>
                </c:pt>
                <c:pt idx="18483" formatCode="General">
                  <c:v>-3.1120199331411899E-2</c:v>
                </c:pt>
                <c:pt idx="18484" formatCode="General">
                  <c:v>-2.86941230580741E-2</c:v>
                </c:pt>
                <c:pt idx="18485" formatCode="General">
                  <c:v>-2.6129924884387399E-2</c:v>
                </c:pt>
                <c:pt idx="18486" formatCode="General">
                  <c:v>-2.34393425059931E-2</c:v>
                </c:pt>
                <c:pt idx="18487" formatCode="General">
                  <c:v>-2.06345494291654E-2</c:v>
                </c:pt>
                <c:pt idx="18488" formatCode="General">
                  <c:v>-1.7727615382807801E-2</c:v>
                </c:pt>
                <c:pt idx="18489" formatCode="General">
                  <c:v>-1.47308005845676E-2</c:v>
                </c:pt>
                <c:pt idx="18490" formatCode="General">
                  <c:v>-1.1657441012483101E-2</c:v>
                </c:pt>
                <c:pt idx="18491" formatCode="General">
                  <c:v>-8.5211551383408898E-3</c:v>
                </c:pt>
                <c:pt idx="18492" formatCode="General">
                  <c:v>-5.3349170008184102E-3</c:v>
                </c:pt>
                <c:pt idx="18493" formatCode="General">
                  <c:v>-2.11131408757951E-3</c:v>
                </c:pt>
                <c:pt idx="18494" formatCode="General">
                  <c:v>1.1375998542953699E-3</c:v>
                </c:pt>
                <c:pt idx="18495" formatCode="General">
                  <c:v>4.4003511062386796E-3</c:v>
                </c:pt>
                <c:pt idx="18496" formatCode="General">
                  <c:v>7.6650659100456504E-3</c:v>
                </c:pt>
                <c:pt idx="18497" formatCode="General">
                  <c:v>1.09206383403785E-2</c:v>
                </c:pt>
                <c:pt idx="18498" formatCode="General">
                  <c:v>1.41574190785521E-2</c:v>
                </c:pt>
                <c:pt idx="18499" formatCode="General">
                  <c:v>1.7365619534661099E-2</c:v>
                </c:pt>
                <c:pt idx="18500" formatCode="General">
                  <c:v>2.0536277647409E-2</c:v>
                </c:pt>
                <c:pt idx="18501" formatCode="General">
                  <c:v>2.3661278386510401E-2</c:v>
                </c:pt>
                <c:pt idx="18502" formatCode="General">
                  <c:v>2.6732139637219099E-2</c:v>
                </c:pt>
                <c:pt idx="18503" formatCode="General">
                  <c:v>2.97404991265918E-2</c:v>
                </c:pt>
                <c:pt idx="18504" formatCode="General">
                  <c:v>3.2679226890572101E-2</c:v>
                </c:pt>
                <c:pt idx="18505" formatCode="General">
                  <c:v>3.5541336308151102E-2</c:v>
                </c:pt>
                <c:pt idx="18506" formatCode="General">
                  <c:v>3.8319728727841999E-2</c:v>
                </c:pt>
                <c:pt idx="18507" formatCode="General">
                  <c:v>4.1007182506194298E-2</c:v>
                </c:pt>
                <c:pt idx="18508" formatCode="General">
                  <c:v>4.3596858429569799E-2</c:v>
                </c:pt>
                <c:pt idx="18509" formatCode="General">
                  <c:v>4.6082245417642699E-2</c:v>
                </c:pt>
                <c:pt idx="18510" formatCode="General">
                  <c:v>4.84559793675816E-2</c:v>
                </c:pt>
                <c:pt idx="18511" formatCode="General">
                  <c:v>5.0710795614686603E-2</c:v>
                </c:pt>
                <c:pt idx="18512" formatCode="General">
                  <c:v>5.2839102783600503E-2</c:v>
                </c:pt>
                <c:pt idx="18513" formatCode="General">
                  <c:v>5.48335572690185E-2</c:v>
                </c:pt>
                <c:pt idx="18514" formatCode="General">
                  <c:v>5.6687656822970202E-2</c:v>
                </c:pt>
                <c:pt idx="18515" formatCode="General">
                  <c:v>5.8394611739559302E-2</c:v>
                </c:pt>
                <c:pt idx="18516" formatCode="General">
                  <c:v>5.99472192804529E-2</c:v>
                </c:pt>
                <c:pt idx="18517" formatCode="General">
                  <c:v>6.1338511120049601E-2</c:v>
                </c:pt>
                <c:pt idx="18518" formatCode="General">
                  <c:v>6.2562447705487703E-2</c:v>
                </c:pt>
                <c:pt idx="18519" formatCode="General">
                  <c:v>6.3613911457215497E-2</c:v>
                </c:pt>
                <c:pt idx="18520" formatCode="General">
                  <c:v>6.4487656085160106E-2</c:v>
                </c:pt>
                <c:pt idx="18521" formatCode="General">
                  <c:v>6.5179857205636904E-2</c:v>
                </c:pt>
                <c:pt idx="18522" formatCode="General">
                  <c:v>6.5687675689367994E-2</c:v>
                </c:pt>
                <c:pt idx="18523" formatCode="General">
                  <c:v>6.6008707533772304E-2</c:v>
                </c:pt>
                <c:pt idx="18524" formatCode="General">
                  <c:v>6.6143094784886405E-2</c:v>
                </c:pt>
                <c:pt idx="18525" formatCode="General">
                  <c:v>6.6091982828669502E-2</c:v>
                </c:pt>
                <c:pt idx="18526" formatCode="General">
                  <c:v>6.5857839025733403E-2</c:v>
                </c:pt>
                <c:pt idx="18527" formatCode="General">
                  <c:v>6.5445464787619395E-2</c:v>
                </c:pt>
                <c:pt idx="18528" formatCode="General">
                  <c:v>6.4860777272554099E-2</c:v>
                </c:pt>
                <c:pt idx="18529" formatCode="General">
                  <c:v>6.4111124521537305E-2</c:v>
                </c:pt>
                <c:pt idx="18530" formatCode="General">
                  <c:v>6.3206304650414102E-2</c:v>
                </c:pt>
                <c:pt idx="18531" formatCode="General">
                  <c:v>6.2158338219923497E-2</c:v>
                </c:pt>
                <c:pt idx="18532" formatCode="General">
                  <c:v>6.0980044702255799E-2</c:v>
                </c:pt>
                <c:pt idx="18533" formatCode="General">
                  <c:v>5.9685829224626702E-2</c:v>
                </c:pt>
                <c:pt idx="18534" formatCode="General">
                  <c:v>5.82925284018957E-2</c:v>
                </c:pt>
                <c:pt idx="18535" formatCode="General">
                  <c:v>5.6817497564572203E-2</c:v>
                </c:pt>
                <c:pt idx="18536" formatCode="General">
                  <c:v>5.5279229054000303E-2</c:v>
                </c:pt>
                <c:pt idx="18537" formatCode="General">
                  <c:v>5.3697571886943102E-2</c:v>
                </c:pt>
                <c:pt idx="18538" formatCode="General">
                  <c:v>5.2091767042472398E-2</c:v>
                </c:pt>
                <c:pt idx="18539" formatCode="General">
                  <c:v>5.04816510622252E-2</c:v>
                </c:pt>
                <c:pt idx="18540" formatCode="General">
                  <c:v>4.8887525696364599E-2</c:v>
                </c:pt>
                <c:pt idx="18541" formatCode="General">
                  <c:v>4.7329247362632602E-2</c:v>
                </c:pt>
                <c:pt idx="18542" formatCode="General">
                  <c:v>4.5825834609923899E-2</c:v>
                </c:pt>
                <c:pt idx="18543" formatCode="General">
                  <c:v>4.4394660111557203E-2</c:v>
                </c:pt>
                <c:pt idx="18544" formatCode="General">
                  <c:v>4.3051745038608501E-2</c:v>
                </c:pt>
                <c:pt idx="18545" formatCode="General">
                  <c:v>4.1811124714529302E-2</c:v>
                </c:pt>
                <c:pt idx="18546" formatCode="General">
                  <c:v>4.0684790258038103E-2</c:v>
                </c:pt>
                <c:pt idx="18547" formatCode="General">
                  <c:v>3.9683228256603698E-2</c:v>
                </c:pt>
                <c:pt idx="18548" formatCode="General">
                  <c:v>3.8814346123768398E-2</c:v>
                </c:pt>
                <c:pt idx="18549" formatCode="General">
                  <c:v>3.8082851442073497E-2</c:v>
                </c:pt>
                <c:pt idx="18550" formatCode="General">
                  <c:v>3.7490390912523701E-2</c:v>
                </c:pt>
                <c:pt idx="18551" formatCode="General">
                  <c:v>3.7035781512978698E-2</c:v>
                </c:pt>
                <c:pt idx="18552" formatCode="General">
                  <c:v>3.6714798626389503E-2</c:v>
                </c:pt>
                <c:pt idx="18553" formatCode="General">
                  <c:v>3.6520527647403399E-2</c:v>
                </c:pt>
                <c:pt idx="18554" formatCode="General">
                  <c:v>3.6443707061396102E-2</c:v>
                </c:pt>
                <c:pt idx="18555" formatCode="General">
                  <c:v>3.6471490298343998E-2</c:v>
                </c:pt>
                <c:pt idx="18556" formatCode="General">
                  <c:v>3.6588361220448201E-2</c:v>
                </c:pt>
                <c:pt idx="18557" formatCode="General">
                  <c:v>3.6776768221726201E-2</c:v>
                </c:pt>
                <c:pt idx="18558" formatCode="General">
                  <c:v>3.7017189165469498E-2</c:v>
                </c:pt>
                <c:pt idx="18559" formatCode="General">
                  <c:v>3.7289017297108297E-2</c:v>
                </c:pt>
                <c:pt idx="18560" formatCode="General">
                  <c:v>3.7570016698090097E-2</c:v>
                </c:pt>
                <c:pt idx="18561" formatCode="General">
                  <c:v>3.78366311744191E-2</c:v>
                </c:pt>
                <c:pt idx="18562" formatCode="General">
                  <c:v>3.8065171140472601E-2</c:v>
                </c:pt>
                <c:pt idx="18563" formatCode="General">
                  <c:v>3.8232071193682798E-2</c:v>
                </c:pt>
                <c:pt idx="18564" formatCode="General">
                  <c:v>3.8314177240456201E-2</c:v>
                </c:pt>
                <c:pt idx="18565" formatCode="General">
                  <c:v>3.8289293682275002E-2</c:v>
                </c:pt>
                <c:pt idx="18566" formatCode="General">
                  <c:v>3.8136739535729103E-2</c:v>
                </c:pt>
                <c:pt idx="18567" formatCode="General">
                  <c:v>3.7837622151790803E-2</c:v>
                </c:pt>
                <c:pt idx="18568" formatCode="General">
                  <c:v>3.7375290472853699E-2</c:v>
                </c:pt>
                <c:pt idx="18569" formatCode="General">
                  <c:v>3.67357363486676E-2</c:v>
                </c:pt>
                <c:pt idx="18570" formatCode="General">
                  <c:v>3.5907859043902202E-2</c:v>
                </c:pt>
                <c:pt idx="18571" formatCode="General">
                  <c:v>3.4883849740395802E-2</c:v>
                </c:pt>
                <c:pt idx="18572" formatCode="General">
                  <c:v>3.3659283038661003E-2</c:v>
                </c:pt>
                <c:pt idx="18573" formatCode="General">
                  <c:v>3.2233267294101198E-2</c:v>
                </c:pt>
                <c:pt idx="18574" formatCode="General">
                  <c:v>3.0608578345683202E-2</c:v>
                </c:pt>
                <c:pt idx="18575" formatCode="General">
                  <c:v>2.87916057917895E-2</c:v>
                </c:pt>
                <c:pt idx="18576" formatCode="General">
                  <c:v>2.6792321805953201E-2</c:v>
                </c:pt>
                <c:pt idx="18577" formatCode="General">
                  <c:v>2.4624137267367799E-2</c:v>
                </c:pt>
                <c:pt idx="18578" formatCode="General">
                  <c:v>2.2303691277902299E-2</c:v>
                </c:pt>
                <c:pt idx="18579" formatCode="General">
                  <c:v>1.9850596566349601E-2</c:v>
                </c:pt>
                <c:pt idx="18580" formatCode="General">
                  <c:v>1.72871392146162E-2</c:v>
                </c:pt>
                <c:pt idx="18581" formatCode="General">
                  <c:v>1.46378461232845E-2</c:v>
                </c:pt>
                <c:pt idx="18582" formatCode="General">
                  <c:v>1.1929076481533201E-2</c:v>
                </c:pt>
                <c:pt idx="18583" formatCode="General">
                  <c:v>9.1885139920053292E-3</c:v>
                </c:pt>
                <c:pt idx="18584" formatCode="General">
                  <c:v>6.4446563122270801E-3</c:v>
                </c:pt>
                <c:pt idx="18585" formatCode="General">
                  <c:v>3.72628965682294E-3</c:v>
                </c:pt>
                <c:pt idx="18586" formatCode="General">
                  <c:v>1.0619888736105301E-3</c:v>
                </c:pt>
                <c:pt idx="18587" formatCode="General">
                  <c:v>-1.52045958848105E-3</c:v>
                </c:pt>
                <c:pt idx="18588" formatCode="General">
                  <c:v>-3.9946338402064401E-3</c:v>
                </c:pt>
                <c:pt idx="18589" formatCode="General">
                  <c:v>-6.3358671789535701E-3</c:v>
                </c:pt>
                <c:pt idx="18590" formatCode="General">
                  <c:v>-8.5218262853637098E-3</c:v>
                </c:pt>
                <c:pt idx="18591" formatCode="General">
                  <c:v>-1.0532926460027099E-2</c:v>
                </c:pt>
                <c:pt idx="18592" formatCode="General">
                  <c:v>-1.2352722549932501E-2</c:v>
                </c:pt>
                <c:pt idx="18593" formatCode="General">
                  <c:v>-1.39682579247483E-2</c:v>
                </c:pt>
                <c:pt idx="18594" formatCode="General">
                  <c:v>-1.5370325107765899E-2</c:v>
                </c:pt>
                <c:pt idx="18595" formatCode="General">
                  <c:v>-1.6553690526039101E-2</c:v>
                </c:pt>
                <c:pt idx="18596" formatCode="General">
                  <c:v>-1.7517138332628999E-2</c:v>
                </c:pt>
                <c:pt idx="18597" formatCode="General">
                  <c:v>-1.8263589899381701E-2</c:v>
                </c:pt>
                <c:pt idx="18598" formatCode="General">
                  <c:v>-1.88001861220191E-2</c:v>
                </c:pt>
                <c:pt idx="18599" formatCode="General">
                  <c:v>-1.91379617647662E-2</c:v>
                </c:pt>
                <c:pt idx="18600" formatCode="General">
                  <c:v>-1.9291752716292201E-2</c:v>
                </c:pt>
                <c:pt idx="18601" formatCode="General">
                  <c:v>-1.9280018538105601E-2</c:v>
                </c:pt>
                <c:pt idx="18602" formatCode="General">
                  <c:v>-1.9124438250347101E-2</c:v>
                </c:pt>
                <c:pt idx="18603" formatCode="General">
                  <c:v>-1.8849563923169499E-2</c:v>
                </c:pt>
                <c:pt idx="18604" formatCode="General">
                  <c:v>-1.8482349737266399E-2</c:v>
                </c:pt>
                <c:pt idx="18605" formatCode="General">
                  <c:v>-1.8051661726703201E-2</c:v>
                </c:pt>
                <c:pt idx="18606" formatCode="General">
                  <c:v>-1.75877488900088E-2</c:v>
                </c:pt>
                <c:pt idx="18607" formatCode="General">
                  <c:v>-1.71217779193121E-2</c:v>
                </c:pt>
                <c:pt idx="18608" formatCode="General">
                  <c:v>-1.6685183535889301E-2</c:v>
                </c:pt>
                <c:pt idx="18609" formatCode="General">
                  <c:v>-1.6309049864443599E-2</c:v>
                </c:pt>
                <c:pt idx="18610" formatCode="General">
                  <c:v>-1.6023613738606699E-2</c:v>
                </c:pt>
                <c:pt idx="18611" formatCode="General">
                  <c:v>-1.5857680787865099E-2</c:v>
                </c:pt>
                <c:pt idx="18612" formatCode="General">
                  <c:v>-1.58381121703806E-2</c:v>
                </c:pt>
                <c:pt idx="18613" formatCode="General">
                  <c:v>-1.59893439883175E-2</c:v>
                </c:pt>
                <c:pt idx="18614" formatCode="General">
                  <c:v>-1.6332896376741599E-2</c:v>
                </c:pt>
                <c:pt idx="18615" formatCode="General">
                  <c:v>-1.6887024288966299E-2</c:v>
                </c:pt>
                <c:pt idx="18616" formatCode="General">
                  <c:v>-1.7666321862506801E-2</c:v>
                </c:pt>
                <c:pt idx="18617" formatCode="General">
                  <c:v>-1.8681477324661699E-2</c:v>
                </c:pt>
                <c:pt idx="18618" formatCode="General">
                  <c:v>-1.9939135295964801E-2</c:v>
                </c:pt>
                <c:pt idx="18619" formatCode="General">
                  <c:v>-2.1441640893692299E-2</c:v>
                </c:pt>
                <c:pt idx="18620" formatCode="General">
                  <c:v>-2.3187040532301799E-2</c:v>
                </c:pt>
                <c:pt idx="18621" formatCode="General">
                  <c:v>-2.5169192175268699E-2</c:v>
                </c:pt>
                <c:pt idx="18622" formatCode="General">
                  <c:v>-2.7377844192967699E-2</c:v>
                </c:pt>
                <c:pt idx="18623" formatCode="General">
                  <c:v>-2.9798745814687898E-2</c:v>
                </c:pt>
                <c:pt idx="18624" formatCode="General">
                  <c:v>-3.2413662603960003E-2</c:v>
                </c:pt>
                <c:pt idx="18625" formatCode="General">
                  <c:v>-3.5201230648534303E-2</c:v>
                </c:pt>
                <c:pt idx="18626" formatCode="General">
                  <c:v>-3.8137158030229198E-2</c:v>
                </c:pt>
                <c:pt idx="18627" formatCode="General">
                  <c:v>-4.1194499772791403E-2</c:v>
                </c:pt>
                <c:pt idx="18628" formatCode="General">
                  <c:v>-4.4344130039956797E-2</c:v>
                </c:pt>
                <c:pt idx="18629" formatCode="General">
                  <c:v>-4.75548851516788E-2</c:v>
                </c:pt>
                <c:pt idx="18630" formatCode="General">
                  <c:v>-5.0793840178736997E-2</c:v>
                </c:pt>
                <c:pt idx="18631" formatCode="General">
                  <c:v>-5.4028110676574197E-2</c:v>
                </c:pt>
                <c:pt idx="18632" formatCode="General">
                  <c:v>-5.7224545667497601E-2</c:v>
                </c:pt>
                <c:pt idx="18633" formatCode="General">
                  <c:v>-6.0349718951649103E-2</c:v>
                </c:pt>
                <c:pt idx="18634" formatCode="General">
                  <c:v>-6.3371579593204205E-2</c:v>
                </c:pt>
                <c:pt idx="18635" formatCode="General">
                  <c:v>-6.6258951370798999E-2</c:v>
                </c:pt>
                <c:pt idx="18636" formatCode="General">
                  <c:v>-6.8982417235550805E-2</c:v>
                </c:pt>
                <c:pt idx="18637" formatCode="General">
                  <c:v>-7.1514655325448206E-2</c:v>
                </c:pt>
                <c:pt idx="18638" formatCode="General">
                  <c:v>-7.3830171867006703E-2</c:v>
                </c:pt>
                <c:pt idx="18639" formatCode="General">
                  <c:v>-7.5906538448593103E-2</c:v>
                </c:pt>
                <c:pt idx="18640" formatCode="General">
                  <c:v>-7.7724542505966304E-2</c:v>
                </c:pt>
                <c:pt idx="18641" formatCode="General">
                  <c:v>-7.9267538784696306E-2</c:v>
                </c:pt>
                <c:pt idx="18642" formatCode="General">
                  <c:v>-8.0521797015125199E-2</c:v>
                </c:pt>
                <c:pt idx="18643" formatCode="General">
                  <c:v>-8.1476406206347496E-2</c:v>
                </c:pt>
                <c:pt idx="18644" formatCode="General">
                  <c:v>-8.21241555808956E-2</c:v>
                </c:pt>
                <c:pt idx="18645" formatCode="General">
                  <c:v>-8.2461303525492705E-2</c:v>
                </c:pt>
                <c:pt idx="18646" formatCode="General">
                  <c:v>-8.2487100823694606E-2</c:v>
                </c:pt>
                <c:pt idx="18647" formatCode="General">
                  <c:v>-8.2203248107482696E-2</c:v>
                </c:pt>
                <c:pt idx="18648" formatCode="General">
                  <c:v>-8.1613401344153694E-2</c:v>
                </c:pt>
                <c:pt idx="18649" formatCode="General">
                  <c:v>-8.0723774949925303E-2</c:v>
                </c:pt>
                <c:pt idx="18650" formatCode="General">
                  <c:v>-7.9542762660465394E-2</c:v>
                </c:pt>
                <c:pt idx="18651" formatCode="General">
                  <c:v>-7.8080877518239694E-2</c:v>
                </c:pt>
                <c:pt idx="18652" formatCode="General">
                  <c:v>-7.6349692462312699E-2</c:v>
                </c:pt>
                <c:pt idx="18653" formatCode="General">
                  <c:v>-7.4361853789385896E-2</c:v>
                </c:pt>
                <c:pt idx="18654" formatCode="General">
                  <c:v>-7.21316581824996E-2</c:v>
                </c:pt>
                <c:pt idx="18655" formatCode="General">
                  <c:v>-6.9673024680137002E-2</c:v>
                </c:pt>
                <c:pt idx="18656" formatCode="General">
                  <c:v>-6.7000504550448106E-2</c:v>
                </c:pt>
                <c:pt idx="18657" formatCode="General">
                  <c:v>-6.4128493273777704E-2</c:v>
                </c:pt>
                <c:pt idx="18658" formatCode="General">
                  <c:v>-6.1070844419136197E-2</c:v>
                </c:pt>
                <c:pt idx="18659" formatCode="General">
                  <c:v>-5.7841676853292202E-2</c:v>
                </c:pt>
                <c:pt idx="18660" formatCode="General">
                  <c:v>-5.4454091149084199E-2</c:v>
                </c:pt>
                <c:pt idx="18661" formatCode="General">
                  <c:v>-5.0920411914344599E-2</c:v>
                </c:pt>
                <c:pt idx="18662" formatCode="General">
                  <c:v>-4.7252097748102802E-2</c:v>
                </c:pt>
                <c:pt idx="18663" formatCode="General">
                  <c:v>-4.3459643848532598E-2</c:v>
                </c:pt>
                <c:pt idx="18664" formatCode="General">
                  <c:v>-3.9552594690896802E-2</c:v>
                </c:pt>
                <c:pt idx="18665" formatCode="General">
                  <c:v>-3.5540156514402503E-2</c:v>
                </c:pt>
                <c:pt idx="18666" formatCode="General">
                  <c:v>-3.14312795971304E-2</c:v>
                </c:pt>
                <c:pt idx="18667" formatCode="General">
                  <c:v>-2.72340567091638E-2</c:v>
                </c:pt>
                <c:pt idx="18668" formatCode="General">
                  <c:v>-2.2955281325323901E-2</c:v>
                </c:pt>
                <c:pt idx="18669" formatCode="General">
                  <c:v>-1.8602144669416201E-2</c:v>
                </c:pt>
                <c:pt idx="18670" formatCode="General">
                  <c:v>-1.41814220649363E-2</c:v>
                </c:pt>
                <c:pt idx="18671" formatCode="General">
                  <c:v>-9.6995086680790599E-3</c:v>
                </c:pt>
                <c:pt idx="18672" formatCode="General">
                  <c:v>-5.1636757381496303E-3</c:v>
                </c:pt>
                <c:pt idx="18673" formatCode="General">
                  <c:v>-5.8115508476806103E-4</c:v>
                </c:pt>
                <c:pt idx="18674" formatCode="General">
                  <c:v>4.0403065430442801E-3</c:v>
                </c:pt>
                <c:pt idx="18675" formatCode="General">
                  <c:v>8.6923242282651199E-3</c:v>
                </c:pt>
                <c:pt idx="18676" formatCode="General">
                  <c:v>1.33658248214136E-2</c:v>
                </c:pt>
                <c:pt idx="18677" formatCode="General">
                  <c:v>1.80509877222098E-2</c:v>
                </c:pt>
                <c:pt idx="18678" formatCode="General">
                  <c:v>2.27367064727498E-2</c:v>
                </c:pt>
                <c:pt idx="18679" formatCode="General">
                  <c:v>2.7411102069371598E-2</c:v>
                </c:pt>
                <c:pt idx="18680" formatCode="General">
                  <c:v>3.20610862310352E-2</c:v>
                </c:pt>
                <c:pt idx="18681" formatCode="General">
                  <c:v>3.6672439012013801E-2</c:v>
                </c:pt>
                <c:pt idx="18682" formatCode="General">
                  <c:v>4.1230516358058203E-2</c:v>
                </c:pt>
                <c:pt idx="18683" formatCode="General">
                  <c:v>4.5719890991302303E-2</c:v>
                </c:pt>
                <c:pt idx="18684" formatCode="General">
                  <c:v>5.0124458419310999E-2</c:v>
                </c:pt>
                <c:pt idx="18685" formatCode="General">
                  <c:v>5.4427678712063297E-2</c:v>
                </c:pt>
                <c:pt idx="18686" formatCode="General">
                  <c:v>5.8613379452160899E-2</c:v>
                </c:pt>
                <c:pt idx="18687" formatCode="General">
                  <c:v>6.2665985277623307E-2</c:v>
                </c:pt>
                <c:pt idx="18688" formatCode="General">
                  <c:v>6.6570077885703599E-2</c:v>
                </c:pt>
                <c:pt idx="18689" formatCode="General">
                  <c:v>7.0310501986371399E-2</c:v>
                </c:pt>
                <c:pt idx="18690" formatCode="General">
                  <c:v>7.3873127573513997E-2</c:v>
                </c:pt>
                <c:pt idx="18691" formatCode="General">
                  <c:v>7.7245574223522004E-2</c:v>
                </c:pt>
                <c:pt idx="18692" formatCode="General">
                  <c:v>8.0416861066323703E-2</c:v>
                </c:pt>
                <c:pt idx="18693" formatCode="General">
                  <c:v>8.3378471833640305E-2</c:v>
                </c:pt>
                <c:pt idx="18694" formatCode="General">
                  <c:v>8.61238716772324E-2</c:v>
                </c:pt>
                <c:pt idx="18695" formatCode="General">
                  <c:v>8.8648442110820194E-2</c:v>
                </c:pt>
                <c:pt idx="18696" formatCode="General">
                  <c:v>9.0951022990370903E-2</c:v>
                </c:pt>
                <c:pt idx="18697" formatCode="General">
                  <c:v>9.30328112470869E-2</c:v>
                </c:pt>
                <c:pt idx="18698" formatCode="General">
                  <c:v>9.4898161390965297E-2</c:v>
                </c:pt>
                <c:pt idx="18699" formatCode="General">
                  <c:v>9.6554880474129107E-2</c:v>
                </c:pt>
                <c:pt idx="18700" formatCode="General">
                  <c:v>9.8012823620515596E-2</c:v>
                </c:pt>
                <c:pt idx="18701" formatCode="General">
                  <c:v>9.9285110078740704E-2</c:v>
                </c:pt>
                <c:pt idx="18702" formatCode="General">
                  <c:v>0.100388341062199</c:v>
                </c:pt>
                <c:pt idx="18703" formatCode="General">
                  <c:v>0.101341068823949</c:v>
                </c:pt>
                <c:pt idx="18704" formatCode="General">
                  <c:v>0.10216483923188199</c:v>
                </c:pt>
                <c:pt idx="18705" formatCode="General">
                  <c:v>0.102883760717338</c:v>
                </c:pt>
                <c:pt idx="18706" formatCode="General">
                  <c:v>0.103523349905369</c:v>
                </c:pt>
                <c:pt idx="18707" formatCode="General">
                  <c:v>0.10411095623757601</c:v>
                </c:pt>
                <c:pt idx="18708" formatCode="General">
                  <c:v>0.10467472029273001</c:v>
                </c:pt>
                <c:pt idx="18709" formatCode="General">
                  <c:v>0.10524353053305401</c:v>
                </c:pt>
                <c:pt idx="18710" formatCode="General">
                  <c:v>0.10584708255684599</c:v>
                </c:pt>
                <c:pt idx="18711" formatCode="General">
                  <c:v>0.10651482592317101</c:v>
                </c:pt>
                <c:pt idx="18712" formatCode="General">
                  <c:v>0.10727551550957</c:v>
                </c:pt>
                <c:pt idx="18713" formatCode="General">
                  <c:v>0.108156790580857</c:v>
                </c:pt>
                <c:pt idx="18714" formatCode="General">
                  <c:v>0.10918479913581</c:v>
                </c:pt>
                <c:pt idx="18715" formatCode="General">
                  <c:v>0.11038372912027</c:v>
                </c:pt>
                <c:pt idx="18716" formatCode="General">
                  <c:v>0.11177539174814199</c:v>
                </c:pt>
                <c:pt idx="18717" formatCode="General">
                  <c:v>0.11337883610928</c:v>
                </c:pt>
                <c:pt idx="18718" formatCode="General">
                  <c:v>0.11520999053454301</c:v>
                </c:pt>
                <c:pt idx="18719" formatCode="General">
                  <c:v>0.117281444243873</c:v>
                </c:pt>
                <c:pt idx="18720" formatCode="General">
                  <c:v>0.119602167167543</c:v>
                </c:pt>
                <c:pt idx="18721" formatCode="General">
                  <c:v>0.122177458580744</c:v>
                </c:pt>
                <c:pt idx="18722" formatCode="General">
                  <c:v>0.12500872067208699</c:v>
                </c:pt>
                <c:pt idx="18723" formatCode="General">
                  <c:v>0.128093407153128</c:v>
                </c:pt>
                <c:pt idx="18724" formatCode="General">
                  <c:v>0.13142517687889099</c:v>
                </c:pt>
                <c:pt idx="18725" formatCode="General">
                  <c:v>0.13499395223090299</c:v>
                </c:pt>
                <c:pt idx="18726" formatCode="General">
                  <c:v>0.138786028731368</c:v>
                </c:pt>
                <c:pt idx="18727" formatCode="General">
                  <c:v>0.142784339940142</c:v>
                </c:pt>
                <c:pt idx="18728" formatCode="General">
                  <c:v>0.14696867066309499</c:v>
                </c:pt>
                <c:pt idx="18729" formatCode="General">
                  <c:v>0.151316001862533</c:v>
                </c:pt>
                <c:pt idx="18730" formatCode="General">
                  <c:v>0.15580094008488901</c:v>
                </c:pt>
                <c:pt idx="18731" formatCode="General">
                  <c:v>0.16039605121787101</c:v>
                </c:pt>
                <c:pt idx="18732" formatCode="General">
                  <c:v>0.165072392382935</c:v>
                </c:pt>
                <c:pt idx="18733" formatCode="General">
                  <c:v>0.16979987455423301</c:v>
                </c:pt>
                <c:pt idx="18734" formatCode="General">
                  <c:v>0.17454768484282401</c:v>
                </c:pt>
                <c:pt idx="18735" formatCode="General">
                  <c:v>0.17928484702247799</c:v>
                </c:pt>
                <c:pt idx="18736" formatCode="General">
                  <c:v>0.18398067227503201</c:v>
                </c:pt>
                <c:pt idx="18737" formatCode="General">
                  <c:v>0.18860519152903399</c:v>
                </c:pt>
                <c:pt idx="18738" formatCode="General">
                  <c:v>0.193129546271013</c:v>
                </c:pt>
                <c:pt idx="18739" formatCode="General">
                  <c:v>0.19752633348719301</c:v>
                </c:pt>
                <c:pt idx="18740" formatCode="General">
                  <c:v>0.201770110997607</c:v>
                </c:pt>
                <c:pt idx="18741" formatCode="General">
                  <c:v>0.205837603754321</c:v>
                </c:pt>
                <c:pt idx="18742" formatCode="General">
                  <c:v>0.209707888408529</c:v>
                </c:pt>
                <c:pt idx="18743" formatCode="General">
                  <c:v>0.21336271957413</c:v>
                </c:pt>
                <c:pt idx="18744" formatCode="General">
                  <c:v>0.21678656909854699</c:v>
                </c:pt>
                <c:pt idx="18745" formatCode="General">
                  <c:v>0.21996673556642299</c:v>
                </c:pt>
                <c:pt idx="18746" formatCode="General">
                  <c:v>0.22289344027684399</c:v>
                </c:pt>
                <c:pt idx="18747" formatCode="General">
                  <c:v>0.22555969994812899</c:v>
                </c:pt>
                <c:pt idx="18748" formatCode="General">
                  <c:v>0.227961320576163</c:v>
                </c:pt>
                <c:pt idx="18749" formatCode="General">
                  <c:v>0.230096609879272</c:v>
                </c:pt>
                <c:pt idx="18750" formatCode="General">
                  <c:v>0.231966355467769</c:v>
                </c:pt>
                <c:pt idx="18751" formatCode="General">
                  <c:v>0.233573274475842</c:v>
                </c:pt>
                <c:pt idx="18752" formatCode="General">
                  <c:v>0.234922279553307</c:v>
                </c:pt>
                <c:pt idx="18753" formatCode="General">
                  <c:v>0.236020006900062</c:v>
                </c:pt>
                <c:pt idx="18754" formatCode="General">
                  <c:v>0.23687380853145701</c:v>
                </c:pt>
                <c:pt idx="18755" formatCode="General">
                  <c:v>0.23749284475725899</c:v>
                </c:pt>
                <c:pt idx="18756" formatCode="General">
                  <c:v>0.237886546879747</c:v>
                </c:pt>
                <c:pt idx="18757" formatCode="General">
                  <c:v>0.23806357313774901</c:v>
                </c:pt>
                <c:pt idx="18758" formatCode="General">
                  <c:v>0.23803359553293801</c:v>
                </c:pt>
                <c:pt idx="18759" formatCode="General">
                  <c:v>0.237805997596821</c:v>
                </c:pt>
                <c:pt idx="18760" formatCode="General">
                  <c:v>0.23738882003978401</c:v>
                </c:pt>
                <c:pt idx="18761" formatCode="General">
                  <c:v>0.236789080990186</c:v>
                </c:pt>
                <c:pt idx="18762" formatCode="General">
                  <c:v>0.23601318139723701</c:v>
                </c:pt>
                <c:pt idx="18763" formatCode="General">
                  <c:v>0.23506623235813301</c:v>
                </c:pt>
                <c:pt idx="18764" formatCode="General">
                  <c:v>0.23395138713073699</c:v>
                </c:pt>
                <c:pt idx="18765" formatCode="General">
                  <c:v>0.232670869149048</c:v>
                </c:pt>
                <c:pt idx="18766" formatCode="General">
                  <c:v>0.23122497008749901</c:v>
                </c:pt>
                <c:pt idx="18767" formatCode="General">
                  <c:v>0.22961205754738401</c:v>
                </c:pt>
                <c:pt idx="18768" formatCode="General">
                  <c:v>0.22782934905923499</c:v>
                </c:pt>
                <c:pt idx="18769" formatCode="General">
                  <c:v>0.22587310246755701</c:v>
                </c:pt>
                <c:pt idx="18770" formatCode="General">
                  <c:v>0.22373766373467799</c:v>
                </c:pt>
                <c:pt idx="18771" formatCode="General">
                  <c:v>0.221415668893513</c:v>
                </c:pt>
                <c:pt idx="18772" formatCode="General">
                  <c:v>0.21889950459360899</c:v>
                </c:pt>
                <c:pt idx="18773" formatCode="General">
                  <c:v>0.21618113935577299</c:v>
                </c:pt>
                <c:pt idx="18774" formatCode="General">
                  <c:v>0.213251821456302</c:v>
                </c:pt>
                <c:pt idx="18775" formatCode="General">
                  <c:v>0.210102901653928</c:v>
                </c:pt>
                <c:pt idx="18776" formatCode="General">
                  <c:v>0.206726146302144</c:v>
                </c:pt>
                <c:pt idx="18777" formatCode="General">
                  <c:v>0.20311344279117799</c:v>
                </c:pt>
                <c:pt idx="18778" formatCode="General">
                  <c:v>0.199257540929317</c:v>
                </c:pt>
                <c:pt idx="18779" formatCode="General">
                  <c:v>0.19515225933326399</c:v>
                </c:pt>
                <c:pt idx="18780" formatCode="General">
                  <c:v>0.190792125138709</c:v>
                </c:pt>
                <c:pt idx="18781" formatCode="General">
                  <c:v>0.18617352946450899</c:v>
                </c:pt>
                <c:pt idx="18782" formatCode="General">
                  <c:v>0.181294396114137</c:v>
                </c:pt>
                <c:pt idx="18783" formatCode="General">
                  <c:v>0.17615467218783801</c:v>
                </c:pt>
                <c:pt idx="18784" formatCode="General">
                  <c:v>0.170756365447435</c:v>
                </c:pt>
                <c:pt idx="18785" formatCode="General">
                  <c:v>0.165103374433821</c:v>
                </c:pt>
                <c:pt idx="18786" formatCode="General">
                  <c:v>0.15920132440353099</c:v>
                </c:pt>
                <c:pt idx="18787" formatCode="General">
                  <c:v>0.15305745862447301</c:v>
                </c:pt>
                <c:pt idx="18788" formatCode="General">
                  <c:v>0.14668203955586301</c:v>
                </c:pt>
                <c:pt idx="18789" formatCode="General">
                  <c:v>0.14008645723639701</c:v>
                </c:pt>
                <c:pt idx="18790" formatCode="General">
                  <c:v>0.133282792529724</c:v>
                </c:pt>
                <c:pt idx="18791" formatCode="General">
                  <c:v>0.12628525962065901</c:v>
                </c:pt>
                <c:pt idx="18792" formatCode="General">
                  <c:v>0.119109921035702</c:v>
                </c:pt>
                <c:pt idx="18793" formatCode="General">
                  <c:v>0.111772675359588</c:v>
                </c:pt>
                <c:pt idx="18794" formatCode="General">
                  <c:v>0.10429035997918699</c:v>
                </c:pt>
                <c:pt idx="18795" formatCode="General">
                  <c:v>9.6680050988734806E-2</c:v>
                </c:pt>
                <c:pt idx="18796" formatCode="General">
                  <c:v>8.8958662695081098E-2</c:v>
                </c:pt>
                <c:pt idx="18797" formatCode="General">
                  <c:v>8.1143181758841901E-2</c:v>
                </c:pt>
                <c:pt idx="18798" formatCode="General">
                  <c:v>7.3249342597110106E-2</c:v>
                </c:pt>
                <c:pt idx="18799" formatCode="General">
                  <c:v>6.5292366805457205E-2</c:v>
                </c:pt>
                <c:pt idx="18800" formatCode="General">
                  <c:v>5.72858481337752E-2</c:v>
                </c:pt>
                <c:pt idx="18801" formatCode="General">
                  <c:v>4.9242578992593503E-2</c:v>
                </c:pt>
                <c:pt idx="18802" formatCode="General">
                  <c:v>4.1173475854262197E-2</c:v>
                </c:pt>
                <c:pt idx="18803" formatCode="General">
                  <c:v>3.3087446318052299E-2</c:v>
                </c:pt>
                <c:pt idx="18804" formatCode="General">
                  <c:v>2.49919824285459E-2</c:v>
                </c:pt>
                <c:pt idx="18805" formatCode="General">
                  <c:v>1.6892125877983399E-2</c:v>
                </c:pt>
                <c:pt idx="18806" formatCode="General">
                  <c:v>8.7905683334831303E-3</c:v>
                </c:pt>
                <c:pt idx="18807" formatCode="General">
                  <c:v>6.88474250711606E-4</c:v>
                </c:pt>
                <c:pt idx="18808" formatCode="General">
                  <c:v>-7.4142799485162102E-3</c:v>
                </c:pt>
                <c:pt idx="18809" formatCode="General">
                  <c:v>-1.55204932268127E-2</c:v>
                </c:pt>
                <c:pt idx="18810" formatCode="General">
                  <c:v>-2.3634322860454599E-2</c:v>
                </c:pt>
                <c:pt idx="18811" formatCode="General">
                  <c:v>-3.1760789430774899E-2</c:v>
                </c:pt>
                <c:pt idx="18812" formatCode="General">
                  <c:v>-3.9906043696228702E-2</c:v>
                </c:pt>
                <c:pt idx="18813" formatCode="General">
                  <c:v>-4.80775920788215E-2</c:v>
                </c:pt>
                <c:pt idx="18814" formatCode="General">
                  <c:v>-5.6283413992365403E-2</c:v>
                </c:pt>
                <c:pt idx="18815" formatCode="General">
                  <c:v>-6.4531478619531402E-2</c:v>
                </c:pt>
                <c:pt idx="18816" formatCode="General">
                  <c:v>-7.2829404038507906E-2</c:v>
                </c:pt>
                <c:pt idx="18817" formatCode="General">
                  <c:v>-8.11841662146294E-2</c:v>
                </c:pt>
                <c:pt idx="18818" formatCode="General">
                  <c:v>-8.9602288058989496E-2</c:v>
                </c:pt>
                <c:pt idx="18819" formatCode="General">
                  <c:v>-9.80880455830207E-2</c:v>
                </c:pt>
                <c:pt idx="18820" formatCode="General">
                  <c:v>-0.10664476094938399</c:v>
                </c:pt>
                <c:pt idx="18821" formatCode="General">
                  <c:v>-0.11527371882955501</c:v>
                </c:pt>
                <c:pt idx="18822" formatCode="General">
                  <c:v>-0.12397346177775</c:v>
                </c:pt>
                <c:pt idx="18823" formatCode="General">
                  <c:v>-0.13274084118839899</c:v>
                </c:pt>
                <c:pt idx="18824" formatCode="General">
                  <c:v>-0.14156953168769701</c:v>
                </c:pt>
                <c:pt idx="18825" formatCode="General">
                  <c:v>-0.15045061333332799</c:v>
                </c:pt>
                <c:pt idx="18826" formatCode="General">
                  <c:v>-0.159372759686711</c:v>
                </c:pt>
                <c:pt idx="18827" formatCode="General">
                  <c:v>-0.168320885278821</c:v>
                </c:pt>
                <c:pt idx="18828" formatCode="General">
                  <c:v>-0.177277566974716</c:v>
                </c:pt>
                <c:pt idx="18829" formatCode="General">
                  <c:v>-0.18622401904564201</c:v>
                </c:pt>
                <c:pt idx="18830" formatCode="General">
                  <c:v>-0.19513764454332799</c:v>
                </c:pt>
                <c:pt idx="18831" formatCode="General">
                  <c:v>-0.20399335009252401</c:v>
                </c:pt>
                <c:pt idx="18832" formatCode="General">
                  <c:v>-0.212764874508206</c:v>
                </c:pt>
                <c:pt idx="18833" formatCode="General">
                  <c:v>-0.221424062872597</c:v>
                </c:pt>
                <c:pt idx="18834" formatCode="General">
                  <c:v>-0.22994162241470301</c:v>
                </c:pt>
                <c:pt idx="18835" formatCode="General">
                  <c:v>-0.23828744150632999</c:v>
                </c:pt>
                <c:pt idx="18836" formatCode="General">
                  <c:v>-0.24643105168704199</c:v>
                </c:pt>
                <c:pt idx="18837" formatCode="General">
                  <c:v>-0.25434214768249502</c:v>
                </c:pt>
                <c:pt idx="18838" formatCode="General">
                  <c:v>-0.261991023635814</c:v>
                </c:pt>
                <c:pt idx="18839" formatCode="General">
                  <c:v>-0.26934917536696401</c:v>
                </c:pt>
                <c:pt idx="18840" formatCode="General">
                  <c:v>-0.276389689731949</c:v>
                </c:pt>
                <c:pt idx="18841" formatCode="General">
                  <c:v>-0.28308767613542801</c:v>
                </c:pt>
                <c:pt idx="18842" formatCode="General">
                  <c:v>-0.28942084968107501</c:v>
                </c:pt>
                <c:pt idx="18843" formatCode="General">
                  <c:v>-0.29536988824218202</c:v>
                </c:pt>
                <c:pt idx="18844" formatCode="General">
                  <c:v>-0.30091878980640802</c:v>
                </c:pt>
                <c:pt idx="18845" formatCode="General">
                  <c:v>-0.30605523078351798</c:v>
                </c:pt>
                <c:pt idx="18846" formatCode="General">
                  <c:v>-0.31077080980808403</c:v>
                </c:pt>
                <c:pt idx="18847" formatCode="General">
                  <c:v>-0.31506132973893702</c:v>
                </c:pt>
                <c:pt idx="18848" formatCode="General">
                  <c:v>-0.31892688392269403</c:v>
                </c:pt>
                <c:pt idx="18849" formatCode="General">
                  <c:v>-0.32237195148395698</c:v>
                </c:pt>
                <c:pt idx="18850" formatCode="General">
                  <c:v>-0.32540540228700099</c:v>
                </c:pt>
                <c:pt idx="18851" formatCode="General">
                  <c:v>-0.32804044579595498</c:v>
                </c:pt>
                <c:pt idx="18852" formatCode="General">
                  <c:v>-0.330294429231627</c:v>
                </c:pt>
                <c:pt idx="18853" formatCode="General">
                  <c:v>-0.332188685372311</c:v>
                </c:pt>
                <c:pt idx="18854" formatCode="General">
                  <c:v>-0.33374829574680398</c:v>
                </c:pt>
                <c:pt idx="18855" formatCode="General">
                  <c:v>-0.33500161617778201</c:v>
                </c:pt>
                <c:pt idx="18856" formatCode="General">
                  <c:v>-0.33597998307992</c:v>
                </c:pt>
                <c:pt idx="18857" formatCode="General">
                  <c:v>-0.336717304646803</c:v>
                </c:pt>
                <c:pt idx="18858" formatCode="General">
                  <c:v>-0.33724941806213299</c:v>
                </c:pt>
                <c:pt idx="18859" formatCode="General">
                  <c:v>-0.337613613573987</c:v>
                </c:pt>
                <c:pt idx="18860" formatCode="General">
                  <c:v>-0.33784814608515801</c:v>
                </c:pt>
                <c:pt idx="18861" formatCode="General">
                  <c:v>-0.33799161183903298</c:v>
                </c:pt>
                <c:pt idx="18862" formatCode="General">
                  <c:v>-0.33808236217992399</c:v>
                </c:pt>
                <c:pt idx="18863" formatCode="General">
                  <c:v>-0.33815792361513503</c:v>
                </c:pt>
                <c:pt idx="18864" formatCode="General">
                  <c:v>-0.33825437948352899</c:v>
                </c:pt>
                <c:pt idx="18865" formatCode="General">
                  <c:v>-0.33840583631460602</c:v>
                </c:pt>
                <c:pt idx="18866" formatCode="General">
                  <c:v>-0.338643990544504</c:v>
                </c:pt>
                <c:pt idx="18867" formatCode="General">
                  <c:v>-0.33899766799513298</c:v>
                </c:pt>
                <c:pt idx="18868" formatCode="General">
                  <c:v>-0.33949223484139401</c:v>
                </c:pt>
                <c:pt idx="18869" formatCode="General">
                  <c:v>-0.34014921991302399</c:v>
                </c:pt>
                <c:pt idx="18870" formatCode="General">
                  <c:v>-0.34098611817687102</c:v>
                </c:pt>
                <c:pt idx="18871" formatCode="General">
                  <c:v>-0.34201608864604</c:v>
                </c:pt>
                <c:pt idx="18872" formatCode="General">
                  <c:v>-0.343247788149323</c:v>
                </c:pt>
                <c:pt idx="18873" formatCode="General">
                  <c:v>-0.34468519693914101</c:v>
                </c:pt>
                <c:pt idx="18874" formatCode="General">
                  <c:v>-0.34632749276560598</c:v>
                </c:pt>
                <c:pt idx="18875" formatCode="General">
                  <c:v>-0.34816924025072499</c:v>
                </c:pt>
                <c:pt idx="18876" formatCode="General">
                  <c:v>-0.350200504106773</c:v>
                </c:pt>
                <c:pt idx="18877" formatCode="General">
                  <c:v>-0.35240685055318399</c:v>
                </c:pt>
                <c:pt idx="18878" formatCode="General">
                  <c:v>-0.354769625470575</c:v>
                </c:pt>
                <c:pt idx="18879" formatCode="General">
                  <c:v>-0.35726630172490298</c:v>
                </c:pt>
                <c:pt idx="18880" formatCode="General">
                  <c:v>-0.35987076352442998</c:v>
                </c:pt>
                <c:pt idx="18881" formatCode="General">
                  <c:v>-0.36255381793371699</c:v>
                </c:pt>
                <c:pt idx="18882" formatCode="General">
                  <c:v>-0.36528356251875099</c:v>
                </c:pt>
                <c:pt idx="18883" formatCode="General">
                  <c:v>-0.36802574473073602</c:v>
                </c:pt>
                <c:pt idx="18884" formatCode="General">
                  <c:v>-0.370744432608278</c:v>
                </c:pt>
                <c:pt idx="18885" formatCode="General">
                  <c:v>-0.37340243251267102</c:v>
                </c:pt>
                <c:pt idx="18886" formatCode="General">
                  <c:v>-0.37596201292902998</c:v>
                </c:pt>
                <c:pt idx="18887" formatCode="General">
                  <c:v>-0.37838535384308403</c:v>
                </c:pt>
                <c:pt idx="18888" formatCode="General">
                  <c:v>-0.38063462448951002</c:v>
                </c:pt>
                <c:pt idx="18889" formatCode="General">
                  <c:v>-0.38267266070275602</c:v>
                </c:pt>
                <c:pt idx="18890" formatCode="General">
                  <c:v>-0.38446461722779901</c:v>
                </c:pt>
                <c:pt idx="18891" formatCode="General">
                  <c:v>-0.38597734404753697</c:v>
                </c:pt>
                <c:pt idx="18892" formatCode="General">
                  <c:v>-0.38717904177435503</c:v>
                </c:pt>
                <c:pt idx="18893" formatCode="General">
                  <c:v>-0.38804062420202401</c:v>
                </c:pt>
                <c:pt idx="18894" formatCode="General">
                  <c:v>-0.38853611261931298</c:v>
                </c:pt>
                <c:pt idx="18895" formatCode="General">
                  <c:v>-0.388643784448231</c:v>
                </c:pt>
                <c:pt idx="18896" formatCode="General">
                  <c:v>-0.388344988928426</c:v>
                </c:pt>
                <c:pt idx="18897" formatCode="General">
                  <c:v>-0.38762342663098598</c:v>
                </c:pt>
                <c:pt idx="18898" formatCode="General">
                  <c:v>-0.38646772551132702</c:v>
                </c:pt>
                <c:pt idx="18899" formatCode="General">
                  <c:v>-0.38487082629784097</c:v>
                </c:pt>
                <c:pt idx="18900" formatCode="General">
                  <c:v>-0.38282892382960498</c:v>
                </c:pt>
                <c:pt idx="18901" formatCode="General">
                  <c:v>-0.38034203987587101</c:v>
                </c:pt>
                <c:pt idx="18902" formatCode="General">
                  <c:v>-0.37741358421309101</c:v>
                </c:pt>
                <c:pt idx="18903" formatCode="General">
                  <c:v>-0.374050405041359</c:v>
                </c:pt>
                <c:pt idx="18904" formatCode="General">
                  <c:v>-0.37026330173789701</c:v>
                </c:pt>
                <c:pt idx="18905" formatCode="General">
                  <c:v>-0.36606591029410601</c:v>
                </c:pt>
                <c:pt idx="18906" formatCode="General">
                  <c:v>-0.36147454001322499</c:v>
                </c:pt>
                <c:pt idx="18907" formatCode="General">
                  <c:v>-0.35650858215533099</c:v>
                </c:pt>
                <c:pt idx="18908" formatCode="General">
                  <c:v>-0.35118882748538299</c:v>
                </c:pt>
                <c:pt idx="18909" formatCode="General">
                  <c:v>-0.34553834357486501</c:v>
                </c:pt>
                <c:pt idx="18910" formatCode="General">
                  <c:v>-0.33958186597440498</c:v>
                </c:pt>
                <c:pt idx="18911" formatCode="General">
                  <c:v>-0.333344082600457</c:v>
                </c:pt>
                <c:pt idx="18912" formatCode="General">
                  <c:v>-0.32685116267695702</c:v>
                </c:pt>
                <c:pt idx="18913" formatCode="General">
                  <c:v>-0.32012976650942998</c:v>
                </c:pt>
                <c:pt idx="18914" formatCode="General">
                  <c:v>-0.31320535123392701</c:v>
                </c:pt>
                <c:pt idx="18915" formatCode="General">
                  <c:v>-0.30610333768801901</c:v>
                </c:pt>
                <c:pt idx="18916" formatCode="General">
                  <c:v>-0.29884882892722903</c:v>
                </c:pt>
                <c:pt idx="18917" formatCode="General">
                  <c:v>-0.29146513147509101</c:v>
                </c:pt>
                <c:pt idx="18918" formatCode="General">
                  <c:v>-0.28397392186703801</c:v>
                </c:pt>
                <c:pt idx="18919" formatCode="General">
                  <c:v>-0.27639515590136099</c:v>
                </c:pt>
                <c:pt idx="18920" formatCode="General">
                  <c:v>-0.268746971320449</c:v>
                </c:pt>
                <c:pt idx="18921" formatCode="General">
                  <c:v>-0.26104558977843101</c:v>
                </c:pt>
                <c:pt idx="18922" formatCode="General">
                  <c:v>-0.25330415540741003</c:v>
                </c:pt>
                <c:pt idx="18923" formatCode="General">
                  <c:v>-0.24553282414536101</c:v>
                </c:pt>
                <c:pt idx="18924" formatCode="General">
                  <c:v>-0.23774001713062101</c:v>
                </c:pt>
                <c:pt idx="18925" formatCode="General">
                  <c:v>-0.229931036115647</c:v>
                </c:pt>
                <c:pt idx="18926" formatCode="General">
                  <c:v>-0.22210771252012801</c:v>
                </c:pt>
                <c:pt idx="18927" formatCode="General">
                  <c:v>-0.21427035072853801</c:v>
                </c:pt>
                <c:pt idx="18928" formatCode="General">
                  <c:v>-0.206416018427313</c:v>
                </c:pt>
                <c:pt idx="18929" formatCode="General">
                  <c:v>-0.19853877638088099</c:v>
                </c:pt>
                <c:pt idx="18930" formatCode="General">
                  <c:v>-0.19063066063784201</c:v>
                </c:pt>
                <c:pt idx="18931" formatCode="General">
                  <c:v>-0.182680627156183</c:v>
                </c:pt>
                <c:pt idx="18932" formatCode="General">
                  <c:v>-0.17467606259402499</c:v>
                </c:pt>
                <c:pt idx="18933" formatCode="General">
                  <c:v>-0.16660286578484601</c:v>
                </c:pt>
                <c:pt idx="18934" formatCode="General">
                  <c:v>-0.15844480879561099</c:v>
                </c:pt>
                <c:pt idx="18935" formatCode="General">
                  <c:v>-0.150184535665322</c:v>
                </c:pt>
                <c:pt idx="18936" formatCode="General">
                  <c:v>-0.14180360767608299</c:v>
                </c:pt>
                <c:pt idx="18937" formatCode="General">
                  <c:v>-0.13328293492349699</c:v>
                </c:pt>
                <c:pt idx="18938" formatCode="General">
                  <c:v>-0.124602638418744</c:v>
                </c:pt>
                <c:pt idx="18939" formatCode="General">
                  <c:v>-0.11574195800335201</c:v>
                </c:pt>
                <c:pt idx="18940" formatCode="General">
                  <c:v>-0.106680834480866</c:v>
                </c:pt>
                <c:pt idx="18941" formatCode="General">
                  <c:v>-9.7400399633668505E-2</c:v>
                </c:pt>
                <c:pt idx="18942" formatCode="General">
                  <c:v>-8.7882182810735607E-2</c:v>
                </c:pt>
                <c:pt idx="18943" formatCode="General">
                  <c:v>-7.8108836232831103E-2</c:v>
                </c:pt>
                <c:pt idx="18944" formatCode="General">
                  <c:v>-6.8064429367038104E-2</c:v>
                </c:pt>
                <c:pt idx="18945" formatCode="General">
                  <c:v>-5.7734655155817098E-2</c:v>
                </c:pt>
                <c:pt idx="18946" formatCode="General">
                  <c:v>-4.71075928032351E-2</c:v>
                </c:pt>
                <c:pt idx="18947" formatCode="General">
                  <c:v>-3.6174299762369098E-2</c:v>
                </c:pt>
                <c:pt idx="18948" formatCode="General">
                  <c:v>-2.4927687724843901E-2</c:v>
                </c:pt>
                <c:pt idx="18949" formatCode="General">
                  <c:v>-1.33629582479655E-2</c:v>
                </c:pt>
                <c:pt idx="18950" formatCode="General">
                  <c:v>-1.4792502786650601E-3</c:v>
                </c:pt>
                <c:pt idx="18951" formatCode="General">
                  <c:v>1.0720996278918499E-2</c:v>
                </c:pt>
                <c:pt idx="18952" formatCode="General">
                  <c:v>2.3232405936756399E-2</c:v>
                </c:pt>
                <c:pt idx="18953" formatCode="General">
                  <c:v>3.6046450987076199E-2</c:v>
                </c:pt>
                <c:pt idx="18954" formatCode="General">
                  <c:v>4.9151198779746302E-2</c:v>
                </c:pt>
                <c:pt idx="18955" formatCode="General">
                  <c:v>6.2531107042058998E-2</c:v>
                </c:pt>
                <c:pt idx="18956" formatCode="General">
                  <c:v>7.6166915425549195E-2</c:v>
                </c:pt>
                <c:pt idx="18957" formatCode="General">
                  <c:v>9.0036206923902906E-2</c:v>
                </c:pt>
                <c:pt idx="18958" formatCode="General">
                  <c:v>0.104113988686726</c:v>
                </c:pt>
                <c:pt idx="18959" formatCode="General">
                  <c:v>0.11837215520337099</c:v>
                </c:pt>
                <c:pt idx="18960" formatCode="General">
                  <c:v>0.13277943943897999</c:v>
                </c:pt>
                <c:pt idx="18961" formatCode="General">
                  <c:v>0.14730207819012101</c:v>
                </c:pt>
                <c:pt idx="18962" formatCode="General">
                  <c:v>0.16190444630610001</c:v>
                </c:pt>
                <c:pt idx="18963" formatCode="General">
                  <c:v>0.17654861865142199</c:v>
                </c:pt>
                <c:pt idx="18964" formatCode="General">
                  <c:v>0.191194922856848</c:v>
                </c:pt>
                <c:pt idx="18965" formatCode="General">
                  <c:v>0.20580268155204701</c:v>
                </c:pt>
                <c:pt idx="18966" formatCode="General">
                  <c:v>0.22033077014178801</c:v>
                </c:pt>
                <c:pt idx="18967" formatCode="General">
                  <c:v>0.23473708577202901</c:v>
                </c:pt>
                <c:pt idx="18968" formatCode="General">
                  <c:v>0.248979107226868</c:v>
                </c:pt>
                <c:pt idx="18969" formatCode="General">
                  <c:v>0.263016122466943</c:v>
                </c:pt>
                <c:pt idx="18970" formatCode="General">
                  <c:v>0.27680807440504501</c:v>
                </c:pt>
                <c:pt idx="18971" formatCode="General">
                  <c:v>0.29031528417542701</c:v>
                </c:pt>
                <c:pt idx="18972" formatCode="General">
                  <c:v>0.30350041867695199</c:v>
                </c:pt>
                <c:pt idx="18973" formatCode="General">
                  <c:v>0.31632839281248798</c:v>
                </c:pt>
                <c:pt idx="18974" formatCode="General">
                  <c:v>0.32876653923254201</c:v>
                </c:pt>
                <c:pt idx="18975" formatCode="General">
                  <c:v>0.340785850694029</c:v>
                </c:pt>
                <c:pt idx="18976" formatCode="General">
                  <c:v>0.35236047624142502</c:v>
                </c:pt>
                <c:pt idx="18977" formatCode="General">
                  <c:v>0.36346761821832302</c:v>
                </c:pt>
                <c:pt idx="18978" formatCode="General">
                  <c:v>0.37408847230539999</c:v>
                </c:pt>
                <c:pt idx="18979" formatCode="General">
                  <c:v>0.38420819623822799</c:v>
                </c:pt>
                <c:pt idx="18980" formatCode="General">
                  <c:v>0.39381668419062099</c:v>
                </c:pt>
                <c:pt idx="18981" formatCode="General">
                  <c:v>0.40290820595742</c:v>
                </c:pt>
                <c:pt idx="18982" formatCode="General">
                  <c:v>0.411480400362428</c:v>
                </c:pt>
                <c:pt idx="18983" formatCode="General">
                  <c:v>0.41953605659681398</c:v>
                </c:pt>
                <c:pt idx="18984" formatCode="General">
                  <c:v>0.42708242054008499</c:v>
                </c:pt>
                <c:pt idx="18985" formatCode="General">
                  <c:v>0.434130526534387</c:v>
                </c:pt>
                <c:pt idx="18986" formatCode="General">
                  <c:v>0.44069541772142001</c:v>
                </c:pt>
                <c:pt idx="18987" formatCode="General">
                  <c:v>0.44679586454578801</c:v>
                </c:pt>
                <c:pt idx="18988" formatCode="General">
                  <c:v>0.45245403913517102</c:v>
                </c:pt>
                <c:pt idx="18989" formatCode="General">
                  <c:v>0.457695178402997</c:v>
                </c:pt>
                <c:pt idx="18990" formatCode="General">
                  <c:v>0.462547124808323</c:v>
                </c:pt>
                <c:pt idx="18991" formatCode="General">
                  <c:v>0.467039975061669</c:v>
                </c:pt>
                <c:pt idx="18992" formatCode="General">
                  <c:v>0.47120558678159802</c:v>
                </c:pt>
                <c:pt idx="18993" formatCode="General">
                  <c:v>0.47507713475594099</c:v>
                </c:pt>
                <c:pt idx="18994" formatCode="General">
                  <c:v>0.47868844503180702</c:v>
                </c:pt>
                <c:pt idx="18995" formatCode="General">
                  <c:v>0.482073621751609</c:v>
                </c:pt>
                <c:pt idx="18996" formatCode="General">
                  <c:v>0.48526648272998701</c:v>
                </c:pt>
                <c:pt idx="18997" formatCode="General">
                  <c:v>0.48829998012736803</c:v>
                </c:pt>
                <c:pt idx="18998" formatCode="General">
                  <c:v>0.49120579626777999</c:v>
                </c:pt>
                <c:pt idx="18999" formatCode="General">
                  <c:v>0.49401371254793403</c:v>
                </c:pt>
                <c:pt idx="19000" formatCode="General">
                  <c:v>0.49675131066873202</c:v>
                </c:pt>
                <c:pt idx="19001" formatCode="General">
                  <c:v>0.49944351031951001</c:v>
                </c:pt>
                <c:pt idx="19002" formatCode="General">
                  <c:v>0.50211206861011404</c:v>
                </c:pt>
                <c:pt idx="19003" formatCode="General">
                  <c:v>0.50477534260648005</c:v>
                </c:pt>
                <c:pt idx="19004" formatCode="General">
                  <c:v>0.50744800541649304</c:v>
                </c:pt>
                <c:pt idx="19005" formatCode="General">
                  <c:v>0.51014084577301499</c:v>
                </c:pt>
                <c:pt idx="19006" formatCode="General">
                  <c:v>0.51286060694464997</c:v>
                </c:pt>
                <c:pt idx="19007" formatCode="General">
                  <c:v>0.51560986250813101</c:v>
                </c:pt>
                <c:pt idx="19008" formatCode="General">
                  <c:v>0.51838702610862397</c:v>
                </c:pt>
                <c:pt idx="19009" formatCode="General">
                  <c:v>0.52118634609213899</c:v>
                </c:pt>
                <c:pt idx="19010" formatCode="General">
                  <c:v>0.52399806698971096</c:v>
                </c:pt>
                <c:pt idx="19011" formatCode="General">
                  <c:v>0.52680855457651499</c:v>
                </c:pt>
                <c:pt idx="19012" formatCode="General">
                  <c:v>0.52960046279158901</c:v>
                </c:pt>
                <c:pt idx="19013" formatCode="General">
                  <c:v>0.53235307296558299</c:v>
                </c:pt>
                <c:pt idx="19014" formatCode="General">
                  <c:v>0.535042722384095</c:v>
                </c:pt>
                <c:pt idx="19015" formatCode="General">
                  <c:v>0.53764313387790696</c:v>
                </c:pt>
                <c:pt idx="19016" formatCode="General">
                  <c:v>0.54012569225673501</c:v>
                </c:pt>
                <c:pt idx="19017" formatCode="General">
                  <c:v>0.54246004422840399</c:v>
                </c:pt>
                <c:pt idx="19018" formatCode="General">
                  <c:v>0.54461457258089696</c:v>
                </c:pt>
                <c:pt idx="19019" formatCode="General">
                  <c:v>0.546556827423894</c:v>
                </c:pt>
                <c:pt idx="19020" formatCode="General">
                  <c:v>0.54825406579993896</c:v>
                </c:pt>
                <c:pt idx="19021" formatCode="General">
                  <c:v>0.54967369787679898</c:v>
                </c:pt>
                <c:pt idx="19022" formatCode="General">
                  <c:v>0.55078375898473697</c:v>
                </c:pt>
                <c:pt idx="19023" formatCode="General">
                  <c:v>0.55155345983857595</c:v>
                </c:pt>
                <c:pt idx="19024" formatCode="General">
                  <c:v>0.55195365776649696</c:v>
                </c:pt>
                <c:pt idx="19025" formatCode="General">
                  <c:v>0.55195716519684501</c:v>
                </c:pt>
                <c:pt idx="19026" formatCode="General">
                  <c:v>0.55153908541686403</c:v>
                </c:pt>
                <c:pt idx="19027" formatCode="General">
                  <c:v>0.55067728387849701</c:v>
                </c:pt>
                <c:pt idx="19028" formatCode="General">
                  <c:v>0.54935257091474499</c:v>
                </c:pt>
                <c:pt idx="19029" formatCode="General">
                  <c:v>0.547548984303737</c:v>
                </c:pt>
                <c:pt idx="19030" formatCode="General">
                  <c:v>0.545253941529659</c:v>
                </c:pt>
                <c:pt idx="19031" formatCode="General">
                  <c:v>0.54245825033060102</c:v>
                </c:pt>
                <c:pt idx="19032" formatCode="General">
                  <c:v>0.53915630666444403</c:v>
                </c:pt>
                <c:pt idx="19033" formatCode="General">
                  <c:v>0.53534601390186898</c:v>
                </c:pt>
                <c:pt idx="19034" formatCode="General">
                  <c:v>0.53102867433656897</c:v>
                </c:pt>
                <c:pt idx="19035" formatCode="General">
                  <c:v>0.52620898435456298</c:v>
                </c:pt>
                <c:pt idx="19036" formatCode="General">
                  <c:v>0.52089476577328298</c:v>
                </c:pt>
                <c:pt idx="19037" formatCode="General">
                  <c:v>0.515096704228312</c:v>
                </c:pt>
                <c:pt idx="19038" formatCode="General">
                  <c:v>0.50882827087794902</c:v>
                </c:pt>
                <c:pt idx="19039" formatCode="General">
                  <c:v>0.50210525966781405</c:v>
                </c:pt>
                <c:pt idx="19040" formatCode="General">
                  <c:v>0.49494550004848298</c:v>
                </c:pt>
                <c:pt idx="19041" formatCode="General">
                  <c:v>0.487368591512573</c:v>
                </c:pt>
                <c:pt idx="19042" formatCode="General">
                  <c:v>0.47939542504507299</c:v>
                </c:pt>
                <c:pt idx="19043" formatCode="General">
                  <c:v>0.471047869926633</c:v>
                </c:pt>
                <c:pt idx="19044" formatCode="General">
                  <c:v>0.46234834963937199</c:v>
                </c:pt>
                <c:pt idx="19045" formatCode="General">
                  <c:v>0.45331955338385999</c:v>
                </c:pt>
                <c:pt idx="19046" formatCode="General">
                  <c:v>0.44398408887767898</c:v>
                </c:pt>
                <c:pt idx="19047" formatCode="General">
                  <c:v>0.43436406892519502</c:v>
                </c:pt>
                <c:pt idx="19048" formatCode="General">
                  <c:v>0.42448085883634401</c:v>
                </c:pt>
                <c:pt idx="19049" formatCode="General">
                  <c:v>0.414354790165058</c:v>
                </c:pt>
                <c:pt idx="19050" formatCode="General">
                  <c:v>0.40400493800669901</c:v>
                </c:pt>
                <c:pt idx="19051" formatCode="General">
                  <c:v>0.39344901188324899</c:v>
                </c:pt>
                <c:pt idx="19052" formatCode="General">
                  <c:v>0.38270309071879099</c:v>
                </c:pt>
                <c:pt idx="19053" formatCode="General">
                  <c:v>0.37178147040144499</c:v>
                </c:pt>
                <c:pt idx="19054" formatCode="General">
                  <c:v>0.36069675362085502</c:v>
                </c:pt>
                <c:pt idx="19055" formatCode="General">
                  <c:v>0.34945983573203598</c:v>
                </c:pt>
                <c:pt idx="19056" formatCode="General">
                  <c:v>0.33807981242551599</c:v>
                </c:pt>
                <c:pt idx="19057" formatCode="General">
                  <c:v>0.32656405576139402</c:v>
                </c:pt>
                <c:pt idx="19058" formatCode="General">
                  <c:v>0.31491849687005602</c:v>
                </c:pt>
                <c:pt idx="19059" formatCode="General">
                  <c:v>0.30314763014382901</c:v>
                </c:pt>
                <c:pt idx="19060" formatCode="General">
                  <c:v>0.29125472914589701</c:v>
                </c:pt>
                <c:pt idx="19061" formatCode="General">
                  <c:v>0.279242105177893</c:v>
                </c:pt>
                <c:pt idx="19062" formatCode="General">
                  <c:v>0.26711126029830501</c:v>
                </c:pt>
                <c:pt idx="19063" formatCode="General">
                  <c:v>0.25486320462851397</c:v>
                </c:pt>
                <c:pt idx="19064" formatCode="General">
                  <c:v>0.242498713659617</c:v>
                </c:pt>
                <c:pt idx="19065" formatCode="General">
                  <c:v>0.23001851949760199</c:v>
                </c:pt>
                <c:pt idx="19066" formatCode="General">
                  <c:v>0.21742363482979701</c:v>
                </c:pt>
                <c:pt idx="19067" formatCode="General">
                  <c:v>0.20471560341260001</c:v>
                </c:pt>
                <c:pt idx="19068" formatCode="General">
                  <c:v>0.191896665429344</c:v>
                </c:pt>
                <c:pt idx="19069" formatCode="General">
                  <c:v>0.178970074420916</c:v>
                </c:pt>
                <c:pt idx="19070" formatCode="General">
                  <c:v>0.16594022009142201</c:v>
                </c:pt>
                <c:pt idx="19071" formatCode="General">
                  <c:v>0.15281280097654501</c:v>
                </c:pt>
                <c:pt idx="19072" formatCode="General">
                  <c:v>0.13959496595363699</c:v>
                </c:pt>
                <c:pt idx="19073" formatCode="General">
                  <c:v>0.126295409966968</c:v>
                </c:pt>
                <c:pt idx="19074" formatCode="General">
                  <c:v>0.112924353386264</c:v>
                </c:pt>
                <c:pt idx="19075" formatCode="General">
                  <c:v>9.9493660697828001E-2</c:v>
                </c:pt>
                <c:pt idx="19076" formatCode="General">
                  <c:v>8.6016868895917004E-2</c:v>
                </c:pt>
                <c:pt idx="19077" formatCode="General">
                  <c:v>7.2508951960617296E-2</c:v>
                </c:pt>
                <c:pt idx="19078" formatCode="General">
                  <c:v>5.8986307824641801E-2</c:v>
                </c:pt>
                <c:pt idx="19079" formatCode="General">
                  <c:v>4.54666394893335E-2</c:v>
                </c:pt>
                <c:pt idx="19080" formatCode="General">
                  <c:v>3.1968803444296999E-2</c:v>
                </c:pt>
                <c:pt idx="19081" formatCode="General">
                  <c:v>1.8512686842657101E-2</c:v>
                </c:pt>
                <c:pt idx="19082" formatCode="General">
                  <c:v>5.1188563349809403E-3</c:v>
                </c:pt>
                <c:pt idx="19083" formatCode="General">
                  <c:v>-8.1916489562565906E-3</c:v>
                </c:pt>
                <c:pt idx="19084" formatCode="General">
                  <c:v>-2.1397544936883499E-2</c:v>
                </c:pt>
                <c:pt idx="19085" formatCode="General">
                  <c:v>-3.4477471316172403E-2</c:v>
                </c:pt>
                <c:pt idx="19086" formatCode="General">
                  <c:v>-4.7410256653728798E-2</c:v>
                </c:pt>
                <c:pt idx="19087" formatCode="General">
                  <c:v>-6.0175279721686098E-2</c:v>
                </c:pt>
                <c:pt idx="19088" formatCode="General">
                  <c:v>-7.2752640516380404E-2</c:v>
                </c:pt>
                <c:pt idx="19089" formatCode="General">
                  <c:v>-8.5123394289848595E-2</c:v>
                </c:pt>
                <c:pt idx="19090" formatCode="General">
                  <c:v>-9.7269810685719202E-2</c:v>
                </c:pt>
                <c:pt idx="19091" formatCode="General">
                  <c:v>-0.10917553931464501</c:v>
                </c:pt>
                <c:pt idx="19092" formatCode="General">
                  <c:v>-0.120825776747713</c:v>
                </c:pt>
                <c:pt idx="19093" formatCode="General">
                  <c:v>-0.13220739124290601</c:v>
                </c:pt>
                <c:pt idx="19094" formatCode="General">
                  <c:v>-0.14330898276502199</c:v>
                </c:pt>
                <c:pt idx="19095" formatCode="General">
                  <c:v>-0.154120844472493</c:v>
                </c:pt>
                <c:pt idx="19096" formatCode="General">
                  <c:v>-0.164635500379785</c:v>
                </c:pt>
                <c:pt idx="19097" formatCode="General">
                  <c:v>-0.17484741679188701</c:v>
                </c:pt>
                <c:pt idx="19098" formatCode="General">
                  <c:v>-0.184752743796049</c:v>
                </c:pt>
                <c:pt idx="19099" formatCode="General">
                  <c:v>-0.19434987538554199</c:v>
                </c:pt>
                <c:pt idx="19100" formatCode="General">
                  <c:v>-0.20363815599753499</c:v>
                </c:pt>
                <c:pt idx="19101" formatCode="General">
                  <c:v>-0.212618622998694</c:v>
                </c:pt>
                <c:pt idx="19102" formatCode="General">
                  <c:v>-0.221294389375081</c:v>
                </c:pt>
                <c:pt idx="19103" formatCode="General">
                  <c:v>-0.22966980287944999</c:v>
                </c:pt>
                <c:pt idx="19104" formatCode="General">
                  <c:v>-0.23775049974437501</c:v>
                </c:pt>
                <c:pt idx="19105" formatCode="General">
                  <c:v>-0.24554204806793301</c:v>
                </c:pt>
                <c:pt idx="19106" formatCode="General">
                  <c:v>-0.25305122281964598</c:v>
                </c:pt>
                <c:pt idx="19107" formatCode="General">
                  <c:v>-0.260285885221202</c:v>
                </c:pt>
                <c:pt idx="19108" formatCode="General">
                  <c:v>-0.26725404389627999</c:v>
                </c:pt>
                <c:pt idx="19109" formatCode="General">
                  <c:v>-0.27396351232887101</c:v>
                </c:pt>
                <c:pt idx="19110" formatCode="General">
                  <c:v>-0.28042185380808499</c:v>
                </c:pt>
                <c:pt idx="19111" formatCode="General">
                  <c:v>-0.286636920714819</c:v>
                </c:pt>
                <c:pt idx="19112" formatCode="General">
                  <c:v>-0.29261606130269902</c:v>
                </c:pt>
                <c:pt idx="19113" formatCode="General">
                  <c:v>-0.29836616615132699</c:v>
                </c:pt>
                <c:pt idx="19114" formatCode="General">
                  <c:v>-0.30389340987605801</c:v>
                </c:pt>
                <c:pt idx="19115" formatCode="General">
                  <c:v>-0.30920327500543099</c:v>
                </c:pt>
                <c:pt idx="19116" formatCode="General">
                  <c:v>-0.31430057935890998</c:v>
                </c:pt>
                <c:pt idx="19117" formatCode="General">
                  <c:v>-0.31918935741357701</c:v>
                </c:pt>
                <c:pt idx="19118" formatCode="General">
                  <c:v>-0.32387282167600101</c:v>
                </c:pt>
                <c:pt idx="19119" formatCode="General">
                  <c:v>-0.328353465357342</c:v>
                </c:pt>
                <c:pt idx="19120" formatCode="General">
                  <c:v>-0.33263303454018101</c:v>
                </c:pt>
                <c:pt idx="19121" formatCode="General">
                  <c:v>-0.33671256807831801</c:v>
                </c:pt>
                <c:pt idx="19122" formatCode="General">
                  <c:v>-0.34059258300385198</c:v>
                </c:pt>
                <c:pt idx="19123" formatCode="General">
                  <c:v>-0.34427321685420598</c:v>
                </c:pt>
                <c:pt idx="19124" formatCode="General">
                  <c:v>-0.347754262669841</c:v>
                </c:pt>
                <c:pt idx="19125" formatCode="General">
                  <c:v>-0.35103530486592299</c:v>
                </c:pt>
                <c:pt idx="19126" formatCode="General">
                  <c:v>-0.35411587221603003</c:v>
                </c:pt>
                <c:pt idx="19127" formatCode="General">
                  <c:v>-0.35699558524646302</c:v>
                </c:pt>
                <c:pt idx="19128" formatCode="General">
                  <c:v>-0.35967434041320501</c:v>
                </c:pt>
                <c:pt idx="19129" formatCode="General">
                  <c:v>-0.36215232857230101</c:v>
                </c:pt>
                <c:pt idx="19130" formatCode="General">
                  <c:v>-0.36443029009057898</c:v>
                </c:pt>
                <c:pt idx="19131" formatCode="General">
                  <c:v>-0.36650955860314099</c:v>
                </c:pt>
                <c:pt idx="19132" formatCode="General">
                  <c:v>-0.36839216195026397</c:v>
                </c:pt>
                <c:pt idx="19133" formatCode="General">
                  <c:v>-0.37008094568626398</c:v>
                </c:pt>
                <c:pt idx="19134" formatCode="General">
                  <c:v>-0.371579535576399</c:v>
                </c:pt>
                <c:pt idx="19135" formatCode="General">
                  <c:v>-0.37289244287444501</c:v>
                </c:pt>
                <c:pt idx="19136" formatCode="General">
                  <c:v>-0.37402507385787798</c:v>
                </c:pt>
                <c:pt idx="19137" formatCode="General">
                  <c:v>-0.37498368298909002</c:v>
                </c:pt>
                <c:pt idx="19138" formatCode="General">
                  <c:v>-0.37577532253478102</c:v>
                </c:pt>
                <c:pt idx="19139" formatCode="General">
                  <c:v>-0.37640783103651398</c:v>
                </c:pt>
                <c:pt idx="19140" formatCode="General">
                  <c:v>-0.37688973957584498</c:v>
                </c:pt>
                <c:pt idx="19141" formatCode="General">
                  <c:v>-0.37723013254605098</c:v>
                </c:pt>
                <c:pt idx="19142" formatCode="General">
                  <c:v>-0.37743854529085502</c:v>
                </c:pt>
                <c:pt idx="19143" formatCode="General">
                  <c:v>-0.377524764919205</c:v>
                </c:pt>
                <c:pt idx="19144" formatCode="General">
                  <c:v>-0.377498780448073</c:v>
                </c:pt>
                <c:pt idx="19145" formatCode="General">
                  <c:v>-0.37737058319803601</c:v>
                </c:pt>
                <c:pt idx="19146" formatCode="General">
                  <c:v>-0.37714991066350101</c:v>
                </c:pt>
                <c:pt idx="19147" formatCode="General">
                  <c:v>-0.37684622372970999</c:v>
                </c:pt>
                <c:pt idx="19148" formatCode="General">
                  <c:v>-0.37646849265764698</c:v>
                </c:pt>
                <c:pt idx="19149" formatCode="General">
                  <c:v>-0.37602498839800103</c:v>
                </c:pt>
                <c:pt idx="19150" formatCode="General">
                  <c:v>-0.375523202628682</c:v>
                </c:pt>
                <c:pt idx="19151" formatCode="General">
                  <c:v>-0.37496964638651797</c:v>
                </c:pt>
                <c:pt idx="19152" formatCode="General">
                  <c:v>-0.374369750401499</c:v>
                </c:pt>
                <c:pt idx="19153" formatCode="General">
                  <c:v>-0.37372764245220502</c:v>
                </c:pt>
                <c:pt idx="19154" formatCode="General">
                  <c:v>-0.37304652838218499</c:v>
                </c:pt>
                <c:pt idx="19155" formatCode="General">
                  <c:v>-0.37232854675323102</c:v>
                </c:pt>
                <c:pt idx="19156" formatCode="General">
                  <c:v>-0.37157403902281499</c:v>
                </c:pt>
                <c:pt idx="19157" formatCode="General">
                  <c:v>-0.37078238890618798</c:v>
                </c:pt>
                <c:pt idx="19158" formatCode="General">
                  <c:v>-0.369952162742336</c:v>
                </c:pt>
                <c:pt idx="19159" formatCode="General">
                  <c:v>-0.36907969019527598</c:v>
                </c:pt>
                <c:pt idx="19160" formatCode="General">
                  <c:v>-0.36816079933190499</c:v>
                </c:pt>
                <c:pt idx="19161" formatCode="General">
                  <c:v>-0.36719063891413101</c:v>
                </c:pt>
                <c:pt idx="19162" formatCode="General">
                  <c:v>-0.36616273877329297</c:v>
                </c:pt>
                <c:pt idx="19163" formatCode="General">
                  <c:v>-0.36507024283552902</c:v>
                </c:pt>
                <c:pt idx="19164" formatCode="General">
                  <c:v>-0.36390522697362099</c:v>
                </c:pt>
                <c:pt idx="19165" formatCode="General">
                  <c:v>-0.362659978472407</c:v>
                </c:pt>
                <c:pt idx="19166" formatCode="General">
                  <c:v>-0.36132677925659201</c:v>
                </c:pt>
                <c:pt idx="19167" formatCode="General">
                  <c:v>-0.359897565838386</c:v>
                </c:pt>
                <c:pt idx="19168" formatCode="General">
                  <c:v>-0.35836511283356998</c:v>
                </c:pt>
                <c:pt idx="19169" formatCode="General">
                  <c:v>-0.35672161613960202</c:v>
                </c:pt>
                <c:pt idx="19170" formatCode="General">
                  <c:v>-0.354959299721125</c:v>
                </c:pt>
                <c:pt idx="19171" formatCode="General">
                  <c:v>-0.35307180695189899</c:v>
                </c:pt>
                <c:pt idx="19172" formatCode="General">
                  <c:v>-0.35105380903960298</c:v>
                </c:pt>
                <c:pt idx="19173" formatCode="General">
                  <c:v>-0.34890040946372097</c:v>
                </c:pt>
                <c:pt idx="19174" formatCode="General">
                  <c:v>-0.34660723280007</c:v>
                </c:pt>
                <c:pt idx="19175" formatCode="General">
                  <c:v>-0.34417207197539201</c:v>
                </c:pt>
                <c:pt idx="19176" formatCode="General">
                  <c:v>-0.34159329238084102</c:v>
                </c:pt>
                <c:pt idx="19177" formatCode="General">
                  <c:v>-0.338869656020578</c:v>
                </c:pt>
                <c:pt idx="19178" formatCode="General">
                  <c:v>-0.33600193052224198</c:v>
                </c:pt>
                <c:pt idx="19179" formatCode="General">
                  <c:v>-0.33299178992580297</c:v>
                </c:pt>
                <c:pt idx="19180" formatCode="General">
                  <c:v>-0.32984155894017297</c:v>
                </c:pt>
                <c:pt idx="19181" formatCode="General">
                  <c:v>-0.32655463471114798</c:v>
                </c:pt>
                <c:pt idx="19182" formatCode="General">
                  <c:v>-0.32313531792091099</c:v>
                </c:pt>
                <c:pt idx="19183" formatCode="General">
                  <c:v>-0.31958812883566001</c:v>
                </c:pt>
                <c:pt idx="19184" formatCode="General">
                  <c:v>-0.31591872594014803</c:v>
                </c:pt>
                <c:pt idx="19185" formatCode="General">
                  <c:v>-0.312133781356288</c:v>
                </c:pt>
                <c:pt idx="19186" formatCode="General">
                  <c:v>-0.308239609361394</c:v>
                </c:pt>
                <c:pt idx="19187" formatCode="General">
                  <c:v>-0.30424240544313402</c:v>
                </c:pt>
                <c:pt idx="19188" formatCode="General">
                  <c:v>-0.30014818491144601</c:v>
                </c:pt>
                <c:pt idx="19189" formatCode="General">
                  <c:v>-0.29596318177680297</c:v>
                </c:pt>
                <c:pt idx="19190" formatCode="General">
                  <c:v>-0.29169321177468099</c:v>
                </c:pt>
                <c:pt idx="19191" formatCode="General">
                  <c:v>-0.28734353193838902</c:v>
                </c:pt>
                <c:pt idx="19192" formatCode="General">
                  <c:v>-0.28291932263823799</c:v>
                </c:pt>
                <c:pt idx="19193" formatCode="General">
                  <c:v>-0.27842504542345398</c:v>
                </c:pt>
                <c:pt idx="19194" formatCode="General">
                  <c:v>-0.273863785349796</c:v>
                </c:pt>
                <c:pt idx="19195" formatCode="General">
                  <c:v>-0.26923781423329002</c:v>
                </c:pt>
                <c:pt idx="19196" formatCode="General">
                  <c:v>-0.26454921700095901</c:v>
                </c:pt>
                <c:pt idx="19197" formatCode="General">
                  <c:v>-0.25979883459287201</c:v>
                </c:pt>
                <c:pt idx="19198" formatCode="General">
                  <c:v>-0.25498630264650002</c:v>
                </c:pt>
                <c:pt idx="19199" formatCode="General">
                  <c:v>-0.250111320781496</c:v>
                </c:pt>
                <c:pt idx="19200" formatCode="General">
                  <c:v>-0.24517324906207399</c:v>
                </c:pt>
                <c:pt idx="19201" formatCode="General">
                  <c:v>-0.24017006740504401</c:v>
                </c:pt>
                <c:pt idx="19202" formatCode="General">
                  <c:v>-0.23509961689634501</c:v>
                </c:pt>
                <c:pt idx="19203" formatCode="General">
                  <c:v>-0.229960360803181</c:v>
                </c:pt>
                <c:pt idx="19204" formatCode="General">
                  <c:v>-0.224749864969467</c:v>
                </c:pt>
                <c:pt idx="19205" formatCode="General">
                  <c:v>-0.219465392540235</c:v>
                </c:pt>
                <c:pt idx="19206" formatCode="General">
                  <c:v>-0.214105280035403</c:v>
                </c:pt>
                <c:pt idx="19207" formatCode="General">
                  <c:v>-0.208668622086356</c:v>
                </c:pt>
                <c:pt idx="19208" formatCode="General">
                  <c:v>-0.20315523840577701</c:v>
                </c:pt>
                <c:pt idx="19209" formatCode="General">
                  <c:v>-0.197565227484678</c:v>
                </c:pt>
                <c:pt idx="19210" formatCode="General">
                  <c:v>-0.19190010049525</c:v>
                </c:pt>
                <c:pt idx="19211" formatCode="General">
                  <c:v>-0.18616284231935601</c:v>
                </c:pt>
                <c:pt idx="19212" formatCode="General">
                  <c:v>-0.18035687014642601</c:v>
                </c:pt>
                <c:pt idx="19213" formatCode="General">
                  <c:v>-0.174488099525825</c:v>
                </c:pt>
                <c:pt idx="19214" formatCode="General">
                  <c:v>-0.16856390328988499</c:v>
                </c:pt>
                <c:pt idx="19215" formatCode="General">
                  <c:v>-0.162592383125261</c:v>
                </c:pt>
                <c:pt idx="19216" formatCode="General">
                  <c:v>-0.15658441366071599</c:v>
                </c:pt>
                <c:pt idx="19217" formatCode="General">
                  <c:v>-0.15055246462876601</c:v>
                </c:pt>
                <c:pt idx="19218" formatCode="General">
                  <c:v>-0.14450967135331999</c:v>
                </c:pt>
                <c:pt idx="19219" formatCode="General">
                  <c:v>-0.13847070584405799</c:v>
                </c:pt>
                <c:pt idx="19220" formatCode="General">
                  <c:v>-0.13245217359249301</c:v>
                </c:pt>
                <c:pt idx="19221" formatCode="General">
                  <c:v>-0.126471716235766</c:v>
                </c:pt>
                <c:pt idx="19222" formatCode="General">
                  <c:v>-0.12054714455586001</c:v>
                </c:pt>
                <c:pt idx="19223" formatCode="General">
                  <c:v>-0.114697696164272</c:v>
                </c:pt>
                <c:pt idx="19224" formatCode="General">
                  <c:v>-0.108942753795186</c:v>
                </c:pt>
                <c:pt idx="19225" formatCode="General">
                  <c:v>-0.103301440309593</c:v>
                </c:pt>
                <c:pt idx="19226" formatCode="General">
                  <c:v>-9.7793443762894394E-2</c:v>
                </c:pt>
                <c:pt idx="19227" formatCode="General">
                  <c:v>-9.2437671744527397E-2</c:v>
                </c:pt>
                <c:pt idx="19228" formatCode="General">
                  <c:v>-8.7251861405984801E-2</c:v>
                </c:pt>
                <c:pt idx="19229" formatCode="General">
                  <c:v>-8.2252415142738303E-2</c:v>
                </c:pt>
                <c:pt idx="19230" formatCode="General">
                  <c:v>-7.7454758198403195E-2</c:v>
                </c:pt>
                <c:pt idx="19231" formatCode="General">
                  <c:v>-7.2872192285902596E-2</c:v>
                </c:pt>
                <c:pt idx="19232" formatCode="General">
                  <c:v>-6.8516246247991505E-2</c:v>
                </c:pt>
                <c:pt idx="19233" formatCode="General">
                  <c:v>-6.4396093559062006E-2</c:v>
                </c:pt>
                <c:pt idx="19234" formatCode="General">
                  <c:v>-6.0517445723882901E-2</c:v>
                </c:pt>
                <c:pt idx="19235" formatCode="General">
                  <c:v>-5.6883669832330397E-2</c:v>
                </c:pt>
                <c:pt idx="19236" formatCode="General">
                  <c:v>-5.3494991573744599E-2</c:v>
                </c:pt>
                <c:pt idx="19237" formatCode="General">
                  <c:v>-5.0348658430312498E-2</c:v>
                </c:pt>
                <c:pt idx="19238" formatCode="General">
                  <c:v>-4.7439172440133202E-2</c:v>
                </c:pt>
                <c:pt idx="19239" formatCode="General">
                  <c:v>-4.4756965206958502E-2</c:v>
                </c:pt>
                <c:pt idx="19240" formatCode="General">
                  <c:v>-4.2289251779637702E-2</c:v>
                </c:pt>
                <c:pt idx="19241" formatCode="General">
                  <c:v>-4.0020569083304099E-2</c:v>
                </c:pt>
                <c:pt idx="19242" formatCode="General">
                  <c:v>-3.7932176760023903E-2</c:v>
                </c:pt>
                <c:pt idx="19243" formatCode="General">
                  <c:v>-3.6002490655262898E-2</c:v>
                </c:pt>
                <c:pt idx="19244" formatCode="General">
                  <c:v>-3.42071475398791E-2</c:v>
                </c:pt>
                <c:pt idx="19245" formatCode="General">
                  <c:v>-3.2519618334149403E-2</c:v>
                </c:pt>
                <c:pt idx="19246" formatCode="General">
                  <c:v>-3.0911754159904201E-2</c:v>
                </c:pt>
                <c:pt idx="19247" formatCode="General">
                  <c:v>-2.9352723014749799E-2</c:v>
                </c:pt>
                <c:pt idx="19248" formatCode="General">
                  <c:v>-2.7810152676925E-2</c:v>
                </c:pt>
                <c:pt idx="19249" formatCode="General">
                  <c:v>-2.6251884216307898E-2</c:v>
                </c:pt>
                <c:pt idx="19250" formatCode="General">
                  <c:v>-2.4644393857454799E-2</c:v>
                </c:pt>
                <c:pt idx="19251" formatCode="General">
                  <c:v>-2.2953447509294699E-2</c:v>
                </c:pt>
                <c:pt idx="19252" formatCode="General">
                  <c:v>-2.11456980722158E-2</c:v>
                </c:pt>
                <c:pt idx="19253" formatCode="General">
                  <c:v>-1.9188416212541099E-2</c:v>
                </c:pt>
                <c:pt idx="19254" formatCode="General">
                  <c:v>-1.7049877771501101E-2</c:v>
                </c:pt>
                <c:pt idx="19255" formatCode="General">
                  <c:v>-1.4699844947337601E-2</c:v>
                </c:pt>
                <c:pt idx="19256" formatCode="General">
                  <c:v>-1.21100223852684E-2</c:v>
                </c:pt>
                <c:pt idx="19257" formatCode="General">
                  <c:v>-9.2542336946030198E-3</c:v>
                </c:pt>
                <c:pt idx="19258" formatCode="General">
                  <c:v>-6.1088816194083597E-3</c:v>
                </c:pt>
                <c:pt idx="19259" formatCode="General">
                  <c:v>-2.6532053214984399E-3</c:v>
                </c:pt>
                <c:pt idx="19260" formatCode="General">
                  <c:v>1.1305114992550601E-3</c:v>
                </c:pt>
                <c:pt idx="19261" formatCode="General">
                  <c:v>5.2566895663889203E-3</c:v>
                </c:pt>
                <c:pt idx="19262" formatCode="General">
                  <c:v>9.7363371216162096E-3</c:v>
                </c:pt>
                <c:pt idx="19263" formatCode="General">
                  <c:v>1.4576955325102999E-2</c:v>
                </c:pt>
                <c:pt idx="19264" formatCode="General">
                  <c:v>1.9782515981706199E-2</c:v>
                </c:pt>
                <c:pt idx="19265" formatCode="General">
                  <c:v>2.5353436637820501E-2</c:v>
                </c:pt>
                <c:pt idx="19266" formatCode="General">
                  <c:v>3.1286567893523E-2</c:v>
                </c:pt>
                <c:pt idx="19267" formatCode="General">
                  <c:v>3.7575338040222499E-2</c:v>
                </c:pt>
                <c:pt idx="19268" formatCode="General">
                  <c:v>4.4209923269828102E-2</c:v>
                </c:pt>
                <c:pt idx="19269" formatCode="General">
                  <c:v>5.1177347233142698E-2</c:v>
                </c:pt>
                <c:pt idx="19270" formatCode="General">
                  <c:v>5.8461789393638698E-2</c:v>
                </c:pt>
                <c:pt idx="19271" formatCode="General">
                  <c:v>6.604477379083E-2</c:v>
                </c:pt>
                <c:pt idx="19272" formatCode="General">
                  <c:v>7.3905453642189395E-2</c:v>
                </c:pt>
                <c:pt idx="19273" formatCode="General">
                  <c:v>8.2020902531256101E-2</c:v>
                </c:pt>
                <c:pt idx="19274" formatCode="General">
                  <c:v>9.0366431220911397E-2</c:v>
                </c:pt>
                <c:pt idx="19275" formatCode="General">
                  <c:v>9.8915910034867494E-2</c:v>
                </c:pt>
                <c:pt idx="19276" formatCode="General">
                  <c:v>0.107642106923658</c:v>
                </c:pt>
                <c:pt idx="19277" formatCode="General">
                  <c:v>0.11651695161195801</c:v>
                </c:pt>
                <c:pt idx="19278" formatCode="General">
                  <c:v>0.12551183783098899</c:v>
                </c:pt>
                <c:pt idx="19279" formatCode="General">
                  <c:v>0.13459806774229599</c:v>
                </c:pt>
                <c:pt idx="19280" formatCode="General">
                  <c:v>0.143747075176584</c:v>
                </c:pt>
                <c:pt idx="19281" formatCode="General">
                  <c:v>0.152930587317855</c:v>
                </c:pt>
                <c:pt idx="19282" formatCode="General">
                  <c:v>0.16212100284003</c:v>
                </c:pt>
                <c:pt idx="19283" formatCode="General">
                  <c:v>0.17129152270666101</c:v>
                </c:pt>
                <c:pt idx="19284" formatCode="General">
                  <c:v>0.180416368587698</c:v>
                </c:pt>
                <c:pt idx="19285" formatCode="General">
                  <c:v>0.189471003708094</c:v>
                </c:pt>
                <c:pt idx="19286" formatCode="General">
                  <c:v>0.19843208601017001</c:v>
                </c:pt>
                <c:pt idx="19287" formatCode="General">
                  <c:v>0.20727767630348901</c:v>
                </c:pt>
                <c:pt idx="19288" formatCode="General">
                  <c:v>0.21598727074495999</c:v>
                </c:pt>
                <c:pt idx="19289" formatCode="General">
                  <c:v>0.22454187658171701</c:v>
                </c:pt>
                <c:pt idx="19290" formatCode="General">
                  <c:v>0.232924045565682</c:v>
                </c:pt>
                <c:pt idx="19291" formatCode="General">
                  <c:v>0.24111770520602199</c:v>
                </c:pt>
                <c:pt idx="19292" formatCode="General">
                  <c:v>0.24910822370247099</c:v>
                </c:pt>
                <c:pt idx="19293" formatCode="General">
                  <c:v>0.256882358453699</c:v>
                </c:pt>
                <c:pt idx="19294" formatCode="General">
                  <c:v>0.26442811671745098</c:v>
                </c:pt>
                <c:pt idx="19295" formatCode="General">
                  <c:v>0.27173470504550801</c:v>
                </c:pt>
                <c:pt idx="19296" formatCode="General">
                  <c:v>0.27879242297851597</c:v>
                </c:pt>
                <c:pt idx="19297" formatCode="General">
                  <c:v>0.285592541449813</c:v>
                </c:pt>
                <c:pt idx="19298" formatCode="General">
                  <c:v>0.29212721101454803</c:v>
                </c:pt>
                <c:pt idx="19299" formatCode="General">
                  <c:v>0.29838957586786002</c:v>
                </c:pt>
                <c:pt idx="19300" formatCode="General">
                  <c:v>0.30437309245884098</c:v>
                </c:pt>
                <c:pt idx="19301" formatCode="General">
                  <c:v>0.31007238523520497</c:v>
                </c:pt>
                <c:pt idx="19302" formatCode="General">
                  <c:v>0.31548248381995803</c:v>
                </c:pt>
                <c:pt idx="19303" formatCode="General">
                  <c:v>0.32059851776517101</c:v>
                </c:pt>
                <c:pt idx="19304" formatCode="General">
                  <c:v>0.32541614536753799</c:v>
                </c:pt>
                <c:pt idx="19305" formatCode="General">
                  <c:v>0.32993152927932101</c:v>
                </c:pt>
                <c:pt idx="19306" formatCode="General">
                  <c:v>0.33414225234276701</c:v>
                </c:pt>
                <c:pt idx="19307" formatCode="General">
                  <c:v>0.33804554629072397</c:v>
                </c:pt>
                <c:pt idx="19308" formatCode="General">
                  <c:v>0.34163860034771898</c:v>
                </c:pt>
                <c:pt idx="19309" formatCode="General">
                  <c:v>0.34491971040546998</c:v>
                </c:pt>
                <c:pt idx="19310" formatCode="General">
                  <c:v>0.34788827444357501</c:v>
                </c:pt>
                <c:pt idx="19311" formatCode="General">
                  <c:v>0.35054414191782202</c:v>
                </c:pt>
                <c:pt idx="19312" formatCode="General">
                  <c:v>0.35288799766326701</c:v>
                </c:pt>
                <c:pt idx="19313" formatCode="General">
                  <c:v>0.354921318482526</c:v>
                </c:pt>
                <c:pt idx="19314" formatCode="General">
                  <c:v>0.35664627786378</c:v>
                </c:pt>
                <c:pt idx="19315" formatCode="General">
                  <c:v>0.358066227392763</c:v>
                </c:pt>
                <c:pt idx="19316" formatCode="General">
                  <c:v>0.35918568383754501</c:v>
                </c:pt>
                <c:pt idx="19317" formatCode="General">
                  <c:v>0.36001073616726698</c:v>
                </c:pt>
                <c:pt idx="19318" formatCode="General">
                  <c:v>0.36054834513515499</c:v>
                </c:pt>
                <c:pt idx="19319" formatCode="General">
                  <c:v>0.36080623000824302</c:v>
                </c:pt>
                <c:pt idx="19320" formatCode="General">
                  <c:v>0.36079436439199802</c:v>
                </c:pt>
                <c:pt idx="19321" formatCode="General">
                  <c:v>0.36052381506194398</c:v>
                </c:pt>
                <c:pt idx="19322" formatCode="General">
                  <c:v>0.36000643141625399</c:v>
                </c:pt>
                <c:pt idx="19323" formatCode="General">
                  <c:v>0.35925576283851302</c:v>
                </c:pt>
                <c:pt idx="19324" formatCode="General">
                  <c:v>0.35828645255650698</c:v>
                </c:pt>
                <c:pt idx="19325" formatCode="General">
                  <c:v>0.357114999898895</c:v>
                </c:pt>
                <c:pt idx="19326" formatCode="General">
                  <c:v>0.35575842937617902</c:v>
                </c:pt>
                <c:pt idx="19327" formatCode="General">
                  <c:v>0.35423391649152902</c:v>
                </c:pt>
                <c:pt idx="19328" formatCode="General">
                  <c:v>0.35255965460267502</c:v>
                </c:pt>
                <c:pt idx="19329" formatCode="General">
                  <c:v>0.350754186686487</c:v>
                </c:pt>
                <c:pt idx="19330" formatCode="General">
                  <c:v>0.34883662394971499</c:v>
                </c:pt>
                <c:pt idx="19331" formatCode="General">
                  <c:v>0.34682594050842602</c:v>
                </c:pt>
                <c:pt idx="19332" formatCode="General">
                  <c:v>0.34474119675555398</c:v>
                </c:pt>
                <c:pt idx="19333" formatCode="General">
                  <c:v>0.34260083243362199</c:v>
                </c:pt>
                <c:pt idx="19334" formatCode="General">
                  <c:v>0.34042237506201101</c:v>
                </c:pt>
                <c:pt idx="19335" formatCode="General">
                  <c:v>0.33822233116008099</c:v>
                </c:pt>
                <c:pt idx="19336" formatCode="General">
                  <c:v>0.33601606059487299</c:v>
                </c:pt>
                <c:pt idx="19337" formatCode="General">
                  <c:v>0.333817717021064</c:v>
                </c:pt>
                <c:pt idx="19338" formatCode="General">
                  <c:v>0.33163961580797902</c:v>
                </c:pt>
                <c:pt idx="19339" formatCode="General">
                  <c:v>0.32949223431927499</c:v>
                </c:pt>
                <c:pt idx="19340" formatCode="General">
                  <c:v>0.32738423084142698</c:v>
                </c:pt>
                <c:pt idx="19341" formatCode="General">
                  <c:v>0.32532196995045698</c:v>
                </c:pt>
                <c:pt idx="19342" formatCode="General">
                  <c:v>0.32330900838568</c:v>
                </c:pt>
                <c:pt idx="19343" formatCode="General">
                  <c:v>0.321346357876096</c:v>
                </c:pt>
                <c:pt idx="19344" formatCode="General">
                  <c:v>0.31943327505768498</c:v>
                </c:pt>
                <c:pt idx="19345" formatCode="General">
                  <c:v>0.31756649778183399</c:v>
                </c:pt>
                <c:pt idx="19346" formatCode="General">
                  <c:v>0.31573990172628502</c:v>
                </c:pt>
                <c:pt idx="19347" formatCode="General">
                  <c:v>0.31394538994281301</c:v>
                </c:pt>
                <c:pt idx="19348" formatCode="General">
                  <c:v>0.31217226720462599</c:v>
                </c:pt>
                <c:pt idx="19349" formatCode="General">
                  <c:v>0.31040810292966797</c:v>
                </c:pt>
                <c:pt idx="19350" formatCode="General">
                  <c:v>0.30863811593108698</c:v>
                </c:pt>
                <c:pt idx="19351" formatCode="General">
                  <c:v>0.30684560648046</c:v>
                </c:pt>
                <c:pt idx="19352" formatCode="General">
                  <c:v>0.30501299889841799</c:v>
                </c:pt>
                <c:pt idx="19353" formatCode="General">
                  <c:v>0.30312120745523202</c:v>
                </c:pt>
                <c:pt idx="19354" formatCode="General">
                  <c:v>0.301149500342756</c:v>
                </c:pt>
                <c:pt idx="19355" formatCode="General">
                  <c:v>0.29907708225971902</c:v>
                </c:pt>
                <c:pt idx="19356" formatCode="General">
                  <c:v>0.29688309926409501</c:v>
                </c:pt>
                <c:pt idx="19357" formatCode="General">
                  <c:v>0.29454646343973401</c:v>
                </c:pt>
                <c:pt idx="19358" formatCode="General">
                  <c:v>0.29204666854303002</c:v>
                </c:pt>
                <c:pt idx="19359" formatCode="General">
                  <c:v>0.28936306053733901</c:v>
                </c:pt>
                <c:pt idx="19360" formatCode="General">
                  <c:v>0.286475676752243</c:v>
                </c:pt>
                <c:pt idx="19361" formatCode="General">
                  <c:v>0.28336669519956198</c:v>
                </c:pt>
                <c:pt idx="19362" formatCode="General">
                  <c:v>0.28001952611772701</c:v>
                </c:pt>
                <c:pt idx="19363" formatCode="General">
                  <c:v>0.27641833429647999</c:v>
                </c:pt>
                <c:pt idx="19364" formatCode="General">
                  <c:v>0.27254975060190101</c:v>
                </c:pt>
                <c:pt idx="19365" formatCode="General">
                  <c:v>0.268402471116302</c:v>
                </c:pt>
                <c:pt idx="19366" formatCode="General">
                  <c:v>0.26396659368365</c:v>
                </c:pt>
                <c:pt idx="19367" formatCode="General">
                  <c:v>0.25923463024758397</c:v>
                </c:pt>
                <c:pt idx="19368" formatCode="General">
                  <c:v>0.254201529727759</c:v>
                </c:pt>
                <c:pt idx="19369" formatCode="General">
                  <c:v>0.24886501173219699</c:v>
                </c:pt>
                <c:pt idx="19370" formatCode="General">
                  <c:v>0.24322480855981901</c:v>
                </c:pt>
                <c:pt idx="19371" formatCode="General">
                  <c:v>0.23728283101849601</c:v>
                </c:pt>
                <c:pt idx="19372" formatCode="General">
                  <c:v>0.23104292715289099</c:v>
                </c:pt>
                <c:pt idx="19373" formatCode="General">
                  <c:v>0.22451105541213301</c:v>
                </c:pt>
                <c:pt idx="19374" formatCode="General">
                  <c:v>0.21769501662659199</c:v>
                </c:pt>
                <c:pt idx="19375" formatCode="General">
                  <c:v>0.210604589027136</c:v>
                </c:pt>
                <c:pt idx="19376" formatCode="General">
                  <c:v>0.203251127522181</c:v>
                </c:pt>
                <c:pt idx="19377" formatCode="General">
                  <c:v>0.195646571760695</c:v>
                </c:pt>
                <c:pt idx="19378" formatCode="General">
                  <c:v>0.187804136031399</c:v>
                </c:pt>
                <c:pt idx="19379" formatCode="General">
                  <c:v>0.17973802175180401</c:v>
                </c:pt>
                <c:pt idx="19380" formatCode="General">
                  <c:v>0.17146302537413</c:v>
                </c:pt>
                <c:pt idx="19381" formatCode="General">
                  <c:v>0.16299413834759599</c:v>
                </c:pt>
                <c:pt idx="19382" formatCode="General">
                  <c:v>0.15434625043256101</c:v>
                </c:pt>
                <c:pt idx="19383" formatCode="General">
                  <c:v>0.14553442555992999</c:v>
                </c:pt>
                <c:pt idx="19384" formatCode="General">
                  <c:v>0.136573730522634</c:v>
                </c:pt>
                <c:pt idx="19385" formatCode="General">
                  <c:v>0.127478932028152</c:v>
                </c:pt>
                <c:pt idx="19386" formatCode="General">
                  <c:v>0.118263767068922</c:v>
                </c:pt>
                <c:pt idx="19387" formatCode="General">
                  <c:v>0.10894133841020701</c:v>
                </c:pt>
                <c:pt idx="19388" formatCode="General">
                  <c:v>9.9524553295129298E-2</c:v>
                </c:pt>
                <c:pt idx="19389" formatCode="General">
                  <c:v>9.0024480332882295E-2</c:v>
                </c:pt>
                <c:pt idx="19390" formatCode="General">
                  <c:v>8.0451842714206107E-2</c:v>
                </c:pt>
                <c:pt idx="19391" formatCode="General">
                  <c:v>7.0816636702014601E-2</c:v>
                </c:pt>
                <c:pt idx="19392" formatCode="General">
                  <c:v>6.1127599035514998E-2</c:v>
                </c:pt>
                <c:pt idx="19393" formatCode="General">
                  <c:v>5.1393327178636303E-2</c:v>
                </c:pt>
                <c:pt idx="19394" formatCode="General">
                  <c:v>4.1621325869119E-2</c:v>
                </c:pt>
                <c:pt idx="19395" formatCode="General">
                  <c:v>3.18180208402443E-2</c:v>
                </c:pt>
                <c:pt idx="19396" formatCode="General">
                  <c:v>2.19895592493363E-2</c:v>
                </c:pt>
                <c:pt idx="19397" formatCode="General">
                  <c:v>1.21425431852944E-2</c:v>
                </c:pt>
                <c:pt idx="19398" formatCode="General">
                  <c:v>2.2830766693525098E-3</c:v>
                </c:pt>
                <c:pt idx="19399" formatCode="General">
                  <c:v>-7.5832030124692298E-3</c:v>
                </c:pt>
                <c:pt idx="19400" formatCode="General">
                  <c:v>-1.7450191079565198E-2</c:v>
                </c:pt>
                <c:pt idx="19401" formatCode="General">
                  <c:v>-2.7311606260318901E-2</c:v>
                </c:pt>
                <c:pt idx="19402" formatCode="General">
                  <c:v>-3.7160603081983497E-2</c:v>
                </c:pt>
                <c:pt idx="19403" formatCode="General">
                  <c:v>-4.6989816149034601E-2</c:v>
                </c:pt>
                <c:pt idx="19404" formatCode="General">
                  <c:v>-5.6791155345263501E-2</c:v>
                </c:pt>
                <c:pt idx="19405" formatCode="General">
                  <c:v>-6.6555755178274098E-2</c:v>
                </c:pt>
                <c:pt idx="19406" formatCode="General">
                  <c:v>-7.6273913084866807E-2</c:v>
                </c:pt>
                <c:pt idx="19407" formatCode="General">
                  <c:v>-8.5934943256776503E-2</c:v>
                </c:pt>
                <c:pt idx="19408" formatCode="General">
                  <c:v>-9.5527276295208505E-2</c:v>
                </c:pt>
                <c:pt idx="19409" formatCode="General">
                  <c:v>-0.105038433828284</c:v>
                </c:pt>
                <c:pt idx="19410" formatCode="General">
                  <c:v>-0.114455019768299</c:v>
                </c:pt>
                <c:pt idx="19411" formatCode="General">
                  <c:v>-0.123762845861955</c:v>
                </c:pt>
                <c:pt idx="19412" formatCode="General">
                  <c:v>-0.13294704186126099</c:v>
                </c:pt>
                <c:pt idx="19413" formatCode="General">
                  <c:v>-0.14199222334147399</c:v>
                </c:pt>
                <c:pt idx="19414" formatCode="General">
                  <c:v>-0.150882625937382</c:v>
                </c:pt>
                <c:pt idx="19415" formatCode="General">
                  <c:v>-0.15960228734385801</c:v>
                </c:pt>
                <c:pt idx="19416" formatCode="General">
                  <c:v>-0.168135245362043</c:v>
                </c:pt>
                <c:pt idx="19417" formatCode="General">
                  <c:v>-0.176465784338426</c:v>
                </c:pt>
                <c:pt idx="19418" formatCode="General">
                  <c:v>-0.184578718635179</c:v>
                </c:pt>
                <c:pt idx="19419" formatCode="General">
                  <c:v>-0.192459551906322</c:v>
                </c:pt>
                <c:pt idx="19420" formatCode="General">
                  <c:v>-0.20009479699562999</c:v>
                </c:pt>
                <c:pt idx="19421" formatCode="General">
                  <c:v>-0.20747218069710999</c:v>
                </c:pt>
                <c:pt idx="19422" formatCode="General">
                  <c:v>-0.21458089195169999</c:v>
                </c:pt>
                <c:pt idx="19423" formatCode="General">
                  <c:v>-0.22141179520097001</c:v>
                </c:pt>
                <c:pt idx="19424" formatCode="General">
                  <c:v>-0.22795762257826499</c:v>
                </c:pt>
                <c:pt idx="19425" formatCode="General">
                  <c:v>-0.23421315942621199</c:v>
                </c:pt>
                <c:pt idx="19426" formatCode="General">
                  <c:v>-0.24017544931781401</c:v>
                </c:pt>
                <c:pt idx="19427" formatCode="General">
                  <c:v>-0.24584379222785099</c:v>
                </c:pt>
                <c:pt idx="19428" formatCode="General">
                  <c:v>-0.25121986471697</c:v>
                </c:pt>
                <c:pt idx="19429" formatCode="General">
                  <c:v>-0.25630783802214102</c:v>
                </c:pt>
                <c:pt idx="19430" formatCode="General">
                  <c:v>-0.26111423091889302</c:v>
                </c:pt>
                <c:pt idx="19431" formatCode="General">
                  <c:v>-0.265647927424908</c:v>
                </c:pt>
                <c:pt idx="19432" formatCode="General">
                  <c:v>-0.26992012286970501</c:v>
                </c:pt>
                <c:pt idx="19433" formatCode="General">
                  <c:v>-0.27394417856074099</c:v>
                </c:pt>
                <c:pt idx="19434" formatCode="General">
                  <c:v>-0.27773549278704401</c:v>
                </c:pt>
                <c:pt idx="19435" formatCode="General">
                  <c:v>-0.28131123573984201</c:v>
                </c:pt>
                <c:pt idx="19436" formatCode="General">
                  <c:v>-0.284690018469754</c:v>
                </c:pt>
                <c:pt idx="19437" formatCode="General">
                  <c:v>-0.287891779878309</c:v>
                </c:pt>
                <c:pt idx="19438" formatCode="General">
                  <c:v>-0.29093752010892099</c:v>
                </c:pt>
                <c:pt idx="19439" formatCode="General">
                  <c:v>-0.29384885415303302</c:v>
                </c:pt>
                <c:pt idx="19440" formatCode="General">
                  <c:v>-0.29664767988787799</c:v>
                </c:pt>
                <c:pt idx="19441" formatCode="General">
                  <c:v>-0.299355840265354</c:v>
                </c:pt>
                <c:pt idx="19442" formatCode="General">
                  <c:v>-0.30199487106575301</c:v>
                </c:pt>
                <c:pt idx="19443" formatCode="General">
                  <c:v>-0.304585671220166</c:v>
                </c:pt>
                <c:pt idx="19444" formatCode="General">
                  <c:v>-0.30714803841848998</c:v>
                </c:pt>
                <c:pt idx="19445" formatCode="General">
                  <c:v>-0.30970037245390503</c:v>
                </c:pt>
                <c:pt idx="19446" formatCode="General">
                  <c:v>-0.31225954794425398</c:v>
                </c:pt>
                <c:pt idx="19447" formatCode="General">
                  <c:v>-0.314840518873307</c:v>
                </c:pt>
                <c:pt idx="19448" formatCode="General">
                  <c:v>-0.31745601667339202</c:v>
                </c:pt>
                <c:pt idx="19449" formatCode="General">
                  <c:v>-0.32011649091707001</c:v>
                </c:pt>
                <c:pt idx="19450" formatCode="General">
                  <c:v>-0.32282991397680799</c:v>
                </c:pt>
                <c:pt idx="19451" formatCode="General">
                  <c:v>-0.32560172402954901</c:v>
                </c:pt>
                <c:pt idx="19452" formatCode="General">
                  <c:v>-0.32843462423525399</c:v>
                </c:pt>
                <c:pt idx="19453" formatCode="General">
                  <c:v>-0.33132860035106898</c:v>
                </c:pt>
                <c:pt idx="19454" formatCode="General">
                  <c:v>-0.33428110730266097</c:v>
                </c:pt>
                <c:pt idx="19455" formatCode="General">
                  <c:v>-0.33728692508680902</c:v>
                </c:pt>
                <c:pt idx="19456" formatCode="General">
                  <c:v>-0.340338313761119</c:v>
                </c:pt>
                <c:pt idx="19457" formatCode="General">
                  <c:v>-0.34342533959242499</c:v>
                </c:pt>
                <c:pt idx="19458" formatCode="General">
                  <c:v>-0.34653594744417399</c:v>
                </c:pt>
                <c:pt idx="19459" formatCode="General">
                  <c:v>-0.34965609146457299</c:v>
                </c:pt>
                <c:pt idx="19460" formatCode="General">
                  <c:v>-0.35277011644080902</c:v>
                </c:pt>
                <c:pt idx="19461" formatCode="General">
                  <c:v>-0.355861096644426</c:v>
                </c:pt>
                <c:pt idx="19462" formatCode="General">
                  <c:v>-0.35891099684646899</c:v>
                </c:pt>
                <c:pt idx="19463" formatCode="General">
                  <c:v>-0.36190102842030297</c:v>
                </c:pt>
                <c:pt idx="19464" formatCode="General">
                  <c:v>-0.364812005402605</c:v>
                </c:pt>
                <c:pt idx="19465" formatCode="General">
                  <c:v>-0.36762461382550599</c:v>
                </c:pt>
                <c:pt idx="19466" formatCode="General">
                  <c:v>-0.370319746548394</c:v>
                </c:pt>
                <c:pt idx="19467" formatCode="General">
                  <c:v>-0.37287875338147503</c:v>
                </c:pt>
                <c:pt idx="19468" formatCode="General">
                  <c:v>-0.375283743624935</c:v>
                </c:pt>
                <c:pt idx="19469" formatCode="General">
                  <c:v>-0.377517798296023</c:v>
                </c:pt>
                <c:pt idx="19470" formatCode="General">
                  <c:v>-0.37956523203597597</c:v>
                </c:pt>
                <c:pt idx="19471" formatCode="General">
                  <c:v>-0.38141182486893199</c:v>
                </c:pt>
                <c:pt idx="19472" formatCode="General">
                  <c:v>-0.383045037447523</c:v>
                </c:pt>
                <c:pt idx="19473" formatCode="General">
                  <c:v>-0.38445357806445102</c:v>
                </c:pt>
                <c:pt idx="19474" formatCode="General">
                  <c:v>-0.385627971883719</c:v>
                </c:pt>
                <c:pt idx="19475" formatCode="General">
                  <c:v>-0.38656033616287</c:v>
                </c:pt>
                <c:pt idx="19476" formatCode="General">
                  <c:v>-0.38724429736557298</c:v>
                </c:pt>
                <c:pt idx="19477" formatCode="General">
                  <c:v>-0.38767598658466901</c:v>
                </c:pt>
                <c:pt idx="19478" formatCode="General">
                  <c:v>-0.38785325027519002</c:v>
                </c:pt>
                <c:pt idx="19479" formatCode="General">
                  <c:v>-0.38777426541510601</c:v>
                </c:pt>
                <c:pt idx="19480" formatCode="General">
                  <c:v>-0.387438860480253</c:v>
                </c:pt>
                <c:pt idx="19481" formatCode="General">
                  <c:v>-0.38684837544363498</c:v>
                </c:pt>
                <c:pt idx="19482" formatCode="General">
                  <c:v>-0.38600423073807</c:v>
                </c:pt>
                <c:pt idx="19483" formatCode="General">
                  <c:v>-0.384908689183455</c:v>
                </c:pt>
                <c:pt idx="19484" formatCode="General">
                  <c:v>-0.383564707079041</c:v>
                </c:pt>
                <c:pt idx="19485" formatCode="General">
                  <c:v>-0.381975623420441</c:v>
                </c:pt>
                <c:pt idx="19486" formatCode="General">
                  <c:v>-0.38014434584621698</c:v>
                </c:pt>
                <c:pt idx="19487" formatCode="General">
                  <c:v>-0.378073637432215</c:v>
                </c:pt>
                <c:pt idx="19488" formatCode="General">
                  <c:v>-0.375765947349608</c:v>
                </c:pt>
                <c:pt idx="19489" formatCode="General">
                  <c:v>-0.373222703355782</c:v>
                </c:pt>
                <c:pt idx="19490" formatCode="General">
                  <c:v>-0.37044472155076802</c:v>
                </c:pt>
                <c:pt idx="19491" formatCode="General">
                  <c:v>-0.367432169928195</c:v>
                </c:pt>
                <c:pt idx="19492" formatCode="General">
                  <c:v>-0.36418399730332901</c:v>
                </c:pt>
                <c:pt idx="19493" formatCode="General">
                  <c:v>-0.36069841716606399</c:v>
                </c:pt>
                <c:pt idx="19494" formatCode="General">
                  <c:v>-0.35697244550547602</c:v>
                </c:pt>
                <c:pt idx="19495" formatCode="General">
                  <c:v>-0.353001957568012</c:v>
                </c:pt>
                <c:pt idx="19496" formatCode="General">
                  <c:v>-0.34878243934196401</c:v>
                </c:pt>
                <c:pt idx="19497" formatCode="General">
                  <c:v>-0.34430910943632997</c:v>
                </c:pt>
                <c:pt idx="19498" formatCode="General">
                  <c:v>-0.33957595293454501</c:v>
                </c:pt>
                <c:pt idx="19499" formatCode="General">
                  <c:v>-0.334576365445864</c:v>
                </c:pt>
                <c:pt idx="19500" formatCode="General">
                  <c:v>-0.32930405521001299</c:v>
                </c:pt>
                <c:pt idx="19501" formatCode="General">
                  <c:v>-0.32375330680716802</c:v>
                </c:pt>
                <c:pt idx="19502" formatCode="General">
                  <c:v>-0.31791908282244302</c:v>
                </c:pt>
                <c:pt idx="19503" formatCode="General">
                  <c:v>-0.31179610400450802</c:v>
                </c:pt>
                <c:pt idx="19504" formatCode="General">
                  <c:v>-0.30538062080981399</c:v>
                </c:pt>
                <c:pt idx="19505" formatCode="General">
                  <c:v>-0.29867070221078301</c:v>
                </c:pt>
                <c:pt idx="19506" formatCode="General">
                  <c:v>-0.29166579682378302</c:v>
                </c:pt>
                <c:pt idx="19507" formatCode="General">
                  <c:v>-0.28436786486847898</c:v>
                </c:pt>
                <c:pt idx="19508" formatCode="General">
                  <c:v>-0.27678142033658398</c:v>
                </c:pt>
                <c:pt idx="19509" formatCode="General">
                  <c:v>-0.26891290362033599</c:v>
                </c:pt>
                <c:pt idx="19510" formatCode="General">
                  <c:v>-0.26077159922311599</c:v>
                </c:pt>
                <c:pt idx="19511" formatCode="General">
                  <c:v>-0.25236960276203801</c:v>
                </c:pt>
                <c:pt idx="19512" formatCode="General">
                  <c:v>-0.243722153946103</c:v>
                </c:pt>
                <c:pt idx="19513" formatCode="General">
                  <c:v>-0.234847909326767</c:v>
                </c:pt>
                <c:pt idx="19514" formatCode="General">
                  <c:v>-0.225768070627682</c:v>
                </c:pt>
                <c:pt idx="19515" formatCode="General">
                  <c:v>-0.21650707312240799</c:v>
                </c:pt>
                <c:pt idx="19516" formatCode="General">
                  <c:v>-0.20709274495318999</c:v>
                </c:pt>
                <c:pt idx="19517" formatCode="General">
                  <c:v>-0.19755519163967999</c:v>
                </c:pt>
                <c:pt idx="19518" formatCode="General">
                  <c:v>-0.18792623693844801</c:v>
                </c:pt>
                <c:pt idx="19519" formatCode="General">
                  <c:v>-0.178240462944737</c:v>
                </c:pt>
                <c:pt idx="19520" formatCode="General">
                  <c:v>-0.168533662895516</c:v>
                </c:pt>
                <c:pt idx="19521" formatCode="General">
                  <c:v>-0.15884272389411599</c:v>
                </c:pt>
                <c:pt idx="19522" formatCode="General">
                  <c:v>-0.14920620597154399</c:v>
                </c:pt>
                <c:pt idx="19523" formatCode="General">
                  <c:v>-0.139662670280194</c:v>
                </c:pt>
                <c:pt idx="19524" formatCode="General">
                  <c:v>-0.130250015586483</c:v>
                </c:pt>
                <c:pt idx="19525" formatCode="General">
                  <c:v>-0.121005479573554</c:v>
                </c:pt>
                <c:pt idx="19526" formatCode="General">
                  <c:v>-0.111964683904423</c:v>
                </c:pt>
                <c:pt idx="19527" formatCode="General">
                  <c:v>-0.103161227982592</c:v>
                </c:pt>
                <c:pt idx="19528" formatCode="General">
                  <c:v>-9.4626878356130706E-2</c:v>
                </c:pt>
                <c:pt idx="19529" formatCode="General">
                  <c:v>-8.6389648541167402E-2</c:v>
                </c:pt>
                <c:pt idx="19530" formatCode="General">
                  <c:v>-7.8473536059068497E-2</c:v>
                </c:pt>
                <c:pt idx="19531" formatCode="General">
                  <c:v>-7.08991189933212E-2</c:v>
                </c:pt>
                <c:pt idx="19532" formatCode="General">
                  <c:v>-6.3683049760846405E-2</c:v>
                </c:pt>
                <c:pt idx="19533" formatCode="General">
                  <c:v>-5.6836394885205199E-2</c:v>
                </c:pt>
                <c:pt idx="19534" formatCode="General">
                  <c:v>-5.0364278345214397E-2</c:v>
                </c:pt>
                <c:pt idx="19535" formatCode="General">
                  <c:v>-4.4267426937143001E-2</c:v>
                </c:pt>
                <c:pt idx="19536" formatCode="General">
                  <c:v>-3.8541695844122301E-2</c:v>
                </c:pt>
                <c:pt idx="19537" formatCode="General">
                  <c:v>-3.31773447062901E-2</c:v>
                </c:pt>
                <c:pt idx="19538" formatCode="General">
                  <c:v>-2.8158515451004E-2</c:v>
                </c:pt>
                <c:pt idx="19539" formatCode="General">
                  <c:v>-2.3463968654981598E-2</c:v>
                </c:pt>
                <c:pt idx="19540" formatCode="General">
                  <c:v>-1.9068021955574999E-2</c:v>
                </c:pt>
                <c:pt idx="19541" formatCode="General">
                  <c:v>-1.4940308596569E-2</c:v>
                </c:pt>
                <c:pt idx="19542" formatCode="General">
                  <c:v>-1.10455572714494E-2</c:v>
                </c:pt>
                <c:pt idx="19543" formatCode="General">
                  <c:v>-7.3446178372592397E-3</c:v>
                </c:pt>
                <c:pt idx="19544" formatCode="General">
                  <c:v>-3.7960449430097399E-3</c:v>
                </c:pt>
                <c:pt idx="19545" formatCode="General">
                  <c:v>-3.5492725992334099E-4</c:v>
                </c:pt>
                <c:pt idx="19546" formatCode="General">
                  <c:v>3.0261939494333999E-3</c:v>
                </c:pt>
                <c:pt idx="19547" formatCode="General">
                  <c:v>6.3951853050235796E-3</c:v>
                </c:pt>
                <c:pt idx="19548" formatCode="General">
                  <c:v>9.8009184122188793E-3</c:v>
                </c:pt>
                <c:pt idx="19549" formatCode="General">
                  <c:v>1.32924490243036E-2</c:v>
                </c:pt>
                <c:pt idx="19550" formatCode="General">
                  <c:v>1.6917041045374101E-2</c:v>
                </c:pt>
                <c:pt idx="19551" formatCode="General">
                  <c:v>2.0720462678994099E-2</c:v>
                </c:pt>
                <c:pt idx="19552" formatCode="General">
                  <c:v>2.47465318452589E-2</c:v>
                </c:pt>
                <c:pt idx="19553" formatCode="General">
                  <c:v>2.90365312853107E-2</c:v>
                </c:pt>
                <c:pt idx="19554" formatCode="General">
                  <c:v>3.3627609717821097E-2</c:v>
                </c:pt>
                <c:pt idx="19555" formatCode="General">
                  <c:v>3.8551836041626097E-2</c:v>
                </c:pt>
                <c:pt idx="19556" formatCode="General">
                  <c:v>4.3836630109521303E-2</c:v>
                </c:pt>
                <c:pt idx="19557" formatCode="General">
                  <c:v>4.9504311163429703E-2</c:v>
                </c:pt>
                <c:pt idx="19558" formatCode="General">
                  <c:v>5.5571672247699003E-2</c:v>
                </c:pt>
                <c:pt idx="19559" formatCode="General">
                  <c:v>6.2049685550636301E-2</c:v>
                </c:pt>
                <c:pt idx="19560" formatCode="General">
                  <c:v>6.8943298010578496E-2</c:v>
                </c:pt>
                <c:pt idx="19561" formatCode="General">
                  <c:v>7.6250862444001602E-2</c:v>
                </c:pt>
                <c:pt idx="19562" formatCode="General">
                  <c:v>8.3964770159579497E-2</c:v>
                </c:pt>
                <c:pt idx="19563" formatCode="General">
                  <c:v>9.2071722893349306E-2</c:v>
                </c:pt>
                <c:pt idx="19564" formatCode="General">
                  <c:v>0.100552459344533</c:v>
                </c:pt>
                <c:pt idx="19565" formatCode="General">
                  <c:v>0.109382092378384</c:v>
                </c:pt>
                <c:pt idx="19566" formatCode="General">
                  <c:v>0.118530576616972</c:v>
                </c:pt>
                <c:pt idx="19567" formatCode="General">
                  <c:v>0.12796324100947501</c:v>
                </c:pt>
                <c:pt idx="19568" formatCode="General">
                  <c:v>0.13764140228364899</c:v>
                </c:pt>
                <c:pt idx="19569" formatCode="General">
                  <c:v>0.14752354400270601</c:v>
                </c:pt>
                <c:pt idx="19570" formatCode="General">
                  <c:v>0.15756583411841599</c:v>
                </c:pt>
                <c:pt idx="19571" formatCode="General">
                  <c:v>0.16772157784679301</c:v>
                </c:pt>
                <c:pt idx="19572" formatCode="General">
                  <c:v>0.17794327512347199</c:v>
                </c:pt>
                <c:pt idx="19573" formatCode="General">
                  <c:v>0.18818324943331799</c:v>
                </c:pt>
                <c:pt idx="19574" formatCode="General">
                  <c:v>0.19839399932928001</c:v>
                </c:pt>
                <c:pt idx="19575" formatCode="General">
                  <c:v>0.208529531969328</c:v>
                </c:pt>
                <c:pt idx="19576" formatCode="General">
                  <c:v>0.21854507931507799</c:v>
                </c:pt>
                <c:pt idx="19577" formatCode="General">
                  <c:v>0.22839877979717199</c:v>
                </c:pt>
                <c:pt idx="19578" formatCode="General">
                  <c:v>0.23805226288978301</c:v>
                </c:pt>
                <c:pt idx="19579" formatCode="General">
                  <c:v>0.247470482143298</c:v>
                </c:pt>
                <c:pt idx="19580" formatCode="General">
                  <c:v>0.25662299902125102</c:v>
                </c:pt>
                <c:pt idx="19581" formatCode="General">
                  <c:v>0.26548415455896301</c:v>
                </c:pt>
                <c:pt idx="19582" formatCode="General">
                  <c:v>0.27403301100830502</c:v>
                </c:pt>
                <c:pt idx="19583" formatCode="General">
                  <c:v>0.28225425727250197</c:v>
                </c:pt>
                <c:pt idx="19584" formatCode="General">
                  <c:v>0.290137902491439</c:v>
                </c:pt>
                <c:pt idx="19585" formatCode="General">
                  <c:v>0.29767884897376801</c:v>
                </c:pt>
                <c:pt idx="19586" formatCode="General">
                  <c:v>0.30487797593236299</c:v>
                </c:pt>
                <c:pt idx="19587" formatCode="General">
                  <c:v>0.31174157893076798</c:v>
                </c:pt>
                <c:pt idx="19588" formatCode="General">
                  <c:v>0.31828053998557199</c:v>
                </c:pt>
                <c:pt idx="19589" formatCode="General">
                  <c:v>0.324510544562154</c:v>
                </c:pt>
                <c:pt idx="19590" formatCode="General">
                  <c:v>0.33045127748532999</c:v>
                </c:pt>
                <c:pt idx="19591" formatCode="General">
                  <c:v>0.33612654731380998</c:v>
                </c:pt>
                <c:pt idx="19592" formatCode="General">
                  <c:v>0.34156333896458502</c:v>
                </c:pt>
                <c:pt idx="19593" formatCode="General">
                  <c:v>0.346790747359778</c:v>
                </c:pt>
                <c:pt idx="19594" formatCode="General">
                  <c:v>0.35183960536171699</c:v>
                </c:pt>
                <c:pt idx="19595" formatCode="General">
                  <c:v>0.35674267413910898</c:v>
                </c:pt>
                <c:pt idx="19596" formatCode="General">
                  <c:v>0.36153325179080698</c:v>
                </c:pt>
                <c:pt idx="19597" formatCode="General">
                  <c:v>0.36624416766708001</c:v>
                </c:pt>
                <c:pt idx="19598" formatCode="General">
                  <c:v>0.37090704099439498</c:v>
                </c:pt>
                <c:pt idx="19599" formatCode="General">
                  <c:v>0.375552217385408</c:v>
                </c:pt>
                <c:pt idx="19600" formatCode="General">
                  <c:v>0.380208757112942</c:v>
                </c:pt>
                <c:pt idx="19601" formatCode="General">
                  <c:v>0.38490230157507999</c:v>
                </c:pt>
                <c:pt idx="19602" formatCode="General">
                  <c:v>0.38965512128347901</c:v>
                </c:pt>
                <c:pt idx="19603" formatCode="General">
                  <c:v>0.39448596319343698</c:v>
                </c:pt>
                <c:pt idx="19604" formatCode="General">
                  <c:v>0.39940942812236602</c:v>
                </c:pt>
                <c:pt idx="19605" formatCode="General">
                  <c:v>0.40443602523730798</c:v>
                </c:pt>
                <c:pt idx="19606" formatCode="General">
                  <c:v>0.409572266656342</c:v>
                </c:pt>
                <c:pt idx="19607" formatCode="General">
                  <c:v>0.41481924421455602</c:v>
                </c:pt>
                <c:pt idx="19608" formatCode="General">
                  <c:v>0.42017297812311699</c:v>
                </c:pt>
                <c:pt idx="19609" formatCode="General">
                  <c:v>0.42562604005437998</c:v>
                </c:pt>
                <c:pt idx="19610" formatCode="General">
                  <c:v>0.43116596987906802</c:v>
                </c:pt>
                <c:pt idx="19611" formatCode="General">
                  <c:v>0.43677519053606201</c:v>
                </c:pt>
                <c:pt idx="19612" formatCode="General">
                  <c:v>0.44243234568920298</c:v>
                </c:pt>
                <c:pt idx="19613" formatCode="General">
                  <c:v>0.44811265390113703</c:v>
                </c:pt>
                <c:pt idx="19614" formatCode="General">
                  <c:v>0.453788222181645</c:v>
                </c:pt>
                <c:pt idx="19615" formatCode="General">
                  <c:v>0.45942883791918798</c:v>
                </c:pt>
                <c:pt idx="19616" formatCode="General">
                  <c:v>0.46500169584550199</c:v>
                </c:pt>
                <c:pt idx="19617" formatCode="General">
                  <c:v>0.47047169689615398</c:v>
                </c:pt>
                <c:pt idx="19618" formatCode="General">
                  <c:v>0.475803085392971</c:v>
                </c:pt>
                <c:pt idx="19619" formatCode="General">
                  <c:v>0.48095968685687301</c:v>
                </c:pt>
                <c:pt idx="19620" formatCode="General">
                  <c:v>0.48590532587705398</c:v>
                </c:pt>
                <c:pt idx="19621" formatCode="General">
                  <c:v>0.49060444491967298</c:v>
                </c:pt>
                <c:pt idx="19622" formatCode="General">
                  <c:v>0.49502266801587302</c:v>
                </c:pt>
                <c:pt idx="19623" formatCode="General">
                  <c:v>0.49912733280465199</c:v>
                </c:pt>
                <c:pt idx="19624" formatCode="General">
                  <c:v>0.50288798792686595</c:v>
                </c:pt>
                <c:pt idx="19625" formatCode="General">
                  <c:v>0.506276832856287</c:v>
                </c:pt>
                <c:pt idx="19626" formatCode="General">
                  <c:v>0.50926895392441696</c:v>
                </c:pt>
                <c:pt idx="19627" formatCode="General">
                  <c:v>0.51184272479068404</c:v>
                </c:pt>
                <c:pt idx="19628" formatCode="General">
                  <c:v>0.51398011909059405</c:v>
                </c:pt>
                <c:pt idx="19629" formatCode="General">
                  <c:v>0.51566674574390603</c:v>
                </c:pt>
                <c:pt idx="19630" formatCode="General">
                  <c:v>0.516891980763581</c:v>
                </c:pt>
                <c:pt idx="19631" formatCode="General">
                  <c:v>0.517649001795909</c:v>
                </c:pt>
                <c:pt idx="19632" formatCode="General">
                  <c:v>0.51793472411398001</c:v>
                </c:pt>
                <c:pt idx="19633" formatCode="General">
                  <c:v>0.51774970965587996</c:v>
                </c:pt>
                <c:pt idx="19634" formatCode="General">
                  <c:v>0.51709795758825305</c:v>
                </c:pt>
                <c:pt idx="19635" formatCode="General">
                  <c:v>0.51598665074818995</c:v>
                </c:pt>
                <c:pt idx="19636" formatCode="General">
                  <c:v>0.51442593344079401</c:v>
                </c:pt>
                <c:pt idx="19637" formatCode="General">
                  <c:v>0.51242850463951795</c:v>
                </c:pt>
                <c:pt idx="19638" formatCode="General">
                  <c:v>0.51000919245700704</c:v>
                </c:pt>
                <c:pt idx="19639" formatCode="General">
                  <c:v>0.50718469109200004</c:v>
                </c:pt>
                <c:pt idx="19640" formatCode="General">
                  <c:v>0.50397309389164202</c:v>
                </c:pt>
                <c:pt idx="19641" formatCode="General">
                  <c:v>0.50039337140828599</c:v>
                </c:pt>
                <c:pt idx="19642" formatCode="General">
                  <c:v>0.49646499984033599</c:v>
                </c:pt>
                <c:pt idx="19643" formatCode="General">
                  <c:v>0.49220759239706402</c:v>
                </c:pt>
                <c:pt idx="19644" formatCode="General">
                  <c:v>0.487640511208704</c:v>
                </c:pt>
                <c:pt idx="19645" formatCode="General">
                  <c:v>0.48278236296180399</c:v>
                </c:pt>
                <c:pt idx="19646" formatCode="General">
                  <c:v>0.47765062227168298</c:v>
                </c:pt>
                <c:pt idx="19647" formatCode="General">
                  <c:v>0.472261505981101</c:v>
                </c:pt>
                <c:pt idx="19648" formatCode="General">
                  <c:v>0.46662970199659398</c:v>
                </c:pt>
                <c:pt idx="19649" formatCode="General">
                  <c:v>0.46076799489524001</c:v>
                </c:pt>
                <c:pt idx="19650" formatCode="General">
                  <c:v>0.45468722868640199</c:v>
                </c:pt>
                <c:pt idx="19651" formatCode="General">
                  <c:v>0.44839614565271602</c:v>
                </c:pt>
                <c:pt idx="19652" formatCode="General">
                  <c:v>0.44190124105712802</c:v>
                </c:pt>
                <c:pt idx="19653" formatCode="General">
                  <c:v>0.43520700897736198</c:v>
                </c:pt>
                <c:pt idx="19654" formatCode="General">
                  <c:v>0.428315885105161</c:v>
                </c:pt>
                <c:pt idx="19655" formatCode="General">
                  <c:v>0.42122826106295003</c:v>
                </c:pt>
                <c:pt idx="19656" formatCode="General">
                  <c:v>0.41394273111299501</c:v>
                </c:pt>
                <c:pt idx="19657" formatCode="General">
                  <c:v>0.40645633041037899</c:v>
                </c:pt>
                <c:pt idx="19658" formatCode="General">
                  <c:v>0.39876471791335399</c:v>
                </c:pt>
                <c:pt idx="19659" formatCode="General">
                  <c:v>0.39086225900143501</c:v>
                </c:pt>
                <c:pt idx="19660" formatCode="General">
                  <c:v>0.38274280843555503</c:v>
                </c:pt>
                <c:pt idx="19661" formatCode="General">
                  <c:v>0.37439938913460802</c:v>
                </c:pt>
                <c:pt idx="19662" formatCode="General">
                  <c:v>0.365824821543978</c:v>
                </c:pt>
                <c:pt idx="19663" formatCode="General">
                  <c:v>0.357012595647414</c:v>
                </c:pt>
                <c:pt idx="19664" formatCode="General">
                  <c:v>0.34795612158245398</c:v>
                </c:pt>
                <c:pt idx="19665" formatCode="General">
                  <c:v>0.33864952705481799</c:v>
                </c:pt>
                <c:pt idx="19666" formatCode="General">
                  <c:v>0.32908847362231902</c:v>
                </c:pt>
                <c:pt idx="19667" formatCode="General">
                  <c:v>0.31926928180127501</c:v>
                </c:pt>
                <c:pt idx="19668" formatCode="General">
                  <c:v>0.30918954242027702</c:v>
                </c:pt>
                <c:pt idx="19669" formatCode="General">
                  <c:v>0.29884883231266102</c:v>
                </c:pt>
                <c:pt idx="19670" formatCode="General">
                  <c:v>0.28824828262037699</c:v>
                </c:pt>
                <c:pt idx="19671" formatCode="General">
                  <c:v>0.27739132875584899</c:v>
                </c:pt>
                <c:pt idx="19672" formatCode="General">
                  <c:v>0.26628323422996403</c:v>
                </c:pt>
                <c:pt idx="19673" formatCode="General">
                  <c:v>0.25493085040692298</c:v>
                </c:pt>
                <c:pt idx="19674" formatCode="General">
                  <c:v>0.24334306127601699</c:v>
                </c:pt>
                <c:pt idx="19675" formatCode="General">
                  <c:v>0.23153068221957901</c:v>
                </c:pt>
                <c:pt idx="19676" formatCode="General">
                  <c:v>0.21950631172846799</c:v>
                </c:pt>
                <c:pt idx="19677" formatCode="General">
                  <c:v>0.207284144048477</c:v>
                </c:pt>
                <c:pt idx="19678" formatCode="General">
                  <c:v>0.19487971965273401</c:v>
                </c:pt>
                <c:pt idx="19679" formatCode="General">
                  <c:v>0.18230986873743699</c:v>
                </c:pt>
                <c:pt idx="19680" formatCode="General">
                  <c:v>0.16959243438281199</c:v>
                </c:pt>
                <c:pt idx="19681" formatCode="General">
                  <c:v>0.15674587604937301</c:v>
                </c:pt>
                <c:pt idx="19682" formatCode="General">
                  <c:v>0.14378925625540601</c:v>
                </c:pt>
                <c:pt idx="19683" formatCode="General">
                  <c:v>0.13074188403523801</c:v>
                </c:pt>
                <c:pt idx="19684" formatCode="General">
                  <c:v>0.11762299735842401</c:v>
                </c:pt>
                <c:pt idx="19685" formatCode="General">
                  <c:v>0.104451596328516</c:v>
                </c:pt>
                <c:pt idx="19686" formatCode="General">
                  <c:v>9.1246201125661702E-2</c:v>
                </c:pt>
                <c:pt idx="19687" formatCode="General">
                  <c:v>7.8024590303215902E-2</c:v>
                </c:pt>
                <c:pt idx="19688" formatCode="General">
                  <c:v>6.4803682549913699E-2</c:v>
                </c:pt>
                <c:pt idx="19689" formatCode="General">
                  <c:v>5.1599354433687197E-2</c:v>
                </c:pt>
                <c:pt idx="19690" formatCode="General">
                  <c:v>3.8426193082399002E-2</c:v>
                </c:pt>
                <c:pt idx="19691" formatCode="General">
                  <c:v>2.5297564815629999E-2</c:v>
                </c:pt>
                <c:pt idx="19692" formatCode="General">
                  <c:v>1.22255253685189E-2</c:v>
                </c:pt>
                <c:pt idx="19693" formatCode="General">
                  <c:v>-7.7930769182964904E-4</c:v>
                </c:pt>
                <c:pt idx="19694" formatCode="General">
                  <c:v>-1.37077225193626E-2</c:v>
                </c:pt>
                <c:pt idx="19695" formatCode="General">
                  <c:v>-2.6551778033347899E-2</c:v>
                </c:pt>
                <c:pt idx="19696" formatCode="General">
                  <c:v>-3.9304744882995797E-2</c:v>
                </c:pt>
                <c:pt idx="19697" formatCode="General">
                  <c:v>-5.1961034191643697E-2</c:v>
                </c:pt>
                <c:pt idx="19698" formatCode="General">
                  <c:v>-6.4516056761473803E-2</c:v>
                </c:pt>
                <c:pt idx="19699" formatCode="General">
                  <c:v>-7.6966162687909401E-2</c:v>
                </c:pt>
                <c:pt idx="19700" formatCode="General">
                  <c:v>-8.9308358671872104E-2</c:v>
                </c:pt>
                <c:pt idx="19701" formatCode="General">
                  <c:v>-0.10154011827416599</c:v>
                </c:pt>
                <c:pt idx="19702" formatCode="General">
                  <c:v>-0.113659277037595</c:v>
                </c:pt>
                <c:pt idx="19703" formatCode="General">
                  <c:v>-0.12566375370886401</c:v>
                </c:pt>
                <c:pt idx="19704" formatCode="General">
                  <c:v>-0.13755136365984499</c:v>
                </c:pt>
                <c:pt idx="19705" formatCode="General">
                  <c:v>-0.14931969196315001</c:v>
                </c:pt>
                <c:pt idx="19706" formatCode="General">
                  <c:v>-0.160965917731901</c:v>
                </c:pt>
                <c:pt idx="19707" formatCode="General">
                  <c:v>-0.172486652733364</c:v>
                </c:pt>
                <c:pt idx="19708" formatCode="General">
                  <c:v>-0.18387782883930801</c:v>
                </c:pt>
                <c:pt idx="19709" formatCode="General">
                  <c:v>-0.19513459688239401</c:v>
                </c:pt>
                <c:pt idx="19710" formatCode="General">
                  <c:v>-0.206251261855813</c:v>
                </c:pt>
                <c:pt idx="19711" formatCode="General">
                  <c:v>-0.21722129985764899</c:v>
                </c:pt>
                <c:pt idx="19712" formatCode="General">
                  <c:v>-0.22803731813222</c:v>
                </c:pt>
                <c:pt idx="19713" formatCode="General">
                  <c:v>-0.238691071965135</c:v>
                </c:pt>
                <c:pt idx="19714" formatCode="General">
                  <c:v>-0.24917356440132901</c:v>
                </c:pt>
                <c:pt idx="19715" formatCode="General">
                  <c:v>-0.25947511475776502</c:v>
                </c:pt>
                <c:pt idx="19716" formatCode="General">
                  <c:v>-0.26958545599210898</c:v>
                </c:pt>
                <c:pt idx="19717" formatCode="General">
                  <c:v>-0.27949400805890401</c:v>
                </c:pt>
                <c:pt idx="19718" formatCode="General">
                  <c:v>-0.28919001066229799</c:v>
                </c:pt>
                <c:pt idx="19719" formatCode="General">
                  <c:v>-0.29866269142913798</c:v>
                </c:pt>
                <c:pt idx="19720" formatCode="General">
                  <c:v>-0.30790149379908399</c:v>
                </c:pt>
                <c:pt idx="19721" formatCode="General">
                  <c:v>-0.31689624378861397</c:v>
                </c:pt>
                <c:pt idx="19722" formatCode="General">
                  <c:v>-0.325637415735191</c:v>
                </c:pt>
                <c:pt idx="19723" formatCode="General">
                  <c:v>-0.33411638565711399</c:v>
                </c:pt>
                <c:pt idx="19724" formatCode="General">
                  <c:v>-0.34232564680588801</c:v>
                </c:pt>
                <c:pt idx="19725" formatCode="General">
                  <c:v>-0.35025889264658899</c:v>
                </c:pt>
                <c:pt idx="19726" formatCode="General">
                  <c:v>-0.35791133018851801</c:v>
                </c:pt>
                <c:pt idx="19727" formatCode="General">
                  <c:v>-0.36527980699521301</c:v>
                </c:pt>
                <c:pt idx="19728" formatCode="General">
                  <c:v>-0.37236282881405802</c:v>
                </c:pt>
                <c:pt idx="19729" formatCode="General">
                  <c:v>-0.37916075127919602</c:v>
                </c:pt>
                <c:pt idx="19730" formatCode="General">
                  <c:v>-0.38567578381525103</c:v>
                </c:pt>
                <c:pt idx="19731" formatCode="General">
                  <c:v>-0.39191199989208497</c:v>
                </c:pt>
                <c:pt idx="19732" formatCode="General">
                  <c:v>-0.39787541602544002</c:v>
                </c:pt>
                <c:pt idx="19733" formatCode="General">
                  <c:v>-0.40357381501095602</c:v>
                </c:pt>
                <c:pt idx="19734" formatCode="General">
                  <c:v>-0.40901658083113401</c:v>
                </c:pt>
                <c:pt idx="19735" formatCode="General">
                  <c:v>-0.41421468347587598</c:v>
                </c:pt>
                <c:pt idx="19736" formatCode="General">
                  <c:v>-0.41918049113086803</c:v>
                </c:pt>
                <c:pt idx="19737" formatCode="General">
                  <c:v>-0.42392754207280597</c:v>
                </c:pt>
                <c:pt idx="19738" formatCode="General">
                  <c:v>-0.42847024628706198</c:v>
                </c:pt>
                <c:pt idx="19739" formatCode="General">
                  <c:v>-0.432823543098519</c:v>
                </c:pt>
                <c:pt idx="19740" formatCode="General">
                  <c:v>-0.43700278636872403</c:v>
                </c:pt>
                <c:pt idx="19741" formatCode="General">
                  <c:v>-0.441023429164345</c:v>
                </c:pt>
                <c:pt idx="19742" formatCode="General">
                  <c:v>-0.44490054933901801</c:v>
                </c:pt>
                <c:pt idx="19743" formatCode="General">
                  <c:v>-0.44864867871373298</c:v>
                </c:pt>
                <c:pt idx="19744" formatCode="General">
                  <c:v>-0.45228156919241502</c:v>
                </c:pt>
                <c:pt idx="19745" formatCode="General">
                  <c:v>-0.45581171239433799</c:v>
                </c:pt>
                <c:pt idx="19746" formatCode="General">
                  <c:v>-0.45925011822385697</c:v>
                </c:pt>
                <c:pt idx="19747" formatCode="General">
                  <c:v>-0.46260622039418298</c:v>
                </c:pt>
                <c:pt idx="19748" formatCode="General">
                  <c:v>-0.46588754967663698</c:v>
                </c:pt>
                <c:pt idx="19749" formatCode="General">
                  <c:v>-0.46909945714784701</c:v>
                </c:pt>
                <c:pt idx="19750" formatCode="General">
                  <c:v>-0.47224517304118302</c:v>
                </c:pt>
                <c:pt idx="19751" formatCode="General">
                  <c:v>-0.475325660240287</c:v>
                </c:pt>
                <c:pt idx="19752" formatCode="General">
                  <c:v>-0.47833940032143601</c:v>
                </c:pt>
                <c:pt idx="19753" formatCode="General">
                  <c:v>-0.48128261745408202</c:v>
                </c:pt>
                <c:pt idx="19754" formatCode="General">
                  <c:v>-0.484149303143875</c:v>
                </c:pt>
                <c:pt idx="19755" formatCode="General">
                  <c:v>-0.48693120026714898</c:v>
                </c:pt>
                <c:pt idx="19756" formatCode="General">
                  <c:v>-0.48961799107153797</c:v>
                </c:pt>
                <c:pt idx="19757" formatCode="General">
                  <c:v>-0.49219748863760299</c:v>
                </c:pt>
                <c:pt idx="19758" formatCode="General">
                  <c:v>-0.49465594706164401</c:v>
                </c:pt>
                <c:pt idx="19759" formatCode="General">
                  <c:v>-0.49697823019828902</c:v>
                </c:pt>
                <c:pt idx="19760" formatCode="General">
                  <c:v>-0.49914809029102503</c:v>
                </c:pt>
                <c:pt idx="19761" formatCode="General">
                  <c:v>-0.50114862307606201</c:v>
                </c:pt>
                <c:pt idx="19762" formatCode="General">
                  <c:v>-0.50296255093002296</c:v>
                </c:pt>
                <c:pt idx="19763" formatCode="General">
                  <c:v>-0.50457252598931102</c:v>
                </c:pt>
                <c:pt idx="19764" formatCode="General">
                  <c:v>-0.50596152145419204</c:v>
                </c:pt>
                <c:pt idx="19765" formatCode="General">
                  <c:v>-0.50711319505041796</c:v>
                </c:pt>
                <c:pt idx="19766" formatCode="General">
                  <c:v>-0.508012203693188</c:v>
                </c:pt>
                <c:pt idx="19767" formatCode="General">
                  <c:v>-0.50864452545002004</c:v>
                </c:pt>
                <c:pt idx="19768" formatCode="General">
                  <c:v>-0.50899778357201997</c:v>
                </c:pt>
                <c:pt idx="19769" formatCode="General">
                  <c:v>-0.50906151154508805</c:v>
                </c:pt>
                <c:pt idx="19770" formatCode="General">
                  <c:v>-0.50882735599336004</c:v>
                </c:pt>
                <c:pt idx="19771" formatCode="General">
                  <c:v>-0.50828932309662</c:v>
                </c:pt>
                <c:pt idx="19772" formatCode="General">
                  <c:v>-0.50744390190267497</c:v>
                </c:pt>
                <c:pt idx="19773" formatCode="General">
                  <c:v>-0.50629005823588702</c:v>
                </c:pt>
                <c:pt idx="19774" formatCode="General">
                  <c:v>-0.50482928420596795</c:v>
                </c:pt>
                <c:pt idx="19775" formatCode="General">
                  <c:v>-0.503065708417752</c:v>
                </c:pt>
                <c:pt idx="19776" formatCode="General">
                  <c:v>-0.50100598801648699</c:v>
                </c:pt>
                <c:pt idx="19777" formatCode="General">
                  <c:v>-0.49865913078551699</c:v>
                </c:pt>
                <c:pt idx="19778" formatCode="General">
                  <c:v>-0.49603633111202999</c:v>
                </c:pt>
                <c:pt idx="19779" formatCode="General">
                  <c:v>-0.49315072663742499</c:v>
                </c:pt>
                <c:pt idx="19780" formatCode="General">
                  <c:v>-0.490017183641549</c:v>
                </c:pt>
                <c:pt idx="19781" formatCode="General">
                  <c:v>-0.486652015619294</c:v>
                </c:pt>
                <c:pt idx="19782" formatCode="General">
                  <c:v>-0.483072628441791</c:v>
                </c:pt>
                <c:pt idx="19783" formatCode="General">
                  <c:v>-0.47929711342229803</c:v>
                </c:pt>
                <c:pt idx="19784" formatCode="General">
                  <c:v>-0.47534390826824102</c:v>
                </c:pt>
                <c:pt idx="19785" formatCode="General">
                  <c:v>-0.47123143593994099</c:v>
                </c:pt>
                <c:pt idx="19786" formatCode="General">
                  <c:v>-0.46697771722147802</c:v>
                </c:pt>
                <c:pt idx="19787" formatCode="General">
                  <c:v>-0.46260002334221501</c:v>
                </c:pt>
                <c:pt idx="19788" formatCode="General">
                  <c:v>-0.45811451390608499</c:v>
                </c:pt>
                <c:pt idx="19789" formatCode="General">
                  <c:v>-0.45353582366379802</c:v>
                </c:pt>
                <c:pt idx="19790" formatCode="General">
                  <c:v>-0.44887681636298399</c:v>
                </c:pt>
                <c:pt idx="19791" formatCode="General">
                  <c:v>-0.44414835707987399</c:v>
                </c:pt>
                <c:pt idx="19792" formatCode="General">
                  <c:v>-0.43935898588253502</c:v>
                </c:pt>
                <c:pt idx="19793" formatCode="General">
                  <c:v>-0.43451482285407</c:v>
                </c:pt>
                <c:pt idx="19794" formatCode="General">
                  <c:v>-0.42961948988084703</c:v>
                </c:pt>
                <c:pt idx="19795" formatCode="General">
                  <c:v>-0.42467387930752298</c:v>
                </c:pt>
                <c:pt idx="19796" formatCode="General">
                  <c:v>-0.41967619703813602</c:v>
                </c:pt>
                <c:pt idx="19797" formatCode="General">
                  <c:v>-0.414622096078541</c:v>
                </c:pt>
                <c:pt idx="19798" formatCode="General">
                  <c:v>-0.40950473686038602</c:v>
                </c:pt>
                <c:pt idx="19799" formatCode="General">
                  <c:v>-0.40431483923926198</c:v>
                </c:pt>
                <c:pt idx="19800" formatCode="General">
                  <c:v>-0.39904094441098997</c:v>
                </c:pt>
                <c:pt idx="19801" formatCode="General">
                  <c:v>-0.39366977560244598</c:v>
                </c:pt>
                <c:pt idx="19802" formatCode="General">
                  <c:v>-0.38818639403324601</c:v>
                </c:pt>
                <c:pt idx="19803" formatCode="General">
                  <c:v>-0.38257451706517798</c:v>
                </c:pt>
                <c:pt idx="19804" formatCode="General">
                  <c:v>-0.37681691767526299</c:v>
                </c:pt>
                <c:pt idx="19805" formatCode="General">
                  <c:v>-0.37089586821291398</c:v>
                </c:pt>
                <c:pt idx="19806" formatCode="General">
                  <c:v>-0.36479346015520703</c:v>
                </c:pt>
                <c:pt idx="19807" formatCode="General">
                  <c:v>-0.35849204207552399</c:v>
                </c:pt>
                <c:pt idx="19808" formatCode="General">
                  <c:v>-0.35197458542112597</c:v>
                </c:pt>
                <c:pt idx="19809" formatCode="General">
                  <c:v>-0.345225101423556</c:v>
                </c:pt>
                <c:pt idx="19810" formatCode="General">
                  <c:v>-0.33822901406578298</c:v>
                </c:pt>
                <c:pt idx="19811" formatCode="General">
                  <c:v>-0.330973472418224</c:v>
                </c:pt>
                <c:pt idx="19812" formatCode="General">
                  <c:v>-0.32344774982149999</c:v>
                </c:pt>
                <c:pt idx="19813" formatCode="General">
                  <c:v>-0.31564336343766303</c:v>
                </c:pt>
                <c:pt idx="19814" formatCode="General">
                  <c:v>-0.30755433279182098</c:v>
                </c:pt>
                <c:pt idx="19815" formatCode="General">
                  <c:v>-0.29917748955772</c:v>
                </c:pt>
                <c:pt idx="19816" formatCode="General">
                  <c:v>-0.290512500171622</c:v>
                </c:pt>
                <c:pt idx="19817" formatCode="General">
                  <c:v>-0.28156192251665801</c:v>
                </c:pt>
                <c:pt idx="19818" formatCode="General">
                  <c:v>-0.272330879401113</c:v>
                </c:pt>
                <c:pt idx="19819" formatCode="General">
                  <c:v>-0.26282700616039301</c:v>
                </c:pt>
                <c:pt idx="19820" formatCode="General">
                  <c:v>-0.25306125941317598</c:v>
                </c:pt>
                <c:pt idx="19821" formatCode="General">
                  <c:v>-0.243047492638092</c:v>
                </c:pt>
                <c:pt idx="19822" formatCode="General">
                  <c:v>-0.23280088475602201</c:v>
                </c:pt>
                <c:pt idx="19823" formatCode="General">
                  <c:v>-0.22233900972058501</c:v>
                </c:pt>
                <c:pt idx="19824" formatCode="General">
                  <c:v>-0.21168147461717701</c:v>
                </c:pt>
                <c:pt idx="19825" formatCode="General">
                  <c:v>-0.20084877640616</c:v>
                </c:pt>
                <c:pt idx="19826" formatCode="General">
                  <c:v>-0.18986233847321199</c:v>
                </c:pt>
                <c:pt idx="19827" formatCode="General">
                  <c:v>-0.17874457089498</c:v>
                </c:pt>
                <c:pt idx="19828" formatCode="General">
                  <c:v>-0.16751785232691299</c:v>
                </c:pt>
                <c:pt idx="19829" formatCode="General">
                  <c:v>-0.15620386213239501</c:v>
                </c:pt>
                <c:pt idx="19830" formatCode="General">
                  <c:v>-0.144824109009068</c:v>
                </c:pt>
                <c:pt idx="19831" formatCode="General">
                  <c:v>-0.13339882002311901</c:v>
                </c:pt>
                <c:pt idx="19832" formatCode="General">
                  <c:v>-0.121946783466887</c:v>
                </c:pt>
                <c:pt idx="19833" formatCode="General">
                  <c:v>-0.110485025248339</c:v>
                </c:pt>
                <c:pt idx="19834" formatCode="General">
                  <c:v>-9.90284173688534E-2</c:v>
                </c:pt>
                <c:pt idx="19835" formatCode="General">
                  <c:v>-8.7589465379913897E-2</c:v>
                </c:pt>
                <c:pt idx="19836" formatCode="General">
                  <c:v>-7.6178140135769401E-2</c:v>
                </c:pt>
                <c:pt idx="19837" formatCode="General">
                  <c:v>-6.4801765669188105E-2</c:v>
                </c:pt>
                <c:pt idx="19838" formatCode="General">
                  <c:v>-5.3464821509544201E-2</c:v>
                </c:pt>
                <c:pt idx="19839" formatCode="General">
                  <c:v>-4.2168921059874402E-2</c:v>
                </c:pt>
                <c:pt idx="19840" formatCode="General">
                  <c:v>-3.0912977046208202E-2</c:v>
                </c:pt>
                <c:pt idx="19841" formatCode="General">
                  <c:v>-1.96931615614107E-2</c:v>
                </c:pt>
                <c:pt idx="19842" formatCode="General">
                  <c:v>-8.5031121653088102E-3</c:v>
                </c:pt>
                <c:pt idx="19843" formatCode="General">
                  <c:v>2.6658913487619001E-3</c:v>
                </c:pt>
                <c:pt idx="19844" formatCode="General">
                  <c:v>1.3824564182396099E-2</c:v>
                </c:pt>
                <c:pt idx="19845" formatCode="General">
                  <c:v>2.4985324896349501E-2</c:v>
                </c:pt>
                <c:pt idx="19846" formatCode="General">
                  <c:v>3.6162002091732502E-2</c:v>
                </c:pt>
                <c:pt idx="19847" formatCode="General">
                  <c:v>4.73693716526353E-2</c:v>
                </c:pt>
                <c:pt idx="19848" formatCode="General">
                  <c:v>5.8622789989759401E-2</c:v>
                </c:pt>
                <c:pt idx="19849" formatCode="General">
                  <c:v>6.9937639195539206E-2</c:v>
                </c:pt>
                <c:pt idx="19850" formatCode="General">
                  <c:v>8.13289034899074E-2</c:v>
                </c:pt>
                <c:pt idx="19851" formatCode="General">
                  <c:v>9.2810795768462601E-2</c:v>
                </c:pt>
                <c:pt idx="19852" formatCode="General">
                  <c:v>0.104396212479849</c:v>
                </c:pt>
                <c:pt idx="19853" formatCode="General">
                  <c:v>0.11609629527166</c:v>
                </c:pt>
                <c:pt idx="19854" formatCode="General">
                  <c:v>0.12792012652846599</c:v>
                </c:pt>
                <c:pt idx="19855" formatCode="General">
                  <c:v>0.13987433481755701</c:v>
                </c:pt>
                <c:pt idx="19856" formatCode="General">
                  <c:v>0.15196269974270199</c:v>
                </c:pt>
                <c:pt idx="19857" formatCode="General">
                  <c:v>0.16418579814446699</c:v>
                </c:pt>
                <c:pt idx="19858" formatCode="General">
                  <c:v>0.17654090056330099</c:v>
                </c:pt>
                <c:pt idx="19859" formatCode="General">
                  <c:v>0.18902180049619099</c:v>
                </c:pt>
                <c:pt idx="19860" formatCode="General">
                  <c:v>0.201618608091478</c:v>
                </c:pt>
                <c:pt idx="19861" formatCode="General">
                  <c:v>0.214317842849999</c:v>
                </c:pt>
                <c:pt idx="19862" formatCode="General">
                  <c:v>0.22710244981942901</c:v>
                </c:pt>
                <c:pt idx="19863" formatCode="General">
                  <c:v>0.23995181631276899</c:v>
                </c:pt>
                <c:pt idx="19864" formatCode="General">
                  <c:v>0.25284198065020402</c:v>
                </c:pt>
                <c:pt idx="19865" formatCode="General">
                  <c:v>0.26574592313491302</c:v>
                </c:pt>
                <c:pt idx="19866" formatCode="General">
                  <c:v>0.27863382506179302</c:v>
                </c:pt>
                <c:pt idx="19867" formatCode="General">
                  <c:v>0.29147341031638702</c:v>
                </c:pt>
                <c:pt idx="19868" formatCode="General">
                  <c:v>0.30423037909411899</c:v>
                </c:pt>
                <c:pt idx="19869" formatCode="General">
                  <c:v>0.31686880555829899</c:v>
                </c:pt>
                <c:pt idx="19870" formatCode="General">
                  <c:v>0.32935158041603502</c:v>
                </c:pt>
                <c:pt idx="19871" formatCode="General">
                  <c:v>0.34164109196033998</c:v>
                </c:pt>
                <c:pt idx="19872" formatCode="General">
                  <c:v>0.35369962324606202</c:v>
                </c:pt>
                <c:pt idx="19873" formatCode="General">
                  <c:v>0.36548987985033898</c:v>
                </c:pt>
                <c:pt idx="19874" formatCode="General">
                  <c:v>0.37697559322371199</c:v>
                </c:pt>
                <c:pt idx="19875" formatCode="General">
                  <c:v>0.38812195497917701</c:v>
                </c:pt>
                <c:pt idx="19876" formatCode="General">
                  <c:v>0.39889618755031098</c:v>
                </c:pt>
                <c:pt idx="19877" formatCode="General">
                  <c:v>0.40926799060186803</c:v>
                </c:pt>
                <c:pt idx="19878" formatCode="General">
                  <c:v>0.419209944107448</c:v>
                </c:pt>
                <c:pt idx="19879" formatCode="General">
                  <c:v>0.42869788090827998</c:v>
                </c:pt>
                <c:pt idx="19880" formatCode="General">
                  <c:v>0.43771128020498201</c:v>
                </c:pt>
                <c:pt idx="19881" formatCode="General">
                  <c:v>0.446233555740707</c:v>
                </c:pt>
                <c:pt idx="19882" formatCode="General">
                  <c:v>0.45425214247182299</c:v>
                </c:pt>
                <c:pt idx="19883" formatCode="General">
                  <c:v>0.46175874914777199</c:v>
                </c:pt>
                <c:pt idx="19884" formatCode="General">
                  <c:v>0.46874943051816298</c:v>
                </c:pt>
                <c:pt idx="19885" formatCode="General">
                  <c:v>0.47522451331083299</c:v>
                </c:pt>
                <c:pt idx="19886" formatCode="General">
                  <c:v>0.48118867392753001</c:v>
                </c:pt>
                <c:pt idx="19887" formatCode="General">
                  <c:v>0.48665037616710199</c:v>
                </c:pt>
                <c:pt idx="19888" formatCode="General">
                  <c:v>0.49162184178868401</c:v>
                </c:pt>
                <c:pt idx="19889" formatCode="General">
                  <c:v>0.49611923738990299</c:v>
                </c:pt>
                <c:pt idx="19890" formatCode="General">
                  <c:v>0.50016194768382904</c:v>
                </c:pt>
                <c:pt idx="19891" formatCode="General">
                  <c:v>0.50377181791585102</c:v>
                </c:pt>
                <c:pt idx="19892" formatCode="General">
                  <c:v>0.50697347756199995</c:v>
                </c:pt>
                <c:pt idx="19893" formatCode="General">
                  <c:v>0.50979365251001096</c:v>
                </c:pt>
                <c:pt idx="19894" formatCode="General">
                  <c:v>0.51226042844820896</c:v>
                </c:pt>
                <c:pt idx="19895" formatCode="General">
                  <c:v>0.51440355304387497</c:v>
                </c:pt>
                <c:pt idx="19896" formatCode="General">
                  <c:v>0.51625262170150599</c:v>
                </c:pt>
                <c:pt idx="19897" formatCode="General">
                  <c:v>0.51783636593048099</c:v>
                </c:pt>
                <c:pt idx="19898" formatCode="General">
                  <c:v>0.51918373638676496</c:v>
                </c:pt>
                <c:pt idx="19899" formatCode="General">
                  <c:v>0.52032242978229104</c:v>
                </c:pt>
                <c:pt idx="19900" formatCode="General">
                  <c:v>0.52127834644388105</c:v>
                </c:pt>
                <c:pt idx="19901" formatCode="General">
                  <c:v>0.52207582573165101</c:v>
                </c:pt>
                <c:pt idx="19902" formatCode="General">
                  <c:v>0.52273688313801103</c:v>
                </c:pt>
                <c:pt idx="19903" formatCode="General">
                  <c:v>0.523280906281542</c:v>
                </c:pt>
                <c:pt idx="19904" formatCode="General">
                  <c:v>0.52372346519180002</c:v>
                </c:pt>
                <c:pt idx="19905" formatCode="General">
                  <c:v>0.52407689027664295</c:v>
                </c:pt>
                <c:pt idx="19906" formatCode="General">
                  <c:v>0.52435100799086098</c:v>
                </c:pt>
                <c:pt idx="19907" formatCode="General">
                  <c:v>0.52455166327095304</c:v>
                </c:pt>
                <c:pt idx="19908" formatCode="General">
                  <c:v>0.52468036495989401</c:v>
                </c:pt>
                <c:pt idx="19909" formatCode="General">
                  <c:v>0.52473577304508701</c:v>
                </c:pt>
                <c:pt idx="19910" formatCode="General">
                  <c:v>0.52471317303567</c:v>
                </c:pt>
                <c:pt idx="19911" formatCode="General">
                  <c:v>0.52460438816571298</c:v>
                </c:pt>
                <c:pt idx="19912" formatCode="General">
                  <c:v>0.52439888056721795</c:v>
                </c:pt>
                <c:pt idx="19913" formatCode="General">
                  <c:v>0.52408321057576701</c:v>
                </c:pt>
                <c:pt idx="19914" formatCode="General">
                  <c:v>0.52364050397032103</c:v>
                </c:pt>
                <c:pt idx="19915" formatCode="General">
                  <c:v>0.52305222549519803</c:v>
                </c:pt>
                <c:pt idx="19916" formatCode="General">
                  <c:v>0.52229901395531397</c:v>
                </c:pt>
                <c:pt idx="19917" formatCode="General">
                  <c:v>0.521360153865569</c:v>
                </c:pt>
                <c:pt idx="19918" formatCode="General">
                  <c:v>0.52021357652407296</c:v>
                </c:pt>
                <c:pt idx="19919" formatCode="General">
                  <c:v>0.51883706792627504</c:v>
                </c:pt>
                <c:pt idx="19920" formatCode="General">
                  <c:v>0.51720948096422503</c:v>
                </c:pt>
                <c:pt idx="19921" formatCode="General">
                  <c:v>0.51531015148684201</c:v>
                </c:pt>
                <c:pt idx="19922" formatCode="General">
                  <c:v>0.51311926096068505</c:v>
                </c:pt>
                <c:pt idx="19923" formatCode="General">
                  <c:v>0.51061886541403301</c:v>
                </c:pt>
                <c:pt idx="19924" formatCode="General">
                  <c:v>0.50779377143987903</c:v>
                </c:pt>
                <c:pt idx="19925" formatCode="General">
                  <c:v>0.50463060673484195</c:v>
                </c:pt>
                <c:pt idx="19926" formatCode="General">
                  <c:v>0.50111789468607704</c:v>
                </c:pt>
                <c:pt idx="19927" formatCode="General">
                  <c:v>0.49724792680694202</c:v>
                </c:pt>
                <c:pt idx="19928" formatCode="General">
                  <c:v>0.493017367144786</c:v>
                </c:pt>
                <c:pt idx="19929" formatCode="General">
                  <c:v>0.488425458727966</c:v>
                </c:pt>
                <c:pt idx="19930" formatCode="General">
                  <c:v>0.483474766036805</c:v>
                </c:pt>
                <c:pt idx="19931" formatCode="General">
                  <c:v>0.47817205854352002</c:v>
                </c:pt>
                <c:pt idx="19932" formatCode="General">
                  <c:v>0.47252694749263002</c:v>
                </c:pt>
                <c:pt idx="19933" formatCode="General">
                  <c:v>0.46655301294441598</c:v>
                </c:pt>
                <c:pt idx="19934" formatCode="General">
                  <c:v>0.46026745590914198</c:v>
                </c:pt>
                <c:pt idx="19935" formatCode="General">
                  <c:v>0.453690496016667</c:v>
                </c:pt>
                <c:pt idx="19936" formatCode="General">
                  <c:v>0.44684522679222799</c:v>
                </c:pt>
                <c:pt idx="19937" formatCode="General">
                  <c:v>0.43975651371652802</c:v>
                </c:pt>
                <c:pt idx="19938" formatCode="General">
                  <c:v>0.43245204641770102</c:v>
                </c:pt>
                <c:pt idx="19939" formatCode="General">
                  <c:v>0.42496231122643502</c:v>
                </c:pt>
                <c:pt idx="19940" formatCode="General">
                  <c:v>0.41731824414843499</c:v>
                </c:pt>
                <c:pt idx="19941" formatCode="General">
                  <c:v>0.40955152328703898</c:v>
                </c:pt>
                <c:pt idx="19942" formatCode="General">
                  <c:v>0.40169454870887</c:v>
                </c:pt>
                <c:pt idx="19943" formatCode="General">
                  <c:v>0.39377886041828303</c:v>
                </c:pt>
                <c:pt idx="19944" formatCode="General">
                  <c:v>0.38583613103803299</c:v>
                </c:pt>
                <c:pt idx="19945" formatCode="General">
                  <c:v>0.37789674937207501</c:v>
                </c:pt>
                <c:pt idx="19946" formatCode="General">
                  <c:v>0.36998929322042401</c:v>
                </c:pt>
                <c:pt idx="19947" formatCode="General">
                  <c:v>0.36214077355799401</c:v>
                </c:pt>
                <c:pt idx="19948" formatCode="General">
                  <c:v>0.35437551225582198</c:v>
                </c:pt>
                <c:pt idx="19949" formatCode="General">
                  <c:v>0.34671492484146998</c:v>
                </c:pt>
                <c:pt idx="19950" formatCode="General">
                  <c:v>0.33917684986595098</c:v>
                </c:pt>
                <c:pt idx="19951" formatCode="General">
                  <c:v>0.33177572262247201</c:v>
                </c:pt>
                <c:pt idx="19952" formatCode="General">
                  <c:v>0.32452187436157298</c:v>
                </c:pt>
                <c:pt idx="19953" formatCode="General">
                  <c:v>0.31742198726958298</c:v>
                </c:pt>
                <c:pt idx="19954" formatCode="General">
                  <c:v>0.31047897354026299</c:v>
                </c:pt>
                <c:pt idx="19955" formatCode="General">
                  <c:v>0.30369066043053</c:v>
                </c:pt>
                <c:pt idx="19956" formatCode="General">
                  <c:v>0.29705073422385597</c:v>
                </c:pt>
                <c:pt idx="19957" formatCode="General">
                  <c:v>0.290549341499652</c:v>
                </c:pt>
                <c:pt idx="19958" formatCode="General">
                  <c:v>0.28417202576505302</c:v>
                </c:pt>
                <c:pt idx="19959" formatCode="General">
                  <c:v>0.27790034724614099</c:v>
                </c:pt>
                <c:pt idx="19960" formatCode="General">
                  <c:v>0.27171311676686699</c:v>
                </c:pt>
                <c:pt idx="19961" formatCode="General">
                  <c:v>0.26558501645180399</c:v>
                </c:pt>
                <c:pt idx="19962" formatCode="General">
                  <c:v>0.25948775952936298</c:v>
                </c:pt>
                <c:pt idx="19963" formatCode="General">
                  <c:v>0.25339094800839901</c:v>
                </c:pt>
                <c:pt idx="19964" formatCode="General">
                  <c:v>0.24726125690567199</c:v>
                </c:pt>
                <c:pt idx="19965" formatCode="General">
                  <c:v>0.24106426435006301</c:v>
                </c:pt>
                <c:pt idx="19966" formatCode="General">
                  <c:v>0.23476481709033301</c:v>
                </c:pt>
                <c:pt idx="19967" formatCode="General">
                  <c:v>0.22832711323428201</c:v>
                </c:pt>
                <c:pt idx="19968" formatCode="General">
                  <c:v>0.221714758064078</c:v>
                </c:pt>
                <c:pt idx="19969" formatCode="General">
                  <c:v>0.21489145529435499</c:v>
                </c:pt>
                <c:pt idx="19970" formatCode="General">
                  <c:v>0.20782271326566801</c:v>
                </c:pt>
                <c:pt idx="19971" formatCode="General">
                  <c:v>0.20047539527115699</c:v>
                </c:pt>
                <c:pt idx="19972" formatCode="General">
                  <c:v>0.192818564922311</c:v>
                </c:pt>
                <c:pt idx="19973" formatCode="General">
                  <c:v>0.18482383836234001</c:v>
                </c:pt>
                <c:pt idx="19974" formatCode="General">
                  <c:v>0.17646516688043501</c:v>
                </c:pt>
                <c:pt idx="19975" formatCode="General">
                  <c:v>0.167721107893226</c:v>
                </c:pt>
                <c:pt idx="19976" formatCode="General">
                  <c:v>0.158573423926541</c:v>
                </c:pt>
                <c:pt idx="19977" formatCode="General">
                  <c:v>0.14900792559163401</c:v>
                </c:pt>
                <c:pt idx="19978" formatCode="General">
                  <c:v>0.13901499657362401</c:v>
                </c:pt>
                <c:pt idx="19979" formatCode="General">
                  <c:v>0.12858942541799101</c:v>
                </c:pt>
                <c:pt idx="19980" formatCode="General">
                  <c:v>0.11773166197881101</c:v>
                </c:pt>
                <c:pt idx="19981" formatCode="General">
                  <c:v>0.106446346780282</c:v>
                </c:pt>
                <c:pt idx="19982" formatCode="General">
                  <c:v>9.4742774541997005E-2</c:v>
                </c:pt>
                <c:pt idx="19983" formatCode="General">
                  <c:v>8.2635480994666402E-2</c:v>
                </c:pt>
                <c:pt idx="19984" formatCode="General">
                  <c:v>7.0143613055890897E-2</c:v>
                </c:pt>
                <c:pt idx="19985" formatCode="General">
                  <c:v>5.7290732553971199E-2</c:v>
                </c:pt>
                <c:pt idx="19986" formatCode="General">
                  <c:v>4.41051350710168E-2</c:v>
                </c:pt>
                <c:pt idx="19987" formatCode="General">
                  <c:v>3.0619003210324701E-2</c:v>
                </c:pt>
                <c:pt idx="19988" formatCode="General">
                  <c:v>1.6867522908451501E-2</c:v>
                </c:pt>
                <c:pt idx="19989" formatCode="General">
                  <c:v>2.8895805024562798E-3</c:v>
                </c:pt>
                <c:pt idx="19990" formatCode="General">
                  <c:v>-1.1273517955839699E-2</c:v>
                </c:pt>
                <c:pt idx="19991" formatCode="General">
                  <c:v>-2.5577904772875699E-2</c:v>
                </c:pt>
                <c:pt idx="19992" formatCode="General">
                  <c:v>-3.9977458780762802E-2</c:v>
                </c:pt>
                <c:pt idx="19993" formatCode="General">
                  <c:v>-5.4425692309688897E-2</c:v>
                </c:pt>
                <c:pt idx="19994" formatCode="General">
                  <c:v>-6.8874498936817199E-2</c:v>
                </c:pt>
                <c:pt idx="19995" formatCode="General">
                  <c:v>-8.3275926416100293E-2</c:v>
                </c:pt>
                <c:pt idx="19996" formatCode="General">
                  <c:v>-9.7583497088218105E-2</c:v>
                </c:pt>
                <c:pt idx="19997" formatCode="General">
                  <c:v>-0.11175063669097</c:v>
                </c:pt>
                <c:pt idx="19998" formatCode="General">
                  <c:v>-0.125732102079535</c:v>
                </c:pt>
                <c:pt idx="19999" formatCode="General">
                  <c:v>-0.13948465979063801</c:v>
                </c:pt>
                <c:pt idx="20000" formatCode="General">
                  <c:v>-0.152968033837553</c:v>
                </c:pt>
                <c:pt idx="20001" formatCode="General">
                  <c:v>-0.16614515417071099</c:v>
                </c:pt>
                <c:pt idx="20002" formatCode="General">
                  <c:v>-0.178981197312398</c:v>
                </c:pt>
                <c:pt idx="20003" formatCode="General">
                  <c:v>-0.19144528409483</c:v>
                </c:pt>
                <c:pt idx="20004" formatCode="General">
                  <c:v>-0.20351104992497199</c:v>
                </c:pt>
                <c:pt idx="20005" formatCode="General">
                  <c:v>-0.21515611785112301</c:v>
                </c:pt>
                <c:pt idx="20006" formatCode="General">
                  <c:v>-0.22636224576777</c:v>
                </c:pt>
                <c:pt idx="20007" formatCode="General">
                  <c:v>-0.23711574879728201</c:v>
                </c:pt>
                <c:pt idx="20008" formatCode="General">
                  <c:v>-0.24740740491049301</c:v>
                </c:pt>
                <c:pt idx="20009" formatCode="General">
                  <c:v>-0.257232457809905</c:v>
                </c:pt>
                <c:pt idx="20010" formatCode="General">
                  <c:v>-0.26659056218046301</c:v>
                </c:pt>
                <c:pt idx="20011" formatCode="General">
                  <c:v>-0.27548560258009802</c:v>
                </c:pt>
                <c:pt idx="20012" formatCode="General">
                  <c:v>-0.283925451413022</c:v>
                </c:pt>
                <c:pt idx="20013" formatCode="General">
                  <c:v>-0.29192173939009097</c:v>
                </c:pt>
                <c:pt idx="20014" formatCode="General">
                  <c:v>-0.29948953778516502</c:v>
                </c:pt>
                <c:pt idx="20015" formatCode="General">
                  <c:v>-0.30664696269803698</c:v>
                </c:pt>
                <c:pt idx="20016" formatCode="General">
                  <c:v>-0.31341481675641297</c:v>
                </c:pt>
                <c:pt idx="20017" formatCode="General">
                  <c:v>-0.31981612542072702</c:v>
                </c:pt>
                <c:pt idx="20018" formatCode="General">
                  <c:v>-0.32587562415551502</c:v>
                </c:pt>
                <c:pt idx="20019" formatCode="General">
                  <c:v>-0.33161933261494198</c:v>
                </c:pt>
                <c:pt idx="20020" formatCode="General">
                  <c:v>-0.33707411498405199</c:v>
                </c:pt>
                <c:pt idx="20021" formatCode="General">
                  <c:v>-0.34226715766733501</c:v>
                </c:pt>
                <c:pt idx="20022" formatCode="General">
                  <c:v>-0.34722533972401098</c:v>
                </c:pt>
                <c:pt idx="20023" formatCode="General">
                  <c:v>-0.35197488329968102</c:v>
                </c:pt>
                <c:pt idx="20024" formatCode="General">
                  <c:v>-0.356540925493465</c:v>
                </c:pt>
                <c:pt idx="20025" formatCode="General">
                  <c:v>-0.36094693898998198</c:v>
                </c:pt>
                <c:pt idx="20026" formatCode="General">
                  <c:v>-0.36521444004735998</c:v>
                </c:pt>
                <c:pt idx="20027" formatCode="General">
                  <c:v>-0.36936261457771102</c:v>
                </c:pt>
                <c:pt idx="20028" formatCode="General">
                  <c:v>-0.373408176136098</c:v>
                </c:pt>
                <c:pt idx="20029" formatCode="General">
                  <c:v>-0.37736467095863802</c:v>
                </c:pt>
                <c:pt idx="20030" formatCode="General">
                  <c:v>-0.38124314084364103</c:v>
                </c:pt>
                <c:pt idx="20031" formatCode="General">
                  <c:v>-0.38505124936502499</c:v>
                </c:pt>
                <c:pt idx="20032" formatCode="General">
                  <c:v>-0.38879283089155398</c:v>
                </c:pt>
                <c:pt idx="20033" formatCode="General">
                  <c:v>-0.392468760999301</c:v>
                </c:pt>
                <c:pt idx="20034" formatCode="General">
                  <c:v>-0.39607681264961397</c:v>
                </c:pt>
                <c:pt idx="20035" formatCode="General">
                  <c:v>-0.39961147251294299</c:v>
                </c:pt>
                <c:pt idx="20036" formatCode="General">
                  <c:v>-0.40306392910307598</c:v>
                </c:pt>
                <c:pt idx="20037" formatCode="General">
                  <c:v>-0.40642368310030902</c:v>
                </c:pt>
                <c:pt idx="20038" formatCode="General">
                  <c:v>-0.40967751035080302</c:v>
                </c:pt>
                <c:pt idx="20039" formatCode="General">
                  <c:v>-0.412809330946177</c:v>
                </c:pt>
                <c:pt idx="20040" formatCode="General">
                  <c:v>-0.41580141893139799</c:v>
                </c:pt>
                <c:pt idx="20041" formatCode="General">
                  <c:v>-0.41863517035338299</c:v>
                </c:pt>
                <c:pt idx="20042" formatCode="General">
                  <c:v>-0.42129169491523899</c:v>
                </c:pt>
                <c:pt idx="20043" formatCode="General">
                  <c:v>-0.42375124101542799</c:v>
                </c:pt>
                <c:pt idx="20044" formatCode="General">
                  <c:v>-0.425993658273013</c:v>
                </c:pt>
                <c:pt idx="20045" formatCode="General">
                  <c:v>-0.42799952698190002</c:v>
                </c:pt>
                <c:pt idx="20046" formatCode="General">
                  <c:v>-0.42975065753499198</c:v>
                </c:pt>
                <c:pt idx="20047" formatCode="General">
                  <c:v>-0.43122989088874097</c:v>
                </c:pt>
                <c:pt idx="20048" formatCode="General">
                  <c:v>-0.432421493333629</c:v>
                </c:pt>
                <c:pt idx="20049" formatCode="General">
                  <c:v>-0.43331309277907498</c:v>
                </c:pt>
                <c:pt idx="20050" formatCode="General">
                  <c:v>-0.433894817688251</c:v>
                </c:pt>
                <c:pt idx="20051" formatCode="General">
                  <c:v>-0.43415870573225102</c:v>
                </c:pt>
                <c:pt idx="20052" formatCode="General">
                  <c:v>-0.43410037328213502</c:v>
                </c:pt>
                <c:pt idx="20053" formatCode="General">
                  <c:v>-0.43371903696109199</c:v>
                </c:pt>
                <c:pt idx="20054" formatCode="General">
                  <c:v>-0.43301684786892802</c:v>
                </c:pt>
                <c:pt idx="20055" formatCode="General">
                  <c:v>-0.43200021448738102</c:v>
                </c:pt>
                <c:pt idx="20056" formatCode="General">
                  <c:v>-0.43067910464935899</c:v>
                </c:pt>
                <c:pt idx="20057" formatCode="General">
                  <c:v>-0.42906708575720698</c:v>
                </c:pt>
                <c:pt idx="20058" formatCode="General">
                  <c:v>-0.42718135433717003</c:v>
                </c:pt>
                <c:pt idx="20059" formatCode="General">
                  <c:v>-0.42504120216028402</c:v>
                </c:pt>
                <c:pt idx="20060" formatCode="General">
                  <c:v>-0.42267010150532802</c:v>
                </c:pt>
                <c:pt idx="20061" formatCode="General">
                  <c:v>-0.42009420152120602</c:v>
                </c:pt>
                <c:pt idx="20062" formatCode="General">
                  <c:v>-0.417341527697495</c:v>
                </c:pt>
                <c:pt idx="20063" formatCode="General">
                  <c:v>-0.414442459888266</c:v>
                </c:pt>
                <c:pt idx="20064" formatCode="General">
                  <c:v>-0.41142913127375702</c:v>
                </c:pt>
                <c:pt idx="20065" formatCode="General">
                  <c:v>-0.408334729295945</c:v>
                </c:pt>
                <c:pt idx="20066" formatCode="General">
                  <c:v>-0.40519283313986698</c:v>
                </c:pt>
                <c:pt idx="20067" formatCode="General">
                  <c:v>-0.40203731991948</c:v>
                </c:pt>
                <c:pt idx="20068" formatCode="General">
                  <c:v>-0.39890129385344097</c:v>
                </c:pt>
                <c:pt idx="20069" formatCode="General">
                  <c:v>-0.39581709163488099</c:v>
                </c:pt>
                <c:pt idx="20070" formatCode="General">
                  <c:v>-0.39281587343012297</c:v>
                </c:pt>
                <c:pt idx="20071" formatCode="General">
                  <c:v>-0.38992666396593001</c:v>
                </c:pt>
                <c:pt idx="20072" formatCode="General">
                  <c:v>-0.38717601105996502</c:v>
                </c:pt>
                <c:pt idx="20073" formatCode="General">
                  <c:v>-0.38458782547177101</c:v>
                </c:pt>
                <c:pt idx="20074" formatCode="General">
                  <c:v>-0.38218322128316401</c:v>
                </c:pt>
                <c:pt idx="20075" formatCode="General">
                  <c:v>-0.37997936476880101</c:v>
                </c:pt>
                <c:pt idx="20076" formatCode="General">
                  <c:v>-0.37798945177263699</c:v>
                </c:pt>
                <c:pt idx="20077" formatCode="General">
                  <c:v>-0.37622293084902197</c:v>
                </c:pt>
                <c:pt idx="20078" formatCode="General">
                  <c:v>-0.37468520966353303</c:v>
                </c:pt>
                <c:pt idx="20079" formatCode="General">
                  <c:v>-0.37337740358259902</c:v>
                </c:pt>
                <c:pt idx="20080" formatCode="General">
                  <c:v>-0.372296195715135</c:v>
                </c:pt>
                <c:pt idx="20081" formatCode="General">
                  <c:v>-0.37143429628194702</c:v>
                </c:pt>
                <c:pt idx="20082" formatCode="General">
                  <c:v>-0.37077994771775902</c:v>
                </c:pt>
                <c:pt idx="20083" formatCode="General">
                  <c:v>-0.370317546307386</c:v>
                </c:pt>
                <c:pt idx="20084" formatCode="General">
                  <c:v>-0.37002843763819199</c:v>
                </c:pt>
                <c:pt idx="20085" formatCode="General">
                  <c:v>-0.36989101968997601</c:v>
                </c:pt>
                <c:pt idx="20086" formatCode="General">
                  <c:v>-0.369879797311568</c:v>
                </c:pt>
                <c:pt idx="20087" formatCode="General">
                  <c:v>-0.36996659914199498</c:v>
                </c:pt>
                <c:pt idx="20088" formatCode="General">
                  <c:v>-0.37012152387073599</c:v>
                </c:pt>
                <c:pt idx="20089" formatCode="General">
                  <c:v>-0.37031320407168999</c:v>
                </c:pt>
                <c:pt idx="20090" formatCode="General">
                  <c:v>-0.37050955715688699</c:v>
                </c:pt>
                <c:pt idx="20091" formatCode="General">
                  <c:v>-0.37067789099967702</c:v>
                </c:pt>
                <c:pt idx="20092" formatCode="General">
                  <c:v>-0.370784958042012</c:v>
                </c:pt>
                <c:pt idx="20093" formatCode="General">
                  <c:v>-0.37079760704869402</c:v>
                </c:pt>
                <c:pt idx="20094" formatCode="General">
                  <c:v>-0.37068454470246698</c:v>
                </c:pt>
                <c:pt idx="20095" formatCode="General">
                  <c:v>-0.37041627770001101</c:v>
                </c:pt>
                <c:pt idx="20096" formatCode="General">
                  <c:v>-0.36996433683664698</c:v>
                </c:pt>
                <c:pt idx="20097" formatCode="General">
                  <c:v>-0.36930262950179799</c:v>
                </c:pt>
                <c:pt idx="20098" formatCode="General">
                  <c:v>-0.368408354209661</c:v>
                </c:pt>
                <c:pt idx="20099" formatCode="General">
                  <c:v>-0.36726159753259302</c:v>
                </c:pt>
                <c:pt idx="20100" formatCode="General">
                  <c:v>-0.36584578074190399</c:v>
                </c:pt>
                <c:pt idx="20101" formatCode="General">
                  <c:v>-0.364147137755437</c:v>
                </c:pt>
                <c:pt idx="20102" formatCode="General">
                  <c:v>-0.36215619984144198</c:v>
                </c:pt>
                <c:pt idx="20103" formatCode="General">
                  <c:v>-0.359867667851759</c:v>
                </c:pt>
                <c:pt idx="20104" formatCode="General">
                  <c:v>-0.35727941415326497</c:v>
                </c:pt>
                <c:pt idx="20105" formatCode="General">
                  <c:v>-0.35439260248187299</c:v>
                </c:pt>
                <c:pt idx="20106" formatCode="General">
                  <c:v>-0.35121242439190697</c:v>
                </c:pt>
                <c:pt idx="20107" formatCode="General">
                  <c:v>-0.34774808103548299</c:v>
                </c:pt>
                <c:pt idx="20108" formatCode="General">
                  <c:v>-0.34401056920254097</c:v>
                </c:pt>
                <c:pt idx="20109" formatCode="General">
                  <c:v>-0.34001414292174198</c:v>
                </c:pt>
                <c:pt idx="20110" formatCode="General">
                  <c:v>-0.33577622453414502</c:v>
                </c:pt>
                <c:pt idx="20111" formatCode="General">
                  <c:v>-0.33131560241213098</c:v>
                </c:pt>
                <c:pt idx="20112" formatCode="General">
                  <c:v>-0.326652858080485</c:v>
                </c:pt>
                <c:pt idx="20113" formatCode="General">
                  <c:v>-0.32180980961427202</c:v>
                </c:pt>
                <c:pt idx="20114" formatCode="General">
                  <c:v>-0.31680902610975997</c:v>
                </c:pt>
                <c:pt idx="20115" formatCode="General">
                  <c:v>-0.311673447801111</c:v>
                </c:pt>
                <c:pt idx="20116" formatCode="General">
                  <c:v>-0.30642587802719801</c:v>
                </c:pt>
                <c:pt idx="20117" formatCode="General">
                  <c:v>-0.30108841629636302</c:v>
                </c:pt>
                <c:pt idx="20118" formatCode="General">
                  <c:v>-0.2956821749104</c:v>
                </c:pt>
                <c:pt idx="20119" formatCode="General">
                  <c:v>-0.29022691659123601</c:v>
                </c:pt>
                <c:pt idx="20120" formatCode="General">
                  <c:v>-0.284740571474913</c:v>
                </c:pt>
                <c:pt idx="20121" formatCode="General">
                  <c:v>-0.27923883851437598</c:v>
                </c:pt>
                <c:pt idx="20122" formatCode="General">
                  <c:v>-0.27373503584879799</c:v>
                </c:pt>
                <c:pt idx="20123" formatCode="General">
                  <c:v>-0.26823983683882502</c:v>
                </c:pt>
                <c:pt idx="20124" formatCode="General">
                  <c:v>-0.26276106661731802</c:v>
                </c:pt>
                <c:pt idx="20125" formatCode="General">
                  <c:v>-0.257303638545611</c:v>
                </c:pt>
                <c:pt idx="20126" formatCode="General">
                  <c:v>-0.25186940392851498</c:v>
                </c:pt>
                <c:pt idx="20127" formatCode="General">
                  <c:v>-0.24645721007310301</c:v>
                </c:pt>
                <c:pt idx="20128" formatCode="General">
                  <c:v>-0.24106293400016801</c:v>
                </c:pt>
                <c:pt idx="20129" formatCode="General">
                  <c:v>-0.23567962931983699</c:v>
                </c:pt>
                <c:pt idx="20130" formatCode="General">
                  <c:v>-0.230297627364517</c:v>
                </c:pt>
                <c:pt idx="20131" formatCode="General">
                  <c:v>-0.224904807988762</c:v>
                </c:pt>
                <c:pt idx="20132" formatCode="General">
                  <c:v>-0.21948694076589101</c:v>
                </c:pt>
                <c:pt idx="20133" formatCode="General">
                  <c:v>-0.21402786400384199</c:v>
                </c:pt>
                <c:pt idx="20134" formatCode="General">
                  <c:v>-0.20850980430129501</c:v>
                </c:pt>
                <c:pt idx="20135" formatCode="General">
                  <c:v>-0.20291382526999999</c:v>
                </c:pt>
                <c:pt idx="20136" formatCode="General">
                  <c:v>-0.19722021651586999</c:v>
                </c:pt>
                <c:pt idx="20137" formatCode="General">
                  <c:v>-0.191408856610502</c:v>
                </c:pt>
                <c:pt idx="20138" formatCode="General">
                  <c:v>-0.18545965596559699</c:v>
                </c:pt>
                <c:pt idx="20139" formatCode="General">
                  <c:v>-0.17935295376032201</c:v>
                </c:pt>
                <c:pt idx="20140" formatCode="General">
                  <c:v>-0.173069761907619</c:v>
                </c:pt>
                <c:pt idx="20141" formatCode="General">
                  <c:v>-0.16659222691275699</c:v>
                </c:pt>
                <c:pt idx="20142" formatCode="General">
                  <c:v>-0.159904060780131</c:v>
                </c:pt>
                <c:pt idx="20143" formatCode="General">
                  <c:v>-0.152990832729611</c:v>
                </c:pt>
                <c:pt idx="20144" formatCode="General">
                  <c:v>-0.14584016858773999</c:v>
                </c:pt>
                <c:pt idx="20145" formatCode="General">
                  <c:v>-0.13844179779424701</c:v>
                </c:pt>
                <c:pt idx="20146" formatCode="General">
                  <c:v>-0.130787618294888</c:v>
                </c:pt>
                <c:pt idx="20147" formatCode="General">
                  <c:v>-0.12287261246437201</c:v>
                </c:pt>
                <c:pt idx="20148" formatCode="General">
                  <c:v>-0.114694281718405</c:v>
                </c:pt>
                <c:pt idx="20149" formatCode="General">
                  <c:v>-0.106252950674081</c:v>
                </c:pt>
                <c:pt idx="20150" formatCode="General">
                  <c:v>-9.7552038691851695E-2</c:v>
                </c:pt>
                <c:pt idx="20151" formatCode="General">
                  <c:v>-8.8596686248465201E-2</c:v>
                </c:pt>
                <c:pt idx="20152" formatCode="General">
                  <c:v>-7.9394911911604804E-2</c:v>
                </c:pt>
                <c:pt idx="20153" formatCode="General">
                  <c:v>-6.9956837992884893E-2</c:v>
                </c:pt>
                <c:pt idx="20154" formatCode="General">
                  <c:v>-6.0294755356204002E-2</c:v>
                </c:pt>
                <c:pt idx="20155" formatCode="General">
                  <c:v>-5.0423201214174297E-2</c:v>
                </c:pt>
                <c:pt idx="20156" formatCode="General">
                  <c:v>-4.0357441760087397E-2</c:v>
                </c:pt>
                <c:pt idx="20157" formatCode="General">
                  <c:v>-3.01145972099361E-2</c:v>
                </c:pt>
                <c:pt idx="20158" formatCode="General">
                  <c:v>-1.9713259261511198E-2</c:v>
                </c:pt>
                <c:pt idx="20159" formatCode="General">
                  <c:v>-9.1718270628953803E-3</c:v>
                </c:pt>
                <c:pt idx="20160" formatCode="General">
                  <c:v>1.49142728185666E-3</c:v>
                </c:pt>
                <c:pt idx="20161" formatCode="General">
                  <c:v>1.2257504314264299E-2</c:v>
                </c:pt>
                <c:pt idx="20162" formatCode="General">
                  <c:v>2.3107044582413298E-2</c:v>
                </c:pt>
                <c:pt idx="20163" formatCode="General">
                  <c:v>3.4022362236773601E-2</c:v>
                </c:pt>
                <c:pt idx="20164" formatCode="General">
                  <c:v>4.4986739024819103E-2</c:v>
                </c:pt>
                <c:pt idx="20165" formatCode="General">
                  <c:v>5.59839748589556E-2</c:v>
                </c:pt>
                <c:pt idx="20166" formatCode="General">
                  <c:v>6.6999682057852006E-2</c:v>
                </c:pt>
                <c:pt idx="20167" formatCode="General">
                  <c:v>7.8021468032825503E-2</c:v>
                </c:pt>
                <c:pt idx="20168" formatCode="General">
                  <c:v>8.9038371242755904E-2</c:v>
                </c:pt>
                <c:pt idx="20169" formatCode="General">
                  <c:v>0.100040762052182</c:v>
                </c:pt>
                <c:pt idx="20170" formatCode="General">
                  <c:v>0.111020842266327</c:v>
                </c:pt>
                <c:pt idx="20171" formatCode="General">
                  <c:v>0.121972616978679</c:v>
                </c:pt>
                <c:pt idx="20172" formatCode="General">
                  <c:v>0.132892316345086</c:v>
                </c:pt>
                <c:pt idx="20173" formatCode="General">
                  <c:v>0.143778176428841</c:v>
                </c:pt>
                <c:pt idx="20174" formatCode="General">
                  <c:v>0.15462954125385001</c:v>
                </c:pt>
                <c:pt idx="20175" formatCode="General">
                  <c:v>0.165446547212283</c:v>
                </c:pt>
                <c:pt idx="20176" formatCode="General">
                  <c:v>0.17623098836495299</c:v>
                </c:pt>
                <c:pt idx="20177" formatCode="General">
                  <c:v>0.186986032499212</c:v>
                </c:pt>
                <c:pt idx="20178" formatCode="General">
                  <c:v>0.19771472076093599</c:v>
                </c:pt>
                <c:pt idx="20179" formatCode="General">
                  <c:v>0.208420162908036</c:v>
                </c:pt>
                <c:pt idx="20180" formatCode="General">
                  <c:v>0.21910639939336701</c:v>
                </c:pt>
                <c:pt idx="20181" formatCode="General">
                  <c:v>0.22977707633991501</c:v>
                </c:pt>
                <c:pt idx="20182" formatCode="General">
                  <c:v>0.24043501122894101</c:v>
                </c:pt>
                <c:pt idx="20183" formatCode="General">
                  <c:v>0.251082028890734</c:v>
                </c:pt>
                <c:pt idx="20184" formatCode="General">
                  <c:v>0.261719318293203</c:v>
                </c:pt>
                <c:pt idx="20185" formatCode="General">
                  <c:v>0.272346706534914</c:v>
                </c:pt>
                <c:pt idx="20186" formatCode="General">
                  <c:v>0.28296144316532201</c:v>
                </c:pt>
                <c:pt idx="20187" formatCode="General">
                  <c:v>0.29355974432248</c:v>
                </c:pt>
                <c:pt idx="20188" formatCode="General">
                  <c:v>0.30413584124129101</c:v>
                </c:pt>
                <c:pt idx="20189" formatCode="General">
                  <c:v>0.31468144816659699</c:v>
                </c:pt>
                <c:pt idx="20190" formatCode="General">
                  <c:v>0.32518691350536899</c:v>
                </c:pt>
                <c:pt idx="20191" formatCode="General">
                  <c:v>0.33563986600125201</c:v>
                </c:pt>
                <c:pt idx="20192" formatCode="General">
                  <c:v>0.346025849986833</c:v>
                </c:pt>
                <c:pt idx="20193" formatCode="General">
                  <c:v>0.35632865405970399</c:v>
                </c:pt>
                <c:pt idx="20194" formatCode="General">
                  <c:v>0.36652951088208402</c:v>
                </c:pt>
                <c:pt idx="20195" formatCode="General">
                  <c:v>0.37660791358047602</c:v>
                </c:pt>
                <c:pt idx="20196" formatCode="General">
                  <c:v>0.38654157995605798</c:v>
                </c:pt>
                <c:pt idx="20197" formatCode="General">
                  <c:v>0.39630733906725701</c:v>
                </c:pt>
                <c:pt idx="20198" formatCode="General">
                  <c:v>0.40588054675750102</c:v>
                </c:pt>
                <c:pt idx="20199" formatCode="General">
                  <c:v>0.415235978072102</c:v>
                </c:pt>
                <c:pt idx="20200" formatCode="General">
                  <c:v>0.42434832082936302</c:v>
                </c:pt>
                <c:pt idx="20201" formatCode="General">
                  <c:v>0.43319185700190899</c:v>
                </c:pt>
                <c:pt idx="20202" formatCode="General">
                  <c:v>0.44174139037332</c:v>
                </c:pt>
                <c:pt idx="20203" formatCode="General">
                  <c:v>0.44997217165949599</c:v>
                </c:pt>
                <c:pt idx="20204" formatCode="General">
                  <c:v>0.45786062724381099</c:v>
                </c:pt>
                <c:pt idx="20205" formatCode="General">
                  <c:v>0.465384679565713</c:v>
                </c:pt>
                <c:pt idx="20206" formatCode="General">
                  <c:v>0.47252401000913302</c:v>
                </c:pt>
                <c:pt idx="20207" formatCode="General">
                  <c:v>0.47926034001687101</c:v>
                </c:pt>
                <c:pt idx="20208" formatCode="General">
                  <c:v>0.48557786886335402</c:v>
                </c:pt>
                <c:pt idx="20209" formatCode="General">
                  <c:v>0.491463486775984</c:v>
                </c:pt>
                <c:pt idx="20210" formatCode="General">
                  <c:v>0.49690685803290402</c:v>
                </c:pt>
                <c:pt idx="20211" formatCode="General">
                  <c:v>0.50190081734471603</c:v>
                </c:pt>
                <c:pt idx="20212" formatCode="General">
                  <c:v>0.50644143792172802</c:v>
                </c:pt>
                <c:pt idx="20213" formatCode="General">
                  <c:v>0.51052795751161695</c:v>
                </c:pt>
                <c:pt idx="20214" formatCode="General">
                  <c:v>0.51416296529928196</c:v>
                </c:pt>
                <c:pt idx="20215" formatCode="General">
                  <c:v>0.51735232908824702</c:v>
                </c:pt>
                <c:pt idx="20216" formatCode="General">
                  <c:v>0.52010499816788802</c:v>
                </c:pt>
                <c:pt idx="20217" formatCode="General">
                  <c:v>0.52243302031543604</c:v>
                </c:pt>
                <c:pt idx="20218" formatCode="General">
                  <c:v>0.52435121981295996</c:v>
                </c:pt>
                <c:pt idx="20219" formatCode="General">
                  <c:v>0.52587702580473705</c:v>
                </c:pt>
                <c:pt idx="20220" formatCode="General">
                  <c:v>0.52703019357499903</c:v>
                </c:pt>
                <c:pt idx="20221" formatCode="General">
                  <c:v>0.52783243354482901</c:v>
                </c:pt>
                <c:pt idx="20222" formatCode="General">
                  <c:v>0.52830704364349002</c:v>
                </c:pt>
                <c:pt idx="20223" formatCode="General">
                  <c:v>0.52847855410131095</c:v>
                </c:pt>
                <c:pt idx="20224" formatCode="General">
                  <c:v>0.52837243525188704</c:v>
                </c:pt>
                <c:pt idx="20225" formatCode="General">
                  <c:v>0.52801449691889901</c:v>
                </c:pt>
                <c:pt idx="20226" formatCode="General">
                  <c:v>0.52743046892781098</c:v>
                </c:pt>
                <c:pt idx="20227" formatCode="General">
                  <c:v>0.52664564925035695</c:v>
                </c:pt>
                <c:pt idx="20228" formatCode="General">
                  <c:v>0.52568449512232196</c:v>
                </c:pt>
                <c:pt idx="20229" formatCode="General">
                  <c:v>0.524570216061923</c:v>
                </c:pt>
                <c:pt idx="20230" formatCode="General">
                  <c:v>0.52332447519284497</c:v>
                </c:pt>
                <c:pt idx="20231" formatCode="General">
                  <c:v>0.52196693881454204</c:v>
                </c:pt>
                <c:pt idx="20232" formatCode="General">
                  <c:v>0.520514898587497</c:v>
                </c:pt>
                <c:pt idx="20233" formatCode="General">
                  <c:v>0.51898319810017701</c:v>
                </c:pt>
                <c:pt idx="20234" formatCode="General">
                  <c:v>0.51738397531710101</c:v>
                </c:pt>
                <c:pt idx="20235" formatCode="General">
                  <c:v>0.51572640572611705</c:v>
                </c:pt>
                <c:pt idx="20236" formatCode="General">
                  <c:v>0.51401668550697099</c:v>
                </c:pt>
                <c:pt idx="20237" formatCode="General">
                  <c:v>0.51225793596438696</c:v>
                </c:pt>
                <c:pt idx="20238" formatCode="General">
                  <c:v>0.51045016251304898</c:v>
                </c:pt>
                <c:pt idx="20239" formatCode="General">
                  <c:v>0.50859034696702599</c:v>
                </c:pt>
                <c:pt idx="20240" formatCode="General">
                  <c:v>0.50667264962190794</c:v>
                </c:pt>
                <c:pt idx="20241" formatCode="General">
                  <c:v>0.50468850097451901</c:v>
                </c:pt>
                <c:pt idx="20242" formatCode="General">
                  <c:v>0.50262681649734997</c:v>
                </c:pt>
                <c:pt idx="20243" formatCode="General">
                  <c:v>0.50047420897834405</c:v>
                </c:pt>
                <c:pt idx="20244" formatCode="General">
                  <c:v>0.49821533492772702</c:v>
                </c:pt>
                <c:pt idx="20245" formatCode="General">
                  <c:v>0.49583336348002599</c:v>
                </c:pt>
                <c:pt idx="20246" formatCode="General">
                  <c:v>0.493310167847817</c:v>
                </c:pt>
                <c:pt idx="20247" formatCode="General">
                  <c:v>0.49062670490471699</c:v>
                </c:pt>
                <c:pt idx="20248" formatCode="General">
                  <c:v>0.48776346071811799</c:v>
                </c:pt>
                <c:pt idx="20249" formatCode="General">
                  <c:v>0.48470092157171002</c:v>
                </c:pt>
                <c:pt idx="20250" formatCode="General">
                  <c:v>0.48141994990474701</c:v>
                </c:pt>
                <c:pt idx="20251" formatCode="General">
                  <c:v>0.47790215574393802</c:v>
                </c:pt>
                <c:pt idx="20252" formatCode="General">
                  <c:v>0.47413027547277298</c:v>
                </c:pt>
                <c:pt idx="20253" formatCode="General">
                  <c:v>0.47008854935309602</c:v>
                </c:pt>
                <c:pt idx="20254" formatCode="General">
                  <c:v>0.46576308645370301</c:v>
                </c:pt>
                <c:pt idx="20255" formatCode="General">
                  <c:v>0.461142104639576</c:v>
                </c:pt>
                <c:pt idx="20256" formatCode="General">
                  <c:v>0.45621620515814698</c:v>
                </c:pt>
                <c:pt idx="20257" formatCode="General">
                  <c:v>0.45097862763578001</c:v>
                </c:pt>
                <c:pt idx="20258" formatCode="General">
                  <c:v>0.44542532637145699</c:v>
                </c:pt>
                <c:pt idx="20259" formatCode="General">
                  <c:v>0.43955512274909497</c:v>
                </c:pt>
                <c:pt idx="20260" formatCode="General">
                  <c:v>0.43336974814678297</c:v>
                </c:pt>
                <c:pt idx="20261" formatCode="General">
                  <c:v>0.42687380934749902</c:v>
                </c:pt>
                <c:pt idx="20262" formatCode="General">
                  <c:v>0.42007475533689898</c:v>
                </c:pt>
                <c:pt idx="20263" formatCode="General">
                  <c:v>0.41298279259322801</c:v>
                </c:pt>
                <c:pt idx="20264" formatCode="General">
                  <c:v>0.40561074151744098</c:v>
                </c:pt>
                <c:pt idx="20265" formatCode="General">
                  <c:v>0.39797368613478001</c:v>
                </c:pt>
                <c:pt idx="20266" formatCode="General">
                  <c:v>0.39008876138235599</c:v>
                </c:pt>
                <c:pt idx="20267" formatCode="General">
                  <c:v>0.38197498899191701</c:v>
                </c:pt>
                <c:pt idx="20268" formatCode="General">
                  <c:v>0.373652873654571</c:v>
                </c:pt>
                <c:pt idx="20269" formatCode="General">
                  <c:v>0.36514393278928697</c:v>
                </c:pt>
                <c:pt idx="20270" formatCode="General">
                  <c:v>0.356470450164104</c:v>
                </c:pt>
                <c:pt idx="20271" formatCode="General">
                  <c:v>0.347655003324713</c:v>
                </c:pt>
                <c:pt idx="20272" formatCode="General">
                  <c:v>0.338720103880916</c:v>
                </c:pt>
                <c:pt idx="20273" formatCode="General">
                  <c:v>0.32968783196742402</c:v>
                </c:pt>
                <c:pt idx="20274" formatCode="General">
                  <c:v>0.32057934413970302</c:v>
                </c:pt>
                <c:pt idx="20275" formatCode="General">
                  <c:v>0.31141454290009002</c:v>
                </c:pt>
                <c:pt idx="20276" formatCode="General">
                  <c:v>0.30221175906243902</c:v>
                </c:pt>
                <c:pt idx="20277" formatCode="General">
                  <c:v>0.292987393198612</c:v>
                </c:pt>
                <c:pt idx="20278" formatCode="General">
                  <c:v>0.283755677909036</c:v>
                </c:pt>
                <c:pt idx="20279" formatCode="General">
                  <c:v>0.27452850669065598</c:v>
                </c:pt>
                <c:pt idx="20280" formatCode="General">
                  <c:v>0.26531506008170802</c:v>
                </c:pt>
                <c:pt idx="20281" formatCode="General">
                  <c:v>0.25612171343302897</c:v>
                </c:pt>
                <c:pt idx="20282" formatCode="General">
                  <c:v>0.24695204581123001</c:v>
                </c:pt>
                <c:pt idx="20283" formatCode="General">
                  <c:v>0.23780680348105801</c:v>
                </c:pt>
                <c:pt idx="20284" formatCode="General">
                  <c:v>0.22868390378165199</c:v>
                </c:pt>
                <c:pt idx="20285" formatCode="General">
                  <c:v>0.21957840319305499</c:v>
                </c:pt>
                <c:pt idx="20286" formatCode="General">
                  <c:v>0.210482784729145</c:v>
                </c:pt>
                <c:pt idx="20287" formatCode="General">
                  <c:v>0.20138714734813401</c:v>
                </c:pt>
                <c:pt idx="20288" formatCode="General">
                  <c:v>0.19227935384004599</c:v>
                </c:pt>
                <c:pt idx="20289" formatCode="General">
                  <c:v>0.18314537126527</c:v>
                </c:pt>
                <c:pt idx="20290" formatCode="General">
                  <c:v>0.17396959112708801</c:v>
                </c:pt>
                <c:pt idx="20291" formatCode="General">
                  <c:v>0.16473525383465901</c:v>
                </c:pt>
                <c:pt idx="20292" formatCode="General">
                  <c:v>0.15542476872043501</c:v>
                </c:pt>
                <c:pt idx="20293" formatCode="General">
                  <c:v>0.146020166684589</c:v>
                </c:pt>
                <c:pt idx="20294" formatCode="General">
                  <c:v>0.13650349760623601</c:v>
                </c:pt>
                <c:pt idx="20295" formatCode="General">
                  <c:v>0.126857350809578</c:v>
                </c:pt>
                <c:pt idx="20296" formatCode="General">
                  <c:v>0.117065324074036</c:v>
                </c:pt>
                <c:pt idx="20297" formatCode="General">
                  <c:v>0.107112228047533</c:v>
                </c:pt>
                <c:pt idx="20298" formatCode="General">
                  <c:v>9.6984704721889595E-2</c:v>
                </c:pt>
                <c:pt idx="20299" formatCode="General">
                  <c:v>8.6671594062768795E-2</c:v>
                </c:pt>
                <c:pt idx="20300" formatCode="General">
                  <c:v>7.6164144283982202E-2</c:v>
                </c:pt>
                <c:pt idx="20301" formatCode="General">
                  <c:v>6.5456424916486705E-2</c:v>
                </c:pt>
                <c:pt idx="20302" formatCode="General">
                  <c:v>5.4545636489621602E-2</c:v>
                </c:pt>
                <c:pt idx="20303" formatCode="General">
                  <c:v>4.3432381809260602E-2</c:v>
                </c:pt>
                <c:pt idx="20304" formatCode="General">
                  <c:v>3.2120301746044702E-2</c:v>
                </c:pt>
                <c:pt idx="20305" formatCode="General">
                  <c:v>2.0616657621649399E-2</c:v>
                </c:pt>
                <c:pt idx="20306" formatCode="General">
                  <c:v>8.9327652234565506E-3</c:v>
                </c:pt>
                <c:pt idx="20307" formatCode="General">
                  <c:v>-2.9164166312829801E-3</c:v>
                </c:pt>
                <c:pt idx="20308" formatCode="General">
                  <c:v>-1.49128038003827E-2</c:v>
                </c:pt>
                <c:pt idx="20309" formatCode="General">
                  <c:v>-2.7035132252278899E-2</c:v>
                </c:pt>
                <c:pt idx="20310" formatCode="General">
                  <c:v>-3.9258403101652198E-2</c:v>
                </c:pt>
                <c:pt idx="20311" formatCode="General">
                  <c:v>-5.1555050027587201E-2</c:v>
                </c:pt>
                <c:pt idx="20312" formatCode="General">
                  <c:v>-6.3895612059556905E-2</c:v>
                </c:pt>
                <c:pt idx="20313" formatCode="General">
                  <c:v>-7.6247746176334105E-2</c:v>
                </c:pt>
                <c:pt idx="20314" formatCode="General">
                  <c:v>-8.8577329485983902E-2</c:v>
                </c:pt>
                <c:pt idx="20315" formatCode="General">
                  <c:v>-0.10084924756963901</c:v>
                </c:pt>
                <c:pt idx="20316" formatCode="General">
                  <c:v>-0.11302750154993201</c:v>
                </c:pt>
                <c:pt idx="20317" formatCode="General">
                  <c:v>-0.12507577595938901</c:v>
                </c:pt>
                <c:pt idx="20318" formatCode="General">
                  <c:v>-0.136957498712653</c:v>
                </c:pt>
                <c:pt idx="20319" formatCode="General">
                  <c:v>-0.14863694236522201</c:v>
                </c:pt>
                <c:pt idx="20320" formatCode="General">
                  <c:v>-0.16007980629403401</c:v>
                </c:pt>
                <c:pt idx="20321" formatCode="General">
                  <c:v>-0.17125358513185701</c:v>
                </c:pt>
                <c:pt idx="20322" formatCode="General">
                  <c:v>-0.18212733907759299</c:v>
                </c:pt>
                <c:pt idx="20323" formatCode="General">
                  <c:v>-0.19267253916097701</c:v>
                </c:pt>
                <c:pt idx="20324" formatCode="General">
                  <c:v>-0.20286444190337699</c:v>
                </c:pt>
                <c:pt idx="20325" formatCode="General">
                  <c:v>-0.212681741211183</c:v>
                </c:pt>
                <c:pt idx="20326" formatCode="General">
                  <c:v>-0.222106940408731</c:v>
                </c:pt>
                <c:pt idx="20327" formatCode="General">
                  <c:v>-0.23112573498255801</c:v>
                </c:pt>
                <c:pt idx="20328" formatCode="General">
                  <c:v>-0.239727905365751</c:v>
                </c:pt>
                <c:pt idx="20329" formatCode="General">
                  <c:v>-0.247908262191779</c:v>
                </c:pt>
                <c:pt idx="20330" formatCode="General">
                  <c:v>-0.25566574637360001</c:v>
                </c:pt>
                <c:pt idx="20331" formatCode="General">
                  <c:v>-0.26300337490870401</c:v>
                </c:pt>
                <c:pt idx="20332" formatCode="General">
                  <c:v>-0.269927847312943</c:v>
                </c:pt>
                <c:pt idx="20333" formatCode="General">
                  <c:v>-0.27645111543936701</c:v>
                </c:pt>
                <c:pt idx="20334" formatCode="General">
                  <c:v>-0.28258872898933901</c:v>
                </c:pt>
                <c:pt idx="20335" formatCode="General">
                  <c:v>-0.28835901694299898</c:v>
                </c:pt>
                <c:pt idx="20336" formatCode="General">
                  <c:v>-0.29378453048139602</c:v>
                </c:pt>
                <c:pt idx="20337" formatCode="General">
                  <c:v>-0.298890365395867</c:v>
                </c:pt>
                <c:pt idx="20338" formatCode="General">
                  <c:v>-0.30370431216399102</c:v>
                </c:pt>
                <c:pt idx="20339" formatCode="General">
                  <c:v>-0.30825607313984499</c:v>
                </c:pt>
                <c:pt idx="20340" formatCode="General">
                  <c:v>-0.31257598765705502</c:v>
                </c:pt>
                <c:pt idx="20341" formatCode="General">
                  <c:v>-0.316696439502544</c:v>
                </c:pt>
                <c:pt idx="20342" formatCode="General">
                  <c:v>-0.32065022024407103</c:v>
                </c:pt>
                <c:pt idx="20343" formatCode="General">
                  <c:v>-0.32446969475748899</c:v>
                </c:pt>
                <c:pt idx="20344" formatCode="General">
                  <c:v>-0.32818672579180502</c:v>
                </c:pt>
                <c:pt idx="20345" formatCode="General">
                  <c:v>-0.33183162169769798</c:v>
                </c:pt>
                <c:pt idx="20346" formatCode="General">
                  <c:v>-0.33543316812314</c:v>
                </c:pt>
                <c:pt idx="20347" formatCode="General">
                  <c:v>-0.33901780373985202</c:v>
                </c:pt>
                <c:pt idx="20348" formatCode="General">
                  <c:v>-0.34260980048734901</c:v>
                </c:pt>
                <c:pt idx="20349" formatCode="General">
                  <c:v>-0.34623001764855499</c:v>
                </c:pt>
                <c:pt idx="20350" formatCode="General">
                  <c:v>-0.34989570219386401</c:v>
                </c:pt>
                <c:pt idx="20351" formatCode="General">
                  <c:v>-0.35362055376326801</c:v>
                </c:pt>
                <c:pt idx="20352" formatCode="General">
                  <c:v>-0.35741432266200601</c:v>
                </c:pt>
                <c:pt idx="20353" formatCode="General">
                  <c:v>-0.36128297380769198</c:v>
                </c:pt>
                <c:pt idx="20354" formatCode="General">
                  <c:v>-0.36522783704790202</c:v>
                </c:pt>
                <c:pt idx="20355" formatCode="General">
                  <c:v>-0.36924545887847199</c:v>
                </c:pt>
                <c:pt idx="20356" formatCode="General">
                  <c:v>-0.37332895339560102</c:v>
                </c:pt>
                <c:pt idx="20357" formatCode="General">
                  <c:v>-0.37746775424402701</c:v>
                </c:pt>
                <c:pt idx="20358" formatCode="General">
                  <c:v>-0.38164671875348499</c:v>
                </c:pt>
                <c:pt idx="20359" formatCode="General">
                  <c:v>-0.38584722562299201</c:v>
                </c:pt>
                <c:pt idx="20360" formatCode="General">
                  <c:v>-0.39004738298167202</c:v>
                </c:pt>
                <c:pt idx="20361" formatCode="General">
                  <c:v>-0.394222263403328</c:v>
                </c:pt>
                <c:pt idx="20362" formatCode="General">
                  <c:v>-0.39834434506941002</c:v>
                </c:pt>
                <c:pt idx="20363" formatCode="General">
                  <c:v>-0.40238402511176202</c:v>
                </c:pt>
                <c:pt idx="20364" formatCode="General">
                  <c:v>-0.40631003335003901</c:v>
                </c:pt>
                <c:pt idx="20365" formatCode="General">
                  <c:v>-0.410090076897978</c:v>
                </c:pt>
                <c:pt idx="20366" formatCode="General">
                  <c:v>-0.41369125867986101</c:v>
                </c:pt>
                <c:pt idx="20367" formatCode="General">
                  <c:v>-0.417080600519528</c:v>
                </c:pt>
                <c:pt idx="20368" formatCode="General">
                  <c:v>-0.420225741794376</c:v>
                </c:pt>
                <c:pt idx="20369" formatCode="General">
                  <c:v>-0.42309530810606699</c:v>
                </c:pt>
                <c:pt idx="20370" formatCode="General">
                  <c:v>-0.42565946535518401</c:v>
                </c:pt>
                <c:pt idx="20371" formatCode="General">
                  <c:v>-0.42789051650170601</c:v>
                </c:pt>
                <c:pt idx="20372" formatCode="General">
                  <c:v>-0.42976324133646299</c:v>
                </c:pt>
                <c:pt idx="20373" formatCode="General">
                  <c:v>-0.431255246255494</c:v>
                </c:pt>
                <c:pt idx="20374" formatCode="General">
                  <c:v>-0.43234749965188701</c:v>
                </c:pt>
                <c:pt idx="20375" formatCode="General">
                  <c:v>-0.43302457059478799</c:v>
                </c:pt>
                <c:pt idx="20376" formatCode="General">
                  <c:v>-0.43327489618421799</c:v>
                </c:pt>
                <c:pt idx="20377" formatCode="General">
                  <c:v>-0.433090909310553</c:v>
                </c:pt>
                <c:pt idx="20378" formatCode="General">
                  <c:v>-0.43246912991178099</c:v>
                </c:pt>
                <c:pt idx="20379" formatCode="General">
                  <c:v>-0.43141037991286202</c:v>
                </c:pt>
                <c:pt idx="20380" formatCode="General">
                  <c:v>-0.42991960336912299</c:v>
                </c:pt>
                <c:pt idx="20381" formatCode="General">
                  <c:v>-0.428005852009051</c:v>
                </c:pt>
                <c:pt idx="20382" formatCode="General">
                  <c:v>-0.42568216610700299</c:v>
                </c:pt>
                <c:pt idx="20383" formatCode="General">
                  <c:v>-0.42296523109225997</c:v>
                </c:pt>
                <c:pt idx="20384" formatCode="General">
                  <c:v>-0.419875247509651</c:v>
                </c:pt>
                <c:pt idx="20385" formatCode="General">
                  <c:v>-0.41643556154081701</c:v>
                </c:pt>
                <c:pt idx="20386" formatCode="General">
                  <c:v>-0.41267219459533999</c:v>
                </c:pt>
                <c:pt idx="20387" formatCode="General">
                  <c:v>-0.40861348291449201</c:v>
                </c:pt>
                <c:pt idx="20388" formatCode="General">
                  <c:v>-0.404289721893134</c:v>
                </c:pt>
                <c:pt idx="20389" formatCode="General">
                  <c:v>-0.39973259660071497</c:v>
                </c:pt>
                <c:pt idx="20390" formatCode="General">
                  <c:v>-0.39497461811388801</c:v>
                </c:pt>
                <c:pt idx="20391" formatCode="General">
                  <c:v>-0.39004866811890498</c:v>
                </c:pt>
                <c:pt idx="20392" formatCode="General">
                  <c:v>-0.384987547692487</c:v>
                </c:pt>
                <c:pt idx="20393" formatCode="General">
                  <c:v>-0.37982350780183699</c:v>
                </c:pt>
                <c:pt idx="20394" formatCode="General">
                  <c:v>-0.374587570578226</c:v>
                </c:pt>
                <c:pt idx="20395" formatCode="General">
                  <c:v>-0.36930913458901599</c:v>
                </c:pt>
                <c:pt idx="20396" formatCode="General">
                  <c:v>-0.364015637872527</c:v>
                </c:pt>
                <c:pt idx="20397" formatCode="General">
                  <c:v>-0.35873213499927897</c:v>
                </c:pt>
                <c:pt idx="20398" formatCode="General">
                  <c:v>-0.35348090592109699</c:v>
                </c:pt>
                <c:pt idx="20399" formatCode="General">
                  <c:v>-0.34828112287284302</c:v>
                </c:pt>
                <c:pt idx="20400" formatCode="General">
                  <c:v>-0.34314867322252901</c:v>
                </c:pt>
                <c:pt idx="20401" formatCode="General">
                  <c:v>-0.33809594919106301</c:v>
                </c:pt>
                <c:pt idx="20402" formatCode="General">
                  <c:v>-0.33313171974434402</c:v>
                </c:pt>
                <c:pt idx="20403" formatCode="General">
                  <c:v>-0.32826109718527802</c:v>
                </c:pt>
                <c:pt idx="20404" formatCode="General">
                  <c:v>-0.323485487878306</c:v>
                </c:pt>
                <c:pt idx="20405" formatCode="General">
                  <c:v>-0.31880266109146099</c:v>
                </c:pt>
                <c:pt idx="20406" formatCode="General">
                  <c:v>-0.31420691272553802</c:v>
                </c:pt>
                <c:pt idx="20407" formatCode="General">
                  <c:v>-0.30968922808336102</c:v>
                </c:pt>
                <c:pt idx="20408" formatCode="General">
                  <c:v>-0.30523754239199302</c:v>
                </c:pt>
                <c:pt idx="20409" formatCode="General">
                  <c:v>-0.30083699255901097</c:v>
                </c:pt>
                <c:pt idx="20410" formatCode="General">
                  <c:v>-0.29647029430258798</c:v>
                </c:pt>
                <c:pt idx="20411" formatCode="General">
                  <c:v>-0.29211808879380302</c:v>
                </c:pt>
                <c:pt idx="20412" formatCode="General">
                  <c:v>-0.28775933089884198</c:v>
                </c:pt>
                <c:pt idx="20413" formatCode="General">
                  <c:v>-0.283371680124963</c:v>
                </c:pt>
                <c:pt idx="20414" formatCode="General">
                  <c:v>-0.27893198793474699</c:v>
                </c:pt>
                <c:pt idx="20415" formatCode="General">
                  <c:v>-0.27441685657398301</c:v>
                </c:pt>
                <c:pt idx="20416" formatCode="General">
                  <c:v>-0.26980289287661402</c:v>
                </c:pt>
                <c:pt idx="20417" formatCode="General">
                  <c:v>-0.26506727287318099</c:v>
                </c:pt>
                <c:pt idx="20418" formatCode="General">
                  <c:v>-0.260188215646803</c:v>
                </c:pt>
                <c:pt idx="20419" formatCode="General">
                  <c:v>-0.25514522275715301</c:v>
                </c:pt>
                <c:pt idx="20420" formatCode="General">
                  <c:v>-0.24991962156678901</c:v>
                </c:pt>
                <c:pt idx="20421" formatCode="General">
                  <c:v>-0.24449494316731199</c:v>
                </c:pt>
                <c:pt idx="20422" formatCode="General">
                  <c:v>-0.23885709725175699</c:v>
                </c:pt>
                <c:pt idx="20423" formatCode="General">
                  <c:v>-0.23299473127970899</c:v>
                </c:pt>
                <c:pt idx="20424" formatCode="General">
                  <c:v>-0.226899476897299</c:v>
                </c:pt>
                <c:pt idx="20425" formatCode="General">
                  <c:v>-0.22056608825475901</c:v>
                </c:pt>
                <c:pt idx="20426" formatCode="General">
                  <c:v>-0.213992455103207</c:v>
                </c:pt>
                <c:pt idx="20427" formatCode="General">
                  <c:v>-0.20717976053635501</c:v>
                </c:pt>
                <c:pt idx="20428" formatCode="General">
                  <c:v>-0.20013258006743201</c:v>
                </c:pt>
                <c:pt idx="20429" formatCode="General">
                  <c:v>-0.192858680023995</c:v>
                </c:pt>
                <c:pt idx="20430" formatCode="General">
                  <c:v>-0.185368917355445</c:v>
                </c:pt>
                <c:pt idx="20431" formatCode="General">
                  <c:v>-0.177677212133318</c:v>
                </c:pt>
                <c:pt idx="20432" formatCode="General">
                  <c:v>-0.16980031408320301</c:v>
                </c:pt>
                <c:pt idx="20433" formatCode="General">
                  <c:v>-0.16175746474344099</c:v>
                </c:pt>
                <c:pt idx="20434" formatCode="General">
                  <c:v>-0.153570204738642</c:v>
                </c:pt>
                <c:pt idx="20435" formatCode="General">
                  <c:v>-0.14526207440772701</c:v>
                </c:pt>
                <c:pt idx="20436" formatCode="General">
                  <c:v>-0.13685828708383799</c:v>
                </c:pt>
                <c:pt idx="20437" formatCode="General">
                  <c:v>-0.128385249636458</c:v>
                </c:pt>
                <c:pt idx="20438" formatCode="General">
                  <c:v>-0.119870262776073</c:v>
                </c:pt>
                <c:pt idx="20439" formatCode="General">
                  <c:v>-0.111341251237862</c:v>
                </c:pt>
                <c:pt idx="20440" formatCode="General">
                  <c:v>-0.102826196375743</c:v>
                </c:pt>
                <c:pt idx="20441" formatCode="General">
                  <c:v>-9.4352812796307403E-2</c:v>
                </c:pt>
                <c:pt idx="20442" formatCode="General">
                  <c:v>-8.5948291571990701E-2</c:v>
                </c:pt>
                <c:pt idx="20443" formatCode="General">
                  <c:v>-7.7638817787137299E-2</c:v>
                </c:pt>
                <c:pt idx="20444" formatCode="General">
                  <c:v>-6.9449233281054998E-2</c:v>
                </c:pt>
                <c:pt idx="20445" formatCode="General">
                  <c:v>-6.1402736105608403E-2</c:v>
                </c:pt>
                <c:pt idx="20446" formatCode="General">
                  <c:v>-5.3520699765725099E-2</c:v>
                </c:pt>
                <c:pt idx="20447" formatCode="General">
                  <c:v>-4.5822446961459699E-2</c:v>
                </c:pt>
                <c:pt idx="20448" formatCode="General">
                  <c:v>-3.8324910293890603E-2</c:v>
                </c:pt>
                <c:pt idx="20449" formatCode="General">
                  <c:v>-3.1042472885059701E-2</c:v>
                </c:pt>
                <c:pt idx="20450" formatCode="General">
                  <c:v>-2.3986948512858701E-2</c:v>
                </c:pt>
                <c:pt idx="20451" formatCode="General">
                  <c:v>-1.7167508482209999E-2</c:v>
                </c:pt>
                <c:pt idx="20452" formatCode="General">
                  <c:v>-1.05905034124519E-2</c:v>
                </c:pt>
                <c:pt idx="20453" formatCode="General">
                  <c:v>-4.2596000380916103E-3</c:v>
                </c:pt>
                <c:pt idx="20454" formatCode="General">
                  <c:v>1.82422577152833E-3</c:v>
                </c:pt>
                <c:pt idx="20455" formatCode="General">
                  <c:v>7.6626744687402397E-3</c:v>
                </c:pt>
                <c:pt idx="20456" formatCode="General">
                  <c:v>1.32599482288743E-2</c:v>
                </c:pt>
                <c:pt idx="20457" formatCode="General">
                  <c:v>1.8622587222412799E-2</c:v>
                </c:pt>
                <c:pt idx="20458" formatCode="General">
                  <c:v>2.37592473086774E-2</c:v>
                </c:pt>
                <c:pt idx="20459" formatCode="General">
                  <c:v>2.8680673606246501E-2</c:v>
                </c:pt>
                <c:pt idx="20460" formatCode="General">
                  <c:v>3.3399405229920201E-2</c:v>
                </c:pt>
                <c:pt idx="20461" formatCode="General">
                  <c:v>3.7929503990340702E-2</c:v>
                </c:pt>
                <c:pt idx="20462" formatCode="General">
                  <c:v>4.2286345600373601E-2</c:v>
                </c:pt>
                <c:pt idx="20463" formatCode="General">
                  <c:v>4.6486273869163999E-2</c:v>
                </c:pt>
                <c:pt idx="20464" formatCode="General">
                  <c:v>5.0546489091269797E-2</c:v>
                </c:pt>
                <c:pt idx="20465" formatCode="General">
                  <c:v>5.4484852242157697E-2</c:v>
                </c:pt>
                <c:pt idx="20466" formatCode="General">
                  <c:v>5.8319432749730997E-2</c:v>
                </c:pt>
                <c:pt idx="20467" formatCode="General">
                  <c:v>6.2068348601848303E-2</c:v>
                </c:pt>
                <c:pt idx="20468" formatCode="General">
                  <c:v>6.5749617755870002E-2</c:v>
                </c:pt>
                <c:pt idx="20469" formatCode="General">
                  <c:v>6.9380877073110803E-2</c:v>
                </c:pt>
                <c:pt idx="20470" formatCode="General">
                  <c:v>7.2979239110993202E-2</c:v>
                </c:pt>
                <c:pt idx="20471" formatCode="General">
                  <c:v>7.6561097393468697E-2</c:v>
                </c:pt>
                <c:pt idx="20472" formatCode="General">
                  <c:v>8.0142010384948503E-2</c:v>
                </c:pt>
                <c:pt idx="20473" formatCode="General">
                  <c:v>8.3736473691365096E-2</c:v>
                </c:pt>
                <c:pt idx="20474" formatCode="General">
                  <c:v>8.7357846714022303E-2</c:v>
                </c:pt>
                <c:pt idx="20475" formatCode="General">
                  <c:v>9.1018429587707006E-2</c:v>
                </c:pt>
                <c:pt idx="20476" formatCode="General">
                  <c:v>9.4729205270812106E-2</c:v>
                </c:pt>
                <c:pt idx="20477" formatCode="General">
                  <c:v>9.8499859955995195E-2</c:v>
                </c:pt>
                <c:pt idx="20478" formatCode="General">
                  <c:v>0.10233880849721699</c:v>
                </c:pt>
                <c:pt idx="20479" formatCode="General">
                  <c:v>0.106253083022343</c:v>
                </c:pt>
                <c:pt idx="20480" formatCode="General">
                  <c:v>0.110248463718244</c:v>
                </c:pt>
                <c:pt idx="20481" formatCode="General">
                  <c:v>0.11432952798207401</c:v>
                </c:pt>
                <c:pt idx="20482" formatCode="General">
                  <c:v>0.11849954215618901</c:v>
                </c:pt>
                <c:pt idx="20483" formatCode="General">
                  <c:v>0.122760528436706</c:v>
                </c:pt>
                <c:pt idx="20484" formatCode="General">
                  <c:v>0.12711341806814799</c:v>
                </c:pt>
                <c:pt idx="20485" formatCode="General">
                  <c:v>0.131558051883789</c:v>
                </c:pt>
                <c:pt idx="20486" formatCode="General">
                  <c:v>0.13609327397923199</c:v>
                </c:pt>
                <c:pt idx="20487" formatCode="General">
                  <c:v>0.14071692447849901</c:v>
                </c:pt>
                <c:pt idx="20488" formatCode="General">
                  <c:v>0.14542591406996</c:v>
                </c:pt>
                <c:pt idx="20489" formatCode="General">
                  <c:v>0.150216337727865</c:v>
                </c:pt>
                <c:pt idx="20490" formatCode="General">
                  <c:v>0.15508347854326399</c:v>
                </c:pt>
                <c:pt idx="20491" formatCode="General">
                  <c:v>0.160021852896304</c:v>
                </c:pt>
                <c:pt idx="20492" formatCode="General">
                  <c:v>0.16502526793935199</c:v>
                </c:pt>
                <c:pt idx="20493" formatCode="General">
                  <c:v>0.170086855882291</c:v>
                </c:pt>
                <c:pt idx="20494" formatCode="General">
                  <c:v>0.17519909329369501</c:v>
                </c:pt>
                <c:pt idx="20495" formatCode="General">
                  <c:v>0.180353835989123</c:v>
                </c:pt>
                <c:pt idx="20496" formatCode="General">
                  <c:v>0.185542337730528</c:v>
                </c:pt>
                <c:pt idx="20497" formatCode="General">
                  <c:v>0.190755271631951</c:v>
                </c:pt>
                <c:pt idx="20498" formatCode="General">
                  <c:v>0.19598274339718499</c:v>
                </c:pt>
                <c:pt idx="20499" formatCode="General">
                  <c:v>0.20121431142017801</c:v>
                </c:pt>
                <c:pt idx="20500" formatCode="General">
                  <c:v>0.20643899948546901</c:v>
                </c:pt>
                <c:pt idx="20501" formatCode="General">
                  <c:v>0.211645314194184</c:v>
                </c:pt>
                <c:pt idx="20502" formatCode="General">
                  <c:v>0.21682127868999801</c:v>
                </c:pt>
                <c:pt idx="20503" formatCode="General">
                  <c:v>0.221954456077119</c:v>
                </c:pt>
                <c:pt idx="20504" formatCode="General">
                  <c:v>0.227031986120519</c:v>
                </c:pt>
                <c:pt idx="20505" formatCode="General">
                  <c:v>0.23204062945633999</c:v>
                </c:pt>
                <c:pt idx="20506" formatCode="General">
                  <c:v>0.23696682428771901</c:v>
                </c:pt>
                <c:pt idx="20507" formatCode="General">
                  <c:v>0.24179675684486601</c:v>
                </c:pt>
                <c:pt idx="20508" formatCode="General">
                  <c:v>0.24651644004276499</c:v>
                </c:pt>
                <c:pt idx="20509" formatCode="General">
                  <c:v>0.25111178446765497</c:v>
                </c:pt>
                <c:pt idx="20510" formatCode="General">
                  <c:v>0.25556870417349797</c:v>
                </c:pt>
                <c:pt idx="20511" formatCode="General">
                  <c:v>0.25987324232682502</c:v>
                </c:pt>
                <c:pt idx="20512" formatCode="General">
                  <c:v>0.26401168171200501</c:v>
                </c:pt>
                <c:pt idx="20513" formatCode="General">
                  <c:v>0.26797064414141197</c:v>
                </c:pt>
                <c:pt idx="20514" formatCode="General">
                  <c:v>0.27173722781722198</c:v>
                </c:pt>
                <c:pt idx="20515" formatCode="General">
                  <c:v>0.27529924374354797</c:v>
                </c:pt>
                <c:pt idx="20516" formatCode="General">
                  <c:v>0.27864523161514798</c:v>
                </c:pt>
                <c:pt idx="20517" formatCode="General">
                  <c:v>0.28176461483529103</c:v>
                </c:pt>
                <c:pt idx="20518" formatCode="General">
                  <c:v>0.28464800107433103</c:v>
                </c:pt>
                <c:pt idx="20519" formatCode="General">
                  <c:v>0.28728709398659602</c:v>
                </c:pt>
                <c:pt idx="20520" formatCode="General">
                  <c:v>0.28967492884040202</c:v>
                </c:pt>
                <c:pt idx="20521" formatCode="General">
                  <c:v>0.29180600713816501</c:v>
                </c:pt>
                <c:pt idx="20522" formatCode="General">
                  <c:v>0.293676291604485</c:v>
                </c:pt>
                <c:pt idx="20523" formatCode="General">
                  <c:v>0.29528348918798902</c:v>
                </c:pt>
                <c:pt idx="20524" formatCode="General">
                  <c:v>0.296626990631083</c:v>
                </c:pt>
                <c:pt idx="20525" formatCode="General">
                  <c:v>0.29770781780601802</c:v>
                </c:pt>
                <c:pt idx="20526" formatCode="General">
                  <c:v>0.29852882319347701</c:v>
                </c:pt>
                <c:pt idx="20527" formatCode="General">
                  <c:v>0.29909460858811998</c:v>
                </c:pt>
                <c:pt idx="20528" formatCode="General">
                  <c:v>0.29941145282457399</c:v>
                </c:pt>
                <c:pt idx="20529" formatCode="General">
                  <c:v>0.29948738750334902</c:v>
                </c:pt>
                <c:pt idx="20530" formatCode="General">
                  <c:v>0.29933203347364701</c:v>
                </c:pt>
                <c:pt idx="20531" formatCode="General">
                  <c:v>0.29895640748890501</c:v>
                </c:pt>
                <c:pt idx="20532" formatCode="General">
                  <c:v>0.29837289230515301</c:v>
                </c:pt>
                <c:pt idx="20533" formatCode="General">
                  <c:v>0.297595141208644</c:v>
                </c:pt>
                <c:pt idx="20534" formatCode="General">
                  <c:v>0.296637703162484</c:v>
                </c:pt>
                <c:pt idx="20535" formatCode="General">
                  <c:v>0.29551594138538201</c:v>
                </c:pt>
                <c:pt idx="20536" formatCode="General">
                  <c:v>0.29424585208182202</c:v>
                </c:pt>
                <c:pt idx="20537" formatCode="General">
                  <c:v>0.29284371447811203</c:v>
                </c:pt>
                <c:pt idx="20538" formatCode="General">
                  <c:v>0.29132593342110602</c:v>
                </c:pt>
                <c:pt idx="20539" formatCode="General">
                  <c:v>0.28970877259786698</c:v>
                </c:pt>
                <c:pt idx="20540" formatCode="General">
                  <c:v>0.28800810902256802</c:v>
                </c:pt>
                <c:pt idx="20541" formatCode="General">
                  <c:v>0.28623918662332398</c:v>
                </c:pt>
                <c:pt idx="20542" formatCode="General">
                  <c:v>0.28441637967115502</c:v>
                </c:pt>
                <c:pt idx="20543" formatCode="General">
                  <c:v>0.28255296625538001</c:v>
                </c:pt>
                <c:pt idx="20544" formatCode="General">
                  <c:v>0.28066091467145998</c:v>
                </c:pt>
                <c:pt idx="20545" formatCode="General">
                  <c:v>0.27875070368819499</c:v>
                </c:pt>
                <c:pt idx="20546" formatCode="General">
                  <c:v>0.27683116089578802</c:v>
                </c:pt>
                <c:pt idx="20547" formatCode="General">
                  <c:v>0.27490931443253602</c:v>
                </c:pt>
                <c:pt idx="20548" formatCode="General">
                  <c:v>0.27299029625435001</c:v>
                </c:pt>
                <c:pt idx="20549" formatCode="General">
                  <c:v>0.27107728695285099</c:v>
                </c:pt>
                <c:pt idx="20550" formatCode="General">
                  <c:v>0.269171507831718</c:v>
                </c:pt>
                <c:pt idx="20551" formatCode="General">
                  <c:v>0.26727215604551902</c:v>
                </c:pt>
                <c:pt idx="20552" formatCode="General">
                  <c:v>0.26537647037203199</c:v>
                </c:pt>
                <c:pt idx="20553" formatCode="General">
                  <c:v>0.26347979098088797</c:v>
                </c:pt>
                <c:pt idx="20554" formatCode="General">
                  <c:v>0.261575654373502</c:v>
                </c:pt>
                <c:pt idx="20555" formatCode="General">
                  <c:v>0.25965607020099701</c:v>
                </c:pt>
                <c:pt idx="20556" formatCode="General">
                  <c:v>0.25771155100668097</c:v>
                </c:pt>
                <c:pt idx="20557" formatCode="General">
                  <c:v>0.255731306979541</c:v>
                </c:pt>
                <c:pt idx="20558" formatCode="General">
                  <c:v>0.25370362718855399</c:v>
                </c:pt>
                <c:pt idx="20559" formatCode="General">
                  <c:v>0.25161604930591402</c:v>
                </c:pt>
                <c:pt idx="20560" formatCode="General">
                  <c:v>0.24945561384447201</c:v>
                </c:pt>
                <c:pt idx="20561" formatCode="General">
                  <c:v>0.24720921674963101</c:v>
                </c:pt>
                <c:pt idx="20562" formatCode="General">
                  <c:v>0.244863789188555</c:v>
                </c:pt>
                <c:pt idx="20563" formatCode="General">
                  <c:v>0.24240665249789201</c:v>
                </c:pt>
                <c:pt idx="20564" formatCode="General">
                  <c:v>0.23982580639999601</c:v>
                </c:pt>
                <c:pt idx="20565" formatCode="General">
                  <c:v>0.237110169709909</c:v>
                </c:pt>
                <c:pt idx="20566" formatCode="General">
                  <c:v>0.23424988865216401</c:v>
                </c:pt>
                <c:pt idx="20567" formatCode="General">
                  <c:v>0.23123655288310799</c:v>
                </c:pt>
                <c:pt idx="20568" formatCode="General">
                  <c:v>0.22806345128547101</c:v>
                </c:pt>
                <c:pt idx="20569" formatCode="General">
                  <c:v>0.224725622572158</c:v>
                </c:pt>
                <c:pt idx="20570" formatCode="General">
                  <c:v>0.22122006078123399</c:v>
                </c:pt>
                <c:pt idx="20571" formatCode="General">
                  <c:v>0.21754589310633499</c:v>
                </c:pt>
                <c:pt idx="20572" formatCode="General">
                  <c:v>0.21370443728403199</c:v>
                </c:pt>
                <c:pt idx="20573" formatCode="General">
                  <c:v>0.20969919951653401</c:v>
                </c:pt>
                <c:pt idx="20574" formatCode="General">
                  <c:v>0.205535826357155</c:v>
                </c:pt>
                <c:pt idx="20575" formatCode="General">
                  <c:v>0.20122211846608101</c:v>
                </c:pt>
                <c:pt idx="20576" formatCode="General">
                  <c:v>0.19676784879561801</c:v>
                </c:pt>
                <c:pt idx="20577" formatCode="General">
                  <c:v>0.19218465165998899</c:v>
                </c:pt>
                <c:pt idx="20578" formatCode="General">
                  <c:v>0.187485947908619</c:v>
                </c:pt>
                <c:pt idx="20579" formatCode="General">
                  <c:v>0.182686674725166</c:v>
                </c:pt>
                <c:pt idx="20580" formatCode="General">
                  <c:v>0.17780293629778901</c:v>
                </c:pt>
                <c:pt idx="20581" formatCode="General">
                  <c:v>0.17285181493020499</c:v>
                </c:pt>
                <c:pt idx="20582" formatCode="General">
                  <c:v>0.16785109214353899</c:v>
                </c:pt>
                <c:pt idx="20583" formatCode="General">
                  <c:v>0.16281891655998201</c:v>
                </c:pt>
                <c:pt idx="20584" formatCode="General">
                  <c:v>0.15777353562247301</c:v>
                </c:pt>
                <c:pt idx="20585" formatCode="General">
                  <c:v>0.152732897824368</c:v>
                </c:pt>
                <c:pt idx="20586" formatCode="General">
                  <c:v>0.14771438138155499</c:v>
                </c:pt>
                <c:pt idx="20587" formatCode="General">
                  <c:v>0.14273446887114499</c:v>
                </c:pt>
                <c:pt idx="20588" formatCode="General">
                  <c:v>0.13780845735191</c:v>
                </c:pt>
                <c:pt idx="20589" formatCode="General">
                  <c:v>0.13295021437260701</c:v>
                </c:pt>
                <c:pt idx="20590" formatCode="General">
                  <c:v>0.128171828063539</c:v>
                </c:pt>
                <c:pt idx="20591" formatCode="General">
                  <c:v>0.123483475826262</c:v>
                </c:pt>
                <c:pt idx="20592" formatCode="General">
                  <c:v>0.11889330718371099</c:v>
                </c:pt>
                <c:pt idx="20593" formatCode="General">
                  <c:v>0.114407208896185</c:v>
                </c:pt>
                <c:pt idx="20594" formatCode="General">
                  <c:v>0.11002867339880799</c:v>
                </c:pt>
                <c:pt idx="20595" formatCode="General">
                  <c:v>0.10575878580767201</c:v>
                </c:pt>
                <c:pt idx="20596" formatCode="General">
                  <c:v>0.101596168415464</c:v>
                </c:pt>
                <c:pt idx="20597" formatCode="General">
                  <c:v>9.75370841753916E-2</c:v>
                </c:pt>
                <c:pt idx="20598" formatCode="General">
                  <c:v>9.3575589229773701E-2</c:v>
                </c:pt>
                <c:pt idx="20599" formatCode="General">
                  <c:v>8.9703552822627305E-2</c:v>
                </c:pt>
                <c:pt idx="20600" formatCode="General">
                  <c:v>8.5910802619080504E-2</c:v>
                </c:pt>
                <c:pt idx="20601" formatCode="General">
                  <c:v>8.2185321842629805E-2</c:v>
                </c:pt>
                <c:pt idx="20602" formatCode="General">
                  <c:v>7.8513589248270801E-2</c:v>
                </c:pt>
                <c:pt idx="20603" formatCode="General">
                  <c:v>7.4880829513671102E-2</c:v>
                </c:pt>
                <c:pt idx="20604" formatCode="General">
                  <c:v>7.1271220610376093E-2</c:v>
                </c:pt>
                <c:pt idx="20605" formatCode="General">
                  <c:v>6.7668275538724093E-2</c:v>
                </c:pt>
                <c:pt idx="20606" formatCode="General">
                  <c:v>6.4055142016381003E-2</c:v>
                </c:pt>
                <c:pt idx="20607" formatCode="General">
                  <c:v>6.0414940733697901E-2</c:v>
                </c:pt>
                <c:pt idx="20608" formatCode="General">
                  <c:v>5.6731093427460001E-2</c:v>
                </c:pt>
                <c:pt idx="20609" formatCode="General">
                  <c:v>5.2987628678037003E-2</c:v>
                </c:pt>
                <c:pt idx="20610" formatCode="General">
                  <c:v>4.91694884762965E-2</c:v>
                </c:pt>
                <c:pt idx="20611" formatCode="General">
                  <c:v>4.5262821881120699E-2</c:v>
                </c:pt>
                <c:pt idx="20612" formatCode="General">
                  <c:v>4.1255249140233298E-2</c:v>
                </c:pt>
                <c:pt idx="20613" formatCode="General">
                  <c:v>3.7136044482412402E-2</c:v>
                </c:pt>
                <c:pt idx="20614" formatCode="General">
                  <c:v>3.28963100353774E-2</c:v>
                </c:pt>
                <c:pt idx="20615" formatCode="General">
                  <c:v>2.8529221101471301E-2</c:v>
                </c:pt>
                <c:pt idx="20616" formatCode="General">
                  <c:v>2.4030072252815102E-2</c:v>
                </c:pt>
                <c:pt idx="20617" formatCode="General">
                  <c:v>1.9396277683509801E-2</c:v>
                </c:pt>
                <c:pt idx="20618" formatCode="General">
                  <c:v>1.46274816425432E-2</c:v>
                </c:pt>
                <c:pt idx="20619" formatCode="General">
                  <c:v>9.7254636117326005E-3</c:v>
                </c:pt>
                <c:pt idx="20620" formatCode="General">
                  <c:v>4.6940372851010598E-3</c:v>
                </c:pt>
                <c:pt idx="20621" formatCode="General">
                  <c:v>-4.61026476030481E-4</c:v>
                </c:pt>
                <c:pt idx="20622" formatCode="General">
                  <c:v>-5.7321675636148404E-3</c:v>
                </c:pt>
                <c:pt idx="20623" formatCode="General">
                  <c:v>-1.1110289387061101E-2</c:v>
                </c:pt>
                <c:pt idx="20624" formatCode="General">
                  <c:v>-1.6584976016604198E-2</c:v>
                </c:pt>
                <c:pt idx="20625" formatCode="General">
                  <c:v>-2.21447145444519E-2</c:v>
                </c:pt>
                <c:pt idx="20626" formatCode="General">
                  <c:v>-2.77772293376056E-2</c:v>
                </c:pt>
                <c:pt idx="20627" formatCode="General">
                  <c:v>-3.3469768892790401E-2</c:v>
                </c:pt>
                <c:pt idx="20628" formatCode="General">
                  <c:v>-3.9209477795179297E-2</c:v>
                </c:pt>
                <c:pt idx="20629" formatCode="General">
                  <c:v>-4.4983693455503002E-2</c:v>
                </c:pt>
                <c:pt idx="20630" formatCode="General">
                  <c:v>-5.0780196938369299E-2</c:v>
                </c:pt>
                <c:pt idx="20631" formatCode="General">
                  <c:v>-5.6587489428630802E-2</c:v>
                </c:pt>
                <c:pt idx="20632" formatCode="General">
                  <c:v>-6.2395137779952599E-2</c:v>
                </c:pt>
                <c:pt idx="20633" formatCode="General">
                  <c:v>-6.8194023927518194E-2</c:v>
                </c:pt>
                <c:pt idx="20634" formatCode="General">
                  <c:v>-7.3976533612898895E-2</c:v>
                </c:pt>
                <c:pt idx="20635" formatCode="General">
                  <c:v>-7.9736795021326995E-2</c:v>
                </c:pt>
                <c:pt idx="20636" formatCode="General">
                  <c:v>-8.5470757500050995E-2</c:v>
                </c:pt>
                <c:pt idx="20637" formatCode="General">
                  <c:v>-9.1176313508531295E-2</c:v>
                </c:pt>
                <c:pt idx="20638" formatCode="General">
                  <c:v>-9.6853364679744799E-2</c:v>
                </c:pt>
                <c:pt idx="20639" formatCode="General">
                  <c:v>-0.10250372141300899</c:v>
                </c:pt>
                <c:pt idx="20640" formatCode="General">
                  <c:v>-0.108131066332583</c:v>
                </c:pt>
                <c:pt idx="20641" formatCode="General">
                  <c:v>-0.113740996708737</c:v>
                </c:pt>
                <c:pt idx="20642" formatCode="General">
                  <c:v>-0.119340848743441</c:v>
                </c:pt>
                <c:pt idx="20643" formatCode="General">
                  <c:v>-0.12493931276159601</c:v>
                </c:pt>
                <c:pt idx="20644" formatCode="General">
                  <c:v>-0.130546290114219</c:v>
                </c:pt>
                <c:pt idx="20645" formatCode="General">
                  <c:v>-0.13617265369395501</c:v>
                </c:pt>
                <c:pt idx="20646" formatCode="General">
                  <c:v>-0.14182988046532599</c:v>
                </c:pt>
                <c:pt idx="20647" formatCode="General">
                  <c:v>-0.147529787082089</c:v>
                </c:pt>
                <c:pt idx="20648" formatCode="General">
                  <c:v>-0.15328411660729199</c:v>
                </c:pt>
                <c:pt idx="20649" formatCode="General">
                  <c:v>-0.159104132847948</c:v>
                </c:pt>
                <c:pt idx="20650" formatCode="General">
                  <c:v>-0.16500025054422399</c:v>
                </c:pt>
                <c:pt idx="20651" formatCode="General">
                  <c:v>-0.170981689843128</c:v>
                </c:pt>
                <c:pt idx="20652" formatCode="General">
                  <c:v>-0.177056143303676</c:v>
                </c:pt>
                <c:pt idx="20653" formatCode="General">
                  <c:v>-0.183229430647355</c:v>
                </c:pt>
                <c:pt idx="20654" formatCode="General">
                  <c:v>-0.18950514388130901</c:v>
                </c:pt>
                <c:pt idx="20655" formatCode="General">
                  <c:v>-0.195884383578941</c:v>
                </c:pt>
                <c:pt idx="20656" formatCode="General">
                  <c:v>-0.202365524316724</c:v>
                </c:pt>
                <c:pt idx="20657" formatCode="General">
                  <c:v>-0.208944022025603</c:v>
                </c:pt>
                <c:pt idx="20658" formatCode="General">
                  <c:v>-0.21561233342609301</c:v>
                </c:pt>
                <c:pt idx="20659" formatCode="General">
                  <c:v>-0.222359717019883</c:v>
                </c:pt>
                <c:pt idx="20660" formatCode="General">
                  <c:v>-0.22917229617886101</c:v>
                </c:pt>
                <c:pt idx="20661" formatCode="General">
                  <c:v>-0.236033116543893</c:v>
                </c:pt>
                <c:pt idx="20662" formatCode="General">
                  <c:v>-0.24292218051692099</c:v>
                </c:pt>
                <c:pt idx="20663" formatCode="General">
                  <c:v>-0.24981669287609301</c:v>
                </c:pt>
                <c:pt idx="20664" formatCode="General">
                  <c:v>-0.25669120746695101</c:v>
                </c:pt>
                <c:pt idx="20665" formatCode="General">
                  <c:v>-0.26351800233538702</c:v>
                </c:pt>
                <c:pt idx="20666" formatCode="General">
                  <c:v>-0.27026728009881601</c:v>
                </c:pt>
                <c:pt idx="20667" formatCode="General">
                  <c:v>-0.27690754319257799</c:v>
                </c:pt>
                <c:pt idx="20668" formatCode="General">
                  <c:v>-0.28340620713979597</c:v>
                </c:pt>
                <c:pt idx="20669" formatCode="General">
                  <c:v>-0.28972993555196003</c:v>
                </c:pt>
                <c:pt idx="20670" formatCode="General">
                  <c:v>-0.29584503936671602</c:v>
                </c:pt>
                <c:pt idx="20671" formatCode="General">
                  <c:v>-0.30171802747076798</c:v>
                </c:pt>
                <c:pt idx="20672" formatCode="General">
                  <c:v>-0.30731613305101302</c:v>
                </c:pt>
                <c:pt idx="20673" formatCode="General">
                  <c:v>-0.31260786577063199</c:v>
                </c:pt>
                <c:pt idx="20674" formatCode="General">
                  <c:v>-0.317563680924555</c:v>
                </c:pt>
                <c:pt idx="20675" formatCode="General">
                  <c:v>-0.32215557017772001</c:v>
                </c:pt>
                <c:pt idx="20676" formatCode="General">
                  <c:v>-0.32635818576380099</c:v>
                </c:pt>
                <c:pt idx="20677" formatCode="General">
                  <c:v>-0.33014946988708299</c:v>
                </c:pt>
                <c:pt idx="20678" formatCode="General">
                  <c:v>-0.333510749166811</c:v>
                </c:pt>
                <c:pt idx="20679" formatCode="General">
                  <c:v>-0.336427265274517</c:v>
                </c:pt>
                <c:pt idx="20680" formatCode="General">
                  <c:v>-0.33888801799559998</c:v>
                </c:pt>
                <c:pt idx="20681" formatCode="General">
                  <c:v>-0.34088557120250801</c:v>
                </c:pt>
                <c:pt idx="20682" formatCode="General">
                  <c:v>-0.34241687611538102</c:v>
                </c:pt>
                <c:pt idx="20683" formatCode="General">
                  <c:v>-0.343483510989676</c:v>
                </c:pt>
                <c:pt idx="20684" formatCode="General">
                  <c:v>-0.344090663289289</c:v>
                </c:pt>
                <c:pt idx="20685" formatCode="General">
                  <c:v>-0.34424766141985402</c:v>
                </c:pt>
                <c:pt idx="20686" formatCode="General">
                  <c:v>-0.34396800040438202</c:v>
                </c:pt>
                <c:pt idx="20687" formatCode="General">
                  <c:v>-0.343268653141382</c:v>
                </c:pt>
                <c:pt idx="20688" formatCode="General">
                  <c:v>-0.34216940553911201</c:v>
                </c:pt>
                <c:pt idx="20689" formatCode="General">
                  <c:v>-0.34069376635148502</c:v>
                </c:pt>
                <c:pt idx="20690" formatCode="General">
                  <c:v>-0.338867765211468</c:v>
                </c:pt>
                <c:pt idx="20691" formatCode="General">
                  <c:v>-0.336719108268273</c:v>
                </c:pt>
                <c:pt idx="20692" formatCode="General">
                  <c:v>-0.33427749722379402</c:v>
                </c:pt>
                <c:pt idx="20693" formatCode="General">
                  <c:v>-0.33157341785794398</c:v>
                </c:pt>
                <c:pt idx="20694" formatCode="General">
                  <c:v>-0.328637962168909</c:v>
                </c:pt>
                <c:pt idx="20695" formatCode="General">
                  <c:v>-0.32550269710861301</c:v>
                </c:pt>
                <c:pt idx="20696" formatCode="General">
                  <c:v>-0.32219802011745002</c:v>
                </c:pt>
                <c:pt idx="20697" formatCode="General">
                  <c:v>-0.31875357626155398</c:v>
                </c:pt>
                <c:pt idx="20698" formatCode="General">
                  <c:v>-0.31519732226988101</c:v>
                </c:pt>
                <c:pt idx="20699" formatCode="General">
                  <c:v>-0.311554560712129</c:v>
                </c:pt>
                <c:pt idx="20700" formatCode="General">
                  <c:v>-0.30784873776685101</c:v>
                </c:pt>
                <c:pt idx="20701" formatCode="General">
                  <c:v>-0.30410018868219502</c:v>
                </c:pt>
                <c:pt idx="20702" formatCode="General">
                  <c:v>-0.30032547741063598</c:v>
                </c:pt>
                <c:pt idx="20703" formatCode="General">
                  <c:v>-0.29653848986526499</c:v>
                </c:pt>
                <c:pt idx="20704" formatCode="General">
                  <c:v>-0.29274951096919699</c:v>
                </c:pt>
                <c:pt idx="20705" formatCode="General">
                  <c:v>-0.28896424548821598</c:v>
                </c:pt>
                <c:pt idx="20706" formatCode="General">
                  <c:v>-0.28518517437898899</c:v>
                </c:pt>
                <c:pt idx="20707" formatCode="General">
                  <c:v>-0.28141094198148597</c:v>
                </c:pt>
                <c:pt idx="20708" formatCode="General">
                  <c:v>-0.27763618023001102</c:v>
                </c:pt>
                <c:pt idx="20709" formatCode="General">
                  <c:v>-0.27385207708110798</c:v>
                </c:pt>
                <c:pt idx="20710" formatCode="General">
                  <c:v>-0.27004691933387398</c:v>
                </c:pt>
                <c:pt idx="20711" formatCode="General">
                  <c:v>-0.26620515814072698</c:v>
                </c:pt>
                <c:pt idx="20712" formatCode="General">
                  <c:v>-0.26230908209557302</c:v>
                </c:pt>
                <c:pt idx="20713" formatCode="General">
                  <c:v>-0.258339047652001</c:v>
                </c:pt>
                <c:pt idx="20714" formatCode="General">
                  <c:v>-0.254272522915437</c:v>
                </c:pt>
                <c:pt idx="20715" formatCode="General">
                  <c:v>-0.25008635662295797</c:v>
                </c:pt>
                <c:pt idx="20716" formatCode="General">
                  <c:v>-0.24575651429496101</c:v>
                </c:pt>
                <c:pt idx="20717" formatCode="General">
                  <c:v>-0.24125813381481501</c:v>
                </c:pt>
                <c:pt idx="20718" formatCode="General">
                  <c:v>-0.23656709540194701</c:v>
                </c:pt>
                <c:pt idx="20719" formatCode="General">
                  <c:v>-0.23166023716904699</c:v>
                </c:pt>
                <c:pt idx="20720" formatCode="General">
                  <c:v>-0.22651536567439401</c:v>
                </c:pt>
                <c:pt idx="20721" formatCode="General">
                  <c:v>-0.221112094599722</c:v>
                </c:pt>
                <c:pt idx="20722" formatCode="General">
                  <c:v>-0.215432232269375</c:v>
                </c:pt>
                <c:pt idx="20723" formatCode="General">
                  <c:v>-0.20946009859453399</c:v>
                </c:pt>
                <c:pt idx="20724" formatCode="General">
                  <c:v>-0.20318302755909301</c:v>
                </c:pt>
                <c:pt idx="20725" formatCode="General">
                  <c:v>-0.19659163457215301</c:v>
                </c:pt>
                <c:pt idx="20726" formatCode="General">
                  <c:v>-0.189680063134778</c:v>
                </c:pt>
                <c:pt idx="20727" formatCode="General">
                  <c:v>-0.18244609507468401</c:v>
                </c:pt>
                <c:pt idx="20728" formatCode="General">
                  <c:v>-0.17489127539844501</c:v>
                </c:pt>
                <c:pt idx="20729" formatCode="General">
                  <c:v>-0.16702106453336801</c:v>
                </c:pt>
                <c:pt idx="20730" formatCode="General">
                  <c:v>-0.158844688297652</c:v>
                </c:pt>
                <c:pt idx="20731" formatCode="General">
                  <c:v>-0.15037506129682601</c:v>
                </c:pt>
                <c:pt idx="20732" formatCode="General">
                  <c:v>-0.14162865805396299</c:v>
                </c:pt>
                <c:pt idx="20733" formatCode="General">
                  <c:v>-0.13262527092246501</c:v>
                </c:pt>
                <c:pt idx="20734" formatCode="General">
                  <c:v>-0.123387721538732</c:v>
                </c:pt>
                <c:pt idx="20735" formatCode="General">
                  <c:v>-0.113941587860864</c:v>
                </c:pt>
                <c:pt idx="20736" formatCode="General">
                  <c:v>-0.10431474766605101</c:v>
                </c:pt>
                <c:pt idx="20737" formatCode="General">
                  <c:v>-9.4536967262640895E-2</c:v>
                </c:pt>
                <c:pt idx="20738" formatCode="General">
                  <c:v>-8.4639600734522799E-2</c:v>
                </c:pt>
                <c:pt idx="20739" formatCode="General">
                  <c:v>-7.4654987747053703E-2</c:v>
                </c:pt>
                <c:pt idx="20740" formatCode="General">
                  <c:v>-6.4615971720847404E-2</c:v>
                </c:pt>
                <c:pt idx="20741" formatCode="General">
                  <c:v>-5.4555542551288402E-2</c:v>
                </c:pt>
                <c:pt idx="20742" formatCode="General">
                  <c:v>-4.4506295551758397E-2</c:v>
                </c:pt>
                <c:pt idx="20743" formatCode="General">
                  <c:v>-3.4500044659400098E-2</c:v>
                </c:pt>
                <c:pt idx="20744" formatCode="General">
                  <c:v>-2.45674492151913E-2</c:v>
                </c:pt>
                <c:pt idx="20745" formatCode="General">
                  <c:v>-1.4737502577619599E-2</c:v>
                </c:pt>
                <c:pt idx="20746" formatCode="General">
                  <c:v>-5.03716540837355E-3</c:v>
                </c:pt>
                <c:pt idx="20747" formatCode="General">
                  <c:v>4.5088208616400199E-3</c:v>
                </c:pt>
                <c:pt idx="20748" formatCode="General">
                  <c:v>1.3878096522516301E-2</c:v>
                </c:pt>
                <c:pt idx="20749" formatCode="General">
                  <c:v>2.3051000820711501E-2</c:v>
                </c:pt>
                <c:pt idx="20750" formatCode="General">
                  <c:v>3.20108100632421E-2</c:v>
                </c:pt>
                <c:pt idx="20751" formatCode="General">
                  <c:v>4.07436136135041E-2</c:v>
                </c:pt>
                <c:pt idx="20752" formatCode="General">
                  <c:v>4.9238368640228097E-2</c:v>
                </c:pt>
                <c:pt idx="20753" formatCode="General">
                  <c:v>5.7486913184560499E-2</c:v>
                </c:pt>
                <c:pt idx="20754" formatCode="General">
                  <c:v>6.5483811427298796E-2</c:v>
                </c:pt>
                <c:pt idx="20755" formatCode="General">
                  <c:v>7.32262967726309E-2</c:v>
                </c:pt>
                <c:pt idx="20756" formatCode="General">
                  <c:v>8.0713984020252899E-2</c:v>
                </c:pt>
                <c:pt idx="20757" formatCode="General">
                  <c:v>8.7948360454855795E-2</c:v>
                </c:pt>
                <c:pt idx="20758" formatCode="General">
                  <c:v>9.4933496739002199E-2</c:v>
                </c:pt>
                <c:pt idx="20759" formatCode="General">
                  <c:v>0.101675129805197</c:v>
                </c:pt>
                <c:pt idx="20760" formatCode="General">
                  <c:v>0.108179393569187</c:v>
                </c:pt>
                <c:pt idx="20761" formatCode="General">
                  <c:v>0.114453378155546</c:v>
                </c:pt>
                <c:pt idx="20762" formatCode="General">
                  <c:v>0.12050482370764901</c:v>
                </c:pt>
                <c:pt idx="20763" formatCode="General">
                  <c:v>0.12634220823964601</c:v>
                </c:pt>
                <c:pt idx="20764" formatCode="General">
                  <c:v>0.13197380485884799</c:v>
                </c:pt>
                <c:pt idx="20765" formatCode="General">
                  <c:v>0.13740725327023301</c:v>
                </c:pt>
                <c:pt idx="20766" formatCode="General">
                  <c:v>0.14264978224480601</c:v>
                </c:pt>
                <c:pt idx="20767" formatCode="General">
                  <c:v>0.14770740495249199</c:v>
                </c:pt>
                <c:pt idx="20768" formatCode="General">
                  <c:v>0.152584694188443</c:v>
                </c:pt>
                <c:pt idx="20769" formatCode="General">
                  <c:v>0.15728519215742401</c:v>
                </c:pt>
                <c:pt idx="20770" formatCode="General">
                  <c:v>0.16181083835420601</c:v>
                </c:pt>
                <c:pt idx="20771" formatCode="General">
                  <c:v>0.166161881107599</c:v>
                </c:pt>
                <c:pt idx="20772" formatCode="General">
                  <c:v>0.17033695826956599</c:v>
                </c:pt>
                <c:pt idx="20773" formatCode="General">
                  <c:v>0.174333208949594</c:v>
                </c:pt>
                <c:pt idx="20774" formatCode="General">
                  <c:v>0.178146417484768</c:v>
                </c:pt>
                <c:pt idx="20775" formatCode="General">
                  <c:v>0.181770673488515</c:v>
                </c:pt>
                <c:pt idx="20776" formatCode="General">
                  <c:v>0.185199104851276</c:v>
                </c:pt>
                <c:pt idx="20777" formatCode="General">
                  <c:v>0.18842357686299499</c:v>
                </c:pt>
                <c:pt idx="20778" formatCode="General">
                  <c:v>0.191434417419171</c:v>
                </c:pt>
                <c:pt idx="20779" formatCode="General">
                  <c:v>0.19422191872929401</c:v>
                </c:pt>
                <c:pt idx="20780" formatCode="General">
                  <c:v>0.19677722377368601</c:v>
                </c:pt>
                <c:pt idx="20781" formatCode="General">
                  <c:v>0.19909041641955799</c:v>
                </c:pt>
                <c:pt idx="20782" formatCode="General">
                  <c:v>0.201151703494103</c:v>
                </c:pt>
                <c:pt idx="20783" formatCode="General">
                  <c:v>0.20295239083863001</c:v>
                </c:pt>
                <c:pt idx="20784" formatCode="General">
                  <c:v>0.204484672095466</c:v>
                </c:pt>
                <c:pt idx="20785" formatCode="General">
                  <c:v>0.20574285226543501</c:v>
                </c:pt>
                <c:pt idx="20786" formatCode="General">
                  <c:v>0.20672239875984999</c:v>
                </c:pt>
                <c:pt idx="20787" formatCode="General">
                  <c:v>0.207419928547279</c:v>
                </c:pt>
                <c:pt idx="20788" formatCode="General">
                  <c:v>0.207834394034176</c:v>
                </c:pt>
                <c:pt idx="20789" formatCode="General">
                  <c:v>0.20796724911189199</c:v>
                </c:pt>
                <c:pt idx="20790" formatCode="General">
                  <c:v>0.20782287671500799</c:v>
                </c:pt>
                <c:pt idx="20791" formatCode="General">
                  <c:v>0.20740788352318601</c:v>
                </c:pt>
                <c:pt idx="20792" formatCode="General">
                  <c:v>0.20673089041078599</c:v>
                </c:pt>
                <c:pt idx="20793" formatCode="General">
                  <c:v>0.20580392014165899</c:v>
                </c:pt>
                <c:pt idx="20794" formatCode="General">
                  <c:v>0.204641113360639</c:v>
                </c:pt>
                <c:pt idx="20795" formatCode="General">
                  <c:v>0.203258854236673</c:v>
                </c:pt>
                <c:pt idx="20796" formatCode="General">
                  <c:v>0.201676507592495</c:v>
                </c:pt>
                <c:pt idx="20797" formatCode="General">
                  <c:v>0.199915054586148</c:v>
                </c:pt>
                <c:pt idx="20798" formatCode="General">
                  <c:v>0.197997149117243</c:v>
                </c:pt>
                <c:pt idx="20799" formatCode="General">
                  <c:v>0.19594730192214199</c:v>
                </c:pt>
                <c:pt idx="20800" formatCode="General">
                  <c:v>0.19379105135824601</c:v>
                </c:pt>
                <c:pt idx="20801" formatCode="General">
                  <c:v>0.191554815796908</c:v>
                </c:pt>
                <c:pt idx="20802" formatCode="General">
                  <c:v>0.18926550590666499</c:v>
                </c:pt>
                <c:pt idx="20803" formatCode="General">
                  <c:v>0.18695007336187999</c:v>
                </c:pt>
                <c:pt idx="20804" formatCode="General">
                  <c:v>0.184635245782758</c:v>
                </c:pt>
                <c:pt idx="20805" formatCode="General">
                  <c:v>0.18234698346431799</c:v>
                </c:pt>
                <c:pt idx="20806" formatCode="General">
                  <c:v>0.18011012265062501</c:v>
                </c:pt>
                <c:pt idx="20807" formatCode="General">
                  <c:v>0.177948036345145</c:v>
                </c:pt>
                <c:pt idx="20808" formatCode="General">
                  <c:v>0.175882249806808</c:v>
                </c:pt>
                <c:pt idx="20809" formatCode="General">
                  <c:v>0.17393221603213499</c:v>
                </c:pt>
                <c:pt idx="20810" formatCode="General">
                  <c:v>0.17211495156779499</c:v>
                </c:pt>
                <c:pt idx="20811" formatCode="General">
                  <c:v>0.170444789405996</c:v>
                </c:pt>
                <c:pt idx="20812" formatCode="General">
                  <c:v>0.168933311913849</c:v>
                </c:pt>
                <c:pt idx="20813" formatCode="General">
                  <c:v>0.16758903774100201</c:v>
                </c:pt>
                <c:pt idx="20814" formatCode="General">
                  <c:v>0.166417377646355</c:v>
                </c:pt>
                <c:pt idx="20815" formatCode="General">
                  <c:v>0.165420682199729</c:v>
                </c:pt>
                <c:pt idx="20816" formatCode="General">
                  <c:v>0.164598186093173</c:v>
                </c:pt>
                <c:pt idx="20817" formatCode="General">
                  <c:v>0.163946120569677</c:v>
                </c:pt>
                <c:pt idx="20818" formatCode="General">
                  <c:v>0.163457855324705</c:v>
                </c:pt>
                <c:pt idx="20819" formatCode="General">
                  <c:v>0.16312406330714099</c:v>
                </c:pt>
                <c:pt idx="20820" formatCode="General">
                  <c:v>0.162932941816157</c:v>
                </c:pt>
                <c:pt idx="20821" formatCode="General">
                  <c:v>0.16287049386373501</c:v>
                </c:pt>
                <c:pt idx="20822" formatCode="General">
                  <c:v>0.16292081920225901</c:v>
                </c:pt>
                <c:pt idx="20823" formatCode="General">
                  <c:v>0.163066458311769</c:v>
                </c:pt>
                <c:pt idx="20824" formatCode="General">
                  <c:v>0.16328876427271599</c:v>
                </c:pt>
                <c:pt idx="20825" formatCode="General">
                  <c:v>0.16356826665504601</c:v>
                </c:pt>
                <c:pt idx="20826" formatCode="General">
                  <c:v>0.163885058634925</c:v>
                </c:pt>
                <c:pt idx="20827" formatCode="General">
                  <c:v>0.164219198871492</c:v>
                </c:pt>
                <c:pt idx="20828" formatCode="General">
                  <c:v>0.164551088956509</c:v>
                </c:pt>
                <c:pt idx="20829" formatCode="General">
                  <c:v>0.16486183471393601</c:v>
                </c:pt>
                <c:pt idx="20830" formatCode="General">
                  <c:v>0.16513359850411999</c:v>
                </c:pt>
                <c:pt idx="20831" formatCode="General">
                  <c:v>0.16534993466628201</c:v>
                </c:pt>
                <c:pt idx="20832" formatCode="General">
                  <c:v>0.16549606571487699</c:v>
                </c:pt>
                <c:pt idx="20833" formatCode="General">
                  <c:v>0.16555912740713699</c:v>
                </c:pt>
                <c:pt idx="20834" formatCode="General">
                  <c:v>0.16552839379654499</c:v>
                </c:pt>
                <c:pt idx="20835" formatCode="General">
                  <c:v>0.165395423260181</c:v>
                </c:pt>
                <c:pt idx="20836" formatCode="General">
                  <c:v>0.165154178542223</c:v>
                </c:pt>
                <c:pt idx="20837" formatCode="General">
                  <c:v>0.16480108969378601</c:v>
                </c:pt>
                <c:pt idx="20838" formatCode="General">
                  <c:v>0.164335053218361</c:v>
                </c:pt>
                <c:pt idx="20839" formatCode="General">
                  <c:v>0.16375739694692501</c:v>
                </c:pt>
                <c:pt idx="20840" formatCode="General">
                  <c:v>0.16307178500221201</c:v>
                </c:pt>
                <c:pt idx="20841" formatCode="General">
                  <c:v>0.16228407551955901</c:v>
                </c:pt>
                <c:pt idx="20842" formatCode="General">
                  <c:v>0.16140214652515</c:v>
                </c:pt>
                <c:pt idx="20843" formatCode="General">
                  <c:v>0.160435665816442</c:v>
                </c:pt>
                <c:pt idx="20844" formatCode="General">
                  <c:v>0.15939582561066001</c:v>
                </c:pt>
                <c:pt idx="20845" formatCode="General">
                  <c:v>0.158295065705923</c:v>
                </c:pt>
                <c:pt idx="20846" formatCode="General">
                  <c:v>0.15714675718124099</c:v>
                </c:pt>
                <c:pt idx="20847" formatCode="General">
                  <c:v>0.15596487440884699</c:v>
                </c:pt>
                <c:pt idx="20848" formatCode="General">
                  <c:v>0.15476365811182599</c:v>
                </c:pt>
                <c:pt idx="20849" formatCode="General">
                  <c:v>0.15355728986208</c:v>
                </c:pt>
                <c:pt idx="20850" formatCode="General">
                  <c:v>0.15235953539858399</c:v>
                </c:pt>
                <c:pt idx="20851" formatCode="General">
                  <c:v>0.15118337642208499</c:v>
                </c:pt>
                <c:pt idx="20852" formatCode="General">
                  <c:v>0.150040777791071</c:v>
                </c:pt>
                <c:pt idx="20853" formatCode="General">
                  <c:v>0.148942411093897</c:v>
                </c:pt>
                <c:pt idx="20854" formatCode="General">
                  <c:v>0.14789731792171401</c:v>
                </c:pt>
                <c:pt idx="20855" formatCode="General">
                  <c:v>0.146912733740822</c:v>
                </c:pt>
                <c:pt idx="20856" formatCode="General">
                  <c:v>0.145993882633184</c:v>
                </c:pt>
                <c:pt idx="20857" formatCode="General">
                  <c:v>0.145143878922565</c:v>
                </c:pt>
                <c:pt idx="20858" formatCode="General">
                  <c:v>0.14436364148233899</c:v>
                </c:pt>
                <c:pt idx="20859" formatCode="General">
                  <c:v>0.143651805065974</c:v>
                </c:pt>
                <c:pt idx="20860" formatCode="General">
                  <c:v>0.14300473424492799</c:v>
                </c:pt>
                <c:pt idx="20861" formatCode="General">
                  <c:v>0.14241648627924999</c:v>
                </c:pt>
                <c:pt idx="20862" formatCode="General">
                  <c:v>0.14187893379613001</c:v>
                </c:pt>
                <c:pt idx="20863" formatCode="General">
                  <c:v>0.14138198902440399</c:v>
                </c:pt>
                <c:pt idx="20864" formatCode="General">
                  <c:v>0.14091369447709201</c:v>
                </c:pt>
                <c:pt idx="20865" formatCode="General">
                  <c:v>0.140460386851887</c:v>
                </c:pt>
                <c:pt idx="20866" formatCode="General">
                  <c:v>0.14000704879306899</c:v>
                </c:pt>
                <c:pt idx="20867" formatCode="General">
                  <c:v>0.13953751397873601</c:v>
                </c:pt>
                <c:pt idx="20868" formatCode="General">
                  <c:v>0.13903471365582501</c:v>
                </c:pt>
                <c:pt idx="20869" formatCode="General">
                  <c:v>0.13848102669700799</c:v>
                </c:pt>
                <c:pt idx="20870" formatCode="General">
                  <c:v>0.137858524737767</c:v>
                </c:pt>
                <c:pt idx="20871" formatCode="General">
                  <c:v>0.13714940087802299</c:v>
                </c:pt>
                <c:pt idx="20872" formatCode="General">
                  <c:v>0.13633626915743999</c:v>
                </c:pt>
                <c:pt idx="20873" formatCode="General">
                  <c:v>0.135402352420081</c:v>
                </c:pt>
                <c:pt idx="20874" formatCode="General">
                  <c:v>0.13433180574867801</c:v>
                </c:pt>
                <c:pt idx="20875" formatCode="General">
                  <c:v>0.13311010903748899</c:v>
                </c:pt>
                <c:pt idx="20876" formatCode="General">
                  <c:v>0.13172424680287101</c:v>
                </c:pt>
                <c:pt idx="20877" formatCode="General">
                  <c:v>0.13016287058461501</c:v>
                </c:pt>
                <c:pt idx="20878" formatCode="General">
                  <c:v>0.128416574214026</c:v>
                </c:pt>
                <c:pt idx="20879" formatCode="General">
                  <c:v>0.12647795385799401</c:v>
                </c:pt>
                <c:pt idx="20880" formatCode="General">
                  <c:v>0.124341710734561</c:v>
                </c:pt>
                <c:pt idx="20881" formatCode="General">
                  <c:v>0.122004762074924</c:v>
                </c:pt>
                <c:pt idx="20882" formatCode="General">
                  <c:v>0.11946628831486</c:v>
                </c:pt>
                <c:pt idx="20883" formatCode="General">
                  <c:v>0.11672807402212999</c:v>
                </c:pt>
                <c:pt idx="20884" formatCode="General">
                  <c:v>0.11379407823896601</c:v>
                </c:pt>
                <c:pt idx="20885" formatCode="General">
                  <c:v>0.110669476313442</c:v>
                </c:pt>
                <c:pt idx="20886" formatCode="General">
                  <c:v>0.107361962730366</c:v>
                </c:pt>
                <c:pt idx="20887" formatCode="General">
                  <c:v>0.103881539065552</c:v>
                </c:pt>
                <c:pt idx="20888" formatCode="General">
                  <c:v>0.100239514175371</c:v>
                </c:pt>
                <c:pt idx="20889" formatCode="General">
                  <c:v>9.6448578406565705E-2</c:v>
                </c:pt>
                <c:pt idx="20890" formatCode="General">
                  <c:v>9.2522457325859495E-2</c:v>
                </c:pt>
                <c:pt idx="20891" formatCode="General">
                  <c:v>8.84760143098937E-2</c:v>
                </c:pt>
                <c:pt idx="20892" formatCode="General">
                  <c:v>8.4324404808969397E-2</c:v>
                </c:pt>
                <c:pt idx="20893" formatCode="General">
                  <c:v>8.0083789066771494E-2</c:v>
                </c:pt>
                <c:pt idx="20894" formatCode="General">
                  <c:v>7.5771022585805606E-2</c:v>
                </c:pt>
                <c:pt idx="20895" formatCode="General">
                  <c:v>7.1402126654844994E-2</c:v>
                </c:pt>
                <c:pt idx="20896" formatCode="General">
                  <c:v>6.6992460623193001E-2</c:v>
                </c:pt>
                <c:pt idx="20897" formatCode="General">
                  <c:v>6.2557119704813202E-2</c:v>
                </c:pt>
                <c:pt idx="20898" formatCode="General">
                  <c:v>5.8110762040807798E-2</c:v>
                </c:pt>
                <c:pt idx="20899" formatCode="General">
                  <c:v>5.3666838253464098E-2</c:v>
                </c:pt>
                <c:pt idx="20900" formatCode="General">
                  <c:v>4.9237386907268997E-2</c:v>
                </c:pt>
                <c:pt idx="20901" formatCode="General">
                  <c:v>4.48330181544895E-2</c:v>
                </c:pt>
                <c:pt idx="20902" formatCode="General">
                  <c:v>4.0463457418560798E-2</c:v>
                </c:pt>
                <c:pt idx="20903" formatCode="General">
                  <c:v>3.6137025970148902E-2</c:v>
                </c:pt>
                <c:pt idx="20904" formatCode="General">
                  <c:v>3.1860028878678497E-2</c:v>
                </c:pt>
                <c:pt idx="20905" formatCode="General">
                  <c:v>2.7636859934688E-2</c:v>
                </c:pt>
                <c:pt idx="20906" formatCode="General">
                  <c:v>2.34707131613947E-2</c:v>
                </c:pt>
                <c:pt idx="20907" formatCode="General">
                  <c:v>1.9363307998192799E-2</c:v>
                </c:pt>
                <c:pt idx="20908" formatCode="General">
                  <c:v>1.53149875101827E-2</c:v>
                </c:pt>
                <c:pt idx="20909" formatCode="General">
                  <c:v>1.13244108952197E-2</c:v>
                </c:pt>
                <c:pt idx="20910" formatCode="General">
                  <c:v>7.3887864447615198E-3</c:v>
                </c:pt>
                <c:pt idx="20911" formatCode="General">
                  <c:v>3.50464715485584E-3</c:v>
                </c:pt>
                <c:pt idx="20912" formatCode="General">
                  <c:v>-3.3341080511690302E-4</c:v>
                </c:pt>
                <c:pt idx="20913" formatCode="General">
                  <c:v>-4.1309409574983797E-3</c:v>
                </c:pt>
                <c:pt idx="20914" formatCode="General">
                  <c:v>-7.8943261751109207E-3</c:v>
                </c:pt>
                <c:pt idx="20915" formatCode="General">
                  <c:v>-1.1631085297965501E-2</c:v>
                </c:pt>
                <c:pt idx="20916" formatCode="General">
                  <c:v>-1.534798134935E-2</c:v>
                </c:pt>
                <c:pt idx="20917" formatCode="General">
                  <c:v>-1.9052316390884599E-2</c:v>
                </c:pt>
                <c:pt idx="20918" formatCode="General">
                  <c:v>-2.2751871535241101E-2</c:v>
                </c:pt>
                <c:pt idx="20919" formatCode="General">
                  <c:v>-2.6454138745804E-2</c:v>
                </c:pt>
                <c:pt idx="20920" formatCode="General">
                  <c:v>-3.0166596165441699E-2</c:v>
                </c:pt>
                <c:pt idx="20921" formatCode="General">
                  <c:v>-3.3896001510998301E-2</c:v>
                </c:pt>
                <c:pt idx="20922" formatCode="General">
                  <c:v>-3.7648215662485399E-2</c:v>
                </c:pt>
                <c:pt idx="20923" formatCode="General">
                  <c:v>-4.1428647102554499E-2</c:v>
                </c:pt>
                <c:pt idx="20924" formatCode="General">
                  <c:v>-4.52417260901554E-2</c:v>
                </c:pt>
                <c:pt idx="20925" formatCode="General">
                  <c:v>-4.9091404517639298E-2</c:v>
                </c:pt>
                <c:pt idx="20926" formatCode="General">
                  <c:v>-5.2981208533225799E-2</c:v>
                </c:pt>
                <c:pt idx="20927" formatCode="General">
                  <c:v>-5.6913657799279899E-2</c:v>
                </c:pt>
                <c:pt idx="20928" formatCode="General">
                  <c:v>-6.0890243906392902E-2</c:v>
                </c:pt>
                <c:pt idx="20929" formatCode="General">
                  <c:v>-6.4911489218302504E-2</c:v>
                </c:pt>
                <c:pt idx="20930" formatCode="General">
                  <c:v>-6.8977058322031395E-2</c:v>
                </c:pt>
                <c:pt idx="20931" formatCode="General">
                  <c:v>-7.3085879073826701E-2</c:v>
                </c:pt>
                <c:pt idx="20932" formatCode="General">
                  <c:v>-7.7236241610974699E-2</c:v>
                </c:pt>
                <c:pt idx="20933" formatCode="General">
                  <c:v>-8.1425459323676605E-2</c:v>
                </c:pt>
                <c:pt idx="20934" formatCode="General">
                  <c:v>-8.5651050158990105E-2</c:v>
                </c:pt>
                <c:pt idx="20935" formatCode="General">
                  <c:v>-8.9909815351539704E-2</c:v>
                </c:pt>
                <c:pt idx="20936" formatCode="General">
                  <c:v>-9.4197375772538103E-2</c:v>
                </c:pt>
                <c:pt idx="20937" formatCode="General">
                  <c:v>-9.8509963856278998E-2</c:v>
                </c:pt>
                <c:pt idx="20938" formatCode="General">
                  <c:v>-0.102843559150213</c:v>
                </c:pt>
                <c:pt idx="20939" formatCode="General">
                  <c:v>-0.107193318862736</c:v>
                </c:pt>
                <c:pt idx="20940" formatCode="General">
                  <c:v>-0.111554284789179</c:v>
                </c:pt>
                <c:pt idx="20941" formatCode="General">
                  <c:v>-0.11592219688534799</c:v>
                </c:pt>
                <c:pt idx="20942" formatCode="General">
                  <c:v>-0.12029354269024201</c:v>
                </c:pt>
                <c:pt idx="20943" formatCode="General">
                  <c:v>-0.124663943414197</c:v>
                </c:pt>
                <c:pt idx="20944" formatCode="General">
                  <c:v>-0.12902915199423001</c:v>
                </c:pt>
                <c:pt idx="20945" formatCode="General">
                  <c:v>-0.13338528559055299</c:v>
                </c:pt>
                <c:pt idx="20946" formatCode="General">
                  <c:v>-0.137728850175937</c:v>
                </c:pt>
                <c:pt idx="20947" formatCode="General">
                  <c:v>-0.142056755400114</c:v>
                </c:pt>
                <c:pt idx="20948" formatCode="General">
                  <c:v>-0.14636574415792</c:v>
                </c:pt>
                <c:pt idx="20949" formatCode="General">
                  <c:v>-0.15065293960286799</c:v>
                </c:pt>
                <c:pt idx="20950" formatCode="General">
                  <c:v>-0.15491583805108</c:v>
                </c:pt>
                <c:pt idx="20951" formatCode="General">
                  <c:v>-0.15915170920734401</c:v>
                </c:pt>
                <c:pt idx="20952" formatCode="General">
                  <c:v>-0.163357577188048</c:v>
                </c:pt>
                <c:pt idx="20953" formatCode="General">
                  <c:v>-0.167531316970678</c:v>
                </c:pt>
                <c:pt idx="20954" formatCode="General">
                  <c:v>-0.17167058470681301</c:v>
                </c:pt>
                <c:pt idx="20955" formatCode="General">
                  <c:v>-0.17577262839900701</c:v>
                </c:pt>
                <c:pt idx="20956" formatCode="General">
                  <c:v>-0.179834255093238</c:v>
                </c:pt>
                <c:pt idx="20957" formatCode="General">
                  <c:v>-0.18385186327547001</c:v>
                </c:pt>
                <c:pt idx="20958" formatCode="General">
                  <c:v>-0.187822037353647</c:v>
                </c:pt>
                <c:pt idx="20959" formatCode="General">
                  <c:v>-0.19174128849948799</c:v>
                </c:pt>
                <c:pt idx="20960" formatCode="General">
                  <c:v>-0.19560538283975301</c:v>
                </c:pt>
                <c:pt idx="20961" formatCode="General">
                  <c:v>-0.19940940767797999</c:v>
                </c:pt>
                <c:pt idx="20962" formatCode="General">
                  <c:v>-0.20314804360501801</c:v>
                </c:pt>
                <c:pt idx="20963" formatCode="General">
                  <c:v>-0.20681541704179701</c:v>
                </c:pt>
                <c:pt idx="20964" formatCode="General">
                  <c:v>-0.21040519407778299</c:v>
                </c:pt>
                <c:pt idx="20965" formatCode="General">
                  <c:v>-0.21391054189682401</c:v>
                </c:pt>
                <c:pt idx="20966" formatCode="General">
                  <c:v>-0.21732408497831501</c:v>
                </c:pt>
                <c:pt idx="20967" formatCode="General">
                  <c:v>-0.22063798707799601</c:v>
                </c:pt>
                <c:pt idx="20968" formatCode="General">
                  <c:v>-0.22384400149744199</c:v>
                </c:pt>
                <c:pt idx="20969" formatCode="General">
                  <c:v>-0.226933570637711</c:v>
                </c:pt>
                <c:pt idx="20970" formatCode="General">
                  <c:v>-0.22989782091147001</c:v>
                </c:pt>
                <c:pt idx="20971" formatCode="General">
                  <c:v>-0.23272761172905901</c:v>
                </c:pt>
                <c:pt idx="20972" formatCode="General">
                  <c:v>-0.23541370850141799</c:v>
                </c:pt>
                <c:pt idx="20973" formatCode="General">
                  <c:v>-0.23794690287814199</c:v>
                </c:pt>
                <c:pt idx="20974" formatCode="General">
                  <c:v>-0.240318058368653</c:v>
                </c:pt>
                <c:pt idx="20975" formatCode="General">
                  <c:v>-0.24251815847313599</c:v>
                </c:pt>
                <c:pt idx="20976" formatCode="General">
                  <c:v>-0.24453856793345999</c:v>
                </c:pt>
                <c:pt idx="20977" formatCode="General">
                  <c:v>-0.246371122945888</c:v>
                </c:pt>
                <c:pt idx="20978" formatCode="General">
                  <c:v>-0.24800808314331799</c:v>
                </c:pt>
                <c:pt idx="20979" formatCode="General">
                  <c:v>-0.249442345643267</c:v>
                </c:pt>
                <c:pt idx="20980" formatCode="General">
                  <c:v>-0.25066760868575499</c:v>
                </c:pt>
                <c:pt idx="20981" formatCode="General">
                  <c:v>-0.25167839164050998</c:v>
                </c:pt>
                <c:pt idx="20982" formatCode="General">
                  <c:v>-0.25247008005631899</c:v>
                </c:pt>
                <c:pt idx="20983" formatCode="General">
                  <c:v>-0.25303901471078399</c:v>
                </c:pt>
                <c:pt idx="20984" formatCode="General">
                  <c:v>-0.25338257266925801</c:v>
                </c:pt>
                <c:pt idx="20985" formatCode="General">
                  <c:v>-0.25349927617284101</c:v>
                </c:pt>
                <c:pt idx="20986" formatCode="General">
                  <c:v>-0.25338876695731399</c:v>
                </c:pt>
                <c:pt idx="20987" formatCode="General">
                  <c:v>-0.25305176210849001</c:v>
                </c:pt>
                <c:pt idx="20988" formatCode="General">
                  <c:v>-0.25249021015399797</c:v>
                </c:pt>
                <c:pt idx="20989" formatCode="General">
                  <c:v>-0.25170722113879002</c:v>
                </c:pt>
                <c:pt idx="20990" formatCode="General">
                  <c:v>-0.25070695540100302</c:v>
                </c:pt>
                <c:pt idx="20991" formatCode="General">
                  <c:v>-0.24949462648374099</c:v>
                </c:pt>
                <c:pt idx="20992" formatCode="General">
                  <c:v>-0.24807655681670901</c:v>
                </c:pt>
                <c:pt idx="20993" formatCode="General">
                  <c:v>-0.24646010043498601</c:v>
                </c:pt>
                <c:pt idx="20994" formatCode="General">
                  <c:v>-0.24465338988098301</c:v>
                </c:pt>
                <c:pt idx="20995" formatCode="General">
                  <c:v>-0.24266540130446601</c:v>
                </c:pt>
                <c:pt idx="20996" formatCode="General">
                  <c:v>-0.24050587830402201</c:v>
                </c:pt>
                <c:pt idx="20997" formatCode="General">
                  <c:v>-0.23818513505276201</c:v>
                </c:pt>
                <c:pt idx="20998" formatCode="General">
                  <c:v>-0.23571406371269099</c:v>
                </c:pt>
                <c:pt idx="20999" formatCode="General">
                  <c:v>-0.233103890704702</c:v>
                </c:pt>
                <c:pt idx="21000" formatCode="General">
                  <c:v>-0.23036604501976399</c:v>
                </c:pt>
                <c:pt idx="21001" formatCode="General">
                  <c:v>-0.22751225839352601</c:v>
                </c:pt>
                <c:pt idx="21002" formatCode="General">
                  <c:v>-0.22455425965756601</c:v>
                </c:pt>
                <c:pt idx="21003" formatCode="General">
                  <c:v>-0.22150371543040401</c:v>
                </c:pt>
                <c:pt idx="21004" formatCode="General">
                  <c:v>-0.21837215839610699</c:v>
                </c:pt>
                <c:pt idx="21005" formatCode="General">
                  <c:v>-0.215170769314972</c:v>
                </c:pt>
                <c:pt idx="21006" formatCode="General">
                  <c:v>-0.211910432275529</c:v>
                </c:pt>
                <c:pt idx="21007" formatCode="General">
                  <c:v>-0.208601511114335</c:v>
                </c:pt>
                <c:pt idx="21008" formatCode="General">
                  <c:v>-0.205253831012877</c:v>
                </c:pt>
                <c:pt idx="21009" formatCode="General">
                  <c:v>-0.20187659386621101</c:v>
                </c:pt>
                <c:pt idx="21010" formatCode="General">
                  <c:v>-0.19847825244629999</c:v>
                </c:pt>
                <c:pt idx="21011" formatCode="General">
                  <c:v>-0.19506656530274999</c:v>
                </c:pt>
                <c:pt idx="21012" formatCode="General">
                  <c:v>-0.191648458454308</c:v>
                </c:pt>
                <c:pt idx="21013" formatCode="General">
                  <c:v>-0.18822995634015099</c:v>
                </c:pt>
                <c:pt idx="21014" formatCode="General">
                  <c:v>-0.18481629298650301</c:v>
                </c:pt>
                <c:pt idx="21015" formatCode="General">
                  <c:v>-0.18141178025775201</c:v>
                </c:pt>
                <c:pt idx="21016" formatCode="General">
                  <c:v>-0.178019779385446</c:v>
                </c:pt>
                <c:pt idx="21017" formatCode="General">
                  <c:v>-0.174642809380162</c:v>
                </c:pt>
                <c:pt idx="21018" formatCode="General">
                  <c:v>-0.17128245008167001</c:v>
                </c:pt>
                <c:pt idx="21019" formatCode="General">
                  <c:v>-0.167939350014184</c:v>
                </c:pt>
                <c:pt idx="21020" formatCode="General">
                  <c:v>-0.164613263387689</c:v>
                </c:pt>
                <c:pt idx="21021" formatCode="General">
                  <c:v>-0.16130314316202199</c:v>
                </c:pt>
                <c:pt idx="21022" formatCode="General">
                  <c:v>-0.158007084936617</c:v>
                </c:pt>
                <c:pt idx="21023" formatCode="General">
                  <c:v>-0.15472242527729799</c:v>
                </c:pt>
                <c:pt idx="21024" formatCode="General">
                  <c:v>-0.151445798433996</c:v>
                </c:pt>
                <c:pt idx="21025" formatCode="General">
                  <c:v>-0.14817307787013301</c:v>
                </c:pt>
                <c:pt idx="21026" formatCode="General">
                  <c:v>-0.14489948506797801</c:v>
                </c:pt>
                <c:pt idx="21027" formatCode="General">
                  <c:v>-0.14161970850614</c:v>
                </c:pt>
                <c:pt idx="21028" formatCode="General">
                  <c:v>-0.138327895067691</c:v>
                </c:pt>
                <c:pt idx="21029" formatCode="General">
                  <c:v>-0.13501759026935201</c:v>
                </c:pt>
                <c:pt idx="21030" formatCode="General">
                  <c:v>-0.131681999054795</c:v>
                </c:pt>
                <c:pt idx="21031" formatCode="General">
                  <c:v>-0.12831398483216599</c:v>
                </c:pt>
                <c:pt idx="21032" formatCode="General">
                  <c:v>-0.124905987687081</c:v>
                </c:pt>
                <c:pt idx="21033" formatCode="General">
                  <c:v>-0.121450268951869</c:v>
                </c:pt>
                <c:pt idx="21034" formatCode="General">
                  <c:v>-0.117938951714617</c:v>
                </c:pt>
                <c:pt idx="21035" formatCode="General">
                  <c:v>-0.114364024347148</c:v>
                </c:pt>
                <c:pt idx="21036" formatCode="General">
                  <c:v>-0.110717390558289</c:v>
                </c:pt>
                <c:pt idx="21037" formatCode="General">
                  <c:v>-0.10699091918586601</c:v>
                </c:pt>
                <c:pt idx="21038" formatCode="General">
                  <c:v>-0.103176544108176</c:v>
                </c:pt>
                <c:pt idx="21039" formatCode="General">
                  <c:v>-9.9266360782690702E-2</c:v>
                </c:pt>
                <c:pt idx="21040" formatCode="General">
                  <c:v>-9.5252710418004302E-2</c:v>
                </c:pt>
                <c:pt idx="21041" formatCode="General">
                  <c:v>-9.1128237351639996E-2</c:v>
                </c:pt>
                <c:pt idx="21042" formatCode="General">
                  <c:v>-8.6885837573823302E-2</c:v>
                </c:pt>
                <c:pt idx="21043" formatCode="General">
                  <c:v>-8.2518864368018197E-2</c:v>
                </c:pt>
                <c:pt idx="21044" formatCode="General">
                  <c:v>-7.8021227677245494E-2</c:v>
                </c:pt>
                <c:pt idx="21045" formatCode="General">
                  <c:v>-7.3387302674613797E-2</c:v>
                </c:pt>
                <c:pt idx="21046" formatCode="General">
                  <c:v>-6.8612091349792001E-2</c:v>
                </c:pt>
                <c:pt idx="21047" formatCode="General">
                  <c:v>-6.3691285504022199E-2</c:v>
                </c:pt>
                <c:pt idx="21048" formatCode="General">
                  <c:v>-5.8621310934945901E-2</c:v>
                </c:pt>
                <c:pt idx="21049" formatCode="General">
                  <c:v>-5.3399464619570403E-2</c:v>
                </c:pt>
                <c:pt idx="21050" formatCode="General">
                  <c:v>-4.8023930731067102E-2</c:v>
                </c:pt>
                <c:pt idx="21051" formatCode="General">
                  <c:v>-4.2493771513572198E-2</c:v>
                </c:pt>
                <c:pt idx="21052" formatCode="General">
                  <c:v>-3.6809028909651403E-2</c:v>
                </c:pt>
                <c:pt idx="21053" formatCode="General">
                  <c:v>-3.0970863187961599E-2</c:v>
                </c:pt>
                <c:pt idx="21054" formatCode="General">
                  <c:v>-2.4981461359364101E-2</c:v>
                </c:pt>
                <c:pt idx="21055" formatCode="General">
                  <c:v>-1.88440833149441E-2</c:v>
                </c:pt>
                <c:pt idx="21056" formatCode="General">
                  <c:v>-1.25632208505398E-2</c:v>
                </c:pt>
                <c:pt idx="21057" formatCode="General">
                  <c:v>-6.1445173538213103E-3</c:v>
                </c:pt>
                <c:pt idx="21058" formatCode="General">
                  <c:v>4.0527953034848798E-4</c:v>
                </c:pt>
                <c:pt idx="21059" formatCode="General">
                  <c:v>7.0782049001796403E-3</c:v>
                </c:pt>
                <c:pt idx="21060" formatCode="General">
                  <c:v>1.38650778512535E-2</c:v>
                </c:pt>
                <c:pt idx="21061" formatCode="General">
                  <c:v>2.07556329817307E-2</c:v>
                </c:pt>
                <c:pt idx="21062" formatCode="General">
                  <c:v>2.7738450805545999E-2</c:v>
                </c:pt>
                <c:pt idx="21063" formatCode="General">
                  <c:v>3.4801040799654202E-2</c:v>
                </c:pt>
                <c:pt idx="21064" formatCode="General">
                  <c:v>4.1929888203049097E-2</c:v>
                </c:pt>
                <c:pt idx="21065" formatCode="General">
                  <c:v>4.9110452209343701E-2</c:v>
                </c:pt>
                <c:pt idx="21066" formatCode="General">
                  <c:v>5.6327329714242001E-2</c:v>
                </c:pt>
                <c:pt idx="21067" formatCode="General">
                  <c:v>6.3564317790477096E-2</c:v>
                </c:pt>
                <c:pt idx="21068" formatCode="General">
                  <c:v>7.0804418477356301E-2</c:v>
                </c:pt>
                <c:pt idx="21069" formatCode="General">
                  <c:v>7.8030061739199005E-2</c:v>
                </c:pt>
                <c:pt idx="21070" formatCode="General">
                  <c:v>8.5223229380561594E-2</c:v>
                </c:pt>
                <c:pt idx="21071" formatCode="General">
                  <c:v>9.2365495762299896E-2</c:v>
                </c:pt>
                <c:pt idx="21072" formatCode="General">
                  <c:v>9.9438125594582094E-2</c:v>
                </c:pt>
                <c:pt idx="21073" formatCode="General">
                  <c:v>0.106422332725661</c:v>
                </c:pt>
                <c:pt idx="21074" formatCode="General">
                  <c:v>0.113299419667596</c:v>
                </c:pt>
                <c:pt idx="21075" formatCode="General">
                  <c:v>0.12005078285976301</c:v>
                </c:pt>
                <c:pt idx="21076" formatCode="General">
                  <c:v>0.12665813610883001</c:v>
                </c:pt>
                <c:pt idx="21077" formatCode="General">
                  <c:v>0.133103417601379</c:v>
                </c:pt>
                <c:pt idx="21078" formatCode="General">
                  <c:v>0.139369929315625</c:v>
                </c:pt>
                <c:pt idx="21079" formatCode="General">
                  <c:v>0.14544127570069801</c:v>
                </c:pt>
                <c:pt idx="21080" formatCode="General">
                  <c:v>0.15130185070514299</c:v>
                </c:pt>
                <c:pt idx="21081" formatCode="General">
                  <c:v>0.156937466995583</c:v>
                </c:pt>
                <c:pt idx="21082" formatCode="General">
                  <c:v>0.16233434889929799</c:v>
                </c:pt>
                <c:pt idx="21083" formatCode="General">
                  <c:v>0.167480717132067</c:v>
                </c:pt>
                <c:pt idx="21084" formatCode="General">
                  <c:v>0.172366292796125</c:v>
                </c:pt>
                <c:pt idx="21085" formatCode="General">
                  <c:v>0.17698162122716199</c:v>
                </c:pt>
                <c:pt idx="21086" formatCode="General">
                  <c:v>0.18131910559306799</c:v>
                </c:pt>
                <c:pt idx="21087" formatCode="General">
                  <c:v>0.18537350333411801</c:v>
                </c:pt>
                <c:pt idx="21088" formatCode="General">
                  <c:v>0.189140653167997</c:v>
                </c:pt>
                <c:pt idx="21089" formatCode="General">
                  <c:v>0.19261778020044801</c:v>
                </c:pt>
                <c:pt idx="21090" formatCode="General">
                  <c:v>0.19580440816108599</c:v>
                </c:pt>
                <c:pt idx="21091" formatCode="General">
                  <c:v>0.19870120709436601</c:v>
                </c:pt>
                <c:pt idx="21092" formatCode="General">
                  <c:v>0.20131127504150401</c:v>
                </c:pt>
                <c:pt idx="21093" formatCode="General">
                  <c:v>0.20363942990172701</c:v>
                </c:pt>
                <c:pt idx="21094" formatCode="General">
                  <c:v>0.205691302881334</c:v>
                </c:pt>
                <c:pt idx="21095" formatCode="General">
                  <c:v>0.20747468440772801</c:v>
                </c:pt>
                <c:pt idx="21096" formatCode="General">
                  <c:v>0.20899883324677501</c:v>
                </c:pt>
                <c:pt idx="21097" formatCode="General">
                  <c:v>0.21027459390185799</c:v>
                </c:pt>
                <c:pt idx="21098" formatCode="General">
                  <c:v>0.21131354112512701</c:v>
                </c:pt>
                <c:pt idx="21099" formatCode="General">
                  <c:v>0.21212816837356199</c:v>
                </c:pt>
                <c:pt idx="21100" formatCode="General">
                  <c:v>0.21273221794980099</c:v>
                </c:pt>
                <c:pt idx="21101" formatCode="General">
                  <c:v>0.21314041078968299</c:v>
                </c:pt>
                <c:pt idx="21102" formatCode="General">
                  <c:v>0.21336806315794599</c:v>
                </c:pt>
                <c:pt idx="21103" formatCode="General">
                  <c:v>0.21343025467106999</c:v>
                </c:pt>
                <c:pt idx="21104" formatCode="General">
                  <c:v>0.21334264717322099</c:v>
                </c:pt>
                <c:pt idx="21105" formatCode="General">
                  <c:v>0.21312133463149299</c:v>
                </c:pt>
                <c:pt idx="21106" formatCode="General">
                  <c:v>0.21278204868667799</c:v>
                </c:pt>
                <c:pt idx="21107" formatCode="General">
                  <c:v>0.21234035459529399</c:v>
                </c:pt>
                <c:pt idx="21108" formatCode="General">
                  <c:v>0.21181044006260599</c:v>
                </c:pt>
                <c:pt idx="21109" formatCode="General">
                  <c:v>0.21120605889481001</c:v>
                </c:pt>
                <c:pt idx="21110" formatCode="General">
                  <c:v>0.21054106398749201</c:v>
                </c:pt>
                <c:pt idx="21111" formatCode="General">
                  <c:v>0.20982760512999299</c:v>
                </c:pt>
                <c:pt idx="21112" formatCode="General">
                  <c:v>0.20907591179421101</c:v>
                </c:pt>
                <c:pt idx="21113" formatCode="General">
                  <c:v>0.20829495285820401</c:v>
                </c:pt>
                <c:pt idx="21114" formatCode="General">
                  <c:v>0.20749315931403201</c:v>
                </c:pt>
                <c:pt idx="21115" formatCode="General">
                  <c:v>0.20667786598833901</c:v>
                </c:pt>
                <c:pt idx="21116" formatCode="General">
                  <c:v>0.20585365823004501</c:v>
                </c:pt>
                <c:pt idx="21117" formatCode="General">
                  <c:v>0.205023396204285</c:v>
                </c:pt>
                <c:pt idx="21118" formatCode="General">
                  <c:v>0.20418890277715401</c:v>
                </c:pt>
                <c:pt idx="21119" formatCode="General">
                  <c:v>0.20335002989575299</c:v>
                </c:pt>
                <c:pt idx="21120" formatCode="General">
                  <c:v>0.20250505988489301</c:v>
                </c:pt>
                <c:pt idx="21121" formatCode="General">
                  <c:v>0.201650657712347</c:v>
                </c:pt>
                <c:pt idx="21122" formatCode="General">
                  <c:v>0.20078189837357899</c:v>
                </c:pt>
                <c:pt idx="21123" formatCode="General">
                  <c:v>0.19989238245586699</c:v>
                </c:pt>
                <c:pt idx="21124" formatCode="General">
                  <c:v>0.198974377251385</c:v>
                </c:pt>
                <c:pt idx="21125" formatCode="General">
                  <c:v>0.198018971173643</c:v>
                </c:pt>
                <c:pt idx="21126" formatCode="General">
                  <c:v>0.19701627715923101</c:v>
                </c:pt>
                <c:pt idx="21127" formatCode="General">
                  <c:v>0.195955480157677</c:v>
                </c:pt>
                <c:pt idx="21128" formatCode="General">
                  <c:v>0.194825086251251</c:v>
                </c:pt>
                <c:pt idx="21129" formatCode="General">
                  <c:v>0.19361313991206699</c:v>
                </c:pt>
                <c:pt idx="21130" formatCode="General">
                  <c:v>0.192307472837774</c:v>
                </c:pt>
                <c:pt idx="21131" formatCode="General">
                  <c:v>0.190895931394646</c:v>
                </c:pt>
                <c:pt idx="21132" formatCode="General">
                  <c:v>0.189366475831971</c:v>
                </c:pt>
                <c:pt idx="21133" formatCode="General">
                  <c:v>0.187707530420268</c:v>
                </c:pt>
                <c:pt idx="21134" formatCode="General">
                  <c:v>0.18590825956384599</c:v>
                </c:pt>
                <c:pt idx="21135" formatCode="General">
                  <c:v>0.18395864362212599</c:v>
                </c:pt>
                <c:pt idx="21136" formatCode="General">
                  <c:v>0.18184977304278299</c:v>
                </c:pt>
                <c:pt idx="21137" formatCode="General">
                  <c:v>0.179574026032847</c:v>
                </c:pt>
                <c:pt idx="21138" formatCode="General">
                  <c:v>0.177125242440695</c:v>
                </c:pt>
                <c:pt idx="21139" formatCode="General">
                  <c:v>0.17449891301613699</c:v>
                </c:pt>
                <c:pt idx="21140" formatCode="General">
                  <c:v>0.171692226859195</c:v>
                </c:pt>
                <c:pt idx="21141" formatCode="General">
                  <c:v>0.168704339377547</c:v>
                </c:pt>
                <c:pt idx="21142" formatCode="General">
                  <c:v>0.16553640022431201</c:v>
                </c:pt>
                <c:pt idx="21143" formatCode="General">
                  <c:v>0.16219161058866299</c:v>
                </c:pt>
                <c:pt idx="21144" formatCode="General">
                  <c:v>0.15867514828312099</c:v>
                </c:pt>
                <c:pt idx="21145" formatCode="General">
                  <c:v>0.15499421785515999</c:v>
                </c:pt>
                <c:pt idx="21146" formatCode="General">
                  <c:v>0.15115813509943099</c:v>
                </c:pt>
                <c:pt idx="21147" formatCode="General">
                  <c:v>0.14717814674215399</c:v>
                </c:pt>
                <c:pt idx="21148" formatCode="General">
                  <c:v>0.14306727076852199</c:v>
                </c:pt>
                <c:pt idx="21149" formatCode="General">
                  <c:v>0.138840282670186</c:v>
                </c:pt>
                <c:pt idx="21150" formatCode="General">
                  <c:v>0.134513525203482</c:v>
                </c:pt>
                <c:pt idx="21151" formatCode="General">
                  <c:v>0.13010458887872201</c:v>
                </c:pt>
                <c:pt idx="21152" formatCode="General">
                  <c:v>0.12563227430965401</c:v>
                </c:pt>
                <c:pt idx="21153" formatCode="General">
                  <c:v>0.12111627151364</c:v>
                </c:pt>
                <c:pt idx="21154" formatCode="General">
                  <c:v>0.11657682891386199</c:v>
                </c:pt>
                <c:pt idx="21155" formatCode="General">
                  <c:v>0.112034546650152</c:v>
                </c:pt>
                <c:pt idx="21156" formatCode="General">
                  <c:v>0.107510073180106</c:v>
                </c:pt>
                <c:pt idx="21157" formatCode="General">
                  <c:v>0.103023770840196</c:v>
                </c:pt>
                <c:pt idx="21158" formatCode="General">
                  <c:v>9.8595463395912297E-2</c:v>
                </c:pt>
                <c:pt idx="21159" formatCode="General">
                  <c:v>9.4244134572138594E-2</c:v>
                </c:pt>
                <c:pt idx="21160" formatCode="General">
                  <c:v>8.9987620564565093E-2</c:v>
                </c:pt>
                <c:pt idx="21161" formatCode="General">
                  <c:v>8.5842203827588795E-2</c:v>
                </c:pt>
                <c:pt idx="21162" formatCode="General">
                  <c:v>8.1822419779867706E-2</c:v>
                </c:pt>
                <c:pt idx="21163" formatCode="General">
                  <c:v>7.7940925525467095E-2</c:v>
                </c:pt>
                <c:pt idx="21164" formatCode="General">
                  <c:v>7.4208088282847001E-2</c:v>
                </c:pt>
                <c:pt idx="21165" formatCode="General">
                  <c:v>7.0631828455791495E-2</c:v>
                </c:pt>
                <c:pt idx="21166" formatCode="General">
                  <c:v>6.7217487705540799E-2</c:v>
                </c:pt>
                <c:pt idx="21167" formatCode="General">
                  <c:v>6.3967640595340894E-2</c:v>
                </c:pt>
                <c:pt idx="21168" formatCode="General">
                  <c:v>6.0882020395552697E-2</c:v>
                </c:pt>
                <c:pt idx="21169" formatCode="General">
                  <c:v>5.7957546126289797E-2</c:v>
                </c:pt>
                <c:pt idx="21170" formatCode="General">
                  <c:v>5.5188141481711403E-2</c:v>
                </c:pt>
                <c:pt idx="21171" formatCode="General">
                  <c:v>5.2564850956668498E-2</c:v>
                </c:pt>
                <c:pt idx="21172" formatCode="General">
                  <c:v>5.00759176190472E-2</c:v>
                </c:pt>
                <c:pt idx="21173" formatCode="General">
                  <c:v>4.7706778597870703E-2</c:v>
                </c:pt>
                <c:pt idx="21174" formatCode="General">
                  <c:v>4.5440315596862998E-2</c:v>
                </c:pt>
                <c:pt idx="21175" formatCode="General">
                  <c:v>4.3257042843321901E-2</c:v>
                </c:pt>
                <c:pt idx="21176" formatCode="General">
                  <c:v>4.1135362291130399E-2</c:v>
                </c:pt>
                <c:pt idx="21177" formatCode="General">
                  <c:v>3.9051818514861697E-2</c:v>
                </c:pt>
                <c:pt idx="21178" formatCode="General">
                  <c:v>3.6981260968755501E-2</c:v>
                </c:pt>
                <c:pt idx="21179" formatCode="General">
                  <c:v>3.48972765202374E-2</c:v>
                </c:pt>
                <c:pt idx="21180" formatCode="General">
                  <c:v>3.2772629606960299E-2</c:v>
                </c:pt>
                <c:pt idx="21181" formatCode="General">
                  <c:v>3.0579459987358299E-2</c:v>
                </c:pt>
                <c:pt idx="21182" formatCode="General">
                  <c:v>2.8289758942663099E-2</c:v>
                </c:pt>
                <c:pt idx="21183" formatCode="General">
                  <c:v>2.5875687069866701E-2</c:v>
                </c:pt>
                <c:pt idx="21184" formatCode="General">
                  <c:v>2.33100562503116E-2</c:v>
                </c:pt>
                <c:pt idx="21185" formatCode="General">
                  <c:v>2.0566771002675701E-2</c:v>
                </c:pt>
                <c:pt idx="21186" formatCode="General">
                  <c:v>1.7621043219974101E-2</c:v>
                </c:pt>
                <c:pt idx="21187" formatCode="General">
                  <c:v>1.44498182392367E-2</c:v>
                </c:pt>
                <c:pt idx="21188" formatCode="General">
                  <c:v>1.1032218189978E-2</c:v>
                </c:pt>
                <c:pt idx="21189" formatCode="General">
                  <c:v>7.3498548769819301E-3</c:v>
                </c:pt>
                <c:pt idx="21190" formatCode="General">
                  <c:v>3.3870539299381101E-3</c:v>
                </c:pt>
                <c:pt idx="21191" formatCode="General">
                  <c:v>-8.6893116357797699E-4</c:v>
                </c:pt>
                <c:pt idx="21192" formatCode="General">
                  <c:v>-5.4276069708732201E-3</c:v>
                </c:pt>
                <c:pt idx="21193" formatCode="General">
                  <c:v>-1.02950433313251E-2</c:v>
                </c:pt>
                <c:pt idx="21194" formatCode="General">
                  <c:v>-1.5473756451515301E-2</c:v>
                </c:pt>
                <c:pt idx="21195" formatCode="General">
                  <c:v>-2.0962558627066401E-2</c:v>
                </c:pt>
                <c:pt idx="21196" formatCode="General">
                  <c:v>-2.67565838905135E-2</c:v>
                </c:pt>
                <c:pt idx="21197" formatCode="General">
                  <c:v>-3.2847332642939903E-2</c:v>
                </c:pt>
                <c:pt idx="21198" formatCode="General">
                  <c:v>-3.9222703394093297E-2</c:v>
                </c:pt>
                <c:pt idx="21199" formatCode="General">
                  <c:v>-4.5866994532760802E-2</c:v>
                </c:pt>
                <c:pt idx="21200" formatCode="General">
                  <c:v>-5.2760899927735597E-2</c:v>
                </c:pt>
                <c:pt idx="21201" formatCode="General">
                  <c:v>-5.9882304909334799E-2</c:v>
                </c:pt>
                <c:pt idx="21202" formatCode="General">
                  <c:v>-6.7206413392651002E-2</c:v>
                </c:pt>
                <c:pt idx="21203" formatCode="General">
                  <c:v>-7.4704956258011795E-2</c:v>
                </c:pt>
                <c:pt idx="21204" formatCode="General">
                  <c:v>-8.23474341011734E-2</c:v>
                </c:pt>
                <c:pt idx="21205" formatCode="General">
                  <c:v>-9.0101362601976501E-2</c:v>
                </c:pt>
                <c:pt idx="21206" formatCode="General">
                  <c:v>-9.7932422125160401E-2</c:v>
                </c:pt>
                <c:pt idx="21207" formatCode="General">
                  <c:v>-0.105805654144577</c:v>
                </c:pt>
                <c:pt idx="21208" formatCode="General">
                  <c:v>-0.113684994243217</c:v>
                </c:pt>
                <c:pt idx="21209" formatCode="General">
                  <c:v>-0.121533229823755</c:v>
                </c:pt>
                <c:pt idx="21210" formatCode="General">
                  <c:v>-0.12931319163152499</c:v>
                </c:pt>
                <c:pt idx="21211" formatCode="General">
                  <c:v>-0.13698884728253699</c:v>
                </c:pt>
                <c:pt idx="21212" formatCode="General">
                  <c:v>-0.14452413867797301</c:v>
                </c:pt>
                <c:pt idx="21213" formatCode="General">
                  <c:v>-0.15188385460970499</c:v>
                </c:pt>
                <c:pt idx="21214" formatCode="General">
                  <c:v>-0.15903517489911501</c:v>
                </c:pt>
                <c:pt idx="21215" formatCode="General">
                  <c:v>-0.16594688222322801</c:v>
                </c:pt>
                <c:pt idx="21216" formatCode="General">
                  <c:v>-0.17258943690095899</c:v>
                </c:pt>
                <c:pt idx="21217" formatCode="General">
                  <c:v>-0.178935706389838</c:v>
                </c:pt>
                <c:pt idx="21218" formatCode="General">
                  <c:v>-0.18496160391349101</c:v>
                </c:pt>
                <c:pt idx="21219" formatCode="General">
                  <c:v>-0.19064560790732299</c:v>
                </c:pt>
                <c:pt idx="21220" formatCode="General">
                  <c:v>-0.19596966097179599</c:v>
                </c:pt>
                <c:pt idx="21221" formatCode="General">
                  <c:v>-0.200918554922554</c:v>
                </c:pt>
                <c:pt idx="21222" formatCode="General">
                  <c:v>-0.20548021064097</c:v>
                </c:pt>
                <c:pt idx="21223" formatCode="General">
                  <c:v>-0.20964655356954001</c:v>
                </c:pt>
                <c:pt idx="21224" formatCode="General">
                  <c:v>-0.213412645980218</c:v>
                </c:pt>
                <c:pt idx="21225" formatCode="General">
                  <c:v>-0.216776704481073</c:v>
                </c:pt>
                <c:pt idx="21226" formatCode="General">
                  <c:v>-0.219739691848504</c:v>
                </c:pt>
                <c:pt idx="21227" formatCode="General">
                  <c:v>-0.22230591484046899</c:v>
                </c:pt>
                <c:pt idx="21228" formatCode="General">
                  <c:v>-0.22448260869596401</c:v>
                </c:pt>
                <c:pt idx="21229" formatCode="General">
                  <c:v>-0.22627993342916899</c:v>
                </c:pt>
                <c:pt idx="21230" formatCode="General">
                  <c:v>-0.227710932332958</c:v>
                </c:pt>
                <c:pt idx="21231" formatCode="General">
                  <c:v>-0.228790414246197</c:v>
                </c:pt>
                <c:pt idx="21232" formatCode="General">
                  <c:v>-0.22953537521261599</c:v>
                </c:pt>
                <c:pt idx="21233" formatCode="General">
                  <c:v>-0.229964478272216</c:v>
                </c:pt>
                <c:pt idx="21234" formatCode="General">
                  <c:v>-0.23009748857392001</c:v>
                </c:pt>
                <c:pt idx="21235" formatCode="General">
                  <c:v>-0.22995580378740399</c:v>
                </c:pt>
                <c:pt idx="21236" formatCode="General">
                  <c:v>-0.22956140977966599</c:v>
                </c:pt>
                <c:pt idx="21237" formatCode="General">
                  <c:v>-0.228936348810067</c:v>
                </c:pt>
                <c:pt idx="21238" formatCode="General">
                  <c:v>-0.22810341917924401</c:v>
                </c:pt>
                <c:pt idx="21239" formatCode="General">
                  <c:v>-0.22708577882643399</c:v>
                </c:pt>
                <c:pt idx="21240" formatCode="General">
                  <c:v>-0.22590544573426599</c:v>
                </c:pt>
                <c:pt idx="21241" formatCode="General">
                  <c:v>-0.224584037154091</c:v>
                </c:pt>
                <c:pt idx="21242" formatCode="General">
                  <c:v>-0.22314309688110301</c:v>
                </c:pt>
                <c:pt idx="21243" formatCode="General">
                  <c:v>-0.22160224857444899</c:v>
                </c:pt>
                <c:pt idx="21244" formatCode="General">
                  <c:v>-0.21998004851994801</c:v>
                </c:pt>
                <c:pt idx="21245" formatCode="General">
                  <c:v>-0.21829449766258399</c:v>
                </c:pt>
                <c:pt idx="21246" formatCode="General">
                  <c:v>-0.21656132457611099</c:v>
                </c:pt>
                <c:pt idx="21247" formatCode="General">
                  <c:v>-0.21479441251898801</c:v>
                </c:pt>
                <c:pt idx="21248" formatCode="General">
                  <c:v>-0.21300644888487999</c:v>
                </c:pt>
                <c:pt idx="21249" formatCode="General">
                  <c:v>-0.211207990463466</c:v>
                </c:pt>
                <c:pt idx="21250" formatCode="General">
                  <c:v>-0.20940808997282301</c:v>
                </c:pt>
                <c:pt idx="21251" formatCode="General">
                  <c:v>-0.20761450198583301</c:v>
                </c:pt>
                <c:pt idx="21252" formatCode="General">
                  <c:v>-0.205832721190745</c:v>
                </c:pt>
                <c:pt idx="21253" formatCode="General">
                  <c:v>-0.204066160278704</c:v>
                </c:pt>
                <c:pt idx="21254" formatCode="General">
                  <c:v>-0.20231706633970101</c:v>
                </c:pt>
                <c:pt idx="21255" formatCode="General">
                  <c:v>-0.200586856028036</c:v>
                </c:pt>
                <c:pt idx="21256" formatCode="General">
                  <c:v>-0.19887527001135599</c:v>
                </c:pt>
                <c:pt idx="21257" formatCode="General">
                  <c:v>-0.19718061610026899</c:v>
                </c:pt>
                <c:pt idx="21258" formatCode="General">
                  <c:v>-0.19550061570180999</c:v>
                </c:pt>
                <c:pt idx="21259" formatCode="General">
                  <c:v>-0.193831575003965</c:v>
                </c:pt>
                <c:pt idx="21260" formatCode="General">
                  <c:v>-0.19216812338917899</c:v>
                </c:pt>
                <c:pt idx="21261" formatCode="General">
                  <c:v>-0.190505238378746</c:v>
                </c:pt>
                <c:pt idx="21262" formatCode="General">
                  <c:v>-0.18883808052558501</c:v>
                </c:pt>
                <c:pt idx="21263" formatCode="General">
                  <c:v>-0.187160459961558</c:v>
                </c:pt>
                <c:pt idx="21264" formatCode="General">
                  <c:v>-0.18546557681060599</c:v>
                </c:pt>
                <c:pt idx="21265" formatCode="General">
                  <c:v>-0.18374744955844399</c:v>
                </c:pt>
                <c:pt idx="21266" formatCode="General">
                  <c:v>-0.18200007313079999</c:v>
                </c:pt>
                <c:pt idx="21267" formatCode="General">
                  <c:v>-0.18021689734310001</c:v>
                </c:pt>
                <c:pt idx="21268" formatCode="General">
                  <c:v>-0.17839158415444301</c:v>
                </c:pt>
                <c:pt idx="21269" formatCode="General">
                  <c:v>-0.17651871786530299</c:v>
                </c:pt>
                <c:pt idx="21270" formatCode="General">
                  <c:v>-0.17459282936735401</c:v>
                </c:pt>
                <c:pt idx="21271" formatCode="General">
                  <c:v>-0.17260840821638801</c:v>
                </c:pt>
                <c:pt idx="21272" formatCode="General">
                  <c:v>-0.17056108961070399</c:v>
                </c:pt>
                <c:pt idx="21273" formatCode="General">
                  <c:v>-0.168446698900347</c:v>
                </c:pt>
                <c:pt idx="21274" formatCode="General">
                  <c:v>-0.16626166688112301</c:v>
                </c:pt>
                <c:pt idx="21275" formatCode="General">
                  <c:v>-0.164002497766601</c:v>
                </c:pt>
                <c:pt idx="21276" formatCode="General">
                  <c:v>-0.16166576470688601</c:v>
                </c:pt>
                <c:pt idx="21277" formatCode="General">
                  <c:v>-0.15924919003580801</c:v>
                </c:pt>
                <c:pt idx="21278" formatCode="General">
                  <c:v>-0.156750565919069</c:v>
                </c:pt>
                <c:pt idx="21279" formatCode="General">
                  <c:v>-0.15416758754252899</c:v>
                </c:pt>
                <c:pt idx="21280" formatCode="General">
                  <c:v>-0.15149834491778599</c:v>
                </c:pt>
                <c:pt idx="21281" formatCode="General">
                  <c:v>-0.14874079016271699</c:v>
                </c:pt>
                <c:pt idx="21282" formatCode="General">
                  <c:v>-0.145893155170429</c:v>
                </c:pt>
                <c:pt idx="21283" formatCode="General">
                  <c:v>-0.14295344272925201</c:v>
                </c:pt>
                <c:pt idx="21284" formatCode="General">
                  <c:v>-0.13991989581770001</c:v>
                </c:pt>
                <c:pt idx="21285" formatCode="General">
                  <c:v>-0.13679101143326999</c:v>
                </c:pt>
                <c:pt idx="21286" formatCode="General">
                  <c:v>-0.133564881103169</c:v>
                </c:pt>
                <c:pt idx="21287" formatCode="General">
                  <c:v>-0.13023909129437999</c:v>
                </c:pt>
                <c:pt idx="21288" formatCode="General">
                  <c:v>-0.126810793923367</c:v>
                </c:pt>
                <c:pt idx="21289" formatCode="General">
                  <c:v>-0.123277764501246</c:v>
                </c:pt>
                <c:pt idx="21290" formatCode="General">
                  <c:v>-0.119636885792956</c:v>
                </c:pt>
                <c:pt idx="21291" formatCode="General">
                  <c:v>-0.115885115535178</c:v>
                </c:pt>
                <c:pt idx="21292" formatCode="General">
                  <c:v>-0.112019592573721</c:v>
                </c:pt>
                <c:pt idx="21293" formatCode="General">
                  <c:v>-0.10803653925512501</c:v>
                </c:pt>
                <c:pt idx="21294" formatCode="General">
                  <c:v>-0.103932370052447</c:v>
                </c:pt>
                <c:pt idx="21295" formatCode="General">
                  <c:v>-9.9703827112060606E-2</c:v>
                </c:pt>
                <c:pt idx="21296" formatCode="General">
                  <c:v>-9.5347445335796296E-2</c:v>
                </c:pt>
                <c:pt idx="21297" formatCode="General">
                  <c:v>-9.0859611055871106E-2</c:v>
                </c:pt>
                <c:pt idx="21298" formatCode="General">
                  <c:v>-8.6237650663161095E-2</c:v>
                </c:pt>
                <c:pt idx="21299" formatCode="General">
                  <c:v>-8.1478329383455103E-2</c:v>
                </c:pt>
                <c:pt idx="21300" formatCode="General">
                  <c:v>-7.6578819327910802E-2</c:v>
                </c:pt>
                <c:pt idx="21301" formatCode="General">
                  <c:v>-7.1536912053199495E-2</c:v>
                </c:pt>
                <c:pt idx="21302" formatCode="General">
                  <c:v>-6.6351059046408395E-2</c:v>
                </c:pt>
                <c:pt idx="21303" formatCode="General">
                  <c:v>-6.1020908203255897E-2</c:v>
                </c:pt>
                <c:pt idx="21304" formatCode="General">
                  <c:v>-5.5546228567530997E-2</c:v>
                </c:pt>
                <c:pt idx="21305" formatCode="General">
                  <c:v>-4.9927925617864299E-2</c:v>
                </c:pt>
                <c:pt idx="21306" formatCode="General">
                  <c:v>-4.4168127865007699E-2</c:v>
                </c:pt>
                <c:pt idx="21307" formatCode="General">
                  <c:v>-3.8270110919466499E-2</c:v>
                </c:pt>
                <c:pt idx="21308" formatCode="General">
                  <c:v>-3.2238181176948197E-2</c:v>
                </c:pt>
                <c:pt idx="21309" formatCode="General">
                  <c:v>-2.6077587044829799E-2</c:v>
                </c:pt>
                <c:pt idx="21310" formatCode="General">
                  <c:v>-1.9795018248556201E-2</c:v>
                </c:pt>
                <c:pt idx="21311" formatCode="General">
                  <c:v>-1.3399068175487401E-2</c:v>
                </c:pt>
                <c:pt idx="21312" formatCode="General">
                  <c:v>-6.8994539882769601E-3</c:v>
                </c:pt>
                <c:pt idx="21313" formatCode="General">
                  <c:v>-3.0625696853071302E-4</c:v>
                </c:pt>
                <c:pt idx="21314" formatCode="General">
                  <c:v>6.36854660081852E-3</c:v>
                </c:pt>
                <c:pt idx="21315" formatCode="General">
                  <c:v>1.31106945781857E-2</c:v>
                </c:pt>
                <c:pt idx="21316" formatCode="General">
                  <c:v>1.99060202121858E-2</c:v>
                </c:pt>
                <c:pt idx="21317" formatCode="General">
                  <c:v>2.6738733725971599E-2</c:v>
                </c:pt>
                <c:pt idx="21318" formatCode="General">
                  <c:v>3.3591970827214698E-2</c:v>
                </c:pt>
                <c:pt idx="21319" formatCode="General">
                  <c:v>4.0448161317137903E-2</c:v>
                </c:pt>
                <c:pt idx="21320" formatCode="General">
                  <c:v>4.7288727607297097E-2</c:v>
                </c:pt>
                <c:pt idx="21321" formatCode="General">
                  <c:v>5.4094847124376802E-2</c:v>
                </c:pt>
                <c:pt idx="21322" formatCode="General">
                  <c:v>6.0846681306365898E-2</c:v>
                </c:pt>
                <c:pt idx="21323" formatCode="General">
                  <c:v>6.7524675905202294E-2</c:v>
                </c:pt>
                <c:pt idx="21324" formatCode="General">
                  <c:v>7.4109309995812001E-2</c:v>
                </c:pt>
                <c:pt idx="21325" formatCode="General">
                  <c:v>8.0580715146918502E-2</c:v>
                </c:pt>
                <c:pt idx="21326" formatCode="General">
                  <c:v>8.6919451977068393E-2</c:v>
                </c:pt>
                <c:pt idx="21327" formatCode="General">
                  <c:v>9.3107282651631901E-2</c:v>
                </c:pt>
                <c:pt idx="21328" formatCode="General">
                  <c:v>9.9126252130015996E-2</c:v>
                </c:pt>
                <c:pt idx="21329" formatCode="General">
                  <c:v>0.104959231956803</c:v>
                </c:pt>
                <c:pt idx="21330" formatCode="General">
                  <c:v>0.110590136112258</c:v>
                </c:pt>
                <c:pt idx="21331" formatCode="General">
                  <c:v>0.11600455208997699</c:v>
                </c:pt>
                <c:pt idx="21332" formatCode="General">
                  <c:v>0.121189792727894</c:v>
                </c:pt>
                <c:pt idx="21333" formatCode="General">
                  <c:v>0.12613439197366799</c:v>
                </c:pt>
                <c:pt idx="21334" formatCode="General">
                  <c:v>0.13082963994139299</c:v>
                </c:pt>
                <c:pt idx="21335" formatCode="General">
                  <c:v>0.135268473508906</c:v>
                </c:pt>
                <c:pt idx="21336" formatCode="General">
                  <c:v>0.139445268129953</c:v>
                </c:pt>
                <c:pt idx="21337" formatCode="General">
                  <c:v>0.143357365187956</c:v>
                </c:pt>
                <c:pt idx="21338" formatCode="General">
                  <c:v>0.14700443559029</c:v>
                </c:pt>
                <c:pt idx="21339" formatCode="General">
                  <c:v>0.150388137971428</c:v>
                </c:pt>
                <c:pt idx="21340" formatCode="General">
                  <c:v>0.15351235389741699</c:v>
                </c:pt>
                <c:pt idx="21341" formatCode="General">
                  <c:v>0.156382980394875</c:v>
                </c:pt>
                <c:pt idx="21342" formatCode="General">
                  <c:v>0.159008783001584</c:v>
                </c:pt>
                <c:pt idx="21343" formatCode="General">
                  <c:v>0.1614015686777</c:v>
                </c:pt>
                <c:pt idx="21344" formatCode="General">
                  <c:v>0.16357414464448899</c:v>
                </c:pt>
                <c:pt idx="21345" formatCode="General">
                  <c:v>0.16554135333945399</c:v>
                </c:pt>
                <c:pt idx="21346" formatCode="General">
                  <c:v>0.16731982385831401</c:v>
                </c:pt>
                <c:pt idx="21347" formatCode="General">
                  <c:v>0.16892760527762901</c:v>
                </c:pt>
                <c:pt idx="21348" formatCode="General">
                  <c:v>0.17038529427813201</c:v>
                </c:pt>
                <c:pt idx="21349" formatCode="General">
                  <c:v>0.171713513326162</c:v>
                </c:pt>
                <c:pt idx="21350" formatCode="General">
                  <c:v>0.172933950307189</c:v>
                </c:pt>
                <c:pt idx="21351" formatCode="General">
                  <c:v>0.17406958571571901</c:v>
                </c:pt>
                <c:pt idx="21352" formatCode="General">
                  <c:v>0.17514272795124</c:v>
                </c:pt>
                <c:pt idx="21353" formatCode="General">
                  <c:v>0.176176736434353</c:v>
                </c:pt>
                <c:pt idx="21354" formatCode="General">
                  <c:v>0.177195277378734</c:v>
                </c:pt>
                <c:pt idx="21355" formatCode="General">
                  <c:v>0.17822079997342799</c:v>
                </c:pt>
                <c:pt idx="21356" formatCode="General">
                  <c:v>0.17927529776043699</c:v>
                </c:pt>
                <c:pt idx="21357" formatCode="General">
                  <c:v>0.18038016497348699</c:v>
                </c:pt>
                <c:pt idx="21358" formatCode="General">
                  <c:v>0.18155542235052699</c:v>
                </c:pt>
                <c:pt idx="21359" formatCode="General">
                  <c:v>0.18281949743224901</c:v>
                </c:pt>
                <c:pt idx="21360" formatCode="General">
                  <c:v>0.184189217171571</c:v>
                </c:pt>
                <c:pt idx="21361" formatCode="General">
                  <c:v>0.18568028833623801</c:v>
                </c:pt>
                <c:pt idx="21362" formatCode="General">
                  <c:v>0.18730624565002699</c:v>
                </c:pt>
                <c:pt idx="21363" formatCode="General">
                  <c:v>0.18907835937197001</c:v>
                </c:pt>
                <c:pt idx="21364" formatCode="General">
                  <c:v>0.19100581711268699</c:v>
                </c:pt>
                <c:pt idx="21365" formatCode="General">
                  <c:v>0.19309584786203601</c:v>
                </c:pt>
                <c:pt idx="21366" formatCode="General">
                  <c:v>0.195353364805844</c:v>
                </c:pt>
                <c:pt idx="21367" formatCode="General">
                  <c:v>0.197780600818355</c:v>
                </c:pt>
                <c:pt idx="21368" formatCode="General">
                  <c:v>0.200377957788269</c:v>
                </c:pt>
                <c:pt idx="21369" formatCode="General">
                  <c:v>0.203143791343357</c:v>
                </c:pt>
                <c:pt idx="21370" formatCode="General">
                  <c:v>0.20607411238749801</c:v>
                </c:pt>
                <c:pt idx="21371" formatCode="General">
                  <c:v>0.20916236555145601</c:v>
                </c:pt>
                <c:pt idx="21372" formatCode="General">
                  <c:v>0.21240037186169999</c:v>
                </c:pt>
                <c:pt idx="21373" formatCode="General">
                  <c:v>0.21577828540062899</c:v>
                </c:pt>
                <c:pt idx="21374" formatCode="General">
                  <c:v>0.21928502282012999</c:v>
                </c:pt>
                <c:pt idx="21375" formatCode="General">
                  <c:v>0.222908642355993</c:v>
                </c:pt>
                <c:pt idx="21376" formatCode="General">
                  <c:v>0.22663560906049701</c:v>
                </c:pt>
                <c:pt idx="21377" formatCode="General">
                  <c:v>0.23045111872645799</c:v>
                </c:pt>
                <c:pt idx="21378" formatCode="General">
                  <c:v>0.234340088302706</c:v>
                </c:pt>
                <c:pt idx="21379" formatCode="General">
                  <c:v>0.23828710811940301</c:v>
                </c:pt>
                <c:pt idx="21380" formatCode="General">
                  <c:v>0.24227725173350501</c:v>
                </c:pt>
                <c:pt idx="21381" formatCode="General">
                  <c:v>0.24629529837371</c:v>
                </c:pt>
                <c:pt idx="21382" formatCode="General">
                  <c:v>0.25032595372815603</c:v>
                </c:pt>
                <c:pt idx="21383" formatCode="General">
                  <c:v>0.25435521253578702</c:v>
                </c:pt>
                <c:pt idx="21384" formatCode="General">
                  <c:v>0.25836957506795399</c:v>
                </c:pt>
                <c:pt idx="21385" formatCode="General">
                  <c:v>0.262356649667493</c:v>
                </c:pt>
                <c:pt idx="21386" formatCode="General">
                  <c:v>0.26630534754580298</c:v>
                </c:pt>
                <c:pt idx="21387" formatCode="General">
                  <c:v>0.27020592096027402</c:v>
                </c:pt>
                <c:pt idx="21388" formatCode="General">
                  <c:v>0.27404997702209299</c:v>
                </c:pt>
                <c:pt idx="21389" formatCode="General">
                  <c:v>0.27783052013757498</c:v>
                </c:pt>
                <c:pt idx="21390" formatCode="General">
                  <c:v>0.28154296602407303</c:v>
                </c:pt>
                <c:pt idx="21391" formatCode="General">
                  <c:v>0.28518394785368301</c:v>
                </c:pt>
                <c:pt idx="21392" formatCode="General">
                  <c:v>0.288751055239231</c:v>
                </c:pt>
                <c:pt idx="21393" formatCode="General">
                  <c:v>0.29224381358372398</c:v>
                </c:pt>
                <c:pt idx="21394" formatCode="General">
                  <c:v>0.29566359670840298</c:v>
                </c:pt>
                <c:pt idx="21395" formatCode="General">
                  <c:v>0.299013363355839</c:v>
                </c:pt>
                <c:pt idx="21396" formatCode="General">
                  <c:v>0.302297288901898</c:v>
                </c:pt>
                <c:pt idx="21397" formatCode="General">
                  <c:v>0.30551993667268301</c:v>
                </c:pt>
                <c:pt idx="21398" formatCode="General">
                  <c:v>0.30868709512649001</c:v>
                </c:pt>
                <c:pt idx="21399" formatCode="General">
                  <c:v>0.31180613272274599</c:v>
                </c:pt>
                <c:pt idx="21400" formatCode="General">
                  <c:v>0.31488454566577401</c:v>
                </c:pt>
                <c:pt idx="21401" formatCode="General">
                  <c:v>0.31792953151435899</c:v>
                </c:pt>
                <c:pt idx="21402" formatCode="General">
                  <c:v>0.32094839490018001</c:v>
                </c:pt>
                <c:pt idx="21403" formatCode="General">
                  <c:v>0.32394941828898899</c:v>
                </c:pt>
                <c:pt idx="21404" formatCode="General">
                  <c:v>0.326939940561148</c:v>
                </c:pt>
                <c:pt idx="21405" formatCode="General">
                  <c:v>0.32992549702759</c:v>
                </c:pt>
                <c:pt idx="21406" formatCode="General">
                  <c:v>0.33291182575813899</c:v>
                </c:pt>
                <c:pt idx="21407" formatCode="General">
                  <c:v>0.335903281747366</c:v>
                </c:pt>
                <c:pt idx="21408" formatCode="General">
                  <c:v>0.33890258958933001</c:v>
                </c:pt>
                <c:pt idx="21409" formatCode="General">
                  <c:v>0.341911475380691</c:v>
                </c:pt>
                <c:pt idx="21410" formatCode="General">
                  <c:v>0.34492970939237999</c:v>
                </c:pt>
                <c:pt idx="21411" formatCode="General">
                  <c:v>0.34795521046968703</c:v>
                </c:pt>
                <c:pt idx="21412" formatCode="General">
                  <c:v>0.35098382658937299</c:v>
                </c:pt>
                <c:pt idx="21413" formatCode="General">
                  <c:v>0.35400940535109199</c:v>
                </c:pt>
                <c:pt idx="21414" formatCode="General">
                  <c:v>0.35702380830826702</c:v>
                </c:pt>
                <c:pt idx="21415" formatCode="General">
                  <c:v>0.36001672756227798</c:v>
                </c:pt>
                <c:pt idx="21416" formatCode="General">
                  <c:v>0.36297564613957101</c:v>
                </c:pt>
                <c:pt idx="21417" formatCode="General">
                  <c:v>0.36588605797863499</c:v>
                </c:pt>
                <c:pt idx="21418" formatCode="General">
                  <c:v>0.36873151176472002</c:v>
                </c:pt>
                <c:pt idx="21419" formatCode="General">
                  <c:v>0.37149368073130201</c:v>
                </c:pt>
                <c:pt idx="21420" formatCode="General">
                  <c:v>0.37415255998307501</c:v>
                </c:pt>
                <c:pt idx="21421" formatCode="General">
                  <c:v>0.37668655954321201</c:v>
                </c:pt>
                <c:pt idx="21422" formatCode="General">
                  <c:v>0.37907274846320999</c:v>
                </c:pt>
                <c:pt idx="21423" formatCode="General">
                  <c:v>0.381287098194313</c:v>
                </c:pt>
                <c:pt idx="21424" formatCode="General">
                  <c:v>0.38330472288807699</c:v>
                </c:pt>
                <c:pt idx="21425" formatCode="General">
                  <c:v>0.38510009472869</c:v>
                </c:pt>
                <c:pt idx="21426" formatCode="General">
                  <c:v>0.38664711877573699</c:v>
                </c:pt>
                <c:pt idx="21427" formatCode="General">
                  <c:v>0.38791988982304398</c:v>
                </c:pt>
                <c:pt idx="21428" formatCode="General">
                  <c:v>0.38889334433779399</c:v>
                </c:pt>
                <c:pt idx="21429" formatCode="General">
                  <c:v>0.38954222351381801</c:v>
                </c:pt>
                <c:pt idx="21430" formatCode="General">
                  <c:v>0.389842091534714</c:v>
                </c:pt>
                <c:pt idx="21431" formatCode="General">
                  <c:v>0.389769719793361</c:v>
                </c:pt>
                <c:pt idx="21432" formatCode="General">
                  <c:v>0.389303244251961</c:v>
                </c:pt>
                <c:pt idx="21433" formatCode="General">
                  <c:v>0.38842232895689899</c:v>
                </c:pt>
                <c:pt idx="21434" formatCode="General">
                  <c:v>0.387108252060544</c:v>
                </c:pt>
                <c:pt idx="21435" formatCode="General">
                  <c:v>0.38534455280533397</c:v>
                </c:pt>
                <c:pt idx="21436" formatCode="General">
                  <c:v>0.38311709480811401</c:v>
                </c:pt>
                <c:pt idx="21437" formatCode="General">
                  <c:v>0.38041453231643602</c:v>
                </c:pt>
                <c:pt idx="21438" formatCode="General">
                  <c:v>0.37722770270964701</c:v>
                </c:pt>
                <c:pt idx="21439" formatCode="General">
                  <c:v>0.37355046066437902</c:v>
                </c:pt>
                <c:pt idx="21440" formatCode="General">
                  <c:v>0.36937904981090902</c:v>
                </c:pt>
                <c:pt idx="21441" formatCode="General">
                  <c:v>0.364712864555502</c:v>
                </c:pt>
                <c:pt idx="21442" formatCode="General">
                  <c:v>0.35955417993702499</c:v>
                </c:pt>
                <c:pt idx="21443" formatCode="General">
                  <c:v>0.35390723599118401</c:v>
                </c:pt>
                <c:pt idx="21444" formatCode="General">
                  <c:v>0.34777956297219897</c:v>
                </c:pt>
                <c:pt idx="21445" formatCode="General">
                  <c:v>0.34118225989822598</c:v>
                </c:pt>
                <c:pt idx="21446" formatCode="General">
                  <c:v>0.33412889235073401</c:v>
                </c:pt>
                <c:pt idx="21447" formatCode="General">
                  <c:v>0.32663442841322998</c:v>
                </c:pt>
                <c:pt idx="21448" formatCode="General">
                  <c:v>0.31871696789721299</c:v>
                </c:pt>
                <c:pt idx="21449" formatCode="General">
                  <c:v>0.310397435731117</c:v>
                </c:pt>
                <c:pt idx="21450" formatCode="General">
                  <c:v>0.30169848337350302</c:v>
                </c:pt>
                <c:pt idx="21451" formatCode="General">
                  <c:v>0.29264495672713797</c:v>
                </c:pt>
                <c:pt idx="21452" formatCode="General">
                  <c:v>0.28326288445023701</c:v>
                </c:pt>
                <c:pt idx="21453" formatCode="General">
                  <c:v>0.27357951106376599</c:v>
                </c:pt>
                <c:pt idx="21454" formatCode="General">
                  <c:v>0.263623971228865</c:v>
                </c:pt>
                <c:pt idx="21455" formatCode="General">
                  <c:v>0.253426372905247</c:v>
                </c:pt>
                <c:pt idx="21456" formatCode="General">
                  <c:v>0.24301774505271401</c:v>
                </c:pt>
                <c:pt idx="21457" formatCode="General">
                  <c:v>0.23242908625644401</c:v>
                </c:pt>
                <c:pt idx="21458" formatCode="General">
                  <c:v>0.22169152061231701</c:v>
                </c:pt>
                <c:pt idx="21459" formatCode="General">
                  <c:v>0.21083710232887601</c:v>
                </c:pt>
                <c:pt idx="21460" formatCode="General">
                  <c:v>0.199897403309239</c:v>
                </c:pt>
                <c:pt idx="21461" formatCode="General">
                  <c:v>0.18890309519568499</c:v>
                </c:pt>
                <c:pt idx="21462" formatCode="General">
                  <c:v>0.17788426715872699</c:v>
                </c:pt>
                <c:pt idx="21463" formatCode="General">
                  <c:v>0.16687024467046499</c:v>
                </c:pt>
                <c:pt idx="21464" formatCode="General">
                  <c:v>0.15588894357059699</c:v>
                </c:pt>
                <c:pt idx="21465" formatCode="General">
                  <c:v>0.14496784528781301</c:v>
                </c:pt>
                <c:pt idx="21466" formatCode="General">
                  <c:v>0.134133349991433</c:v>
                </c:pt>
                <c:pt idx="21467" formatCode="General">
                  <c:v>0.123409022773215</c:v>
                </c:pt>
                <c:pt idx="21468" formatCode="General">
                  <c:v>0.11281712890692699</c:v>
                </c:pt>
                <c:pt idx="21469" formatCode="General">
                  <c:v>0.102378326941495</c:v>
                </c:pt>
                <c:pt idx="21470" formatCode="General">
                  <c:v>9.2111117613873805E-2</c:v>
                </c:pt>
                <c:pt idx="21471" formatCode="General">
                  <c:v>8.2031862132075403E-2</c:v>
                </c:pt>
                <c:pt idx="21472" formatCode="General">
                  <c:v>7.2153888412276795E-2</c:v>
                </c:pt>
                <c:pt idx="21473" formatCode="General">
                  <c:v>6.2488835806171497E-2</c:v>
                </c:pt>
                <c:pt idx="21474" formatCode="General">
                  <c:v>5.3046934803499701E-2</c:v>
                </c:pt>
                <c:pt idx="21475" formatCode="General">
                  <c:v>4.3835079195626701E-2</c:v>
                </c:pt>
                <c:pt idx="21476" formatCode="General">
                  <c:v>3.4858011894110599E-2</c:v>
                </c:pt>
                <c:pt idx="21477" formatCode="General">
                  <c:v>2.6118213010067899E-2</c:v>
                </c:pt>
                <c:pt idx="21478" formatCode="General">
                  <c:v>1.7615075306631499E-2</c:v>
                </c:pt>
                <c:pt idx="21479" formatCode="General">
                  <c:v>9.3458003239713702E-3</c:v>
                </c:pt>
                <c:pt idx="21480" formatCode="General">
                  <c:v>1.3053533247538601E-3</c:v>
                </c:pt>
                <c:pt idx="21481" formatCode="General">
                  <c:v>-6.5131721897060801E-3</c:v>
                </c:pt>
                <c:pt idx="21482" formatCode="General">
                  <c:v>-1.4119183064396201E-2</c:v>
                </c:pt>
                <c:pt idx="21483" formatCode="General">
                  <c:v>-2.1523715068678902E-2</c:v>
                </c:pt>
                <c:pt idx="21484" formatCode="General">
                  <c:v>-2.8740014323538999E-2</c:v>
                </c:pt>
                <c:pt idx="21485" formatCode="General">
                  <c:v>-3.5783237492480899E-2</c:v>
                </c:pt>
                <c:pt idx="21486" formatCode="General">
                  <c:v>-4.2670499197513201E-2</c:v>
                </c:pt>
                <c:pt idx="21487" formatCode="General">
                  <c:v>-4.9420388937181502E-2</c:v>
                </c:pt>
                <c:pt idx="21488" formatCode="General">
                  <c:v>-5.6051904988231198E-2</c:v>
                </c:pt>
                <c:pt idx="21489" formatCode="General">
                  <c:v>-6.2585140573914802E-2</c:v>
                </c:pt>
                <c:pt idx="21490" formatCode="General">
                  <c:v>-6.9041556695304498E-2</c:v>
                </c:pt>
                <c:pt idx="21491" formatCode="General">
                  <c:v>-7.5443589527855501E-2</c:v>
                </c:pt>
                <c:pt idx="21492" formatCode="General">
                  <c:v>-8.1813661110666999E-2</c:v>
                </c:pt>
                <c:pt idx="21493" formatCode="General">
                  <c:v>-8.8174299112156698E-2</c:v>
                </c:pt>
                <c:pt idx="21494" formatCode="General">
                  <c:v>-9.4547900389706493E-2</c:v>
                </c:pt>
                <c:pt idx="21495" formatCode="General">
                  <c:v>-0.10095690380043899</c:v>
                </c:pt>
                <c:pt idx="21496" formatCode="General">
                  <c:v>-0.107422510024427</c:v>
                </c:pt>
                <c:pt idx="21497" formatCode="General">
                  <c:v>-0.113965475852337</c:v>
                </c:pt>
                <c:pt idx="21498" formatCode="General">
                  <c:v>-0.12060596496676899</c:v>
                </c:pt>
                <c:pt idx="21499" formatCode="General">
                  <c:v>-0.12736168383128499</c:v>
                </c:pt>
                <c:pt idx="21500" formatCode="General">
                  <c:v>-0.13424884163376499</c:v>
                </c:pt>
                <c:pt idx="21501" formatCode="General">
                  <c:v>-0.14128272435292899</c:v>
                </c:pt>
                <c:pt idx="21502" formatCode="General">
                  <c:v>-0.148476097948047</c:v>
                </c:pt>
                <c:pt idx="21503" formatCode="General">
                  <c:v>-0.15583964197563699</c:v>
                </c:pt>
                <c:pt idx="21504" formatCode="General">
                  <c:v>-0.16338204402332199</c:v>
                </c:pt>
                <c:pt idx="21505" formatCode="General">
                  <c:v>-0.17110853116976599</c:v>
                </c:pt>
                <c:pt idx="21506" formatCode="General">
                  <c:v>-0.17902261537136199</c:v>
                </c:pt>
                <c:pt idx="21507" formatCode="General">
                  <c:v>-0.18712534468675299</c:v>
                </c:pt>
                <c:pt idx="21508" formatCode="General">
                  <c:v>-0.19541435445119801</c:v>
                </c:pt>
                <c:pt idx="21509" formatCode="General">
                  <c:v>-0.203884725768196</c:v>
                </c:pt>
                <c:pt idx="21510" formatCode="General">
                  <c:v>-0.212529412978534</c:v>
                </c:pt>
                <c:pt idx="21511" formatCode="General">
                  <c:v>-0.22133849309839901</c:v>
                </c:pt>
                <c:pt idx="21512" formatCode="General">
                  <c:v>-0.230298969248798</c:v>
                </c:pt>
                <c:pt idx="21513" formatCode="General">
                  <c:v>-0.239395854236754</c:v>
                </c:pt>
                <c:pt idx="21514" formatCode="General">
                  <c:v>-0.248612669683205</c:v>
                </c:pt>
                <c:pt idx="21515" formatCode="General">
                  <c:v>-0.25793023670465198</c:v>
                </c:pt>
                <c:pt idx="21516" formatCode="General">
                  <c:v>-0.26732704748991998</c:v>
                </c:pt>
                <c:pt idx="21517" formatCode="General">
                  <c:v>-0.276780355344655</c:v>
                </c:pt>
                <c:pt idx="21518" formatCode="General">
                  <c:v>-0.28626574381669101</c:v>
                </c:pt>
                <c:pt idx="21519" formatCode="General">
                  <c:v>-0.29575859527471898</c:v>
                </c:pt>
                <c:pt idx="21520" formatCode="General">
                  <c:v>-0.30523300673532699</c:v>
                </c:pt>
                <c:pt idx="21521" formatCode="General">
                  <c:v>-0.31466219872384998</c:v>
                </c:pt>
                <c:pt idx="21522" formatCode="General">
                  <c:v>-0.32402061319770298</c:v>
                </c:pt>
                <c:pt idx="21523" formatCode="General">
                  <c:v>-0.33328216228527402</c:v>
                </c:pt>
                <c:pt idx="21524" formatCode="General">
                  <c:v>-0.34242044486995699</c:v>
                </c:pt>
                <c:pt idx="21525" formatCode="General">
                  <c:v>-0.35141076682377997</c:v>
                </c:pt>
                <c:pt idx="21526" formatCode="General">
                  <c:v>-0.36022946849850901</c:v>
                </c:pt>
                <c:pt idx="21527" formatCode="General">
                  <c:v>-0.36885402406543899</c:v>
                </c:pt>
                <c:pt idx="21528" formatCode="General">
                  <c:v>-0.37726380602917298</c:v>
                </c:pt>
                <c:pt idx="21529" formatCode="General">
                  <c:v>-0.38544022524473998</c:v>
                </c:pt>
                <c:pt idx="21530" formatCode="General">
                  <c:v>-0.39336681959570702</c:v>
                </c:pt>
                <c:pt idx="21531" formatCode="General">
                  <c:v>-0.40102971609732901</c:v>
                </c:pt>
                <c:pt idx="21532" formatCode="General">
                  <c:v>-0.40841704991574002</c:v>
                </c:pt>
                <c:pt idx="21533" formatCode="General">
                  <c:v>-0.41551942191639801</c:v>
                </c:pt>
                <c:pt idx="21534" formatCode="General">
                  <c:v>-0.422331343167068</c:v>
                </c:pt>
                <c:pt idx="21535" formatCode="General">
                  <c:v>-0.42884883816451003</c:v>
                </c:pt>
                <c:pt idx="21536" formatCode="General">
                  <c:v>-0.43507010160612702</c:v>
                </c:pt>
                <c:pt idx="21537" formatCode="General">
                  <c:v>-0.440997006287075</c:v>
                </c:pt>
                <c:pt idx="21538" formatCode="General">
                  <c:v>-0.44663423595576202</c:v>
                </c:pt>
                <c:pt idx="21539" formatCode="General">
                  <c:v>-0.45198816896603899</c:v>
                </c:pt>
                <c:pt idx="21540" formatCode="General">
                  <c:v>-0.45706701292290097</c:v>
                </c:pt>
                <c:pt idx="21541" formatCode="General">
                  <c:v>-0.46188204657341198</c:v>
                </c:pt>
                <c:pt idx="21542" formatCode="General">
                  <c:v>-0.46644612045038902</c:v>
                </c:pt>
                <c:pt idx="21543" formatCode="General">
                  <c:v>-0.47077297217743103</c:v>
                </c:pt>
                <c:pt idx="21544" formatCode="General">
                  <c:v>-0.47487739869184498</c:v>
                </c:pt>
                <c:pt idx="21545" formatCode="General">
                  <c:v>-0.47877594351119102</c:v>
                </c:pt>
                <c:pt idx="21546" formatCode="General">
                  <c:v>-0.48248588633852402</c:v>
                </c:pt>
                <c:pt idx="21547" formatCode="General">
                  <c:v>-0.48602366860301999</c:v>
                </c:pt>
                <c:pt idx="21548" formatCode="General">
                  <c:v>-0.48940667141604599</c:v>
                </c:pt>
                <c:pt idx="21549" formatCode="General">
                  <c:v>-0.49265244199312402</c:v>
                </c:pt>
                <c:pt idx="21550" formatCode="General">
                  <c:v>-0.495777125726516</c:v>
                </c:pt>
                <c:pt idx="21551" formatCode="General">
                  <c:v>-0.49879560443105497</c:v>
                </c:pt>
                <c:pt idx="21552" formatCode="General">
                  <c:v>-0.50172140737583804</c:v>
                </c:pt>
                <c:pt idx="21553" formatCode="General">
                  <c:v>-0.50456717677862395</c:v>
                </c:pt>
                <c:pt idx="21554" formatCode="General">
                  <c:v>-0.50734453494479304</c:v>
                </c:pt>
                <c:pt idx="21555" formatCode="General">
                  <c:v>-0.51006230114893103</c:v>
                </c:pt>
                <c:pt idx="21556" formatCode="General">
                  <c:v>-0.51272693422853099</c:v>
                </c:pt>
                <c:pt idx="21557" formatCode="General">
                  <c:v>-0.51534327900530597</c:v>
                </c:pt>
                <c:pt idx="21558" formatCode="General">
                  <c:v>-0.517914178981979</c:v>
                </c:pt>
                <c:pt idx="21559" formatCode="General">
                  <c:v>-0.52044004714734104</c:v>
                </c:pt>
                <c:pt idx="21560" formatCode="General">
                  <c:v>-0.52291906472329897</c:v>
                </c:pt>
                <c:pt idx="21561" formatCode="General">
                  <c:v>-0.52534740983029604</c:v>
                </c:pt>
                <c:pt idx="21562" formatCode="General">
                  <c:v>-0.52771847837580099</c:v>
                </c:pt>
                <c:pt idx="21563" formatCode="General">
                  <c:v>-0.53002373641224099</c:v>
                </c:pt>
                <c:pt idx="21564" formatCode="General">
                  <c:v>-0.53225315420117902</c:v>
                </c:pt>
                <c:pt idx="21565" formatCode="General">
                  <c:v>-0.53439452523267605</c:v>
                </c:pt>
                <c:pt idx="21566" formatCode="General">
                  <c:v>-0.53643440104988704</c:v>
                </c:pt>
                <c:pt idx="21567" formatCode="General">
                  <c:v>-0.53835855584188097</c:v>
                </c:pt>
                <c:pt idx="21568" formatCode="General">
                  <c:v>-0.540151321067456</c:v>
                </c:pt>
                <c:pt idx="21569" formatCode="General">
                  <c:v>-0.54179648743780395</c:v>
                </c:pt>
                <c:pt idx="21570" formatCode="General">
                  <c:v>-0.54327778747890798</c:v>
                </c:pt>
                <c:pt idx="21571" formatCode="General">
                  <c:v>-0.544578699403795</c:v>
                </c:pt>
                <c:pt idx="21572" formatCode="General">
                  <c:v>-0.54568281229091598</c:v>
                </c:pt>
                <c:pt idx="21573" formatCode="General">
                  <c:v>-0.54657469691558203</c:v>
                </c:pt>
                <c:pt idx="21574" formatCode="General">
                  <c:v>-0.54723963104499196</c:v>
                </c:pt>
                <c:pt idx="21575" formatCode="General">
                  <c:v>-0.54766323186171795</c:v>
                </c:pt>
                <c:pt idx="21576" formatCode="General">
                  <c:v>-0.54783270790574801</c:v>
                </c:pt>
                <c:pt idx="21577" formatCode="General">
                  <c:v>-0.54773659459188595</c:v>
                </c:pt>
                <c:pt idx="21578" formatCode="General">
                  <c:v>-0.54736540973780501</c:v>
                </c:pt>
                <c:pt idx="21579" formatCode="General">
                  <c:v>-0.546712190725687</c:v>
                </c:pt>
                <c:pt idx="21580" formatCode="General">
                  <c:v>-0.54577086549193399</c:v>
                </c:pt>
                <c:pt idx="21581" formatCode="General">
                  <c:v>-0.544537673539645</c:v>
                </c:pt>
                <c:pt idx="21582" formatCode="General">
                  <c:v>-0.54301126336798</c:v>
                </c:pt>
                <c:pt idx="21583" formatCode="General">
                  <c:v>-0.54119250081706305</c:v>
                </c:pt>
                <c:pt idx="21584" formatCode="General">
                  <c:v>-0.539084728533202</c:v>
                </c:pt>
                <c:pt idx="21585" formatCode="General">
                  <c:v>-0.53669244393011595</c:v>
                </c:pt>
                <c:pt idx="21586" formatCode="General">
                  <c:v>-0.53402254525018</c:v>
                </c:pt>
                <c:pt idx="21587" formatCode="General">
                  <c:v>-0.53108364295413502</c:v>
                </c:pt>
                <c:pt idx="21588" formatCode="General">
                  <c:v>-0.52788623767758402</c:v>
                </c:pt>
                <c:pt idx="21589" formatCode="General">
                  <c:v>-0.52444289753173401</c:v>
                </c:pt>
                <c:pt idx="21590" formatCode="General">
                  <c:v>-0.52076679774061896</c:v>
                </c:pt>
                <c:pt idx="21591" formatCode="General">
                  <c:v>-0.51687238773760902</c:v>
                </c:pt>
                <c:pt idx="21592" formatCode="General">
                  <c:v>-0.51277568563311804</c:v>
                </c:pt>
                <c:pt idx="21593" formatCode="General">
                  <c:v>-0.50849328933973803</c:v>
                </c:pt>
                <c:pt idx="21594" formatCode="General">
                  <c:v>-0.50404146596526</c:v>
                </c:pt>
                <c:pt idx="21595" formatCode="General">
                  <c:v>-0.49943743763424098</c:v>
                </c:pt>
                <c:pt idx="21596" formatCode="General">
                  <c:v>-0.49469866623972603</c:v>
                </c:pt>
                <c:pt idx="21597" formatCode="General">
                  <c:v>-0.489841896932867</c:v>
                </c:pt>
                <c:pt idx="21598" formatCode="General">
                  <c:v>-0.48488338405481501</c:v>
                </c:pt>
                <c:pt idx="21599" formatCode="General">
                  <c:v>-0.47983822930435199</c:v>
                </c:pt>
                <c:pt idx="21600" formatCode="General">
                  <c:v>-0.47472131573599002</c:v>
                </c:pt>
                <c:pt idx="21601" formatCode="General">
                  <c:v>-0.46954670288165801</c:v>
                </c:pt>
                <c:pt idx="21602" formatCode="General">
                  <c:v>-0.464326876951691</c:v>
                </c:pt>
                <c:pt idx="21603" formatCode="General">
                  <c:v>-0.45907263466722598</c:v>
                </c:pt>
                <c:pt idx="21604" formatCode="General">
                  <c:v>-0.45379316085497801</c:v>
                </c:pt>
                <c:pt idx="21605" formatCode="General">
                  <c:v>-0.448496727111593</c:v>
                </c:pt>
                <c:pt idx="21606" formatCode="General">
                  <c:v>-0.44319075647185002</c:v>
                </c:pt>
                <c:pt idx="21607" formatCode="General">
                  <c:v>-0.437880170957127</c:v>
                </c:pt>
                <c:pt idx="21608" formatCode="General">
                  <c:v>-0.43256748422816599</c:v>
                </c:pt>
                <c:pt idx="21609" formatCode="General">
                  <c:v>-0.42725467969981701</c:v>
                </c:pt>
                <c:pt idx="21610" formatCode="General">
                  <c:v>-0.42194187870781902</c:v>
                </c:pt>
                <c:pt idx="21611" formatCode="General">
                  <c:v>-0.416626948836405</c:v>
                </c:pt>
                <c:pt idx="21612" formatCode="General">
                  <c:v>-0.41130734116893403</c:v>
                </c:pt>
                <c:pt idx="21613" formatCode="General">
                  <c:v>-0.40597837282420202</c:v>
                </c:pt>
                <c:pt idx="21614" formatCode="General">
                  <c:v>-0.40063438430537301</c:v>
                </c:pt>
                <c:pt idx="21615" formatCode="General">
                  <c:v>-0.39526857384658898</c:v>
                </c:pt>
                <c:pt idx="21616" formatCode="General">
                  <c:v>-0.38987218392407402</c:v>
                </c:pt>
                <c:pt idx="21617" formatCode="General">
                  <c:v>-0.38443644039474401</c:v>
                </c:pt>
                <c:pt idx="21618" formatCode="General">
                  <c:v>-0.37895187039828898</c:v>
                </c:pt>
                <c:pt idx="21619" formatCode="General">
                  <c:v>-0.37340789528246299</c:v>
                </c:pt>
                <c:pt idx="21620" formatCode="General">
                  <c:v>-0.36779304745781199</c:v>
                </c:pt>
                <c:pt idx="21621" formatCode="General">
                  <c:v>-0.36209521970470898</c:v>
                </c:pt>
                <c:pt idx="21622" formatCode="General">
                  <c:v>-0.35630140750629802</c:v>
                </c:pt>
                <c:pt idx="21623" formatCode="General">
                  <c:v>-0.35039852550386702</c:v>
                </c:pt>
                <c:pt idx="21624" formatCode="General">
                  <c:v>-0.34437372103142599</c:v>
                </c:pt>
                <c:pt idx="21625" formatCode="General">
                  <c:v>-0.33821396649059399</c:v>
                </c:pt>
                <c:pt idx="21626" formatCode="General">
                  <c:v>-0.33190557771235202</c:v>
                </c:pt>
                <c:pt idx="21627" formatCode="General">
                  <c:v>-0.325434264092612</c:v>
                </c:pt>
                <c:pt idx="21628" formatCode="General">
                  <c:v>-0.31878611457936301</c:v>
                </c:pt>
                <c:pt idx="21629" formatCode="General">
                  <c:v>-0.311947532689417</c:v>
                </c:pt>
                <c:pt idx="21630" formatCode="General">
                  <c:v>-0.30490470450697299</c:v>
                </c:pt>
                <c:pt idx="21631" formatCode="General">
                  <c:v>-0.297643822540332</c:v>
                </c:pt>
                <c:pt idx="21632" formatCode="General">
                  <c:v>-0.290151261472269</c:v>
                </c:pt>
                <c:pt idx="21633" formatCode="General">
                  <c:v>-0.28241349877444999</c:v>
                </c:pt>
                <c:pt idx="21634" formatCode="General">
                  <c:v>-0.274417127855065</c:v>
                </c:pt>
                <c:pt idx="21635" formatCode="General">
                  <c:v>-0.266149033148881</c:v>
                </c:pt>
                <c:pt idx="21636" formatCode="General">
                  <c:v>-0.25759636169379402</c:v>
                </c:pt>
                <c:pt idx="21637" formatCode="General">
                  <c:v>-0.248746566915057</c:v>
                </c:pt>
                <c:pt idx="21638" formatCode="General">
                  <c:v>-0.239587574353748</c:v>
                </c:pt>
                <c:pt idx="21639" formatCode="General">
                  <c:v>-0.23010779157702799</c:v>
                </c:pt>
                <c:pt idx="21640" formatCode="General">
                  <c:v>-0.220296206382914</c:v>
                </c:pt>
                <c:pt idx="21641" formatCode="General">
                  <c:v>-0.21014248551458001</c:v>
                </c:pt>
                <c:pt idx="21642" formatCode="General">
                  <c:v>-0.19963707466045399</c:v>
                </c:pt>
                <c:pt idx="21643" formatCode="General">
                  <c:v>-0.18877139841766399</c:v>
                </c:pt>
                <c:pt idx="21644" formatCode="General">
                  <c:v>-0.17753797118282399</c:v>
                </c:pt>
                <c:pt idx="21645" formatCode="General">
                  <c:v>-0.16593044137667501</c:v>
                </c:pt>
                <c:pt idx="21646" formatCode="General">
                  <c:v>-0.15394388603884401</c:v>
                </c:pt>
                <c:pt idx="21647" formatCode="General">
                  <c:v>-0.141574887357518</c:v>
                </c:pt>
                <c:pt idx="21648" formatCode="General">
                  <c:v>-0.128821623975687</c:v>
                </c:pt>
                <c:pt idx="21649" formatCode="General">
                  <c:v>-0.115684115463469</c:v>
                </c:pt>
                <c:pt idx="21650" formatCode="General">
                  <c:v>-0.10216434307906</c:v>
                </c:pt>
                <c:pt idx="21651" formatCode="General">
                  <c:v>-8.8266391600334407E-2</c:v>
                </c:pt>
                <c:pt idx="21652" formatCode="General">
                  <c:v>-7.3996617746986695E-2</c:v>
                </c:pt>
                <c:pt idx="21653" formatCode="General">
                  <c:v>-5.9363732463230498E-2</c:v>
                </c:pt>
                <c:pt idx="21654" formatCode="General">
                  <c:v>-4.4378841112002403E-2</c:v>
                </c:pt>
                <c:pt idx="21655" formatCode="General">
                  <c:v>-2.9055515209253899E-2</c:v>
                </c:pt>
                <c:pt idx="21656" formatCode="General">
                  <c:v>-1.34099028294648E-2</c:v>
                </c:pt>
                <c:pt idx="21657" formatCode="General">
                  <c:v>2.5391501535505599E-3</c:v>
                </c:pt>
                <c:pt idx="21658" formatCode="General">
                  <c:v>1.8770290218942699E-2</c:v>
                </c:pt>
                <c:pt idx="21659" formatCode="General">
                  <c:v>3.5259723077030902E-2</c:v>
                </c:pt>
                <c:pt idx="21660" formatCode="General">
                  <c:v>5.1981114522864198E-2</c:v>
                </c:pt>
                <c:pt idx="21661" formatCode="General">
                  <c:v>6.8905686280378506E-2</c:v>
                </c:pt>
                <c:pt idx="21662" formatCode="General">
                  <c:v>8.6002523353262694E-2</c:v>
                </c:pt>
                <c:pt idx="21663" formatCode="General">
                  <c:v>0.10323878087447499</c:v>
                </c:pt>
                <c:pt idx="21664" formatCode="General">
                  <c:v>0.120579669043357</c:v>
                </c:pt>
                <c:pt idx="21665" formatCode="General">
                  <c:v>0.13798877062814099</c:v>
                </c:pt>
                <c:pt idx="21666" formatCode="General">
                  <c:v>0.15542844707581299</c:v>
                </c:pt>
                <c:pt idx="21667" formatCode="General">
                  <c:v>0.17286005790168299</c:v>
                </c:pt>
                <c:pt idx="21668" formatCode="General">
                  <c:v>0.190244162253285</c:v>
                </c:pt>
                <c:pt idx="21669" formatCode="General">
                  <c:v>0.207540984075271</c:v>
                </c:pt>
                <c:pt idx="21670" formatCode="General">
                  <c:v>0.22471081619553901</c:v>
                </c:pt>
                <c:pt idx="21671" formatCode="General">
                  <c:v>0.24171426486823899</c:v>
                </c:pt>
                <c:pt idx="21672" formatCode="General">
                  <c:v>0.25851262218130799</c:v>
                </c:pt>
                <c:pt idx="21673" formatCode="General">
                  <c:v>0.27506831783822899</c:v>
                </c:pt>
                <c:pt idx="21674" formatCode="General">
                  <c:v>0.29134526364943902</c:v>
                </c:pt>
                <c:pt idx="21675" formatCode="General">
                  <c:v>0.30730908555412401</c:v>
                </c:pt>
                <c:pt idx="21676" formatCode="General">
                  <c:v>0.32292756795997601</c:v>
                </c:pt>
                <c:pt idx="21677" formatCode="General">
                  <c:v>0.33817094326615599</c:v>
                </c:pt>
                <c:pt idx="21678" formatCode="General">
                  <c:v>0.35301210418261197</c:v>
                </c:pt>
                <c:pt idx="21679" formatCode="General">
                  <c:v>0.36742691981347803</c:v>
                </c:pt>
                <c:pt idx="21680" formatCode="General">
                  <c:v>0.38139448592125003</c:v>
                </c:pt>
                <c:pt idx="21681" formatCode="General">
                  <c:v>0.39489718845312899</c:v>
                </c:pt>
                <c:pt idx="21682" formatCode="General">
                  <c:v>0.40792080686772098</c:v>
                </c:pt>
                <c:pt idx="21683" formatCode="General">
                  <c:v>0.42045469822799297</c:v>
                </c:pt>
                <c:pt idx="21684" formatCode="General">
                  <c:v>0.43249175878743001</c:v>
                </c:pt>
                <c:pt idx="21685" formatCode="General">
                  <c:v>0.44402836207407897</c:v>
                </c:pt>
                <c:pt idx="21686" formatCode="General">
                  <c:v>0.45506433427599102</c:v>
                </c:pt>
                <c:pt idx="21687" formatCode="General">
                  <c:v>0.46560282769453099</c:v>
                </c:pt>
                <c:pt idx="21688" formatCode="General">
                  <c:v>0.47565013598002098</c:v>
                </c:pt>
                <c:pt idx="21689" formatCode="General">
                  <c:v>0.48521547705317902</c:v>
                </c:pt>
                <c:pt idx="21690" formatCode="General">
                  <c:v>0.49431074204449399</c:v>
                </c:pt>
                <c:pt idx="21691" formatCode="General">
                  <c:v>0.50295020162188797</c:v>
                </c:pt>
                <c:pt idx="21692" formatCode="General">
                  <c:v>0.51115018184882899</c:v>
                </c:pt>
                <c:pt idx="21693" formatCode="General">
                  <c:v>0.51892870502911004</c:v>
                </c:pt>
                <c:pt idx="21694" formatCode="General">
                  <c:v>0.52630512443718402</c:v>
                </c:pt>
                <c:pt idx="21695" formatCode="General">
                  <c:v>0.53329973559083499</c:v>
                </c:pt>
                <c:pt idx="21696" formatCode="General">
                  <c:v>0.53993336150119497</c:v>
                </c:pt>
                <c:pt idx="21697" formatCode="General">
                  <c:v>0.54622697175982504</c:v>
                </c:pt>
                <c:pt idx="21698" formatCode="General">
                  <c:v>0.55220131427202102</c:v>
                </c:pt>
                <c:pt idx="21699" formatCode="General">
                  <c:v>0.55787649750207102</c:v>
                </c:pt>
                <c:pt idx="21700" formatCode="General">
                  <c:v>0.56327155936995299</c:v>
                </c:pt>
                <c:pt idx="21701" formatCode="General">
                  <c:v>0.56840423964403597</c:v>
                </c:pt>
                <c:pt idx="21702" formatCode="General">
                  <c:v>0.57329070114134495</c:v>
                </c:pt>
                <c:pt idx="21703" formatCode="General">
                  <c:v>0.57794519074555295</c:v>
                </c:pt>
                <c:pt idx="21704" formatCode="General">
                  <c:v>0.58237976787819001</c:v>
                </c:pt>
                <c:pt idx="21705" formatCode="General">
                  <c:v>0.58660411790421396</c:v>
                </c:pt>
                <c:pt idx="21706" formatCode="General">
                  <c:v>0.59062549458993097</c:v>
                </c:pt>
                <c:pt idx="21707" formatCode="General">
                  <c:v>0.59444856716772898</c:v>
                </c:pt>
                <c:pt idx="21708" formatCode="General">
                  <c:v>0.59807533328120899</c:v>
                </c:pt>
                <c:pt idx="21709" formatCode="General">
                  <c:v>0.60150526371512802</c:v>
                </c:pt>
                <c:pt idx="21710" formatCode="General">
                  <c:v>0.60473534188629596</c:v>
                </c:pt>
                <c:pt idx="21711" formatCode="General">
                  <c:v>0.60776002887070202</c:v>
                </c:pt>
                <c:pt idx="21712" formatCode="General">
                  <c:v>0.61057149709111602</c:v>
                </c:pt>
                <c:pt idx="21713" formatCode="General">
                  <c:v>0.61315991431222505</c:v>
                </c:pt>
                <c:pt idx="21714" formatCode="General">
                  <c:v>0.615513583467173</c:v>
                </c:pt>
                <c:pt idx="21715" formatCode="General">
                  <c:v>0.61761920078319199</c:v>
                </c:pt>
                <c:pt idx="21716" formatCode="General">
                  <c:v>0.61946224392455795</c:v>
                </c:pt>
                <c:pt idx="21717" formatCode="General">
                  <c:v>0.62102725896984501</c:v>
                </c:pt>
                <c:pt idx="21718" formatCode="General">
                  <c:v>0.62229822848605598</c:v>
                </c:pt>
                <c:pt idx="21719" formatCode="General">
                  <c:v>0.62325888420932896</c:v>
                </c:pt>
                <c:pt idx="21720" formatCode="General">
                  <c:v>0.62389314723675404</c:v>
                </c:pt>
                <c:pt idx="21721" formatCode="General">
                  <c:v>0.62418548460885503</c:v>
                </c:pt>
                <c:pt idx="21722" formatCode="General">
                  <c:v>0.62412115968883497</c:v>
                </c:pt>
                <c:pt idx="21723" formatCode="General">
                  <c:v>0.62368665303787096</c:v>
                </c:pt>
                <c:pt idx="21724" formatCode="General">
                  <c:v>0.62286999888124905</c:v>
                </c:pt>
                <c:pt idx="21725" formatCode="General">
                  <c:v>0.62166111361799403</c:v>
                </c:pt>
                <c:pt idx="21726" formatCode="General">
                  <c:v>0.62005165986586297</c:v>
                </c:pt>
                <c:pt idx="21727" formatCode="General">
                  <c:v>0.618036080080959</c:v>
                </c:pt>
                <c:pt idx="21728" formatCode="General">
                  <c:v>0.61561141264092001</c:v>
                </c:pt>
                <c:pt idx="21729" formatCode="General">
                  <c:v>0.61277661547932305</c:v>
                </c:pt>
                <c:pt idx="21730" formatCode="General">
                  <c:v>0.60953355706444801</c:v>
                </c:pt>
                <c:pt idx="21731" formatCode="General">
                  <c:v>0.60588745628600804</c:v>
                </c:pt>
                <c:pt idx="21732" formatCode="General">
                  <c:v>0.60184604984611501</c:v>
                </c:pt>
                <c:pt idx="21733" formatCode="General">
                  <c:v>0.59741927241061199</c:v>
                </c:pt>
                <c:pt idx="21734" formatCode="General">
                  <c:v>0.59262058006947704</c:v>
                </c:pt>
                <c:pt idx="21735" formatCode="General">
                  <c:v>0.58746606077999597</c:v>
                </c:pt>
                <c:pt idx="21736" formatCode="General">
                  <c:v>0.58197333107515403</c:v>
                </c:pt>
                <c:pt idx="21737" formatCode="General">
                  <c:v>0.57616216335570003</c:v>
                </c:pt>
                <c:pt idx="21738" formatCode="General">
                  <c:v>0.57005463770266496</c:v>
                </c:pt>
                <c:pt idx="21739" formatCode="General">
                  <c:v>0.56367418833225402</c:v>
                </c:pt>
                <c:pt idx="21740" formatCode="General">
                  <c:v>0.55704611458929498</c:v>
                </c:pt>
                <c:pt idx="21741" formatCode="General">
                  <c:v>0.55019655228503195</c:v>
                </c:pt>
                <c:pt idx="21742" formatCode="General">
                  <c:v>0.543151394412693</c:v>
                </c:pt>
                <c:pt idx="21743" formatCode="General">
                  <c:v>0.53593748609333802</c:v>
                </c:pt>
                <c:pt idx="21744" formatCode="General">
                  <c:v>0.52858181718487096</c:v>
                </c:pt>
                <c:pt idx="21745" formatCode="General">
                  <c:v>0.52111105197091301</c:v>
                </c:pt>
                <c:pt idx="21746" formatCode="General">
                  <c:v>0.51355112090010602</c:v>
                </c:pt>
                <c:pt idx="21747" formatCode="General">
                  <c:v>0.50592641967741703</c:v>
                </c:pt>
                <c:pt idx="21748" formatCode="General">
                  <c:v>0.49826064944078802</c:v>
                </c:pt>
                <c:pt idx="21749" formatCode="General">
                  <c:v>0.49057617872324799</c:v>
                </c:pt>
                <c:pt idx="21750" formatCode="General">
                  <c:v>0.48289330924020701</c:v>
                </c:pt>
                <c:pt idx="21751" formatCode="General">
                  <c:v>0.47523066707644601</c:v>
                </c:pt>
                <c:pt idx="21752" formatCode="General">
                  <c:v>0.46760415570705299</c:v>
                </c:pt>
                <c:pt idx="21753" formatCode="General">
                  <c:v>0.46002756316459598</c:v>
                </c:pt>
                <c:pt idx="21754" formatCode="General">
                  <c:v>0.45251327417188503</c:v>
                </c:pt>
                <c:pt idx="21755" formatCode="General">
                  <c:v>0.44507078131521999</c:v>
                </c:pt>
                <c:pt idx="21756" formatCode="General">
                  <c:v>0.43770683012510597</c:v>
                </c:pt>
                <c:pt idx="21757" formatCode="General">
                  <c:v>0.43042673894053401</c:v>
                </c:pt>
                <c:pt idx="21758" formatCode="General">
                  <c:v>0.42323264702617402</c:v>
                </c:pt>
                <c:pt idx="21759" formatCode="General">
                  <c:v>0.416124795252858</c:v>
                </c:pt>
                <c:pt idx="21760" formatCode="General">
                  <c:v>0.40910200995969298</c:v>
                </c:pt>
                <c:pt idx="21761" formatCode="General">
                  <c:v>0.40216038043763502</c:v>
                </c:pt>
                <c:pt idx="21762" formatCode="General">
                  <c:v>0.39529412870800101</c:v>
                </c:pt>
                <c:pt idx="21763" formatCode="General">
                  <c:v>0.38849621855871602</c:v>
                </c:pt>
                <c:pt idx="21764" formatCode="General">
                  <c:v>0.38175926879019401</c:v>
                </c:pt>
                <c:pt idx="21765" formatCode="General">
                  <c:v>0.37507381928730099</c:v>
                </c:pt>
                <c:pt idx="21766" formatCode="General">
                  <c:v>0.36842965296743402</c:v>
                </c:pt>
                <c:pt idx="21767" formatCode="General">
                  <c:v>0.361816313521584</c:v>
                </c:pt>
                <c:pt idx="21768" formatCode="General">
                  <c:v>0.35522240186692</c:v>
                </c:pt>
                <c:pt idx="21769" formatCode="General">
                  <c:v>0.34863692639057697</c:v>
                </c:pt>
                <c:pt idx="21770" formatCode="General">
                  <c:v>0.34204865099423198</c:v>
                </c:pt>
                <c:pt idx="21771" formatCode="General">
                  <c:v>0.335446790118751</c:v>
                </c:pt>
                <c:pt idx="21772" formatCode="General">
                  <c:v>0.32882069704532202</c:v>
                </c:pt>
                <c:pt idx="21773" formatCode="General">
                  <c:v>0.322159542398126</c:v>
                </c:pt>
                <c:pt idx="21774" formatCode="General">
                  <c:v>0.31545412596476002</c:v>
                </c:pt>
                <c:pt idx="21775" formatCode="General">
                  <c:v>0.308696005990795</c:v>
                </c:pt>
                <c:pt idx="21776" formatCode="General">
                  <c:v>0.30187686563598598</c:v>
                </c:pt>
                <c:pt idx="21777" formatCode="General">
                  <c:v>0.29498913945535399</c:v>
                </c:pt>
                <c:pt idx="21778" formatCode="General">
                  <c:v>0.288026640964824</c:v>
                </c:pt>
                <c:pt idx="21779" formatCode="General">
                  <c:v>0.28098405129119902</c:v>
                </c:pt>
                <c:pt idx="21780" formatCode="General">
                  <c:v>0.27385682329711297</c:v>
                </c:pt>
                <c:pt idx="21781" formatCode="General">
                  <c:v>0.26664166593480199</c:v>
                </c:pt>
                <c:pt idx="21782" formatCode="General">
                  <c:v>0.25933589132683799</c:v>
                </c:pt>
                <c:pt idx="21783" formatCode="General">
                  <c:v>0.25193720832679201</c:v>
                </c:pt>
                <c:pt idx="21784" formatCode="General">
                  <c:v>0.24444361358939001</c:v>
                </c:pt>
                <c:pt idx="21785" formatCode="General">
                  <c:v>0.23685385732456901</c:v>
                </c:pt>
                <c:pt idx="21786" formatCode="General">
                  <c:v>0.22916738787420901</c:v>
                </c:pt>
                <c:pt idx="21787" formatCode="General">
                  <c:v>0.22138416009971601</c:v>
                </c:pt>
                <c:pt idx="21788" formatCode="General">
                  <c:v>0.21350388036696</c:v>
                </c:pt>
                <c:pt idx="21789" formatCode="General">
                  <c:v>0.20552588099559299</c:v>
                </c:pt>
                <c:pt idx="21790" formatCode="General">
                  <c:v>0.19745021091574699</c:v>
                </c:pt>
                <c:pt idx="21791" formatCode="General">
                  <c:v>0.189277540198698</c:v>
                </c:pt>
                <c:pt idx="21792" formatCode="General">
                  <c:v>0.18100742677499301</c:v>
                </c:pt>
                <c:pt idx="21793" formatCode="General">
                  <c:v>0.172639715978403</c:v>
                </c:pt>
                <c:pt idx="21794" formatCode="General">
                  <c:v>0.164174081486646</c:v>
                </c:pt>
                <c:pt idx="21795" formatCode="General">
                  <c:v>0.15560942513245901</c:v>
                </c:pt>
                <c:pt idx="21796" formatCode="General">
                  <c:v>0.146945509177382</c:v>
                </c:pt>
                <c:pt idx="21797" formatCode="General">
                  <c:v>0.138181962317178</c:v>
                </c:pt>
                <c:pt idx="21798" formatCode="General">
                  <c:v>0.12931812138087201</c:v>
                </c:pt>
                <c:pt idx="21799" formatCode="General">
                  <c:v>0.120353005998398</c:v>
                </c:pt>
                <c:pt idx="21800" formatCode="General">
                  <c:v>0.111285430404801</c:v>
                </c:pt>
                <c:pt idx="21801" formatCode="General">
                  <c:v>0.102115175294611</c:v>
                </c:pt>
                <c:pt idx="21802" formatCode="General">
                  <c:v>9.2842474167119798E-2</c:v>
                </c:pt>
                <c:pt idx="21803" formatCode="General">
                  <c:v>8.3466941205109196E-2</c:v>
                </c:pt>
                <c:pt idx="21804" formatCode="General">
                  <c:v>7.3989707639854005E-2</c:v>
                </c:pt>
                <c:pt idx="21805" formatCode="General">
                  <c:v>6.4412488053091202E-2</c:v>
                </c:pt>
                <c:pt idx="21806" formatCode="General">
                  <c:v>5.4736929130565E-2</c:v>
                </c:pt>
                <c:pt idx="21807" formatCode="General">
                  <c:v>4.4966320491928502E-2</c:v>
                </c:pt>
                <c:pt idx="21808" formatCode="General">
                  <c:v>3.5105654922745602E-2</c:v>
                </c:pt>
                <c:pt idx="21809" formatCode="General">
                  <c:v>2.5160412284883499E-2</c:v>
                </c:pt>
                <c:pt idx="21810" formatCode="General">
                  <c:v>1.5136896771338001E-2</c:v>
                </c:pt>
                <c:pt idx="21811" formatCode="General">
                  <c:v>5.0428525333088498E-3</c:v>
                </c:pt>
                <c:pt idx="21812" formatCode="General">
                  <c:v>-5.1120891306497204E-3</c:v>
                </c:pt>
                <c:pt idx="21813" formatCode="General">
                  <c:v>-1.5317075893206199E-2</c:v>
                </c:pt>
                <c:pt idx="21814" formatCode="General">
                  <c:v>-2.5560263543073801E-2</c:v>
                </c:pt>
                <c:pt idx="21815" formatCode="General">
                  <c:v>-3.5827932191344503E-2</c:v>
                </c:pt>
                <c:pt idx="21816" formatCode="General">
                  <c:v>-4.6105710658547898E-2</c:v>
                </c:pt>
                <c:pt idx="21817" formatCode="General">
                  <c:v>-5.6377794266985297E-2</c:v>
                </c:pt>
                <c:pt idx="21818" formatCode="General">
                  <c:v>-6.6627071831488305E-2</c:v>
                </c:pt>
                <c:pt idx="21819" formatCode="General">
                  <c:v>-7.6835422543325302E-2</c:v>
                </c:pt>
                <c:pt idx="21820" formatCode="General">
                  <c:v>-8.6984016791224403E-2</c:v>
                </c:pt>
                <c:pt idx="21821" formatCode="General">
                  <c:v>-9.7053642282643404E-2</c:v>
                </c:pt>
                <c:pt idx="21822" formatCode="General">
                  <c:v>-0.107024945990432</c:v>
                </c:pt>
                <c:pt idx="21823" formatCode="General">
                  <c:v>-0.116878123598401</c:v>
                </c:pt>
                <c:pt idx="21824" formatCode="General">
                  <c:v>-0.12659313597003499</c:v>
                </c:pt>
                <c:pt idx="21825" formatCode="General">
                  <c:v>-0.13615056826652799</c:v>
                </c:pt>
                <c:pt idx="21826" formatCode="General">
                  <c:v>-0.14553186708210999</c:v>
                </c:pt>
                <c:pt idx="21827" formatCode="General">
                  <c:v>-0.15471893126969299</c:v>
                </c:pt>
                <c:pt idx="21828" formatCode="General">
                  <c:v>-0.16369432034176501</c:v>
                </c:pt>
                <c:pt idx="21829" formatCode="General">
                  <c:v>-0.17244300799109799</c:v>
                </c:pt>
                <c:pt idx="21830" formatCode="General">
                  <c:v>-0.180950935793146</c:v>
                </c:pt>
                <c:pt idx="21831" formatCode="General">
                  <c:v>-0.189205460033992</c:v>
                </c:pt>
                <c:pt idx="21832" formatCode="General">
                  <c:v>-0.19719655699402999</c:v>
                </c:pt>
                <c:pt idx="21833" formatCode="General">
                  <c:v>-0.20491631485328901</c:v>
                </c:pt>
                <c:pt idx="21834" formatCode="General">
                  <c:v>-0.21235926325252999</c:v>
                </c:pt>
                <c:pt idx="21835" formatCode="General">
                  <c:v>-0.21952166115246299</c:v>
                </c:pt>
                <c:pt idx="21836" formatCode="General">
                  <c:v>-0.226401853448989</c:v>
                </c:pt>
                <c:pt idx="21837" formatCode="General">
                  <c:v>-0.23300119046137299</c:v>
                </c:pt>
                <c:pt idx="21838" formatCode="General">
                  <c:v>-0.23932330842456201</c:v>
                </c:pt>
                <c:pt idx="21839" formatCode="General">
                  <c:v>-0.245374248302485</c:v>
                </c:pt>
                <c:pt idx="21840" formatCode="General">
                  <c:v>-0.25116217787584599</c:v>
                </c:pt>
                <c:pt idx="21841" formatCode="General">
                  <c:v>-0.25669756504209401</c:v>
                </c:pt>
                <c:pt idx="21842" formatCode="General">
                  <c:v>-0.26199335727844197</c:v>
                </c:pt>
                <c:pt idx="21843" formatCode="General">
                  <c:v>-0.267063987888076</c:v>
                </c:pt>
                <c:pt idx="21844" formatCode="General">
                  <c:v>-0.27192539613245098</c:v>
                </c:pt>
                <c:pt idx="21845" formatCode="General">
                  <c:v>-0.27659468665708697</c:v>
                </c:pt>
                <c:pt idx="21846" formatCode="General">
                  <c:v>-0.28109073183723798</c:v>
                </c:pt>
                <c:pt idx="21847" formatCode="General">
                  <c:v>-0.28543270391929798</c:v>
                </c:pt>
                <c:pt idx="21848" formatCode="General">
                  <c:v>-0.28964008318378298</c:v>
                </c:pt>
                <c:pt idx="21849" formatCode="General">
                  <c:v>-0.29373287337979098</c:v>
                </c:pt>
                <c:pt idx="21850" formatCode="General">
                  <c:v>-0.29773072134827799</c:v>
                </c:pt>
                <c:pt idx="21851" formatCode="General">
                  <c:v>-0.301653116885576</c:v>
                </c:pt>
                <c:pt idx="21852" formatCode="General">
                  <c:v>-0.30551904586001699</c:v>
                </c:pt>
                <c:pt idx="21853" formatCode="General">
                  <c:v>-0.30934565787212898</c:v>
                </c:pt>
                <c:pt idx="21854" formatCode="General">
                  <c:v>-0.31314911694383901</c:v>
                </c:pt>
                <c:pt idx="21855" formatCode="General">
                  <c:v>-0.31694475895233898</c:v>
                </c:pt>
                <c:pt idx="21856" formatCode="General">
                  <c:v>-0.320745379045692</c:v>
                </c:pt>
                <c:pt idx="21857" formatCode="General">
                  <c:v>-0.32456194566699298</c:v>
                </c:pt>
                <c:pt idx="21858" formatCode="General">
                  <c:v>-0.32840338839694999</c:v>
                </c:pt>
                <c:pt idx="21859" formatCode="General">
                  <c:v>-0.33227632568214399</c:v>
                </c:pt>
                <c:pt idx="21860" formatCode="General">
                  <c:v>-0.33618512189653199</c:v>
                </c:pt>
                <c:pt idx="21861" formatCode="General">
                  <c:v>-0.34013175218299002</c:v>
                </c:pt>
                <c:pt idx="21862" formatCode="General">
                  <c:v>-0.34411579830297701</c:v>
                </c:pt>
                <c:pt idx="21863" formatCode="General">
                  <c:v>-0.348134508712032</c:v>
                </c:pt>
                <c:pt idx="21864" formatCode="General">
                  <c:v>-0.35218284716534898</c:v>
                </c:pt>
                <c:pt idx="21865" formatCode="General">
                  <c:v>-0.35625368609545999</c:v>
                </c:pt>
                <c:pt idx="21866" formatCode="General">
                  <c:v>-0.36033791939235299</c:v>
                </c:pt>
                <c:pt idx="21867" formatCode="General">
                  <c:v>-0.36442458779959103</c:v>
                </c:pt>
                <c:pt idx="21868" formatCode="General">
                  <c:v>-0.36850108428224998</c:v>
                </c:pt>
                <c:pt idx="21869" formatCode="General">
                  <c:v>-0.372553485864552</c:v>
                </c:pt>
                <c:pt idx="21870" formatCode="General">
                  <c:v>-0.37656677076786499</c:v>
                </c:pt>
                <c:pt idx="21871" formatCode="General">
                  <c:v>-0.38052496936244001</c:v>
                </c:pt>
                <c:pt idx="21872" formatCode="General">
                  <c:v>-0.38441152612178903</c:v>
                </c:pt>
                <c:pt idx="21873" formatCode="General">
                  <c:v>-0.388209660986438</c:v>
                </c:pt>
                <c:pt idx="21874" formatCode="General">
                  <c:v>-0.39190257361950698</c:v>
                </c:pt>
                <c:pt idx="21875" formatCode="General">
                  <c:v>-0.39547361462034802</c:v>
                </c:pt>
                <c:pt idx="21876" formatCode="General">
                  <c:v>-0.39890664853466601</c:v>
                </c:pt>
                <c:pt idx="21877" formatCode="General">
                  <c:v>-0.40218638462942102</c:v>
                </c:pt>
                <c:pt idx="21878" formatCode="General">
                  <c:v>-0.40529843736058802</c:v>
                </c:pt>
                <c:pt idx="21879" formatCode="General">
                  <c:v>-0.40822959008655602</c:v>
                </c:pt>
                <c:pt idx="21880" formatCode="General">
                  <c:v>-0.41096792661688702</c:v>
                </c:pt>
                <c:pt idx="21881" formatCode="General">
                  <c:v>-0.41350296707102602</c:v>
                </c:pt>
                <c:pt idx="21882" formatCode="General">
                  <c:v>-0.41582591360932403</c:v>
                </c:pt>
                <c:pt idx="21883" formatCode="General">
                  <c:v>-0.41792957443435402</c:v>
                </c:pt>
                <c:pt idx="21884" formatCode="General">
                  <c:v>-0.419808336781609</c:v>
                </c:pt>
                <c:pt idx="21885" formatCode="General">
                  <c:v>-0.42145832413921602</c:v>
                </c:pt>
                <c:pt idx="21886" formatCode="General">
                  <c:v>-0.42287726080608001</c:v>
                </c:pt>
                <c:pt idx="21887" formatCode="General">
                  <c:v>-0.424064433575295</c:v>
                </c:pt>
                <c:pt idx="21888" formatCode="General">
                  <c:v>-0.42502058471759502</c:v>
                </c:pt>
                <c:pt idx="21889" formatCode="General">
                  <c:v>-0.42574772410699202</c:v>
                </c:pt>
                <c:pt idx="21890" formatCode="General">
                  <c:v>-0.42624908124418898</c:v>
                </c:pt>
                <c:pt idx="21891" formatCode="General">
                  <c:v>-0.42652883255076401</c:v>
                </c:pt>
                <c:pt idx="21892" formatCode="General">
                  <c:v>-0.42659186090498402</c:v>
                </c:pt>
                <c:pt idx="21893" formatCode="General">
                  <c:v>-0.426443588355568</c:v>
                </c:pt>
                <c:pt idx="21894" formatCode="General">
                  <c:v>-0.42608982644443</c:v>
                </c:pt>
                <c:pt idx="21895" formatCode="General">
                  <c:v>-0.42553657575048798</c:v>
                </c:pt>
                <c:pt idx="21896" formatCode="General">
                  <c:v>-0.424789718950557</c:v>
                </c:pt>
                <c:pt idx="21897" formatCode="General">
                  <c:v>-0.42385474715541899</c:v>
                </c:pt>
                <c:pt idx="21898" formatCode="General">
                  <c:v>-0.42273673441056803</c:v>
                </c:pt>
                <c:pt idx="21899" formatCode="General">
                  <c:v>-0.42144009148460398</c:v>
                </c:pt>
                <c:pt idx="21900" formatCode="General">
                  <c:v>-0.41996838696496203</c:v>
                </c:pt>
                <c:pt idx="21901" formatCode="General">
                  <c:v>-0.41832432217730198</c:v>
                </c:pt>
                <c:pt idx="21902" formatCode="General">
                  <c:v>-0.41650952897565502</c:v>
                </c:pt>
                <c:pt idx="21903" formatCode="General">
                  <c:v>-0.41452450105473798</c:v>
                </c:pt>
                <c:pt idx="21904" formatCode="General">
                  <c:v>-0.41236858576760299</c:v>
                </c:pt>
                <c:pt idx="21905" formatCode="General">
                  <c:v>-0.41004006106090402</c:v>
                </c:pt>
                <c:pt idx="21906" formatCode="General">
                  <c:v>-0.40753609235237997</c:v>
                </c:pt>
                <c:pt idx="21907" formatCode="General">
                  <c:v>-0.40485287436329398</c:v>
                </c:pt>
                <c:pt idx="21908" formatCode="General">
                  <c:v>-0.40198580321768301</c:v>
                </c:pt>
                <c:pt idx="21909" formatCode="General">
                  <c:v>-0.39892944335422498</c:v>
                </c:pt>
                <c:pt idx="21910" formatCode="General">
                  <c:v>-0.39567772779128102</c:v>
                </c:pt>
                <c:pt idx="21911" formatCode="General">
                  <c:v>-0.39222430164096</c:v>
                </c:pt>
                <c:pt idx="21912" formatCode="General">
                  <c:v>-0.38856269723547598</c:v>
                </c:pt>
                <c:pt idx="21913" formatCode="General">
                  <c:v>-0.38468644746778602</c:v>
                </c:pt>
                <c:pt idx="21914" formatCode="General">
                  <c:v>-0.38058950783988699</c:v>
                </c:pt>
                <c:pt idx="21915" formatCode="General">
                  <c:v>-0.37626642287828799</c:v>
                </c:pt>
                <c:pt idx="21916" formatCode="General">
                  <c:v>-0.37171259788663003</c:v>
                </c:pt>
                <c:pt idx="21917" formatCode="General">
                  <c:v>-0.36692456092842801</c:v>
                </c:pt>
                <c:pt idx="21918" formatCode="General">
                  <c:v>-0.361900136373978</c:v>
                </c:pt>
                <c:pt idx="21919" formatCode="General">
                  <c:v>-0.35663879353549499</c:v>
                </c:pt>
                <c:pt idx="21920" formatCode="General">
                  <c:v>-0.35114174763125</c:v>
                </c:pt>
                <c:pt idx="21921" formatCode="General">
                  <c:v>-0.34541215989393598</c:v>
                </c:pt>
                <c:pt idx="21922" formatCode="General">
                  <c:v>-0.33945528731395702</c:v>
                </c:pt>
                <c:pt idx="21923" formatCode="General">
                  <c:v>-0.33327856861585903</c:v>
                </c:pt>
                <c:pt idx="21924" formatCode="General">
                  <c:v>-0.32689168710622302</c:v>
                </c:pt>
                <c:pt idx="21925" formatCode="General">
                  <c:v>-0.32030658358483599</c:v>
                </c:pt>
                <c:pt idx="21926" formatCode="General">
                  <c:v>-0.31353742684851199</c:v>
                </c:pt>
                <c:pt idx="21927" formatCode="General">
                  <c:v>-0.30660052998988102</c:v>
                </c:pt>
                <c:pt idx="21928" formatCode="General">
                  <c:v>-0.29951421684857898</c:v>
                </c:pt>
                <c:pt idx="21929" formatCode="General">
                  <c:v>-0.29229870267644797</c:v>
                </c:pt>
                <c:pt idx="21930" formatCode="General">
                  <c:v>-0.28497576718761902</c:v>
                </c:pt>
                <c:pt idx="21931" formatCode="General">
                  <c:v>-0.27756856179963502</c:v>
                </c:pt>
                <c:pt idx="21932" formatCode="General">
                  <c:v>-0.27010138712806497</c:v>
                </c:pt>
                <c:pt idx="21933" formatCode="General">
                  <c:v>-0.26259920664761199</c:v>
                </c:pt>
                <c:pt idx="21934" formatCode="General">
                  <c:v>-0.25508731608728802</c:v>
                </c:pt>
                <c:pt idx="21935" formatCode="General">
                  <c:v>-0.24759099598620399</c:v>
                </c:pt>
                <c:pt idx="21936" formatCode="General">
                  <c:v>-0.24013512891964101</c:v>
                </c:pt>
                <c:pt idx="21937" formatCode="General">
                  <c:v>-0.232743782837773</c:v>
                </c:pt>
                <c:pt idx="21938" formatCode="General">
                  <c:v>-0.225439723666955</c:v>
                </c:pt>
                <c:pt idx="21939" formatCode="General">
                  <c:v>-0.21824403346500401</c:v>
                </c:pt>
                <c:pt idx="21940" formatCode="General">
                  <c:v>-0.21117578627886899</c:v>
                </c:pt>
                <c:pt idx="21941" formatCode="General">
                  <c:v>-0.20425157021496701</c:v>
                </c:pt>
                <c:pt idx="21942" formatCode="General">
                  <c:v>-0.19748517810989999</c:v>
                </c:pt>
                <c:pt idx="21943" formatCode="General">
                  <c:v>-0.19088737964699801</c:v>
                </c:pt>
                <c:pt idx="21944" formatCode="General">
                  <c:v>-0.184465548938095</c:v>
                </c:pt>
                <c:pt idx="21945" formatCode="General">
                  <c:v>-0.178223462382047</c:v>
                </c:pt>
                <c:pt idx="21946" formatCode="General">
                  <c:v>-0.172161139816047</c:v>
                </c:pt>
                <c:pt idx="21947" formatCode="General">
                  <c:v>-0.16627476211019199</c:v>
                </c:pt>
                <c:pt idx="21948" formatCode="General">
                  <c:v>-0.16055666130653401</c:v>
                </c:pt>
                <c:pt idx="21949" formatCode="General">
                  <c:v>-0.15499526731463101</c:v>
                </c:pt>
                <c:pt idx="21950" formatCode="General">
                  <c:v>-0.149575183683576</c:v>
                </c:pt>
                <c:pt idx="21951" formatCode="General">
                  <c:v>-0.14427749439444101</c:v>
                </c:pt>
                <c:pt idx="21952" formatCode="General">
                  <c:v>-0.139079960628439</c:v>
                </c:pt>
                <c:pt idx="21953" formatCode="General">
                  <c:v>-0.133957180628933</c:v>
                </c:pt>
                <c:pt idx="21954" formatCode="General">
                  <c:v>-0.12888095900528701</c:v>
                </c:pt>
                <c:pt idx="21955" formatCode="General">
                  <c:v>-0.123820825292226</c:v>
                </c:pt>
                <c:pt idx="21956" formatCode="General">
                  <c:v>-0.118744506734327</c:v>
                </c:pt>
                <c:pt idx="21957" formatCode="General">
                  <c:v>-0.113618333877735</c:v>
                </c:pt>
                <c:pt idx="21958" formatCode="General">
                  <c:v>-0.108407837023801</c:v>
                </c:pt>
                <c:pt idx="21959" formatCode="General">
                  <c:v>-0.10307822952107901</c:v>
                </c:pt>
                <c:pt idx="21960" formatCode="General">
                  <c:v>-9.7595061101971206E-2</c:v>
                </c:pt>
                <c:pt idx="21961" formatCode="General">
                  <c:v>-9.1924871788219994E-2</c:v>
                </c:pt>
                <c:pt idx="21962" formatCode="General">
                  <c:v>-8.60357109755749E-2</c:v>
                </c:pt>
                <c:pt idx="21963" formatCode="General">
                  <c:v>-7.9897764406380495E-2</c:v>
                </c:pt>
                <c:pt idx="21964" formatCode="General">
                  <c:v>-7.3483910891328996E-2</c:v>
                </c:pt>
                <c:pt idx="21965" formatCode="General">
                  <c:v>-6.6770273439990202E-2</c:v>
                </c:pt>
                <c:pt idx="21966" formatCode="General">
                  <c:v>-5.9736717380611197E-2</c:v>
                </c:pt>
                <c:pt idx="21967" formatCode="General">
                  <c:v>-5.2367295226191199E-2</c:v>
                </c:pt>
                <c:pt idx="21968" formatCode="General">
                  <c:v>-4.46506562264498E-2</c:v>
                </c:pt>
                <c:pt idx="21969" formatCode="General">
                  <c:v>-3.6580373865005802E-2</c:v>
                </c:pt>
                <c:pt idx="21970" formatCode="General">
                  <c:v>-2.8155205767343001E-2</c:v>
                </c:pt>
                <c:pt idx="21971" formatCode="General">
                  <c:v>-1.9379281008895102E-2</c:v>
                </c:pt>
                <c:pt idx="21972" formatCode="General">
                  <c:v>-1.02622048266236E-2</c:v>
                </c:pt>
                <c:pt idx="21973" formatCode="General">
                  <c:v>-8.1907673645612803E-4</c:v>
                </c:pt>
                <c:pt idx="21974" formatCode="General">
                  <c:v>8.9295705663085395E-3</c:v>
                </c:pt>
                <c:pt idx="21975" formatCode="General">
                  <c:v>1.8957922660353701E-2</c:v>
                </c:pt>
                <c:pt idx="21976" formatCode="General">
                  <c:v>2.9235119290847399E-2</c:v>
                </c:pt>
                <c:pt idx="21977" formatCode="General">
                  <c:v>3.97255707213355E-2</c:v>
                </c:pt>
                <c:pt idx="21978" formatCode="General">
                  <c:v>5.0389358407508897E-2</c:v>
                </c:pt>
                <c:pt idx="21979" formatCode="General">
                  <c:v>6.1182676241135298E-2</c:v>
                </c:pt>
                <c:pt idx="21980" formatCode="General">
                  <c:v>7.2058361579747099E-2</c:v>
                </c:pt>
                <c:pt idx="21981" formatCode="General">
                  <c:v>8.2966501020982797E-2</c:v>
                </c:pt>
                <c:pt idx="21982" formatCode="General">
                  <c:v>9.3855074624207196E-2</c:v>
                </c:pt>
                <c:pt idx="21983" formatCode="General">
                  <c:v>0.104670685172754</c:v>
                </c:pt>
                <c:pt idx="21984" formatCode="General">
                  <c:v>0.11535924301257799</c:v>
                </c:pt>
                <c:pt idx="21985" formatCode="General">
                  <c:v>0.12586659364710301</c:v>
                </c:pt>
                <c:pt idx="21986" formatCode="General">
                  <c:v>0.13613930438437299</c:v>
                </c:pt>
                <c:pt idx="21987" formatCode="General">
                  <c:v>0.14612548231596101</c:v>
                </c:pt>
                <c:pt idx="21988" formatCode="General">
                  <c:v>0.155775341783078</c:v>
                </c:pt>
                <c:pt idx="21989" formatCode="General">
                  <c:v>0.16504198171999801</c:v>
                </c:pt>
                <c:pt idx="21990" formatCode="General">
                  <c:v>0.173882118985066</c:v>
                </c:pt>
                <c:pt idx="21991" formatCode="General">
                  <c:v>0.18225652375029799</c:v>
                </c:pt>
                <c:pt idx="21992" formatCode="General">
                  <c:v>0.19013059204489199</c:v>
                </c:pt>
                <c:pt idx="21993" formatCode="General">
                  <c:v>0.19747490511912</c:v>
                </c:pt>
                <c:pt idx="21994" formatCode="General">
                  <c:v>0.204265499824028</c:v>
                </c:pt>
                <c:pt idx="21995" formatCode="General">
                  <c:v>0.210484260106657</c:v>
                </c:pt>
                <c:pt idx="21996" formatCode="General">
                  <c:v>0.21611918968664001</c:v>
                </c:pt>
                <c:pt idx="21997" formatCode="General">
                  <c:v>0.221164384077912</c:v>
                </c:pt>
                <c:pt idx="21998" formatCode="General">
                  <c:v>0.225620152932938</c:v>
                </c:pt>
                <c:pt idx="21999" formatCode="General">
                  <c:v>0.22949305641656301</c:v>
                </c:pt>
                <c:pt idx="22000" formatCode="General">
                  <c:v>0.23279576178945999</c:v>
                </c:pt>
                <c:pt idx="22001" formatCode="General">
                  <c:v>0.23554664426748001</c:v>
                </c:pt>
                <c:pt idx="22002" formatCode="General">
                  <c:v>0.23776957026426801</c:v>
                </c:pt>
                <c:pt idx="22003" formatCode="General">
                  <c:v>0.23949347635625901</c:v>
                </c:pt>
                <c:pt idx="22004" formatCode="General">
                  <c:v>0.240751789767331</c:v>
                </c:pt>
                <c:pt idx="22005" formatCode="General">
                  <c:v>0.24158208303451201</c:v>
                </c:pt>
                <c:pt idx="22006" formatCode="General">
                  <c:v>0.24202535267890399</c:v>
                </c:pt>
                <c:pt idx="22007" formatCode="General">
                  <c:v>0.24212532019798</c:v>
                </c:pt>
                <c:pt idx="22008" formatCode="General">
                  <c:v>0.241927772261959</c:v>
                </c:pt>
                <c:pt idx="22009" formatCode="General">
                  <c:v>0.24147983663446199</c:v>
                </c:pt>
                <c:pt idx="22010" formatCode="General">
                  <c:v>0.24082930535098801</c:v>
                </c:pt>
                <c:pt idx="22011" formatCode="General">
                  <c:v>0.24002383364128299</c:v>
                </c:pt>
                <c:pt idx="22012" formatCode="General">
                  <c:v>0.23911017720628799</c:v>
                </c:pt>
                <c:pt idx="22013" formatCode="General">
                  <c:v>0.23813347871576401</c:v>
                </c:pt>
                <c:pt idx="22014" formatCode="General">
                  <c:v>0.237136667228555</c:v>
                </c:pt>
                <c:pt idx="22015" formatCode="General">
                  <c:v>0.23615983436750099</c:v>
                </c:pt>
                <c:pt idx="22016" formatCode="General">
                  <c:v>0.235239563016439</c:v>
                </c:pt>
                <c:pt idx="22017" formatCode="General">
                  <c:v>0.23440844200341701</c:v>
                </c:pt>
                <c:pt idx="22018" formatCode="General">
                  <c:v>0.23369464454394501</c:v>
                </c:pt>
                <c:pt idx="22019" formatCode="General">
                  <c:v>0.23312147975593001</c:v>
                </c:pt>
                <c:pt idx="22020" formatCode="General">
                  <c:v>0.232707181681235</c:v>
                </c:pt>
                <c:pt idx="22021" formatCode="General">
                  <c:v>0.23246473640829901</c:v>
                </c:pt>
                <c:pt idx="22022" formatCode="General">
                  <c:v>0.23240176305909399</c:v>
                </c:pt>
                <c:pt idx="22023" formatCode="General">
                  <c:v>0.23252045471209901</c:v>
                </c:pt>
                <c:pt idx="22024" formatCode="General">
                  <c:v>0.232817639049578</c:v>
                </c:pt>
                <c:pt idx="22025" formatCode="General">
                  <c:v>0.23328509085881899</c:v>
                </c:pt>
                <c:pt idx="22026" formatCode="General">
                  <c:v>0.23390962596867401</c:v>
                </c:pt>
                <c:pt idx="22027" formatCode="General">
                  <c:v>0.23467356801865</c:v>
                </c:pt>
                <c:pt idx="22028" formatCode="General">
                  <c:v>0.23555517751504201</c:v>
                </c:pt>
                <c:pt idx="22029" formatCode="General">
                  <c:v>0.236528424549589</c:v>
                </c:pt>
                <c:pt idx="22030" formatCode="General">
                  <c:v>0.23756443093077301</c:v>
                </c:pt>
                <c:pt idx="22031" formatCode="General">
                  <c:v>0.23863209868819399</c:v>
                </c:pt>
                <c:pt idx="22032" formatCode="General">
                  <c:v>0.23969853366939101</c:v>
                </c:pt>
                <c:pt idx="22033" formatCode="General">
                  <c:v>0.240729928841417</c:v>
                </c:pt>
                <c:pt idx="22034" formatCode="General">
                  <c:v>0.24169131847643199</c:v>
                </c:pt>
                <c:pt idx="22035" formatCode="General">
                  <c:v>0.24254737172479901</c:v>
                </c:pt>
                <c:pt idx="22036" formatCode="General">
                  <c:v>0.24326386684870699</c:v>
                </c:pt>
                <c:pt idx="22037" formatCode="General">
                  <c:v>0.24380894729369701</c:v>
                </c:pt>
                <c:pt idx="22038" formatCode="General">
                  <c:v>0.24415211695488301</c:v>
                </c:pt>
                <c:pt idx="22039" formatCode="General">
                  <c:v>0.24426563900168399</c:v>
                </c:pt>
                <c:pt idx="22040" formatCode="General">
                  <c:v>0.24412504785161901</c:v>
                </c:pt>
                <c:pt idx="22041" formatCode="General">
                  <c:v>0.243709415699877</c:v>
                </c:pt>
                <c:pt idx="22042" formatCode="General">
                  <c:v>0.243002597315328</c:v>
                </c:pt>
                <c:pt idx="22043" formatCode="General">
                  <c:v>0.241992780130247</c:v>
                </c:pt>
                <c:pt idx="22044" formatCode="General">
                  <c:v>0.240673332940331</c:v>
                </c:pt>
                <c:pt idx="22045" formatCode="General">
                  <c:v>0.23904201888151999</c:v>
                </c:pt>
                <c:pt idx="22046" formatCode="General">
                  <c:v>0.237101160324167</c:v>
                </c:pt>
                <c:pt idx="22047" formatCode="General">
                  <c:v>0.23485891335258399</c:v>
                </c:pt>
                <c:pt idx="22048" formatCode="General">
                  <c:v>0.232328800224641</c:v>
                </c:pt>
                <c:pt idx="22049" formatCode="General">
                  <c:v>0.22952893984230299</c:v>
                </c:pt>
                <c:pt idx="22050" formatCode="General">
                  <c:v>0.22648178482443701</c:v>
                </c:pt>
                <c:pt idx="22051" formatCode="General">
                  <c:v>0.22321392413994201</c:v>
                </c:pt>
                <c:pt idx="22052" formatCode="General">
                  <c:v>0.21975635711342301</c:v>
                </c:pt>
                <c:pt idx="22053" formatCode="General">
                  <c:v>0.21614361647889699</c:v>
                </c:pt>
                <c:pt idx="22054" formatCode="General">
                  <c:v>0.212412809325359</c:v>
                </c:pt>
                <c:pt idx="22055" formatCode="General">
                  <c:v>0.208603761061121</c:v>
                </c:pt>
                <c:pt idx="22056" formatCode="General">
                  <c:v>0.20475808127145101</c:v>
                </c:pt>
                <c:pt idx="22057" formatCode="General">
                  <c:v>0.20091772445196099</c:v>
                </c:pt>
                <c:pt idx="22058" formatCode="General">
                  <c:v>0.19712572033268599</c:v>
                </c:pt>
                <c:pt idx="22059" formatCode="General">
                  <c:v>0.1934249803294</c:v>
                </c:pt>
                <c:pt idx="22060" formatCode="General">
                  <c:v>0.189857427088233</c:v>
                </c:pt>
                <c:pt idx="22061" formatCode="General">
                  <c:v>0.186463352098204</c:v>
                </c:pt>
                <c:pt idx="22062" formatCode="General">
                  <c:v>0.18328082032335299</c:v>
                </c:pt>
                <c:pt idx="22063" formatCode="General">
                  <c:v>0.18034521927383901</c:v>
                </c:pt>
                <c:pt idx="22064" formatCode="General">
                  <c:v>0.177688383775677</c:v>
                </c:pt>
                <c:pt idx="22065" formatCode="General">
                  <c:v>0.17533881912303001</c:v>
                </c:pt>
                <c:pt idx="22066" formatCode="General">
                  <c:v>0.17331998788459699</c:v>
                </c:pt>
                <c:pt idx="22067" formatCode="General">
                  <c:v>0.17165073113559101</c:v>
                </c:pt>
                <c:pt idx="22068" formatCode="General">
                  <c:v>0.17034496482164699</c:v>
                </c:pt>
                <c:pt idx="22069" formatCode="General">
                  <c:v>0.169411392396524</c:v>
                </c:pt>
                <c:pt idx="22070" formatCode="General">
                  <c:v>0.16885381553627099</c:v>
                </c:pt>
                <c:pt idx="22071" formatCode="General">
                  <c:v>0.168669962242256</c:v>
                </c:pt>
                <c:pt idx="22072" formatCode="General">
                  <c:v>0.168851944270315</c:v>
                </c:pt>
                <c:pt idx="22073" formatCode="General">
                  <c:v>0.169386526838742</c:v>
                </c:pt>
                <c:pt idx="22074" formatCode="General">
                  <c:v>0.17025589774451</c:v>
                </c:pt>
                <c:pt idx="22075" formatCode="General">
                  <c:v>0.17143735306292401</c:v>
                </c:pt>
                <c:pt idx="22076" formatCode="General">
                  <c:v>0.17290255269173199</c:v>
                </c:pt>
                <c:pt idx="22077" formatCode="General">
                  <c:v>0.174619993491026</c:v>
                </c:pt>
                <c:pt idx="22078" formatCode="General">
                  <c:v>0.17655401074385699</c:v>
                </c:pt>
                <c:pt idx="22079" formatCode="General">
                  <c:v>0.17866564795743101</c:v>
                </c:pt>
                <c:pt idx="22080" formatCode="General">
                  <c:v>0.18091422954945699</c:v>
                </c:pt>
                <c:pt idx="22081" formatCode="General">
                  <c:v>0.18325610464443301</c:v>
                </c:pt>
                <c:pt idx="22082" formatCode="General">
                  <c:v>0.185645517560939</c:v>
                </c:pt>
                <c:pt idx="22083" formatCode="General">
                  <c:v>0.18803675304556899</c:v>
                </c:pt>
                <c:pt idx="22084" formatCode="General">
                  <c:v>0.19038451525463401</c:v>
                </c:pt>
                <c:pt idx="22085" formatCode="General">
                  <c:v>0.192643043719954</c:v>
                </c:pt>
                <c:pt idx="22086" formatCode="General">
                  <c:v>0.19476831332185501</c:v>
                </c:pt>
                <c:pt idx="22087" formatCode="General">
                  <c:v>0.196717702846505</c:v>
                </c:pt>
                <c:pt idx="22088" formatCode="General">
                  <c:v>0.198450436411367</c:v>
                </c:pt>
                <c:pt idx="22089" formatCode="General">
                  <c:v>0.19992921012062501</c:v>
                </c:pt>
                <c:pt idx="22090" formatCode="General">
                  <c:v>0.20112054636256299</c:v>
                </c:pt>
                <c:pt idx="22091" formatCode="General">
                  <c:v>0.20199433358017099</c:v>
                </c:pt>
                <c:pt idx="22092" formatCode="General">
                  <c:v>0.20252385007517701</c:v>
                </c:pt>
                <c:pt idx="22093" formatCode="General">
                  <c:v>0.202687431681636</c:v>
                </c:pt>
                <c:pt idx="22094" formatCode="General">
                  <c:v>0.20246843791043401</c:v>
                </c:pt>
                <c:pt idx="22095" formatCode="General">
                  <c:v>0.20185497644110001</c:v>
                </c:pt>
                <c:pt idx="22096" formatCode="General">
                  <c:v>0.20084057455940199</c:v>
                </c:pt>
                <c:pt idx="22097" formatCode="General">
                  <c:v>0.199423701221289</c:v>
                </c:pt>
                <c:pt idx="22098" formatCode="General">
                  <c:v>0.19760716488329899</c:v>
                </c:pt>
                <c:pt idx="22099" formatCode="General">
                  <c:v>0.19539915419913301</c:v>
                </c:pt>
                <c:pt idx="22100" formatCode="General">
                  <c:v>0.19281312881343099</c:v>
                </c:pt>
                <c:pt idx="22101" formatCode="General">
                  <c:v>0.189866449304052</c:v>
                </c:pt>
                <c:pt idx="22102" formatCode="General">
                  <c:v>0.186580578915506</c:v>
                </c:pt>
                <c:pt idx="22103" formatCode="General">
                  <c:v>0.182981355147734</c:v>
                </c:pt>
                <c:pt idx="22104" formatCode="General">
                  <c:v>0.179097588278776</c:v>
                </c:pt>
                <c:pt idx="22105" formatCode="General">
                  <c:v>0.17496117563767699</c:v>
                </c:pt>
                <c:pt idx="22106" formatCode="General">
                  <c:v>0.17060675740214301</c:v>
                </c:pt>
                <c:pt idx="22107" formatCode="General">
                  <c:v>0.166070269406389</c:v>
                </c:pt>
                <c:pt idx="22108" formatCode="General">
                  <c:v>0.161389137214701</c:v>
                </c:pt>
                <c:pt idx="22109" formatCode="General">
                  <c:v>0.156602130602395</c:v>
                </c:pt>
                <c:pt idx="22110" formatCode="General">
                  <c:v>0.151748535603558</c:v>
                </c:pt>
                <c:pt idx="22111" formatCode="General">
                  <c:v>0.14686683469366599</c:v>
                </c:pt>
                <c:pt idx="22112" formatCode="General">
                  <c:v>0.14199450397211999</c:v>
                </c:pt>
                <c:pt idx="22113" formatCode="General">
                  <c:v>0.13716757717244599</c:v>
                </c:pt>
                <c:pt idx="22114" formatCode="General">
                  <c:v>0.13242069793976299</c:v>
                </c:pt>
                <c:pt idx="22115" formatCode="General">
                  <c:v>0.12778621869659201</c:v>
                </c:pt>
                <c:pt idx="22116" formatCode="General">
                  <c:v>0.123293281167519</c:v>
                </c:pt>
                <c:pt idx="22117" formatCode="General">
                  <c:v>0.118968176695325</c:v>
                </c:pt>
                <c:pt idx="22118" formatCode="General">
                  <c:v>0.114833782815061</c:v>
                </c:pt>
                <c:pt idx="22119" formatCode="General">
                  <c:v>0.11090949997831399</c:v>
                </c:pt>
                <c:pt idx="22120" formatCode="General">
                  <c:v>0.10721029623592</c:v>
                </c:pt>
                <c:pt idx="22121" formatCode="General">
                  <c:v>0.103747418241149</c:v>
                </c:pt>
                <c:pt idx="22122" formatCode="General">
                  <c:v>0.10052818838899499</c:v>
                </c:pt>
                <c:pt idx="22123" formatCode="General">
                  <c:v>9.75552280367495E-2</c:v>
                </c:pt>
                <c:pt idx="22124" formatCode="General">
                  <c:v>9.4826838333505498E-2</c:v>
                </c:pt>
                <c:pt idx="22125" formatCode="General">
                  <c:v>9.2337076164728304E-2</c:v>
                </c:pt>
                <c:pt idx="22126" formatCode="General">
                  <c:v>9.00763767425206E-2</c:v>
                </c:pt>
                <c:pt idx="22127" formatCode="General">
                  <c:v>8.8031667280727699E-2</c:v>
                </c:pt>
                <c:pt idx="22128" formatCode="General">
                  <c:v>8.6185918416259305E-2</c:v>
                </c:pt>
                <c:pt idx="22129" formatCode="General">
                  <c:v>8.45187973669176E-2</c:v>
                </c:pt>
                <c:pt idx="22130" formatCode="General">
                  <c:v>8.3006893689709593E-2</c:v>
                </c:pt>
                <c:pt idx="22131" formatCode="General">
                  <c:v>8.1623933520086997E-2</c:v>
                </c:pt>
                <c:pt idx="22132" formatCode="General">
                  <c:v>8.0341603966855801E-2</c:v>
                </c:pt>
                <c:pt idx="22133" formatCode="General">
                  <c:v>7.9130271020357495E-2</c:v>
                </c:pt>
                <c:pt idx="22134" formatCode="General">
                  <c:v>7.7958078736064196E-2</c:v>
                </c:pt>
                <c:pt idx="22135" formatCode="General">
                  <c:v>7.6792145203729803E-2</c:v>
                </c:pt>
                <c:pt idx="22136" formatCode="General">
                  <c:v>7.5599860901915006E-2</c:v>
                </c:pt>
                <c:pt idx="22137" formatCode="General">
                  <c:v>7.4347838395609503E-2</c:v>
                </c:pt>
                <c:pt idx="22138" formatCode="General">
                  <c:v>7.3002410350819905E-2</c:v>
                </c:pt>
                <c:pt idx="22139" formatCode="General">
                  <c:v>7.1531320647963997E-2</c:v>
                </c:pt>
                <c:pt idx="22140" formatCode="General">
                  <c:v>6.99037317534726E-2</c:v>
                </c:pt>
                <c:pt idx="22141" formatCode="General">
                  <c:v>6.8089973320393099E-2</c:v>
                </c:pt>
                <c:pt idx="22142" formatCode="General">
                  <c:v>6.6062366633546393E-2</c:v>
                </c:pt>
                <c:pt idx="22143" formatCode="General">
                  <c:v>6.3795486247138697E-2</c:v>
                </c:pt>
              </c:numCache>
            </c:numRef>
          </c:yVal>
          <c:smooth val="1"/>
        </c:ser>
        <c:ser>
          <c:idx val="4"/>
          <c:order val="2"/>
          <c:tx>
            <c:strRef>
              <c:f>stop_high_freq!$M$1</c:f>
              <c:strCache>
                <c:ptCount val="1"/>
                <c:pt idx="0">
                  <c:v>Stop LB: 0.5</c:v>
                </c:pt>
              </c:strCache>
            </c:strRef>
          </c:tx>
          <c:marker>
            <c:symbol val="none"/>
          </c:marker>
          <c:xVal>
            <c:numRef>
              <c:f>stop_high_freq!$M$4:$M$22147</c:f>
              <c:numCache>
                <c:formatCode>General</c:formatCode>
                <c:ptCount val="22144"/>
                <c:pt idx="0">
                  <c:v>0</c:v>
                </c:pt>
                <c:pt idx="1">
                  <c:v>1.37657617972579E-3</c:v>
                </c:pt>
                <c:pt idx="2">
                  <c:v>2.7531523594515701E-3</c:v>
                </c:pt>
                <c:pt idx="3">
                  <c:v>4.1297285391773599E-3</c:v>
                </c:pt>
                <c:pt idx="4">
                  <c:v>5.5063047189031497E-3</c:v>
                </c:pt>
                <c:pt idx="5">
                  <c:v>6.88288089862893E-3</c:v>
                </c:pt>
                <c:pt idx="6">
                  <c:v>8.2594570783547198E-3</c:v>
                </c:pt>
                <c:pt idx="7">
                  <c:v>9.6360332580805001E-3</c:v>
                </c:pt>
                <c:pt idx="8">
                  <c:v>1.1012609437806299E-2</c:v>
                </c:pt>
                <c:pt idx="9">
                  <c:v>1.2389185617532101E-2</c:v>
                </c:pt>
                <c:pt idx="10">
                  <c:v>1.37657617972579E-2</c:v>
                </c:pt>
                <c:pt idx="11">
                  <c:v>1.51423379769836E-2</c:v>
                </c:pt>
                <c:pt idx="12">
                  <c:v>1.6518914156709402E-2</c:v>
                </c:pt>
                <c:pt idx="13">
                  <c:v>1.7895490336435199E-2</c:v>
                </c:pt>
                <c:pt idx="14">
                  <c:v>1.9272066516161E-2</c:v>
                </c:pt>
                <c:pt idx="15">
                  <c:v>2.0648642695886801E-2</c:v>
                </c:pt>
                <c:pt idx="16">
                  <c:v>2.2025218875612599E-2</c:v>
                </c:pt>
                <c:pt idx="17">
                  <c:v>2.34017950553384E-2</c:v>
                </c:pt>
                <c:pt idx="18">
                  <c:v>2.4778371235064201E-2</c:v>
                </c:pt>
                <c:pt idx="19">
                  <c:v>2.6154947414789902E-2</c:v>
                </c:pt>
                <c:pt idx="20">
                  <c:v>2.7531523594515699E-2</c:v>
                </c:pt>
                <c:pt idx="21">
                  <c:v>2.89080997742415E-2</c:v>
                </c:pt>
                <c:pt idx="22">
                  <c:v>3.0284675953967301E-2</c:v>
                </c:pt>
                <c:pt idx="23">
                  <c:v>3.1661252133693099E-2</c:v>
                </c:pt>
                <c:pt idx="24">
                  <c:v>3.30378283134189E-2</c:v>
                </c:pt>
                <c:pt idx="25">
                  <c:v>3.4414404493144701E-2</c:v>
                </c:pt>
                <c:pt idx="26">
                  <c:v>3.5790980672870398E-2</c:v>
                </c:pt>
                <c:pt idx="27">
                  <c:v>3.7167556852596199E-2</c:v>
                </c:pt>
                <c:pt idx="28">
                  <c:v>3.8544133032322E-2</c:v>
                </c:pt>
                <c:pt idx="29">
                  <c:v>3.9920709212047802E-2</c:v>
                </c:pt>
                <c:pt idx="30">
                  <c:v>4.1297285391773603E-2</c:v>
                </c:pt>
                <c:pt idx="31">
                  <c:v>4.2673861571499397E-2</c:v>
                </c:pt>
                <c:pt idx="32">
                  <c:v>4.4050437751225198E-2</c:v>
                </c:pt>
                <c:pt idx="33">
                  <c:v>4.5427013930950999E-2</c:v>
                </c:pt>
                <c:pt idx="34">
                  <c:v>4.6803590110676703E-2</c:v>
                </c:pt>
                <c:pt idx="35">
                  <c:v>4.8180166290402497E-2</c:v>
                </c:pt>
                <c:pt idx="36">
                  <c:v>4.9556742470128298E-2</c:v>
                </c:pt>
                <c:pt idx="37">
                  <c:v>5.0933318649854099E-2</c:v>
                </c:pt>
                <c:pt idx="38">
                  <c:v>5.23098948295799E-2</c:v>
                </c:pt>
                <c:pt idx="39">
                  <c:v>5.3686471009305702E-2</c:v>
                </c:pt>
                <c:pt idx="40">
                  <c:v>5.5063047189031503E-2</c:v>
                </c:pt>
                <c:pt idx="41">
                  <c:v>5.64396233687572E-2</c:v>
                </c:pt>
                <c:pt idx="42">
                  <c:v>5.7816199548483001E-2</c:v>
                </c:pt>
                <c:pt idx="43">
                  <c:v>5.9192775728208802E-2</c:v>
                </c:pt>
                <c:pt idx="44">
                  <c:v>6.0569351907934603E-2</c:v>
                </c:pt>
                <c:pt idx="45">
                  <c:v>6.1945928087660397E-2</c:v>
                </c:pt>
                <c:pt idx="46">
                  <c:v>6.3322504267386198E-2</c:v>
                </c:pt>
                <c:pt idx="47">
                  <c:v>6.4699080447112006E-2</c:v>
                </c:pt>
                <c:pt idx="48">
                  <c:v>6.6075656626837703E-2</c:v>
                </c:pt>
                <c:pt idx="49">
                  <c:v>6.7452232806563497E-2</c:v>
                </c:pt>
                <c:pt idx="50">
                  <c:v>6.8828808986289305E-2</c:v>
                </c:pt>
                <c:pt idx="51">
                  <c:v>7.02053851660151E-2</c:v>
                </c:pt>
                <c:pt idx="52">
                  <c:v>7.1581961345740894E-2</c:v>
                </c:pt>
                <c:pt idx="53">
                  <c:v>7.2958537525466702E-2</c:v>
                </c:pt>
                <c:pt idx="54">
                  <c:v>7.4335113705192496E-2</c:v>
                </c:pt>
                <c:pt idx="55">
                  <c:v>7.5711689884918207E-2</c:v>
                </c:pt>
                <c:pt idx="56">
                  <c:v>7.7088266064644001E-2</c:v>
                </c:pt>
                <c:pt idx="57">
                  <c:v>7.8464842244369795E-2</c:v>
                </c:pt>
                <c:pt idx="58">
                  <c:v>7.9841418424095603E-2</c:v>
                </c:pt>
                <c:pt idx="59">
                  <c:v>8.1217994603821397E-2</c:v>
                </c:pt>
                <c:pt idx="60">
                  <c:v>8.2594570783547205E-2</c:v>
                </c:pt>
                <c:pt idx="61">
                  <c:v>8.3971146963273E-2</c:v>
                </c:pt>
                <c:pt idx="62">
                  <c:v>8.5347723142998794E-2</c:v>
                </c:pt>
                <c:pt idx="63">
                  <c:v>8.6724299322724602E-2</c:v>
                </c:pt>
                <c:pt idx="64">
                  <c:v>8.8100875502450299E-2</c:v>
                </c:pt>
                <c:pt idx="65">
                  <c:v>8.9477451682176107E-2</c:v>
                </c:pt>
                <c:pt idx="66">
                  <c:v>9.0854027861901901E-2</c:v>
                </c:pt>
                <c:pt idx="67">
                  <c:v>9.2230604041627695E-2</c:v>
                </c:pt>
                <c:pt idx="68">
                  <c:v>9.3607180221353503E-2</c:v>
                </c:pt>
                <c:pt idx="69">
                  <c:v>9.4983756401079297E-2</c:v>
                </c:pt>
                <c:pt idx="70">
                  <c:v>9.6360332580804994E-2</c:v>
                </c:pt>
                <c:pt idx="71">
                  <c:v>9.7736908760530802E-2</c:v>
                </c:pt>
                <c:pt idx="72">
                  <c:v>9.9113484940256597E-2</c:v>
                </c:pt>
                <c:pt idx="73">
                  <c:v>0.100490061119982</c:v>
                </c:pt>
                <c:pt idx="74">
                  <c:v>0.101866637299708</c:v>
                </c:pt>
                <c:pt idx="75">
                  <c:v>0.10324321347943401</c:v>
                </c:pt>
                <c:pt idx="76">
                  <c:v>0.10461978965916</c:v>
                </c:pt>
                <c:pt idx="77">
                  <c:v>0.105996365838886</c:v>
                </c:pt>
                <c:pt idx="78">
                  <c:v>0.107372942018611</c:v>
                </c:pt>
                <c:pt idx="79">
                  <c:v>0.108749518198337</c:v>
                </c:pt>
                <c:pt idx="80">
                  <c:v>0.11012609437806301</c:v>
                </c:pt>
                <c:pt idx="81">
                  <c:v>0.11150267055778899</c:v>
                </c:pt>
                <c:pt idx="82">
                  <c:v>0.112879246737514</c:v>
                </c:pt>
                <c:pt idx="83">
                  <c:v>0.11425582291724</c:v>
                </c:pt>
                <c:pt idx="84">
                  <c:v>0.115632399096966</c:v>
                </c:pt>
                <c:pt idx="85">
                  <c:v>0.117008975276692</c:v>
                </c:pt>
                <c:pt idx="86">
                  <c:v>0.11838555145641801</c:v>
                </c:pt>
                <c:pt idx="87">
                  <c:v>0.119762127636143</c:v>
                </c:pt>
                <c:pt idx="88">
                  <c:v>0.121138703815869</c:v>
                </c:pt>
                <c:pt idx="89">
                  <c:v>0.122515279995595</c:v>
                </c:pt>
                <c:pt idx="90">
                  <c:v>0.123891856175321</c:v>
                </c:pt>
                <c:pt idx="91">
                  <c:v>0.125268432355047</c:v>
                </c:pt>
                <c:pt idx="92">
                  <c:v>0.12664500853477201</c:v>
                </c:pt>
                <c:pt idx="93">
                  <c:v>0.12802158471449801</c:v>
                </c:pt>
                <c:pt idx="94">
                  <c:v>0.12939816089422401</c:v>
                </c:pt>
                <c:pt idx="95">
                  <c:v>0.13077473707394999</c:v>
                </c:pt>
                <c:pt idx="96">
                  <c:v>0.13215131325367599</c:v>
                </c:pt>
                <c:pt idx="97">
                  <c:v>0.13352788943340099</c:v>
                </c:pt>
                <c:pt idx="98">
                  <c:v>0.13490446561312699</c:v>
                </c:pt>
                <c:pt idx="99">
                  <c:v>0.136281041792853</c:v>
                </c:pt>
                <c:pt idx="100">
                  <c:v>0.137657617972579</c:v>
                </c:pt>
                <c:pt idx="101">
                  <c:v>0.139034194152304</c:v>
                </c:pt>
                <c:pt idx="102">
                  <c:v>0.14041077033203</c:v>
                </c:pt>
                <c:pt idx="103">
                  <c:v>0.14178734651175601</c:v>
                </c:pt>
                <c:pt idx="104">
                  <c:v>0.14316392269148201</c:v>
                </c:pt>
                <c:pt idx="105">
                  <c:v>0.14454049887120801</c:v>
                </c:pt>
                <c:pt idx="106">
                  <c:v>0.14591707505093299</c:v>
                </c:pt>
                <c:pt idx="107">
                  <c:v>0.14729365123065899</c:v>
                </c:pt>
                <c:pt idx="108">
                  <c:v>0.14867022741038499</c:v>
                </c:pt>
                <c:pt idx="109">
                  <c:v>0.15004680359011099</c:v>
                </c:pt>
                <c:pt idx="110">
                  <c:v>0.151423379769836</c:v>
                </c:pt>
                <c:pt idx="111">
                  <c:v>0.152799955949562</c:v>
                </c:pt>
                <c:pt idx="112">
                  <c:v>0.154176532129288</c:v>
                </c:pt>
                <c:pt idx="113">
                  <c:v>0.155553108309014</c:v>
                </c:pt>
                <c:pt idx="114">
                  <c:v>0.15692968448874001</c:v>
                </c:pt>
                <c:pt idx="115">
                  <c:v>0.15830626066846501</c:v>
                </c:pt>
                <c:pt idx="116">
                  <c:v>0.15968283684819101</c:v>
                </c:pt>
                <c:pt idx="117">
                  <c:v>0.16105941302791699</c:v>
                </c:pt>
                <c:pt idx="118">
                  <c:v>0.16243598920764299</c:v>
                </c:pt>
                <c:pt idx="119">
                  <c:v>0.16381256538736899</c:v>
                </c:pt>
                <c:pt idx="120">
                  <c:v>0.16518914156709399</c:v>
                </c:pt>
                <c:pt idx="121">
                  <c:v>0.16656571774682</c:v>
                </c:pt>
                <c:pt idx="122">
                  <c:v>0.167942293926546</c:v>
                </c:pt>
                <c:pt idx="123">
                  <c:v>0.169318870106272</c:v>
                </c:pt>
                <c:pt idx="124">
                  <c:v>0.170695446285998</c:v>
                </c:pt>
                <c:pt idx="125">
                  <c:v>0.17207202246572301</c:v>
                </c:pt>
                <c:pt idx="126">
                  <c:v>0.17344859864544901</c:v>
                </c:pt>
                <c:pt idx="127">
                  <c:v>0.17482517482517501</c:v>
                </c:pt>
                <c:pt idx="128">
                  <c:v>0.17620175100490101</c:v>
                </c:pt>
                <c:pt idx="129">
                  <c:v>0.17757832718462599</c:v>
                </c:pt>
                <c:pt idx="130">
                  <c:v>0.17895490336435199</c:v>
                </c:pt>
                <c:pt idx="131">
                  <c:v>0.18033147954407799</c:v>
                </c:pt>
                <c:pt idx="132">
                  <c:v>0.181708055723804</c:v>
                </c:pt>
                <c:pt idx="133">
                  <c:v>0.18308463190353</c:v>
                </c:pt>
                <c:pt idx="134">
                  <c:v>0.184461208083255</c:v>
                </c:pt>
                <c:pt idx="135">
                  <c:v>0.185837784262981</c:v>
                </c:pt>
                <c:pt idx="136">
                  <c:v>0.18721436044270701</c:v>
                </c:pt>
                <c:pt idx="137">
                  <c:v>0.18859093662243301</c:v>
                </c:pt>
                <c:pt idx="138">
                  <c:v>0.18996751280215901</c:v>
                </c:pt>
                <c:pt idx="139">
                  <c:v>0.19134408898188399</c:v>
                </c:pt>
                <c:pt idx="140">
                  <c:v>0.19272066516160999</c:v>
                </c:pt>
                <c:pt idx="141">
                  <c:v>0.19409724134133599</c:v>
                </c:pt>
                <c:pt idx="142">
                  <c:v>0.19547381752106199</c:v>
                </c:pt>
                <c:pt idx="143">
                  <c:v>0.196850393700787</c:v>
                </c:pt>
                <c:pt idx="144">
                  <c:v>0.198226969880513</c:v>
                </c:pt>
                <c:pt idx="145">
                  <c:v>0.199603546060239</c:v>
                </c:pt>
                <c:pt idx="146">
                  <c:v>0.200980122239965</c:v>
                </c:pt>
                <c:pt idx="147">
                  <c:v>0.20235669841969101</c:v>
                </c:pt>
                <c:pt idx="148">
                  <c:v>0.20373327459941601</c:v>
                </c:pt>
                <c:pt idx="149">
                  <c:v>0.20510985077914201</c:v>
                </c:pt>
                <c:pt idx="150">
                  <c:v>0.20648642695886801</c:v>
                </c:pt>
                <c:pt idx="151">
                  <c:v>0.20786300313859399</c:v>
                </c:pt>
                <c:pt idx="152">
                  <c:v>0.20923957931831999</c:v>
                </c:pt>
                <c:pt idx="153">
                  <c:v>0.21061615549804499</c:v>
                </c:pt>
                <c:pt idx="154">
                  <c:v>0.211992731677771</c:v>
                </c:pt>
                <c:pt idx="155">
                  <c:v>0.213369307857497</c:v>
                </c:pt>
                <c:pt idx="156">
                  <c:v>0.214745884037223</c:v>
                </c:pt>
                <c:pt idx="157">
                  <c:v>0.216122460216948</c:v>
                </c:pt>
                <c:pt idx="158">
                  <c:v>0.21749903639667401</c:v>
                </c:pt>
                <c:pt idx="159">
                  <c:v>0.21887561257640001</c:v>
                </c:pt>
                <c:pt idx="160">
                  <c:v>0.22025218875612601</c:v>
                </c:pt>
                <c:pt idx="161">
                  <c:v>0.22162876493585201</c:v>
                </c:pt>
                <c:pt idx="162">
                  <c:v>0.22300534111557699</c:v>
                </c:pt>
                <c:pt idx="163">
                  <c:v>0.22438191729530299</c:v>
                </c:pt>
                <c:pt idx="164">
                  <c:v>0.22575849347502899</c:v>
                </c:pt>
                <c:pt idx="165">
                  <c:v>0.227135069654755</c:v>
                </c:pt>
                <c:pt idx="166">
                  <c:v>0.228511645834481</c:v>
                </c:pt>
                <c:pt idx="167">
                  <c:v>0.229888222014206</c:v>
                </c:pt>
                <c:pt idx="168">
                  <c:v>0.231264798193932</c:v>
                </c:pt>
                <c:pt idx="169">
                  <c:v>0.23264137437365801</c:v>
                </c:pt>
                <c:pt idx="170">
                  <c:v>0.23401795055338401</c:v>
                </c:pt>
                <c:pt idx="171">
                  <c:v>0.23539452673310901</c:v>
                </c:pt>
                <c:pt idx="172">
                  <c:v>0.23677110291283501</c:v>
                </c:pt>
                <c:pt idx="173">
                  <c:v>0.23814767909256099</c:v>
                </c:pt>
                <c:pt idx="174">
                  <c:v>0.23952425527228699</c:v>
                </c:pt>
                <c:pt idx="175">
                  <c:v>0.24090083145201299</c:v>
                </c:pt>
                <c:pt idx="176">
                  <c:v>0.242277407631738</c:v>
                </c:pt>
                <c:pt idx="177">
                  <c:v>0.243653983811464</c:v>
                </c:pt>
                <c:pt idx="178">
                  <c:v>0.24503055999119</c:v>
                </c:pt>
                <c:pt idx="179">
                  <c:v>0.246407136170916</c:v>
                </c:pt>
                <c:pt idx="180">
                  <c:v>0.247783712350642</c:v>
                </c:pt>
                <c:pt idx="181">
                  <c:v>0.24916028853036701</c:v>
                </c:pt>
                <c:pt idx="182">
                  <c:v>0.25053686471009301</c:v>
                </c:pt>
                <c:pt idx="183">
                  <c:v>0.25191344088981898</c:v>
                </c:pt>
                <c:pt idx="184">
                  <c:v>0.25329001706954501</c:v>
                </c:pt>
                <c:pt idx="185">
                  <c:v>0.25466659324926999</c:v>
                </c:pt>
                <c:pt idx="186">
                  <c:v>0.25604316942899602</c:v>
                </c:pt>
                <c:pt idx="187">
                  <c:v>0.25741974560872199</c:v>
                </c:pt>
                <c:pt idx="188">
                  <c:v>0.25879632178844802</c:v>
                </c:pt>
                <c:pt idx="189">
                  <c:v>0.260172897968174</c:v>
                </c:pt>
                <c:pt idx="190">
                  <c:v>0.26154947414789897</c:v>
                </c:pt>
                <c:pt idx="191">
                  <c:v>0.262926050327625</c:v>
                </c:pt>
                <c:pt idx="192">
                  <c:v>0.26430262650735098</c:v>
                </c:pt>
                <c:pt idx="193">
                  <c:v>0.26567920268707701</c:v>
                </c:pt>
                <c:pt idx="194">
                  <c:v>0.26705577886680298</c:v>
                </c:pt>
                <c:pt idx="195">
                  <c:v>0.26843235504652802</c:v>
                </c:pt>
                <c:pt idx="196">
                  <c:v>0.26980893122625399</c:v>
                </c:pt>
                <c:pt idx="197">
                  <c:v>0.27118550740598002</c:v>
                </c:pt>
                <c:pt idx="198">
                  <c:v>0.27256208358570599</c:v>
                </c:pt>
                <c:pt idx="199">
                  <c:v>0.27393865976543103</c:v>
                </c:pt>
                <c:pt idx="200">
                  <c:v>0.275315235945157</c:v>
                </c:pt>
                <c:pt idx="201">
                  <c:v>0.27669181212488297</c:v>
                </c:pt>
                <c:pt idx="202">
                  <c:v>0.278068388304609</c:v>
                </c:pt>
                <c:pt idx="203">
                  <c:v>0.27944496448433498</c:v>
                </c:pt>
                <c:pt idx="204">
                  <c:v>0.28082154066406001</c:v>
                </c:pt>
                <c:pt idx="205">
                  <c:v>0.28219811684378598</c:v>
                </c:pt>
                <c:pt idx="206">
                  <c:v>0.28357469302351201</c:v>
                </c:pt>
                <c:pt idx="207">
                  <c:v>0.28495126920323799</c:v>
                </c:pt>
                <c:pt idx="208">
                  <c:v>0.28632784538296402</c:v>
                </c:pt>
                <c:pt idx="209">
                  <c:v>0.28770442156268899</c:v>
                </c:pt>
                <c:pt idx="210">
                  <c:v>0.28908099774241502</c:v>
                </c:pt>
                <c:pt idx="211">
                  <c:v>0.290457573922141</c:v>
                </c:pt>
                <c:pt idx="212">
                  <c:v>0.29183415010186697</c:v>
                </c:pt>
                <c:pt idx="213">
                  <c:v>0.293210726281592</c:v>
                </c:pt>
                <c:pt idx="214">
                  <c:v>0.29458730246131798</c:v>
                </c:pt>
                <c:pt idx="215">
                  <c:v>0.29596387864104401</c:v>
                </c:pt>
                <c:pt idx="216">
                  <c:v>0.29734045482076998</c:v>
                </c:pt>
                <c:pt idx="217">
                  <c:v>0.29871703100049601</c:v>
                </c:pt>
                <c:pt idx="218">
                  <c:v>0.30009360718022099</c:v>
                </c:pt>
                <c:pt idx="219">
                  <c:v>0.30147018335994702</c:v>
                </c:pt>
                <c:pt idx="220">
                  <c:v>0.30284675953967299</c:v>
                </c:pt>
                <c:pt idx="221">
                  <c:v>0.30422333571939902</c:v>
                </c:pt>
                <c:pt idx="222">
                  <c:v>0.305599911899125</c:v>
                </c:pt>
                <c:pt idx="223">
                  <c:v>0.30697648807884997</c:v>
                </c:pt>
                <c:pt idx="224">
                  <c:v>0.308353064258576</c:v>
                </c:pt>
                <c:pt idx="225">
                  <c:v>0.30972964043830198</c:v>
                </c:pt>
                <c:pt idx="226">
                  <c:v>0.31110621661802801</c:v>
                </c:pt>
                <c:pt idx="227">
                  <c:v>0.31248279279775398</c:v>
                </c:pt>
                <c:pt idx="228">
                  <c:v>0.31385936897747901</c:v>
                </c:pt>
                <c:pt idx="229">
                  <c:v>0.31523594515720499</c:v>
                </c:pt>
                <c:pt idx="230">
                  <c:v>0.31661252133693102</c:v>
                </c:pt>
                <c:pt idx="231">
                  <c:v>0.31798909751665699</c:v>
                </c:pt>
                <c:pt idx="232">
                  <c:v>0.31936567369638202</c:v>
                </c:pt>
                <c:pt idx="233">
                  <c:v>0.320742249876108</c:v>
                </c:pt>
                <c:pt idx="234">
                  <c:v>0.32211882605583397</c:v>
                </c:pt>
                <c:pt idx="235">
                  <c:v>0.32349540223556</c:v>
                </c:pt>
                <c:pt idx="236">
                  <c:v>0.32487197841528598</c:v>
                </c:pt>
                <c:pt idx="237">
                  <c:v>0.32624855459501101</c:v>
                </c:pt>
                <c:pt idx="238">
                  <c:v>0.32762513077473698</c:v>
                </c:pt>
                <c:pt idx="239">
                  <c:v>0.32900170695446301</c:v>
                </c:pt>
                <c:pt idx="240">
                  <c:v>0.33037828313418899</c:v>
                </c:pt>
                <c:pt idx="241">
                  <c:v>0.33175485931391502</c:v>
                </c:pt>
                <c:pt idx="242">
                  <c:v>0.33313143549363999</c:v>
                </c:pt>
                <c:pt idx="243">
                  <c:v>0.33450801167336602</c:v>
                </c:pt>
                <c:pt idx="244">
                  <c:v>0.335884587853092</c:v>
                </c:pt>
                <c:pt idx="245">
                  <c:v>0.33726116403281797</c:v>
                </c:pt>
                <c:pt idx="246">
                  <c:v>0.338637740212543</c:v>
                </c:pt>
                <c:pt idx="247">
                  <c:v>0.34001431639226898</c:v>
                </c:pt>
                <c:pt idx="248">
                  <c:v>0.34139089257199501</c:v>
                </c:pt>
                <c:pt idx="249">
                  <c:v>0.34276746875172098</c:v>
                </c:pt>
                <c:pt idx="250">
                  <c:v>0.34414404493144701</c:v>
                </c:pt>
                <c:pt idx="251">
                  <c:v>0.34552062111117199</c:v>
                </c:pt>
                <c:pt idx="252">
                  <c:v>0.34689719729089802</c:v>
                </c:pt>
                <c:pt idx="253">
                  <c:v>0.34827377347062399</c:v>
                </c:pt>
                <c:pt idx="254">
                  <c:v>0.34965034965035002</c:v>
                </c:pt>
                <c:pt idx="255">
                  <c:v>0.351026925830076</c:v>
                </c:pt>
                <c:pt idx="256">
                  <c:v>0.35240350200980097</c:v>
                </c:pt>
                <c:pt idx="257">
                  <c:v>0.353780078189527</c:v>
                </c:pt>
                <c:pt idx="258">
                  <c:v>0.35515665436925298</c:v>
                </c:pt>
                <c:pt idx="259">
                  <c:v>0.35653323054897901</c:v>
                </c:pt>
                <c:pt idx="260">
                  <c:v>0.35790980672870398</c:v>
                </c:pt>
                <c:pt idx="261">
                  <c:v>0.35928638290843001</c:v>
                </c:pt>
                <c:pt idx="262">
                  <c:v>0.36066295908815599</c:v>
                </c:pt>
                <c:pt idx="263">
                  <c:v>0.36203953526788202</c:v>
                </c:pt>
                <c:pt idx="264">
                  <c:v>0.36341611144760799</c:v>
                </c:pt>
                <c:pt idx="265">
                  <c:v>0.36479268762733302</c:v>
                </c:pt>
                <c:pt idx="266">
                  <c:v>0.366169263807059</c:v>
                </c:pt>
                <c:pt idx="267">
                  <c:v>0.36754583998678497</c:v>
                </c:pt>
                <c:pt idx="268">
                  <c:v>0.368922416166511</c:v>
                </c:pt>
                <c:pt idx="269">
                  <c:v>0.37029899234623698</c:v>
                </c:pt>
                <c:pt idx="270">
                  <c:v>0.37167556852596201</c:v>
                </c:pt>
                <c:pt idx="271">
                  <c:v>0.37305214470568798</c:v>
                </c:pt>
                <c:pt idx="272">
                  <c:v>0.37442872088541401</c:v>
                </c:pt>
                <c:pt idx="273">
                  <c:v>0.37580529706513999</c:v>
                </c:pt>
                <c:pt idx="274">
                  <c:v>0.37718187324486502</c:v>
                </c:pt>
                <c:pt idx="275">
                  <c:v>0.37855844942459099</c:v>
                </c:pt>
                <c:pt idx="276">
                  <c:v>0.37993502560431702</c:v>
                </c:pt>
                <c:pt idx="277">
                  <c:v>0.381311601784043</c:v>
                </c:pt>
                <c:pt idx="278">
                  <c:v>0.38268817796376903</c:v>
                </c:pt>
                <c:pt idx="279">
                  <c:v>0.384064754143494</c:v>
                </c:pt>
                <c:pt idx="280">
                  <c:v>0.38544133032321998</c:v>
                </c:pt>
                <c:pt idx="281">
                  <c:v>0.38681790650294601</c:v>
                </c:pt>
                <c:pt idx="282">
                  <c:v>0.38819448268267198</c:v>
                </c:pt>
                <c:pt idx="283">
                  <c:v>0.38957105886239801</c:v>
                </c:pt>
                <c:pt idx="284">
                  <c:v>0.39094763504212299</c:v>
                </c:pt>
                <c:pt idx="285">
                  <c:v>0.39232421122184902</c:v>
                </c:pt>
                <c:pt idx="286">
                  <c:v>0.39370078740157499</c:v>
                </c:pt>
                <c:pt idx="287">
                  <c:v>0.39507736358130102</c:v>
                </c:pt>
                <c:pt idx="288">
                  <c:v>0.396453939761026</c:v>
                </c:pt>
                <c:pt idx="289">
                  <c:v>0.39783051594075203</c:v>
                </c:pt>
                <c:pt idx="290">
                  <c:v>0.399207092120478</c:v>
                </c:pt>
                <c:pt idx="291">
                  <c:v>0.40058366830020398</c:v>
                </c:pt>
                <c:pt idx="292">
                  <c:v>0.40196024447993001</c:v>
                </c:pt>
                <c:pt idx="293">
                  <c:v>0.40333682065965498</c:v>
                </c:pt>
                <c:pt idx="294">
                  <c:v>0.40471339683938101</c:v>
                </c:pt>
                <c:pt idx="295">
                  <c:v>0.40608997301910699</c:v>
                </c:pt>
                <c:pt idx="296">
                  <c:v>0.40746654919883302</c:v>
                </c:pt>
                <c:pt idx="297">
                  <c:v>0.40884312537855899</c:v>
                </c:pt>
                <c:pt idx="298">
                  <c:v>0.41021970155828402</c:v>
                </c:pt>
                <c:pt idx="299">
                  <c:v>0.41159627773801</c:v>
                </c:pt>
                <c:pt idx="300">
                  <c:v>0.41297285391773603</c:v>
                </c:pt>
                <c:pt idx="301">
                  <c:v>0.414349430097462</c:v>
                </c:pt>
                <c:pt idx="302">
                  <c:v>0.41572600627718798</c:v>
                </c:pt>
                <c:pt idx="303">
                  <c:v>0.41710258245691301</c:v>
                </c:pt>
                <c:pt idx="304">
                  <c:v>0.41847915863663898</c:v>
                </c:pt>
                <c:pt idx="305">
                  <c:v>0.41985573481636501</c:v>
                </c:pt>
                <c:pt idx="306">
                  <c:v>0.42123231099609099</c:v>
                </c:pt>
                <c:pt idx="307">
                  <c:v>0.42260888717581602</c:v>
                </c:pt>
                <c:pt idx="308">
                  <c:v>0.42398546335554199</c:v>
                </c:pt>
                <c:pt idx="309">
                  <c:v>0.42536203953526802</c:v>
                </c:pt>
                <c:pt idx="310">
                  <c:v>0.426738615714994</c:v>
                </c:pt>
                <c:pt idx="311">
                  <c:v>0.42811519189472003</c:v>
                </c:pt>
                <c:pt idx="312">
                  <c:v>0.429491768074445</c:v>
                </c:pt>
                <c:pt idx="313">
                  <c:v>0.43086834425417098</c:v>
                </c:pt>
                <c:pt idx="314">
                  <c:v>0.43224492043389701</c:v>
                </c:pt>
                <c:pt idx="315">
                  <c:v>0.43362149661362298</c:v>
                </c:pt>
                <c:pt idx="316">
                  <c:v>0.43499807279334801</c:v>
                </c:pt>
                <c:pt idx="317">
                  <c:v>0.43637464897307399</c:v>
                </c:pt>
                <c:pt idx="318">
                  <c:v>0.43775122515280002</c:v>
                </c:pt>
                <c:pt idx="319">
                  <c:v>0.43912780133252599</c:v>
                </c:pt>
                <c:pt idx="320">
                  <c:v>0.44050437751225202</c:v>
                </c:pt>
                <c:pt idx="321">
                  <c:v>0.441880953691977</c:v>
                </c:pt>
                <c:pt idx="322">
                  <c:v>0.44325752987170303</c:v>
                </c:pt>
                <c:pt idx="323">
                  <c:v>0.444634106051429</c:v>
                </c:pt>
                <c:pt idx="324">
                  <c:v>0.44601068223115498</c:v>
                </c:pt>
                <c:pt idx="325">
                  <c:v>0.44738725841088101</c:v>
                </c:pt>
                <c:pt idx="326">
                  <c:v>0.44876383459060598</c:v>
                </c:pt>
                <c:pt idx="327">
                  <c:v>0.45014041077033201</c:v>
                </c:pt>
                <c:pt idx="328">
                  <c:v>0.45151698695005799</c:v>
                </c:pt>
                <c:pt idx="329">
                  <c:v>0.45289356312978402</c:v>
                </c:pt>
                <c:pt idx="330">
                  <c:v>0.45427013930950899</c:v>
                </c:pt>
                <c:pt idx="331">
                  <c:v>0.45564671548923502</c:v>
                </c:pt>
                <c:pt idx="332">
                  <c:v>0.457023291668961</c:v>
                </c:pt>
                <c:pt idx="333">
                  <c:v>0.45839986784868703</c:v>
                </c:pt>
                <c:pt idx="334">
                  <c:v>0.459776444028413</c:v>
                </c:pt>
                <c:pt idx="335">
                  <c:v>0.46115302020813798</c:v>
                </c:pt>
                <c:pt idx="336">
                  <c:v>0.46252959638786401</c:v>
                </c:pt>
                <c:pt idx="337">
                  <c:v>0.46390617256758998</c:v>
                </c:pt>
                <c:pt idx="338">
                  <c:v>0.46528274874731601</c:v>
                </c:pt>
                <c:pt idx="339">
                  <c:v>0.46665932492704199</c:v>
                </c:pt>
                <c:pt idx="340">
                  <c:v>0.46803590110676702</c:v>
                </c:pt>
                <c:pt idx="341">
                  <c:v>0.46941247728649299</c:v>
                </c:pt>
                <c:pt idx="342">
                  <c:v>0.47078905346621902</c:v>
                </c:pt>
                <c:pt idx="343">
                  <c:v>0.472165629645945</c:v>
                </c:pt>
                <c:pt idx="344">
                  <c:v>0.47354220582567003</c:v>
                </c:pt>
                <c:pt idx="345">
                  <c:v>0.474918782005396</c:v>
                </c:pt>
                <c:pt idx="346">
                  <c:v>0.47629535818512198</c:v>
                </c:pt>
                <c:pt idx="347">
                  <c:v>0.47767193436484801</c:v>
                </c:pt>
                <c:pt idx="348">
                  <c:v>0.47904851054457398</c:v>
                </c:pt>
                <c:pt idx="349">
                  <c:v>0.48042508672429901</c:v>
                </c:pt>
                <c:pt idx="350">
                  <c:v>0.48180166290402499</c:v>
                </c:pt>
                <c:pt idx="351">
                  <c:v>0.48317823908375102</c:v>
                </c:pt>
                <c:pt idx="352">
                  <c:v>0.48455481526347699</c:v>
                </c:pt>
                <c:pt idx="353">
                  <c:v>0.48593139144320302</c:v>
                </c:pt>
                <c:pt idx="354">
                  <c:v>0.487307967622928</c:v>
                </c:pt>
                <c:pt idx="355">
                  <c:v>0.48868454380265403</c:v>
                </c:pt>
                <c:pt idx="356">
                  <c:v>0.49006111998238</c:v>
                </c:pt>
                <c:pt idx="357">
                  <c:v>0.49143769616210597</c:v>
                </c:pt>
                <c:pt idx="358">
                  <c:v>0.492814272341832</c:v>
                </c:pt>
                <c:pt idx="359">
                  <c:v>0.49419084852155698</c:v>
                </c:pt>
                <c:pt idx="360">
                  <c:v>0.49556742470128301</c:v>
                </c:pt>
                <c:pt idx="361">
                  <c:v>0.49694400088100898</c:v>
                </c:pt>
                <c:pt idx="362">
                  <c:v>0.49832057706073501</c:v>
                </c:pt>
                <c:pt idx="363">
                  <c:v>0.49969715324045999</c:v>
                </c:pt>
                <c:pt idx="364">
                  <c:v>0.50107372942018602</c:v>
                </c:pt>
                <c:pt idx="365">
                  <c:v>0.50245030559991199</c:v>
                </c:pt>
                <c:pt idx="366">
                  <c:v>0.50382688177963797</c:v>
                </c:pt>
                <c:pt idx="367">
                  <c:v>0.50520345795936406</c:v>
                </c:pt>
                <c:pt idx="368">
                  <c:v>0.50658003413908903</c:v>
                </c:pt>
                <c:pt idx="369">
                  <c:v>0.50795661031881501</c:v>
                </c:pt>
                <c:pt idx="370">
                  <c:v>0.50933318649854098</c:v>
                </c:pt>
                <c:pt idx="371">
                  <c:v>0.51070976267826695</c:v>
                </c:pt>
                <c:pt idx="372">
                  <c:v>0.51208633885799304</c:v>
                </c:pt>
                <c:pt idx="373">
                  <c:v>0.51346291503771802</c:v>
                </c:pt>
                <c:pt idx="374">
                  <c:v>0.51483949121744399</c:v>
                </c:pt>
                <c:pt idx="375">
                  <c:v>0.51621606739716996</c:v>
                </c:pt>
                <c:pt idx="376">
                  <c:v>0.51759264357689605</c:v>
                </c:pt>
                <c:pt idx="377">
                  <c:v>0.51896921975662202</c:v>
                </c:pt>
                <c:pt idx="378">
                  <c:v>0.520345795936347</c:v>
                </c:pt>
                <c:pt idx="379">
                  <c:v>0.52172237211607297</c:v>
                </c:pt>
                <c:pt idx="380">
                  <c:v>0.52309894829579895</c:v>
                </c:pt>
                <c:pt idx="381">
                  <c:v>0.52447552447552503</c:v>
                </c:pt>
                <c:pt idx="382">
                  <c:v>0.52585210065525001</c:v>
                </c:pt>
                <c:pt idx="383">
                  <c:v>0.52722867683497598</c:v>
                </c:pt>
                <c:pt idx="384">
                  <c:v>0.52860525301470196</c:v>
                </c:pt>
                <c:pt idx="385">
                  <c:v>0.52998182919442804</c:v>
                </c:pt>
                <c:pt idx="386">
                  <c:v>0.53135840537415402</c:v>
                </c:pt>
                <c:pt idx="387">
                  <c:v>0.53273498155387899</c:v>
                </c:pt>
                <c:pt idx="388">
                  <c:v>0.53411155773360497</c:v>
                </c:pt>
                <c:pt idx="389">
                  <c:v>0.53548813391333105</c:v>
                </c:pt>
                <c:pt idx="390">
                  <c:v>0.53686471009305703</c:v>
                </c:pt>
                <c:pt idx="391">
                  <c:v>0.538241286272782</c:v>
                </c:pt>
                <c:pt idx="392">
                  <c:v>0.53961786245250798</c:v>
                </c:pt>
                <c:pt idx="393">
                  <c:v>0.54099443863223395</c:v>
                </c:pt>
                <c:pt idx="394">
                  <c:v>0.54237101481196004</c:v>
                </c:pt>
                <c:pt idx="395">
                  <c:v>0.54374759099168601</c:v>
                </c:pt>
                <c:pt idx="396">
                  <c:v>0.54512416717141099</c:v>
                </c:pt>
                <c:pt idx="397">
                  <c:v>0.54650074335113696</c:v>
                </c:pt>
                <c:pt idx="398">
                  <c:v>0.54787731953086305</c:v>
                </c:pt>
                <c:pt idx="399">
                  <c:v>0.54925389571058902</c:v>
                </c:pt>
                <c:pt idx="400">
                  <c:v>0.550630471890314</c:v>
                </c:pt>
                <c:pt idx="401">
                  <c:v>0.55200704807003997</c:v>
                </c:pt>
                <c:pt idx="402">
                  <c:v>0.55338362424976595</c:v>
                </c:pt>
                <c:pt idx="403">
                  <c:v>0.55476020042949203</c:v>
                </c:pt>
                <c:pt idx="404">
                  <c:v>0.55613677660921801</c:v>
                </c:pt>
                <c:pt idx="405">
                  <c:v>0.55751335278894298</c:v>
                </c:pt>
                <c:pt idx="406">
                  <c:v>0.55888992896866896</c:v>
                </c:pt>
                <c:pt idx="407">
                  <c:v>0.56026650514839504</c:v>
                </c:pt>
                <c:pt idx="408">
                  <c:v>0.56164308132812102</c:v>
                </c:pt>
                <c:pt idx="409">
                  <c:v>0.56301965750784699</c:v>
                </c:pt>
                <c:pt idx="410">
                  <c:v>0.56439623368757197</c:v>
                </c:pt>
                <c:pt idx="411">
                  <c:v>0.56577280986729805</c:v>
                </c:pt>
                <c:pt idx="412">
                  <c:v>0.56714938604702403</c:v>
                </c:pt>
                <c:pt idx="413">
                  <c:v>0.56852596222675</c:v>
                </c:pt>
                <c:pt idx="414">
                  <c:v>0.56990253840647598</c:v>
                </c:pt>
                <c:pt idx="415">
                  <c:v>0.57127911458620095</c:v>
                </c:pt>
                <c:pt idx="416">
                  <c:v>0.57265569076592704</c:v>
                </c:pt>
                <c:pt idx="417">
                  <c:v>0.57403226694565301</c:v>
                </c:pt>
                <c:pt idx="418">
                  <c:v>0.57540884312537899</c:v>
                </c:pt>
                <c:pt idx="419">
                  <c:v>0.57678541930510496</c:v>
                </c:pt>
                <c:pt idx="420">
                  <c:v>0.57816199548483005</c:v>
                </c:pt>
                <c:pt idx="421">
                  <c:v>0.57953857166455602</c:v>
                </c:pt>
                <c:pt idx="422">
                  <c:v>0.580915147844282</c:v>
                </c:pt>
                <c:pt idx="423">
                  <c:v>0.58229172402400797</c:v>
                </c:pt>
                <c:pt idx="424">
                  <c:v>0.58366830020373295</c:v>
                </c:pt>
                <c:pt idx="425">
                  <c:v>0.58504487638345903</c:v>
                </c:pt>
                <c:pt idx="426">
                  <c:v>0.58642145256318501</c:v>
                </c:pt>
                <c:pt idx="427">
                  <c:v>0.58779802874291098</c:v>
                </c:pt>
                <c:pt idx="428">
                  <c:v>0.58917460492263696</c:v>
                </c:pt>
                <c:pt idx="429">
                  <c:v>0.59055118110236204</c:v>
                </c:pt>
                <c:pt idx="430">
                  <c:v>0.59192775728208802</c:v>
                </c:pt>
                <c:pt idx="431">
                  <c:v>0.59330433346181399</c:v>
                </c:pt>
                <c:pt idx="432">
                  <c:v>0.59468090964153997</c:v>
                </c:pt>
                <c:pt idx="433">
                  <c:v>0.59605748582126605</c:v>
                </c:pt>
                <c:pt idx="434">
                  <c:v>0.59743406200099103</c:v>
                </c:pt>
                <c:pt idx="435">
                  <c:v>0.598810638180717</c:v>
                </c:pt>
                <c:pt idx="436">
                  <c:v>0.60018721436044298</c:v>
                </c:pt>
                <c:pt idx="437">
                  <c:v>0.60156379054016895</c:v>
                </c:pt>
                <c:pt idx="438">
                  <c:v>0.60294036671989404</c:v>
                </c:pt>
                <c:pt idx="439">
                  <c:v>0.60431694289962001</c:v>
                </c:pt>
                <c:pt idx="440">
                  <c:v>0.60569351907934599</c:v>
                </c:pt>
                <c:pt idx="441">
                  <c:v>0.60707009525907196</c:v>
                </c:pt>
                <c:pt idx="442">
                  <c:v>0.60844667143879805</c:v>
                </c:pt>
                <c:pt idx="443">
                  <c:v>0.60982324761852302</c:v>
                </c:pt>
                <c:pt idx="444">
                  <c:v>0.611199823798249</c:v>
                </c:pt>
                <c:pt idx="445">
                  <c:v>0.61257639997797497</c:v>
                </c:pt>
                <c:pt idx="446">
                  <c:v>0.61395297615770095</c:v>
                </c:pt>
                <c:pt idx="447">
                  <c:v>0.61532955233742703</c:v>
                </c:pt>
                <c:pt idx="448">
                  <c:v>0.61670612851715201</c:v>
                </c:pt>
                <c:pt idx="449">
                  <c:v>0.61808270469687798</c:v>
                </c:pt>
                <c:pt idx="450">
                  <c:v>0.61945928087660396</c:v>
                </c:pt>
                <c:pt idx="451">
                  <c:v>0.62083585705633004</c:v>
                </c:pt>
                <c:pt idx="452">
                  <c:v>0.62221243323605502</c:v>
                </c:pt>
                <c:pt idx="453">
                  <c:v>0.62358900941578099</c:v>
                </c:pt>
                <c:pt idx="454">
                  <c:v>0.62496558559550697</c:v>
                </c:pt>
                <c:pt idx="455">
                  <c:v>0.62634216177523305</c:v>
                </c:pt>
                <c:pt idx="456">
                  <c:v>0.62771873795495903</c:v>
                </c:pt>
                <c:pt idx="457">
                  <c:v>0.629095314134684</c:v>
                </c:pt>
                <c:pt idx="458">
                  <c:v>0.63047189031440998</c:v>
                </c:pt>
                <c:pt idx="459">
                  <c:v>0.63184846649413595</c:v>
                </c:pt>
                <c:pt idx="460">
                  <c:v>0.63322504267386204</c:v>
                </c:pt>
                <c:pt idx="461">
                  <c:v>0.63460161885358801</c:v>
                </c:pt>
                <c:pt idx="462">
                  <c:v>0.63597819503331299</c:v>
                </c:pt>
                <c:pt idx="463">
                  <c:v>0.63735477121303896</c:v>
                </c:pt>
                <c:pt idx="464">
                  <c:v>0.63873134739276505</c:v>
                </c:pt>
                <c:pt idx="465">
                  <c:v>0.64010792357249102</c:v>
                </c:pt>
                <c:pt idx="466">
                  <c:v>0.641484499752216</c:v>
                </c:pt>
                <c:pt idx="467">
                  <c:v>0.64286107593194197</c:v>
                </c:pt>
                <c:pt idx="468">
                  <c:v>0.64423765211166795</c:v>
                </c:pt>
                <c:pt idx="469">
                  <c:v>0.64561422829139403</c:v>
                </c:pt>
                <c:pt idx="470">
                  <c:v>0.64699080447112001</c:v>
                </c:pt>
                <c:pt idx="471">
                  <c:v>0.64836738065084498</c:v>
                </c:pt>
                <c:pt idx="472">
                  <c:v>0.64974395683057096</c:v>
                </c:pt>
                <c:pt idx="473">
                  <c:v>0.65112053301029704</c:v>
                </c:pt>
                <c:pt idx="474">
                  <c:v>0.65249710919002302</c:v>
                </c:pt>
                <c:pt idx="475">
                  <c:v>0.65387368536974799</c:v>
                </c:pt>
                <c:pt idx="476">
                  <c:v>0.65525026154947397</c:v>
                </c:pt>
                <c:pt idx="477">
                  <c:v>0.65662683772920005</c:v>
                </c:pt>
                <c:pt idx="478">
                  <c:v>0.65800341390892603</c:v>
                </c:pt>
                <c:pt idx="479">
                  <c:v>0.659379990088652</c:v>
                </c:pt>
                <c:pt idx="480">
                  <c:v>0.66075656626837698</c:v>
                </c:pt>
                <c:pt idx="481">
                  <c:v>0.66213314244810295</c:v>
                </c:pt>
                <c:pt idx="482">
                  <c:v>0.66350971862782904</c:v>
                </c:pt>
                <c:pt idx="483">
                  <c:v>0.66488629480755501</c:v>
                </c:pt>
                <c:pt idx="484">
                  <c:v>0.66626287098728099</c:v>
                </c:pt>
                <c:pt idx="485">
                  <c:v>0.66763944716700596</c:v>
                </c:pt>
                <c:pt idx="486">
                  <c:v>0.66901602334673205</c:v>
                </c:pt>
                <c:pt idx="487">
                  <c:v>0.67039259952645802</c:v>
                </c:pt>
                <c:pt idx="488">
                  <c:v>0.671769175706184</c:v>
                </c:pt>
                <c:pt idx="489">
                  <c:v>0.67314575188590997</c:v>
                </c:pt>
                <c:pt idx="490">
                  <c:v>0.67452232806563495</c:v>
                </c:pt>
                <c:pt idx="491">
                  <c:v>0.67589890424536103</c:v>
                </c:pt>
                <c:pt idx="492">
                  <c:v>0.67727548042508701</c:v>
                </c:pt>
                <c:pt idx="493">
                  <c:v>0.67865205660481298</c:v>
                </c:pt>
                <c:pt idx="494">
                  <c:v>0.68002863278453896</c:v>
                </c:pt>
                <c:pt idx="495">
                  <c:v>0.68140520896426404</c:v>
                </c:pt>
                <c:pt idx="496">
                  <c:v>0.68278178514399002</c:v>
                </c:pt>
                <c:pt idx="497">
                  <c:v>0.68415836132371599</c:v>
                </c:pt>
                <c:pt idx="498">
                  <c:v>0.68553493750344197</c:v>
                </c:pt>
                <c:pt idx="499">
                  <c:v>0.68691151368316705</c:v>
                </c:pt>
                <c:pt idx="500">
                  <c:v>0.68828808986289303</c:v>
                </c:pt>
                <c:pt idx="501">
                  <c:v>0.689664666042619</c:v>
                </c:pt>
                <c:pt idx="502">
                  <c:v>0.69104124222234498</c:v>
                </c:pt>
                <c:pt idx="503">
                  <c:v>0.69241781840207095</c:v>
                </c:pt>
                <c:pt idx="504">
                  <c:v>0.69379439458179604</c:v>
                </c:pt>
                <c:pt idx="505">
                  <c:v>0.69517097076152201</c:v>
                </c:pt>
                <c:pt idx="506">
                  <c:v>0.69654754694124799</c:v>
                </c:pt>
                <c:pt idx="507">
                  <c:v>0.69792412312097396</c:v>
                </c:pt>
                <c:pt idx="508">
                  <c:v>0.69930069930070005</c:v>
                </c:pt>
                <c:pt idx="509">
                  <c:v>0.70067727548042502</c:v>
                </c:pt>
                <c:pt idx="510">
                  <c:v>0.702053851660151</c:v>
                </c:pt>
                <c:pt idx="511">
                  <c:v>0.70343042783987697</c:v>
                </c:pt>
                <c:pt idx="512">
                  <c:v>0.70480700401960295</c:v>
                </c:pt>
                <c:pt idx="513">
                  <c:v>0.70618358019932803</c:v>
                </c:pt>
                <c:pt idx="514">
                  <c:v>0.70756015637905401</c:v>
                </c:pt>
                <c:pt idx="515">
                  <c:v>0.70893673255877998</c:v>
                </c:pt>
                <c:pt idx="516">
                  <c:v>0.71031330873850596</c:v>
                </c:pt>
                <c:pt idx="517">
                  <c:v>0.71168988491823204</c:v>
                </c:pt>
                <c:pt idx="518">
                  <c:v>0.71306646109795702</c:v>
                </c:pt>
                <c:pt idx="519">
                  <c:v>0.71444303727768299</c:v>
                </c:pt>
                <c:pt idx="520">
                  <c:v>0.71581961345740897</c:v>
                </c:pt>
                <c:pt idx="521">
                  <c:v>0.71719618963713505</c:v>
                </c:pt>
                <c:pt idx="522">
                  <c:v>0.71857276581686103</c:v>
                </c:pt>
                <c:pt idx="523">
                  <c:v>0.719949341996586</c:v>
                </c:pt>
                <c:pt idx="524">
                  <c:v>0.72132591817631198</c:v>
                </c:pt>
                <c:pt idx="525">
                  <c:v>0.72270249435603795</c:v>
                </c:pt>
                <c:pt idx="526">
                  <c:v>0.72407907053576404</c:v>
                </c:pt>
                <c:pt idx="527">
                  <c:v>0.72545564671548901</c:v>
                </c:pt>
                <c:pt idx="528">
                  <c:v>0.72683222289521499</c:v>
                </c:pt>
                <c:pt idx="529">
                  <c:v>0.72820879907494096</c:v>
                </c:pt>
                <c:pt idx="530">
                  <c:v>0.72958537525466705</c:v>
                </c:pt>
                <c:pt idx="531">
                  <c:v>0.73096195143439302</c:v>
                </c:pt>
                <c:pt idx="532">
                  <c:v>0.732338527614118</c:v>
                </c:pt>
                <c:pt idx="533">
                  <c:v>0.73371510379384397</c:v>
                </c:pt>
                <c:pt idx="534">
                  <c:v>0.73509167997356994</c:v>
                </c:pt>
                <c:pt idx="535">
                  <c:v>0.73646825615329603</c:v>
                </c:pt>
                <c:pt idx="536">
                  <c:v>0.73784483233302101</c:v>
                </c:pt>
                <c:pt idx="537">
                  <c:v>0.73922140851274698</c:v>
                </c:pt>
                <c:pt idx="538">
                  <c:v>0.74059798469247295</c:v>
                </c:pt>
                <c:pt idx="539">
                  <c:v>0.74197456087219904</c:v>
                </c:pt>
                <c:pt idx="540">
                  <c:v>0.74335113705192501</c:v>
                </c:pt>
                <c:pt idx="541">
                  <c:v>0.74472771323164999</c:v>
                </c:pt>
                <c:pt idx="542">
                  <c:v>0.74610428941137596</c:v>
                </c:pt>
                <c:pt idx="543">
                  <c:v>0.74748086559110205</c:v>
                </c:pt>
                <c:pt idx="544">
                  <c:v>0.74885744177082803</c:v>
                </c:pt>
                <c:pt idx="545">
                  <c:v>0.750234017950553</c:v>
                </c:pt>
                <c:pt idx="546">
                  <c:v>0.75161059413027898</c:v>
                </c:pt>
                <c:pt idx="547">
                  <c:v>0.75298717031000495</c:v>
                </c:pt>
                <c:pt idx="548">
                  <c:v>0.75436374648973104</c:v>
                </c:pt>
                <c:pt idx="549">
                  <c:v>0.75574032266945701</c:v>
                </c:pt>
                <c:pt idx="550">
                  <c:v>0.75711689884918199</c:v>
                </c:pt>
                <c:pt idx="551">
                  <c:v>0.75849347502890796</c:v>
                </c:pt>
                <c:pt idx="552">
                  <c:v>0.75987005120863405</c:v>
                </c:pt>
                <c:pt idx="553">
                  <c:v>0.76124662738836002</c:v>
                </c:pt>
                <c:pt idx="554">
                  <c:v>0.76262320356808599</c:v>
                </c:pt>
                <c:pt idx="555">
                  <c:v>0.76399977974781097</c:v>
                </c:pt>
                <c:pt idx="556">
                  <c:v>0.76537635592753706</c:v>
                </c:pt>
                <c:pt idx="557">
                  <c:v>0.76675293210726303</c:v>
                </c:pt>
                <c:pt idx="558">
                  <c:v>0.768129508286989</c:v>
                </c:pt>
                <c:pt idx="559">
                  <c:v>0.76950608446671498</c:v>
                </c:pt>
                <c:pt idx="560">
                  <c:v>0.77088266064643995</c:v>
                </c:pt>
                <c:pt idx="561">
                  <c:v>0.77225923682616604</c:v>
                </c:pt>
                <c:pt idx="562">
                  <c:v>0.77363581300589201</c:v>
                </c:pt>
                <c:pt idx="563">
                  <c:v>0.77501238918561799</c:v>
                </c:pt>
                <c:pt idx="564">
                  <c:v>0.77638896536534396</c:v>
                </c:pt>
                <c:pt idx="565">
                  <c:v>0.77776554154506905</c:v>
                </c:pt>
                <c:pt idx="566">
                  <c:v>0.77914211772479502</c:v>
                </c:pt>
                <c:pt idx="567">
                  <c:v>0.780518693904521</c:v>
                </c:pt>
                <c:pt idx="568">
                  <c:v>0.78189527008424697</c:v>
                </c:pt>
                <c:pt idx="569">
                  <c:v>0.78327184626397195</c:v>
                </c:pt>
                <c:pt idx="570">
                  <c:v>0.78464842244369803</c:v>
                </c:pt>
                <c:pt idx="571">
                  <c:v>0.78602499862342401</c:v>
                </c:pt>
                <c:pt idx="572">
                  <c:v>0.78740157480314998</c:v>
                </c:pt>
                <c:pt idx="573">
                  <c:v>0.78877815098287596</c:v>
                </c:pt>
                <c:pt idx="574">
                  <c:v>0.79015472716260104</c:v>
                </c:pt>
                <c:pt idx="575">
                  <c:v>0.79153130334232702</c:v>
                </c:pt>
                <c:pt idx="576">
                  <c:v>0.79290787952205299</c:v>
                </c:pt>
                <c:pt idx="577">
                  <c:v>0.79428445570177897</c:v>
                </c:pt>
                <c:pt idx="578">
                  <c:v>0.79566103188150505</c:v>
                </c:pt>
                <c:pt idx="579">
                  <c:v>0.79703760806123003</c:v>
                </c:pt>
                <c:pt idx="580">
                  <c:v>0.798414184240956</c:v>
                </c:pt>
                <c:pt idx="581">
                  <c:v>0.79979076042068198</c:v>
                </c:pt>
                <c:pt idx="582">
                  <c:v>0.80116733660040795</c:v>
                </c:pt>
                <c:pt idx="583">
                  <c:v>0.80254391278013304</c:v>
                </c:pt>
                <c:pt idx="584">
                  <c:v>0.80392048895985901</c:v>
                </c:pt>
                <c:pt idx="585">
                  <c:v>0.80529706513958499</c:v>
                </c:pt>
                <c:pt idx="586">
                  <c:v>0.80667364131931096</c:v>
                </c:pt>
                <c:pt idx="587">
                  <c:v>0.80805021749903705</c:v>
                </c:pt>
                <c:pt idx="588">
                  <c:v>0.80942679367876202</c:v>
                </c:pt>
                <c:pt idx="589">
                  <c:v>0.810803369858488</c:v>
                </c:pt>
                <c:pt idx="590">
                  <c:v>0.81217994603821397</c:v>
                </c:pt>
                <c:pt idx="591">
                  <c:v>0.81355652221793995</c:v>
                </c:pt>
                <c:pt idx="592">
                  <c:v>0.81493309839766603</c:v>
                </c:pt>
                <c:pt idx="593">
                  <c:v>0.81630967457739101</c:v>
                </c:pt>
                <c:pt idx="594">
                  <c:v>0.81768625075711698</c:v>
                </c:pt>
                <c:pt idx="595">
                  <c:v>0.81906282693684296</c:v>
                </c:pt>
                <c:pt idx="596">
                  <c:v>0.82043940311656904</c:v>
                </c:pt>
                <c:pt idx="597">
                  <c:v>0.82181597929629402</c:v>
                </c:pt>
                <c:pt idx="598">
                  <c:v>0.82319255547601999</c:v>
                </c:pt>
                <c:pt idx="599">
                  <c:v>0.82456913165574597</c:v>
                </c:pt>
                <c:pt idx="600">
                  <c:v>0.82594570783547205</c:v>
                </c:pt>
                <c:pt idx="601">
                  <c:v>0.82732228401519803</c:v>
                </c:pt>
                <c:pt idx="602">
                  <c:v>0.828698860194923</c:v>
                </c:pt>
                <c:pt idx="603">
                  <c:v>0.83007543637464898</c:v>
                </c:pt>
                <c:pt idx="604">
                  <c:v>0.83145201255437495</c:v>
                </c:pt>
                <c:pt idx="605">
                  <c:v>0.83282858873410104</c:v>
                </c:pt>
                <c:pt idx="606">
                  <c:v>0.83420516491382701</c:v>
                </c:pt>
                <c:pt idx="607">
                  <c:v>0.83558174109355199</c:v>
                </c:pt>
                <c:pt idx="608">
                  <c:v>0.83695831727327796</c:v>
                </c:pt>
                <c:pt idx="609">
                  <c:v>0.83833489345300405</c:v>
                </c:pt>
                <c:pt idx="610">
                  <c:v>0.83971146963273002</c:v>
                </c:pt>
                <c:pt idx="611">
                  <c:v>0.841088045812455</c:v>
                </c:pt>
                <c:pt idx="612">
                  <c:v>0.84246462199218097</c:v>
                </c:pt>
                <c:pt idx="613">
                  <c:v>0.84384119817190695</c:v>
                </c:pt>
                <c:pt idx="614">
                  <c:v>0.84521777435163303</c:v>
                </c:pt>
                <c:pt idx="615">
                  <c:v>0.84659435053135901</c:v>
                </c:pt>
                <c:pt idx="616">
                  <c:v>0.84797092671108398</c:v>
                </c:pt>
                <c:pt idx="617">
                  <c:v>0.84934750289080996</c:v>
                </c:pt>
                <c:pt idx="618">
                  <c:v>0.85072407907053604</c:v>
                </c:pt>
                <c:pt idx="619">
                  <c:v>0.85210065525026202</c:v>
                </c:pt>
                <c:pt idx="620">
                  <c:v>0.85347723142998699</c:v>
                </c:pt>
                <c:pt idx="621">
                  <c:v>0.85485380760971297</c:v>
                </c:pt>
                <c:pt idx="622">
                  <c:v>0.85623038378943905</c:v>
                </c:pt>
                <c:pt idx="623">
                  <c:v>0.85760695996916503</c:v>
                </c:pt>
                <c:pt idx="624">
                  <c:v>0.858983536148891</c:v>
                </c:pt>
                <c:pt idx="625">
                  <c:v>0.86036011232861598</c:v>
                </c:pt>
                <c:pt idx="626">
                  <c:v>0.86173668850834195</c:v>
                </c:pt>
                <c:pt idx="627">
                  <c:v>0.86311326468806804</c:v>
                </c:pt>
                <c:pt idx="628">
                  <c:v>0.86448984086779401</c:v>
                </c:pt>
                <c:pt idx="629">
                  <c:v>0.86586641704751999</c:v>
                </c:pt>
                <c:pt idx="630">
                  <c:v>0.86724299322724496</c:v>
                </c:pt>
                <c:pt idx="631">
                  <c:v>0.86861956940697105</c:v>
                </c:pt>
                <c:pt idx="632">
                  <c:v>0.86999614558669702</c:v>
                </c:pt>
                <c:pt idx="633">
                  <c:v>0.871372721766423</c:v>
                </c:pt>
                <c:pt idx="634">
                  <c:v>0.87274929794614897</c:v>
                </c:pt>
                <c:pt idx="635">
                  <c:v>0.87412587412587395</c:v>
                </c:pt>
                <c:pt idx="636">
                  <c:v>0.87550245030560003</c:v>
                </c:pt>
                <c:pt idx="637">
                  <c:v>0.87687902648532601</c:v>
                </c:pt>
                <c:pt idx="638">
                  <c:v>0.87825560266505198</c:v>
                </c:pt>
                <c:pt idx="639">
                  <c:v>0.87963217884477696</c:v>
                </c:pt>
                <c:pt idx="640">
                  <c:v>0.88100875502450304</c:v>
                </c:pt>
                <c:pt idx="641">
                  <c:v>0.88238533120422902</c:v>
                </c:pt>
                <c:pt idx="642">
                  <c:v>0.88376190738395499</c:v>
                </c:pt>
                <c:pt idx="643">
                  <c:v>0.88513848356368097</c:v>
                </c:pt>
                <c:pt idx="644">
                  <c:v>0.88651505974340605</c:v>
                </c:pt>
                <c:pt idx="645">
                  <c:v>0.88789163592313203</c:v>
                </c:pt>
                <c:pt idx="646">
                  <c:v>0.889268212102858</c:v>
                </c:pt>
                <c:pt idx="647">
                  <c:v>0.89064478828258398</c:v>
                </c:pt>
                <c:pt idx="648">
                  <c:v>0.89202136446230895</c:v>
                </c:pt>
                <c:pt idx="649">
                  <c:v>0.89339794064203504</c:v>
                </c:pt>
                <c:pt idx="650">
                  <c:v>0.89477451682176101</c:v>
                </c:pt>
                <c:pt idx="651">
                  <c:v>0.89615109300148699</c:v>
                </c:pt>
                <c:pt idx="652">
                  <c:v>0.89752766918121296</c:v>
                </c:pt>
                <c:pt idx="653">
                  <c:v>0.89890424536093805</c:v>
                </c:pt>
                <c:pt idx="654">
                  <c:v>0.90028082154066402</c:v>
                </c:pt>
                <c:pt idx="655">
                  <c:v>0.90165739772039</c:v>
                </c:pt>
                <c:pt idx="656">
                  <c:v>0.90303397390011597</c:v>
                </c:pt>
                <c:pt idx="657">
                  <c:v>0.90441055007984195</c:v>
                </c:pt>
                <c:pt idx="658">
                  <c:v>0.90578712625956703</c:v>
                </c:pt>
                <c:pt idx="659">
                  <c:v>0.90716370243929301</c:v>
                </c:pt>
                <c:pt idx="660">
                  <c:v>0.90854027861901898</c:v>
                </c:pt>
                <c:pt idx="661">
                  <c:v>0.90991685479874496</c:v>
                </c:pt>
                <c:pt idx="662">
                  <c:v>0.91129343097847104</c:v>
                </c:pt>
                <c:pt idx="663">
                  <c:v>0.91267000715819602</c:v>
                </c:pt>
                <c:pt idx="664">
                  <c:v>0.91404658333792199</c:v>
                </c:pt>
                <c:pt idx="665">
                  <c:v>0.91542315951764797</c:v>
                </c:pt>
                <c:pt idx="666">
                  <c:v>0.91679973569737405</c:v>
                </c:pt>
                <c:pt idx="667">
                  <c:v>0.91817631187710003</c:v>
                </c:pt>
                <c:pt idx="668">
                  <c:v>0.919552888056825</c:v>
                </c:pt>
                <c:pt idx="669">
                  <c:v>0.92092946423655098</c:v>
                </c:pt>
                <c:pt idx="670">
                  <c:v>0.92230604041627695</c:v>
                </c:pt>
                <c:pt idx="671">
                  <c:v>0.92368261659600304</c:v>
                </c:pt>
                <c:pt idx="672">
                  <c:v>0.92505919277572801</c:v>
                </c:pt>
                <c:pt idx="673">
                  <c:v>0.92643576895545399</c:v>
                </c:pt>
                <c:pt idx="674">
                  <c:v>0.92781234513517996</c:v>
                </c:pt>
                <c:pt idx="675">
                  <c:v>0.92918892131490605</c:v>
                </c:pt>
                <c:pt idx="676">
                  <c:v>0.93056549749463202</c:v>
                </c:pt>
                <c:pt idx="677">
                  <c:v>0.931942073674357</c:v>
                </c:pt>
                <c:pt idx="678">
                  <c:v>0.93331864985408297</c:v>
                </c:pt>
                <c:pt idx="679">
                  <c:v>0.93469522603380895</c:v>
                </c:pt>
                <c:pt idx="680">
                  <c:v>0.93607180221353503</c:v>
                </c:pt>
                <c:pt idx="681">
                  <c:v>0.93744837839326101</c:v>
                </c:pt>
                <c:pt idx="682">
                  <c:v>0.93882495457298598</c:v>
                </c:pt>
                <c:pt idx="683">
                  <c:v>0.94020153075271196</c:v>
                </c:pt>
                <c:pt idx="684">
                  <c:v>0.94157810693243804</c:v>
                </c:pt>
                <c:pt idx="685">
                  <c:v>0.94295468311216402</c:v>
                </c:pt>
                <c:pt idx="686">
                  <c:v>0.94433125929188899</c:v>
                </c:pt>
                <c:pt idx="687">
                  <c:v>0.94570783547161497</c:v>
                </c:pt>
                <c:pt idx="688">
                  <c:v>0.94708441165134105</c:v>
                </c:pt>
                <c:pt idx="689">
                  <c:v>0.94846098783106703</c:v>
                </c:pt>
                <c:pt idx="690">
                  <c:v>0.949837564010792</c:v>
                </c:pt>
                <c:pt idx="691">
                  <c:v>0.95121414019051798</c:v>
                </c:pt>
                <c:pt idx="692">
                  <c:v>0.95259071637024395</c:v>
                </c:pt>
                <c:pt idx="693">
                  <c:v>0.95396729254997004</c:v>
                </c:pt>
                <c:pt idx="694">
                  <c:v>0.95534386872969601</c:v>
                </c:pt>
                <c:pt idx="695">
                  <c:v>0.95672044490942099</c:v>
                </c:pt>
                <c:pt idx="696">
                  <c:v>0.95809702108914696</c:v>
                </c:pt>
                <c:pt idx="697">
                  <c:v>0.95947359726887305</c:v>
                </c:pt>
                <c:pt idx="698">
                  <c:v>0.96085017344859902</c:v>
                </c:pt>
                <c:pt idx="699">
                  <c:v>0.962226749628325</c:v>
                </c:pt>
                <c:pt idx="700">
                  <c:v>0.96360332580804997</c:v>
                </c:pt>
                <c:pt idx="701">
                  <c:v>0.96497990198777595</c:v>
                </c:pt>
                <c:pt idx="702">
                  <c:v>0.96635647816750203</c:v>
                </c:pt>
                <c:pt idx="703">
                  <c:v>0.96773305434722801</c:v>
                </c:pt>
                <c:pt idx="704">
                  <c:v>0.96910963052695398</c:v>
                </c:pt>
                <c:pt idx="705">
                  <c:v>0.97048620670667896</c:v>
                </c:pt>
                <c:pt idx="706">
                  <c:v>0.97186278288640504</c:v>
                </c:pt>
                <c:pt idx="707">
                  <c:v>0.97323935906613102</c:v>
                </c:pt>
                <c:pt idx="708">
                  <c:v>0.97461593524585699</c:v>
                </c:pt>
                <c:pt idx="709">
                  <c:v>0.97599251142558296</c:v>
                </c:pt>
                <c:pt idx="710">
                  <c:v>0.97736908760530805</c:v>
                </c:pt>
                <c:pt idx="711">
                  <c:v>0.97874566378503403</c:v>
                </c:pt>
                <c:pt idx="712">
                  <c:v>0.98012223996476</c:v>
                </c:pt>
                <c:pt idx="713">
                  <c:v>0.98149881614448597</c:v>
                </c:pt>
                <c:pt idx="714">
                  <c:v>0.98287539232421095</c:v>
                </c:pt>
                <c:pt idx="715">
                  <c:v>0.98425196850393704</c:v>
                </c:pt>
                <c:pt idx="716">
                  <c:v>0.98562854468366301</c:v>
                </c:pt>
                <c:pt idx="717">
                  <c:v>0.98700512086338898</c:v>
                </c:pt>
                <c:pt idx="718">
                  <c:v>0.98838169704311396</c:v>
                </c:pt>
                <c:pt idx="719">
                  <c:v>0.98975827322284005</c:v>
                </c:pt>
                <c:pt idx="720">
                  <c:v>0.99113484940256602</c:v>
                </c:pt>
                <c:pt idx="721">
                  <c:v>0.992511425582292</c:v>
                </c:pt>
                <c:pt idx="722">
                  <c:v>0.99388800176201797</c:v>
                </c:pt>
                <c:pt idx="723">
                  <c:v>0.99526457794174295</c:v>
                </c:pt>
                <c:pt idx="724">
                  <c:v>0.99664115412146903</c:v>
                </c:pt>
                <c:pt idx="725">
                  <c:v>0.99801773030119501</c:v>
                </c:pt>
                <c:pt idx="726">
                  <c:v>0.99939430648092098</c:v>
                </c:pt>
                <c:pt idx="727">
                  <c:v>1.0007708826606501</c:v>
                </c:pt>
                <c:pt idx="728">
                  <c:v>1.00214745884037</c:v>
                </c:pt>
                <c:pt idx="729">
                  <c:v>1.0035240350201</c:v>
                </c:pt>
                <c:pt idx="730">
                  <c:v>1.00490061119982</c:v>
                </c:pt>
                <c:pt idx="731">
                  <c:v>1.00627718737955</c:v>
                </c:pt>
                <c:pt idx="732">
                  <c:v>1.0076537635592799</c:v>
                </c:pt>
                <c:pt idx="733">
                  <c:v>1.0090303397389999</c:v>
                </c:pt>
                <c:pt idx="734">
                  <c:v>1.0104069159187301</c:v>
                </c:pt>
                <c:pt idx="735">
                  <c:v>1.0117834920984501</c:v>
                </c:pt>
                <c:pt idx="736">
                  <c:v>1.0131600682781801</c:v>
                </c:pt>
                <c:pt idx="737">
                  <c:v>1.0145366444579</c:v>
                </c:pt>
                <c:pt idx="738">
                  <c:v>1.01591322063763</c:v>
                </c:pt>
                <c:pt idx="739">
                  <c:v>1.01728979681736</c:v>
                </c:pt>
                <c:pt idx="740">
                  <c:v>1.01866637299708</c:v>
                </c:pt>
                <c:pt idx="741">
                  <c:v>1.0200429491768099</c:v>
                </c:pt>
                <c:pt idx="742">
                  <c:v>1.0214195253565299</c:v>
                </c:pt>
                <c:pt idx="743">
                  <c:v>1.0227961015362601</c:v>
                </c:pt>
                <c:pt idx="744">
                  <c:v>1.0241726777159901</c:v>
                </c:pt>
                <c:pt idx="745">
                  <c:v>1.0255492538957101</c:v>
                </c:pt>
                <c:pt idx="746">
                  <c:v>1.02692583007544</c:v>
                </c:pt>
                <c:pt idx="747">
                  <c:v>1.02830240625516</c:v>
                </c:pt>
                <c:pt idx="748">
                  <c:v>1.02967898243489</c:v>
                </c:pt>
                <c:pt idx="749">
                  <c:v>1.03105555861461</c:v>
                </c:pt>
                <c:pt idx="750">
                  <c:v>1.0324321347943399</c:v>
                </c:pt>
                <c:pt idx="751">
                  <c:v>1.0338087109740699</c:v>
                </c:pt>
                <c:pt idx="752">
                  <c:v>1.0351852871537901</c:v>
                </c:pt>
                <c:pt idx="753">
                  <c:v>1.0365618633335201</c:v>
                </c:pt>
                <c:pt idx="754">
                  <c:v>1.0379384395132401</c:v>
                </c:pt>
                <c:pt idx="755">
                  <c:v>1.03931501569297</c:v>
                </c:pt>
                <c:pt idx="756">
                  <c:v>1.04069159187269</c:v>
                </c:pt>
                <c:pt idx="757">
                  <c:v>1.04206816805242</c:v>
                </c:pt>
                <c:pt idx="758">
                  <c:v>1.0434447442321499</c:v>
                </c:pt>
                <c:pt idx="759">
                  <c:v>1.0448213204118699</c:v>
                </c:pt>
                <c:pt idx="760">
                  <c:v>1.0461978965915999</c:v>
                </c:pt>
                <c:pt idx="761">
                  <c:v>1.0475744727713201</c:v>
                </c:pt>
                <c:pt idx="762">
                  <c:v>1.0489510489510501</c:v>
                </c:pt>
                <c:pt idx="763">
                  <c:v>1.05032762513078</c:v>
                </c:pt>
                <c:pt idx="764">
                  <c:v>1.0517042013105</c:v>
                </c:pt>
                <c:pt idx="765">
                  <c:v>1.05308077749023</c:v>
                </c:pt>
                <c:pt idx="766">
                  <c:v>1.05445735366995</c:v>
                </c:pt>
                <c:pt idx="767">
                  <c:v>1.0558339298496799</c:v>
                </c:pt>
                <c:pt idx="768">
                  <c:v>1.0572105060293999</c:v>
                </c:pt>
                <c:pt idx="769">
                  <c:v>1.0585870822091299</c:v>
                </c:pt>
                <c:pt idx="770">
                  <c:v>1.0599636583888601</c:v>
                </c:pt>
                <c:pt idx="771">
                  <c:v>1.0613402345685801</c:v>
                </c:pt>
                <c:pt idx="772">
                  <c:v>1.06271681074831</c:v>
                </c:pt>
                <c:pt idx="773">
                  <c:v>1.06409338692803</c:v>
                </c:pt>
                <c:pt idx="774">
                  <c:v>1.06546996310776</c:v>
                </c:pt>
                <c:pt idx="775">
                  <c:v>1.06684653928748</c:v>
                </c:pt>
                <c:pt idx="776">
                  <c:v>1.0682231154672099</c:v>
                </c:pt>
                <c:pt idx="777">
                  <c:v>1.0695996916469399</c:v>
                </c:pt>
                <c:pt idx="778">
                  <c:v>1.0709762678266599</c:v>
                </c:pt>
                <c:pt idx="779">
                  <c:v>1.0723528440063901</c:v>
                </c:pt>
                <c:pt idx="780">
                  <c:v>1.0737294201861101</c:v>
                </c:pt>
                <c:pt idx="781">
                  <c:v>1.07510599636584</c:v>
                </c:pt>
                <c:pt idx="782">
                  <c:v>1.07648257254557</c:v>
                </c:pt>
                <c:pt idx="783">
                  <c:v>1.07785914872529</c:v>
                </c:pt>
                <c:pt idx="784">
                  <c:v>1.07923572490502</c:v>
                </c:pt>
                <c:pt idx="785">
                  <c:v>1.0806123010847399</c:v>
                </c:pt>
                <c:pt idx="786">
                  <c:v>1.0819888772644699</c:v>
                </c:pt>
                <c:pt idx="787">
                  <c:v>1.0833654534441901</c:v>
                </c:pt>
                <c:pt idx="788">
                  <c:v>1.0847420296239201</c:v>
                </c:pt>
                <c:pt idx="789">
                  <c:v>1.0861186058036501</c:v>
                </c:pt>
                <c:pt idx="790">
                  <c:v>1.08749518198337</c:v>
                </c:pt>
                <c:pt idx="791">
                  <c:v>1.0888717581631</c:v>
                </c:pt>
                <c:pt idx="792">
                  <c:v>1.09024833434282</c:v>
                </c:pt>
                <c:pt idx="793">
                  <c:v>1.09162491052255</c:v>
                </c:pt>
                <c:pt idx="794">
                  <c:v>1.0930014867022699</c:v>
                </c:pt>
                <c:pt idx="795">
                  <c:v>1.0943780628819999</c:v>
                </c:pt>
                <c:pt idx="796">
                  <c:v>1.0957546390617301</c:v>
                </c:pt>
                <c:pt idx="797">
                  <c:v>1.0971312152414501</c:v>
                </c:pt>
                <c:pt idx="798">
                  <c:v>1.09850779142118</c:v>
                </c:pt>
                <c:pt idx="799">
                  <c:v>1.0998843676009</c:v>
                </c:pt>
                <c:pt idx="800">
                  <c:v>1.10126094378063</c:v>
                </c:pt>
                <c:pt idx="801">
                  <c:v>1.10263751996035</c:v>
                </c:pt>
                <c:pt idx="802">
                  <c:v>1.1040140961400799</c:v>
                </c:pt>
                <c:pt idx="803">
                  <c:v>1.1053906723198099</c:v>
                </c:pt>
                <c:pt idx="804">
                  <c:v>1.1067672484995299</c:v>
                </c:pt>
                <c:pt idx="805">
                  <c:v>1.1081438246792601</c:v>
                </c:pt>
                <c:pt idx="806">
                  <c:v>1.1095204008589801</c:v>
                </c:pt>
                <c:pt idx="807">
                  <c:v>1.11089697703871</c:v>
                </c:pt>
                <c:pt idx="808">
                  <c:v>1.11227355321844</c:v>
                </c:pt>
                <c:pt idx="809">
                  <c:v>1.11365012939816</c:v>
                </c:pt>
                <c:pt idx="810">
                  <c:v>1.11502670557789</c:v>
                </c:pt>
                <c:pt idx="811">
                  <c:v>1.1164032817576099</c:v>
                </c:pt>
                <c:pt idx="812">
                  <c:v>1.1177798579373399</c:v>
                </c:pt>
                <c:pt idx="813">
                  <c:v>1.1191564341170599</c:v>
                </c:pt>
                <c:pt idx="814">
                  <c:v>1.1205330102967901</c:v>
                </c:pt>
                <c:pt idx="815">
                  <c:v>1.1219095864765201</c:v>
                </c:pt>
                <c:pt idx="816">
                  <c:v>1.12328616265624</c:v>
                </c:pt>
                <c:pt idx="817">
                  <c:v>1.12466273883597</c:v>
                </c:pt>
                <c:pt idx="818">
                  <c:v>1.12603931501569</c:v>
                </c:pt>
                <c:pt idx="819">
                  <c:v>1.12741589119542</c:v>
                </c:pt>
                <c:pt idx="820">
                  <c:v>1.1287924673751399</c:v>
                </c:pt>
                <c:pt idx="821">
                  <c:v>1.1301690435548699</c:v>
                </c:pt>
                <c:pt idx="822">
                  <c:v>1.1315456197346001</c:v>
                </c:pt>
                <c:pt idx="823">
                  <c:v>1.1329221959143201</c:v>
                </c:pt>
                <c:pt idx="824">
                  <c:v>1.1342987720940501</c:v>
                </c:pt>
                <c:pt idx="825">
                  <c:v>1.13567534827377</c:v>
                </c:pt>
                <c:pt idx="826">
                  <c:v>1.1370519244535</c:v>
                </c:pt>
                <c:pt idx="827">
                  <c:v>1.13842850063323</c:v>
                </c:pt>
                <c:pt idx="828">
                  <c:v>1.13980507681295</c:v>
                </c:pt>
                <c:pt idx="829">
                  <c:v>1.1411816529926799</c:v>
                </c:pt>
                <c:pt idx="830">
                  <c:v>1.1425582291723999</c:v>
                </c:pt>
                <c:pt idx="831">
                  <c:v>1.1439348053521301</c:v>
                </c:pt>
                <c:pt idx="832">
                  <c:v>1.1453113815318501</c:v>
                </c:pt>
                <c:pt idx="833">
                  <c:v>1.1466879577115801</c:v>
                </c:pt>
                <c:pt idx="834">
                  <c:v>1.14806453389131</c:v>
                </c:pt>
                <c:pt idx="835">
                  <c:v>1.14944111007103</c:v>
                </c:pt>
                <c:pt idx="836">
                  <c:v>1.15081768625076</c:v>
                </c:pt>
                <c:pt idx="837">
                  <c:v>1.15219426243048</c:v>
                </c:pt>
                <c:pt idx="838">
                  <c:v>1.1535708386102099</c:v>
                </c:pt>
                <c:pt idx="839">
                  <c:v>1.1549474147899299</c:v>
                </c:pt>
                <c:pt idx="840">
                  <c:v>1.1563239909696601</c:v>
                </c:pt>
                <c:pt idx="841">
                  <c:v>1.1577005671493901</c:v>
                </c:pt>
                <c:pt idx="842">
                  <c:v>1.15907714332911</c:v>
                </c:pt>
                <c:pt idx="843">
                  <c:v>1.16045371950884</c:v>
                </c:pt>
                <c:pt idx="844">
                  <c:v>1.16183029568856</c:v>
                </c:pt>
                <c:pt idx="845">
                  <c:v>1.16320687186829</c:v>
                </c:pt>
                <c:pt idx="846">
                  <c:v>1.1645834480480199</c:v>
                </c:pt>
                <c:pt idx="847">
                  <c:v>1.1659600242277399</c:v>
                </c:pt>
                <c:pt idx="848">
                  <c:v>1.1673366004074699</c:v>
                </c:pt>
                <c:pt idx="849">
                  <c:v>1.1687131765871901</c:v>
                </c:pt>
                <c:pt idx="850">
                  <c:v>1.1700897527669201</c:v>
                </c:pt>
                <c:pt idx="851">
                  <c:v>1.17146632894664</c:v>
                </c:pt>
                <c:pt idx="852">
                  <c:v>1.17284290512637</c:v>
                </c:pt>
                <c:pt idx="853">
                  <c:v>1.1742194813061</c:v>
                </c:pt>
                <c:pt idx="854">
                  <c:v>1.17559605748582</c:v>
                </c:pt>
                <c:pt idx="855">
                  <c:v>1.1769726336655499</c:v>
                </c:pt>
                <c:pt idx="856">
                  <c:v>1.1783492098452699</c:v>
                </c:pt>
                <c:pt idx="857">
                  <c:v>1.1797257860249999</c:v>
                </c:pt>
                <c:pt idx="858">
                  <c:v>1.1811023622047201</c:v>
                </c:pt>
                <c:pt idx="859">
                  <c:v>1.1824789383844501</c:v>
                </c:pt>
                <c:pt idx="860">
                  <c:v>1.18385551456418</c:v>
                </c:pt>
                <c:pt idx="861">
                  <c:v>1.1852320907439</c:v>
                </c:pt>
                <c:pt idx="862">
                  <c:v>1.18660866692363</c:v>
                </c:pt>
                <c:pt idx="863">
                  <c:v>1.18798524310335</c:v>
                </c:pt>
                <c:pt idx="864">
                  <c:v>1.1893618192830799</c:v>
                </c:pt>
                <c:pt idx="865">
                  <c:v>1.1907383954628099</c:v>
                </c:pt>
                <c:pt idx="866">
                  <c:v>1.1921149716425301</c:v>
                </c:pt>
                <c:pt idx="867">
                  <c:v>1.1934915478222601</c:v>
                </c:pt>
                <c:pt idx="868">
                  <c:v>1.1948681240019801</c:v>
                </c:pt>
                <c:pt idx="869">
                  <c:v>1.19624470018171</c:v>
                </c:pt>
                <c:pt idx="870">
                  <c:v>1.19762127636143</c:v>
                </c:pt>
                <c:pt idx="871">
                  <c:v>1.19899785254116</c:v>
                </c:pt>
                <c:pt idx="872">
                  <c:v>1.20037442872089</c:v>
                </c:pt>
                <c:pt idx="873">
                  <c:v>1.2017510049006099</c:v>
                </c:pt>
                <c:pt idx="874">
                  <c:v>1.2031275810803399</c:v>
                </c:pt>
                <c:pt idx="875">
                  <c:v>1.2045041572600601</c:v>
                </c:pt>
                <c:pt idx="876">
                  <c:v>1.2058807334397901</c:v>
                </c:pt>
                <c:pt idx="877">
                  <c:v>1.2072573096195101</c:v>
                </c:pt>
                <c:pt idx="878">
                  <c:v>1.20863388579924</c:v>
                </c:pt>
                <c:pt idx="879">
                  <c:v>1.21001046197897</c:v>
                </c:pt>
                <c:pt idx="880">
                  <c:v>1.21138703815869</c:v>
                </c:pt>
                <c:pt idx="881">
                  <c:v>1.2127636143384199</c:v>
                </c:pt>
                <c:pt idx="882">
                  <c:v>1.2141401905181399</c:v>
                </c:pt>
                <c:pt idx="883">
                  <c:v>1.2155167666978699</c:v>
                </c:pt>
                <c:pt idx="884">
                  <c:v>1.2168933428776001</c:v>
                </c:pt>
                <c:pt idx="885">
                  <c:v>1.2182699190573201</c:v>
                </c:pt>
                <c:pt idx="886">
                  <c:v>1.21964649523705</c:v>
                </c:pt>
                <c:pt idx="887">
                  <c:v>1.22102307141677</c:v>
                </c:pt>
                <c:pt idx="888">
                  <c:v>1.2223996475965</c:v>
                </c:pt>
                <c:pt idx="889">
                  <c:v>1.22377622377622</c:v>
                </c:pt>
                <c:pt idx="890">
                  <c:v>1.2251527999559499</c:v>
                </c:pt>
                <c:pt idx="891">
                  <c:v>1.2265293761356799</c:v>
                </c:pt>
                <c:pt idx="892">
                  <c:v>1.2279059523153999</c:v>
                </c:pt>
                <c:pt idx="893">
                  <c:v>1.2292825284951301</c:v>
                </c:pt>
                <c:pt idx="894">
                  <c:v>1.2306591046748501</c:v>
                </c:pt>
                <c:pt idx="895">
                  <c:v>1.23203568085458</c:v>
                </c:pt>
                <c:pt idx="896">
                  <c:v>1.2334122570343</c:v>
                </c:pt>
                <c:pt idx="897">
                  <c:v>1.23478883321403</c:v>
                </c:pt>
                <c:pt idx="898">
                  <c:v>1.23616540939376</c:v>
                </c:pt>
                <c:pt idx="899">
                  <c:v>1.2375419855734799</c:v>
                </c:pt>
                <c:pt idx="900">
                  <c:v>1.2389185617532099</c:v>
                </c:pt>
                <c:pt idx="901">
                  <c:v>1.2402951379329299</c:v>
                </c:pt>
                <c:pt idx="902">
                  <c:v>1.2416717141126601</c:v>
                </c:pt>
                <c:pt idx="903">
                  <c:v>1.2430482902923901</c:v>
                </c:pt>
                <c:pt idx="904">
                  <c:v>1.24442486647211</c:v>
                </c:pt>
                <c:pt idx="905">
                  <c:v>1.24580144265184</c:v>
                </c:pt>
                <c:pt idx="906">
                  <c:v>1.24717801883156</c:v>
                </c:pt>
                <c:pt idx="907">
                  <c:v>1.24855459501129</c:v>
                </c:pt>
                <c:pt idx="908">
                  <c:v>1.2499311711910099</c:v>
                </c:pt>
                <c:pt idx="909">
                  <c:v>1.2513077473707399</c:v>
                </c:pt>
                <c:pt idx="910">
                  <c:v>1.2526843235504701</c:v>
                </c:pt>
                <c:pt idx="911">
                  <c:v>1.2540608997301901</c:v>
                </c:pt>
                <c:pt idx="912">
                  <c:v>1.2554374759099201</c:v>
                </c:pt>
                <c:pt idx="913">
                  <c:v>1.25681405208964</c:v>
                </c:pt>
                <c:pt idx="914">
                  <c:v>1.25819062826937</c:v>
                </c:pt>
                <c:pt idx="915">
                  <c:v>1.25956720444909</c:v>
                </c:pt>
                <c:pt idx="916">
                  <c:v>1.26094378062882</c:v>
                </c:pt>
                <c:pt idx="917">
                  <c:v>1.2623203568085499</c:v>
                </c:pt>
                <c:pt idx="918">
                  <c:v>1.2636969329882699</c:v>
                </c:pt>
                <c:pt idx="919">
                  <c:v>1.2650735091680001</c:v>
                </c:pt>
                <c:pt idx="920">
                  <c:v>1.2664500853477201</c:v>
                </c:pt>
                <c:pt idx="921">
                  <c:v>1.26782666152745</c:v>
                </c:pt>
                <c:pt idx="922">
                  <c:v>1.26920323770718</c:v>
                </c:pt>
                <c:pt idx="923">
                  <c:v>1.2705798138869</c:v>
                </c:pt>
                <c:pt idx="924">
                  <c:v>1.27195639006663</c:v>
                </c:pt>
                <c:pt idx="925">
                  <c:v>1.27333296624635</c:v>
                </c:pt>
                <c:pt idx="926">
                  <c:v>1.2747095424260799</c:v>
                </c:pt>
                <c:pt idx="927">
                  <c:v>1.2760861186057999</c:v>
                </c:pt>
                <c:pt idx="928">
                  <c:v>1.2774626947855301</c:v>
                </c:pt>
                <c:pt idx="929">
                  <c:v>1.2788392709652601</c:v>
                </c:pt>
                <c:pt idx="930">
                  <c:v>1.28021584714498</c:v>
                </c:pt>
                <c:pt idx="931">
                  <c:v>1.28159242332471</c:v>
                </c:pt>
                <c:pt idx="932">
                  <c:v>1.28296899950443</c:v>
                </c:pt>
                <c:pt idx="933">
                  <c:v>1.28434557568416</c:v>
                </c:pt>
                <c:pt idx="934">
                  <c:v>1.2857221518638799</c:v>
                </c:pt>
                <c:pt idx="935">
                  <c:v>1.2870987280436099</c:v>
                </c:pt>
                <c:pt idx="936">
                  <c:v>1.2884753042233399</c:v>
                </c:pt>
                <c:pt idx="937">
                  <c:v>1.2898518804030601</c:v>
                </c:pt>
                <c:pt idx="938">
                  <c:v>1.2912284565827901</c:v>
                </c:pt>
                <c:pt idx="939">
                  <c:v>1.29260503276251</c:v>
                </c:pt>
                <c:pt idx="940">
                  <c:v>1.29398160894224</c:v>
                </c:pt>
                <c:pt idx="941">
                  <c:v>1.29535818512196</c:v>
                </c:pt>
                <c:pt idx="942">
                  <c:v>1.29673476130169</c:v>
                </c:pt>
                <c:pt idx="943">
                  <c:v>1.2981113374814199</c:v>
                </c:pt>
                <c:pt idx="944">
                  <c:v>1.2994879136611399</c:v>
                </c:pt>
                <c:pt idx="945">
                  <c:v>1.3008644898408701</c:v>
                </c:pt>
                <c:pt idx="946">
                  <c:v>1.3022410660205901</c:v>
                </c:pt>
                <c:pt idx="947">
                  <c:v>1.3036176422003201</c:v>
                </c:pt>
                <c:pt idx="948">
                  <c:v>1.30499421838005</c:v>
                </c:pt>
                <c:pt idx="949">
                  <c:v>1.30637079455977</c:v>
                </c:pt>
                <c:pt idx="950">
                  <c:v>1.3077473707395</c:v>
                </c:pt>
                <c:pt idx="951">
                  <c:v>1.30912394691922</c:v>
                </c:pt>
                <c:pt idx="952">
                  <c:v>1.3105005230989499</c:v>
                </c:pt>
                <c:pt idx="953">
                  <c:v>1.3118770992786699</c:v>
                </c:pt>
                <c:pt idx="954">
                  <c:v>1.3132536754584001</c:v>
                </c:pt>
                <c:pt idx="955">
                  <c:v>1.3146302516381301</c:v>
                </c:pt>
                <c:pt idx="956">
                  <c:v>1.3160068278178501</c:v>
                </c:pt>
                <c:pt idx="957">
                  <c:v>1.31738340399758</c:v>
                </c:pt>
                <c:pt idx="958">
                  <c:v>1.3187599801773</c:v>
                </c:pt>
                <c:pt idx="959">
                  <c:v>1.32013655635703</c:v>
                </c:pt>
                <c:pt idx="960">
                  <c:v>1.32151313253675</c:v>
                </c:pt>
                <c:pt idx="961">
                  <c:v>1.3228897087164799</c:v>
                </c:pt>
                <c:pt idx="962">
                  <c:v>1.3242662848962099</c:v>
                </c:pt>
                <c:pt idx="963">
                  <c:v>1.3256428610759301</c:v>
                </c:pt>
                <c:pt idx="964">
                  <c:v>1.3270194372556601</c:v>
                </c:pt>
                <c:pt idx="965">
                  <c:v>1.3283960134353801</c:v>
                </c:pt>
                <c:pt idx="966">
                  <c:v>1.32977258961511</c:v>
                </c:pt>
                <c:pt idx="967">
                  <c:v>1.33114916579484</c:v>
                </c:pt>
                <c:pt idx="968">
                  <c:v>1.33252574197456</c:v>
                </c:pt>
                <c:pt idx="969">
                  <c:v>1.3339023181542899</c:v>
                </c:pt>
                <c:pt idx="970">
                  <c:v>1.3352788943340099</c:v>
                </c:pt>
                <c:pt idx="971">
                  <c:v>1.3366554705137399</c:v>
                </c:pt>
                <c:pt idx="972">
                  <c:v>1.3380320466934601</c:v>
                </c:pt>
                <c:pt idx="973">
                  <c:v>1.3394086228731901</c:v>
                </c:pt>
                <c:pt idx="974">
                  <c:v>1.34078519905292</c:v>
                </c:pt>
                <c:pt idx="975">
                  <c:v>1.34216177523264</c:v>
                </c:pt>
                <c:pt idx="976">
                  <c:v>1.34353835141237</c:v>
                </c:pt>
                <c:pt idx="977">
                  <c:v>1.34491492759209</c:v>
                </c:pt>
                <c:pt idx="978">
                  <c:v>1.3462915037718199</c:v>
                </c:pt>
                <c:pt idx="979">
                  <c:v>1.3476680799515399</c:v>
                </c:pt>
                <c:pt idx="980">
                  <c:v>1.3490446561312699</c:v>
                </c:pt>
                <c:pt idx="981">
                  <c:v>1.3504212323110001</c:v>
                </c:pt>
                <c:pt idx="982">
                  <c:v>1.3517978084907201</c:v>
                </c:pt>
                <c:pt idx="983">
                  <c:v>1.35317438467045</c:v>
                </c:pt>
                <c:pt idx="984">
                  <c:v>1.35455096085017</c:v>
                </c:pt>
                <c:pt idx="985">
                  <c:v>1.3559275370299</c:v>
                </c:pt>
                <c:pt idx="986">
                  <c:v>1.35730411320963</c:v>
                </c:pt>
                <c:pt idx="987">
                  <c:v>1.3586806893893499</c:v>
                </c:pt>
                <c:pt idx="988">
                  <c:v>1.3600572655690799</c:v>
                </c:pt>
                <c:pt idx="989">
                  <c:v>1.3614338417487999</c:v>
                </c:pt>
                <c:pt idx="990">
                  <c:v>1.3628104179285301</c:v>
                </c:pt>
                <c:pt idx="991">
                  <c:v>1.3641869941082501</c:v>
                </c:pt>
                <c:pt idx="992">
                  <c:v>1.36556357028798</c:v>
                </c:pt>
                <c:pt idx="993">
                  <c:v>1.36694014646771</c:v>
                </c:pt>
                <c:pt idx="994">
                  <c:v>1.36831672264743</c:v>
                </c:pt>
                <c:pt idx="995">
                  <c:v>1.36969329882716</c:v>
                </c:pt>
                <c:pt idx="996">
                  <c:v>1.3710698750068799</c:v>
                </c:pt>
                <c:pt idx="997">
                  <c:v>1.3724464511866099</c:v>
                </c:pt>
                <c:pt idx="998">
                  <c:v>1.3738230273663301</c:v>
                </c:pt>
                <c:pt idx="999">
                  <c:v>1.3751996035460601</c:v>
                </c:pt>
                <c:pt idx="1000">
                  <c:v>1.3765761797257901</c:v>
                </c:pt>
                <c:pt idx="1001">
                  <c:v>1.37795275590551</c:v>
                </c:pt>
                <c:pt idx="1002">
                  <c:v>1.37932933208524</c:v>
                </c:pt>
                <c:pt idx="1003">
                  <c:v>1.38070590826496</c:v>
                </c:pt>
                <c:pt idx="1004">
                  <c:v>1.38208248444469</c:v>
                </c:pt>
                <c:pt idx="1005">
                  <c:v>1.3834590606244199</c:v>
                </c:pt>
                <c:pt idx="1006">
                  <c:v>1.3848356368041399</c:v>
                </c:pt>
                <c:pt idx="1007">
                  <c:v>1.3862122129838701</c:v>
                </c:pt>
                <c:pt idx="1008">
                  <c:v>1.3875887891635901</c:v>
                </c:pt>
                <c:pt idx="1009">
                  <c:v>1.38896536534332</c:v>
                </c:pt>
                <c:pt idx="1010">
                  <c:v>1.39034194152304</c:v>
                </c:pt>
                <c:pt idx="1011">
                  <c:v>1.39171851770277</c:v>
                </c:pt>
                <c:pt idx="1012">
                  <c:v>1.3930950938825</c:v>
                </c:pt>
                <c:pt idx="1013">
                  <c:v>1.3944716700622199</c:v>
                </c:pt>
                <c:pt idx="1014">
                  <c:v>1.3958482462419499</c:v>
                </c:pt>
                <c:pt idx="1015">
                  <c:v>1.3972248224216699</c:v>
                </c:pt>
                <c:pt idx="1016">
                  <c:v>1.3986013986014001</c:v>
                </c:pt>
                <c:pt idx="1017">
                  <c:v>1.3999779747811201</c:v>
                </c:pt>
                <c:pt idx="1018">
                  <c:v>1.40135455096085</c:v>
                </c:pt>
                <c:pt idx="1019">
                  <c:v>1.40273112714058</c:v>
                </c:pt>
                <c:pt idx="1020">
                  <c:v>1.4041077033203</c:v>
                </c:pt>
                <c:pt idx="1021">
                  <c:v>1.40548427950003</c:v>
                </c:pt>
                <c:pt idx="1022">
                  <c:v>1.4068608556797499</c:v>
                </c:pt>
                <c:pt idx="1023">
                  <c:v>1.4082374318594799</c:v>
                </c:pt>
                <c:pt idx="1024">
                  <c:v>1.4096140080392101</c:v>
                </c:pt>
                <c:pt idx="1025">
                  <c:v>1.4109905842189301</c:v>
                </c:pt>
                <c:pt idx="1026">
                  <c:v>1.4123671603986601</c:v>
                </c:pt>
                <c:pt idx="1027">
                  <c:v>1.41374373657838</c:v>
                </c:pt>
                <c:pt idx="1028">
                  <c:v>1.41512031275811</c:v>
                </c:pt>
                <c:pt idx="1029">
                  <c:v>1.41649688893783</c:v>
                </c:pt>
                <c:pt idx="1030">
                  <c:v>1.41787346511756</c:v>
                </c:pt>
                <c:pt idx="1031">
                  <c:v>1.4192500412972899</c:v>
                </c:pt>
                <c:pt idx="1032">
                  <c:v>1.4206266174770099</c:v>
                </c:pt>
                <c:pt idx="1033">
                  <c:v>1.4220031936567401</c:v>
                </c:pt>
                <c:pt idx="1034">
                  <c:v>1.4233797698364601</c:v>
                </c:pt>
                <c:pt idx="1035">
                  <c:v>1.4247563460161901</c:v>
                </c:pt>
                <c:pt idx="1036">
                  <c:v>1.42613292219591</c:v>
                </c:pt>
                <c:pt idx="1037">
                  <c:v>1.42750949837564</c:v>
                </c:pt>
                <c:pt idx="1038">
                  <c:v>1.42888607455537</c:v>
                </c:pt>
                <c:pt idx="1039">
                  <c:v>1.43026265073509</c:v>
                </c:pt>
                <c:pt idx="1040">
                  <c:v>1.4316392269148199</c:v>
                </c:pt>
                <c:pt idx="1041">
                  <c:v>1.4330158030945399</c:v>
                </c:pt>
                <c:pt idx="1042">
                  <c:v>1.4343923792742701</c:v>
                </c:pt>
                <c:pt idx="1043">
                  <c:v>1.4357689554540001</c:v>
                </c:pt>
                <c:pt idx="1044">
                  <c:v>1.4371455316337201</c:v>
                </c:pt>
                <c:pt idx="1045">
                  <c:v>1.43852210781345</c:v>
                </c:pt>
                <c:pt idx="1046">
                  <c:v>1.43989868399317</c:v>
                </c:pt>
                <c:pt idx="1047">
                  <c:v>1.4412752601729</c:v>
                </c:pt>
                <c:pt idx="1048">
                  <c:v>1.44265183635262</c:v>
                </c:pt>
                <c:pt idx="1049">
                  <c:v>1.4440284125323499</c:v>
                </c:pt>
                <c:pt idx="1050">
                  <c:v>1.4454049887120799</c:v>
                </c:pt>
                <c:pt idx="1051">
                  <c:v>1.4467815648918001</c:v>
                </c:pt>
                <c:pt idx="1052">
                  <c:v>1.4481581410715301</c:v>
                </c:pt>
                <c:pt idx="1053">
                  <c:v>1.44953471725125</c:v>
                </c:pt>
                <c:pt idx="1054">
                  <c:v>1.45091129343098</c:v>
                </c:pt>
                <c:pt idx="1055">
                  <c:v>1.4522878696107</c:v>
                </c:pt>
                <c:pt idx="1056">
                  <c:v>1.45366444579043</c:v>
                </c:pt>
                <c:pt idx="1057">
                  <c:v>1.4550410219701599</c:v>
                </c:pt>
                <c:pt idx="1058">
                  <c:v>1.4564175981498799</c:v>
                </c:pt>
                <c:pt idx="1059">
                  <c:v>1.4577941743296099</c:v>
                </c:pt>
                <c:pt idx="1060">
                  <c:v>1.4591707505093301</c:v>
                </c:pt>
                <c:pt idx="1061">
                  <c:v>1.4605473266890601</c:v>
                </c:pt>
                <c:pt idx="1062">
                  <c:v>1.46192390286879</c:v>
                </c:pt>
                <c:pt idx="1063">
                  <c:v>1.46330047904851</c:v>
                </c:pt>
                <c:pt idx="1064">
                  <c:v>1.46467705522824</c:v>
                </c:pt>
                <c:pt idx="1065">
                  <c:v>1.46605363140796</c:v>
                </c:pt>
                <c:pt idx="1066">
                  <c:v>1.4674302075876899</c:v>
                </c:pt>
                <c:pt idx="1067">
                  <c:v>1.4688067837674099</c:v>
                </c:pt>
                <c:pt idx="1068">
                  <c:v>1.4701833599471399</c:v>
                </c:pt>
                <c:pt idx="1069">
                  <c:v>1.4715599361268701</c:v>
                </c:pt>
                <c:pt idx="1070">
                  <c:v>1.4729365123065901</c:v>
                </c:pt>
                <c:pt idx="1071">
                  <c:v>1.47431308848632</c:v>
                </c:pt>
                <c:pt idx="1072">
                  <c:v>1.47568966466604</c:v>
                </c:pt>
                <c:pt idx="1073">
                  <c:v>1.47706624084577</c:v>
                </c:pt>
                <c:pt idx="1074">
                  <c:v>1.47844281702549</c:v>
                </c:pt>
                <c:pt idx="1075">
                  <c:v>1.4798193932052199</c:v>
                </c:pt>
                <c:pt idx="1076">
                  <c:v>1.4811959693849499</c:v>
                </c:pt>
                <c:pt idx="1077">
                  <c:v>1.4825725455646701</c:v>
                </c:pt>
                <c:pt idx="1078">
                  <c:v>1.4839491217444001</c:v>
                </c:pt>
                <c:pt idx="1079">
                  <c:v>1.4853256979241201</c:v>
                </c:pt>
                <c:pt idx="1080">
                  <c:v>1.48670227410385</c:v>
                </c:pt>
                <c:pt idx="1081">
                  <c:v>1.48807885028358</c:v>
                </c:pt>
                <c:pt idx="1082">
                  <c:v>1.4894554264633</c:v>
                </c:pt>
                <c:pt idx="1083">
                  <c:v>1.49083200264303</c:v>
                </c:pt>
                <c:pt idx="1084">
                  <c:v>1.4922085788227499</c:v>
                </c:pt>
                <c:pt idx="1085">
                  <c:v>1.4935851550024799</c:v>
                </c:pt>
                <c:pt idx="1086">
                  <c:v>1.4949617311822001</c:v>
                </c:pt>
                <c:pt idx="1087">
                  <c:v>1.4963383073619301</c:v>
                </c:pt>
                <c:pt idx="1088">
                  <c:v>1.49771488354166</c:v>
                </c:pt>
                <c:pt idx="1089">
                  <c:v>1.49909145972138</c:v>
                </c:pt>
                <c:pt idx="1090">
                  <c:v>1.50046803590111</c:v>
                </c:pt>
                <c:pt idx="1091">
                  <c:v>1.50184461208083</c:v>
                </c:pt>
                <c:pt idx="1092">
                  <c:v>1.5032211882605599</c:v>
                </c:pt>
                <c:pt idx="1093">
                  <c:v>1.5045977644402799</c:v>
                </c:pt>
                <c:pt idx="1094">
                  <c:v>1.5059743406200099</c:v>
                </c:pt>
                <c:pt idx="1095">
                  <c:v>1.5073509167997401</c:v>
                </c:pt>
                <c:pt idx="1096">
                  <c:v>1.5087274929794601</c:v>
                </c:pt>
                <c:pt idx="1097">
                  <c:v>1.51010406915919</c:v>
                </c:pt>
                <c:pt idx="1098">
                  <c:v>1.51148064533891</c:v>
                </c:pt>
                <c:pt idx="1099">
                  <c:v>1.51285722151864</c:v>
                </c:pt>
                <c:pt idx="1100">
                  <c:v>1.51423379769836</c:v>
                </c:pt>
                <c:pt idx="1101">
                  <c:v>1.5156103738780899</c:v>
                </c:pt>
                <c:pt idx="1102">
                  <c:v>1.5169869500578199</c:v>
                </c:pt>
                <c:pt idx="1103">
                  <c:v>1.5183635262375399</c:v>
                </c:pt>
                <c:pt idx="1104">
                  <c:v>1.5197401024172701</c:v>
                </c:pt>
                <c:pt idx="1105">
                  <c:v>1.5211166785969901</c:v>
                </c:pt>
                <c:pt idx="1106">
                  <c:v>1.52249325477672</c:v>
                </c:pt>
                <c:pt idx="1107">
                  <c:v>1.52386983095645</c:v>
                </c:pt>
                <c:pt idx="1108">
                  <c:v>1.52524640713617</c:v>
                </c:pt>
                <c:pt idx="1109">
                  <c:v>1.5266229833159</c:v>
                </c:pt>
                <c:pt idx="1110">
                  <c:v>1.5279995594956199</c:v>
                </c:pt>
                <c:pt idx="1111">
                  <c:v>1.5293761356753499</c:v>
                </c:pt>
                <c:pt idx="1112">
                  <c:v>1.5307527118550699</c:v>
                </c:pt>
                <c:pt idx="1113">
                  <c:v>1.5321292880348001</c:v>
                </c:pt>
                <c:pt idx="1114">
                  <c:v>1.5335058642145301</c:v>
                </c:pt>
                <c:pt idx="1115">
                  <c:v>1.53488244039425</c:v>
                </c:pt>
                <c:pt idx="1116">
                  <c:v>1.53625901657398</c:v>
                </c:pt>
                <c:pt idx="1117">
                  <c:v>1.5376355927537</c:v>
                </c:pt>
                <c:pt idx="1118">
                  <c:v>1.53901216893343</c:v>
                </c:pt>
                <c:pt idx="1119">
                  <c:v>1.5403887451131499</c:v>
                </c:pt>
                <c:pt idx="1120">
                  <c:v>1.5417653212928799</c:v>
                </c:pt>
                <c:pt idx="1121">
                  <c:v>1.5431418974726101</c:v>
                </c:pt>
                <c:pt idx="1122">
                  <c:v>1.5445184736523301</c:v>
                </c:pt>
                <c:pt idx="1123">
                  <c:v>1.5458950498320601</c:v>
                </c:pt>
                <c:pt idx="1124">
                  <c:v>1.54727162601178</c:v>
                </c:pt>
                <c:pt idx="1125">
                  <c:v>1.54864820219151</c:v>
                </c:pt>
                <c:pt idx="1126">
                  <c:v>1.55002477837124</c:v>
                </c:pt>
                <c:pt idx="1127">
                  <c:v>1.55140135455096</c:v>
                </c:pt>
                <c:pt idx="1128">
                  <c:v>1.5527779307306899</c:v>
                </c:pt>
                <c:pt idx="1129">
                  <c:v>1.5541545069104099</c:v>
                </c:pt>
                <c:pt idx="1130">
                  <c:v>1.5555310830901401</c:v>
                </c:pt>
                <c:pt idx="1131">
                  <c:v>1.5569076592698601</c:v>
                </c:pt>
                <c:pt idx="1132">
                  <c:v>1.55828423544959</c:v>
                </c:pt>
                <c:pt idx="1133">
                  <c:v>1.55966081162932</c:v>
                </c:pt>
                <c:pt idx="1134">
                  <c:v>1.56103738780904</c:v>
                </c:pt>
                <c:pt idx="1135">
                  <c:v>1.56241396398877</c:v>
                </c:pt>
                <c:pt idx="1136">
                  <c:v>1.56379054016849</c:v>
                </c:pt>
                <c:pt idx="1137">
                  <c:v>1.5651671163482199</c:v>
                </c:pt>
                <c:pt idx="1138">
                  <c:v>1.5665436925279399</c:v>
                </c:pt>
                <c:pt idx="1139">
                  <c:v>1.5679202687076701</c:v>
                </c:pt>
                <c:pt idx="1140">
                  <c:v>1.5692968448874001</c:v>
                </c:pt>
                <c:pt idx="1141">
                  <c:v>1.57067342106712</c:v>
                </c:pt>
                <c:pt idx="1142">
                  <c:v>1.57204999724685</c:v>
                </c:pt>
                <c:pt idx="1143">
                  <c:v>1.57342657342657</c:v>
                </c:pt>
                <c:pt idx="1144">
                  <c:v>1.5748031496063</c:v>
                </c:pt>
                <c:pt idx="1145">
                  <c:v>1.5761797257860299</c:v>
                </c:pt>
                <c:pt idx="1146">
                  <c:v>1.5775563019657499</c:v>
                </c:pt>
                <c:pt idx="1147">
                  <c:v>1.5789328781454799</c:v>
                </c:pt>
                <c:pt idx="1148">
                  <c:v>1.5803094543252001</c:v>
                </c:pt>
                <c:pt idx="1149">
                  <c:v>1.5816860305049301</c:v>
                </c:pt>
                <c:pt idx="1150">
                  <c:v>1.58306260668465</c:v>
                </c:pt>
                <c:pt idx="1151">
                  <c:v>1.58443918286438</c:v>
                </c:pt>
                <c:pt idx="1152">
                  <c:v>1.58581575904411</c:v>
                </c:pt>
                <c:pt idx="1153">
                  <c:v>1.58719233522383</c:v>
                </c:pt>
                <c:pt idx="1154">
                  <c:v>1.5885689114035599</c:v>
                </c:pt>
                <c:pt idx="1155">
                  <c:v>1.5899454875832799</c:v>
                </c:pt>
                <c:pt idx="1156">
                  <c:v>1.5913220637630101</c:v>
                </c:pt>
                <c:pt idx="1157">
                  <c:v>1.5926986399427301</c:v>
                </c:pt>
                <c:pt idx="1158">
                  <c:v>1.5940752161224601</c:v>
                </c:pt>
                <c:pt idx="1159">
                  <c:v>1.59545179230219</c:v>
                </c:pt>
                <c:pt idx="1160">
                  <c:v>1.59682836848191</c:v>
                </c:pt>
                <c:pt idx="1161">
                  <c:v>1.59820494466164</c:v>
                </c:pt>
                <c:pt idx="1162">
                  <c:v>1.59958152084136</c:v>
                </c:pt>
                <c:pt idx="1163">
                  <c:v>1.6009580970210899</c:v>
                </c:pt>
                <c:pt idx="1164">
                  <c:v>1.6023346732008199</c:v>
                </c:pt>
                <c:pt idx="1165">
                  <c:v>1.6037112493805401</c:v>
                </c:pt>
                <c:pt idx="1166">
                  <c:v>1.6050878255602701</c:v>
                </c:pt>
                <c:pt idx="1167">
                  <c:v>1.6064644017399901</c:v>
                </c:pt>
                <c:pt idx="1168">
                  <c:v>1.60784097791972</c:v>
                </c:pt>
                <c:pt idx="1169">
                  <c:v>1.60921755409944</c:v>
                </c:pt>
                <c:pt idx="1170">
                  <c:v>1.61059413027917</c:v>
                </c:pt>
                <c:pt idx="1171">
                  <c:v>1.6119707064588999</c:v>
                </c:pt>
                <c:pt idx="1172">
                  <c:v>1.6133472826386199</c:v>
                </c:pt>
                <c:pt idx="1173">
                  <c:v>1.6147238588183499</c:v>
                </c:pt>
                <c:pt idx="1174">
                  <c:v>1.6161004349980701</c:v>
                </c:pt>
                <c:pt idx="1175">
                  <c:v>1.6174770111778001</c:v>
                </c:pt>
                <c:pt idx="1176">
                  <c:v>1.6188535873575201</c:v>
                </c:pt>
                <c:pt idx="1177">
                  <c:v>1.62023016353725</c:v>
                </c:pt>
                <c:pt idx="1178">
                  <c:v>1.62160673971698</c:v>
                </c:pt>
                <c:pt idx="1179">
                  <c:v>1.6229833158967</c:v>
                </c:pt>
                <c:pt idx="1180">
                  <c:v>1.6243598920764299</c:v>
                </c:pt>
                <c:pt idx="1181">
                  <c:v>1.6257364682561499</c:v>
                </c:pt>
                <c:pt idx="1182">
                  <c:v>1.6271130444358799</c:v>
                </c:pt>
                <c:pt idx="1183">
                  <c:v>1.6284896206156101</c:v>
                </c:pt>
                <c:pt idx="1184">
                  <c:v>1.6298661967953301</c:v>
                </c:pt>
                <c:pt idx="1185">
                  <c:v>1.63124277297506</c:v>
                </c:pt>
                <c:pt idx="1186">
                  <c:v>1.63261934915478</c:v>
                </c:pt>
                <c:pt idx="1187">
                  <c:v>1.63399592533451</c:v>
                </c:pt>
                <c:pt idx="1188">
                  <c:v>1.63537250151423</c:v>
                </c:pt>
                <c:pt idx="1189">
                  <c:v>1.6367490776939599</c:v>
                </c:pt>
                <c:pt idx="1190">
                  <c:v>1.6381256538736899</c:v>
                </c:pt>
                <c:pt idx="1191">
                  <c:v>1.6395022300534099</c:v>
                </c:pt>
                <c:pt idx="1192">
                  <c:v>1.6408788062331401</c:v>
                </c:pt>
                <c:pt idx="1193">
                  <c:v>1.6422553824128601</c:v>
                </c:pt>
                <c:pt idx="1194">
                  <c:v>1.64363195859259</c:v>
                </c:pt>
                <c:pt idx="1195">
                  <c:v>1.64500853477231</c:v>
                </c:pt>
                <c:pt idx="1196">
                  <c:v>1.64638511095204</c:v>
                </c:pt>
                <c:pt idx="1197">
                  <c:v>1.64776168713177</c:v>
                </c:pt>
                <c:pt idx="1198">
                  <c:v>1.6491382633114899</c:v>
                </c:pt>
                <c:pt idx="1199">
                  <c:v>1.6505148394912199</c:v>
                </c:pt>
                <c:pt idx="1200">
                  <c:v>1.6518914156709401</c:v>
                </c:pt>
                <c:pt idx="1201">
                  <c:v>1.6532679918506701</c:v>
                </c:pt>
                <c:pt idx="1202">
                  <c:v>1.6546445680304001</c:v>
                </c:pt>
                <c:pt idx="1203">
                  <c:v>1.65602114421012</c:v>
                </c:pt>
                <c:pt idx="1204">
                  <c:v>1.65739772038985</c:v>
                </c:pt>
                <c:pt idx="1205">
                  <c:v>1.65877429656957</c:v>
                </c:pt>
                <c:pt idx="1206">
                  <c:v>1.6601508727493</c:v>
                </c:pt>
                <c:pt idx="1207">
                  <c:v>1.6615274489290199</c:v>
                </c:pt>
                <c:pt idx="1208">
                  <c:v>1.6629040251087499</c:v>
                </c:pt>
                <c:pt idx="1209">
                  <c:v>1.6642806012884801</c:v>
                </c:pt>
                <c:pt idx="1210">
                  <c:v>1.6656571774682001</c:v>
                </c:pt>
                <c:pt idx="1211">
                  <c:v>1.66703375364793</c:v>
                </c:pt>
                <c:pt idx="1212">
                  <c:v>1.66841032982765</c:v>
                </c:pt>
                <c:pt idx="1213">
                  <c:v>1.66978690600738</c:v>
                </c:pt>
                <c:pt idx="1214">
                  <c:v>1.6711634821871</c:v>
                </c:pt>
                <c:pt idx="1215">
                  <c:v>1.67254005836683</c:v>
                </c:pt>
                <c:pt idx="1216">
                  <c:v>1.6739166345465599</c:v>
                </c:pt>
                <c:pt idx="1217">
                  <c:v>1.6752932107262799</c:v>
                </c:pt>
                <c:pt idx="1218">
                  <c:v>1.6766697869060101</c:v>
                </c:pt>
                <c:pt idx="1219">
                  <c:v>1.6780463630857301</c:v>
                </c:pt>
                <c:pt idx="1220">
                  <c:v>1.67942293926546</c:v>
                </c:pt>
                <c:pt idx="1221">
                  <c:v>1.68079951544519</c:v>
                </c:pt>
                <c:pt idx="1222">
                  <c:v>1.68217609162491</c:v>
                </c:pt>
                <c:pt idx="1223">
                  <c:v>1.68355266780464</c:v>
                </c:pt>
                <c:pt idx="1224">
                  <c:v>1.6849292439843599</c:v>
                </c:pt>
                <c:pt idx="1225">
                  <c:v>1.6863058201640899</c:v>
                </c:pt>
                <c:pt idx="1226">
                  <c:v>1.6876823963438099</c:v>
                </c:pt>
                <c:pt idx="1227">
                  <c:v>1.6890589725235401</c:v>
                </c:pt>
                <c:pt idx="1228">
                  <c:v>1.6904355487032701</c:v>
                </c:pt>
                <c:pt idx="1229">
                  <c:v>1.69181212488299</c:v>
                </c:pt>
                <c:pt idx="1230">
                  <c:v>1.69318870106272</c:v>
                </c:pt>
                <c:pt idx="1231">
                  <c:v>1.69456527724244</c:v>
                </c:pt>
                <c:pt idx="1232">
                  <c:v>1.69594185342217</c:v>
                </c:pt>
                <c:pt idx="1233">
                  <c:v>1.6973184296018899</c:v>
                </c:pt>
                <c:pt idx="1234">
                  <c:v>1.6986950057816199</c:v>
                </c:pt>
                <c:pt idx="1235">
                  <c:v>1.7000715819613501</c:v>
                </c:pt>
                <c:pt idx="1236">
                  <c:v>1.7014481581410701</c:v>
                </c:pt>
                <c:pt idx="1237">
                  <c:v>1.7028247343208001</c:v>
                </c:pt>
                <c:pt idx="1238">
                  <c:v>1.70420131050052</c:v>
                </c:pt>
                <c:pt idx="1239">
                  <c:v>1.70557788668025</c:v>
                </c:pt>
                <c:pt idx="1240">
                  <c:v>1.70695446285997</c:v>
                </c:pt>
                <c:pt idx="1241">
                  <c:v>1.7083310390397</c:v>
                </c:pt>
                <c:pt idx="1242">
                  <c:v>1.7097076152194299</c:v>
                </c:pt>
                <c:pt idx="1243">
                  <c:v>1.7110841913991499</c:v>
                </c:pt>
                <c:pt idx="1244">
                  <c:v>1.7124607675788801</c:v>
                </c:pt>
                <c:pt idx="1245">
                  <c:v>1.7138373437586001</c:v>
                </c:pt>
                <c:pt idx="1246">
                  <c:v>1.7152139199383301</c:v>
                </c:pt>
                <c:pt idx="1247">
                  <c:v>1.71659049611806</c:v>
                </c:pt>
                <c:pt idx="1248">
                  <c:v>1.71796707229778</c:v>
                </c:pt>
                <c:pt idx="1249">
                  <c:v>1.71934364847751</c:v>
                </c:pt>
                <c:pt idx="1250">
                  <c:v>1.72072022465723</c:v>
                </c:pt>
                <c:pt idx="1251">
                  <c:v>1.7220968008369599</c:v>
                </c:pt>
                <c:pt idx="1252">
                  <c:v>1.7234733770166799</c:v>
                </c:pt>
                <c:pt idx="1253">
                  <c:v>1.7248499531964101</c:v>
                </c:pt>
                <c:pt idx="1254">
                  <c:v>1.7262265293761401</c:v>
                </c:pt>
                <c:pt idx="1255">
                  <c:v>1.7276031055558601</c:v>
                </c:pt>
                <c:pt idx="1256">
                  <c:v>1.72897968173559</c:v>
                </c:pt>
                <c:pt idx="1257">
                  <c:v>1.73035625791531</c:v>
                </c:pt>
                <c:pt idx="1258">
                  <c:v>1.73173283409504</c:v>
                </c:pt>
                <c:pt idx="1259">
                  <c:v>1.73310941027476</c:v>
                </c:pt>
                <c:pt idx="1260">
                  <c:v>1.7344859864544899</c:v>
                </c:pt>
                <c:pt idx="1261">
                  <c:v>1.7358625626342199</c:v>
                </c:pt>
                <c:pt idx="1262">
                  <c:v>1.7372391388139401</c:v>
                </c:pt>
                <c:pt idx="1263">
                  <c:v>1.7386157149936701</c:v>
                </c:pt>
                <c:pt idx="1264">
                  <c:v>1.73999229117339</c:v>
                </c:pt>
                <c:pt idx="1265">
                  <c:v>1.74136886735312</c:v>
                </c:pt>
                <c:pt idx="1266">
                  <c:v>1.74274544353285</c:v>
                </c:pt>
                <c:pt idx="1267">
                  <c:v>1.74412201971257</c:v>
                </c:pt>
                <c:pt idx="1268">
                  <c:v>1.7454985958922999</c:v>
                </c:pt>
                <c:pt idx="1269">
                  <c:v>1.7468751720720199</c:v>
                </c:pt>
                <c:pt idx="1270">
                  <c:v>1.7482517482517499</c:v>
                </c:pt>
                <c:pt idx="1271">
                  <c:v>1.7496283244314701</c:v>
                </c:pt>
                <c:pt idx="1272">
                  <c:v>1.7510049006112001</c:v>
                </c:pt>
                <c:pt idx="1273">
                  <c:v>1.75238147679093</c:v>
                </c:pt>
                <c:pt idx="1274">
                  <c:v>1.75375805297065</c:v>
                </c:pt>
                <c:pt idx="1275">
                  <c:v>1.75513462915038</c:v>
                </c:pt>
                <c:pt idx="1276">
                  <c:v>1.7565112053301</c:v>
                </c:pt>
                <c:pt idx="1277">
                  <c:v>1.7578877815098299</c:v>
                </c:pt>
                <c:pt idx="1278">
                  <c:v>1.7592643576895499</c:v>
                </c:pt>
                <c:pt idx="1279">
                  <c:v>1.7606409338692799</c:v>
                </c:pt>
                <c:pt idx="1280">
                  <c:v>1.7620175100490101</c:v>
                </c:pt>
                <c:pt idx="1281">
                  <c:v>1.7633940862287301</c:v>
                </c:pt>
                <c:pt idx="1282">
                  <c:v>1.76477066240846</c:v>
                </c:pt>
                <c:pt idx="1283">
                  <c:v>1.76614723858818</c:v>
                </c:pt>
                <c:pt idx="1284">
                  <c:v>1.76752381476791</c:v>
                </c:pt>
                <c:pt idx="1285">
                  <c:v>1.76890039094764</c:v>
                </c:pt>
                <c:pt idx="1286">
                  <c:v>1.7702769671273599</c:v>
                </c:pt>
                <c:pt idx="1287">
                  <c:v>1.7716535433070899</c:v>
                </c:pt>
                <c:pt idx="1288">
                  <c:v>1.7730301194868101</c:v>
                </c:pt>
                <c:pt idx="1289">
                  <c:v>1.7744066956665401</c:v>
                </c:pt>
                <c:pt idx="1290">
                  <c:v>1.7757832718462601</c:v>
                </c:pt>
                <c:pt idx="1291">
                  <c:v>1.77715984802599</c:v>
                </c:pt>
                <c:pt idx="1292">
                  <c:v>1.77853642420572</c:v>
                </c:pt>
                <c:pt idx="1293">
                  <c:v>1.77991300038544</c:v>
                </c:pt>
                <c:pt idx="1294">
                  <c:v>1.78128957656517</c:v>
                </c:pt>
                <c:pt idx="1295">
                  <c:v>1.7826661527448899</c:v>
                </c:pt>
                <c:pt idx="1296">
                  <c:v>1.7840427289246199</c:v>
                </c:pt>
                <c:pt idx="1297">
                  <c:v>1.7854193051043501</c:v>
                </c:pt>
                <c:pt idx="1298">
                  <c:v>1.7867958812840701</c:v>
                </c:pt>
                <c:pt idx="1299">
                  <c:v>1.7881724574638</c:v>
                </c:pt>
                <c:pt idx="1300">
                  <c:v>1.78954903364352</c:v>
                </c:pt>
                <c:pt idx="1301">
                  <c:v>1.79092560982325</c:v>
                </c:pt>
                <c:pt idx="1302">
                  <c:v>1.79230218600297</c:v>
                </c:pt>
                <c:pt idx="1303">
                  <c:v>1.7936787621826999</c:v>
                </c:pt>
                <c:pt idx="1304">
                  <c:v>1.7950553383624299</c:v>
                </c:pt>
                <c:pt idx="1305">
                  <c:v>1.7964319145421499</c:v>
                </c:pt>
                <c:pt idx="1306">
                  <c:v>1.7978084907218801</c:v>
                </c:pt>
                <c:pt idx="1307">
                  <c:v>1.7991850669016001</c:v>
                </c:pt>
                <c:pt idx="1308">
                  <c:v>1.80056164308133</c:v>
                </c:pt>
                <c:pt idx="1309">
                  <c:v>1.80193821926105</c:v>
                </c:pt>
                <c:pt idx="1310">
                  <c:v>1.80331479544078</c:v>
                </c:pt>
                <c:pt idx="1311">
                  <c:v>1.80469137162051</c:v>
                </c:pt>
                <c:pt idx="1312">
                  <c:v>1.8060679478002299</c:v>
                </c:pt>
                <c:pt idx="1313">
                  <c:v>1.8074445239799599</c:v>
                </c:pt>
                <c:pt idx="1314">
                  <c:v>1.8088211001596799</c:v>
                </c:pt>
                <c:pt idx="1315">
                  <c:v>1.8101976763394101</c:v>
                </c:pt>
                <c:pt idx="1316">
                  <c:v>1.8115742525191301</c:v>
                </c:pt>
                <c:pt idx="1317">
                  <c:v>1.81295082869886</c:v>
                </c:pt>
                <c:pt idx="1318">
                  <c:v>1.81432740487859</c:v>
                </c:pt>
                <c:pt idx="1319">
                  <c:v>1.81570398105831</c:v>
                </c:pt>
                <c:pt idx="1320">
                  <c:v>1.81708055723804</c:v>
                </c:pt>
                <c:pt idx="1321">
                  <c:v>1.8184571334177599</c:v>
                </c:pt>
                <c:pt idx="1322">
                  <c:v>1.8198337095974899</c:v>
                </c:pt>
                <c:pt idx="1323">
                  <c:v>1.8212102857772201</c:v>
                </c:pt>
                <c:pt idx="1324">
                  <c:v>1.8225868619569401</c:v>
                </c:pt>
                <c:pt idx="1325">
                  <c:v>1.8239634381366701</c:v>
                </c:pt>
                <c:pt idx="1326">
                  <c:v>1.82534001431639</c:v>
                </c:pt>
                <c:pt idx="1327">
                  <c:v>1.82671659049612</c:v>
                </c:pt>
                <c:pt idx="1328">
                  <c:v>1.82809316667584</c:v>
                </c:pt>
                <c:pt idx="1329">
                  <c:v>1.82946974285557</c:v>
                </c:pt>
                <c:pt idx="1330">
                  <c:v>1.8308463190352999</c:v>
                </c:pt>
                <c:pt idx="1331">
                  <c:v>1.8322228952150199</c:v>
                </c:pt>
                <c:pt idx="1332">
                  <c:v>1.8335994713947501</c:v>
                </c:pt>
                <c:pt idx="1333">
                  <c:v>1.8349760475744701</c:v>
                </c:pt>
                <c:pt idx="1334">
                  <c:v>1.8363526237542001</c:v>
                </c:pt>
                <c:pt idx="1335">
                  <c:v>1.83772919993392</c:v>
                </c:pt>
                <c:pt idx="1336">
                  <c:v>1.83910577611365</c:v>
                </c:pt>
                <c:pt idx="1337">
                  <c:v>1.84048235229338</c:v>
                </c:pt>
                <c:pt idx="1338">
                  <c:v>1.8418589284731</c:v>
                </c:pt>
                <c:pt idx="1339">
                  <c:v>1.8432355046528299</c:v>
                </c:pt>
                <c:pt idx="1340">
                  <c:v>1.8446120808325499</c:v>
                </c:pt>
                <c:pt idx="1341">
                  <c:v>1.8459886570122801</c:v>
                </c:pt>
                <c:pt idx="1342">
                  <c:v>1.8473652331920101</c:v>
                </c:pt>
                <c:pt idx="1343">
                  <c:v>1.84874180937173</c:v>
                </c:pt>
                <c:pt idx="1344">
                  <c:v>1.85011838555146</c:v>
                </c:pt>
                <c:pt idx="1345">
                  <c:v>1.85149496173118</c:v>
                </c:pt>
                <c:pt idx="1346">
                  <c:v>1.85287153791091</c:v>
                </c:pt>
                <c:pt idx="1347">
                  <c:v>1.85424811409063</c:v>
                </c:pt>
                <c:pt idx="1348">
                  <c:v>1.8556246902703599</c:v>
                </c:pt>
                <c:pt idx="1349">
                  <c:v>1.8570012664500899</c:v>
                </c:pt>
                <c:pt idx="1350">
                  <c:v>1.8583778426298101</c:v>
                </c:pt>
                <c:pt idx="1351">
                  <c:v>1.8597544188095401</c:v>
                </c:pt>
                <c:pt idx="1352">
                  <c:v>1.86113099498926</c:v>
                </c:pt>
                <c:pt idx="1353">
                  <c:v>1.86250757116899</c:v>
                </c:pt>
                <c:pt idx="1354">
                  <c:v>1.86388414734871</c:v>
                </c:pt>
                <c:pt idx="1355">
                  <c:v>1.86526072352844</c:v>
                </c:pt>
                <c:pt idx="1356">
                  <c:v>1.8666372997081699</c:v>
                </c:pt>
                <c:pt idx="1357">
                  <c:v>1.8680138758878899</c:v>
                </c:pt>
                <c:pt idx="1358">
                  <c:v>1.8693904520676199</c:v>
                </c:pt>
                <c:pt idx="1359">
                  <c:v>1.8707670282473401</c:v>
                </c:pt>
                <c:pt idx="1360">
                  <c:v>1.8721436044270701</c:v>
                </c:pt>
                <c:pt idx="1361">
                  <c:v>1.8735201806068</c:v>
                </c:pt>
                <c:pt idx="1362">
                  <c:v>1.87489675678652</c:v>
                </c:pt>
                <c:pt idx="1363">
                  <c:v>1.87627333296625</c:v>
                </c:pt>
                <c:pt idx="1364">
                  <c:v>1.87764990914597</c:v>
                </c:pt>
                <c:pt idx="1365">
                  <c:v>1.8790264853256999</c:v>
                </c:pt>
                <c:pt idx="1366">
                  <c:v>1.8804030615054199</c:v>
                </c:pt>
                <c:pt idx="1367">
                  <c:v>1.8817796376851501</c:v>
                </c:pt>
                <c:pt idx="1368">
                  <c:v>1.8831562138648801</c:v>
                </c:pt>
                <c:pt idx="1369">
                  <c:v>1.8845327900446001</c:v>
                </c:pt>
                <c:pt idx="1370">
                  <c:v>1.88590936622433</c:v>
                </c:pt>
                <c:pt idx="1371">
                  <c:v>1.88728594240405</c:v>
                </c:pt>
                <c:pt idx="1372">
                  <c:v>1.88866251858378</c:v>
                </c:pt>
                <c:pt idx="1373">
                  <c:v>1.8900390947635</c:v>
                </c:pt>
                <c:pt idx="1374">
                  <c:v>1.8914156709432299</c:v>
                </c:pt>
                <c:pt idx="1375">
                  <c:v>1.8927922471229599</c:v>
                </c:pt>
                <c:pt idx="1376">
                  <c:v>1.8941688233026801</c:v>
                </c:pt>
                <c:pt idx="1377">
                  <c:v>1.8955453994824101</c:v>
                </c:pt>
                <c:pt idx="1378">
                  <c:v>1.8969219756621301</c:v>
                </c:pt>
                <c:pt idx="1379">
                  <c:v>1.89829855184186</c:v>
                </c:pt>
                <c:pt idx="1380">
                  <c:v>1.89967512802159</c:v>
                </c:pt>
                <c:pt idx="1381">
                  <c:v>1.90105170420131</c:v>
                </c:pt>
                <c:pt idx="1382">
                  <c:v>1.9024282803810399</c:v>
                </c:pt>
                <c:pt idx="1383">
                  <c:v>1.9038048565607599</c:v>
                </c:pt>
                <c:pt idx="1384">
                  <c:v>1.9051814327404899</c:v>
                </c:pt>
                <c:pt idx="1385">
                  <c:v>1.9065580089202101</c:v>
                </c:pt>
                <c:pt idx="1386">
                  <c:v>1.9079345850999401</c:v>
                </c:pt>
                <c:pt idx="1387">
                  <c:v>1.90931116127967</c:v>
                </c:pt>
                <c:pt idx="1388">
                  <c:v>1.91068773745939</c:v>
                </c:pt>
                <c:pt idx="1389">
                  <c:v>1.91206431363912</c:v>
                </c:pt>
                <c:pt idx="1390">
                  <c:v>1.91344088981884</c:v>
                </c:pt>
                <c:pt idx="1391">
                  <c:v>1.9148174659985699</c:v>
                </c:pt>
                <c:pt idx="1392">
                  <c:v>1.9161940421782899</c:v>
                </c:pt>
                <c:pt idx="1393">
                  <c:v>1.9175706183580199</c:v>
                </c:pt>
                <c:pt idx="1394">
                  <c:v>1.9189471945377501</c:v>
                </c:pt>
                <c:pt idx="1395">
                  <c:v>1.9203237707174701</c:v>
                </c:pt>
                <c:pt idx="1396">
                  <c:v>1.9217003468972</c:v>
                </c:pt>
                <c:pt idx="1397">
                  <c:v>1.92307692307692</c:v>
                </c:pt>
                <c:pt idx="1398">
                  <c:v>1.92445349925665</c:v>
                </c:pt>
                <c:pt idx="1399">
                  <c:v>1.92583007543637</c:v>
                </c:pt>
                <c:pt idx="1400">
                  <c:v>1.9272066516160999</c:v>
                </c:pt>
                <c:pt idx="1401">
                  <c:v>1.9285832277958299</c:v>
                </c:pt>
                <c:pt idx="1402">
                  <c:v>1.9299598039755499</c:v>
                </c:pt>
                <c:pt idx="1403">
                  <c:v>1.9313363801552801</c:v>
                </c:pt>
                <c:pt idx="1404">
                  <c:v>1.9327129563350001</c:v>
                </c:pt>
                <c:pt idx="1405">
                  <c:v>1.93408953251473</c:v>
                </c:pt>
                <c:pt idx="1406">
                  <c:v>1.93546610869446</c:v>
                </c:pt>
                <c:pt idx="1407">
                  <c:v>1.93684268487418</c:v>
                </c:pt>
                <c:pt idx="1408">
                  <c:v>1.93821926105391</c:v>
                </c:pt>
                <c:pt idx="1409">
                  <c:v>1.9395958372336299</c:v>
                </c:pt>
                <c:pt idx="1410">
                  <c:v>1.9409724134133599</c:v>
                </c:pt>
                <c:pt idx="1411">
                  <c:v>1.9423489895930801</c:v>
                </c:pt>
                <c:pt idx="1412">
                  <c:v>1.9437255657728101</c:v>
                </c:pt>
                <c:pt idx="1413">
                  <c:v>1.9451021419525401</c:v>
                </c:pt>
                <c:pt idx="1414">
                  <c:v>1.94647871813226</c:v>
                </c:pt>
                <c:pt idx="1415">
                  <c:v>1.94785529431199</c:v>
                </c:pt>
                <c:pt idx="1416">
                  <c:v>1.94923187049171</c:v>
                </c:pt>
                <c:pt idx="1417">
                  <c:v>1.95060844667144</c:v>
                </c:pt>
                <c:pt idx="1418">
                  <c:v>1.9519850228511699</c:v>
                </c:pt>
                <c:pt idx="1419">
                  <c:v>1.9533615990308899</c:v>
                </c:pt>
                <c:pt idx="1420">
                  <c:v>1.9547381752106201</c:v>
                </c:pt>
                <c:pt idx="1421">
                  <c:v>1.9561147513903401</c:v>
                </c:pt>
                <c:pt idx="1422">
                  <c:v>1.95749132757007</c:v>
                </c:pt>
                <c:pt idx="1423">
                  <c:v>1.95886790374979</c:v>
                </c:pt>
                <c:pt idx="1424">
                  <c:v>1.96024447992952</c:v>
                </c:pt>
                <c:pt idx="1425">
                  <c:v>1.96162105610925</c:v>
                </c:pt>
                <c:pt idx="1426">
                  <c:v>1.96299763228897</c:v>
                </c:pt>
                <c:pt idx="1427">
                  <c:v>1.9643742084686999</c:v>
                </c:pt>
                <c:pt idx="1428">
                  <c:v>1.9657507846484199</c:v>
                </c:pt>
                <c:pt idx="1429">
                  <c:v>1.9671273608281501</c:v>
                </c:pt>
                <c:pt idx="1430">
                  <c:v>1.9685039370078701</c:v>
                </c:pt>
                <c:pt idx="1431">
                  <c:v>1.9698805131876</c:v>
                </c:pt>
                <c:pt idx="1432">
                  <c:v>1.97125708936733</c:v>
                </c:pt>
                <c:pt idx="1433">
                  <c:v>1.97263366554705</c:v>
                </c:pt>
                <c:pt idx="1434">
                  <c:v>1.97401024172678</c:v>
                </c:pt>
                <c:pt idx="1435">
                  <c:v>1.9753868179064999</c:v>
                </c:pt>
                <c:pt idx="1436">
                  <c:v>1.9767633940862299</c:v>
                </c:pt>
                <c:pt idx="1437">
                  <c:v>1.9781399702659599</c:v>
                </c:pt>
                <c:pt idx="1438">
                  <c:v>1.9795165464456801</c:v>
                </c:pt>
                <c:pt idx="1439">
                  <c:v>1.9808931226254101</c:v>
                </c:pt>
                <c:pt idx="1440">
                  <c:v>1.98226969880513</c:v>
                </c:pt>
                <c:pt idx="1441">
                  <c:v>1.98364627498486</c:v>
                </c:pt>
                <c:pt idx="1442">
                  <c:v>1.98502285116458</c:v>
                </c:pt>
                <c:pt idx="1443">
                  <c:v>1.98639942734431</c:v>
                </c:pt>
                <c:pt idx="1444">
                  <c:v>1.9877760035240399</c:v>
                </c:pt>
                <c:pt idx="1445">
                  <c:v>1.9891525797037599</c:v>
                </c:pt>
                <c:pt idx="1446">
                  <c:v>1.9905291558834901</c:v>
                </c:pt>
                <c:pt idx="1447">
                  <c:v>1.9919057320632101</c:v>
                </c:pt>
                <c:pt idx="1448">
                  <c:v>1.9932823082429401</c:v>
                </c:pt>
                <c:pt idx="1449">
                  <c:v>1.99465888442266</c:v>
                </c:pt>
                <c:pt idx="1450">
                  <c:v>1.99603546060239</c:v>
                </c:pt>
                <c:pt idx="1451">
                  <c:v>1.99741203678212</c:v>
                </c:pt>
                <c:pt idx="1452">
                  <c:v>1.99878861296184</c:v>
                </c:pt>
                <c:pt idx="1453">
                  <c:v>2.0001651891415699</c:v>
                </c:pt>
                <c:pt idx="1454">
                  <c:v>2.0015417653212899</c:v>
                </c:pt>
                <c:pt idx="1455">
                  <c:v>2.0029183415010201</c:v>
                </c:pt>
                <c:pt idx="1456">
                  <c:v>2.0042949176807401</c:v>
                </c:pt>
                <c:pt idx="1457">
                  <c:v>2.0056714938604698</c:v>
                </c:pt>
                <c:pt idx="1458">
                  <c:v>2.0070480700402</c:v>
                </c:pt>
                <c:pt idx="1459">
                  <c:v>2.00842464621992</c:v>
                </c:pt>
                <c:pt idx="1460">
                  <c:v>2.0098012223996502</c:v>
                </c:pt>
                <c:pt idx="1461">
                  <c:v>2.0111777985793702</c:v>
                </c:pt>
                <c:pt idx="1462">
                  <c:v>2.0125543747590999</c:v>
                </c:pt>
                <c:pt idx="1463">
                  <c:v>2.0139309509388301</c:v>
                </c:pt>
                <c:pt idx="1464">
                  <c:v>2.0153075271185501</c:v>
                </c:pt>
                <c:pt idx="1465">
                  <c:v>2.0166841032982799</c:v>
                </c:pt>
                <c:pt idx="1466">
                  <c:v>2.0180606794779998</c:v>
                </c:pt>
                <c:pt idx="1467">
                  <c:v>2.01943725565773</c:v>
                </c:pt>
                <c:pt idx="1468">
                  <c:v>2.02081383183745</c:v>
                </c:pt>
                <c:pt idx="1469">
                  <c:v>2.0221904080171802</c:v>
                </c:pt>
                <c:pt idx="1470">
                  <c:v>2.0235669841969099</c:v>
                </c:pt>
                <c:pt idx="1471">
                  <c:v>2.0249435603766299</c:v>
                </c:pt>
                <c:pt idx="1472">
                  <c:v>2.0263201365563601</c:v>
                </c:pt>
                <c:pt idx="1473">
                  <c:v>2.0276967127360801</c:v>
                </c:pt>
                <c:pt idx="1474">
                  <c:v>2.0290732889158098</c:v>
                </c:pt>
                <c:pt idx="1475">
                  <c:v>2.0304498650955298</c:v>
                </c:pt>
                <c:pt idx="1476">
                  <c:v>2.03182644127526</c:v>
                </c:pt>
                <c:pt idx="1477">
                  <c:v>2.0332030174549902</c:v>
                </c:pt>
                <c:pt idx="1478">
                  <c:v>2.0345795936347102</c:v>
                </c:pt>
                <c:pt idx="1479">
                  <c:v>2.0359561698144399</c:v>
                </c:pt>
                <c:pt idx="1480">
                  <c:v>2.0373327459941599</c:v>
                </c:pt>
                <c:pt idx="1481">
                  <c:v>2.0387093221738901</c:v>
                </c:pt>
                <c:pt idx="1482">
                  <c:v>2.0400858983536199</c:v>
                </c:pt>
                <c:pt idx="1483">
                  <c:v>2.0414624745333398</c:v>
                </c:pt>
                <c:pt idx="1484">
                  <c:v>2.04283905071307</c:v>
                </c:pt>
                <c:pt idx="1485">
                  <c:v>2.04421562689279</c:v>
                </c:pt>
                <c:pt idx="1486">
                  <c:v>2.0455922030725202</c:v>
                </c:pt>
                <c:pt idx="1487">
                  <c:v>2.0469687792522402</c:v>
                </c:pt>
                <c:pt idx="1488">
                  <c:v>2.0483453554319699</c:v>
                </c:pt>
                <c:pt idx="1489">
                  <c:v>2.0497219316117001</c:v>
                </c:pt>
                <c:pt idx="1490">
                  <c:v>2.0510985077914201</c:v>
                </c:pt>
                <c:pt idx="1491">
                  <c:v>2.0524750839711499</c:v>
                </c:pt>
                <c:pt idx="1492">
                  <c:v>2.0538516601508698</c:v>
                </c:pt>
                <c:pt idx="1493">
                  <c:v>2.0552282363306</c:v>
                </c:pt>
                <c:pt idx="1494">
                  <c:v>2.05660481251032</c:v>
                </c:pt>
                <c:pt idx="1495">
                  <c:v>2.0579813886900502</c:v>
                </c:pt>
                <c:pt idx="1496">
                  <c:v>2.05935796486978</c:v>
                </c:pt>
                <c:pt idx="1497">
                  <c:v>2.0607345410494999</c:v>
                </c:pt>
                <c:pt idx="1498">
                  <c:v>2.0621111172292301</c:v>
                </c:pt>
                <c:pt idx="1499">
                  <c:v>2.0634876934089501</c:v>
                </c:pt>
                <c:pt idx="1500">
                  <c:v>2.0648642695886799</c:v>
                </c:pt>
                <c:pt idx="1501">
                  <c:v>2.0662408457684101</c:v>
                </c:pt>
                <c:pt idx="1502">
                  <c:v>2.06761742194813</c:v>
                </c:pt>
                <c:pt idx="1503">
                  <c:v>2.0689939981278598</c:v>
                </c:pt>
                <c:pt idx="1504">
                  <c:v>2.0703705743075802</c:v>
                </c:pt>
                <c:pt idx="1505">
                  <c:v>2.07174715048731</c:v>
                </c:pt>
                <c:pt idx="1506">
                  <c:v>2.0731237266670299</c:v>
                </c:pt>
                <c:pt idx="1507">
                  <c:v>2.0745003028467601</c:v>
                </c:pt>
                <c:pt idx="1508">
                  <c:v>2.0758768790264899</c:v>
                </c:pt>
                <c:pt idx="1509">
                  <c:v>2.0772534552062099</c:v>
                </c:pt>
                <c:pt idx="1510">
                  <c:v>2.07863003138594</c:v>
                </c:pt>
                <c:pt idx="1511">
                  <c:v>2.08000660756566</c:v>
                </c:pt>
                <c:pt idx="1512">
                  <c:v>2.0813831837453902</c:v>
                </c:pt>
                <c:pt idx="1513">
                  <c:v>2.0827597599251102</c:v>
                </c:pt>
                <c:pt idx="1514">
                  <c:v>2.0841363361048399</c:v>
                </c:pt>
                <c:pt idx="1515">
                  <c:v>2.0855129122845701</c:v>
                </c:pt>
                <c:pt idx="1516">
                  <c:v>2.0868894884642901</c:v>
                </c:pt>
                <c:pt idx="1517">
                  <c:v>2.0882660646440199</c:v>
                </c:pt>
                <c:pt idx="1518">
                  <c:v>2.0896426408237398</c:v>
                </c:pt>
                <c:pt idx="1519">
                  <c:v>2.09101921700347</c:v>
                </c:pt>
                <c:pt idx="1520">
                  <c:v>2.0923957931831998</c:v>
                </c:pt>
                <c:pt idx="1521">
                  <c:v>2.0937723693629202</c:v>
                </c:pt>
                <c:pt idx="1522">
                  <c:v>2.09514894554265</c:v>
                </c:pt>
                <c:pt idx="1523">
                  <c:v>2.0965255217223699</c:v>
                </c:pt>
                <c:pt idx="1524">
                  <c:v>2.0979020979021001</c:v>
                </c:pt>
                <c:pt idx="1525">
                  <c:v>2.0992786740818201</c:v>
                </c:pt>
                <c:pt idx="1526">
                  <c:v>2.1006552502615499</c:v>
                </c:pt>
                <c:pt idx="1527">
                  <c:v>2.1020318264412801</c:v>
                </c:pt>
                <c:pt idx="1528">
                  <c:v>2.103408402621</c:v>
                </c:pt>
                <c:pt idx="1529">
                  <c:v>2.1047849788007298</c:v>
                </c:pt>
                <c:pt idx="1530">
                  <c:v>2.1061615549804502</c:v>
                </c:pt>
                <c:pt idx="1531">
                  <c:v>2.10753813116018</c:v>
                </c:pt>
                <c:pt idx="1532">
                  <c:v>2.1089147073399102</c:v>
                </c:pt>
                <c:pt idx="1533">
                  <c:v>2.1102912835196301</c:v>
                </c:pt>
                <c:pt idx="1534">
                  <c:v>2.1116678596993599</c:v>
                </c:pt>
                <c:pt idx="1535">
                  <c:v>2.1130444358790799</c:v>
                </c:pt>
                <c:pt idx="1536">
                  <c:v>2.1144210120588101</c:v>
                </c:pt>
                <c:pt idx="1537">
                  <c:v>2.11579758823853</c:v>
                </c:pt>
                <c:pt idx="1538">
                  <c:v>2.1171741644182598</c:v>
                </c:pt>
                <c:pt idx="1539">
                  <c:v>2.11855074059799</c:v>
                </c:pt>
                <c:pt idx="1540">
                  <c:v>2.11992731677771</c:v>
                </c:pt>
                <c:pt idx="1541">
                  <c:v>2.1213038929574402</c:v>
                </c:pt>
                <c:pt idx="1542">
                  <c:v>2.1226804691371601</c:v>
                </c:pt>
                <c:pt idx="1543">
                  <c:v>2.1240570453168899</c:v>
                </c:pt>
                <c:pt idx="1544">
                  <c:v>2.1254336214966099</c:v>
                </c:pt>
                <c:pt idx="1545">
                  <c:v>2.1268101976763401</c:v>
                </c:pt>
                <c:pt idx="1546">
                  <c:v>2.1281867738560698</c:v>
                </c:pt>
                <c:pt idx="1547">
                  <c:v>2.1295633500357898</c:v>
                </c:pt>
                <c:pt idx="1548">
                  <c:v>2.13093992621552</c:v>
                </c:pt>
                <c:pt idx="1549">
                  <c:v>2.13231650239524</c:v>
                </c:pt>
                <c:pt idx="1550">
                  <c:v>2.1336930785749701</c:v>
                </c:pt>
                <c:pt idx="1551">
                  <c:v>2.1350696547546901</c:v>
                </c:pt>
                <c:pt idx="1552">
                  <c:v>2.1364462309344199</c:v>
                </c:pt>
                <c:pt idx="1553">
                  <c:v>2.1378228071141501</c:v>
                </c:pt>
                <c:pt idx="1554">
                  <c:v>2.13919938329387</c:v>
                </c:pt>
                <c:pt idx="1555">
                  <c:v>2.1405759594735998</c:v>
                </c:pt>
                <c:pt idx="1556">
                  <c:v>2.1419525356533198</c:v>
                </c:pt>
                <c:pt idx="1557">
                  <c:v>2.14332911183305</c:v>
                </c:pt>
                <c:pt idx="1558">
                  <c:v>2.1447056880127802</c:v>
                </c:pt>
                <c:pt idx="1559">
                  <c:v>2.1460822641925001</c:v>
                </c:pt>
                <c:pt idx="1560">
                  <c:v>2.1474588403722299</c:v>
                </c:pt>
                <c:pt idx="1561">
                  <c:v>2.1488354165519499</c:v>
                </c:pt>
                <c:pt idx="1562">
                  <c:v>2.1502119927316801</c:v>
                </c:pt>
                <c:pt idx="1563">
                  <c:v>2.1515885689114</c:v>
                </c:pt>
                <c:pt idx="1564">
                  <c:v>2.1529651450911298</c:v>
                </c:pt>
                <c:pt idx="1565">
                  <c:v>2.15434172127086</c:v>
                </c:pt>
                <c:pt idx="1566">
                  <c:v>2.15571829745058</c:v>
                </c:pt>
                <c:pt idx="1567">
                  <c:v>2.1570948736303102</c:v>
                </c:pt>
                <c:pt idx="1568">
                  <c:v>2.1584714498100301</c:v>
                </c:pt>
                <c:pt idx="1569">
                  <c:v>2.1598480259897599</c:v>
                </c:pt>
                <c:pt idx="1570">
                  <c:v>2.1612246021694799</c:v>
                </c:pt>
                <c:pt idx="1571">
                  <c:v>2.1626011783492101</c:v>
                </c:pt>
                <c:pt idx="1572">
                  <c:v>2.1639777545289398</c:v>
                </c:pt>
                <c:pt idx="1573">
                  <c:v>2.1653543307086598</c:v>
                </c:pt>
                <c:pt idx="1574">
                  <c:v>2.16673090688839</c:v>
                </c:pt>
                <c:pt idx="1575">
                  <c:v>2.16810748306811</c:v>
                </c:pt>
                <c:pt idx="1576">
                  <c:v>2.1694840592478402</c:v>
                </c:pt>
                <c:pt idx="1577">
                  <c:v>2.1708606354275699</c:v>
                </c:pt>
                <c:pt idx="1578">
                  <c:v>2.1722372116072899</c:v>
                </c:pt>
                <c:pt idx="1579">
                  <c:v>2.1736137877870201</c:v>
                </c:pt>
                <c:pt idx="1580">
                  <c:v>2.1749903639667401</c:v>
                </c:pt>
                <c:pt idx="1581">
                  <c:v>2.1763669401464698</c:v>
                </c:pt>
                <c:pt idx="1582">
                  <c:v>2.1777435163261898</c:v>
                </c:pt>
                <c:pt idx="1583">
                  <c:v>2.17912009250592</c:v>
                </c:pt>
                <c:pt idx="1584">
                  <c:v>2.1804966686856502</c:v>
                </c:pt>
                <c:pt idx="1585">
                  <c:v>2.1818732448653702</c:v>
                </c:pt>
                <c:pt idx="1586">
                  <c:v>2.1832498210450999</c:v>
                </c:pt>
                <c:pt idx="1587">
                  <c:v>2.1846263972248199</c:v>
                </c:pt>
                <c:pt idx="1588">
                  <c:v>2.1860029734045501</c:v>
                </c:pt>
                <c:pt idx="1589">
                  <c:v>2.1873795495842701</c:v>
                </c:pt>
                <c:pt idx="1590">
                  <c:v>2.1887561257639998</c:v>
                </c:pt>
                <c:pt idx="1591">
                  <c:v>2.19013270194373</c:v>
                </c:pt>
                <c:pt idx="1592">
                  <c:v>2.19150927812345</c:v>
                </c:pt>
                <c:pt idx="1593">
                  <c:v>2.1928858543031802</c:v>
                </c:pt>
                <c:pt idx="1594">
                  <c:v>2.1942624304829002</c:v>
                </c:pt>
                <c:pt idx="1595">
                  <c:v>2.1956390066626299</c:v>
                </c:pt>
                <c:pt idx="1596">
                  <c:v>2.1970155828423601</c:v>
                </c:pt>
                <c:pt idx="1597">
                  <c:v>2.1983921590220801</c:v>
                </c:pt>
                <c:pt idx="1598">
                  <c:v>2.1997687352018098</c:v>
                </c:pt>
                <c:pt idx="1599">
                  <c:v>2.2011453113815298</c:v>
                </c:pt>
                <c:pt idx="1600">
                  <c:v>2.20252188756126</c:v>
                </c:pt>
                <c:pt idx="1601">
                  <c:v>2.20389846374098</c:v>
                </c:pt>
                <c:pt idx="1602">
                  <c:v>2.2052750399207102</c:v>
                </c:pt>
                <c:pt idx="1603">
                  <c:v>2.2066516161004399</c:v>
                </c:pt>
                <c:pt idx="1604">
                  <c:v>2.2080281922801599</c:v>
                </c:pt>
                <c:pt idx="1605">
                  <c:v>2.2094047684598901</c:v>
                </c:pt>
                <c:pt idx="1606">
                  <c:v>2.2107813446396101</c:v>
                </c:pt>
                <c:pt idx="1607">
                  <c:v>2.2121579208193398</c:v>
                </c:pt>
                <c:pt idx="1608">
                  <c:v>2.2135344969990598</c:v>
                </c:pt>
                <c:pt idx="1609">
                  <c:v>2.21491107317879</c:v>
                </c:pt>
                <c:pt idx="1610">
                  <c:v>2.2162876493585202</c:v>
                </c:pt>
                <c:pt idx="1611">
                  <c:v>2.2176642255382402</c:v>
                </c:pt>
                <c:pt idx="1612">
                  <c:v>2.2190408017179699</c:v>
                </c:pt>
                <c:pt idx="1613">
                  <c:v>2.2204173778976899</c:v>
                </c:pt>
                <c:pt idx="1614">
                  <c:v>2.2217939540774201</c:v>
                </c:pt>
                <c:pt idx="1615">
                  <c:v>2.2231705302571401</c:v>
                </c:pt>
                <c:pt idx="1616">
                  <c:v>2.2245471064368698</c:v>
                </c:pt>
                <c:pt idx="1617">
                  <c:v>2.2259236826166</c:v>
                </c:pt>
                <c:pt idx="1618">
                  <c:v>2.22730025879632</c:v>
                </c:pt>
                <c:pt idx="1619">
                  <c:v>2.2286768349760502</c:v>
                </c:pt>
                <c:pt idx="1620">
                  <c:v>2.2300534111557702</c:v>
                </c:pt>
                <c:pt idx="1621">
                  <c:v>2.2314299873354999</c:v>
                </c:pt>
                <c:pt idx="1622">
                  <c:v>2.2328065635152301</c:v>
                </c:pt>
                <c:pt idx="1623">
                  <c:v>2.2341831396949501</c:v>
                </c:pt>
                <c:pt idx="1624">
                  <c:v>2.2355597158746798</c:v>
                </c:pt>
                <c:pt idx="1625">
                  <c:v>2.2369362920543998</c:v>
                </c:pt>
                <c:pt idx="1626">
                  <c:v>2.23831286823413</c:v>
                </c:pt>
                <c:pt idx="1627">
                  <c:v>2.23968944441385</c:v>
                </c:pt>
                <c:pt idx="1628">
                  <c:v>2.2410660205935802</c:v>
                </c:pt>
                <c:pt idx="1629">
                  <c:v>2.2424425967733099</c:v>
                </c:pt>
                <c:pt idx="1630">
                  <c:v>2.2438191729530299</c:v>
                </c:pt>
                <c:pt idx="1631">
                  <c:v>2.2451957491327601</c:v>
                </c:pt>
                <c:pt idx="1632">
                  <c:v>2.2465723253124801</c:v>
                </c:pt>
                <c:pt idx="1633">
                  <c:v>2.2479489014922098</c:v>
                </c:pt>
                <c:pt idx="1634">
                  <c:v>2.2493254776719298</c:v>
                </c:pt>
                <c:pt idx="1635">
                  <c:v>2.25070205385166</c:v>
                </c:pt>
                <c:pt idx="1636">
                  <c:v>2.2520786300313902</c:v>
                </c:pt>
                <c:pt idx="1637">
                  <c:v>2.2534552062111102</c:v>
                </c:pt>
                <c:pt idx="1638">
                  <c:v>2.2548317823908399</c:v>
                </c:pt>
                <c:pt idx="1639">
                  <c:v>2.2562083585705599</c:v>
                </c:pt>
                <c:pt idx="1640">
                  <c:v>2.2575849347502901</c:v>
                </c:pt>
                <c:pt idx="1641">
                  <c:v>2.2589615109300198</c:v>
                </c:pt>
                <c:pt idx="1642">
                  <c:v>2.2603380871097398</c:v>
                </c:pt>
                <c:pt idx="1643">
                  <c:v>2.26171466328947</c:v>
                </c:pt>
                <c:pt idx="1644">
                  <c:v>2.26309123946919</c:v>
                </c:pt>
                <c:pt idx="1645">
                  <c:v>2.2644678156489202</c:v>
                </c:pt>
                <c:pt idx="1646">
                  <c:v>2.2658443918286402</c:v>
                </c:pt>
                <c:pt idx="1647">
                  <c:v>2.2672209680083699</c:v>
                </c:pt>
                <c:pt idx="1648">
                  <c:v>2.2685975441881001</c:v>
                </c:pt>
                <c:pt idx="1649">
                  <c:v>2.2699741203678201</c:v>
                </c:pt>
                <c:pt idx="1650">
                  <c:v>2.2713506965475498</c:v>
                </c:pt>
                <c:pt idx="1651">
                  <c:v>2.2727272727272698</c:v>
                </c:pt>
                <c:pt idx="1652">
                  <c:v>2.274103848907</c:v>
                </c:pt>
                <c:pt idx="1653">
                  <c:v>2.2754804250867302</c:v>
                </c:pt>
                <c:pt idx="1654">
                  <c:v>2.2768570012664502</c:v>
                </c:pt>
                <c:pt idx="1655">
                  <c:v>2.2782335774461799</c:v>
                </c:pt>
                <c:pt idx="1656">
                  <c:v>2.2796101536258999</c:v>
                </c:pt>
                <c:pt idx="1657">
                  <c:v>2.2809867298056301</c:v>
                </c:pt>
                <c:pt idx="1658">
                  <c:v>2.2823633059853501</c:v>
                </c:pt>
                <c:pt idx="1659">
                  <c:v>2.2837398821650798</c:v>
                </c:pt>
                <c:pt idx="1660">
                  <c:v>2.28511645834481</c:v>
                </c:pt>
                <c:pt idx="1661">
                  <c:v>2.28649303452453</c:v>
                </c:pt>
                <c:pt idx="1662">
                  <c:v>2.2878696107042602</c:v>
                </c:pt>
                <c:pt idx="1663">
                  <c:v>2.2892461868839802</c:v>
                </c:pt>
                <c:pt idx="1664">
                  <c:v>2.2906227630637099</c:v>
                </c:pt>
                <c:pt idx="1665">
                  <c:v>2.2919993392434299</c:v>
                </c:pt>
                <c:pt idx="1666">
                  <c:v>2.2933759154231601</c:v>
                </c:pt>
                <c:pt idx="1667">
                  <c:v>2.2947524916028899</c:v>
                </c:pt>
                <c:pt idx="1668">
                  <c:v>2.2961290677826098</c:v>
                </c:pt>
                <c:pt idx="1669">
                  <c:v>2.29750564396234</c:v>
                </c:pt>
                <c:pt idx="1670">
                  <c:v>2.29888222014206</c:v>
                </c:pt>
                <c:pt idx="1671">
                  <c:v>2.3002587963217902</c:v>
                </c:pt>
                <c:pt idx="1672">
                  <c:v>2.3016353725015102</c:v>
                </c:pt>
                <c:pt idx="1673">
                  <c:v>2.3030119486812399</c:v>
                </c:pt>
                <c:pt idx="1674">
                  <c:v>2.3043885248609701</c:v>
                </c:pt>
                <c:pt idx="1675">
                  <c:v>2.3057651010406901</c:v>
                </c:pt>
                <c:pt idx="1676">
                  <c:v>2.3071416772204199</c:v>
                </c:pt>
                <c:pt idx="1677">
                  <c:v>2.3085182534001398</c:v>
                </c:pt>
                <c:pt idx="1678">
                  <c:v>2.30989482957987</c:v>
                </c:pt>
                <c:pt idx="1679">
                  <c:v>2.3112714057596002</c:v>
                </c:pt>
                <c:pt idx="1680">
                  <c:v>2.3126479819393202</c:v>
                </c:pt>
                <c:pt idx="1681">
                  <c:v>2.3140245581190499</c:v>
                </c:pt>
                <c:pt idx="1682">
                  <c:v>2.3154011342987699</c:v>
                </c:pt>
                <c:pt idx="1683">
                  <c:v>2.3167777104785001</c:v>
                </c:pt>
                <c:pt idx="1684">
                  <c:v>2.3181542866582201</c:v>
                </c:pt>
                <c:pt idx="1685">
                  <c:v>2.3195308628379498</c:v>
                </c:pt>
                <c:pt idx="1686">
                  <c:v>2.32090743901768</c:v>
                </c:pt>
                <c:pt idx="1687">
                  <c:v>2.3222840151974</c:v>
                </c:pt>
                <c:pt idx="1688">
                  <c:v>2.3236605913771302</c:v>
                </c:pt>
                <c:pt idx="1689">
                  <c:v>2.3250371675568502</c:v>
                </c:pt>
                <c:pt idx="1690">
                  <c:v>2.3264137437365799</c:v>
                </c:pt>
                <c:pt idx="1691">
                  <c:v>2.3277903199163101</c:v>
                </c:pt>
                <c:pt idx="1692">
                  <c:v>2.3291668960960301</c:v>
                </c:pt>
                <c:pt idx="1693">
                  <c:v>2.3305434722757599</c:v>
                </c:pt>
                <c:pt idx="1694">
                  <c:v>2.3319200484554798</c:v>
                </c:pt>
                <c:pt idx="1695">
                  <c:v>2.33329662463521</c:v>
                </c:pt>
                <c:pt idx="1696">
                  <c:v>2.33467320081493</c:v>
                </c:pt>
                <c:pt idx="1697">
                  <c:v>2.3360497769946602</c:v>
                </c:pt>
                <c:pt idx="1698">
                  <c:v>2.33742635317439</c:v>
                </c:pt>
                <c:pt idx="1699">
                  <c:v>2.3388029293541099</c:v>
                </c:pt>
                <c:pt idx="1700">
                  <c:v>2.3401795055338401</c:v>
                </c:pt>
                <c:pt idx="1701">
                  <c:v>2.3415560817135601</c:v>
                </c:pt>
                <c:pt idx="1702">
                  <c:v>2.3429326578932899</c:v>
                </c:pt>
                <c:pt idx="1703">
                  <c:v>2.3443092340730098</c:v>
                </c:pt>
                <c:pt idx="1704">
                  <c:v>2.34568581025274</c:v>
                </c:pt>
                <c:pt idx="1705">
                  <c:v>2.3470623864324698</c:v>
                </c:pt>
                <c:pt idx="1706">
                  <c:v>2.3484389626121902</c:v>
                </c:pt>
                <c:pt idx="1707">
                  <c:v>2.34981553879192</c:v>
                </c:pt>
                <c:pt idx="1708">
                  <c:v>2.3511921149716399</c:v>
                </c:pt>
                <c:pt idx="1709">
                  <c:v>2.3525686911513701</c:v>
                </c:pt>
                <c:pt idx="1710">
                  <c:v>2.3539452673310901</c:v>
                </c:pt>
                <c:pt idx="1711">
                  <c:v>2.3553218435108199</c:v>
                </c:pt>
                <c:pt idx="1712">
                  <c:v>2.3566984196905501</c:v>
                </c:pt>
                <c:pt idx="1713">
                  <c:v>2.35807499587027</c:v>
                </c:pt>
                <c:pt idx="1714">
                  <c:v>2.3594515720499998</c:v>
                </c:pt>
                <c:pt idx="1715">
                  <c:v>2.3608281482297202</c:v>
                </c:pt>
                <c:pt idx="1716">
                  <c:v>2.36220472440945</c:v>
                </c:pt>
                <c:pt idx="1717">
                  <c:v>2.3635813005891801</c:v>
                </c:pt>
                <c:pt idx="1718">
                  <c:v>2.3649578767689001</c:v>
                </c:pt>
                <c:pt idx="1719">
                  <c:v>2.3663344529486299</c:v>
                </c:pt>
                <c:pt idx="1720">
                  <c:v>2.3677110291283499</c:v>
                </c:pt>
                <c:pt idx="1721">
                  <c:v>2.36908760530808</c:v>
                </c:pt>
                <c:pt idx="1722">
                  <c:v>2.3704641814878</c:v>
                </c:pt>
                <c:pt idx="1723">
                  <c:v>2.3718407576675302</c:v>
                </c:pt>
                <c:pt idx="1724">
                  <c:v>2.37321733384726</c:v>
                </c:pt>
                <c:pt idx="1725">
                  <c:v>2.3745939100269799</c:v>
                </c:pt>
                <c:pt idx="1726">
                  <c:v>2.3759704862067101</c:v>
                </c:pt>
                <c:pt idx="1727">
                  <c:v>2.3773470623864301</c:v>
                </c:pt>
                <c:pt idx="1728">
                  <c:v>2.3787236385661599</c:v>
                </c:pt>
                <c:pt idx="1729">
                  <c:v>2.3801002147458798</c:v>
                </c:pt>
                <c:pt idx="1730">
                  <c:v>2.38147679092561</c:v>
                </c:pt>
                <c:pt idx="1731">
                  <c:v>2.3828533671053398</c:v>
                </c:pt>
                <c:pt idx="1732">
                  <c:v>2.3842299432850602</c:v>
                </c:pt>
                <c:pt idx="1733">
                  <c:v>2.38560651946479</c:v>
                </c:pt>
                <c:pt idx="1734">
                  <c:v>2.3869830956445099</c:v>
                </c:pt>
                <c:pt idx="1735">
                  <c:v>2.3883596718242401</c:v>
                </c:pt>
                <c:pt idx="1736">
                  <c:v>2.3897362480039699</c:v>
                </c:pt>
                <c:pt idx="1737">
                  <c:v>2.3911128241836899</c:v>
                </c:pt>
                <c:pt idx="1738">
                  <c:v>2.3924894003634201</c:v>
                </c:pt>
                <c:pt idx="1739">
                  <c:v>2.39386597654314</c:v>
                </c:pt>
                <c:pt idx="1740">
                  <c:v>2.3952425527228698</c:v>
                </c:pt>
                <c:pt idx="1741">
                  <c:v>2.3966191289025902</c:v>
                </c:pt>
                <c:pt idx="1742">
                  <c:v>2.39799570508232</c:v>
                </c:pt>
                <c:pt idx="1743">
                  <c:v>2.3993722812620502</c:v>
                </c:pt>
                <c:pt idx="1744">
                  <c:v>2.4007488574417701</c:v>
                </c:pt>
                <c:pt idx="1745">
                  <c:v>2.4021254336214999</c:v>
                </c:pt>
                <c:pt idx="1746">
                  <c:v>2.4035020098012199</c:v>
                </c:pt>
                <c:pt idx="1747">
                  <c:v>2.4048785859809501</c:v>
                </c:pt>
                <c:pt idx="1748">
                  <c:v>2.40625516216067</c:v>
                </c:pt>
                <c:pt idx="1749">
                  <c:v>2.4076317383403998</c:v>
                </c:pt>
                <c:pt idx="1750">
                  <c:v>2.40900831452013</c:v>
                </c:pt>
                <c:pt idx="1751">
                  <c:v>2.41038489069985</c:v>
                </c:pt>
                <c:pt idx="1752">
                  <c:v>2.4117614668795802</c:v>
                </c:pt>
                <c:pt idx="1753">
                  <c:v>2.4131380430593001</c:v>
                </c:pt>
                <c:pt idx="1754">
                  <c:v>2.4145146192390299</c:v>
                </c:pt>
                <c:pt idx="1755">
                  <c:v>2.4158911954187499</c:v>
                </c:pt>
                <c:pt idx="1756">
                  <c:v>2.4172677715984801</c:v>
                </c:pt>
                <c:pt idx="1757">
                  <c:v>2.4186443477782098</c:v>
                </c:pt>
                <c:pt idx="1758">
                  <c:v>2.4200209239579298</c:v>
                </c:pt>
                <c:pt idx="1759">
                  <c:v>2.42139750013766</c:v>
                </c:pt>
                <c:pt idx="1760">
                  <c:v>2.42277407631738</c:v>
                </c:pt>
                <c:pt idx="1761">
                  <c:v>2.4241506524971101</c:v>
                </c:pt>
                <c:pt idx="1762">
                  <c:v>2.4255272286768399</c:v>
                </c:pt>
                <c:pt idx="1763">
                  <c:v>2.4269038048565599</c:v>
                </c:pt>
                <c:pt idx="1764">
                  <c:v>2.4282803810362901</c:v>
                </c:pt>
                <c:pt idx="1765">
                  <c:v>2.42965695721601</c:v>
                </c:pt>
                <c:pt idx="1766">
                  <c:v>2.4310335333957398</c:v>
                </c:pt>
                <c:pt idx="1767">
                  <c:v>2.4324101095754598</c:v>
                </c:pt>
                <c:pt idx="1768">
                  <c:v>2.43378668575519</c:v>
                </c:pt>
                <c:pt idx="1769">
                  <c:v>2.4351632619349202</c:v>
                </c:pt>
                <c:pt idx="1770">
                  <c:v>2.4365398381146401</c:v>
                </c:pt>
                <c:pt idx="1771">
                  <c:v>2.4379164142943699</c:v>
                </c:pt>
                <c:pt idx="1772">
                  <c:v>2.4392929904740899</c:v>
                </c:pt>
                <c:pt idx="1773">
                  <c:v>2.4406695666538201</c:v>
                </c:pt>
                <c:pt idx="1774">
                  <c:v>2.4420461428335498</c:v>
                </c:pt>
                <c:pt idx="1775">
                  <c:v>2.4434227190132698</c:v>
                </c:pt>
                <c:pt idx="1776">
                  <c:v>2.444799295193</c:v>
                </c:pt>
                <c:pt idx="1777">
                  <c:v>2.44617587137272</c:v>
                </c:pt>
                <c:pt idx="1778">
                  <c:v>2.4475524475524502</c:v>
                </c:pt>
                <c:pt idx="1779">
                  <c:v>2.4489290237321701</c:v>
                </c:pt>
                <c:pt idx="1780">
                  <c:v>2.4503055999118999</c:v>
                </c:pt>
                <c:pt idx="1781">
                  <c:v>2.4516821760916301</c:v>
                </c:pt>
                <c:pt idx="1782">
                  <c:v>2.4530587522713501</c:v>
                </c:pt>
                <c:pt idx="1783">
                  <c:v>2.4544353284510798</c:v>
                </c:pt>
                <c:pt idx="1784">
                  <c:v>2.4558119046307998</c:v>
                </c:pt>
                <c:pt idx="1785">
                  <c:v>2.45718848081053</c:v>
                </c:pt>
                <c:pt idx="1786">
                  <c:v>2.45856505699025</c:v>
                </c:pt>
                <c:pt idx="1787">
                  <c:v>2.4599416331699802</c:v>
                </c:pt>
                <c:pt idx="1788">
                  <c:v>2.4613182093497099</c:v>
                </c:pt>
                <c:pt idx="1789">
                  <c:v>2.4626947855294299</c:v>
                </c:pt>
                <c:pt idx="1790">
                  <c:v>2.4640713617091601</c:v>
                </c:pt>
                <c:pt idx="1791">
                  <c:v>2.4654479378888801</c:v>
                </c:pt>
                <c:pt idx="1792">
                  <c:v>2.4668245140686098</c:v>
                </c:pt>
                <c:pt idx="1793">
                  <c:v>2.4682010902483298</c:v>
                </c:pt>
                <c:pt idx="1794">
                  <c:v>2.46957766642806</c:v>
                </c:pt>
                <c:pt idx="1795">
                  <c:v>2.4709542426077902</c:v>
                </c:pt>
                <c:pt idx="1796">
                  <c:v>2.4723308187875102</c:v>
                </c:pt>
                <c:pt idx="1797">
                  <c:v>2.4737073949672399</c:v>
                </c:pt>
                <c:pt idx="1798">
                  <c:v>2.4750839711469599</c:v>
                </c:pt>
                <c:pt idx="1799">
                  <c:v>2.4764605473266901</c:v>
                </c:pt>
                <c:pt idx="1800">
                  <c:v>2.4778371235064198</c:v>
                </c:pt>
                <c:pt idx="1801">
                  <c:v>2.4792136996861398</c:v>
                </c:pt>
                <c:pt idx="1802">
                  <c:v>2.48059027586587</c:v>
                </c:pt>
                <c:pt idx="1803">
                  <c:v>2.48196685204559</c:v>
                </c:pt>
                <c:pt idx="1804">
                  <c:v>2.4833434282253202</c:v>
                </c:pt>
                <c:pt idx="1805">
                  <c:v>2.4847200044050402</c:v>
                </c:pt>
                <c:pt idx="1806">
                  <c:v>2.4860965805847699</c:v>
                </c:pt>
                <c:pt idx="1807">
                  <c:v>2.4874731567645001</c:v>
                </c:pt>
                <c:pt idx="1808">
                  <c:v>2.4888497329442201</c:v>
                </c:pt>
                <c:pt idx="1809">
                  <c:v>2.4902263091239498</c:v>
                </c:pt>
                <c:pt idx="1810">
                  <c:v>2.4916028853036698</c:v>
                </c:pt>
                <c:pt idx="1811">
                  <c:v>2.4929794614834</c:v>
                </c:pt>
                <c:pt idx="1812">
                  <c:v>2.4943560376631302</c:v>
                </c:pt>
                <c:pt idx="1813">
                  <c:v>2.4957326138428502</c:v>
                </c:pt>
                <c:pt idx="1814">
                  <c:v>2.4971091900225799</c:v>
                </c:pt>
                <c:pt idx="1815">
                  <c:v>2.4984857662022999</c:v>
                </c:pt>
                <c:pt idx="1816">
                  <c:v>2.4998623423820301</c:v>
                </c:pt>
                <c:pt idx="1817">
                  <c:v>2.5012389185617501</c:v>
                </c:pt>
                <c:pt idx="1818">
                  <c:v>2.5026154947414798</c:v>
                </c:pt>
                <c:pt idx="1819">
                  <c:v>2.50399207092121</c:v>
                </c:pt>
                <c:pt idx="1820">
                  <c:v>2.50536864710093</c:v>
                </c:pt>
                <c:pt idx="1821">
                  <c:v>2.5067452232806602</c:v>
                </c:pt>
                <c:pt idx="1822">
                  <c:v>2.5081217994603802</c:v>
                </c:pt>
                <c:pt idx="1823">
                  <c:v>2.5094983756401099</c:v>
                </c:pt>
                <c:pt idx="1824">
                  <c:v>2.5108749518198299</c:v>
                </c:pt>
                <c:pt idx="1825">
                  <c:v>2.5122515279995601</c:v>
                </c:pt>
                <c:pt idx="1826">
                  <c:v>2.5136281041792898</c:v>
                </c:pt>
                <c:pt idx="1827">
                  <c:v>2.5150046803590098</c:v>
                </c:pt>
                <c:pt idx="1828">
                  <c:v>2.51638125653874</c:v>
                </c:pt>
                <c:pt idx="1829">
                  <c:v>2.51775783271846</c:v>
                </c:pt>
                <c:pt idx="1830">
                  <c:v>2.5191344088981902</c:v>
                </c:pt>
                <c:pt idx="1831">
                  <c:v>2.5205109850779199</c:v>
                </c:pt>
                <c:pt idx="1832">
                  <c:v>2.5218875612576399</c:v>
                </c:pt>
                <c:pt idx="1833">
                  <c:v>2.5232641374373701</c:v>
                </c:pt>
                <c:pt idx="1834">
                  <c:v>2.5246407136170901</c:v>
                </c:pt>
                <c:pt idx="1835">
                  <c:v>2.5260172897968198</c:v>
                </c:pt>
                <c:pt idx="1836">
                  <c:v>2.5273938659765398</c:v>
                </c:pt>
                <c:pt idx="1837">
                  <c:v>2.52877044215627</c:v>
                </c:pt>
                <c:pt idx="1838">
                  <c:v>2.5301470183360002</c:v>
                </c:pt>
                <c:pt idx="1839">
                  <c:v>2.5315235945157202</c:v>
                </c:pt>
                <c:pt idx="1840">
                  <c:v>2.5329001706954499</c:v>
                </c:pt>
                <c:pt idx="1841">
                  <c:v>2.5342767468751699</c:v>
                </c:pt>
                <c:pt idx="1842">
                  <c:v>2.5356533230549001</c:v>
                </c:pt>
                <c:pt idx="1843">
                  <c:v>2.5370298992346201</c:v>
                </c:pt>
                <c:pt idx="1844">
                  <c:v>2.5384064754143498</c:v>
                </c:pt>
                <c:pt idx="1845">
                  <c:v>2.53978305159408</c:v>
                </c:pt>
                <c:pt idx="1846">
                  <c:v>2.5411596277738</c:v>
                </c:pt>
                <c:pt idx="1847">
                  <c:v>2.5425362039535302</c:v>
                </c:pt>
                <c:pt idx="1848">
                  <c:v>2.5439127801332502</c:v>
                </c:pt>
                <c:pt idx="1849">
                  <c:v>2.5452893563129799</c:v>
                </c:pt>
                <c:pt idx="1850">
                  <c:v>2.5466659324926999</c:v>
                </c:pt>
                <c:pt idx="1851">
                  <c:v>2.5480425086724301</c:v>
                </c:pt>
                <c:pt idx="1852">
                  <c:v>2.5494190848521598</c:v>
                </c:pt>
                <c:pt idx="1853">
                  <c:v>2.5507956610318798</c:v>
                </c:pt>
                <c:pt idx="1854">
                  <c:v>2.55217223721161</c:v>
                </c:pt>
                <c:pt idx="1855">
                  <c:v>2.55354881339133</c:v>
                </c:pt>
                <c:pt idx="1856">
                  <c:v>2.5549253895710602</c:v>
                </c:pt>
                <c:pt idx="1857">
                  <c:v>2.5563019657507899</c:v>
                </c:pt>
                <c:pt idx="1858">
                  <c:v>2.5576785419305099</c:v>
                </c:pt>
                <c:pt idx="1859">
                  <c:v>2.5590551181102401</c:v>
                </c:pt>
                <c:pt idx="1860">
                  <c:v>2.5604316942899601</c:v>
                </c:pt>
                <c:pt idx="1861">
                  <c:v>2.5618082704696898</c:v>
                </c:pt>
                <c:pt idx="1862">
                  <c:v>2.5631848466494098</c:v>
                </c:pt>
                <c:pt idx="1863">
                  <c:v>2.56456142282914</c:v>
                </c:pt>
                <c:pt idx="1864">
                  <c:v>2.5659379990088702</c:v>
                </c:pt>
                <c:pt idx="1865">
                  <c:v>2.5673145751885902</c:v>
                </c:pt>
                <c:pt idx="1866">
                  <c:v>2.5686911513683199</c:v>
                </c:pt>
                <c:pt idx="1867">
                  <c:v>2.5700677275480399</c:v>
                </c:pt>
                <c:pt idx="1868">
                  <c:v>2.5714443037277701</c:v>
                </c:pt>
                <c:pt idx="1869">
                  <c:v>2.5728208799074901</c:v>
                </c:pt>
                <c:pt idx="1870">
                  <c:v>2.5741974560872198</c:v>
                </c:pt>
                <c:pt idx="1871">
                  <c:v>2.57557403226695</c:v>
                </c:pt>
                <c:pt idx="1872">
                  <c:v>2.57695060844667</c:v>
                </c:pt>
                <c:pt idx="1873">
                  <c:v>2.5783271846264002</c:v>
                </c:pt>
                <c:pt idx="1874">
                  <c:v>2.5797037608061202</c:v>
                </c:pt>
                <c:pt idx="1875">
                  <c:v>2.5810803369858499</c:v>
                </c:pt>
                <c:pt idx="1876">
                  <c:v>2.5824569131655801</c:v>
                </c:pt>
                <c:pt idx="1877">
                  <c:v>2.5838334893453001</c:v>
                </c:pt>
                <c:pt idx="1878">
                  <c:v>2.5852100655250299</c:v>
                </c:pt>
                <c:pt idx="1879">
                  <c:v>2.5865866417047498</c:v>
                </c:pt>
                <c:pt idx="1880">
                  <c:v>2.58796321788448</c:v>
                </c:pt>
                <c:pt idx="1881">
                  <c:v>2.5893397940642</c:v>
                </c:pt>
                <c:pt idx="1882">
                  <c:v>2.5907163702439302</c:v>
                </c:pt>
                <c:pt idx="1883">
                  <c:v>2.5920929464236599</c:v>
                </c:pt>
                <c:pt idx="1884">
                  <c:v>2.5934695226033799</c:v>
                </c:pt>
                <c:pt idx="1885">
                  <c:v>2.5948460987831101</c:v>
                </c:pt>
                <c:pt idx="1886">
                  <c:v>2.5962226749628301</c:v>
                </c:pt>
                <c:pt idx="1887">
                  <c:v>2.5975992511425599</c:v>
                </c:pt>
                <c:pt idx="1888">
                  <c:v>2.5989758273222798</c:v>
                </c:pt>
                <c:pt idx="1889">
                  <c:v>2.60035240350201</c:v>
                </c:pt>
                <c:pt idx="1890">
                  <c:v>2.6017289796817402</c:v>
                </c:pt>
                <c:pt idx="1891">
                  <c:v>2.6031055558614602</c:v>
                </c:pt>
                <c:pt idx="1892">
                  <c:v>2.6044821320411899</c:v>
                </c:pt>
                <c:pt idx="1893">
                  <c:v>2.6058587082209099</c:v>
                </c:pt>
                <c:pt idx="1894">
                  <c:v>2.6072352844006401</c:v>
                </c:pt>
                <c:pt idx="1895">
                  <c:v>2.6086118605803699</c:v>
                </c:pt>
                <c:pt idx="1896">
                  <c:v>2.6099884367600898</c:v>
                </c:pt>
                <c:pt idx="1897">
                  <c:v>2.61136501293982</c:v>
                </c:pt>
                <c:pt idx="1898">
                  <c:v>2.61274158911954</c:v>
                </c:pt>
                <c:pt idx="1899">
                  <c:v>2.6141181652992702</c:v>
                </c:pt>
                <c:pt idx="1900">
                  <c:v>2.6154947414789902</c:v>
                </c:pt>
                <c:pt idx="1901">
                  <c:v>2.6168713176587199</c:v>
                </c:pt>
                <c:pt idx="1902">
                  <c:v>2.6182478938384501</c:v>
                </c:pt>
                <c:pt idx="1903">
                  <c:v>2.6196244700181701</c:v>
                </c:pt>
                <c:pt idx="1904">
                  <c:v>2.6210010461978999</c:v>
                </c:pt>
                <c:pt idx="1905">
                  <c:v>2.6223776223776198</c:v>
                </c:pt>
                <c:pt idx="1906">
                  <c:v>2.62375419855735</c:v>
                </c:pt>
                <c:pt idx="1907">
                  <c:v>2.62513077473707</c:v>
                </c:pt>
                <c:pt idx="1908">
                  <c:v>2.6265073509168002</c:v>
                </c:pt>
                <c:pt idx="1909">
                  <c:v>2.62788392709653</c:v>
                </c:pt>
                <c:pt idx="1910">
                  <c:v>2.6292605032762499</c:v>
                </c:pt>
                <c:pt idx="1911">
                  <c:v>2.6306370794559801</c:v>
                </c:pt>
                <c:pt idx="1912">
                  <c:v>2.6320136556357001</c:v>
                </c:pt>
                <c:pt idx="1913">
                  <c:v>2.6333902318154299</c:v>
                </c:pt>
                <c:pt idx="1914">
                  <c:v>2.6347668079951498</c:v>
                </c:pt>
                <c:pt idx="1915">
                  <c:v>2.63614338417488</c:v>
                </c:pt>
                <c:pt idx="1916">
                  <c:v>2.6375199603546098</c:v>
                </c:pt>
                <c:pt idx="1917">
                  <c:v>2.6388965365343302</c:v>
                </c:pt>
                <c:pt idx="1918">
                  <c:v>2.64027311271406</c:v>
                </c:pt>
                <c:pt idx="1919">
                  <c:v>2.6416496888937799</c:v>
                </c:pt>
                <c:pt idx="1920">
                  <c:v>2.6430262650735101</c:v>
                </c:pt>
                <c:pt idx="1921">
                  <c:v>2.6444028412532399</c:v>
                </c:pt>
                <c:pt idx="1922">
                  <c:v>2.6457794174329599</c:v>
                </c:pt>
                <c:pt idx="1923">
                  <c:v>2.6471559936126901</c:v>
                </c:pt>
                <c:pt idx="1924">
                  <c:v>2.64853256979241</c:v>
                </c:pt>
                <c:pt idx="1925">
                  <c:v>2.6499091459721398</c:v>
                </c:pt>
                <c:pt idx="1926">
                  <c:v>2.6512857221518602</c:v>
                </c:pt>
                <c:pt idx="1927">
                  <c:v>2.65266229833159</c:v>
                </c:pt>
                <c:pt idx="1928">
                  <c:v>2.6540388745113201</c:v>
                </c:pt>
                <c:pt idx="1929">
                  <c:v>2.6554154506910401</c:v>
                </c:pt>
                <c:pt idx="1930">
                  <c:v>2.6567920268707699</c:v>
                </c:pt>
                <c:pt idx="1931">
                  <c:v>2.6581686030504899</c:v>
                </c:pt>
                <c:pt idx="1932">
                  <c:v>2.65954517923022</c:v>
                </c:pt>
                <c:pt idx="1933">
                  <c:v>2.6609217554099498</c:v>
                </c:pt>
                <c:pt idx="1934">
                  <c:v>2.6622983315896702</c:v>
                </c:pt>
                <c:pt idx="1935">
                  <c:v>2.6636749077694</c:v>
                </c:pt>
                <c:pt idx="1936">
                  <c:v>2.6650514839491199</c:v>
                </c:pt>
                <c:pt idx="1937">
                  <c:v>2.6664280601288501</c:v>
                </c:pt>
                <c:pt idx="1938">
                  <c:v>2.6678046363085701</c:v>
                </c:pt>
                <c:pt idx="1939">
                  <c:v>2.6691812124882999</c:v>
                </c:pt>
                <c:pt idx="1940">
                  <c:v>2.6705577886680301</c:v>
                </c:pt>
                <c:pt idx="1941">
                  <c:v>2.67193436484775</c:v>
                </c:pt>
                <c:pt idx="1942">
                  <c:v>2.6733109410274798</c:v>
                </c:pt>
                <c:pt idx="1943">
                  <c:v>2.6746875172072002</c:v>
                </c:pt>
                <c:pt idx="1944">
                  <c:v>2.67606409338693</c:v>
                </c:pt>
                <c:pt idx="1945">
                  <c:v>2.6774406695666499</c:v>
                </c:pt>
                <c:pt idx="1946">
                  <c:v>2.6788172457463801</c:v>
                </c:pt>
                <c:pt idx="1947">
                  <c:v>2.6801938219261099</c:v>
                </c:pt>
                <c:pt idx="1948">
                  <c:v>2.6815703981058299</c:v>
                </c:pt>
                <c:pt idx="1949">
                  <c:v>2.6829469742855601</c:v>
                </c:pt>
                <c:pt idx="1950">
                  <c:v>2.68432355046528</c:v>
                </c:pt>
                <c:pt idx="1951">
                  <c:v>2.6857001266450098</c:v>
                </c:pt>
                <c:pt idx="1952">
                  <c:v>2.68707670282474</c:v>
                </c:pt>
                <c:pt idx="1953">
                  <c:v>2.68845327900446</c:v>
                </c:pt>
                <c:pt idx="1954">
                  <c:v>2.6898298551841902</c:v>
                </c:pt>
                <c:pt idx="1955">
                  <c:v>2.6912064313639101</c:v>
                </c:pt>
                <c:pt idx="1956">
                  <c:v>2.6925830075436399</c:v>
                </c:pt>
                <c:pt idx="1957">
                  <c:v>2.6939595837233599</c:v>
                </c:pt>
                <c:pt idx="1958">
                  <c:v>2.6953361599030901</c:v>
                </c:pt>
                <c:pt idx="1959">
                  <c:v>2.6967127360828198</c:v>
                </c:pt>
                <c:pt idx="1960">
                  <c:v>2.6980893122625398</c:v>
                </c:pt>
                <c:pt idx="1961">
                  <c:v>2.69946588844227</c:v>
                </c:pt>
                <c:pt idx="1962">
                  <c:v>2.70084246462199</c:v>
                </c:pt>
                <c:pt idx="1963">
                  <c:v>2.7022190408017202</c:v>
                </c:pt>
                <c:pt idx="1964">
                  <c:v>2.7035956169814401</c:v>
                </c:pt>
                <c:pt idx="1965">
                  <c:v>2.7049721931611699</c:v>
                </c:pt>
                <c:pt idx="1966">
                  <c:v>2.7063487693409001</c:v>
                </c:pt>
                <c:pt idx="1967">
                  <c:v>2.7077253455206201</c:v>
                </c:pt>
                <c:pt idx="1968">
                  <c:v>2.7091019217003498</c:v>
                </c:pt>
                <c:pt idx="1969">
                  <c:v>2.7104784978800698</c:v>
                </c:pt>
                <c:pt idx="1970">
                  <c:v>2.7118550740598</c:v>
                </c:pt>
                <c:pt idx="1971">
                  <c:v>2.7132316502395302</c:v>
                </c:pt>
                <c:pt idx="1972">
                  <c:v>2.7146082264192501</c:v>
                </c:pt>
                <c:pt idx="1973">
                  <c:v>2.7159848025989799</c:v>
                </c:pt>
                <c:pt idx="1974">
                  <c:v>2.7173613787786999</c:v>
                </c:pt>
                <c:pt idx="1975">
                  <c:v>2.7187379549584301</c:v>
                </c:pt>
                <c:pt idx="1976">
                  <c:v>2.72011453113815</c:v>
                </c:pt>
                <c:pt idx="1977">
                  <c:v>2.7214911073178798</c:v>
                </c:pt>
                <c:pt idx="1978">
                  <c:v>2.72286768349761</c:v>
                </c:pt>
                <c:pt idx="1979">
                  <c:v>2.72424425967733</c:v>
                </c:pt>
                <c:pt idx="1980">
                  <c:v>2.7256208358570602</c:v>
                </c:pt>
                <c:pt idx="1981">
                  <c:v>2.7269974120367801</c:v>
                </c:pt>
                <c:pt idx="1982">
                  <c:v>2.7283739882165099</c:v>
                </c:pt>
                <c:pt idx="1983">
                  <c:v>2.7297505643962299</c:v>
                </c:pt>
                <c:pt idx="1984">
                  <c:v>2.7311271405759601</c:v>
                </c:pt>
                <c:pt idx="1985">
                  <c:v>2.7325037167556898</c:v>
                </c:pt>
                <c:pt idx="1986">
                  <c:v>2.7338802929354098</c:v>
                </c:pt>
                <c:pt idx="1987">
                  <c:v>2.73525686911514</c:v>
                </c:pt>
                <c:pt idx="1988">
                  <c:v>2.73663344529486</c:v>
                </c:pt>
                <c:pt idx="1989">
                  <c:v>2.7380100214745902</c:v>
                </c:pt>
                <c:pt idx="1990">
                  <c:v>2.7393865976543101</c:v>
                </c:pt>
                <c:pt idx="1991">
                  <c:v>2.7407631738340399</c:v>
                </c:pt>
                <c:pt idx="1992">
                  <c:v>2.7421397500137701</c:v>
                </c:pt>
                <c:pt idx="1993">
                  <c:v>2.7435163261934901</c:v>
                </c:pt>
                <c:pt idx="1994">
                  <c:v>2.7448929023732198</c:v>
                </c:pt>
                <c:pt idx="1995">
                  <c:v>2.7462694785529398</c:v>
                </c:pt>
                <c:pt idx="1996">
                  <c:v>2.74764605473267</c:v>
                </c:pt>
                <c:pt idx="1997">
                  <c:v>2.7490226309124002</c:v>
                </c:pt>
                <c:pt idx="1998">
                  <c:v>2.7503992070921202</c:v>
                </c:pt>
                <c:pt idx="1999">
                  <c:v>2.7517757832718499</c:v>
                </c:pt>
                <c:pt idx="2000">
                  <c:v>2.7531523594515699</c:v>
                </c:pt>
                <c:pt idx="2001">
                  <c:v>2.7545289356313001</c:v>
                </c:pt>
                <c:pt idx="2002">
                  <c:v>2.7559055118110201</c:v>
                </c:pt>
                <c:pt idx="2003">
                  <c:v>2.7572820879907498</c:v>
                </c:pt>
                <c:pt idx="2004">
                  <c:v>2.75865866417048</c:v>
                </c:pt>
                <c:pt idx="2005">
                  <c:v>2.7600352403502</c:v>
                </c:pt>
                <c:pt idx="2006">
                  <c:v>2.7614118165299302</c:v>
                </c:pt>
                <c:pt idx="2007">
                  <c:v>2.7627883927096502</c:v>
                </c:pt>
                <c:pt idx="2008">
                  <c:v>2.7641649688893799</c:v>
                </c:pt>
                <c:pt idx="2009">
                  <c:v>2.7655415450690999</c:v>
                </c:pt>
                <c:pt idx="2010">
                  <c:v>2.7669181212488301</c:v>
                </c:pt>
                <c:pt idx="2011">
                  <c:v>2.7682946974285598</c:v>
                </c:pt>
                <c:pt idx="2012">
                  <c:v>2.7696712736082798</c:v>
                </c:pt>
                <c:pt idx="2013">
                  <c:v>2.77104784978801</c:v>
                </c:pt>
                <c:pt idx="2014">
                  <c:v>2.77242442596773</c:v>
                </c:pt>
                <c:pt idx="2015">
                  <c:v>2.7738010021474602</c:v>
                </c:pt>
                <c:pt idx="2016">
                  <c:v>2.7751775783271899</c:v>
                </c:pt>
                <c:pt idx="2017">
                  <c:v>2.7765541545069099</c:v>
                </c:pt>
                <c:pt idx="2018">
                  <c:v>2.7779307306866401</c:v>
                </c:pt>
                <c:pt idx="2019">
                  <c:v>2.7793073068663601</c:v>
                </c:pt>
                <c:pt idx="2020">
                  <c:v>2.7806838830460898</c:v>
                </c:pt>
                <c:pt idx="2021">
                  <c:v>2.7820604592258098</c:v>
                </c:pt>
                <c:pt idx="2022">
                  <c:v>2.78343703540554</c:v>
                </c:pt>
                <c:pt idx="2023">
                  <c:v>2.7848136115852702</c:v>
                </c:pt>
                <c:pt idx="2024">
                  <c:v>2.7861901877649902</c:v>
                </c:pt>
                <c:pt idx="2025">
                  <c:v>2.7875667639447199</c:v>
                </c:pt>
                <c:pt idx="2026">
                  <c:v>2.7889433401244399</c:v>
                </c:pt>
                <c:pt idx="2027">
                  <c:v>2.7903199163041701</c:v>
                </c:pt>
                <c:pt idx="2028">
                  <c:v>2.7916964924838901</c:v>
                </c:pt>
                <c:pt idx="2029">
                  <c:v>2.7930730686636198</c:v>
                </c:pt>
                <c:pt idx="2030">
                  <c:v>2.79444964484335</c:v>
                </c:pt>
                <c:pt idx="2031">
                  <c:v>2.79582622102307</c:v>
                </c:pt>
                <c:pt idx="2032">
                  <c:v>2.7972027972028002</c:v>
                </c:pt>
                <c:pt idx="2033">
                  <c:v>2.7985793733825202</c:v>
                </c:pt>
                <c:pt idx="2034">
                  <c:v>2.7999559495622499</c:v>
                </c:pt>
                <c:pt idx="2035">
                  <c:v>2.8013325257419699</c:v>
                </c:pt>
                <c:pt idx="2036">
                  <c:v>2.8027091019217001</c:v>
                </c:pt>
                <c:pt idx="2037">
                  <c:v>2.8040856781014298</c:v>
                </c:pt>
                <c:pt idx="2038">
                  <c:v>2.8054622542811498</c:v>
                </c:pt>
                <c:pt idx="2039">
                  <c:v>2.80683883046088</c:v>
                </c:pt>
                <c:pt idx="2040">
                  <c:v>2.8082154066406</c:v>
                </c:pt>
                <c:pt idx="2041">
                  <c:v>2.8095919828203302</c:v>
                </c:pt>
                <c:pt idx="2042">
                  <c:v>2.8109685590000599</c:v>
                </c:pt>
                <c:pt idx="2043">
                  <c:v>2.8123451351797799</c:v>
                </c:pt>
                <c:pt idx="2044">
                  <c:v>2.8137217113595101</c:v>
                </c:pt>
                <c:pt idx="2045">
                  <c:v>2.8150982875392301</c:v>
                </c:pt>
                <c:pt idx="2046">
                  <c:v>2.8164748637189598</c:v>
                </c:pt>
                <c:pt idx="2047">
                  <c:v>2.8178514398986798</c:v>
                </c:pt>
                <c:pt idx="2048">
                  <c:v>2.81922801607841</c:v>
                </c:pt>
                <c:pt idx="2049">
                  <c:v>2.8206045922581402</c:v>
                </c:pt>
                <c:pt idx="2050">
                  <c:v>2.8219811684378602</c:v>
                </c:pt>
                <c:pt idx="2051">
                  <c:v>2.8233577446175899</c:v>
                </c:pt>
                <c:pt idx="2052">
                  <c:v>2.8247343207973099</c:v>
                </c:pt>
                <c:pt idx="2053">
                  <c:v>2.8261108969770401</c:v>
                </c:pt>
                <c:pt idx="2054">
                  <c:v>2.8274874731567698</c:v>
                </c:pt>
                <c:pt idx="2055">
                  <c:v>2.8288640493364898</c:v>
                </c:pt>
                <c:pt idx="2056">
                  <c:v>2.83024062551622</c:v>
                </c:pt>
                <c:pt idx="2057">
                  <c:v>2.83161720169594</c:v>
                </c:pt>
                <c:pt idx="2058">
                  <c:v>2.8329937778756702</c:v>
                </c:pt>
                <c:pt idx="2059">
                  <c:v>2.8343703540553902</c:v>
                </c:pt>
                <c:pt idx="2060">
                  <c:v>2.8357469302351199</c:v>
                </c:pt>
                <c:pt idx="2061">
                  <c:v>2.8371235064148501</c:v>
                </c:pt>
                <c:pt idx="2062">
                  <c:v>2.8385000825945701</c:v>
                </c:pt>
                <c:pt idx="2063">
                  <c:v>2.8398766587742998</c:v>
                </c:pt>
                <c:pt idx="2064">
                  <c:v>2.8412532349540198</c:v>
                </c:pt>
                <c:pt idx="2065">
                  <c:v>2.84262981113375</c:v>
                </c:pt>
                <c:pt idx="2066">
                  <c:v>2.84400638731347</c:v>
                </c:pt>
                <c:pt idx="2067">
                  <c:v>2.8453829634932002</c:v>
                </c:pt>
                <c:pt idx="2068">
                  <c:v>2.8467595396729299</c:v>
                </c:pt>
                <c:pt idx="2069">
                  <c:v>2.8481361158526499</c:v>
                </c:pt>
                <c:pt idx="2070">
                  <c:v>2.8495126920323801</c:v>
                </c:pt>
                <c:pt idx="2071">
                  <c:v>2.8508892682121001</c:v>
                </c:pt>
                <c:pt idx="2072">
                  <c:v>2.8522658443918298</c:v>
                </c:pt>
                <c:pt idx="2073">
                  <c:v>2.85364242057156</c:v>
                </c:pt>
                <c:pt idx="2074">
                  <c:v>2.85501899675128</c:v>
                </c:pt>
                <c:pt idx="2075">
                  <c:v>2.8563955729310102</c:v>
                </c:pt>
                <c:pt idx="2076">
                  <c:v>2.8577721491107302</c:v>
                </c:pt>
                <c:pt idx="2077">
                  <c:v>2.8591487252904599</c:v>
                </c:pt>
                <c:pt idx="2078">
                  <c:v>2.8605253014701799</c:v>
                </c:pt>
                <c:pt idx="2079">
                  <c:v>2.8619018776499101</c:v>
                </c:pt>
                <c:pt idx="2080">
                  <c:v>2.8632784538296399</c:v>
                </c:pt>
                <c:pt idx="2081">
                  <c:v>2.8646550300093598</c:v>
                </c:pt>
                <c:pt idx="2082">
                  <c:v>2.86603160618909</c:v>
                </c:pt>
                <c:pt idx="2083">
                  <c:v>2.86740818236881</c:v>
                </c:pt>
                <c:pt idx="2084">
                  <c:v>2.8687847585485402</c:v>
                </c:pt>
                <c:pt idx="2085">
                  <c:v>2.8701613347282602</c:v>
                </c:pt>
                <c:pt idx="2086">
                  <c:v>2.8715379109079899</c:v>
                </c:pt>
                <c:pt idx="2087">
                  <c:v>2.8729144870877201</c:v>
                </c:pt>
                <c:pt idx="2088">
                  <c:v>2.8742910632674401</c:v>
                </c:pt>
                <c:pt idx="2089">
                  <c:v>2.8756676394471699</c:v>
                </c:pt>
                <c:pt idx="2090">
                  <c:v>2.8770442156268898</c:v>
                </c:pt>
                <c:pt idx="2091">
                  <c:v>2.87842079180662</c:v>
                </c:pt>
                <c:pt idx="2092">
                  <c:v>2.8797973679863502</c:v>
                </c:pt>
                <c:pt idx="2093">
                  <c:v>2.8811739441660702</c:v>
                </c:pt>
                <c:pt idx="2094">
                  <c:v>2.8825505203457999</c:v>
                </c:pt>
                <c:pt idx="2095">
                  <c:v>2.8839270965255199</c:v>
                </c:pt>
                <c:pt idx="2096">
                  <c:v>2.8853036727052501</c:v>
                </c:pt>
                <c:pt idx="2097">
                  <c:v>2.8866802488849701</c:v>
                </c:pt>
                <c:pt idx="2098">
                  <c:v>2.8880568250646999</c:v>
                </c:pt>
                <c:pt idx="2099">
                  <c:v>2.88943340124443</c:v>
                </c:pt>
                <c:pt idx="2100">
                  <c:v>2.89080997742415</c:v>
                </c:pt>
                <c:pt idx="2101">
                  <c:v>2.8921865536038802</c:v>
                </c:pt>
                <c:pt idx="2102">
                  <c:v>2.8935631297836002</c:v>
                </c:pt>
                <c:pt idx="2103">
                  <c:v>2.8949397059633299</c:v>
                </c:pt>
                <c:pt idx="2104">
                  <c:v>2.8963162821430499</c:v>
                </c:pt>
                <c:pt idx="2105">
                  <c:v>2.8976928583227801</c:v>
                </c:pt>
                <c:pt idx="2106">
                  <c:v>2.8990694345025099</c:v>
                </c:pt>
                <c:pt idx="2107">
                  <c:v>2.9004460106822298</c:v>
                </c:pt>
                <c:pt idx="2108">
                  <c:v>2.90182258686196</c:v>
                </c:pt>
                <c:pt idx="2109">
                  <c:v>2.90319916304168</c:v>
                </c:pt>
                <c:pt idx="2110">
                  <c:v>2.9045757392214102</c:v>
                </c:pt>
                <c:pt idx="2111">
                  <c:v>2.90595231540114</c:v>
                </c:pt>
                <c:pt idx="2112">
                  <c:v>2.9073288915808599</c:v>
                </c:pt>
                <c:pt idx="2113">
                  <c:v>2.9087054677605901</c:v>
                </c:pt>
                <c:pt idx="2114">
                  <c:v>2.9100820439403101</c:v>
                </c:pt>
                <c:pt idx="2115">
                  <c:v>2.9114586201200399</c:v>
                </c:pt>
                <c:pt idx="2116">
                  <c:v>2.9128351962997598</c:v>
                </c:pt>
                <c:pt idx="2117">
                  <c:v>2.91421177247949</c:v>
                </c:pt>
                <c:pt idx="2118">
                  <c:v>2.9155883486592198</c:v>
                </c:pt>
                <c:pt idx="2119">
                  <c:v>2.9169649248389402</c:v>
                </c:pt>
                <c:pt idx="2120">
                  <c:v>2.91834150101867</c:v>
                </c:pt>
                <c:pt idx="2121">
                  <c:v>2.9197180771983899</c:v>
                </c:pt>
                <c:pt idx="2122">
                  <c:v>2.9210946533781201</c:v>
                </c:pt>
                <c:pt idx="2123">
                  <c:v>2.9224712295578401</c:v>
                </c:pt>
                <c:pt idx="2124">
                  <c:v>2.9238478057375699</c:v>
                </c:pt>
                <c:pt idx="2125">
                  <c:v>2.9252243819173001</c:v>
                </c:pt>
                <c:pt idx="2126">
                  <c:v>2.92660095809702</c:v>
                </c:pt>
                <c:pt idx="2127">
                  <c:v>2.9279775342767498</c:v>
                </c:pt>
                <c:pt idx="2128">
                  <c:v>2.9293541104564702</c:v>
                </c:pt>
                <c:pt idx="2129">
                  <c:v>2.9307306866362</c:v>
                </c:pt>
                <c:pt idx="2130">
                  <c:v>2.9321072628159199</c:v>
                </c:pt>
                <c:pt idx="2131">
                  <c:v>2.9334838389956501</c:v>
                </c:pt>
                <c:pt idx="2132">
                  <c:v>2.9348604151753799</c:v>
                </c:pt>
                <c:pt idx="2133">
                  <c:v>2.9362369913550999</c:v>
                </c:pt>
                <c:pt idx="2134">
                  <c:v>2.9376135675348301</c:v>
                </c:pt>
                <c:pt idx="2135">
                  <c:v>2.93899014371455</c:v>
                </c:pt>
                <c:pt idx="2136">
                  <c:v>2.9403667198942798</c:v>
                </c:pt>
                <c:pt idx="2137">
                  <c:v>2.94174329607401</c:v>
                </c:pt>
                <c:pt idx="2138">
                  <c:v>2.94311987225373</c:v>
                </c:pt>
                <c:pt idx="2139">
                  <c:v>2.9444964484334601</c:v>
                </c:pt>
                <c:pt idx="2140">
                  <c:v>2.9458730246131801</c:v>
                </c:pt>
                <c:pt idx="2141">
                  <c:v>2.9472496007929099</c:v>
                </c:pt>
                <c:pt idx="2142">
                  <c:v>2.9486261769726299</c:v>
                </c:pt>
                <c:pt idx="2143">
                  <c:v>2.95000275315236</c:v>
                </c:pt>
                <c:pt idx="2144">
                  <c:v>2.9513793293320898</c:v>
                </c:pt>
                <c:pt idx="2145">
                  <c:v>2.9527559055118102</c:v>
                </c:pt>
                <c:pt idx="2146">
                  <c:v>2.95413248169154</c:v>
                </c:pt>
                <c:pt idx="2147">
                  <c:v>2.9555090578712599</c:v>
                </c:pt>
                <c:pt idx="2148">
                  <c:v>2.9568856340509901</c:v>
                </c:pt>
                <c:pt idx="2149">
                  <c:v>2.9582622102307101</c:v>
                </c:pt>
                <c:pt idx="2150">
                  <c:v>2.9596387864104399</c:v>
                </c:pt>
                <c:pt idx="2151">
                  <c:v>2.9610153625901701</c:v>
                </c:pt>
                <c:pt idx="2152">
                  <c:v>2.96239193876989</c:v>
                </c:pt>
                <c:pt idx="2153">
                  <c:v>2.9637685149496198</c:v>
                </c:pt>
                <c:pt idx="2154">
                  <c:v>2.9651450911293402</c:v>
                </c:pt>
                <c:pt idx="2155">
                  <c:v>2.96652166730907</c:v>
                </c:pt>
                <c:pt idx="2156">
                  <c:v>2.9678982434888002</c:v>
                </c:pt>
                <c:pt idx="2157">
                  <c:v>2.9692748196685201</c:v>
                </c:pt>
                <c:pt idx="2158">
                  <c:v>2.9706513958482499</c:v>
                </c:pt>
                <c:pt idx="2159">
                  <c:v>2.9720279720279699</c:v>
                </c:pt>
                <c:pt idx="2160">
                  <c:v>2.9734045482077001</c:v>
                </c:pt>
                <c:pt idx="2161">
                  <c:v>2.97478112438742</c:v>
                </c:pt>
                <c:pt idx="2162">
                  <c:v>2.9761577005671498</c:v>
                </c:pt>
                <c:pt idx="2163">
                  <c:v>2.97753427674688</c:v>
                </c:pt>
                <c:pt idx="2164">
                  <c:v>2.9789108529266</c:v>
                </c:pt>
                <c:pt idx="2165">
                  <c:v>2.9802874291063302</c:v>
                </c:pt>
                <c:pt idx="2166">
                  <c:v>2.9816640052860501</c:v>
                </c:pt>
                <c:pt idx="2167">
                  <c:v>2.9830405814657799</c:v>
                </c:pt>
                <c:pt idx="2168">
                  <c:v>2.9844171576454999</c:v>
                </c:pt>
                <c:pt idx="2169">
                  <c:v>2.9857937338252301</c:v>
                </c:pt>
                <c:pt idx="2170">
                  <c:v>2.9871703100049598</c:v>
                </c:pt>
                <c:pt idx="2171">
                  <c:v>2.9885468861846798</c:v>
                </c:pt>
                <c:pt idx="2172">
                  <c:v>2.98992346236441</c:v>
                </c:pt>
                <c:pt idx="2173">
                  <c:v>2.99130003854413</c:v>
                </c:pt>
                <c:pt idx="2174">
                  <c:v>2.9926766147238602</c:v>
                </c:pt>
                <c:pt idx="2175">
                  <c:v>2.9940531909035899</c:v>
                </c:pt>
                <c:pt idx="2176">
                  <c:v>2.9954297670833099</c:v>
                </c:pt>
                <c:pt idx="2177">
                  <c:v>2.9968063432630401</c:v>
                </c:pt>
                <c:pt idx="2178">
                  <c:v>2.9981829194427601</c:v>
                </c:pt>
                <c:pt idx="2179">
                  <c:v>2.9995594956224898</c:v>
                </c:pt>
                <c:pt idx="2180">
                  <c:v>3.0009360718022098</c:v>
                </c:pt>
                <c:pt idx="2181">
                  <c:v>3.00231264798194</c:v>
                </c:pt>
                <c:pt idx="2182">
                  <c:v>3.0036892241616702</c:v>
                </c:pt>
                <c:pt idx="2183">
                  <c:v>3.0050658003413901</c:v>
                </c:pt>
                <c:pt idx="2184">
                  <c:v>3.0064423765211199</c:v>
                </c:pt>
                <c:pt idx="2185">
                  <c:v>3.0078189527008399</c:v>
                </c:pt>
                <c:pt idx="2186">
                  <c:v>3.0091955288805701</c:v>
                </c:pt>
                <c:pt idx="2187">
                  <c:v>3.01057210506029</c:v>
                </c:pt>
                <c:pt idx="2188">
                  <c:v>3.0119486812400198</c:v>
                </c:pt>
                <c:pt idx="2189">
                  <c:v>3.01332525741975</c:v>
                </c:pt>
                <c:pt idx="2190">
                  <c:v>3.01470183359947</c:v>
                </c:pt>
                <c:pt idx="2191">
                  <c:v>3.0160784097792002</c:v>
                </c:pt>
                <c:pt idx="2192">
                  <c:v>3.0174549859589201</c:v>
                </c:pt>
                <c:pt idx="2193">
                  <c:v>3.0188315621386499</c:v>
                </c:pt>
                <c:pt idx="2194">
                  <c:v>3.0202081383183801</c:v>
                </c:pt>
                <c:pt idx="2195">
                  <c:v>3.0215847144981001</c:v>
                </c:pt>
                <c:pt idx="2196">
                  <c:v>3.0229612906778298</c:v>
                </c:pt>
                <c:pt idx="2197">
                  <c:v>3.0243378668575498</c:v>
                </c:pt>
                <c:pt idx="2198">
                  <c:v>3.02571444303728</c:v>
                </c:pt>
                <c:pt idx="2199">
                  <c:v>3.027091019217</c:v>
                </c:pt>
                <c:pt idx="2200">
                  <c:v>3.0284675953967302</c:v>
                </c:pt>
                <c:pt idx="2201">
                  <c:v>3.0298441715764599</c:v>
                </c:pt>
                <c:pt idx="2202">
                  <c:v>3.0312207477561799</c:v>
                </c:pt>
                <c:pt idx="2203">
                  <c:v>3.0325973239359101</c:v>
                </c:pt>
                <c:pt idx="2204">
                  <c:v>3.0339739001156301</c:v>
                </c:pt>
                <c:pt idx="2205">
                  <c:v>3.0353504762953598</c:v>
                </c:pt>
                <c:pt idx="2206">
                  <c:v>3.0367270524750798</c:v>
                </c:pt>
                <c:pt idx="2207">
                  <c:v>3.03810362865481</c:v>
                </c:pt>
                <c:pt idx="2208">
                  <c:v>3.0394802048345402</c:v>
                </c:pt>
                <c:pt idx="2209">
                  <c:v>3.0408567810142602</c:v>
                </c:pt>
                <c:pt idx="2210">
                  <c:v>3.0422333571939899</c:v>
                </c:pt>
                <c:pt idx="2211">
                  <c:v>3.0436099333737099</c:v>
                </c:pt>
                <c:pt idx="2212">
                  <c:v>3.0449865095534401</c:v>
                </c:pt>
                <c:pt idx="2213">
                  <c:v>3.0463630857331698</c:v>
                </c:pt>
                <c:pt idx="2214">
                  <c:v>3.0477396619128898</c:v>
                </c:pt>
                <c:pt idx="2215">
                  <c:v>3.04911623809262</c:v>
                </c:pt>
                <c:pt idx="2216">
                  <c:v>3.05049281427234</c:v>
                </c:pt>
                <c:pt idx="2217">
                  <c:v>3.0518693904520702</c:v>
                </c:pt>
                <c:pt idx="2218">
                  <c:v>3.0532459666317902</c:v>
                </c:pt>
                <c:pt idx="2219">
                  <c:v>3.0546225428115199</c:v>
                </c:pt>
                <c:pt idx="2220">
                  <c:v>3.0559991189912501</c:v>
                </c:pt>
                <c:pt idx="2221">
                  <c:v>3.0573756951709701</c:v>
                </c:pt>
                <c:pt idx="2222">
                  <c:v>3.0587522713506998</c:v>
                </c:pt>
                <c:pt idx="2223">
                  <c:v>3.0601288475304198</c:v>
                </c:pt>
                <c:pt idx="2224">
                  <c:v>3.06150542371015</c:v>
                </c:pt>
                <c:pt idx="2225">
                  <c:v>3.06288199988987</c:v>
                </c:pt>
                <c:pt idx="2226">
                  <c:v>3.0642585760696002</c:v>
                </c:pt>
                <c:pt idx="2227">
                  <c:v>3.0656351522493299</c:v>
                </c:pt>
                <c:pt idx="2228">
                  <c:v>3.0670117284290499</c:v>
                </c:pt>
                <c:pt idx="2229">
                  <c:v>3.0683883046087801</c:v>
                </c:pt>
                <c:pt idx="2230">
                  <c:v>3.0697648807885001</c:v>
                </c:pt>
                <c:pt idx="2231">
                  <c:v>3.0711414569682298</c:v>
                </c:pt>
                <c:pt idx="2232">
                  <c:v>3.07251803314796</c:v>
                </c:pt>
                <c:pt idx="2233">
                  <c:v>3.07389460932768</c:v>
                </c:pt>
                <c:pt idx="2234">
                  <c:v>3.0752711855074102</c:v>
                </c:pt>
                <c:pt idx="2235">
                  <c:v>3.0766477616871302</c:v>
                </c:pt>
                <c:pt idx="2236">
                  <c:v>3.0780243378668599</c:v>
                </c:pt>
                <c:pt idx="2237">
                  <c:v>3.0794009140465799</c:v>
                </c:pt>
                <c:pt idx="2238">
                  <c:v>3.0807774902263101</c:v>
                </c:pt>
                <c:pt idx="2239">
                  <c:v>3.0821540664060398</c:v>
                </c:pt>
                <c:pt idx="2240">
                  <c:v>3.0835306425857598</c:v>
                </c:pt>
                <c:pt idx="2241">
                  <c:v>3.08490721876549</c:v>
                </c:pt>
                <c:pt idx="2242">
                  <c:v>3.08628379494521</c:v>
                </c:pt>
                <c:pt idx="2243">
                  <c:v>3.0876603711249402</c:v>
                </c:pt>
                <c:pt idx="2244">
                  <c:v>3.0890369473046602</c:v>
                </c:pt>
                <c:pt idx="2245">
                  <c:v>3.0904135234843899</c:v>
                </c:pt>
                <c:pt idx="2246">
                  <c:v>3.0917900996641201</c:v>
                </c:pt>
                <c:pt idx="2247">
                  <c:v>3.0931666758438401</c:v>
                </c:pt>
                <c:pt idx="2248">
                  <c:v>3.0945432520235698</c:v>
                </c:pt>
                <c:pt idx="2249">
                  <c:v>3.0959198282032898</c:v>
                </c:pt>
                <c:pt idx="2250">
                  <c:v>3.09729640438302</c:v>
                </c:pt>
                <c:pt idx="2251">
                  <c:v>3.0986729805627502</c:v>
                </c:pt>
                <c:pt idx="2252">
                  <c:v>3.1000495567424702</c:v>
                </c:pt>
                <c:pt idx="2253">
                  <c:v>3.1014261329221999</c:v>
                </c:pt>
                <c:pt idx="2254">
                  <c:v>3.1028027091019199</c:v>
                </c:pt>
                <c:pt idx="2255">
                  <c:v>3.1041792852816501</c:v>
                </c:pt>
                <c:pt idx="2256">
                  <c:v>3.1055558614613701</c:v>
                </c:pt>
                <c:pt idx="2257">
                  <c:v>3.1069324376410998</c:v>
                </c:pt>
                <c:pt idx="2258">
                  <c:v>3.10830901382083</c:v>
                </c:pt>
                <c:pt idx="2259">
                  <c:v>3.10968559000055</c:v>
                </c:pt>
                <c:pt idx="2260">
                  <c:v>3.1110621661802802</c:v>
                </c:pt>
                <c:pt idx="2261">
                  <c:v>3.1124387423600002</c:v>
                </c:pt>
                <c:pt idx="2262">
                  <c:v>3.1138153185397299</c:v>
                </c:pt>
                <c:pt idx="2263">
                  <c:v>3.1151918947194499</c:v>
                </c:pt>
                <c:pt idx="2264">
                  <c:v>3.1165684708991801</c:v>
                </c:pt>
                <c:pt idx="2265">
                  <c:v>3.1179450470789098</c:v>
                </c:pt>
                <c:pt idx="2266">
                  <c:v>3.1193216232586298</c:v>
                </c:pt>
                <c:pt idx="2267">
                  <c:v>3.12069819943836</c:v>
                </c:pt>
                <c:pt idx="2268">
                  <c:v>3.12207477561808</c:v>
                </c:pt>
                <c:pt idx="2269">
                  <c:v>3.1234513517978102</c:v>
                </c:pt>
                <c:pt idx="2270">
                  <c:v>3.1248279279775302</c:v>
                </c:pt>
                <c:pt idx="2271">
                  <c:v>3.1262045041572599</c:v>
                </c:pt>
                <c:pt idx="2272">
                  <c:v>3.1275810803369901</c:v>
                </c:pt>
                <c:pt idx="2273">
                  <c:v>3.1289576565167101</c:v>
                </c:pt>
                <c:pt idx="2274">
                  <c:v>3.1303342326964398</c:v>
                </c:pt>
                <c:pt idx="2275">
                  <c:v>3.1317108088761598</c:v>
                </c:pt>
                <c:pt idx="2276">
                  <c:v>3.13308738505589</c:v>
                </c:pt>
                <c:pt idx="2277">
                  <c:v>3.1344639612356202</c:v>
                </c:pt>
                <c:pt idx="2278">
                  <c:v>3.1358405374153402</c:v>
                </c:pt>
                <c:pt idx="2279">
                  <c:v>3.1372171135950699</c:v>
                </c:pt>
                <c:pt idx="2280">
                  <c:v>3.1385936897747899</c:v>
                </c:pt>
                <c:pt idx="2281">
                  <c:v>3.1399702659545201</c:v>
                </c:pt>
                <c:pt idx="2282">
                  <c:v>3.1413468421342401</c:v>
                </c:pt>
                <c:pt idx="2283">
                  <c:v>3.1427234183139698</c:v>
                </c:pt>
                <c:pt idx="2284">
                  <c:v>3.1440999944937</c:v>
                </c:pt>
                <c:pt idx="2285">
                  <c:v>3.14547657067342</c:v>
                </c:pt>
                <c:pt idx="2286">
                  <c:v>3.1468531468531502</c:v>
                </c:pt>
                <c:pt idx="2287">
                  <c:v>3.1482297230328702</c:v>
                </c:pt>
                <c:pt idx="2288">
                  <c:v>3.1496062992125999</c:v>
                </c:pt>
                <c:pt idx="2289">
                  <c:v>3.1509828753923301</c:v>
                </c:pt>
                <c:pt idx="2290">
                  <c:v>3.1523594515720501</c:v>
                </c:pt>
                <c:pt idx="2291">
                  <c:v>3.1537360277517799</c:v>
                </c:pt>
                <c:pt idx="2292">
                  <c:v>3.1551126039314998</c:v>
                </c:pt>
                <c:pt idx="2293">
                  <c:v>3.15648918011123</c:v>
                </c:pt>
                <c:pt idx="2294">
                  <c:v>3.15786575629095</c:v>
                </c:pt>
                <c:pt idx="2295">
                  <c:v>3.1592423324706802</c:v>
                </c:pt>
                <c:pt idx="2296">
                  <c:v>3.16061890865041</c:v>
                </c:pt>
                <c:pt idx="2297">
                  <c:v>3.1619954848301299</c:v>
                </c:pt>
                <c:pt idx="2298">
                  <c:v>3.1633720610098601</c:v>
                </c:pt>
                <c:pt idx="2299">
                  <c:v>3.1647486371895801</c:v>
                </c:pt>
                <c:pt idx="2300">
                  <c:v>3.1661252133693099</c:v>
                </c:pt>
                <c:pt idx="2301">
                  <c:v>3.1675017895490298</c:v>
                </c:pt>
                <c:pt idx="2302">
                  <c:v>3.16887836572876</c:v>
                </c:pt>
                <c:pt idx="2303">
                  <c:v>3.1702549419084902</c:v>
                </c:pt>
                <c:pt idx="2304">
                  <c:v>3.1716315180882102</c:v>
                </c:pt>
                <c:pt idx="2305">
                  <c:v>3.1730080942679399</c:v>
                </c:pt>
                <c:pt idx="2306">
                  <c:v>3.1743846704476599</c:v>
                </c:pt>
                <c:pt idx="2307">
                  <c:v>3.1757612466273901</c:v>
                </c:pt>
                <c:pt idx="2308">
                  <c:v>3.1771378228071101</c:v>
                </c:pt>
                <c:pt idx="2309">
                  <c:v>3.1785143989868399</c:v>
                </c:pt>
                <c:pt idx="2310">
                  <c:v>3.17989097516657</c:v>
                </c:pt>
                <c:pt idx="2311">
                  <c:v>3.18126755134629</c:v>
                </c:pt>
                <c:pt idx="2312">
                  <c:v>3.1826441275260202</c:v>
                </c:pt>
                <c:pt idx="2313">
                  <c:v>3.1840207037057402</c:v>
                </c:pt>
                <c:pt idx="2314">
                  <c:v>3.1853972798854699</c:v>
                </c:pt>
                <c:pt idx="2315">
                  <c:v>3.1867738560652001</c:v>
                </c:pt>
                <c:pt idx="2316">
                  <c:v>3.1881504322449201</c:v>
                </c:pt>
                <c:pt idx="2317">
                  <c:v>3.1895270084246499</c:v>
                </c:pt>
                <c:pt idx="2318">
                  <c:v>3.1909035846043698</c:v>
                </c:pt>
                <c:pt idx="2319">
                  <c:v>3.1922801607841</c:v>
                </c:pt>
                <c:pt idx="2320">
                  <c:v>3.19365673696382</c:v>
                </c:pt>
                <c:pt idx="2321">
                  <c:v>3.1950333131435502</c:v>
                </c:pt>
                <c:pt idx="2322">
                  <c:v>3.19640988932328</c:v>
                </c:pt>
                <c:pt idx="2323">
                  <c:v>3.1977864655029999</c:v>
                </c:pt>
                <c:pt idx="2324">
                  <c:v>3.1991630416827301</c:v>
                </c:pt>
                <c:pt idx="2325">
                  <c:v>3.2005396178624501</c:v>
                </c:pt>
                <c:pt idx="2326">
                  <c:v>3.2019161940421799</c:v>
                </c:pt>
                <c:pt idx="2327">
                  <c:v>3.2032927702218998</c:v>
                </c:pt>
                <c:pt idx="2328">
                  <c:v>3.20466934640163</c:v>
                </c:pt>
                <c:pt idx="2329">
                  <c:v>3.2060459225813598</c:v>
                </c:pt>
                <c:pt idx="2330">
                  <c:v>3.2074224987610802</c:v>
                </c:pt>
                <c:pt idx="2331">
                  <c:v>3.20879907494081</c:v>
                </c:pt>
                <c:pt idx="2332">
                  <c:v>3.2101756511205299</c:v>
                </c:pt>
                <c:pt idx="2333">
                  <c:v>3.2115522273002601</c:v>
                </c:pt>
                <c:pt idx="2334">
                  <c:v>3.2129288034799899</c:v>
                </c:pt>
                <c:pt idx="2335">
                  <c:v>3.2143053796597099</c:v>
                </c:pt>
                <c:pt idx="2336">
                  <c:v>3.2156819558394401</c:v>
                </c:pt>
                <c:pt idx="2337">
                  <c:v>3.21705853201916</c:v>
                </c:pt>
                <c:pt idx="2338">
                  <c:v>3.2184351081988898</c:v>
                </c:pt>
                <c:pt idx="2339">
                  <c:v>3.2198116843786102</c:v>
                </c:pt>
                <c:pt idx="2340">
                  <c:v>3.22118826055834</c:v>
                </c:pt>
                <c:pt idx="2341">
                  <c:v>3.2225648367380701</c:v>
                </c:pt>
                <c:pt idx="2342">
                  <c:v>3.2239414129177901</c:v>
                </c:pt>
                <c:pt idx="2343">
                  <c:v>3.2253179890975199</c:v>
                </c:pt>
                <c:pt idx="2344">
                  <c:v>3.2266945652772399</c:v>
                </c:pt>
                <c:pt idx="2345">
                  <c:v>3.2280711414569701</c:v>
                </c:pt>
                <c:pt idx="2346">
                  <c:v>3.2294477176366998</c:v>
                </c:pt>
                <c:pt idx="2347">
                  <c:v>3.2308242938164198</c:v>
                </c:pt>
                <c:pt idx="2348">
                  <c:v>3.23220086999615</c:v>
                </c:pt>
                <c:pt idx="2349">
                  <c:v>3.23357744617587</c:v>
                </c:pt>
                <c:pt idx="2350">
                  <c:v>3.2349540223556001</c:v>
                </c:pt>
                <c:pt idx="2351">
                  <c:v>3.2363305985353201</c:v>
                </c:pt>
                <c:pt idx="2352">
                  <c:v>3.2377071747150499</c:v>
                </c:pt>
                <c:pt idx="2353">
                  <c:v>3.2390837508947801</c:v>
                </c:pt>
                <c:pt idx="2354">
                  <c:v>3.2404603270745</c:v>
                </c:pt>
                <c:pt idx="2355">
                  <c:v>3.2418369032542298</c:v>
                </c:pt>
                <c:pt idx="2356">
                  <c:v>3.2432134794339502</c:v>
                </c:pt>
                <c:pt idx="2357">
                  <c:v>3.24459005561368</c:v>
                </c:pt>
                <c:pt idx="2358">
                  <c:v>3.2459666317933999</c:v>
                </c:pt>
                <c:pt idx="2359">
                  <c:v>3.2473432079731301</c:v>
                </c:pt>
                <c:pt idx="2360">
                  <c:v>3.2487197841528599</c:v>
                </c:pt>
                <c:pt idx="2361">
                  <c:v>3.2500963603325799</c:v>
                </c:pt>
                <c:pt idx="2362">
                  <c:v>3.2514729365123101</c:v>
                </c:pt>
                <c:pt idx="2363">
                  <c:v>3.25284951269203</c:v>
                </c:pt>
                <c:pt idx="2364">
                  <c:v>3.2542260888717598</c:v>
                </c:pt>
                <c:pt idx="2365">
                  <c:v>3.2556026650514802</c:v>
                </c:pt>
                <c:pt idx="2366">
                  <c:v>3.25697924123121</c:v>
                </c:pt>
                <c:pt idx="2367">
                  <c:v>3.2583558174109402</c:v>
                </c:pt>
                <c:pt idx="2368">
                  <c:v>3.2597323935906601</c:v>
                </c:pt>
                <c:pt idx="2369">
                  <c:v>3.2611089697703899</c:v>
                </c:pt>
                <c:pt idx="2370">
                  <c:v>3.2624855459501099</c:v>
                </c:pt>
                <c:pt idx="2371">
                  <c:v>3.2638621221298401</c:v>
                </c:pt>
                <c:pt idx="2372">
                  <c:v>3.2652386983095698</c:v>
                </c:pt>
                <c:pt idx="2373">
                  <c:v>3.2666152744892898</c:v>
                </c:pt>
                <c:pt idx="2374">
                  <c:v>3.26799185066902</c:v>
                </c:pt>
                <c:pt idx="2375">
                  <c:v>3.26936842684874</c:v>
                </c:pt>
                <c:pt idx="2376">
                  <c:v>3.2707450030284702</c:v>
                </c:pt>
                <c:pt idx="2377">
                  <c:v>3.2721215792081901</c:v>
                </c:pt>
                <c:pt idx="2378">
                  <c:v>3.2734981553879199</c:v>
                </c:pt>
                <c:pt idx="2379">
                  <c:v>3.2748747315676501</c:v>
                </c:pt>
                <c:pt idx="2380">
                  <c:v>3.2762513077473701</c:v>
                </c:pt>
                <c:pt idx="2381">
                  <c:v>3.2776278839270998</c:v>
                </c:pt>
                <c:pt idx="2382">
                  <c:v>3.2790044601068198</c:v>
                </c:pt>
                <c:pt idx="2383">
                  <c:v>3.28038103628655</c:v>
                </c:pt>
                <c:pt idx="2384">
                  <c:v>3.28175761246627</c:v>
                </c:pt>
                <c:pt idx="2385">
                  <c:v>3.2831341886460002</c:v>
                </c:pt>
                <c:pt idx="2386">
                  <c:v>3.2845107648257299</c:v>
                </c:pt>
                <c:pt idx="2387">
                  <c:v>3.2858873410054499</c:v>
                </c:pt>
                <c:pt idx="2388">
                  <c:v>3.2872639171851801</c:v>
                </c:pt>
                <c:pt idx="2389">
                  <c:v>3.2886404933649001</c:v>
                </c:pt>
                <c:pt idx="2390">
                  <c:v>3.2900170695446298</c:v>
                </c:pt>
                <c:pt idx="2391">
                  <c:v>3.29139364572436</c:v>
                </c:pt>
                <c:pt idx="2392">
                  <c:v>3.29277022190408</c:v>
                </c:pt>
                <c:pt idx="2393">
                  <c:v>3.2941467980838102</c:v>
                </c:pt>
                <c:pt idx="2394">
                  <c:v>3.2955233742635301</c:v>
                </c:pt>
                <c:pt idx="2395">
                  <c:v>3.2968999504432599</c:v>
                </c:pt>
                <c:pt idx="2396">
                  <c:v>3.2982765266229799</c:v>
                </c:pt>
                <c:pt idx="2397">
                  <c:v>3.2996531028027101</c:v>
                </c:pt>
                <c:pt idx="2398">
                  <c:v>3.3010296789824398</c:v>
                </c:pt>
                <c:pt idx="2399">
                  <c:v>3.3024062551621598</c:v>
                </c:pt>
                <c:pt idx="2400">
                  <c:v>3.30378283134189</c:v>
                </c:pt>
                <c:pt idx="2401">
                  <c:v>3.30515940752161</c:v>
                </c:pt>
                <c:pt idx="2402">
                  <c:v>3.3065359837013402</c:v>
                </c:pt>
                <c:pt idx="2403">
                  <c:v>3.3079125598810601</c:v>
                </c:pt>
                <c:pt idx="2404">
                  <c:v>3.3092891360607899</c:v>
                </c:pt>
                <c:pt idx="2405">
                  <c:v>3.3106657122405201</c:v>
                </c:pt>
                <c:pt idx="2406">
                  <c:v>3.3120422884202401</c:v>
                </c:pt>
                <c:pt idx="2407">
                  <c:v>3.3134188645999698</c:v>
                </c:pt>
                <c:pt idx="2408">
                  <c:v>3.3147954407796898</c:v>
                </c:pt>
                <c:pt idx="2409">
                  <c:v>3.31617201695942</c:v>
                </c:pt>
                <c:pt idx="2410">
                  <c:v>3.3175485931391502</c:v>
                </c:pt>
                <c:pt idx="2411">
                  <c:v>3.3189251693188702</c:v>
                </c:pt>
                <c:pt idx="2412">
                  <c:v>3.3203017454985999</c:v>
                </c:pt>
                <c:pt idx="2413">
                  <c:v>3.3216783216783199</c:v>
                </c:pt>
                <c:pt idx="2414">
                  <c:v>3.3230548978580501</c:v>
                </c:pt>
                <c:pt idx="2415">
                  <c:v>3.3244314740377701</c:v>
                </c:pt>
                <c:pt idx="2416">
                  <c:v>3.3258080502174998</c:v>
                </c:pt>
                <c:pt idx="2417">
                  <c:v>3.32718462639723</c:v>
                </c:pt>
                <c:pt idx="2418">
                  <c:v>3.32856120257695</c:v>
                </c:pt>
                <c:pt idx="2419">
                  <c:v>3.3299377787566802</c:v>
                </c:pt>
                <c:pt idx="2420">
                  <c:v>3.3313143549364002</c:v>
                </c:pt>
                <c:pt idx="2421">
                  <c:v>3.3326909311161299</c:v>
                </c:pt>
                <c:pt idx="2422">
                  <c:v>3.3340675072958499</c:v>
                </c:pt>
                <c:pt idx="2423">
                  <c:v>3.3354440834755801</c:v>
                </c:pt>
                <c:pt idx="2424">
                  <c:v>3.3368206596553098</c:v>
                </c:pt>
                <c:pt idx="2425">
                  <c:v>3.3381972358350298</c:v>
                </c:pt>
                <c:pt idx="2426">
                  <c:v>3.33957381201476</c:v>
                </c:pt>
                <c:pt idx="2427">
                  <c:v>3.34095038819448</c:v>
                </c:pt>
                <c:pt idx="2428">
                  <c:v>3.3423269643742102</c:v>
                </c:pt>
                <c:pt idx="2429">
                  <c:v>3.3437035405539302</c:v>
                </c:pt>
                <c:pt idx="2430">
                  <c:v>3.3450801167336599</c:v>
                </c:pt>
                <c:pt idx="2431">
                  <c:v>3.3464566929133901</c:v>
                </c:pt>
                <c:pt idx="2432">
                  <c:v>3.3478332690931101</c:v>
                </c:pt>
                <c:pt idx="2433">
                  <c:v>3.3492098452728398</c:v>
                </c:pt>
                <c:pt idx="2434">
                  <c:v>3.3505864214525598</c:v>
                </c:pt>
                <c:pt idx="2435">
                  <c:v>3.35196299763229</c:v>
                </c:pt>
                <c:pt idx="2436">
                  <c:v>3.3533395738120202</c:v>
                </c:pt>
                <c:pt idx="2437">
                  <c:v>3.3547161499917402</c:v>
                </c:pt>
                <c:pt idx="2438">
                  <c:v>3.3560927261714699</c:v>
                </c:pt>
                <c:pt idx="2439">
                  <c:v>3.3574693023511899</c:v>
                </c:pt>
                <c:pt idx="2440">
                  <c:v>3.3588458785309201</c:v>
                </c:pt>
                <c:pt idx="2441">
                  <c:v>3.3602224547106401</c:v>
                </c:pt>
                <c:pt idx="2442">
                  <c:v>3.3615990308903698</c:v>
                </c:pt>
                <c:pt idx="2443">
                  <c:v>3.3629756070701</c:v>
                </c:pt>
                <c:pt idx="2444">
                  <c:v>3.36435218324982</c:v>
                </c:pt>
                <c:pt idx="2445">
                  <c:v>3.3657287594295502</c:v>
                </c:pt>
                <c:pt idx="2446">
                  <c:v>3.3671053356092702</c:v>
                </c:pt>
                <c:pt idx="2447">
                  <c:v>3.3684819117889999</c:v>
                </c:pt>
                <c:pt idx="2448">
                  <c:v>3.3698584879687301</c:v>
                </c:pt>
                <c:pt idx="2449">
                  <c:v>3.3712350641484501</c:v>
                </c:pt>
                <c:pt idx="2450">
                  <c:v>3.3726116403281798</c:v>
                </c:pt>
                <c:pt idx="2451">
                  <c:v>3.3739882165078998</c:v>
                </c:pt>
                <c:pt idx="2452">
                  <c:v>3.37536479268763</c:v>
                </c:pt>
                <c:pt idx="2453">
                  <c:v>3.37674136886735</c:v>
                </c:pt>
                <c:pt idx="2454">
                  <c:v>3.3781179450470802</c:v>
                </c:pt>
                <c:pt idx="2455">
                  <c:v>3.3794945212268099</c:v>
                </c:pt>
                <c:pt idx="2456">
                  <c:v>3.3808710974065299</c:v>
                </c:pt>
                <c:pt idx="2457">
                  <c:v>3.3822476735862601</c:v>
                </c:pt>
                <c:pt idx="2458">
                  <c:v>3.3836242497659801</c:v>
                </c:pt>
                <c:pt idx="2459">
                  <c:v>3.3850008259457098</c:v>
                </c:pt>
                <c:pt idx="2460">
                  <c:v>3.3863774021254298</c:v>
                </c:pt>
                <c:pt idx="2461">
                  <c:v>3.38775397830516</c:v>
                </c:pt>
                <c:pt idx="2462">
                  <c:v>3.3891305544848902</c:v>
                </c:pt>
                <c:pt idx="2463">
                  <c:v>3.3905071306646102</c:v>
                </c:pt>
                <c:pt idx="2464">
                  <c:v>3.3918837068443399</c:v>
                </c:pt>
                <c:pt idx="2465">
                  <c:v>3.3932602830240599</c:v>
                </c:pt>
                <c:pt idx="2466">
                  <c:v>3.3946368592037901</c:v>
                </c:pt>
                <c:pt idx="2467">
                  <c:v>3.3960134353835199</c:v>
                </c:pt>
                <c:pt idx="2468">
                  <c:v>3.3973900115632398</c:v>
                </c:pt>
                <c:pt idx="2469">
                  <c:v>3.39876658774297</c:v>
                </c:pt>
                <c:pt idx="2470">
                  <c:v>3.40014316392269</c:v>
                </c:pt>
                <c:pt idx="2471">
                  <c:v>3.4015197401024202</c:v>
                </c:pt>
                <c:pt idx="2472">
                  <c:v>3.4028963162821402</c:v>
                </c:pt>
                <c:pt idx="2473">
                  <c:v>3.4042728924618699</c:v>
                </c:pt>
                <c:pt idx="2474">
                  <c:v>3.4056494686416001</c:v>
                </c:pt>
                <c:pt idx="2475">
                  <c:v>3.4070260448213201</c:v>
                </c:pt>
                <c:pt idx="2476">
                  <c:v>3.4084026210010498</c:v>
                </c:pt>
                <c:pt idx="2477">
                  <c:v>3.4097791971807698</c:v>
                </c:pt>
                <c:pt idx="2478">
                  <c:v>3.4111557733605</c:v>
                </c:pt>
                <c:pt idx="2479">
                  <c:v>3.41253234954022</c:v>
                </c:pt>
                <c:pt idx="2480">
                  <c:v>3.4139089257199502</c:v>
                </c:pt>
                <c:pt idx="2481">
                  <c:v>3.4152855018996799</c:v>
                </c:pt>
                <c:pt idx="2482">
                  <c:v>3.4166620780793999</c:v>
                </c:pt>
                <c:pt idx="2483">
                  <c:v>3.4180386542591301</c:v>
                </c:pt>
                <c:pt idx="2484">
                  <c:v>3.4194152304388501</c:v>
                </c:pt>
                <c:pt idx="2485">
                  <c:v>3.4207918066185798</c:v>
                </c:pt>
                <c:pt idx="2486">
                  <c:v>3.4221683827982998</c:v>
                </c:pt>
                <c:pt idx="2487">
                  <c:v>3.42354495897803</c:v>
                </c:pt>
                <c:pt idx="2488">
                  <c:v>3.4249215351577602</c:v>
                </c:pt>
                <c:pt idx="2489">
                  <c:v>3.4262981113374802</c:v>
                </c:pt>
                <c:pt idx="2490">
                  <c:v>3.4276746875172099</c:v>
                </c:pt>
                <c:pt idx="2491">
                  <c:v>3.4290512636969299</c:v>
                </c:pt>
                <c:pt idx="2492">
                  <c:v>3.4304278398766601</c:v>
                </c:pt>
                <c:pt idx="2493">
                  <c:v>3.4318044160563899</c:v>
                </c:pt>
                <c:pt idx="2494">
                  <c:v>3.4331809922361098</c:v>
                </c:pt>
                <c:pt idx="2495">
                  <c:v>3.43455756841584</c:v>
                </c:pt>
                <c:pt idx="2496">
                  <c:v>3.43593414459556</c:v>
                </c:pt>
                <c:pt idx="2497">
                  <c:v>3.4373107207752902</c:v>
                </c:pt>
                <c:pt idx="2498">
                  <c:v>3.4386872969550102</c:v>
                </c:pt>
                <c:pt idx="2499">
                  <c:v>3.4400638731347399</c:v>
                </c:pt>
                <c:pt idx="2500">
                  <c:v>3.4414404493144701</c:v>
                </c:pt>
                <c:pt idx="2501">
                  <c:v>3.4428170254941901</c:v>
                </c:pt>
                <c:pt idx="2502">
                  <c:v>3.4441936016739199</c:v>
                </c:pt>
                <c:pt idx="2503">
                  <c:v>3.4455701778536398</c:v>
                </c:pt>
                <c:pt idx="2504">
                  <c:v>3.44694675403337</c:v>
                </c:pt>
                <c:pt idx="2505">
                  <c:v>3.44832333021309</c:v>
                </c:pt>
                <c:pt idx="2506">
                  <c:v>3.4496999063928202</c:v>
                </c:pt>
                <c:pt idx="2507">
                  <c:v>3.45107648257255</c:v>
                </c:pt>
                <c:pt idx="2508">
                  <c:v>3.4524530587522699</c:v>
                </c:pt>
                <c:pt idx="2509">
                  <c:v>3.4538296349320001</c:v>
                </c:pt>
                <c:pt idx="2510">
                  <c:v>3.4552062111117201</c:v>
                </c:pt>
                <c:pt idx="2511">
                  <c:v>3.4565827872914499</c:v>
                </c:pt>
                <c:pt idx="2512">
                  <c:v>3.45795936347118</c:v>
                </c:pt>
                <c:pt idx="2513">
                  <c:v>3.4593359396509</c:v>
                </c:pt>
                <c:pt idx="2514">
                  <c:v>3.4607125158306302</c:v>
                </c:pt>
                <c:pt idx="2515">
                  <c:v>3.4620890920103502</c:v>
                </c:pt>
                <c:pt idx="2516">
                  <c:v>3.4634656681900799</c:v>
                </c:pt>
                <c:pt idx="2517">
                  <c:v>3.4648422443697999</c:v>
                </c:pt>
                <c:pt idx="2518">
                  <c:v>3.4662188205495301</c:v>
                </c:pt>
                <c:pt idx="2519">
                  <c:v>3.4675953967292599</c:v>
                </c:pt>
                <c:pt idx="2520">
                  <c:v>3.4689719729089799</c:v>
                </c:pt>
                <c:pt idx="2521">
                  <c:v>3.47034854908871</c:v>
                </c:pt>
                <c:pt idx="2522">
                  <c:v>3.47172512526843</c:v>
                </c:pt>
                <c:pt idx="2523">
                  <c:v>3.4731017014481602</c:v>
                </c:pt>
                <c:pt idx="2524">
                  <c:v>3.4744782776278802</c:v>
                </c:pt>
                <c:pt idx="2525">
                  <c:v>3.4758548538076099</c:v>
                </c:pt>
                <c:pt idx="2526">
                  <c:v>3.4772314299873401</c:v>
                </c:pt>
                <c:pt idx="2527">
                  <c:v>3.4786080061670601</c:v>
                </c:pt>
                <c:pt idx="2528">
                  <c:v>3.4799845823467899</c:v>
                </c:pt>
                <c:pt idx="2529">
                  <c:v>3.4813611585265098</c:v>
                </c:pt>
                <c:pt idx="2530">
                  <c:v>3.48273773470624</c:v>
                </c:pt>
                <c:pt idx="2531">
                  <c:v>3.4841143108859698</c:v>
                </c:pt>
                <c:pt idx="2532">
                  <c:v>3.4854908870656902</c:v>
                </c:pt>
                <c:pt idx="2533">
                  <c:v>3.48686746324542</c:v>
                </c:pt>
                <c:pt idx="2534">
                  <c:v>3.4882440394251399</c:v>
                </c:pt>
                <c:pt idx="2535">
                  <c:v>3.4896206156048701</c:v>
                </c:pt>
                <c:pt idx="2536">
                  <c:v>3.4909971917845901</c:v>
                </c:pt>
                <c:pt idx="2537">
                  <c:v>3.4923737679643199</c:v>
                </c:pt>
                <c:pt idx="2538">
                  <c:v>3.4937503441440501</c:v>
                </c:pt>
                <c:pt idx="2539">
                  <c:v>3.49512692032377</c:v>
                </c:pt>
                <c:pt idx="2540">
                  <c:v>3.4965034965034998</c:v>
                </c:pt>
                <c:pt idx="2541">
                  <c:v>3.4978800726832202</c:v>
                </c:pt>
                <c:pt idx="2542">
                  <c:v>3.49925664886295</c:v>
                </c:pt>
                <c:pt idx="2543">
                  <c:v>3.5006332250426699</c:v>
                </c:pt>
                <c:pt idx="2544">
                  <c:v>3.5020098012224001</c:v>
                </c:pt>
                <c:pt idx="2545">
                  <c:v>3.5033863774021299</c:v>
                </c:pt>
                <c:pt idx="2546">
                  <c:v>3.5047629535818499</c:v>
                </c:pt>
                <c:pt idx="2547">
                  <c:v>3.5061395297615801</c:v>
                </c:pt>
                <c:pt idx="2548">
                  <c:v>3.5075161059413</c:v>
                </c:pt>
                <c:pt idx="2549">
                  <c:v>3.5088926821210298</c:v>
                </c:pt>
                <c:pt idx="2550">
                  <c:v>3.5102692583007502</c:v>
                </c:pt>
                <c:pt idx="2551">
                  <c:v>3.51164583448048</c:v>
                </c:pt>
                <c:pt idx="2552">
                  <c:v>3.5130224106602101</c:v>
                </c:pt>
                <c:pt idx="2553">
                  <c:v>3.5143989868399301</c:v>
                </c:pt>
                <c:pt idx="2554">
                  <c:v>3.5157755630196599</c:v>
                </c:pt>
                <c:pt idx="2555">
                  <c:v>3.5171521391993799</c:v>
                </c:pt>
                <c:pt idx="2556">
                  <c:v>3.5185287153791101</c:v>
                </c:pt>
                <c:pt idx="2557">
                  <c:v>3.5199052915588398</c:v>
                </c:pt>
                <c:pt idx="2558">
                  <c:v>3.5212818677385598</c:v>
                </c:pt>
                <c:pt idx="2559">
                  <c:v>3.52265844391829</c:v>
                </c:pt>
                <c:pt idx="2560">
                  <c:v>3.52403502009801</c:v>
                </c:pt>
                <c:pt idx="2561">
                  <c:v>3.5254115962777401</c:v>
                </c:pt>
                <c:pt idx="2562">
                  <c:v>3.5267881724574601</c:v>
                </c:pt>
                <c:pt idx="2563">
                  <c:v>3.5281647486371899</c:v>
                </c:pt>
                <c:pt idx="2564">
                  <c:v>3.5295413248169201</c:v>
                </c:pt>
                <c:pt idx="2565">
                  <c:v>3.53091790099664</c:v>
                </c:pt>
                <c:pt idx="2566">
                  <c:v>3.5322944771763698</c:v>
                </c:pt>
                <c:pt idx="2567">
                  <c:v>3.5336710533560902</c:v>
                </c:pt>
                <c:pt idx="2568">
                  <c:v>3.53504762953582</c:v>
                </c:pt>
                <c:pt idx="2569">
                  <c:v>3.5364242057155502</c:v>
                </c:pt>
                <c:pt idx="2570">
                  <c:v>3.5378007818952701</c:v>
                </c:pt>
                <c:pt idx="2571">
                  <c:v>3.5391773580749999</c:v>
                </c:pt>
                <c:pt idx="2572">
                  <c:v>3.5405539342547199</c:v>
                </c:pt>
                <c:pt idx="2573">
                  <c:v>3.5419305104344501</c:v>
                </c:pt>
                <c:pt idx="2574">
                  <c:v>3.54330708661417</c:v>
                </c:pt>
                <c:pt idx="2575">
                  <c:v>3.5446836627938998</c:v>
                </c:pt>
                <c:pt idx="2576">
                  <c:v>3.54606023897363</c:v>
                </c:pt>
                <c:pt idx="2577">
                  <c:v>3.54743681515335</c:v>
                </c:pt>
                <c:pt idx="2578">
                  <c:v>3.5488133913330802</c:v>
                </c:pt>
                <c:pt idx="2579">
                  <c:v>3.5501899675128001</c:v>
                </c:pt>
                <c:pt idx="2580">
                  <c:v>3.5515665436925299</c:v>
                </c:pt>
                <c:pt idx="2581">
                  <c:v>3.5529431198722499</c:v>
                </c:pt>
                <c:pt idx="2582">
                  <c:v>3.5543196960519801</c:v>
                </c:pt>
                <c:pt idx="2583">
                  <c:v>3.5556962722317098</c:v>
                </c:pt>
                <c:pt idx="2584">
                  <c:v>3.5570728484114298</c:v>
                </c:pt>
                <c:pt idx="2585">
                  <c:v>3.55844942459116</c:v>
                </c:pt>
                <c:pt idx="2586">
                  <c:v>3.55982600077088</c:v>
                </c:pt>
                <c:pt idx="2587">
                  <c:v>3.5612025769506102</c:v>
                </c:pt>
                <c:pt idx="2588">
                  <c:v>3.5625791531303399</c:v>
                </c:pt>
                <c:pt idx="2589">
                  <c:v>3.5639557293100599</c:v>
                </c:pt>
                <c:pt idx="2590">
                  <c:v>3.5653323054897901</c:v>
                </c:pt>
                <c:pt idx="2591">
                  <c:v>3.5667088816695101</c:v>
                </c:pt>
                <c:pt idx="2592">
                  <c:v>3.5680854578492398</c:v>
                </c:pt>
                <c:pt idx="2593">
                  <c:v>3.5694620340289598</c:v>
                </c:pt>
                <c:pt idx="2594">
                  <c:v>3.57083861020869</c:v>
                </c:pt>
                <c:pt idx="2595">
                  <c:v>3.5722151863884202</c:v>
                </c:pt>
                <c:pt idx="2596">
                  <c:v>3.5735917625681402</c:v>
                </c:pt>
                <c:pt idx="2597">
                  <c:v>3.5749683387478699</c:v>
                </c:pt>
                <c:pt idx="2598">
                  <c:v>3.5763449149275899</c:v>
                </c:pt>
                <c:pt idx="2599">
                  <c:v>3.5777214911073201</c:v>
                </c:pt>
                <c:pt idx="2600">
                  <c:v>3.5790980672870401</c:v>
                </c:pt>
                <c:pt idx="2601">
                  <c:v>3.5804746434667698</c:v>
                </c:pt>
                <c:pt idx="2602">
                  <c:v>3.5818512196465</c:v>
                </c:pt>
                <c:pt idx="2603">
                  <c:v>3.58322779582622</c:v>
                </c:pt>
                <c:pt idx="2604">
                  <c:v>3.5846043720059502</c:v>
                </c:pt>
                <c:pt idx="2605">
                  <c:v>3.5859809481856701</c:v>
                </c:pt>
                <c:pt idx="2606">
                  <c:v>3.5873575243653999</c:v>
                </c:pt>
                <c:pt idx="2607">
                  <c:v>3.5887341005451199</c:v>
                </c:pt>
                <c:pt idx="2608">
                  <c:v>3.5901106767248501</c:v>
                </c:pt>
                <c:pt idx="2609">
                  <c:v>3.5914872529045798</c:v>
                </c:pt>
                <c:pt idx="2610">
                  <c:v>3.5928638290842998</c:v>
                </c:pt>
                <c:pt idx="2611">
                  <c:v>3.59424040526403</c:v>
                </c:pt>
                <c:pt idx="2612">
                  <c:v>3.59561698144375</c:v>
                </c:pt>
                <c:pt idx="2613">
                  <c:v>3.5969935576234802</c:v>
                </c:pt>
                <c:pt idx="2614">
                  <c:v>3.5983701338032099</c:v>
                </c:pt>
                <c:pt idx="2615">
                  <c:v>3.5997467099829299</c:v>
                </c:pt>
                <c:pt idx="2616">
                  <c:v>3.6011232861626601</c:v>
                </c:pt>
                <c:pt idx="2617">
                  <c:v>3.6024998623423801</c:v>
                </c:pt>
                <c:pt idx="2618">
                  <c:v>3.6038764385221098</c:v>
                </c:pt>
                <c:pt idx="2619">
                  <c:v>3.6052530147018298</c:v>
                </c:pt>
                <c:pt idx="2620">
                  <c:v>3.60662959088156</c:v>
                </c:pt>
                <c:pt idx="2621">
                  <c:v>3.6080061670612902</c:v>
                </c:pt>
                <c:pt idx="2622">
                  <c:v>3.6093827432410102</c:v>
                </c:pt>
                <c:pt idx="2623">
                  <c:v>3.6107593194207399</c:v>
                </c:pt>
                <c:pt idx="2624">
                  <c:v>3.6121358956004599</c:v>
                </c:pt>
                <c:pt idx="2625">
                  <c:v>3.6135124717801901</c:v>
                </c:pt>
                <c:pt idx="2626">
                  <c:v>3.6148890479599198</c:v>
                </c:pt>
                <c:pt idx="2627">
                  <c:v>3.6162656241396398</c:v>
                </c:pt>
                <c:pt idx="2628">
                  <c:v>3.61764220031937</c:v>
                </c:pt>
                <c:pt idx="2629">
                  <c:v>3.61901877649909</c:v>
                </c:pt>
                <c:pt idx="2630">
                  <c:v>3.6203953526788202</c:v>
                </c:pt>
                <c:pt idx="2631">
                  <c:v>3.6217719288585402</c:v>
                </c:pt>
                <c:pt idx="2632">
                  <c:v>3.6231485050382699</c:v>
                </c:pt>
                <c:pt idx="2633">
                  <c:v>3.6245250812180001</c:v>
                </c:pt>
                <c:pt idx="2634">
                  <c:v>3.6259016573977201</c:v>
                </c:pt>
                <c:pt idx="2635">
                  <c:v>3.6272782335774498</c:v>
                </c:pt>
                <c:pt idx="2636">
                  <c:v>3.6286548097571698</c:v>
                </c:pt>
                <c:pt idx="2637">
                  <c:v>3.6300313859369</c:v>
                </c:pt>
                <c:pt idx="2638">
                  <c:v>3.63140796211662</c:v>
                </c:pt>
                <c:pt idx="2639">
                  <c:v>3.6327845382963502</c:v>
                </c:pt>
                <c:pt idx="2640">
                  <c:v>3.6341611144760799</c:v>
                </c:pt>
                <c:pt idx="2641">
                  <c:v>3.6355376906557999</c:v>
                </c:pt>
                <c:pt idx="2642">
                  <c:v>3.6369142668355301</c:v>
                </c:pt>
                <c:pt idx="2643">
                  <c:v>3.6382908430152501</c:v>
                </c:pt>
                <c:pt idx="2644">
                  <c:v>3.6396674191949798</c:v>
                </c:pt>
                <c:pt idx="2645">
                  <c:v>3.6410439953746998</c:v>
                </c:pt>
                <c:pt idx="2646">
                  <c:v>3.64242057155443</c:v>
                </c:pt>
                <c:pt idx="2647">
                  <c:v>3.6437971477341602</c:v>
                </c:pt>
                <c:pt idx="2648">
                  <c:v>3.6451737239138802</c:v>
                </c:pt>
                <c:pt idx="2649">
                  <c:v>3.6465503000936099</c:v>
                </c:pt>
                <c:pt idx="2650">
                  <c:v>3.6479268762733299</c:v>
                </c:pt>
                <c:pt idx="2651">
                  <c:v>3.6493034524530601</c:v>
                </c:pt>
                <c:pt idx="2652">
                  <c:v>3.6506800286327898</c:v>
                </c:pt>
                <c:pt idx="2653">
                  <c:v>3.6520566048125098</c:v>
                </c:pt>
                <c:pt idx="2654">
                  <c:v>3.65343318099224</c:v>
                </c:pt>
                <c:pt idx="2655">
                  <c:v>3.65480975717196</c:v>
                </c:pt>
                <c:pt idx="2656">
                  <c:v>3.6561863333516902</c:v>
                </c:pt>
                <c:pt idx="2657">
                  <c:v>3.6575629095314102</c:v>
                </c:pt>
                <c:pt idx="2658">
                  <c:v>3.6589394857111399</c:v>
                </c:pt>
                <c:pt idx="2659">
                  <c:v>3.6603160618908701</c:v>
                </c:pt>
                <c:pt idx="2660">
                  <c:v>3.6616926380705901</c:v>
                </c:pt>
                <c:pt idx="2661">
                  <c:v>3.6630692142503198</c:v>
                </c:pt>
                <c:pt idx="2662">
                  <c:v>3.6644457904300398</c:v>
                </c:pt>
                <c:pt idx="2663">
                  <c:v>3.66582236660977</c:v>
                </c:pt>
                <c:pt idx="2664">
                  <c:v>3.6671989427895002</c:v>
                </c:pt>
                <c:pt idx="2665">
                  <c:v>3.6685755189692202</c:v>
                </c:pt>
                <c:pt idx="2666">
                  <c:v>3.6699520951489499</c:v>
                </c:pt>
                <c:pt idx="2667">
                  <c:v>3.6713286713286699</c:v>
                </c:pt>
                <c:pt idx="2668">
                  <c:v>3.6727052475084001</c:v>
                </c:pt>
                <c:pt idx="2669">
                  <c:v>3.6740818236881201</c:v>
                </c:pt>
                <c:pt idx="2670">
                  <c:v>3.6754583998678498</c:v>
                </c:pt>
                <c:pt idx="2671">
                  <c:v>3.67683497604758</c:v>
                </c:pt>
                <c:pt idx="2672">
                  <c:v>3.6782115522273</c:v>
                </c:pt>
                <c:pt idx="2673">
                  <c:v>3.6795881284070302</c:v>
                </c:pt>
                <c:pt idx="2674">
                  <c:v>3.6809647045867502</c:v>
                </c:pt>
                <c:pt idx="2675">
                  <c:v>3.6823412807664799</c:v>
                </c:pt>
                <c:pt idx="2676">
                  <c:v>3.6837178569461999</c:v>
                </c:pt>
                <c:pt idx="2677">
                  <c:v>3.6850944331259301</c:v>
                </c:pt>
                <c:pt idx="2678">
                  <c:v>3.6864710093056599</c:v>
                </c:pt>
                <c:pt idx="2679">
                  <c:v>3.6878475854853798</c:v>
                </c:pt>
                <c:pt idx="2680">
                  <c:v>3.68922416166511</c:v>
                </c:pt>
                <c:pt idx="2681">
                  <c:v>3.69060073784483</c:v>
                </c:pt>
                <c:pt idx="2682">
                  <c:v>3.6919773140245602</c:v>
                </c:pt>
                <c:pt idx="2683">
                  <c:v>3.6933538902042802</c:v>
                </c:pt>
                <c:pt idx="2684">
                  <c:v>3.6947304663840099</c:v>
                </c:pt>
                <c:pt idx="2685">
                  <c:v>3.6961070425637401</c:v>
                </c:pt>
                <c:pt idx="2686">
                  <c:v>3.6974836187434601</c:v>
                </c:pt>
                <c:pt idx="2687">
                  <c:v>3.6988601949231898</c:v>
                </c:pt>
                <c:pt idx="2688">
                  <c:v>3.7002367711029098</c:v>
                </c:pt>
                <c:pt idx="2689">
                  <c:v>3.70161334728264</c:v>
                </c:pt>
                <c:pt idx="2690">
                  <c:v>3.7029899234623702</c:v>
                </c:pt>
                <c:pt idx="2691">
                  <c:v>3.7043664996420902</c:v>
                </c:pt>
                <c:pt idx="2692">
                  <c:v>3.7057430758218199</c:v>
                </c:pt>
                <c:pt idx="2693">
                  <c:v>3.7071196520015399</c:v>
                </c:pt>
                <c:pt idx="2694">
                  <c:v>3.7084962281812701</c:v>
                </c:pt>
                <c:pt idx="2695">
                  <c:v>3.7098728043609901</c:v>
                </c:pt>
                <c:pt idx="2696">
                  <c:v>3.7112493805407198</c:v>
                </c:pt>
                <c:pt idx="2697">
                  <c:v>3.71262595672045</c:v>
                </c:pt>
                <c:pt idx="2698">
                  <c:v>3.71400253290017</c:v>
                </c:pt>
                <c:pt idx="2699">
                  <c:v>3.7153791090799002</c:v>
                </c:pt>
                <c:pt idx="2700">
                  <c:v>3.7167556852596202</c:v>
                </c:pt>
                <c:pt idx="2701">
                  <c:v>3.7181322614393499</c:v>
                </c:pt>
                <c:pt idx="2702">
                  <c:v>3.7195088376190699</c:v>
                </c:pt>
                <c:pt idx="2703">
                  <c:v>3.7208854137988001</c:v>
                </c:pt>
                <c:pt idx="2704">
                  <c:v>3.7222619899785299</c:v>
                </c:pt>
                <c:pt idx="2705">
                  <c:v>3.7236385661582498</c:v>
                </c:pt>
                <c:pt idx="2706">
                  <c:v>3.72501514233798</c:v>
                </c:pt>
                <c:pt idx="2707">
                  <c:v>3.7263917185177</c:v>
                </c:pt>
                <c:pt idx="2708">
                  <c:v>3.7277682946974302</c:v>
                </c:pt>
                <c:pt idx="2709">
                  <c:v>3.72914487087716</c:v>
                </c:pt>
                <c:pt idx="2710">
                  <c:v>3.7305214470568799</c:v>
                </c:pt>
                <c:pt idx="2711">
                  <c:v>3.7318980232366101</c:v>
                </c:pt>
                <c:pt idx="2712">
                  <c:v>3.7332745994163301</c:v>
                </c:pt>
                <c:pt idx="2713">
                  <c:v>3.7346511755960599</c:v>
                </c:pt>
                <c:pt idx="2714">
                  <c:v>3.7360277517757798</c:v>
                </c:pt>
                <c:pt idx="2715">
                  <c:v>3.73740432795551</c:v>
                </c:pt>
                <c:pt idx="2716">
                  <c:v>3.7387809041352398</c:v>
                </c:pt>
                <c:pt idx="2717">
                  <c:v>3.7401574803149602</c:v>
                </c:pt>
                <c:pt idx="2718">
                  <c:v>3.74153405649469</c:v>
                </c:pt>
                <c:pt idx="2719">
                  <c:v>3.7429106326744099</c:v>
                </c:pt>
                <c:pt idx="2720">
                  <c:v>3.7442872088541401</c:v>
                </c:pt>
                <c:pt idx="2721">
                  <c:v>3.7456637850338601</c:v>
                </c:pt>
                <c:pt idx="2722">
                  <c:v>3.7470403612135899</c:v>
                </c:pt>
                <c:pt idx="2723">
                  <c:v>3.74841693739332</c:v>
                </c:pt>
                <c:pt idx="2724">
                  <c:v>3.74979351357304</c:v>
                </c:pt>
                <c:pt idx="2725">
                  <c:v>3.7511700897527702</c:v>
                </c:pt>
                <c:pt idx="2726">
                  <c:v>3.7525466659324902</c:v>
                </c:pt>
                <c:pt idx="2727">
                  <c:v>3.7539232421122199</c:v>
                </c:pt>
                <c:pt idx="2728">
                  <c:v>3.7552998182919501</c:v>
                </c:pt>
                <c:pt idx="2729">
                  <c:v>3.7566763944716701</c:v>
                </c:pt>
                <c:pt idx="2730">
                  <c:v>3.7580529706513999</c:v>
                </c:pt>
                <c:pt idx="2731">
                  <c:v>3.7594295468311199</c:v>
                </c:pt>
                <c:pt idx="2732">
                  <c:v>3.76080612301085</c:v>
                </c:pt>
                <c:pt idx="2733">
                  <c:v>3.76218269919057</c:v>
                </c:pt>
                <c:pt idx="2734">
                  <c:v>3.7635592753703002</c:v>
                </c:pt>
                <c:pt idx="2735">
                  <c:v>3.76493585155003</c:v>
                </c:pt>
                <c:pt idx="2736">
                  <c:v>3.7663124277297499</c:v>
                </c:pt>
                <c:pt idx="2737">
                  <c:v>3.7676890039094801</c:v>
                </c:pt>
                <c:pt idx="2738">
                  <c:v>3.7690655800892001</c:v>
                </c:pt>
                <c:pt idx="2739">
                  <c:v>3.7704421562689299</c:v>
                </c:pt>
                <c:pt idx="2740">
                  <c:v>3.7718187324486498</c:v>
                </c:pt>
                <c:pt idx="2741">
                  <c:v>3.77319530862838</c:v>
                </c:pt>
                <c:pt idx="2742">
                  <c:v>3.7745718848081098</c:v>
                </c:pt>
                <c:pt idx="2743">
                  <c:v>3.7759484609878302</c:v>
                </c:pt>
                <c:pt idx="2744">
                  <c:v>3.77732503716756</c:v>
                </c:pt>
                <c:pt idx="2745">
                  <c:v>3.7787016133472799</c:v>
                </c:pt>
                <c:pt idx="2746">
                  <c:v>3.7800781895270101</c:v>
                </c:pt>
                <c:pt idx="2747">
                  <c:v>3.7814547657067301</c:v>
                </c:pt>
                <c:pt idx="2748">
                  <c:v>3.7828313418864599</c:v>
                </c:pt>
                <c:pt idx="2749">
                  <c:v>3.7842079180661901</c:v>
                </c:pt>
                <c:pt idx="2750">
                  <c:v>3.78558449424591</c:v>
                </c:pt>
                <c:pt idx="2751">
                  <c:v>3.7869610704256398</c:v>
                </c:pt>
                <c:pt idx="2752">
                  <c:v>3.7883376466053602</c:v>
                </c:pt>
                <c:pt idx="2753">
                  <c:v>3.78971422278509</c:v>
                </c:pt>
                <c:pt idx="2754">
                  <c:v>3.7910907989648202</c:v>
                </c:pt>
                <c:pt idx="2755">
                  <c:v>3.7924673751445401</c:v>
                </c:pt>
                <c:pt idx="2756">
                  <c:v>3.7938439513242699</c:v>
                </c:pt>
                <c:pt idx="2757">
                  <c:v>3.7952205275039899</c:v>
                </c:pt>
                <c:pt idx="2758">
                  <c:v>3.7965971036837201</c:v>
                </c:pt>
                <c:pt idx="2759">
                  <c:v>3.79797367986344</c:v>
                </c:pt>
                <c:pt idx="2760">
                  <c:v>3.7993502560431698</c:v>
                </c:pt>
                <c:pt idx="2761">
                  <c:v>3.8007268322229</c:v>
                </c:pt>
                <c:pt idx="2762">
                  <c:v>3.80210340840262</c:v>
                </c:pt>
                <c:pt idx="2763">
                  <c:v>3.8034799845823501</c:v>
                </c:pt>
                <c:pt idx="2764">
                  <c:v>3.8048565607620701</c:v>
                </c:pt>
                <c:pt idx="2765">
                  <c:v>3.8062331369417999</c:v>
                </c:pt>
                <c:pt idx="2766">
                  <c:v>3.8076097131215199</c:v>
                </c:pt>
                <c:pt idx="2767">
                  <c:v>3.80898628930125</c:v>
                </c:pt>
                <c:pt idx="2768">
                  <c:v>3.8103628654809798</c:v>
                </c:pt>
                <c:pt idx="2769">
                  <c:v>3.8117394416606998</c:v>
                </c:pt>
                <c:pt idx="2770">
                  <c:v>3.81311601784043</c:v>
                </c:pt>
                <c:pt idx="2771">
                  <c:v>3.81449259402015</c:v>
                </c:pt>
                <c:pt idx="2772">
                  <c:v>3.8158691701998801</c:v>
                </c:pt>
                <c:pt idx="2773">
                  <c:v>3.8172457463796099</c:v>
                </c:pt>
                <c:pt idx="2774">
                  <c:v>3.8186223225593299</c:v>
                </c:pt>
                <c:pt idx="2775">
                  <c:v>3.8199988987390601</c:v>
                </c:pt>
                <c:pt idx="2776">
                  <c:v>3.82137547491878</c:v>
                </c:pt>
                <c:pt idx="2777">
                  <c:v>3.8227520510985098</c:v>
                </c:pt>
                <c:pt idx="2778">
                  <c:v>3.8241286272782302</c:v>
                </c:pt>
                <c:pt idx="2779">
                  <c:v>3.82550520345796</c:v>
                </c:pt>
                <c:pt idx="2780">
                  <c:v>3.8268817796376902</c:v>
                </c:pt>
                <c:pt idx="2781">
                  <c:v>3.8282583558174101</c:v>
                </c:pt>
                <c:pt idx="2782">
                  <c:v>3.8296349319971399</c:v>
                </c:pt>
                <c:pt idx="2783">
                  <c:v>3.8310115081768599</c:v>
                </c:pt>
                <c:pt idx="2784">
                  <c:v>3.8323880843565901</c:v>
                </c:pt>
                <c:pt idx="2785">
                  <c:v>3.83376466053631</c:v>
                </c:pt>
                <c:pt idx="2786">
                  <c:v>3.8351412367160398</c:v>
                </c:pt>
                <c:pt idx="2787">
                  <c:v>3.83651781289577</c:v>
                </c:pt>
                <c:pt idx="2788">
                  <c:v>3.83789438907549</c:v>
                </c:pt>
                <c:pt idx="2789">
                  <c:v>3.8392709652552202</c:v>
                </c:pt>
                <c:pt idx="2790">
                  <c:v>3.8406475414349401</c:v>
                </c:pt>
                <c:pt idx="2791">
                  <c:v>3.8420241176146699</c:v>
                </c:pt>
                <c:pt idx="2792">
                  <c:v>3.8434006937943899</c:v>
                </c:pt>
                <c:pt idx="2793">
                  <c:v>3.8447772699741201</c:v>
                </c:pt>
                <c:pt idx="2794">
                  <c:v>3.8461538461538498</c:v>
                </c:pt>
                <c:pt idx="2795">
                  <c:v>3.8475304223335698</c:v>
                </c:pt>
                <c:pt idx="2796">
                  <c:v>3.8489069985133</c:v>
                </c:pt>
                <c:pt idx="2797">
                  <c:v>3.85028357469302</c:v>
                </c:pt>
                <c:pt idx="2798">
                  <c:v>3.8516601508727502</c:v>
                </c:pt>
                <c:pt idx="2799">
                  <c:v>3.8530367270524799</c:v>
                </c:pt>
                <c:pt idx="2800">
                  <c:v>3.8544133032321999</c:v>
                </c:pt>
                <c:pt idx="2801">
                  <c:v>3.8557898794119301</c:v>
                </c:pt>
                <c:pt idx="2802">
                  <c:v>3.8571664555916501</c:v>
                </c:pt>
                <c:pt idx="2803">
                  <c:v>3.8585430317713798</c:v>
                </c:pt>
                <c:pt idx="2804">
                  <c:v>3.85991960795111</c:v>
                </c:pt>
                <c:pt idx="2805">
                  <c:v>3.86129618413083</c:v>
                </c:pt>
                <c:pt idx="2806">
                  <c:v>3.8626727603105602</c:v>
                </c:pt>
                <c:pt idx="2807">
                  <c:v>3.8640493364902802</c:v>
                </c:pt>
                <c:pt idx="2808">
                  <c:v>3.8654259126700099</c:v>
                </c:pt>
                <c:pt idx="2809">
                  <c:v>3.8668024888497299</c:v>
                </c:pt>
                <c:pt idx="2810">
                  <c:v>3.8681790650294601</c:v>
                </c:pt>
                <c:pt idx="2811">
                  <c:v>3.8695556412091898</c:v>
                </c:pt>
                <c:pt idx="2812">
                  <c:v>3.8709322173889098</c:v>
                </c:pt>
                <c:pt idx="2813">
                  <c:v>3.87230879356864</c:v>
                </c:pt>
                <c:pt idx="2814">
                  <c:v>3.87368536974836</c:v>
                </c:pt>
                <c:pt idx="2815">
                  <c:v>3.8750619459280902</c:v>
                </c:pt>
                <c:pt idx="2816">
                  <c:v>3.8764385221078101</c:v>
                </c:pt>
                <c:pt idx="2817">
                  <c:v>3.8778150982875399</c:v>
                </c:pt>
                <c:pt idx="2818">
                  <c:v>3.8791916744672701</c:v>
                </c:pt>
                <c:pt idx="2819">
                  <c:v>3.8805682506469901</c:v>
                </c:pt>
                <c:pt idx="2820">
                  <c:v>3.8819448268267198</c:v>
                </c:pt>
                <c:pt idx="2821">
                  <c:v>3.8833214030064398</c:v>
                </c:pt>
                <c:pt idx="2822">
                  <c:v>3.88469797918617</c:v>
                </c:pt>
                <c:pt idx="2823">
                  <c:v>3.88607455536589</c:v>
                </c:pt>
                <c:pt idx="2824">
                  <c:v>3.8874511315456202</c:v>
                </c:pt>
                <c:pt idx="2825">
                  <c:v>3.8888277077253499</c:v>
                </c:pt>
                <c:pt idx="2826">
                  <c:v>3.8902042839050699</c:v>
                </c:pt>
                <c:pt idx="2827">
                  <c:v>3.8915808600848001</c:v>
                </c:pt>
                <c:pt idx="2828">
                  <c:v>3.8929574362645201</c:v>
                </c:pt>
                <c:pt idx="2829">
                  <c:v>3.8943340124442498</c:v>
                </c:pt>
                <c:pt idx="2830">
                  <c:v>3.89571058862398</c:v>
                </c:pt>
                <c:pt idx="2831">
                  <c:v>3.8970871648037</c:v>
                </c:pt>
                <c:pt idx="2832">
                  <c:v>3.8984637409834302</c:v>
                </c:pt>
                <c:pt idx="2833">
                  <c:v>3.8998403171631502</c:v>
                </c:pt>
                <c:pt idx="2834">
                  <c:v>3.9012168933428799</c:v>
                </c:pt>
                <c:pt idx="2835">
                  <c:v>3.9025934695225999</c:v>
                </c:pt>
                <c:pt idx="2836">
                  <c:v>3.9039700457023301</c:v>
                </c:pt>
                <c:pt idx="2837">
                  <c:v>3.9053466218820598</c:v>
                </c:pt>
                <c:pt idx="2838">
                  <c:v>3.9067231980617798</c:v>
                </c:pt>
                <c:pt idx="2839">
                  <c:v>3.90809977424151</c:v>
                </c:pt>
                <c:pt idx="2840">
                  <c:v>3.90947635042123</c:v>
                </c:pt>
                <c:pt idx="2841">
                  <c:v>3.9108529266009602</c:v>
                </c:pt>
                <c:pt idx="2842">
                  <c:v>3.9122295027806802</c:v>
                </c:pt>
                <c:pt idx="2843">
                  <c:v>3.9136060789604099</c:v>
                </c:pt>
                <c:pt idx="2844">
                  <c:v>3.9149826551401401</c:v>
                </c:pt>
                <c:pt idx="2845">
                  <c:v>3.9163592313198601</c:v>
                </c:pt>
                <c:pt idx="2846">
                  <c:v>3.9177358074995898</c:v>
                </c:pt>
                <c:pt idx="2847">
                  <c:v>3.9191123836793098</c:v>
                </c:pt>
                <c:pt idx="2848">
                  <c:v>3.92048895985904</c:v>
                </c:pt>
                <c:pt idx="2849">
                  <c:v>3.9218655360387702</c:v>
                </c:pt>
                <c:pt idx="2850">
                  <c:v>3.9232421122184902</c:v>
                </c:pt>
                <c:pt idx="2851">
                  <c:v>3.9246186883982199</c:v>
                </c:pt>
                <c:pt idx="2852">
                  <c:v>3.9259952645779399</c:v>
                </c:pt>
                <c:pt idx="2853">
                  <c:v>3.9273718407576701</c:v>
                </c:pt>
                <c:pt idx="2854">
                  <c:v>3.9287484169373901</c:v>
                </c:pt>
                <c:pt idx="2855">
                  <c:v>3.9301249931171198</c:v>
                </c:pt>
                <c:pt idx="2856">
                  <c:v>3.93150156929685</c:v>
                </c:pt>
                <c:pt idx="2857">
                  <c:v>3.93287814547657</c:v>
                </c:pt>
                <c:pt idx="2858">
                  <c:v>3.9342547216563002</c:v>
                </c:pt>
                <c:pt idx="2859">
                  <c:v>3.9356312978360202</c:v>
                </c:pt>
                <c:pt idx="2860">
                  <c:v>3.9370078740157499</c:v>
                </c:pt>
                <c:pt idx="2861">
                  <c:v>3.9383844501954801</c:v>
                </c:pt>
                <c:pt idx="2862">
                  <c:v>3.9397610263752001</c:v>
                </c:pt>
                <c:pt idx="2863">
                  <c:v>3.9411376025549298</c:v>
                </c:pt>
                <c:pt idx="2864">
                  <c:v>3.9425141787346498</c:v>
                </c:pt>
                <c:pt idx="2865">
                  <c:v>3.94389075491438</c:v>
                </c:pt>
                <c:pt idx="2866">
                  <c:v>3.9452673310941</c:v>
                </c:pt>
                <c:pt idx="2867">
                  <c:v>3.9466439072738302</c:v>
                </c:pt>
                <c:pt idx="2868">
                  <c:v>3.9480204834535599</c:v>
                </c:pt>
                <c:pt idx="2869">
                  <c:v>3.9493970596332799</c:v>
                </c:pt>
                <c:pt idx="2870">
                  <c:v>3.9507736358130101</c:v>
                </c:pt>
                <c:pt idx="2871">
                  <c:v>3.9521502119927301</c:v>
                </c:pt>
                <c:pt idx="2872">
                  <c:v>3.9535267881724598</c:v>
                </c:pt>
                <c:pt idx="2873">
                  <c:v>3.9549033643521798</c:v>
                </c:pt>
                <c:pt idx="2874">
                  <c:v>3.95627994053191</c:v>
                </c:pt>
                <c:pt idx="2875">
                  <c:v>3.9576565167116402</c:v>
                </c:pt>
                <c:pt idx="2876">
                  <c:v>3.9590330928913602</c:v>
                </c:pt>
                <c:pt idx="2877">
                  <c:v>3.9604096690710899</c:v>
                </c:pt>
                <c:pt idx="2878">
                  <c:v>3.9617862452508099</c:v>
                </c:pt>
                <c:pt idx="2879">
                  <c:v>3.9631628214305401</c:v>
                </c:pt>
                <c:pt idx="2880">
                  <c:v>3.9645393976102601</c:v>
                </c:pt>
                <c:pt idx="2881">
                  <c:v>3.9659159737899898</c:v>
                </c:pt>
                <c:pt idx="2882">
                  <c:v>3.96729254996972</c:v>
                </c:pt>
                <c:pt idx="2883">
                  <c:v>3.96866912614944</c:v>
                </c:pt>
                <c:pt idx="2884">
                  <c:v>3.9700457023291702</c:v>
                </c:pt>
                <c:pt idx="2885">
                  <c:v>3.9714222785088902</c:v>
                </c:pt>
                <c:pt idx="2886">
                  <c:v>3.9727988546886199</c:v>
                </c:pt>
                <c:pt idx="2887">
                  <c:v>3.9741754308683501</c:v>
                </c:pt>
                <c:pt idx="2888">
                  <c:v>3.9755520070480701</c:v>
                </c:pt>
                <c:pt idx="2889">
                  <c:v>3.9769285832277999</c:v>
                </c:pt>
                <c:pt idx="2890">
                  <c:v>3.9783051594075198</c:v>
                </c:pt>
                <c:pt idx="2891">
                  <c:v>3.97968173558725</c:v>
                </c:pt>
                <c:pt idx="2892">
                  <c:v>3.98105831176697</c:v>
                </c:pt>
                <c:pt idx="2893">
                  <c:v>3.9824348879467002</c:v>
                </c:pt>
                <c:pt idx="2894">
                  <c:v>3.9838114641264299</c:v>
                </c:pt>
                <c:pt idx="2895">
                  <c:v>3.9851880403061499</c:v>
                </c:pt>
                <c:pt idx="2896">
                  <c:v>3.9865646164858801</c:v>
                </c:pt>
                <c:pt idx="2897">
                  <c:v>3.9879411926656001</c:v>
                </c:pt>
                <c:pt idx="2898">
                  <c:v>3.9893177688453298</c:v>
                </c:pt>
                <c:pt idx="2899">
                  <c:v>3.9906943450250498</c:v>
                </c:pt>
                <c:pt idx="2900">
                  <c:v>3.99207092120478</c:v>
                </c:pt>
                <c:pt idx="2901">
                  <c:v>3.9934474973845102</c:v>
                </c:pt>
                <c:pt idx="2902">
                  <c:v>3.9948240735642302</c:v>
                </c:pt>
                <c:pt idx="2903">
                  <c:v>3.9962006497439599</c:v>
                </c:pt>
                <c:pt idx="2904">
                  <c:v>3.9975772259236799</c:v>
                </c:pt>
                <c:pt idx="2905">
                  <c:v>3.9989538021034101</c:v>
                </c:pt>
                <c:pt idx="2906">
                  <c:v>4.0003303782831399</c:v>
                </c:pt>
                <c:pt idx="2907">
                  <c:v>4.0017069544628603</c:v>
                </c:pt>
                <c:pt idx="2908">
                  <c:v>4.0030835306425896</c:v>
                </c:pt>
                <c:pt idx="2909">
                  <c:v>4.00446010682231</c:v>
                </c:pt>
                <c:pt idx="2910">
                  <c:v>4.0058366830020402</c:v>
                </c:pt>
                <c:pt idx="2911">
                  <c:v>4.0072132591817597</c:v>
                </c:pt>
                <c:pt idx="2912">
                  <c:v>4.0085898353614899</c:v>
                </c:pt>
                <c:pt idx="2913">
                  <c:v>4.0099664115412201</c:v>
                </c:pt>
                <c:pt idx="2914">
                  <c:v>4.0113429877209397</c:v>
                </c:pt>
                <c:pt idx="2915">
                  <c:v>4.0127195639006699</c:v>
                </c:pt>
                <c:pt idx="2916">
                  <c:v>4.0140961400803903</c:v>
                </c:pt>
                <c:pt idx="2917">
                  <c:v>4.0154727162601196</c:v>
                </c:pt>
                <c:pt idx="2918">
                  <c:v>4.01684929243984</c:v>
                </c:pt>
                <c:pt idx="2919">
                  <c:v>4.0182258686195702</c:v>
                </c:pt>
                <c:pt idx="2920">
                  <c:v>4.0196024447993004</c:v>
                </c:pt>
                <c:pt idx="2921">
                  <c:v>4.0209790209790199</c:v>
                </c:pt>
                <c:pt idx="2922">
                  <c:v>4.0223555971587501</c:v>
                </c:pt>
                <c:pt idx="2923">
                  <c:v>4.0237321733384697</c:v>
                </c:pt>
                <c:pt idx="2924">
                  <c:v>4.0251087495181999</c:v>
                </c:pt>
                <c:pt idx="2925">
                  <c:v>4.0264853256979301</c:v>
                </c:pt>
                <c:pt idx="2926">
                  <c:v>4.0278619018776496</c:v>
                </c:pt>
                <c:pt idx="2927">
                  <c:v>4.0292384780573798</c:v>
                </c:pt>
                <c:pt idx="2928">
                  <c:v>4.0306150542371002</c:v>
                </c:pt>
                <c:pt idx="2929">
                  <c:v>4.0319916304168304</c:v>
                </c:pt>
                <c:pt idx="2930">
                  <c:v>4.0333682065965499</c:v>
                </c:pt>
                <c:pt idx="2931">
                  <c:v>4.0347447827762801</c:v>
                </c:pt>
                <c:pt idx="2932">
                  <c:v>4.0361213589560103</c:v>
                </c:pt>
                <c:pt idx="2933">
                  <c:v>4.0374979351357299</c:v>
                </c:pt>
                <c:pt idx="2934">
                  <c:v>4.03887451131546</c:v>
                </c:pt>
                <c:pt idx="2935">
                  <c:v>4.0402510874951796</c:v>
                </c:pt>
                <c:pt idx="2936">
                  <c:v>4.0416276636749098</c:v>
                </c:pt>
                <c:pt idx="2937">
                  <c:v>4.0430042398546302</c:v>
                </c:pt>
                <c:pt idx="2938">
                  <c:v>4.0443808160343604</c:v>
                </c:pt>
                <c:pt idx="2939">
                  <c:v>4.0457573922140897</c:v>
                </c:pt>
                <c:pt idx="2940">
                  <c:v>4.0471339683938101</c:v>
                </c:pt>
                <c:pt idx="2941">
                  <c:v>4.0485105445735403</c:v>
                </c:pt>
                <c:pt idx="2942">
                  <c:v>4.0498871207532599</c:v>
                </c:pt>
                <c:pt idx="2943">
                  <c:v>4.05126369693299</c:v>
                </c:pt>
                <c:pt idx="2944">
                  <c:v>4.0526402731127202</c:v>
                </c:pt>
                <c:pt idx="2945">
                  <c:v>4.0540168492924398</c:v>
                </c:pt>
                <c:pt idx="2946">
                  <c:v>4.05539342547217</c:v>
                </c:pt>
                <c:pt idx="2947">
                  <c:v>4.0567700016518904</c:v>
                </c:pt>
                <c:pt idx="2948">
                  <c:v>4.0581465778316197</c:v>
                </c:pt>
                <c:pt idx="2949">
                  <c:v>4.0595231540113401</c:v>
                </c:pt>
                <c:pt idx="2950">
                  <c:v>4.0608997301910703</c:v>
                </c:pt>
                <c:pt idx="2951">
                  <c:v>4.0622763063707996</c:v>
                </c:pt>
                <c:pt idx="2952">
                  <c:v>4.06365288255052</c:v>
                </c:pt>
                <c:pt idx="2953">
                  <c:v>4.0650294587302502</c:v>
                </c:pt>
                <c:pt idx="2954">
                  <c:v>4.0664060349099698</c:v>
                </c:pt>
                <c:pt idx="2955">
                  <c:v>4.0677826110897</c:v>
                </c:pt>
                <c:pt idx="2956">
                  <c:v>4.0691591872694204</c:v>
                </c:pt>
                <c:pt idx="2957">
                  <c:v>4.0705357634491497</c:v>
                </c:pt>
                <c:pt idx="2958">
                  <c:v>4.0719123396288799</c:v>
                </c:pt>
                <c:pt idx="2959">
                  <c:v>4.0732889158086003</c:v>
                </c:pt>
                <c:pt idx="2960">
                  <c:v>4.0746654919883296</c:v>
                </c:pt>
                <c:pt idx="2961">
                  <c:v>4.07604206816805</c:v>
                </c:pt>
                <c:pt idx="2962">
                  <c:v>4.0774186443477802</c:v>
                </c:pt>
                <c:pt idx="2963">
                  <c:v>4.0787952205274998</c:v>
                </c:pt>
                <c:pt idx="2964">
                  <c:v>4.08017179670723</c:v>
                </c:pt>
                <c:pt idx="2965">
                  <c:v>4.0815483728869602</c:v>
                </c:pt>
                <c:pt idx="2966">
                  <c:v>4.0829249490666797</c:v>
                </c:pt>
                <c:pt idx="2967">
                  <c:v>4.0843015252464099</c:v>
                </c:pt>
                <c:pt idx="2968">
                  <c:v>4.0856781014261303</c:v>
                </c:pt>
                <c:pt idx="2969">
                  <c:v>4.0870546776058596</c:v>
                </c:pt>
                <c:pt idx="2970">
                  <c:v>4.0884312537855898</c:v>
                </c:pt>
                <c:pt idx="2971">
                  <c:v>4.0898078299653102</c:v>
                </c:pt>
                <c:pt idx="2972">
                  <c:v>4.0911844061450404</c:v>
                </c:pt>
                <c:pt idx="2973">
                  <c:v>4.09256098232476</c:v>
                </c:pt>
                <c:pt idx="2974">
                  <c:v>4.0939375585044901</c:v>
                </c:pt>
                <c:pt idx="2975">
                  <c:v>4.0953141346842097</c:v>
                </c:pt>
                <c:pt idx="2976">
                  <c:v>4.0966907108639399</c:v>
                </c:pt>
                <c:pt idx="2977">
                  <c:v>4.0980672870436701</c:v>
                </c:pt>
                <c:pt idx="2978">
                  <c:v>4.0994438632233896</c:v>
                </c:pt>
                <c:pt idx="2979">
                  <c:v>4.1008204394031198</c:v>
                </c:pt>
                <c:pt idx="2980">
                  <c:v>4.1021970155828402</c:v>
                </c:pt>
                <c:pt idx="2981">
                  <c:v>4.1035735917625704</c:v>
                </c:pt>
                <c:pt idx="2982">
                  <c:v>4.10495016794229</c:v>
                </c:pt>
                <c:pt idx="2983">
                  <c:v>4.1063267441220201</c:v>
                </c:pt>
                <c:pt idx="2984">
                  <c:v>4.1077033203017503</c:v>
                </c:pt>
                <c:pt idx="2985">
                  <c:v>4.1090798964814699</c:v>
                </c:pt>
                <c:pt idx="2986">
                  <c:v>4.1104564726612001</c:v>
                </c:pt>
                <c:pt idx="2987">
                  <c:v>4.1118330488409196</c:v>
                </c:pt>
                <c:pt idx="2988">
                  <c:v>4.1132096250206498</c:v>
                </c:pt>
                <c:pt idx="2989">
                  <c:v>4.11458620120038</c:v>
                </c:pt>
                <c:pt idx="2990">
                  <c:v>4.1159627773801004</c:v>
                </c:pt>
                <c:pt idx="2991">
                  <c:v>4.1173393535598297</c:v>
                </c:pt>
                <c:pt idx="2992">
                  <c:v>4.1187159297395501</c:v>
                </c:pt>
                <c:pt idx="2993">
                  <c:v>4.1200925059192803</c:v>
                </c:pt>
                <c:pt idx="2994">
                  <c:v>4.1214690820989999</c:v>
                </c:pt>
                <c:pt idx="2995">
                  <c:v>4.1228456582787301</c:v>
                </c:pt>
                <c:pt idx="2996">
                  <c:v>4.1242222344584603</c:v>
                </c:pt>
                <c:pt idx="2997">
                  <c:v>4.1255988106381798</c:v>
                </c:pt>
                <c:pt idx="2998">
                  <c:v>4.12697538681791</c:v>
                </c:pt>
                <c:pt idx="2999">
                  <c:v>4.1283519629976304</c:v>
                </c:pt>
                <c:pt idx="3000">
                  <c:v>4.1297285391773597</c:v>
                </c:pt>
                <c:pt idx="3001">
                  <c:v>4.1311051153570899</c:v>
                </c:pt>
                <c:pt idx="3002">
                  <c:v>4.1324816915368103</c:v>
                </c:pt>
                <c:pt idx="3003">
                  <c:v>4.1338582677165396</c:v>
                </c:pt>
                <c:pt idx="3004">
                  <c:v>4.1352348438962601</c:v>
                </c:pt>
                <c:pt idx="3005">
                  <c:v>4.1366114200759903</c:v>
                </c:pt>
                <c:pt idx="3006">
                  <c:v>4.1379879962557098</c:v>
                </c:pt>
                <c:pt idx="3007">
                  <c:v>4.13936457243544</c:v>
                </c:pt>
                <c:pt idx="3008">
                  <c:v>4.1407411486151702</c:v>
                </c:pt>
                <c:pt idx="3009">
                  <c:v>4.1421177247948897</c:v>
                </c:pt>
                <c:pt idx="3010">
                  <c:v>4.1434943009746199</c:v>
                </c:pt>
                <c:pt idx="3011">
                  <c:v>4.1448708771543403</c:v>
                </c:pt>
                <c:pt idx="3012">
                  <c:v>4.1462474533340696</c:v>
                </c:pt>
                <c:pt idx="3013">
                  <c:v>4.1476240295137901</c:v>
                </c:pt>
                <c:pt idx="3014">
                  <c:v>4.1490006056935202</c:v>
                </c:pt>
                <c:pt idx="3015">
                  <c:v>4.1503771818732504</c:v>
                </c:pt>
                <c:pt idx="3016">
                  <c:v>4.15175375805297</c:v>
                </c:pt>
                <c:pt idx="3017">
                  <c:v>4.1531303342327002</c:v>
                </c:pt>
                <c:pt idx="3018">
                  <c:v>4.1545069104124197</c:v>
                </c:pt>
                <c:pt idx="3019">
                  <c:v>4.1558834865921499</c:v>
                </c:pt>
                <c:pt idx="3020">
                  <c:v>4.1572600627718703</c:v>
                </c:pt>
                <c:pt idx="3021">
                  <c:v>4.1586366389515996</c:v>
                </c:pt>
                <c:pt idx="3022">
                  <c:v>4.1600132151313298</c:v>
                </c:pt>
                <c:pt idx="3023">
                  <c:v>4.1613897913110502</c:v>
                </c:pt>
                <c:pt idx="3024">
                  <c:v>4.1627663674907804</c:v>
                </c:pt>
                <c:pt idx="3025">
                  <c:v>4.1641429436705</c:v>
                </c:pt>
                <c:pt idx="3026">
                  <c:v>4.1655195198502302</c:v>
                </c:pt>
                <c:pt idx="3027">
                  <c:v>4.1668960960299604</c:v>
                </c:pt>
                <c:pt idx="3028">
                  <c:v>4.1682726722096799</c:v>
                </c:pt>
                <c:pt idx="3029">
                  <c:v>4.1696492483894101</c:v>
                </c:pt>
                <c:pt idx="3030">
                  <c:v>4.1710258245691296</c:v>
                </c:pt>
                <c:pt idx="3031">
                  <c:v>4.1724024007488598</c:v>
                </c:pt>
                <c:pt idx="3032">
                  <c:v>4.1737789769285802</c:v>
                </c:pt>
                <c:pt idx="3033">
                  <c:v>4.1751555531083104</c:v>
                </c:pt>
                <c:pt idx="3034">
                  <c:v>4.1765321292880397</c:v>
                </c:pt>
                <c:pt idx="3035">
                  <c:v>4.1779087054677602</c:v>
                </c:pt>
                <c:pt idx="3036">
                  <c:v>4.1792852816474904</c:v>
                </c:pt>
                <c:pt idx="3037">
                  <c:v>4.1806618578272099</c:v>
                </c:pt>
                <c:pt idx="3038">
                  <c:v>4.1820384340069401</c:v>
                </c:pt>
                <c:pt idx="3039">
                  <c:v>4.1834150101866703</c:v>
                </c:pt>
                <c:pt idx="3040">
                  <c:v>4.1847915863663898</c:v>
                </c:pt>
                <c:pt idx="3041">
                  <c:v>4.18616816254612</c:v>
                </c:pt>
                <c:pt idx="3042">
                  <c:v>4.1875447387258404</c:v>
                </c:pt>
                <c:pt idx="3043">
                  <c:v>4.1889213149055697</c:v>
                </c:pt>
                <c:pt idx="3044">
                  <c:v>4.1902978910852902</c:v>
                </c:pt>
                <c:pt idx="3045">
                  <c:v>4.1916744672650204</c:v>
                </c:pt>
                <c:pt idx="3046">
                  <c:v>4.1930510434447497</c:v>
                </c:pt>
                <c:pt idx="3047">
                  <c:v>4.1944276196244701</c:v>
                </c:pt>
                <c:pt idx="3048">
                  <c:v>4.1958041958042003</c:v>
                </c:pt>
                <c:pt idx="3049">
                  <c:v>4.1971807719839198</c:v>
                </c:pt>
                <c:pt idx="3050">
                  <c:v>4.19855734816365</c:v>
                </c:pt>
                <c:pt idx="3051">
                  <c:v>4.1999339243433704</c:v>
                </c:pt>
                <c:pt idx="3052">
                  <c:v>4.2013105005230997</c:v>
                </c:pt>
                <c:pt idx="3053">
                  <c:v>4.2026870767028299</c:v>
                </c:pt>
                <c:pt idx="3054">
                  <c:v>4.2040636528825504</c:v>
                </c:pt>
                <c:pt idx="3055">
                  <c:v>4.2054402290622797</c:v>
                </c:pt>
                <c:pt idx="3056">
                  <c:v>4.2068168052420001</c:v>
                </c:pt>
                <c:pt idx="3057">
                  <c:v>4.2081933814217303</c:v>
                </c:pt>
                <c:pt idx="3058">
                  <c:v>4.2095699576014498</c:v>
                </c:pt>
                <c:pt idx="3059">
                  <c:v>4.21094653378118</c:v>
                </c:pt>
                <c:pt idx="3060">
                  <c:v>4.2123231099609102</c:v>
                </c:pt>
                <c:pt idx="3061">
                  <c:v>4.2136996861406297</c:v>
                </c:pt>
                <c:pt idx="3062">
                  <c:v>4.2150762623203599</c:v>
                </c:pt>
                <c:pt idx="3063">
                  <c:v>4.2164528385000803</c:v>
                </c:pt>
                <c:pt idx="3064">
                  <c:v>4.2178294146798097</c:v>
                </c:pt>
                <c:pt idx="3065">
                  <c:v>4.2192059908595301</c:v>
                </c:pt>
                <c:pt idx="3066">
                  <c:v>4.2205825670392603</c:v>
                </c:pt>
                <c:pt idx="3067">
                  <c:v>4.2219591432189896</c:v>
                </c:pt>
                <c:pt idx="3068">
                  <c:v>4.22333571939871</c:v>
                </c:pt>
                <c:pt idx="3069">
                  <c:v>4.2247122955784402</c:v>
                </c:pt>
                <c:pt idx="3070">
                  <c:v>4.2260888717581597</c:v>
                </c:pt>
                <c:pt idx="3071">
                  <c:v>4.2274654479378899</c:v>
                </c:pt>
                <c:pt idx="3072">
                  <c:v>4.2288420241176201</c:v>
                </c:pt>
                <c:pt idx="3073">
                  <c:v>4.2302186002973396</c:v>
                </c:pt>
                <c:pt idx="3074">
                  <c:v>4.2315951764770698</c:v>
                </c:pt>
                <c:pt idx="3075">
                  <c:v>4.2329717526567903</c:v>
                </c:pt>
                <c:pt idx="3076">
                  <c:v>4.2343483288365196</c:v>
                </c:pt>
                <c:pt idx="3077">
                  <c:v>4.23572490501624</c:v>
                </c:pt>
                <c:pt idx="3078">
                  <c:v>4.2371014811959702</c:v>
                </c:pt>
                <c:pt idx="3079">
                  <c:v>4.2384780573757004</c:v>
                </c:pt>
                <c:pt idx="3080">
                  <c:v>4.2398546335554199</c:v>
                </c:pt>
                <c:pt idx="3081">
                  <c:v>4.2412312097351501</c:v>
                </c:pt>
                <c:pt idx="3082">
                  <c:v>4.2426077859148696</c:v>
                </c:pt>
                <c:pt idx="3083">
                  <c:v>4.2439843620945998</c:v>
                </c:pt>
                <c:pt idx="3084">
                  <c:v>4.24536093827433</c:v>
                </c:pt>
                <c:pt idx="3085">
                  <c:v>4.2467375144540496</c:v>
                </c:pt>
                <c:pt idx="3086">
                  <c:v>4.2481140906337798</c:v>
                </c:pt>
                <c:pt idx="3087">
                  <c:v>4.2494906668135002</c:v>
                </c:pt>
                <c:pt idx="3088">
                  <c:v>4.2508672429932304</c:v>
                </c:pt>
                <c:pt idx="3089">
                  <c:v>4.2522438191729499</c:v>
                </c:pt>
                <c:pt idx="3090">
                  <c:v>4.2536203953526801</c:v>
                </c:pt>
                <c:pt idx="3091">
                  <c:v>4.2549969715324103</c:v>
                </c:pt>
                <c:pt idx="3092">
                  <c:v>4.2563735477121298</c:v>
                </c:pt>
                <c:pt idx="3093">
                  <c:v>4.25775012389186</c:v>
                </c:pt>
                <c:pt idx="3094">
                  <c:v>4.2591267000715796</c:v>
                </c:pt>
                <c:pt idx="3095">
                  <c:v>4.2605032762513098</c:v>
                </c:pt>
                <c:pt idx="3096">
                  <c:v>4.26187985243104</c:v>
                </c:pt>
                <c:pt idx="3097">
                  <c:v>4.2632564286107604</c:v>
                </c:pt>
                <c:pt idx="3098">
                  <c:v>4.2646330047904897</c:v>
                </c:pt>
                <c:pt idx="3099">
                  <c:v>4.2660095809702101</c:v>
                </c:pt>
                <c:pt idx="3100">
                  <c:v>4.2673861571499403</c:v>
                </c:pt>
                <c:pt idx="3101">
                  <c:v>4.2687627333296598</c:v>
                </c:pt>
                <c:pt idx="3102">
                  <c:v>4.27013930950939</c:v>
                </c:pt>
                <c:pt idx="3103">
                  <c:v>4.2715158856891202</c:v>
                </c:pt>
                <c:pt idx="3104">
                  <c:v>4.2728924618688398</c:v>
                </c:pt>
                <c:pt idx="3105">
                  <c:v>4.2742690380485699</c:v>
                </c:pt>
                <c:pt idx="3106">
                  <c:v>4.2756456142282904</c:v>
                </c:pt>
                <c:pt idx="3107">
                  <c:v>4.2770221904080197</c:v>
                </c:pt>
                <c:pt idx="3108">
                  <c:v>4.2783987665877401</c:v>
                </c:pt>
                <c:pt idx="3109">
                  <c:v>4.2797753427674703</c:v>
                </c:pt>
                <c:pt idx="3110">
                  <c:v>4.2811519189471996</c:v>
                </c:pt>
                <c:pt idx="3111">
                  <c:v>4.28252849512692</c:v>
                </c:pt>
                <c:pt idx="3112">
                  <c:v>4.2839050713066502</c:v>
                </c:pt>
                <c:pt idx="3113">
                  <c:v>4.2852816474863697</c:v>
                </c:pt>
                <c:pt idx="3114">
                  <c:v>4.2866582236660999</c:v>
                </c:pt>
                <c:pt idx="3115">
                  <c:v>4.2880347998458204</c:v>
                </c:pt>
                <c:pt idx="3116">
                  <c:v>4.2894113760255497</c:v>
                </c:pt>
                <c:pt idx="3117">
                  <c:v>4.2907879522052799</c:v>
                </c:pt>
                <c:pt idx="3118">
                  <c:v>4.2921645283850003</c:v>
                </c:pt>
                <c:pt idx="3119">
                  <c:v>4.2935411045647296</c:v>
                </c:pt>
                <c:pt idx="3120">
                  <c:v>4.29491768074445</c:v>
                </c:pt>
                <c:pt idx="3121">
                  <c:v>4.2962942569241802</c:v>
                </c:pt>
                <c:pt idx="3122">
                  <c:v>4.2976708331039104</c:v>
                </c:pt>
                <c:pt idx="3123">
                  <c:v>4.2990474092836299</c:v>
                </c:pt>
                <c:pt idx="3124">
                  <c:v>4.3004239854633601</c:v>
                </c:pt>
                <c:pt idx="3125">
                  <c:v>4.3018005616430797</c:v>
                </c:pt>
                <c:pt idx="3126">
                  <c:v>4.3031771378228099</c:v>
                </c:pt>
                <c:pt idx="3127">
                  <c:v>4.3045537140025303</c:v>
                </c:pt>
                <c:pt idx="3128">
                  <c:v>4.3059302901822596</c:v>
                </c:pt>
                <c:pt idx="3129">
                  <c:v>4.3073068663619898</c:v>
                </c:pt>
                <c:pt idx="3130">
                  <c:v>4.3086834425417102</c:v>
                </c:pt>
                <c:pt idx="3131">
                  <c:v>4.3100600187214404</c:v>
                </c:pt>
                <c:pt idx="3132">
                  <c:v>4.3114365949011599</c:v>
                </c:pt>
                <c:pt idx="3133">
                  <c:v>4.3128131710808901</c:v>
                </c:pt>
                <c:pt idx="3134">
                  <c:v>4.3141897472606097</c:v>
                </c:pt>
                <c:pt idx="3135">
                  <c:v>4.3155663234403399</c:v>
                </c:pt>
                <c:pt idx="3136">
                  <c:v>4.3169428996200701</c:v>
                </c:pt>
                <c:pt idx="3137">
                  <c:v>4.3183194757997896</c:v>
                </c:pt>
                <c:pt idx="3138">
                  <c:v>4.3196960519795198</c:v>
                </c:pt>
                <c:pt idx="3139">
                  <c:v>4.3210726281592402</c:v>
                </c:pt>
                <c:pt idx="3140">
                  <c:v>4.3224492043389704</c:v>
                </c:pt>
                <c:pt idx="3141">
                  <c:v>4.3238257805186899</c:v>
                </c:pt>
                <c:pt idx="3142">
                  <c:v>4.3252023566984201</c:v>
                </c:pt>
                <c:pt idx="3143">
                  <c:v>4.3265789328781503</c:v>
                </c:pt>
                <c:pt idx="3144">
                  <c:v>4.3279555090578699</c:v>
                </c:pt>
                <c:pt idx="3145">
                  <c:v>4.3293320852376</c:v>
                </c:pt>
                <c:pt idx="3146">
                  <c:v>4.3307086614173196</c:v>
                </c:pt>
                <c:pt idx="3147">
                  <c:v>4.3320852375970498</c:v>
                </c:pt>
                <c:pt idx="3148">
                  <c:v>4.33346181377678</c:v>
                </c:pt>
                <c:pt idx="3149">
                  <c:v>4.3348383899565004</c:v>
                </c:pt>
                <c:pt idx="3150">
                  <c:v>4.3362149661362297</c:v>
                </c:pt>
                <c:pt idx="3151">
                  <c:v>4.3375915423159501</c:v>
                </c:pt>
                <c:pt idx="3152">
                  <c:v>4.3389681184956803</c:v>
                </c:pt>
                <c:pt idx="3153">
                  <c:v>4.3403446946753999</c:v>
                </c:pt>
                <c:pt idx="3154">
                  <c:v>4.34172127085513</c:v>
                </c:pt>
                <c:pt idx="3155">
                  <c:v>4.3430978470348602</c:v>
                </c:pt>
                <c:pt idx="3156">
                  <c:v>4.3444744232145798</c:v>
                </c:pt>
                <c:pt idx="3157">
                  <c:v>4.34585099939431</c:v>
                </c:pt>
                <c:pt idx="3158">
                  <c:v>4.3472275755740304</c:v>
                </c:pt>
                <c:pt idx="3159">
                  <c:v>4.3486041517537597</c:v>
                </c:pt>
                <c:pt idx="3160">
                  <c:v>4.3499807279334899</c:v>
                </c:pt>
                <c:pt idx="3161">
                  <c:v>4.3513573041132103</c:v>
                </c:pt>
                <c:pt idx="3162">
                  <c:v>4.3527338802929396</c:v>
                </c:pt>
                <c:pt idx="3163">
                  <c:v>4.35411045647266</c:v>
                </c:pt>
                <c:pt idx="3164">
                  <c:v>4.3554870326523902</c:v>
                </c:pt>
                <c:pt idx="3165">
                  <c:v>4.3568636088321098</c:v>
                </c:pt>
                <c:pt idx="3166">
                  <c:v>4.35824018501184</c:v>
                </c:pt>
                <c:pt idx="3167">
                  <c:v>4.3596167611915702</c:v>
                </c:pt>
                <c:pt idx="3168">
                  <c:v>4.3609933373712897</c:v>
                </c:pt>
                <c:pt idx="3169">
                  <c:v>4.3623699135510199</c:v>
                </c:pt>
                <c:pt idx="3170">
                  <c:v>4.3637464897307403</c:v>
                </c:pt>
                <c:pt idx="3171">
                  <c:v>4.3651230659104696</c:v>
                </c:pt>
                <c:pt idx="3172">
                  <c:v>4.36649964209019</c:v>
                </c:pt>
                <c:pt idx="3173">
                  <c:v>4.3678762182699202</c:v>
                </c:pt>
                <c:pt idx="3174">
                  <c:v>4.3692527944496504</c:v>
                </c:pt>
                <c:pt idx="3175">
                  <c:v>4.37062937062937</c:v>
                </c:pt>
                <c:pt idx="3176">
                  <c:v>4.3720059468091002</c:v>
                </c:pt>
                <c:pt idx="3177">
                  <c:v>4.3733825229888197</c:v>
                </c:pt>
                <c:pt idx="3178">
                  <c:v>4.3747590991685499</c:v>
                </c:pt>
                <c:pt idx="3179">
                  <c:v>4.3761356753482801</c:v>
                </c:pt>
                <c:pt idx="3180">
                  <c:v>4.3775122515279996</c:v>
                </c:pt>
                <c:pt idx="3181">
                  <c:v>4.3788888277077298</c:v>
                </c:pt>
                <c:pt idx="3182">
                  <c:v>4.3802654038874502</c:v>
                </c:pt>
                <c:pt idx="3183">
                  <c:v>4.3816419800671804</c:v>
                </c:pt>
                <c:pt idx="3184">
                  <c:v>4.3830185562469</c:v>
                </c:pt>
                <c:pt idx="3185">
                  <c:v>4.3843951324266301</c:v>
                </c:pt>
                <c:pt idx="3186">
                  <c:v>4.3857717086063603</c:v>
                </c:pt>
                <c:pt idx="3187">
                  <c:v>4.3871482847860799</c:v>
                </c:pt>
                <c:pt idx="3188">
                  <c:v>4.3885248609658101</c:v>
                </c:pt>
                <c:pt idx="3189">
                  <c:v>4.3899014371455296</c:v>
                </c:pt>
                <c:pt idx="3190">
                  <c:v>4.3912780133252598</c:v>
                </c:pt>
                <c:pt idx="3191">
                  <c:v>4.3926545895049802</c:v>
                </c:pt>
                <c:pt idx="3192">
                  <c:v>4.3940311656847104</c:v>
                </c:pt>
                <c:pt idx="3193">
                  <c:v>4.3954077418644397</c:v>
                </c:pt>
                <c:pt idx="3194">
                  <c:v>4.3967843180441601</c:v>
                </c:pt>
                <c:pt idx="3195">
                  <c:v>4.3981608942238903</c:v>
                </c:pt>
                <c:pt idx="3196">
                  <c:v>4.3995374704036099</c:v>
                </c:pt>
                <c:pt idx="3197">
                  <c:v>4.4009140465833401</c:v>
                </c:pt>
                <c:pt idx="3198">
                  <c:v>4.4022906227630596</c:v>
                </c:pt>
                <c:pt idx="3199">
                  <c:v>4.4036671989427898</c:v>
                </c:pt>
                <c:pt idx="3200">
                  <c:v>4.40504377512252</c:v>
                </c:pt>
                <c:pt idx="3201">
                  <c:v>4.4064203513022404</c:v>
                </c:pt>
                <c:pt idx="3202">
                  <c:v>4.4077969274819697</c:v>
                </c:pt>
                <c:pt idx="3203">
                  <c:v>4.4091735036616901</c:v>
                </c:pt>
                <c:pt idx="3204">
                  <c:v>4.4105500798414203</c:v>
                </c:pt>
                <c:pt idx="3205">
                  <c:v>4.4119266560211399</c:v>
                </c:pt>
                <c:pt idx="3206">
                  <c:v>4.4133032322008701</c:v>
                </c:pt>
                <c:pt idx="3207">
                  <c:v>4.4146798083806003</c:v>
                </c:pt>
                <c:pt idx="3208">
                  <c:v>4.4160563845603198</c:v>
                </c:pt>
                <c:pt idx="3209">
                  <c:v>4.41743296074005</c:v>
                </c:pt>
                <c:pt idx="3210">
                  <c:v>4.4188095369197704</c:v>
                </c:pt>
                <c:pt idx="3211">
                  <c:v>4.4201861130994997</c:v>
                </c:pt>
                <c:pt idx="3212">
                  <c:v>4.4215626892792299</c:v>
                </c:pt>
                <c:pt idx="3213">
                  <c:v>4.4229392654589503</c:v>
                </c:pt>
                <c:pt idx="3214">
                  <c:v>4.4243158416386796</c:v>
                </c:pt>
                <c:pt idx="3215">
                  <c:v>4.4256924178184001</c:v>
                </c:pt>
                <c:pt idx="3216">
                  <c:v>4.4270689939981303</c:v>
                </c:pt>
                <c:pt idx="3217">
                  <c:v>4.4284455701778596</c:v>
                </c:pt>
                <c:pt idx="3218">
                  <c:v>4.42982214635758</c:v>
                </c:pt>
                <c:pt idx="3219">
                  <c:v>4.4311987225373102</c:v>
                </c:pt>
                <c:pt idx="3220">
                  <c:v>4.4325752987170297</c:v>
                </c:pt>
                <c:pt idx="3221">
                  <c:v>4.4339518748967599</c:v>
                </c:pt>
                <c:pt idx="3222">
                  <c:v>4.4353284510764803</c:v>
                </c:pt>
                <c:pt idx="3223">
                  <c:v>4.4367050272562096</c:v>
                </c:pt>
                <c:pt idx="3224">
                  <c:v>4.4380816034359398</c:v>
                </c:pt>
                <c:pt idx="3225">
                  <c:v>4.4394581796156602</c:v>
                </c:pt>
                <c:pt idx="3226">
                  <c:v>4.4408347557953904</c:v>
                </c:pt>
                <c:pt idx="3227">
                  <c:v>4.44221133197511</c:v>
                </c:pt>
                <c:pt idx="3228">
                  <c:v>4.4435879081548402</c:v>
                </c:pt>
                <c:pt idx="3229">
                  <c:v>4.4449644843345597</c:v>
                </c:pt>
                <c:pt idx="3230">
                  <c:v>4.4463410605142899</c:v>
                </c:pt>
                <c:pt idx="3231">
                  <c:v>4.4477176366940201</c:v>
                </c:pt>
                <c:pt idx="3232">
                  <c:v>4.4490942128737396</c:v>
                </c:pt>
                <c:pt idx="3233">
                  <c:v>4.4504707890534698</c:v>
                </c:pt>
                <c:pt idx="3234">
                  <c:v>4.4518473652331902</c:v>
                </c:pt>
                <c:pt idx="3235">
                  <c:v>4.4532239414129204</c:v>
                </c:pt>
                <c:pt idx="3236">
                  <c:v>4.45460051759264</c:v>
                </c:pt>
                <c:pt idx="3237">
                  <c:v>4.4559770937723702</c:v>
                </c:pt>
                <c:pt idx="3238">
                  <c:v>4.4573536699521004</c:v>
                </c:pt>
                <c:pt idx="3239">
                  <c:v>4.4587302461318199</c:v>
                </c:pt>
                <c:pt idx="3240">
                  <c:v>4.4601068223115501</c:v>
                </c:pt>
                <c:pt idx="3241">
                  <c:v>4.4614833984912696</c:v>
                </c:pt>
                <c:pt idx="3242">
                  <c:v>4.4628599746709998</c:v>
                </c:pt>
                <c:pt idx="3243">
                  <c:v>4.46423655085073</c:v>
                </c:pt>
                <c:pt idx="3244">
                  <c:v>4.4656131270304504</c:v>
                </c:pt>
                <c:pt idx="3245">
                  <c:v>4.4669897032101797</c:v>
                </c:pt>
                <c:pt idx="3246">
                  <c:v>4.4683662793899002</c:v>
                </c:pt>
                <c:pt idx="3247">
                  <c:v>4.4697428555696304</c:v>
                </c:pt>
                <c:pt idx="3248">
                  <c:v>4.4711194317493499</c:v>
                </c:pt>
                <c:pt idx="3249">
                  <c:v>4.4724960079290801</c:v>
                </c:pt>
                <c:pt idx="3250">
                  <c:v>4.4738725841088103</c:v>
                </c:pt>
                <c:pt idx="3251">
                  <c:v>4.4752491602885298</c:v>
                </c:pt>
                <c:pt idx="3252">
                  <c:v>4.47662573646826</c:v>
                </c:pt>
                <c:pt idx="3253">
                  <c:v>4.4780023126479804</c:v>
                </c:pt>
                <c:pt idx="3254">
                  <c:v>4.4793788888277097</c:v>
                </c:pt>
                <c:pt idx="3255">
                  <c:v>4.4807554650074302</c:v>
                </c:pt>
                <c:pt idx="3256">
                  <c:v>4.4821320411871604</c:v>
                </c:pt>
                <c:pt idx="3257">
                  <c:v>4.4835086173668897</c:v>
                </c:pt>
                <c:pt idx="3258">
                  <c:v>4.4848851935466101</c:v>
                </c:pt>
                <c:pt idx="3259">
                  <c:v>4.4862617697263403</c:v>
                </c:pt>
                <c:pt idx="3260">
                  <c:v>4.4876383459060598</c:v>
                </c:pt>
                <c:pt idx="3261">
                  <c:v>4.48901492208579</c:v>
                </c:pt>
                <c:pt idx="3262">
                  <c:v>4.4903914982655202</c:v>
                </c:pt>
                <c:pt idx="3263">
                  <c:v>4.4917680744452397</c:v>
                </c:pt>
                <c:pt idx="3264">
                  <c:v>4.4931446506249699</c:v>
                </c:pt>
                <c:pt idx="3265">
                  <c:v>4.4945212268046904</c:v>
                </c:pt>
                <c:pt idx="3266">
                  <c:v>4.4958978029844197</c:v>
                </c:pt>
                <c:pt idx="3267">
                  <c:v>4.4972743791641401</c:v>
                </c:pt>
                <c:pt idx="3268">
                  <c:v>4.4986509553438703</c:v>
                </c:pt>
                <c:pt idx="3269">
                  <c:v>4.5000275315235996</c:v>
                </c:pt>
                <c:pt idx="3270">
                  <c:v>4.50140410770332</c:v>
                </c:pt>
                <c:pt idx="3271">
                  <c:v>4.5027806838830502</c:v>
                </c:pt>
                <c:pt idx="3272">
                  <c:v>4.5041572600627697</c:v>
                </c:pt>
                <c:pt idx="3273">
                  <c:v>4.5055338362424999</c:v>
                </c:pt>
                <c:pt idx="3274">
                  <c:v>4.5069104124222301</c:v>
                </c:pt>
                <c:pt idx="3275">
                  <c:v>4.5082869886019497</c:v>
                </c:pt>
                <c:pt idx="3276">
                  <c:v>4.5096635647816798</c:v>
                </c:pt>
                <c:pt idx="3277">
                  <c:v>4.5110401409614003</c:v>
                </c:pt>
                <c:pt idx="3278">
                  <c:v>4.5124167171411296</c:v>
                </c:pt>
                <c:pt idx="3279">
                  <c:v>4.51379329332085</c:v>
                </c:pt>
                <c:pt idx="3280">
                  <c:v>4.5151698695005802</c:v>
                </c:pt>
                <c:pt idx="3281">
                  <c:v>4.5165464456803104</c:v>
                </c:pt>
                <c:pt idx="3282">
                  <c:v>4.5179230218600299</c:v>
                </c:pt>
                <c:pt idx="3283">
                  <c:v>4.5192995980397601</c:v>
                </c:pt>
                <c:pt idx="3284">
                  <c:v>4.5206761742194796</c:v>
                </c:pt>
                <c:pt idx="3285">
                  <c:v>4.5220527503992098</c:v>
                </c:pt>
                <c:pt idx="3286">
                  <c:v>4.5234293265789303</c:v>
                </c:pt>
                <c:pt idx="3287">
                  <c:v>4.5248059027586596</c:v>
                </c:pt>
                <c:pt idx="3288">
                  <c:v>4.5261824789383898</c:v>
                </c:pt>
                <c:pt idx="3289">
                  <c:v>4.5275590551181102</c:v>
                </c:pt>
                <c:pt idx="3290">
                  <c:v>4.5289356312978404</c:v>
                </c:pt>
                <c:pt idx="3291">
                  <c:v>4.5303122074775599</c:v>
                </c:pt>
                <c:pt idx="3292">
                  <c:v>4.5316887836572901</c:v>
                </c:pt>
                <c:pt idx="3293">
                  <c:v>4.5330653598370096</c:v>
                </c:pt>
                <c:pt idx="3294">
                  <c:v>4.5344419360167398</c:v>
                </c:pt>
                <c:pt idx="3295">
                  <c:v>4.53581851219647</c:v>
                </c:pt>
                <c:pt idx="3296">
                  <c:v>4.5371950883761896</c:v>
                </c:pt>
                <c:pt idx="3297">
                  <c:v>4.5385716645559198</c:v>
                </c:pt>
                <c:pt idx="3298">
                  <c:v>4.5399482407356402</c:v>
                </c:pt>
                <c:pt idx="3299">
                  <c:v>4.5413248169153704</c:v>
                </c:pt>
                <c:pt idx="3300">
                  <c:v>4.5427013930950899</c:v>
                </c:pt>
                <c:pt idx="3301">
                  <c:v>4.5440779692748201</c:v>
                </c:pt>
                <c:pt idx="3302">
                  <c:v>4.5454545454545503</c:v>
                </c:pt>
                <c:pt idx="3303">
                  <c:v>4.5468311216342698</c:v>
                </c:pt>
                <c:pt idx="3304">
                  <c:v>4.548207697814</c:v>
                </c:pt>
                <c:pt idx="3305">
                  <c:v>4.5495842739937196</c:v>
                </c:pt>
                <c:pt idx="3306">
                  <c:v>4.5509608501734498</c:v>
                </c:pt>
                <c:pt idx="3307">
                  <c:v>4.5523374263531799</c:v>
                </c:pt>
                <c:pt idx="3308">
                  <c:v>4.5537140025329004</c:v>
                </c:pt>
                <c:pt idx="3309">
                  <c:v>4.5550905787126297</c:v>
                </c:pt>
                <c:pt idx="3310">
                  <c:v>4.5564671548923501</c:v>
                </c:pt>
                <c:pt idx="3311">
                  <c:v>4.5578437310720803</c:v>
                </c:pt>
                <c:pt idx="3312">
                  <c:v>4.5592203072517998</c:v>
                </c:pt>
                <c:pt idx="3313">
                  <c:v>4.56059688343153</c:v>
                </c:pt>
                <c:pt idx="3314">
                  <c:v>4.5619734596112602</c:v>
                </c:pt>
                <c:pt idx="3315">
                  <c:v>4.5633500357909798</c:v>
                </c:pt>
                <c:pt idx="3316">
                  <c:v>4.5647266119707099</c:v>
                </c:pt>
                <c:pt idx="3317">
                  <c:v>4.5661031881504304</c:v>
                </c:pt>
                <c:pt idx="3318">
                  <c:v>4.5674797643301597</c:v>
                </c:pt>
                <c:pt idx="3319">
                  <c:v>4.5688563405098801</c:v>
                </c:pt>
                <c:pt idx="3320">
                  <c:v>4.5702329166896103</c:v>
                </c:pt>
                <c:pt idx="3321">
                  <c:v>4.5716094928693396</c:v>
                </c:pt>
                <c:pt idx="3322">
                  <c:v>4.57298606904906</c:v>
                </c:pt>
                <c:pt idx="3323">
                  <c:v>4.5743626452287902</c:v>
                </c:pt>
                <c:pt idx="3324">
                  <c:v>4.5757392214085097</c:v>
                </c:pt>
                <c:pt idx="3325">
                  <c:v>4.5771157975882399</c:v>
                </c:pt>
                <c:pt idx="3326">
                  <c:v>4.5784923737679701</c:v>
                </c:pt>
                <c:pt idx="3327">
                  <c:v>4.5798689499476897</c:v>
                </c:pt>
                <c:pt idx="3328">
                  <c:v>4.5812455261274199</c:v>
                </c:pt>
                <c:pt idx="3329">
                  <c:v>4.5826221023071403</c:v>
                </c:pt>
                <c:pt idx="3330">
                  <c:v>4.5839986784868696</c:v>
                </c:pt>
                <c:pt idx="3331">
                  <c:v>4.58537525466659</c:v>
                </c:pt>
                <c:pt idx="3332">
                  <c:v>4.5867518308463202</c:v>
                </c:pt>
                <c:pt idx="3333">
                  <c:v>4.5881284070260504</c:v>
                </c:pt>
                <c:pt idx="3334">
                  <c:v>4.5895049832057699</c:v>
                </c:pt>
                <c:pt idx="3335">
                  <c:v>4.5908815593855001</c:v>
                </c:pt>
                <c:pt idx="3336">
                  <c:v>4.5922581355652197</c:v>
                </c:pt>
                <c:pt idx="3337">
                  <c:v>4.5936347117449499</c:v>
                </c:pt>
                <c:pt idx="3338">
                  <c:v>4.5950112879246801</c:v>
                </c:pt>
                <c:pt idx="3339">
                  <c:v>4.5963878641043996</c:v>
                </c:pt>
                <c:pt idx="3340">
                  <c:v>4.5977644402841298</c:v>
                </c:pt>
                <c:pt idx="3341">
                  <c:v>4.5991410164638502</c:v>
                </c:pt>
                <c:pt idx="3342">
                  <c:v>4.6005175926435804</c:v>
                </c:pt>
                <c:pt idx="3343">
                  <c:v>4.6018941688232999</c:v>
                </c:pt>
                <c:pt idx="3344">
                  <c:v>4.6032707450030301</c:v>
                </c:pt>
                <c:pt idx="3345">
                  <c:v>4.6046473211827603</c:v>
                </c:pt>
                <c:pt idx="3346">
                  <c:v>4.6060238973624799</c:v>
                </c:pt>
                <c:pt idx="3347">
                  <c:v>4.6074004735422101</c:v>
                </c:pt>
                <c:pt idx="3348">
                  <c:v>4.6087770497219296</c:v>
                </c:pt>
                <c:pt idx="3349">
                  <c:v>4.6101536259016598</c:v>
                </c:pt>
                <c:pt idx="3350">
                  <c:v>4.6115302020813802</c:v>
                </c:pt>
                <c:pt idx="3351">
                  <c:v>4.6129067782611104</c:v>
                </c:pt>
                <c:pt idx="3352">
                  <c:v>4.6142833544408397</c:v>
                </c:pt>
                <c:pt idx="3353">
                  <c:v>4.6156599306205601</c:v>
                </c:pt>
                <c:pt idx="3354">
                  <c:v>4.6170365068002903</c:v>
                </c:pt>
                <c:pt idx="3355">
                  <c:v>4.6184130829800099</c:v>
                </c:pt>
                <c:pt idx="3356">
                  <c:v>4.61978965915974</c:v>
                </c:pt>
                <c:pt idx="3357">
                  <c:v>4.6211662353394702</c:v>
                </c:pt>
                <c:pt idx="3358">
                  <c:v>4.6225428115191898</c:v>
                </c:pt>
                <c:pt idx="3359">
                  <c:v>4.62391938769892</c:v>
                </c:pt>
                <c:pt idx="3360">
                  <c:v>4.6252959638786404</c:v>
                </c:pt>
                <c:pt idx="3361">
                  <c:v>4.6266725400583697</c:v>
                </c:pt>
                <c:pt idx="3362">
                  <c:v>4.6280491162380901</c:v>
                </c:pt>
                <c:pt idx="3363">
                  <c:v>4.6294256924178203</c:v>
                </c:pt>
                <c:pt idx="3364">
                  <c:v>4.6308022685975496</c:v>
                </c:pt>
                <c:pt idx="3365">
                  <c:v>4.63217884477727</c:v>
                </c:pt>
                <c:pt idx="3366">
                  <c:v>4.6335554209570002</c:v>
                </c:pt>
                <c:pt idx="3367">
                  <c:v>4.6349319971367198</c:v>
                </c:pt>
                <c:pt idx="3368">
                  <c:v>4.63630857331645</c:v>
                </c:pt>
                <c:pt idx="3369">
                  <c:v>4.6376851494961704</c:v>
                </c:pt>
                <c:pt idx="3370">
                  <c:v>4.6390617256758997</c:v>
                </c:pt>
                <c:pt idx="3371">
                  <c:v>4.6404383018556299</c:v>
                </c:pt>
                <c:pt idx="3372">
                  <c:v>4.6418148780353503</c:v>
                </c:pt>
                <c:pt idx="3373">
                  <c:v>4.6431914542150796</c:v>
                </c:pt>
                <c:pt idx="3374">
                  <c:v>4.6445680303948</c:v>
                </c:pt>
                <c:pt idx="3375">
                  <c:v>4.6459446065745302</c:v>
                </c:pt>
                <c:pt idx="3376">
                  <c:v>4.6473211827542498</c:v>
                </c:pt>
                <c:pt idx="3377">
                  <c:v>4.64869775893398</c:v>
                </c:pt>
                <c:pt idx="3378">
                  <c:v>4.6500743351137102</c:v>
                </c:pt>
                <c:pt idx="3379">
                  <c:v>4.6514509112934297</c:v>
                </c:pt>
                <c:pt idx="3380">
                  <c:v>4.6528274874731599</c:v>
                </c:pt>
                <c:pt idx="3381">
                  <c:v>4.6542040636528803</c:v>
                </c:pt>
                <c:pt idx="3382">
                  <c:v>4.6555806398326096</c:v>
                </c:pt>
                <c:pt idx="3383">
                  <c:v>4.65695721601233</c:v>
                </c:pt>
                <c:pt idx="3384">
                  <c:v>4.6583337921920602</c:v>
                </c:pt>
                <c:pt idx="3385">
                  <c:v>4.6597103683717904</c:v>
                </c:pt>
                <c:pt idx="3386">
                  <c:v>4.66108694455151</c:v>
                </c:pt>
                <c:pt idx="3387">
                  <c:v>4.6624635207312402</c:v>
                </c:pt>
                <c:pt idx="3388">
                  <c:v>4.6638400969109597</c:v>
                </c:pt>
                <c:pt idx="3389">
                  <c:v>4.6652166730906899</c:v>
                </c:pt>
                <c:pt idx="3390">
                  <c:v>4.6665932492704201</c:v>
                </c:pt>
                <c:pt idx="3391">
                  <c:v>4.6679698254501396</c:v>
                </c:pt>
                <c:pt idx="3392">
                  <c:v>4.6693464016298698</c:v>
                </c:pt>
                <c:pt idx="3393">
                  <c:v>4.6707229778095902</c:v>
                </c:pt>
                <c:pt idx="3394">
                  <c:v>4.6720995539893204</c:v>
                </c:pt>
                <c:pt idx="3395">
                  <c:v>4.67347613016904</c:v>
                </c:pt>
                <c:pt idx="3396">
                  <c:v>4.6748527063487701</c:v>
                </c:pt>
                <c:pt idx="3397">
                  <c:v>4.6762292825285003</c:v>
                </c:pt>
                <c:pt idx="3398">
                  <c:v>4.6776058587082199</c:v>
                </c:pt>
                <c:pt idx="3399">
                  <c:v>4.6789824348879501</c:v>
                </c:pt>
                <c:pt idx="3400">
                  <c:v>4.6803590110676696</c:v>
                </c:pt>
                <c:pt idx="3401">
                  <c:v>4.6817355872473998</c:v>
                </c:pt>
                <c:pt idx="3402">
                  <c:v>4.68311216342713</c:v>
                </c:pt>
                <c:pt idx="3403">
                  <c:v>4.6844887396068504</c:v>
                </c:pt>
                <c:pt idx="3404">
                  <c:v>4.6858653157865797</c:v>
                </c:pt>
                <c:pt idx="3405">
                  <c:v>4.6872418919663001</c:v>
                </c:pt>
                <c:pt idx="3406">
                  <c:v>4.6886184681460303</c:v>
                </c:pt>
                <c:pt idx="3407">
                  <c:v>4.6899950443257499</c:v>
                </c:pt>
                <c:pt idx="3408">
                  <c:v>4.6913716205054801</c:v>
                </c:pt>
                <c:pt idx="3409">
                  <c:v>4.6927481966852103</c:v>
                </c:pt>
                <c:pt idx="3410">
                  <c:v>4.6941247728649298</c:v>
                </c:pt>
                <c:pt idx="3411">
                  <c:v>4.69550134904466</c:v>
                </c:pt>
                <c:pt idx="3412">
                  <c:v>4.6968779252243804</c:v>
                </c:pt>
                <c:pt idx="3413">
                  <c:v>4.6982545014041097</c:v>
                </c:pt>
                <c:pt idx="3414">
                  <c:v>4.6996310775838399</c:v>
                </c:pt>
                <c:pt idx="3415">
                  <c:v>4.7010076537635603</c:v>
                </c:pt>
                <c:pt idx="3416">
                  <c:v>4.7023842299432896</c:v>
                </c:pt>
                <c:pt idx="3417">
                  <c:v>4.7037608061230101</c:v>
                </c:pt>
                <c:pt idx="3418">
                  <c:v>4.7051373823027403</c:v>
                </c:pt>
                <c:pt idx="3419">
                  <c:v>4.7065139584824598</c:v>
                </c:pt>
                <c:pt idx="3420">
                  <c:v>4.70789053466219</c:v>
                </c:pt>
                <c:pt idx="3421">
                  <c:v>4.7092671108419202</c:v>
                </c:pt>
                <c:pt idx="3422">
                  <c:v>4.7106436870216397</c:v>
                </c:pt>
                <c:pt idx="3423">
                  <c:v>4.7120202632013699</c:v>
                </c:pt>
                <c:pt idx="3424">
                  <c:v>4.7133968393810903</c:v>
                </c:pt>
                <c:pt idx="3425">
                  <c:v>4.7147734155608196</c:v>
                </c:pt>
                <c:pt idx="3426">
                  <c:v>4.7161499917405401</c:v>
                </c:pt>
                <c:pt idx="3427">
                  <c:v>4.7175265679202703</c:v>
                </c:pt>
                <c:pt idx="3428">
                  <c:v>4.7189031440999996</c:v>
                </c:pt>
                <c:pt idx="3429">
                  <c:v>4.72027972027972</c:v>
                </c:pt>
                <c:pt idx="3430">
                  <c:v>4.7216562964594502</c:v>
                </c:pt>
                <c:pt idx="3431">
                  <c:v>4.7230328726391697</c:v>
                </c:pt>
                <c:pt idx="3432">
                  <c:v>4.7244094488188999</c:v>
                </c:pt>
                <c:pt idx="3433">
                  <c:v>4.7257860249986203</c:v>
                </c:pt>
                <c:pt idx="3434">
                  <c:v>4.7271626011783496</c:v>
                </c:pt>
                <c:pt idx="3435">
                  <c:v>4.7285391773580798</c:v>
                </c:pt>
                <c:pt idx="3436">
                  <c:v>4.7299157535378002</c:v>
                </c:pt>
                <c:pt idx="3437">
                  <c:v>4.7312923297175304</c:v>
                </c:pt>
                <c:pt idx="3438">
                  <c:v>4.73266890589725</c:v>
                </c:pt>
                <c:pt idx="3439">
                  <c:v>4.7340454820769802</c:v>
                </c:pt>
                <c:pt idx="3440">
                  <c:v>4.7354220582566997</c:v>
                </c:pt>
                <c:pt idx="3441">
                  <c:v>4.7367986344364299</c:v>
                </c:pt>
                <c:pt idx="3442">
                  <c:v>4.7381752106161601</c:v>
                </c:pt>
                <c:pt idx="3443">
                  <c:v>4.7395517867958796</c:v>
                </c:pt>
                <c:pt idx="3444">
                  <c:v>4.7409283629756098</c:v>
                </c:pt>
                <c:pt idx="3445">
                  <c:v>4.7423049391553302</c:v>
                </c:pt>
                <c:pt idx="3446">
                  <c:v>4.7436815153350604</c:v>
                </c:pt>
                <c:pt idx="3447">
                  <c:v>4.7450580915147897</c:v>
                </c:pt>
                <c:pt idx="3448">
                  <c:v>4.7464346676945102</c:v>
                </c:pt>
                <c:pt idx="3449">
                  <c:v>4.7478112438742404</c:v>
                </c:pt>
                <c:pt idx="3450">
                  <c:v>4.7491878200539599</c:v>
                </c:pt>
                <c:pt idx="3451">
                  <c:v>4.7505643962336901</c:v>
                </c:pt>
                <c:pt idx="3452">
                  <c:v>4.7519409724134203</c:v>
                </c:pt>
                <c:pt idx="3453">
                  <c:v>4.7533175485931398</c:v>
                </c:pt>
                <c:pt idx="3454">
                  <c:v>4.75469412477287</c:v>
                </c:pt>
                <c:pt idx="3455">
                  <c:v>4.7560707009525904</c:v>
                </c:pt>
                <c:pt idx="3456">
                  <c:v>4.7574472771323197</c:v>
                </c:pt>
                <c:pt idx="3457">
                  <c:v>4.7588238533120402</c:v>
                </c:pt>
                <c:pt idx="3458">
                  <c:v>4.7602004294917704</c:v>
                </c:pt>
                <c:pt idx="3459">
                  <c:v>4.7615770056714997</c:v>
                </c:pt>
                <c:pt idx="3460">
                  <c:v>4.7629535818512201</c:v>
                </c:pt>
                <c:pt idx="3461">
                  <c:v>4.7643301580309503</c:v>
                </c:pt>
                <c:pt idx="3462">
                  <c:v>4.7657067342106698</c:v>
                </c:pt>
                <c:pt idx="3463">
                  <c:v>4.7670833103904</c:v>
                </c:pt>
                <c:pt idx="3464">
                  <c:v>4.7684598865701204</c:v>
                </c:pt>
                <c:pt idx="3465">
                  <c:v>4.7698364627498497</c:v>
                </c:pt>
                <c:pt idx="3466">
                  <c:v>4.7712130389295799</c:v>
                </c:pt>
                <c:pt idx="3467">
                  <c:v>4.7725896151093004</c:v>
                </c:pt>
                <c:pt idx="3468">
                  <c:v>4.7739661912890297</c:v>
                </c:pt>
                <c:pt idx="3469">
                  <c:v>4.7753427674687501</c:v>
                </c:pt>
                <c:pt idx="3470">
                  <c:v>4.7767193436484803</c:v>
                </c:pt>
                <c:pt idx="3471">
                  <c:v>4.7780959198281998</c:v>
                </c:pt>
                <c:pt idx="3472">
                  <c:v>4.77947249600793</c:v>
                </c:pt>
                <c:pt idx="3473">
                  <c:v>4.7808490721876602</c:v>
                </c:pt>
                <c:pt idx="3474">
                  <c:v>4.7822256483673797</c:v>
                </c:pt>
                <c:pt idx="3475">
                  <c:v>4.7836022245471099</c:v>
                </c:pt>
                <c:pt idx="3476">
                  <c:v>4.7849788007268304</c:v>
                </c:pt>
                <c:pt idx="3477">
                  <c:v>4.7863553769065597</c:v>
                </c:pt>
                <c:pt idx="3478">
                  <c:v>4.7877319530862801</c:v>
                </c:pt>
                <c:pt idx="3479">
                  <c:v>4.7891085292660103</c:v>
                </c:pt>
                <c:pt idx="3480">
                  <c:v>4.7904851054457396</c:v>
                </c:pt>
                <c:pt idx="3481">
                  <c:v>4.79186168162546</c:v>
                </c:pt>
                <c:pt idx="3482">
                  <c:v>4.7932382578051902</c:v>
                </c:pt>
                <c:pt idx="3483">
                  <c:v>4.7946148339849097</c:v>
                </c:pt>
                <c:pt idx="3484">
                  <c:v>4.7959914101646399</c:v>
                </c:pt>
                <c:pt idx="3485">
                  <c:v>4.7973679863443701</c:v>
                </c:pt>
                <c:pt idx="3486">
                  <c:v>4.7987445625240897</c:v>
                </c:pt>
                <c:pt idx="3487">
                  <c:v>4.8001211387038198</c:v>
                </c:pt>
                <c:pt idx="3488">
                  <c:v>4.8014977148835403</c:v>
                </c:pt>
                <c:pt idx="3489">
                  <c:v>4.8028742910632696</c:v>
                </c:pt>
                <c:pt idx="3490">
                  <c:v>4.80425086724299</c:v>
                </c:pt>
                <c:pt idx="3491">
                  <c:v>4.8056274434227202</c:v>
                </c:pt>
                <c:pt idx="3492">
                  <c:v>4.8070040196024504</c:v>
                </c:pt>
                <c:pt idx="3493">
                  <c:v>4.8083805957821699</c:v>
                </c:pt>
                <c:pt idx="3494">
                  <c:v>4.8097571719619001</c:v>
                </c:pt>
                <c:pt idx="3495">
                  <c:v>4.8111337481416196</c:v>
                </c:pt>
                <c:pt idx="3496">
                  <c:v>4.8125103243213498</c:v>
                </c:pt>
                <c:pt idx="3497">
                  <c:v>4.81388690050108</c:v>
                </c:pt>
                <c:pt idx="3498">
                  <c:v>4.8152634766807996</c:v>
                </c:pt>
                <c:pt idx="3499">
                  <c:v>4.8166400528605298</c:v>
                </c:pt>
                <c:pt idx="3500">
                  <c:v>4.8180166290402502</c:v>
                </c:pt>
                <c:pt idx="3501">
                  <c:v>4.8193932052199804</c:v>
                </c:pt>
                <c:pt idx="3502">
                  <c:v>4.8207697813996999</c:v>
                </c:pt>
                <c:pt idx="3503">
                  <c:v>4.8221463575794301</c:v>
                </c:pt>
                <c:pt idx="3504">
                  <c:v>4.8235229337591603</c:v>
                </c:pt>
                <c:pt idx="3505">
                  <c:v>4.8248995099388798</c:v>
                </c:pt>
                <c:pt idx="3506">
                  <c:v>4.82627608611861</c:v>
                </c:pt>
                <c:pt idx="3507">
                  <c:v>4.8276526622983296</c:v>
                </c:pt>
                <c:pt idx="3508">
                  <c:v>4.8290292384780598</c:v>
                </c:pt>
                <c:pt idx="3509">
                  <c:v>4.83040581465779</c:v>
                </c:pt>
                <c:pt idx="3510">
                  <c:v>4.8317823908375104</c:v>
                </c:pt>
                <c:pt idx="3511">
                  <c:v>4.8331589670172397</c:v>
                </c:pt>
                <c:pt idx="3512">
                  <c:v>4.8345355431969601</c:v>
                </c:pt>
                <c:pt idx="3513">
                  <c:v>4.8359121193766903</c:v>
                </c:pt>
                <c:pt idx="3514">
                  <c:v>4.8372886955564098</c:v>
                </c:pt>
                <c:pt idx="3515">
                  <c:v>4.83866527173614</c:v>
                </c:pt>
                <c:pt idx="3516">
                  <c:v>4.8400418479158702</c:v>
                </c:pt>
                <c:pt idx="3517">
                  <c:v>4.8414184240955898</c:v>
                </c:pt>
                <c:pt idx="3518">
                  <c:v>4.8427950002753199</c:v>
                </c:pt>
                <c:pt idx="3519">
                  <c:v>4.8441715764550404</c:v>
                </c:pt>
                <c:pt idx="3520">
                  <c:v>4.8455481526347697</c:v>
                </c:pt>
                <c:pt idx="3521">
                  <c:v>4.8469247288144901</c:v>
                </c:pt>
                <c:pt idx="3522">
                  <c:v>4.8483013049942203</c:v>
                </c:pt>
                <c:pt idx="3523">
                  <c:v>4.8496778811739496</c:v>
                </c:pt>
                <c:pt idx="3524">
                  <c:v>4.85105445735367</c:v>
                </c:pt>
                <c:pt idx="3525">
                  <c:v>4.8524310335334002</c:v>
                </c:pt>
                <c:pt idx="3526">
                  <c:v>4.8538076097131198</c:v>
                </c:pt>
                <c:pt idx="3527">
                  <c:v>4.8551841858928499</c:v>
                </c:pt>
                <c:pt idx="3528">
                  <c:v>4.8565607620725704</c:v>
                </c:pt>
                <c:pt idx="3529">
                  <c:v>4.8579373382522997</c:v>
                </c:pt>
                <c:pt idx="3530">
                  <c:v>4.8593139144320299</c:v>
                </c:pt>
                <c:pt idx="3531">
                  <c:v>4.8606904906117503</c:v>
                </c:pt>
                <c:pt idx="3532">
                  <c:v>4.8620670667914796</c:v>
                </c:pt>
                <c:pt idx="3533">
                  <c:v>4.8634436429712</c:v>
                </c:pt>
                <c:pt idx="3534">
                  <c:v>4.8648202191509302</c:v>
                </c:pt>
                <c:pt idx="3535">
                  <c:v>4.8661967953306497</c:v>
                </c:pt>
                <c:pt idx="3536">
                  <c:v>4.8675733715103799</c:v>
                </c:pt>
                <c:pt idx="3537">
                  <c:v>4.8689499476901101</c:v>
                </c:pt>
                <c:pt idx="3538">
                  <c:v>4.8703265238698297</c:v>
                </c:pt>
                <c:pt idx="3539">
                  <c:v>4.8717031000495599</c:v>
                </c:pt>
                <c:pt idx="3540">
                  <c:v>4.8730796762292803</c:v>
                </c:pt>
                <c:pt idx="3541">
                  <c:v>4.8744562524090096</c:v>
                </c:pt>
                <c:pt idx="3542">
                  <c:v>4.8758328285887398</c:v>
                </c:pt>
                <c:pt idx="3543">
                  <c:v>4.8772094047684602</c:v>
                </c:pt>
                <c:pt idx="3544">
                  <c:v>4.8785859809481904</c:v>
                </c:pt>
                <c:pt idx="3545">
                  <c:v>4.8799625571279099</c:v>
                </c:pt>
                <c:pt idx="3546">
                  <c:v>4.8813391333076401</c:v>
                </c:pt>
                <c:pt idx="3547">
                  <c:v>4.8827157094873597</c:v>
                </c:pt>
                <c:pt idx="3548">
                  <c:v>4.8840922856670899</c:v>
                </c:pt>
                <c:pt idx="3549">
                  <c:v>4.8854688618468201</c:v>
                </c:pt>
                <c:pt idx="3550">
                  <c:v>4.8868454380265396</c:v>
                </c:pt>
                <c:pt idx="3551">
                  <c:v>4.8882220142062698</c:v>
                </c:pt>
                <c:pt idx="3552">
                  <c:v>4.8895985903859902</c:v>
                </c:pt>
                <c:pt idx="3553">
                  <c:v>4.8909751665657204</c:v>
                </c:pt>
                <c:pt idx="3554">
                  <c:v>4.8923517427454399</c:v>
                </c:pt>
                <c:pt idx="3555">
                  <c:v>4.8937283189251701</c:v>
                </c:pt>
                <c:pt idx="3556">
                  <c:v>4.8951048951049003</c:v>
                </c:pt>
                <c:pt idx="3557">
                  <c:v>4.8964814712846199</c:v>
                </c:pt>
                <c:pt idx="3558">
                  <c:v>4.8978580474643501</c:v>
                </c:pt>
                <c:pt idx="3559">
                  <c:v>4.8992346236440696</c:v>
                </c:pt>
                <c:pt idx="3560">
                  <c:v>4.9006111998237998</c:v>
                </c:pt>
                <c:pt idx="3561">
                  <c:v>4.90198777600353</c:v>
                </c:pt>
                <c:pt idx="3562">
                  <c:v>4.9033643521832504</c:v>
                </c:pt>
                <c:pt idx="3563">
                  <c:v>4.9047409283629797</c:v>
                </c:pt>
                <c:pt idx="3564">
                  <c:v>4.9061175045427001</c:v>
                </c:pt>
                <c:pt idx="3565">
                  <c:v>4.9074940807224303</c:v>
                </c:pt>
                <c:pt idx="3566">
                  <c:v>4.9088706569021499</c:v>
                </c:pt>
                <c:pt idx="3567">
                  <c:v>4.91024723308188</c:v>
                </c:pt>
                <c:pt idx="3568">
                  <c:v>4.9116238092616102</c:v>
                </c:pt>
                <c:pt idx="3569">
                  <c:v>4.9130003854413298</c:v>
                </c:pt>
                <c:pt idx="3570">
                  <c:v>4.91437696162106</c:v>
                </c:pt>
                <c:pt idx="3571">
                  <c:v>4.9157535378007804</c:v>
                </c:pt>
                <c:pt idx="3572">
                  <c:v>4.9171301139805097</c:v>
                </c:pt>
                <c:pt idx="3573">
                  <c:v>4.9185066901602399</c:v>
                </c:pt>
                <c:pt idx="3574">
                  <c:v>4.9198832663399603</c:v>
                </c:pt>
                <c:pt idx="3575">
                  <c:v>4.9212598425196896</c:v>
                </c:pt>
                <c:pt idx="3576">
                  <c:v>4.92263641869941</c:v>
                </c:pt>
                <c:pt idx="3577">
                  <c:v>4.9240129948791402</c:v>
                </c:pt>
                <c:pt idx="3578">
                  <c:v>4.9253895710588598</c:v>
                </c:pt>
                <c:pt idx="3579">
                  <c:v>4.92676614723859</c:v>
                </c:pt>
                <c:pt idx="3580">
                  <c:v>4.9281427234183202</c:v>
                </c:pt>
                <c:pt idx="3581">
                  <c:v>4.9295192995980397</c:v>
                </c:pt>
                <c:pt idx="3582">
                  <c:v>4.9308958757777699</c:v>
                </c:pt>
                <c:pt idx="3583">
                  <c:v>4.9322724519574903</c:v>
                </c:pt>
                <c:pt idx="3584">
                  <c:v>4.9336490281372196</c:v>
                </c:pt>
                <c:pt idx="3585">
                  <c:v>4.93502560431694</c:v>
                </c:pt>
                <c:pt idx="3586">
                  <c:v>4.9364021804966702</c:v>
                </c:pt>
                <c:pt idx="3587">
                  <c:v>4.9377787566764004</c:v>
                </c:pt>
                <c:pt idx="3588">
                  <c:v>4.93915533285612</c:v>
                </c:pt>
                <c:pt idx="3589">
                  <c:v>4.9405319090358502</c:v>
                </c:pt>
                <c:pt idx="3590">
                  <c:v>4.9419084852155697</c:v>
                </c:pt>
                <c:pt idx="3591">
                  <c:v>4.9432850613952999</c:v>
                </c:pt>
                <c:pt idx="3592">
                  <c:v>4.9446616375750301</c:v>
                </c:pt>
                <c:pt idx="3593">
                  <c:v>4.9460382137547496</c:v>
                </c:pt>
                <c:pt idx="3594">
                  <c:v>4.9474147899344798</c:v>
                </c:pt>
                <c:pt idx="3595">
                  <c:v>4.9487913661142002</c:v>
                </c:pt>
                <c:pt idx="3596">
                  <c:v>4.9501679422939304</c:v>
                </c:pt>
                <c:pt idx="3597">
                  <c:v>4.95154451847365</c:v>
                </c:pt>
                <c:pt idx="3598">
                  <c:v>4.9529210946533802</c:v>
                </c:pt>
                <c:pt idx="3599">
                  <c:v>4.9542976708331103</c:v>
                </c:pt>
                <c:pt idx="3600">
                  <c:v>4.9556742470128299</c:v>
                </c:pt>
                <c:pt idx="3601">
                  <c:v>4.9570508231925601</c:v>
                </c:pt>
                <c:pt idx="3602">
                  <c:v>4.9584273993722796</c:v>
                </c:pt>
                <c:pt idx="3603">
                  <c:v>4.9598039755520098</c:v>
                </c:pt>
                <c:pt idx="3604">
                  <c:v>4.9611805517317302</c:v>
                </c:pt>
                <c:pt idx="3605">
                  <c:v>4.9625571279114604</c:v>
                </c:pt>
                <c:pt idx="3606">
                  <c:v>4.9639337040911897</c:v>
                </c:pt>
                <c:pt idx="3607">
                  <c:v>4.9653102802709101</c:v>
                </c:pt>
                <c:pt idx="3608">
                  <c:v>4.9666868564506403</c:v>
                </c:pt>
                <c:pt idx="3609">
                  <c:v>4.9680634326303599</c:v>
                </c:pt>
                <c:pt idx="3610">
                  <c:v>4.9694400088100901</c:v>
                </c:pt>
                <c:pt idx="3611">
                  <c:v>4.9708165849898096</c:v>
                </c:pt>
                <c:pt idx="3612">
                  <c:v>4.9721931611695398</c:v>
                </c:pt>
                <c:pt idx="3613">
                  <c:v>4.97356973734927</c:v>
                </c:pt>
                <c:pt idx="3614">
                  <c:v>4.9749463135289904</c:v>
                </c:pt>
                <c:pt idx="3615">
                  <c:v>4.9763228897087197</c:v>
                </c:pt>
                <c:pt idx="3616">
                  <c:v>4.9776994658884401</c:v>
                </c:pt>
                <c:pt idx="3617">
                  <c:v>4.9790760420681703</c:v>
                </c:pt>
                <c:pt idx="3618">
                  <c:v>4.9804526182478899</c:v>
                </c:pt>
                <c:pt idx="3619">
                  <c:v>4.9818291944276201</c:v>
                </c:pt>
                <c:pt idx="3620">
                  <c:v>4.9832057706073503</c:v>
                </c:pt>
                <c:pt idx="3621">
                  <c:v>4.9845823467870698</c:v>
                </c:pt>
                <c:pt idx="3622">
                  <c:v>4.9859589229668</c:v>
                </c:pt>
                <c:pt idx="3623">
                  <c:v>4.9873354991465204</c:v>
                </c:pt>
                <c:pt idx="3624">
                  <c:v>4.9887120753262497</c:v>
                </c:pt>
                <c:pt idx="3625">
                  <c:v>4.9900886515059799</c:v>
                </c:pt>
                <c:pt idx="3626">
                  <c:v>4.9914652276857003</c:v>
                </c:pt>
                <c:pt idx="3627">
                  <c:v>4.9928418038654296</c:v>
                </c:pt>
                <c:pt idx="3628">
                  <c:v>4.9942183800451501</c:v>
                </c:pt>
                <c:pt idx="3629">
                  <c:v>4.9955949562248803</c:v>
                </c:pt>
                <c:pt idx="3630">
                  <c:v>4.9969715324045998</c:v>
                </c:pt>
                <c:pt idx="3631">
                  <c:v>4.99834810858433</c:v>
                </c:pt>
                <c:pt idx="3632">
                  <c:v>4.9997246847640602</c:v>
                </c:pt>
                <c:pt idx="3633">
                  <c:v>5.0011012609437797</c:v>
                </c:pt>
                <c:pt idx="3634">
                  <c:v>5.0024778371235099</c:v>
                </c:pt>
                <c:pt idx="3635">
                  <c:v>5.0038544133032303</c:v>
                </c:pt>
                <c:pt idx="3636">
                  <c:v>5.0052309894829596</c:v>
                </c:pt>
                <c:pt idx="3637">
                  <c:v>5.0066075656626898</c:v>
                </c:pt>
                <c:pt idx="3638">
                  <c:v>5.0079841418424103</c:v>
                </c:pt>
                <c:pt idx="3639">
                  <c:v>5.0093607180221396</c:v>
                </c:pt>
                <c:pt idx="3640">
                  <c:v>5.01073729420186</c:v>
                </c:pt>
                <c:pt idx="3641">
                  <c:v>5.0121138703815902</c:v>
                </c:pt>
                <c:pt idx="3642">
                  <c:v>5.0134904465613097</c:v>
                </c:pt>
                <c:pt idx="3643">
                  <c:v>5.0148670227410399</c:v>
                </c:pt>
                <c:pt idx="3644">
                  <c:v>5.0162435989207701</c:v>
                </c:pt>
                <c:pt idx="3645">
                  <c:v>5.0176201751004896</c:v>
                </c:pt>
                <c:pt idx="3646">
                  <c:v>5.0189967512802198</c:v>
                </c:pt>
                <c:pt idx="3647">
                  <c:v>5.0203733274599402</c:v>
                </c:pt>
                <c:pt idx="3648">
                  <c:v>5.0217499036396704</c:v>
                </c:pt>
                <c:pt idx="3649">
                  <c:v>5.02312647981939</c:v>
                </c:pt>
                <c:pt idx="3650">
                  <c:v>5.0245030559991202</c:v>
                </c:pt>
                <c:pt idx="3651">
                  <c:v>5.0258796321788504</c:v>
                </c:pt>
                <c:pt idx="3652">
                  <c:v>5.0272562083585699</c:v>
                </c:pt>
                <c:pt idx="3653">
                  <c:v>5.0286327845383001</c:v>
                </c:pt>
                <c:pt idx="3654">
                  <c:v>5.0300093607180196</c:v>
                </c:pt>
                <c:pt idx="3655">
                  <c:v>5.0313859368977498</c:v>
                </c:pt>
                <c:pt idx="3656">
                  <c:v>5.03276251307748</c:v>
                </c:pt>
                <c:pt idx="3657">
                  <c:v>5.0341390892572004</c:v>
                </c:pt>
                <c:pt idx="3658">
                  <c:v>5.0355156654369297</c:v>
                </c:pt>
                <c:pt idx="3659">
                  <c:v>5.0368922416166502</c:v>
                </c:pt>
                <c:pt idx="3660">
                  <c:v>5.0382688177963804</c:v>
                </c:pt>
                <c:pt idx="3661">
                  <c:v>5.0396453939760999</c:v>
                </c:pt>
                <c:pt idx="3662">
                  <c:v>5.0410219701558301</c:v>
                </c:pt>
                <c:pt idx="3663">
                  <c:v>5.0423985463355603</c:v>
                </c:pt>
                <c:pt idx="3664">
                  <c:v>5.0437751225152798</c:v>
                </c:pt>
                <c:pt idx="3665">
                  <c:v>5.04515169869501</c:v>
                </c:pt>
                <c:pt idx="3666">
                  <c:v>5.0465282748747304</c:v>
                </c:pt>
                <c:pt idx="3667">
                  <c:v>5.0479048510544597</c:v>
                </c:pt>
                <c:pt idx="3668">
                  <c:v>5.0492814272341802</c:v>
                </c:pt>
                <c:pt idx="3669">
                  <c:v>5.0506580034139104</c:v>
                </c:pt>
                <c:pt idx="3670">
                  <c:v>5.0520345795936397</c:v>
                </c:pt>
                <c:pt idx="3671">
                  <c:v>5.0534111557733601</c:v>
                </c:pt>
                <c:pt idx="3672">
                  <c:v>5.0547877319530903</c:v>
                </c:pt>
                <c:pt idx="3673">
                  <c:v>5.0561643081328098</c:v>
                </c:pt>
                <c:pt idx="3674">
                  <c:v>5.05754088431254</c:v>
                </c:pt>
                <c:pt idx="3675">
                  <c:v>5.0589174604922604</c:v>
                </c:pt>
                <c:pt idx="3676">
                  <c:v>5.0602940366719897</c:v>
                </c:pt>
                <c:pt idx="3677">
                  <c:v>5.0616706128517199</c:v>
                </c:pt>
                <c:pt idx="3678">
                  <c:v>5.0630471890314404</c:v>
                </c:pt>
                <c:pt idx="3679">
                  <c:v>5.0644237652111697</c:v>
                </c:pt>
                <c:pt idx="3680">
                  <c:v>5.0658003413908901</c:v>
                </c:pt>
                <c:pt idx="3681">
                  <c:v>5.0671769175706203</c:v>
                </c:pt>
                <c:pt idx="3682">
                  <c:v>5.0685534937503496</c:v>
                </c:pt>
                <c:pt idx="3683">
                  <c:v>5.06993006993007</c:v>
                </c:pt>
                <c:pt idx="3684">
                  <c:v>5.0713066461098002</c:v>
                </c:pt>
                <c:pt idx="3685">
                  <c:v>5.0726832222895197</c:v>
                </c:pt>
                <c:pt idx="3686">
                  <c:v>5.0740597984692499</c:v>
                </c:pt>
                <c:pt idx="3687">
                  <c:v>5.0754363746489704</c:v>
                </c:pt>
                <c:pt idx="3688">
                  <c:v>5.0768129508286997</c:v>
                </c:pt>
                <c:pt idx="3689">
                  <c:v>5.0781895270084298</c:v>
                </c:pt>
                <c:pt idx="3690">
                  <c:v>5.0795661031881503</c:v>
                </c:pt>
                <c:pt idx="3691">
                  <c:v>5.0809426793678796</c:v>
                </c:pt>
                <c:pt idx="3692">
                  <c:v>5.0823192555476</c:v>
                </c:pt>
                <c:pt idx="3693">
                  <c:v>5.0836958317273302</c:v>
                </c:pt>
                <c:pt idx="3694">
                  <c:v>5.0850724079070604</c:v>
                </c:pt>
                <c:pt idx="3695">
                  <c:v>5.0864489840867799</c:v>
                </c:pt>
                <c:pt idx="3696">
                  <c:v>5.0878255602665101</c:v>
                </c:pt>
                <c:pt idx="3697">
                  <c:v>5.0892021364462297</c:v>
                </c:pt>
                <c:pt idx="3698">
                  <c:v>5.0905787126259598</c:v>
                </c:pt>
                <c:pt idx="3699">
                  <c:v>5.0919552888056803</c:v>
                </c:pt>
                <c:pt idx="3700">
                  <c:v>5.0933318649854096</c:v>
                </c:pt>
                <c:pt idx="3701">
                  <c:v>5.0947084411651398</c:v>
                </c:pt>
                <c:pt idx="3702">
                  <c:v>5.0960850173448602</c:v>
                </c:pt>
                <c:pt idx="3703">
                  <c:v>5.0974615935245904</c:v>
                </c:pt>
                <c:pt idx="3704">
                  <c:v>5.0988381697043099</c:v>
                </c:pt>
                <c:pt idx="3705">
                  <c:v>5.1002147458840401</c:v>
                </c:pt>
                <c:pt idx="3706">
                  <c:v>5.1015913220637596</c:v>
                </c:pt>
                <c:pt idx="3707">
                  <c:v>5.1029678982434898</c:v>
                </c:pt>
                <c:pt idx="3708">
                  <c:v>5.10434447442322</c:v>
                </c:pt>
                <c:pt idx="3709">
                  <c:v>5.1057210506029396</c:v>
                </c:pt>
                <c:pt idx="3710">
                  <c:v>5.1070976267826698</c:v>
                </c:pt>
                <c:pt idx="3711">
                  <c:v>5.1084742029623902</c:v>
                </c:pt>
                <c:pt idx="3712">
                  <c:v>5.1098507791421204</c:v>
                </c:pt>
                <c:pt idx="3713">
                  <c:v>5.1112273553218399</c:v>
                </c:pt>
                <c:pt idx="3714">
                  <c:v>5.1126039315015701</c:v>
                </c:pt>
                <c:pt idx="3715">
                  <c:v>5.1139805076813003</c:v>
                </c:pt>
                <c:pt idx="3716">
                  <c:v>5.1153570838610198</c:v>
                </c:pt>
                <c:pt idx="3717">
                  <c:v>5.11673366004075</c:v>
                </c:pt>
                <c:pt idx="3718">
                  <c:v>5.1181102362204696</c:v>
                </c:pt>
                <c:pt idx="3719">
                  <c:v>5.1194868124001998</c:v>
                </c:pt>
                <c:pt idx="3720">
                  <c:v>5.12086338857993</c:v>
                </c:pt>
                <c:pt idx="3721">
                  <c:v>5.1222399647596504</c:v>
                </c:pt>
                <c:pt idx="3722">
                  <c:v>5.1236165409393797</c:v>
                </c:pt>
                <c:pt idx="3723">
                  <c:v>5.1249931171191001</c:v>
                </c:pt>
                <c:pt idx="3724">
                  <c:v>5.1263696932988303</c:v>
                </c:pt>
                <c:pt idx="3725">
                  <c:v>5.1277462694785498</c:v>
                </c:pt>
                <c:pt idx="3726">
                  <c:v>5.12912284565828</c:v>
                </c:pt>
                <c:pt idx="3727">
                  <c:v>5.1304994218380102</c:v>
                </c:pt>
                <c:pt idx="3728">
                  <c:v>5.1318759980177298</c:v>
                </c:pt>
                <c:pt idx="3729">
                  <c:v>5.1332525741974599</c:v>
                </c:pt>
                <c:pt idx="3730">
                  <c:v>5.1346291503771804</c:v>
                </c:pt>
                <c:pt idx="3731">
                  <c:v>5.1360057265569097</c:v>
                </c:pt>
                <c:pt idx="3732">
                  <c:v>5.1373823027366301</c:v>
                </c:pt>
                <c:pt idx="3733">
                  <c:v>5.1387588789163603</c:v>
                </c:pt>
                <c:pt idx="3734">
                  <c:v>5.1401354550960896</c:v>
                </c:pt>
                <c:pt idx="3735">
                  <c:v>5.14151203127581</c:v>
                </c:pt>
                <c:pt idx="3736">
                  <c:v>5.1428886074555402</c:v>
                </c:pt>
                <c:pt idx="3737">
                  <c:v>5.1442651836352598</c:v>
                </c:pt>
                <c:pt idx="3738">
                  <c:v>5.1456417598149899</c:v>
                </c:pt>
                <c:pt idx="3739">
                  <c:v>5.1470183359947201</c:v>
                </c:pt>
                <c:pt idx="3740">
                  <c:v>5.1483949121744397</c:v>
                </c:pt>
                <c:pt idx="3741">
                  <c:v>5.1497714883541699</c:v>
                </c:pt>
                <c:pt idx="3742">
                  <c:v>5.1511480645338903</c:v>
                </c:pt>
                <c:pt idx="3743">
                  <c:v>5.1525246407136196</c:v>
                </c:pt>
                <c:pt idx="3744">
                  <c:v>5.15390121689334</c:v>
                </c:pt>
                <c:pt idx="3745">
                  <c:v>5.1552777930730702</c:v>
                </c:pt>
                <c:pt idx="3746">
                  <c:v>5.1566543692528004</c:v>
                </c:pt>
                <c:pt idx="3747">
                  <c:v>5.1580309454325199</c:v>
                </c:pt>
                <c:pt idx="3748">
                  <c:v>5.1594075216122501</c:v>
                </c:pt>
                <c:pt idx="3749">
                  <c:v>5.1607840977919697</c:v>
                </c:pt>
                <c:pt idx="3750">
                  <c:v>5.1621606739716999</c:v>
                </c:pt>
                <c:pt idx="3751">
                  <c:v>5.1635372501514301</c:v>
                </c:pt>
                <c:pt idx="3752">
                  <c:v>5.1649138263311496</c:v>
                </c:pt>
                <c:pt idx="3753">
                  <c:v>5.1662904025108798</c:v>
                </c:pt>
                <c:pt idx="3754">
                  <c:v>5.1676669786906002</c:v>
                </c:pt>
                <c:pt idx="3755">
                  <c:v>5.1690435548703304</c:v>
                </c:pt>
                <c:pt idx="3756">
                  <c:v>5.1704201310500499</c:v>
                </c:pt>
                <c:pt idx="3757">
                  <c:v>5.1717967072297801</c:v>
                </c:pt>
                <c:pt idx="3758">
                  <c:v>5.1731732834095103</c:v>
                </c:pt>
                <c:pt idx="3759">
                  <c:v>5.1745498595892299</c:v>
                </c:pt>
                <c:pt idx="3760">
                  <c:v>5.1759264357689601</c:v>
                </c:pt>
                <c:pt idx="3761">
                  <c:v>5.1773030119486796</c:v>
                </c:pt>
                <c:pt idx="3762">
                  <c:v>5.1786795881284098</c:v>
                </c:pt>
                <c:pt idx="3763">
                  <c:v>5.1800561643081302</c:v>
                </c:pt>
                <c:pt idx="3764">
                  <c:v>5.1814327404878604</c:v>
                </c:pt>
                <c:pt idx="3765">
                  <c:v>5.1828093166675897</c:v>
                </c:pt>
                <c:pt idx="3766">
                  <c:v>5.1841858928473101</c:v>
                </c:pt>
                <c:pt idx="3767">
                  <c:v>5.1855624690270403</c:v>
                </c:pt>
                <c:pt idx="3768">
                  <c:v>5.1869390452067599</c:v>
                </c:pt>
                <c:pt idx="3769">
                  <c:v>5.1883156213864901</c:v>
                </c:pt>
                <c:pt idx="3770">
                  <c:v>5.1896921975662096</c:v>
                </c:pt>
                <c:pt idx="3771">
                  <c:v>5.1910687737459398</c:v>
                </c:pt>
                <c:pt idx="3772">
                  <c:v>5.19244534992567</c:v>
                </c:pt>
                <c:pt idx="3773">
                  <c:v>5.1938219261053904</c:v>
                </c:pt>
                <c:pt idx="3774">
                  <c:v>5.1951985022851197</c:v>
                </c:pt>
                <c:pt idx="3775">
                  <c:v>5.1965750784648401</c:v>
                </c:pt>
                <c:pt idx="3776">
                  <c:v>5.1979516546445703</c:v>
                </c:pt>
                <c:pt idx="3777">
                  <c:v>5.1993282308242996</c:v>
                </c:pt>
                <c:pt idx="3778">
                  <c:v>5.20070480700402</c:v>
                </c:pt>
                <c:pt idx="3779">
                  <c:v>5.2020813831837502</c:v>
                </c:pt>
                <c:pt idx="3780">
                  <c:v>5.2034579593634698</c:v>
                </c:pt>
                <c:pt idx="3781">
                  <c:v>5.2048345355432</c:v>
                </c:pt>
                <c:pt idx="3782">
                  <c:v>5.2062111117229204</c:v>
                </c:pt>
                <c:pt idx="3783">
                  <c:v>5.2075876879026497</c:v>
                </c:pt>
                <c:pt idx="3784">
                  <c:v>5.2089642640823799</c:v>
                </c:pt>
                <c:pt idx="3785">
                  <c:v>5.2103408402621003</c:v>
                </c:pt>
                <c:pt idx="3786">
                  <c:v>5.2117174164418296</c:v>
                </c:pt>
                <c:pt idx="3787">
                  <c:v>5.21309399262155</c:v>
                </c:pt>
                <c:pt idx="3788">
                  <c:v>5.2144705688012802</c:v>
                </c:pt>
                <c:pt idx="3789">
                  <c:v>5.2158471449809998</c:v>
                </c:pt>
                <c:pt idx="3790">
                  <c:v>5.21722372116073</c:v>
                </c:pt>
                <c:pt idx="3791">
                  <c:v>5.2186002973404602</c:v>
                </c:pt>
                <c:pt idx="3792">
                  <c:v>5.2199768735201797</c:v>
                </c:pt>
                <c:pt idx="3793">
                  <c:v>5.2213534496999099</c:v>
                </c:pt>
                <c:pt idx="3794">
                  <c:v>5.2227300258796303</c:v>
                </c:pt>
                <c:pt idx="3795">
                  <c:v>5.2241066020593596</c:v>
                </c:pt>
                <c:pt idx="3796">
                  <c:v>5.22548317823908</c:v>
                </c:pt>
                <c:pt idx="3797">
                  <c:v>5.2268597544188102</c:v>
                </c:pt>
                <c:pt idx="3798">
                  <c:v>5.2282363305985404</c:v>
                </c:pt>
                <c:pt idx="3799">
                  <c:v>5.22961290677826</c:v>
                </c:pt>
                <c:pt idx="3800">
                  <c:v>5.2309894829579902</c:v>
                </c:pt>
                <c:pt idx="3801">
                  <c:v>5.2323660591377097</c:v>
                </c:pt>
                <c:pt idx="3802">
                  <c:v>5.2337426353174399</c:v>
                </c:pt>
                <c:pt idx="3803">
                  <c:v>5.2351192114971701</c:v>
                </c:pt>
                <c:pt idx="3804">
                  <c:v>5.2364957876768896</c:v>
                </c:pt>
                <c:pt idx="3805">
                  <c:v>5.2378723638566198</c:v>
                </c:pt>
                <c:pt idx="3806">
                  <c:v>5.2392489400363402</c:v>
                </c:pt>
                <c:pt idx="3807">
                  <c:v>5.2406255162160704</c:v>
                </c:pt>
                <c:pt idx="3808">
                  <c:v>5.24200209239579</c:v>
                </c:pt>
                <c:pt idx="3809">
                  <c:v>5.2433786685755202</c:v>
                </c:pt>
                <c:pt idx="3810">
                  <c:v>5.2447552447552503</c:v>
                </c:pt>
                <c:pt idx="3811">
                  <c:v>5.2461318209349699</c:v>
                </c:pt>
                <c:pt idx="3812">
                  <c:v>5.2475083971147001</c:v>
                </c:pt>
                <c:pt idx="3813">
                  <c:v>5.2488849732944196</c:v>
                </c:pt>
                <c:pt idx="3814">
                  <c:v>5.2502615494741498</c:v>
                </c:pt>
                <c:pt idx="3815">
                  <c:v>5.25163812565388</c:v>
                </c:pt>
                <c:pt idx="3816">
                  <c:v>5.2530147018336004</c:v>
                </c:pt>
                <c:pt idx="3817">
                  <c:v>5.2543912780133297</c:v>
                </c:pt>
                <c:pt idx="3818">
                  <c:v>5.2557678541930501</c:v>
                </c:pt>
                <c:pt idx="3819">
                  <c:v>5.2571444303727803</c:v>
                </c:pt>
                <c:pt idx="3820">
                  <c:v>5.2585210065524999</c:v>
                </c:pt>
                <c:pt idx="3821">
                  <c:v>5.2598975827322301</c:v>
                </c:pt>
                <c:pt idx="3822">
                  <c:v>5.2612741589119603</c:v>
                </c:pt>
                <c:pt idx="3823">
                  <c:v>5.2626507350916798</c:v>
                </c:pt>
                <c:pt idx="3824">
                  <c:v>5.26402731127141</c:v>
                </c:pt>
                <c:pt idx="3825">
                  <c:v>5.2654038874511304</c:v>
                </c:pt>
                <c:pt idx="3826">
                  <c:v>5.2667804636308597</c:v>
                </c:pt>
                <c:pt idx="3827">
                  <c:v>5.2681570398105899</c:v>
                </c:pt>
                <c:pt idx="3828">
                  <c:v>5.2695336159903103</c:v>
                </c:pt>
                <c:pt idx="3829">
                  <c:v>5.2709101921700396</c:v>
                </c:pt>
                <c:pt idx="3830">
                  <c:v>5.2722867683497601</c:v>
                </c:pt>
                <c:pt idx="3831">
                  <c:v>5.2736633445294903</c:v>
                </c:pt>
                <c:pt idx="3832">
                  <c:v>5.2750399207092098</c:v>
                </c:pt>
                <c:pt idx="3833">
                  <c:v>5.27641649688894</c:v>
                </c:pt>
                <c:pt idx="3834">
                  <c:v>5.2777930730686702</c:v>
                </c:pt>
                <c:pt idx="3835">
                  <c:v>5.2791696492483897</c:v>
                </c:pt>
                <c:pt idx="3836">
                  <c:v>5.2805462254281199</c:v>
                </c:pt>
                <c:pt idx="3837">
                  <c:v>5.2819228016078403</c:v>
                </c:pt>
                <c:pt idx="3838">
                  <c:v>5.2832993777875696</c:v>
                </c:pt>
                <c:pt idx="3839">
                  <c:v>5.2846759539672901</c:v>
                </c:pt>
                <c:pt idx="3840">
                  <c:v>5.2860525301470203</c:v>
                </c:pt>
                <c:pt idx="3841">
                  <c:v>5.2874291063267496</c:v>
                </c:pt>
                <c:pt idx="3842">
                  <c:v>5.28880568250647</c:v>
                </c:pt>
                <c:pt idx="3843">
                  <c:v>5.2901822586862002</c:v>
                </c:pt>
                <c:pt idx="3844">
                  <c:v>5.2915588348659197</c:v>
                </c:pt>
                <c:pt idx="3845">
                  <c:v>5.2929354110456499</c:v>
                </c:pt>
                <c:pt idx="3846">
                  <c:v>5.2943119872253703</c:v>
                </c:pt>
                <c:pt idx="3847">
                  <c:v>5.2956885634050996</c:v>
                </c:pt>
                <c:pt idx="3848">
                  <c:v>5.2970651395848298</c:v>
                </c:pt>
                <c:pt idx="3849">
                  <c:v>5.2984417157645503</c:v>
                </c:pt>
                <c:pt idx="3850">
                  <c:v>5.2998182919442796</c:v>
                </c:pt>
                <c:pt idx="3851">
                  <c:v>5.301194868124</c:v>
                </c:pt>
                <c:pt idx="3852">
                  <c:v>5.3025714443037302</c:v>
                </c:pt>
                <c:pt idx="3853">
                  <c:v>5.3039480204834497</c:v>
                </c:pt>
                <c:pt idx="3854">
                  <c:v>5.3053245966631799</c:v>
                </c:pt>
                <c:pt idx="3855">
                  <c:v>5.3067011728429101</c:v>
                </c:pt>
                <c:pt idx="3856">
                  <c:v>5.3080777490226296</c:v>
                </c:pt>
                <c:pt idx="3857">
                  <c:v>5.3094543252023598</c:v>
                </c:pt>
                <c:pt idx="3858">
                  <c:v>5.3108309013820802</c:v>
                </c:pt>
                <c:pt idx="3859">
                  <c:v>5.3122074775618104</c:v>
                </c:pt>
                <c:pt idx="3860">
                  <c:v>5.31358405374153</c:v>
                </c:pt>
                <c:pt idx="3861">
                  <c:v>5.3149606299212602</c:v>
                </c:pt>
                <c:pt idx="3862">
                  <c:v>5.3163372061009904</c:v>
                </c:pt>
                <c:pt idx="3863">
                  <c:v>5.3177137822807099</c:v>
                </c:pt>
                <c:pt idx="3864">
                  <c:v>5.3190903584604401</c:v>
                </c:pt>
                <c:pt idx="3865">
                  <c:v>5.3204669346401596</c:v>
                </c:pt>
                <c:pt idx="3866">
                  <c:v>5.3218435108198898</c:v>
                </c:pt>
                <c:pt idx="3867">
                  <c:v>5.32322008699962</c:v>
                </c:pt>
                <c:pt idx="3868">
                  <c:v>5.3245966631793404</c:v>
                </c:pt>
                <c:pt idx="3869">
                  <c:v>5.3259732393590697</c:v>
                </c:pt>
                <c:pt idx="3870">
                  <c:v>5.3273498155387902</c:v>
                </c:pt>
                <c:pt idx="3871">
                  <c:v>5.3287263917185204</c:v>
                </c:pt>
                <c:pt idx="3872">
                  <c:v>5.3301029678982399</c:v>
                </c:pt>
                <c:pt idx="3873">
                  <c:v>5.3314795440779701</c:v>
                </c:pt>
                <c:pt idx="3874">
                  <c:v>5.3328561202577003</c:v>
                </c:pt>
                <c:pt idx="3875">
                  <c:v>5.3342326964374198</c:v>
                </c:pt>
                <c:pt idx="3876">
                  <c:v>5.33560927261715</c:v>
                </c:pt>
                <c:pt idx="3877">
                  <c:v>5.3369858487968704</c:v>
                </c:pt>
                <c:pt idx="3878">
                  <c:v>5.3383624249765997</c:v>
                </c:pt>
                <c:pt idx="3879">
                  <c:v>5.3397390011563299</c:v>
                </c:pt>
                <c:pt idx="3880">
                  <c:v>5.3411155773360504</c:v>
                </c:pt>
                <c:pt idx="3881">
                  <c:v>5.3424921535157797</c:v>
                </c:pt>
                <c:pt idx="3882">
                  <c:v>5.3438687296955001</c:v>
                </c:pt>
                <c:pt idx="3883">
                  <c:v>5.3452453058752303</c:v>
                </c:pt>
                <c:pt idx="3884">
                  <c:v>5.3466218820549498</c:v>
                </c:pt>
                <c:pt idx="3885">
                  <c:v>5.34799845823468</c:v>
                </c:pt>
                <c:pt idx="3886">
                  <c:v>5.3493750344144102</c:v>
                </c:pt>
                <c:pt idx="3887">
                  <c:v>5.3507516105941297</c:v>
                </c:pt>
                <c:pt idx="3888">
                  <c:v>5.3521281867738599</c:v>
                </c:pt>
                <c:pt idx="3889">
                  <c:v>5.3535047629535804</c:v>
                </c:pt>
                <c:pt idx="3890">
                  <c:v>5.3548813391333097</c:v>
                </c:pt>
                <c:pt idx="3891">
                  <c:v>5.3562579153130301</c:v>
                </c:pt>
                <c:pt idx="3892">
                  <c:v>5.3576344914927603</c:v>
                </c:pt>
                <c:pt idx="3893">
                  <c:v>5.3590110676724896</c:v>
                </c:pt>
                <c:pt idx="3894">
                  <c:v>5.36038764385221</c:v>
                </c:pt>
                <c:pt idx="3895">
                  <c:v>5.3617642200319402</c:v>
                </c:pt>
                <c:pt idx="3896">
                  <c:v>5.3631407962116597</c:v>
                </c:pt>
                <c:pt idx="3897">
                  <c:v>5.3645173723913899</c:v>
                </c:pt>
                <c:pt idx="3898">
                  <c:v>5.3658939485711201</c:v>
                </c:pt>
                <c:pt idx="3899">
                  <c:v>5.3672705247508397</c:v>
                </c:pt>
                <c:pt idx="3900">
                  <c:v>5.3686471009305698</c:v>
                </c:pt>
                <c:pt idx="3901">
                  <c:v>5.3700236771102903</c:v>
                </c:pt>
                <c:pt idx="3902">
                  <c:v>5.3714002532900196</c:v>
                </c:pt>
                <c:pt idx="3903">
                  <c:v>5.37277682946974</c:v>
                </c:pt>
                <c:pt idx="3904">
                  <c:v>5.3741534056494702</c:v>
                </c:pt>
                <c:pt idx="3905">
                  <c:v>5.3755299818292004</c:v>
                </c:pt>
                <c:pt idx="3906">
                  <c:v>5.3769065580089199</c:v>
                </c:pt>
                <c:pt idx="3907">
                  <c:v>5.3782831341886501</c:v>
                </c:pt>
                <c:pt idx="3908">
                  <c:v>5.3796597103683697</c:v>
                </c:pt>
                <c:pt idx="3909">
                  <c:v>5.3810362865480998</c:v>
                </c:pt>
                <c:pt idx="3910">
                  <c:v>5.3824128627278203</c:v>
                </c:pt>
                <c:pt idx="3911">
                  <c:v>5.3837894389075496</c:v>
                </c:pt>
                <c:pt idx="3912">
                  <c:v>5.3851660150872798</c:v>
                </c:pt>
                <c:pt idx="3913">
                  <c:v>5.3865425912670002</c:v>
                </c:pt>
                <c:pt idx="3914">
                  <c:v>5.3879191674467304</c:v>
                </c:pt>
                <c:pt idx="3915">
                  <c:v>5.3892957436264499</c:v>
                </c:pt>
                <c:pt idx="3916">
                  <c:v>5.3906723198061801</c:v>
                </c:pt>
                <c:pt idx="3917">
                  <c:v>5.3920488959859103</c:v>
                </c:pt>
                <c:pt idx="3918">
                  <c:v>5.3934254721656298</c:v>
                </c:pt>
                <c:pt idx="3919">
                  <c:v>5.39480204834536</c:v>
                </c:pt>
                <c:pt idx="3920">
                  <c:v>5.3961786245250796</c:v>
                </c:pt>
                <c:pt idx="3921">
                  <c:v>5.3975552007048098</c:v>
                </c:pt>
                <c:pt idx="3922">
                  <c:v>5.3989317768845302</c:v>
                </c:pt>
                <c:pt idx="3923">
                  <c:v>5.4003083530642604</c:v>
                </c:pt>
                <c:pt idx="3924">
                  <c:v>5.4016849292439897</c:v>
                </c:pt>
                <c:pt idx="3925">
                  <c:v>5.4030615054237101</c:v>
                </c:pt>
                <c:pt idx="3926">
                  <c:v>5.4044380816034403</c:v>
                </c:pt>
                <c:pt idx="3927">
                  <c:v>5.4058146577831598</c:v>
                </c:pt>
                <c:pt idx="3928">
                  <c:v>5.40719123396289</c:v>
                </c:pt>
                <c:pt idx="3929">
                  <c:v>5.4085678101426096</c:v>
                </c:pt>
                <c:pt idx="3930">
                  <c:v>5.4099443863223398</c:v>
                </c:pt>
                <c:pt idx="3931">
                  <c:v>5.41132096250207</c:v>
                </c:pt>
                <c:pt idx="3932">
                  <c:v>5.4126975386817904</c:v>
                </c:pt>
                <c:pt idx="3933">
                  <c:v>5.4140741148615197</c:v>
                </c:pt>
                <c:pt idx="3934">
                  <c:v>5.4154506910412401</c:v>
                </c:pt>
                <c:pt idx="3935">
                  <c:v>5.4168272672209703</c:v>
                </c:pt>
                <c:pt idx="3936">
                  <c:v>5.4182038434006996</c:v>
                </c:pt>
                <c:pt idx="3937">
                  <c:v>5.41958041958042</c:v>
                </c:pt>
                <c:pt idx="3938">
                  <c:v>5.4209569957601502</c:v>
                </c:pt>
                <c:pt idx="3939">
                  <c:v>5.4223335719398698</c:v>
                </c:pt>
                <c:pt idx="3940">
                  <c:v>5.4237101481195999</c:v>
                </c:pt>
                <c:pt idx="3941">
                  <c:v>5.4250867242993204</c:v>
                </c:pt>
                <c:pt idx="3942">
                  <c:v>5.4264633004790497</c:v>
                </c:pt>
                <c:pt idx="3943">
                  <c:v>5.4278398766587799</c:v>
                </c:pt>
                <c:pt idx="3944">
                  <c:v>5.4292164528385003</c:v>
                </c:pt>
                <c:pt idx="3945">
                  <c:v>5.4305930290182296</c:v>
                </c:pt>
                <c:pt idx="3946">
                  <c:v>5.43196960519795</c:v>
                </c:pt>
                <c:pt idx="3947">
                  <c:v>5.4333461813776802</c:v>
                </c:pt>
                <c:pt idx="3948">
                  <c:v>5.4347227575573998</c:v>
                </c:pt>
                <c:pt idx="3949">
                  <c:v>5.4360993337371299</c:v>
                </c:pt>
                <c:pt idx="3950">
                  <c:v>5.4374759099168601</c:v>
                </c:pt>
                <c:pt idx="3951">
                  <c:v>5.4388524860965797</c:v>
                </c:pt>
                <c:pt idx="3952">
                  <c:v>5.4402290622763099</c:v>
                </c:pt>
                <c:pt idx="3953">
                  <c:v>5.4416056384560303</c:v>
                </c:pt>
                <c:pt idx="3954">
                  <c:v>5.4429822146357596</c:v>
                </c:pt>
                <c:pt idx="3955">
                  <c:v>5.44435879081548</c:v>
                </c:pt>
                <c:pt idx="3956">
                  <c:v>5.4457353669952102</c:v>
                </c:pt>
                <c:pt idx="3957">
                  <c:v>5.4471119431749404</c:v>
                </c:pt>
                <c:pt idx="3958">
                  <c:v>5.4484885193546599</c:v>
                </c:pt>
                <c:pt idx="3959">
                  <c:v>5.4498650955343901</c:v>
                </c:pt>
                <c:pt idx="3960">
                  <c:v>5.4512416717141097</c:v>
                </c:pt>
                <c:pt idx="3961">
                  <c:v>5.4526182478938399</c:v>
                </c:pt>
                <c:pt idx="3962">
                  <c:v>5.4539948240735701</c:v>
                </c:pt>
                <c:pt idx="3963">
                  <c:v>5.4553714002532896</c:v>
                </c:pt>
                <c:pt idx="3964">
                  <c:v>5.4567479764330198</c:v>
                </c:pt>
                <c:pt idx="3965">
                  <c:v>5.4581245526127402</c:v>
                </c:pt>
                <c:pt idx="3966">
                  <c:v>5.4595011287924704</c:v>
                </c:pt>
                <c:pt idx="3967">
                  <c:v>5.4608777049721899</c:v>
                </c:pt>
                <c:pt idx="3968">
                  <c:v>5.4622542811519201</c:v>
                </c:pt>
                <c:pt idx="3969">
                  <c:v>5.4636308573316503</c:v>
                </c:pt>
                <c:pt idx="3970">
                  <c:v>5.4650074335113699</c:v>
                </c:pt>
                <c:pt idx="3971">
                  <c:v>5.4663840096911001</c:v>
                </c:pt>
                <c:pt idx="3972">
                  <c:v>5.4677605858708196</c:v>
                </c:pt>
                <c:pt idx="3973">
                  <c:v>5.4691371620505498</c:v>
                </c:pt>
                <c:pt idx="3974">
                  <c:v>5.47051373823028</c:v>
                </c:pt>
                <c:pt idx="3975">
                  <c:v>5.4718903144100004</c:v>
                </c:pt>
                <c:pt idx="3976">
                  <c:v>5.4732668905897297</c:v>
                </c:pt>
                <c:pt idx="3977">
                  <c:v>5.4746434667694501</c:v>
                </c:pt>
                <c:pt idx="3978">
                  <c:v>5.4760200429491803</c:v>
                </c:pt>
                <c:pt idx="3979">
                  <c:v>5.4773966191288999</c:v>
                </c:pt>
                <c:pt idx="3980">
                  <c:v>5.4787731953086301</c:v>
                </c:pt>
                <c:pt idx="3981">
                  <c:v>5.4801497714883602</c:v>
                </c:pt>
                <c:pt idx="3982">
                  <c:v>5.4815263476680798</c:v>
                </c:pt>
                <c:pt idx="3983">
                  <c:v>5.48290292384781</c:v>
                </c:pt>
                <c:pt idx="3984">
                  <c:v>5.4842795000275304</c:v>
                </c:pt>
                <c:pt idx="3985">
                  <c:v>5.4856560762072597</c:v>
                </c:pt>
                <c:pt idx="3986">
                  <c:v>5.4870326523869801</c:v>
                </c:pt>
                <c:pt idx="3987">
                  <c:v>5.4884092285667103</c:v>
                </c:pt>
                <c:pt idx="3988">
                  <c:v>5.4897858047464396</c:v>
                </c:pt>
                <c:pt idx="3989">
                  <c:v>5.49116238092616</c:v>
                </c:pt>
                <c:pt idx="3990">
                  <c:v>5.4925389571058902</c:v>
                </c:pt>
                <c:pt idx="3991">
                  <c:v>5.4939155332856098</c:v>
                </c:pt>
                <c:pt idx="3992">
                  <c:v>5.49529210946534</c:v>
                </c:pt>
                <c:pt idx="3993">
                  <c:v>5.4966686856450702</c:v>
                </c:pt>
                <c:pt idx="3994">
                  <c:v>5.4980452618247897</c:v>
                </c:pt>
                <c:pt idx="3995">
                  <c:v>5.4994218380045199</c:v>
                </c:pt>
                <c:pt idx="3996">
                  <c:v>5.5007984141842403</c:v>
                </c:pt>
                <c:pt idx="3997">
                  <c:v>5.5021749903639696</c:v>
                </c:pt>
                <c:pt idx="3998">
                  <c:v>5.50355156654369</c:v>
                </c:pt>
                <c:pt idx="3999">
                  <c:v>5.5049281427234202</c:v>
                </c:pt>
                <c:pt idx="4000">
                  <c:v>5.5063047189031504</c:v>
                </c:pt>
                <c:pt idx="4001">
                  <c:v>5.50768129508287</c:v>
                </c:pt>
                <c:pt idx="4002">
                  <c:v>5.5090578712626002</c:v>
                </c:pt>
                <c:pt idx="4003">
                  <c:v>5.5104344474423197</c:v>
                </c:pt>
                <c:pt idx="4004">
                  <c:v>5.5118110236220499</c:v>
                </c:pt>
                <c:pt idx="4005">
                  <c:v>5.5131875998017703</c:v>
                </c:pt>
                <c:pt idx="4006">
                  <c:v>5.5145641759814996</c:v>
                </c:pt>
                <c:pt idx="4007">
                  <c:v>5.5159407521612298</c:v>
                </c:pt>
                <c:pt idx="4008">
                  <c:v>5.5173173283409502</c:v>
                </c:pt>
                <c:pt idx="4009">
                  <c:v>5.5186939045206804</c:v>
                </c:pt>
                <c:pt idx="4010">
                  <c:v>5.5200704807004</c:v>
                </c:pt>
                <c:pt idx="4011">
                  <c:v>5.5214470568801302</c:v>
                </c:pt>
                <c:pt idx="4012">
                  <c:v>5.5228236330598603</c:v>
                </c:pt>
                <c:pt idx="4013">
                  <c:v>5.5242002092395799</c:v>
                </c:pt>
                <c:pt idx="4014">
                  <c:v>5.5255767854193101</c:v>
                </c:pt>
                <c:pt idx="4015">
                  <c:v>5.5269533615990296</c:v>
                </c:pt>
                <c:pt idx="4016">
                  <c:v>5.5283299377787598</c:v>
                </c:pt>
                <c:pt idx="4017">
                  <c:v>5.5297065139584802</c:v>
                </c:pt>
                <c:pt idx="4018">
                  <c:v>5.5310830901382104</c:v>
                </c:pt>
                <c:pt idx="4019">
                  <c:v>5.5324596663179397</c:v>
                </c:pt>
                <c:pt idx="4020">
                  <c:v>5.5338362424976602</c:v>
                </c:pt>
                <c:pt idx="4021">
                  <c:v>5.5352128186773903</c:v>
                </c:pt>
                <c:pt idx="4022">
                  <c:v>5.5365893948571099</c:v>
                </c:pt>
                <c:pt idx="4023">
                  <c:v>5.5379659710368401</c:v>
                </c:pt>
                <c:pt idx="4024">
                  <c:v>5.5393425472165596</c:v>
                </c:pt>
                <c:pt idx="4025">
                  <c:v>5.5407191233962898</c:v>
                </c:pt>
                <c:pt idx="4026">
                  <c:v>5.54209569957602</c:v>
                </c:pt>
                <c:pt idx="4027">
                  <c:v>5.5434722757557404</c:v>
                </c:pt>
                <c:pt idx="4028">
                  <c:v>5.5448488519354697</c:v>
                </c:pt>
                <c:pt idx="4029">
                  <c:v>5.5462254281151901</c:v>
                </c:pt>
                <c:pt idx="4030">
                  <c:v>5.5476020042949203</c:v>
                </c:pt>
                <c:pt idx="4031">
                  <c:v>5.5489785804746399</c:v>
                </c:pt>
                <c:pt idx="4032">
                  <c:v>5.5503551566543701</c:v>
                </c:pt>
                <c:pt idx="4033">
                  <c:v>5.5517317328341003</c:v>
                </c:pt>
                <c:pt idx="4034">
                  <c:v>5.5531083090138198</c:v>
                </c:pt>
                <c:pt idx="4035">
                  <c:v>5.55448488519355</c:v>
                </c:pt>
                <c:pt idx="4036">
                  <c:v>5.5558614613732704</c:v>
                </c:pt>
                <c:pt idx="4037">
                  <c:v>5.5572380375529997</c:v>
                </c:pt>
                <c:pt idx="4038">
                  <c:v>5.5586146137327299</c:v>
                </c:pt>
                <c:pt idx="4039">
                  <c:v>5.5599911899124503</c:v>
                </c:pt>
                <c:pt idx="4040">
                  <c:v>5.5613677660921796</c:v>
                </c:pt>
                <c:pt idx="4041">
                  <c:v>5.5627443422719001</c:v>
                </c:pt>
                <c:pt idx="4042">
                  <c:v>5.5641209184516303</c:v>
                </c:pt>
                <c:pt idx="4043">
                  <c:v>5.5654974946313498</c:v>
                </c:pt>
                <c:pt idx="4044">
                  <c:v>5.56687407081108</c:v>
                </c:pt>
                <c:pt idx="4045">
                  <c:v>5.5682506469908102</c:v>
                </c:pt>
                <c:pt idx="4046">
                  <c:v>5.5696272231705297</c:v>
                </c:pt>
                <c:pt idx="4047">
                  <c:v>5.5710037993502599</c:v>
                </c:pt>
                <c:pt idx="4048">
                  <c:v>5.5723803755299803</c:v>
                </c:pt>
                <c:pt idx="4049">
                  <c:v>5.5737569517097096</c:v>
                </c:pt>
                <c:pt idx="4050">
                  <c:v>5.5751335278894301</c:v>
                </c:pt>
                <c:pt idx="4051">
                  <c:v>5.5765101040691603</c:v>
                </c:pt>
                <c:pt idx="4052">
                  <c:v>5.5778866802488896</c:v>
                </c:pt>
                <c:pt idx="4053">
                  <c:v>5.57926325642861</c:v>
                </c:pt>
                <c:pt idx="4054">
                  <c:v>5.5806398326083402</c:v>
                </c:pt>
                <c:pt idx="4055">
                  <c:v>5.5820164087880597</c:v>
                </c:pt>
                <c:pt idx="4056">
                  <c:v>5.5833929849677899</c:v>
                </c:pt>
                <c:pt idx="4057">
                  <c:v>5.5847695611475201</c:v>
                </c:pt>
                <c:pt idx="4058">
                  <c:v>5.5861461373272396</c:v>
                </c:pt>
                <c:pt idx="4059">
                  <c:v>5.5875227135069698</c:v>
                </c:pt>
                <c:pt idx="4060">
                  <c:v>5.5888992896866903</c:v>
                </c:pt>
                <c:pt idx="4061">
                  <c:v>5.5902758658664196</c:v>
                </c:pt>
                <c:pt idx="4062">
                  <c:v>5.59165244204614</c:v>
                </c:pt>
                <c:pt idx="4063">
                  <c:v>5.5930290182258702</c:v>
                </c:pt>
                <c:pt idx="4064">
                  <c:v>5.5944055944056004</c:v>
                </c:pt>
                <c:pt idx="4065">
                  <c:v>5.5957821705853199</c:v>
                </c:pt>
                <c:pt idx="4066">
                  <c:v>5.5971587467650501</c:v>
                </c:pt>
                <c:pt idx="4067">
                  <c:v>5.5985353229447696</c:v>
                </c:pt>
                <c:pt idx="4068">
                  <c:v>5.5999118991244998</c:v>
                </c:pt>
                <c:pt idx="4069">
                  <c:v>5.60128847530423</c:v>
                </c:pt>
                <c:pt idx="4070">
                  <c:v>5.6026650514839504</c:v>
                </c:pt>
                <c:pt idx="4071">
                  <c:v>5.6040416276636797</c:v>
                </c:pt>
                <c:pt idx="4072">
                  <c:v>5.6054182038434002</c:v>
                </c:pt>
                <c:pt idx="4073">
                  <c:v>5.6067947800231304</c:v>
                </c:pt>
                <c:pt idx="4074">
                  <c:v>5.6081713562028499</c:v>
                </c:pt>
                <c:pt idx="4075">
                  <c:v>5.6095479323825801</c:v>
                </c:pt>
                <c:pt idx="4076">
                  <c:v>5.6109245085623103</c:v>
                </c:pt>
                <c:pt idx="4077">
                  <c:v>5.6123010847420298</c:v>
                </c:pt>
                <c:pt idx="4078">
                  <c:v>5.61367766092176</c:v>
                </c:pt>
                <c:pt idx="4079">
                  <c:v>5.6150542371014804</c:v>
                </c:pt>
                <c:pt idx="4080">
                  <c:v>5.6164308132812097</c:v>
                </c:pt>
                <c:pt idx="4081">
                  <c:v>5.6178073894609302</c:v>
                </c:pt>
                <c:pt idx="4082">
                  <c:v>5.6191839656406604</c:v>
                </c:pt>
                <c:pt idx="4083">
                  <c:v>5.6205605418203897</c:v>
                </c:pt>
                <c:pt idx="4084">
                  <c:v>5.6219371180001101</c:v>
                </c:pt>
                <c:pt idx="4085">
                  <c:v>5.6233136941798403</c:v>
                </c:pt>
                <c:pt idx="4086">
                  <c:v>5.6246902703595598</c:v>
                </c:pt>
                <c:pt idx="4087">
                  <c:v>5.62606684653929</c:v>
                </c:pt>
                <c:pt idx="4088">
                  <c:v>5.6274434227190104</c:v>
                </c:pt>
                <c:pt idx="4089">
                  <c:v>5.6288199988987397</c:v>
                </c:pt>
                <c:pt idx="4090">
                  <c:v>5.6301965750784699</c:v>
                </c:pt>
                <c:pt idx="4091">
                  <c:v>5.6315731512581904</c:v>
                </c:pt>
                <c:pt idx="4092">
                  <c:v>5.6329497274379197</c:v>
                </c:pt>
                <c:pt idx="4093">
                  <c:v>5.6343263036176401</c:v>
                </c:pt>
                <c:pt idx="4094">
                  <c:v>5.6357028797973703</c:v>
                </c:pt>
                <c:pt idx="4095">
                  <c:v>5.6370794559770898</c:v>
                </c:pt>
                <c:pt idx="4096">
                  <c:v>5.63845603215682</c:v>
                </c:pt>
                <c:pt idx="4097">
                  <c:v>5.6398326083365502</c:v>
                </c:pt>
                <c:pt idx="4098">
                  <c:v>5.6412091845162697</c:v>
                </c:pt>
                <c:pt idx="4099">
                  <c:v>5.6425857606959999</c:v>
                </c:pt>
                <c:pt idx="4100">
                  <c:v>5.6439623368757204</c:v>
                </c:pt>
                <c:pt idx="4101">
                  <c:v>5.6453389130554497</c:v>
                </c:pt>
                <c:pt idx="4102">
                  <c:v>5.6467154892351799</c:v>
                </c:pt>
                <c:pt idx="4103">
                  <c:v>5.6480920654149003</c:v>
                </c:pt>
                <c:pt idx="4104">
                  <c:v>5.6494686415946296</c:v>
                </c:pt>
                <c:pt idx="4105">
                  <c:v>5.65084521777435</c:v>
                </c:pt>
                <c:pt idx="4106">
                  <c:v>5.6522217939540802</c:v>
                </c:pt>
                <c:pt idx="4107">
                  <c:v>5.6535983701337997</c:v>
                </c:pt>
                <c:pt idx="4108">
                  <c:v>5.6549749463135299</c:v>
                </c:pt>
                <c:pt idx="4109">
                  <c:v>5.6563515224932601</c:v>
                </c:pt>
                <c:pt idx="4110">
                  <c:v>5.6577280986729797</c:v>
                </c:pt>
                <c:pt idx="4111">
                  <c:v>5.6591046748527098</c:v>
                </c:pt>
                <c:pt idx="4112">
                  <c:v>5.6604812510324303</c:v>
                </c:pt>
                <c:pt idx="4113">
                  <c:v>5.6618578272121596</c:v>
                </c:pt>
                <c:pt idx="4114">
                  <c:v>5.66323440339188</c:v>
                </c:pt>
                <c:pt idx="4115">
                  <c:v>5.6646109795716102</c:v>
                </c:pt>
                <c:pt idx="4116">
                  <c:v>5.6659875557513404</c:v>
                </c:pt>
                <c:pt idx="4117">
                  <c:v>5.6673641319310599</c:v>
                </c:pt>
                <c:pt idx="4118">
                  <c:v>5.6687407081107901</c:v>
                </c:pt>
                <c:pt idx="4119">
                  <c:v>5.6701172842905097</c:v>
                </c:pt>
                <c:pt idx="4120">
                  <c:v>5.6714938604702398</c:v>
                </c:pt>
                <c:pt idx="4121">
                  <c:v>5.67287043664997</c:v>
                </c:pt>
                <c:pt idx="4122">
                  <c:v>5.6742470128296896</c:v>
                </c:pt>
                <c:pt idx="4123">
                  <c:v>5.6756235890094198</c:v>
                </c:pt>
                <c:pt idx="4124">
                  <c:v>5.6770001651891402</c:v>
                </c:pt>
                <c:pt idx="4125">
                  <c:v>5.6783767413688704</c:v>
                </c:pt>
                <c:pt idx="4126">
                  <c:v>5.6797533175485899</c:v>
                </c:pt>
                <c:pt idx="4127">
                  <c:v>5.6811298937283201</c:v>
                </c:pt>
                <c:pt idx="4128">
                  <c:v>5.6825064699080503</c:v>
                </c:pt>
                <c:pt idx="4129">
                  <c:v>5.6838830460877698</c:v>
                </c:pt>
                <c:pt idx="4130">
                  <c:v>5.6852596222675</c:v>
                </c:pt>
                <c:pt idx="4131">
                  <c:v>5.6866361984472196</c:v>
                </c:pt>
                <c:pt idx="4132">
                  <c:v>5.6880127746269498</c:v>
                </c:pt>
                <c:pt idx="4133">
                  <c:v>5.68938935080668</c:v>
                </c:pt>
                <c:pt idx="4134">
                  <c:v>5.6907659269864004</c:v>
                </c:pt>
                <c:pt idx="4135">
                  <c:v>5.6921425031661297</c:v>
                </c:pt>
                <c:pt idx="4136">
                  <c:v>5.6935190793458501</c:v>
                </c:pt>
                <c:pt idx="4137">
                  <c:v>5.6948956555255803</c:v>
                </c:pt>
                <c:pt idx="4138">
                  <c:v>5.6962722317052998</c:v>
                </c:pt>
                <c:pt idx="4139">
                  <c:v>5.69764880788503</c:v>
                </c:pt>
                <c:pt idx="4140">
                  <c:v>5.6990253840647602</c:v>
                </c:pt>
                <c:pt idx="4141">
                  <c:v>5.7004019602444798</c:v>
                </c:pt>
                <c:pt idx="4142">
                  <c:v>5.70177853642421</c:v>
                </c:pt>
                <c:pt idx="4143">
                  <c:v>5.7031551126039304</c:v>
                </c:pt>
                <c:pt idx="4144">
                  <c:v>5.7045316887836597</c:v>
                </c:pt>
                <c:pt idx="4145">
                  <c:v>5.7059082649633801</c:v>
                </c:pt>
                <c:pt idx="4146">
                  <c:v>5.7072848411431103</c:v>
                </c:pt>
                <c:pt idx="4147">
                  <c:v>5.7086614173228396</c:v>
                </c:pt>
                <c:pt idx="4148">
                  <c:v>5.71003799350256</c:v>
                </c:pt>
                <c:pt idx="4149">
                  <c:v>5.7114145696822902</c:v>
                </c:pt>
                <c:pt idx="4150">
                  <c:v>5.7127911458620098</c:v>
                </c:pt>
                <c:pt idx="4151">
                  <c:v>5.7141677220417399</c:v>
                </c:pt>
                <c:pt idx="4152">
                  <c:v>5.7155442982214701</c:v>
                </c:pt>
                <c:pt idx="4153">
                  <c:v>5.7169208744011897</c:v>
                </c:pt>
                <c:pt idx="4154">
                  <c:v>5.7182974505809199</c:v>
                </c:pt>
                <c:pt idx="4155">
                  <c:v>5.7196740267606403</c:v>
                </c:pt>
                <c:pt idx="4156">
                  <c:v>5.7210506029403696</c:v>
                </c:pt>
                <c:pt idx="4157">
                  <c:v>5.72242717912009</c:v>
                </c:pt>
                <c:pt idx="4158">
                  <c:v>5.7238037552998202</c:v>
                </c:pt>
                <c:pt idx="4159">
                  <c:v>5.7251803314795504</c:v>
                </c:pt>
                <c:pt idx="4160">
                  <c:v>5.7265569076592699</c:v>
                </c:pt>
                <c:pt idx="4161">
                  <c:v>5.7279334838390001</c:v>
                </c:pt>
                <c:pt idx="4162">
                  <c:v>5.7293100600187197</c:v>
                </c:pt>
                <c:pt idx="4163">
                  <c:v>5.7306866361984499</c:v>
                </c:pt>
                <c:pt idx="4164">
                  <c:v>5.7320632123781703</c:v>
                </c:pt>
                <c:pt idx="4165">
                  <c:v>5.7334397885578996</c:v>
                </c:pt>
                <c:pt idx="4166">
                  <c:v>5.7348163647376298</c:v>
                </c:pt>
                <c:pt idx="4167">
                  <c:v>5.7361929409173502</c:v>
                </c:pt>
                <c:pt idx="4168">
                  <c:v>5.7375695170970804</c:v>
                </c:pt>
                <c:pt idx="4169">
                  <c:v>5.7389460932767999</c:v>
                </c:pt>
                <c:pt idx="4170">
                  <c:v>5.7403226694565301</c:v>
                </c:pt>
                <c:pt idx="4171">
                  <c:v>5.7416992456362497</c:v>
                </c:pt>
                <c:pt idx="4172">
                  <c:v>5.7430758218159799</c:v>
                </c:pt>
                <c:pt idx="4173">
                  <c:v>5.7444523979957101</c:v>
                </c:pt>
                <c:pt idx="4174">
                  <c:v>5.7458289741754296</c:v>
                </c:pt>
                <c:pt idx="4175">
                  <c:v>5.7472055503551598</c:v>
                </c:pt>
                <c:pt idx="4176">
                  <c:v>5.7485821265348802</c:v>
                </c:pt>
                <c:pt idx="4177">
                  <c:v>5.7499587027146104</c:v>
                </c:pt>
                <c:pt idx="4178">
                  <c:v>5.7513352788943397</c:v>
                </c:pt>
                <c:pt idx="4179">
                  <c:v>5.7527118550740601</c:v>
                </c:pt>
                <c:pt idx="4180">
                  <c:v>5.7540884312537903</c:v>
                </c:pt>
                <c:pt idx="4181">
                  <c:v>5.7554650074335099</c:v>
                </c:pt>
                <c:pt idx="4182">
                  <c:v>5.7568415836132401</c:v>
                </c:pt>
                <c:pt idx="4183">
                  <c:v>5.7582181597929596</c:v>
                </c:pt>
                <c:pt idx="4184">
                  <c:v>5.7595947359726898</c:v>
                </c:pt>
                <c:pt idx="4185">
                  <c:v>5.76097131215242</c:v>
                </c:pt>
                <c:pt idx="4186">
                  <c:v>5.7623478883321404</c:v>
                </c:pt>
                <c:pt idx="4187">
                  <c:v>5.7637244645118697</c:v>
                </c:pt>
                <c:pt idx="4188">
                  <c:v>5.7651010406915901</c:v>
                </c:pt>
                <c:pt idx="4189">
                  <c:v>5.7664776168713203</c:v>
                </c:pt>
                <c:pt idx="4190">
                  <c:v>5.7678541930510399</c:v>
                </c:pt>
                <c:pt idx="4191">
                  <c:v>5.7692307692307701</c:v>
                </c:pt>
                <c:pt idx="4192">
                  <c:v>5.7706073454105002</c:v>
                </c:pt>
                <c:pt idx="4193">
                  <c:v>5.7719839215902198</c:v>
                </c:pt>
                <c:pt idx="4194">
                  <c:v>5.77336049776995</c:v>
                </c:pt>
                <c:pt idx="4195">
                  <c:v>5.7747370739496704</c:v>
                </c:pt>
                <c:pt idx="4196">
                  <c:v>5.7761136501293997</c:v>
                </c:pt>
                <c:pt idx="4197">
                  <c:v>5.7774902263091299</c:v>
                </c:pt>
                <c:pt idx="4198">
                  <c:v>5.7788668024888503</c:v>
                </c:pt>
                <c:pt idx="4199">
                  <c:v>5.7802433786685796</c:v>
                </c:pt>
                <c:pt idx="4200">
                  <c:v>5.7816199548483</c:v>
                </c:pt>
                <c:pt idx="4201">
                  <c:v>5.7829965310280302</c:v>
                </c:pt>
                <c:pt idx="4202">
                  <c:v>5.7843731072077498</c:v>
                </c:pt>
                <c:pt idx="4203">
                  <c:v>5.78574968338748</c:v>
                </c:pt>
                <c:pt idx="4204">
                  <c:v>5.7871262595672102</c:v>
                </c:pt>
                <c:pt idx="4205">
                  <c:v>5.7885028357469297</c:v>
                </c:pt>
                <c:pt idx="4206">
                  <c:v>5.7898794119266599</c:v>
                </c:pt>
                <c:pt idx="4207">
                  <c:v>5.7912559881063803</c:v>
                </c:pt>
                <c:pt idx="4208">
                  <c:v>5.7926325642861096</c:v>
                </c:pt>
                <c:pt idx="4209">
                  <c:v>5.79400914046583</c:v>
                </c:pt>
                <c:pt idx="4210">
                  <c:v>5.7953857166455602</c:v>
                </c:pt>
                <c:pt idx="4211">
                  <c:v>5.7967622928252904</c:v>
                </c:pt>
                <c:pt idx="4212">
                  <c:v>5.79813886900501</c:v>
                </c:pt>
                <c:pt idx="4213">
                  <c:v>5.7995154451847402</c:v>
                </c:pt>
                <c:pt idx="4214">
                  <c:v>5.8008920213644597</c:v>
                </c:pt>
                <c:pt idx="4215">
                  <c:v>5.8022685975441899</c:v>
                </c:pt>
                <c:pt idx="4216">
                  <c:v>5.8036451737239201</c:v>
                </c:pt>
                <c:pt idx="4217">
                  <c:v>5.8050217499036396</c:v>
                </c:pt>
                <c:pt idx="4218">
                  <c:v>5.8063983260833698</c:v>
                </c:pt>
                <c:pt idx="4219">
                  <c:v>5.8077749022630902</c:v>
                </c:pt>
                <c:pt idx="4220">
                  <c:v>5.8091514784428204</c:v>
                </c:pt>
                <c:pt idx="4221">
                  <c:v>5.81052805462254</c:v>
                </c:pt>
                <c:pt idx="4222">
                  <c:v>5.8119046308022702</c:v>
                </c:pt>
                <c:pt idx="4223">
                  <c:v>5.8132812069820003</c:v>
                </c:pt>
                <c:pt idx="4224">
                  <c:v>5.8146577831617199</c:v>
                </c:pt>
                <c:pt idx="4225">
                  <c:v>5.8160343593414501</c:v>
                </c:pt>
                <c:pt idx="4226">
                  <c:v>5.8174109355211696</c:v>
                </c:pt>
                <c:pt idx="4227">
                  <c:v>5.8187875117008998</c:v>
                </c:pt>
                <c:pt idx="4228">
                  <c:v>5.8201640878806202</c:v>
                </c:pt>
                <c:pt idx="4229">
                  <c:v>5.8215406640603504</c:v>
                </c:pt>
                <c:pt idx="4230">
                  <c:v>5.8229172402400797</c:v>
                </c:pt>
                <c:pt idx="4231">
                  <c:v>5.8242938164198002</c:v>
                </c:pt>
                <c:pt idx="4232">
                  <c:v>5.8256703925995303</c:v>
                </c:pt>
                <c:pt idx="4233">
                  <c:v>5.8270469687792499</c:v>
                </c:pt>
                <c:pt idx="4234">
                  <c:v>5.8284235449589801</c:v>
                </c:pt>
                <c:pt idx="4235">
                  <c:v>5.8298001211387103</c:v>
                </c:pt>
                <c:pt idx="4236">
                  <c:v>5.8311766973184298</c:v>
                </c:pt>
                <c:pt idx="4237">
                  <c:v>5.83255327349816</c:v>
                </c:pt>
                <c:pt idx="4238">
                  <c:v>5.8339298496778804</c:v>
                </c:pt>
                <c:pt idx="4239">
                  <c:v>5.8353064258576097</c:v>
                </c:pt>
                <c:pt idx="4240">
                  <c:v>5.8366830020373301</c:v>
                </c:pt>
                <c:pt idx="4241">
                  <c:v>5.8380595782170603</c:v>
                </c:pt>
                <c:pt idx="4242">
                  <c:v>5.8394361543967896</c:v>
                </c:pt>
                <c:pt idx="4243">
                  <c:v>5.8408127305765101</c:v>
                </c:pt>
                <c:pt idx="4244">
                  <c:v>5.8421893067562403</c:v>
                </c:pt>
                <c:pt idx="4245">
                  <c:v>5.8435658829359598</c:v>
                </c:pt>
                <c:pt idx="4246">
                  <c:v>5.84494245911569</c:v>
                </c:pt>
                <c:pt idx="4247">
                  <c:v>5.8463190352954202</c:v>
                </c:pt>
                <c:pt idx="4248">
                  <c:v>5.8476956114751397</c:v>
                </c:pt>
                <c:pt idx="4249">
                  <c:v>5.8490721876548699</c:v>
                </c:pt>
                <c:pt idx="4250">
                  <c:v>5.8504487638345903</c:v>
                </c:pt>
                <c:pt idx="4251">
                  <c:v>5.8518253400143196</c:v>
                </c:pt>
                <c:pt idx="4252">
                  <c:v>5.8532019161940401</c:v>
                </c:pt>
                <c:pt idx="4253">
                  <c:v>5.8545784923737703</c:v>
                </c:pt>
                <c:pt idx="4254">
                  <c:v>5.8559550685534996</c:v>
                </c:pt>
                <c:pt idx="4255">
                  <c:v>5.85733164473322</c:v>
                </c:pt>
                <c:pt idx="4256">
                  <c:v>5.8587082209129502</c:v>
                </c:pt>
                <c:pt idx="4257">
                  <c:v>5.8600847970926697</c:v>
                </c:pt>
                <c:pt idx="4258">
                  <c:v>5.8614613732723999</c:v>
                </c:pt>
                <c:pt idx="4259">
                  <c:v>5.8628379494521203</c:v>
                </c:pt>
                <c:pt idx="4260">
                  <c:v>5.8642145256318496</c:v>
                </c:pt>
                <c:pt idx="4261">
                  <c:v>5.8655911018115798</c:v>
                </c:pt>
                <c:pt idx="4262">
                  <c:v>5.8669676779913003</c:v>
                </c:pt>
                <c:pt idx="4263">
                  <c:v>5.8683442541710296</c:v>
                </c:pt>
                <c:pt idx="4264">
                  <c:v>5.86972083035075</c:v>
                </c:pt>
                <c:pt idx="4265">
                  <c:v>5.8710974065304802</c:v>
                </c:pt>
                <c:pt idx="4266">
                  <c:v>5.8724739827101997</c:v>
                </c:pt>
                <c:pt idx="4267">
                  <c:v>5.8738505588899299</c:v>
                </c:pt>
                <c:pt idx="4268">
                  <c:v>5.8752271350696601</c:v>
                </c:pt>
                <c:pt idx="4269">
                  <c:v>5.8766037112493796</c:v>
                </c:pt>
                <c:pt idx="4270">
                  <c:v>5.8779802874291098</c:v>
                </c:pt>
                <c:pt idx="4271">
                  <c:v>5.8793568636088303</c:v>
                </c:pt>
                <c:pt idx="4272">
                  <c:v>5.8807334397885596</c:v>
                </c:pt>
                <c:pt idx="4273">
                  <c:v>5.88211001596828</c:v>
                </c:pt>
                <c:pt idx="4274">
                  <c:v>5.8834865921480102</c:v>
                </c:pt>
                <c:pt idx="4275">
                  <c:v>5.8848631683277404</c:v>
                </c:pt>
                <c:pt idx="4276">
                  <c:v>5.8862397445074599</c:v>
                </c:pt>
                <c:pt idx="4277">
                  <c:v>5.8876163206871901</c:v>
                </c:pt>
                <c:pt idx="4278">
                  <c:v>5.8889928968669096</c:v>
                </c:pt>
                <c:pt idx="4279">
                  <c:v>5.8903694730466398</c:v>
                </c:pt>
                <c:pt idx="4280">
                  <c:v>5.89174604922637</c:v>
                </c:pt>
                <c:pt idx="4281">
                  <c:v>5.8931226254060904</c:v>
                </c:pt>
                <c:pt idx="4282">
                  <c:v>5.8944992015858197</c:v>
                </c:pt>
                <c:pt idx="4283">
                  <c:v>5.8958757777655402</c:v>
                </c:pt>
                <c:pt idx="4284">
                  <c:v>5.8972523539452704</c:v>
                </c:pt>
                <c:pt idx="4285">
                  <c:v>5.8986289301249899</c:v>
                </c:pt>
                <c:pt idx="4286">
                  <c:v>5.9000055063047201</c:v>
                </c:pt>
                <c:pt idx="4287">
                  <c:v>5.9013820824844503</c:v>
                </c:pt>
                <c:pt idx="4288">
                  <c:v>5.9027586586641698</c:v>
                </c:pt>
                <c:pt idx="4289">
                  <c:v>5.9041352348439</c:v>
                </c:pt>
                <c:pt idx="4290">
                  <c:v>5.9055118110236204</c:v>
                </c:pt>
                <c:pt idx="4291">
                  <c:v>5.9068883872033497</c:v>
                </c:pt>
                <c:pt idx="4292">
                  <c:v>5.9082649633830799</c:v>
                </c:pt>
                <c:pt idx="4293">
                  <c:v>5.9096415395628004</c:v>
                </c:pt>
                <c:pt idx="4294">
                  <c:v>5.9110181157425297</c:v>
                </c:pt>
                <c:pt idx="4295">
                  <c:v>5.9123946919222501</c:v>
                </c:pt>
                <c:pt idx="4296">
                  <c:v>5.9137712681019803</c:v>
                </c:pt>
                <c:pt idx="4297">
                  <c:v>5.9151478442816998</c:v>
                </c:pt>
                <c:pt idx="4298">
                  <c:v>5.91652442046143</c:v>
                </c:pt>
                <c:pt idx="4299">
                  <c:v>5.9179009966411602</c:v>
                </c:pt>
                <c:pt idx="4300">
                  <c:v>5.9192775728208797</c:v>
                </c:pt>
                <c:pt idx="4301">
                  <c:v>5.9206541490006099</c:v>
                </c:pt>
                <c:pt idx="4302">
                  <c:v>5.9220307251803304</c:v>
                </c:pt>
                <c:pt idx="4303">
                  <c:v>5.9234073013600597</c:v>
                </c:pt>
                <c:pt idx="4304">
                  <c:v>5.9247838775397801</c:v>
                </c:pt>
                <c:pt idx="4305">
                  <c:v>5.9261604537195103</c:v>
                </c:pt>
                <c:pt idx="4306">
                  <c:v>5.9275370298992396</c:v>
                </c:pt>
                <c:pt idx="4307">
                  <c:v>5.92891360607896</c:v>
                </c:pt>
                <c:pt idx="4308">
                  <c:v>5.9302901822586902</c:v>
                </c:pt>
                <c:pt idx="4309">
                  <c:v>5.9316667584384097</c:v>
                </c:pt>
                <c:pt idx="4310">
                  <c:v>5.9330433346181399</c:v>
                </c:pt>
                <c:pt idx="4311">
                  <c:v>5.9344199107978701</c:v>
                </c:pt>
                <c:pt idx="4312">
                  <c:v>5.9357964869775897</c:v>
                </c:pt>
                <c:pt idx="4313">
                  <c:v>5.9371730631573199</c:v>
                </c:pt>
                <c:pt idx="4314">
                  <c:v>5.9385496393370403</c:v>
                </c:pt>
                <c:pt idx="4315">
                  <c:v>5.9399262155167696</c:v>
                </c:pt>
                <c:pt idx="4316">
                  <c:v>5.94130279169649</c:v>
                </c:pt>
                <c:pt idx="4317">
                  <c:v>5.9426793678762202</c:v>
                </c:pt>
                <c:pt idx="4318">
                  <c:v>5.9440559440559504</c:v>
                </c:pt>
                <c:pt idx="4319">
                  <c:v>5.9454325202356699</c:v>
                </c:pt>
                <c:pt idx="4320">
                  <c:v>5.9468090964154001</c:v>
                </c:pt>
                <c:pt idx="4321">
                  <c:v>5.9481856725951197</c:v>
                </c:pt>
                <c:pt idx="4322">
                  <c:v>5.9495622487748498</c:v>
                </c:pt>
                <c:pt idx="4323">
                  <c:v>5.9509388249545703</c:v>
                </c:pt>
                <c:pt idx="4324">
                  <c:v>5.9523154011342996</c:v>
                </c:pt>
                <c:pt idx="4325">
                  <c:v>5.9536919773140298</c:v>
                </c:pt>
                <c:pt idx="4326">
                  <c:v>5.9550685534937502</c:v>
                </c:pt>
                <c:pt idx="4327">
                  <c:v>5.9564451296734804</c:v>
                </c:pt>
                <c:pt idx="4328">
                  <c:v>5.9578217058531999</c:v>
                </c:pt>
                <c:pt idx="4329">
                  <c:v>5.9591982820329301</c:v>
                </c:pt>
                <c:pt idx="4330">
                  <c:v>5.9605748582126497</c:v>
                </c:pt>
                <c:pt idx="4331">
                  <c:v>5.9619514343923798</c:v>
                </c:pt>
                <c:pt idx="4332">
                  <c:v>5.96332801057211</c:v>
                </c:pt>
                <c:pt idx="4333">
                  <c:v>5.9647045867518296</c:v>
                </c:pt>
                <c:pt idx="4334">
                  <c:v>5.9660811629315598</c:v>
                </c:pt>
                <c:pt idx="4335">
                  <c:v>5.9674577391112802</c:v>
                </c:pt>
                <c:pt idx="4336">
                  <c:v>5.9688343152910104</c:v>
                </c:pt>
                <c:pt idx="4337">
                  <c:v>5.9702108914707397</c:v>
                </c:pt>
                <c:pt idx="4338">
                  <c:v>5.9715874676504601</c:v>
                </c:pt>
                <c:pt idx="4339">
                  <c:v>5.9729640438301903</c:v>
                </c:pt>
                <c:pt idx="4340">
                  <c:v>5.9743406200099098</c:v>
                </c:pt>
                <c:pt idx="4341">
                  <c:v>5.97571719618964</c:v>
                </c:pt>
                <c:pt idx="4342">
                  <c:v>5.9770937723693596</c:v>
                </c:pt>
                <c:pt idx="4343">
                  <c:v>5.9784703485490898</c:v>
                </c:pt>
                <c:pt idx="4344">
                  <c:v>5.97984692472882</c:v>
                </c:pt>
                <c:pt idx="4345">
                  <c:v>5.9812235009085404</c:v>
                </c:pt>
                <c:pt idx="4346">
                  <c:v>5.9826000770882697</c:v>
                </c:pt>
                <c:pt idx="4347">
                  <c:v>5.9839766532679901</c:v>
                </c:pt>
                <c:pt idx="4348">
                  <c:v>5.9853532294477203</c:v>
                </c:pt>
                <c:pt idx="4349">
                  <c:v>5.9867298056274398</c:v>
                </c:pt>
                <c:pt idx="4350">
                  <c:v>5.98810638180717</c:v>
                </c:pt>
                <c:pt idx="4351">
                  <c:v>5.9894829579869002</c:v>
                </c:pt>
                <c:pt idx="4352">
                  <c:v>5.9908595341666198</c:v>
                </c:pt>
                <c:pt idx="4353">
                  <c:v>5.99223611034635</c:v>
                </c:pt>
                <c:pt idx="4354">
                  <c:v>5.9936126865260704</c:v>
                </c:pt>
                <c:pt idx="4355">
                  <c:v>5.9949892627057997</c:v>
                </c:pt>
                <c:pt idx="4356">
                  <c:v>5.9963658388855201</c:v>
                </c:pt>
                <c:pt idx="4357">
                  <c:v>5.9977424150652503</c:v>
                </c:pt>
                <c:pt idx="4358">
                  <c:v>5.9991189912449796</c:v>
                </c:pt>
                <c:pt idx="4359">
                  <c:v>6.0004955674247</c:v>
                </c:pt>
                <c:pt idx="4360">
                  <c:v>6.0018721436044302</c:v>
                </c:pt>
                <c:pt idx="4361">
                  <c:v>6.0032487197841498</c:v>
                </c:pt>
                <c:pt idx="4362">
                  <c:v>6.0046252959638799</c:v>
                </c:pt>
                <c:pt idx="4363">
                  <c:v>6.0060018721436101</c:v>
                </c:pt>
                <c:pt idx="4364">
                  <c:v>6.0073784483233297</c:v>
                </c:pt>
                <c:pt idx="4365">
                  <c:v>6.0087550245030599</c:v>
                </c:pt>
                <c:pt idx="4366">
                  <c:v>6.0101316006827803</c:v>
                </c:pt>
                <c:pt idx="4367">
                  <c:v>6.0115081768625096</c:v>
                </c:pt>
                <c:pt idx="4368">
                  <c:v>6.01288475304223</c:v>
                </c:pt>
                <c:pt idx="4369">
                  <c:v>6.0142613292219602</c:v>
                </c:pt>
                <c:pt idx="4370">
                  <c:v>6.0156379054016904</c:v>
                </c:pt>
                <c:pt idx="4371">
                  <c:v>6.0170144815814099</c:v>
                </c:pt>
                <c:pt idx="4372">
                  <c:v>6.0183910577611401</c:v>
                </c:pt>
                <c:pt idx="4373">
                  <c:v>6.0197676339408597</c:v>
                </c:pt>
                <c:pt idx="4374">
                  <c:v>6.0211442101205899</c:v>
                </c:pt>
                <c:pt idx="4375">
                  <c:v>6.0225207863003201</c:v>
                </c:pt>
                <c:pt idx="4376">
                  <c:v>6.0238973624800396</c:v>
                </c:pt>
                <c:pt idx="4377">
                  <c:v>6.0252739386597698</c:v>
                </c:pt>
                <c:pt idx="4378">
                  <c:v>6.0266505148394902</c:v>
                </c:pt>
                <c:pt idx="4379">
                  <c:v>6.0280270910192204</c:v>
                </c:pt>
                <c:pt idx="4380">
                  <c:v>6.0294036671989399</c:v>
                </c:pt>
                <c:pt idx="4381">
                  <c:v>6.0307802433786701</c:v>
                </c:pt>
                <c:pt idx="4382">
                  <c:v>6.0321568195584003</c:v>
                </c:pt>
                <c:pt idx="4383">
                  <c:v>6.0335333957381199</c:v>
                </c:pt>
                <c:pt idx="4384">
                  <c:v>6.0349099719178501</c:v>
                </c:pt>
                <c:pt idx="4385">
                  <c:v>6.0362865480975696</c:v>
                </c:pt>
                <c:pt idx="4386">
                  <c:v>6.0376631242772998</c:v>
                </c:pt>
                <c:pt idx="4387">
                  <c:v>6.03903970045703</c:v>
                </c:pt>
                <c:pt idx="4388">
                  <c:v>6.0404162766367504</c:v>
                </c:pt>
                <c:pt idx="4389">
                  <c:v>6.0417928528164797</c:v>
                </c:pt>
                <c:pt idx="4390">
                  <c:v>6.0431694289962001</c:v>
                </c:pt>
                <c:pt idx="4391">
                  <c:v>6.0445460051759303</c:v>
                </c:pt>
                <c:pt idx="4392">
                  <c:v>6.0459225813556499</c:v>
                </c:pt>
                <c:pt idx="4393">
                  <c:v>6.0472991575353801</c:v>
                </c:pt>
                <c:pt idx="4394">
                  <c:v>6.0486757337151102</c:v>
                </c:pt>
                <c:pt idx="4395">
                  <c:v>6.0500523098948298</c:v>
                </c:pt>
                <c:pt idx="4396">
                  <c:v>6.05142888607456</c:v>
                </c:pt>
                <c:pt idx="4397">
                  <c:v>6.0528054622542804</c:v>
                </c:pt>
                <c:pt idx="4398">
                  <c:v>6.0541820384340097</c:v>
                </c:pt>
                <c:pt idx="4399">
                  <c:v>6.0555586146137301</c:v>
                </c:pt>
                <c:pt idx="4400">
                  <c:v>6.0569351907934603</c:v>
                </c:pt>
                <c:pt idx="4401">
                  <c:v>6.0583117669731896</c:v>
                </c:pt>
                <c:pt idx="4402">
                  <c:v>6.0596883431529101</c:v>
                </c:pt>
                <c:pt idx="4403">
                  <c:v>6.0610649193326402</c:v>
                </c:pt>
                <c:pt idx="4404">
                  <c:v>6.0624414955123598</c:v>
                </c:pt>
                <c:pt idx="4405">
                  <c:v>6.06381807169209</c:v>
                </c:pt>
                <c:pt idx="4406">
                  <c:v>6.0651946478718104</c:v>
                </c:pt>
                <c:pt idx="4407">
                  <c:v>6.0665712240515397</c:v>
                </c:pt>
                <c:pt idx="4408">
                  <c:v>6.0679478002312699</c:v>
                </c:pt>
                <c:pt idx="4409">
                  <c:v>6.0693243764109903</c:v>
                </c:pt>
                <c:pt idx="4410">
                  <c:v>6.0707009525907196</c:v>
                </c:pt>
                <c:pt idx="4411">
                  <c:v>6.07207752877044</c:v>
                </c:pt>
                <c:pt idx="4412">
                  <c:v>6.0734541049501702</c:v>
                </c:pt>
                <c:pt idx="4413">
                  <c:v>6.0748306811298898</c:v>
                </c:pt>
                <c:pt idx="4414">
                  <c:v>6.07620725730962</c:v>
                </c:pt>
                <c:pt idx="4415">
                  <c:v>6.0775838334893502</c:v>
                </c:pt>
                <c:pt idx="4416">
                  <c:v>6.0789604096690697</c:v>
                </c:pt>
                <c:pt idx="4417">
                  <c:v>6.0803369858487999</c:v>
                </c:pt>
                <c:pt idx="4418">
                  <c:v>6.0817135620285203</c:v>
                </c:pt>
                <c:pt idx="4419">
                  <c:v>6.0830901382082496</c:v>
                </c:pt>
                <c:pt idx="4420">
                  <c:v>6.0844667143879798</c:v>
                </c:pt>
                <c:pt idx="4421">
                  <c:v>6.0858432905677002</c:v>
                </c:pt>
                <c:pt idx="4422">
                  <c:v>6.0872198667474304</c:v>
                </c:pt>
                <c:pt idx="4423">
                  <c:v>6.08859644292715</c:v>
                </c:pt>
                <c:pt idx="4424">
                  <c:v>6.0899730191068802</c:v>
                </c:pt>
                <c:pt idx="4425">
                  <c:v>6.0913495952865997</c:v>
                </c:pt>
                <c:pt idx="4426">
                  <c:v>6.0927261714663299</c:v>
                </c:pt>
                <c:pt idx="4427">
                  <c:v>6.0941027476460601</c:v>
                </c:pt>
                <c:pt idx="4428">
                  <c:v>6.0954793238257796</c:v>
                </c:pt>
                <c:pt idx="4429">
                  <c:v>6.0968559000055098</c:v>
                </c:pt>
                <c:pt idx="4430">
                  <c:v>6.0982324761852302</c:v>
                </c:pt>
                <c:pt idx="4431">
                  <c:v>6.0996090523649604</c:v>
                </c:pt>
                <c:pt idx="4432">
                  <c:v>6.1009856285446897</c:v>
                </c:pt>
                <c:pt idx="4433">
                  <c:v>6.1023622047244102</c:v>
                </c:pt>
                <c:pt idx="4434">
                  <c:v>6.1037387809041403</c:v>
                </c:pt>
                <c:pt idx="4435">
                  <c:v>6.1051153570838599</c:v>
                </c:pt>
                <c:pt idx="4436">
                  <c:v>6.1064919332635901</c:v>
                </c:pt>
                <c:pt idx="4437">
                  <c:v>6.1078685094433096</c:v>
                </c:pt>
                <c:pt idx="4438">
                  <c:v>6.1092450856230398</c:v>
                </c:pt>
                <c:pt idx="4439">
                  <c:v>6.11062166180277</c:v>
                </c:pt>
                <c:pt idx="4440">
                  <c:v>6.1119982379824904</c:v>
                </c:pt>
                <c:pt idx="4441">
                  <c:v>6.1133748141622197</c:v>
                </c:pt>
                <c:pt idx="4442">
                  <c:v>6.1147513903419402</c:v>
                </c:pt>
                <c:pt idx="4443">
                  <c:v>6.1161279665216703</c:v>
                </c:pt>
                <c:pt idx="4444">
                  <c:v>6.1175045427013899</c:v>
                </c:pt>
                <c:pt idx="4445">
                  <c:v>6.1188811188811201</c:v>
                </c:pt>
                <c:pt idx="4446">
                  <c:v>6.1202576950608503</c:v>
                </c:pt>
                <c:pt idx="4447">
                  <c:v>6.1216342712405698</c:v>
                </c:pt>
                <c:pt idx="4448">
                  <c:v>6.1230108474203</c:v>
                </c:pt>
                <c:pt idx="4449">
                  <c:v>6.1243874236000204</c:v>
                </c:pt>
                <c:pt idx="4450">
                  <c:v>6.1257639997797497</c:v>
                </c:pt>
                <c:pt idx="4451">
                  <c:v>6.1271405759594799</c:v>
                </c:pt>
                <c:pt idx="4452">
                  <c:v>6.1285171521392003</c:v>
                </c:pt>
                <c:pt idx="4453">
                  <c:v>6.1298937283189296</c:v>
                </c:pt>
                <c:pt idx="4454">
                  <c:v>6.1312703044986501</c:v>
                </c:pt>
                <c:pt idx="4455">
                  <c:v>6.1326468806783803</c:v>
                </c:pt>
                <c:pt idx="4456">
                  <c:v>6.1340234568580998</c:v>
                </c:pt>
                <c:pt idx="4457">
                  <c:v>6.13540003303783</c:v>
                </c:pt>
                <c:pt idx="4458">
                  <c:v>6.1367766092175602</c:v>
                </c:pt>
                <c:pt idx="4459">
                  <c:v>6.1381531853972797</c:v>
                </c:pt>
                <c:pt idx="4460">
                  <c:v>6.1395297615770099</c:v>
                </c:pt>
                <c:pt idx="4461">
                  <c:v>6.1409063377567303</c:v>
                </c:pt>
                <c:pt idx="4462">
                  <c:v>6.1422829139364596</c:v>
                </c:pt>
                <c:pt idx="4463">
                  <c:v>6.1436594901161801</c:v>
                </c:pt>
                <c:pt idx="4464">
                  <c:v>6.1450360662959103</c:v>
                </c:pt>
                <c:pt idx="4465">
                  <c:v>6.1464126424756396</c:v>
                </c:pt>
                <c:pt idx="4466">
                  <c:v>6.14778921865536</c:v>
                </c:pt>
                <c:pt idx="4467">
                  <c:v>6.1491657948350902</c:v>
                </c:pt>
                <c:pt idx="4468">
                  <c:v>6.1505423710148097</c:v>
                </c:pt>
                <c:pt idx="4469">
                  <c:v>6.1519189471945399</c:v>
                </c:pt>
                <c:pt idx="4470">
                  <c:v>6.1532955233742603</c:v>
                </c:pt>
                <c:pt idx="4471">
                  <c:v>6.1546720995539896</c:v>
                </c:pt>
                <c:pt idx="4472">
                  <c:v>6.1560486757337198</c:v>
                </c:pt>
                <c:pt idx="4473">
                  <c:v>6.1574252519134403</c:v>
                </c:pt>
                <c:pt idx="4474">
                  <c:v>6.1588018280931696</c:v>
                </c:pt>
                <c:pt idx="4475">
                  <c:v>6.16017840427289</c:v>
                </c:pt>
                <c:pt idx="4476">
                  <c:v>6.1615549804526202</c:v>
                </c:pt>
                <c:pt idx="4477">
                  <c:v>6.1629315566323504</c:v>
                </c:pt>
                <c:pt idx="4478">
                  <c:v>6.1643081328120699</c:v>
                </c:pt>
                <c:pt idx="4479">
                  <c:v>6.1656847089918001</c:v>
                </c:pt>
                <c:pt idx="4480">
                  <c:v>6.1670612851715196</c:v>
                </c:pt>
                <c:pt idx="4481">
                  <c:v>6.1684378613512498</c:v>
                </c:pt>
                <c:pt idx="4482">
                  <c:v>6.16981443753098</c:v>
                </c:pt>
                <c:pt idx="4483">
                  <c:v>6.1711910137106996</c:v>
                </c:pt>
                <c:pt idx="4484">
                  <c:v>6.1725675898904298</c:v>
                </c:pt>
                <c:pt idx="4485">
                  <c:v>6.1739441660701502</c:v>
                </c:pt>
                <c:pt idx="4486">
                  <c:v>6.1753207422498804</c:v>
                </c:pt>
                <c:pt idx="4487">
                  <c:v>6.1766973184295999</c:v>
                </c:pt>
                <c:pt idx="4488">
                  <c:v>6.1780738946093301</c:v>
                </c:pt>
                <c:pt idx="4489">
                  <c:v>6.1794504707890603</c:v>
                </c:pt>
                <c:pt idx="4490">
                  <c:v>6.1808270469687798</c:v>
                </c:pt>
                <c:pt idx="4491">
                  <c:v>6.18220362314851</c:v>
                </c:pt>
                <c:pt idx="4492">
                  <c:v>6.1835801993282304</c:v>
                </c:pt>
                <c:pt idx="4493">
                  <c:v>6.1849567755079597</c:v>
                </c:pt>
                <c:pt idx="4494">
                  <c:v>6.1863333516876802</c:v>
                </c:pt>
                <c:pt idx="4495">
                  <c:v>6.1877099278674104</c:v>
                </c:pt>
                <c:pt idx="4496">
                  <c:v>6.1890865040471397</c:v>
                </c:pt>
                <c:pt idx="4497">
                  <c:v>6.1904630802268601</c:v>
                </c:pt>
                <c:pt idx="4498">
                  <c:v>6.1918396564065903</c:v>
                </c:pt>
                <c:pt idx="4499">
                  <c:v>6.1932162325863098</c:v>
                </c:pt>
                <c:pt idx="4500">
                  <c:v>6.19459280876604</c:v>
                </c:pt>
                <c:pt idx="4501">
                  <c:v>6.1959693849457604</c:v>
                </c:pt>
                <c:pt idx="4502">
                  <c:v>6.1973459611254897</c:v>
                </c:pt>
                <c:pt idx="4503">
                  <c:v>6.1987225373052199</c:v>
                </c:pt>
                <c:pt idx="4504">
                  <c:v>6.2000991134849404</c:v>
                </c:pt>
                <c:pt idx="4505">
                  <c:v>6.2014756896646697</c:v>
                </c:pt>
                <c:pt idx="4506">
                  <c:v>6.2028522658443901</c:v>
                </c:pt>
                <c:pt idx="4507">
                  <c:v>6.2042288420241203</c:v>
                </c:pt>
                <c:pt idx="4508">
                  <c:v>6.2056054182038398</c:v>
                </c:pt>
                <c:pt idx="4509">
                  <c:v>6.20698199438357</c:v>
                </c:pt>
                <c:pt idx="4510">
                  <c:v>6.2083585705633002</c:v>
                </c:pt>
                <c:pt idx="4511">
                  <c:v>6.2097351467430197</c:v>
                </c:pt>
                <c:pt idx="4512">
                  <c:v>6.2111117229227499</c:v>
                </c:pt>
                <c:pt idx="4513">
                  <c:v>6.2124882991024704</c:v>
                </c:pt>
                <c:pt idx="4514">
                  <c:v>6.2138648752821997</c:v>
                </c:pt>
                <c:pt idx="4515">
                  <c:v>6.2152414514619201</c:v>
                </c:pt>
                <c:pt idx="4516">
                  <c:v>6.2166180276416503</c:v>
                </c:pt>
                <c:pt idx="4517">
                  <c:v>6.2179946038213796</c:v>
                </c:pt>
                <c:pt idx="4518">
                  <c:v>6.2193711800011</c:v>
                </c:pt>
                <c:pt idx="4519">
                  <c:v>6.2207477561808302</c:v>
                </c:pt>
                <c:pt idx="4520">
                  <c:v>6.2221243323605497</c:v>
                </c:pt>
                <c:pt idx="4521">
                  <c:v>6.2235009085402799</c:v>
                </c:pt>
                <c:pt idx="4522">
                  <c:v>6.2248774847200101</c:v>
                </c:pt>
                <c:pt idx="4523">
                  <c:v>6.2262540608997297</c:v>
                </c:pt>
                <c:pt idx="4524">
                  <c:v>6.2276306370794599</c:v>
                </c:pt>
                <c:pt idx="4525">
                  <c:v>6.2290072132591803</c:v>
                </c:pt>
                <c:pt idx="4526">
                  <c:v>6.2303837894389096</c:v>
                </c:pt>
                <c:pt idx="4527">
                  <c:v>6.23176036561863</c:v>
                </c:pt>
                <c:pt idx="4528">
                  <c:v>6.2331369417983602</c:v>
                </c:pt>
                <c:pt idx="4529">
                  <c:v>6.2345135179780904</c:v>
                </c:pt>
                <c:pt idx="4530">
                  <c:v>6.2358900941578099</c:v>
                </c:pt>
                <c:pt idx="4531">
                  <c:v>6.2372666703375401</c:v>
                </c:pt>
                <c:pt idx="4532">
                  <c:v>6.2386432465172597</c:v>
                </c:pt>
                <c:pt idx="4533">
                  <c:v>6.2400198226969898</c:v>
                </c:pt>
                <c:pt idx="4534">
                  <c:v>6.24139639887672</c:v>
                </c:pt>
                <c:pt idx="4535">
                  <c:v>6.2427729750564396</c:v>
                </c:pt>
                <c:pt idx="4536">
                  <c:v>6.2441495512361698</c:v>
                </c:pt>
                <c:pt idx="4537">
                  <c:v>6.2455261274158902</c:v>
                </c:pt>
                <c:pt idx="4538">
                  <c:v>6.2469027035956204</c:v>
                </c:pt>
                <c:pt idx="4539">
                  <c:v>6.2482792797753399</c:v>
                </c:pt>
                <c:pt idx="4540">
                  <c:v>6.2496558559550701</c:v>
                </c:pt>
                <c:pt idx="4541">
                  <c:v>6.2510324321348003</c:v>
                </c:pt>
                <c:pt idx="4542">
                  <c:v>6.2524090083145198</c:v>
                </c:pt>
                <c:pt idx="4543">
                  <c:v>6.25378558449425</c:v>
                </c:pt>
                <c:pt idx="4544">
                  <c:v>6.2551621606739696</c:v>
                </c:pt>
                <c:pt idx="4545">
                  <c:v>6.2565387368536998</c:v>
                </c:pt>
                <c:pt idx="4546">
                  <c:v>6.25791531303343</c:v>
                </c:pt>
                <c:pt idx="4547">
                  <c:v>6.2592918892131504</c:v>
                </c:pt>
                <c:pt idx="4548">
                  <c:v>6.2606684653928797</c:v>
                </c:pt>
                <c:pt idx="4549">
                  <c:v>6.2620450415726001</c:v>
                </c:pt>
                <c:pt idx="4550">
                  <c:v>6.2634216177523303</c:v>
                </c:pt>
                <c:pt idx="4551">
                  <c:v>6.2647981939320498</c:v>
                </c:pt>
                <c:pt idx="4552">
                  <c:v>6.26617477011178</c:v>
                </c:pt>
                <c:pt idx="4553">
                  <c:v>6.2675513462915102</c:v>
                </c:pt>
                <c:pt idx="4554">
                  <c:v>6.2689279224712298</c:v>
                </c:pt>
                <c:pt idx="4555">
                  <c:v>6.27030449865096</c:v>
                </c:pt>
                <c:pt idx="4556">
                  <c:v>6.2716810748306804</c:v>
                </c:pt>
                <c:pt idx="4557">
                  <c:v>6.2730576510104097</c:v>
                </c:pt>
                <c:pt idx="4558">
                  <c:v>6.2744342271901301</c:v>
                </c:pt>
                <c:pt idx="4559">
                  <c:v>6.2758108033698603</c:v>
                </c:pt>
                <c:pt idx="4560">
                  <c:v>6.2771873795495896</c:v>
                </c:pt>
                <c:pt idx="4561">
                  <c:v>6.27856395572931</c:v>
                </c:pt>
                <c:pt idx="4562">
                  <c:v>6.2799405319090402</c:v>
                </c:pt>
                <c:pt idx="4563">
                  <c:v>6.2813171080887598</c:v>
                </c:pt>
                <c:pt idx="4564">
                  <c:v>6.28269368426849</c:v>
                </c:pt>
                <c:pt idx="4565">
                  <c:v>6.2840702604482104</c:v>
                </c:pt>
                <c:pt idx="4566">
                  <c:v>6.2854468366279397</c:v>
                </c:pt>
                <c:pt idx="4567">
                  <c:v>6.2868234128076699</c:v>
                </c:pt>
                <c:pt idx="4568">
                  <c:v>6.2881999889873903</c:v>
                </c:pt>
                <c:pt idx="4569">
                  <c:v>6.2895765651671196</c:v>
                </c:pt>
                <c:pt idx="4570">
                  <c:v>6.29095314134684</c:v>
                </c:pt>
                <c:pt idx="4571">
                  <c:v>6.2923297175265702</c:v>
                </c:pt>
                <c:pt idx="4572">
                  <c:v>6.2937062937063004</c:v>
                </c:pt>
                <c:pt idx="4573">
                  <c:v>6.2950828698860199</c:v>
                </c:pt>
                <c:pt idx="4574">
                  <c:v>6.2964594460657501</c:v>
                </c:pt>
                <c:pt idx="4575">
                  <c:v>6.2978360222454697</c:v>
                </c:pt>
                <c:pt idx="4576">
                  <c:v>6.2992125984251999</c:v>
                </c:pt>
                <c:pt idx="4577">
                  <c:v>6.3005891746049203</c:v>
                </c:pt>
                <c:pt idx="4578">
                  <c:v>6.3019657507846496</c:v>
                </c:pt>
                <c:pt idx="4579">
                  <c:v>6.3033423269643798</c:v>
                </c:pt>
                <c:pt idx="4580">
                  <c:v>6.3047189031441002</c:v>
                </c:pt>
                <c:pt idx="4581">
                  <c:v>6.3060954793238304</c:v>
                </c:pt>
                <c:pt idx="4582">
                  <c:v>6.3074720555035499</c:v>
                </c:pt>
                <c:pt idx="4583">
                  <c:v>6.3088486316832801</c:v>
                </c:pt>
                <c:pt idx="4584">
                  <c:v>6.3102252078629997</c:v>
                </c:pt>
                <c:pt idx="4585">
                  <c:v>6.3116017840427299</c:v>
                </c:pt>
                <c:pt idx="4586">
                  <c:v>6.3129783602224601</c:v>
                </c:pt>
                <c:pt idx="4587">
                  <c:v>6.3143549364021796</c:v>
                </c:pt>
                <c:pt idx="4588">
                  <c:v>6.3157315125819098</c:v>
                </c:pt>
                <c:pt idx="4589">
                  <c:v>6.3171080887616302</c:v>
                </c:pt>
                <c:pt idx="4590">
                  <c:v>6.3184846649413604</c:v>
                </c:pt>
                <c:pt idx="4591">
                  <c:v>6.3198612411210799</c:v>
                </c:pt>
                <c:pt idx="4592">
                  <c:v>6.3212378173008101</c:v>
                </c:pt>
                <c:pt idx="4593">
                  <c:v>6.3226143934805403</c:v>
                </c:pt>
                <c:pt idx="4594">
                  <c:v>6.3239909696602599</c:v>
                </c:pt>
                <c:pt idx="4595">
                  <c:v>6.3253675458399901</c:v>
                </c:pt>
                <c:pt idx="4596">
                  <c:v>6.3267441220197096</c:v>
                </c:pt>
                <c:pt idx="4597">
                  <c:v>6.3281206981994398</c:v>
                </c:pt>
                <c:pt idx="4598">
                  <c:v>6.32949727437917</c:v>
                </c:pt>
                <c:pt idx="4599">
                  <c:v>6.3308738505588904</c:v>
                </c:pt>
                <c:pt idx="4600">
                  <c:v>6.3322504267386197</c:v>
                </c:pt>
                <c:pt idx="4601">
                  <c:v>6.3336270029183401</c:v>
                </c:pt>
                <c:pt idx="4602">
                  <c:v>6.3350035790980703</c:v>
                </c:pt>
                <c:pt idx="4603">
                  <c:v>6.3363801552777899</c:v>
                </c:pt>
                <c:pt idx="4604">
                  <c:v>6.3377567314575201</c:v>
                </c:pt>
                <c:pt idx="4605">
                  <c:v>6.3391333076372502</c:v>
                </c:pt>
                <c:pt idx="4606">
                  <c:v>6.3405098838169698</c:v>
                </c:pt>
                <c:pt idx="4607">
                  <c:v>6.3418864599967</c:v>
                </c:pt>
                <c:pt idx="4608">
                  <c:v>6.3432630361764204</c:v>
                </c:pt>
                <c:pt idx="4609">
                  <c:v>6.3446396123561497</c:v>
                </c:pt>
                <c:pt idx="4610">
                  <c:v>6.3460161885358799</c:v>
                </c:pt>
                <c:pt idx="4611">
                  <c:v>6.3473927647156003</c:v>
                </c:pt>
                <c:pt idx="4612">
                  <c:v>6.3487693408953296</c:v>
                </c:pt>
                <c:pt idx="4613">
                  <c:v>6.3501459170750501</c:v>
                </c:pt>
                <c:pt idx="4614">
                  <c:v>6.3515224932547802</c:v>
                </c:pt>
                <c:pt idx="4615">
                  <c:v>6.3528990694344998</c:v>
                </c:pt>
                <c:pt idx="4616">
                  <c:v>6.35427564561423</c:v>
                </c:pt>
                <c:pt idx="4617">
                  <c:v>6.3556522217939602</c:v>
                </c:pt>
                <c:pt idx="4618">
                  <c:v>6.3570287979736797</c:v>
                </c:pt>
                <c:pt idx="4619">
                  <c:v>6.3584053741534099</c:v>
                </c:pt>
                <c:pt idx="4620">
                  <c:v>6.3597819503331303</c:v>
                </c:pt>
                <c:pt idx="4621">
                  <c:v>6.3611585265128596</c:v>
                </c:pt>
                <c:pt idx="4622">
                  <c:v>6.36253510269258</c:v>
                </c:pt>
                <c:pt idx="4623">
                  <c:v>6.3639116788723102</c:v>
                </c:pt>
                <c:pt idx="4624">
                  <c:v>6.3652882550520404</c:v>
                </c:pt>
                <c:pt idx="4625">
                  <c:v>6.36666483123176</c:v>
                </c:pt>
                <c:pt idx="4626">
                  <c:v>6.3680414074114902</c:v>
                </c:pt>
                <c:pt idx="4627">
                  <c:v>6.3694179835912097</c:v>
                </c:pt>
                <c:pt idx="4628">
                  <c:v>6.3707945597709399</c:v>
                </c:pt>
                <c:pt idx="4629">
                  <c:v>6.3721711359506701</c:v>
                </c:pt>
                <c:pt idx="4630">
                  <c:v>6.3735477121303896</c:v>
                </c:pt>
                <c:pt idx="4631">
                  <c:v>6.3749242883101198</c:v>
                </c:pt>
                <c:pt idx="4632">
                  <c:v>6.3763008644898402</c:v>
                </c:pt>
                <c:pt idx="4633">
                  <c:v>6.3776774406695704</c:v>
                </c:pt>
                <c:pt idx="4634">
                  <c:v>6.37905401684929</c:v>
                </c:pt>
                <c:pt idx="4635">
                  <c:v>6.3804305930290202</c:v>
                </c:pt>
                <c:pt idx="4636">
                  <c:v>6.3818071692087504</c:v>
                </c:pt>
                <c:pt idx="4637">
                  <c:v>6.3831837453884699</c:v>
                </c:pt>
                <c:pt idx="4638">
                  <c:v>6.3845603215682001</c:v>
                </c:pt>
                <c:pt idx="4639">
                  <c:v>6.3859368977479196</c:v>
                </c:pt>
                <c:pt idx="4640">
                  <c:v>6.3873134739276498</c:v>
                </c:pt>
                <c:pt idx="4641">
                  <c:v>6.3886900501073702</c:v>
                </c:pt>
                <c:pt idx="4642">
                  <c:v>6.3900666262871004</c:v>
                </c:pt>
                <c:pt idx="4643">
                  <c:v>6.3914432024668297</c:v>
                </c:pt>
                <c:pt idx="4644">
                  <c:v>6.3928197786465502</c:v>
                </c:pt>
                <c:pt idx="4645">
                  <c:v>6.3941963548262803</c:v>
                </c:pt>
                <c:pt idx="4646">
                  <c:v>6.3955729310059999</c:v>
                </c:pt>
                <c:pt idx="4647">
                  <c:v>6.3969495071857301</c:v>
                </c:pt>
                <c:pt idx="4648">
                  <c:v>6.3983260833654496</c:v>
                </c:pt>
                <c:pt idx="4649">
                  <c:v>6.3997026595451798</c:v>
                </c:pt>
                <c:pt idx="4650">
                  <c:v>6.40107923572491</c:v>
                </c:pt>
                <c:pt idx="4651">
                  <c:v>6.4024558119046304</c:v>
                </c:pt>
                <c:pt idx="4652">
                  <c:v>6.4038323880843597</c:v>
                </c:pt>
                <c:pt idx="4653">
                  <c:v>6.4052089642640802</c:v>
                </c:pt>
                <c:pt idx="4654">
                  <c:v>6.4065855404438103</c:v>
                </c:pt>
                <c:pt idx="4655">
                  <c:v>6.4079621166235299</c:v>
                </c:pt>
                <c:pt idx="4656">
                  <c:v>6.4093386928032601</c:v>
                </c:pt>
                <c:pt idx="4657">
                  <c:v>6.4107152689829903</c:v>
                </c:pt>
                <c:pt idx="4658">
                  <c:v>6.4120918451627098</c:v>
                </c:pt>
                <c:pt idx="4659">
                  <c:v>6.41346842134244</c:v>
                </c:pt>
                <c:pt idx="4660">
                  <c:v>6.4148449975221604</c:v>
                </c:pt>
                <c:pt idx="4661">
                  <c:v>6.4162215737018897</c:v>
                </c:pt>
                <c:pt idx="4662">
                  <c:v>6.4175981498816199</c:v>
                </c:pt>
                <c:pt idx="4663">
                  <c:v>6.4189747260613403</c:v>
                </c:pt>
                <c:pt idx="4664">
                  <c:v>6.4203513022410696</c:v>
                </c:pt>
                <c:pt idx="4665">
                  <c:v>6.4217278784207901</c:v>
                </c:pt>
                <c:pt idx="4666">
                  <c:v>6.4231044546005203</c:v>
                </c:pt>
                <c:pt idx="4667">
                  <c:v>6.4244810307802496</c:v>
                </c:pt>
                <c:pt idx="4668">
                  <c:v>6.42585760695997</c:v>
                </c:pt>
                <c:pt idx="4669">
                  <c:v>6.4272341831397002</c:v>
                </c:pt>
                <c:pt idx="4670">
                  <c:v>6.4286107593194197</c:v>
                </c:pt>
                <c:pt idx="4671">
                  <c:v>6.4299873354991499</c:v>
                </c:pt>
                <c:pt idx="4672">
                  <c:v>6.4313639116788703</c:v>
                </c:pt>
                <c:pt idx="4673">
                  <c:v>6.4327404878585996</c:v>
                </c:pt>
                <c:pt idx="4674">
                  <c:v>6.4341170640383298</c:v>
                </c:pt>
                <c:pt idx="4675">
                  <c:v>6.4354936402180503</c:v>
                </c:pt>
                <c:pt idx="4676">
                  <c:v>6.4368702163977796</c:v>
                </c:pt>
                <c:pt idx="4677">
                  <c:v>6.4382467925775</c:v>
                </c:pt>
                <c:pt idx="4678">
                  <c:v>6.4396233687572302</c:v>
                </c:pt>
                <c:pt idx="4679">
                  <c:v>6.4409999449369497</c:v>
                </c:pt>
                <c:pt idx="4680">
                  <c:v>6.4423765211166799</c:v>
                </c:pt>
                <c:pt idx="4681">
                  <c:v>6.4437530972964101</c:v>
                </c:pt>
                <c:pt idx="4682">
                  <c:v>6.4451296734761296</c:v>
                </c:pt>
                <c:pt idx="4683">
                  <c:v>6.4465062496558598</c:v>
                </c:pt>
                <c:pt idx="4684">
                  <c:v>6.4478828258355803</c:v>
                </c:pt>
                <c:pt idx="4685">
                  <c:v>6.4492594020153096</c:v>
                </c:pt>
                <c:pt idx="4686">
                  <c:v>6.45063597819503</c:v>
                </c:pt>
                <c:pt idx="4687">
                  <c:v>6.4520125543747602</c:v>
                </c:pt>
                <c:pt idx="4688">
                  <c:v>6.4533891305544904</c:v>
                </c:pt>
                <c:pt idx="4689">
                  <c:v>6.4547657067342099</c:v>
                </c:pt>
                <c:pt idx="4690">
                  <c:v>6.4561422829139401</c:v>
                </c:pt>
                <c:pt idx="4691">
                  <c:v>6.4575188590936596</c:v>
                </c:pt>
                <c:pt idx="4692">
                  <c:v>6.4588954352733898</c:v>
                </c:pt>
                <c:pt idx="4693">
                  <c:v>6.46027201145312</c:v>
                </c:pt>
                <c:pt idx="4694">
                  <c:v>6.4616485876328396</c:v>
                </c:pt>
                <c:pt idx="4695">
                  <c:v>6.4630251638125698</c:v>
                </c:pt>
                <c:pt idx="4696">
                  <c:v>6.4644017399922902</c:v>
                </c:pt>
                <c:pt idx="4697">
                  <c:v>6.4657783161720204</c:v>
                </c:pt>
                <c:pt idx="4698">
                  <c:v>6.4671548923517399</c:v>
                </c:pt>
                <c:pt idx="4699">
                  <c:v>6.4685314685314701</c:v>
                </c:pt>
                <c:pt idx="4700">
                  <c:v>6.4699080447112003</c:v>
                </c:pt>
                <c:pt idx="4701">
                  <c:v>6.4712846208909198</c:v>
                </c:pt>
                <c:pt idx="4702">
                  <c:v>6.47266119707065</c:v>
                </c:pt>
                <c:pt idx="4703">
                  <c:v>6.4740377732503704</c:v>
                </c:pt>
                <c:pt idx="4704">
                  <c:v>6.4754143494300997</c:v>
                </c:pt>
                <c:pt idx="4705">
                  <c:v>6.4767909256098202</c:v>
                </c:pt>
                <c:pt idx="4706">
                  <c:v>6.4781675017895504</c:v>
                </c:pt>
                <c:pt idx="4707">
                  <c:v>6.4795440779692797</c:v>
                </c:pt>
                <c:pt idx="4708">
                  <c:v>6.4809206541490001</c:v>
                </c:pt>
                <c:pt idx="4709">
                  <c:v>6.4822972303287303</c:v>
                </c:pt>
                <c:pt idx="4710">
                  <c:v>6.4836738065084498</c:v>
                </c:pt>
                <c:pt idx="4711">
                  <c:v>6.48505038268818</c:v>
                </c:pt>
                <c:pt idx="4712">
                  <c:v>6.4864269588679102</c:v>
                </c:pt>
                <c:pt idx="4713">
                  <c:v>6.4878035350476297</c:v>
                </c:pt>
                <c:pt idx="4714">
                  <c:v>6.4891801112273599</c:v>
                </c:pt>
                <c:pt idx="4715">
                  <c:v>6.4905566874070804</c:v>
                </c:pt>
                <c:pt idx="4716">
                  <c:v>6.4919332635868097</c:v>
                </c:pt>
                <c:pt idx="4717">
                  <c:v>6.4933098397665301</c:v>
                </c:pt>
                <c:pt idx="4718">
                  <c:v>6.4946864159462603</c:v>
                </c:pt>
                <c:pt idx="4719">
                  <c:v>6.4960629921259896</c:v>
                </c:pt>
                <c:pt idx="4720">
                  <c:v>6.49743956830571</c:v>
                </c:pt>
                <c:pt idx="4721">
                  <c:v>6.4988161444854402</c:v>
                </c:pt>
                <c:pt idx="4722">
                  <c:v>6.5001927206651597</c:v>
                </c:pt>
                <c:pt idx="4723">
                  <c:v>6.5015692968448899</c:v>
                </c:pt>
                <c:pt idx="4724">
                  <c:v>6.5029458730246201</c:v>
                </c:pt>
                <c:pt idx="4725">
                  <c:v>6.5043224492043397</c:v>
                </c:pt>
                <c:pt idx="4726">
                  <c:v>6.5056990253840699</c:v>
                </c:pt>
                <c:pt idx="4727">
                  <c:v>6.5070756015637903</c:v>
                </c:pt>
                <c:pt idx="4728">
                  <c:v>6.5084521777435196</c:v>
                </c:pt>
                <c:pt idx="4729">
                  <c:v>6.50982875392324</c:v>
                </c:pt>
                <c:pt idx="4730">
                  <c:v>6.5112053301029702</c:v>
                </c:pt>
                <c:pt idx="4731">
                  <c:v>6.5125819062827004</c:v>
                </c:pt>
                <c:pt idx="4732">
                  <c:v>6.5139584824624199</c:v>
                </c:pt>
                <c:pt idx="4733">
                  <c:v>6.5153350586421501</c:v>
                </c:pt>
                <c:pt idx="4734">
                  <c:v>6.5167116348218697</c:v>
                </c:pt>
                <c:pt idx="4735">
                  <c:v>6.5180882110015999</c:v>
                </c:pt>
                <c:pt idx="4736">
                  <c:v>6.5194647871813203</c:v>
                </c:pt>
                <c:pt idx="4737">
                  <c:v>6.5208413633610496</c:v>
                </c:pt>
                <c:pt idx="4738">
                  <c:v>6.5222179395407798</c:v>
                </c:pt>
                <c:pt idx="4739">
                  <c:v>6.5235945157205002</c:v>
                </c:pt>
                <c:pt idx="4740">
                  <c:v>6.5249710919002304</c:v>
                </c:pt>
                <c:pt idx="4741">
                  <c:v>6.5263476680799499</c:v>
                </c:pt>
                <c:pt idx="4742">
                  <c:v>6.5277242442596801</c:v>
                </c:pt>
                <c:pt idx="4743">
                  <c:v>6.5291008204393997</c:v>
                </c:pt>
                <c:pt idx="4744">
                  <c:v>6.5304773966191298</c:v>
                </c:pt>
                <c:pt idx="4745">
                  <c:v>6.53185397279886</c:v>
                </c:pt>
                <c:pt idx="4746">
                  <c:v>6.5332305489785796</c:v>
                </c:pt>
                <c:pt idx="4747">
                  <c:v>6.5346071251583098</c:v>
                </c:pt>
                <c:pt idx="4748">
                  <c:v>6.5359837013380302</c:v>
                </c:pt>
                <c:pt idx="4749">
                  <c:v>6.5373602775177604</c:v>
                </c:pt>
                <c:pt idx="4750">
                  <c:v>6.5387368536974799</c:v>
                </c:pt>
                <c:pt idx="4751">
                  <c:v>6.5401134298772101</c:v>
                </c:pt>
                <c:pt idx="4752">
                  <c:v>6.5414900060569403</c:v>
                </c:pt>
                <c:pt idx="4753">
                  <c:v>6.5428665822366598</c:v>
                </c:pt>
                <c:pt idx="4754">
                  <c:v>6.54424315841639</c:v>
                </c:pt>
                <c:pt idx="4755">
                  <c:v>6.5456197345961096</c:v>
                </c:pt>
                <c:pt idx="4756">
                  <c:v>6.5469963107758398</c:v>
                </c:pt>
                <c:pt idx="4757">
                  <c:v>6.54837288695557</c:v>
                </c:pt>
                <c:pt idx="4758">
                  <c:v>6.5497494631352904</c:v>
                </c:pt>
                <c:pt idx="4759">
                  <c:v>6.5511260393150197</c:v>
                </c:pt>
                <c:pt idx="4760">
                  <c:v>6.5525026154947401</c:v>
                </c:pt>
                <c:pt idx="4761">
                  <c:v>6.5538791916744703</c:v>
                </c:pt>
                <c:pt idx="4762">
                  <c:v>6.5552557678541898</c:v>
                </c:pt>
                <c:pt idx="4763">
                  <c:v>6.55663234403392</c:v>
                </c:pt>
                <c:pt idx="4764">
                  <c:v>6.5580089202136502</c:v>
                </c:pt>
                <c:pt idx="4765">
                  <c:v>6.5593854963933698</c:v>
                </c:pt>
                <c:pt idx="4766">
                  <c:v>6.5607620725731</c:v>
                </c:pt>
                <c:pt idx="4767">
                  <c:v>6.5621386487528204</c:v>
                </c:pt>
                <c:pt idx="4768">
                  <c:v>6.5635152249325497</c:v>
                </c:pt>
                <c:pt idx="4769">
                  <c:v>6.5648918011122701</c:v>
                </c:pt>
                <c:pt idx="4770">
                  <c:v>6.5662683772920003</c:v>
                </c:pt>
                <c:pt idx="4771">
                  <c:v>6.5676449534717296</c:v>
                </c:pt>
                <c:pt idx="4772">
                  <c:v>6.56902152965145</c:v>
                </c:pt>
                <c:pt idx="4773">
                  <c:v>6.5703981058311802</c:v>
                </c:pt>
                <c:pt idx="4774">
                  <c:v>6.5717746820108998</c:v>
                </c:pt>
                <c:pt idx="4775">
                  <c:v>6.57315125819063</c:v>
                </c:pt>
                <c:pt idx="4776">
                  <c:v>6.5745278343703601</c:v>
                </c:pt>
                <c:pt idx="4777">
                  <c:v>6.5759044105500797</c:v>
                </c:pt>
                <c:pt idx="4778">
                  <c:v>6.5772809867298099</c:v>
                </c:pt>
                <c:pt idx="4779">
                  <c:v>6.5786575629095303</c:v>
                </c:pt>
                <c:pt idx="4780">
                  <c:v>6.5800341390892596</c:v>
                </c:pt>
                <c:pt idx="4781">
                  <c:v>6.58141071526898</c:v>
                </c:pt>
                <c:pt idx="4782">
                  <c:v>6.5827872914487102</c:v>
                </c:pt>
                <c:pt idx="4783">
                  <c:v>6.5841638676284404</c:v>
                </c:pt>
                <c:pt idx="4784">
                  <c:v>6.5855404438081599</c:v>
                </c:pt>
                <c:pt idx="4785">
                  <c:v>6.5869170199878901</c:v>
                </c:pt>
                <c:pt idx="4786">
                  <c:v>6.5882935961676097</c:v>
                </c:pt>
                <c:pt idx="4787">
                  <c:v>6.5896701723473399</c:v>
                </c:pt>
                <c:pt idx="4788">
                  <c:v>6.5910467485270701</c:v>
                </c:pt>
                <c:pt idx="4789">
                  <c:v>6.5924233247067896</c:v>
                </c:pt>
                <c:pt idx="4790">
                  <c:v>6.5937999008865198</c:v>
                </c:pt>
                <c:pt idx="4791">
                  <c:v>6.5951764770662402</c:v>
                </c:pt>
                <c:pt idx="4792">
                  <c:v>6.5965530532459704</c:v>
                </c:pt>
                <c:pt idx="4793">
                  <c:v>6.5979296294256899</c:v>
                </c:pt>
                <c:pt idx="4794">
                  <c:v>6.5993062056054201</c:v>
                </c:pt>
                <c:pt idx="4795">
                  <c:v>6.6006827817851503</c:v>
                </c:pt>
                <c:pt idx="4796">
                  <c:v>6.6020593579648699</c:v>
                </c:pt>
                <c:pt idx="4797">
                  <c:v>6.6034359341446001</c:v>
                </c:pt>
                <c:pt idx="4798">
                  <c:v>6.6048125103243196</c:v>
                </c:pt>
                <c:pt idx="4799">
                  <c:v>6.6061890865040498</c:v>
                </c:pt>
                <c:pt idx="4800">
                  <c:v>6.6075656626837702</c:v>
                </c:pt>
                <c:pt idx="4801">
                  <c:v>6.6089422388635004</c:v>
                </c:pt>
                <c:pt idx="4802">
                  <c:v>6.6103188150432297</c:v>
                </c:pt>
                <c:pt idx="4803">
                  <c:v>6.6116953912229501</c:v>
                </c:pt>
                <c:pt idx="4804">
                  <c:v>6.6130719674026803</c:v>
                </c:pt>
                <c:pt idx="4805">
                  <c:v>6.6144485435823999</c:v>
                </c:pt>
                <c:pt idx="4806">
                  <c:v>6.6158251197621301</c:v>
                </c:pt>
                <c:pt idx="4807">
                  <c:v>6.6172016959418603</c:v>
                </c:pt>
                <c:pt idx="4808">
                  <c:v>6.6185782721215798</c:v>
                </c:pt>
                <c:pt idx="4809">
                  <c:v>6.61995484830131</c:v>
                </c:pt>
                <c:pt idx="4810">
                  <c:v>6.6213314244810304</c:v>
                </c:pt>
                <c:pt idx="4811">
                  <c:v>6.6227080006607597</c:v>
                </c:pt>
                <c:pt idx="4812">
                  <c:v>6.6240845768404801</c:v>
                </c:pt>
                <c:pt idx="4813">
                  <c:v>6.6254611530202103</c:v>
                </c:pt>
                <c:pt idx="4814">
                  <c:v>6.6268377291999396</c:v>
                </c:pt>
                <c:pt idx="4815">
                  <c:v>6.6282143053796601</c:v>
                </c:pt>
                <c:pt idx="4816">
                  <c:v>6.6295908815593902</c:v>
                </c:pt>
                <c:pt idx="4817">
                  <c:v>6.6309674577391098</c:v>
                </c:pt>
                <c:pt idx="4818">
                  <c:v>6.63234403391884</c:v>
                </c:pt>
                <c:pt idx="4819">
                  <c:v>6.6337206100985604</c:v>
                </c:pt>
                <c:pt idx="4820">
                  <c:v>6.6350971862782897</c:v>
                </c:pt>
                <c:pt idx="4821">
                  <c:v>6.6364737624580199</c:v>
                </c:pt>
                <c:pt idx="4822">
                  <c:v>6.6378503386377403</c:v>
                </c:pt>
                <c:pt idx="4823">
                  <c:v>6.6392269148174696</c:v>
                </c:pt>
                <c:pt idx="4824">
                  <c:v>6.6406034909971901</c:v>
                </c:pt>
                <c:pt idx="4825">
                  <c:v>6.6419800671769202</c:v>
                </c:pt>
                <c:pt idx="4826">
                  <c:v>6.6433566433566398</c:v>
                </c:pt>
                <c:pt idx="4827">
                  <c:v>6.64473321953637</c:v>
                </c:pt>
                <c:pt idx="4828">
                  <c:v>6.6461097957161002</c:v>
                </c:pt>
                <c:pt idx="4829">
                  <c:v>6.6474863718958197</c:v>
                </c:pt>
                <c:pt idx="4830">
                  <c:v>6.6488629480755499</c:v>
                </c:pt>
                <c:pt idx="4831">
                  <c:v>6.6502395242552703</c:v>
                </c:pt>
                <c:pt idx="4832">
                  <c:v>6.6516161004349996</c:v>
                </c:pt>
                <c:pt idx="4833">
                  <c:v>6.65299267661472</c:v>
                </c:pt>
                <c:pt idx="4834">
                  <c:v>6.6543692527944502</c:v>
                </c:pt>
                <c:pt idx="4835">
                  <c:v>6.6557458289741804</c:v>
                </c:pt>
                <c:pt idx="4836">
                  <c:v>6.6571224051539</c:v>
                </c:pt>
                <c:pt idx="4837">
                  <c:v>6.6584989813336302</c:v>
                </c:pt>
                <c:pt idx="4838">
                  <c:v>6.6598755575133497</c:v>
                </c:pt>
                <c:pt idx="4839">
                  <c:v>6.6612521336930799</c:v>
                </c:pt>
                <c:pt idx="4840">
                  <c:v>6.6626287098728101</c:v>
                </c:pt>
                <c:pt idx="4841">
                  <c:v>6.6640052860525296</c:v>
                </c:pt>
                <c:pt idx="4842">
                  <c:v>6.6653818622322598</c:v>
                </c:pt>
                <c:pt idx="4843">
                  <c:v>6.6667584384119802</c:v>
                </c:pt>
                <c:pt idx="4844">
                  <c:v>6.6681350145917104</c:v>
                </c:pt>
                <c:pt idx="4845">
                  <c:v>6.66951159077143</c:v>
                </c:pt>
                <c:pt idx="4846">
                  <c:v>6.6708881669511602</c:v>
                </c:pt>
                <c:pt idx="4847">
                  <c:v>6.6722647431308904</c:v>
                </c:pt>
                <c:pt idx="4848">
                  <c:v>6.6736413193106099</c:v>
                </c:pt>
                <c:pt idx="4849">
                  <c:v>6.6750178954903401</c:v>
                </c:pt>
                <c:pt idx="4850">
                  <c:v>6.6763944716700596</c:v>
                </c:pt>
                <c:pt idx="4851">
                  <c:v>6.6777710478497898</c:v>
                </c:pt>
                <c:pt idx="4852">
                  <c:v>6.67914762402952</c:v>
                </c:pt>
                <c:pt idx="4853">
                  <c:v>6.6805242002092404</c:v>
                </c:pt>
                <c:pt idx="4854">
                  <c:v>6.6819007763889697</c:v>
                </c:pt>
                <c:pt idx="4855">
                  <c:v>6.6832773525686902</c:v>
                </c:pt>
                <c:pt idx="4856">
                  <c:v>6.6846539287484203</c:v>
                </c:pt>
                <c:pt idx="4857">
                  <c:v>6.6860305049281399</c:v>
                </c:pt>
                <c:pt idx="4858">
                  <c:v>6.6874070811078701</c:v>
                </c:pt>
                <c:pt idx="4859">
                  <c:v>6.6887836572876003</c:v>
                </c:pt>
                <c:pt idx="4860">
                  <c:v>6.6901602334673198</c:v>
                </c:pt>
                <c:pt idx="4861">
                  <c:v>6.69153680964705</c:v>
                </c:pt>
                <c:pt idx="4862">
                  <c:v>6.6929133858267704</c:v>
                </c:pt>
                <c:pt idx="4863">
                  <c:v>6.6942899620064997</c:v>
                </c:pt>
                <c:pt idx="4864">
                  <c:v>6.6956665381862299</c:v>
                </c:pt>
                <c:pt idx="4865">
                  <c:v>6.6970431143659503</c:v>
                </c:pt>
                <c:pt idx="4866">
                  <c:v>6.6984196905456797</c:v>
                </c:pt>
                <c:pt idx="4867">
                  <c:v>6.6997962667254001</c:v>
                </c:pt>
                <c:pt idx="4868">
                  <c:v>6.7011728429051303</c:v>
                </c:pt>
                <c:pt idx="4869">
                  <c:v>6.7025494190848498</c:v>
                </c:pt>
                <c:pt idx="4870">
                  <c:v>6.70392599526458</c:v>
                </c:pt>
                <c:pt idx="4871">
                  <c:v>6.7053025714443102</c:v>
                </c:pt>
                <c:pt idx="4872">
                  <c:v>6.7066791476240297</c:v>
                </c:pt>
                <c:pt idx="4873">
                  <c:v>6.7080557238037599</c:v>
                </c:pt>
                <c:pt idx="4874">
                  <c:v>6.7094322999834803</c:v>
                </c:pt>
                <c:pt idx="4875">
                  <c:v>6.7108088761632096</c:v>
                </c:pt>
                <c:pt idx="4876">
                  <c:v>6.7121854523429301</c:v>
                </c:pt>
                <c:pt idx="4877">
                  <c:v>6.7135620285226603</c:v>
                </c:pt>
                <c:pt idx="4878">
                  <c:v>6.7149386047023896</c:v>
                </c:pt>
                <c:pt idx="4879">
                  <c:v>6.71631518088211</c:v>
                </c:pt>
                <c:pt idx="4880">
                  <c:v>6.7176917570618402</c:v>
                </c:pt>
                <c:pt idx="4881">
                  <c:v>6.7190683332415597</c:v>
                </c:pt>
                <c:pt idx="4882">
                  <c:v>6.7204449094212899</c:v>
                </c:pt>
                <c:pt idx="4883">
                  <c:v>6.7218214856010103</c:v>
                </c:pt>
                <c:pt idx="4884">
                  <c:v>6.7231980617807396</c:v>
                </c:pt>
                <c:pt idx="4885">
                  <c:v>6.7245746379604698</c:v>
                </c:pt>
                <c:pt idx="4886">
                  <c:v>6.7259512141401903</c:v>
                </c:pt>
                <c:pt idx="4887">
                  <c:v>6.7273277903199196</c:v>
                </c:pt>
                <c:pt idx="4888">
                  <c:v>6.72870436649964</c:v>
                </c:pt>
                <c:pt idx="4889">
                  <c:v>6.7300809426793702</c:v>
                </c:pt>
                <c:pt idx="4890">
                  <c:v>6.7314575188590897</c:v>
                </c:pt>
                <c:pt idx="4891">
                  <c:v>6.7328340950388199</c:v>
                </c:pt>
                <c:pt idx="4892">
                  <c:v>6.7342106712185501</c:v>
                </c:pt>
                <c:pt idx="4893">
                  <c:v>6.7355872473982696</c:v>
                </c:pt>
                <c:pt idx="4894">
                  <c:v>6.7369638235779998</c:v>
                </c:pt>
                <c:pt idx="4895">
                  <c:v>6.7383403997577203</c:v>
                </c:pt>
                <c:pt idx="4896">
                  <c:v>6.7397169759374496</c:v>
                </c:pt>
                <c:pt idx="4897">
                  <c:v>6.7410935521171798</c:v>
                </c:pt>
                <c:pt idx="4898">
                  <c:v>6.7424701282969002</c:v>
                </c:pt>
                <c:pt idx="4899">
                  <c:v>6.7438467044766304</c:v>
                </c:pt>
                <c:pt idx="4900">
                  <c:v>6.7452232806563499</c:v>
                </c:pt>
                <c:pt idx="4901">
                  <c:v>6.7465998568360801</c:v>
                </c:pt>
                <c:pt idx="4902">
                  <c:v>6.7479764330158103</c:v>
                </c:pt>
                <c:pt idx="4903">
                  <c:v>6.7493530091955298</c:v>
                </c:pt>
                <c:pt idx="4904">
                  <c:v>6.75072958537526</c:v>
                </c:pt>
                <c:pt idx="4905">
                  <c:v>6.7521061615549796</c:v>
                </c:pt>
                <c:pt idx="4906">
                  <c:v>6.7534827377347098</c:v>
                </c:pt>
                <c:pt idx="4907">
                  <c:v>6.7548593139144302</c:v>
                </c:pt>
                <c:pt idx="4908">
                  <c:v>6.7562358900941604</c:v>
                </c:pt>
                <c:pt idx="4909">
                  <c:v>6.7576124662738897</c:v>
                </c:pt>
                <c:pt idx="4910">
                  <c:v>6.7589890424536101</c:v>
                </c:pt>
                <c:pt idx="4911">
                  <c:v>6.7603656186333403</c:v>
                </c:pt>
                <c:pt idx="4912">
                  <c:v>6.7617421948130598</c:v>
                </c:pt>
                <c:pt idx="4913">
                  <c:v>6.76311877099279</c:v>
                </c:pt>
                <c:pt idx="4914">
                  <c:v>6.7644953471725104</c:v>
                </c:pt>
                <c:pt idx="4915">
                  <c:v>6.7658719233522397</c:v>
                </c:pt>
                <c:pt idx="4916">
                  <c:v>6.7672484995319699</c:v>
                </c:pt>
                <c:pt idx="4917">
                  <c:v>6.7686250757116904</c:v>
                </c:pt>
                <c:pt idx="4918">
                  <c:v>6.7700016518914197</c:v>
                </c:pt>
                <c:pt idx="4919">
                  <c:v>6.7713782280711401</c:v>
                </c:pt>
                <c:pt idx="4920">
                  <c:v>6.7727548042508703</c:v>
                </c:pt>
                <c:pt idx="4921">
                  <c:v>6.7741313804305898</c:v>
                </c:pt>
                <c:pt idx="4922">
                  <c:v>6.77550795661032</c:v>
                </c:pt>
                <c:pt idx="4923">
                  <c:v>6.7768845327900502</c:v>
                </c:pt>
                <c:pt idx="4924">
                  <c:v>6.7782611089697697</c:v>
                </c:pt>
                <c:pt idx="4925">
                  <c:v>6.7796376851494999</c:v>
                </c:pt>
                <c:pt idx="4926">
                  <c:v>6.7810142613292204</c:v>
                </c:pt>
                <c:pt idx="4927">
                  <c:v>6.7823908375089497</c:v>
                </c:pt>
                <c:pt idx="4928">
                  <c:v>6.7837674136886701</c:v>
                </c:pt>
                <c:pt idx="4929">
                  <c:v>6.7851439898684003</c:v>
                </c:pt>
                <c:pt idx="4930">
                  <c:v>6.7865205660481296</c:v>
                </c:pt>
                <c:pt idx="4931">
                  <c:v>6.78789714222785</c:v>
                </c:pt>
                <c:pt idx="4932">
                  <c:v>6.7892737184075802</c:v>
                </c:pt>
                <c:pt idx="4933">
                  <c:v>6.7906502945872997</c:v>
                </c:pt>
                <c:pt idx="4934">
                  <c:v>6.7920268707670299</c:v>
                </c:pt>
                <c:pt idx="4935">
                  <c:v>6.7934034469467601</c:v>
                </c:pt>
                <c:pt idx="4936">
                  <c:v>6.7947800231264797</c:v>
                </c:pt>
                <c:pt idx="4937">
                  <c:v>6.7961565993062099</c:v>
                </c:pt>
                <c:pt idx="4938">
                  <c:v>6.7975331754859303</c:v>
                </c:pt>
                <c:pt idx="4939">
                  <c:v>6.7989097516656596</c:v>
                </c:pt>
                <c:pt idx="4940">
                  <c:v>6.80028632784538</c:v>
                </c:pt>
                <c:pt idx="4941">
                  <c:v>6.8016629040251102</c:v>
                </c:pt>
                <c:pt idx="4942">
                  <c:v>6.8030394802048404</c:v>
                </c:pt>
                <c:pt idx="4943">
                  <c:v>6.8044160563845599</c:v>
                </c:pt>
                <c:pt idx="4944">
                  <c:v>6.8057926325642901</c:v>
                </c:pt>
                <c:pt idx="4945">
                  <c:v>6.8071692087440097</c:v>
                </c:pt>
                <c:pt idx="4946">
                  <c:v>6.8085457849237399</c:v>
                </c:pt>
                <c:pt idx="4947">
                  <c:v>6.80992236110347</c:v>
                </c:pt>
                <c:pt idx="4948">
                  <c:v>6.8112989372831896</c:v>
                </c:pt>
                <c:pt idx="4949">
                  <c:v>6.8126755134629198</c:v>
                </c:pt>
                <c:pt idx="4950">
                  <c:v>6.8140520896426402</c:v>
                </c:pt>
                <c:pt idx="4951">
                  <c:v>6.8154286658223704</c:v>
                </c:pt>
                <c:pt idx="4952">
                  <c:v>6.8168052420020899</c:v>
                </c:pt>
                <c:pt idx="4953">
                  <c:v>6.8181818181818201</c:v>
                </c:pt>
                <c:pt idx="4954">
                  <c:v>6.8195583943615503</c:v>
                </c:pt>
                <c:pt idx="4955">
                  <c:v>6.8209349705412698</c:v>
                </c:pt>
                <c:pt idx="4956">
                  <c:v>6.822311546721</c:v>
                </c:pt>
                <c:pt idx="4957">
                  <c:v>6.8236881229007196</c:v>
                </c:pt>
                <c:pt idx="4958">
                  <c:v>6.8250646990804498</c:v>
                </c:pt>
                <c:pt idx="4959">
                  <c:v>6.8264412752601702</c:v>
                </c:pt>
                <c:pt idx="4960">
                  <c:v>6.8278178514399004</c:v>
                </c:pt>
                <c:pt idx="4961">
                  <c:v>6.8291944276196297</c:v>
                </c:pt>
                <c:pt idx="4962">
                  <c:v>6.8305710037993501</c:v>
                </c:pt>
                <c:pt idx="4963">
                  <c:v>6.8319475799790803</c:v>
                </c:pt>
                <c:pt idx="4964">
                  <c:v>6.8333241561587998</c:v>
                </c:pt>
                <c:pt idx="4965">
                  <c:v>6.83470073233853</c:v>
                </c:pt>
                <c:pt idx="4966">
                  <c:v>6.8360773085182602</c:v>
                </c:pt>
                <c:pt idx="4967">
                  <c:v>6.8374538846979798</c:v>
                </c:pt>
                <c:pt idx="4968">
                  <c:v>6.83883046087771</c:v>
                </c:pt>
                <c:pt idx="4969">
                  <c:v>6.8402070370574304</c:v>
                </c:pt>
                <c:pt idx="4970">
                  <c:v>6.8415836132371597</c:v>
                </c:pt>
                <c:pt idx="4971">
                  <c:v>6.8429601894168801</c:v>
                </c:pt>
                <c:pt idx="4972">
                  <c:v>6.8443367655966103</c:v>
                </c:pt>
                <c:pt idx="4973">
                  <c:v>6.8457133417763396</c:v>
                </c:pt>
                <c:pt idx="4974">
                  <c:v>6.84708991795606</c:v>
                </c:pt>
                <c:pt idx="4975">
                  <c:v>6.8484664941357902</c:v>
                </c:pt>
                <c:pt idx="4976">
                  <c:v>6.8498430703155098</c:v>
                </c:pt>
                <c:pt idx="4977">
                  <c:v>6.85121964649524</c:v>
                </c:pt>
                <c:pt idx="4978">
                  <c:v>6.8525962226749604</c:v>
                </c:pt>
                <c:pt idx="4979">
                  <c:v>6.8539727988546897</c:v>
                </c:pt>
                <c:pt idx="4980">
                  <c:v>6.8553493750344199</c:v>
                </c:pt>
                <c:pt idx="4981">
                  <c:v>6.8567259512141403</c:v>
                </c:pt>
                <c:pt idx="4982">
                  <c:v>6.8581025273938696</c:v>
                </c:pt>
                <c:pt idx="4983">
                  <c:v>6.85947910357359</c:v>
                </c:pt>
                <c:pt idx="4984">
                  <c:v>6.8608556797533202</c:v>
                </c:pt>
                <c:pt idx="4985">
                  <c:v>6.8622322559330398</c:v>
                </c:pt>
                <c:pt idx="4986">
                  <c:v>6.86360883211277</c:v>
                </c:pt>
                <c:pt idx="4987">
                  <c:v>6.8649854082925001</c:v>
                </c:pt>
                <c:pt idx="4988">
                  <c:v>6.8663619844722197</c:v>
                </c:pt>
                <c:pt idx="4989">
                  <c:v>6.8677385606519499</c:v>
                </c:pt>
                <c:pt idx="4990">
                  <c:v>6.8691151368316703</c:v>
                </c:pt>
                <c:pt idx="4991">
                  <c:v>6.8704917130113996</c:v>
                </c:pt>
                <c:pt idx="4992">
                  <c:v>6.8718682891911298</c:v>
                </c:pt>
                <c:pt idx="4993">
                  <c:v>6.8732448653708502</c:v>
                </c:pt>
                <c:pt idx="4994">
                  <c:v>6.8746214415505804</c:v>
                </c:pt>
                <c:pt idx="4995">
                  <c:v>6.8759980177302999</c:v>
                </c:pt>
                <c:pt idx="4996">
                  <c:v>6.8773745939100301</c:v>
                </c:pt>
                <c:pt idx="4997">
                  <c:v>6.8787511700897497</c:v>
                </c:pt>
                <c:pt idx="4998">
                  <c:v>6.8801277462694799</c:v>
                </c:pt>
                <c:pt idx="4999">
                  <c:v>6.8815043224492101</c:v>
                </c:pt>
                <c:pt idx="5000">
                  <c:v>6.8828808986289296</c:v>
                </c:pt>
                <c:pt idx="5001">
                  <c:v>6.8842574748086598</c:v>
                </c:pt>
                <c:pt idx="5002">
                  <c:v>6.8856340509883802</c:v>
                </c:pt>
                <c:pt idx="5003">
                  <c:v>6.8870106271681104</c:v>
                </c:pt>
                <c:pt idx="5004">
                  <c:v>6.8883872033478299</c:v>
                </c:pt>
                <c:pt idx="5005">
                  <c:v>6.8897637795275601</c:v>
                </c:pt>
                <c:pt idx="5006">
                  <c:v>6.8911403557072903</c:v>
                </c:pt>
                <c:pt idx="5007">
                  <c:v>6.8925169318870099</c:v>
                </c:pt>
                <c:pt idx="5008">
                  <c:v>6.8938935080667401</c:v>
                </c:pt>
                <c:pt idx="5009">
                  <c:v>6.8952700842464596</c:v>
                </c:pt>
                <c:pt idx="5010">
                  <c:v>6.8966466604261898</c:v>
                </c:pt>
                <c:pt idx="5011">
                  <c:v>6.89802323660592</c:v>
                </c:pt>
                <c:pt idx="5012">
                  <c:v>6.8993998127856404</c:v>
                </c:pt>
                <c:pt idx="5013">
                  <c:v>6.9007763889653697</c:v>
                </c:pt>
                <c:pt idx="5014">
                  <c:v>6.9021529651450901</c:v>
                </c:pt>
                <c:pt idx="5015">
                  <c:v>6.9035295413248203</c:v>
                </c:pt>
                <c:pt idx="5016">
                  <c:v>6.9049061175045399</c:v>
                </c:pt>
                <c:pt idx="5017">
                  <c:v>6.9062826936842701</c:v>
                </c:pt>
                <c:pt idx="5018">
                  <c:v>6.9076592698640003</c:v>
                </c:pt>
                <c:pt idx="5019">
                  <c:v>6.9090358460437198</c:v>
                </c:pt>
                <c:pt idx="5020">
                  <c:v>6.91041242222345</c:v>
                </c:pt>
                <c:pt idx="5021">
                  <c:v>6.9117889984031704</c:v>
                </c:pt>
                <c:pt idx="5022">
                  <c:v>6.9131655745828997</c:v>
                </c:pt>
                <c:pt idx="5023">
                  <c:v>6.9145421507626299</c:v>
                </c:pt>
                <c:pt idx="5024">
                  <c:v>6.9159187269423503</c:v>
                </c:pt>
                <c:pt idx="5025">
                  <c:v>6.9172953031220796</c:v>
                </c:pt>
                <c:pt idx="5026">
                  <c:v>6.9186718793018001</c:v>
                </c:pt>
                <c:pt idx="5027">
                  <c:v>6.9200484554815302</c:v>
                </c:pt>
                <c:pt idx="5028">
                  <c:v>6.9214250316612498</c:v>
                </c:pt>
                <c:pt idx="5029">
                  <c:v>6.92280160784098</c:v>
                </c:pt>
                <c:pt idx="5030">
                  <c:v>6.9241781840207102</c:v>
                </c:pt>
                <c:pt idx="5031">
                  <c:v>6.9255547602004297</c:v>
                </c:pt>
                <c:pt idx="5032">
                  <c:v>6.9269313363801599</c:v>
                </c:pt>
                <c:pt idx="5033">
                  <c:v>6.9283079125598803</c:v>
                </c:pt>
                <c:pt idx="5034">
                  <c:v>6.9296844887396096</c:v>
                </c:pt>
                <c:pt idx="5035">
                  <c:v>6.9310610649193301</c:v>
                </c:pt>
                <c:pt idx="5036">
                  <c:v>6.9324376410990602</c:v>
                </c:pt>
                <c:pt idx="5037">
                  <c:v>6.9338142172787904</c:v>
                </c:pt>
                <c:pt idx="5038">
                  <c:v>6.93519079345851</c:v>
                </c:pt>
                <c:pt idx="5039">
                  <c:v>6.9365673696382402</c:v>
                </c:pt>
                <c:pt idx="5040">
                  <c:v>6.9379439458179597</c:v>
                </c:pt>
                <c:pt idx="5041">
                  <c:v>6.9393205219976899</c:v>
                </c:pt>
                <c:pt idx="5042">
                  <c:v>6.9406970981774201</c:v>
                </c:pt>
                <c:pt idx="5043">
                  <c:v>6.9420736743571396</c:v>
                </c:pt>
                <c:pt idx="5044">
                  <c:v>6.9434502505368698</c:v>
                </c:pt>
                <c:pt idx="5045">
                  <c:v>6.9448268267165902</c:v>
                </c:pt>
                <c:pt idx="5046">
                  <c:v>6.9462034028963204</c:v>
                </c:pt>
                <c:pt idx="5047">
                  <c:v>6.94757997907604</c:v>
                </c:pt>
                <c:pt idx="5048">
                  <c:v>6.9489565552557702</c:v>
                </c:pt>
                <c:pt idx="5049">
                  <c:v>6.9503331314355004</c:v>
                </c:pt>
                <c:pt idx="5050">
                  <c:v>6.9517097076152199</c:v>
                </c:pt>
                <c:pt idx="5051">
                  <c:v>6.9530862837949501</c:v>
                </c:pt>
                <c:pt idx="5052">
                  <c:v>6.9544628599746696</c:v>
                </c:pt>
                <c:pt idx="5053">
                  <c:v>6.9558394361543998</c:v>
                </c:pt>
                <c:pt idx="5054">
                  <c:v>6.9572160123341202</c:v>
                </c:pt>
                <c:pt idx="5055">
                  <c:v>6.9585925885138504</c:v>
                </c:pt>
                <c:pt idx="5056">
                  <c:v>6.9599691646935797</c:v>
                </c:pt>
                <c:pt idx="5057">
                  <c:v>6.9613457408733002</c:v>
                </c:pt>
                <c:pt idx="5058">
                  <c:v>6.9627223170530304</c:v>
                </c:pt>
                <c:pt idx="5059">
                  <c:v>6.9640988932327499</c:v>
                </c:pt>
                <c:pt idx="5060">
                  <c:v>6.9654754694124801</c:v>
                </c:pt>
                <c:pt idx="5061">
                  <c:v>6.9668520455921996</c:v>
                </c:pt>
                <c:pt idx="5062">
                  <c:v>6.9682286217719298</c:v>
                </c:pt>
                <c:pt idx="5063">
                  <c:v>6.96960519795166</c:v>
                </c:pt>
                <c:pt idx="5064">
                  <c:v>6.9709817741313804</c:v>
                </c:pt>
                <c:pt idx="5065">
                  <c:v>6.9723583503111097</c:v>
                </c:pt>
                <c:pt idx="5066">
                  <c:v>6.9737349264908302</c:v>
                </c:pt>
                <c:pt idx="5067">
                  <c:v>6.9751115026705603</c:v>
                </c:pt>
                <c:pt idx="5068">
                  <c:v>6.9764880788502799</c:v>
                </c:pt>
                <c:pt idx="5069">
                  <c:v>6.9778646550300101</c:v>
                </c:pt>
                <c:pt idx="5070">
                  <c:v>6.9792412312097403</c:v>
                </c:pt>
                <c:pt idx="5071">
                  <c:v>6.9806178073894598</c:v>
                </c:pt>
                <c:pt idx="5072">
                  <c:v>6.98199438356919</c:v>
                </c:pt>
                <c:pt idx="5073">
                  <c:v>6.9833709597489104</c:v>
                </c:pt>
                <c:pt idx="5074">
                  <c:v>6.9847475359286397</c:v>
                </c:pt>
                <c:pt idx="5075">
                  <c:v>6.9861241121083699</c:v>
                </c:pt>
                <c:pt idx="5076">
                  <c:v>6.9875006882880903</c:v>
                </c:pt>
                <c:pt idx="5077">
                  <c:v>6.9888772644678196</c:v>
                </c:pt>
                <c:pt idx="5078">
                  <c:v>6.9902538406475401</c:v>
                </c:pt>
                <c:pt idx="5079">
                  <c:v>6.9916304168272703</c:v>
                </c:pt>
                <c:pt idx="5080">
                  <c:v>6.9930069930069898</c:v>
                </c:pt>
                <c:pt idx="5081">
                  <c:v>6.99438356918672</c:v>
                </c:pt>
                <c:pt idx="5082">
                  <c:v>6.9957601453664502</c:v>
                </c:pt>
                <c:pt idx="5083">
                  <c:v>6.9971367215461697</c:v>
                </c:pt>
                <c:pt idx="5084">
                  <c:v>6.9985132977258999</c:v>
                </c:pt>
                <c:pt idx="5085">
                  <c:v>6.9998898739056203</c:v>
                </c:pt>
                <c:pt idx="5086">
                  <c:v>7.0012664500853496</c:v>
                </c:pt>
                <c:pt idx="5087">
                  <c:v>7.0026430262650798</c:v>
                </c:pt>
                <c:pt idx="5088">
                  <c:v>7.0040196024448003</c:v>
                </c:pt>
                <c:pt idx="5089">
                  <c:v>7.0053961786245296</c:v>
                </c:pt>
                <c:pt idx="5090">
                  <c:v>7.00677275480425</c:v>
                </c:pt>
                <c:pt idx="5091">
                  <c:v>7.0081493309839802</c:v>
                </c:pt>
                <c:pt idx="5092">
                  <c:v>7.0095259071636997</c:v>
                </c:pt>
                <c:pt idx="5093">
                  <c:v>7.0109024833434299</c:v>
                </c:pt>
                <c:pt idx="5094">
                  <c:v>7.0122790595231601</c:v>
                </c:pt>
                <c:pt idx="5095">
                  <c:v>7.0136556357028796</c:v>
                </c:pt>
                <c:pt idx="5096">
                  <c:v>7.0150322118826098</c:v>
                </c:pt>
                <c:pt idx="5097">
                  <c:v>7.0164087880623303</c:v>
                </c:pt>
                <c:pt idx="5098">
                  <c:v>7.0177853642420596</c:v>
                </c:pt>
                <c:pt idx="5099">
                  <c:v>7.01916194042178</c:v>
                </c:pt>
                <c:pt idx="5100">
                  <c:v>7.0205385166015102</c:v>
                </c:pt>
                <c:pt idx="5101">
                  <c:v>7.0219150927812404</c:v>
                </c:pt>
                <c:pt idx="5102">
                  <c:v>7.0232916689609599</c:v>
                </c:pt>
                <c:pt idx="5103">
                  <c:v>7.0246682451406901</c:v>
                </c:pt>
                <c:pt idx="5104">
                  <c:v>7.0260448213204096</c:v>
                </c:pt>
                <c:pt idx="5105">
                  <c:v>7.0274213975001398</c:v>
                </c:pt>
                <c:pt idx="5106">
                  <c:v>7.02879797367987</c:v>
                </c:pt>
                <c:pt idx="5107">
                  <c:v>7.0301745498595896</c:v>
                </c:pt>
                <c:pt idx="5108">
                  <c:v>7.0315511260393198</c:v>
                </c:pt>
                <c:pt idx="5109">
                  <c:v>7.0329277022190402</c:v>
                </c:pt>
                <c:pt idx="5110">
                  <c:v>7.0343042783987704</c:v>
                </c:pt>
                <c:pt idx="5111">
                  <c:v>7.0356808545784899</c:v>
                </c:pt>
                <c:pt idx="5112">
                  <c:v>7.0370574307582201</c:v>
                </c:pt>
                <c:pt idx="5113">
                  <c:v>7.0384340069379503</c:v>
                </c:pt>
                <c:pt idx="5114">
                  <c:v>7.0398105831176698</c:v>
                </c:pt>
                <c:pt idx="5115">
                  <c:v>7.0411871592974</c:v>
                </c:pt>
                <c:pt idx="5116">
                  <c:v>7.0425637354771196</c:v>
                </c:pt>
                <c:pt idx="5117">
                  <c:v>7.0439403116568498</c:v>
                </c:pt>
                <c:pt idx="5118">
                  <c:v>7.0453168878365702</c:v>
                </c:pt>
                <c:pt idx="5119">
                  <c:v>7.0466934640163004</c:v>
                </c:pt>
                <c:pt idx="5120">
                  <c:v>7.0480700401960297</c:v>
                </c:pt>
                <c:pt idx="5121">
                  <c:v>7.0494466163757501</c:v>
                </c:pt>
                <c:pt idx="5122">
                  <c:v>7.0508231925554803</c:v>
                </c:pt>
                <c:pt idx="5123">
                  <c:v>7.0521997687351998</c:v>
                </c:pt>
                <c:pt idx="5124">
                  <c:v>7.05357634491493</c:v>
                </c:pt>
                <c:pt idx="5125">
                  <c:v>7.0549529210946504</c:v>
                </c:pt>
                <c:pt idx="5126">
                  <c:v>7.0563294972743797</c:v>
                </c:pt>
                <c:pt idx="5127">
                  <c:v>7.0577060734541099</c:v>
                </c:pt>
                <c:pt idx="5128">
                  <c:v>7.0590826496338304</c:v>
                </c:pt>
                <c:pt idx="5129">
                  <c:v>7.0604592258135597</c:v>
                </c:pt>
                <c:pt idx="5130">
                  <c:v>7.0618358019932801</c:v>
                </c:pt>
                <c:pt idx="5131">
                  <c:v>7.0632123781730103</c:v>
                </c:pt>
                <c:pt idx="5132">
                  <c:v>7.0645889543527396</c:v>
                </c:pt>
                <c:pt idx="5133">
                  <c:v>7.06596553053246</c:v>
                </c:pt>
                <c:pt idx="5134">
                  <c:v>7.0673421067121902</c:v>
                </c:pt>
                <c:pt idx="5135">
                  <c:v>7.0687186828919097</c:v>
                </c:pt>
                <c:pt idx="5136">
                  <c:v>7.0700952590716399</c:v>
                </c:pt>
                <c:pt idx="5137">
                  <c:v>7.0714718352513604</c:v>
                </c:pt>
                <c:pt idx="5138">
                  <c:v>7.0728484114310897</c:v>
                </c:pt>
                <c:pt idx="5139">
                  <c:v>7.0742249876108101</c:v>
                </c:pt>
                <c:pt idx="5140">
                  <c:v>7.0756015637905403</c:v>
                </c:pt>
                <c:pt idx="5141">
                  <c:v>7.0769781399702696</c:v>
                </c:pt>
                <c:pt idx="5142">
                  <c:v>7.07835471614999</c:v>
                </c:pt>
                <c:pt idx="5143">
                  <c:v>7.0797312923297202</c:v>
                </c:pt>
                <c:pt idx="5144">
                  <c:v>7.0811078685094397</c:v>
                </c:pt>
                <c:pt idx="5145">
                  <c:v>7.0824844446891699</c:v>
                </c:pt>
                <c:pt idx="5146">
                  <c:v>7.0838610208689001</c:v>
                </c:pt>
                <c:pt idx="5147">
                  <c:v>7.0852375970486197</c:v>
                </c:pt>
                <c:pt idx="5148">
                  <c:v>7.0866141732283499</c:v>
                </c:pt>
                <c:pt idx="5149">
                  <c:v>7.0879907494080703</c:v>
                </c:pt>
                <c:pt idx="5150">
                  <c:v>7.0893673255877996</c:v>
                </c:pt>
                <c:pt idx="5151">
                  <c:v>7.0907439017675298</c:v>
                </c:pt>
                <c:pt idx="5152">
                  <c:v>7.0921204779472502</c:v>
                </c:pt>
                <c:pt idx="5153">
                  <c:v>7.0934970541269804</c:v>
                </c:pt>
                <c:pt idx="5154">
                  <c:v>7.0948736303066999</c:v>
                </c:pt>
                <c:pt idx="5155">
                  <c:v>7.0962502064864301</c:v>
                </c:pt>
                <c:pt idx="5156">
                  <c:v>7.0976267826661497</c:v>
                </c:pt>
                <c:pt idx="5157">
                  <c:v>7.0990033588458799</c:v>
                </c:pt>
                <c:pt idx="5158">
                  <c:v>7.10037993502561</c:v>
                </c:pt>
                <c:pt idx="5159">
                  <c:v>7.1017565112053296</c:v>
                </c:pt>
                <c:pt idx="5160">
                  <c:v>7.1031330873850598</c:v>
                </c:pt>
                <c:pt idx="5161">
                  <c:v>7.1045096635647802</c:v>
                </c:pt>
                <c:pt idx="5162">
                  <c:v>7.1058862397445104</c:v>
                </c:pt>
                <c:pt idx="5163">
                  <c:v>7.1072628159242397</c:v>
                </c:pt>
                <c:pt idx="5164">
                  <c:v>7.1086393921039601</c:v>
                </c:pt>
                <c:pt idx="5165">
                  <c:v>7.1100159682836903</c:v>
                </c:pt>
                <c:pt idx="5166">
                  <c:v>7.1113925444634098</c:v>
                </c:pt>
                <c:pt idx="5167">
                  <c:v>7.11276912064314</c:v>
                </c:pt>
                <c:pt idx="5168">
                  <c:v>7.1141456968228596</c:v>
                </c:pt>
                <c:pt idx="5169">
                  <c:v>7.1155222730025898</c:v>
                </c:pt>
                <c:pt idx="5170">
                  <c:v>7.11689884918232</c:v>
                </c:pt>
                <c:pt idx="5171">
                  <c:v>7.1182754253620404</c:v>
                </c:pt>
                <c:pt idx="5172">
                  <c:v>7.1196520015417697</c:v>
                </c:pt>
                <c:pt idx="5173">
                  <c:v>7.1210285777214901</c:v>
                </c:pt>
                <c:pt idx="5174">
                  <c:v>7.1224051539012203</c:v>
                </c:pt>
                <c:pt idx="5175">
                  <c:v>7.1237817300809398</c:v>
                </c:pt>
                <c:pt idx="5176">
                  <c:v>7.12515830626067</c:v>
                </c:pt>
                <c:pt idx="5177">
                  <c:v>7.1265348824404002</c:v>
                </c:pt>
                <c:pt idx="5178">
                  <c:v>7.1279114586201198</c:v>
                </c:pt>
                <c:pt idx="5179">
                  <c:v>7.12928803479985</c:v>
                </c:pt>
                <c:pt idx="5180">
                  <c:v>7.1306646109795704</c:v>
                </c:pt>
                <c:pt idx="5181">
                  <c:v>7.1320411871592997</c:v>
                </c:pt>
                <c:pt idx="5182">
                  <c:v>7.1334177633390201</c:v>
                </c:pt>
                <c:pt idx="5183">
                  <c:v>7.1347943395187503</c:v>
                </c:pt>
                <c:pt idx="5184">
                  <c:v>7.1361709156984796</c:v>
                </c:pt>
                <c:pt idx="5185">
                  <c:v>7.1375474918782</c:v>
                </c:pt>
                <c:pt idx="5186">
                  <c:v>7.1389240680579302</c:v>
                </c:pt>
                <c:pt idx="5187">
                  <c:v>7.1403006442376498</c:v>
                </c:pt>
                <c:pt idx="5188">
                  <c:v>7.14167722041738</c:v>
                </c:pt>
                <c:pt idx="5189">
                  <c:v>7.1430537965971004</c:v>
                </c:pt>
                <c:pt idx="5190">
                  <c:v>7.1444303727768297</c:v>
                </c:pt>
                <c:pt idx="5191">
                  <c:v>7.1458069489565599</c:v>
                </c:pt>
                <c:pt idx="5192">
                  <c:v>7.1471835251362803</c:v>
                </c:pt>
                <c:pt idx="5193">
                  <c:v>7.1485601013160096</c:v>
                </c:pt>
                <c:pt idx="5194">
                  <c:v>7.14993667749573</c:v>
                </c:pt>
                <c:pt idx="5195">
                  <c:v>7.1513132536754602</c:v>
                </c:pt>
                <c:pt idx="5196">
                  <c:v>7.1526898298551904</c:v>
                </c:pt>
                <c:pt idx="5197">
                  <c:v>7.15406640603491</c:v>
                </c:pt>
                <c:pt idx="5198">
                  <c:v>7.1554429822146401</c:v>
                </c:pt>
                <c:pt idx="5199">
                  <c:v>7.1568195583943597</c:v>
                </c:pt>
                <c:pt idx="5200">
                  <c:v>7.1581961345740899</c:v>
                </c:pt>
                <c:pt idx="5201">
                  <c:v>7.1595727107538103</c:v>
                </c:pt>
                <c:pt idx="5202">
                  <c:v>7.1609492869335396</c:v>
                </c:pt>
                <c:pt idx="5203">
                  <c:v>7.1623258631132698</c:v>
                </c:pt>
                <c:pt idx="5204">
                  <c:v>7.1637024392929902</c:v>
                </c:pt>
                <c:pt idx="5205">
                  <c:v>7.1650790154727204</c:v>
                </c:pt>
                <c:pt idx="5206">
                  <c:v>7.1664555916524399</c:v>
                </c:pt>
                <c:pt idx="5207">
                  <c:v>7.1678321678321701</c:v>
                </c:pt>
                <c:pt idx="5208">
                  <c:v>7.1692087440119003</c:v>
                </c:pt>
                <c:pt idx="5209">
                  <c:v>7.1705853201916199</c:v>
                </c:pt>
                <c:pt idx="5210">
                  <c:v>7.1719618963713501</c:v>
                </c:pt>
                <c:pt idx="5211">
                  <c:v>7.1733384725510696</c:v>
                </c:pt>
                <c:pt idx="5212">
                  <c:v>7.1747150487307998</c:v>
                </c:pt>
                <c:pt idx="5213">
                  <c:v>7.17609162491053</c:v>
                </c:pt>
                <c:pt idx="5214">
                  <c:v>7.1774682010902504</c:v>
                </c:pt>
                <c:pt idx="5215">
                  <c:v>7.1788447772699797</c:v>
                </c:pt>
                <c:pt idx="5216">
                  <c:v>7.1802213534497001</c:v>
                </c:pt>
                <c:pt idx="5217">
                  <c:v>7.1815979296294303</c:v>
                </c:pt>
                <c:pt idx="5218">
                  <c:v>7.1829745058091499</c:v>
                </c:pt>
                <c:pt idx="5219">
                  <c:v>7.1843510819888801</c:v>
                </c:pt>
                <c:pt idx="5220">
                  <c:v>7.1857276581685996</c:v>
                </c:pt>
                <c:pt idx="5221">
                  <c:v>7.1871042343483298</c:v>
                </c:pt>
                <c:pt idx="5222">
                  <c:v>7.18848081052806</c:v>
                </c:pt>
                <c:pt idx="5223">
                  <c:v>7.1898573867077804</c:v>
                </c:pt>
                <c:pt idx="5224">
                  <c:v>7.1912339628875097</c:v>
                </c:pt>
                <c:pt idx="5225">
                  <c:v>7.1926105390672301</c:v>
                </c:pt>
                <c:pt idx="5226">
                  <c:v>7.1939871152469603</c:v>
                </c:pt>
                <c:pt idx="5227">
                  <c:v>7.1953636914266896</c:v>
                </c:pt>
                <c:pt idx="5228">
                  <c:v>7.1967402676064101</c:v>
                </c:pt>
                <c:pt idx="5229">
                  <c:v>7.1981168437861403</c:v>
                </c:pt>
                <c:pt idx="5230">
                  <c:v>7.1994934199658598</c:v>
                </c:pt>
                <c:pt idx="5231">
                  <c:v>7.20086999614559</c:v>
                </c:pt>
                <c:pt idx="5232">
                  <c:v>7.2022465723253104</c:v>
                </c:pt>
                <c:pt idx="5233">
                  <c:v>7.2036231485050397</c:v>
                </c:pt>
                <c:pt idx="5234">
                  <c:v>7.2049997246847699</c:v>
                </c:pt>
                <c:pt idx="5235">
                  <c:v>7.2063763008644903</c:v>
                </c:pt>
                <c:pt idx="5236">
                  <c:v>7.2077528770442196</c:v>
                </c:pt>
                <c:pt idx="5237">
                  <c:v>7.2091294532239401</c:v>
                </c:pt>
                <c:pt idx="5238">
                  <c:v>7.2105060294036702</c:v>
                </c:pt>
                <c:pt idx="5239">
                  <c:v>7.2118826055833898</c:v>
                </c:pt>
                <c:pt idx="5240">
                  <c:v>7.21325918176312</c:v>
                </c:pt>
                <c:pt idx="5241">
                  <c:v>7.2146357579428502</c:v>
                </c:pt>
                <c:pt idx="5242">
                  <c:v>7.2160123341225697</c:v>
                </c:pt>
                <c:pt idx="5243">
                  <c:v>7.2173889103022999</c:v>
                </c:pt>
                <c:pt idx="5244">
                  <c:v>7.2187654864820203</c:v>
                </c:pt>
                <c:pt idx="5245">
                  <c:v>7.2201420626617496</c:v>
                </c:pt>
                <c:pt idx="5246">
                  <c:v>7.2215186388414701</c:v>
                </c:pt>
                <c:pt idx="5247">
                  <c:v>7.2228952150212002</c:v>
                </c:pt>
                <c:pt idx="5248">
                  <c:v>7.2242717912009304</c:v>
                </c:pt>
                <c:pt idx="5249">
                  <c:v>7.22564836738065</c:v>
                </c:pt>
                <c:pt idx="5250">
                  <c:v>7.2270249435603802</c:v>
                </c:pt>
                <c:pt idx="5251">
                  <c:v>7.2284015197400997</c:v>
                </c:pt>
                <c:pt idx="5252">
                  <c:v>7.2297780959198299</c:v>
                </c:pt>
                <c:pt idx="5253">
                  <c:v>7.2311546720995601</c:v>
                </c:pt>
                <c:pt idx="5254">
                  <c:v>7.2325312482792796</c:v>
                </c:pt>
                <c:pt idx="5255">
                  <c:v>7.2339078244590098</c:v>
                </c:pt>
                <c:pt idx="5256">
                  <c:v>7.2352844006387302</c:v>
                </c:pt>
                <c:pt idx="5257">
                  <c:v>7.2366609768184604</c:v>
                </c:pt>
                <c:pt idx="5258">
                  <c:v>7.23803755299818</c:v>
                </c:pt>
                <c:pt idx="5259">
                  <c:v>7.2394141291779102</c:v>
                </c:pt>
                <c:pt idx="5260">
                  <c:v>7.2407907053576404</c:v>
                </c:pt>
                <c:pt idx="5261">
                  <c:v>7.2421672815373599</c:v>
                </c:pt>
                <c:pt idx="5262">
                  <c:v>7.2435438577170901</c:v>
                </c:pt>
                <c:pt idx="5263">
                  <c:v>7.2449204338968096</c:v>
                </c:pt>
                <c:pt idx="5264">
                  <c:v>7.2462970100765398</c:v>
                </c:pt>
                <c:pt idx="5265">
                  <c:v>7.24767358625627</c:v>
                </c:pt>
                <c:pt idx="5266">
                  <c:v>7.2490501624359904</c:v>
                </c:pt>
                <c:pt idx="5267">
                  <c:v>7.2504267386157197</c:v>
                </c:pt>
                <c:pt idx="5268">
                  <c:v>7.2518033147954402</c:v>
                </c:pt>
                <c:pt idx="5269">
                  <c:v>7.2531798909751704</c:v>
                </c:pt>
                <c:pt idx="5270">
                  <c:v>7.2545564671548899</c:v>
                </c:pt>
                <c:pt idx="5271">
                  <c:v>7.2559330433346201</c:v>
                </c:pt>
                <c:pt idx="5272">
                  <c:v>7.2573096195143503</c:v>
                </c:pt>
                <c:pt idx="5273">
                  <c:v>7.2586861956940698</c:v>
                </c:pt>
                <c:pt idx="5274">
                  <c:v>7.2600627718738</c:v>
                </c:pt>
                <c:pt idx="5275">
                  <c:v>7.2614393480535204</c:v>
                </c:pt>
                <c:pt idx="5276">
                  <c:v>7.2628159242332497</c:v>
                </c:pt>
                <c:pt idx="5277">
                  <c:v>7.2641925004129799</c:v>
                </c:pt>
                <c:pt idx="5278">
                  <c:v>7.2655690765927003</c:v>
                </c:pt>
                <c:pt idx="5279">
                  <c:v>7.2669456527724297</c:v>
                </c:pt>
                <c:pt idx="5280">
                  <c:v>7.2683222289521501</c:v>
                </c:pt>
                <c:pt idx="5281">
                  <c:v>7.2696988051318803</c:v>
                </c:pt>
                <c:pt idx="5282">
                  <c:v>7.2710753813115998</c:v>
                </c:pt>
                <c:pt idx="5283">
                  <c:v>7.27245195749133</c:v>
                </c:pt>
                <c:pt idx="5284">
                  <c:v>7.2738285336710504</c:v>
                </c:pt>
                <c:pt idx="5285">
                  <c:v>7.2752051098507797</c:v>
                </c:pt>
                <c:pt idx="5286">
                  <c:v>7.2765816860305099</c:v>
                </c:pt>
                <c:pt idx="5287">
                  <c:v>7.2779582622102303</c:v>
                </c:pt>
                <c:pt idx="5288">
                  <c:v>7.2793348383899596</c:v>
                </c:pt>
                <c:pt idx="5289">
                  <c:v>7.2807114145696801</c:v>
                </c:pt>
                <c:pt idx="5290">
                  <c:v>7.2820879907494103</c:v>
                </c:pt>
                <c:pt idx="5291">
                  <c:v>7.2834645669291396</c:v>
                </c:pt>
                <c:pt idx="5292">
                  <c:v>7.28484114310886</c:v>
                </c:pt>
                <c:pt idx="5293">
                  <c:v>7.2862177192885902</c:v>
                </c:pt>
                <c:pt idx="5294">
                  <c:v>7.2875942954683097</c:v>
                </c:pt>
                <c:pt idx="5295">
                  <c:v>7.2889708716480399</c:v>
                </c:pt>
                <c:pt idx="5296">
                  <c:v>7.2903474478277603</c:v>
                </c:pt>
                <c:pt idx="5297">
                  <c:v>7.2917240240074896</c:v>
                </c:pt>
                <c:pt idx="5298">
                  <c:v>7.2931006001872198</c:v>
                </c:pt>
                <c:pt idx="5299">
                  <c:v>7.2944771763669403</c:v>
                </c:pt>
                <c:pt idx="5300">
                  <c:v>7.2958537525466696</c:v>
                </c:pt>
                <c:pt idx="5301">
                  <c:v>7.29723032872639</c:v>
                </c:pt>
                <c:pt idx="5302">
                  <c:v>7.2986069049061202</c:v>
                </c:pt>
                <c:pt idx="5303">
                  <c:v>7.2999834810858504</c:v>
                </c:pt>
                <c:pt idx="5304">
                  <c:v>7.3013600572655699</c:v>
                </c:pt>
                <c:pt idx="5305">
                  <c:v>7.3027366334453001</c:v>
                </c:pt>
                <c:pt idx="5306">
                  <c:v>7.3041132096250196</c:v>
                </c:pt>
                <c:pt idx="5307">
                  <c:v>7.3054897858047498</c:v>
                </c:pt>
                <c:pt idx="5308">
                  <c:v>7.3068663619844703</c:v>
                </c:pt>
                <c:pt idx="5309">
                  <c:v>7.3082429381641996</c:v>
                </c:pt>
                <c:pt idx="5310">
                  <c:v>7.30961951434392</c:v>
                </c:pt>
                <c:pt idx="5311">
                  <c:v>7.3109960905236502</c:v>
                </c:pt>
                <c:pt idx="5312">
                  <c:v>7.3123726667033804</c:v>
                </c:pt>
                <c:pt idx="5313">
                  <c:v>7.3137492428830999</c:v>
                </c:pt>
                <c:pt idx="5314">
                  <c:v>7.3151258190628301</c:v>
                </c:pt>
                <c:pt idx="5315">
                  <c:v>7.3165023952425496</c:v>
                </c:pt>
                <c:pt idx="5316">
                  <c:v>7.3178789714222798</c:v>
                </c:pt>
                <c:pt idx="5317">
                  <c:v>7.31925554760201</c:v>
                </c:pt>
                <c:pt idx="5318">
                  <c:v>7.3206321237817296</c:v>
                </c:pt>
                <c:pt idx="5319">
                  <c:v>7.3220086999614598</c:v>
                </c:pt>
                <c:pt idx="5320">
                  <c:v>7.3233852761411802</c:v>
                </c:pt>
                <c:pt idx="5321">
                  <c:v>7.3247618523209104</c:v>
                </c:pt>
                <c:pt idx="5322">
                  <c:v>7.3261384285006299</c:v>
                </c:pt>
                <c:pt idx="5323">
                  <c:v>7.3275150046803601</c:v>
                </c:pt>
                <c:pt idx="5324">
                  <c:v>7.3288915808600903</c:v>
                </c:pt>
                <c:pt idx="5325">
                  <c:v>7.3302681570398098</c:v>
                </c:pt>
                <c:pt idx="5326">
                  <c:v>7.33164473321954</c:v>
                </c:pt>
                <c:pt idx="5327">
                  <c:v>7.3330213093992596</c:v>
                </c:pt>
                <c:pt idx="5328">
                  <c:v>7.3343978855789898</c:v>
                </c:pt>
                <c:pt idx="5329">
                  <c:v>7.3357744617587199</c:v>
                </c:pt>
                <c:pt idx="5330">
                  <c:v>7.3371510379384404</c:v>
                </c:pt>
                <c:pt idx="5331">
                  <c:v>7.3385276141181697</c:v>
                </c:pt>
                <c:pt idx="5332">
                  <c:v>7.3399041902978901</c:v>
                </c:pt>
                <c:pt idx="5333">
                  <c:v>7.3412807664776203</c:v>
                </c:pt>
                <c:pt idx="5334">
                  <c:v>7.3426573426573398</c:v>
                </c:pt>
                <c:pt idx="5335">
                  <c:v>7.34403391883707</c:v>
                </c:pt>
                <c:pt idx="5336">
                  <c:v>7.3454104950168002</c:v>
                </c:pt>
                <c:pt idx="5337">
                  <c:v>7.3467870711965197</c:v>
                </c:pt>
                <c:pt idx="5338">
                  <c:v>7.3481636473762499</c:v>
                </c:pt>
                <c:pt idx="5339">
                  <c:v>7.3495402235559704</c:v>
                </c:pt>
                <c:pt idx="5340">
                  <c:v>7.3509167997356997</c:v>
                </c:pt>
                <c:pt idx="5341">
                  <c:v>7.3522933759154201</c:v>
                </c:pt>
                <c:pt idx="5342">
                  <c:v>7.3536699520951503</c:v>
                </c:pt>
                <c:pt idx="5343">
                  <c:v>7.3550465282748796</c:v>
                </c:pt>
                <c:pt idx="5344">
                  <c:v>7.3564231044546</c:v>
                </c:pt>
                <c:pt idx="5345">
                  <c:v>7.3577996806343302</c:v>
                </c:pt>
                <c:pt idx="5346">
                  <c:v>7.3591762568140497</c:v>
                </c:pt>
                <c:pt idx="5347">
                  <c:v>7.3605528329937799</c:v>
                </c:pt>
                <c:pt idx="5348">
                  <c:v>7.3619294091735101</c:v>
                </c:pt>
                <c:pt idx="5349">
                  <c:v>7.3633059853532297</c:v>
                </c:pt>
                <c:pt idx="5350">
                  <c:v>7.3646825615329599</c:v>
                </c:pt>
                <c:pt idx="5351">
                  <c:v>7.3660591377126803</c:v>
                </c:pt>
                <c:pt idx="5352">
                  <c:v>7.3674357138924096</c:v>
                </c:pt>
                <c:pt idx="5353">
                  <c:v>7.36881229007213</c:v>
                </c:pt>
                <c:pt idx="5354">
                  <c:v>7.3701888662518602</c:v>
                </c:pt>
                <c:pt idx="5355">
                  <c:v>7.3715654424315904</c:v>
                </c:pt>
                <c:pt idx="5356">
                  <c:v>7.3729420186113099</c:v>
                </c:pt>
                <c:pt idx="5357">
                  <c:v>7.3743185947910401</c:v>
                </c:pt>
                <c:pt idx="5358">
                  <c:v>7.3756951709707597</c:v>
                </c:pt>
                <c:pt idx="5359">
                  <c:v>7.3770717471504899</c:v>
                </c:pt>
                <c:pt idx="5360">
                  <c:v>7.3784483233302103</c:v>
                </c:pt>
                <c:pt idx="5361">
                  <c:v>7.3798248995099396</c:v>
                </c:pt>
                <c:pt idx="5362">
                  <c:v>7.3812014756896698</c:v>
                </c:pt>
                <c:pt idx="5363">
                  <c:v>7.3825780518693902</c:v>
                </c:pt>
                <c:pt idx="5364">
                  <c:v>7.3839546280491204</c:v>
                </c:pt>
                <c:pt idx="5365">
                  <c:v>7.3853312042288399</c:v>
                </c:pt>
                <c:pt idx="5366">
                  <c:v>7.3867077804085701</c:v>
                </c:pt>
                <c:pt idx="5367">
                  <c:v>7.3880843565883003</c:v>
                </c:pt>
                <c:pt idx="5368">
                  <c:v>7.3894609327680199</c:v>
                </c:pt>
                <c:pt idx="5369">
                  <c:v>7.39083750894775</c:v>
                </c:pt>
                <c:pt idx="5370">
                  <c:v>7.3922140851274696</c:v>
                </c:pt>
                <c:pt idx="5371">
                  <c:v>7.3935906613071998</c:v>
                </c:pt>
                <c:pt idx="5372">
                  <c:v>7.3949672374869202</c:v>
                </c:pt>
                <c:pt idx="5373">
                  <c:v>7.3963438136666504</c:v>
                </c:pt>
                <c:pt idx="5374">
                  <c:v>7.3977203898463699</c:v>
                </c:pt>
                <c:pt idx="5375">
                  <c:v>7.3990969660261001</c:v>
                </c:pt>
                <c:pt idx="5376">
                  <c:v>7.4004735422058303</c:v>
                </c:pt>
                <c:pt idx="5377">
                  <c:v>7.4018501183855498</c:v>
                </c:pt>
                <c:pt idx="5378">
                  <c:v>7.40322669456528</c:v>
                </c:pt>
                <c:pt idx="5379">
                  <c:v>7.4046032707449996</c:v>
                </c:pt>
                <c:pt idx="5380">
                  <c:v>7.4059798469247298</c:v>
                </c:pt>
                <c:pt idx="5381">
                  <c:v>7.40735642310446</c:v>
                </c:pt>
                <c:pt idx="5382">
                  <c:v>7.4087329992841804</c:v>
                </c:pt>
                <c:pt idx="5383">
                  <c:v>7.4101095754639097</c:v>
                </c:pt>
                <c:pt idx="5384">
                  <c:v>7.4114861516436301</c:v>
                </c:pt>
                <c:pt idx="5385">
                  <c:v>7.4128627278233603</c:v>
                </c:pt>
                <c:pt idx="5386">
                  <c:v>7.4142393040030896</c:v>
                </c:pt>
                <c:pt idx="5387">
                  <c:v>7.41561588018281</c:v>
                </c:pt>
                <c:pt idx="5388">
                  <c:v>7.4169924563625402</c:v>
                </c:pt>
                <c:pt idx="5389">
                  <c:v>7.4183690325422598</c:v>
                </c:pt>
                <c:pt idx="5390">
                  <c:v>7.41974560872199</c:v>
                </c:pt>
                <c:pt idx="5391">
                  <c:v>7.4211221849017104</c:v>
                </c:pt>
                <c:pt idx="5392">
                  <c:v>7.4224987610814397</c:v>
                </c:pt>
                <c:pt idx="5393">
                  <c:v>7.4238753372611699</c:v>
                </c:pt>
                <c:pt idx="5394">
                  <c:v>7.4252519134408903</c:v>
                </c:pt>
                <c:pt idx="5395">
                  <c:v>7.4266284896206196</c:v>
                </c:pt>
                <c:pt idx="5396">
                  <c:v>7.42800506580034</c:v>
                </c:pt>
                <c:pt idx="5397">
                  <c:v>7.4293816419800702</c:v>
                </c:pt>
                <c:pt idx="5398">
                  <c:v>7.4307582181598004</c:v>
                </c:pt>
                <c:pt idx="5399">
                  <c:v>7.43213479433952</c:v>
                </c:pt>
                <c:pt idx="5400">
                  <c:v>7.4335113705192501</c:v>
                </c:pt>
                <c:pt idx="5401">
                  <c:v>7.4348879466989697</c:v>
                </c:pt>
                <c:pt idx="5402">
                  <c:v>7.4362645228786999</c:v>
                </c:pt>
                <c:pt idx="5403">
                  <c:v>7.4376410990584203</c:v>
                </c:pt>
                <c:pt idx="5404">
                  <c:v>7.4390176752381496</c:v>
                </c:pt>
                <c:pt idx="5405">
                  <c:v>7.44039425141787</c:v>
                </c:pt>
                <c:pt idx="5406">
                  <c:v>7.4417708275976002</c:v>
                </c:pt>
                <c:pt idx="5407">
                  <c:v>7.4431474037773304</c:v>
                </c:pt>
                <c:pt idx="5408">
                  <c:v>7.44452397995705</c:v>
                </c:pt>
                <c:pt idx="5409">
                  <c:v>7.4459005561367801</c:v>
                </c:pt>
                <c:pt idx="5410">
                  <c:v>7.4472771323164997</c:v>
                </c:pt>
                <c:pt idx="5411">
                  <c:v>7.4486537084962299</c:v>
                </c:pt>
                <c:pt idx="5412">
                  <c:v>7.4500302846759601</c:v>
                </c:pt>
                <c:pt idx="5413">
                  <c:v>7.4514068608556796</c:v>
                </c:pt>
                <c:pt idx="5414">
                  <c:v>7.4527834370354098</c:v>
                </c:pt>
                <c:pt idx="5415">
                  <c:v>7.4541600132151302</c:v>
                </c:pt>
                <c:pt idx="5416">
                  <c:v>7.4555365893948604</c:v>
                </c:pt>
                <c:pt idx="5417">
                  <c:v>7.4569131655745799</c:v>
                </c:pt>
                <c:pt idx="5418">
                  <c:v>7.4582897417543101</c:v>
                </c:pt>
                <c:pt idx="5419">
                  <c:v>7.4596663179340403</c:v>
                </c:pt>
                <c:pt idx="5420">
                  <c:v>7.4610428941137599</c:v>
                </c:pt>
                <c:pt idx="5421">
                  <c:v>7.4624194702934901</c:v>
                </c:pt>
                <c:pt idx="5422">
                  <c:v>7.4637960464732096</c:v>
                </c:pt>
                <c:pt idx="5423">
                  <c:v>7.4651726226529398</c:v>
                </c:pt>
                <c:pt idx="5424">
                  <c:v>7.4665491988326602</c:v>
                </c:pt>
                <c:pt idx="5425">
                  <c:v>7.4679257750123904</c:v>
                </c:pt>
                <c:pt idx="5426">
                  <c:v>7.4693023511921197</c:v>
                </c:pt>
                <c:pt idx="5427">
                  <c:v>7.4706789273718401</c:v>
                </c:pt>
                <c:pt idx="5428">
                  <c:v>7.4720555035515703</c:v>
                </c:pt>
                <c:pt idx="5429">
                  <c:v>7.4734320797312899</c:v>
                </c:pt>
                <c:pt idx="5430">
                  <c:v>7.4748086559110201</c:v>
                </c:pt>
                <c:pt idx="5431">
                  <c:v>7.4761852320907503</c:v>
                </c:pt>
                <c:pt idx="5432">
                  <c:v>7.4775618082704698</c:v>
                </c:pt>
                <c:pt idx="5433">
                  <c:v>7.4789383844502</c:v>
                </c:pt>
                <c:pt idx="5434">
                  <c:v>7.4803149606299204</c:v>
                </c:pt>
                <c:pt idx="5435">
                  <c:v>7.4816915368096497</c:v>
                </c:pt>
                <c:pt idx="5436">
                  <c:v>7.4830681129893701</c:v>
                </c:pt>
                <c:pt idx="5437">
                  <c:v>7.4844446891691003</c:v>
                </c:pt>
                <c:pt idx="5438">
                  <c:v>7.4858212653488296</c:v>
                </c:pt>
                <c:pt idx="5439">
                  <c:v>7.4871978415285501</c:v>
                </c:pt>
                <c:pt idx="5440">
                  <c:v>7.4885744177082803</c:v>
                </c:pt>
                <c:pt idx="5441">
                  <c:v>7.4899509938879998</c:v>
                </c:pt>
                <c:pt idx="5442">
                  <c:v>7.49132757006773</c:v>
                </c:pt>
                <c:pt idx="5443">
                  <c:v>7.4927041462474602</c:v>
                </c:pt>
                <c:pt idx="5444">
                  <c:v>7.4940807224271797</c:v>
                </c:pt>
                <c:pt idx="5445">
                  <c:v>7.4954572986069099</c:v>
                </c:pt>
                <c:pt idx="5446">
                  <c:v>7.4968338747866303</c:v>
                </c:pt>
                <c:pt idx="5447">
                  <c:v>7.4982104509663596</c:v>
                </c:pt>
                <c:pt idx="5448">
                  <c:v>7.4995870271460801</c:v>
                </c:pt>
                <c:pt idx="5449">
                  <c:v>7.5009636033258102</c:v>
                </c:pt>
                <c:pt idx="5450">
                  <c:v>7.5023401795055404</c:v>
                </c:pt>
                <c:pt idx="5451">
                  <c:v>7.50371675568526</c:v>
                </c:pt>
                <c:pt idx="5452">
                  <c:v>7.5050933318649902</c:v>
                </c:pt>
                <c:pt idx="5453">
                  <c:v>7.5064699080447097</c:v>
                </c:pt>
                <c:pt idx="5454">
                  <c:v>7.5078464842244399</c:v>
                </c:pt>
                <c:pt idx="5455">
                  <c:v>7.5092230604041603</c:v>
                </c:pt>
                <c:pt idx="5456">
                  <c:v>7.5105996365838896</c:v>
                </c:pt>
                <c:pt idx="5457">
                  <c:v>7.5119762127636198</c:v>
                </c:pt>
                <c:pt idx="5458">
                  <c:v>7.5133527889433402</c:v>
                </c:pt>
                <c:pt idx="5459">
                  <c:v>7.5147293651230704</c:v>
                </c:pt>
                <c:pt idx="5460">
                  <c:v>7.51610594130279</c:v>
                </c:pt>
                <c:pt idx="5461">
                  <c:v>7.5174825174825202</c:v>
                </c:pt>
                <c:pt idx="5462">
                  <c:v>7.5188590936622504</c:v>
                </c:pt>
                <c:pt idx="5463">
                  <c:v>7.5202356698419699</c:v>
                </c:pt>
                <c:pt idx="5464">
                  <c:v>7.5216122460217001</c:v>
                </c:pt>
                <c:pt idx="5465">
                  <c:v>7.5229888222014196</c:v>
                </c:pt>
                <c:pt idx="5466">
                  <c:v>7.5243653983811498</c:v>
                </c:pt>
                <c:pt idx="5467">
                  <c:v>7.5257419745608702</c:v>
                </c:pt>
                <c:pt idx="5468">
                  <c:v>7.5271185507406004</c:v>
                </c:pt>
                <c:pt idx="5469">
                  <c:v>7.52849512692032</c:v>
                </c:pt>
                <c:pt idx="5470">
                  <c:v>7.5298717031000502</c:v>
                </c:pt>
                <c:pt idx="5471">
                  <c:v>7.5312482792797804</c:v>
                </c:pt>
                <c:pt idx="5472">
                  <c:v>7.5326248554594999</c:v>
                </c:pt>
                <c:pt idx="5473">
                  <c:v>7.5340014316392301</c:v>
                </c:pt>
                <c:pt idx="5474">
                  <c:v>7.5353780078189496</c:v>
                </c:pt>
                <c:pt idx="5475">
                  <c:v>7.5367545839986798</c:v>
                </c:pt>
                <c:pt idx="5476">
                  <c:v>7.53813116017841</c:v>
                </c:pt>
                <c:pt idx="5477">
                  <c:v>7.5395077363581304</c:v>
                </c:pt>
                <c:pt idx="5478">
                  <c:v>7.5408843125378597</c:v>
                </c:pt>
                <c:pt idx="5479">
                  <c:v>7.5422608887175802</c:v>
                </c:pt>
                <c:pt idx="5480">
                  <c:v>7.5436374648973104</c:v>
                </c:pt>
                <c:pt idx="5481">
                  <c:v>7.5450140410770299</c:v>
                </c:pt>
                <c:pt idx="5482">
                  <c:v>7.5463906172567601</c:v>
                </c:pt>
                <c:pt idx="5483">
                  <c:v>7.5477671934364903</c:v>
                </c:pt>
                <c:pt idx="5484">
                  <c:v>7.5491437696162098</c:v>
                </c:pt>
                <c:pt idx="5485">
                  <c:v>7.55052034579594</c:v>
                </c:pt>
                <c:pt idx="5486">
                  <c:v>7.5518969219756604</c:v>
                </c:pt>
                <c:pt idx="5487">
                  <c:v>7.5532734981553897</c:v>
                </c:pt>
                <c:pt idx="5488">
                  <c:v>7.5546500743351199</c:v>
                </c:pt>
                <c:pt idx="5489">
                  <c:v>7.5560266505148403</c:v>
                </c:pt>
                <c:pt idx="5490">
                  <c:v>7.5574032266945697</c:v>
                </c:pt>
                <c:pt idx="5491">
                  <c:v>7.5587798028742901</c:v>
                </c:pt>
                <c:pt idx="5492">
                  <c:v>7.5601563790540203</c:v>
                </c:pt>
                <c:pt idx="5493">
                  <c:v>7.5615329552337398</c:v>
                </c:pt>
                <c:pt idx="5494">
                  <c:v>7.56290953141347</c:v>
                </c:pt>
                <c:pt idx="5495">
                  <c:v>7.5642861075932002</c:v>
                </c:pt>
                <c:pt idx="5496">
                  <c:v>7.5656626837729197</c:v>
                </c:pt>
                <c:pt idx="5497">
                  <c:v>7.5670392599526499</c:v>
                </c:pt>
                <c:pt idx="5498">
                  <c:v>7.5684158361323703</c:v>
                </c:pt>
                <c:pt idx="5499">
                  <c:v>7.5697924123120996</c:v>
                </c:pt>
                <c:pt idx="5500">
                  <c:v>7.5711689884918201</c:v>
                </c:pt>
                <c:pt idx="5501">
                  <c:v>7.5725455646715503</c:v>
                </c:pt>
                <c:pt idx="5502">
                  <c:v>7.5739221408512796</c:v>
                </c:pt>
                <c:pt idx="5503">
                  <c:v>7.575298717031</c:v>
                </c:pt>
                <c:pt idx="5504">
                  <c:v>7.5766752932107302</c:v>
                </c:pt>
                <c:pt idx="5505">
                  <c:v>7.5780518693904497</c:v>
                </c:pt>
                <c:pt idx="5506">
                  <c:v>7.5794284455701799</c:v>
                </c:pt>
                <c:pt idx="5507">
                  <c:v>7.5808050217499101</c:v>
                </c:pt>
                <c:pt idx="5508">
                  <c:v>7.5821815979296296</c:v>
                </c:pt>
                <c:pt idx="5509">
                  <c:v>7.5835581741093598</c:v>
                </c:pt>
                <c:pt idx="5510">
                  <c:v>7.5849347502890803</c:v>
                </c:pt>
                <c:pt idx="5511">
                  <c:v>7.5863113264688096</c:v>
                </c:pt>
                <c:pt idx="5512">
                  <c:v>7.58768790264853</c:v>
                </c:pt>
                <c:pt idx="5513">
                  <c:v>7.5890644788282602</c:v>
                </c:pt>
                <c:pt idx="5514">
                  <c:v>7.5904410550079904</c:v>
                </c:pt>
                <c:pt idx="5515">
                  <c:v>7.5918176311877099</c:v>
                </c:pt>
                <c:pt idx="5516">
                  <c:v>7.5931942073674401</c:v>
                </c:pt>
                <c:pt idx="5517">
                  <c:v>7.5945707835471596</c:v>
                </c:pt>
                <c:pt idx="5518">
                  <c:v>7.5959473597268898</c:v>
                </c:pt>
                <c:pt idx="5519">
                  <c:v>7.5973239359066103</c:v>
                </c:pt>
                <c:pt idx="5520">
                  <c:v>7.5987005120863396</c:v>
                </c:pt>
                <c:pt idx="5521">
                  <c:v>7.6000770882660698</c:v>
                </c:pt>
                <c:pt idx="5522">
                  <c:v>7.6014536644457902</c:v>
                </c:pt>
                <c:pt idx="5523">
                  <c:v>7.6028302406255204</c:v>
                </c:pt>
                <c:pt idx="5524">
                  <c:v>7.6042068168052399</c:v>
                </c:pt>
                <c:pt idx="5525">
                  <c:v>7.6055833929849701</c:v>
                </c:pt>
                <c:pt idx="5526">
                  <c:v>7.6069599691647003</c:v>
                </c:pt>
                <c:pt idx="5527">
                  <c:v>7.6083365453444198</c:v>
                </c:pt>
                <c:pt idx="5528">
                  <c:v>7.60971312152415</c:v>
                </c:pt>
                <c:pt idx="5529">
                  <c:v>7.6110896977038696</c:v>
                </c:pt>
                <c:pt idx="5530">
                  <c:v>7.6124662738835998</c:v>
                </c:pt>
                <c:pt idx="5531">
                  <c:v>7.6138428500633202</c:v>
                </c:pt>
                <c:pt idx="5532">
                  <c:v>7.6152194262430504</c:v>
                </c:pt>
                <c:pt idx="5533">
                  <c:v>7.6165960024227797</c:v>
                </c:pt>
                <c:pt idx="5534">
                  <c:v>7.6179725786025001</c:v>
                </c:pt>
                <c:pt idx="5535">
                  <c:v>7.6193491547822303</c:v>
                </c:pt>
                <c:pt idx="5536">
                  <c:v>7.6207257309619498</c:v>
                </c:pt>
                <c:pt idx="5537">
                  <c:v>7.62210230714168</c:v>
                </c:pt>
                <c:pt idx="5538">
                  <c:v>7.6234788833214102</c:v>
                </c:pt>
                <c:pt idx="5539">
                  <c:v>7.6248554595011298</c:v>
                </c:pt>
                <c:pt idx="5540">
                  <c:v>7.6262320356808599</c:v>
                </c:pt>
                <c:pt idx="5541">
                  <c:v>7.6276086118605804</c:v>
                </c:pt>
                <c:pt idx="5542">
                  <c:v>7.6289851880403097</c:v>
                </c:pt>
                <c:pt idx="5543">
                  <c:v>7.6303617642200301</c:v>
                </c:pt>
                <c:pt idx="5544">
                  <c:v>7.6317383403997603</c:v>
                </c:pt>
                <c:pt idx="5545">
                  <c:v>7.6331149165794798</c:v>
                </c:pt>
                <c:pt idx="5546">
                  <c:v>7.63449149275921</c:v>
                </c:pt>
                <c:pt idx="5547">
                  <c:v>7.6358680689389402</c:v>
                </c:pt>
                <c:pt idx="5548">
                  <c:v>7.6372446451186597</c:v>
                </c:pt>
                <c:pt idx="5549">
                  <c:v>7.6386212212983899</c:v>
                </c:pt>
                <c:pt idx="5550">
                  <c:v>7.6399977974781104</c:v>
                </c:pt>
                <c:pt idx="5551">
                  <c:v>7.6413743736578397</c:v>
                </c:pt>
                <c:pt idx="5552">
                  <c:v>7.6427509498375699</c:v>
                </c:pt>
                <c:pt idx="5553">
                  <c:v>7.6441275260172903</c:v>
                </c:pt>
                <c:pt idx="5554">
                  <c:v>7.6455041021970196</c:v>
                </c:pt>
                <c:pt idx="5555">
                  <c:v>7.64688067837674</c:v>
                </c:pt>
                <c:pt idx="5556">
                  <c:v>7.6482572545564702</c:v>
                </c:pt>
                <c:pt idx="5557">
                  <c:v>7.6496338307361897</c:v>
                </c:pt>
                <c:pt idx="5558">
                  <c:v>7.6510104069159199</c:v>
                </c:pt>
                <c:pt idx="5559">
                  <c:v>7.6523869830956501</c:v>
                </c:pt>
                <c:pt idx="5560">
                  <c:v>7.6537635592753697</c:v>
                </c:pt>
                <c:pt idx="5561">
                  <c:v>7.6551401354550999</c:v>
                </c:pt>
                <c:pt idx="5562">
                  <c:v>7.6565167116348203</c:v>
                </c:pt>
                <c:pt idx="5563">
                  <c:v>7.6578932878145496</c:v>
                </c:pt>
                <c:pt idx="5564">
                  <c:v>7.65926986399427</c:v>
                </c:pt>
                <c:pt idx="5565">
                  <c:v>7.6606464401740002</c:v>
                </c:pt>
                <c:pt idx="5566">
                  <c:v>7.6620230163537304</c:v>
                </c:pt>
                <c:pt idx="5567">
                  <c:v>7.6633995925334499</c:v>
                </c:pt>
                <c:pt idx="5568">
                  <c:v>7.6647761687131801</c:v>
                </c:pt>
                <c:pt idx="5569">
                  <c:v>7.6661527448928997</c:v>
                </c:pt>
                <c:pt idx="5570">
                  <c:v>7.6675293210726299</c:v>
                </c:pt>
                <c:pt idx="5571">
                  <c:v>7.66890589725236</c:v>
                </c:pt>
                <c:pt idx="5572">
                  <c:v>7.6702824734320796</c:v>
                </c:pt>
                <c:pt idx="5573">
                  <c:v>7.6716590496118098</c:v>
                </c:pt>
                <c:pt idx="5574">
                  <c:v>7.6730356257915302</c:v>
                </c:pt>
                <c:pt idx="5575">
                  <c:v>7.6744122019712604</c:v>
                </c:pt>
                <c:pt idx="5576">
                  <c:v>7.6757887781509799</c:v>
                </c:pt>
                <c:pt idx="5577">
                  <c:v>7.6771653543307101</c:v>
                </c:pt>
                <c:pt idx="5578">
                  <c:v>7.6785419305104403</c:v>
                </c:pt>
                <c:pt idx="5579">
                  <c:v>7.6799185066901599</c:v>
                </c:pt>
                <c:pt idx="5580">
                  <c:v>7.68129508286989</c:v>
                </c:pt>
                <c:pt idx="5581">
                  <c:v>7.6826716590496096</c:v>
                </c:pt>
                <c:pt idx="5582">
                  <c:v>7.6840482352293398</c:v>
                </c:pt>
                <c:pt idx="5583">
                  <c:v>7.68542481140907</c:v>
                </c:pt>
                <c:pt idx="5584">
                  <c:v>7.6868013875887904</c:v>
                </c:pt>
                <c:pt idx="5585">
                  <c:v>7.6881779637685197</c:v>
                </c:pt>
                <c:pt idx="5586">
                  <c:v>7.6895545399482401</c:v>
                </c:pt>
                <c:pt idx="5587">
                  <c:v>7.6909311161279703</c:v>
                </c:pt>
                <c:pt idx="5588">
                  <c:v>7.6923076923076898</c:v>
                </c:pt>
                <c:pt idx="5589">
                  <c:v>7.69368426848742</c:v>
                </c:pt>
                <c:pt idx="5590">
                  <c:v>7.6950608446671502</c:v>
                </c:pt>
                <c:pt idx="5591">
                  <c:v>7.6964374208468698</c:v>
                </c:pt>
                <c:pt idx="5592">
                  <c:v>7.6978139970266</c:v>
                </c:pt>
                <c:pt idx="5593">
                  <c:v>7.6991905732063204</c:v>
                </c:pt>
                <c:pt idx="5594">
                  <c:v>7.7005671493860497</c:v>
                </c:pt>
                <c:pt idx="5595">
                  <c:v>7.7019437255657701</c:v>
                </c:pt>
                <c:pt idx="5596">
                  <c:v>7.7033203017455003</c:v>
                </c:pt>
                <c:pt idx="5597">
                  <c:v>7.7046968779252296</c:v>
                </c:pt>
                <c:pt idx="5598">
                  <c:v>7.70607345410495</c:v>
                </c:pt>
                <c:pt idx="5599">
                  <c:v>7.7074500302846802</c:v>
                </c:pt>
                <c:pt idx="5600">
                  <c:v>7.7088266064643998</c:v>
                </c:pt>
                <c:pt idx="5601">
                  <c:v>7.71020318264413</c:v>
                </c:pt>
                <c:pt idx="5602">
                  <c:v>7.7115797588238602</c:v>
                </c:pt>
                <c:pt idx="5603">
                  <c:v>7.7129563350035797</c:v>
                </c:pt>
                <c:pt idx="5604">
                  <c:v>7.7143329111833099</c:v>
                </c:pt>
                <c:pt idx="5605">
                  <c:v>7.7157094873630303</c:v>
                </c:pt>
                <c:pt idx="5606">
                  <c:v>7.7170860635427596</c:v>
                </c:pt>
                <c:pt idx="5607">
                  <c:v>7.71846263972248</c:v>
                </c:pt>
                <c:pt idx="5608">
                  <c:v>7.7198392159022102</c:v>
                </c:pt>
                <c:pt idx="5609">
                  <c:v>7.7212157920819298</c:v>
                </c:pt>
                <c:pt idx="5610">
                  <c:v>7.72259236826166</c:v>
                </c:pt>
                <c:pt idx="5611">
                  <c:v>7.7239689444413901</c:v>
                </c:pt>
                <c:pt idx="5612">
                  <c:v>7.7253455206211097</c:v>
                </c:pt>
                <c:pt idx="5613">
                  <c:v>7.7267220968008399</c:v>
                </c:pt>
                <c:pt idx="5614">
                  <c:v>7.7280986729805603</c:v>
                </c:pt>
                <c:pt idx="5615">
                  <c:v>7.7294752491602896</c:v>
                </c:pt>
                <c:pt idx="5616">
                  <c:v>7.7308518253400198</c:v>
                </c:pt>
                <c:pt idx="5617">
                  <c:v>7.7322284015197402</c:v>
                </c:pt>
                <c:pt idx="5618">
                  <c:v>7.7336049776994704</c:v>
                </c:pt>
                <c:pt idx="5619">
                  <c:v>7.73498155387919</c:v>
                </c:pt>
                <c:pt idx="5620">
                  <c:v>7.7363581300589201</c:v>
                </c:pt>
                <c:pt idx="5621">
                  <c:v>7.7377347062386397</c:v>
                </c:pt>
                <c:pt idx="5622">
                  <c:v>7.7391112824183699</c:v>
                </c:pt>
                <c:pt idx="5623">
                  <c:v>7.7404878585981001</c:v>
                </c:pt>
                <c:pt idx="5624">
                  <c:v>7.7418644347778196</c:v>
                </c:pt>
                <c:pt idx="5625">
                  <c:v>7.7432410109575498</c:v>
                </c:pt>
                <c:pt idx="5626">
                  <c:v>7.7446175871372702</c:v>
                </c:pt>
                <c:pt idx="5627">
                  <c:v>7.7459941633170004</c:v>
                </c:pt>
                <c:pt idx="5628">
                  <c:v>7.7473707394967297</c:v>
                </c:pt>
                <c:pt idx="5629">
                  <c:v>7.7487473156764501</c:v>
                </c:pt>
                <c:pt idx="5630">
                  <c:v>7.7501238918561803</c:v>
                </c:pt>
                <c:pt idx="5631">
                  <c:v>7.7515004680358999</c:v>
                </c:pt>
                <c:pt idx="5632">
                  <c:v>7.7528770442156301</c:v>
                </c:pt>
                <c:pt idx="5633">
                  <c:v>7.7542536203953603</c:v>
                </c:pt>
                <c:pt idx="5634">
                  <c:v>7.7556301965750798</c:v>
                </c:pt>
                <c:pt idx="5635">
                  <c:v>7.75700677275481</c:v>
                </c:pt>
                <c:pt idx="5636">
                  <c:v>7.7583833489345304</c:v>
                </c:pt>
                <c:pt idx="5637">
                  <c:v>7.7597599251142597</c:v>
                </c:pt>
                <c:pt idx="5638">
                  <c:v>7.7611365012939801</c:v>
                </c:pt>
                <c:pt idx="5639">
                  <c:v>7.7625130774737103</c:v>
                </c:pt>
                <c:pt idx="5640">
                  <c:v>7.7638896536534299</c:v>
                </c:pt>
                <c:pt idx="5641">
                  <c:v>7.7652662298331601</c:v>
                </c:pt>
                <c:pt idx="5642">
                  <c:v>7.7666428060128903</c:v>
                </c:pt>
                <c:pt idx="5643">
                  <c:v>7.7680193821926098</c:v>
                </c:pt>
                <c:pt idx="5644">
                  <c:v>7.76939595837234</c:v>
                </c:pt>
                <c:pt idx="5645">
                  <c:v>7.7707725345520604</c:v>
                </c:pt>
                <c:pt idx="5646">
                  <c:v>7.7721491107317897</c:v>
                </c:pt>
                <c:pt idx="5647">
                  <c:v>7.7735256869115199</c:v>
                </c:pt>
                <c:pt idx="5648">
                  <c:v>7.7749022630912403</c:v>
                </c:pt>
                <c:pt idx="5649">
                  <c:v>7.7762788392709696</c:v>
                </c:pt>
                <c:pt idx="5650">
                  <c:v>7.7776554154506901</c:v>
                </c:pt>
                <c:pt idx="5651">
                  <c:v>7.7790319916304203</c:v>
                </c:pt>
                <c:pt idx="5652">
                  <c:v>7.7804085678101398</c:v>
                </c:pt>
                <c:pt idx="5653">
                  <c:v>7.78178514398987</c:v>
                </c:pt>
                <c:pt idx="5654">
                  <c:v>7.7831617201696002</c:v>
                </c:pt>
                <c:pt idx="5655">
                  <c:v>7.7845382963493197</c:v>
                </c:pt>
                <c:pt idx="5656">
                  <c:v>7.7859148725290499</c:v>
                </c:pt>
                <c:pt idx="5657">
                  <c:v>7.7872914487087703</c:v>
                </c:pt>
                <c:pt idx="5658">
                  <c:v>7.7886680248884996</c:v>
                </c:pt>
                <c:pt idx="5659">
                  <c:v>7.7900446010682201</c:v>
                </c:pt>
                <c:pt idx="5660">
                  <c:v>7.7914211772479502</c:v>
                </c:pt>
                <c:pt idx="5661">
                  <c:v>7.7927977534276804</c:v>
                </c:pt>
                <c:pt idx="5662">
                  <c:v>7.7941743296074</c:v>
                </c:pt>
                <c:pt idx="5663">
                  <c:v>7.7955509057871302</c:v>
                </c:pt>
                <c:pt idx="5664">
                  <c:v>7.7969274819668497</c:v>
                </c:pt>
                <c:pt idx="5665">
                  <c:v>7.7983040581465799</c:v>
                </c:pt>
                <c:pt idx="5666">
                  <c:v>7.7996806343263101</c:v>
                </c:pt>
                <c:pt idx="5667">
                  <c:v>7.8010572105060296</c:v>
                </c:pt>
                <c:pt idx="5668">
                  <c:v>7.8024337866857598</c:v>
                </c:pt>
                <c:pt idx="5669">
                  <c:v>7.8038103628654802</c:v>
                </c:pt>
                <c:pt idx="5670">
                  <c:v>7.8051869390452104</c:v>
                </c:pt>
                <c:pt idx="5671">
                  <c:v>7.80656351522493</c:v>
                </c:pt>
                <c:pt idx="5672">
                  <c:v>7.8079400914046602</c:v>
                </c:pt>
                <c:pt idx="5673">
                  <c:v>7.8093166675843904</c:v>
                </c:pt>
                <c:pt idx="5674">
                  <c:v>7.8106932437641099</c:v>
                </c:pt>
                <c:pt idx="5675">
                  <c:v>7.8120698199438401</c:v>
                </c:pt>
                <c:pt idx="5676">
                  <c:v>7.8134463961235596</c:v>
                </c:pt>
                <c:pt idx="5677">
                  <c:v>7.8148229723032898</c:v>
                </c:pt>
                <c:pt idx="5678">
                  <c:v>7.81619954848302</c:v>
                </c:pt>
                <c:pt idx="5679">
                  <c:v>7.8175761246627404</c:v>
                </c:pt>
                <c:pt idx="5680">
                  <c:v>7.8189527008424697</c:v>
                </c:pt>
                <c:pt idx="5681">
                  <c:v>7.8203292770221902</c:v>
                </c:pt>
                <c:pt idx="5682">
                  <c:v>7.8217058532019204</c:v>
                </c:pt>
                <c:pt idx="5683">
                  <c:v>7.8230824293816399</c:v>
                </c:pt>
                <c:pt idx="5684">
                  <c:v>7.8244590055613701</c:v>
                </c:pt>
                <c:pt idx="5685">
                  <c:v>7.8258355817410896</c:v>
                </c:pt>
                <c:pt idx="5686">
                  <c:v>7.8272121579208198</c:v>
                </c:pt>
                <c:pt idx="5687">
                  <c:v>7.82858873410055</c:v>
                </c:pt>
                <c:pt idx="5688">
                  <c:v>7.8299653102802704</c:v>
                </c:pt>
                <c:pt idx="5689">
                  <c:v>7.8313418864599997</c:v>
                </c:pt>
                <c:pt idx="5690">
                  <c:v>7.8327184626397202</c:v>
                </c:pt>
                <c:pt idx="5691">
                  <c:v>7.8340950388194504</c:v>
                </c:pt>
                <c:pt idx="5692">
                  <c:v>7.8354716149991797</c:v>
                </c:pt>
                <c:pt idx="5693">
                  <c:v>7.8368481911789001</c:v>
                </c:pt>
                <c:pt idx="5694">
                  <c:v>7.8382247673586303</c:v>
                </c:pt>
                <c:pt idx="5695">
                  <c:v>7.8396013435383498</c:v>
                </c:pt>
                <c:pt idx="5696">
                  <c:v>7.84097791971808</c:v>
                </c:pt>
                <c:pt idx="5697">
                  <c:v>7.8423544958978102</c:v>
                </c:pt>
                <c:pt idx="5698">
                  <c:v>7.8437310720775297</c:v>
                </c:pt>
                <c:pt idx="5699">
                  <c:v>7.8451076482572599</c:v>
                </c:pt>
                <c:pt idx="5700">
                  <c:v>7.8464842244369803</c:v>
                </c:pt>
                <c:pt idx="5701">
                  <c:v>7.8478608006167097</c:v>
                </c:pt>
                <c:pt idx="5702">
                  <c:v>7.8492373767964301</c:v>
                </c:pt>
                <c:pt idx="5703">
                  <c:v>7.8506139529761603</c:v>
                </c:pt>
                <c:pt idx="5704">
                  <c:v>7.8519905291558798</c:v>
                </c:pt>
                <c:pt idx="5705">
                  <c:v>7.85336710533561</c:v>
                </c:pt>
                <c:pt idx="5706">
                  <c:v>7.8547436815153402</c:v>
                </c:pt>
                <c:pt idx="5707">
                  <c:v>7.8561202576950597</c:v>
                </c:pt>
                <c:pt idx="5708">
                  <c:v>7.8574968338747899</c:v>
                </c:pt>
                <c:pt idx="5709">
                  <c:v>7.8588734100545103</c:v>
                </c:pt>
                <c:pt idx="5710">
                  <c:v>7.8602499862342396</c:v>
                </c:pt>
                <c:pt idx="5711">
                  <c:v>7.8616265624139698</c:v>
                </c:pt>
                <c:pt idx="5712">
                  <c:v>7.8630031385936903</c:v>
                </c:pt>
                <c:pt idx="5713">
                  <c:v>7.8643797147734196</c:v>
                </c:pt>
                <c:pt idx="5714">
                  <c:v>7.86575629095314</c:v>
                </c:pt>
                <c:pt idx="5715">
                  <c:v>7.8671328671328702</c:v>
                </c:pt>
                <c:pt idx="5716">
                  <c:v>7.8685094433125897</c:v>
                </c:pt>
                <c:pt idx="5717">
                  <c:v>7.8698860194923199</c:v>
                </c:pt>
                <c:pt idx="5718">
                  <c:v>7.8712625956720501</c:v>
                </c:pt>
                <c:pt idx="5719">
                  <c:v>7.8726391718517696</c:v>
                </c:pt>
                <c:pt idx="5720">
                  <c:v>7.8740157480314998</c:v>
                </c:pt>
                <c:pt idx="5721">
                  <c:v>7.8753923242112203</c:v>
                </c:pt>
                <c:pt idx="5722">
                  <c:v>7.8767689003909496</c:v>
                </c:pt>
                <c:pt idx="5723">
                  <c:v>7.8781454765706798</c:v>
                </c:pt>
                <c:pt idx="5724">
                  <c:v>7.8795220527504002</c:v>
                </c:pt>
                <c:pt idx="5725">
                  <c:v>7.8808986289301304</c:v>
                </c:pt>
                <c:pt idx="5726">
                  <c:v>7.8822752051098499</c:v>
                </c:pt>
                <c:pt idx="5727">
                  <c:v>7.8836517812895801</c:v>
                </c:pt>
                <c:pt idx="5728">
                  <c:v>7.8850283574692996</c:v>
                </c:pt>
                <c:pt idx="5729">
                  <c:v>7.8864049336490298</c:v>
                </c:pt>
                <c:pt idx="5730">
                  <c:v>7.88778150982876</c:v>
                </c:pt>
                <c:pt idx="5731">
                  <c:v>7.8891580860084796</c:v>
                </c:pt>
                <c:pt idx="5732">
                  <c:v>7.8905346621882098</c:v>
                </c:pt>
                <c:pt idx="5733">
                  <c:v>7.8919112383679302</c:v>
                </c:pt>
                <c:pt idx="5734">
                  <c:v>7.8932878145476604</c:v>
                </c:pt>
                <c:pt idx="5735">
                  <c:v>7.8946643907273799</c:v>
                </c:pt>
                <c:pt idx="5736">
                  <c:v>7.8960409669071101</c:v>
                </c:pt>
                <c:pt idx="5737">
                  <c:v>7.8974175430868403</c:v>
                </c:pt>
                <c:pt idx="5738">
                  <c:v>7.8987941192665598</c:v>
                </c:pt>
                <c:pt idx="5739">
                  <c:v>7.90017069544629</c:v>
                </c:pt>
                <c:pt idx="5740">
                  <c:v>7.9015472716260096</c:v>
                </c:pt>
                <c:pt idx="5741">
                  <c:v>7.9029238478057398</c:v>
                </c:pt>
                <c:pt idx="5742">
                  <c:v>7.9043004239854699</c:v>
                </c:pt>
                <c:pt idx="5743">
                  <c:v>7.9056770001651904</c:v>
                </c:pt>
                <c:pt idx="5744">
                  <c:v>7.9070535763449197</c:v>
                </c:pt>
                <c:pt idx="5745">
                  <c:v>7.9084301525246401</c:v>
                </c:pt>
                <c:pt idx="5746">
                  <c:v>7.9098067287043703</c:v>
                </c:pt>
                <c:pt idx="5747">
                  <c:v>7.9111833048840898</c:v>
                </c:pt>
                <c:pt idx="5748">
                  <c:v>7.91255988106382</c:v>
                </c:pt>
                <c:pt idx="5749">
                  <c:v>7.9139364572435502</c:v>
                </c:pt>
                <c:pt idx="5750">
                  <c:v>7.9153130334232698</c:v>
                </c:pt>
                <c:pt idx="5751">
                  <c:v>7.9166896096029999</c:v>
                </c:pt>
                <c:pt idx="5752">
                  <c:v>7.9180661857827204</c:v>
                </c:pt>
                <c:pt idx="5753">
                  <c:v>7.9194427619624497</c:v>
                </c:pt>
                <c:pt idx="5754">
                  <c:v>7.9208193381421701</c:v>
                </c:pt>
                <c:pt idx="5755">
                  <c:v>7.9221959143219003</c:v>
                </c:pt>
                <c:pt idx="5756">
                  <c:v>7.9235724905016296</c:v>
                </c:pt>
                <c:pt idx="5757">
                  <c:v>7.92494906668135</c:v>
                </c:pt>
                <c:pt idx="5758">
                  <c:v>7.9263256428610802</c:v>
                </c:pt>
                <c:pt idx="5759">
                  <c:v>7.9277022190407997</c:v>
                </c:pt>
                <c:pt idx="5760">
                  <c:v>7.9290787952205299</c:v>
                </c:pt>
                <c:pt idx="5761">
                  <c:v>7.9304553714002601</c:v>
                </c:pt>
                <c:pt idx="5762">
                  <c:v>7.9318319475799797</c:v>
                </c:pt>
                <c:pt idx="5763">
                  <c:v>7.9332085237597099</c:v>
                </c:pt>
                <c:pt idx="5764">
                  <c:v>7.9345850999394303</c:v>
                </c:pt>
                <c:pt idx="5765">
                  <c:v>7.9359616761191596</c:v>
                </c:pt>
                <c:pt idx="5766">
                  <c:v>7.93733825229888</c:v>
                </c:pt>
                <c:pt idx="5767">
                  <c:v>7.9387148284786102</c:v>
                </c:pt>
                <c:pt idx="5768">
                  <c:v>7.9400914046583404</c:v>
                </c:pt>
                <c:pt idx="5769">
                  <c:v>7.9414679808380599</c:v>
                </c:pt>
                <c:pt idx="5770">
                  <c:v>7.9428445570177901</c:v>
                </c:pt>
                <c:pt idx="5771">
                  <c:v>7.9442211331975097</c:v>
                </c:pt>
                <c:pt idx="5772">
                  <c:v>7.9455977093772399</c:v>
                </c:pt>
                <c:pt idx="5773">
                  <c:v>7.9469742855569701</c:v>
                </c:pt>
                <c:pt idx="5774">
                  <c:v>7.9483508617366896</c:v>
                </c:pt>
                <c:pt idx="5775">
                  <c:v>7.9497274379164198</c:v>
                </c:pt>
                <c:pt idx="5776">
                  <c:v>7.9511040140961402</c:v>
                </c:pt>
                <c:pt idx="5777">
                  <c:v>7.9524805902758704</c:v>
                </c:pt>
                <c:pt idx="5778">
                  <c:v>7.9538571664555899</c:v>
                </c:pt>
                <c:pt idx="5779">
                  <c:v>7.9552337426353201</c:v>
                </c:pt>
                <c:pt idx="5780">
                  <c:v>7.9566103188150397</c:v>
                </c:pt>
                <c:pt idx="5781">
                  <c:v>7.9579868949947699</c:v>
                </c:pt>
                <c:pt idx="5782">
                  <c:v>7.9593634711745</c:v>
                </c:pt>
                <c:pt idx="5783">
                  <c:v>7.9607400473542196</c:v>
                </c:pt>
                <c:pt idx="5784">
                  <c:v>7.9621166235339498</c:v>
                </c:pt>
                <c:pt idx="5785">
                  <c:v>7.9634931997136702</c:v>
                </c:pt>
                <c:pt idx="5786">
                  <c:v>7.9648697758934004</c:v>
                </c:pt>
                <c:pt idx="5787">
                  <c:v>7.9662463520731297</c:v>
                </c:pt>
                <c:pt idx="5788">
                  <c:v>7.9676229282528501</c:v>
                </c:pt>
                <c:pt idx="5789">
                  <c:v>7.9689995044325803</c:v>
                </c:pt>
                <c:pt idx="5790">
                  <c:v>7.9703760806122999</c:v>
                </c:pt>
                <c:pt idx="5791">
                  <c:v>7.97175265679203</c:v>
                </c:pt>
                <c:pt idx="5792">
                  <c:v>7.9731292329717496</c:v>
                </c:pt>
                <c:pt idx="5793">
                  <c:v>7.9745058091514798</c:v>
                </c:pt>
                <c:pt idx="5794">
                  <c:v>7.97588238533121</c:v>
                </c:pt>
                <c:pt idx="5795">
                  <c:v>7.9772589615109304</c:v>
                </c:pt>
                <c:pt idx="5796">
                  <c:v>7.9786355376906597</c:v>
                </c:pt>
                <c:pt idx="5797">
                  <c:v>7.9800121138703801</c:v>
                </c:pt>
                <c:pt idx="5798">
                  <c:v>7.9813886900501103</c:v>
                </c:pt>
                <c:pt idx="5799">
                  <c:v>7.9827652662298298</c:v>
                </c:pt>
                <c:pt idx="5800">
                  <c:v>7.98414184240956</c:v>
                </c:pt>
                <c:pt idx="5801">
                  <c:v>7.9855184185892902</c:v>
                </c:pt>
                <c:pt idx="5802">
                  <c:v>7.9868949947690098</c:v>
                </c:pt>
                <c:pt idx="5803">
                  <c:v>7.98827157094874</c:v>
                </c:pt>
                <c:pt idx="5804">
                  <c:v>7.9896481471284604</c:v>
                </c:pt>
                <c:pt idx="5805">
                  <c:v>7.9910247233081897</c:v>
                </c:pt>
                <c:pt idx="5806">
                  <c:v>7.9924012994879199</c:v>
                </c:pt>
                <c:pt idx="5807">
                  <c:v>7.9937778756676403</c:v>
                </c:pt>
                <c:pt idx="5808">
                  <c:v>7.9951544518473696</c:v>
                </c:pt>
                <c:pt idx="5809">
                  <c:v>7.99653102802709</c:v>
                </c:pt>
                <c:pt idx="5810">
                  <c:v>7.9979076042068202</c:v>
                </c:pt>
                <c:pt idx="5811">
                  <c:v>7.9992841803865398</c:v>
                </c:pt>
                <c:pt idx="5812">
                  <c:v>8.0006607565662708</c:v>
                </c:pt>
                <c:pt idx="5813">
                  <c:v>8.0020373327459993</c:v>
                </c:pt>
                <c:pt idx="5814">
                  <c:v>8.0034139089257206</c:v>
                </c:pt>
                <c:pt idx="5815">
                  <c:v>8.0047904851054508</c:v>
                </c:pt>
                <c:pt idx="5816">
                  <c:v>8.0061670612851703</c:v>
                </c:pt>
                <c:pt idx="5817">
                  <c:v>8.0075436374649005</c:v>
                </c:pt>
                <c:pt idx="5818">
                  <c:v>8.0089202136446307</c:v>
                </c:pt>
                <c:pt idx="5819">
                  <c:v>8.0102967898243502</c:v>
                </c:pt>
                <c:pt idx="5820">
                  <c:v>8.0116733660040804</c:v>
                </c:pt>
                <c:pt idx="5821">
                  <c:v>8.0130499421838</c:v>
                </c:pt>
                <c:pt idx="5822">
                  <c:v>8.0144265183635301</c:v>
                </c:pt>
                <c:pt idx="5823">
                  <c:v>8.0158030945432497</c:v>
                </c:pt>
                <c:pt idx="5824">
                  <c:v>8.0171796707229799</c:v>
                </c:pt>
                <c:pt idx="5825">
                  <c:v>8.0185562469027101</c:v>
                </c:pt>
                <c:pt idx="5826">
                  <c:v>8.0199328230824296</c:v>
                </c:pt>
                <c:pt idx="5827">
                  <c:v>8.0213093992621598</c:v>
                </c:pt>
                <c:pt idx="5828">
                  <c:v>8.0226859754418793</c:v>
                </c:pt>
                <c:pt idx="5829">
                  <c:v>8.0240625516216095</c:v>
                </c:pt>
                <c:pt idx="5830">
                  <c:v>8.0254391278013308</c:v>
                </c:pt>
                <c:pt idx="5831">
                  <c:v>8.0268157039810593</c:v>
                </c:pt>
                <c:pt idx="5832">
                  <c:v>8.0281922801607895</c:v>
                </c:pt>
                <c:pt idx="5833">
                  <c:v>8.0295688563405108</c:v>
                </c:pt>
                <c:pt idx="5834">
                  <c:v>8.0309454325202392</c:v>
                </c:pt>
                <c:pt idx="5835">
                  <c:v>8.0323220086999605</c:v>
                </c:pt>
                <c:pt idx="5836">
                  <c:v>8.0336985848796907</c:v>
                </c:pt>
                <c:pt idx="5837">
                  <c:v>8.0350751610594102</c:v>
                </c:pt>
                <c:pt idx="5838">
                  <c:v>8.0364517372391404</c:v>
                </c:pt>
                <c:pt idx="5839">
                  <c:v>8.0378283134188706</c:v>
                </c:pt>
                <c:pt idx="5840">
                  <c:v>8.0392048895985901</c:v>
                </c:pt>
                <c:pt idx="5841">
                  <c:v>8.0405814657783203</c:v>
                </c:pt>
                <c:pt idx="5842">
                  <c:v>8.0419580419580399</c:v>
                </c:pt>
                <c:pt idx="5843">
                  <c:v>8.0433346181377701</c:v>
                </c:pt>
                <c:pt idx="5844">
                  <c:v>8.0447111943175003</c:v>
                </c:pt>
                <c:pt idx="5845">
                  <c:v>8.0460877704972198</c:v>
                </c:pt>
                <c:pt idx="5846">
                  <c:v>8.04746434667695</c:v>
                </c:pt>
                <c:pt idx="5847">
                  <c:v>8.0488409228566695</c:v>
                </c:pt>
                <c:pt idx="5848">
                  <c:v>8.0502174990363997</c:v>
                </c:pt>
                <c:pt idx="5849">
                  <c:v>8.0515940752161193</c:v>
                </c:pt>
                <c:pt idx="5850">
                  <c:v>8.0529706513958494</c:v>
                </c:pt>
                <c:pt idx="5851">
                  <c:v>8.0543472275755796</c:v>
                </c:pt>
                <c:pt idx="5852">
                  <c:v>8.0557238037552992</c:v>
                </c:pt>
                <c:pt idx="5853">
                  <c:v>8.0571003799350294</c:v>
                </c:pt>
                <c:pt idx="5854">
                  <c:v>8.0584769561147507</c:v>
                </c:pt>
                <c:pt idx="5855">
                  <c:v>8.0598535322944809</c:v>
                </c:pt>
                <c:pt idx="5856">
                  <c:v>8.0612301084742004</c:v>
                </c:pt>
                <c:pt idx="5857">
                  <c:v>8.0626066846539306</c:v>
                </c:pt>
                <c:pt idx="5858">
                  <c:v>8.0639832608336608</c:v>
                </c:pt>
                <c:pt idx="5859">
                  <c:v>8.0653598370133803</c:v>
                </c:pt>
                <c:pt idx="5860">
                  <c:v>8.0667364131931105</c:v>
                </c:pt>
                <c:pt idx="5861">
                  <c:v>8.0681129893728301</c:v>
                </c:pt>
                <c:pt idx="5862">
                  <c:v>8.0694895655525603</c:v>
                </c:pt>
                <c:pt idx="5863">
                  <c:v>8.0708661417322904</c:v>
                </c:pt>
                <c:pt idx="5864">
                  <c:v>8.07224271791201</c:v>
                </c:pt>
                <c:pt idx="5865">
                  <c:v>8.0736192940917402</c:v>
                </c:pt>
                <c:pt idx="5866">
                  <c:v>8.0749958702714597</c:v>
                </c:pt>
                <c:pt idx="5867">
                  <c:v>8.0763724464511899</c:v>
                </c:pt>
                <c:pt idx="5868">
                  <c:v>8.0777490226309201</c:v>
                </c:pt>
                <c:pt idx="5869">
                  <c:v>8.0791255988106396</c:v>
                </c:pt>
                <c:pt idx="5870">
                  <c:v>8.0805021749903592</c:v>
                </c:pt>
                <c:pt idx="5871">
                  <c:v>8.0818787511700894</c:v>
                </c:pt>
                <c:pt idx="5872">
                  <c:v>8.0832553273498196</c:v>
                </c:pt>
                <c:pt idx="5873">
                  <c:v>8.0846319035295409</c:v>
                </c:pt>
                <c:pt idx="5874">
                  <c:v>8.0860084797092693</c:v>
                </c:pt>
                <c:pt idx="5875">
                  <c:v>8.0873850558889906</c:v>
                </c:pt>
                <c:pt idx="5876">
                  <c:v>8.0887616320687208</c:v>
                </c:pt>
                <c:pt idx="5877">
                  <c:v>8.0901382082484492</c:v>
                </c:pt>
                <c:pt idx="5878">
                  <c:v>8.0915147844281705</c:v>
                </c:pt>
                <c:pt idx="5879">
                  <c:v>8.0928913606079007</c:v>
                </c:pt>
                <c:pt idx="5880">
                  <c:v>8.0942679367876202</c:v>
                </c:pt>
                <c:pt idx="5881">
                  <c:v>8.0956445129673504</c:v>
                </c:pt>
                <c:pt idx="5882">
                  <c:v>8.0970210891470806</c:v>
                </c:pt>
                <c:pt idx="5883">
                  <c:v>8.0983976653268002</c:v>
                </c:pt>
                <c:pt idx="5884">
                  <c:v>8.0997742415065304</c:v>
                </c:pt>
                <c:pt idx="5885">
                  <c:v>8.1011508176862499</c:v>
                </c:pt>
                <c:pt idx="5886">
                  <c:v>8.1025273938659801</c:v>
                </c:pt>
                <c:pt idx="5887">
                  <c:v>8.1039039700456996</c:v>
                </c:pt>
                <c:pt idx="5888">
                  <c:v>8.1052805462254298</c:v>
                </c:pt>
                <c:pt idx="5889">
                  <c:v>8.10665712240516</c:v>
                </c:pt>
                <c:pt idx="5890">
                  <c:v>8.1080336985848795</c:v>
                </c:pt>
                <c:pt idx="5891">
                  <c:v>8.1094102747646097</c:v>
                </c:pt>
                <c:pt idx="5892">
                  <c:v>8.1107868509443293</c:v>
                </c:pt>
                <c:pt idx="5893">
                  <c:v>8.1121634271240595</c:v>
                </c:pt>
                <c:pt idx="5894">
                  <c:v>8.1135400033037808</c:v>
                </c:pt>
                <c:pt idx="5895">
                  <c:v>8.1149165794835092</c:v>
                </c:pt>
                <c:pt idx="5896">
                  <c:v>8.1162931556632394</c:v>
                </c:pt>
                <c:pt idx="5897">
                  <c:v>8.1176697318429607</c:v>
                </c:pt>
                <c:pt idx="5898">
                  <c:v>8.1190463080226891</c:v>
                </c:pt>
                <c:pt idx="5899">
                  <c:v>8.1204228842024104</c:v>
                </c:pt>
                <c:pt idx="5900">
                  <c:v>8.1217994603821406</c:v>
                </c:pt>
                <c:pt idx="5901">
                  <c:v>8.1231760365618708</c:v>
                </c:pt>
                <c:pt idx="5902">
                  <c:v>8.1245526127415904</c:v>
                </c:pt>
                <c:pt idx="5903">
                  <c:v>8.1259291889213205</c:v>
                </c:pt>
                <c:pt idx="5904">
                  <c:v>8.1273057651010401</c:v>
                </c:pt>
                <c:pt idx="5905">
                  <c:v>8.1286823412807703</c:v>
                </c:pt>
                <c:pt idx="5906">
                  <c:v>8.1300589174604898</c:v>
                </c:pt>
                <c:pt idx="5907">
                  <c:v>8.13143549364022</c:v>
                </c:pt>
                <c:pt idx="5908">
                  <c:v>8.1328120698199502</c:v>
                </c:pt>
                <c:pt idx="5909">
                  <c:v>8.1341886459996697</c:v>
                </c:pt>
                <c:pt idx="5910">
                  <c:v>8.1355652221793999</c:v>
                </c:pt>
                <c:pt idx="5911">
                  <c:v>8.1369417983591195</c:v>
                </c:pt>
                <c:pt idx="5912">
                  <c:v>8.1383183745388497</c:v>
                </c:pt>
                <c:pt idx="5913">
                  <c:v>8.1396949507185798</c:v>
                </c:pt>
                <c:pt idx="5914">
                  <c:v>8.1410715268982994</c:v>
                </c:pt>
                <c:pt idx="5915">
                  <c:v>8.1424481030780296</c:v>
                </c:pt>
                <c:pt idx="5916">
                  <c:v>8.1438246792577509</c:v>
                </c:pt>
                <c:pt idx="5917">
                  <c:v>8.1452012554374793</c:v>
                </c:pt>
                <c:pt idx="5918">
                  <c:v>8.1465778316172006</c:v>
                </c:pt>
                <c:pt idx="5919">
                  <c:v>8.1479544077969308</c:v>
                </c:pt>
                <c:pt idx="5920">
                  <c:v>8.1493309839766503</c:v>
                </c:pt>
                <c:pt idx="5921">
                  <c:v>8.1507075601563805</c:v>
                </c:pt>
                <c:pt idx="5922">
                  <c:v>8.1520841363361107</c:v>
                </c:pt>
                <c:pt idx="5923">
                  <c:v>8.1534607125158303</c:v>
                </c:pt>
                <c:pt idx="5924">
                  <c:v>8.1548372886955605</c:v>
                </c:pt>
                <c:pt idx="5925">
                  <c:v>8.15621386487528</c:v>
                </c:pt>
                <c:pt idx="5926">
                  <c:v>8.1575904410550102</c:v>
                </c:pt>
                <c:pt idx="5927">
                  <c:v>8.1589670172347404</c:v>
                </c:pt>
                <c:pt idx="5928">
                  <c:v>8.1603435934144599</c:v>
                </c:pt>
                <c:pt idx="5929">
                  <c:v>8.1617201695941901</c:v>
                </c:pt>
                <c:pt idx="5930">
                  <c:v>8.1630967457739096</c:v>
                </c:pt>
                <c:pt idx="5931">
                  <c:v>8.1644733219536398</c:v>
                </c:pt>
                <c:pt idx="5932">
                  <c:v>8.16584989813337</c:v>
                </c:pt>
                <c:pt idx="5933">
                  <c:v>8.1672264743130896</c:v>
                </c:pt>
                <c:pt idx="5934">
                  <c:v>8.1686030504928109</c:v>
                </c:pt>
                <c:pt idx="5935">
                  <c:v>8.1699796266725393</c:v>
                </c:pt>
                <c:pt idx="5936">
                  <c:v>8.1713562028522695</c:v>
                </c:pt>
                <c:pt idx="5937">
                  <c:v>8.1727327790319908</c:v>
                </c:pt>
                <c:pt idx="5938">
                  <c:v>8.1741093552117192</c:v>
                </c:pt>
                <c:pt idx="5939">
                  <c:v>8.1754859313914405</c:v>
                </c:pt>
                <c:pt idx="5940">
                  <c:v>8.1768625075711707</c:v>
                </c:pt>
                <c:pt idx="5941">
                  <c:v>8.1782390837508991</c:v>
                </c:pt>
                <c:pt idx="5942">
                  <c:v>8.1796156599306205</c:v>
                </c:pt>
                <c:pt idx="5943">
                  <c:v>8.1809922361103506</c:v>
                </c:pt>
                <c:pt idx="5944">
                  <c:v>8.1823688122900702</c:v>
                </c:pt>
                <c:pt idx="5945">
                  <c:v>8.1837453884698004</c:v>
                </c:pt>
                <c:pt idx="5946">
                  <c:v>8.1851219646495306</c:v>
                </c:pt>
                <c:pt idx="5947">
                  <c:v>8.1864985408292501</c:v>
                </c:pt>
                <c:pt idx="5948">
                  <c:v>8.1878751170089803</c:v>
                </c:pt>
                <c:pt idx="5949">
                  <c:v>8.1892516931886998</c:v>
                </c:pt>
                <c:pt idx="5950">
                  <c:v>8.19062826936843</c:v>
                </c:pt>
                <c:pt idx="5951">
                  <c:v>8.1920048455481496</c:v>
                </c:pt>
                <c:pt idx="5952">
                  <c:v>8.1933814217278798</c:v>
                </c:pt>
                <c:pt idx="5953">
                  <c:v>8.1947579979076099</c:v>
                </c:pt>
                <c:pt idx="5954">
                  <c:v>8.1961345740873295</c:v>
                </c:pt>
                <c:pt idx="5955">
                  <c:v>8.1975111502670597</c:v>
                </c:pt>
                <c:pt idx="5956">
                  <c:v>8.1988877264467792</c:v>
                </c:pt>
                <c:pt idx="5957">
                  <c:v>8.2002643026265094</c:v>
                </c:pt>
                <c:pt idx="5958">
                  <c:v>8.2016408788062307</c:v>
                </c:pt>
                <c:pt idx="5959">
                  <c:v>8.2030174549859591</c:v>
                </c:pt>
                <c:pt idx="5960">
                  <c:v>8.2043940311656893</c:v>
                </c:pt>
                <c:pt idx="5961">
                  <c:v>8.2057706073454106</c:v>
                </c:pt>
                <c:pt idx="5962">
                  <c:v>8.2071471835251408</c:v>
                </c:pt>
                <c:pt idx="5963">
                  <c:v>8.2085237597048604</c:v>
                </c:pt>
                <c:pt idx="5964">
                  <c:v>8.2099003358845906</c:v>
                </c:pt>
                <c:pt idx="5965">
                  <c:v>8.2112769120643208</c:v>
                </c:pt>
                <c:pt idx="5966">
                  <c:v>8.2126534882440403</c:v>
                </c:pt>
                <c:pt idx="5967">
                  <c:v>8.2140300644237705</c:v>
                </c:pt>
                <c:pt idx="5968">
                  <c:v>8.21540664060349</c:v>
                </c:pt>
                <c:pt idx="5969">
                  <c:v>8.2167832167832202</c:v>
                </c:pt>
                <c:pt idx="5970">
                  <c:v>8.2181597929629397</c:v>
                </c:pt>
                <c:pt idx="5971">
                  <c:v>8.2195363691426699</c:v>
                </c:pt>
                <c:pt idx="5972">
                  <c:v>8.2209129453224001</c:v>
                </c:pt>
                <c:pt idx="5973">
                  <c:v>8.2222895215021197</c:v>
                </c:pt>
                <c:pt idx="5974">
                  <c:v>8.2236660976818499</c:v>
                </c:pt>
                <c:pt idx="5975">
                  <c:v>8.2250426738615694</c:v>
                </c:pt>
                <c:pt idx="5976">
                  <c:v>8.2264192500412996</c:v>
                </c:pt>
                <c:pt idx="5977">
                  <c:v>8.2277958262210191</c:v>
                </c:pt>
                <c:pt idx="5978">
                  <c:v>8.2291724024007493</c:v>
                </c:pt>
                <c:pt idx="5979">
                  <c:v>8.2305489785804795</c:v>
                </c:pt>
                <c:pt idx="5980">
                  <c:v>8.2319255547602008</c:v>
                </c:pt>
                <c:pt idx="5981">
                  <c:v>8.2333021309399292</c:v>
                </c:pt>
                <c:pt idx="5982">
                  <c:v>8.2346787071196506</c:v>
                </c:pt>
                <c:pt idx="5983">
                  <c:v>8.2360552832993807</c:v>
                </c:pt>
                <c:pt idx="5984">
                  <c:v>8.2374318594791003</c:v>
                </c:pt>
                <c:pt idx="5985">
                  <c:v>8.2388084356588305</c:v>
                </c:pt>
                <c:pt idx="5986">
                  <c:v>8.2401850118385607</c:v>
                </c:pt>
                <c:pt idx="5987">
                  <c:v>8.2415615880182802</c:v>
                </c:pt>
                <c:pt idx="5988">
                  <c:v>8.2429381641980104</c:v>
                </c:pt>
                <c:pt idx="5989">
                  <c:v>8.2443147403777299</c:v>
                </c:pt>
                <c:pt idx="5990">
                  <c:v>8.2456913165574601</c:v>
                </c:pt>
                <c:pt idx="5991">
                  <c:v>8.2470678927371903</c:v>
                </c:pt>
                <c:pt idx="5992">
                  <c:v>8.2484444689169099</c:v>
                </c:pt>
                <c:pt idx="5993">
                  <c:v>8.24982104509664</c:v>
                </c:pt>
                <c:pt idx="5994">
                  <c:v>8.2511976212763596</c:v>
                </c:pt>
                <c:pt idx="5995">
                  <c:v>8.2525741974560898</c:v>
                </c:pt>
                <c:pt idx="5996">
                  <c:v>8.25395077363582</c:v>
                </c:pt>
                <c:pt idx="5997">
                  <c:v>8.2553273498155395</c:v>
                </c:pt>
                <c:pt idx="5998">
                  <c:v>8.2567039259952697</c:v>
                </c:pt>
                <c:pt idx="5999">
                  <c:v>8.2580805021749892</c:v>
                </c:pt>
                <c:pt idx="6000">
                  <c:v>8.2594570783547194</c:v>
                </c:pt>
                <c:pt idx="6001">
                  <c:v>8.2608336545344407</c:v>
                </c:pt>
                <c:pt idx="6002">
                  <c:v>8.2622102307141692</c:v>
                </c:pt>
                <c:pt idx="6003">
                  <c:v>8.2635868068938994</c:v>
                </c:pt>
                <c:pt idx="6004">
                  <c:v>8.2649633830736207</c:v>
                </c:pt>
                <c:pt idx="6005">
                  <c:v>8.2663399592533509</c:v>
                </c:pt>
                <c:pt idx="6006">
                  <c:v>8.2677165354330704</c:v>
                </c:pt>
                <c:pt idx="6007">
                  <c:v>8.2690931116128006</c:v>
                </c:pt>
                <c:pt idx="6008">
                  <c:v>8.2704696877925201</c:v>
                </c:pt>
                <c:pt idx="6009">
                  <c:v>8.2718462639722503</c:v>
                </c:pt>
                <c:pt idx="6010">
                  <c:v>8.2732228401519805</c:v>
                </c:pt>
                <c:pt idx="6011">
                  <c:v>8.2745994163317</c:v>
                </c:pt>
                <c:pt idx="6012">
                  <c:v>8.2759759925114302</c:v>
                </c:pt>
                <c:pt idx="6013">
                  <c:v>8.2773525686911498</c:v>
                </c:pt>
                <c:pt idx="6014">
                  <c:v>8.27872914487088</c:v>
                </c:pt>
                <c:pt idx="6015">
                  <c:v>8.2801057210505995</c:v>
                </c:pt>
                <c:pt idx="6016">
                  <c:v>8.2814822972303297</c:v>
                </c:pt>
                <c:pt idx="6017">
                  <c:v>8.2828588734100599</c:v>
                </c:pt>
                <c:pt idx="6018">
                  <c:v>8.2842354495897794</c:v>
                </c:pt>
                <c:pt idx="6019">
                  <c:v>8.2856120257695096</c:v>
                </c:pt>
                <c:pt idx="6020">
                  <c:v>8.2869886019492291</c:v>
                </c:pt>
                <c:pt idx="6021">
                  <c:v>8.2883651781289593</c:v>
                </c:pt>
                <c:pt idx="6022">
                  <c:v>8.2897417543086807</c:v>
                </c:pt>
                <c:pt idx="6023">
                  <c:v>8.2911183304884108</c:v>
                </c:pt>
                <c:pt idx="6024">
                  <c:v>8.2924949066681393</c:v>
                </c:pt>
                <c:pt idx="6025">
                  <c:v>8.2938714828478606</c:v>
                </c:pt>
                <c:pt idx="6026">
                  <c:v>8.2952480590275908</c:v>
                </c:pt>
                <c:pt idx="6027">
                  <c:v>8.2966246352073103</c:v>
                </c:pt>
                <c:pt idx="6028">
                  <c:v>8.2980012113870405</c:v>
                </c:pt>
                <c:pt idx="6029">
                  <c:v>8.2993777875667707</c:v>
                </c:pt>
                <c:pt idx="6030">
                  <c:v>8.3007543637464902</c:v>
                </c:pt>
                <c:pt idx="6031">
                  <c:v>8.3021309399262204</c:v>
                </c:pt>
                <c:pt idx="6032">
                  <c:v>8.30350751610594</c:v>
                </c:pt>
                <c:pt idx="6033">
                  <c:v>8.3048840922856701</c:v>
                </c:pt>
                <c:pt idx="6034">
                  <c:v>8.3062606684653897</c:v>
                </c:pt>
                <c:pt idx="6035">
                  <c:v>8.3076372446451199</c:v>
                </c:pt>
                <c:pt idx="6036">
                  <c:v>8.3090138208248501</c:v>
                </c:pt>
                <c:pt idx="6037">
                  <c:v>8.3103903970045696</c:v>
                </c:pt>
                <c:pt idx="6038">
                  <c:v>8.3117669731842998</c:v>
                </c:pt>
                <c:pt idx="6039">
                  <c:v>8.3131435493640193</c:v>
                </c:pt>
                <c:pt idx="6040">
                  <c:v>8.3145201255437495</c:v>
                </c:pt>
                <c:pt idx="6041">
                  <c:v>8.3158967017234708</c:v>
                </c:pt>
                <c:pt idx="6042">
                  <c:v>8.3172732779031993</c:v>
                </c:pt>
                <c:pt idx="6043">
                  <c:v>8.3186498540829295</c:v>
                </c:pt>
                <c:pt idx="6044">
                  <c:v>8.3200264302626508</c:v>
                </c:pt>
                <c:pt idx="6045">
                  <c:v>8.3214030064423792</c:v>
                </c:pt>
                <c:pt idx="6046">
                  <c:v>8.3227795826221005</c:v>
                </c:pt>
                <c:pt idx="6047">
                  <c:v>8.3241561588018307</c:v>
                </c:pt>
                <c:pt idx="6048">
                  <c:v>8.3255327349815609</c:v>
                </c:pt>
                <c:pt idx="6049">
                  <c:v>8.3269093111612804</c:v>
                </c:pt>
                <c:pt idx="6050">
                  <c:v>8.3282858873410106</c:v>
                </c:pt>
                <c:pt idx="6051">
                  <c:v>8.3296624635207301</c:v>
                </c:pt>
                <c:pt idx="6052">
                  <c:v>8.3310390397004603</c:v>
                </c:pt>
                <c:pt idx="6053">
                  <c:v>8.3324156158801905</c:v>
                </c:pt>
                <c:pt idx="6054">
                  <c:v>8.3337921920599101</c:v>
                </c:pt>
                <c:pt idx="6055">
                  <c:v>8.3351687682396403</c:v>
                </c:pt>
                <c:pt idx="6056">
                  <c:v>8.3365453444193598</c:v>
                </c:pt>
                <c:pt idx="6057">
                  <c:v>8.33792192059909</c:v>
                </c:pt>
                <c:pt idx="6058">
                  <c:v>8.3392984967788095</c:v>
                </c:pt>
                <c:pt idx="6059">
                  <c:v>8.3406750729585397</c:v>
                </c:pt>
                <c:pt idx="6060">
                  <c:v>8.3420516491382699</c:v>
                </c:pt>
                <c:pt idx="6061">
                  <c:v>8.3434282253179894</c:v>
                </c:pt>
                <c:pt idx="6062">
                  <c:v>8.3448048014977196</c:v>
                </c:pt>
                <c:pt idx="6063">
                  <c:v>8.3461813776774392</c:v>
                </c:pt>
                <c:pt idx="6064">
                  <c:v>8.3475579538571694</c:v>
                </c:pt>
                <c:pt idx="6065">
                  <c:v>8.3489345300368907</c:v>
                </c:pt>
                <c:pt idx="6066">
                  <c:v>8.3503111062166209</c:v>
                </c:pt>
                <c:pt idx="6067">
                  <c:v>8.3516876823963493</c:v>
                </c:pt>
                <c:pt idx="6068">
                  <c:v>8.3530642585760706</c:v>
                </c:pt>
                <c:pt idx="6069">
                  <c:v>8.3544408347558008</c:v>
                </c:pt>
                <c:pt idx="6070">
                  <c:v>8.3558174109355203</c:v>
                </c:pt>
                <c:pt idx="6071">
                  <c:v>8.3571939871152505</c:v>
                </c:pt>
                <c:pt idx="6072">
                  <c:v>8.3585705632949701</c:v>
                </c:pt>
                <c:pt idx="6073">
                  <c:v>8.3599471394747003</c:v>
                </c:pt>
                <c:pt idx="6074">
                  <c:v>8.3613237156544304</c:v>
                </c:pt>
                <c:pt idx="6075">
                  <c:v>8.36270029183415</c:v>
                </c:pt>
                <c:pt idx="6076">
                  <c:v>8.3640768680138802</c:v>
                </c:pt>
                <c:pt idx="6077">
                  <c:v>8.3654534441935997</c:v>
                </c:pt>
                <c:pt idx="6078">
                  <c:v>8.3668300203733299</c:v>
                </c:pt>
                <c:pt idx="6079">
                  <c:v>8.3682065965530601</c:v>
                </c:pt>
                <c:pt idx="6080">
                  <c:v>8.3695831727327796</c:v>
                </c:pt>
                <c:pt idx="6081">
                  <c:v>8.3709597489125098</c:v>
                </c:pt>
                <c:pt idx="6082">
                  <c:v>8.3723363250922294</c:v>
                </c:pt>
                <c:pt idx="6083">
                  <c:v>8.3737129012719596</c:v>
                </c:pt>
                <c:pt idx="6084">
                  <c:v>8.3750894774516809</c:v>
                </c:pt>
                <c:pt idx="6085">
                  <c:v>8.3764660536314093</c:v>
                </c:pt>
                <c:pt idx="6086">
                  <c:v>8.3778426298111395</c:v>
                </c:pt>
                <c:pt idx="6087">
                  <c:v>8.3792192059908608</c:v>
                </c:pt>
                <c:pt idx="6088">
                  <c:v>8.3805957821705892</c:v>
                </c:pt>
                <c:pt idx="6089">
                  <c:v>8.3819723583503105</c:v>
                </c:pt>
                <c:pt idx="6090">
                  <c:v>8.3833489345300407</c:v>
                </c:pt>
                <c:pt idx="6091">
                  <c:v>8.3847255107097602</c:v>
                </c:pt>
                <c:pt idx="6092">
                  <c:v>8.3861020868894904</c:v>
                </c:pt>
                <c:pt idx="6093">
                  <c:v>8.3874786630692206</c:v>
                </c:pt>
                <c:pt idx="6094">
                  <c:v>8.3888552392489402</c:v>
                </c:pt>
                <c:pt idx="6095">
                  <c:v>8.3902318154286704</c:v>
                </c:pt>
                <c:pt idx="6096">
                  <c:v>8.3916083916083899</c:v>
                </c:pt>
                <c:pt idx="6097">
                  <c:v>8.3929849677881201</c:v>
                </c:pt>
                <c:pt idx="6098">
                  <c:v>8.3943615439678503</c:v>
                </c:pt>
                <c:pt idx="6099">
                  <c:v>8.3957381201475698</c:v>
                </c:pt>
                <c:pt idx="6100">
                  <c:v>8.3971146963273</c:v>
                </c:pt>
                <c:pt idx="6101">
                  <c:v>8.3984912725070195</c:v>
                </c:pt>
                <c:pt idx="6102">
                  <c:v>8.3998678486867497</c:v>
                </c:pt>
                <c:pt idx="6103">
                  <c:v>8.4012444248664799</c:v>
                </c:pt>
                <c:pt idx="6104">
                  <c:v>8.4026210010461995</c:v>
                </c:pt>
                <c:pt idx="6105">
                  <c:v>8.4039975772259208</c:v>
                </c:pt>
                <c:pt idx="6106">
                  <c:v>8.4053741534056492</c:v>
                </c:pt>
                <c:pt idx="6107">
                  <c:v>8.4067507295853794</c:v>
                </c:pt>
                <c:pt idx="6108">
                  <c:v>8.4081273057651007</c:v>
                </c:pt>
                <c:pt idx="6109">
                  <c:v>8.4095038819448291</c:v>
                </c:pt>
                <c:pt idx="6110">
                  <c:v>8.4108804581245504</c:v>
                </c:pt>
                <c:pt idx="6111">
                  <c:v>8.4122570343042806</c:v>
                </c:pt>
                <c:pt idx="6112">
                  <c:v>8.4136336104840108</c:v>
                </c:pt>
                <c:pt idx="6113">
                  <c:v>8.4150101866637304</c:v>
                </c:pt>
                <c:pt idx="6114">
                  <c:v>8.4163867628434605</c:v>
                </c:pt>
                <c:pt idx="6115">
                  <c:v>8.4177633390231801</c:v>
                </c:pt>
                <c:pt idx="6116">
                  <c:v>8.4191399152029103</c:v>
                </c:pt>
                <c:pt idx="6117">
                  <c:v>8.4205164913826405</c:v>
                </c:pt>
                <c:pt idx="6118">
                  <c:v>8.42189306756236</c:v>
                </c:pt>
                <c:pt idx="6119">
                  <c:v>8.4232696437420902</c:v>
                </c:pt>
                <c:pt idx="6120">
                  <c:v>8.4246462199218097</c:v>
                </c:pt>
                <c:pt idx="6121">
                  <c:v>8.4260227961015399</c:v>
                </c:pt>
                <c:pt idx="6122">
                  <c:v>8.4273993722812595</c:v>
                </c:pt>
                <c:pt idx="6123">
                  <c:v>8.4287759484609897</c:v>
                </c:pt>
                <c:pt idx="6124">
                  <c:v>8.4301525246407198</c:v>
                </c:pt>
                <c:pt idx="6125">
                  <c:v>8.4315291008204394</c:v>
                </c:pt>
                <c:pt idx="6126">
                  <c:v>8.4329056770001696</c:v>
                </c:pt>
                <c:pt idx="6127">
                  <c:v>8.4342822531798909</c:v>
                </c:pt>
                <c:pt idx="6128">
                  <c:v>8.4356588293596193</c:v>
                </c:pt>
                <c:pt idx="6129">
                  <c:v>8.4370354055393406</c:v>
                </c:pt>
                <c:pt idx="6130">
                  <c:v>8.4384119817190708</c:v>
                </c:pt>
                <c:pt idx="6131">
                  <c:v>8.4397885578987992</c:v>
                </c:pt>
                <c:pt idx="6132">
                  <c:v>8.4411651340785205</c:v>
                </c:pt>
                <c:pt idx="6133">
                  <c:v>8.4425417102582507</c:v>
                </c:pt>
                <c:pt idx="6134">
                  <c:v>8.4439182864379703</c:v>
                </c:pt>
                <c:pt idx="6135">
                  <c:v>8.4452948626177005</c:v>
                </c:pt>
                <c:pt idx="6136">
                  <c:v>8.44667143879742</c:v>
                </c:pt>
                <c:pt idx="6137">
                  <c:v>8.4480480149771502</c:v>
                </c:pt>
                <c:pt idx="6138">
                  <c:v>8.4494245911568804</c:v>
                </c:pt>
                <c:pt idx="6139">
                  <c:v>8.4508011673365999</c:v>
                </c:pt>
                <c:pt idx="6140">
                  <c:v>8.4521777435163301</c:v>
                </c:pt>
                <c:pt idx="6141">
                  <c:v>8.4535543196960496</c:v>
                </c:pt>
                <c:pt idx="6142">
                  <c:v>8.4549308958757798</c:v>
                </c:pt>
                <c:pt idx="6143">
                  <c:v>8.45630747205551</c:v>
                </c:pt>
                <c:pt idx="6144">
                  <c:v>8.4576840482352296</c:v>
                </c:pt>
                <c:pt idx="6145">
                  <c:v>8.4590606244149598</c:v>
                </c:pt>
                <c:pt idx="6146">
                  <c:v>8.4604372005946793</c:v>
                </c:pt>
                <c:pt idx="6147">
                  <c:v>8.4618137767744095</c:v>
                </c:pt>
                <c:pt idx="6148">
                  <c:v>8.4631903529541308</c:v>
                </c:pt>
                <c:pt idx="6149">
                  <c:v>8.4645669291338592</c:v>
                </c:pt>
                <c:pt idx="6150">
                  <c:v>8.4659435053135894</c:v>
                </c:pt>
                <c:pt idx="6151">
                  <c:v>8.4673200814933107</c:v>
                </c:pt>
                <c:pt idx="6152">
                  <c:v>8.4686966576730391</c:v>
                </c:pt>
                <c:pt idx="6153">
                  <c:v>8.4700732338527605</c:v>
                </c:pt>
                <c:pt idx="6154">
                  <c:v>8.4714498100324906</c:v>
                </c:pt>
                <c:pt idx="6155">
                  <c:v>8.4728263862122102</c:v>
                </c:pt>
                <c:pt idx="6156">
                  <c:v>8.4742029623919404</c:v>
                </c:pt>
                <c:pt idx="6157">
                  <c:v>8.4755795385716706</c:v>
                </c:pt>
                <c:pt idx="6158">
                  <c:v>8.4769561147513901</c:v>
                </c:pt>
                <c:pt idx="6159">
                  <c:v>8.4783326909311203</c:v>
                </c:pt>
                <c:pt idx="6160">
                  <c:v>8.4797092671108398</c:v>
                </c:pt>
                <c:pt idx="6161">
                  <c:v>8.48108584329057</c:v>
                </c:pt>
                <c:pt idx="6162">
                  <c:v>8.4824624194703002</c:v>
                </c:pt>
                <c:pt idx="6163">
                  <c:v>8.4838389956500198</c:v>
                </c:pt>
                <c:pt idx="6164">
                  <c:v>8.4852155718297499</c:v>
                </c:pt>
                <c:pt idx="6165">
                  <c:v>8.4865921480094695</c:v>
                </c:pt>
                <c:pt idx="6166">
                  <c:v>8.4879687241891997</c:v>
                </c:pt>
                <c:pt idx="6167">
                  <c:v>8.4893453003689299</c:v>
                </c:pt>
                <c:pt idx="6168">
                  <c:v>8.4907218765486494</c:v>
                </c:pt>
                <c:pt idx="6169">
                  <c:v>8.4920984527283796</c:v>
                </c:pt>
                <c:pt idx="6170">
                  <c:v>8.4934750289080991</c:v>
                </c:pt>
                <c:pt idx="6171">
                  <c:v>8.4948516050878293</c:v>
                </c:pt>
                <c:pt idx="6172">
                  <c:v>8.4962281812675506</c:v>
                </c:pt>
                <c:pt idx="6173">
                  <c:v>8.4976047574472808</c:v>
                </c:pt>
                <c:pt idx="6174">
                  <c:v>8.4989813336270092</c:v>
                </c:pt>
                <c:pt idx="6175">
                  <c:v>8.5003579098067306</c:v>
                </c:pt>
                <c:pt idx="6176">
                  <c:v>8.5017344859864608</c:v>
                </c:pt>
                <c:pt idx="6177">
                  <c:v>8.5031110621661803</c:v>
                </c:pt>
                <c:pt idx="6178">
                  <c:v>8.5044876383459105</c:v>
                </c:pt>
                <c:pt idx="6179">
                  <c:v>8.50586421452563</c:v>
                </c:pt>
                <c:pt idx="6180">
                  <c:v>8.5072407907053602</c:v>
                </c:pt>
                <c:pt idx="6181">
                  <c:v>8.5086173668850904</c:v>
                </c:pt>
                <c:pt idx="6182">
                  <c:v>8.5099939430648099</c:v>
                </c:pt>
                <c:pt idx="6183">
                  <c:v>8.5113705192445401</c:v>
                </c:pt>
                <c:pt idx="6184">
                  <c:v>8.5127470954242597</c:v>
                </c:pt>
                <c:pt idx="6185">
                  <c:v>8.5141236716039899</c:v>
                </c:pt>
                <c:pt idx="6186">
                  <c:v>8.5155002477837094</c:v>
                </c:pt>
                <c:pt idx="6187">
                  <c:v>8.5168768239634396</c:v>
                </c:pt>
                <c:pt idx="6188">
                  <c:v>8.5182534001431698</c:v>
                </c:pt>
                <c:pt idx="6189">
                  <c:v>8.5196299763228893</c:v>
                </c:pt>
                <c:pt idx="6190">
                  <c:v>8.5210065525026195</c:v>
                </c:pt>
                <c:pt idx="6191">
                  <c:v>8.5223831286823408</c:v>
                </c:pt>
                <c:pt idx="6192">
                  <c:v>8.5237597048620692</c:v>
                </c:pt>
                <c:pt idx="6193">
                  <c:v>8.5251362810417906</c:v>
                </c:pt>
                <c:pt idx="6194">
                  <c:v>8.5265128572215207</c:v>
                </c:pt>
                <c:pt idx="6195">
                  <c:v>8.5278894334012492</c:v>
                </c:pt>
                <c:pt idx="6196">
                  <c:v>8.5292660095809705</c:v>
                </c:pt>
                <c:pt idx="6197">
                  <c:v>8.5306425857607007</c:v>
                </c:pt>
                <c:pt idx="6198">
                  <c:v>8.5320191619404202</c:v>
                </c:pt>
                <c:pt idx="6199">
                  <c:v>8.5333957381201504</c:v>
                </c:pt>
                <c:pt idx="6200">
                  <c:v>8.5347723142998806</c:v>
                </c:pt>
                <c:pt idx="6201">
                  <c:v>8.5361488904796001</c:v>
                </c:pt>
                <c:pt idx="6202">
                  <c:v>8.5375254666593303</c:v>
                </c:pt>
                <c:pt idx="6203">
                  <c:v>8.5389020428390499</c:v>
                </c:pt>
                <c:pt idx="6204">
                  <c:v>8.54027861901878</c:v>
                </c:pt>
                <c:pt idx="6205">
                  <c:v>8.5416551951984996</c:v>
                </c:pt>
                <c:pt idx="6206">
                  <c:v>8.5430317713782298</c:v>
                </c:pt>
                <c:pt idx="6207">
                  <c:v>8.54440834755796</c:v>
                </c:pt>
                <c:pt idx="6208">
                  <c:v>8.5457849237376795</c:v>
                </c:pt>
                <c:pt idx="6209">
                  <c:v>8.5471614999174097</c:v>
                </c:pt>
                <c:pt idx="6210">
                  <c:v>8.5485380760971292</c:v>
                </c:pt>
                <c:pt idx="6211">
                  <c:v>8.5499146522768594</c:v>
                </c:pt>
                <c:pt idx="6212">
                  <c:v>8.5512912284565807</c:v>
                </c:pt>
                <c:pt idx="6213">
                  <c:v>8.5526678046363092</c:v>
                </c:pt>
                <c:pt idx="6214">
                  <c:v>8.5540443808160394</c:v>
                </c:pt>
                <c:pt idx="6215">
                  <c:v>8.5554209569957607</c:v>
                </c:pt>
                <c:pt idx="6216">
                  <c:v>8.5567975331754909</c:v>
                </c:pt>
                <c:pt idx="6217">
                  <c:v>8.5581741093552104</c:v>
                </c:pt>
                <c:pt idx="6218">
                  <c:v>8.5595506855349406</c:v>
                </c:pt>
                <c:pt idx="6219">
                  <c:v>8.5609272617146708</c:v>
                </c:pt>
                <c:pt idx="6220">
                  <c:v>8.5623038378943903</c:v>
                </c:pt>
                <c:pt idx="6221">
                  <c:v>8.5636804140741205</c:v>
                </c:pt>
                <c:pt idx="6222">
                  <c:v>8.56505699025384</c:v>
                </c:pt>
                <c:pt idx="6223">
                  <c:v>8.5664335664335702</c:v>
                </c:pt>
                <c:pt idx="6224">
                  <c:v>8.5678101426133004</c:v>
                </c:pt>
                <c:pt idx="6225">
                  <c:v>8.56918671879302</c:v>
                </c:pt>
                <c:pt idx="6226">
                  <c:v>8.5705632949727502</c:v>
                </c:pt>
                <c:pt idx="6227">
                  <c:v>8.5719398711524697</c:v>
                </c:pt>
                <c:pt idx="6228">
                  <c:v>8.5733164473321999</c:v>
                </c:pt>
                <c:pt idx="6229">
                  <c:v>8.5746930235119194</c:v>
                </c:pt>
                <c:pt idx="6230">
                  <c:v>8.5760695996916496</c:v>
                </c:pt>
                <c:pt idx="6231">
                  <c:v>8.5774461758713691</c:v>
                </c:pt>
                <c:pt idx="6232">
                  <c:v>8.5788227520510993</c:v>
                </c:pt>
                <c:pt idx="6233">
                  <c:v>8.5801993282308295</c:v>
                </c:pt>
                <c:pt idx="6234">
                  <c:v>8.5815759044105508</c:v>
                </c:pt>
                <c:pt idx="6235">
                  <c:v>8.5829524805902793</c:v>
                </c:pt>
                <c:pt idx="6236">
                  <c:v>8.5843290567700006</c:v>
                </c:pt>
                <c:pt idx="6237">
                  <c:v>8.5857056329497308</c:v>
                </c:pt>
                <c:pt idx="6238">
                  <c:v>8.5870822091294592</c:v>
                </c:pt>
                <c:pt idx="6239">
                  <c:v>8.5884587853091805</c:v>
                </c:pt>
                <c:pt idx="6240">
                  <c:v>8.5898353614889107</c:v>
                </c:pt>
                <c:pt idx="6241">
                  <c:v>8.5912119376686302</c:v>
                </c:pt>
                <c:pt idx="6242">
                  <c:v>8.5925885138483604</c:v>
                </c:pt>
                <c:pt idx="6243">
                  <c:v>8.59396509002808</c:v>
                </c:pt>
                <c:pt idx="6244">
                  <c:v>8.5953416662078101</c:v>
                </c:pt>
                <c:pt idx="6245">
                  <c:v>8.5967182423875403</c:v>
                </c:pt>
                <c:pt idx="6246">
                  <c:v>8.5980948185672599</c:v>
                </c:pt>
                <c:pt idx="6247">
                  <c:v>8.5994713947469901</c:v>
                </c:pt>
                <c:pt idx="6248">
                  <c:v>8.6008479709267096</c:v>
                </c:pt>
                <c:pt idx="6249">
                  <c:v>8.6022245471064398</c:v>
                </c:pt>
                <c:pt idx="6250">
                  <c:v>8.6036011232861593</c:v>
                </c:pt>
                <c:pt idx="6251">
                  <c:v>8.6049776994658895</c:v>
                </c:pt>
                <c:pt idx="6252">
                  <c:v>8.6063542756456197</c:v>
                </c:pt>
                <c:pt idx="6253">
                  <c:v>8.6077308518253393</c:v>
                </c:pt>
                <c:pt idx="6254">
                  <c:v>8.6091074280050695</c:v>
                </c:pt>
                <c:pt idx="6255">
                  <c:v>8.6104840041847908</c:v>
                </c:pt>
                <c:pt idx="6256">
                  <c:v>8.6118605803645192</c:v>
                </c:pt>
                <c:pt idx="6257">
                  <c:v>8.6132371565442405</c:v>
                </c:pt>
                <c:pt idx="6258">
                  <c:v>8.6146137327239707</c:v>
                </c:pt>
                <c:pt idx="6259">
                  <c:v>8.6159903089037009</c:v>
                </c:pt>
                <c:pt idx="6260">
                  <c:v>8.6173668850834204</c:v>
                </c:pt>
                <c:pt idx="6261">
                  <c:v>8.6187434612631506</c:v>
                </c:pt>
                <c:pt idx="6262">
                  <c:v>8.6201200374428701</c:v>
                </c:pt>
                <c:pt idx="6263">
                  <c:v>8.6214966136226003</c:v>
                </c:pt>
                <c:pt idx="6264">
                  <c:v>8.6228731898023305</c:v>
                </c:pt>
                <c:pt idx="6265">
                  <c:v>8.6242497659820501</c:v>
                </c:pt>
                <c:pt idx="6266">
                  <c:v>8.6256263421617803</c:v>
                </c:pt>
                <c:pt idx="6267">
                  <c:v>8.6270029183414998</c:v>
                </c:pt>
                <c:pt idx="6268">
                  <c:v>8.62837949452123</c:v>
                </c:pt>
                <c:pt idx="6269">
                  <c:v>8.6297560707009602</c:v>
                </c:pt>
                <c:pt idx="6270">
                  <c:v>8.6311326468806797</c:v>
                </c:pt>
                <c:pt idx="6271">
                  <c:v>8.6325092230604099</c:v>
                </c:pt>
                <c:pt idx="6272">
                  <c:v>8.6338857992401294</c:v>
                </c:pt>
                <c:pt idx="6273">
                  <c:v>8.6352623754198596</c:v>
                </c:pt>
                <c:pt idx="6274">
                  <c:v>8.6366389515995898</c:v>
                </c:pt>
                <c:pt idx="6275">
                  <c:v>8.6380155277793094</c:v>
                </c:pt>
                <c:pt idx="6276">
                  <c:v>8.6393921039590307</c:v>
                </c:pt>
                <c:pt idx="6277">
                  <c:v>8.6407686801387609</c:v>
                </c:pt>
                <c:pt idx="6278">
                  <c:v>8.6421452563184893</c:v>
                </c:pt>
                <c:pt idx="6279">
                  <c:v>8.6435218324982106</c:v>
                </c:pt>
                <c:pt idx="6280">
                  <c:v>8.6448984086779408</c:v>
                </c:pt>
                <c:pt idx="6281">
                  <c:v>8.6462749848576603</c:v>
                </c:pt>
                <c:pt idx="6282">
                  <c:v>8.6476515610373905</c:v>
                </c:pt>
                <c:pt idx="6283">
                  <c:v>8.6490281372171207</c:v>
                </c:pt>
                <c:pt idx="6284">
                  <c:v>8.6504047133968403</c:v>
                </c:pt>
                <c:pt idx="6285">
                  <c:v>8.6517812895765704</c:v>
                </c:pt>
                <c:pt idx="6286">
                  <c:v>8.65315786575629</c:v>
                </c:pt>
                <c:pt idx="6287">
                  <c:v>8.6545344419360202</c:v>
                </c:pt>
                <c:pt idx="6288">
                  <c:v>8.6559110181157504</c:v>
                </c:pt>
                <c:pt idx="6289">
                  <c:v>8.6572875942954699</c:v>
                </c:pt>
                <c:pt idx="6290">
                  <c:v>8.6586641704752001</c:v>
                </c:pt>
                <c:pt idx="6291">
                  <c:v>8.6600407466549196</c:v>
                </c:pt>
                <c:pt idx="6292">
                  <c:v>8.6614173228346498</c:v>
                </c:pt>
                <c:pt idx="6293">
                  <c:v>8.6627938990143694</c:v>
                </c:pt>
                <c:pt idx="6294">
                  <c:v>8.6641704751940996</c:v>
                </c:pt>
                <c:pt idx="6295">
                  <c:v>8.6655470513738209</c:v>
                </c:pt>
                <c:pt idx="6296">
                  <c:v>8.6669236275535493</c:v>
                </c:pt>
                <c:pt idx="6297">
                  <c:v>8.6683002037332795</c:v>
                </c:pt>
                <c:pt idx="6298">
                  <c:v>8.6696767799130008</c:v>
                </c:pt>
                <c:pt idx="6299">
                  <c:v>8.6710533560927292</c:v>
                </c:pt>
                <c:pt idx="6300">
                  <c:v>8.6724299322724505</c:v>
                </c:pt>
                <c:pt idx="6301">
                  <c:v>8.6738065084521807</c:v>
                </c:pt>
                <c:pt idx="6302">
                  <c:v>8.6751830846319091</c:v>
                </c:pt>
                <c:pt idx="6303">
                  <c:v>8.6765596608116304</c:v>
                </c:pt>
                <c:pt idx="6304">
                  <c:v>8.6779362369913606</c:v>
                </c:pt>
                <c:pt idx="6305">
                  <c:v>8.6793128131710802</c:v>
                </c:pt>
                <c:pt idx="6306">
                  <c:v>8.6806893893508104</c:v>
                </c:pt>
                <c:pt idx="6307">
                  <c:v>8.6820659655305299</c:v>
                </c:pt>
                <c:pt idx="6308">
                  <c:v>8.6834425417102601</c:v>
                </c:pt>
                <c:pt idx="6309">
                  <c:v>8.6848191178899903</c:v>
                </c:pt>
                <c:pt idx="6310">
                  <c:v>8.6861956940697098</c:v>
                </c:pt>
                <c:pt idx="6311">
                  <c:v>8.68757227024944</c:v>
                </c:pt>
                <c:pt idx="6312">
                  <c:v>8.6889488464291595</c:v>
                </c:pt>
                <c:pt idx="6313">
                  <c:v>8.6903254226088897</c:v>
                </c:pt>
                <c:pt idx="6314">
                  <c:v>8.6917019987886199</c:v>
                </c:pt>
                <c:pt idx="6315">
                  <c:v>8.6930785749683395</c:v>
                </c:pt>
                <c:pt idx="6316">
                  <c:v>8.6944551511480697</c:v>
                </c:pt>
                <c:pt idx="6317">
                  <c:v>8.6958317273277892</c:v>
                </c:pt>
                <c:pt idx="6318">
                  <c:v>8.6972083035075194</c:v>
                </c:pt>
                <c:pt idx="6319">
                  <c:v>8.6985848796872407</c:v>
                </c:pt>
                <c:pt idx="6320">
                  <c:v>8.6999614558669691</c:v>
                </c:pt>
                <c:pt idx="6321">
                  <c:v>8.7013380320466904</c:v>
                </c:pt>
                <c:pt idx="6322">
                  <c:v>8.7027146082264206</c:v>
                </c:pt>
                <c:pt idx="6323">
                  <c:v>8.7040911844061508</c:v>
                </c:pt>
                <c:pt idx="6324">
                  <c:v>8.7054677605858704</c:v>
                </c:pt>
                <c:pt idx="6325">
                  <c:v>8.7068443367656005</c:v>
                </c:pt>
                <c:pt idx="6326">
                  <c:v>8.7082209129453201</c:v>
                </c:pt>
                <c:pt idx="6327">
                  <c:v>8.7095974891250503</c:v>
                </c:pt>
                <c:pt idx="6328">
                  <c:v>8.7109740653047805</c:v>
                </c:pt>
                <c:pt idx="6329">
                  <c:v>8.7123506414845</c:v>
                </c:pt>
                <c:pt idx="6330">
                  <c:v>8.7137272176642302</c:v>
                </c:pt>
                <c:pt idx="6331">
                  <c:v>8.7151037938439497</c:v>
                </c:pt>
                <c:pt idx="6332">
                  <c:v>8.7164803700236799</c:v>
                </c:pt>
                <c:pt idx="6333">
                  <c:v>8.7178569462034101</c:v>
                </c:pt>
                <c:pt idx="6334">
                  <c:v>8.7192335223831297</c:v>
                </c:pt>
                <c:pt idx="6335">
                  <c:v>8.7206100985628598</c:v>
                </c:pt>
                <c:pt idx="6336">
                  <c:v>8.7219866747425794</c:v>
                </c:pt>
                <c:pt idx="6337">
                  <c:v>8.7233632509223096</c:v>
                </c:pt>
                <c:pt idx="6338">
                  <c:v>8.7247398271020309</c:v>
                </c:pt>
                <c:pt idx="6339">
                  <c:v>8.7261164032817593</c:v>
                </c:pt>
                <c:pt idx="6340">
                  <c:v>8.7274929794614806</c:v>
                </c:pt>
                <c:pt idx="6341">
                  <c:v>8.7288695556412108</c:v>
                </c:pt>
                <c:pt idx="6342">
                  <c:v>8.7302461318209392</c:v>
                </c:pt>
                <c:pt idx="6343">
                  <c:v>8.7316227080006605</c:v>
                </c:pt>
                <c:pt idx="6344">
                  <c:v>8.7329992841803907</c:v>
                </c:pt>
                <c:pt idx="6345">
                  <c:v>8.7343758603601103</c:v>
                </c:pt>
                <c:pt idx="6346">
                  <c:v>8.7357524365398405</c:v>
                </c:pt>
                <c:pt idx="6347">
                  <c:v>8.7371290127195707</c:v>
                </c:pt>
                <c:pt idx="6348">
                  <c:v>8.7385055888992902</c:v>
                </c:pt>
                <c:pt idx="6349">
                  <c:v>8.7398821650790204</c:v>
                </c:pt>
                <c:pt idx="6350">
                  <c:v>8.7412587412587399</c:v>
                </c:pt>
                <c:pt idx="6351">
                  <c:v>8.7426353174384701</c:v>
                </c:pt>
                <c:pt idx="6352">
                  <c:v>8.7440118936182003</c:v>
                </c:pt>
                <c:pt idx="6353">
                  <c:v>8.7453884697979198</c:v>
                </c:pt>
                <c:pt idx="6354">
                  <c:v>8.74676504597765</c:v>
                </c:pt>
                <c:pt idx="6355">
                  <c:v>8.7481416221573696</c:v>
                </c:pt>
                <c:pt idx="6356">
                  <c:v>8.7495181983370998</c:v>
                </c:pt>
                <c:pt idx="6357">
                  <c:v>8.7508947745168193</c:v>
                </c:pt>
                <c:pt idx="6358">
                  <c:v>8.7522713506965495</c:v>
                </c:pt>
                <c:pt idx="6359">
                  <c:v>8.7536479268762797</c:v>
                </c:pt>
                <c:pt idx="6360">
                  <c:v>8.7550245030559992</c:v>
                </c:pt>
                <c:pt idx="6361">
                  <c:v>8.7564010792357294</c:v>
                </c:pt>
                <c:pt idx="6362">
                  <c:v>8.7577776554154507</c:v>
                </c:pt>
                <c:pt idx="6363">
                  <c:v>8.7591542315951791</c:v>
                </c:pt>
                <c:pt idx="6364">
                  <c:v>8.7605308077749005</c:v>
                </c:pt>
                <c:pt idx="6365">
                  <c:v>8.7619073839546306</c:v>
                </c:pt>
                <c:pt idx="6366">
                  <c:v>8.7632839601343608</c:v>
                </c:pt>
                <c:pt idx="6367">
                  <c:v>8.7646605363140804</c:v>
                </c:pt>
                <c:pt idx="6368">
                  <c:v>8.7660371124938106</c:v>
                </c:pt>
                <c:pt idx="6369">
                  <c:v>8.7674136886735301</c:v>
                </c:pt>
                <c:pt idx="6370">
                  <c:v>8.7687902648532603</c:v>
                </c:pt>
                <c:pt idx="6371">
                  <c:v>8.7701668410329798</c:v>
                </c:pt>
                <c:pt idx="6372">
                  <c:v>8.77154341721271</c:v>
                </c:pt>
                <c:pt idx="6373">
                  <c:v>8.7729199933924402</c:v>
                </c:pt>
                <c:pt idx="6374">
                  <c:v>8.7742965695721598</c:v>
                </c:pt>
                <c:pt idx="6375">
                  <c:v>8.7756731457518899</c:v>
                </c:pt>
                <c:pt idx="6376">
                  <c:v>8.7770497219316095</c:v>
                </c:pt>
                <c:pt idx="6377">
                  <c:v>8.7784262981113397</c:v>
                </c:pt>
                <c:pt idx="6378">
                  <c:v>8.7798028742910699</c:v>
                </c:pt>
                <c:pt idx="6379">
                  <c:v>8.7811794504707894</c:v>
                </c:pt>
                <c:pt idx="6380">
                  <c:v>8.7825560266505196</c:v>
                </c:pt>
                <c:pt idx="6381">
                  <c:v>8.7839326028302391</c:v>
                </c:pt>
                <c:pt idx="6382">
                  <c:v>8.7853091790099693</c:v>
                </c:pt>
                <c:pt idx="6383">
                  <c:v>8.7866857551896906</c:v>
                </c:pt>
                <c:pt idx="6384">
                  <c:v>8.7880623313694208</c:v>
                </c:pt>
                <c:pt idx="6385">
                  <c:v>8.7894389075491492</c:v>
                </c:pt>
                <c:pt idx="6386">
                  <c:v>8.7908154837288706</c:v>
                </c:pt>
                <c:pt idx="6387">
                  <c:v>8.7921920599086008</c:v>
                </c:pt>
                <c:pt idx="6388">
                  <c:v>8.7935686360883203</c:v>
                </c:pt>
                <c:pt idx="6389">
                  <c:v>8.7949452122680505</c:v>
                </c:pt>
                <c:pt idx="6390">
                  <c:v>8.79632178844777</c:v>
                </c:pt>
                <c:pt idx="6391">
                  <c:v>8.7976983646275002</c:v>
                </c:pt>
                <c:pt idx="6392">
                  <c:v>8.7990749408072304</c:v>
                </c:pt>
                <c:pt idx="6393">
                  <c:v>8.8004515169869499</c:v>
                </c:pt>
                <c:pt idx="6394">
                  <c:v>8.8018280931666801</c:v>
                </c:pt>
                <c:pt idx="6395">
                  <c:v>8.8032046693463997</c:v>
                </c:pt>
                <c:pt idx="6396">
                  <c:v>8.8045812455261299</c:v>
                </c:pt>
                <c:pt idx="6397">
                  <c:v>8.8059578217058601</c:v>
                </c:pt>
                <c:pt idx="6398">
                  <c:v>8.8073343978855796</c:v>
                </c:pt>
                <c:pt idx="6399">
                  <c:v>8.8087109740653098</c:v>
                </c:pt>
                <c:pt idx="6400">
                  <c:v>8.8100875502450293</c:v>
                </c:pt>
                <c:pt idx="6401">
                  <c:v>8.8114641264247595</c:v>
                </c:pt>
                <c:pt idx="6402">
                  <c:v>8.8128407026044808</c:v>
                </c:pt>
                <c:pt idx="6403">
                  <c:v>8.8142172787842092</c:v>
                </c:pt>
                <c:pt idx="6404">
                  <c:v>8.8155938549639394</c:v>
                </c:pt>
                <c:pt idx="6405">
                  <c:v>8.8169704311436607</c:v>
                </c:pt>
                <c:pt idx="6406">
                  <c:v>8.8183470073233892</c:v>
                </c:pt>
                <c:pt idx="6407">
                  <c:v>8.8197235835031105</c:v>
                </c:pt>
                <c:pt idx="6408">
                  <c:v>8.8211001596828407</c:v>
                </c:pt>
                <c:pt idx="6409">
                  <c:v>8.8224767358625709</c:v>
                </c:pt>
                <c:pt idx="6410">
                  <c:v>8.8238533120422904</c:v>
                </c:pt>
                <c:pt idx="6411">
                  <c:v>8.8252298882220206</c:v>
                </c:pt>
                <c:pt idx="6412">
                  <c:v>8.8266064644017401</c:v>
                </c:pt>
                <c:pt idx="6413">
                  <c:v>8.8279830405814703</c:v>
                </c:pt>
                <c:pt idx="6414">
                  <c:v>8.8293596167611899</c:v>
                </c:pt>
                <c:pt idx="6415">
                  <c:v>8.83073619294092</c:v>
                </c:pt>
                <c:pt idx="6416">
                  <c:v>8.8321127691206502</c:v>
                </c:pt>
                <c:pt idx="6417">
                  <c:v>8.8334893453003698</c:v>
                </c:pt>
                <c:pt idx="6418">
                  <c:v>8.8348659214801</c:v>
                </c:pt>
                <c:pt idx="6419">
                  <c:v>8.8362424976598195</c:v>
                </c:pt>
                <c:pt idx="6420">
                  <c:v>8.8376190738395497</c:v>
                </c:pt>
                <c:pt idx="6421">
                  <c:v>8.8389956500192692</c:v>
                </c:pt>
                <c:pt idx="6422">
                  <c:v>8.8403722261989994</c:v>
                </c:pt>
                <c:pt idx="6423">
                  <c:v>8.8417488023787296</c:v>
                </c:pt>
                <c:pt idx="6424">
                  <c:v>8.8431253785584492</c:v>
                </c:pt>
                <c:pt idx="6425">
                  <c:v>8.8445019547381794</c:v>
                </c:pt>
                <c:pt idx="6426">
                  <c:v>8.8458785309179007</c:v>
                </c:pt>
                <c:pt idx="6427">
                  <c:v>8.8472551070976309</c:v>
                </c:pt>
                <c:pt idx="6428">
                  <c:v>8.8486316832773504</c:v>
                </c:pt>
                <c:pt idx="6429">
                  <c:v>8.8500082594570806</c:v>
                </c:pt>
                <c:pt idx="6430">
                  <c:v>8.8513848356368108</c:v>
                </c:pt>
                <c:pt idx="6431">
                  <c:v>8.8527614118165303</c:v>
                </c:pt>
                <c:pt idx="6432">
                  <c:v>8.8541379879962605</c:v>
                </c:pt>
                <c:pt idx="6433">
                  <c:v>8.85551456417598</c:v>
                </c:pt>
                <c:pt idx="6434">
                  <c:v>8.8568911403557102</c:v>
                </c:pt>
                <c:pt idx="6435">
                  <c:v>8.8582677165354298</c:v>
                </c:pt>
                <c:pt idx="6436">
                  <c:v>8.85964429271516</c:v>
                </c:pt>
                <c:pt idx="6437">
                  <c:v>8.8610208688948902</c:v>
                </c:pt>
                <c:pt idx="6438">
                  <c:v>8.8623974450746097</c:v>
                </c:pt>
                <c:pt idx="6439">
                  <c:v>8.8637740212543399</c:v>
                </c:pt>
                <c:pt idx="6440">
                  <c:v>8.8651505974340594</c:v>
                </c:pt>
                <c:pt idx="6441">
                  <c:v>8.8665271736137896</c:v>
                </c:pt>
                <c:pt idx="6442">
                  <c:v>8.8679037497935091</c:v>
                </c:pt>
                <c:pt idx="6443">
                  <c:v>8.8692803259732393</c:v>
                </c:pt>
                <c:pt idx="6444">
                  <c:v>8.8706569021529695</c:v>
                </c:pt>
                <c:pt idx="6445">
                  <c:v>8.8720334783326908</c:v>
                </c:pt>
                <c:pt idx="6446">
                  <c:v>8.8734100545124193</c:v>
                </c:pt>
                <c:pt idx="6447">
                  <c:v>8.8747866306921406</c:v>
                </c:pt>
                <c:pt idx="6448">
                  <c:v>8.8761632068718708</c:v>
                </c:pt>
                <c:pt idx="6449">
                  <c:v>8.8775397830515992</c:v>
                </c:pt>
                <c:pt idx="6450">
                  <c:v>8.8789163592313205</c:v>
                </c:pt>
                <c:pt idx="6451">
                  <c:v>8.8802929354110507</c:v>
                </c:pt>
                <c:pt idx="6452">
                  <c:v>8.8816695115907702</c:v>
                </c:pt>
                <c:pt idx="6453">
                  <c:v>8.8830460877705004</c:v>
                </c:pt>
                <c:pt idx="6454">
                  <c:v>8.8844226639502306</c:v>
                </c:pt>
                <c:pt idx="6455">
                  <c:v>8.8857992401299501</c:v>
                </c:pt>
                <c:pt idx="6456">
                  <c:v>8.8871758163096803</c:v>
                </c:pt>
                <c:pt idx="6457">
                  <c:v>8.8885523924893999</c:v>
                </c:pt>
                <c:pt idx="6458">
                  <c:v>8.8899289686691301</c:v>
                </c:pt>
                <c:pt idx="6459">
                  <c:v>8.8913055448488603</c:v>
                </c:pt>
                <c:pt idx="6460">
                  <c:v>8.8926821210285798</c:v>
                </c:pt>
                <c:pt idx="6461">
                  <c:v>8.89405869720831</c:v>
                </c:pt>
                <c:pt idx="6462">
                  <c:v>8.8954352733880295</c:v>
                </c:pt>
                <c:pt idx="6463">
                  <c:v>8.8968118495677597</c:v>
                </c:pt>
                <c:pt idx="6464">
                  <c:v>8.8981884257474793</c:v>
                </c:pt>
                <c:pt idx="6465">
                  <c:v>8.8995650019272095</c:v>
                </c:pt>
                <c:pt idx="6466">
                  <c:v>8.9009415781069308</c:v>
                </c:pt>
                <c:pt idx="6467">
                  <c:v>8.9023181542866592</c:v>
                </c:pt>
                <c:pt idx="6468">
                  <c:v>8.9036947304663894</c:v>
                </c:pt>
                <c:pt idx="6469">
                  <c:v>8.9050713066461107</c:v>
                </c:pt>
                <c:pt idx="6470">
                  <c:v>8.9064478828258409</c:v>
                </c:pt>
                <c:pt idx="6471">
                  <c:v>8.9078244590055604</c:v>
                </c:pt>
                <c:pt idx="6472">
                  <c:v>8.9092010351852906</c:v>
                </c:pt>
                <c:pt idx="6473">
                  <c:v>8.9105776113650208</c:v>
                </c:pt>
                <c:pt idx="6474">
                  <c:v>8.9119541875447403</c:v>
                </c:pt>
                <c:pt idx="6475">
                  <c:v>8.9133307637244705</c:v>
                </c:pt>
                <c:pt idx="6476">
                  <c:v>8.9147073399041901</c:v>
                </c:pt>
                <c:pt idx="6477">
                  <c:v>8.9160839160839203</c:v>
                </c:pt>
                <c:pt idx="6478">
                  <c:v>8.9174604922636398</c:v>
                </c:pt>
                <c:pt idx="6479">
                  <c:v>8.91883706844337</c:v>
                </c:pt>
                <c:pt idx="6480">
                  <c:v>8.9202136446231002</c:v>
                </c:pt>
                <c:pt idx="6481">
                  <c:v>8.9215902208028197</c:v>
                </c:pt>
                <c:pt idx="6482">
                  <c:v>8.9229667969825499</c:v>
                </c:pt>
                <c:pt idx="6483">
                  <c:v>8.9243433731622694</c:v>
                </c:pt>
                <c:pt idx="6484">
                  <c:v>8.9257199493419996</c:v>
                </c:pt>
                <c:pt idx="6485">
                  <c:v>8.9270965255217192</c:v>
                </c:pt>
                <c:pt idx="6486">
                  <c:v>8.9284731017014494</c:v>
                </c:pt>
                <c:pt idx="6487">
                  <c:v>8.9298496778811796</c:v>
                </c:pt>
                <c:pt idx="6488">
                  <c:v>8.9312262540609009</c:v>
                </c:pt>
                <c:pt idx="6489">
                  <c:v>8.9326028302406293</c:v>
                </c:pt>
                <c:pt idx="6490">
                  <c:v>8.9339794064203506</c:v>
                </c:pt>
                <c:pt idx="6491">
                  <c:v>8.9353559826000808</c:v>
                </c:pt>
                <c:pt idx="6492">
                  <c:v>8.9367325587798003</c:v>
                </c:pt>
                <c:pt idx="6493">
                  <c:v>8.9381091349595305</c:v>
                </c:pt>
                <c:pt idx="6494">
                  <c:v>8.9394857111392607</c:v>
                </c:pt>
                <c:pt idx="6495">
                  <c:v>8.9408622873189803</c:v>
                </c:pt>
                <c:pt idx="6496">
                  <c:v>8.9422388634987104</c:v>
                </c:pt>
                <c:pt idx="6497">
                  <c:v>8.94361543967843</c:v>
                </c:pt>
                <c:pt idx="6498">
                  <c:v>8.9449920158581602</c:v>
                </c:pt>
                <c:pt idx="6499">
                  <c:v>8.9463685920378904</c:v>
                </c:pt>
                <c:pt idx="6500">
                  <c:v>8.9477451682176099</c:v>
                </c:pt>
                <c:pt idx="6501">
                  <c:v>8.9491217443973401</c:v>
                </c:pt>
                <c:pt idx="6502">
                  <c:v>8.9504983205770596</c:v>
                </c:pt>
                <c:pt idx="6503">
                  <c:v>8.9518748967567898</c:v>
                </c:pt>
                <c:pt idx="6504">
                  <c:v>8.95325147293652</c:v>
                </c:pt>
                <c:pt idx="6505">
                  <c:v>8.9546280491162396</c:v>
                </c:pt>
                <c:pt idx="6506">
                  <c:v>8.9560046252959609</c:v>
                </c:pt>
                <c:pt idx="6507">
                  <c:v>8.9573812014756893</c:v>
                </c:pt>
                <c:pt idx="6508">
                  <c:v>8.9587577776554195</c:v>
                </c:pt>
                <c:pt idx="6509">
                  <c:v>8.9601343538351408</c:v>
                </c:pt>
                <c:pt idx="6510">
                  <c:v>8.9615109300148692</c:v>
                </c:pt>
                <c:pt idx="6511">
                  <c:v>8.9628875061945905</c:v>
                </c:pt>
                <c:pt idx="6512">
                  <c:v>8.9642640823743207</c:v>
                </c:pt>
                <c:pt idx="6513">
                  <c:v>8.9656406585540491</c:v>
                </c:pt>
                <c:pt idx="6514">
                  <c:v>8.9670172347337704</c:v>
                </c:pt>
                <c:pt idx="6515">
                  <c:v>8.9683938109135006</c:v>
                </c:pt>
                <c:pt idx="6516">
                  <c:v>8.9697703870932202</c:v>
                </c:pt>
                <c:pt idx="6517">
                  <c:v>8.9711469632729504</c:v>
                </c:pt>
                <c:pt idx="6518">
                  <c:v>8.9725235394526806</c:v>
                </c:pt>
                <c:pt idx="6519">
                  <c:v>8.9739001156324001</c:v>
                </c:pt>
                <c:pt idx="6520">
                  <c:v>8.9752766918121303</c:v>
                </c:pt>
                <c:pt idx="6521">
                  <c:v>8.9766532679918498</c:v>
                </c:pt>
                <c:pt idx="6522">
                  <c:v>8.97802984417158</c:v>
                </c:pt>
                <c:pt idx="6523">
                  <c:v>8.9794064203513102</c:v>
                </c:pt>
                <c:pt idx="6524">
                  <c:v>8.9807829965310297</c:v>
                </c:pt>
                <c:pt idx="6525">
                  <c:v>8.9821595727107599</c:v>
                </c:pt>
                <c:pt idx="6526">
                  <c:v>8.9835361488904795</c:v>
                </c:pt>
                <c:pt idx="6527">
                  <c:v>8.9849127250702097</c:v>
                </c:pt>
                <c:pt idx="6528">
                  <c:v>8.9862893012499292</c:v>
                </c:pt>
                <c:pt idx="6529">
                  <c:v>8.9876658774296594</c:v>
                </c:pt>
                <c:pt idx="6530">
                  <c:v>8.9890424536093807</c:v>
                </c:pt>
                <c:pt idx="6531">
                  <c:v>8.9904190297891091</c:v>
                </c:pt>
                <c:pt idx="6532">
                  <c:v>8.9917956059688393</c:v>
                </c:pt>
                <c:pt idx="6533">
                  <c:v>8.9931721821485606</c:v>
                </c:pt>
                <c:pt idx="6534">
                  <c:v>8.9945487583282908</c:v>
                </c:pt>
                <c:pt idx="6535">
                  <c:v>8.9959253345080104</c:v>
                </c:pt>
                <c:pt idx="6536">
                  <c:v>8.9973019106877405</c:v>
                </c:pt>
                <c:pt idx="6537">
                  <c:v>8.9986784868674707</c:v>
                </c:pt>
                <c:pt idx="6538">
                  <c:v>9.0000550630471903</c:v>
                </c:pt>
                <c:pt idx="6539">
                  <c:v>9.0014316392269205</c:v>
                </c:pt>
                <c:pt idx="6540">
                  <c:v>9.00280821540664</c:v>
                </c:pt>
                <c:pt idx="6541">
                  <c:v>9.0041847915863702</c:v>
                </c:pt>
                <c:pt idx="6542">
                  <c:v>9.0055613677660897</c:v>
                </c:pt>
                <c:pt idx="6543">
                  <c:v>9.0069379439458199</c:v>
                </c:pt>
                <c:pt idx="6544">
                  <c:v>9.0083145201255501</c:v>
                </c:pt>
                <c:pt idx="6545">
                  <c:v>9.0096910963052697</c:v>
                </c:pt>
                <c:pt idx="6546">
                  <c:v>9.0110676724849998</c:v>
                </c:pt>
                <c:pt idx="6547">
                  <c:v>9.0124442486647194</c:v>
                </c:pt>
                <c:pt idx="6548">
                  <c:v>9.0138208248444496</c:v>
                </c:pt>
                <c:pt idx="6549">
                  <c:v>9.0151974010241709</c:v>
                </c:pt>
                <c:pt idx="6550">
                  <c:v>9.0165739772038993</c:v>
                </c:pt>
                <c:pt idx="6551">
                  <c:v>9.0179505533836295</c:v>
                </c:pt>
                <c:pt idx="6552">
                  <c:v>9.0193271295633508</c:v>
                </c:pt>
                <c:pt idx="6553">
                  <c:v>9.0207037057430792</c:v>
                </c:pt>
                <c:pt idx="6554">
                  <c:v>9.0220802819228005</c:v>
                </c:pt>
                <c:pt idx="6555">
                  <c:v>9.0234568581025307</c:v>
                </c:pt>
                <c:pt idx="6556">
                  <c:v>9.0248334342822503</c:v>
                </c:pt>
                <c:pt idx="6557">
                  <c:v>9.0262100104619805</c:v>
                </c:pt>
                <c:pt idx="6558">
                  <c:v>9.0275865866417107</c:v>
                </c:pt>
                <c:pt idx="6559">
                  <c:v>9.0289631628214302</c:v>
                </c:pt>
                <c:pt idx="6560">
                  <c:v>9.0303397390011604</c:v>
                </c:pt>
                <c:pt idx="6561">
                  <c:v>9.0317163151808799</c:v>
                </c:pt>
                <c:pt idx="6562">
                  <c:v>9.0330928913606101</c:v>
                </c:pt>
                <c:pt idx="6563">
                  <c:v>9.0344694675403403</c:v>
                </c:pt>
                <c:pt idx="6564">
                  <c:v>9.0358460437200598</c:v>
                </c:pt>
                <c:pt idx="6565">
                  <c:v>9.03722261989979</c:v>
                </c:pt>
                <c:pt idx="6566">
                  <c:v>9.0385991960795096</c:v>
                </c:pt>
                <c:pt idx="6567">
                  <c:v>9.0399757722592398</c:v>
                </c:pt>
                <c:pt idx="6568">
                  <c:v>9.04135234843897</c:v>
                </c:pt>
                <c:pt idx="6569">
                  <c:v>9.0427289246186895</c:v>
                </c:pt>
                <c:pt idx="6570">
                  <c:v>9.0441055007984197</c:v>
                </c:pt>
                <c:pt idx="6571">
                  <c:v>9.0454820769781392</c:v>
                </c:pt>
                <c:pt idx="6572">
                  <c:v>9.0468586531578694</c:v>
                </c:pt>
                <c:pt idx="6573">
                  <c:v>9.0482352293375907</c:v>
                </c:pt>
                <c:pt idx="6574">
                  <c:v>9.0496118055173191</c:v>
                </c:pt>
                <c:pt idx="6575">
                  <c:v>9.0509883816970405</c:v>
                </c:pt>
                <c:pt idx="6576">
                  <c:v>9.0523649578767706</c:v>
                </c:pt>
                <c:pt idx="6577">
                  <c:v>9.0537415340565008</c:v>
                </c:pt>
                <c:pt idx="6578">
                  <c:v>9.0551181102362204</c:v>
                </c:pt>
                <c:pt idx="6579">
                  <c:v>9.0564946864159506</c:v>
                </c:pt>
                <c:pt idx="6580">
                  <c:v>9.0578712625956701</c:v>
                </c:pt>
                <c:pt idx="6581">
                  <c:v>9.0592478387754003</c:v>
                </c:pt>
                <c:pt idx="6582">
                  <c:v>9.0606244149551305</c:v>
                </c:pt>
                <c:pt idx="6583">
                  <c:v>9.06200099113485</c:v>
                </c:pt>
                <c:pt idx="6584">
                  <c:v>9.0633775673145802</c:v>
                </c:pt>
                <c:pt idx="6585">
                  <c:v>9.0647541434942998</c:v>
                </c:pt>
                <c:pt idx="6586">
                  <c:v>9.0661307196740299</c:v>
                </c:pt>
                <c:pt idx="6587">
                  <c:v>9.0675072958537601</c:v>
                </c:pt>
                <c:pt idx="6588">
                  <c:v>9.0688838720334797</c:v>
                </c:pt>
                <c:pt idx="6589">
                  <c:v>9.0702604482132099</c:v>
                </c:pt>
                <c:pt idx="6590">
                  <c:v>9.0716370243929294</c:v>
                </c:pt>
                <c:pt idx="6591">
                  <c:v>9.0730136005726596</c:v>
                </c:pt>
                <c:pt idx="6592">
                  <c:v>9.0743901767523791</c:v>
                </c:pt>
                <c:pt idx="6593">
                  <c:v>9.0757667529321093</c:v>
                </c:pt>
                <c:pt idx="6594">
                  <c:v>9.0771433291118395</c:v>
                </c:pt>
                <c:pt idx="6595">
                  <c:v>9.0785199052915608</c:v>
                </c:pt>
                <c:pt idx="6596">
                  <c:v>9.0798964814712892</c:v>
                </c:pt>
                <c:pt idx="6597">
                  <c:v>9.0812730576510106</c:v>
                </c:pt>
                <c:pt idx="6598">
                  <c:v>9.0826496338307408</c:v>
                </c:pt>
                <c:pt idx="6599">
                  <c:v>9.0840262100104603</c:v>
                </c:pt>
                <c:pt idx="6600">
                  <c:v>9.0854027861901905</c:v>
                </c:pt>
                <c:pt idx="6601">
                  <c:v>9.0867793623699207</c:v>
                </c:pt>
                <c:pt idx="6602">
                  <c:v>9.0881559385496402</c:v>
                </c:pt>
                <c:pt idx="6603">
                  <c:v>9.0895325147293704</c:v>
                </c:pt>
                <c:pt idx="6604">
                  <c:v>9.0909090909090899</c:v>
                </c:pt>
                <c:pt idx="6605">
                  <c:v>9.0922856670888201</c:v>
                </c:pt>
                <c:pt idx="6606">
                  <c:v>9.0936622432685397</c:v>
                </c:pt>
                <c:pt idx="6607">
                  <c:v>9.0950388194482699</c:v>
                </c:pt>
                <c:pt idx="6608">
                  <c:v>9.0964153956280001</c:v>
                </c:pt>
                <c:pt idx="6609">
                  <c:v>9.0977919718077196</c:v>
                </c:pt>
                <c:pt idx="6610">
                  <c:v>9.0991685479874498</c:v>
                </c:pt>
                <c:pt idx="6611">
                  <c:v>9.1005451241671693</c:v>
                </c:pt>
                <c:pt idx="6612">
                  <c:v>9.1019217003468995</c:v>
                </c:pt>
                <c:pt idx="6613">
                  <c:v>9.1032982765266208</c:v>
                </c:pt>
                <c:pt idx="6614">
                  <c:v>9.1046748527063492</c:v>
                </c:pt>
                <c:pt idx="6615">
                  <c:v>9.1060514288860794</c:v>
                </c:pt>
                <c:pt idx="6616">
                  <c:v>9.1074280050658007</c:v>
                </c:pt>
                <c:pt idx="6617">
                  <c:v>9.1088045812455292</c:v>
                </c:pt>
                <c:pt idx="6618">
                  <c:v>9.1101811574252505</c:v>
                </c:pt>
                <c:pt idx="6619">
                  <c:v>9.1115577336049807</c:v>
                </c:pt>
                <c:pt idx="6620">
                  <c:v>9.1129343097847002</c:v>
                </c:pt>
                <c:pt idx="6621">
                  <c:v>9.1143108859644304</c:v>
                </c:pt>
                <c:pt idx="6622">
                  <c:v>9.1156874621441606</c:v>
                </c:pt>
                <c:pt idx="6623">
                  <c:v>9.1170640383238801</c:v>
                </c:pt>
                <c:pt idx="6624">
                  <c:v>9.1184406145036103</c:v>
                </c:pt>
                <c:pt idx="6625">
                  <c:v>9.1198171906833299</c:v>
                </c:pt>
                <c:pt idx="6626">
                  <c:v>9.12119376686306</c:v>
                </c:pt>
                <c:pt idx="6627">
                  <c:v>9.1225703430427902</c:v>
                </c:pt>
                <c:pt idx="6628">
                  <c:v>9.1239469192225098</c:v>
                </c:pt>
                <c:pt idx="6629">
                  <c:v>9.12532349540224</c:v>
                </c:pt>
                <c:pt idx="6630">
                  <c:v>9.1267000715819595</c:v>
                </c:pt>
                <c:pt idx="6631">
                  <c:v>9.1280766477616897</c:v>
                </c:pt>
                <c:pt idx="6632">
                  <c:v>9.1294532239414199</c:v>
                </c:pt>
                <c:pt idx="6633">
                  <c:v>9.1308298001211394</c:v>
                </c:pt>
                <c:pt idx="6634">
                  <c:v>9.1322063763008696</c:v>
                </c:pt>
                <c:pt idx="6635">
                  <c:v>9.1335829524805892</c:v>
                </c:pt>
                <c:pt idx="6636">
                  <c:v>9.1349595286603194</c:v>
                </c:pt>
                <c:pt idx="6637">
                  <c:v>9.1363361048400407</c:v>
                </c:pt>
                <c:pt idx="6638">
                  <c:v>9.1377126810197709</c:v>
                </c:pt>
                <c:pt idx="6639">
                  <c:v>9.1390892571994993</c:v>
                </c:pt>
                <c:pt idx="6640">
                  <c:v>9.1404658333792206</c:v>
                </c:pt>
                <c:pt idx="6641">
                  <c:v>9.1418424095589508</c:v>
                </c:pt>
                <c:pt idx="6642">
                  <c:v>9.1432189857386703</c:v>
                </c:pt>
                <c:pt idx="6643">
                  <c:v>9.1445955619184005</c:v>
                </c:pt>
                <c:pt idx="6644">
                  <c:v>9.1459721380981307</c:v>
                </c:pt>
                <c:pt idx="6645">
                  <c:v>9.1473487142778502</c:v>
                </c:pt>
                <c:pt idx="6646">
                  <c:v>9.1487252904575804</c:v>
                </c:pt>
                <c:pt idx="6647">
                  <c:v>9.1501018666373</c:v>
                </c:pt>
                <c:pt idx="6648">
                  <c:v>9.1514784428170302</c:v>
                </c:pt>
                <c:pt idx="6649">
                  <c:v>9.1528550189967497</c:v>
                </c:pt>
                <c:pt idx="6650">
                  <c:v>9.1542315951764799</c:v>
                </c:pt>
                <c:pt idx="6651">
                  <c:v>9.1556081713562101</c:v>
                </c:pt>
                <c:pt idx="6652">
                  <c:v>9.1569847475359296</c:v>
                </c:pt>
                <c:pt idx="6653">
                  <c:v>9.1583613237156598</c:v>
                </c:pt>
                <c:pt idx="6654">
                  <c:v>9.1597378998953793</c:v>
                </c:pt>
                <c:pt idx="6655">
                  <c:v>9.1611144760751095</c:v>
                </c:pt>
                <c:pt idx="6656">
                  <c:v>9.1624910522548308</c:v>
                </c:pt>
                <c:pt idx="6657">
                  <c:v>9.1638676284345593</c:v>
                </c:pt>
                <c:pt idx="6658">
                  <c:v>9.1652442046142895</c:v>
                </c:pt>
                <c:pt idx="6659">
                  <c:v>9.1666207807940108</c:v>
                </c:pt>
                <c:pt idx="6660">
                  <c:v>9.1679973569737392</c:v>
                </c:pt>
                <c:pt idx="6661">
                  <c:v>9.1693739331534605</c:v>
                </c:pt>
                <c:pt idx="6662">
                  <c:v>9.1707505093331907</c:v>
                </c:pt>
                <c:pt idx="6663">
                  <c:v>9.1721270855129102</c:v>
                </c:pt>
                <c:pt idx="6664">
                  <c:v>9.1735036616926404</c:v>
                </c:pt>
                <c:pt idx="6665">
                  <c:v>9.1748802378723706</c:v>
                </c:pt>
                <c:pt idx="6666">
                  <c:v>9.1762568140520901</c:v>
                </c:pt>
                <c:pt idx="6667">
                  <c:v>9.1776333902318203</c:v>
                </c:pt>
                <c:pt idx="6668">
                  <c:v>9.1790099664115399</c:v>
                </c:pt>
                <c:pt idx="6669">
                  <c:v>9.1803865425912701</c:v>
                </c:pt>
                <c:pt idx="6670">
                  <c:v>9.1817631187709896</c:v>
                </c:pt>
                <c:pt idx="6671">
                  <c:v>9.1831396949507198</c:v>
                </c:pt>
                <c:pt idx="6672">
                  <c:v>9.18451627113045</c:v>
                </c:pt>
                <c:pt idx="6673">
                  <c:v>9.1858928473101695</c:v>
                </c:pt>
                <c:pt idx="6674">
                  <c:v>9.1872694234898997</c:v>
                </c:pt>
                <c:pt idx="6675">
                  <c:v>9.1886459996696193</c:v>
                </c:pt>
                <c:pt idx="6676">
                  <c:v>9.1900225758493495</c:v>
                </c:pt>
                <c:pt idx="6677">
                  <c:v>9.1913991520290708</c:v>
                </c:pt>
                <c:pt idx="6678">
                  <c:v>9.1927757282087992</c:v>
                </c:pt>
                <c:pt idx="6679">
                  <c:v>9.1941523043885294</c:v>
                </c:pt>
                <c:pt idx="6680">
                  <c:v>9.1955288805682507</c:v>
                </c:pt>
                <c:pt idx="6681">
                  <c:v>9.1969054567479809</c:v>
                </c:pt>
                <c:pt idx="6682">
                  <c:v>9.1982820329277004</c:v>
                </c:pt>
                <c:pt idx="6683">
                  <c:v>9.1996586091074306</c:v>
                </c:pt>
                <c:pt idx="6684">
                  <c:v>9.2010351852871608</c:v>
                </c:pt>
                <c:pt idx="6685">
                  <c:v>9.2024117614668803</c:v>
                </c:pt>
                <c:pt idx="6686">
                  <c:v>9.2037883376466105</c:v>
                </c:pt>
                <c:pt idx="6687">
                  <c:v>9.2051649138263301</c:v>
                </c:pt>
                <c:pt idx="6688">
                  <c:v>9.2065414900060603</c:v>
                </c:pt>
                <c:pt idx="6689">
                  <c:v>9.2079180661857905</c:v>
                </c:pt>
                <c:pt idx="6690">
                  <c:v>9.20929464236551</c:v>
                </c:pt>
                <c:pt idx="6691">
                  <c:v>9.2106712185452402</c:v>
                </c:pt>
                <c:pt idx="6692">
                  <c:v>9.2120477947249597</c:v>
                </c:pt>
                <c:pt idx="6693">
                  <c:v>9.2134243709046899</c:v>
                </c:pt>
                <c:pt idx="6694">
                  <c:v>9.2148009470844201</c:v>
                </c:pt>
                <c:pt idx="6695">
                  <c:v>9.2161775232641396</c:v>
                </c:pt>
                <c:pt idx="6696">
                  <c:v>9.2175540994438698</c:v>
                </c:pt>
                <c:pt idx="6697">
                  <c:v>9.2189306756235894</c:v>
                </c:pt>
                <c:pt idx="6698">
                  <c:v>9.2203072518033196</c:v>
                </c:pt>
                <c:pt idx="6699">
                  <c:v>9.2216838279830409</c:v>
                </c:pt>
                <c:pt idx="6700">
                  <c:v>9.2230604041627693</c:v>
                </c:pt>
                <c:pt idx="6701">
                  <c:v>9.2244369803424906</c:v>
                </c:pt>
                <c:pt idx="6702">
                  <c:v>9.2258135565222208</c:v>
                </c:pt>
                <c:pt idx="6703">
                  <c:v>9.2271901327019492</c:v>
                </c:pt>
                <c:pt idx="6704">
                  <c:v>9.2285667088816705</c:v>
                </c:pt>
                <c:pt idx="6705">
                  <c:v>9.2299432850614007</c:v>
                </c:pt>
                <c:pt idx="6706">
                  <c:v>9.2313198612411203</c:v>
                </c:pt>
                <c:pt idx="6707">
                  <c:v>9.2326964374208504</c:v>
                </c:pt>
                <c:pt idx="6708">
                  <c:v>9.2340730136005806</c:v>
                </c:pt>
                <c:pt idx="6709">
                  <c:v>9.2354495897803002</c:v>
                </c:pt>
                <c:pt idx="6710">
                  <c:v>9.2368261659600304</c:v>
                </c:pt>
                <c:pt idx="6711">
                  <c:v>9.2382027421397499</c:v>
                </c:pt>
                <c:pt idx="6712">
                  <c:v>9.2395793183194801</c:v>
                </c:pt>
                <c:pt idx="6713">
                  <c:v>9.2409558944991996</c:v>
                </c:pt>
                <c:pt idx="6714">
                  <c:v>9.2423324706789298</c:v>
                </c:pt>
                <c:pt idx="6715">
                  <c:v>9.24370904685866</c:v>
                </c:pt>
                <c:pt idx="6716">
                  <c:v>9.2450856230383796</c:v>
                </c:pt>
                <c:pt idx="6717">
                  <c:v>9.2464621992181097</c:v>
                </c:pt>
                <c:pt idx="6718">
                  <c:v>9.2478387753978293</c:v>
                </c:pt>
                <c:pt idx="6719">
                  <c:v>9.2492153515775595</c:v>
                </c:pt>
                <c:pt idx="6720">
                  <c:v>9.2505919277572808</c:v>
                </c:pt>
                <c:pt idx="6721">
                  <c:v>9.2519685039370092</c:v>
                </c:pt>
                <c:pt idx="6722">
                  <c:v>9.2533450801167394</c:v>
                </c:pt>
                <c:pt idx="6723">
                  <c:v>9.2547216562964607</c:v>
                </c:pt>
                <c:pt idx="6724">
                  <c:v>9.2560982324761891</c:v>
                </c:pt>
                <c:pt idx="6725">
                  <c:v>9.2574748086559104</c:v>
                </c:pt>
                <c:pt idx="6726">
                  <c:v>9.2588513848356406</c:v>
                </c:pt>
                <c:pt idx="6727">
                  <c:v>9.2602279610153602</c:v>
                </c:pt>
                <c:pt idx="6728">
                  <c:v>9.2616045371950904</c:v>
                </c:pt>
                <c:pt idx="6729">
                  <c:v>9.2629811133748206</c:v>
                </c:pt>
                <c:pt idx="6730">
                  <c:v>9.2643576895545401</c:v>
                </c:pt>
                <c:pt idx="6731">
                  <c:v>9.2657342657342703</c:v>
                </c:pt>
                <c:pt idx="6732">
                  <c:v>9.2671108419139898</c:v>
                </c:pt>
                <c:pt idx="6733">
                  <c:v>9.26848741809372</c:v>
                </c:pt>
                <c:pt idx="6734">
                  <c:v>9.2698639942734502</c:v>
                </c:pt>
                <c:pt idx="6735">
                  <c:v>9.2712405704531697</c:v>
                </c:pt>
                <c:pt idx="6736">
                  <c:v>9.2726171466328999</c:v>
                </c:pt>
                <c:pt idx="6737">
                  <c:v>9.2739937228126195</c:v>
                </c:pt>
                <c:pt idx="6738">
                  <c:v>9.2753702989923497</c:v>
                </c:pt>
                <c:pt idx="6739">
                  <c:v>9.2767468751720799</c:v>
                </c:pt>
                <c:pt idx="6740">
                  <c:v>9.2781234513517994</c:v>
                </c:pt>
                <c:pt idx="6741">
                  <c:v>9.2795000275315207</c:v>
                </c:pt>
                <c:pt idx="6742">
                  <c:v>9.2808766037112491</c:v>
                </c:pt>
                <c:pt idx="6743">
                  <c:v>9.2822531798909793</c:v>
                </c:pt>
                <c:pt idx="6744">
                  <c:v>9.2836297560707006</c:v>
                </c:pt>
                <c:pt idx="6745">
                  <c:v>9.2850063322504308</c:v>
                </c:pt>
                <c:pt idx="6746">
                  <c:v>9.2863829084301504</c:v>
                </c:pt>
                <c:pt idx="6747">
                  <c:v>9.2877594846098805</c:v>
                </c:pt>
                <c:pt idx="6748">
                  <c:v>9.2891360607896107</c:v>
                </c:pt>
                <c:pt idx="6749">
                  <c:v>9.2905126369693303</c:v>
                </c:pt>
                <c:pt idx="6750">
                  <c:v>9.2918892131490605</c:v>
                </c:pt>
                <c:pt idx="6751">
                  <c:v>9.29326578932878</c:v>
                </c:pt>
                <c:pt idx="6752">
                  <c:v>9.2946423655085102</c:v>
                </c:pt>
                <c:pt idx="6753">
                  <c:v>9.2960189416882404</c:v>
                </c:pt>
                <c:pt idx="6754">
                  <c:v>9.2973955178679599</c:v>
                </c:pt>
                <c:pt idx="6755">
                  <c:v>9.2987720940476901</c:v>
                </c:pt>
                <c:pt idx="6756">
                  <c:v>9.3001486702274097</c:v>
                </c:pt>
                <c:pt idx="6757">
                  <c:v>9.3015252464071398</c:v>
                </c:pt>
                <c:pt idx="6758">
                  <c:v>9.30290182258687</c:v>
                </c:pt>
                <c:pt idx="6759">
                  <c:v>9.3042783987665896</c:v>
                </c:pt>
                <c:pt idx="6760">
                  <c:v>9.3056549749463109</c:v>
                </c:pt>
                <c:pt idx="6761">
                  <c:v>9.3070315511260393</c:v>
                </c:pt>
                <c:pt idx="6762">
                  <c:v>9.3084081273057695</c:v>
                </c:pt>
                <c:pt idx="6763">
                  <c:v>9.3097847034854908</c:v>
                </c:pt>
                <c:pt idx="6764">
                  <c:v>9.3111612796652192</c:v>
                </c:pt>
                <c:pt idx="6765">
                  <c:v>9.3125378558449405</c:v>
                </c:pt>
                <c:pt idx="6766">
                  <c:v>9.3139144320246707</c:v>
                </c:pt>
                <c:pt idx="6767">
                  <c:v>9.3152910082043991</c:v>
                </c:pt>
                <c:pt idx="6768">
                  <c:v>9.3166675843841205</c:v>
                </c:pt>
                <c:pt idx="6769">
                  <c:v>9.3180441605638507</c:v>
                </c:pt>
                <c:pt idx="6770">
                  <c:v>9.3194207367435702</c:v>
                </c:pt>
                <c:pt idx="6771">
                  <c:v>9.3207973129233004</c:v>
                </c:pt>
                <c:pt idx="6772">
                  <c:v>9.3221738891030306</c:v>
                </c:pt>
                <c:pt idx="6773">
                  <c:v>9.3235504652827501</c:v>
                </c:pt>
                <c:pt idx="6774">
                  <c:v>9.3249270414624803</c:v>
                </c:pt>
                <c:pt idx="6775">
                  <c:v>9.3263036176421998</c:v>
                </c:pt>
                <c:pt idx="6776">
                  <c:v>9.32768019382193</c:v>
                </c:pt>
                <c:pt idx="6777">
                  <c:v>9.3290567700016496</c:v>
                </c:pt>
                <c:pt idx="6778">
                  <c:v>9.3304333461813798</c:v>
                </c:pt>
                <c:pt idx="6779">
                  <c:v>9.33180992236111</c:v>
                </c:pt>
                <c:pt idx="6780">
                  <c:v>9.3331864985408295</c:v>
                </c:pt>
                <c:pt idx="6781">
                  <c:v>9.3345630747205597</c:v>
                </c:pt>
                <c:pt idx="6782">
                  <c:v>9.3359396509002792</c:v>
                </c:pt>
                <c:pt idx="6783">
                  <c:v>9.3373162270800094</c:v>
                </c:pt>
                <c:pt idx="6784">
                  <c:v>9.3386928032597307</c:v>
                </c:pt>
                <c:pt idx="6785">
                  <c:v>9.3400693794394591</c:v>
                </c:pt>
                <c:pt idx="6786">
                  <c:v>9.3414459556191893</c:v>
                </c:pt>
                <c:pt idx="6787">
                  <c:v>9.3428225317989106</c:v>
                </c:pt>
                <c:pt idx="6788">
                  <c:v>9.3441991079786408</c:v>
                </c:pt>
                <c:pt idx="6789">
                  <c:v>9.3455756841583604</c:v>
                </c:pt>
                <c:pt idx="6790">
                  <c:v>9.3469522603380906</c:v>
                </c:pt>
                <c:pt idx="6791">
                  <c:v>9.3483288365178101</c:v>
                </c:pt>
                <c:pt idx="6792">
                  <c:v>9.3497054126975403</c:v>
                </c:pt>
                <c:pt idx="6793">
                  <c:v>9.3510819888772705</c:v>
                </c:pt>
                <c:pt idx="6794">
                  <c:v>9.35245856505699</c:v>
                </c:pt>
                <c:pt idx="6795">
                  <c:v>9.3538351412367202</c:v>
                </c:pt>
                <c:pt idx="6796">
                  <c:v>9.3552117174164398</c:v>
                </c:pt>
                <c:pt idx="6797">
                  <c:v>9.3565882935961699</c:v>
                </c:pt>
                <c:pt idx="6798">
                  <c:v>9.3579648697759001</c:v>
                </c:pt>
                <c:pt idx="6799">
                  <c:v>9.3593414459556197</c:v>
                </c:pt>
                <c:pt idx="6800">
                  <c:v>9.3607180221353499</c:v>
                </c:pt>
                <c:pt idx="6801">
                  <c:v>9.3620945983150694</c:v>
                </c:pt>
                <c:pt idx="6802">
                  <c:v>9.3634711744947996</c:v>
                </c:pt>
                <c:pt idx="6803">
                  <c:v>9.3648477506745191</c:v>
                </c:pt>
                <c:pt idx="6804">
                  <c:v>9.3662243268542493</c:v>
                </c:pt>
                <c:pt idx="6805">
                  <c:v>9.3676009030339706</c:v>
                </c:pt>
                <c:pt idx="6806">
                  <c:v>9.3689774792137008</c:v>
                </c:pt>
                <c:pt idx="6807">
                  <c:v>9.3703540553934292</c:v>
                </c:pt>
                <c:pt idx="6808">
                  <c:v>9.3717306315731506</c:v>
                </c:pt>
                <c:pt idx="6809">
                  <c:v>9.3731072077528808</c:v>
                </c:pt>
                <c:pt idx="6810">
                  <c:v>9.3744837839326003</c:v>
                </c:pt>
                <c:pt idx="6811">
                  <c:v>9.3758603601123305</c:v>
                </c:pt>
                <c:pt idx="6812">
                  <c:v>9.3772369362920607</c:v>
                </c:pt>
                <c:pt idx="6813">
                  <c:v>9.3786135124717802</c:v>
                </c:pt>
                <c:pt idx="6814">
                  <c:v>9.3799900886515104</c:v>
                </c:pt>
                <c:pt idx="6815">
                  <c:v>9.3813666648312299</c:v>
                </c:pt>
                <c:pt idx="6816">
                  <c:v>9.3827432410109601</c:v>
                </c:pt>
                <c:pt idx="6817">
                  <c:v>9.3841198171906903</c:v>
                </c:pt>
                <c:pt idx="6818">
                  <c:v>9.3854963933704099</c:v>
                </c:pt>
                <c:pt idx="6819">
                  <c:v>9.3868729695501401</c:v>
                </c:pt>
                <c:pt idx="6820">
                  <c:v>9.3882495457298596</c:v>
                </c:pt>
                <c:pt idx="6821">
                  <c:v>9.3896261219095898</c:v>
                </c:pt>
                <c:pt idx="6822">
                  <c:v>9.39100269808932</c:v>
                </c:pt>
                <c:pt idx="6823">
                  <c:v>9.3923792742690395</c:v>
                </c:pt>
                <c:pt idx="6824">
                  <c:v>9.3937558504487697</c:v>
                </c:pt>
                <c:pt idx="6825">
                  <c:v>9.3951324266284892</c:v>
                </c:pt>
                <c:pt idx="6826">
                  <c:v>9.3965090028082194</c:v>
                </c:pt>
                <c:pt idx="6827">
                  <c:v>9.3978855789879407</c:v>
                </c:pt>
                <c:pt idx="6828">
                  <c:v>9.3992621551676692</c:v>
                </c:pt>
                <c:pt idx="6829">
                  <c:v>9.4006387313473994</c:v>
                </c:pt>
                <c:pt idx="6830">
                  <c:v>9.4020153075271207</c:v>
                </c:pt>
                <c:pt idx="6831">
                  <c:v>9.4033918837068509</c:v>
                </c:pt>
                <c:pt idx="6832">
                  <c:v>9.4047684598865704</c:v>
                </c:pt>
                <c:pt idx="6833">
                  <c:v>9.4061450360663006</c:v>
                </c:pt>
                <c:pt idx="6834">
                  <c:v>9.4075216122460201</c:v>
                </c:pt>
                <c:pt idx="6835">
                  <c:v>9.4088981884257503</c:v>
                </c:pt>
                <c:pt idx="6836">
                  <c:v>9.4102747646054805</c:v>
                </c:pt>
                <c:pt idx="6837">
                  <c:v>9.4116513407852</c:v>
                </c:pt>
                <c:pt idx="6838">
                  <c:v>9.4130279169649302</c:v>
                </c:pt>
                <c:pt idx="6839">
                  <c:v>9.4144044931446498</c:v>
                </c:pt>
                <c:pt idx="6840">
                  <c:v>9.41578106932438</c:v>
                </c:pt>
                <c:pt idx="6841">
                  <c:v>9.4171576455040995</c:v>
                </c:pt>
                <c:pt idx="6842">
                  <c:v>9.4185342216838297</c:v>
                </c:pt>
                <c:pt idx="6843">
                  <c:v>9.4199107978635599</c:v>
                </c:pt>
                <c:pt idx="6844">
                  <c:v>9.4212873740432794</c:v>
                </c:pt>
                <c:pt idx="6845">
                  <c:v>9.4226639502230096</c:v>
                </c:pt>
                <c:pt idx="6846">
                  <c:v>9.4240405264027292</c:v>
                </c:pt>
                <c:pt idx="6847">
                  <c:v>9.4254171025824593</c:v>
                </c:pt>
                <c:pt idx="6848">
                  <c:v>9.4267936787621807</c:v>
                </c:pt>
                <c:pt idx="6849">
                  <c:v>9.4281702549419109</c:v>
                </c:pt>
                <c:pt idx="6850">
                  <c:v>9.4295468311216393</c:v>
                </c:pt>
                <c:pt idx="6851">
                  <c:v>9.4309234073013606</c:v>
                </c:pt>
                <c:pt idx="6852">
                  <c:v>9.4322999834810908</c:v>
                </c:pt>
                <c:pt idx="6853">
                  <c:v>9.4336765596608103</c:v>
                </c:pt>
                <c:pt idx="6854">
                  <c:v>9.4350531358405405</c:v>
                </c:pt>
                <c:pt idx="6855">
                  <c:v>9.43642971202026</c:v>
                </c:pt>
                <c:pt idx="6856">
                  <c:v>9.4378062881999902</c:v>
                </c:pt>
                <c:pt idx="6857">
                  <c:v>9.4391828643797204</c:v>
                </c:pt>
                <c:pt idx="6858">
                  <c:v>9.44055944055944</c:v>
                </c:pt>
                <c:pt idx="6859">
                  <c:v>9.4419360167391702</c:v>
                </c:pt>
                <c:pt idx="6860">
                  <c:v>9.4433125929188897</c:v>
                </c:pt>
                <c:pt idx="6861">
                  <c:v>9.4446891690986199</c:v>
                </c:pt>
                <c:pt idx="6862">
                  <c:v>9.4460657452783501</c:v>
                </c:pt>
                <c:pt idx="6863">
                  <c:v>9.4474423214580696</c:v>
                </c:pt>
                <c:pt idx="6864">
                  <c:v>9.4488188976377998</c:v>
                </c:pt>
                <c:pt idx="6865">
                  <c:v>9.4501954738175193</c:v>
                </c:pt>
                <c:pt idx="6866">
                  <c:v>9.4515720499972495</c:v>
                </c:pt>
                <c:pt idx="6867">
                  <c:v>9.4529486261769708</c:v>
                </c:pt>
                <c:pt idx="6868">
                  <c:v>9.4543252023566993</c:v>
                </c:pt>
                <c:pt idx="6869">
                  <c:v>9.4557017785364295</c:v>
                </c:pt>
                <c:pt idx="6870">
                  <c:v>9.4570783547161508</c:v>
                </c:pt>
                <c:pt idx="6871">
                  <c:v>9.4584549308958792</c:v>
                </c:pt>
                <c:pt idx="6872">
                  <c:v>9.4598315070756005</c:v>
                </c:pt>
                <c:pt idx="6873">
                  <c:v>9.4612080832553307</c:v>
                </c:pt>
                <c:pt idx="6874">
                  <c:v>9.4625846594350609</c:v>
                </c:pt>
                <c:pt idx="6875">
                  <c:v>9.4639612356147804</c:v>
                </c:pt>
                <c:pt idx="6876">
                  <c:v>9.4653378117945106</c:v>
                </c:pt>
                <c:pt idx="6877">
                  <c:v>9.4667143879742301</c:v>
                </c:pt>
                <c:pt idx="6878">
                  <c:v>9.4680909641539603</c:v>
                </c:pt>
                <c:pt idx="6879">
                  <c:v>9.4694675403336905</c:v>
                </c:pt>
                <c:pt idx="6880">
                  <c:v>9.4708441165134101</c:v>
                </c:pt>
                <c:pt idx="6881">
                  <c:v>9.4722206926931403</c:v>
                </c:pt>
                <c:pt idx="6882">
                  <c:v>9.4735972688728598</c:v>
                </c:pt>
                <c:pt idx="6883">
                  <c:v>9.47497384505259</c:v>
                </c:pt>
                <c:pt idx="6884">
                  <c:v>9.4763504212323095</c:v>
                </c:pt>
                <c:pt idx="6885">
                  <c:v>9.4777269974120397</c:v>
                </c:pt>
                <c:pt idx="6886">
                  <c:v>9.4791035735917699</c:v>
                </c:pt>
                <c:pt idx="6887">
                  <c:v>9.4804801497714895</c:v>
                </c:pt>
                <c:pt idx="6888">
                  <c:v>9.4818567259512196</c:v>
                </c:pt>
                <c:pt idx="6889">
                  <c:v>9.4832333021309392</c:v>
                </c:pt>
                <c:pt idx="6890">
                  <c:v>9.4846098783106694</c:v>
                </c:pt>
                <c:pt idx="6891">
                  <c:v>9.4859864544903907</c:v>
                </c:pt>
                <c:pt idx="6892">
                  <c:v>9.4873630306701209</c:v>
                </c:pt>
                <c:pt idx="6893">
                  <c:v>9.4887396068498493</c:v>
                </c:pt>
                <c:pt idx="6894">
                  <c:v>9.4901161830295706</c:v>
                </c:pt>
                <c:pt idx="6895">
                  <c:v>9.4914927592093008</c:v>
                </c:pt>
                <c:pt idx="6896">
                  <c:v>9.4928693353890203</c:v>
                </c:pt>
                <c:pt idx="6897">
                  <c:v>9.4942459115687505</c:v>
                </c:pt>
                <c:pt idx="6898">
                  <c:v>9.4956224877484701</c:v>
                </c:pt>
                <c:pt idx="6899">
                  <c:v>9.4969990639282003</c:v>
                </c:pt>
                <c:pt idx="6900">
                  <c:v>9.4983756401079305</c:v>
                </c:pt>
                <c:pt idx="6901">
                  <c:v>9.49975221628765</c:v>
                </c:pt>
                <c:pt idx="6902">
                  <c:v>9.5011287924673802</c:v>
                </c:pt>
                <c:pt idx="6903">
                  <c:v>9.5025053686470997</c:v>
                </c:pt>
                <c:pt idx="6904">
                  <c:v>9.5038819448268299</c:v>
                </c:pt>
                <c:pt idx="6905">
                  <c:v>9.5052585210065494</c:v>
                </c:pt>
                <c:pt idx="6906">
                  <c:v>9.5066350971862796</c:v>
                </c:pt>
                <c:pt idx="6907">
                  <c:v>9.5080116733660098</c:v>
                </c:pt>
                <c:pt idx="6908">
                  <c:v>9.5093882495457294</c:v>
                </c:pt>
                <c:pt idx="6909">
                  <c:v>9.5107648257254596</c:v>
                </c:pt>
                <c:pt idx="6910">
                  <c:v>9.5121414019051809</c:v>
                </c:pt>
                <c:pt idx="6911">
                  <c:v>9.5135179780849093</c:v>
                </c:pt>
                <c:pt idx="6912">
                  <c:v>9.5148945542646306</c:v>
                </c:pt>
                <c:pt idx="6913">
                  <c:v>9.5162711304443608</c:v>
                </c:pt>
                <c:pt idx="6914">
                  <c:v>9.5176477066240892</c:v>
                </c:pt>
                <c:pt idx="6915">
                  <c:v>9.5190242828038105</c:v>
                </c:pt>
                <c:pt idx="6916">
                  <c:v>9.5204008589835407</c:v>
                </c:pt>
                <c:pt idx="6917">
                  <c:v>9.5217774351632603</c:v>
                </c:pt>
                <c:pt idx="6918">
                  <c:v>9.5231540113429904</c:v>
                </c:pt>
                <c:pt idx="6919">
                  <c:v>9.5245305875227206</c:v>
                </c:pt>
                <c:pt idx="6920">
                  <c:v>9.5259071637024402</c:v>
                </c:pt>
                <c:pt idx="6921">
                  <c:v>9.5272837398821704</c:v>
                </c:pt>
                <c:pt idx="6922">
                  <c:v>9.5286603160618899</c:v>
                </c:pt>
                <c:pt idx="6923">
                  <c:v>9.5300368922416201</c:v>
                </c:pt>
                <c:pt idx="6924">
                  <c:v>9.5314134684213503</c:v>
                </c:pt>
                <c:pt idx="6925">
                  <c:v>9.5327900446010698</c:v>
                </c:pt>
                <c:pt idx="6926">
                  <c:v>9.5341666207808</c:v>
                </c:pt>
                <c:pt idx="6927">
                  <c:v>9.5355431969605196</c:v>
                </c:pt>
                <c:pt idx="6928">
                  <c:v>9.5369197731402497</c:v>
                </c:pt>
                <c:pt idx="6929">
                  <c:v>9.5382963493199799</c:v>
                </c:pt>
                <c:pt idx="6930">
                  <c:v>9.5396729254996995</c:v>
                </c:pt>
                <c:pt idx="6931">
                  <c:v>9.5410495016794208</c:v>
                </c:pt>
                <c:pt idx="6932">
                  <c:v>9.5424260778591492</c:v>
                </c:pt>
                <c:pt idx="6933">
                  <c:v>9.5438026540388794</c:v>
                </c:pt>
                <c:pt idx="6934">
                  <c:v>9.5451792302186007</c:v>
                </c:pt>
                <c:pt idx="6935">
                  <c:v>9.5465558063983291</c:v>
                </c:pt>
                <c:pt idx="6936">
                  <c:v>9.5479323825780504</c:v>
                </c:pt>
                <c:pt idx="6937">
                  <c:v>9.5493089587577806</c:v>
                </c:pt>
                <c:pt idx="6938">
                  <c:v>9.5506855349375108</c:v>
                </c:pt>
                <c:pt idx="6939">
                  <c:v>9.5520621111172304</c:v>
                </c:pt>
                <c:pt idx="6940">
                  <c:v>9.5534386872969606</c:v>
                </c:pt>
                <c:pt idx="6941">
                  <c:v>9.5548152634766801</c:v>
                </c:pt>
                <c:pt idx="6942">
                  <c:v>9.5561918396564103</c:v>
                </c:pt>
                <c:pt idx="6943">
                  <c:v>9.5575684158361405</c:v>
                </c:pt>
                <c:pt idx="6944">
                  <c:v>9.55894499201586</c:v>
                </c:pt>
                <c:pt idx="6945">
                  <c:v>9.5603215681955902</c:v>
                </c:pt>
                <c:pt idx="6946">
                  <c:v>9.5616981443753097</c:v>
                </c:pt>
                <c:pt idx="6947">
                  <c:v>9.5630747205550399</c:v>
                </c:pt>
                <c:pt idx="6948">
                  <c:v>9.5644512967347595</c:v>
                </c:pt>
                <c:pt idx="6949">
                  <c:v>9.5658278729144897</c:v>
                </c:pt>
                <c:pt idx="6950">
                  <c:v>9.5672044490942199</c:v>
                </c:pt>
                <c:pt idx="6951">
                  <c:v>9.5685810252739394</c:v>
                </c:pt>
                <c:pt idx="6952">
                  <c:v>9.5699576014536696</c:v>
                </c:pt>
                <c:pt idx="6953">
                  <c:v>9.5713341776333891</c:v>
                </c:pt>
                <c:pt idx="6954">
                  <c:v>9.5727107538131193</c:v>
                </c:pt>
                <c:pt idx="6955">
                  <c:v>9.5740873299928406</c:v>
                </c:pt>
                <c:pt idx="6956">
                  <c:v>9.5754639061725708</c:v>
                </c:pt>
                <c:pt idx="6957">
                  <c:v>9.5768404823522992</c:v>
                </c:pt>
                <c:pt idx="6958">
                  <c:v>9.5782170585320205</c:v>
                </c:pt>
                <c:pt idx="6959">
                  <c:v>9.5795936347117507</c:v>
                </c:pt>
                <c:pt idx="6960">
                  <c:v>9.5809702108914703</c:v>
                </c:pt>
                <c:pt idx="6961">
                  <c:v>9.5823467870712005</c:v>
                </c:pt>
                <c:pt idx="6962">
                  <c:v>9.58372336325092</c:v>
                </c:pt>
                <c:pt idx="6963">
                  <c:v>9.5850999394306502</c:v>
                </c:pt>
                <c:pt idx="6964">
                  <c:v>9.5864765156103804</c:v>
                </c:pt>
                <c:pt idx="6965">
                  <c:v>9.5878530917900999</c:v>
                </c:pt>
                <c:pt idx="6966">
                  <c:v>9.5892296679698301</c:v>
                </c:pt>
                <c:pt idx="6967">
                  <c:v>9.5906062441495497</c:v>
                </c:pt>
                <c:pt idx="6968">
                  <c:v>9.5919828203292798</c:v>
                </c:pt>
                <c:pt idx="6969">
                  <c:v>9.59335939650901</c:v>
                </c:pt>
                <c:pt idx="6970">
                  <c:v>9.5947359726887296</c:v>
                </c:pt>
                <c:pt idx="6971">
                  <c:v>9.5961125488684598</c:v>
                </c:pt>
                <c:pt idx="6972">
                  <c:v>9.5974891250481793</c:v>
                </c:pt>
                <c:pt idx="6973">
                  <c:v>9.5988657012279095</c:v>
                </c:pt>
                <c:pt idx="6974">
                  <c:v>9.6002422774076308</c:v>
                </c:pt>
                <c:pt idx="6975">
                  <c:v>9.6016188535873592</c:v>
                </c:pt>
                <c:pt idx="6976">
                  <c:v>9.6029954297670805</c:v>
                </c:pt>
                <c:pt idx="6977">
                  <c:v>9.6043720059468107</c:v>
                </c:pt>
                <c:pt idx="6978">
                  <c:v>9.6057485821265391</c:v>
                </c:pt>
                <c:pt idx="6979">
                  <c:v>9.6071251583062605</c:v>
                </c:pt>
                <c:pt idx="6980">
                  <c:v>9.6085017344859907</c:v>
                </c:pt>
                <c:pt idx="6981">
                  <c:v>9.6098783106657102</c:v>
                </c:pt>
                <c:pt idx="6982">
                  <c:v>9.6112548868454404</c:v>
                </c:pt>
                <c:pt idx="6983">
                  <c:v>9.6126314630251706</c:v>
                </c:pt>
                <c:pt idx="6984">
                  <c:v>9.6140080392048901</c:v>
                </c:pt>
                <c:pt idx="6985">
                  <c:v>9.6153846153846203</c:v>
                </c:pt>
                <c:pt idx="6986">
                  <c:v>9.6167611915643398</c:v>
                </c:pt>
                <c:pt idx="6987">
                  <c:v>9.61813776774407</c:v>
                </c:pt>
                <c:pt idx="6988">
                  <c:v>9.6195143439238002</c:v>
                </c:pt>
                <c:pt idx="6989">
                  <c:v>9.6208909201035198</c:v>
                </c:pt>
                <c:pt idx="6990">
                  <c:v>9.62226749628325</c:v>
                </c:pt>
                <c:pt idx="6991">
                  <c:v>9.6236440724629695</c:v>
                </c:pt>
                <c:pt idx="6992">
                  <c:v>9.6250206486426997</c:v>
                </c:pt>
                <c:pt idx="6993">
                  <c:v>9.6263972248224299</c:v>
                </c:pt>
                <c:pt idx="6994">
                  <c:v>9.6277738010021494</c:v>
                </c:pt>
                <c:pt idx="6995">
                  <c:v>9.6291503771818707</c:v>
                </c:pt>
                <c:pt idx="6996">
                  <c:v>9.6305269533615991</c:v>
                </c:pt>
                <c:pt idx="6997">
                  <c:v>9.6319035295413293</c:v>
                </c:pt>
                <c:pt idx="6998">
                  <c:v>9.6332801057210506</c:v>
                </c:pt>
                <c:pt idx="6999">
                  <c:v>9.6346566819007808</c:v>
                </c:pt>
                <c:pt idx="7000">
                  <c:v>9.6360332580805004</c:v>
                </c:pt>
                <c:pt idx="7001">
                  <c:v>9.6374098342602306</c:v>
                </c:pt>
                <c:pt idx="7002">
                  <c:v>9.6387864104399608</c:v>
                </c:pt>
                <c:pt idx="7003">
                  <c:v>9.6401629866196803</c:v>
                </c:pt>
                <c:pt idx="7004">
                  <c:v>9.6415395627994105</c:v>
                </c:pt>
                <c:pt idx="7005">
                  <c:v>9.64291613897913</c:v>
                </c:pt>
                <c:pt idx="7006">
                  <c:v>9.6442927151588602</c:v>
                </c:pt>
                <c:pt idx="7007">
                  <c:v>9.6456692913385904</c:v>
                </c:pt>
                <c:pt idx="7008">
                  <c:v>9.6470458675183099</c:v>
                </c:pt>
                <c:pt idx="7009">
                  <c:v>9.6484224436980401</c:v>
                </c:pt>
                <c:pt idx="7010">
                  <c:v>9.6497990198777597</c:v>
                </c:pt>
                <c:pt idx="7011">
                  <c:v>9.6511755960574899</c:v>
                </c:pt>
                <c:pt idx="7012">
                  <c:v>9.6525521722372094</c:v>
                </c:pt>
                <c:pt idx="7013">
                  <c:v>9.6539287484169396</c:v>
                </c:pt>
                <c:pt idx="7014">
                  <c:v>9.6553053245966698</c:v>
                </c:pt>
                <c:pt idx="7015">
                  <c:v>9.6566819007763893</c:v>
                </c:pt>
                <c:pt idx="7016">
                  <c:v>9.6580584769561195</c:v>
                </c:pt>
                <c:pt idx="7017">
                  <c:v>9.6594350531358408</c:v>
                </c:pt>
                <c:pt idx="7018">
                  <c:v>9.6608116293155692</c:v>
                </c:pt>
                <c:pt idx="7019">
                  <c:v>9.6621882054952906</c:v>
                </c:pt>
                <c:pt idx="7020">
                  <c:v>9.6635647816750208</c:v>
                </c:pt>
                <c:pt idx="7021">
                  <c:v>9.6649413578547492</c:v>
                </c:pt>
                <c:pt idx="7022">
                  <c:v>9.6663179340344705</c:v>
                </c:pt>
                <c:pt idx="7023">
                  <c:v>9.6676945102142007</c:v>
                </c:pt>
                <c:pt idx="7024">
                  <c:v>9.6690710863939202</c:v>
                </c:pt>
                <c:pt idx="7025">
                  <c:v>9.6704476625736504</c:v>
                </c:pt>
                <c:pt idx="7026">
                  <c:v>9.6718242387533699</c:v>
                </c:pt>
                <c:pt idx="7027">
                  <c:v>9.6732008149331001</c:v>
                </c:pt>
                <c:pt idx="7028">
                  <c:v>9.6745773911128303</c:v>
                </c:pt>
                <c:pt idx="7029">
                  <c:v>9.6759539672925499</c:v>
                </c:pt>
                <c:pt idx="7030">
                  <c:v>9.6773305434722801</c:v>
                </c:pt>
                <c:pt idx="7031">
                  <c:v>9.6787071196519996</c:v>
                </c:pt>
                <c:pt idx="7032">
                  <c:v>9.6800836958317298</c:v>
                </c:pt>
                <c:pt idx="7033">
                  <c:v>9.68146027201146</c:v>
                </c:pt>
                <c:pt idx="7034">
                  <c:v>9.6828368481911795</c:v>
                </c:pt>
                <c:pt idx="7035">
                  <c:v>9.6842134243709097</c:v>
                </c:pt>
                <c:pt idx="7036">
                  <c:v>9.6855900005506292</c:v>
                </c:pt>
                <c:pt idx="7037">
                  <c:v>9.6869665767303594</c:v>
                </c:pt>
                <c:pt idx="7038">
                  <c:v>9.6883431529100807</c:v>
                </c:pt>
                <c:pt idx="7039">
                  <c:v>9.6897197290898092</c:v>
                </c:pt>
                <c:pt idx="7040">
                  <c:v>9.6910963052695305</c:v>
                </c:pt>
                <c:pt idx="7041">
                  <c:v>9.6924728814492607</c:v>
                </c:pt>
                <c:pt idx="7042">
                  <c:v>9.6938494576289909</c:v>
                </c:pt>
                <c:pt idx="7043">
                  <c:v>9.6952260338087104</c:v>
                </c:pt>
                <c:pt idx="7044">
                  <c:v>9.6966026099884406</c:v>
                </c:pt>
                <c:pt idx="7045">
                  <c:v>9.6979791861681601</c:v>
                </c:pt>
                <c:pt idx="7046">
                  <c:v>9.6993557623478903</c:v>
                </c:pt>
                <c:pt idx="7047">
                  <c:v>9.7007323385276205</c:v>
                </c:pt>
                <c:pt idx="7048">
                  <c:v>9.70210891470734</c:v>
                </c:pt>
                <c:pt idx="7049">
                  <c:v>9.7034854908870702</c:v>
                </c:pt>
                <c:pt idx="7050">
                  <c:v>9.7048620670667898</c:v>
                </c:pt>
                <c:pt idx="7051">
                  <c:v>9.70623864324652</c:v>
                </c:pt>
                <c:pt idx="7052">
                  <c:v>9.7076152194262502</c:v>
                </c:pt>
                <c:pt idx="7053">
                  <c:v>9.7089917956059697</c:v>
                </c:pt>
                <c:pt idx="7054">
                  <c:v>9.7103683717856999</c:v>
                </c:pt>
                <c:pt idx="7055">
                  <c:v>9.7117449479654194</c:v>
                </c:pt>
                <c:pt idx="7056">
                  <c:v>9.7131215241451496</c:v>
                </c:pt>
                <c:pt idx="7057">
                  <c:v>9.7144981003248692</c:v>
                </c:pt>
                <c:pt idx="7058">
                  <c:v>9.7158746765045993</c:v>
                </c:pt>
                <c:pt idx="7059">
                  <c:v>9.7172512526843295</c:v>
                </c:pt>
                <c:pt idx="7060">
                  <c:v>9.7186278288640509</c:v>
                </c:pt>
                <c:pt idx="7061">
                  <c:v>9.7200044050437793</c:v>
                </c:pt>
                <c:pt idx="7062">
                  <c:v>9.7213809812235006</c:v>
                </c:pt>
                <c:pt idx="7063">
                  <c:v>9.7227575574032308</c:v>
                </c:pt>
                <c:pt idx="7064">
                  <c:v>9.7241341335829592</c:v>
                </c:pt>
                <c:pt idx="7065">
                  <c:v>9.7255107097626805</c:v>
                </c:pt>
                <c:pt idx="7066">
                  <c:v>9.7268872859424107</c:v>
                </c:pt>
                <c:pt idx="7067">
                  <c:v>9.7282638621221302</c:v>
                </c:pt>
                <c:pt idx="7068">
                  <c:v>9.7296404383018604</c:v>
                </c:pt>
                <c:pt idx="7069">
                  <c:v>9.73101701448158</c:v>
                </c:pt>
                <c:pt idx="7070">
                  <c:v>9.7323935906613102</c:v>
                </c:pt>
                <c:pt idx="7071">
                  <c:v>9.7337701668410403</c:v>
                </c:pt>
                <c:pt idx="7072">
                  <c:v>9.7351467430207599</c:v>
                </c:pt>
                <c:pt idx="7073">
                  <c:v>9.7365233192004901</c:v>
                </c:pt>
                <c:pt idx="7074">
                  <c:v>9.7378998953802096</c:v>
                </c:pt>
                <c:pt idx="7075">
                  <c:v>9.7392764715599398</c:v>
                </c:pt>
                <c:pt idx="7076">
                  <c:v>9.7406530477396593</c:v>
                </c:pt>
                <c:pt idx="7077">
                  <c:v>9.7420296239193895</c:v>
                </c:pt>
                <c:pt idx="7078">
                  <c:v>9.7434062000991197</c:v>
                </c:pt>
                <c:pt idx="7079">
                  <c:v>9.7447827762788393</c:v>
                </c:pt>
                <c:pt idx="7080">
                  <c:v>9.7461593524585695</c:v>
                </c:pt>
                <c:pt idx="7081">
                  <c:v>9.7475359286382908</c:v>
                </c:pt>
                <c:pt idx="7082">
                  <c:v>9.7489125048180192</c:v>
                </c:pt>
                <c:pt idx="7083">
                  <c:v>9.7502890809977405</c:v>
                </c:pt>
                <c:pt idx="7084">
                  <c:v>9.7516656571774707</c:v>
                </c:pt>
                <c:pt idx="7085">
                  <c:v>9.7530422333572009</c:v>
                </c:pt>
                <c:pt idx="7086">
                  <c:v>9.7544188095369204</c:v>
                </c:pt>
                <c:pt idx="7087">
                  <c:v>9.7557953857166506</c:v>
                </c:pt>
                <c:pt idx="7088">
                  <c:v>9.7571719618963701</c:v>
                </c:pt>
                <c:pt idx="7089">
                  <c:v>9.7585485380761003</c:v>
                </c:pt>
                <c:pt idx="7090">
                  <c:v>9.7599251142558199</c:v>
                </c:pt>
                <c:pt idx="7091">
                  <c:v>9.7613016904355501</c:v>
                </c:pt>
                <c:pt idx="7092">
                  <c:v>9.7626782666152803</c:v>
                </c:pt>
                <c:pt idx="7093">
                  <c:v>9.7640548427949998</c:v>
                </c:pt>
                <c:pt idx="7094">
                  <c:v>9.76543141897473</c:v>
                </c:pt>
                <c:pt idx="7095">
                  <c:v>9.7668079951544495</c:v>
                </c:pt>
                <c:pt idx="7096">
                  <c:v>9.7681845713341797</c:v>
                </c:pt>
                <c:pt idx="7097">
                  <c:v>9.7695611475139099</c:v>
                </c:pt>
                <c:pt idx="7098">
                  <c:v>9.7709377236936295</c:v>
                </c:pt>
                <c:pt idx="7099">
                  <c:v>9.7723142998733596</c:v>
                </c:pt>
                <c:pt idx="7100">
                  <c:v>9.7736908760530792</c:v>
                </c:pt>
                <c:pt idx="7101">
                  <c:v>9.7750674522328094</c:v>
                </c:pt>
                <c:pt idx="7102">
                  <c:v>9.7764440284125307</c:v>
                </c:pt>
                <c:pt idx="7103">
                  <c:v>9.7778206045922609</c:v>
                </c:pt>
                <c:pt idx="7104">
                  <c:v>9.7791971807719893</c:v>
                </c:pt>
                <c:pt idx="7105">
                  <c:v>9.7805737569517106</c:v>
                </c:pt>
                <c:pt idx="7106">
                  <c:v>9.7819503331314408</c:v>
                </c:pt>
                <c:pt idx="7107">
                  <c:v>9.7833269093111603</c:v>
                </c:pt>
                <c:pt idx="7108">
                  <c:v>9.7847034854908905</c:v>
                </c:pt>
                <c:pt idx="7109">
                  <c:v>9.7860800616706207</c:v>
                </c:pt>
                <c:pt idx="7110">
                  <c:v>9.7874566378503403</c:v>
                </c:pt>
                <c:pt idx="7111">
                  <c:v>9.7888332140300705</c:v>
                </c:pt>
                <c:pt idx="7112">
                  <c:v>9.79020979020979</c:v>
                </c:pt>
                <c:pt idx="7113">
                  <c:v>9.7915863663895202</c:v>
                </c:pt>
                <c:pt idx="7114">
                  <c:v>9.7929629425692504</c:v>
                </c:pt>
                <c:pt idx="7115">
                  <c:v>9.7943395187489699</c:v>
                </c:pt>
                <c:pt idx="7116">
                  <c:v>9.7957160949287001</c:v>
                </c:pt>
                <c:pt idx="7117">
                  <c:v>9.7970926711084196</c:v>
                </c:pt>
                <c:pt idx="7118">
                  <c:v>9.7984692472881498</c:v>
                </c:pt>
                <c:pt idx="7119">
                  <c:v>9.7998458234678694</c:v>
                </c:pt>
                <c:pt idx="7120">
                  <c:v>9.8012223996475996</c:v>
                </c:pt>
                <c:pt idx="7121">
                  <c:v>9.8025989758273209</c:v>
                </c:pt>
                <c:pt idx="7122">
                  <c:v>9.8039755520070493</c:v>
                </c:pt>
                <c:pt idx="7123">
                  <c:v>9.8053521281867795</c:v>
                </c:pt>
                <c:pt idx="7124">
                  <c:v>9.8067287043665008</c:v>
                </c:pt>
                <c:pt idx="7125">
                  <c:v>9.8081052805462292</c:v>
                </c:pt>
                <c:pt idx="7126">
                  <c:v>9.8094818567259505</c:v>
                </c:pt>
                <c:pt idx="7127">
                  <c:v>9.8108584329056807</c:v>
                </c:pt>
                <c:pt idx="7128">
                  <c:v>9.8122350090854091</c:v>
                </c:pt>
                <c:pt idx="7129">
                  <c:v>9.8136115852651304</c:v>
                </c:pt>
                <c:pt idx="7130">
                  <c:v>9.8149881614448606</c:v>
                </c:pt>
                <c:pt idx="7131">
                  <c:v>9.8163647376245802</c:v>
                </c:pt>
                <c:pt idx="7132">
                  <c:v>9.8177413138043104</c:v>
                </c:pt>
                <c:pt idx="7133">
                  <c:v>9.8191178899840299</c:v>
                </c:pt>
                <c:pt idx="7134">
                  <c:v>9.8204944661637601</c:v>
                </c:pt>
                <c:pt idx="7135">
                  <c:v>9.8218710423434903</c:v>
                </c:pt>
                <c:pt idx="7136">
                  <c:v>9.8232476185232098</c:v>
                </c:pt>
                <c:pt idx="7137">
                  <c:v>9.82462419470294</c:v>
                </c:pt>
                <c:pt idx="7138">
                  <c:v>9.8260007708826596</c:v>
                </c:pt>
                <c:pt idx="7139">
                  <c:v>9.8273773470623897</c:v>
                </c:pt>
                <c:pt idx="7140">
                  <c:v>9.8287539232421093</c:v>
                </c:pt>
                <c:pt idx="7141">
                  <c:v>9.8301304994218395</c:v>
                </c:pt>
                <c:pt idx="7142">
                  <c:v>9.8315070756015697</c:v>
                </c:pt>
                <c:pt idx="7143">
                  <c:v>9.8328836517812892</c:v>
                </c:pt>
                <c:pt idx="7144">
                  <c:v>9.8342602279610194</c:v>
                </c:pt>
                <c:pt idx="7145">
                  <c:v>9.8356368041407407</c:v>
                </c:pt>
                <c:pt idx="7146">
                  <c:v>9.8370133803204691</c:v>
                </c:pt>
                <c:pt idx="7147">
                  <c:v>9.8383899565001904</c:v>
                </c:pt>
                <c:pt idx="7148">
                  <c:v>9.8397665326799206</c:v>
                </c:pt>
                <c:pt idx="7149">
                  <c:v>9.8411431088596508</c:v>
                </c:pt>
                <c:pt idx="7150">
                  <c:v>9.8425196850393704</c:v>
                </c:pt>
                <c:pt idx="7151">
                  <c:v>9.8438962612191006</c:v>
                </c:pt>
                <c:pt idx="7152">
                  <c:v>9.8452728373988201</c:v>
                </c:pt>
                <c:pt idx="7153">
                  <c:v>9.8466494135785503</c:v>
                </c:pt>
                <c:pt idx="7154">
                  <c:v>9.8480259897582805</c:v>
                </c:pt>
                <c:pt idx="7155">
                  <c:v>9.849402565938</c:v>
                </c:pt>
                <c:pt idx="7156">
                  <c:v>9.8507791421177302</c:v>
                </c:pt>
                <c:pt idx="7157">
                  <c:v>9.8521557182974497</c:v>
                </c:pt>
                <c:pt idx="7158">
                  <c:v>9.8535322944771799</c:v>
                </c:pt>
                <c:pt idx="7159">
                  <c:v>9.8549088706569101</c:v>
                </c:pt>
                <c:pt idx="7160">
                  <c:v>9.8562854468366297</c:v>
                </c:pt>
                <c:pt idx="7161">
                  <c:v>9.8576620230163599</c:v>
                </c:pt>
                <c:pt idx="7162">
                  <c:v>9.8590385991960794</c:v>
                </c:pt>
                <c:pt idx="7163">
                  <c:v>9.8604151753758096</c:v>
                </c:pt>
                <c:pt idx="7164">
                  <c:v>9.8617917515555291</c:v>
                </c:pt>
                <c:pt idx="7165">
                  <c:v>9.8631683277352593</c:v>
                </c:pt>
                <c:pt idx="7166">
                  <c:v>9.8645449039149806</c:v>
                </c:pt>
                <c:pt idx="7167">
                  <c:v>9.8659214800947108</c:v>
                </c:pt>
                <c:pt idx="7168">
                  <c:v>9.8672980562744392</c:v>
                </c:pt>
                <c:pt idx="7169">
                  <c:v>9.8686746324541605</c:v>
                </c:pt>
                <c:pt idx="7170">
                  <c:v>9.8700512086338907</c:v>
                </c:pt>
                <c:pt idx="7171">
                  <c:v>9.8714277848136103</c:v>
                </c:pt>
                <c:pt idx="7172">
                  <c:v>9.8728043609933405</c:v>
                </c:pt>
                <c:pt idx="7173">
                  <c:v>9.8741809371730707</c:v>
                </c:pt>
                <c:pt idx="7174">
                  <c:v>9.8755575133527902</c:v>
                </c:pt>
                <c:pt idx="7175">
                  <c:v>9.8769340895325204</c:v>
                </c:pt>
                <c:pt idx="7176">
                  <c:v>9.8783106657122399</c:v>
                </c:pt>
                <c:pt idx="7177">
                  <c:v>9.8796872418919701</c:v>
                </c:pt>
                <c:pt idx="7178">
                  <c:v>9.8810638180717003</c:v>
                </c:pt>
                <c:pt idx="7179">
                  <c:v>9.8824403942514198</c:v>
                </c:pt>
                <c:pt idx="7180">
                  <c:v>9.88381697043115</c:v>
                </c:pt>
                <c:pt idx="7181">
                  <c:v>9.8851935466108696</c:v>
                </c:pt>
                <c:pt idx="7182">
                  <c:v>9.8865701227905998</c:v>
                </c:pt>
                <c:pt idx="7183">
                  <c:v>9.8879466989703193</c:v>
                </c:pt>
                <c:pt idx="7184">
                  <c:v>9.8893232751500495</c:v>
                </c:pt>
                <c:pt idx="7185">
                  <c:v>9.8906998513297708</c:v>
                </c:pt>
                <c:pt idx="7186">
                  <c:v>9.8920764275094992</c:v>
                </c:pt>
                <c:pt idx="7187">
                  <c:v>9.8934530036892294</c:v>
                </c:pt>
                <c:pt idx="7188">
                  <c:v>9.8948295798689507</c:v>
                </c:pt>
                <c:pt idx="7189">
                  <c:v>9.8962061560486791</c:v>
                </c:pt>
                <c:pt idx="7190">
                  <c:v>9.8975827322284005</c:v>
                </c:pt>
                <c:pt idx="7191">
                  <c:v>9.8989593084081307</c:v>
                </c:pt>
                <c:pt idx="7192">
                  <c:v>9.9003358845878608</c:v>
                </c:pt>
                <c:pt idx="7193">
                  <c:v>9.9017124607675804</c:v>
                </c:pt>
                <c:pt idx="7194">
                  <c:v>9.9030890369473106</c:v>
                </c:pt>
                <c:pt idx="7195">
                  <c:v>9.9044656131270301</c:v>
                </c:pt>
                <c:pt idx="7196">
                  <c:v>9.9058421893067603</c:v>
                </c:pt>
                <c:pt idx="7197">
                  <c:v>9.9072187654864798</c:v>
                </c:pt>
                <c:pt idx="7198">
                  <c:v>9.90859534166621</c:v>
                </c:pt>
                <c:pt idx="7199">
                  <c:v>9.9099719178459402</c:v>
                </c:pt>
                <c:pt idx="7200">
                  <c:v>9.9113484940256598</c:v>
                </c:pt>
                <c:pt idx="7201">
                  <c:v>9.91272507020539</c:v>
                </c:pt>
                <c:pt idx="7202">
                  <c:v>9.9141016463851095</c:v>
                </c:pt>
                <c:pt idx="7203">
                  <c:v>9.9154782225648397</c:v>
                </c:pt>
                <c:pt idx="7204">
                  <c:v>9.9168547987445699</c:v>
                </c:pt>
                <c:pt idx="7205">
                  <c:v>9.9182313749242894</c:v>
                </c:pt>
                <c:pt idx="7206">
                  <c:v>9.9196079511040196</c:v>
                </c:pt>
                <c:pt idx="7207">
                  <c:v>9.9209845272837391</c:v>
                </c:pt>
                <c:pt idx="7208">
                  <c:v>9.9223611034634693</c:v>
                </c:pt>
                <c:pt idx="7209">
                  <c:v>9.9237376796431906</c:v>
                </c:pt>
                <c:pt idx="7210">
                  <c:v>9.9251142558229208</c:v>
                </c:pt>
                <c:pt idx="7211">
                  <c:v>9.9264908320026404</c:v>
                </c:pt>
                <c:pt idx="7212">
                  <c:v>9.9278674081823706</c:v>
                </c:pt>
                <c:pt idx="7213">
                  <c:v>9.9292439843621008</c:v>
                </c:pt>
                <c:pt idx="7214">
                  <c:v>9.9306205605418203</c:v>
                </c:pt>
                <c:pt idx="7215">
                  <c:v>9.9319971367215505</c:v>
                </c:pt>
                <c:pt idx="7216">
                  <c:v>9.93337371290127</c:v>
                </c:pt>
                <c:pt idx="7217">
                  <c:v>9.9347502890810002</c:v>
                </c:pt>
                <c:pt idx="7218">
                  <c:v>9.9361268652607304</c:v>
                </c:pt>
                <c:pt idx="7219">
                  <c:v>9.9375034414404499</c:v>
                </c:pt>
                <c:pt idx="7220">
                  <c:v>9.9388800176201801</c:v>
                </c:pt>
                <c:pt idx="7221">
                  <c:v>9.9402565937998997</c:v>
                </c:pt>
                <c:pt idx="7222">
                  <c:v>9.9416331699796299</c:v>
                </c:pt>
                <c:pt idx="7223">
                  <c:v>9.9430097461593601</c:v>
                </c:pt>
                <c:pt idx="7224">
                  <c:v>9.9443863223390796</c:v>
                </c:pt>
                <c:pt idx="7225">
                  <c:v>9.9457628985187991</c:v>
                </c:pt>
                <c:pt idx="7226">
                  <c:v>9.9471394746985293</c:v>
                </c:pt>
                <c:pt idx="7227">
                  <c:v>9.9485160508782595</c:v>
                </c:pt>
                <c:pt idx="7228">
                  <c:v>9.9498926270579808</c:v>
                </c:pt>
                <c:pt idx="7229">
                  <c:v>9.9512692032377092</c:v>
                </c:pt>
                <c:pt idx="7230">
                  <c:v>9.9526457794174306</c:v>
                </c:pt>
                <c:pt idx="7231">
                  <c:v>9.9540223555971608</c:v>
                </c:pt>
                <c:pt idx="7232">
                  <c:v>9.9553989317768892</c:v>
                </c:pt>
                <c:pt idx="7233">
                  <c:v>9.9567755079566105</c:v>
                </c:pt>
                <c:pt idx="7234">
                  <c:v>9.9581520841363407</c:v>
                </c:pt>
                <c:pt idx="7235">
                  <c:v>9.9595286603160602</c:v>
                </c:pt>
                <c:pt idx="7236">
                  <c:v>9.9609052364957904</c:v>
                </c:pt>
                <c:pt idx="7237">
                  <c:v>9.9622818126755206</c:v>
                </c:pt>
                <c:pt idx="7238">
                  <c:v>9.9636583888552401</c:v>
                </c:pt>
                <c:pt idx="7239">
                  <c:v>9.9650349650349703</c:v>
                </c:pt>
                <c:pt idx="7240">
                  <c:v>9.9664115412146899</c:v>
                </c:pt>
                <c:pt idx="7241">
                  <c:v>9.9677881173944201</c:v>
                </c:pt>
                <c:pt idx="7242">
                  <c:v>9.9691646935741502</c:v>
                </c:pt>
                <c:pt idx="7243">
                  <c:v>9.9705412697538698</c:v>
                </c:pt>
                <c:pt idx="7244">
                  <c:v>9.9719178459336</c:v>
                </c:pt>
                <c:pt idx="7245">
                  <c:v>9.9732944221133195</c:v>
                </c:pt>
                <c:pt idx="7246">
                  <c:v>9.9746709982930497</c:v>
                </c:pt>
                <c:pt idx="7247">
                  <c:v>9.9760475744727692</c:v>
                </c:pt>
                <c:pt idx="7248">
                  <c:v>9.9774241506524994</c:v>
                </c:pt>
                <c:pt idx="7249">
                  <c:v>9.9788007268322296</c:v>
                </c:pt>
                <c:pt idx="7250">
                  <c:v>9.9801773030119492</c:v>
                </c:pt>
                <c:pt idx="7251">
                  <c:v>9.9815538791916794</c:v>
                </c:pt>
                <c:pt idx="7252">
                  <c:v>9.9829304553714007</c:v>
                </c:pt>
                <c:pt idx="7253">
                  <c:v>9.9843070315511309</c:v>
                </c:pt>
                <c:pt idx="7254">
                  <c:v>9.9856836077308504</c:v>
                </c:pt>
                <c:pt idx="7255">
                  <c:v>9.9870601839105806</c:v>
                </c:pt>
                <c:pt idx="7256">
                  <c:v>9.9884367600903108</c:v>
                </c:pt>
                <c:pt idx="7257">
                  <c:v>9.9898133362700303</c:v>
                </c:pt>
                <c:pt idx="7258">
                  <c:v>9.9911899124497605</c:v>
                </c:pt>
                <c:pt idx="7259">
                  <c:v>9.99256648862948</c:v>
                </c:pt>
                <c:pt idx="7260">
                  <c:v>9.9939430648092102</c:v>
                </c:pt>
                <c:pt idx="7261">
                  <c:v>9.9953196409889298</c:v>
                </c:pt>
                <c:pt idx="7262">
                  <c:v>9.99669621716866</c:v>
                </c:pt>
                <c:pt idx="7263">
                  <c:v>9.9980727933483902</c:v>
                </c:pt>
                <c:pt idx="7264">
                  <c:v>9.9994493695281097</c:v>
                </c:pt>
                <c:pt idx="7265">
                  <c:v>10.000825945707801</c:v>
                </c:pt>
                <c:pt idx="7266">
                  <c:v>10.0022025218876</c:v>
                </c:pt>
                <c:pt idx="7267">
                  <c:v>10.0035790980673</c:v>
                </c:pt>
                <c:pt idx="7268">
                  <c:v>10.004955674247</c:v>
                </c:pt>
                <c:pt idx="7269">
                  <c:v>10.0063322504267</c:v>
                </c:pt>
                <c:pt idx="7270">
                  <c:v>10.0077088266065</c:v>
                </c:pt>
                <c:pt idx="7271">
                  <c:v>10.0090854027862</c:v>
                </c:pt>
                <c:pt idx="7272">
                  <c:v>10.0104619789659</c:v>
                </c:pt>
                <c:pt idx="7273">
                  <c:v>10.0118385551456</c:v>
                </c:pt>
                <c:pt idx="7274">
                  <c:v>10.013215131325399</c:v>
                </c:pt>
                <c:pt idx="7275">
                  <c:v>10.014591707505099</c:v>
                </c:pt>
                <c:pt idx="7276">
                  <c:v>10.015968283684799</c:v>
                </c:pt>
                <c:pt idx="7277">
                  <c:v>10.017344859864499</c:v>
                </c:pt>
                <c:pt idx="7278">
                  <c:v>10.0187214360443</c:v>
                </c:pt>
                <c:pt idx="7279">
                  <c:v>10.020098012224</c:v>
                </c:pt>
                <c:pt idx="7280">
                  <c:v>10.0214745884037</c:v>
                </c:pt>
                <c:pt idx="7281">
                  <c:v>10.0228511645835</c:v>
                </c:pt>
                <c:pt idx="7282">
                  <c:v>10.0242277407632</c:v>
                </c:pt>
                <c:pt idx="7283">
                  <c:v>10.0256043169429</c:v>
                </c:pt>
                <c:pt idx="7284">
                  <c:v>10.0269808931226</c:v>
                </c:pt>
                <c:pt idx="7285">
                  <c:v>10.028357469302399</c:v>
                </c:pt>
                <c:pt idx="7286">
                  <c:v>10.029734045482099</c:v>
                </c:pt>
                <c:pt idx="7287">
                  <c:v>10.031110621661799</c:v>
                </c:pt>
                <c:pt idx="7288">
                  <c:v>10.032487197841499</c:v>
                </c:pt>
                <c:pt idx="7289">
                  <c:v>10.033863774021301</c:v>
                </c:pt>
                <c:pt idx="7290">
                  <c:v>10.035240350201001</c:v>
                </c:pt>
                <c:pt idx="7291">
                  <c:v>10.036616926380701</c:v>
                </c:pt>
                <c:pt idx="7292">
                  <c:v>10.037993502560401</c:v>
                </c:pt>
                <c:pt idx="7293">
                  <c:v>10.0393700787402</c:v>
                </c:pt>
                <c:pt idx="7294">
                  <c:v>10.0407466549199</c:v>
                </c:pt>
                <c:pt idx="7295">
                  <c:v>10.0421232310996</c:v>
                </c:pt>
                <c:pt idx="7296">
                  <c:v>10.0434998072793</c:v>
                </c:pt>
                <c:pt idx="7297">
                  <c:v>10.0448763834591</c:v>
                </c:pt>
                <c:pt idx="7298">
                  <c:v>10.046252959638799</c:v>
                </c:pt>
                <c:pt idx="7299">
                  <c:v>10.047629535818499</c:v>
                </c:pt>
                <c:pt idx="7300">
                  <c:v>10.049006111998199</c:v>
                </c:pt>
                <c:pt idx="7301">
                  <c:v>10.050382688178001</c:v>
                </c:pt>
                <c:pt idx="7302">
                  <c:v>10.051759264357701</c:v>
                </c:pt>
                <c:pt idx="7303">
                  <c:v>10.053135840537401</c:v>
                </c:pt>
                <c:pt idx="7304">
                  <c:v>10.054512416717101</c:v>
                </c:pt>
                <c:pt idx="7305">
                  <c:v>10.0558889928969</c:v>
                </c:pt>
                <c:pt idx="7306">
                  <c:v>10.0572655690766</c:v>
                </c:pt>
                <c:pt idx="7307">
                  <c:v>10.0586421452563</c:v>
                </c:pt>
                <c:pt idx="7308">
                  <c:v>10.060018721436</c:v>
                </c:pt>
                <c:pt idx="7309">
                  <c:v>10.0613952976158</c:v>
                </c:pt>
                <c:pt idx="7310">
                  <c:v>10.0627718737955</c:v>
                </c:pt>
                <c:pt idx="7311">
                  <c:v>10.0641484499752</c:v>
                </c:pt>
                <c:pt idx="7312">
                  <c:v>10.065525026155001</c:v>
                </c:pt>
                <c:pt idx="7313">
                  <c:v>10.066901602334701</c:v>
                </c:pt>
                <c:pt idx="7314">
                  <c:v>10.068278178514401</c:v>
                </c:pt>
                <c:pt idx="7315">
                  <c:v>10.069654754694101</c:v>
                </c:pt>
                <c:pt idx="7316">
                  <c:v>10.0710313308739</c:v>
                </c:pt>
                <c:pt idx="7317">
                  <c:v>10.0724079070536</c:v>
                </c:pt>
                <c:pt idx="7318">
                  <c:v>10.0737844832333</c:v>
                </c:pt>
                <c:pt idx="7319">
                  <c:v>10.075161059413</c:v>
                </c:pt>
                <c:pt idx="7320">
                  <c:v>10.0765376355928</c:v>
                </c:pt>
                <c:pt idx="7321">
                  <c:v>10.0779142117725</c:v>
                </c:pt>
                <c:pt idx="7322">
                  <c:v>10.0792907879522</c:v>
                </c:pt>
                <c:pt idx="7323">
                  <c:v>10.0806673641319</c:v>
                </c:pt>
                <c:pt idx="7324">
                  <c:v>10.082043940311699</c:v>
                </c:pt>
                <c:pt idx="7325">
                  <c:v>10.083420516491399</c:v>
                </c:pt>
                <c:pt idx="7326">
                  <c:v>10.084797092671099</c:v>
                </c:pt>
                <c:pt idx="7327">
                  <c:v>10.086173668850799</c:v>
                </c:pt>
                <c:pt idx="7328">
                  <c:v>10.0875502450306</c:v>
                </c:pt>
                <c:pt idx="7329">
                  <c:v>10.0889268212103</c:v>
                </c:pt>
                <c:pt idx="7330">
                  <c:v>10.09030339739</c:v>
                </c:pt>
                <c:pt idx="7331">
                  <c:v>10.0916799735697</c:v>
                </c:pt>
                <c:pt idx="7332">
                  <c:v>10.0930565497495</c:v>
                </c:pt>
                <c:pt idx="7333">
                  <c:v>10.0944331259292</c:v>
                </c:pt>
                <c:pt idx="7334">
                  <c:v>10.0958097021089</c:v>
                </c:pt>
                <c:pt idx="7335">
                  <c:v>10.0971862782886</c:v>
                </c:pt>
                <c:pt idx="7336">
                  <c:v>10.098562854468399</c:v>
                </c:pt>
                <c:pt idx="7337">
                  <c:v>10.099939430648099</c:v>
                </c:pt>
                <c:pt idx="7338">
                  <c:v>10.101316006827799</c:v>
                </c:pt>
                <c:pt idx="7339">
                  <c:v>10.102692583007499</c:v>
                </c:pt>
                <c:pt idx="7340">
                  <c:v>10.104069159187301</c:v>
                </c:pt>
                <c:pt idx="7341">
                  <c:v>10.105445735367001</c:v>
                </c:pt>
                <c:pt idx="7342">
                  <c:v>10.106822311546701</c:v>
                </c:pt>
                <c:pt idx="7343">
                  <c:v>10.108198887726401</c:v>
                </c:pt>
                <c:pt idx="7344">
                  <c:v>10.1095754639062</c:v>
                </c:pt>
                <c:pt idx="7345">
                  <c:v>10.1109520400859</c:v>
                </c:pt>
                <c:pt idx="7346">
                  <c:v>10.1123286162656</c:v>
                </c:pt>
                <c:pt idx="7347">
                  <c:v>10.1137051924454</c:v>
                </c:pt>
                <c:pt idx="7348">
                  <c:v>10.1150817686251</c:v>
                </c:pt>
                <c:pt idx="7349">
                  <c:v>10.1164583448048</c:v>
                </c:pt>
                <c:pt idx="7350">
                  <c:v>10.1178349209845</c:v>
                </c:pt>
                <c:pt idx="7351">
                  <c:v>10.119211497164301</c:v>
                </c:pt>
                <c:pt idx="7352">
                  <c:v>10.120588073344001</c:v>
                </c:pt>
                <c:pt idx="7353">
                  <c:v>10.121964649523701</c:v>
                </c:pt>
                <c:pt idx="7354">
                  <c:v>10.123341225703401</c:v>
                </c:pt>
                <c:pt idx="7355">
                  <c:v>10.1247178018832</c:v>
                </c:pt>
                <c:pt idx="7356">
                  <c:v>10.1260943780629</c:v>
                </c:pt>
                <c:pt idx="7357">
                  <c:v>10.1274709542426</c:v>
                </c:pt>
                <c:pt idx="7358">
                  <c:v>10.1288475304223</c:v>
                </c:pt>
                <c:pt idx="7359">
                  <c:v>10.1302241066021</c:v>
                </c:pt>
                <c:pt idx="7360">
                  <c:v>10.1316006827818</c:v>
                </c:pt>
                <c:pt idx="7361">
                  <c:v>10.1329772589615</c:v>
                </c:pt>
                <c:pt idx="7362">
                  <c:v>10.1343538351412</c:v>
                </c:pt>
                <c:pt idx="7363">
                  <c:v>10.135730411320999</c:v>
                </c:pt>
                <c:pt idx="7364">
                  <c:v>10.137106987500699</c:v>
                </c:pt>
                <c:pt idx="7365">
                  <c:v>10.138483563680399</c:v>
                </c:pt>
                <c:pt idx="7366">
                  <c:v>10.139860139860099</c:v>
                </c:pt>
                <c:pt idx="7367">
                  <c:v>10.1412367160399</c:v>
                </c:pt>
                <c:pt idx="7368">
                  <c:v>10.1426132922196</c:v>
                </c:pt>
                <c:pt idx="7369">
                  <c:v>10.1439898683993</c:v>
                </c:pt>
                <c:pt idx="7370">
                  <c:v>10.145366444579</c:v>
                </c:pt>
                <c:pt idx="7371">
                  <c:v>10.1467430207588</c:v>
                </c:pt>
                <c:pt idx="7372">
                  <c:v>10.1481195969385</c:v>
                </c:pt>
                <c:pt idx="7373">
                  <c:v>10.1494961731182</c:v>
                </c:pt>
                <c:pt idx="7374">
                  <c:v>10.1508727492979</c:v>
                </c:pt>
                <c:pt idx="7375">
                  <c:v>10.152249325477699</c:v>
                </c:pt>
                <c:pt idx="7376">
                  <c:v>10.153625901657399</c:v>
                </c:pt>
                <c:pt idx="7377">
                  <c:v>10.155002477837099</c:v>
                </c:pt>
                <c:pt idx="7378">
                  <c:v>10.156379054016901</c:v>
                </c:pt>
                <c:pt idx="7379">
                  <c:v>10.157755630196601</c:v>
                </c:pt>
                <c:pt idx="7380">
                  <c:v>10.159132206376301</c:v>
                </c:pt>
                <c:pt idx="7381">
                  <c:v>10.160508782556001</c:v>
                </c:pt>
                <c:pt idx="7382">
                  <c:v>10.1618853587358</c:v>
                </c:pt>
                <c:pt idx="7383">
                  <c:v>10.1632619349155</c:v>
                </c:pt>
                <c:pt idx="7384">
                  <c:v>10.1646385110952</c:v>
                </c:pt>
                <c:pt idx="7385">
                  <c:v>10.1660150872749</c:v>
                </c:pt>
                <c:pt idx="7386">
                  <c:v>10.167391663454699</c:v>
                </c:pt>
                <c:pt idx="7387">
                  <c:v>10.168768239634399</c:v>
                </c:pt>
                <c:pt idx="7388">
                  <c:v>10.170144815814099</c:v>
                </c:pt>
                <c:pt idx="7389">
                  <c:v>10.171521391993799</c:v>
                </c:pt>
                <c:pt idx="7390">
                  <c:v>10.172897968173601</c:v>
                </c:pt>
                <c:pt idx="7391">
                  <c:v>10.174274544353301</c:v>
                </c:pt>
                <c:pt idx="7392">
                  <c:v>10.175651120533001</c:v>
                </c:pt>
                <c:pt idx="7393">
                  <c:v>10.177027696712701</c:v>
                </c:pt>
                <c:pt idx="7394">
                  <c:v>10.1784042728925</c:v>
                </c:pt>
                <c:pt idx="7395">
                  <c:v>10.1797808490722</c:v>
                </c:pt>
                <c:pt idx="7396">
                  <c:v>10.1811574252519</c:v>
                </c:pt>
                <c:pt idx="7397">
                  <c:v>10.1825340014316</c:v>
                </c:pt>
                <c:pt idx="7398">
                  <c:v>10.1839105776114</c:v>
                </c:pt>
                <c:pt idx="7399">
                  <c:v>10.1852871537911</c:v>
                </c:pt>
                <c:pt idx="7400">
                  <c:v>10.1866637299708</c:v>
                </c:pt>
                <c:pt idx="7401">
                  <c:v>10.1880403061505</c:v>
                </c:pt>
                <c:pt idx="7402">
                  <c:v>10.189416882330301</c:v>
                </c:pt>
                <c:pt idx="7403">
                  <c:v>10.190793458510001</c:v>
                </c:pt>
                <c:pt idx="7404">
                  <c:v>10.192170034689701</c:v>
                </c:pt>
                <c:pt idx="7405">
                  <c:v>10.193546610869401</c:v>
                </c:pt>
                <c:pt idx="7406">
                  <c:v>10.1949231870492</c:v>
                </c:pt>
                <c:pt idx="7407">
                  <c:v>10.1962997632289</c:v>
                </c:pt>
                <c:pt idx="7408">
                  <c:v>10.1976763394086</c:v>
                </c:pt>
                <c:pt idx="7409">
                  <c:v>10.1990529155884</c:v>
                </c:pt>
                <c:pt idx="7410">
                  <c:v>10.2004294917681</c:v>
                </c:pt>
                <c:pt idx="7411">
                  <c:v>10.2018060679478</c:v>
                </c:pt>
                <c:pt idx="7412">
                  <c:v>10.2031826441275</c:v>
                </c:pt>
                <c:pt idx="7413">
                  <c:v>10.204559220307299</c:v>
                </c:pt>
                <c:pt idx="7414">
                  <c:v>10.205935796486999</c:v>
                </c:pt>
                <c:pt idx="7415">
                  <c:v>10.207312372666699</c:v>
                </c:pt>
                <c:pt idx="7416">
                  <c:v>10.208688948846399</c:v>
                </c:pt>
                <c:pt idx="7417">
                  <c:v>10.2100655250262</c:v>
                </c:pt>
                <c:pt idx="7418">
                  <c:v>10.2114421012059</c:v>
                </c:pt>
                <c:pt idx="7419">
                  <c:v>10.2128186773856</c:v>
                </c:pt>
                <c:pt idx="7420">
                  <c:v>10.2141952535653</c:v>
                </c:pt>
                <c:pt idx="7421">
                  <c:v>10.2155718297451</c:v>
                </c:pt>
                <c:pt idx="7422">
                  <c:v>10.2169484059248</c:v>
                </c:pt>
                <c:pt idx="7423">
                  <c:v>10.2183249821045</c:v>
                </c:pt>
                <c:pt idx="7424">
                  <c:v>10.2197015582842</c:v>
                </c:pt>
                <c:pt idx="7425">
                  <c:v>10.221078134463999</c:v>
                </c:pt>
                <c:pt idx="7426">
                  <c:v>10.222454710643699</c:v>
                </c:pt>
                <c:pt idx="7427">
                  <c:v>10.223831286823399</c:v>
                </c:pt>
                <c:pt idx="7428">
                  <c:v>10.225207863003099</c:v>
                </c:pt>
                <c:pt idx="7429">
                  <c:v>10.226584439182901</c:v>
                </c:pt>
                <c:pt idx="7430">
                  <c:v>10.227961015362601</c:v>
                </c:pt>
                <c:pt idx="7431">
                  <c:v>10.229337591542301</c:v>
                </c:pt>
                <c:pt idx="7432">
                  <c:v>10.230714167722001</c:v>
                </c:pt>
                <c:pt idx="7433">
                  <c:v>10.2320907439018</c:v>
                </c:pt>
                <c:pt idx="7434">
                  <c:v>10.2334673200815</c:v>
                </c:pt>
                <c:pt idx="7435">
                  <c:v>10.2348438962612</c:v>
                </c:pt>
                <c:pt idx="7436">
                  <c:v>10.2362204724409</c:v>
                </c:pt>
                <c:pt idx="7437">
                  <c:v>10.2375970486207</c:v>
                </c:pt>
                <c:pt idx="7438">
                  <c:v>10.2389736248004</c:v>
                </c:pt>
                <c:pt idx="7439">
                  <c:v>10.2403502009801</c:v>
                </c:pt>
                <c:pt idx="7440">
                  <c:v>10.241726777159901</c:v>
                </c:pt>
                <c:pt idx="7441">
                  <c:v>10.243103353339601</c:v>
                </c:pt>
                <c:pt idx="7442">
                  <c:v>10.244479929519301</c:v>
                </c:pt>
                <c:pt idx="7443">
                  <c:v>10.245856505699001</c:v>
                </c:pt>
                <c:pt idx="7444">
                  <c:v>10.2472330818788</c:v>
                </c:pt>
                <c:pt idx="7445">
                  <c:v>10.2486096580585</c:v>
                </c:pt>
                <c:pt idx="7446">
                  <c:v>10.2499862342382</c:v>
                </c:pt>
                <c:pt idx="7447">
                  <c:v>10.2513628104179</c:v>
                </c:pt>
                <c:pt idx="7448">
                  <c:v>10.2527393865977</c:v>
                </c:pt>
                <c:pt idx="7449">
                  <c:v>10.2541159627774</c:v>
                </c:pt>
                <c:pt idx="7450">
                  <c:v>10.2554925389571</c:v>
                </c:pt>
                <c:pt idx="7451">
                  <c:v>10.2568691151368</c:v>
                </c:pt>
                <c:pt idx="7452">
                  <c:v>10.258245691316599</c:v>
                </c:pt>
                <c:pt idx="7453">
                  <c:v>10.259622267496299</c:v>
                </c:pt>
                <c:pt idx="7454">
                  <c:v>10.260998843675999</c:v>
                </c:pt>
                <c:pt idx="7455">
                  <c:v>10.262375419855699</c:v>
                </c:pt>
                <c:pt idx="7456">
                  <c:v>10.2637519960355</c:v>
                </c:pt>
                <c:pt idx="7457">
                  <c:v>10.2651285722152</c:v>
                </c:pt>
                <c:pt idx="7458">
                  <c:v>10.2665051483949</c:v>
                </c:pt>
                <c:pt idx="7459">
                  <c:v>10.2678817245746</c:v>
                </c:pt>
                <c:pt idx="7460">
                  <c:v>10.2692583007544</c:v>
                </c:pt>
                <c:pt idx="7461">
                  <c:v>10.2706348769341</c:v>
                </c:pt>
                <c:pt idx="7462">
                  <c:v>10.2720114531138</c:v>
                </c:pt>
                <c:pt idx="7463">
                  <c:v>10.2733880292935</c:v>
                </c:pt>
                <c:pt idx="7464">
                  <c:v>10.274764605473299</c:v>
                </c:pt>
                <c:pt idx="7465">
                  <c:v>10.276141181652999</c:v>
                </c:pt>
                <c:pt idx="7466">
                  <c:v>10.277517757832699</c:v>
                </c:pt>
                <c:pt idx="7467">
                  <c:v>10.278894334012399</c:v>
                </c:pt>
                <c:pt idx="7468">
                  <c:v>10.280270910192201</c:v>
                </c:pt>
                <c:pt idx="7469">
                  <c:v>10.281647486371901</c:v>
                </c:pt>
                <c:pt idx="7470">
                  <c:v>10.283024062551601</c:v>
                </c:pt>
                <c:pt idx="7471">
                  <c:v>10.284400638731301</c:v>
                </c:pt>
                <c:pt idx="7472">
                  <c:v>10.2857772149111</c:v>
                </c:pt>
                <c:pt idx="7473">
                  <c:v>10.2871537910908</c:v>
                </c:pt>
                <c:pt idx="7474">
                  <c:v>10.2885303672705</c:v>
                </c:pt>
                <c:pt idx="7475">
                  <c:v>10.289906943450299</c:v>
                </c:pt>
                <c:pt idx="7476">
                  <c:v>10.291283519629999</c:v>
                </c:pt>
                <c:pt idx="7477">
                  <c:v>10.292660095809699</c:v>
                </c:pt>
                <c:pt idx="7478">
                  <c:v>10.294036671989399</c:v>
                </c:pt>
                <c:pt idx="7479">
                  <c:v>10.295413248169201</c:v>
                </c:pt>
                <c:pt idx="7480">
                  <c:v>10.296789824348901</c:v>
                </c:pt>
                <c:pt idx="7481">
                  <c:v>10.298166400528601</c:v>
                </c:pt>
                <c:pt idx="7482">
                  <c:v>10.299542976708301</c:v>
                </c:pt>
                <c:pt idx="7483">
                  <c:v>10.3009195528881</c:v>
                </c:pt>
                <c:pt idx="7484">
                  <c:v>10.3022961290678</c:v>
                </c:pt>
                <c:pt idx="7485">
                  <c:v>10.3036727052475</c:v>
                </c:pt>
                <c:pt idx="7486">
                  <c:v>10.3050492814272</c:v>
                </c:pt>
                <c:pt idx="7487">
                  <c:v>10.306425857607</c:v>
                </c:pt>
                <c:pt idx="7488">
                  <c:v>10.3078024337867</c:v>
                </c:pt>
                <c:pt idx="7489">
                  <c:v>10.3091790099664</c:v>
                </c:pt>
                <c:pt idx="7490">
                  <c:v>10.3105555861461</c:v>
                </c:pt>
                <c:pt idx="7491">
                  <c:v>10.311932162325901</c:v>
                </c:pt>
                <c:pt idx="7492">
                  <c:v>10.313308738505601</c:v>
                </c:pt>
                <c:pt idx="7493">
                  <c:v>10.314685314685301</c:v>
                </c:pt>
                <c:pt idx="7494">
                  <c:v>10.316061890865001</c:v>
                </c:pt>
                <c:pt idx="7495">
                  <c:v>10.3174384670448</c:v>
                </c:pt>
                <c:pt idx="7496">
                  <c:v>10.3188150432245</c:v>
                </c:pt>
                <c:pt idx="7497">
                  <c:v>10.3201916194042</c:v>
                </c:pt>
                <c:pt idx="7498">
                  <c:v>10.3215681955839</c:v>
                </c:pt>
                <c:pt idx="7499">
                  <c:v>10.3229447717637</c:v>
                </c:pt>
                <c:pt idx="7500">
                  <c:v>10.3243213479434</c:v>
                </c:pt>
                <c:pt idx="7501">
                  <c:v>10.3256979241231</c:v>
                </c:pt>
                <c:pt idx="7502">
                  <c:v>10.327074500302899</c:v>
                </c:pt>
                <c:pt idx="7503">
                  <c:v>10.328451076482599</c:v>
                </c:pt>
                <c:pt idx="7504">
                  <c:v>10.329827652662299</c:v>
                </c:pt>
                <c:pt idx="7505">
                  <c:v>10.331204228841999</c:v>
                </c:pt>
                <c:pt idx="7506">
                  <c:v>10.3325808050218</c:v>
                </c:pt>
                <c:pt idx="7507">
                  <c:v>10.3339573812015</c:v>
                </c:pt>
                <c:pt idx="7508">
                  <c:v>10.3353339573812</c:v>
                </c:pt>
                <c:pt idx="7509">
                  <c:v>10.3367105335609</c:v>
                </c:pt>
                <c:pt idx="7510">
                  <c:v>10.3380871097407</c:v>
                </c:pt>
                <c:pt idx="7511">
                  <c:v>10.3394636859204</c:v>
                </c:pt>
                <c:pt idx="7512">
                  <c:v>10.3408402621001</c:v>
                </c:pt>
                <c:pt idx="7513">
                  <c:v>10.3422168382798</c:v>
                </c:pt>
                <c:pt idx="7514">
                  <c:v>10.343593414459599</c:v>
                </c:pt>
                <c:pt idx="7515">
                  <c:v>10.344969990639299</c:v>
                </c:pt>
                <c:pt idx="7516">
                  <c:v>10.346346566818999</c:v>
                </c:pt>
                <c:pt idx="7517">
                  <c:v>10.347723142998699</c:v>
                </c:pt>
                <c:pt idx="7518">
                  <c:v>10.349099719178501</c:v>
                </c:pt>
                <c:pt idx="7519">
                  <c:v>10.350476295358201</c:v>
                </c:pt>
                <c:pt idx="7520">
                  <c:v>10.351852871537901</c:v>
                </c:pt>
                <c:pt idx="7521">
                  <c:v>10.353229447717601</c:v>
                </c:pt>
                <c:pt idx="7522">
                  <c:v>10.3546060238974</c:v>
                </c:pt>
                <c:pt idx="7523">
                  <c:v>10.3559826000771</c:v>
                </c:pt>
                <c:pt idx="7524">
                  <c:v>10.3573591762568</c:v>
                </c:pt>
                <c:pt idx="7525">
                  <c:v>10.3587357524365</c:v>
                </c:pt>
                <c:pt idx="7526">
                  <c:v>10.360112328616299</c:v>
                </c:pt>
                <c:pt idx="7527">
                  <c:v>10.361488904795999</c:v>
                </c:pt>
                <c:pt idx="7528">
                  <c:v>10.362865480975699</c:v>
                </c:pt>
                <c:pt idx="7529">
                  <c:v>10.364242057155399</c:v>
                </c:pt>
                <c:pt idx="7530">
                  <c:v>10.365618633335201</c:v>
                </c:pt>
                <c:pt idx="7531">
                  <c:v>10.366995209514901</c:v>
                </c:pt>
                <c:pt idx="7532">
                  <c:v>10.368371785694601</c:v>
                </c:pt>
                <c:pt idx="7533">
                  <c:v>10.369748361874301</c:v>
                </c:pt>
                <c:pt idx="7534">
                  <c:v>10.3711249380541</c:v>
                </c:pt>
                <c:pt idx="7535">
                  <c:v>10.3725015142338</c:v>
                </c:pt>
                <c:pt idx="7536">
                  <c:v>10.3738780904135</c:v>
                </c:pt>
                <c:pt idx="7537">
                  <c:v>10.3752546665933</c:v>
                </c:pt>
                <c:pt idx="7538">
                  <c:v>10.376631242773</c:v>
                </c:pt>
                <c:pt idx="7539">
                  <c:v>10.3780078189527</c:v>
                </c:pt>
                <c:pt idx="7540">
                  <c:v>10.3793843951324</c:v>
                </c:pt>
                <c:pt idx="7541">
                  <c:v>10.380760971312201</c:v>
                </c:pt>
                <c:pt idx="7542">
                  <c:v>10.382137547491901</c:v>
                </c:pt>
                <c:pt idx="7543">
                  <c:v>10.383514123671601</c:v>
                </c:pt>
                <c:pt idx="7544">
                  <c:v>10.384890699851301</c:v>
                </c:pt>
                <c:pt idx="7545">
                  <c:v>10.3862672760311</c:v>
                </c:pt>
                <c:pt idx="7546">
                  <c:v>10.3876438522108</c:v>
                </c:pt>
                <c:pt idx="7547">
                  <c:v>10.3890204283905</c:v>
                </c:pt>
                <c:pt idx="7548">
                  <c:v>10.3903970045702</c:v>
                </c:pt>
                <c:pt idx="7549">
                  <c:v>10.39177358075</c:v>
                </c:pt>
                <c:pt idx="7550">
                  <c:v>10.3931501569297</c:v>
                </c:pt>
                <c:pt idx="7551">
                  <c:v>10.3945267331094</c:v>
                </c:pt>
                <c:pt idx="7552">
                  <c:v>10.3959033092891</c:v>
                </c:pt>
                <c:pt idx="7553">
                  <c:v>10.397279885468899</c:v>
                </c:pt>
                <c:pt idx="7554">
                  <c:v>10.398656461648599</c:v>
                </c:pt>
                <c:pt idx="7555">
                  <c:v>10.400033037828299</c:v>
                </c:pt>
                <c:pt idx="7556">
                  <c:v>10.401409614007999</c:v>
                </c:pt>
                <c:pt idx="7557">
                  <c:v>10.4027861901878</c:v>
                </c:pt>
                <c:pt idx="7558">
                  <c:v>10.4041627663675</c:v>
                </c:pt>
                <c:pt idx="7559">
                  <c:v>10.4055393425472</c:v>
                </c:pt>
                <c:pt idx="7560">
                  <c:v>10.4069159187269</c:v>
                </c:pt>
                <c:pt idx="7561">
                  <c:v>10.4082924949067</c:v>
                </c:pt>
                <c:pt idx="7562">
                  <c:v>10.4096690710864</c:v>
                </c:pt>
                <c:pt idx="7563">
                  <c:v>10.4110456472661</c:v>
                </c:pt>
                <c:pt idx="7564">
                  <c:v>10.4124222234458</c:v>
                </c:pt>
                <c:pt idx="7565">
                  <c:v>10.413798799625599</c:v>
                </c:pt>
                <c:pt idx="7566">
                  <c:v>10.415175375805299</c:v>
                </c:pt>
                <c:pt idx="7567">
                  <c:v>10.416551951984999</c:v>
                </c:pt>
                <c:pt idx="7568">
                  <c:v>10.417928528164801</c:v>
                </c:pt>
                <c:pt idx="7569">
                  <c:v>10.419305104344501</c:v>
                </c:pt>
                <c:pt idx="7570">
                  <c:v>10.420681680524201</c:v>
                </c:pt>
                <c:pt idx="7571">
                  <c:v>10.422058256703901</c:v>
                </c:pt>
                <c:pt idx="7572">
                  <c:v>10.4234348328837</c:v>
                </c:pt>
                <c:pt idx="7573">
                  <c:v>10.4248114090634</c:v>
                </c:pt>
                <c:pt idx="7574">
                  <c:v>10.4261879852431</c:v>
                </c:pt>
                <c:pt idx="7575">
                  <c:v>10.4275645614228</c:v>
                </c:pt>
                <c:pt idx="7576">
                  <c:v>10.4289411376026</c:v>
                </c:pt>
                <c:pt idx="7577">
                  <c:v>10.4303177137823</c:v>
                </c:pt>
                <c:pt idx="7578">
                  <c:v>10.431694289962</c:v>
                </c:pt>
                <c:pt idx="7579">
                  <c:v>10.4330708661417</c:v>
                </c:pt>
                <c:pt idx="7580">
                  <c:v>10.434447442321501</c:v>
                </c:pt>
                <c:pt idx="7581">
                  <c:v>10.435824018501201</c:v>
                </c:pt>
                <c:pt idx="7582">
                  <c:v>10.437200594680901</c:v>
                </c:pt>
                <c:pt idx="7583">
                  <c:v>10.438577170860601</c:v>
                </c:pt>
                <c:pt idx="7584">
                  <c:v>10.4399537470404</c:v>
                </c:pt>
                <c:pt idx="7585">
                  <c:v>10.4413303232201</c:v>
                </c:pt>
                <c:pt idx="7586">
                  <c:v>10.4427068993998</c:v>
                </c:pt>
                <c:pt idx="7587">
                  <c:v>10.4440834755795</c:v>
                </c:pt>
                <c:pt idx="7588">
                  <c:v>10.4454600517593</c:v>
                </c:pt>
                <c:pt idx="7589">
                  <c:v>10.446836627939</c:v>
                </c:pt>
                <c:pt idx="7590">
                  <c:v>10.4482132041187</c:v>
                </c:pt>
                <c:pt idx="7591">
                  <c:v>10.4495897802984</c:v>
                </c:pt>
                <c:pt idx="7592">
                  <c:v>10.450966356478199</c:v>
                </c:pt>
                <c:pt idx="7593">
                  <c:v>10.452342932657899</c:v>
                </c:pt>
                <c:pt idx="7594">
                  <c:v>10.453719508837599</c:v>
                </c:pt>
                <c:pt idx="7595">
                  <c:v>10.455096085017299</c:v>
                </c:pt>
                <c:pt idx="7596">
                  <c:v>10.4564726611971</c:v>
                </c:pt>
                <c:pt idx="7597">
                  <c:v>10.4578492373768</c:v>
                </c:pt>
                <c:pt idx="7598">
                  <c:v>10.4592258135565</c:v>
                </c:pt>
                <c:pt idx="7599">
                  <c:v>10.4606023897363</c:v>
                </c:pt>
                <c:pt idx="7600">
                  <c:v>10.461978965916</c:v>
                </c:pt>
                <c:pt idx="7601">
                  <c:v>10.4633555420957</c:v>
                </c:pt>
                <c:pt idx="7602">
                  <c:v>10.4647321182754</c:v>
                </c:pt>
                <c:pt idx="7603">
                  <c:v>10.466108694455199</c:v>
                </c:pt>
                <c:pt idx="7604">
                  <c:v>10.467485270634899</c:v>
                </c:pt>
                <c:pt idx="7605">
                  <c:v>10.468861846814599</c:v>
                </c:pt>
                <c:pt idx="7606">
                  <c:v>10.470238422994299</c:v>
                </c:pt>
                <c:pt idx="7607">
                  <c:v>10.471614999174101</c:v>
                </c:pt>
                <c:pt idx="7608">
                  <c:v>10.472991575353801</c:v>
                </c:pt>
                <c:pt idx="7609">
                  <c:v>10.474368151533501</c:v>
                </c:pt>
                <c:pt idx="7610">
                  <c:v>10.475744727713201</c:v>
                </c:pt>
                <c:pt idx="7611">
                  <c:v>10.477121303893</c:v>
                </c:pt>
                <c:pt idx="7612">
                  <c:v>10.4784978800727</c:v>
                </c:pt>
                <c:pt idx="7613">
                  <c:v>10.4798744562524</c:v>
                </c:pt>
                <c:pt idx="7614">
                  <c:v>10.4812510324321</c:v>
                </c:pt>
                <c:pt idx="7615">
                  <c:v>10.482627608611899</c:v>
                </c:pt>
                <c:pt idx="7616">
                  <c:v>10.484004184791599</c:v>
                </c:pt>
                <c:pt idx="7617">
                  <c:v>10.485380760971299</c:v>
                </c:pt>
                <c:pt idx="7618">
                  <c:v>10.486757337150999</c:v>
                </c:pt>
                <c:pt idx="7619">
                  <c:v>10.488133913330801</c:v>
                </c:pt>
                <c:pt idx="7620">
                  <c:v>10.489510489510501</c:v>
                </c:pt>
                <c:pt idx="7621">
                  <c:v>10.490887065690201</c:v>
                </c:pt>
                <c:pt idx="7622">
                  <c:v>10.492263641869901</c:v>
                </c:pt>
                <c:pt idx="7623">
                  <c:v>10.4936402180497</c:v>
                </c:pt>
                <c:pt idx="7624">
                  <c:v>10.4950167942294</c:v>
                </c:pt>
                <c:pt idx="7625">
                  <c:v>10.4963933704091</c:v>
                </c:pt>
                <c:pt idx="7626">
                  <c:v>10.4977699465888</c:v>
                </c:pt>
                <c:pt idx="7627">
                  <c:v>10.4991465227686</c:v>
                </c:pt>
                <c:pt idx="7628">
                  <c:v>10.5005230989483</c:v>
                </c:pt>
                <c:pt idx="7629">
                  <c:v>10.501899675128</c:v>
                </c:pt>
                <c:pt idx="7630">
                  <c:v>10.503276251307801</c:v>
                </c:pt>
                <c:pt idx="7631">
                  <c:v>10.504652827487501</c:v>
                </c:pt>
                <c:pt idx="7632">
                  <c:v>10.506029403667201</c:v>
                </c:pt>
                <c:pt idx="7633">
                  <c:v>10.507405979846901</c:v>
                </c:pt>
                <c:pt idx="7634">
                  <c:v>10.5087825560267</c:v>
                </c:pt>
                <c:pt idx="7635">
                  <c:v>10.5101591322064</c:v>
                </c:pt>
                <c:pt idx="7636">
                  <c:v>10.5115357083861</c:v>
                </c:pt>
                <c:pt idx="7637">
                  <c:v>10.5129122845658</c:v>
                </c:pt>
                <c:pt idx="7638">
                  <c:v>10.5142888607456</c:v>
                </c:pt>
                <c:pt idx="7639">
                  <c:v>10.5156654369253</c:v>
                </c:pt>
                <c:pt idx="7640">
                  <c:v>10.517042013105</c:v>
                </c:pt>
                <c:pt idx="7641">
                  <c:v>10.5184185892847</c:v>
                </c:pt>
                <c:pt idx="7642">
                  <c:v>10.519795165464499</c:v>
                </c:pt>
                <c:pt idx="7643">
                  <c:v>10.521171741644199</c:v>
                </c:pt>
                <c:pt idx="7644">
                  <c:v>10.522548317823899</c:v>
                </c:pt>
                <c:pt idx="7645">
                  <c:v>10.523924894003599</c:v>
                </c:pt>
                <c:pt idx="7646">
                  <c:v>10.5253014701834</c:v>
                </c:pt>
                <c:pt idx="7647">
                  <c:v>10.5266780463631</c:v>
                </c:pt>
                <c:pt idx="7648">
                  <c:v>10.5280546225428</c:v>
                </c:pt>
                <c:pt idx="7649">
                  <c:v>10.5294311987225</c:v>
                </c:pt>
                <c:pt idx="7650">
                  <c:v>10.5308077749023</c:v>
                </c:pt>
                <c:pt idx="7651">
                  <c:v>10.532184351082</c:v>
                </c:pt>
                <c:pt idx="7652">
                  <c:v>10.5335609272617</c:v>
                </c:pt>
                <c:pt idx="7653">
                  <c:v>10.5349375034414</c:v>
                </c:pt>
                <c:pt idx="7654">
                  <c:v>10.536314079621199</c:v>
                </c:pt>
                <c:pt idx="7655">
                  <c:v>10.537690655800899</c:v>
                </c:pt>
                <c:pt idx="7656">
                  <c:v>10.539067231980599</c:v>
                </c:pt>
                <c:pt idx="7657">
                  <c:v>10.540443808160299</c:v>
                </c:pt>
                <c:pt idx="7658">
                  <c:v>10.541820384340101</c:v>
                </c:pt>
                <c:pt idx="7659">
                  <c:v>10.543196960519801</c:v>
                </c:pt>
                <c:pt idx="7660">
                  <c:v>10.544573536699501</c:v>
                </c:pt>
                <c:pt idx="7661">
                  <c:v>10.545950112879201</c:v>
                </c:pt>
                <c:pt idx="7662">
                  <c:v>10.547326689059</c:v>
                </c:pt>
                <c:pt idx="7663">
                  <c:v>10.5487032652387</c:v>
                </c:pt>
                <c:pt idx="7664">
                  <c:v>10.5500798414184</c:v>
                </c:pt>
                <c:pt idx="7665">
                  <c:v>10.5514564175982</c:v>
                </c:pt>
                <c:pt idx="7666">
                  <c:v>10.5528329937779</c:v>
                </c:pt>
                <c:pt idx="7667">
                  <c:v>10.5542095699576</c:v>
                </c:pt>
                <c:pt idx="7668">
                  <c:v>10.5555861461373</c:v>
                </c:pt>
                <c:pt idx="7669">
                  <c:v>10.556962722317101</c:v>
                </c:pt>
                <c:pt idx="7670">
                  <c:v>10.558339298496801</c:v>
                </c:pt>
                <c:pt idx="7671">
                  <c:v>10.559715874676501</c:v>
                </c:pt>
                <c:pt idx="7672">
                  <c:v>10.561092450856201</c:v>
                </c:pt>
                <c:pt idx="7673">
                  <c:v>10.562469027036</c:v>
                </c:pt>
                <c:pt idx="7674">
                  <c:v>10.5638456032157</c:v>
                </c:pt>
                <c:pt idx="7675">
                  <c:v>10.5652221793954</c:v>
                </c:pt>
                <c:pt idx="7676">
                  <c:v>10.5665987555751</c:v>
                </c:pt>
                <c:pt idx="7677">
                  <c:v>10.5679753317549</c:v>
                </c:pt>
                <c:pt idx="7678">
                  <c:v>10.5693519079346</c:v>
                </c:pt>
                <c:pt idx="7679">
                  <c:v>10.5707284841143</c:v>
                </c:pt>
                <c:pt idx="7680">
                  <c:v>10.572105060294</c:v>
                </c:pt>
                <c:pt idx="7681">
                  <c:v>10.573481636473799</c:v>
                </c:pt>
                <c:pt idx="7682">
                  <c:v>10.574858212653499</c:v>
                </c:pt>
                <c:pt idx="7683">
                  <c:v>10.576234788833199</c:v>
                </c:pt>
                <c:pt idx="7684">
                  <c:v>10.577611365012899</c:v>
                </c:pt>
                <c:pt idx="7685">
                  <c:v>10.5789879411927</c:v>
                </c:pt>
                <c:pt idx="7686">
                  <c:v>10.5803645173724</c:v>
                </c:pt>
                <c:pt idx="7687">
                  <c:v>10.5817410935521</c:v>
                </c:pt>
                <c:pt idx="7688">
                  <c:v>10.5831176697318</c:v>
                </c:pt>
                <c:pt idx="7689">
                  <c:v>10.5844942459116</c:v>
                </c:pt>
                <c:pt idx="7690">
                  <c:v>10.5858708220913</c:v>
                </c:pt>
                <c:pt idx="7691">
                  <c:v>10.587247398271</c:v>
                </c:pt>
                <c:pt idx="7692">
                  <c:v>10.5886239744507</c:v>
                </c:pt>
                <c:pt idx="7693">
                  <c:v>10.590000550630499</c:v>
                </c:pt>
                <c:pt idx="7694">
                  <c:v>10.591377126810199</c:v>
                </c:pt>
                <c:pt idx="7695">
                  <c:v>10.592753702989899</c:v>
                </c:pt>
                <c:pt idx="7696">
                  <c:v>10.594130279169701</c:v>
                </c:pt>
                <c:pt idx="7697">
                  <c:v>10.595506855349401</c:v>
                </c:pt>
                <c:pt idx="7698">
                  <c:v>10.596883431529101</c:v>
                </c:pt>
                <c:pt idx="7699">
                  <c:v>10.598260007708801</c:v>
                </c:pt>
                <c:pt idx="7700">
                  <c:v>10.5996365838886</c:v>
                </c:pt>
                <c:pt idx="7701">
                  <c:v>10.6010131600683</c:v>
                </c:pt>
                <c:pt idx="7702">
                  <c:v>10.602389736248</c:v>
                </c:pt>
                <c:pt idx="7703">
                  <c:v>10.6037663124277</c:v>
                </c:pt>
                <c:pt idx="7704">
                  <c:v>10.605142888607499</c:v>
                </c:pt>
                <c:pt idx="7705">
                  <c:v>10.606519464787199</c:v>
                </c:pt>
                <c:pt idx="7706">
                  <c:v>10.607896040966899</c:v>
                </c:pt>
                <c:pt idx="7707">
                  <c:v>10.609272617146599</c:v>
                </c:pt>
                <c:pt idx="7708">
                  <c:v>10.610649193326401</c:v>
                </c:pt>
                <c:pt idx="7709">
                  <c:v>10.612025769506101</c:v>
                </c:pt>
                <c:pt idx="7710">
                  <c:v>10.613402345685801</c:v>
                </c:pt>
                <c:pt idx="7711">
                  <c:v>10.614778921865501</c:v>
                </c:pt>
                <c:pt idx="7712">
                  <c:v>10.6161554980453</c:v>
                </c:pt>
                <c:pt idx="7713">
                  <c:v>10.617532074225</c:v>
                </c:pt>
                <c:pt idx="7714">
                  <c:v>10.6189086504047</c:v>
                </c:pt>
                <c:pt idx="7715">
                  <c:v>10.6202852265844</c:v>
                </c:pt>
                <c:pt idx="7716">
                  <c:v>10.6216618027642</c:v>
                </c:pt>
                <c:pt idx="7717">
                  <c:v>10.6230383789439</c:v>
                </c:pt>
                <c:pt idx="7718">
                  <c:v>10.6244149551236</c:v>
                </c:pt>
                <c:pt idx="7719">
                  <c:v>10.6257915313033</c:v>
                </c:pt>
                <c:pt idx="7720">
                  <c:v>10.627168107483101</c:v>
                </c:pt>
                <c:pt idx="7721">
                  <c:v>10.628544683662801</c:v>
                </c:pt>
                <c:pt idx="7722">
                  <c:v>10.629921259842501</c:v>
                </c:pt>
                <c:pt idx="7723">
                  <c:v>10.631297836022201</c:v>
                </c:pt>
                <c:pt idx="7724">
                  <c:v>10.632674412202</c:v>
                </c:pt>
                <c:pt idx="7725">
                  <c:v>10.6340509883817</c:v>
                </c:pt>
                <c:pt idx="7726">
                  <c:v>10.6354275645614</c:v>
                </c:pt>
                <c:pt idx="7727">
                  <c:v>10.6368041407412</c:v>
                </c:pt>
                <c:pt idx="7728">
                  <c:v>10.6381807169209</c:v>
                </c:pt>
                <c:pt idx="7729">
                  <c:v>10.6395572931006</c:v>
                </c:pt>
                <c:pt idx="7730">
                  <c:v>10.6409338692803</c:v>
                </c:pt>
                <c:pt idx="7731">
                  <c:v>10.642310445460099</c:v>
                </c:pt>
                <c:pt idx="7732">
                  <c:v>10.643687021639799</c:v>
                </c:pt>
                <c:pt idx="7733">
                  <c:v>10.645063597819499</c:v>
                </c:pt>
                <c:pt idx="7734">
                  <c:v>10.646440173999199</c:v>
                </c:pt>
                <c:pt idx="7735">
                  <c:v>10.647816750179</c:v>
                </c:pt>
                <c:pt idx="7736">
                  <c:v>10.6491933263587</c:v>
                </c:pt>
                <c:pt idx="7737">
                  <c:v>10.6505699025384</c:v>
                </c:pt>
                <c:pt idx="7738">
                  <c:v>10.6519464787181</c:v>
                </c:pt>
                <c:pt idx="7739">
                  <c:v>10.6533230548979</c:v>
                </c:pt>
                <c:pt idx="7740">
                  <c:v>10.6546996310776</c:v>
                </c:pt>
                <c:pt idx="7741">
                  <c:v>10.6560762072573</c:v>
                </c:pt>
                <c:pt idx="7742">
                  <c:v>10.657452783437</c:v>
                </c:pt>
                <c:pt idx="7743">
                  <c:v>10.658829359616799</c:v>
                </c:pt>
                <c:pt idx="7744">
                  <c:v>10.660205935796499</c:v>
                </c:pt>
                <c:pt idx="7745">
                  <c:v>10.661582511976199</c:v>
                </c:pt>
                <c:pt idx="7746">
                  <c:v>10.662959088155899</c:v>
                </c:pt>
                <c:pt idx="7747">
                  <c:v>10.664335664335701</c:v>
                </c:pt>
                <c:pt idx="7748">
                  <c:v>10.665712240515401</c:v>
                </c:pt>
                <c:pt idx="7749">
                  <c:v>10.667088816695101</c:v>
                </c:pt>
                <c:pt idx="7750">
                  <c:v>10.668465392874801</c:v>
                </c:pt>
                <c:pt idx="7751">
                  <c:v>10.6698419690546</c:v>
                </c:pt>
                <c:pt idx="7752">
                  <c:v>10.6712185452343</c:v>
                </c:pt>
                <c:pt idx="7753">
                  <c:v>10.672595121414</c:v>
                </c:pt>
                <c:pt idx="7754">
                  <c:v>10.6739716975937</c:v>
                </c:pt>
                <c:pt idx="7755">
                  <c:v>10.675348273773499</c:v>
                </c:pt>
                <c:pt idx="7756">
                  <c:v>10.676724849953199</c:v>
                </c:pt>
                <c:pt idx="7757">
                  <c:v>10.678101426132899</c:v>
                </c:pt>
                <c:pt idx="7758">
                  <c:v>10.679478002312701</c:v>
                </c:pt>
                <c:pt idx="7759">
                  <c:v>10.680854578492401</c:v>
                </c:pt>
                <c:pt idx="7760">
                  <c:v>10.682231154672101</c:v>
                </c:pt>
                <c:pt idx="7761">
                  <c:v>10.683607730851801</c:v>
                </c:pt>
                <c:pt idx="7762">
                  <c:v>10.6849843070316</c:v>
                </c:pt>
                <c:pt idx="7763">
                  <c:v>10.6863608832113</c:v>
                </c:pt>
                <c:pt idx="7764">
                  <c:v>10.687737459391</c:v>
                </c:pt>
                <c:pt idx="7765">
                  <c:v>10.6891140355707</c:v>
                </c:pt>
                <c:pt idx="7766">
                  <c:v>10.6904906117505</c:v>
                </c:pt>
                <c:pt idx="7767">
                  <c:v>10.6918671879302</c:v>
                </c:pt>
                <c:pt idx="7768">
                  <c:v>10.6932437641099</c:v>
                </c:pt>
                <c:pt idx="7769">
                  <c:v>10.6946203402896</c:v>
                </c:pt>
                <c:pt idx="7770">
                  <c:v>10.695996916469401</c:v>
                </c:pt>
                <c:pt idx="7771">
                  <c:v>10.697373492649101</c:v>
                </c:pt>
                <c:pt idx="7772">
                  <c:v>10.698750068828801</c:v>
                </c:pt>
                <c:pt idx="7773">
                  <c:v>10.700126645008501</c:v>
                </c:pt>
                <c:pt idx="7774">
                  <c:v>10.7015032211883</c:v>
                </c:pt>
                <c:pt idx="7775">
                  <c:v>10.702879797368</c:v>
                </c:pt>
                <c:pt idx="7776">
                  <c:v>10.7042563735477</c:v>
                </c:pt>
                <c:pt idx="7777">
                  <c:v>10.7056329497274</c:v>
                </c:pt>
                <c:pt idx="7778">
                  <c:v>10.7070095259072</c:v>
                </c:pt>
                <c:pt idx="7779">
                  <c:v>10.7083861020869</c:v>
                </c:pt>
                <c:pt idx="7780">
                  <c:v>10.7097626782666</c:v>
                </c:pt>
                <c:pt idx="7781">
                  <c:v>10.7111392544463</c:v>
                </c:pt>
                <c:pt idx="7782">
                  <c:v>10.712515830626099</c:v>
                </c:pt>
                <c:pt idx="7783">
                  <c:v>10.713892406805799</c:v>
                </c:pt>
                <c:pt idx="7784">
                  <c:v>10.715268982985499</c:v>
                </c:pt>
                <c:pt idx="7785">
                  <c:v>10.716645559165199</c:v>
                </c:pt>
                <c:pt idx="7786">
                  <c:v>10.718022135345</c:v>
                </c:pt>
                <c:pt idx="7787">
                  <c:v>10.7193987115247</c:v>
                </c:pt>
                <c:pt idx="7788">
                  <c:v>10.7207752877044</c:v>
                </c:pt>
                <c:pt idx="7789">
                  <c:v>10.7221518638842</c:v>
                </c:pt>
                <c:pt idx="7790">
                  <c:v>10.7235284400639</c:v>
                </c:pt>
                <c:pt idx="7791">
                  <c:v>10.7249050162436</c:v>
                </c:pt>
                <c:pt idx="7792">
                  <c:v>10.7262815924233</c:v>
                </c:pt>
                <c:pt idx="7793">
                  <c:v>10.727658168603099</c:v>
                </c:pt>
                <c:pt idx="7794">
                  <c:v>10.729034744782799</c:v>
                </c:pt>
                <c:pt idx="7795">
                  <c:v>10.730411320962499</c:v>
                </c:pt>
                <c:pt idx="7796">
                  <c:v>10.731787897142199</c:v>
                </c:pt>
                <c:pt idx="7797">
                  <c:v>10.733164473322001</c:v>
                </c:pt>
                <c:pt idx="7798">
                  <c:v>10.734541049501701</c:v>
                </c:pt>
                <c:pt idx="7799">
                  <c:v>10.735917625681401</c:v>
                </c:pt>
                <c:pt idx="7800">
                  <c:v>10.737294201861101</c:v>
                </c:pt>
                <c:pt idx="7801">
                  <c:v>10.7386707780409</c:v>
                </c:pt>
                <c:pt idx="7802">
                  <c:v>10.7400473542206</c:v>
                </c:pt>
                <c:pt idx="7803">
                  <c:v>10.7414239304003</c:v>
                </c:pt>
                <c:pt idx="7804">
                  <c:v>10.74280050658</c:v>
                </c:pt>
                <c:pt idx="7805">
                  <c:v>10.7441770827598</c:v>
                </c:pt>
                <c:pt idx="7806">
                  <c:v>10.7455536589395</c:v>
                </c:pt>
                <c:pt idx="7807">
                  <c:v>10.7469302351192</c:v>
                </c:pt>
                <c:pt idx="7808">
                  <c:v>10.7483068112989</c:v>
                </c:pt>
                <c:pt idx="7809">
                  <c:v>10.749683387478701</c:v>
                </c:pt>
                <c:pt idx="7810">
                  <c:v>10.751059963658401</c:v>
                </c:pt>
                <c:pt idx="7811">
                  <c:v>10.752436539838101</c:v>
                </c:pt>
                <c:pt idx="7812">
                  <c:v>10.753813116017801</c:v>
                </c:pt>
                <c:pt idx="7813">
                  <c:v>10.7551896921976</c:v>
                </c:pt>
                <c:pt idx="7814">
                  <c:v>10.7565662683773</c:v>
                </c:pt>
                <c:pt idx="7815">
                  <c:v>10.757942844557</c:v>
                </c:pt>
                <c:pt idx="7816">
                  <c:v>10.7593194207367</c:v>
                </c:pt>
                <c:pt idx="7817">
                  <c:v>10.7606959969165</c:v>
                </c:pt>
                <c:pt idx="7818">
                  <c:v>10.7620725730962</c:v>
                </c:pt>
                <c:pt idx="7819">
                  <c:v>10.7634491492759</c:v>
                </c:pt>
                <c:pt idx="7820">
                  <c:v>10.7648257254556</c:v>
                </c:pt>
                <c:pt idx="7821">
                  <c:v>10.766202301635399</c:v>
                </c:pt>
                <c:pt idx="7822">
                  <c:v>10.767578877815099</c:v>
                </c:pt>
                <c:pt idx="7823">
                  <c:v>10.768955453994799</c:v>
                </c:pt>
                <c:pt idx="7824">
                  <c:v>10.7703320301746</c:v>
                </c:pt>
                <c:pt idx="7825">
                  <c:v>10.7717086063543</c:v>
                </c:pt>
                <c:pt idx="7826">
                  <c:v>10.773085182534</c:v>
                </c:pt>
                <c:pt idx="7827">
                  <c:v>10.7744617587137</c:v>
                </c:pt>
                <c:pt idx="7828">
                  <c:v>10.7758383348935</c:v>
                </c:pt>
                <c:pt idx="7829">
                  <c:v>10.7772149110732</c:v>
                </c:pt>
                <c:pt idx="7830">
                  <c:v>10.7785914872529</c:v>
                </c:pt>
                <c:pt idx="7831">
                  <c:v>10.7799680634326</c:v>
                </c:pt>
                <c:pt idx="7832">
                  <c:v>10.781344639612399</c:v>
                </c:pt>
                <c:pt idx="7833">
                  <c:v>10.782721215792099</c:v>
                </c:pt>
                <c:pt idx="7834">
                  <c:v>10.784097791971799</c:v>
                </c:pt>
                <c:pt idx="7835">
                  <c:v>10.785474368151499</c:v>
                </c:pt>
                <c:pt idx="7836">
                  <c:v>10.786850944331301</c:v>
                </c:pt>
                <c:pt idx="7837">
                  <c:v>10.788227520511001</c:v>
                </c:pt>
                <c:pt idx="7838">
                  <c:v>10.789604096690701</c:v>
                </c:pt>
                <c:pt idx="7839">
                  <c:v>10.790980672870401</c:v>
                </c:pt>
                <c:pt idx="7840">
                  <c:v>10.7923572490502</c:v>
                </c:pt>
                <c:pt idx="7841">
                  <c:v>10.7937338252299</c:v>
                </c:pt>
                <c:pt idx="7842">
                  <c:v>10.7951104014096</c:v>
                </c:pt>
                <c:pt idx="7843">
                  <c:v>10.7964869775893</c:v>
                </c:pt>
                <c:pt idx="7844">
                  <c:v>10.797863553769099</c:v>
                </c:pt>
                <c:pt idx="7845">
                  <c:v>10.799240129948799</c:v>
                </c:pt>
                <c:pt idx="7846">
                  <c:v>10.800616706128499</c:v>
                </c:pt>
                <c:pt idx="7847">
                  <c:v>10.801993282308199</c:v>
                </c:pt>
                <c:pt idx="7848">
                  <c:v>10.803369858488001</c:v>
                </c:pt>
                <c:pt idx="7849">
                  <c:v>10.804746434667701</c:v>
                </c:pt>
                <c:pt idx="7850">
                  <c:v>10.806123010847401</c:v>
                </c:pt>
                <c:pt idx="7851">
                  <c:v>10.807499587027101</c:v>
                </c:pt>
                <c:pt idx="7852">
                  <c:v>10.8088761632069</c:v>
                </c:pt>
                <c:pt idx="7853">
                  <c:v>10.8102527393866</c:v>
                </c:pt>
                <c:pt idx="7854">
                  <c:v>10.8116293155663</c:v>
                </c:pt>
                <c:pt idx="7855">
                  <c:v>10.8130058917461</c:v>
                </c:pt>
                <c:pt idx="7856">
                  <c:v>10.8143824679258</c:v>
                </c:pt>
                <c:pt idx="7857">
                  <c:v>10.8157590441055</c:v>
                </c:pt>
                <c:pt idx="7858">
                  <c:v>10.8171356202852</c:v>
                </c:pt>
                <c:pt idx="7859">
                  <c:v>10.818512196465001</c:v>
                </c:pt>
                <c:pt idx="7860">
                  <c:v>10.819888772644701</c:v>
                </c:pt>
                <c:pt idx="7861">
                  <c:v>10.821265348824401</c:v>
                </c:pt>
                <c:pt idx="7862">
                  <c:v>10.822641925004101</c:v>
                </c:pt>
                <c:pt idx="7863">
                  <c:v>10.8240185011839</c:v>
                </c:pt>
                <c:pt idx="7864">
                  <c:v>10.8253950773636</c:v>
                </c:pt>
                <c:pt idx="7865">
                  <c:v>10.8267716535433</c:v>
                </c:pt>
                <c:pt idx="7866">
                  <c:v>10.828148229723</c:v>
                </c:pt>
                <c:pt idx="7867">
                  <c:v>10.8295248059028</c:v>
                </c:pt>
                <c:pt idx="7868">
                  <c:v>10.8309013820825</c:v>
                </c:pt>
                <c:pt idx="7869">
                  <c:v>10.8322779582622</c:v>
                </c:pt>
                <c:pt idx="7870">
                  <c:v>10.8336545344419</c:v>
                </c:pt>
                <c:pt idx="7871">
                  <c:v>10.835031110621699</c:v>
                </c:pt>
                <c:pt idx="7872">
                  <c:v>10.836407686801399</c:v>
                </c:pt>
                <c:pt idx="7873">
                  <c:v>10.837784262981099</c:v>
                </c:pt>
                <c:pt idx="7874">
                  <c:v>10.839160839160799</c:v>
                </c:pt>
                <c:pt idx="7875">
                  <c:v>10.8405374153406</c:v>
                </c:pt>
                <c:pt idx="7876">
                  <c:v>10.8419139915203</c:v>
                </c:pt>
                <c:pt idx="7877">
                  <c:v>10.8432905677</c:v>
                </c:pt>
                <c:pt idx="7878">
                  <c:v>10.8446671438797</c:v>
                </c:pt>
                <c:pt idx="7879">
                  <c:v>10.8460437200595</c:v>
                </c:pt>
                <c:pt idx="7880">
                  <c:v>10.8474202962392</c:v>
                </c:pt>
                <c:pt idx="7881">
                  <c:v>10.8487968724189</c:v>
                </c:pt>
                <c:pt idx="7882">
                  <c:v>10.8501734485986</c:v>
                </c:pt>
                <c:pt idx="7883">
                  <c:v>10.851550024778399</c:v>
                </c:pt>
                <c:pt idx="7884">
                  <c:v>10.852926600958099</c:v>
                </c:pt>
                <c:pt idx="7885">
                  <c:v>10.854303177137799</c:v>
                </c:pt>
                <c:pt idx="7886">
                  <c:v>10.855679753317601</c:v>
                </c:pt>
                <c:pt idx="7887">
                  <c:v>10.857056329497301</c:v>
                </c:pt>
                <c:pt idx="7888">
                  <c:v>10.858432905677001</c:v>
                </c:pt>
                <c:pt idx="7889">
                  <c:v>10.859809481856701</c:v>
                </c:pt>
                <c:pt idx="7890">
                  <c:v>10.8611860580365</c:v>
                </c:pt>
                <c:pt idx="7891">
                  <c:v>10.8625626342162</c:v>
                </c:pt>
                <c:pt idx="7892">
                  <c:v>10.8639392103959</c:v>
                </c:pt>
                <c:pt idx="7893">
                  <c:v>10.8653157865756</c:v>
                </c:pt>
                <c:pt idx="7894">
                  <c:v>10.8666923627554</c:v>
                </c:pt>
                <c:pt idx="7895">
                  <c:v>10.8680689389351</c:v>
                </c:pt>
                <c:pt idx="7896">
                  <c:v>10.8694455151148</c:v>
                </c:pt>
                <c:pt idx="7897">
                  <c:v>10.8708220912945</c:v>
                </c:pt>
                <c:pt idx="7898">
                  <c:v>10.872198667474301</c:v>
                </c:pt>
                <c:pt idx="7899">
                  <c:v>10.873575243654001</c:v>
                </c:pt>
                <c:pt idx="7900">
                  <c:v>10.874951819833701</c:v>
                </c:pt>
                <c:pt idx="7901">
                  <c:v>10.876328396013401</c:v>
                </c:pt>
                <c:pt idx="7902">
                  <c:v>10.8777049721932</c:v>
                </c:pt>
                <c:pt idx="7903">
                  <c:v>10.8790815483729</c:v>
                </c:pt>
                <c:pt idx="7904">
                  <c:v>10.8804581245526</c:v>
                </c:pt>
                <c:pt idx="7905">
                  <c:v>10.8818347007323</c:v>
                </c:pt>
                <c:pt idx="7906">
                  <c:v>10.8832112769121</c:v>
                </c:pt>
                <c:pt idx="7907">
                  <c:v>10.8845878530918</c:v>
                </c:pt>
                <c:pt idx="7908">
                  <c:v>10.8859644292715</c:v>
                </c:pt>
                <c:pt idx="7909">
                  <c:v>10.8873410054512</c:v>
                </c:pt>
                <c:pt idx="7910">
                  <c:v>10.888717581630999</c:v>
                </c:pt>
                <c:pt idx="7911">
                  <c:v>10.890094157810699</c:v>
                </c:pt>
                <c:pt idx="7912">
                  <c:v>10.891470733990401</c:v>
                </c:pt>
                <c:pt idx="7913">
                  <c:v>10.892847310170101</c:v>
                </c:pt>
                <c:pt idx="7914">
                  <c:v>10.8942238863499</c:v>
                </c:pt>
                <c:pt idx="7915">
                  <c:v>10.8956004625296</c:v>
                </c:pt>
                <c:pt idx="7916">
                  <c:v>10.8969770387093</c:v>
                </c:pt>
                <c:pt idx="7917">
                  <c:v>10.8983536148891</c:v>
                </c:pt>
                <c:pt idx="7918">
                  <c:v>10.8997301910688</c:v>
                </c:pt>
                <c:pt idx="7919">
                  <c:v>10.9011067672485</c:v>
                </c:pt>
                <c:pt idx="7920">
                  <c:v>10.9024833434282</c:v>
                </c:pt>
                <c:pt idx="7921">
                  <c:v>10.903859919607999</c:v>
                </c:pt>
                <c:pt idx="7922">
                  <c:v>10.905236495787699</c:v>
                </c:pt>
                <c:pt idx="7923">
                  <c:v>10.906613071967399</c:v>
                </c:pt>
                <c:pt idx="7924">
                  <c:v>10.907989648147099</c:v>
                </c:pt>
                <c:pt idx="7925">
                  <c:v>10.909366224326901</c:v>
                </c:pt>
                <c:pt idx="7926">
                  <c:v>10.910742800506601</c:v>
                </c:pt>
                <c:pt idx="7927">
                  <c:v>10.9121193766863</c:v>
                </c:pt>
                <c:pt idx="7928">
                  <c:v>10.913495952866</c:v>
                </c:pt>
                <c:pt idx="7929">
                  <c:v>10.9148725290458</c:v>
                </c:pt>
                <c:pt idx="7930">
                  <c:v>10.9162491052255</c:v>
                </c:pt>
                <c:pt idx="7931">
                  <c:v>10.9176256814052</c:v>
                </c:pt>
                <c:pt idx="7932">
                  <c:v>10.9190022575849</c:v>
                </c:pt>
                <c:pt idx="7933">
                  <c:v>10.920378833764699</c:v>
                </c:pt>
                <c:pt idx="7934">
                  <c:v>10.921755409944399</c:v>
                </c:pt>
                <c:pt idx="7935">
                  <c:v>10.923131986124099</c:v>
                </c:pt>
                <c:pt idx="7936">
                  <c:v>10.924508562303799</c:v>
                </c:pt>
                <c:pt idx="7937">
                  <c:v>10.925885138483601</c:v>
                </c:pt>
                <c:pt idx="7938">
                  <c:v>10.927261714663301</c:v>
                </c:pt>
                <c:pt idx="7939">
                  <c:v>10.928638290843001</c:v>
                </c:pt>
                <c:pt idx="7940">
                  <c:v>10.930014867022701</c:v>
                </c:pt>
                <c:pt idx="7941">
                  <c:v>10.9313914432025</c:v>
                </c:pt>
                <c:pt idx="7942">
                  <c:v>10.9327680193822</c:v>
                </c:pt>
                <c:pt idx="7943">
                  <c:v>10.9341445955619</c:v>
                </c:pt>
                <c:pt idx="7944">
                  <c:v>10.9355211717416</c:v>
                </c:pt>
                <c:pt idx="7945">
                  <c:v>10.9368977479214</c:v>
                </c:pt>
                <c:pt idx="7946">
                  <c:v>10.9382743241011</c:v>
                </c:pt>
                <c:pt idx="7947">
                  <c:v>10.9396509002808</c:v>
                </c:pt>
                <c:pt idx="7948">
                  <c:v>10.941027476460601</c:v>
                </c:pt>
                <c:pt idx="7949">
                  <c:v>10.942404052640301</c:v>
                </c:pt>
                <c:pt idx="7950">
                  <c:v>10.943780628820001</c:v>
                </c:pt>
                <c:pt idx="7951">
                  <c:v>10.945157204999701</c:v>
                </c:pt>
                <c:pt idx="7952">
                  <c:v>10.9465337811795</c:v>
                </c:pt>
                <c:pt idx="7953">
                  <c:v>10.9479103573592</c:v>
                </c:pt>
                <c:pt idx="7954">
                  <c:v>10.9492869335389</c:v>
                </c:pt>
                <c:pt idx="7955">
                  <c:v>10.9506635097186</c:v>
                </c:pt>
                <c:pt idx="7956">
                  <c:v>10.9520400858984</c:v>
                </c:pt>
                <c:pt idx="7957">
                  <c:v>10.9534166620781</c:v>
                </c:pt>
                <c:pt idx="7958">
                  <c:v>10.9547932382578</c:v>
                </c:pt>
                <c:pt idx="7959">
                  <c:v>10.9561698144375</c:v>
                </c:pt>
                <c:pt idx="7960">
                  <c:v>10.957546390617299</c:v>
                </c:pt>
                <c:pt idx="7961">
                  <c:v>10.958922966796999</c:v>
                </c:pt>
                <c:pt idx="7962">
                  <c:v>10.960299542976699</c:v>
                </c:pt>
                <c:pt idx="7963">
                  <c:v>10.961676119156399</c:v>
                </c:pt>
                <c:pt idx="7964">
                  <c:v>10.9630526953362</c:v>
                </c:pt>
                <c:pt idx="7965">
                  <c:v>10.9644292715159</c:v>
                </c:pt>
                <c:pt idx="7966">
                  <c:v>10.9658058476956</c:v>
                </c:pt>
                <c:pt idx="7967">
                  <c:v>10.9671824238753</c:v>
                </c:pt>
                <c:pt idx="7968">
                  <c:v>10.9685590000551</c:v>
                </c:pt>
                <c:pt idx="7969">
                  <c:v>10.9699355762348</c:v>
                </c:pt>
                <c:pt idx="7970">
                  <c:v>10.9713121524145</c:v>
                </c:pt>
                <c:pt idx="7971">
                  <c:v>10.9726887285942</c:v>
                </c:pt>
                <c:pt idx="7972">
                  <c:v>10.974065304773999</c:v>
                </c:pt>
                <c:pt idx="7973">
                  <c:v>10.975441880953699</c:v>
                </c:pt>
                <c:pt idx="7974">
                  <c:v>10.976818457133399</c:v>
                </c:pt>
                <c:pt idx="7975">
                  <c:v>10.978195033313099</c:v>
                </c:pt>
                <c:pt idx="7976">
                  <c:v>10.979571609492901</c:v>
                </c:pt>
                <c:pt idx="7977">
                  <c:v>10.980948185672601</c:v>
                </c:pt>
                <c:pt idx="7978">
                  <c:v>10.982324761852301</c:v>
                </c:pt>
                <c:pt idx="7979">
                  <c:v>10.983701338032001</c:v>
                </c:pt>
                <c:pt idx="7980">
                  <c:v>10.9850779142118</c:v>
                </c:pt>
                <c:pt idx="7981">
                  <c:v>10.9864544903915</c:v>
                </c:pt>
                <c:pt idx="7982">
                  <c:v>10.9878310665712</c:v>
                </c:pt>
                <c:pt idx="7983">
                  <c:v>10.989207642750999</c:v>
                </c:pt>
                <c:pt idx="7984">
                  <c:v>10.990584218930699</c:v>
                </c:pt>
                <c:pt idx="7985">
                  <c:v>10.991960795110399</c:v>
                </c:pt>
                <c:pt idx="7986">
                  <c:v>10.993337371290099</c:v>
                </c:pt>
                <c:pt idx="7987">
                  <c:v>10.994713947469901</c:v>
                </c:pt>
                <c:pt idx="7988">
                  <c:v>10.996090523649601</c:v>
                </c:pt>
                <c:pt idx="7989">
                  <c:v>10.997467099829301</c:v>
                </c:pt>
                <c:pt idx="7990">
                  <c:v>10.998843676009001</c:v>
                </c:pt>
                <c:pt idx="7991">
                  <c:v>11.0002202521888</c:v>
                </c:pt>
                <c:pt idx="7992">
                  <c:v>11.0015968283685</c:v>
                </c:pt>
                <c:pt idx="7993">
                  <c:v>11.0029734045482</c:v>
                </c:pt>
                <c:pt idx="7994">
                  <c:v>11.0043499807279</c:v>
                </c:pt>
                <c:pt idx="7995">
                  <c:v>11.0057265569077</c:v>
                </c:pt>
                <c:pt idx="7996">
                  <c:v>11.0071031330874</c:v>
                </c:pt>
                <c:pt idx="7997">
                  <c:v>11.0084797092671</c:v>
                </c:pt>
                <c:pt idx="7998">
                  <c:v>11.0098562854468</c:v>
                </c:pt>
                <c:pt idx="7999">
                  <c:v>11.011232861626601</c:v>
                </c:pt>
                <c:pt idx="8000">
                  <c:v>11.012609437806301</c:v>
                </c:pt>
                <c:pt idx="8001">
                  <c:v>11.013986013986001</c:v>
                </c:pt>
                <c:pt idx="8002">
                  <c:v>11.015362590165701</c:v>
                </c:pt>
                <c:pt idx="8003">
                  <c:v>11.0167391663455</c:v>
                </c:pt>
                <c:pt idx="8004">
                  <c:v>11.0181157425252</c:v>
                </c:pt>
                <c:pt idx="8005">
                  <c:v>11.0194923187049</c:v>
                </c:pt>
                <c:pt idx="8006">
                  <c:v>11.0208688948846</c:v>
                </c:pt>
                <c:pt idx="8007">
                  <c:v>11.0222454710644</c:v>
                </c:pt>
                <c:pt idx="8008">
                  <c:v>11.0236220472441</c:v>
                </c:pt>
                <c:pt idx="8009">
                  <c:v>11.0249986234238</c:v>
                </c:pt>
                <c:pt idx="8010">
                  <c:v>11.0263751996035</c:v>
                </c:pt>
                <c:pt idx="8011">
                  <c:v>11.027751775783299</c:v>
                </c:pt>
                <c:pt idx="8012">
                  <c:v>11.029128351962999</c:v>
                </c:pt>
                <c:pt idx="8013">
                  <c:v>11.030504928142699</c:v>
                </c:pt>
                <c:pt idx="8014">
                  <c:v>11.0318815043225</c:v>
                </c:pt>
                <c:pt idx="8015">
                  <c:v>11.0332580805022</c:v>
                </c:pt>
                <c:pt idx="8016">
                  <c:v>11.0346346566819</c:v>
                </c:pt>
                <c:pt idx="8017">
                  <c:v>11.0360112328616</c:v>
                </c:pt>
                <c:pt idx="8018">
                  <c:v>11.0373878090414</c:v>
                </c:pt>
                <c:pt idx="8019">
                  <c:v>11.0387643852211</c:v>
                </c:pt>
                <c:pt idx="8020">
                  <c:v>11.0401409614008</c:v>
                </c:pt>
                <c:pt idx="8021">
                  <c:v>11.0415175375805</c:v>
                </c:pt>
                <c:pt idx="8022">
                  <c:v>11.042894113760299</c:v>
                </c:pt>
                <c:pt idx="8023">
                  <c:v>11.044270689939999</c:v>
                </c:pt>
                <c:pt idx="8024">
                  <c:v>11.045647266119699</c:v>
                </c:pt>
                <c:pt idx="8025">
                  <c:v>11.047023842299399</c:v>
                </c:pt>
                <c:pt idx="8026">
                  <c:v>11.048400418479201</c:v>
                </c:pt>
                <c:pt idx="8027">
                  <c:v>11.049776994658901</c:v>
                </c:pt>
                <c:pt idx="8028">
                  <c:v>11.051153570838601</c:v>
                </c:pt>
                <c:pt idx="8029">
                  <c:v>11.052530147018301</c:v>
                </c:pt>
                <c:pt idx="8030">
                  <c:v>11.0539067231981</c:v>
                </c:pt>
                <c:pt idx="8031">
                  <c:v>11.0552832993778</c:v>
                </c:pt>
                <c:pt idx="8032">
                  <c:v>11.0566598755575</c:v>
                </c:pt>
                <c:pt idx="8033">
                  <c:v>11.0580364517372</c:v>
                </c:pt>
                <c:pt idx="8034">
                  <c:v>11.059413027917</c:v>
                </c:pt>
                <c:pt idx="8035">
                  <c:v>11.0607896040967</c:v>
                </c:pt>
                <c:pt idx="8036">
                  <c:v>11.0621661802764</c:v>
                </c:pt>
                <c:pt idx="8037">
                  <c:v>11.0635427564561</c:v>
                </c:pt>
                <c:pt idx="8038">
                  <c:v>11.064919332635901</c:v>
                </c:pt>
                <c:pt idx="8039">
                  <c:v>11.066295908815601</c:v>
                </c:pt>
                <c:pt idx="8040">
                  <c:v>11.067672484995301</c:v>
                </c:pt>
                <c:pt idx="8041">
                  <c:v>11.069049061175001</c:v>
                </c:pt>
                <c:pt idx="8042">
                  <c:v>11.0704256373548</c:v>
                </c:pt>
                <c:pt idx="8043">
                  <c:v>11.0718022135345</c:v>
                </c:pt>
                <c:pt idx="8044">
                  <c:v>11.0731787897142</c:v>
                </c:pt>
                <c:pt idx="8045">
                  <c:v>11.074555365894</c:v>
                </c:pt>
                <c:pt idx="8046">
                  <c:v>11.0759319420737</c:v>
                </c:pt>
                <c:pt idx="8047">
                  <c:v>11.0773085182534</c:v>
                </c:pt>
                <c:pt idx="8048">
                  <c:v>11.0786850944331</c:v>
                </c:pt>
                <c:pt idx="8049">
                  <c:v>11.080061670612899</c:v>
                </c:pt>
                <c:pt idx="8050">
                  <c:v>11.081438246792599</c:v>
                </c:pt>
                <c:pt idx="8051">
                  <c:v>11.082814822972299</c:v>
                </c:pt>
                <c:pt idx="8052">
                  <c:v>11.084191399151999</c:v>
                </c:pt>
                <c:pt idx="8053">
                  <c:v>11.0855679753318</c:v>
                </c:pt>
                <c:pt idx="8054">
                  <c:v>11.0869445515115</c:v>
                </c:pt>
                <c:pt idx="8055">
                  <c:v>11.0883211276912</c:v>
                </c:pt>
                <c:pt idx="8056">
                  <c:v>11.0896977038709</c:v>
                </c:pt>
                <c:pt idx="8057">
                  <c:v>11.0910742800507</c:v>
                </c:pt>
                <c:pt idx="8058">
                  <c:v>11.0924508562304</c:v>
                </c:pt>
                <c:pt idx="8059">
                  <c:v>11.0938274324101</c:v>
                </c:pt>
                <c:pt idx="8060">
                  <c:v>11.0952040085898</c:v>
                </c:pt>
                <c:pt idx="8061">
                  <c:v>11.096580584769599</c:v>
                </c:pt>
                <c:pt idx="8062">
                  <c:v>11.097957160949299</c:v>
                </c:pt>
                <c:pt idx="8063">
                  <c:v>11.099333737128999</c:v>
                </c:pt>
                <c:pt idx="8064">
                  <c:v>11.100710313308699</c:v>
                </c:pt>
                <c:pt idx="8065">
                  <c:v>11.102086889488501</c:v>
                </c:pt>
                <c:pt idx="8066">
                  <c:v>11.103463465668201</c:v>
                </c:pt>
                <c:pt idx="8067">
                  <c:v>11.104840041847901</c:v>
                </c:pt>
                <c:pt idx="8068">
                  <c:v>11.106216618027601</c:v>
                </c:pt>
                <c:pt idx="8069">
                  <c:v>11.1075931942074</c:v>
                </c:pt>
                <c:pt idx="8070">
                  <c:v>11.1089697703871</c:v>
                </c:pt>
                <c:pt idx="8071">
                  <c:v>11.1103463465668</c:v>
                </c:pt>
                <c:pt idx="8072">
                  <c:v>11.1117229227465</c:v>
                </c:pt>
                <c:pt idx="8073">
                  <c:v>11.113099498926299</c:v>
                </c:pt>
                <c:pt idx="8074">
                  <c:v>11.114476075105999</c:v>
                </c:pt>
                <c:pt idx="8075">
                  <c:v>11.115852651285699</c:v>
                </c:pt>
                <c:pt idx="8076">
                  <c:v>11.117229227465501</c:v>
                </c:pt>
                <c:pt idx="8077">
                  <c:v>11.118605803645201</c:v>
                </c:pt>
                <c:pt idx="8078">
                  <c:v>11.119982379824901</c:v>
                </c:pt>
                <c:pt idx="8079">
                  <c:v>11.121358956004601</c:v>
                </c:pt>
                <c:pt idx="8080">
                  <c:v>11.1227355321844</c:v>
                </c:pt>
                <c:pt idx="8081">
                  <c:v>11.1241121083641</c:v>
                </c:pt>
                <c:pt idx="8082">
                  <c:v>11.1254886845438</c:v>
                </c:pt>
                <c:pt idx="8083">
                  <c:v>11.1268652607235</c:v>
                </c:pt>
                <c:pt idx="8084">
                  <c:v>11.1282418369033</c:v>
                </c:pt>
                <c:pt idx="8085">
                  <c:v>11.129618413083</c:v>
                </c:pt>
                <c:pt idx="8086">
                  <c:v>11.1309949892627</c:v>
                </c:pt>
                <c:pt idx="8087">
                  <c:v>11.1323715654424</c:v>
                </c:pt>
                <c:pt idx="8088">
                  <c:v>11.133748141622201</c:v>
                </c:pt>
                <c:pt idx="8089">
                  <c:v>11.135124717801901</c:v>
                </c:pt>
                <c:pt idx="8090">
                  <c:v>11.136501293981601</c:v>
                </c:pt>
                <c:pt idx="8091">
                  <c:v>11.137877870161301</c:v>
                </c:pt>
                <c:pt idx="8092">
                  <c:v>11.1392544463411</c:v>
                </c:pt>
                <c:pt idx="8093">
                  <c:v>11.1406310225208</c:v>
                </c:pt>
                <c:pt idx="8094">
                  <c:v>11.1420075987005</c:v>
                </c:pt>
                <c:pt idx="8095">
                  <c:v>11.1433841748802</c:v>
                </c:pt>
                <c:pt idx="8096">
                  <c:v>11.14476075106</c:v>
                </c:pt>
                <c:pt idx="8097">
                  <c:v>11.1461373272397</c:v>
                </c:pt>
                <c:pt idx="8098">
                  <c:v>11.1475139034194</c:v>
                </c:pt>
                <c:pt idx="8099">
                  <c:v>11.1488904795991</c:v>
                </c:pt>
                <c:pt idx="8100">
                  <c:v>11.150267055778899</c:v>
                </c:pt>
                <c:pt idx="8101">
                  <c:v>11.151643631958599</c:v>
                </c:pt>
                <c:pt idx="8102">
                  <c:v>11.153020208138299</c:v>
                </c:pt>
                <c:pt idx="8103">
                  <c:v>11.154396784317999</c:v>
                </c:pt>
                <c:pt idx="8104">
                  <c:v>11.1557733604978</c:v>
                </c:pt>
                <c:pt idx="8105">
                  <c:v>11.1571499366775</c:v>
                </c:pt>
                <c:pt idx="8106">
                  <c:v>11.1585265128572</c:v>
                </c:pt>
                <c:pt idx="8107">
                  <c:v>11.159903089037</c:v>
                </c:pt>
                <c:pt idx="8108">
                  <c:v>11.1612796652167</c:v>
                </c:pt>
                <c:pt idx="8109">
                  <c:v>11.1626562413964</c:v>
                </c:pt>
                <c:pt idx="8110">
                  <c:v>11.1640328175761</c:v>
                </c:pt>
                <c:pt idx="8111">
                  <c:v>11.165409393755899</c:v>
                </c:pt>
                <c:pt idx="8112">
                  <c:v>11.166785969935599</c:v>
                </c:pt>
                <c:pt idx="8113">
                  <c:v>11.168162546115299</c:v>
                </c:pt>
                <c:pt idx="8114">
                  <c:v>11.169539122294999</c:v>
                </c:pt>
                <c:pt idx="8115">
                  <c:v>11.170915698474801</c:v>
                </c:pt>
                <c:pt idx="8116">
                  <c:v>11.172292274654501</c:v>
                </c:pt>
                <c:pt idx="8117">
                  <c:v>11.173668850834201</c:v>
                </c:pt>
                <c:pt idx="8118">
                  <c:v>11.175045427013901</c:v>
                </c:pt>
                <c:pt idx="8119">
                  <c:v>11.1764220031937</c:v>
                </c:pt>
                <c:pt idx="8120">
                  <c:v>11.1777985793734</c:v>
                </c:pt>
                <c:pt idx="8121">
                  <c:v>11.1791751555531</c:v>
                </c:pt>
                <c:pt idx="8122">
                  <c:v>11.1805517317328</c:v>
                </c:pt>
                <c:pt idx="8123">
                  <c:v>11.1819283079126</c:v>
                </c:pt>
                <c:pt idx="8124">
                  <c:v>11.1833048840923</c:v>
                </c:pt>
                <c:pt idx="8125">
                  <c:v>11.184681460271999</c:v>
                </c:pt>
                <c:pt idx="8126">
                  <c:v>11.186058036451699</c:v>
                </c:pt>
                <c:pt idx="8127">
                  <c:v>11.187434612631501</c:v>
                </c:pt>
                <c:pt idx="8128">
                  <c:v>11.188811188811201</c:v>
                </c:pt>
                <c:pt idx="8129">
                  <c:v>11.190187764990901</c:v>
                </c:pt>
                <c:pt idx="8130">
                  <c:v>11.191564341170601</c:v>
                </c:pt>
                <c:pt idx="8131">
                  <c:v>11.1929409173504</c:v>
                </c:pt>
                <c:pt idx="8132">
                  <c:v>11.1943174935301</c:v>
                </c:pt>
                <c:pt idx="8133">
                  <c:v>11.1956940697098</c:v>
                </c:pt>
                <c:pt idx="8134">
                  <c:v>11.1970706458895</c:v>
                </c:pt>
                <c:pt idx="8135">
                  <c:v>11.1984472220693</c:v>
                </c:pt>
                <c:pt idx="8136">
                  <c:v>11.199823798249</c:v>
                </c:pt>
                <c:pt idx="8137">
                  <c:v>11.2012003744287</c:v>
                </c:pt>
                <c:pt idx="8138">
                  <c:v>11.202576950608499</c:v>
                </c:pt>
                <c:pt idx="8139">
                  <c:v>11.203953526788199</c:v>
                </c:pt>
                <c:pt idx="8140">
                  <c:v>11.205330102967901</c:v>
                </c:pt>
                <c:pt idx="8141">
                  <c:v>11.206706679147601</c:v>
                </c:pt>
                <c:pt idx="8142">
                  <c:v>11.2080832553274</c:v>
                </c:pt>
                <c:pt idx="8143">
                  <c:v>11.2094598315071</c:v>
                </c:pt>
                <c:pt idx="8144">
                  <c:v>11.2108364076868</c:v>
                </c:pt>
                <c:pt idx="8145">
                  <c:v>11.2122129838665</c:v>
                </c:pt>
                <c:pt idx="8146">
                  <c:v>11.2135895600463</c:v>
                </c:pt>
                <c:pt idx="8147">
                  <c:v>11.214966136226</c:v>
                </c:pt>
                <c:pt idx="8148">
                  <c:v>11.2163427124057</c:v>
                </c:pt>
                <c:pt idx="8149">
                  <c:v>11.2177192885854</c:v>
                </c:pt>
                <c:pt idx="8150">
                  <c:v>11.219095864765199</c:v>
                </c:pt>
                <c:pt idx="8151">
                  <c:v>11.220472440944899</c:v>
                </c:pt>
                <c:pt idx="8152">
                  <c:v>11.221849017124599</c:v>
                </c:pt>
                <c:pt idx="8153">
                  <c:v>11.223225593304299</c:v>
                </c:pt>
                <c:pt idx="8154">
                  <c:v>11.224602169484101</c:v>
                </c:pt>
                <c:pt idx="8155">
                  <c:v>11.2259787456638</c:v>
                </c:pt>
                <c:pt idx="8156">
                  <c:v>11.2273553218435</c:v>
                </c:pt>
                <c:pt idx="8157">
                  <c:v>11.2287318980232</c:v>
                </c:pt>
                <c:pt idx="8158">
                  <c:v>11.230108474203</c:v>
                </c:pt>
                <c:pt idx="8159">
                  <c:v>11.2314850503827</c:v>
                </c:pt>
                <c:pt idx="8160">
                  <c:v>11.2328616265624</c:v>
                </c:pt>
                <c:pt idx="8161">
                  <c:v>11.2342382027421</c:v>
                </c:pt>
                <c:pt idx="8162">
                  <c:v>11.235614778921899</c:v>
                </c:pt>
                <c:pt idx="8163">
                  <c:v>11.236991355101599</c:v>
                </c:pt>
                <c:pt idx="8164">
                  <c:v>11.238367931281299</c:v>
                </c:pt>
                <c:pt idx="8165">
                  <c:v>11.239744507460999</c:v>
                </c:pt>
                <c:pt idx="8166">
                  <c:v>11.241121083640801</c:v>
                </c:pt>
                <c:pt idx="8167">
                  <c:v>11.242497659820501</c:v>
                </c:pt>
                <c:pt idx="8168">
                  <c:v>11.243874236000201</c:v>
                </c:pt>
                <c:pt idx="8169">
                  <c:v>11.245250812179901</c:v>
                </c:pt>
                <c:pt idx="8170">
                  <c:v>11.2466273883597</c:v>
                </c:pt>
                <c:pt idx="8171">
                  <c:v>11.2480039645394</c:v>
                </c:pt>
                <c:pt idx="8172">
                  <c:v>11.2493805407191</c:v>
                </c:pt>
                <c:pt idx="8173">
                  <c:v>11.2507571168989</c:v>
                </c:pt>
                <c:pt idx="8174">
                  <c:v>11.2521336930786</c:v>
                </c:pt>
                <c:pt idx="8175">
                  <c:v>11.2535102692583</c:v>
                </c:pt>
                <c:pt idx="8176">
                  <c:v>11.254886845438</c:v>
                </c:pt>
                <c:pt idx="8177">
                  <c:v>11.256263421617801</c:v>
                </c:pt>
                <c:pt idx="8178">
                  <c:v>11.257639997797501</c:v>
                </c:pt>
                <c:pt idx="8179">
                  <c:v>11.259016573977201</c:v>
                </c:pt>
                <c:pt idx="8180">
                  <c:v>11.260393150156901</c:v>
                </c:pt>
                <c:pt idx="8181">
                  <c:v>11.2617697263367</c:v>
                </c:pt>
                <c:pt idx="8182">
                  <c:v>11.2631463025164</c:v>
                </c:pt>
                <c:pt idx="8183">
                  <c:v>11.2645228786961</c:v>
                </c:pt>
                <c:pt idx="8184">
                  <c:v>11.2658994548758</c:v>
                </c:pt>
                <c:pt idx="8185">
                  <c:v>11.2672760310556</c:v>
                </c:pt>
                <c:pt idx="8186">
                  <c:v>11.2686526072353</c:v>
                </c:pt>
                <c:pt idx="8187">
                  <c:v>11.270029183415</c:v>
                </c:pt>
                <c:pt idx="8188">
                  <c:v>11.2714057595947</c:v>
                </c:pt>
                <c:pt idx="8189">
                  <c:v>11.272782335774499</c:v>
                </c:pt>
                <c:pt idx="8190">
                  <c:v>11.274158911954199</c:v>
                </c:pt>
                <c:pt idx="8191">
                  <c:v>11.275535488133899</c:v>
                </c:pt>
                <c:pt idx="8192">
                  <c:v>11.276912064313599</c:v>
                </c:pt>
                <c:pt idx="8193">
                  <c:v>11.2782886404934</c:v>
                </c:pt>
                <c:pt idx="8194">
                  <c:v>11.2796652166731</c:v>
                </c:pt>
                <c:pt idx="8195">
                  <c:v>11.2810417928528</c:v>
                </c:pt>
                <c:pt idx="8196">
                  <c:v>11.2824183690325</c:v>
                </c:pt>
                <c:pt idx="8197">
                  <c:v>11.2837949452123</c:v>
                </c:pt>
                <c:pt idx="8198">
                  <c:v>11.285171521392</c:v>
                </c:pt>
                <c:pt idx="8199">
                  <c:v>11.2865480975717</c:v>
                </c:pt>
                <c:pt idx="8200">
                  <c:v>11.2879246737514</c:v>
                </c:pt>
                <c:pt idx="8201">
                  <c:v>11.289301249931199</c:v>
                </c:pt>
                <c:pt idx="8202">
                  <c:v>11.290677826110899</c:v>
                </c:pt>
                <c:pt idx="8203">
                  <c:v>11.292054402290599</c:v>
                </c:pt>
                <c:pt idx="8204">
                  <c:v>11.293430978470401</c:v>
                </c:pt>
                <c:pt idx="8205">
                  <c:v>11.294807554650101</c:v>
                </c:pt>
                <c:pt idx="8206">
                  <c:v>11.296184130829801</c:v>
                </c:pt>
                <c:pt idx="8207">
                  <c:v>11.297560707009501</c:v>
                </c:pt>
                <c:pt idx="8208">
                  <c:v>11.2989372831893</c:v>
                </c:pt>
                <c:pt idx="8209">
                  <c:v>11.300313859369</c:v>
                </c:pt>
                <c:pt idx="8210">
                  <c:v>11.3016904355487</c:v>
                </c:pt>
                <c:pt idx="8211">
                  <c:v>11.3030670117284</c:v>
                </c:pt>
                <c:pt idx="8212">
                  <c:v>11.304443587908199</c:v>
                </c:pt>
                <c:pt idx="8213">
                  <c:v>11.305820164087899</c:v>
                </c:pt>
                <c:pt idx="8214">
                  <c:v>11.307196740267599</c:v>
                </c:pt>
                <c:pt idx="8215">
                  <c:v>11.308573316447299</c:v>
                </c:pt>
                <c:pt idx="8216">
                  <c:v>11.309949892627101</c:v>
                </c:pt>
                <c:pt idx="8217">
                  <c:v>11.311326468806801</c:v>
                </c:pt>
                <c:pt idx="8218">
                  <c:v>11.312703044986501</c:v>
                </c:pt>
                <c:pt idx="8219">
                  <c:v>11.314079621166201</c:v>
                </c:pt>
                <c:pt idx="8220">
                  <c:v>11.315456197346</c:v>
                </c:pt>
                <c:pt idx="8221">
                  <c:v>11.3168327735257</c:v>
                </c:pt>
                <c:pt idx="8222">
                  <c:v>11.3182093497054</c:v>
                </c:pt>
                <c:pt idx="8223">
                  <c:v>11.3195859258851</c:v>
                </c:pt>
                <c:pt idx="8224">
                  <c:v>11.3209625020649</c:v>
                </c:pt>
                <c:pt idx="8225">
                  <c:v>11.3223390782446</c:v>
                </c:pt>
                <c:pt idx="8226">
                  <c:v>11.3237156544243</c:v>
                </c:pt>
                <c:pt idx="8227">
                  <c:v>11.325092230604</c:v>
                </c:pt>
                <c:pt idx="8228">
                  <c:v>11.326468806783801</c:v>
                </c:pt>
                <c:pt idx="8229">
                  <c:v>11.327845382963501</c:v>
                </c:pt>
                <c:pt idx="8230">
                  <c:v>11.329221959143201</c:v>
                </c:pt>
                <c:pt idx="8231">
                  <c:v>11.330598535322901</c:v>
                </c:pt>
                <c:pt idx="8232">
                  <c:v>11.3319751115027</c:v>
                </c:pt>
                <c:pt idx="8233">
                  <c:v>11.3333516876824</c:v>
                </c:pt>
                <c:pt idx="8234">
                  <c:v>11.3347282638621</c:v>
                </c:pt>
                <c:pt idx="8235">
                  <c:v>11.3361048400419</c:v>
                </c:pt>
                <c:pt idx="8236">
                  <c:v>11.3374814162216</c:v>
                </c:pt>
                <c:pt idx="8237">
                  <c:v>11.3388579924013</c:v>
                </c:pt>
                <c:pt idx="8238">
                  <c:v>11.340234568581</c:v>
                </c:pt>
                <c:pt idx="8239">
                  <c:v>11.341611144760799</c:v>
                </c:pt>
                <c:pt idx="8240">
                  <c:v>11.342987720940499</c:v>
                </c:pt>
                <c:pt idx="8241">
                  <c:v>11.344364297120199</c:v>
                </c:pt>
                <c:pt idx="8242">
                  <c:v>11.345740873299899</c:v>
                </c:pt>
                <c:pt idx="8243">
                  <c:v>11.3471174494797</c:v>
                </c:pt>
                <c:pt idx="8244">
                  <c:v>11.3484940256594</c:v>
                </c:pt>
                <c:pt idx="8245">
                  <c:v>11.3498706018391</c:v>
                </c:pt>
                <c:pt idx="8246">
                  <c:v>11.3512471780188</c:v>
                </c:pt>
                <c:pt idx="8247">
                  <c:v>11.3526237541986</c:v>
                </c:pt>
                <c:pt idx="8248">
                  <c:v>11.3540003303783</c:v>
                </c:pt>
                <c:pt idx="8249">
                  <c:v>11.355376906558</c:v>
                </c:pt>
                <c:pt idx="8250">
                  <c:v>11.3567534827377</c:v>
                </c:pt>
                <c:pt idx="8251">
                  <c:v>11.358130058917499</c:v>
                </c:pt>
                <c:pt idx="8252">
                  <c:v>11.359506635097199</c:v>
                </c:pt>
                <c:pt idx="8253">
                  <c:v>11.360883211276899</c:v>
                </c:pt>
                <c:pt idx="8254">
                  <c:v>11.362259787456599</c:v>
                </c:pt>
                <c:pt idx="8255">
                  <c:v>11.363636363636401</c:v>
                </c:pt>
                <c:pt idx="8256">
                  <c:v>11.365012939816101</c:v>
                </c:pt>
                <c:pt idx="8257">
                  <c:v>11.366389515995801</c:v>
                </c:pt>
                <c:pt idx="8258">
                  <c:v>11.367766092175501</c:v>
                </c:pt>
                <c:pt idx="8259">
                  <c:v>11.3691426683553</c:v>
                </c:pt>
                <c:pt idx="8260">
                  <c:v>11.370519244535</c:v>
                </c:pt>
                <c:pt idx="8261">
                  <c:v>11.3718958207147</c:v>
                </c:pt>
                <c:pt idx="8262">
                  <c:v>11.3732723968944</c:v>
                </c:pt>
                <c:pt idx="8263">
                  <c:v>11.3746489730742</c:v>
                </c:pt>
                <c:pt idx="8264">
                  <c:v>11.3760255492539</c:v>
                </c:pt>
                <c:pt idx="8265">
                  <c:v>11.3774021254336</c:v>
                </c:pt>
                <c:pt idx="8266">
                  <c:v>11.378778701613401</c:v>
                </c:pt>
                <c:pt idx="8267">
                  <c:v>11.380155277793101</c:v>
                </c:pt>
                <c:pt idx="8268">
                  <c:v>11.381531853972801</c:v>
                </c:pt>
                <c:pt idx="8269">
                  <c:v>11.382908430152501</c:v>
                </c:pt>
                <c:pt idx="8270">
                  <c:v>11.3842850063323</c:v>
                </c:pt>
                <c:pt idx="8271">
                  <c:v>11.385661582512</c:v>
                </c:pt>
                <c:pt idx="8272">
                  <c:v>11.3870381586917</c:v>
                </c:pt>
                <c:pt idx="8273">
                  <c:v>11.3884147348714</c:v>
                </c:pt>
                <c:pt idx="8274">
                  <c:v>11.3897913110512</c:v>
                </c:pt>
                <c:pt idx="8275">
                  <c:v>11.3911678872309</c:v>
                </c:pt>
                <c:pt idx="8276">
                  <c:v>11.3925444634106</c:v>
                </c:pt>
                <c:pt idx="8277">
                  <c:v>11.3939210395903</c:v>
                </c:pt>
                <c:pt idx="8278">
                  <c:v>11.395297615770099</c:v>
                </c:pt>
                <c:pt idx="8279">
                  <c:v>11.396674191949799</c:v>
                </c:pt>
                <c:pt idx="8280">
                  <c:v>11.398050768129499</c:v>
                </c:pt>
                <c:pt idx="8281">
                  <c:v>11.399427344309199</c:v>
                </c:pt>
                <c:pt idx="8282">
                  <c:v>11.400803920489</c:v>
                </c:pt>
                <c:pt idx="8283">
                  <c:v>11.4021804966687</c:v>
                </c:pt>
                <c:pt idx="8284">
                  <c:v>11.4035570728484</c:v>
                </c:pt>
                <c:pt idx="8285">
                  <c:v>11.4049336490281</c:v>
                </c:pt>
                <c:pt idx="8286">
                  <c:v>11.4063102252079</c:v>
                </c:pt>
                <c:pt idx="8287">
                  <c:v>11.4076868013876</c:v>
                </c:pt>
                <c:pt idx="8288">
                  <c:v>11.4090633775673</c:v>
                </c:pt>
                <c:pt idx="8289">
                  <c:v>11.410439953747</c:v>
                </c:pt>
                <c:pt idx="8290">
                  <c:v>11.411816529926799</c:v>
                </c:pt>
                <c:pt idx="8291">
                  <c:v>11.413193106106499</c:v>
                </c:pt>
                <c:pt idx="8292">
                  <c:v>11.414569682286199</c:v>
                </c:pt>
                <c:pt idx="8293">
                  <c:v>11.415946258465899</c:v>
                </c:pt>
                <c:pt idx="8294">
                  <c:v>11.417322834645701</c:v>
                </c:pt>
                <c:pt idx="8295">
                  <c:v>11.418699410825401</c:v>
                </c:pt>
                <c:pt idx="8296">
                  <c:v>11.420075987005101</c:v>
                </c:pt>
                <c:pt idx="8297">
                  <c:v>11.421452563184801</c:v>
                </c:pt>
                <c:pt idx="8298">
                  <c:v>11.4228291393646</c:v>
                </c:pt>
                <c:pt idx="8299">
                  <c:v>11.4242057155443</c:v>
                </c:pt>
                <c:pt idx="8300">
                  <c:v>11.425582291724</c:v>
                </c:pt>
                <c:pt idx="8301">
                  <c:v>11.426958867903799</c:v>
                </c:pt>
                <c:pt idx="8302">
                  <c:v>11.428335444083499</c:v>
                </c:pt>
                <c:pt idx="8303">
                  <c:v>11.429712020263199</c:v>
                </c:pt>
                <c:pt idx="8304">
                  <c:v>11.431088596442899</c:v>
                </c:pt>
                <c:pt idx="8305">
                  <c:v>11.432465172622701</c:v>
                </c:pt>
                <c:pt idx="8306">
                  <c:v>11.433841748802401</c:v>
                </c:pt>
                <c:pt idx="8307">
                  <c:v>11.435218324982101</c:v>
                </c:pt>
                <c:pt idx="8308">
                  <c:v>11.436594901161801</c:v>
                </c:pt>
                <c:pt idx="8309">
                  <c:v>11.4379714773416</c:v>
                </c:pt>
                <c:pt idx="8310">
                  <c:v>11.4393480535213</c:v>
                </c:pt>
                <c:pt idx="8311">
                  <c:v>11.440724629701</c:v>
                </c:pt>
                <c:pt idx="8312">
                  <c:v>11.4421012058807</c:v>
                </c:pt>
                <c:pt idx="8313">
                  <c:v>11.4434777820605</c:v>
                </c:pt>
                <c:pt idx="8314">
                  <c:v>11.4448543582402</c:v>
                </c:pt>
                <c:pt idx="8315">
                  <c:v>11.4462309344199</c:v>
                </c:pt>
                <c:pt idx="8316">
                  <c:v>11.4476075105996</c:v>
                </c:pt>
                <c:pt idx="8317">
                  <c:v>11.448984086779401</c:v>
                </c:pt>
                <c:pt idx="8318">
                  <c:v>11.450360662959101</c:v>
                </c:pt>
                <c:pt idx="8319">
                  <c:v>11.451737239138801</c:v>
                </c:pt>
                <c:pt idx="8320">
                  <c:v>11.453113815318501</c:v>
                </c:pt>
                <c:pt idx="8321">
                  <c:v>11.4544903914983</c:v>
                </c:pt>
                <c:pt idx="8322">
                  <c:v>11.455866967678</c:v>
                </c:pt>
                <c:pt idx="8323">
                  <c:v>11.4572435438577</c:v>
                </c:pt>
                <c:pt idx="8324">
                  <c:v>11.4586201200374</c:v>
                </c:pt>
                <c:pt idx="8325">
                  <c:v>11.4599966962172</c:v>
                </c:pt>
                <c:pt idx="8326">
                  <c:v>11.4613732723969</c:v>
                </c:pt>
                <c:pt idx="8327">
                  <c:v>11.4627498485766</c:v>
                </c:pt>
                <c:pt idx="8328">
                  <c:v>11.4641264247563</c:v>
                </c:pt>
                <c:pt idx="8329">
                  <c:v>11.465503000936099</c:v>
                </c:pt>
                <c:pt idx="8330">
                  <c:v>11.466879577115799</c:v>
                </c:pt>
                <c:pt idx="8331">
                  <c:v>11.468256153295499</c:v>
                </c:pt>
                <c:pt idx="8332">
                  <c:v>11.4696327294753</c:v>
                </c:pt>
                <c:pt idx="8333">
                  <c:v>11.471009305655</c:v>
                </c:pt>
                <c:pt idx="8334">
                  <c:v>11.4723858818347</c:v>
                </c:pt>
                <c:pt idx="8335">
                  <c:v>11.4737624580144</c:v>
                </c:pt>
                <c:pt idx="8336">
                  <c:v>11.4751390341942</c:v>
                </c:pt>
                <c:pt idx="8337">
                  <c:v>11.4765156103739</c:v>
                </c:pt>
                <c:pt idx="8338">
                  <c:v>11.4778921865536</c:v>
                </c:pt>
                <c:pt idx="8339">
                  <c:v>11.4792687627333</c:v>
                </c:pt>
                <c:pt idx="8340">
                  <c:v>11.480645338913099</c:v>
                </c:pt>
                <c:pt idx="8341">
                  <c:v>11.482021915092799</c:v>
                </c:pt>
                <c:pt idx="8342">
                  <c:v>11.483398491272499</c:v>
                </c:pt>
                <c:pt idx="8343">
                  <c:v>11.484775067452199</c:v>
                </c:pt>
                <c:pt idx="8344">
                  <c:v>11.486151643632001</c:v>
                </c:pt>
                <c:pt idx="8345">
                  <c:v>11.487528219811701</c:v>
                </c:pt>
                <c:pt idx="8346">
                  <c:v>11.488904795991401</c:v>
                </c:pt>
                <c:pt idx="8347">
                  <c:v>11.490281372171101</c:v>
                </c:pt>
                <c:pt idx="8348">
                  <c:v>11.4916579483509</c:v>
                </c:pt>
                <c:pt idx="8349">
                  <c:v>11.4930345245306</c:v>
                </c:pt>
                <c:pt idx="8350">
                  <c:v>11.4944111007103</c:v>
                </c:pt>
                <c:pt idx="8351">
                  <c:v>11.49578767689</c:v>
                </c:pt>
                <c:pt idx="8352">
                  <c:v>11.497164253069799</c:v>
                </c:pt>
                <c:pt idx="8353">
                  <c:v>11.498540829249499</c:v>
                </c:pt>
                <c:pt idx="8354">
                  <c:v>11.499917405429199</c:v>
                </c:pt>
                <c:pt idx="8355">
                  <c:v>11.501293981608899</c:v>
                </c:pt>
                <c:pt idx="8356">
                  <c:v>11.502670557788701</c:v>
                </c:pt>
                <c:pt idx="8357">
                  <c:v>11.504047133968401</c:v>
                </c:pt>
                <c:pt idx="8358">
                  <c:v>11.505423710148101</c:v>
                </c:pt>
                <c:pt idx="8359">
                  <c:v>11.506800286327801</c:v>
                </c:pt>
                <c:pt idx="8360">
                  <c:v>11.5081768625076</c:v>
                </c:pt>
                <c:pt idx="8361">
                  <c:v>11.5095534386873</c:v>
                </c:pt>
                <c:pt idx="8362">
                  <c:v>11.510930014867</c:v>
                </c:pt>
                <c:pt idx="8363">
                  <c:v>11.5123065910468</c:v>
                </c:pt>
                <c:pt idx="8364">
                  <c:v>11.5136831672265</c:v>
                </c:pt>
                <c:pt idx="8365">
                  <c:v>11.5150597434062</c:v>
                </c:pt>
                <c:pt idx="8366">
                  <c:v>11.5164363195859</c:v>
                </c:pt>
                <c:pt idx="8367">
                  <c:v>11.517812895765701</c:v>
                </c:pt>
                <c:pt idx="8368">
                  <c:v>11.519189471945401</c:v>
                </c:pt>
                <c:pt idx="8369">
                  <c:v>11.520566048125101</c:v>
                </c:pt>
                <c:pt idx="8370">
                  <c:v>11.521942624304801</c:v>
                </c:pt>
                <c:pt idx="8371">
                  <c:v>11.5233192004846</c:v>
                </c:pt>
                <c:pt idx="8372">
                  <c:v>11.5246957766643</c:v>
                </c:pt>
                <c:pt idx="8373">
                  <c:v>11.526072352844</c:v>
                </c:pt>
                <c:pt idx="8374">
                  <c:v>11.5274489290237</c:v>
                </c:pt>
                <c:pt idx="8375">
                  <c:v>11.5288255052035</c:v>
                </c:pt>
                <c:pt idx="8376">
                  <c:v>11.5302020813832</c:v>
                </c:pt>
                <c:pt idx="8377">
                  <c:v>11.5315786575629</c:v>
                </c:pt>
                <c:pt idx="8378">
                  <c:v>11.5329552337426</c:v>
                </c:pt>
                <c:pt idx="8379">
                  <c:v>11.534331809922399</c:v>
                </c:pt>
                <c:pt idx="8380">
                  <c:v>11.535708386102099</c:v>
                </c:pt>
                <c:pt idx="8381">
                  <c:v>11.537084962281799</c:v>
                </c:pt>
                <c:pt idx="8382">
                  <c:v>11.538461538461499</c:v>
                </c:pt>
                <c:pt idx="8383">
                  <c:v>11.5398381146413</c:v>
                </c:pt>
                <c:pt idx="8384">
                  <c:v>11.541214690821</c:v>
                </c:pt>
                <c:pt idx="8385">
                  <c:v>11.5425912670007</c:v>
                </c:pt>
                <c:pt idx="8386">
                  <c:v>11.5439678431804</c:v>
                </c:pt>
                <c:pt idx="8387">
                  <c:v>11.5453444193602</c:v>
                </c:pt>
                <c:pt idx="8388">
                  <c:v>11.5467209955399</c:v>
                </c:pt>
                <c:pt idx="8389">
                  <c:v>11.5480975717196</c:v>
                </c:pt>
                <c:pt idx="8390">
                  <c:v>11.5494741478993</c:v>
                </c:pt>
                <c:pt idx="8391">
                  <c:v>11.550850724079099</c:v>
                </c:pt>
                <c:pt idx="8392">
                  <c:v>11.552227300258799</c:v>
                </c:pt>
                <c:pt idx="8393">
                  <c:v>11.553603876438499</c:v>
                </c:pt>
                <c:pt idx="8394">
                  <c:v>11.554980452618301</c:v>
                </c:pt>
                <c:pt idx="8395">
                  <c:v>11.556357028798001</c:v>
                </c:pt>
                <c:pt idx="8396">
                  <c:v>11.557733604977701</c:v>
                </c:pt>
                <c:pt idx="8397">
                  <c:v>11.559110181157401</c:v>
                </c:pt>
                <c:pt idx="8398">
                  <c:v>11.5604867573372</c:v>
                </c:pt>
                <c:pt idx="8399">
                  <c:v>11.5618633335169</c:v>
                </c:pt>
                <c:pt idx="8400">
                  <c:v>11.5632399096966</c:v>
                </c:pt>
                <c:pt idx="8401">
                  <c:v>11.5646164858763</c:v>
                </c:pt>
                <c:pt idx="8402">
                  <c:v>11.5659930620561</c:v>
                </c:pt>
                <c:pt idx="8403">
                  <c:v>11.5673696382358</c:v>
                </c:pt>
                <c:pt idx="8404">
                  <c:v>11.5687462144155</c:v>
                </c:pt>
                <c:pt idx="8405">
                  <c:v>11.5701227905952</c:v>
                </c:pt>
                <c:pt idx="8406">
                  <c:v>11.571499366775001</c:v>
                </c:pt>
                <c:pt idx="8407">
                  <c:v>11.572875942954701</c:v>
                </c:pt>
                <c:pt idx="8408">
                  <c:v>11.574252519134401</c:v>
                </c:pt>
                <c:pt idx="8409">
                  <c:v>11.575629095314101</c:v>
                </c:pt>
                <c:pt idx="8410">
                  <c:v>11.5770056714939</c:v>
                </c:pt>
                <c:pt idx="8411">
                  <c:v>11.5783822476736</c:v>
                </c:pt>
                <c:pt idx="8412">
                  <c:v>11.5797588238533</c:v>
                </c:pt>
                <c:pt idx="8413">
                  <c:v>11.581135400033</c:v>
                </c:pt>
                <c:pt idx="8414">
                  <c:v>11.5825119762128</c:v>
                </c:pt>
                <c:pt idx="8415">
                  <c:v>11.5838885523925</c:v>
                </c:pt>
                <c:pt idx="8416">
                  <c:v>11.5852651285722</c:v>
                </c:pt>
                <c:pt idx="8417">
                  <c:v>11.5866417047519</c:v>
                </c:pt>
                <c:pt idx="8418">
                  <c:v>11.588018280931699</c:v>
                </c:pt>
                <c:pt idx="8419">
                  <c:v>11.589394857111399</c:v>
                </c:pt>
                <c:pt idx="8420">
                  <c:v>11.590771433291099</c:v>
                </c:pt>
                <c:pt idx="8421">
                  <c:v>11.592148009470799</c:v>
                </c:pt>
                <c:pt idx="8422">
                  <c:v>11.5935245856506</c:v>
                </c:pt>
                <c:pt idx="8423">
                  <c:v>11.5949011618303</c:v>
                </c:pt>
                <c:pt idx="8424">
                  <c:v>11.59627773801</c:v>
                </c:pt>
                <c:pt idx="8425">
                  <c:v>11.5976543141897</c:v>
                </c:pt>
                <c:pt idx="8426">
                  <c:v>11.5990308903695</c:v>
                </c:pt>
                <c:pt idx="8427">
                  <c:v>11.6004074665492</c:v>
                </c:pt>
                <c:pt idx="8428">
                  <c:v>11.6017840427289</c:v>
                </c:pt>
                <c:pt idx="8429">
                  <c:v>11.603160618908699</c:v>
                </c:pt>
                <c:pt idx="8430">
                  <c:v>11.604537195088399</c:v>
                </c:pt>
                <c:pt idx="8431">
                  <c:v>11.605913771268099</c:v>
                </c:pt>
                <c:pt idx="8432">
                  <c:v>11.607290347447799</c:v>
                </c:pt>
                <c:pt idx="8433">
                  <c:v>11.608666923627601</c:v>
                </c:pt>
                <c:pt idx="8434">
                  <c:v>11.610043499807301</c:v>
                </c:pt>
                <c:pt idx="8435">
                  <c:v>11.611420075987001</c:v>
                </c:pt>
                <c:pt idx="8436">
                  <c:v>11.612796652166701</c:v>
                </c:pt>
                <c:pt idx="8437">
                  <c:v>11.6141732283465</c:v>
                </c:pt>
                <c:pt idx="8438">
                  <c:v>11.6155498045262</c:v>
                </c:pt>
                <c:pt idx="8439">
                  <c:v>11.6169263807059</c:v>
                </c:pt>
                <c:pt idx="8440">
                  <c:v>11.6183029568856</c:v>
                </c:pt>
                <c:pt idx="8441">
                  <c:v>11.619679533065399</c:v>
                </c:pt>
                <c:pt idx="8442">
                  <c:v>11.621056109245099</c:v>
                </c:pt>
                <c:pt idx="8443">
                  <c:v>11.622432685424799</c:v>
                </c:pt>
                <c:pt idx="8444">
                  <c:v>11.623809261604499</c:v>
                </c:pt>
                <c:pt idx="8445">
                  <c:v>11.625185837784301</c:v>
                </c:pt>
                <c:pt idx="8446">
                  <c:v>11.626562413964001</c:v>
                </c:pt>
                <c:pt idx="8447">
                  <c:v>11.627938990143701</c:v>
                </c:pt>
                <c:pt idx="8448">
                  <c:v>11.629315566323401</c:v>
                </c:pt>
                <c:pt idx="8449">
                  <c:v>11.6306921425032</c:v>
                </c:pt>
                <c:pt idx="8450">
                  <c:v>11.6320687186829</c:v>
                </c:pt>
                <c:pt idx="8451">
                  <c:v>11.6334452948626</c:v>
                </c:pt>
                <c:pt idx="8452">
                  <c:v>11.6348218710423</c:v>
                </c:pt>
                <c:pt idx="8453">
                  <c:v>11.6361984472221</c:v>
                </c:pt>
                <c:pt idx="8454">
                  <c:v>11.6375750234018</c:v>
                </c:pt>
                <c:pt idx="8455">
                  <c:v>11.6389515995815</c:v>
                </c:pt>
                <c:pt idx="8456">
                  <c:v>11.6403281757612</c:v>
                </c:pt>
                <c:pt idx="8457">
                  <c:v>11.641704751941001</c:v>
                </c:pt>
                <c:pt idx="8458">
                  <c:v>11.643081328120701</c:v>
                </c:pt>
                <c:pt idx="8459">
                  <c:v>11.644457904300401</c:v>
                </c:pt>
                <c:pt idx="8460">
                  <c:v>11.6458344804802</c:v>
                </c:pt>
                <c:pt idx="8461">
                  <c:v>11.6472110566599</c:v>
                </c:pt>
                <c:pt idx="8462">
                  <c:v>11.6485876328396</c:v>
                </c:pt>
                <c:pt idx="8463">
                  <c:v>11.6499642090193</c:v>
                </c:pt>
                <c:pt idx="8464">
                  <c:v>11.6513407851991</c:v>
                </c:pt>
                <c:pt idx="8465">
                  <c:v>11.6527173613788</c:v>
                </c:pt>
                <c:pt idx="8466">
                  <c:v>11.6540939375585</c:v>
                </c:pt>
                <c:pt idx="8467">
                  <c:v>11.6554705137382</c:v>
                </c:pt>
                <c:pt idx="8468">
                  <c:v>11.656847089917999</c:v>
                </c:pt>
                <c:pt idx="8469">
                  <c:v>11.658223666097699</c:v>
                </c:pt>
                <c:pt idx="8470">
                  <c:v>11.659600242277399</c:v>
                </c:pt>
                <c:pt idx="8471">
                  <c:v>11.660976818457099</c:v>
                </c:pt>
                <c:pt idx="8472">
                  <c:v>11.6623533946369</c:v>
                </c:pt>
                <c:pt idx="8473">
                  <c:v>11.6637299708166</c:v>
                </c:pt>
                <c:pt idx="8474">
                  <c:v>11.6651065469963</c:v>
                </c:pt>
                <c:pt idx="8475">
                  <c:v>11.666483123176</c:v>
                </c:pt>
                <c:pt idx="8476">
                  <c:v>11.6678596993558</c:v>
                </c:pt>
                <c:pt idx="8477">
                  <c:v>11.6692362755355</c:v>
                </c:pt>
                <c:pt idx="8478">
                  <c:v>11.6706128517152</c:v>
                </c:pt>
                <c:pt idx="8479">
                  <c:v>11.6719894278949</c:v>
                </c:pt>
                <c:pt idx="8480">
                  <c:v>11.673366004074699</c:v>
                </c:pt>
                <c:pt idx="8481">
                  <c:v>11.674742580254399</c:v>
                </c:pt>
                <c:pt idx="8482">
                  <c:v>11.676119156434099</c:v>
                </c:pt>
                <c:pt idx="8483">
                  <c:v>11.677495732613799</c:v>
                </c:pt>
                <c:pt idx="8484">
                  <c:v>11.678872308793601</c:v>
                </c:pt>
                <c:pt idx="8485">
                  <c:v>11.680248884973301</c:v>
                </c:pt>
                <c:pt idx="8486">
                  <c:v>11.681625461153001</c:v>
                </c:pt>
                <c:pt idx="8487">
                  <c:v>11.683002037332701</c:v>
                </c:pt>
                <c:pt idx="8488">
                  <c:v>11.6843786135125</c:v>
                </c:pt>
                <c:pt idx="8489">
                  <c:v>11.6857551896922</c:v>
                </c:pt>
                <c:pt idx="8490">
                  <c:v>11.6871317658719</c:v>
                </c:pt>
                <c:pt idx="8491">
                  <c:v>11.6885083420517</c:v>
                </c:pt>
                <c:pt idx="8492">
                  <c:v>11.6898849182314</c:v>
                </c:pt>
                <c:pt idx="8493">
                  <c:v>11.6912614944111</c:v>
                </c:pt>
                <c:pt idx="8494">
                  <c:v>11.6926380705908</c:v>
                </c:pt>
                <c:pt idx="8495">
                  <c:v>11.694014646770601</c:v>
                </c:pt>
                <c:pt idx="8496">
                  <c:v>11.695391222950301</c:v>
                </c:pt>
                <c:pt idx="8497">
                  <c:v>11.696767799130001</c:v>
                </c:pt>
                <c:pt idx="8498">
                  <c:v>11.698144375309701</c:v>
                </c:pt>
                <c:pt idx="8499">
                  <c:v>11.6995209514895</c:v>
                </c:pt>
                <c:pt idx="8500">
                  <c:v>11.7008975276692</c:v>
                </c:pt>
                <c:pt idx="8501">
                  <c:v>11.7022741038489</c:v>
                </c:pt>
                <c:pt idx="8502">
                  <c:v>11.7036506800286</c:v>
                </c:pt>
                <c:pt idx="8503">
                  <c:v>11.7050272562084</c:v>
                </c:pt>
                <c:pt idx="8504">
                  <c:v>11.7064038323881</c:v>
                </c:pt>
                <c:pt idx="8505">
                  <c:v>11.7077804085678</c:v>
                </c:pt>
                <c:pt idx="8506">
                  <c:v>11.7091569847475</c:v>
                </c:pt>
                <c:pt idx="8507">
                  <c:v>11.710533560927299</c:v>
                </c:pt>
                <c:pt idx="8508">
                  <c:v>11.711910137106999</c:v>
                </c:pt>
                <c:pt idx="8509">
                  <c:v>11.713286713286699</c:v>
                </c:pt>
                <c:pt idx="8510">
                  <c:v>11.714663289466399</c:v>
                </c:pt>
                <c:pt idx="8511">
                  <c:v>11.7160398656462</c:v>
                </c:pt>
                <c:pt idx="8512">
                  <c:v>11.7174164418259</c:v>
                </c:pt>
                <c:pt idx="8513">
                  <c:v>11.7187930180056</c:v>
                </c:pt>
                <c:pt idx="8514">
                  <c:v>11.7201695941853</c:v>
                </c:pt>
                <c:pt idx="8515">
                  <c:v>11.7215461703651</c:v>
                </c:pt>
                <c:pt idx="8516">
                  <c:v>11.7229227465448</c:v>
                </c:pt>
                <c:pt idx="8517">
                  <c:v>11.7242993227245</c:v>
                </c:pt>
                <c:pt idx="8518">
                  <c:v>11.7256758989042</c:v>
                </c:pt>
                <c:pt idx="8519">
                  <c:v>11.727052475083999</c:v>
                </c:pt>
                <c:pt idx="8520">
                  <c:v>11.728429051263699</c:v>
                </c:pt>
                <c:pt idx="8521">
                  <c:v>11.729805627443399</c:v>
                </c:pt>
                <c:pt idx="8522">
                  <c:v>11.731182203623201</c:v>
                </c:pt>
                <c:pt idx="8523">
                  <c:v>11.732558779802901</c:v>
                </c:pt>
                <c:pt idx="8524">
                  <c:v>11.733935355982601</c:v>
                </c:pt>
                <c:pt idx="8525">
                  <c:v>11.735311932162301</c:v>
                </c:pt>
                <c:pt idx="8526">
                  <c:v>11.7366885083421</c:v>
                </c:pt>
                <c:pt idx="8527">
                  <c:v>11.7380650845218</c:v>
                </c:pt>
                <c:pt idx="8528">
                  <c:v>11.7394416607015</c:v>
                </c:pt>
                <c:pt idx="8529">
                  <c:v>11.7408182368812</c:v>
                </c:pt>
                <c:pt idx="8530">
                  <c:v>11.742194813060999</c:v>
                </c:pt>
                <c:pt idx="8531">
                  <c:v>11.743571389240699</c:v>
                </c:pt>
                <c:pt idx="8532">
                  <c:v>11.744947965420399</c:v>
                </c:pt>
                <c:pt idx="8533">
                  <c:v>11.746324541600099</c:v>
                </c:pt>
                <c:pt idx="8534">
                  <c:v>11.747701117779901</c:v>
                </c:pt>
                <c:pt idx="8535">
                  <c:v>11.749077693959601</c:v>
                </c:pt>
                <c:pt idx="8536">
                  <c:v>11.750454270139301</c:v>
                </c:pt>
                <c:pt idx="8537">
                  <c:v>11.751830846319001</c:v>
                </c:pt>
                <c:pt idx="8538">
                  <c:v>11.7532074224988</c:v>
                </c:pt>
                <c:pt idx="8539">
                  <c:v>11.7545839986785</c:v>
                </c:pt>
                <c:pt idx="8540">
                  <c:v>11.7559605748582</c:v>
                </c:pt>
                <c:pt idx="8541">
                  <c:v>11.7573371510379</c:v>
                </c:pt>
                <c:pt idx="8542">
                  <c:v>11.7587137272177</c:v>
                </c:pt>
                <c:pt idx="8543">
                  <c:v>11.7600903033974</c:v>
                </c:pt>
                <c:pt idx="8544">
                  <c:v>11.7614668795771</c:v>
                </c:pt>
                <c:pt idx="8545">
                  <c:v>11.7628434557568</c:v>
                </c:pt>
                <c:pt idx="8546">
                  <c:v>11.764220031936601</c:v>
                </c:pt>
                <c:pt idx="8547">
                  <c:v>11.765596608116301</c:v>
                </c:pt>
                <c:pt idx="8548">
                  <c:v>11.766973184296001</c:v>
                </c:pt>
                <c:pt idx="8549">
                  <c:v>11.768349760475701</c:v>
                </c:pt>
                <c:pt idx="8550">
                  <c:v>11.7697263366555</c:v>
                </c:pt>
                <c:pt idx="8551">
                  <c:v>11.7711029128352</c:v>
                </c:pt>
                <c:pt idx="8552">
                  <c:v>11.7724794890149</c:v>
                </c:pt>
                <c:pt idx="8553">
                  <c:v>11.7738560651947</c:v>
                </c:pt>
                <c:pt idx="8554">
                  <c:v>11.7752326413744</c:v>
                </c:pt>
                <c:pt idx="8555">
                  <c:v>11.7766092175541</c:v>
                </c:pt>
                <c:pt idx="8556">
                  <c:v>11.7779857937338</c:v>
                </c:pt>
                <c:pt idx="8557">
                  <c:v>11.779362369913599</c:v>
                </c:pt>
                <c:pt idx="8558">
                  <c:v>11.780738946093299</c:v>
                </c:pt>
                <c:pt idx="8559">
                  <c:v>11.782115522272999</c:v>
                </c:pt>
                <c:pt idx="8560">
                  <c:v>11.783492098452699</c:v>
                </c:pt>
                <c:pt idx="8561">
                  <c:v>11.7848686746325</c:v>
                </c:pt>
                <c:pt idx="8562">
                  <c:v>11.7862452508122</c:v>
                </c:pt>
                <c:pt idx="8563">
                  <c:v>11.7876218269919</c:v>
                </c:pt>
                <c:pt idx="8564">
                  <c:v>11.7889984031716</c:v>
                </c:pt>
                <c:pt idx="8565">
                  <c:v>11.7903749793514</c:v>
                </c:pt>
                <c:pt idx="8566">
                  <c:v>11.7917515555311</c:v>
                </c:pt>
                <c:pt idx="8567">
                  <c:v>11.7931281317108</c:v>
                </c:pt>
                <c:pt idx="8568">
                  <c:v>11.7945047078905</c:v>
                </c:pt>
                <c:pt idx="8569">
                  <c:v>11.795881284070299</c:v>
                </c:pt>
                <c:pt idx="8570">
                  <c:v>11.797257860249999</c:v>
                </c:pt>
                <c:pt idx="8571">
                  <c:v>11.798634436429699</c:v>
                </c:pt>
                <c:pt idx="8572">
                  <c:v>11.800011012609399</c:v>
                </c:pt>
                <c:pt idx="8573">
                  <c:v>11.801387588789201</c:v>
                </c:pt>
                <c:pt idx="8574">
                  <c:v>11.802764164968901</c:v>
                </c:pt>
                <c:pt idx="8575">
                  <c:v>11.804140741148601</c:v>
                </c:pt>
                <c:pt idx="8576">
                  <c:v>11.805517317328301</c:v>
                </c:pt>
                <c:pt idx="8577">
                  <c:v>11.8068938935081</c:v>
                </c:pt>
                <c:pt idx="8578">
                  <c:v>11.8082704696878</c:v>
                </c:pt>
                <c:pt idx="8579">
                  <c:v>11.8096470458675</c:v>
                </c:pt>
                <c:pt idx="8580">
                  <c:v>11.8110236220472</c:v>
                </c:pt>
                <c:pt idx="8581">
                  <c:v>11.812400198226999</c:v>
                </c:pt>
                <c:pt idx="8582">
                  <c:v>11.813776774406699</c:v>
                </c:pt>
                <c:pt idx="8583">
                  <c:v>11.815153350586399</c:v>
                </c:pt>
                <c:pt idx="8584">
                  <c:v>11.816529926766201</c:v>
                </c:pt>
                <c:pt idx="8585">
                  <c:v>11.817906502945901</c:v>
                </c:pt>
                <c:pt idx="8586">
                  <c:v>11.819283079125601</c:v>
                </c:pt>
                <c:pt idx="8587">
                  <c:v>11.820659655305301</c:v>
                </c:pt>
                <c:pt idx="8588">
                  <c:v>11.8220362314851</c:v>
                </c:pt>
                <c:pt idx="8589">
                  <c:v>11.8234128076648</c:v>
                </c:pt>
                <c:pt idx="8590">
                  <c:v>11.8247893838445</c:v>
                </c:pt>
                <c:pt idx="8591">
                  <c:v>11.8261659600242</c:v>
                </c:pt>
                <c:pt idx="8592">
                  <c:v>11.827542536204</c:v>
                </c:pt>
                <c:pt idx="8593">
                  <c:v>11.8289191123837</c:v>
                </c:pt>
                <c:pt idx="8594">
                  <c:v>11.8302956885634</c:v>
                </c:pt>
                <c:pt idx="8595">
                  <c:v>11.8316722647431</c:v>
                </c:pt>
                <c:pt idx="8596">
                  <c:v>11.833048840922901</c:v>
                </c:pt>
                <c:pt idx="8597">
                  <c:v>11.834425417102601</c:v>
                </c:pt>
                <c:pt idx="8598">
                  <c:v>11.835801993282301</c:v>
                </c:pt>
                <c:pt idx="8599">
                  <c:v>11.837178569462001</c:v>
                </c:pt>
                <c:pt idx="8600">
                  <c:v>11.8385551456418</c:v>
                </c:pt>
                <c:pt idx="8601">
                  <c:v>11.8399317218215</c:v>
                </c:pt>
                <c:pt idx="8602">
                  <c:v>11.8413082980012</c:v>
                </c:pt>
                <c:pt idx="8603">
                  <c:v>11.8426848741809</c:v>
                </c:pt>
                <c:pt idx="8604">
                  <c:v>11.8440614503607</c:v>
                </c:pt>
                <c:pt idx="8605">
                  <c:v>11.8454380265404</c:v>
                </c:pt>
                <c:pt idx="8606">
                  <c:v>11.8468146027201</c:v>
                </c:pt>
                <c:pt idx="8607">
                  <c:v>11.8481911788998</c:v>
                </c:pt>
                <c:pt idx="8608">
                  <c:v>11.849567755079599</c:v>
                </c:pt>
                <c:pt idx="8609">
                  <c:v>11.850944331259299</c:v>
                </c:pt>
                <c:pt idx="8610">
                  <c:v>11.852320907438999</c:v>
                </c:pt>
                <c:pt idx="8611">
                  <c:v>11.853697483618699</c:v>
                </c:pt>
                <c:pt idx="8612">
                  <c:v>11.8550740597985</c:v>
                </c:pt>
                <c:pt idx="8613">
                  <c:v>11.8564506359782</c:v>
                </c:pt>
                <c:pt idx="8614">
                  <c:v>11.8578272121579</c:v>
                </c:pt>
                <c:pt idx="8615">
                  <c:v>11.8592037883376</c:v>
                </c:pt>
                <c:pt idx="8616">
                  <c:v>11.8605803645174</c:v>
                </c:pt>
                <c:pt idx="8617">
                  <c:v>11.8619569406971</c:v>
                </c:pt>
                <c:pt idx="8618">
                  <c:v>11.8633335168768</c:v>
                </c:pt>
                <c:pt idx="8619">
                  <c:v>11.864710093056599</c:v>
                </c:pt>
                <c:pt idx="8620">
                  <c:v>11.866086669236299</c:v>
                </c:pt>
                <c:pt idx="8621">
                  <c:v>11.867463245415999</c:v>
                </c:pt>
                <c:pt idx="8622">
                  <c:v>11.868839821595699</c:v>
                </c:pt>
                <c:pt idx="8623">
                  <c:v>11.870216397775501</c:v>
                </c:pt>
                <c:pt idx="8624">
                  <c:v>11.871592973955201</c:v>
                </c:pt>
                <c:pt idx="8625">
                  <c:v>11.872969550134901</c:v>
                </c:pt>
                <c:pt idx="8626">
                  <c:v>11.874346126314601</c:v>
                </c:pt>
                <c:pt idx="8627">
                  <c:v>11.8757227024944</c:v>
                </c:pt>
                <c:pt idx="8628">
                  <c:v>11.8770992786741</c:v>
                </c:pt>
                <c:pt idx="8629">
                  <c:v>11.8784758548538</c:v>
                </c:pt>
                <c:pt idx="8630">
                  <c:v>11.8798524310335</c:v>
                </c:pt>
                <c:pt idx="8631">
                  <c:v>11.8812290072133</c:v>
                </c:pt>
                <c:pt idx="8632">
                  <c:v>11.882605583393</c:v>
                </c:pt>
                <c:pt idx="8633">
                  <c:v>11.8839821595727</c:v>
                </c:pt>
                <c:pt idx="8634">
                  <c:v>11.8853587357524</c:v>
                </c:pt>
                <c:pt idx="8635">
                  <c:v>11.886735311932201</c:v>
                </c:pt>
                <c:pt idx="8636">
                  <c:v>11.888111888111901</c:v>
                </c:pt>
                <c:pt idx="8637">
                  <c:v>11.889488464291601</c:v>
                </c:pt>
                <c:pt idx="8638">
                  <c:v>11.890865040471301</c:v>
                </c:pt>
                <c:pt idx="8639">
                  <c:v>11.8922416166511</c:v>
                </c:pt>
                <c:pt idx="8640">
                  <c:v>11.8936181928308</c:v>
                </c:pt>
                <c:pt idx="8641">
                  <c:v>11.8949947690105</c:v>
                </c:pt>
                <c:pt idx="8642">
                  <c:v>11.8963713451902</c:v>
                </c:pt>
                <c:pt idx="8643">
                  <c:v>11.89774792137</c:v>
                </c:pt>
                <c:pt idx="8644">
                  <c:v>11.8991244975497</c:v>
                </c:pt>
                <c:pt idx="8645">
                  <c:v>11.9005010737294</c:v>
                </c:pt>
                <c:pt idx="8646">
                  <c:v>11.9018776499091</c:v>
                </c:pt>
                <c:pt idx="8647">
                  <c:v>11.903254226088899</c:v>
                </c:pt>
                <c:pt idx="8648">
                  <c:v>11.904630802268599</c:v>
                </c:pt>
                <c:pt idx="8649">
                  <c:v>11.906007378448299</c:v>
                </c:pt>
                <c:pt idx="8650">
                  <c:v>11.9073839546281</c:v>
                </c:pt>
                <c:pt idx="8651">
                  <c:v>11.9087605308078</c:v>
                </c:pt>
                <c:pt idx="8652">
                  <c:v>11.9101371069875</c:v>
                </c:pt>
                <c:pt idx="8653">
                  <c:v>11.9115136831672</c:v>
                </c:pt>
                <c:pt idx="8654">
                  <c:v>11.912890259347</c:v>
                </c:pt>
                <c:pt idx="8655">
                  <c:v>11.9142668355267</c:v>
                </c:pt>
                <c:pt idx="8656">
                  <c:v>11.9156434117064</c:v>
                </c:pt>
                <c:pt idx="8657">
                  <c:v>11.9170199878861</c:v>
                </c:pt>
                <c:pt idx="8658">
                  <c:v>11.918396564065899</c:v>
                </c:pt>
                <c:pt idx="8659">
                  <c:v>11.919773140245599</c:v>
                </c:pt>
                <c:pt idx="8660">
                  <c:v>11.921149716425299</c:v>
                </c:pt>
                <c:pt idx="8661">
                  <c:v>11.922526292604999</c:v>
                </c:pt>
                <c:pt idx="8662">
                  <c:v>11.923902868784801</c:v>
                </c:pt>
                <c:pt idx="8663">
                  <c:v>11.925279444964501</c:v>
                </c:pt>
                <c:pt idx="8664">
                  <c:v>11.926656021144201</c:v>
                </c:pt>
                <c:pt idx="8665">
                  <c:v>11.928032597323901</c:v>
                </c:pt>
                <c:pt idx="8666">
                  <c:v>11.9294091735037</c:v>
                </c:pt>
                <c:pt idx="8667">
                  <c:v>11.9307857496834</c:v>
                </c:pt>
                <c:pt idx="8668">
                  <c:v>11.9321623258631</c:v>
                </c:pt>
                <c:pt idx="8669">
                  <c:v>11.9335389020428</c:v>
                </c:pt>
                <c:pt idx="8670">
                  <c:v>11.934915478222599</c:v>
                </c:pt>
                <c:pt idx="8671">
                  <c:v>11.936292054402299</c:v>
                </c:pt>
                <c:pt idx="8672">
                  <c:v>11.937668630581999</c:v>
                </c:pt>
                <c:pt idx="8673">
                  <c:v>11.939045206761699</c:v>
                </c:pt>
                <c:pt idx="8674">
                  <c:v>11.940421782941501</c:v>
                </c:pt>
                <c:pt idx="8675">
                  <c:v>11.941798359121201</c:v>
                </c:pt>
                <c:pt idx="8676">
                  <c:v>11.943174935300901</c:v>
                </c:pt>
                <c:pt idx="8677">
                  <c:v>11.944551511480601</c:v>
                </c:pt>
                <c:pt idx="8678">
                  <c:v>11.9459280876604</c:v>
                </c:pt>
                <c:pt idx="8679">
                  <c:v>11.9473046638401</c:v>
                </c:pt>
                <c:pt idx="8680">
                  <c:v>11.9486812400198</c:v>
                </c:pt>
                <c:pt idx="8681">
                  <c:v>11.9500578161996</c:v>
                </c:pt>
                <c:pt idx="8682">
                  <c:v>11.9514343923793</c:v>
                </c:pt>
                <c:pt idx="8683">
                  <c:v>11.952810968559</c:v>
                </c:pt>
                <c:pt idx="8684">
                  <c:v>11.9541875447387</c:v>
                </c:pt>
                <c:pt idx="8685">
                  <c:v>11.955564120918501</c:v>
                </c:pt>
                <c:pt idx="8686">
                  <c:v>11.956940697098201</c:v>
                </c:pt>
                <c:pt idx="8687">
                  <c:v>11.958317273277901</c:v>
                </c:pt>
                <c:pt idx="8688">
                  <c:v>11.959693849457601</c:v>
                </c:pt>
                <c:pt idx="8689">
                  <c:v>11.9610704256374</c:v>
                </c:pt>
                <c:pt idx="8690">
                  <c:v>11.9624470018171</c:v>
                </c:pt>
                <c:pt idx="8691">
                  <c:v>11.9638235779968</c:v>
                </c:pt>
                <c:pt idx="8692">
                  <c:v>11.9652001541765</c:v>
                </c:pt>
                <c:pt idx="8693">
                  <c:v>11.9665767303563</c:v>
                </c:pt>
                <c:pt idx="8694">
                  <c:v>11.967953306536</c:v>
                </c:pt>
                <c:pt idx="8695">
                  <c:v>11.9693298827157</c:v>
                </c:pt>
                <c:pt idx="8696">
                  <c:v>11.9707064588954</c:v>
                </c:pt>
                <c:pt idx="8697">
                  <c:v>11.972083035075199</c:v>
                </c:pt>
                <c:pt idx="8698">
                  <c:v>11.973459611254899</c:v>
                </c:pt>
                <c:pt idx="8699">
                  <c:v>11.974836187434599</c:v>
                </c:pt>
                <c:pt idx="8700">
                  <c:v>11.976212763614299</c:v>
                </c:pt>
                <c:pt idx="8701">
                  <c:v>11.9775893397941</c:v>
                </c:pt>
                <c:pt idx="8702">
                  <c:v>11.9789659159738</c:v>
                </c:pt>
                <c:pt idx="8703">
                  <c:v>11.9803424921535</c:v>
                </c:pt>
                <c:pt idx="8704">
                  <c:v>11.9817190683332</c:v>
                </c:pt>
                <c:pt idx="8705">
                  <c:v>11.983095644513</c:v>
                </c:pt>
                <c:pt idx="8706">
                  <c:v>11.9844722206927</c:v>
                </c:pt>
                <c:pt idx="8707">
                  <c:v>11.9858487968724</c:v>
                </c:pt>
                <c:pt idx="8708">
                  <c:v>11.9872253730521</c:v>
                </c:pt>
                <c:pt idx="8709">
                  <c:v>11.988601949231899</c:v>
                </c:pt>
                <c:pt idx="8710">
                  <c:v>11.989978525411599</c:v>
                </c:pt>
                <c:pt idx="8711">
                  <c:v>11.991355101591299</c:v>
                </c:pt>
                <c:pt idx="8712">
                  <c:v>11.992731677770999</c:v>
                </c:pt>
                <c:pt idx="8713">
                  <c:v>11.994108253950801</c:v>
                </c:pt>
                <c:pt idx="8714">
                  <c:v>11.995484830130501</c:v>
                </c:pt>
                <c:pt idx="8715">
                  <c:v>11.996861406310201</c:v>
                </c:pt>
                <c:pt idx="8716">
                  <c:v>11.99823798249</c:v>
                </c:pt>
                <c:pt idx="8717">
                  <c:v>11.9996145586697</c:v>
                </c:pt>
                <c:pt idx="8718">
                  <c:v>12.0009911348494</c:v>
                </c:pt>
                <c:pt idx="8719">
                  <c:v>12.0023677110291</c:v>
                </c:pt>
                <c:pt idx="8720">
                  <c:v>12.0037442872089</c:v>
                </c:pt>
                <c:pt idx="8721">
                  <c:v>12.0051208633886</c:v>
                </c:pt>
                <c:pt idx="8722">
                  <c:v>12.0064974395683</c:v>
                </c:pt>
                <c:pt idx="8723">
                  <c:v>12.007874015748</c:v>
                </c:pt>
                <c:pt idx="8724">
                  <c:v>12.009250591927801</c:v>
                </c:pt>
                <c:pt idx="8725">
                  <c:v>12.010627168107501</c:v>
                </c:pt>
                <c:pt idx="8726">
                  <c:v>12.012003744287201</c:v>
                </c:pt>
                <c:pt idx="8727">
                  <c:v>12.013380320466901</c:v>
                </c:pt>
                <c:pt idx="8728">
                  <c:v>12.0147568966467</c:v>
                </c:pt>
                <c:pt idx="8729">
                  <c:v>12.0161334728264</c:v>
                </c:pt>
                <c:pt idx="8730">
                  <c:v>12.0175100490061</c:v>
                </c:pt>
                <c:pt idx="8731">
                  <c:v>12.0188866251858</c:v>
                </c:pt>
                <c:pt idx="8732">
                  <c:v>12.0202632013656</c:v>
                </c:pt>
                <c:pt idx="8733">
                  <c:v>12.0216397775453</c:v>
                </c:pt>
                <c:pt idx="8734">
                  <c:v>12.023016353725</c:v>
                </c:pt>
                <c:pt idx="8735">
                  <c:v>12.0243929299047</c:v>
                </c:pt>
                <c:pt idx="8736">
                  <c:v>12.025769506084499</c:v>
                </c:pt>
                <c:pt idx="8737">
                  <c:v>12.027146082264199</c:v>
                </c:pt>
                <c:pt idx="8738">
                  <c:v>12.028522658443899</c:v>
                </c:pt>
                <c:pt idx="8739">
                  <c:v>12.029899234623599</c:v>
                </c:pt>
                <c:pt idx="8740">
                  <c:v>12.0312758108034</c:v>
                </c:pt>
                <c:pt idx="8741">
                  <c:v>12.0326523869831</c:v>
                </c:pt>
                <c:pt idx="8742">
                  <c:v>12.0340289631628</c:v>
                </c:pt>
                <c:pt idx="8743">
                  <c:v>12.0354055393426</c:v>
                </c:pt>
                <c:pt idx="8744">
                  <c:v>12.0367821155223</c:v>
                </c:pt>
                <c:pt idx="8745">
                  <c:v>12.038158691702</c:v>
                </c:pt>
                <c:pt idx="8746">
                  <c:v>12.0395352678817</c:v>
                </c:pt>
                <c:pt idx="8747">
                  <c:v>12.040911844061499</c:v>
                </c:pt>
                <c:pt idx="8748">
                  <c:v>12.042288420241199</c:v>
                </c:pt>
                <c:pt idx="8749">
                  <c:v>12.043664996420899</c:v>
                </c:pt>
                <c:pt idx="8750">
                  <c:v>12.045041572600599</c:v>
                </c:pt>
                <c:pt idx="8751">
                  <c:v>12.046418148780401</c:v>
                </c:pt>
                <c:pt idx="8752">
                  <c:v>12.047794724960101</c:v>
                </c:pt>
                <c:pt idx="8753">
                  <c:v>12.049171301139801</c:v>
                </c:pt>
                <c:pt idx="8754">
                  <c:v>12.050547877319501</c:v>
                </c:pt>
                <c:pt idx="8755">
                  <c:v>12.0519244534993</c:v>
                </c:pt>
                <c:pt idx="8756">
                  <c:v>12.053301029679</c:v>
                </c:pt>
                <c:pt idx="8757">
                  <c:v>12.0546776058587</c:v>
                </c:pt>
                <c:pt idx="8758">
                  <c:v>12.0560541820384</c:v>
                </c:pt>
                <c:pt idx="8759">
                  <c:v>12.057430758218199</c:v>
                </c:pt>
                <c:pt idx="8760">
                  <c:v>12.058807334397899</c:v>
                </c:pt>
                <c:pt idx="8761">
                  <c:v>12.060183910577599</c:v>
                </c:pt>
                <c:pt idx="8762">
                  <c:v>12.061560486757299</c:v>
                </c:pt>
                <c:pt idx="8763">
                  <c:v>12.062937062937101</c:v>
                </c:pt>
                <c:pt idx="8764">
                  <c:v>12.064313639116801</c:v>
                </c:pt>
                <c:pt idx="8765">
                  <c:v>12.065690215296501</c:v>
                </c:pt>
                <c:pt idx="8766">
                  <c:v>12.067066791476201</c:v>
                </c:pt>
                <c:pt idx="8767">
                  <c:v>12.068443367656</c:v>
                </c:pt>
                <c:pt idx="8768">
                  <c:v>12.0698199438357</c:v>
                </c:pt>
                <c:pt idx="8769">
                  <c:v>12.0711965200154</c:v>
                </c:pt>
                <c:pt idx="8770">
                  <c:v>12.0725730961951</c:v>
                </c:pt>
                <c:pt idx="8771">
                  <c:v>12.0739496723749</c:v>
                </c:pt>
                <c:pt idx="8772">
                  <c:v>12.0753262485546</c:v>
                </c:pt>
                <c:pt idx="8773">
                  <c:v>12.0767028247343</c:v>
                </c:pt>
                <c:pt idx="8774">
                  <c:v>12.078079400914101</c:v>
                </c:pt>
                <c:pt idx="8775">
                  <c:v>12.079455977093801</c:v>
                </c:pt>
                <c:pt idx="8776">
                  <c:v>12.080832553273501</c:v>
                </c:pt>
                <c:pt idx="8777">
                  <c:v>12.082209129453201</c:v>
                </c:pt>
                <c:pt idx="8778">
                  <c:v>12.083585705633</c:v>
                </c:pt>
                <c:pt idx="8779">
                  <c:v>12.0849622818127</c:v>
                </c:pt>
                <c:pt idx="8780">
                  <c:v>12.0863388579924</c:v>
                </c:pt>
                <c:pt idx="8781">
                  <c:v>12.0877154341721</c:v>
                </c:pt>
                <c:pt idx="8782">
                  <c:v>12.0890920103519</c:v>
                </c:pt>
                <c:pt idx="8783">
                  <c:v>12.0904685865316</c:v>
                </c:pt>
                <c:pt idx="8784">
                  <c:v>12.0918451627113</c:v>
                </c:pt>
                <c:pt idx="8785">
                  <c:v>12.093221738891</c:v>
                </c:pt>
                <c:pt idx="8786">
                  <c:v>12.094598315070799</c:v>
                </c:pt>
                <c:pt idx="8787">
                  <c:v>12.095974891250499</c:v>
                </c:pt>
                <c:pt idx="8788">
                  <c:v>12.097351467430199</c:v>
                </c:pt>
                <c:pt idx="8789">
                  <c:v>12.098728043609899</c:v>
                </c:pt>
                <c:pt idx="8790">
                  <c:v>12.1001046197897</c:v>
                </c:pt>
                <c:pt idx="8791">
                  <c:v>12.1014811959694</c:v>
                </c:pt>
                <c:pt idx="8792">
                  <c:v>12.1028577721491</c:v>
                </c:pt>
                <c:pt idx="8793">
                  <c:v>12.1042343483288</c:v>
                </c:pt>
                <c:pt idx="8794">
                  <c:v>12.1056109245086</c:v>
                </c:pt>
                <c:pt idx="8795">
                  <c:v>12.1069875006883</c:v>
                </c:pt>
                <c:pt idx="8796">
                  <c:v>12.108364076868</c:v>
                </c:pt>
                <c:pt idx="8797">
                  <c:v>12.1097406530477</c:v>
                </c:pt>
                <c:pt idx="8798">
                  <c:v>12.111117229227499</c:v>
                </c:pt>
                <c:pt idx="8799">
                  <c:v>12.112493805407199</c:v>
                </c:pt>
                <c:pt idx="8800">
                  <c:v>12.113870381586899</c:v>
                </c:pt>
                <c:pt idx="8801">
                  <c:v>12.115246957766599</c:v>
                </c:pt>
                <c:pt idx="8802">
                  <c:v>12.116623533946401</c:v>
                </c:pt>
                <c:pt idx="8803">
                  <c:v>12.118000110126101</c:v>
                </c:pt>
                <c:pt idx="8804">
                  <c:v>12.119376686305801</c:v>
                </c:pt>
                <c:pt idx="8805">
                  <c:v>12.120753262485501</c:v>
                </c:pt>
                <c:pt idx="8806">
                  <c:v>12.1221298386653</c:v>
                </c:pt>
                <c:pt idx="8807">
                  <c:v>12.123506414845</c:v>
                </c:pt>
                <c:pt idx="8808">
                  <c:v>12.1248829910247</c:v>
                </c:pt>
                <c:pt idx="8809">
                  <c:v>12.126259567204499</c:v>
                </c:pt>
                <c:pt idx="8810">
                  <c:v>12.127636143384199</c:v>
                </c:pt>
                <c:pt idx="8811">
                  <c:v>12.129012719563899</c:v>
                </c:pt>
                <c:pt idx="8812">
                  <c:v>12.130389295743599</c:v>
                </c:pt>
                <c:pt idx="8813">
                  <c:v>12.131765871923401</c:v>
                </c:pt>
                <c:pt idx="8814">
                  <c:v>12.133142448103101</c:v>
                </c:pt>
                <c:pt idx="8815">
                  <c:v>12.134519024282801</c:v>
                </c:pt>
                <c:pt idx="8816">
                  <c:v>12.135895600462501</c:v>
                </c:pt>
                <c:pt idx="8817">
                  <c:v>12.1372721766423</c:v>
                </c:pt>
                <c:pt idx="8818">
                  <c:v>12.138648752822</c:v>
                </c:pt>
                <c:pt idx="8819">
                  <c:v>12.1400253290017</c:v>
                </c:pt>
                <c:pt idx="8820">
                  <c:v>12.1414019051814</c:v>
                </c:pt>
                <c:pt idx="8821">
                  <c:v>12.1427784813612</c:v>
                </c:pt>
                <c:pt idx="8822">
                  <c:v>12.1441550575409</c:v>
                </c:pt>
                <c:pt idx="8823">
                  <c:v>12.1455316337206</c:v>
                </c:pt>
                <c:pt idx="8824">
                  <c:v>12.1469082099003</c:v>
                </c:pt>
                <c:pt idx="8825">
                  <c:v>12.148284786080101</c:v>
                </c:pt>
                <c:pt idx="8826">
                  <c:v>12.149661362259801</c:v>
                </c:pt>
                <c:pt idx="8827">
                  <c:v>12.151037938439501</c:v>
                </c:pt>
                <c:pt idx="8828">
                  <c:v>12.152414514619201</c:v>
                </c:pt>
                <c:pt idx="8829">
                  <c:v>12.153791090799</c:v>
                </c:pt>
                <c:pt idx="8830">
                  <c:v>12.1551676669787</c:v>
                </c:pt>
                <c:pt idx="8831">
                  <c:v>12.1565442431584</c:v>
                </c:pt>
                <c:pt idx="8832">
                  <c:v>12.1579208193381</c:v>
                </c:pt>
                <c:pt idx="8833">
                  <c:v>12.1592973955179</c:v>
                </c:pt>
                <c:pt idx="8834">
                  <c:v>12.1606739716976</c:v>
                </c:pt>
                <c:pt idx="8835">
                  <c:v>12.1620505478773</c:v>
                </c:pt>
                <c:pt idx="8836">
                  <c:v>12.163427124057</c:v>
                </c:pt>
                <c:pt idx="8837">
                  <c:v>12.164803700236799</c:v>
                </c:pt>
                <c:pt idx="8838">
                  <c:v>12.166180276416499</c:v>
                </c:pt>
                <c:pt idx="8839">
                  <c:v>12.167556852596199</c:v>
                </c:pt>
                <c:pt idx="8840">
                  <c:v>12.168933428776</c:v>
                </c:pt>
                <c:pt idx="8841">
                  <c:v>12.1703100049557</c:v>
                </c:pt>
                <c:pt idx="8842">
                  <c:v>12.1716865811354</c:v>
                </c:pt>
                <c:pt idx="8843">
                  <c:v>12.1730631573151</c:v>
                </c:pt>
                <c:pt idx="8844">
                  <c:v>12.1744397334949</c:v>
                </c:pt>
                <c:pt idx="8845">
                  <c:v>12.1758163096746</c:v>
                </c:pt>
                <c:pt idx="8846">
                  <c:v>12.1771928858543</c:v>
                </c:pt>
                <c:pt idx="8847">
                  <c:v>12.178569462034</c:v>
                </c:pt>
                <c:pt idx="8848">
                  <c:v>12.179946038213799</c:v>
                </c:pt>
                <c:pt idx="8849">
                  <c:v>12.181322614393499</c:v>
                </c:pt>
                <c:pt idx="8850">
                  <c:v>12.182699190573199</c:v>
                </c:pt>
                <c:pt idx="8851">
                  <c:v>12.184075766752899</c:v>
                </c:pt>
                <c:pt idx="8852">
                  <c:v>12.185452342932701</c:v>
                </c:pt>
                <c:pt idx="8853">
                  <c:v>12.186828919112401</c:v>
                </c:pt>
                <c:pt idx="8854">
                  <c:v>12.188205495292101</c:v>
                </c:pt>
                <c:pt idx="8855">
                  <c:v>12.189582071471801</c:v>
                </c:pt>
                <c:pt idx="8856">
                  <c:v>12.1909586476516</c:v>
                </c:pt>
                <c:pt idx="8857">
                  <c:v>12.1923352238313</c:v>
                </c:pt>
                <c:pt idx="8858">
                  <c:v>12.193711800011</c:v>
                </c:pt>
                <c:pt idx="8859">
                  <c:v>12.1950883761907</c:v>
                </c:pt>
                <c:pt idx="8860">
                  <c:v>12.1964649523705</c:v>
                </c:pt>
                <c:pt idx="8861">
                  <c:v>12.1978415285502</c:v>
                </c:pt>
                <c:pt idx="8862">
                  <c:v>12.1992181047299</c:v>
                </c:pt>
                <c:pt idx="8863">
                  <c:v>12.2005946809096</c:v>
                </c:pt>
                <c:pt idx="8864">
                  <c:v>12.201971257089401</c:v>
                </c:pt>
                <c:pt idx="8865">
                  <c:v>12.203347833269101</c:v>
                </c:pt>
                <c:pt idx="8866">
                  <c:v>12.204724409448801</c:v>
                </c:pt>
                <c:pt idx="8867">
                  <c:v>12.206100985628501</c:v>
                </c:pt>
                <c:pt idx="8868">
                  <c:v>12.2074775618083</c:v>
                </c:pt>
                <c:pt idx="8869">
                  <c:v>12.208854137988</c:v>
                </c:pt>
                <c:pt idx="8870">
                  <c:v>12.2102307141677</c:v>
                </c:pt>
                <c:pt idx="8871">
                  <c:v>12.2116072903475</c:v>
                </c:pt>
                <c:pt idx="8872">
                  <c:v>12.2129838665272</c:v>
                </c:pt>
                <c:pt idx="8873">
                  <c:v>12.2143604427069</c:v>
                </c:pt>
                <c:pt idx="8874">
                  <c:v>12.2157370188866</c:v>
                </c:pt>
                <c:pt idx="8875">
                  <c:v>12.217113595066399</c:v>
                </c:pt>
                <c:pt idx="8876">
                  <c:v>12.218490171246099</c:v>
                </c:pt>
                <c:pt idx="8877">
                  <c:v>12.219866747425799</c:v>
                </c:pt>
                <c:pt idx="8878">
                  <c:v>12.221243323605499</c:v>
                </c:pt>
                <c:pt idx="8879">
                  <c:v>12.2226198997853</c:v>
                </c:pt>
                <c:pt idx="8880">
                  <c:v>12.223996475965</c:v>
                </c:pt>
                <c:pt idx="8881">
                  <c:v>12.2253730521447</c:v>
                </c:pt>
                <c:pt idx="8882">
                  <c:v>12.2267496283244</c:v>
                </c:pt>
                <c:pt idx="8883">
                  <c:v>12.2281262045042</c:v>
                </c:pt>
                <c:pt idx="8884">
                  <c:v>12.2295027806839</c:v>
                </c:pt>
                <c:pt idx="8885">
                  <c:v>12.2308793568636</c:v>
                </c:pt>
                <c:pt idx="8886">
                  <c:v>12.2322559330433</c:v>
                </c:pt>
                <c:pt idx="8887">
                  <c:v>12.233632509223099</c:v>
                </c:pt>
                <c:pt idx="8888">
                  <c:v>12.235009085402799</c:v>
                </c:pt>
                <c:pt idx="8889">
                  <c:v>12.236385661582499</c:v>
                </c:pt>
                <c:pt idx="8890">
                  <c:v>12.237762237762199</c:v>
                </c:pt>
                <c:pt idx="8891">
                  <c:v>12.239138813942001</c:v>
                </c:pt>
                <c:pt idx="8892">
                  <c:v>12.240515390121701</c:v>
                </c:pt>
                <c:pt idx="8893">
                  <c:v>12.241891966301401</c:v>
                </c:pt>
                <c:pt idx="8894">
                  <c:v>12.243268542481101</c:v>
                </c:pt>
                <c:pt idx="8895">
                  <c:v>12.2446451186609</c:v>
                </c:pt>
                <c:pt idx="8896">
                  <c:v>12.2460216948406</c:v>
                </c:pt>
                <c:pt idx="8897">
                  <c:v>12.2473982710203</c:v>
                </c:pt>
                <c:pt idx="8898">
                  <c:v>12.2487748472</c:v>
                </c:pt>
                <c:pt idx="8899">
                  <c:v>12.250151423379799</c:v>
                </c:pt>
                <c:pt idx="8900">
                  <c:v>12.251527999559499</c:v>
                </c:pt>
                <c:pt idx="8901">
                  <c:v>12.252904575739199</c:v>
                </c:pt>
                <c:pt idx="8902">
                  <c:v>12.254281151919001</c:v>
                </c:pt>
                <c:pt idx="8903">
                  <c:v>12.255657728098701</c:v>
                </c:pt>
                <c:pt idx="8904">
                  <c:v>12.257034304278401</c:v>
                </c:pt>
                <c:pt idx="8905">
                  <c:v>12.258410880458101</c:v>
                </c:pt>
                <c:pt idx="8906">
                  <c:v>12.2597874566379</c:v>
                </c:pt>
                <c:pt idx="8907">
                  <c:v>12.2611640328176</c:v>
                </c:pt>
                <c:pt idx="8908">
                  <c:v>12.2625406089973</c:v>
                </c:pt>
                <c:pt idx="8909">
                  <c:v>12.263917185177</c:v>
                </c:pt>
                <c:pt idx="8910">
                  <c:v>12.2652937613568</c:v>
                </c:pt>
                <c:pt idx="8911">
                  <c:v>12.2666703375365</c:v>
                </c:pt>
                <c:pt idx="8912">
                  <c:v>12.2680469137162</c:v>
                </c:pt>
                <c:pt idx="8913">
                  <c:v>12.2694234898959</c:v>
                </c:pt>
                <c:pt idx="8914">
                  <c:v>12.270800066075701</c:v>
                </c:pt>
                <c:pt idx="8915">
                  <c:v>12.272176642255401</c:v>
                </c:pt>
                <c:pt idx="8916">
                  <c:v>12.273553218435101</c:v>
                </c:pt>
                <c:pt idx="8917">
                  <c:v>12.274929794614801</c:v>
                </c:pt>
                <c:pt idx="8918">
                  <c:v>12.2763063707946</c:v>
                </c:pt>
                <c:pt idx="8919">
                  <c:v>12.2776829469743</c:v>
                </c:pt>
                <c:pt idx="8920">
                  <c:v>12.279059523154</c:v>
                </c:pt>
                <c:pt idx="8921">
                  <c:v>12.2804360993337</c:v>
                </c:pt>
                <c:pt idx="8922">
                  <c:v>12.2818126755135</c:v>
                </c:pt>
                <c:pt idx="8923">
                  <c:v>12.2831892516932</c:v>
                </c:pt>
                <c:pt idx="8924">
                  <c:v>12.2845658278729</c:v>
                </c:pt>
                <c:pt idx="8925">
                  <c:v>12.2859424040526</c:v>
                </c:pt>
                <c:pt idx="8926">
                  <c:v>12.287318980232399</c:v>
                </c:pt>
                <c:pt idx="8927">
                  <c:v>12.288695556412099</c:v>
                </c:pt>
                <c:pt idx="8928">
                  <c:v>12.290072132591799</c:v>
                </c:pt>
                <c:pt idx="8929">
                  <c:v>12.291448708771499</c:v>
                </c:pt>
                <c:pt idx="8930">
                  <c:v>12.2928252849513</c:v>
                </c:pt>
                <c:pt idx="8931">
                  <c:v>12.294201861131</c:v>
                </c:pt>
                <c:pt idx="8932">
                  <c:v>12.2955784373107</c:v>
                </c:pt>
                <c:pt idx="8933">
                  <c:v>12.2969550134904</c:v>
                </c:pt>
                <c:pt idx="8934">
                  <c:v>12.2983315896702</c:v>
                </c:pt>
                <c:pt idx="8935">
                  <c:v>12.2997081658499</c:v>
                </c:pt>
                <c:pt idx="8936">
                  <c:v>12.3010847420296</c:v>
                </c:pt>
                <c:pt idx="8937">
                  <c:v>12.302461318209399</c:v>
                </c:pt>
                <c:pt idx="8938">
                  <c:v>12.303837894389099</c:v>
                </c:pt>
                <c:pt idx="8939">
                  <c:v>12.305214470568799</c:v>
                </c:pt>
                <c:pt idx="8940">
                  <c:v>12.306591046748499</c:v>
                </c:pt>
                <c:pt idx="8941">
                  <c:v>12.307967622928301</c:v>
                </c:pt>
                <c:pt idx="8942">
                  <c:v>12.309344199108001</c:v>
                </c:pt>
                <c:pt idx="8943">
                  <c:v>12.310720775287701</c:v>
                </c:pt>
                <c:pt idx="8944">
                  <c:v>12.312097351467401</c:v>
                </c:pt>
                <c:pt idx="8945">
                  <c:v>12.3134739276472</c:v>
                </c:pt>
                <c:pt idx="8946">
                  <c:v>12.3148505038269</c:v>
                </c:pt>
                <c:pt idx="8947">
                  <c:v>12.3162270800066</c:v>
                </c:pt>
                <c:pt idx="8948">
                  <c:v>12.3176036561863</c:v>
                </c:pt>
                <c:pt idx="8949">
                  <c:v>12.3189802323661</c:v>
                </c:pt>
                <c:pt idx="8950">
                  <c:v>12.3203568085458</c:v>
                </c:pt>
                <c:pt idx="8951">
                  <c:v>12.3217333847255</c:v>
                </c:pt>
                <c:pt idx="8952">
                  <c:v>12.3231099609052</c:v>
                </c:pt>
                <c:pt idx="8953">
                  <c:v>12.324486537085001</c:v>
                </c:pt>
                <c:pt idx="8954">
                  <c:v>12.325863113264701</c:v>
                </c:pt>
                <c:pt idx="8955">
                  <c:v>12.327239689444401</c:v>
                </c:pt>
                <c:pt idx="8956">
                  <c:v>12.328616265624101</c:v>
                </c:pt>
                <c:pt idx="8957">
                  <c:v>12.3299928418039</c:v>
                </c:pt>
                <c:pt idx="8958">
                  <c:v>12.3313694179836</c:v>
                </c:pt>
                <c:pt idx="8959">
                  <c:v>12.3327459941633</c:v>
                </c:pt>
                <c:pt idx="8960">
                  <c:v>12.334122570343</c:v>
                </c:pt>
                <c:pt idx="8961">
                  <c:v>12.3354991465228</c:v>
                </c:pt>
                <c:pt idx="8962">
                  <c:v>12.3368757227025</c:v>
                </c:pt>
                <c:pt idx="8963">
                  <c:v>12.3382522988822</c:v>
                </c:pt>
                <c:pt idx="8964">
                  <c:v>12.339628875061999</c:v>
                </c:pt>
                <c:pt idx="8965">
                  <c:v>12.341005451241699</c:v>
                </c:pt>
                <c:pt idx="8966">
                  <c:v>12.342382027421399</c:v>
                </c:pt>
                <c:pt idx="8967">
                  <c:v>12.343758603601101</c:v>
                </c:pt>
                <c:pt idx="8968">
                  <c:v>12.3451351797809</c:v>
                </c:pt>
                <c:pt idx="8969">
                  <c:v>12.3465117559606</c:v>
                </c:pt>
                <c:pt idx="8970">
                  <c:v>12.3478883321403</c:v>
                </c:pt>
                <c:pt idx="8971">
                  <c:v>12.34926490832</c:v>
                </c:pt>
                <c:pt idx="8972">
                  <c:v>12.3506414844998</c:v>
                </c:pt>
                <c:pt idx="8973">
                  <c:v>12.3520180606795</c:v>
                </c:pt>
                <c:pt idx="8974">
                  <c:v>12.3533946368592</c:v>
                </c:pt>
                <c:pt idx="8975">
                  <c:v>12.3547712130389</c:v>
                </c:pt>
                <c:pt idx="8976">
                  <c:v>12.356147789218699</c:v>
                </c:pt>
                <c:pt idx="8977">
                  <c:v>12.357524365398399</c:v>
                </c:pt>
                <c:pt idx="8978">
                  <c:v>12.358900941578099</c:v>
                </c:pt>
                <c:pt idx="8979">
                  <c:v>12.360277517757799</c:v>
                </c:pt>
                <c:pt idx="8980">
                  <c:v>12.361654093937601</c:v>
                </c:pt>
                <c:pt idx="8981">
                  <c:v>12.363030670117301</c:v>
                </c:pt>
                <c:pt idx="8982">
                  <c:v>12.364407246297</c:v>
                </c:pt>
                <c:pt idx="8983">
                  <c:v>12.3657838224767</c:v>
                </c:pt>
                <c:pt idx="8984">
                  <c:v>12.3671603986565</c:v>
                </c:pt>
                <c:pt idx="8985">
                  <c:v>12.3685369748362</c:v>
                </c:pt>
                <c:pt idx="8986">
                  <c:v>12.3699135510159</c:v>
                </c:pt>
                <c:pt idx="8987">
                  <c:v>12.3712901271956</c:v>
                </c:pt>
                <c:pt idx="8988">
                  <c:v>12.372666703375399</c:v>
                </c:pt>
                <c:pt idx="8989">
                  <c:v>12.374043279555099</c:v>
                </c:pt>
                <c:pt idx="8990">
                  <c:v>12.375419855734799</c:v>
                </c:pt>
                <c:pt idx="8991">
                  <c:v>12.376796431914499</c:v>
                </c:pt>
                <c:pt idx="8992">
                  <c:v>12.378173008094301</c:v>
                </c:pt>
                <c:pt idx="8993">
                  <c:v>12.379549584274001</c:v>
                </c:pt>
                <c:pt idx="8994">
                  <c:v>12.380926160453701</c:v>
                </c:pt>
                <c:pt idx="8995">
                  <c:v>12.382302736633401</c:v>
                </c:pt>
                <c:pt idx="8996">
                  <c:v>12.3836793128132</c:v>
                </c:pt>
                <c:pt idx="8997">
                  <c:v>12.3850558889929</c:v>
                </c:pt>
                <c:pt idx="8998">
                  <c:v>12.3864324651726</c:v>
                </c:pt>
                <c:pt idx="8999">
                  <c:v>12.3878090413524</c:v>
                </c:pt>
                <c:pt idx="9000">
                  <c:v>12.3891856175321</c:v>
                </c:pt>
                <c:pt idx="9001">
                  <c:v>12.3905621937118</c:v>
                </c:pt>
                <c:pt idx="9002">
                  <c:v>12.3919387698915</c:v>
                </c:pt>
                <c:pt idx="9003">
                  <c:v>12.393315346071301</c:v>
                </c:pt>
                <c:pt idx="9004">
                  <c:v>12.394691922251001</c:v>
                </c:pt>
                <c:pt idx="9005">
                  <c:v>12.396068498430701</c:v>
                </c:pt>
                <c:pt idx="9006">
                  <c:v>12.397445074610401</c:v>
                </c:pt>
                <c:pt idx="9007">
                  <c:v>12.3988216507902</c:v>
                </c:pt>
                <c:pt idx="9008">
                  <c:v>12.4001982269699</c:v>
                </c:pt>
                <c:pt idx="9009">
                  <c:v>12.4015748031496</c:v>
                </c:pt>
                <c:pt idx="9010">
                  <c:v>12.4029513793293</c:v>
                </c:pt>
                <c:pt idx="9011">
                  <c:v>12.4043279555091</c:v>
                </c:pt>
                <c:pt idx="9012">
                  <c:v>12.4057045316888</c:v>
                </c:pt>
                <c:pt idx="9013">
                  <c:v>12.4070811078685</c:v>
                </c:pt>
                <c:pt idx="9014">
                  <c:v>12.4084576840482</c:v>
                </c:pt>
                <c:pt idx="9015">
                  <c:v>12.409834260227999</c:v>
                </c:pt>
                <c:pt idx="9016">
                  <c:v>12.411210836407699</c:v>
                </c:pt>
                <c:pt idx="9017">
                  <c:v>12.412587412587399</c:v>
                </c:pt>
                <c:pt idx="9018">
                  <c:v>12.413963988767099</c:v>
                </c:pt>
                <c:pt idx="9019">
                  <c:v>12.4153405649469</c:v>
                </c:pt>
                <c:pt idx="9020">
                  <c:v>12.4167171411266</c:v>
                </c:pt>
                <c:pt idx="9021">
                  <c:v>12.4180937173063</c:v>
                </c:pt>
                <c:pt idx="9022">
                  <c:v>12.419470293486</c:v>
                </c:pt>
                <c:pt idx="9023">
                  <c:v>12.4208468696658</c:v>
                </c:pt>
                <c:pt idx="9024">
                  <c:v>12.4222234458455</c:v>
                </c:pt>
                <c:pt idx="9025">
                  <c:v>12.4236000220252</c:v>
                </c:pt>
                <c:pt idx="9026">
                  <c:v>12.4249765982049</c:v>
                </c:pt>
                <c:pt idx="9027">
                  <c:v>12.426353174384699</c:v>
                </c:pt>
                <c:pt idx="9028">
                  <c:v>12.427729750564399</c:v>
                </c:pt>
                <c:pt idx="9029">
                  <c:v>12.429106326744099</c:v>
                </c:pt>
                <c:pt idx="9030">
                  <c:v>12.430482902923799</c:v>
                </c:pt>
                <c:pt idx="9031">
                  <c:v>12.431859479103601</c:v>
                </c:pt>
                <c:pt idx="9032">
                  <c:v>12.433236055283301</c:v>
                </c:pt>
                <c:pt idx="9033">
                  <c:v>12.434612631463001</c:v>
                </c:pt>
                <c:pt idx="9034">
                  <c:v>12.4359892076428</c:v>
                </c:pt>
                <c:pt idx="9035">
                  <c:v>12.4373657838225</c:v>
                </c:pt>
                <c:pt idx="9036">
                  <c:v>12.4387423600022</c:v>
                </c:pt>
                <c:pt idx="9037">
                  <c:v>12.4401189361819</c:v>
                </c:pt>
                <c:pt idx="9038">
                  <c:v>12.441495512361699</c:v>
                </c:pt>
                <c:pt idx="9039">
                  <c:v>12.442872088541399</c:v>
                </c:pt>
                <c:pt idx="9040">
                  <c:v>12.444248664721099</c:v>
                </c:pt>
                <c:pt idx="9041">
                  <c:v>12.445625240900799</c:v>
                </c:pt>
                <c:pt idx="9042">
                  <c:v>12.447001817080601</c:v>
                </c:pt>
                <c:pt idx="9043">
                  <c:v>12.448378393260301</c:v>
                </c:pt>
                <c:pt idx="9044">
                  <c:v>12.449754969440001</c:v>
                </c:pt>
                <c:pt idx="9045">
                  <c:v>12.451131545619701</c:v>
                </c:pt>
                <c:pt idx="9046">
                  <c:v>12.4525081217995</c:v>
                </c:pt>
                <c:pt idx="9047">
                  <c:v>12.4538846979792</c:v>
                </c:pt>
                <c:pt idx="9048">
                  <c:v>12.4552612741589</c:v>
                </c:pt>
                <c:pt idx="9049">
                  <c:v>12.4566378503386</c:v>
                </c:pt>
                <c:pt idx="9050">
                  <c:v>12.4580144265184</c:v>
                </c:pt>
                <c:pt idx="9051">
                  <c:v>12.4593910026981</c:v>
                </c:pt>
                <c:pt idx="9052">
                  <c:v>12.4607675788778</c:v>
                </c:pt>
                <c:pt idx="9053">
                  <c:v>12.4621441550575</c:v>
                </c:pt>
                <c:pt idx="9054">
                  <c:v>12.463520731237301</c:v>
                </c:pt>
                <c:pt idx="9055">
                  <c:v>12.464897307417001</c:v>
                </c:pt>
                <c:pt idx="9056">
                  <c:v>12.466273883596701</c:v>
                </c:pt>
                <c:pt idx="9057">
                  <c:v>12.467650459776401</c:v>
                </c:pt>
                <c:pt idx="9058">
                  <c:v>12.4690270359562</c:v>
                </c:pt>
                <c:pt idx="9059">
                  <c:v>12.4704036121359</c:v>
                </c:pt>
                <c:pt idx="9060">
                  <c:v>12.4717801883156</c:v>
                </c:pt>
                <c:pt idx="9061">
                  <c:v>12.4731567644953</c:v>
                </c:pt>
                <c:pt idx="9062">
                  <c:v>12.4745333406751</c:v>
                </c:pt>
                <c:pt idx="9063">
                  <c:v>12.4759099168548</c:v>
                </c:pt>
                <c:pt idx="9064">
                  <c:v>12.4772864930345</c:v>
                </c:pt>
                <c:pt idx="9065">
                  <c:v>12.478663069214299</c:v>
                </c:pt>
                <c:pt idx="9066">
                  <c:v>12.480039645393999</c:v>
                </c:pt>
                <c:pt idx="9067">
                  <c:v>12.481416221573699</c:v>
                </c:pt>
                <c:pt idx="9068">
                  <c:v>12.482792797753399</c:v>
                </c:pt>
                <c:pt idx="9069">
                  <c:v>12.4841693739332</c:v>
                </c:pt>
                <c:pt idx="9070">
                  <c:v>12.4855459501129</c:v>
                </c:pt>
                <c:pt idx="9071">
                  <c:v>12.4869225262926</c:v>
                </c:pt>
                <c:pt idx="9072">
                  <c:v>12.4882991024723</c:v>
                </c:pt>
                <c:pt idx="9073">
                  <c:v>12.4896756786521</c:v>
                </c:pt>
                <c:pt idx="9074">
                  <c:v>12.4910522548318</c:v>
                </c:pt>
                <c:pt idx="9075">
                  <c:v>12.4924288310115</c:v>
                </c:pt>
                <c:pt idx="9076">
                  <c:v>12.4938054071912</c:v>
                </c:pt>
                <c:pt idx="9077">
                  <c:v>12.495181983370999</c:v>
                </c:pt>
                <c:pt idx="9078">
                  <c:v>12.496558559550699</c:v>
                </c:pt>
                <c:pt idx="9079">
                  <c:v>12.497935135730399</c:v>
                </c:pt>
                <c:pt idx="9080">
                  <c:v>12.499311711910099</c:v>
                </c:pt>
                <c:pt idx="9081">
                  <c:v>12.500688288089901</c:v>
                </c:pt>
                <c:pt idx="9082">
                  <c:v>12.502064864269601</c:v>
                </c:pt>
                <c:pt idx="9083">
                  <c:v>12.503441440449301</c:v>
                </c:pt>
                <c:pt idx="9084">
                  <c:v>12.504818016629001</c:v>
                </c:pt>
                <c:pt idx="9085">
                  <c:v>12.5061945928088</c:v>
                </c:pt>
                <c:pt idx="9086">
                  <c:v>12.5075711689885</c:v>
                </c:pt>
                <c:pt idx="9087">
                  <c:v>12.5089477451682</c:v>
                </c:pt>
                <c:pt idx="9088">
                  <c:v>12.5103243213479</c:v>
                </c:pt>
                <c:pt idx="9089">
                  <c:v>12.5117008975277</c:v>
                </c:pt>
                <c:pt idx="9090">
                  <c:v>12.5130774737074</c:v>
                </c:pt>
                <c:pt idx="9091">
                  <c:v>12.5144540498871</c:v>
                </c:pt>
                <c:pt idx="9092">
                  <c:v>12.515830626066901</c:v>
                </c:pt>
                <c:pt idx="9093">
                  <c:v>12.517207202246601</c:v>
                </c:pt>
                <c:pt idx="9094">
                  <c:v>12.518583778426301</c:v>
                </c:pt>
                <c:pt idx="9095">
                  <c:v>12.519960354606001</c:v>
                </c:pt>
                <c:pt idx="9096">
                  <c:v>12.5213369307858</c:v>
                </c:pt>
                <c:pt idx="9097">
                  <c:v>12.5227135069655</c:v>
                </c:pt>
                <c:pt idx="9098">
                  <c:v>12.5240900831452</c:v>
                </c:pt>
                <c:pt idx="9099">
                  <c:v>12.5254666593249</c:v>
                </c:pt>
                <c:pt idx="9100">
                  <c:v>12.5268432355047</c:v>
                </c:pt>
                <c:pt idx="9101">
                  <c:v>12.5282198116844</c:v>
                </c:pt>
                <c:pt idx="9102">
                  <c:v>12.5295963878641</c:v>
                </c:pt>
                <c:pt idx="9103">
                  <c:v>12.5309729640438</c:v>
                </c:pt>
                <c:pt idx="9104">
                  <c:v>12.532349540223599</c:v>
                </c:pt>
                <c:pt idx="9105">
                  <c:v>12.533726116403299</c:v>
                </c:pt>
                <c:pt idx="9106">
                  <c:v>12.535102692582999</c:v>
                </c:pt>
                <c:pt idx="9107">
                  <c:v>12.536479268762699</c:v>
                </c:pt>
                <c:pt idx="9108">
                  <c:v>12.5378558449425</c:v>
                </c:pt>
                <c:pt idx="9109">
                  <c:v>12.5392324211222</c:v>
                </c:pt>
                <c:pt idx="9110">
                  <c:v>12.5406089973019</c:v>
                </c:pt>
                <c:pt idx="9111">
                  <c:v>12.5419855734816</c:v>
                </c:pt>
                <c:pt idx="9112">
                  <c:v>12.5433621496614</c:v>
                </c:pt>
                <c:pt idx="9113">
                  <c:v>12.5447387258411</c:v>
                </c:pt>
                <c:pt idx="9114">
                  <c:v>12.5461153020208</c:v>
                </c:pt>
                <c:pt idx="9115">
                  <c:v>12.5474918782005</c:v>
                </c:pt>
                <c:pt idx="9116">
                  <c:v>12.548868454380299</c:v>
                </c:pt>
                <c:pt idx="9117">
                  <c:v>12.550245030559999</c:v>
                </c:pt>
                <c:pt idx="9118">
                  <c:v>12.551621606739699</c:v>
                </c:pt>
                <c:pt idx="9119">
                  <c:v>12.552998182919399</c:v>
                </c:pt>
                <c:pt idx="9120">
                  <c:v>12.554374759099201</c:v>
                </c:pt>
                <c:pt idx="9121">
                  <c:v>12.555751335278901</c:v>
                </c:pt>
                <c:pt idx="9122">
                  <c:v>12.557127911458601</c:v>
                </c:pt>
                <c:pt idx="9123">
                  <c:v>12.558504487638301</c:v>
                </c:pt>
                <c:pt idx="9124">
                  <c:v>12.5598810638181</c:v>
                </c:pt>
                <c:pt idx="9125">
                  <c:v>12.5612576399978</c:v>
                </c:pt>
                <c:pt idx="9126">
                  <c:v>12.5626342161775</c:v>
                </c:pt>
                <c:pt idx="9127">
                  <c:v>12.564010792357299</c:v>
                </c:pt>
                <c:pt idx="9128">
                  <c:v>12.565387368536999</c:v>
                </c:pt>
                <c:pt idx="9129">
                  <c:v>12.566763944716699</c:v>
                </c:pt>
                <c:pt idx="9130">
                  <c:v>12.568140520896399</c:v>
                </c:pt>
                <c:pt idx="9131">
                  <c:v>12.569517097076201</c:v>
                </c:pt>
                <c:pt idx="9132">
                  <c:v>12.570893673255901</c:v>
                </c:pt>
                <c:pt idx="9133">
                  <c:v>12.572270249435601</c:v>
                </c:pt>
                <c:pt idx="9134">
                  <c:v>12.573646825615301</c:v>
                </c:pt>
                <c:pt idx="9135">
                  <c:v>12.5750234017951</c:v>
                </c:pt>
                <c:pt idx="9136">
                  <c:v>12.5763999779748</c:v>
                </c:pt>
                <c:pt idx="9137">
                  <c:v>12.5777765541545</c:v>
                </c:pt>
                <c:pt idx="9138">
                  <c:v>12.5791531303342</c:v>
                </c:pt>
                <c:pt idx="9139">
                  <c:v>12.580529706514</c:v>
                </c:pt>
                <c:pt idx="9140">
                  <c:v>12.5819062826937</c:v>
                </c:pt>
                <c:pt idx="9141">
                  <c:v>12.5832828588734</c:v>
                </c:pt>
                <c:pt idx="9142">
                  <c:v>12.5846594350531</c:v>
                </c:pt>
                <c:pt idx="9143">
                  <c:v>12.586036011232901</c:v>
                </c:pt>
                <c:pt idx="9144">
                  <c:v>12.587412587412601</c:v>
                </c:pt>
                <c:pt idx="9145">
                  <c:v>12.588789163592301</c:v>
                </c:pt>
                <c:pt idx="9146">
                  <c:v>12.590165739772001</c:v>
                </c:pt>
                <c:pt idx="9147">
                  <c:v>12.5915423159518</c:v>
                </c:pt>
                <c:pt idx="9148">
                  <c:v>12.5929188921315</c:v>
                </c:pt>
                <c:pt idx="9149">
                  <c:v>12.5942954683112</c:v>
                </c:pt>
                <c:pt idx="9150">
                  <c:v>12.5956720444909</c:v>
                </c:pt>
                <c:pt idx="9151">
                  <c:v>12.5970486206707</c:v>
                </c:pt>
                <c:pt idx="9152">
                  <c:v>12.5984251968504</c:v>
                </c:pt>
                <c:pt idx="9153">
                  <c:v>12.5998017730301</c:v>
                </c:pt>
                <c:pt idx="9154">
                  <c:v>12.6011783492098</c:v>
                </c:pt>
                <c:pt idx="9155">
                  <c:v>12.602554925389599</c:v>
                </c:pt>
                <c:pt idx="9156">
                  <c:v>12.603931501569299</c:v>
                </c:pt>
                <c:pt idx="9157">
                  <c:v>12.605308077748999</c:v>
                </c:pt>
                <c:pt idx="9158">
                  <c:v>12.6066846539288</c:v>
                </c:pt>
                <c:pt idx="9159">
                  <c:v>12.6080612301085</c:v>
                </c:pt>
                <c:pt idx="9160">
                  <c:v>12.6094378062882</c:v>
                </c:pt>
                <c:pt idx="9161">
                  <c:v>12.6108143824679</c:v>
                </c:pt>
                <c:pt idx="9162">
                  <c:v>12.6121909586477</c:v>
                </c:pt>
                <c:pt idx="9163">
                  <c:v>12.6135675348274</c:v>
                </c:pt>
                <c:pt idx="9164">
                  <c:v>12.6149441110071</c:v>
                </c:pt>
                <c:pt idx="9165">
                  <c:v>12.6163206871868</c:v>
                </c:pt>
                <c:pt idx="9166">
                  <c:v>12.617697263366599</c:v>
                </c:pt>
                <c:pt idx="9167">
                  <c:v>12.619073839546299</c:v>
                </c:pt>
                <c:pt idx="9168">
                  <c:v>12.620450415725999</c:v>
                </c:pt>
                <c:pt idx="9169">
                  <c:v>12.621826991905699</c:v>
                </c:pt>
                <c:pt idx="9170">
                  <c:v>12.623203568085501</c:v>
                </c:pt>
                <c:pt idx="9171">
                  <c:v>12.624580144265201</c:v>
                </c:pt>
                <c:pt idx="9172">
                  <c:v>12.625956720444901</c:v>
                </c:pt>
                <c:pt idx="9173">
                  <c:v>12.627333296624601</c:v>
                </c:pt>
                <c:pt idx="9174">
                  <c:v>12.6287098728044</c:v>
                </c:pt>
                <c:pt idx="9175">
                  <c:v>12.6300864489841</c:v>
                </c:pt>
                <c:pt idx="9176">
                  <c:v>12.6314630251638</c:v>
                </c:pt>
                <c:pt idx="9177">
                  <c:v>12.6328396013435</c:v>
                </c:pt>
                <c:pt idx="9178">
                  <c:v>12.6342161775233</c:v>
                </c:pt>
                <c:pt idx="9179">
                  <c:v>12.635592753703</c:v>
                </c:pt>
                <c:pt idx="9180">
                  <c:v>12.636969329882699</c:v>
                </c:pt>
                <c:pt idx="9181">
                  <c:v>12.638345906062399</c:v>
                </c:pt>
                <c:pt idx="9182">
                  <c:v>12.639722482242201</c:v>
                </c:pt>
                <c:pt idx="9183">
                  <c:v>12.641099058421901</c:v>
                </c:pt>
                <c:pt idx="9184">
                  <c:v>12.642475634601601</c:v>
                </c:pt>
                <c:pt idx="9185">
                  <c:v>12.643852210781301</c:v>
                </c:pt>
                <c:pt idx="9186">
                  <c:v>12.6452287869611</c:v>
                </c:pt>
                <c:pt idx="9187">
                  <c:v>12.6466053631408</c:v>
                </c:pt>
                <c:pt idx="9188">
                  <c:v>12.6479819393205</c:v>
                </c:pt>
                <c:pt idx="9189">
                  <c:v>12.6493585155003</c:v>
                </c:pt>
                <c:pt idx="9190">
                  <c:v>12.65073509168</c:v>
                </c:pt>
                <c:pt idx="9191">
                  <c:v>12.6521116678597</c:v>
                </c:pt>
                <c:pt idx="9192">
                  <c:v>12.6534882440394</c:v>
                </c:pt>
                <c:pt idx="9193">
                  <c:v>12.654864820219199</c:v>
                </c:pt>
                <c:pt idx="9194">
                  <c:v>12.656241396398899</c:v>
                </c:pt>
                <c:pt idx="9195">
                  <c:v>12.657617972578601</c:v>
                </c:pt>
                <c:pt idx="9196">
                  <c:v>12.658994548758301</c:v>
                </c:pt>
                <c:pt idx="9197">
                  <c:v>12.6603711249381</c:v>
                </c:pt>
                <c:pt idx="9198">
                  <c:v>12.6617477011178</c:v>
                </c:pt>
                <c:pt idx="9199">
                  <c:v>12.6631242772975</c:v>
                </c:pt>
                <c:pt idx="9200">
                  <c:v>12.6645008534772</c:v>
                </c:pt>
                <c:pt idx="9201">
                  <c:v>12.665877429657</c:v>
                </c:pt>
                <c:pt idx="9202">
                  <c:v>12.6672540058367</c:v>
                </c:pt>
                <c:pt idx="9203">
                  <c:v>12.6686305820164</c:v>
                </c:pt>
                <c:pt idx="9204">
                  <c:v>12.6700071581961</c:v>
                </c:pt>
                <c:pt idx="9205">
                  <c:v>12.671383734375899</c:v>
                </c:pt>
                <c:pt idx="9206">
                  <c:v>12.672760310555599</c:v>
                </c:pt>
                <c:pt idx="9207">
                  <c:v>12.674136886735299</c:v>
                </c:pt>
                <c:pt idx="9208">
                  <c:v>12.675513462914999</c:v>
                </c:pt>
                <c:pt idx="9209">
                  <c:v>12.6768900390948</c:v>
                </c:pt>
                <c:pt idx="9210">
                  <c:v>12.6782666152745</c:v>
                </c:pt>
                <c:pt idx="9211">
                  <c:v>12.6796431914542</c:v>
                </c:pt>
                <c:pt idx="9212">
                  <c:v>12.6810197676339</c:v>
                </c:pt>
                <c:pt idx="9213">
                  <c:v>12.6823963438137</c:v>
                </c:pt>
                <c:pt idx="9214">
                  <c:v>12.6837729199934</c:v>
                </c:pt>
                <c:pt idx="9215">
                  <c:v>12.6851494961731</c:v>
                </c:pt>
                <c:pt idx="9216">
                  <c:v>12.6865260723528</c:v>
                </c:pt>
                <c:pt idx="9217">
                  <c:v>12.687902648532599</c:v>
                </c:pt>
                <c:pt idx="9218">
                  <c:v>12.689279224712299</c:v>
                </c:pt>
                <c:pt idx="9219">
                  <c:v>12.690655800891999</c:v>
                </c:pt>
                <c:pt idx="9220">
                  <c:v>12.692032377071801</c:v>
                </c:pt>
                <c:pt idx="9221">
                  <c:v>12.693408953251501</c:v>
                </c:pt>
                <c:pt idx="9222">
                  <c:v>12.694785529431201</c:v>
                </c:pt>
                <c:pt idx="9223">
                  <c:v>12.696162105610901</c:v>
                </c:pt>
                <c:pt idx="9224">
                  <c:v>12.6975386817907</c:v>
                </c:pt>
                <c:pt idx="9225">
                  <c:v>12.6989152579704</c:v>
                </c:pt>
                <c:pt idx="9226">
                  <c:v>12.7002918341501</c:v>
                </c:pt>
                <c:pt idx="9227">
                  <c:v>12.7016684103298</c:v>
                </c:pt>
                <c:pt idx="9228">
                  <c:v>12.7030449865096</c:v>
                </c:pt>
                <c:pt idx="9229">
                  <c:v>12.7044215626893</c:v>
                </c:pt>
                <c:pt idx="9230">
                  <c:v>12.705798138869</c:v>
                </c:pt>
                <c:pt idx="9231">
                  <c:v>12.7071747150487</c:v>
                </c:pt>
                <c:pt idx="9232">
                  <c:v>12.708551291228501</c:v>
                </c:pt>
                <c:pt idx="9233">
                  <c:v>12.709927867408201</c:v>
                </c:pt>
                <c:pt idx="9234">
                  <c:v>12.711304443587901</c:v>
                </c:pt>
                <c:pt idx="9235">
                  <c:v>12.712681019767601</c:v>
                </c:pt>
                <c:pt idx="9236">
                  <c:v>12.7140575959474</c:v>
                </c:pt>
                <c:pt idx="9237">
                  <c:v>12.7154341721271</c:v>
                </c:pt>
                <c:pt idx="9238">
                  <c:v>12.7168107483068</c:v>
                </c:pt>
                <c:pt idx="9239">
                  <c:v>12.7181873244865</c:v>
                </c:pt>
                <c:pt idx="9240">
                  <c:v>12.7195639006663</c:v>
                </c:pt>
                <c:pt idx="9241">
                  <c:v>12.720940476846</c:v>
                </c:pt>
                <c:pt idx="9242">
                  <c:v>12.7223170530257</c:v>
                </c:pt>
                <c:pt idx="9243">
                  <c:v>12.7236936292054</c:v>
                </c:pt>
                <c:pt idx="9244">
                  <c:v>12.725070205385199</c:v>
                </c:pt>
                <c:pt idx="9245">
                  <c:v>12.726446781564899</c:v>
                </c:pt>
                <c:pt idx="9246">
                  <c:v>12.727823357744599</c:v>
                </c:pt>
                <c:pt idx="9247">
                  <c:v>12.729199933924299</c:v>
                </c:pt>
                <c:pt idx="9248">
                  <c:v>12.7305765101041</c:v>
                </c:pt>
                <c:pt idx="9249">
                  <c:v>12.7319530862838</c:v>
                </c:pt>
                <c:pt idx="9250">
                  <c:v>12.7333296624635</c:v>
                </c:pt>
                <c:pt idx="9251">
                  <c:v>12.7347062386432</c:v>
                </c:pt>
                <c:pt idx="9252">
                  <c:v>12.736082814823</c:v>
                </c:pt>
                <c:pt idx="9253">
                  <c:v>12.7374593910027</c:v>
                </c:pt>
                <c:pt idx="9254">
                  <c:v>12.7388359671824</c:v>
                </c:pt>
                <c:pt idx="9255">
                  <c:v>12.740212543362199</c:v>
                </c:pt>
                <c:pt idx="9256">
                  <c:v>12.741589119541899</c:v>
                </c:pt>
                <c:pt idx="9257">
                  <c:v>12.742965695721599</c:v>
                </c:pt>
                <c:pt idx="9258">
                  <c:v>12.744342271901299</c:v>
                </c:pt>
                <c:pt idx="9259">
                  <c:v>12.745718848081101</c:v>
                </c:pt>
                <c:pt idx="9260">
                  <c:v>12.747095424260801</c:v>
                </c:pt>
                <c:pt idx="9261">
                  <c:v>12.748472000440501</c:v>
                </c:pt>
                <c:pt idx="9262">
                  <c:v>12.749848576620201</c:v>
                </c:pt>
                <c:pt idx="9263">
                  <c:v>12.7512251528</c:v>
                </c:pt>
                <c:pt idx="9264">
                  <c:v>12.7526017289797</c:v>
                </c:pt>
                <c:pt idx="9265">
                  <c:v>12.7539783051594</c:v>
                </c:pt>
                <c:pt idx="9266">
                  <c:v>12.7553548813391</c:v>
                </c:pt>
                <c:pt idx="9267">
                  <c:v>12.756731457518899</c:v>
                </c:pt>
                <c:pt idx="9268">
                  <c:v>12.758108033698599</c:v>
                </c:pt>
                <c:pt idx="9269">
                  <c:v>12.759484609878299</c:v>
                </c:pt>
                <c:pt idx="9270">
                  <c:v>12.760861186057999</c:v>
                </c:pt>
                <c:pt idx="9271">
                  <c:v>12.762237762237801</c:v>
                </c:pt>
                <c:pt idx="9272">
                  <c:v>12.763614338417501</c:v>
                </c:pt>
                <c:pt idx="9273">
                  <c:v>12.764990914597201</c:v>
                </c:pt>
                <c:pt idx="9274">
                  <c:v>12.766367490776901</c:v>
                </c:pt>
                <c:pt idx="9275">
                  <c:v>12.7677440669567</c:v>
                </c:pt>
                <c:pt idx="9276">
                  <c:v>12.7691206431364</c:v>
                </c:pt>
                <c:pt idx="9277">
                  <c:v>12.7704972193161</c:v>
                </c:pt>
                <c:pt idx="9278">
                  <c:v>12.7718737954958</c:v>
                </c:pt>
                <c:pt idx="9279">
                  <c:v>12.7732503716756</c:v>
                </c:pt>
                <c:pt idx="9280">
                  <c:v>12.7746269478553</c:v>
                </c:pt>
                <c:pt idx="9281">
                  <c:v>12.776003524035</c:v>
                </c:pt>
                <c:pt idx="9282">
                  <c:v>12.7773801002147</c:v>
                </c:pt>
                <c:pt idx="9283">
                  <c:v>12.778756676394501</c:v>
                </c:pt>
                <c:pt idx="9284">
                  <c:v>12.780133252574201</c:v>
                </c:pt>
                <c:pt idx="9285">
                  <c:v>12.781509828753901</c:v>
                </c:pt>
                <c:pt idx="9286">
                  <c:v>12.7828864049337</c:v>
                </c:pt>
                <c:pt idx="9287">
                  <c:v>12.7842629811134</c:v>
                </c:pt>
                <c:pt idx="9288">
                  <c:v>12.7856395572931</c:v>
                </c:pt>
                <c:pt idx="9289">
                  <c:v>12.7870161334728</c:v>
                </c:pt>
                <c:pt idx="9290">
                  <c:v>12.7883927096526</c:v>
                </c:pt>
                <c:pt idx="9291">
                  <c:v>12.7897692858323</c:v>
                </c:pt>
                <c:pt idx="9292">
                  <c:v>12.791145862012</c:v>
                </c:pt>
                <c:pt idx="9293">
                  <c:v>12.7925224381917</c:v>
                </c:pt>
                <c:pt idx="9294">
                  <c:v>12.793899014371499</c:v>
                </c:pt>
                <c:pt idx="9295">
                  <c:v>12.795275590551199</c:v>
                </c:pt>
                <c:pt idx="9296">
                  <c:v>12.796652166730899</c:v>
                </c:pt>
                <c:pt idx="9297">
                  <c:v>12.798028742910599</c:v>
                </c:pt>
                <c:pt idx="9298">
                  <c:v>12.7994053190904</c:v>
                </c:pt>
                <c:pt idx="9299">
                  <c:v>12.8007818952701</c:v>
                </c:pt>
                <c:pt idx="9300">
                  <c:v>12.8021584714498</c:v>
                </c:pt>
                <c:pt idx="9301">
                  <c:v>12.8035350476295</c:v>
                </c:pt>
                <c:pt idx="9302">
                  <c:v>12.8049116238093</c:v>
                </c:pt>
                <c:pt idx="9303">
                  <c:v>12.806288199989</c:v>
                </c:pt>
                <c:pt idx="9304">
                  <c:v>12.8076647761687</c:v>
                </c:pt>
                <c:pt idx="9305">
                  <c:v>12.8090413523484</c:v>
                </c:pt>
                <c:pt idx="9306">
                  <c:v>12.810417928528199</c:v>
                </c:pt>
                <c:pt idx="9307">
                  <c:v>12.811794504707899</c:v>
                </c:pt>
                <c:pt idx="9308">
                  <c:v>12.813171080887599</c:v>
                </c:pt>
                <c:pt idx="9309">
                  <c:v>12.814547657067299</c:v>
                </c:pt>
                <c:pt idx="9310">
                  <c:v>12.815924233247101</c:v>
                </c:pt>
                <c:pt idx="9311">
                  <c:v>12.817300809426801</c:v>
                </c:pt>
                <c:pt idx="9312">
                  <c:v>12.818677385606501</c:v>
                </c:pt>
                <c:pt idx="9313">
                  <c:v>12.820053961786201</c:v>
                </c:pt>
                <c:pt idx="9314">
                  <c:v>12.821430537966</c:v>
                </c:pt>
                <c:pt idx="9315">
                  <c:v>12.8228071141457</c:v>
                </c:pt>
                <c:pt idx="9316">
                  <c:v>12.8241836903254</c:v>
                </c:pt>
                <c:pt idx="9317">
                  <c:v>12.8255602665052</c:v>
                </c:pt>
                <c:pt idx="9318">
                  <c:v>12.8269368426849</c:v>
                </c:pt>
                <c:pt idx="9319">
                  <c:v>12.8283134188646</c:v>
                </c:pt>
                <c:pt idx="9320">
                  <c:v>12.8296899950443</c:v>
                </c:pt>
                <c:pt idx="9321">
                  <c:v>12.831066571224101</c:v>
                </c:pt>
                <c:pt idx="9322">
                  <c:v>12.832443147403801</c:v>
                </c:pt>
                <c:pt idx="9323">
                  <c:v>12.833819723583501</c:v>
                </c:pt>
                <c:pt idx="9324">
                  <c:v>12.835196299763201</c:v>
                </c:pt>
                <c:pt idx="9325">
                  <c:v>12.836572875943</c:v>
                </c:pt>
                <c:pt idx="9326">
                  <c:v>12.8379494521227</c:v>
                </c:pt>
                <c:pt idx="9327">
                  <c:v>12.8393260283024</c:v>
                </c:pt>
                <c:pt idx="9328">
                  <c:v>12.8407026044821</c:v>
                </c:pt>
                <c:pt idx="9329">
                  <c:v>12.8420791806619</c:v>
                </c:pt>
                <c:pt idx="9330">
                  <c:v>12.8434557568416</c:v>
                </c:pt>
                <c:pt idx="9331">
                  <c:v>12.8448323330213</c:v>
                </c:pt>
                <c:pt idx="9332">
                  <c:v>12.846208909201</c:v>
                </c:pt>
                <c:pt idx="9333">
                  <c:v>12.847585485380799</c:v>
                </c:pt>
                <c:pt idx="9334">
                  <c:v>12.848962061560499</c:v>
                </c:pt>
                <c:pt idx="9335">
                  <c:v>12.850338637740199</c:v>
                </c:pt>
                <c:pt idx="9336">
                  <c:v>12.851715213919899</c:v>
                </c:pt>
                <c:pt idx="9337">
                  <c:v>12.8530917900997</c:v>
                </c:pt>
                <c:pt idx="9338">
                  <c:v>12.8544683662794</c:v>
                </c:pt>
                <c:pt idx="9339">
                  <c:v>12.8558449424591</c:v>
                </c:pt>
                <c:pt idx="9340">
                  <c:v>12.8572215186388</c:v>
                </c:pt>
                <c:pt idx="9341">
                  <c:v>12.8585980948186</c:v>
                </c:pt>
                <c:pt idx="9342">
                  <c:v>12.8599746709983</c:v>
                </c:pt>
                <c:pt idx="9343">
                  <c:v>12.861351247178</c:v>
                </c:pt>
                <c:pt idx="9344">
                  <c:v>12.8627278233577</c:v>
                </c:pt>
                <c:pt idx="9345">
                  <c:v>12.864104399537499</c:v>
                </c:pt>
                <c:pt idx="9346">
                  <c:v>12.865480975717199</c:v>
                </c:pt>
                <c:pt idx="9347">
                  <c:v>12.866857551896899</c:v>
                </c:pt>
                <c:pt idx="9348">
                  <c:v>12.868234128076701</c:v>
                </c:pt>
                <c:pt idx="9349">
                  <c:v>12.869610704256401</c:v>
                </c:pt>
                <c:pt idx="9350">
                  <c:v>12.870987280436101</c:v>
                </c:pt>
                <c:pt idx="9351">
                  <c:v>12.872363856615801</c:v>
                </c:pt>
                <c:pt idx="9352">
                  <c:v>12.8737404327956</c:v>
                </c:pt>
                <c:pt idx="9353">
                  <c:v>12.8751170089753</c:v>
                </c:pt>
                <c:pt idx="9354">
                  <c:v>12.876493585155</c:v>
                </c:pt>
                <c:pt idx="9355">
                  <c:v>12.8778701613347</c:v>
                </c:pt>
                <c:pt idx="9356">
                  <c:v>12.879246737514499</c:v>
                </c:pt>
                <c:pt idx="9357">
                  <c:v>12.880623313694199</c:v>
                </c:pt>
                <c:pt idx="9358">
                  <c:v>12.881999889873899</c:v>
                </c:pt>
                <c:pt idx="9359">
                  <c:v>12.883376466053599</c:v>
                </c:pt>
                <c:pt idx="9360">
                  <c:v>12.884753042233401</c:v>
                </c:pt>
                <c:pt idx="9361">
                  <c:v>12.886129618413101</c:v>
                </c:pt>
                <c:pt idx="9362">
                  <c:v>12.887506194592801</c:v>
                </c:pt>
                <c:pt idx="9363">
                  <c:v>12.888882770772501</c:v>
                </c:pt>
                <c:pt idx="9364">
                  <c:v>12.8902593469523</c:v>
                </c:pt>
                <c:pt idx="9365">
                  <c:v>12.891635923132</c:v>
                </c:pt>
                <c:pt idx="9366">
                  <c:v>12.8930124993117</c:v>
                </c:pt>
                <c:pt idx="9367">
                  <c:v>12.8943890754914</c:v>
                </c:pt>
                <c:pt idx="9368">
                  <c:v>12.8957656516712</c:v>
                </c:pt>
                <c:pt idx="9369">
                  <c:v>12.8971422278509</c:v>
                </c:pt>
                <c:pt idx="9370">
                  <c:v>12.8985188040306</c:v>
                </c:pt>
                <c:pt idx="9371">
                  <c:v>12.8998953802103</c:v>
                </c:pt>
                <c:pt idx="9372">
                  <c:v>12.901271956390101</c:v>
                </c:pt>
                <c:pt idx="9373">
                  <c:v>12.902648532569801</c:v>
                </c:pt>
                <c:pt idx="9374">
                  <c:v>12.904025108749501</c:v>
                </c:pt>
                <c:pt idx="9375">
                  <c:v>12.905401684929201</c:v>
                </c:pt>
                <c:pt idx="9376">
                  <c:v>12.906778261109</c:v>
                </c:pt>
                <c:pt idx="9377">
                  <c:v>12.9081548372887</c:v>
                </c:pt>
                <c:pt idx="9378">
                  <c:v>12.9095314134684</c:v>
                </c:pt>
                <c:pt idx="9379">
                  <c:v>12.9109079896482</c:v>
                </c:pt>
                <c:pt idx="9380">
                  <c:v>12.9122845658279</c:v>
                </c:pt>
                <c:pt idx="9381">
                  <c:v>12.9136611420076</c:v>
                </c:pt>
                <c:pt idx="9382">
                  <c:v>12.9150377181873</c:v>
                </c:pt>
                <c:pt idx="9383">
                  <c:v>12.916414294367099</c:v>
                </c:pt>
                <c:pt idx="9384">
                  <c:v>12.917790870546799</c:v>
                </c:pt>
                <c:pt idx="9385">
                  <c:v>12.919167446726499</c:v>
                </c:pt>
                <c:pt idx="9386">
                  <c:v>12.920544022906199</c:v>
                </c:pt>
                <c:pt idx="9387">
                  <c:v>12.921920599086</c:v>
                </c:pt>
                <c:pt idx="9388">
                  <c:v>12.9232971752657</c:v>
                </c:pt>
                <c:pt idx="9389">
                  <c:v>12.9246737514454</c:v>
                </c:pt>
                <c:pt idx="9390">
                  <c:v>12.9260503276251</c:v>
                </c:pt>
                <c:pt idx="9391">
                  <c:v>12.9274269038049</c:v>
                </c:pt>
                <c:pt idx="9392">
                  <c:v>12.9288034799846</c:v>
                </c:pt>
                <c:pt idx="9393">
                  <c:v>12.9301800561643</c:v>
                </c:pt>
                <c:pt idx="9394">
                  <c:v>12.931556632344</c:v>
                </c:pt>
                <c:pt idx="9395">
                  <c:v>12.932933208523799</c:v>
                </c:pt>
                <c:pt idx="9396">
                  <c:v>12.934309784703499</c:v>
                </c:pt>
                <c:pt idx="9397">
                  <c:v>12.935686360883199</c:v>
                </c:pt>
                <c:pt idx="9398">
                  <c:v>12.937062937062899</c:v>
                </c:pt>
                <c:pt idx="9399">
                  <c:v>12.938439513242701</c:v>
                </c:pt>
                <c:pt idx="9400">
                  <c:v>12.939816089422401</c:v>
                </c:pt>
                <c:pt idx="9401">
                  <c:v>12.941192665602101</c:v>
                </c:pt>
                <c:pt idx="9402">
                  <c:v>12.942569241781801</c:v>
                </c:pt>
                <c:pt idx="9403">
                  <c:v>12.9439458179616</c:v>
                </c:pt>
                <c:pt idx="9404">
                  <c:v>12.9453223941413</c:v>
                </c:pt>
                <c:pt idx="9405">
                  <c:v>12.946698970321</c:v>
                </c:pt>
                <c:pt idx="9406">
                  <c:v>12.9480755465007</c:v>
                </c:pt>
                <c:pt idx="9407">
                  <c:v>12.949452122680499</c:v>
                </c:pt>
                <c:pt idx="9408">
                  <c:v>12.950828698860199</c:v>
                </c:pt>
                <c:pt idx="9409">
                  <c:v>12.952205275039899</c:v>
                </c:pt>
                <c:pt idx="9410">
                  <c:v>12.953581851219599</c:v>
                </c:pt>
                <c:pt idx="9411">
                  <c:v>12.954958427399401</c:v>
                </c:pt>
                <c:pt idx="9412">
                  <c:v>12.956335003579101</c:v>
                </c:pt>
                <c:pt idx="9413">
                  <c:v>12.957711579758801</c:v>
                </c:pt>
                <c:pt idx="9414">
                  <c:v>12.9590881559386</c:v>
                </c:pt>
                <c:pt idx="9415">
                  <c:v>12.9604647321183</c:v>
                </c:pt>
                <c:pt idx="9416">
                  <c:v>12.961841308298</c:v>
                </c:pt>
                <c:pt idx="9417">
                  <c:v>12.9632178844777</c:v>
                </c:pt>
                <c:pt idx="9418">
                  <c:v>12.9645944606575</c:v>
                </c:pt>
                <c:pt idx="9419">
                  <c:v>12.9659710368372</c:v>
                </c:pt>
                <c:pt idx="9420">
                  <c:v>12.9673476130169</c:v>
                </c:pt>
                <c:pt idx="9421">
                  <c:v>12.9687241891966</c:v>
                </c:pt>
                <c:pt idx="9422">
                  <c:v>12.970100765376401</c:v>
                </c:pt>
                <c:pt idx="9423">
                  <c:v>12.971477341556101</c:v>
                </c:pt>
                <c:pt idx="9424">
                  <c:v>12.972853917735801</c:v>
                </c:pt>
                <c:pt idx="9425">
                  <c:v>12.974230493915501</c:v>
                </c:pt>
                <c:pt idx="9426">
                  <c:v>12.9756070700953</c:v>
                </c:pt>
                <c:pt idx="9427">
                  <c:v>12.976983646275</c:v>
                </c:pt>
                <c:pt idx="9428">
                  <c:v>12.9783602224547</c:v>
                </c:pt>
                <c:pt idx="9429">
                  <c:v>12.9797367986344</c:v>
                </c:pt>
                <c:pt idx="9430">
                  <c:v>12.9811133748142</c:v>
                </c:pt>
                <c:pt idx="9431">
                  <c:v>12.9824899509939</c:v>
                </c:pt>
                <c:pt idx="9432">
                  <c:v>12.9838665271736</c:v>
                </c:pt>
                <c:pt idx="9433">
                  <c:v>12.9852431033533</c:v>
                </c:pt>
                <c:pt idx="9434">
                  <c:v>12.986619679533099</c:v>
                </c:pt>
                <c:pt idx="9435">
                  <c:v>12.987996255712799</c:v>
                </c:pt>
                <c:pt idx="9436">
                  <c:v>12.989372831892499</c:v>
                </c:pt>
                <c:pt idx="9437">
                  <c:v>12.990749408072199</c:v>
                </c:pt>
                <c:pt idx="9438">
                  <c:v>12.992125984252</c:v>
                </c:pt>
                <c:pt idx="9439">
                  <c:v>12.9935025604317</c:v>
                </c:pt>
                <c:pt idx="9440">
                  <c:v>12.9948791366114</c:v>
                </c:pt>
                <c:pt idx="9441">
                  <c:v>12.9962557127911</c:v>
                </c:pt>
                <c:pt idx="9442">
                  <c:v>12.9976322889709</c:v>
                </c:pt>
                <c:pt idx="9443">
                  <c:v>12.9990088651506</c:v>
                </c:pt>
                <c:pt idx="9444">
                  <c:v>13.0003854413303</c:v>
                </c:pt>
                <c:pt idx="9445">
                  <c:v>13.001762017510099</c:v>
                </c:pt>
                <c:pt idx="9446">
                  <c:v>13.003138593689799</c:v>
                </c:pt>
                <c:pt idx="9447">
                  <c:v>13.004515169869499</c:v>
                </c:pt>
                <c:pt idx="9448">
                  <c:v>13.005891746049199</c:v>
                </c:pt>
                <c:pt idx="9449">
                  <c:v>13.007268322229001</c:v>
                </c:pt>
                <c:pt idx="9450">
                  <c:v>13.008644898408701</c:v>
                </c:pt>
                <c:pt idx="9451">
                  <c:v>13.010021474588401</c:v>
                </c:pt>
                <c:pt idx="9452">
                  <c:v>13.011398050768101</c:v>
                </c:pt>
                <c:pt idx="9453">
                  <c:v>13.0127746269479</c:v>
                </c:pt>
                <c:pt idx="9454">
                  <c:v>13.0141512031276</c:v>
                </c:pt>
                <c:pt idx="9455">
                  <c:v>13.0155277793073</c:v>
                </c:pt>
                <c:pt idx="9456">
                  <c:v>13.016904355487</c:v>
                </c:pt>
                <c:pt idx="9457">
                  <c:v>13.0182809316668</c:v>
                </c:pt>
                <c:pt idx="9458">
                  <c:v>13.0196575078465</c:v>
                </c:pt>
                <c:pt idx="9459">
                  <c:v>13.0210340840262</c:v>
                </c:pt>
                <c:pt idx="9460">
                  <c:v>13.0224106602059</c:v>
                </c:pt>
                <c:pt idx="9461">
                  <c:v>13.023787236385701</c:v>
                </c:pt>
                <c:pt idx="9462">
                  <c:v>13.025163812565401</c:v>
                </c:pt>
                <c:pt idx="9463">
                  <c:v>13.026540388745101</c:v>
                </c:pt>
                <c:pt idx="9464">
                  <c:v>13.027916964924801</c:v>
                </c:pt>
                <c:pt idx="9465">
                  <c:v>13.0292935411046</c:v>
                </c:pt>
                <c:pt idx="9466">
                  <c:v>13.0306701172843</c:v>
                </c:pt>
                <c:pt idx="9467">
                  <c:v>13.032046693464</c:v>
                </c:pt>
                <c:pt idx="9468">
                  <c:v>13.0334232696437</c:v>
                </c:pt>
                <c:pt idx="9469">
                  <c:v>13.0347998458235</c:v>
                </c:pt>
                <c:pt idx="9470">
                  <c:v>13.0361764220032</c:v>
                </c:pt>
                <c:pt idx="9471">
                  <c:v>13.0375529981829</c:v>
                </c:pt>
                <c:pt idx="9472">
                  <c:v>13.0389295743626</c:v>
                </c:pt>
                <c:pt idx="9473">
                  <c:v>13.040306150542399</c:v>
                </c:pt>
                <c:pt idx="9474">
                  <c:v>13.041682726722099</c:v>
                </c:pt>
                <c:pt idx="9475">
                  <c:v>13.043059302901799</c:v>
                </c:pt>
                <c:pt idx="9476">
                  <c:v>13.0444358790816</c:v>
                </c:pt>
                <c:pt idx="9477">
                  <c:v>13.0458124552613</c:v>
                </c:pt>
                <c:pt idx="9478">
                  <c:v>13.047189031441</c:v>
                </c:pt>
                <c:pt idx="9479">
                  <c:v>13.0485656076207</c:v>
                </c:pt>
                <c:pt idx="9480">
                  <c:v>13.0499421838005</c:v>
                </c:pt>
                <c:pt idx="9481">
                  <c:v>13.0513187599802</c:v>
                </c:pt>
                <c:pt idx="9482">
                  <c:v>13.0526953361599</c:v>
                </c:pt>
                <c:pt idx="9483">
                  <c:v>13.0540719123396</c:v>
                </c:pt>
                <c:pt idx="9484">
                  <c:v>13.055448488519399</c:v>
                </c:pt>
                <c:pt idx="9485">
                  <c:v>13.056825064699099</c:v>
                </c:pt>
                <c:pt idx="9486">
                  <c:v>13.058201640878799</c:v>
                </c:pt>
                <c:pt idx="9487">
                  <c:v>13.059578217058499</c:v>
                </c:pt>
                <c:pt idx="9488">
                  <c:v>13.060954793238301</c:v>
                </c:pt>
                <c:pt idx="9489">
                  <c:v>13.062331369418001</c:v>
                </c:pt>
                <c:pt idx="9490">
                  <c:v>13.063707945597701</c:v>
                </c:pt>
                <c:pt idx="9491">
                  <c:v>13.065084521777401</c:v>
                </c:pt>
                <c:pt idx="9492">
                  <c:v>13.0664610979572</c:v>
                </c:pt>
                <c:pt idx="9493">
                  <c:v>13.0678376741369</c:v>
                </c:pt>
                <c:pt idx="9494">
                  <c:v>13.0692142503166</c:v>
                </c:pt>
                <c:pt idx="9495">
                  <c:v>13.0705908264963</c:v>
                </c:pt>
                <c:pt idx="9496">
                  <c:v>13.071967402676099</c:v>
                </c:pt>
                <c:pt idx="9497">
                  <c:v>13.073343978855799</c:v>
                </c:pt>
                <c:pt idx="9498">
                  <c:v>13.074720555035499</c:v>
                </c:pt>
                <c:pt idx="9499">
                  <c:v>13.076097131215199</c:v>
                </c:pt>
                <c:pt idx="9500">
                  <c:v>13.077473707395001</c:v>
                </c:pt>
                <c:pt idx="9501">
                  <c:v>13.078850283574701</c:v>
                </c:pt>
                <c:pt idx="9502">
                  <c:v>13.080226859754401</c:v>
                </c:pt>
                <c:pt idx="9503">
                  <c:v>13.081603435934101</c:v>
                </c:pt>
                <c:pt idx="9504">
                  <c:v>13.0829800121139</c:v>
                </c:pt>
                <c:pt idx="9505">
                  <c:v>13.0843565882936</c:v>
                </c:pt>
                <c:pt idx="9506">
                  <c:v>13.0857331644733</c:v>
                </c:pt>
                <c:pt idx="9507">
                  <c:v>13.0871097406531</c:v>
                </c:pt>
                <c:pt idx="9508">
                  <c:v>13.0884863168328</c:v>
                </c:pt>
                <c:pt idx="9509">
                  <c:v>13.0898628930125</c:v>
                </c:pt>
                <c:pt idx="9510">
                  <c:v>13.0912394691922</c:v>
                </c:pt>
                <c:pt idx="9511">
                  <c:v>13.092616045372001</c:v>
                </c:pt>
                <c:pt idx="9512">
                  <c:v>13.093992621551701</c:v>
                </c:pt>
                <c:pt idx="9513">
                  <c:v>13.095369197731401</c:v>
                </c:pt>
                <c:pt idx="9514">
                  <c:v>13.096745773911101</c:v>
                </c:pt>
                <c:pt idx="9515">
                  <c:v>13.0981223500909</c:v>
                </c:pt>
                <c:pt idx="9516">
                  <c:v>13.0994989262706</c:v>
                </c:pt>
                <c:pt idx="9517">
                  <c:v>13.1008755024503</c:v>
                </c:pt>
                <c:pt idx="9518">
                  <c:v>13.10225207863</c:v>
                </c:pt>
                <c:pt idx="9519">
                  <c:v>13.1036286548098</c:v>
                </c:pt>
                <c:pt idx="9520">
                  <c:v>13.1050052309895</c:v>
                </c:pt>
                <c:pt idx="9521">
                  <c:v>13.1063818071692</c:v>
                </c:pt>
                <c:pt idx="9522">
                  <c:v>13.1077583833489</c:v>
                </c:pt>
                <c:pt idx="9523">
                  <c:v>13.109134959528699</c:v>
                </c:pt>
                <c:pt idx="9524">
                  <c:v>13.110511535708399</c:v>
                </c:pt>
                <c:pt idx="9525">
                  <c:v>13.111888111888099</c:v>
                </c:pt>
                <c:pt idx="9526">
                  <c:v>13.113264688067799</c:v>
                </c:pt>
                <c:pt idx="9527">
                  <c:v>13.1146412642476</c:v>
                </c:pt>
                <c:pt idx="9528">
                  <c:v>13.1160178404273</c:v>
                </c:pt>
                <c:pt idx="9529">
                  <c:v>13.117394416607</c:v>
                </c:pt>
                <c:pt idx="9530">
                  <c:v>13.1187709927867</c:v>
                </c:pt>
                <c:pt idx="9531">
                  <c:v>13.1201475689665</c:v>
                </c:pt>
                <c:pt idx="9532">
                  <c:v>13.1215241451462</c:v>
                </c:pt>
                <c:pt idx="9533">
                  <c:v>13.1229007213259</c:v>
                </c:pt>
                <c:pt idx="9534">
                  <c:v>13.1242772975056</c:v>
                </c:pt>
                <c:pt idx="9535">
                  <c:v>13.125653873685399</c:v>
                </c:pt>
                <c:pt idx="9536">
                  <c:v>13.127030449865099</c:v>
                </c:pt>
                <c:pt idx="9537">
                  <c:v>13.128407026044799</c:v>
                </c:pt>
                <c:pt idx="9538">
                  <c:v>13.129783602224499</c:v>
                </c:pt>
                <c:pt idx="9539">
                  <c:v>13.131160178404301</c:v>
                </c:pt>
                <c:pt idx="9540">
                  <c:v>13.132536754584001</c:v>
                </c:pt>
                <c:pt idx="9541">
                  <c:v>13.133913330763701</c:v>
                </c:pt>
                <c:pt idx="9542">
                  <c:v>13.1352899069435</c:v>
                </c:pt>
                <c:pt idx="9543">
                  <c:v>13.1366664831232</c:v>
                </c:pt>
                <c:pt idx="9544">
                  <c:v>13.1380430593029</c:v>
                </c:pt>
                <c:pt idx="9545">
                  <c:v>13.1394196354826</c:v>
                </c:pt>
                <c:pt idx="9546">
                  <c:v>13.1407962116624</c:v>
                </c:pt>
                <c:pt idx="9547">
                  <c:v>13.1421727878421</c:v>
                </c:pt>
                <c:pt idx="9548">
                  <c:v>13.1435493640218</c:v>
                </c:pt>
                <c:pt idx="9549">
                  <c:v>13.1449259402015</c:v>
                </c:pt>
                <c:pt idx="9550">
                  <c:v>13.146302516381301</c:v>
                </c:pt>
                <c:pt idx="9551">
                  <c:v>13.147679092561001</c:v>
                </c:pt>
                <c:pt idx="9552">
                  <c:v>13.149055668740701</c:v>
                </c:pt>
                <c:pt idx="9553">
                  <c:v>13.150432244920401</c:v>
                </c:pt>
                <c:pt idx="9554">
                  <c:v>13.1518088211002</c:v>
                </c:pt>
                <c:pt idx="9555">
                  <c:v>13.1531853972799</c:v>
                </c:pt>
                <c:pt idx="9556">
                  <c:v>13.1545619734596</c:v>
                </c:pt>
                <c:pt idx="9557">
                  <c:v>13.1559385496393</c:v>
                </c:pt>
                <c:pt idx="9558">
                  <c:v>13.1573151258191</c:v>
                </c:pt>
                <c:pt idx="9559">
                  <c:v>13.1586917019988</c:v>
                </c:pt>
                <c:pt idx="9560">
                  <c:v>13.1600682781785</c:v>
                </c:pt>
                <c:pt idx="9561">
                  <c:v>13.1614448543582</c:v>
                </c:pt>
                <c:pt idx="9562">
                  <c:v>13.162821430537999</c:v>
                </c:pt>
                <c:pt idx="9563">
                  <c:v>13.164198006717699</c:v>
                </c:pt>
                <c:pt idx="9564">
                  <c:v>13.165574582897399</c:v>
                </c:pt>
                <c:pt idx="9565">
                  <c:v>13.166951159077099</c:v>
                </c:pt>
                <c:pt idx="9566">
                  <c:v>13.1683277352569</c:v>
                </c:pt>
                <c:pt idx="9567">
                  <c:v>13.1697043114366</c:v>
                </c:pt>
                <c:pt idx="9568">
                  <c:v>13.1710808876163</c:v>
                </c:pt>
                <c:pt idx="9569">
                  <c:v>13.1724574637961</c:v>
                </c:pt>
                <c:pt idx="9570">
                  <c:v>13.1738340399758</c:v>
                </c:pt>
                <c:pt idx="9571">
                  <c:v>13.1752106161555</c:v>
                </c:pt>
                <c:pt idx="9572">
                  <c:v>13.1765871923352</c:v>
                </c:pt>
                <c:pt idx="9573">
                  <c:v>13.177963768514999</c:v>
                </c:pt>
                <c:pt idx="9574">
                  <c:v>13.179340344694699</c:v>
                </c:pt>
                <c:pt idx="9575">
                  <c:v>13.180716920874399</c:v>
                </c:pt>
                <c:pt idx="9576">
                  <c:v>13.182093497054099</c:v>
                </c:pt>
                <c:pt idx="9577">
                  <c:v>13.183470073233901</c:v>
                </c:pt>
                <c:pt idx="9578">
                  <c:v>13.184846649413601</c:v>
                </c:pt>
                <c:pt idx="9579">
                  <c:v>13.186223225593301</c:v>
                </c:pt>
                <c:pt idx="9580">
                  <c:v>13.187599801773001</c:v>
                </c:pt>
                <c:pt idx="9581">
                  <c:v>13.1889763779528</c:v>
                </c:pt>
                <c:pt idx="9582">
                  <c:v>13.1903529541325</c:v>
                </c:pt>
                <c:pt idx="9583">
                  <c:v>13.1917295303122</c:v>
                </c:pt>
                <c:pt idx="9584">
                  <c:v>13.1931061064919</c:v>
                </c:pt>
                <c:pt idx="9585">
                  <c:v>13.194482682671699</c:v>
                </c:pt>
                <c:pt idx="9586">
                  <c:v>13.195859258851399</c:v>
                </c:pt>
                <c:pt idx="9587">
                  <c:v>13.197235835031099</c:v>
                </c:pt>
                <c:pt idx="9588">
                  <c:v>13.198612411210799</c:v>
                </c:pt>
                <c:pt idx="9589">
                  <c:v>13.199988987390601</c:v>
                </c:pt>
                <c:pt idx="9590">
                  <c:v>13.201365563570301</c:v>
                </c:pt>
                <c:pt idx="9591">
                  <c:v>13.202742139750001</c:v>
                </c:pt>
                <c:pt idx="9592">
                  <c:v>13.204118715929701</c:v>
                </c:pt>
                <c:pt idx="9593">
                  <c:v>13.2054952921095</c:v>
                </c:pt>
                <c:pt idx="9594">
                  <c:v>13.2068718682892</c:v>
                </c:pt>
                <c:pt idx="9595">
                  <c:v>13.2082484444689</c:v>
                </c:pt>
                <c:pt idx="9596">
                  <c:v>13.2096250206486</c:v>
                </c:pt>
                <c:pt idx="9597">
                  <c:v>13.2110015968284</c:v>
                </c:pt>
                <c:pt idx="9598">
                  <c:v>13.2123781730081</c:v>
                </c:pt>
                <c:pt idx="9599">
                  <c:v>13.2137547491878</c:v>
                </c:pt>
                <c:pt idx="9600">
                  <c:v>13.2151313253675</c:v>
                </c:pt>
                <c:pt idx="9601">
                  <c:v>13.216507901547301</c:v>
                </c:pt>
                <c:pt idx="9602">
                  <c:v>13.217884477727001</c:v>
                </c:pt>
                <c:pt idx="9603">
                  <c:v>13.219261053906701</c:v>
                </c:pt>
                <c:pt idx="9604">
                  <c:v>13.2206376300865</c:v>
                </c:pt>
                <c:pt idx="9605">
                  <c:v>13.2220142062662</c:v>
                </c:pt>
                <c:pt idx="9606">
                  <c:v>13.2233907824459</c:v>
                </c:pt>
                <c:pt idx="9607">
                  <c:v>13.2247673586256</c:v>
                </c:pt>
                <c:pt idx="9608">
                  <c:v>13.2261439348054</c:v>
                </c:pt>
                <c:pt idx="9609">
                  <c:v>13.2275205109851</c:v>
                </c:pt>
                <c:pt idx="9610">
                  <c:v>13.2288970871648</c:v>
                </c:pt>
                <c:pt idx="9611">
                  <c:v>13.2302736633445</c:v>
                </c:pt>
                <c:pt idx="9612">
                  <c:v>13.231650239524299</c:v>
                </c:pt>
                <c:pt idx="9613">
                  <c:v>13.233026815703999</c:v>
                </c:pt>
                <c:pt idx="9614">
                  <c:v>13.234403391883699</c:v>
                </c:pt>
                <c:pt idx="9615">
                  <c:v>13.235779968063399</c:v>
                </c:pt>
                <c:pt idx="9616">
                  <c:v>13.2371565442432</c:v>
                </c:pt>
                <c:pt idx="9617">
                  <c:v>13.2385331204229</c:v>
                </c:pt>
                <c:pt idx="9618">
                  <c:v>13.2399096966026</c:v>
                </c:pt>
                <c:pt idx="9619">
                  <c:v>13.2412862727823</c:v>
                </c:pt>
                <c:pt idx="9620">
                  <c:v>13.2426628489621</c:v>
                </c:pt>
                <c:pt idx="9621">
                  <c:v>13.2440394251418</c:v>
                </c:pt>
                <c:pt idx="9622">
                  <c:v>13.2454160013215</c:v>
                </c:pt>
                <c:pt idx="9623">
                  <c:v>13.2467925775012</c:v>
                </c:pt>
                <c:pt idx="9624">
                  <c:v>13.248169153680999</c:v>
                </c:pt>
                <c:pt idx="9625">
                  <c:v>13.249545729860699</c:v>
                </c:pt>
                <c:pt idx="9626">
                  <c:v>13.250922306040399</c:v>
                </c:pt>
                <c:pt idx="9627">
                  <c:v>13.252298882220099</c:v>
                </c:pt>
                <c:pt idx="9628">
                  <c:v>13.253675458399901</c:v>
                </c:pt>
                <c:pt idx="9629">
                  <c:v>13.255052034579601</c:v>
                </c:pt>
                <c:pt idx="9630">
                  <c:v>13.256428610759301</c:v>
                </c:pt>
                <c:pt idx="9631">
                  <c:v>13.257805186939001</c:v>
                </c:pt>
                <c:pt idx="9632">
                  <c:v>13.2591817631188</c:v>
                </c:pt>
                <c:pt idx="9633">
                  <c:v>13.2605583392985</c:v>
                </c:pt>
                <c:pt idx="9634">
                  <c:v>13.2619349154782</c:v>
                </c:pt>
                <c:pt idx="9635">
                  <c:v>13.263311491657999</c:v>
                </c:pt>
                <c:pt idx="9636">
                  <c:v>13.264688067837699</c:v>
                </c:pt>
                <c:pt idx="9637">
                  <c:v>13.266064644017399</c:v>
                </c:pt>
                <c:pt idx="9638">
                  <c:v>13.267441220197099</c:v>
                </c:pt>
                <c:pt idx="9639">
                  <c:v>13.268817796376901</c:v>
                </c:pt>
                <c:pt idx="9640">
                  <c:v>13.270194372556601</c:v>
                </c:pt>
                <c:pt idx="9641">
                  <c:v>13.271570948736301</c:v>
                </c:pt>
                <c:pt idx="9642">
                  <c:v>13.272947524916001</c:v>
                </c:pt>
                <c:pt idx="9643">
                  <c:v>13.2743241010958</c:v>
                </c:pt>
                <c:pt idx="9644">
                  <c:v>13.2757006772755</c:v>
                </c:pt>
                <c:pt idx="9645">
                  <c:v>13.2770772534552</c:v>
                </c:pt>
                <c:pt idx="9646">
                  <c:v>13.2784538296349</c:v>
                </c:pt>
                <c:pt idx="9647">
                  <c:v>13.2798304058147</c:v>
                </c:pt>
                <c:pt idx="9648">
                  <c:v>13.2812069819944</c:v>
                </c:pt>
                <c:pt idx="9649">
                  <c:v>13.2825835581741</c:v>
                </c:pt>
                <c:pt idx="9650">
                  <c:v>13.2839601343538</c:v>
                </c:pt>
                <c:pt idx="9651">
                  <c:v>13.285336710533601</c:v>
                </c:pt>
                <c:pt idx="9652">
                  <c:v>13.286713286713301</c:v>
                </c:pt>
                <c:pt idx="9653">
                  <c:v>13.288089862893001</c:v>
                </c:pt>
                <c:pt idx="9654">
                  <c:v>13.289466439072701</c:v>
                </c:pt>
                <c:pt idx="9655">
                  <c:v>13.2908430152525</c:v>
                </c:pt>
                <c:pt idx="9656">
                  <c:v>13.2922195914322</c:v>
                </c:pt>
                <c:pt idx="9657">
                  <c:v>13.2935961676119</c:v>
                </c:pt>
                <c:pt idx="9658">
                  <c:v>13.2949727437916</c:v>
                </c:pt>
                <c:pt idx="9659">
                  <c:v>13.2963493199714</c:v>
                </c:pt>
                <c:pt idx="9660">
                  <c:v>13.2977258961511</c:v>
                </c:pt>
                <c:pt idx="9661">
                  <c:v>13.2991024723308</c:v>
                </c:pt>
                <c:pt idx="9662">
                  <c:v>13.3004790485105</c:v>
                </c:pt>
                <c:pt idx="9663">
                  <c:v>13.301855624690299</c:v>
                </c:pt>
                <c:pt idx="9664">
                  <c:v>13.303232200869999</c:v>
                </c:pt>
                <c:pt idx="9665">
                  <c:v>13.304608777049699</c:v>
                </c:pt>
                <c:pt idx="9666">
                  <c:v>13.305985353229399</c:v>
                </c:pt>
                <c:pt idx="9667">
                  <c:v>13.3073619294092</c:v>
                </c:pt>
                <c:pt idx="9668">
                  <c:v>13.3087385055889</c:v>
                </c:pt>
                <c:pt idx="9669">
                  <c:v>13.3101150817686</c:v>
                </c:pt>
                <c:pt idx="9670">
                  <c:v>13.3114916579484</c:v>
                </c:pt>
                <c:pt idx="9671">
                  <c:v>13.3128682341281</c:v>
                </c:pt>
                <c:pt idx="9672">
                  <c:v>13.3142448103078</c:v>
                </c:pt>
                <c:pt idx="9673">
                  <c:v>13.3156213864875</c:v>
                </c:pt>
                <c:pt idx="9674">
                  <c:v>13.316997962667299</c:v>
                </c:pt>
                <c:pt idx="9675">
                  <c:v>13.318374538846999</c:v>
                </c:pt>
                <c:pt idx="9676">
                  <c:v>13.319751115026699</c:v>
                </c:pt>
                <c:pt idx="9677">
                  <c:v>13.321127691206399</c:v>
                </c:pt>
                <c:pt idx="9678">
                  <c:v>13.322504267386201</c:v>
                </c:pt>
                <c:pt idx="9679">
                  <c:v>13.323880843565901</c:v>
                </c:pt>
                <c:pt idx="9680">
                  <c:v>13.325257419745601</c:v>
                </c:pt>
                <c:pt idx="9681">
                  <c:v>13.326633995925301</c:v>
                </c:pt>
                <c:pt idx="9682">
                  <c:v>13.3280105721051</c:v>
                </c:pt>
                <c:pt idx="9683">
                  <c:v>13.3293871482848</c:v>
                </c:pt>
                <c:pt idx="9684">
                  <c:v>13.3307637244645</c:v>
                </c:pt>
                <c:pt idx="9685">
                  <c:v>13.3321403006442</c:v>
                </c:pt>
                <c:pt idx="9686">
                  <c:v>13.333516876824</c:v>
                </c:pt>
                <c:pt idx="9687">
                  <c:v>13.3348934530037</c:v>
                </c:pt>
                <c:pt idx="9688">
                  <c:v>13.3362700291834</c:v>
                </c:pt>
                <c:pt idx="9689">
                  <c:v>13.3376466053631</c:v>
                </c:pt>
                <c:pt idx="9690">
                  <c:v>13.339023181542901</c:v>
                </c:pt>
                <c:pt idx="9691">
                  <c:v>13.340399757722601</c:v>
                </c:pt>
                <c:pt idx="9692">
                  <c:v>13.341776333902301</c:v>
                </c:pt>
                <c:pt idx="9693">
                  <c:v>13.343152910082001</c:v>
                </c:pt>
                <c:pt idx="9694">
                  <c:v>13.3445294862618</c:v>
                </c:pt>
                <c:pt idx="9695">
                  <c:v>13.3459060624415</c:v>
                </c:pt>
                <c:pt idx="9696">
                  <c:v>13.3472826386212</c:v>
                </c:pt>
                <c:pt idx="9697">
                  <c:v>13.348659214801</c:v>
                </c:pt>
                <c:pt idx="9698">
                  <c:v>13.3500357909807</c:v>
                </c:pt>
                <c:pt idx="9699">
                  <c:v>13.3514123671604</c:v>
                </c:pt>
                <c:pt idx="9700">
                  <c:v>13.3527889433401</c:v>
                </c:pt>
                <c:pt idx="9701">
                  <c:v>13.354165519519899</c:v>
                </c:pt>
                <c:pt idx="9702">
                  <c:v>13.355542095699599</c:v>
                </c:pt>
                <c:pt idx="9703">
                  <c:v>13.356918671879299</c:v>
                </c:pt>
                <c:pt idx="9704">
                  <c:v>13.358295248058999</c:v>
                </c:pt>
                <c:pt idx="9705">
                  <c:v>13.3596718242388</c:v>
                </c:pt>
                <c:pt idx="9706">
                  <c:v>13.3610484004185</c:v>
                </c:pt>
                <c:pt idx="9707">
                  <c:v>13.3624249765982</c:v>
                </c:pt>
                <c:pt idx="9708">
                  <c:v>13.3638015527779</c:v>
                </c:pt>
                <c:pt idx="9709">
                  <c:v>13.3651781289577</c:v>
                </c:pt>
                <c:pt idx="9710">
                  <c:v>13.3665547051374</c:v>
                </c:pt>
                <c:pt idx="9711">
                  <c:v>13.3679312813171</c:v>
                </c:pt>
                <c:pt idx="9712">
                  <c:v>13.3693078574968</c:v>
                </c:pt>
                <c:pt idx="9713">
                  <c:v>13.370684433676599</c:v>
                </c:pt>
                <c:pt idx="9714">
                  <c:v>13.372061009856299</c:v>
                </c:pt>
                <c:pt idx="9715">
                  <c:v>13.373437586035999</c:v>
                </c:pt>
                <c:pt idx="9716">
                  <c:v>13.374814162215699</c:v>
                </c:pt>
                <c:pt idx="9717">
                  <c:v>13.376190738395501</c:v>
                </c:pt>
                <c:pt idx="9718">
                  <c:v>13.377567314575201</c:v>
                </c:pt>
                <c:pt idx="9719">
                  <c:v>13.378943890754901</c:v>
                </c:pt>
                <c:pt idx="9720">
                  <c:v>13.380320466934601</c:v>
                </c:pt>
                <c:pt idx="9721">
                  <c:v>13.3816970431144</c:v>
                </c:pt>
                <c:pt idx="9722">
                  <c:v>13.3830736192941</c:v>
                </c:pt>
                <c:pt idx="9723">
                  <c:v>13.3844501954738</c:v>
                </c:pt>
                <c:pt idx="9724">
                  <c:v>13.3858267716535</c:v>
                </c:pt>
                <c:pt idx="9725">
                  <c:v>13.387203347833299</c:v>
                </c:pt>
                <c:pt idx="9726">
                  <c:v>13.388579924012999</c:v>
                </c:pt>
                <c:pt idx="9727">
                  <c:v>13.389956500192699</c:v>
                </c:pt>
                <c:pt idx="9728">
                  <c:v>13.391333076372501</c:v>
                </c:pt>
                <c:pt idx="9729">
                  <c:v>13.392709652552201</c:v>
                </c:pt>
                <c:pt idx="9730">
                  <c:v>13.394086228731901</c:v>
                </c:pt>
                <c:pt idx="9731">
                  <c:v>13.395462804911601</c:v>
                </c:pt>
                <c:pt idx="9732">
                  <c:v>13.3968393810914</c:v>
                </c:pt>
                <c:pt idx="9733">
                  <c:v>13.3982159572711</c:v>
                </c:pt>
                <c:pt idx="9734">
                  <c:v>13.3995925334508</c:v>
                </c:pt>
                <c:pt idx="9735">
                  <c:v>13.4009691096305</c:v>
                </c:pt>
                <c:pt idx="9736">
                  <c:v>13.4023456858103</c:v>
                </c:pt>
                <c:pt idx="9737">
                  <c:v>13.40372226199</c:v>
                </c:pt>
                <c:pt idx="9738">
                  <c:v>13.4050988381697</c:v>
                </c:pt>
                <c:pt idx="9739">
                  <c:v>13.4064754143494</c:v>
                </c:pt>
                <c:pt idx="9740">
                  <c:v>13.407851990529201</c:v>
                </c:pt>
                <c:pt idx="9741">
                  <c:v>13.409228566708901</c:v>
                </c:pt>
                <c:pt idx="9742">
                  <c:v>13.410605142888601</c:v>
                </c:pt>
                <c:pt idx="9743">
                  <c:v>13.411981719068301</c:v>
                </c:pt>
                <c:pt idx="9744">
                  <c:v>13.4133582952481</c:v>
                </c:pt>
                <c:pt idx="9745">
                  <c:v>13.4147348714278</c:v>
                </c:pt>
                <c:pt idx="9746">
                  <c:v>13.4161114476075</c:v>
                </c:pt>
                <c:pt idx="9747">
                  <c:v>13.4174880237872</c:v>
                </c:pt>
                <c:pt idx="9748">
                  <c:v>13.418864599967</c:v>
                </c:pt>
                <c:pt idx="9749">
                  <c:v>13.4202411761467</c:v>
                </c:pt>
                <c:pt idx="9750">
                  <c:v>13.4216177523264</c:v>
                </c:pt>
                <c:pt idx="9751">
                  <c:v>13.4229943285061</c:v>
                </c:pt>
                <c:pt idx="9752">
                  <c:v>13.424370904685899</c:v>
                </c:pt>
                <c:pt idx="9753">
                  <c:v>13.425747480865599</c:v>
                </c:pt>
                <c:pt idx="9754">
                  <c:v>13.427124057045299</c:v>
                </c:pt>
                <c:pt idx="9755">
                  <c:v>13.428500633224999</c:v>
                </c:pt>
                <c:pt idx="9756">
                  <c:v>13.4298772094048</c:v>
                </c:pt>
                <c:pt idx="9757">
                  <c:v>13.4312537855845</c:v>
                </c:pt>
                <c:pt idx="9758">
                  <c:v>13.4326303617642</c:v>
                </c:pt>
                <c:pt idx="9759">
                  <c:v>13.4340069379439</c:v>
                </c:pt>
                <c:pt idx="9760">
                  <c:v>13.4353835141237</c:v>
                </c:pt>
                <c:pt idx="9761">
                  <c:v>13.4367600903034</c:v>
                </c:pt>
                <c:pt idx="9762">
                  <c:v>13.4381366664831</c:v>
                </c:pt>
                <c:pt idx="9763">
                  <c:v>13.439513242662899</c:v>
                </c:pt>
                <c:pt idx="9764">
                  <c:v>13.440889818842599</c:v>
                </c:pt>
                <c:pt idx="9765">
                  <c:v>13.442266395022299</c:v>
                </c:pt>
                <c:pt idx="9766">
                  <c:v>13.443642971201999</c:v>
                </c:pt>
                <c:pt idx="9767">
                  <c:v>13.445019547381801</c:v>
                </c:pt>
                <c:pt idx="9768">
                  <c:v>13.446396123561501</c:v>
                </c:pt>
                <c:pt idx="9769">
                  <c:v>13.447772699741201</c:v>
                </c:pt>
                <c:pt idx="9770">
                  <c:v>13.449149275920901</c:v>
                </c:pt>
                <c:pt idx="9771">
                  <c:v>13.4505258521007</c:v>
                </c:pt>
                <c:pt idx="9772">
                  <c:v>13.4519024282804</c:v>
                </c:pt>
                <c:pt idx="9773">
                  <c:v>13.4532790044601</c:v>
                </c:pt>
                <c:pt idx="9774">
                  <c:v>13.4546555806398</c:v>
                </c:pt>
                <c:pt idx="9775">
                  <c:v>13.4560321568196</c:v>
                </c:pt>
                <c:pt idx="9776">
                  <c:v>13.4574087329993</c:v>
                </c:pt>
                <c:pt idx="9777">
                  <c:v>13.458785309179</c:v>
                </c:pt>
                <c:pt idx="9778">
                  <c:v>13.4601618853587</c:v>
                </c:pt>
                <c:pt idx="9779">
                  <c:v>13.461538461538501</c:v>
                </c:pt>
                <c:pt idx="9780">
                  <c:v>13.462915037718201</c:v>
                </c:pt>
                <c:pt idx="9781">
                  <c:v>13.464291613897901</c:v>
                </c:pt>
                <c:pt idx="9782">
                  <c:v>13.465668190077601</c:v>
                </c:pt>
                <c:pt idx="9783">
                  <c:v>13.4670447662574</c:v>
                </c:pt>
                <c:pt idx="9784">
                  <c:v>13.4684213424371</c:v>
                </c:pt>
                <c:pt idx="9785">
                  <c:v>13.4697979186168</c:v>
                </c:pt>
                <c:pt idx="9786">
                  <c:v>13.4711744947965</c:v>
                </c:pt>
                <c:pt idx="9787">
                  <c:v>13.4725510709763</c:v>
                </c:pt>
                <c:pt idx="9788">
                  <c:v>13.473927647156</c:v>
                </c:pt>
                <c:pt idx="9789">
                  <c:v>13.4753042233357</c:v>
                </c:pt>
                <c:pt idx="9790">
                  <c:v>13.4766807995154</c:v>
                </c:pt>
                <c:pt idx="9791">
                  <c:v>13.478057375695199</c:v>
                </c:pt>
                <c:pt idx="9792">
                  <c:v>13.479433951874899</c:v>
                </c:pt>
                <c:pt idx="9793">
                  <c:v>13.480810528054599</c:v>
                </c:pt>
                <c:pt idx="9794">
                  <c:v>13.4821871042344</c:v>
                </c:pt>
                <c:pt idx="9795">
                  <c:v>13.4835636804141</c:v>
                </c:pt>
                <c:pt idx="9796">
                  <c:v>13.4849402565938</c:v>
                </c:pt>
                <c:pt idx="9797">
                  <c:v>13.4863168327735</c:v>
                </c:pt>
                <c:pt idx="9798">
                  <c:v>13.4876934089533</c:v>
                </c:pt>
                <c:pt idx="9799">
                  <c:v>13.489069985133</c:v>
                </c:pt>
                <c:pt idx="9800">
                  <c:v>13.4904465613127</c:v>
                </c:pt>
                <c:pt idx="9801">
                  <c:v>13.4918231374924</c:v>
                </c:pt>
                <c:pt idx="9802">
                  <c:v>13.493199713672199</c:v>
                </c:pt>
                <c:pt idx="9803">
                  <c:v>13.494576289851899</c:v>
                </c:pt>
                <c:pt idx="9804">
                  <c:v>13.495952866031599</c:v>
                </c:pt>
                <c:pt idx="9805">
                  <c:v>13.497329442211299</c:v>
                </c:pt>
                <c:pt idx="9806">
                  <c:v>13.498706018391101</c:v>
                </c:pt>
                <c:pt idx="9807">
                  <c:v>13.500082594570801</c:v>
                </c:pt>
                <c:pt idx="9808">
                  <c:v>13.501459170750501</c:v>
                </c:pt>
                <c:pt idx="9809">
                  <c:v>13.502835746930201</c:v>
                </c:pt>
                <c:pt idx="9810">
                  <c:v>13.50421232311</c:v>
                </c:pt>
                <c:pt idx="9811">
                  <c:v>13.5055888992897</c:v>
                </c:pt>
                <c:pt idx="9812">
                  <c:v>13.5069654754694</c:v>
                </c:pt>
                <c:pt idx="9813">
                  <c:v>13.5083420516491</c:v>
                </c:pt>
                <c:pt idx="9814">
                  <c:v>13.509718627828899</c:v>
                </c:pt>
                <c:pt idx="9815">
                  <c:v>13.511095204008599</c:v>
                </c:pt>
                <c:pt idx="9816">
                  <c:v>13.512471780188299</c:v>
                </c:pt>
                <c:pt idx="9817">
                  <c:v>13.513848356367999</c:v>
                </c:pt>
                <c:pt idx="9818">
                  <c:v>13.515224932547801</c:v>
                </c:pt>
                <c:pt idx="9819">
                  <c:v>13.516601508727501</c:v>
                </c:pt>
                <c:pt idx="9820">
                  <c:v>13.517978084907201</c:v>
                </c:pt>
                <c:pt idx="9821">
                  <c:v>13.519354661086901</c:v>
                </c:pt>
                <c:pt idx="9822">
                  <c:v>13.5207312372667</c:v>
                </c:pt>
                <c:pt idx="9823">
                  <c:v>13.5221078134464</c:v>
                </c:pt>
                <c:pt idx="9824">
                  <c:v>13.5234843896261</c:v>
                </c:pt>
                <c:pt idx="9825">
                  <c:v>13.5248609658059</c:v>
                </c:pt>
                <c:pt idx="9826">
                  <c:v>13.5262375419856</c:v>
                </c:pt>
                <c:pt idx="9827">
                  <c:v>13.5276141181653</c:v>
                </c:pt>
                <c:pt idx="9828">
                  <c:v>13.528990694345</c:v>
                </c:pt>
                <c:pt idx="9829">
                  <c:v>13.530367270524801</c:v>
                </c:pt>
                <c:pt idx="9830">
                  <c:v>13.531743846704501</c:v>
                </c:pt>
                <c:pt idx="9831">
                  <c:v>13.533120422884201</c:v>
                </c:pt>
                <c:pt idx="9832">
                  <c:v>13.534496999063901</c:v>
                </c:pt>
                <c:pt idx="9833">
                  <c:v>13.5358735752437</c:v>
                </c:pt>
                <c:pt idx="9834">
                  <c:v>13.5372501514234</c:v>
                </c:pt>
                <c:pt idx="9835">
                  <c:v>13.5386267276031</c:v>
                </c:pt>
                <c:pt idx="9836">
                  <c:v>13.5400033037828</c:v>
                </c:pt>
                <c:pt idx="9837">
                  <c:v>13.5413798799626</c:v>
                </c:pt>
                <c:pt idx="9838">
                  <c:v>13.5427564561423</c:v>
                </c:pt>
                <c:pt idx="9839">
                  <c:v>13.544133032322</c:v>
                </c:pt>
                <c:pt idx="9840">
                  <c:v>13.5455096085017</c:v>
                </c:pt>
                <c:pt idx="9841">
                  <c:v>13.546886184681499</c:v>
                </c:pt>
                <c:pt idx="9842">
                  <c:v>13.548262760861199</c:v>
                </c:pt>
                <c:pt idx="9843">
                  <c:v>13.549639337040899</c:v>
                </c:pt>
                <c:pt idx="9844">
                  <c:v>13.551015913220599</c:v>
                </c:pt>
                <c:pt idx="9845">
                  <c:v>13.5523924894004</c:v>
                </c:pt>
                <c:pt idx="9846">
                  <c:v>13.5537690655801</c:v>
                </c:pt>
                <c:pt idx="9847">
                  <c:v>13.5551456417598</c:v>
                </c:pt>
                <c:pt idx="9848">
                  <c:v>13.5565222179395</c:v>
                </c:pt>
                <c:pt idx="9849">
                  <c:v>13.5578987941193</c:v>
                </c:pt>
                <c:pt idx="9850">
                  <c:v>13.559275370299</c:v>
                </c:pt>
                <c:pt idx="9851">
                  <c:v>13.5606519464787</c:v>
                </c:pt>
                <c:pt idx="9852">
                  <c:v>13.5620285226584</c:v>
                </c:pt>
                <c:pt idx="9853">
                  <c:v>13.563405098838199</c:v>
                </c:pt>
                <c:pt idx="9854">
                  <c:v>13.564781675017899</c:v>
                </c:pt>
                <c:pt idx="9855">
                  <c:v>13.566158251197599</c:v>
                </c:pt>
                <c:pt idx="9856">
                  <c:v>13.567534827377299</c:v>
                </c:pt>
                <c:pt idx="9857">
                  <c:v>13.568911403557101</c:v>
                </c:pt>
                <c:pt idx="9858">
                  <c:v>13.570287979736801</c:v>
                </c:pt>
                <c:pt idx="9859">
                  <c:v>13.571664555916501</c:v>
                </c:pt>
                <c:pt idx="9860">
                  <c:v>13.5730411320963</c:v>
                </c:pt>
                <c:pt idx="9861">
                  <c:v>13.574417708276</c:v>
                </c:pt>
                <c:pt idx="9862">
                  <c:v>13.5757942844557</c:v>
                </c:pt>
                <c:pt idx="9863">
                  <c:v>13.5771708606354</c:v>
                </c:pt>
                <c:pt idx="9864">
                  <c:v>13.578547436815199</c:v>
                </c:pt>
                <c:pt idx="9865">
                  <c:v>13.579924012994899</c:v>
                </c:pt>
                <c:pt idx="9866">
                  <c:v>13.581300589174599</c:v>
                </c:pt>
                <c:pt idx="9867">
                  <c:v>13.582677165354299</c:v>
                </c:pt>
                <c:pt idx="9868">
                  <c:v>13.584053741534101</c:v>
                </c:pt>
                <c:pt idx="9869">
                  <c:v>13.585430317713801</c:v>
                </c:pt>
                <c:pt idx="9870">
                  <c:v>13.586806893893501</c:v>
                </c:pt>
                <c:pt idx="9871">
                  <c:v>13.588183470073201</c:v>
                </c:pt>
                <c:pt idx="9872">
                  <c:v>13.589560046253</c:v>
                </c:pt>
                <c:pt idx="9873">
                  <c:v>13.5909366224327</c:v>
                </c:pt>
                <c:pt idx="9874">
                  <c:v>13.5923131986124</c:v>
                </c:pt>
                <c:pt idx="9875">
                  <c:v>13.5936897747921</c:v>
                </c:pt>
                <c:pt idx="9876">
                  <c:v>13.5950663509719</c:v>
                </c:pt>
                <c:pt idx="9877">
                  <c:v>13.5964429271516</c:v>
                </c:pt>
                <c:pt idx="9878">
                  <c:v>13.5978195033313</c:v>
                </c:pt>
                <c:pt idx="9879">
                  <c:v>13.599196079511</c:v>
                </c:pt>
                <c:pt idx="9880">
                  <c:v>13.600572655690801</c:v>
                </c:pt>
                <c:pt idx="9881">
                  <c:v>13.601949231870501</c:v>
                </c:pt>
                <c:pt idx="9882">
                  <c:v>13.603325808050201</c:v>
                </c:pt>
                <c:pt idx="9883">
                  <c:v>13.604702384229901</c:v>
                </c:pt>
                <c:pt idx="9884">
                  <c:v>13.6060789604097</c:v>
                </c:pt>
                <c:pt idx="9885">
                  <c:v>13.6074555365894</c:v>
                </c:pt>
                <c:pt idx="9886">
                  <c:v>13.6088321127691</c:v>
                </c:pt>
                <c:pt idx="9887">
                  <c:v>13.6102086889488</c:v>
                </c:pt>
                <c:pt idx="9888">
                  <c:v>13.6115852651286</c:v>
                </c:pt>
                <c:pt idx="9889">
                  <c:v>13.6129618413083</c:v>
                </c:pt>
                <c:pt idx="9890">
                  <c:v>13.614338417488</c:v>
                </c:pt>
                <c:pt idx="9891">
                  <c:v>13.615714993667799</c:v>
                </c:pt>
                <c:pt idx="9892">
                  <c:v>13.617091569847499</c:v>
                </c:pt>
                <c:pt idx="9893">
                  <c:v>13.618468146027199</c:v>
                </c:pt>
                <c:pt idx="9894">
                  <c:v>13.619844722206899</c:v>
                </c:pt>
                <c:pt idx="9895">
                  <c:v>13.6212212983867</c:v>
                </c:pt>
                <c:pt idx="9896">
                  <c:v>13.6225978745664</c:v>
                </c:pt>
                <c:pt idx="9897">
                  <c:v>13.6239744507461</c:v>
                </c:pt>
                <c:pt idx="9898">
                  <c:v>13.6253510269258</c:v>
                </c:pt>
                <c:pt idx="9899">
                  <c:v>13.6267276031056</c:v>
                </c:pt>
                <c:pt idx="9900">
                  <c:v>13.6281041792853</c:v>
                </c:pt>
                <c:pt idx="9901">
                  <c:v>13.629480755465</c:v>
                </c:pt>
                <c:pt idx="9902">
                  <c:v>13.6308573316447</c:v>
                </c:pt>
                <c:pt idx="9903">
                  <c:v>13.632233907824499</c:v>
                </c:pt>
                <c:pt idx="9904">
                  <c:v>13.633610484004199</c:v>
                </c:pt>
                <c:pt idx="9905">
                  <c:v>13.634987060183899</c:v>
                </c:pt>
                <c:pt idx="9906">
                  <c:v>13.636363636363599</c:v>
                </c:pt>
                <c:pt idx="9907">
                  <c:v>13.637740212543401</c:v>
                </c:pt>
                <c:pt idx="9908">
                  <c:v>13.639116788723101</c:v>
                </c:pt>
                <c:pt idx="9909">
                  <c:v>13.640493364902801</c:v>
                </c:pt>
                <c:pt idx="9910">
                  <c:v>13.641869941082501</c:v>
                </c:pt>
                <c:pt idx="9911">
                  <c:v>13.6432465172623</c:v>
                </c:pt>
                <c:pt idx="9912">
                  <c:v>13.644623093442</c:v>
                </c:pt>
                <c:pt idx="9913">
                  <c:v>13.6459996696217</c:v>
                </c:pt>
                <c:pt idx="9914">
                  <c:v>13.6473762458014</c:v>
                </c:pt>
                <c:pt idx="9915">
                  <c:v>13.6487528219812</c:v>
                </c:pt>
                <c:pt idx="9916">
                  <c:v>13.6501293981609</c:v>
                </c:pt>
                <c:pt idx="9917">
                  <c:v>13.6515059743406</c:v>
                </c:pt>
                <c:pt idx="9918">
                  <c:v>13.6528825505203</c:v>
                </c:pt>
                <c:pt idx="9919">
                  <c:v>13.654259126700101</c:v>
                </c:pt>
                <c:pt idx="9920">
                  <c:v>13.655635702879801</c:v>
                </c:pt>
                <c:pt idx="9921">
                  <c:v>13.657012279059501</c:v>
                </c:pt>
                <c:pt idx="9922">
                  <c:v>13.6583888552393</c:v>
                </c:pt>
                <c:pt idx="9923">
                  <c:v>13.659765431419</c:v>
                </c:pt>
                <c:pt idx="9924">
                  <c:v>13.6611420075987</c:v>
                </c:pt>
                <c:pt idx="9925">
                  <c:v>13.6625185837784</c:v>
                </c:pt>
                <c:pt idx="9926">
                  <c:v>13.6638951599582</c:v>
                </c:pt>
                <c:pt idx="9927">
                  <c:v>13.6652717361379</c:v>
                </c:pt>
                <c:pt idx="9928">
                  <c:v>13.6666483123176</c:v>
                </c:pt>
                <c:pt idx="9929">
                  <c:v>13.6680248884973</c:v>
                </c:pt>
                <c:pt idx="9930">
                  <c:v>13.669401464677099</c:v>
                </c:pt>
                <c:pt idx="9931">
                  <c:v>13.670778040856799</c:v>
                </c:pt>
                <c:pt idx="9932">
                  <c:v>13.672154617036499</c:v>
                </c:pt>
                <c:pt idx="9933">
                  <c:v>13.673531193216199</c:v>
                </c:pt>
                <c:pt idx="9934">
                  <c:v>13.674907769396</c:v>
                </c:pt>
                <c:pt idx="9935">
                  <c:v>13.6762843455757</c:v>
                </c:pt>
                <c:pt idx="9936">
                  <c:v>13.6776609217554</c:v>
                </c:pt>
                <c:pt idx="9937">
                  <c:v>13.6790374979351</c:v>
                </c:pt>
                <c:pt idx="9938">
                  <c:v>13.6804140741149</c:v>
                </c:pt>
                <c:pt idx="9939">
                  <c:v>13.6817906502946</c:v>
                </c:pt>
                <c:pt idx="9940">
                  <c:v>13.6831672264743</c:v>
                </c:pt>
                <c:pt idx="9941">
                  <c:v>13.684543802654</c:v>
                </c:pt>
                <c:pt idx="9942">
                  <c:v>13.685920378833799</c:v>
                </c:pt>
                <c:pt idx="9943">
                  <c:v>13.687296955013499</c:v>
                </c:pt>
                <c:pt idx="9944">
                  <c:v>13.688673531193199</c:v>
                </c:pt>
                <c:pt idx="9945">
                  <c:v>13.690050107372899</c:v>
                </c:pt>
                <c:pt idx="9946">
                  <c:v>13.691426683552701</c:v>
                </c:pt>
                <c:pt idx="9947">
                  <c:v>13.692803259732401</c:v>
                </c:pt>
                <c:pt idx="9948">
                  <c:v>13.694179835912101</c:v>
                </c:pt>
                <c:pt idx="9949">
                  <c:v>13.695556412091801</c:v>
                </c:pt>
                <c:pt idx="9950">
                  <c:v>13.6969329882716</c:v>
                </c:pt>
                <c:pt idx="9951">
                  <c:v>13.6983095644513</c:v>
                </c:pt>
                <c:pt idx="9952">
                  <c:v>13.699686140631</c:v>
                </c:pt>
                <c:pt idx="9953">
                  <c:v>13.701062716810799</c:v>
                </c:pt>
                <c:pt idx="9954">
                  <c:v>13.702439292990499</c:v>
                </c:pt>
                <c:pt idx="9955">
                  <c:v>13.703815869170199</c:v>
                </c:pt>
                <c:pt idx="9956">
                  <c:v>13.705192445349899</c:v>
                </c:pt>
                <c:pt idx="9957">
                  <c:v>13.706569021529701</c:v>
                </c:pt>
                <c:pt idx="9958">
                  <c:v>13.707945597709401</c:v>
                </c:pt>
                <c:pt idx="9959">
                  <c:v>13.709322173889101</c:v>
                </c:pt>
                <c:pt idx="9960">
                  <c:v>13.710698750068801</c:v>
                </c:pt>
                <c:pt idx="9961">
                  <c:v>13.7120753262486</c:v>
                </c:pt>
                <c:pt idx="9962">
                  <c:v>13.7134519024283</c:v>
                </c:pt>
                <c:pt idx="9963">
                  <c:v>13.714828478608</c:v>
                </c:pt>
                <c:pt idx="9964">
                  <c:v>13.7162050547877</c:v>
                </c:pt>
                <c:pt idx="9965">
                  <c:v>13.7175816309675</c:v>
                </c:pt>
                <c:pt idx="9966">
                  <c:v>13.7189582071472</c:v>
                </c:pt>
                <c:pt idx="9967">
                  <c:v>13.7203347833269</c:v>
                </c:pt>
                <c:pt idx="9968">
                  <c:v>13.7217113595066</c:v>
                </c:pt>
                <c:pt idx="9969">
                  <c:v>13.723087935686401</c:v>
                </c:pt>
                <c:pt idx="9970">
                  <c:v>13.724464511866101</c:v>
                </c:pt>
                <c:pt idx="9971">
                  <c:v>13.725841088045801</c:v>
                </c:pt>
                <c:pt idx="9972">
                  <c:v>13.727217664225501</c:v>
                </c:pt>
                <c:pt idx="9973">
                  <c:v>13.7285942404053</c:v>
                </c:pt>
                <c:pt idx="9974">
                  <c:v>13.729970816585</c:v>
                </c:pt>
                <c:pt idx="9975">
                  <c:v>13.7313473927647</c:v>
                </c:pt>
                <c:pt idx="9976">
                  <c:v>13.7327239689444</c:v>
                </c:pt>
                <c:pt idx="9977">
                  <c:v>13.7341005451242</c:v>
                </c:pt>
                <c:pt idx="9978">
                  <c:v>13.7354771213039</c:v>
                </c:pt>
                <c:pt idx="9979">
                  <c:v>13.7368536974836</c:v>
                </c:pt>
                <c:pt idx="9980">
                  <c:v>13.7382302736633</c:v>
                </c:pt>
                <c:pt idx="9981">
                  <c:v>13.739606849843099</c:v>
                </c:pt>
                <c:pt idx="9982">
                  <c:v>13.740983426022799</c:v>
                </c:pt>
                <c:pt idx="9983">
                  <c:v>13.742360002202499</c:v>
                </c:pt>
                <c:pt idx="9984">
                  <c:v>13.7437365783823</c:v>
                </c:pt>
                <c:pt idx="9985">
                  <c:v>13.745113154562</c:v>
                </c:pt>
                <c:pt idx="9986">
                  <c:v>13.7464897307417</c:v>
                </c:pt>
                <c:pt idx="9987">
                  <c:v>13.7478663069214</c:v>
                </c:pt>
                <c:pt idx="9988">
                  <c:v>13.7492428831012</c:v>
                </c:pt>
                <c:pt idx="9989">
                  <c:v>13.7506194592809</c:v>
                </c:pt>
                <c:pt idx="9990">
                  <c:v>13.7519960354606</c:v>
                </c:pt>
                <c:pt idx="9991">
                  <c:v>13.7533726116403</c:v>
                </c:pt>
                <c:pt idx="9992">
                  <c:v>13.754749187820099</c:v>
                </c:pt>
                <c:pt idx="9993">
                  <c:v>13.756125763999799</c:v>
                </c:pt>
                <c:pt idx="9994">
                  <c:v>13.757502340179499</c:v>
                </c:pt>
                <c:pt idx="9995">
                  <c:v>13.758878916359199</c:v>
                </c:pt>
                <c:pt idx="9996">
                  <c:v>13.760255492539001</c:v>
                </c:pt>
                <c:pt idx="9997">
                  <c:v>13.761632068718701</c:v>
                </c:pt>
                <c:pt idx="9998">
                  <c:v>13.763008644898401</c:v>
                </c:pt>
                <c:pt idx="9999">
                  <c:v>13.764385221078101</c:v>
                </c:pt>
                <c:pt idx="10000">
                  <c:v>13.7657617972579</c:v>
                </c:pt>
                <c:pt idx="10001">
                  <c:v>13.7671383734376</c:v>
                </c:pt>
                <c:pt idx="10002">
                  <c:v>13.7685149496173</c:v>
                </c:pt>
                <c:pt idx="10003">
                  <c:v>13.769891525797</c:v>
                </c:pt>
                <c:pt idx="10004">
                  <c:v>13.7712681019768</c:v>
                </c:pt>
                <c:pt idx="10005">
                  <c:v>13.7726446781565</c:v>
                </c:pt>
                <c:pt idx="10006">
                  <c:v>13.7740212543362</c:v>
                </c:pt>
                <c:pt idx="10007">
                  <c:v>13.775397830515899</c:v>
                </c:pt>
                <c:pt idx="10008">
                  <c:v>13.776774406695701</c:v>
                </c:pt>
                <c:pt idx="10009">
                  <c:v>13.778150982875401</c:v>
                </c:pt>
                <c:pt idx="10010">
                  <c:v>13.779527559055101</c:v>
                </c:pt>
                <c:pt idx="10011">
                  <c:v>13.780904135234801</c:v>
                </c:pt>
                <c:pt idx="10012">
                  <c:v>13.7822807114146</c:v>
                </c:pt>
                <c:pt idx="10013">
                  <c:v>13.7836572875943</c:v>
                </c:pt>
                <c:pt idx="10014">
                  <c:v>13.785033863774</c:v>
                </c:pt>
                <c:pt idx="10015">
                  <c:v>13.7864104399537</c:v>
                </c:pt>
                <c:pt idx="10016">
                  <c:v>13.7877870161335</c:v>
                </c:pt>
                <c:pt idx="10017">
                  <c:v>13.7891635923132</c:v>
                </c:pt>
                <c:pt idx="10018">
                  <c:v>13.7905401684929</c:v>
                </c:pt>
                <c:pt idx="10019">
                  <c:v>13.791916744672699</c:v>
                </c:pt>
                <c:pt idx="10020">
                  <c:v>13.793293320852399</c:v>
                </c:pt>
                <c:pt idx="10021">
                  <c:v>13.794669897032099</c:v>
                </c:pt>
                <c:pt idx="10022">
                  <c:v>13.796046473211801</c:v>
                </c:pt>
                <c:pt idx="10023">
                  <c:v>13.7974230493916</c:v>
                </c:pt>
                <c:pt idx="10024">
                  <c:v>13.7987996255713</c:v>
                </c:pt>
                <c:pt idx="10025">
                  <c:v>13.800176201751</c:v>
                </c:pt>
                <c:pt idx="10026">
                  <c:v>13.8015527779307</c:v>
                </c:pt>
                <c:pt idx="10027">
                  <c:v>13.8029293541105</c:v>
                </c:pt>
                <c:pt idx="10028">
                  <c:v>13.8043059302902</c:v>
                </c:pt>
                <c:pt idx="10029">
                  <c:v>13.8056825064699</c:v>
                </c:pt>
                <c:pt idx="10030">
                  <c:v>13.8070590826496</c:v>
                </c:pt>
                <c:pt idx="10031">
                  <c:v>13.808435658829399</c:v>
                </c:pt>
                <c:pt idx="10032">
                  <c:v>13.809812235009099</c:v>
                </c:pt>
                <c:pt idx="10033">
                  <c:v>13.811188811188799</c:v>
                </c:pt>
                <c:pt idx="10034">
                  <c:v>13.812565387368499</c:v>
                </c:pt>
                <c:pt idx="10035">
                  <c:v>13.813941963548301</c:v>
                </c:pt>
                <c:pt idx="10036">
                  <c:v>13.815318539728001</c:v>
                </c:pt>
                <c:pt idx="10037">
                  <c:v>13.8166951159077</c:v>
                </c:pt>
                <c:pt idx="10038">
                  <c:v>13.8180716920874</c:v>
                </c:pt>
                <c:pt idx="10039">
                  <c:v>13.8194482682672</c:v>
                </c:pt>
                <c:pt idx="10040">
                  <c:v>13.8208248444469</c:v>
                </c:pt>
                <c:pt idx="10041">
                  <c:v>13.8222014206266</c:v>
                </c:pt>
                <c:pt idx="10042">
                  <c:v>13.8235779968063</c:v>
                </c:pt>
                <c:pt idx="10043">
                  <c:v>13.824954572986099</c:v>
                </c:pt>
                <c:pt idx="10044">
                  <c:v>13.826331149165799</c:v>
                </c:pt>
                <c:pt idx="10045">
                  <c:v>13.827707725345499</c:v>
                </c:pt>
                <c:pt idx="10046">
                  <c:v>13.829084301525301</c:v>
                </c:pt>
                <c:pt idx="10047">
                  <c:v>13.830460877705001</c:v>
                </c:pt>
                <c:pt idx="10048">
                  <c:v>13.831837453884701</c:v>
                </c:pt>
                <c:pt idx="10049">
                  <c:v>13.833214030064401</c:v>
                </c:pt>
                <c:pt idx="10050">
                  <c:v>13.8345906062442</c:v>
                </c:pt>
                <c:pt idx="10051">
                  <c:v>13.8359671824239</c:v>
                </c:pt>
                <c:pt idx="10052">
                  <c:v>13.8373437586036</c:v>
                </c:pt>
                <c:pt idx="10053">
                  <c:v>13.8387203347833</c:v>
                </c:pt>
                <c:pt idx="10054">
                  <c:v>13.8400969109631</c:v>
                </c:pt>
                <c:pt idx="10055">
                  <c:v>13.8414734871428</c:v>
                </c:pt>
                <c:pt idx="10056">
                  <c:v>13.8428500633225</c:v>
                </c:pt>
                <c:pt idx="10057">
                  <c:v>13.8442266395022</c:v>
                </c:pt>
                <c:pt idx="10058">
                  <c:v>13.845603215682001</c:v>
                </c:pt>
                <c:pt idx="10059">
                  <c:v>13.846979791861701</c:v>
                </c:pt>
                <c:pt idx="10060">
                  <c:v>13.848356368041401</c:v>
                </c:pt>
                <c:pt idx="10061">
                  <c:v>13.849732944221101</c:v>
                </c:pt>
                <c:pt idx="10062">
                  <c:v>13.8511095204009</c:v>
                </c:pt>
                <c:pt idx="10063">
                  <c:v>13.8524860965806</c:v>
                </c:pt>
                <c:pt idx="10064">
                  <c:v>13.8538626727603</c:v>
                </c:pt>
                <c:pt idx="10065">
                  <c:v>13.85523924894</c:v>
                </c:pt>
                <c:pt idx="10066">
                  <c:v>13.8566158251198</c:v>
                </c:pt>
                <c:pt idx="10067">
                  <c:v>13.8579924012995</c:v>
                </c:pt>
                <c:pt idx="10068">
                  <c:v>13.8593689774792</c:v>
                </c:pt>
                <c:pt idx="10069">
                  <c:v>13.8607455536589</c:v>
                </c:pt>
                <c:pt idx="10070">
                  <c:v>13.862122129838699</c:v>
                </c:pt>
                <c:pt idx="10071">
                  <c:v>13.863498706018399</c:v>
                </c:pt>
                <c:pt idx="10072">
                  <c:v>13.864875282198099</c:v>
                </c:pt>
                <c:pt idx="10073">
                  <c:v>13.866251858377799</c:v>
                </c:pt>
                <c:pt idx="10074">
                  <c:v>13.8676284345576</c:v>
                </c:pt>
                <c:pt idx="10075">
                  <c:v>13.8690050107373</c:v>
                </c:pt>
                <c:pt idx="10076">
                  <c:v>13.870381586917</c:v>
                </c:pt>
                <c:pt idx="10077">
                  <c:v>13.8717581630967</c:v>
                </c:pt>
                <c:pt idx="10078">
                  <c:v>13.8731347392765</c:v>
                </c:pt>
                <c:pt idx="10079">
                  <c:v>13.8745113154562</c:v>
                </c:pt>
                <c:pt idx="10080">
                  <c:v>13.8758878916359</c:v>
                </c:pt>
                <c:pt idx="10081">
                  <c:v>13.877264467815699</c:v>
                </c:pt>
                <c:pt idx="10082">
                  <c:v>13.878641043995399</c:v>
                </c:pt>
                <c:pt idx="10083">
                  <c:v>13.880017620175099</c:v>
                </c:pt>
                <c:pt idx="10084">
                  <c:v>13.881394196354799</c:v>
                </c:pt>
                <c:pt idx="10085">
                  <c:v>13.882770772534601</c:v>
                </c:pt>
                <c:pt idx="10086">
                  <c:v>13.884147348714301</c:v>
                </c:pt>
                <c:pt idx="10087">
                  <c:v>13.885523924894001</c:v>
                </c:pt>
                <c:pt idx="10088">
                  <c:v>13.886900501073701</c:v>
                </c:pt>
                <c:pt idx="10089">
                  <c:v>13.8882770772535</c:v>
                </c:pt>
                <c:pt idx="10090">
                  <c:v>13.8896536534332</c:v>
                </c:pt>
                <c:pt idx="10091">
                  <c:v>13.8910302296129</c:v>
                </c:pt>
                <c:pt idx="10092">
                  <c:v>13.8924068057926</c:v>
                </c:pt>
                <c:pt idx="10093">
                  <c:v>13.893783381972399</c:v>
                </c:pt>
                <c:pt idx="10094">
                  <c:v>13.895159958152099</c:v>
                </c:pt>
                <c:pt idx="10095">
                  <c:v>13.896536534331799</c:v>
                </c:pt>
                <c:pt idx="10096">
                  <c:v>13.897913110511499</c:v>
                </c:pt>
                <c:pt idx="10097">
                  <c:v>13.899289686691301</c:v>
                </c:pt>
                <c:pt idx="10098">
                  <c:v>13.900666262871001</c:v>
                </c:pt>
                <c:pt idx="10099">
                  <c:v>13.902042839050701</c:v>
                </c:pt>
                <c:pt idx="10100">
                  <c:v>13.903419415230401</c:v>
                </c:pt>
                <c:pt idx="10101">
                  <c:v>13.9047959914102</c:v>
                </c:pt>
                <c:pt idx="10102">
                  <c:v>13.9061725675899</c:v>
                </c:pt>
                <c:pt idx="10103">
                  <c:v>13.9075491437696</c:v>
                </c:pt>
                <c:pt idx="10104">
                  <c:v>13.9089257199493</c:v>
                </c:pt>
                <c:pt idx="10105">
                  <c:v>13.9103022961291</c:v>
                </c:pt>
                <c:pt idx="10106">
                  <c:v>13.9116788723088</c:v>
                </c:pt>
                <c:pt idx="10107">
                  <c:v>13.9130554484885</c:v>
                </c:pt>
                <c:pt idx="10108">
                  <c:v>13.9144320246682</c:v>
                </c:pt>
                <c:pt idx="10109">
                  <c:v>13.915808600848001</c:v>
                </c:pt>
                <c:pt idx="10110">
                  <c:v>13.917185177027701</c:v>
                </c:pt>
                <c:pt idx="10111">
                  <c:v>13.918561753207401</c:v>
                </c:pt>
                <c:pt idx="10112">
                  <c:v>13.9199383293872</c:v>
                </c:pt>
                <c:pt idx="10113">
                  <c:v>13.9213149055669</c:v>
                </c:pt>
                <c:pt idx="10114">
                  <c:v>13.9226914817466</c:v>
                </c:pt>
                <c:pt idx="10115">
                  <c:v>13.9240680579263</c:v>
                </c:pt>
                <c:pt idx="10116">
                  <c:v>13.9254446341061</c:v>
                </c:pt>
                <c:pt idx="10117">
                  <c:v>13.9268212102858</c:v>
                </c:pt>
                <c:pt idx="10118">
                  <c:v>13.9281977864655</c:v>
                </c:pt>
                <c:pt idx="10119">
                  <c:v>13.9295743626452</c:v>
                </c:pt>
                <c:pt idx="10120">
                  <c:v>13.930950938824999</c:v>
                </c:pt>
                <c:pt idx="10121">
                  <c:v>13.932327515004699</c:v>
                </c:pt>
                <c:pt idx="10122">
                  <c:v>13.933704091184399</c:v>
                </c:pt>
                <c:pt idx="10123">
                  <c:v>13.935080667364099</c:v>
                </c:pt>
                <c:pt idx="10124">
                  <c:v>13.9364572435439</c:v>
                </c:pt>
                <c:pt idx="10125">
                  <c:v>13.9378338197236</c:v>
                </c:pt>
                <c:pt idx="10126">
                  <c:v>13.9392103959033</c:v>
                </c:pt>
                <c:pt idx="10127">
                  <c:v>13.940586972083</c:v>
                </c:pt>
                <c:pt idx="10128">
                  <c:v>13.9419635482628</c:v>
                </c:pt>
                <c:pt idx="10129">
                  <c:v>13.9433401244425</c:v>
                </c:pt>
                <c:pt idx="10130">
                  <c:v>13.9447167006222</c:v>
                </c:pt>
                <c:pt idx="10131">
                  <c:v>13.9460932768019</c:v>
                </c:pt>
                <c:pt idx="10132">
                  <c:v>13.947469852981699</c:v>
                </c:pt>
                <c:pt idx="10133">
                  <c:v>13.948846429161399</c:v>
                </c:pt>
                <c:pt idx="10134">
                  <c:v>13.950223005341099</c:v>
                </c:pt>
                <c:pt idx="10135">
                  <c:v>13.951599581520799</c:v>
                </c:pt>
                <c:pt idx="10136">
                  <c:v>13.952976157700601</c:v>
                </c:pt>
                <c:pt idx="10137">
                  <c:v>13.954352733880301</c:v>
                </c:pt>
                <c:pt idx="10138">
                  <c:v>13.955729310060001</c:v>
                </c:pt>
                <c:pt idx="10139">
                  <c:v>13.957105886239701</c:v>
                </c:pt>
                <c:pt idx="10140">
                  <c:v>13.9584824624195</c:v>
                </c:pt>
                <c:pt idx="10141">
                  <c:v>13.9598590385992</c:v>
                </c:pt>
                <c:pt idx="10142">
                  <c:v>13.9612356147789</c:v>
                </c:pt>
                <c:pt idx="10143">
                  <c:v>13.9626121909587</c:v>
                </c:pt>
                <c:pt idx="10144">
                  <c:v>13.9639887671384</c:v>
                </c:pt>
                <c:pt idx="10145">
                  <c:v>13.9653653433181</c:v>
                </c:pt>
                <c:pt idx="10146">
                  <c:v>13.9667419194978</c:v>
                </c:pt>
                <c:pt idx="10147">
                  <c:v>13.968118495677601</c:v>
                </c:pt>
                <c:pt idx="10148">
                  <c:v>13.969495071857301</c:v>
                </c:pt>
                <c:pt idx="10149">
                  <c:v>13.970871648037001</c:v>
                </c:pt>
                <c:pt idx="10150">
                  <c:v>13.972248224216701</c:v>
                </c:pt>
                <c:pt idx="10151">
                  <c:v>13.9736248003965</c:v>
                </c:pt>
                <c:pt idx="10152">
                  <c:v>13.9750013765762</c:v>
                </c:pt>
                <c:pt idx="10153">
                  <c:v>13.9763779527559</c:v>
                </c:pt>
                <c:pt idx="10154">
                  <c:v>13.9777545289356</c:v>
                </c:pt>
                <c:pt idx="10155">
                  <c:v>13.9791311051154</c:v>
                </c:pt>
                <c:pt idx="10156">
                  <c:v>13.9805076812951</c:v>
                </c:pt>
                <c:pt idx="10157">
                  <c:v>13.9818842574748</c:v>
                </c:pt>
                <c:pt idx="10158">
                  <c:v>13.9832608336545</c:v>
                </c:pt>
                <c:pt idx="10159">
                  <c:v>13.984637409834299</c:v>
                </c:pt>
                <c:pt idx="10160">
                  <c:v>13.986013986013999</c:v>
                </c:pt>
                <c:pt idx="10161">
                  <c:v>13.987390562193699</c:v>
                </c:pt>
                <c:pt idx="10162">
                  <c:v>13.988767138373399</c:v>
                </c:pt>
                <c:pt idx="10163">
                  <c:v>13.9901437145532</c:v>
                </c:pt>
                <c:pt idx="10164">
                  <c:v>13.9915202907329</c:v>
                </c:pt>
                <c:pt idx="10165">
                  <c:v>13.9928968669126</c:v>
                </c:pt>
                <c:pt idx="10166">
                  <c:v>13.9942734430923</c:v>
                </c:pt>
                <c:pt idx="10167">
                  <c:v>13.9956500192721</c:v>
                </c:pt>
                <c:pt idx="10168">
                  <c:v>13.9970265954518</c:v>
                </c:pt>
                <c:pt idx="10169">
                  <c:v>13.9984031716315</c:v>
                </c:pt>
                <c:pt idx="10170">
                  <c:v>13.9997797478112</c:v>
                </c:pt>
                <c:pt idx="10171">
                  <c:v>14.001156323990999</c:v>
                </c:pt>
                <c:pt idx="10172">
                  <c:v>14.002532900170699</c:v>
                </c:pt>
                <c:pt idx="10173">
                  <c:v>14.003909476350399</c:v>
                </c:pt>
                <c:pt idx="10174">
                  <c:v>14.005286052530201</c:v>
                </c:pt>
                <c:pt idx="10175">
                  <c:v>14.006662628709901</c:v>
                </c:pt>
                <c:pt idx="10176">
                  <c:v>14.008039204889601</c:v>
                </c:pt>
                <c:pt idx="10177">
                  <c:v>14.009415781069301</c:v>
                </c:pt>
                <c:pt idx="10178">
                  <c:v>14.0107923572491</c:v>
                </c:pt>
                <c:pt idx="10179">
                  <c:v>14.0121689334288</c:v>
                </c:pt>
                <c:pt idx="10180">
                  <c:v>14.0135455096085</c:v>
                </c:pt>
                <c:pt idx="10181">
                  <c:v>14.0149220857882</c:v>
                </c:pt>
                <c:pt idx="10182">
                  <c:v>14.016298661967999</c:v>
                </c:pt>
                <c:pt idx="10183">
                  <c:v>14.017675238147699</c:v>
                </c:pt>
                <c:pt idx="10184">
                  <c:v>14.019051814327399</c:v>
                </c:pt>
                <c:pt idx="10185">
                  <c:v>14.020428390507099</c:v>
                </c:pt>
                <c:pt idx="10186">
                  <c:v>14.021804966686901</c:v>
                </c:pt>
                <c:pt idx="10187">
                  <c:v>14.023181542866601</c:v>
                </c:pt>
                <c:pt idx="10188">
                  <c:v>14.024558119046301</c:v>
                </c:pt>
                <c:pt idx="10189">
                  <c:v>14.025934695226001</c:v>
                </c:pt>
                <c:pt idx="10190">
                  <c:v>14.0273112714058</c:v>
                </c:pt>
                <c:pt idx="10191">
                  <c:v>14.0286878475855</c:v>
                </c:pt>
                <c:pt idx="10192">
                  <c:v>14.0300644237652</c:v>
                </c:pt>
                <c:pt idx="10193">
                  <c:v>14.0314409999449</c:v>
                </c:pt>
                <c:pt idx="10194">
                  <c:v>14.0328175761247</c:v>
                </c:pt>
                <c:pt idx="10195">
                  <c:v>14.0341941523044</c:v>
                </c:pt>
                <c:pt idx="10196">
                  <c:v>14.0355707284841</c:v>
                </c:pt>
                <c:pt idx="10197">
                  <c:v>14.0369473046638</c:v>
                </c:pt>
                <c:pt idx="10198">
                  <c:v>14.038323880843601</c:v>
                </c:pt>
                <c:pt idx="10199">
                  <c:v>14.039700457023301</c:v>
                </c:pt>
                <c:pt idx="10200">
                  <c:v>14.041077033203001</c:v>
                </c:pt>
                <c:pt idx="10201">
                  <c:v>14.042453609382701</c:v>
                </c:pt>
                <c:pt idx="10202">
                  <c:v>14.0438301855625</c:v>
                </c:pt>
                <c:pt idx="10203">
                  <c:v>14.0452067617422</c:v>
                </c:pt>
                <c:pt idx="10204">
                  <c:v>14.0465833379219</c:v>
                </c:pt>
                <c:pt idx="10205">
                  <c:v>14.0479599141016</c:v>
                </c:pt>
                <c:pt idx="10206">
                  <c:v>14.0493364902814</c:v>
                </c:pt>
                <c:pt idx="10207">
                  <c:v>14.0507130664611</c:v>
                </c:pt>
                <c:pt idx="10208">
                  <c:v>14.0520896426408</c:v>
                </c:pt>
                <c:pt idx="10209">
                  <c:v>14.053466218820599</c:v>
                </c:pt>
                <c:pt idx="10210">
                  <c:v>14.054842795000299</c:v>
                </c:pt>
                <c:pt idx="10211">
                  <c:v>14.056219371179999</c:v>
                </c:pt>
                <c:pt idx="10212">
                  <c:v>14.057595947359699</c:v>
                </c:pt>
                <c:pt idx="10213">
                  <c:v>14.0589725235395</c:v>
                </c:pt>
                <c:pt idx="10214">
                  <c:v>14.0603490997192</c:v>
                </c:pt>
                <c:pt idx="10215">
                  <c:v>14.0617256758989</c:v>
                </c:pt>
                <c:pt idx="10216">
                  <c:v>14.0631022520786</c:v>
                </c:pt>
                <c:pt idx="10217">
                  <c:v>14.0644788282584</c:v>
                </c:pt>
                <c:pt idx="10218">
                  <c:v>14.0658554044381</c:v>
                </c:pt>
                <c:pt idx="10219">
                  <c:v>14.0672319806178</c:v>
                </c:pt>
                <c:pt idx="10220">
                  <c:v>14.0686085567975</c:v>
                </c:pt>
                <c:pt idx="10221">
                  <c:v>14.069985132977299</c:v>
                </c:pt>
                <c:pt idx="10222">
                  <c:v>14.071361709156999</c:v>
                </c:pt>
                <c:pt idx="10223">
                  <c:v>14.072738285336699</c:v>
                </c:pt>
                <c:pt idx="10224">
                  <c:v>14.074114861516399</c:v>
                </c:pt>
                <c:pt idx="10225">
                  <c:v>14.075491437696201</c:v>
                </c:pt>
                <c:pt idx="10226">
                  <c:v>14.076868013875901</c:v>
                </c:pt>
                <c:pt idx="10227">
                  <c:v>14.078244590055601</c:v>
                </c:pt>
                <c:pt idx="10228">
                  <c:v>14.079621166235301</c:v>
                </c:pt>
                <c:pt idx="10229">
                  <c:v>14.0809977424151</c:v>
                </c:pt>
                <c:pt idx="10230">
                  <c:v>14.0823743185948</c:v>
                </c:pt>
                <c:pt idx="10231">
                  <c:v>14.0837508947745</c:v>
                </c:pt>
                <c:pt idx="10232">
                  <c:v>14.0851274709542</c:v>
                </c:pt>
                <c:pt idx="10233">
                  <c:v>14.086504047134</c:v>
                </c:pt>
                <c:pt idx="10234">
                  <c:v>14.0878806233137</c:v>
                </c:pt>
                <c:pt idx="10235">
                  <c:v>14.089257199493399</c:v>
                </c:pt>
                <c:pt idx="10236">
                  <c:v>14.090633775673099</c:v>
                </c:pt>
                <c:pt idx="10237">
                  <c:v>14.092010351852901</c:v>
                </c:pt>
                <c:pt idx="10238">
                  <c:v>14.093386928032601</c:v>
                </c:pt>
                <c:pt idx="10239">
                  <c:v>14.094763504212301</c:v>
                </c:pt>
                <c:pt idx="10240">
                  <c:v>14.0961400803921</c:v>
                </c:pt>
                <c:pt idx="10241">
                  <c:v>14.0975166565718</c:v>
                </c:pt>
                <c:pt idx="10242">
                  <c:v>14.0988932327515</c:v>
                </c:pt>
                <c:pt idx="10243">
                  <c:v>14.1002698089312</c:v>
                </c:pt>
                <c:pt idx="10244">
                  <c:v>14.101646385111</c:v>
                </c:pt>
                <c:pt idx="10245">
                  <c:v>14.1030229612907</c:v>
                </c:pt>
                <c:pt idx="10246">
                  <c:v>14.1043995374704</c:v>
                </c:pt>
                <c:pt idx="10247">
                  <c:v>14.1057761136501</c:v>
                </c:pt>
                <c:pt idx="10248">
                  <c:v>14.107152689829899</c:v>
                </c:pt>
                <c:pt idx="10249">
                  <c:v>14.108529266009599</c:v>
                </c:pt>
                <c:pt idx="10250">
                  <c:v>14.109905842189301</c:v>
                </c:pt>
                <c:pt idx="10251">
                  <c:v>14.111282418369001</c:v>
                </c:pt>
                <c:pt idx="10252">
                  <c:v>14.1126589945488</c:v>
                </c:pt>
                <c:pt idx="10253">
                  <c:v>14.1140355707285</c:v>
                </c:pt>
                <c:pt idx="10254">
                  <c:v>14.1154121469082</c:v>
                </c:pt>
                <c:pt idx="10255">
                  <c:v>14.1167887230879</c:v>
                </c:pt>
                <c:pt idx="10256">
                  <c:v>14.1181652992677</c:v>
                </c:pt>
                <c:pt idx="10257">
                  <c:v>14.1195418754474</c:v>
                </c:pt>
                <c:pt idx="10258">
                  <c:v>14.1209184516271</c:v>
                </c:pt>
                <c:pt idx="10259">
                  <c:v>14.1222950278068</c:v>
                </c:pt>
                <c:pt idx="10260">
                  <c:v>14.123671603986599</c:v>
                </c:pt>
                <c:pt idx="10261">
                  <c:v>14.125048180166299</c:v>
                </c:pt>
                <c:pt idx="10262">
                  <c:v>14.126424756345999</c:v>
                </c:pt>
                <c:pt idx="10263">
                  <c:v>14.127801332525699</c:v>
                </c:pt>
                <c:pt idx="10264">
                  <c:v>14.1291779087055</c:v>
                </c:pt>
                <c:pt idx="10265">
                  <c:v>14.1305544848852</c:v>
                </c:pt>
                <c:pt idx="10266">
                  <c:v>14.1319310610649</c:v>
                </c:pt>
                <c:pt idx="10267">
                  <c:v>14.1333076372446</c:v>
                </c:pt>
                <c:pt idx="10268">
                  <c:v>14.1346842134244</c:v>
                </c:pt>
                <c:pt idx="10269">
                  <c:v>14.1360607896041</c:v>
                </c:pt>
                <c:pt idx="10270">
                  <c:v>14.1374373657838</c:v>
                </c:pt>
                <c:pt idx="10271">
                  <c:v>14.138813941963599</c:v>
                </c:pt>
                <c:pt idx="10272">
                  <c:v>14.140190518143299</c:v>
                </c:pt>
                <c:pt idx="10273">
                  <c:v>14.141567094322999</c:v>
                </c:pt>
                <c:pt idx="10274">
                  <c:v>14.142943670502699</c:v>
                </c:pt>
                <c:pt idx="10275">
                  <c:v>14.144320246682501</c:v>
                </c:pt>
                <c:pt idx="10276">
                  <c:v>14.145696822862201</c:v>
                </c:pt>
                <c:pt idx="10277">
                  <c:v>14.147073399041901</c:v>
                </c:pt>
                <c:pt idx="10278">
                  <c:v>14.148449975221601</c:v>
                </c:pt>
                <c:pt idx="10279">
                  <c:v>14.1498265514014</c:v>
                </c:pt>
                <c:pt idx="10280">
                  <c:v>14.1512031275811</c:v>
                </c:pt>
                <c:pt idx="10281">
                  <c:v>14.1525797037608</c:v>
                </c:pt>
                <c:pt idx="10282">
                  <c:v>14.1539562799405</c:v>
                </c:pt>
                <c:pt idx="10283">
                  <c:v>14.1553328561203</c:v>
                </c:pt>
                <c:pt idx="10284">
                  <c:v>14.1567094323</c:v>
                </c:pt>
                <c:pt idx="10285">
                  <c:v>14.1580860084797</c:v>
                </c:pt>
                <c:pt idx="10286">
                  <c:v>14.1594625846594</c:v>
                </c:pt>
                <c:pt idx="10287">
                  <c:v>14.160839160839201</c:v>
                </c:pt>
                <c:pt idx="10288">
                  <c:v>14.162215737018901</c:v>
                </c:pt>
                <c:pt idx="10289">
                  <c:v>14.163592313198601</c:v>
                </c:pt>
                <c:pt idx="10290">
                  <c:v>14.164968889378301</c:v>
                </c:pt>
                <c:pt idx="10291">
                  <c:v>14.1663454655581</c:v>
                </c:pt>
                <c:pt idx="10292">
                  <c:v>14.1677220417378</c:v>
                </c:pt>
                <c:pt idx="10293">
                  <c:v>14.1690986179175</c:v>
                </c:pt>
                <c:pt idx="10294">
                  <c:v>14.1704751940972</c:v>
                </c:pt>
                <c:pt idx="10295">
                  <c:v>14.171851770277</c:v>
                </c:pt>
                <c:pt idx="10296">
                  <c:v>14.1732283464567</c:v>
                </c:pt>
                <c:pt idx="10297">
                  <c:v>14.1746049226364</c:v>
                </c:pt>
                <c:pt idx="10298">
                  <c:v>14.1759814988161</c:v>
                </c:pt>
                <c:pt idx="10299">
                  <c:v>14.177358074995899</c:v>
                </c:pt>
                <c:pt idx="10300">
                  <c:v>14.178734651175599</c:v>
                </c:pt>
                <c:pt idx="10301">
                  <c:v>14.180111227355299</c:v>
                </c:pt>
                <c:pt idx="10302">
                  <c:v>14.1814878035351</c:v>
                </c:pt>
                <c:pt idx="10303">
                  <c:v>14.1828643797148</c:v>
                </c:pt>
                <c:pt idx="10304">
                  <c:v>14.1842409558945</c:v>
                </c:pt>
                <c:pt idx="10305">
                  <c:v>14.1856175320742</c:v>
                </c:pt>
                <c:pt idx="10306">
                  <c:v>14.186994108254</c:v>
                </c:pt>
                <c:pt idx="10307">
                  <c:v>14.1883706844337</c:v>
                </c:pt>
                <c:pt idx="10308">
                  <c:v>14.1897472606134</c:v>
                </c:pt>
                <c:pt idx="10309">
                  <c:v>14.1911238367931</c:v>
                </c:pt>
                <c:pt idx="10310">
                  <c:v>14.192500412972899</c:v>
                </c:pt>
                <c:pt idx="10311">
                  <c:v>14.193876989152599</c:v>
                </c:pt>
                <c:pt idx="10312">
                  <c:v>14.195253565332299</c:v>
                </c:pt>
                <c:pt idx="10313">
                  <c:v>14.196630141511999</c:v>
                </c:pt>
                <c:pt idx="10314">
                  <c:v>14.198006717691801</c:v>
                </c:pt>
                <c:pt idx="10315">
                  <c:v>14.199383293871501</c:v>
                </c:pt>
                <c:pt idx="10316">
                  <c:v>14.200759870051201</c:v>
                </c:pt>
                <c:pt idx="10317">
                  <c:v>14.202136446230901</c:v>
                </c:pt>
                <c:pt idx="10318">
                  <c:v>14.2035130224107</c:v>
                </c:pt>
                <c:pt idx="10319">
                  <c:v>14.2048895985904</c:v>
                </c:pt>
                <c:pt idx="10320">
                  <c:v>14.2062661747701</c:v>
                </c:pt>
                <c:pt idx="10321">
                  <c:v>14.2076427509498</c:v>
                </c:pt>
                <c:pt idx="10322">
                  <c:v>14.209019327129599</c:v>
                </c:pt>
                <c:pt idx="10323">
                  <c:v>14.210395903309299</c:v>
                </c:pt>
                <c:pt idx="10324">
                  <c:v>14.211772479488999</c:v>
                </c:pt>
                <c:pt idx="10325">
                  <c:v>14.213149055668699</c:v>
                </c:pt>
                <c:pt idx="10326">
                  <c:v>14.214525631848501</c:v>
                </c:pt>
                <c:pt idx="10327">
                  <c:v>14.215902208028201</c:v>
                </c:pt>
                <c:pt idx="10328">
                  <c:v>14.217278784207901</c:v>
                </c:pt>
                <c:pt idx="10329">
                  <c:v>14.218655360387601</c:v>
                </c:pt>
                <c:pt idx="10330">
                  <c:v>14.2200319365674</c:v>
                </c:pt>
                <c:pt idx="10331">
                  <c:v>14.2214085127471</c:v>
                </c:pt>
                <c:pt idx="10332">
                  <c:v>14.2227850889268</c:v>
                </c:pt>
                <c:pt idx="10333">
                  <c:v>14.2241616651065</c:v>
                </c:pt>
                <c:pt idx="10334">
                  <c:v>14.2255382412863</c:v>
                </c:pt>
                <c:pt idx="10335">
                  <c:v>14.226914817466</c:v>
                </c:pt>
                <c:pt idx="10336">
                  <c:v>14.2282913936457</c:v>
                </c:pt>
                <c:pt idx="10337">
                  <c:v>14.229667969825501</c:v>
                </c:pt>
                <c:pt idx="10338">
                  <c:v>14.231044546005201</c:v>
                </c:pt>
                <c:pt idx="10339">
                  <c:v>14.232421122184901</c:v>
                </c:pt>
                <c:pt idx="10340">
                  <c:v>14.233797698364601</c:v>
                </c:pt>
                <c:pt idx="10341">
                  <c:v>14.2351742745444</c:v>
                </c:pt>
                <c:pt idx="10342">
                  <c:v>14.2365508507241</c:v>
                </c:pt>
                <c:pt idx="10343">
                  <c:v>14.2379274269038</c:v>
                </c:pt>
                <c:pt idx="10344">
                  <c:v>14.2393040030835</c:v>
                </c:pt>
                <c:pt idx="10345">
                  <c:v>14.2406805792633</c:v>
                </c:pt>
                <c:pt idx="10346">
                  <c:v>14.242057155443</c:v>
                </c:pt>
                <c:pt idx="10347">
                  <c:v>14.2434337316227</c:v>
                </c:pt>
                <c:pt idx="10348">
                  <c:v>14.2448103078024</c:v>
                </c:pt>
                <c:pt idx="10349">
                  <c:v>14.246186883982199</c:v>
                </c:pt>
                <c:pt idx="10350">
                  <c:v>14.247563460161899</c:v>
                </c:pt>
                <c:pt idx="10351">
                  <c:v>14.248940036341599</c:v>
                </c:pt>
                <c:pt idx="10352">
                  <c:v>14.250316612521299</c:v>
                </c:pt>
                <c:pt idx="10353">
                  <c:v>14.2516931887011</c:v>
                </c:pt>
                <c:pt idx="10354">
                  <c:v>14.2530697648808</c:v>
                </c:pt>
                <c:pt idx="10355">
                  <c:v>14.2544463410605</c:v>
                </c:pt>
                <c:pt idx="10356">
                  <c:v>14.2558229172402</c:v>
                </c:pt>
                <c:pt idx="10357">
                  <c:v>14.25719949342</c:v>
                </c:pt>
                <c:pt idx="10358">
                  <c:v>14.2585760695997</c:v>
                </c:pt>
                <c:pt idx="10359">
                  <c:v>14.2599526457794</c:v>
                </c:pt>
                <c:pt idx="10360">
                  <c:v>14.2613292219591</c:v>
                </c:pt>
                <c:pt idx="10361">
                  <c:v>14.262705798138899</c:v>
                </c:pt>
                <c:pt idx="10362">
                  <c:v>14.264082374318599</c:v>
                </c:pt>
                <c:pt idx="10363">
                  <c:v>14.265458950498299</c:v>
                </c:pt>
                <c:pt idx="10364">
                  <c:v>14.266835526677999</c:v>
                </c:pt>
                <c:pt idx="10365">
                  <c:v>14.268212102857801</c:v>
                </c:pt>
                <c:pt idx="10366">
                  <c:v>14.269588679037501</c:v>
                </c:pt>
                <c:pt idx="10367">
                  <c:v>14.270965255217201</c:v>
                </c:pt>
                <c:pt idx="10368">
                  <c:v>14.272341831397</c:v>
                </c:pt>
                <c:pt idx="10369">
                  <c:v>14.2737184075767</c:v>
                </c:pt>
                <c:pt idx="10370">
                  <c:v>14.2750949837564</c:v>
                </c:pt>
                <c:pt idx="10371">
                  <c:v>14.2764715599361</c:v>
                </c:pt>
                <c:pt idx="10372">
                  <c:v>14.2778481361159</c:v>
                </c:pt>
                <c:pt idx="10373">
                  <c:v>14.2792247122956</c:v>
                </c:pt>
                <c:pt idx="10374">
                  <c:v>14.2806012884753</c:v>
                </c:pt>
                <c:pt idx="10375">
                  <c:v>14.281977864655</c:v>
                </c:pt>
                <c:pt idx="10376">
                  <c:v>14.283354440834801</c:v>
                </c:pt>
                <c:pt idx="10377">
                  <c:v>14.284731017014501</c:v>
                </c:pt>
                <c:pt idx="10378">
                  <c:v>14.286107593194201</c:v>
                </c:pt>
                <c:pt idx="10379">
                  <c:v>14.287484169373901</c:v>
                </c:pt>
                <c:pt idx="10380">
                  <c:v>14.2888607455537</c:v>
                </c:pt>
                <c:pt idx="10381">
                  <c:v>14.2902373217334</c:v>
                </c:pt>
                <c:pt idx="10382">
                  <c:v>14.2916138979131</c:v>
                </c:pt>
                <c:pt idx="10383">
                  <c:v>14.2929904740928</c:v>
                </c:pt>
                <c:pt idx="10384">
                  <c:v>14.2943670502726</c:v>
                </c:pt>
                <c:pt idx="10385">
                  <c:v>14.2957436264523</c:v>
                </c:pt>
                <c:pt idx="10386">
                  <c:v>14.297120202632</c:v>
                </c:pt>
                <c:pt idx="10387">
                  <c:v>14.2984967788117</c:v>
                </c:pt>
                <c:pt idx="10388">
                  <c:v>14.299873354991499</c:v>
                </c:pt>
                <c:pt idx="10389">
                  <c:v>14.301249931171199</c:v>
                </c:pt>
                <c:pt idx="10390">
                  <c:v>14.302626507350899</c:v>
                </c:pt>
                <c:pt idx="10391">
                  <c:v>14.304003083530599</c:v>
                </c:pt>
                <c:pt idx="10392">
                  <c:v>14.3053796597104</c:v>
                </c:pt>
                <c:pt idx="10393">
                  <c:v>14.3067562358901</c:v>
                </c:pt>
                <c:pt idx="10394">
                  <c:v>14.3081328120698</c:v>
                </c:pt>
                <c:pt idx="10395">
                  <c:v>14.3095093882495</c:v>
                </c:pt>
                <c:pt idx="10396">
                  <c:v>14.3108859644293</c:v>
                </c:pt>
                <c:pt idx="10397">
                  <c:v>14.312262540609</c:v>
                </c:pt>
                <c:pt idx="10398">
                  <c:v>14.3136391167887</c:v>
                </c:pt>
                <c:pt idx="10399">
                  <c:v>14.315015692968499</c:v>
                </c:pt>
                <c:pt idx="10400">
                  <c:v>14.316392269148199</c:v>
                </c:pt>
                <c:pt idx="10401">
                  <c:v>14.317768845327899</c:v>
                </c:pt>
                <c:pt idx="10402">
                  <c:v>14.319145421507599</c:v>
                </c:pt>
                <c:pt idx="10403">
                  <c:v>14.320521997687401</c:v>
                </c:pt>
                <c:pt idx="10404">
                  <c:v>14.321898573867101</c:v>
                </c:pt>
                <c:pt idx="10405">
                  <c:v>14.323275150046801</c:v>
                </c:pt>
                <c:pt idx="10406">
                  <c:v>14.324651726226501</c:v>
                </c:pt>
                <c:pt idx="10407">
                  <c:v>14.3260283024063</c:v>
                </c:pt>
                <c:pt idx="10408">
                  <c:v>14.327404878586</c:v>
                </c:pt>
                <c:pt idx="10409">
                  <c:v>14.3287814547657</c:v>
                </c:pt>
                <c:pt idx="10410">
                  <c:v>14.3301580309454</c:v>
                </c:pt>
                <c:pt idx="10411">
                  <c:v>14.331534607125199</c:v>
                </c:pt>
                <c:pt idx="10412">
                  <c:v>14.332911183304899</c:v>
                </c:pt>
                <c:pt idx="10413">
                  <c:v>14.334287759484599</c:v>
                </c:pt>
                <c:pt idx="10414">
                  <c:v>14.335664335664299</c:v>
                </c:pt>
                <c:pt idx="10415">
                  <c:v>14.337040911844101</c:v>
                </c:pt>
                <c:pt idx="10416">
                  <c:v>14.338417488023801</c:v>
                </c:pt>
                <c:pt idx="10417">
                  <c:v>14.339794064203501</c:v>
                </c:pt>
                <c:pt idx="10418">
                  <c:v>14.341170640383201</c:v>
                </c:pt>
                <c:pt idx="10419">
                  <c:v>14.342547216563</c:v>
                </c:pt>
                <c:pt idx="10420">
                  <c:v>14.3439237927427</c:v>
                </c:pt>
                <c:pt idx="10421">
                  <c:v>14.3453003689224</c:v>
                </c:pt>
                <c:pt idx="10422">
                  <c:v>14.3466769451021</c:v>
                </c:pt>
                <c:pt idx="10423">
                  <c:v>14.3480535212819</c:v>
                </c:pt>
                <c:pt idx="10424">
                  <c:v>14.3494300974616</c:v>
                </c:pt>
                <c:pt idx="10425">
                  <c:v>14.3508066736413</c:v>
                </c:pt>
                <c:pt idx="10426">
                  <c:v>14.352183249821101</c:v>
                </c:pt>
                <c:pt idx="10427">
                  <c:v>14.353559826000801</c:v>
                </c:pt>
                <c:pt idx="10428">
                  <c:v>14.354936402180501</c:v>
                </c:pt>
                <c:pt idx="10429">
                  <c:v>14.356312978360201</c:v>
                </c:pt>
                <c:pt idx="10430">
                  <c:v>14.35768955454</c:v>
                </c:pt>
                <c:pt idx="10431">
                  <c:v>14.3590661307197</c:v>
                </c:pt>
                <c:pt idx="10432">
                  <c:v>14.3604427068994</c:v>
                </c:pt>
                <c:pt idx="10433">
                  <c:v>14.3618192830791</c:v>
                </c:pt>
                <c:pt idx="10434">
                  <c:v>14.3631958592589</c:v>
                </c:pt>
                <c:pt idx="10435">
                  <c:v>14.3645724354386</c:v>
                </c:pt>
                <c:pt idx="10436">
                  <c:v>14.3659490116183</c:v>
                </c:pt>
                <c:pt idx="10437">
                  <c:v>14.367325587798</c:v>
                </c:pt>
                <c:pt idx="10438">
                  <c:v>14.368702163977799</c:v>
                </c:pt>
                <c:pt idx="10439">
                  <c:v>14.370078740157499</c:v>
                </c:pt>
                <c:pt idx="10440">
                  <c:v>14.371455316337199</c:v>
                </c:pt>
                <c:pt idx="10441">
                  <c:v>14.372831892516899</c:v>
                </c:pt>
                <c:pt idx="10442">
                  <c:v>14.3742084686967</c:v>
                </c:pt>
                <c:pt idx="10443">
                  <c:v>14.3755850448764</c:v>
                </c:pt>
                <c:pt idx="10444">
                  <c:v>14.3769616210561</c:v>
                </c:pt>
                <c:pt idx="10445">
                  <c:v>14.3783381972358</c:v>
                </c:pt>
                <c:pt idx="10446">
                  <c:v>14.3797147734156</c:v>
                </c:pt>
                <c:pt idx="10447">
                  <c:v>14.3810913495953</c:v>
                </c:pt>
                <c:pt idx="10448">
                  <c:v>14.382467925775</c:v>
                </c:pt>
                <c:pt idx="10449">
                  <c:v>14.3838445019547</c:v>
                </c:pt>
                <c:pt idx="10450">
                  <c:v>14.385221078134499</c:v>
                </c:pt>
                <c:pt idx="10451">
                  <c:v>14.386597654314199</c:v>
                </c:pt>
                <c:pt idx="10452">
                  <c:v>14.387974230493899</c:v>
                </c:pt>
                <c:pt idx="10453">
                  <c:v>14.389350806673599</c:v>
                </c:pt>
                <c:pt idx="10454">
                  <c:v>14.390727382853401</c:v>
                </c:pt>
                <c:pt idx="10455">
                  <c:v>14.392103959033101</c:v>
                </c:pt>
                <c:pt idx="10456">
                  <c:v>14.393480535212801</c:v>
                </c:pt>
                <c:pt idx="10457">
                  <c:v>14.394857111392501</c:v>
                </c:pt>
                <c:pt idx="10458">
                  <c:v>14.3962336875723</c:v>
                </c:pt>
                <c:pt idx="10459">
                  <c:v>14.397610263752</c:v>
                </c:pt>
                <c:pt idx="10460">
                  <c:v>14.3989868399317</c:v>
                </c:pt>
                <c:pt idx="10461">
                  <c:v>14.4003634161115</c:v>
                </c:pt>
                <c:pt idx="10462">
                  <c:v>14.401739992291199</c:v>
                </c:pt>
                <c:pt idx="10463">
                  <c:v>14.403116568470899</c:v>
                </c:pt>
                <c:pt idx="10464">
                  <c:v>14.404493144650599</c:v>
                </c:pt>
                <c:pt idx="10465">
                  <c:v>14.405869720830401</c:v>
                </c:pt>
                <c:pt idx="10466">
                  <c:v>14.407246297010101</c:v>
                </c:pt>
                <c:pt idx="10467">
                  <c:v>14.408622873189801</c:v>
                </c:pt>
                <c:pt idx="10468">
                  <c:v>14.409999449369501</c:v>
                </c:pt>
                <c:pt idx="10469">
                  <c:v>14.4113760255493</c:v>
                </c:pt>
                <c:pt idx="10470">
                  <c:v>14.412752601729</c:v>
                </c:pt>
                <c:pt idx="10471">
                  <c:v>14.4141291779087</c:v>
                </c:pt>
                <c:pt idx="10472">
                  <c:v>14.4155057540884</c:v>
                </c:pt>
                <c:pt idx="10473">
                  <c:v>14.4168823302682</c:v>
                </c:pt>
                <c:pt idx="10474">
                  <c:v>14.4182589064479</c:v>
                </c:pt>
                <c:pt idx="10475">
                  <c:v>14.4196354826276</c:v>
                </c:pt>
                <c:pt idx="10476">
                  <c:v>14.4210120588073</c:v>
                </c:pt>
                <c:pt idx="10477">
                  <c:v>14.422388634987101</c:v>
                </c:pt>
                <c:pt idx="10478">
                  <c:v>14.423765211166801</c:v>
                </c:pt>
                <c:pt idx="10479">
                  <c:v>14.425141787346501</c:v>
                </c:pt>
                <c:pt idx="10480">
                  <c:v>14.426518363526201</c:v>
                </c:pt>
                <c:pt idx="10481">
                  <c:v>14.427894939706</c:v>
                </c:pt>
                <c:pt idx="10482">
                  <c:v>14.4292715158857</c:v>
                </c:pt>
                <c:pt idx="10483">
                  <c:v>14.4306480920654</c:v>
                </c:pt>
                <c:pt idx="10484">
                  <c:v>14.4320246682451</c:v>
                </c:pt>
                <c:pt idx="10485">
                  <c:v>14.4334012444249</c:v>
                </c:pt>
                <c:pt idx="10486">
                  <c:v>14.4347778206046</c:v>
                </c:pt>
                <c:pt idx="10487">
                  <c:v>14.4361543967843</c:v>
                </c:pt>
                <c:pt idx="10488">
                  <c:v>14.437530972964</c:v>
                </c:pt>
                <c:pt idx="10489">
                  <c:v>14.438907549143799</c:v>
                </c:pt>
                <c:pt idx="10490">
                  <c:v>14.440284125323499</c:v>
                </c:pt>
                <c:pt idx="10491">
                  <c:v>14.441660701503199</c:v>
                </c:pt>
                <c:pt idx="10492">
                  <c:v>14.443037277682899</c:v>
                </c:pt>
                <c:pt idx="10493">
                  <c:v>14.4444138538627</c:v>
                </c:pt>
                <c:pt idx="10494">
                  <c:v>14.4457904300424</c:v>
                </c:pt>
                <c:pt idx="10495">
                  <c:v>14.4471670062221</c:v>
                </c:pt>
                <c:pt idx="10496">
                  <c:v>14.4485435824019</c:v>
                </c:pt>
                <c:pt idx="10497">
                  <c:v>14.4499201585816</c:v>
                </c:pt>
                <c:pt idx="10498">
                  <c:v>14.4512967347613</c:v>
                </c:pt>
                <c:pt idx="10499">
                  <c:v>14.452673310941</c:v>
                </c:pt>
                <c:pt idx="10500">
                  <c:v>14.454049887120799</c:v>
                </c:pt>
                <c:pt idx="10501">
                  <c:v>14.455426463300499</c:v>
                </c:pt>
                <c:pt idx="10502">
                  <c:v>14.456803039480199</c:v>
                </c:pt>
                <c:pt idx="10503">
                  <c:v>14.458179615659899</c:v>
                </c:pt>
                <c:pt idx="10504">
                  <c:v>14.459556191839701</c:v>
                </c:pt>
                <c:pt idx="10505">
                  <c:v>14.460932768019401</c:v>
                </c:pt>
                <c:pt idx="10506">
                  <c:v>14.462309344199101</c:v>
                </c:pt>
                <c:pt idx="10507">
                  <c:v>14.463685920378801</c:v>
                </c:pt>
                <c:pt idx="10508">
                  <c:v>14.4650624965586</c:v>
                </c:pt>
                <c:pt idx="10509">
                  <c:v>14.4664390727383</c:v>
                </c:pt>
                <c:pt idx="10510">
                  <c:v>14.467815648918</c:v>
                </c:pt>
                <c:pt idx="10511">
                  <c:v>14.4691922250977</c:v>
                </c:pt>
                <c:pt idx="10512">
                  <c:v>14.4705688012775</c:v>
                </c:pt>
                <c:pt idx="10513">
                  <c:v>14.4719453774572</c:v>
                </c:pt>
                <c:pt idx="10514">
                  <c:v>14.4733219536369</c:v>
                </c:pt>
                <c:pt idx="10515">
                  <c:v>14.4746985298166</c:v>
                </c:pt>
                <c:pt idx="10516">
                  <c:v>14.476075105996401</c:v>
                </c:pt>
                <c:pt idx="10517">
                  <c:v>14.477451682176101</c:v>
                </c:pt>
                <c:pt idx="10518">
                  <c:v>14.478828258355801</c:v>
                </c:pt>
                <c:pt idx="10519">
                  <c:v>14.480204834535501</c:v>
                </c:pt>
                <c:pt idx="10520">
                  <c:v>14.4815814107153</c:v>
                </c:pt>
                <c:pt idx="10521">
                  <c:v>14.482957986895</c:v>
                </c:pt>
                <c:pt idx="10522">
                  <c:v>14.4843345630747</c:v>
                </c:pt>
                <c:pt idx="10523">
                  <c:v>14.4857111392544</c:v>
                </c:pt>
                <c:pt idx="10524">
                  <c:v>14.4870877154342</c:v>
                </c:pt>
                <c:pt idx="10525">
                  <c:v>14.4884642916139</c:v>
                </c:pt>
                <c:pt idx="10526">
                  <c:v>14.4898408677936</c:v>
                </c:pt>
                <c:pt idx="10527">
                  <c:v>14.491217443973399</c:v>
                </c:pt>
                <c:pt idx="10528">
                  <c:v>14.492594020153099</c:v>
                </c:pt>
                <c:pt idx="10529">
                  <c:v>14.493970596332799</c:v>
                </c:pt>
                <c:pt idx="10530">
                  <c:v>14.495347172512499</c:v>
                </c:pt>
                <c:pt idx="10531">
                  <c:v>14.4967237486923</c:v>
                </c:pt>
                <c:pt idx="10532">
                  <c:v>14.498100324872</c:v>
                </c:pt>
                <c:pt idx="10533">
                  <c:v>14.4994769010517</c:v>
                </c:pt>
                <c:pt idx="10534">
                  <c:v>14.5008534772314</c:v>
                </c:pt>
                <c:pt idx="10535">
                  <c:v>14.5022300534112</c:v>
                </c:pt>
                <c:pt idx="10536">
                  <c:v>14.5036066295909</c:v>
                </c:pt>
                <c:pt idx="10537">
                  <c:v>14.5049832057706</c:v>
                </c:pt>
                <c:pt idx="10538">
                  <c:v>14.5063597819503</c:v>
                </c:pt>
                <c:pt idx="10539">
                  <c:v>14.507736358130099</c:v>
                </c:pt>
                <c:pt idx="10540">
                  <c:v>14.509112934309799</c:v>
                </c:pt>
                <c:pt idx="10541">
                  <c:v>14.510489510489499</c:v>
                </c:pt>
                <c:pt idx="10542">
                  <c:v>14.511866086669199</c:v>
                </c:pt>
                <c:pt idx="10543">
                  <c:v>14.513242662849001</c:v>
                </c:pt>
                <c:pt idx="10544">
                  <c:v>14.514619239028701</c:v>
                </c:pt>
                <c:pt idx="10545">
                  <c:v>14.515995815208401</c:v>
                </c:pt>
                <c:pt idx="10546">
                  <c:v>14.517372391388101</c:v>
                </c:pt>
                <c:pt idx="10547">
                  <c:v>14.5187489675679</c:v>
                </c:pt>
                <c:pt idx="10548">
                  <c:v>14.5201255437476</c:v>
                </c:pt>
                <c:pt idx="10549">
                  <c:v>14.5215021199273</c:v>
                </c:pt>
                <c:pt idx="10550">
                  <c:v>14.522878696107</c:v>
                </c:pt>
                <c:pt idx="10551">
                  <c:v>14.524255272286799</c:v>
                </c:pt>
                <c:pt idx="10552">
                  <c:v>14.525631848466499</c:v>
                </c:pt>
                <c:pt idx="10553">
                  <c:v>14.527008424646199</c:v>
                </c:pt>
                <c:pt idx="10554">
                  <c:v>14.528385000826001</c:v>
                </c:pt>
                <c:pt idx="10555">
                  <c:v>14.529761577005701</c:v>
                </c:pt>
                <c:pt idx="10556">
                  <c:v>14.531138153185401</c:v>
                </c:pt>
                <c:pt idx="10557">
                  <c:v>14.532514729365101</c:v>
                </c:pt>
                <c:pt idx="10558">
                  <c:v>14.5338913055449</c:v>
                </c:pt>
                <c:pt idx="10559">
                  <c:v>14.5352678817246</c:v>
                </c:pt>
                <c:pt idx="10560">
                  <c:v>14.5366444579043</c:v>
                </c:pt>
                <c:pt idx="10561">
                  <c:v>14.538021034084</c:v>
                </c:pt>
                <c:pt idx="10562">
                  <c:v>14.5393976102638</c:v>
                </c:pt>
                <c:pt idx="10563">
                  <c:v>14.5407741864435</c:v>
                </c:pt>
                <c:pt idx="10564">
                  <c:v>14.5421507626232</c:v>
                </c:pt>
                <c:pt idx="10565">
                  <c:v>14.5435273388029</c:v>
                </c:pt>
                <c:pt idx="10566">
                  <c:v>14.544903914982701</c:v>
                </c:pt>
                <c:pt idx="10567">
                  <c:v>14.546280491162401</c:v>
                </c:pt>
                <c:pt idx="10568">
                  <c:v>14.547657067342101</c:v>
                </c:pt>
                <c:pt idx="10569">
                  <c:v>14.549033643521801</c:v>
                </c:pt>
                <c:pt idx="10570">
                  <c:v>14.5504102197016</c:v>
                </c:pt>
                <c:pt idx="10571">
                  <c:v>14.5517867958813</c:v>
                </c:pt>
                <c:pt idx="10572">
                  <c:v>14.553163372061</c:v>
                </c:pt>
                <c:pt idx="10573">
                  <c:v>14.5545399482407</c:v>
                </c:pt>
                <c:pt idx="10574">
                  <c:v>14.5559165244205</c:v>
                </c:pt>
                <c:pt idx="10575">
                  <c:v>14.5572931006002</c:v>
                </c:pt>
                <c:pt idx="10576">
                  <c:v>14.5586696767799</c:v>
                </c:pt>
                <c:pt idx="10577">
                  <c:v>14.5600462529596</c:v>
                </c:pt>
                <c:pt idx="10578">
                  <c:v>14.561422829139399</c:v>
                </c:pt>
                <c:pt idx="10579">
                  <c:v>14.562799405319099</c:v>
                </c:pt>
                <c:pt idx="10580">
                  <c:v>14.564175981498799</c:v>
                </c:pt>
                <c:pt idx="10581">
                  <c:v>14.565552557678499</c:v>
                </c:pt>
                <c:pt idx="10582">
                  <c:v>14.5669291338583</c:v>
                </c:pt>
                <c:pt idx="10583">
                  <c:v>14.568305710038</c:v>
                </c:pt>
                <c:pt idx="10584">
                  <c:v>14.5696822862177</c:v>
                </c:pt>
                <c:pt idx="10585">
                  <c:v>14.5710588623974</c:v>
                </c:pt>
                <c:pt idx="10586">
                  <c:v>14.5724354385772</c:v>
                </c:pt>
                <c:pt idx="10587">
                  <c:v>14.5738120147569</c:v>
                </c:pt>
                <c:pt idx="10588">
                  <c:v>14.5751885909366</c:v>
                </c:pt>
                <c:pt idx="10589">
                  <c:v>14.576565167116399</c:v>
                </c:pt>
                <c:pt idx="10590">
                  <c:v>14.577941743296099</c:v>
                </c:pt>
                <c:pt idx="10591">
                  <c:v>14.579318319475799</c:v>
                </c:pt>
                <c:pt idx="10592">
                  <c:v>14.580694895655499</c:v>
                </c:pt>
                <c:pt idx="10593">
                  <c:v>14.582071471835301</c:v>
                </c:pt>
                <c:pt idx="10594">
                  <c:v>14.583448048015001</c:v>
                </c:pt>
                <c:pt idx="10595">
                  <c:v>14.584824624194701</c:v>
                </c:pt>
                <c:pt idx="10596">
                  <c:v>14.586201200374401</c:v>
                </c:pt>
                <c:pt idx="10597">
                  <c:v>14.5875777765542</c:v>
                </c:pt>
                <c:pt idx="10598">
                  <c:v>14.5889543527339</c:v>
                </c:pt>
                <c:pt idx="10599">
                  <c:v>14.5903309289136</c:v>
                </c:pt>
                <c:pt idx="10600">
                  <c:v>14.5917075050933</c:v>
                </c:pt>
                <c:pt idx="10601">
                  <c:v>14.5930840812731</c:v>
                </c:pt>
                <c:pt idx="10602">
                  <c:v>14.5944606574528</c:v>
                </c:pt>
                <c:pt idx="10603">
                  <c:v>14.5958372336325</c:v>
                </c:pt>
                <c:pt idx="10604">
                  <c:v>14.5972138098122</c:v>
                </c:pt>
                <c:pt idx="10605">
                  <c:v>14.598590385992001</c:v>
                </c:pt>
                <c:pt idx="10606">
                  <c:v>14.599966962171701</c:v>
                </c:pt>
                <c:pt idx="10607">
                  <c:v>14.601343538351401</c:v>
                </c:pt>
                <c:pt idx="10608">
                  <c:v>14.602720114531101</c:v>
                </c:pt>
                <c:pt idx="10609">
                  <c:v>14.6040966907109</c:v>
                </c:pt>
                <c:pt idx="10610">
                  <c:v>14.6054732668906</c:v>
                </c:pt>
                <c:pt idx="10611">
                  <c:v>14.6068498430703</c:v>
                </c:pt>
                <c:pt idx="10612">
                  <c:v>14.60822641925</c:v>
                </c:pt>
                <c:pt idx="10613">
                  <c:v>14.6096029954298</c:v>
                </c:pt>
                <c:pt idx="10614">
                  <c:v>14.6109795716095</c:v>
                </c:pt>
                <c:pt idx="10615">
                  <c:v>14.6123561477892</c:v>
                </c:pt>
                <c:pt idx="10616">
                  <c:v>14.6137327239689</c:v>
                </c:pt>
                <c:pt idx="10617">
                  <c:v>14.615109300148699</c:v>
                </c:pt>
                <c:pt idx="10618">
                  <c:v>14.616485876328399</c:v>
                </c:pt>
                <c:pt idx="10619">
                  <c:v>14.617862452508099</c:v>
                </c:pt>
                <c:pt idx="10620">
                  <c:v>14.619239028687799</c:v>
                </c:pt>
                <c:pt idx="10621">
                  <c:v>14.6206156048676</c:v>
                </c:pt>
                <c:pt idx="10622">
                  <c:v>14.6219921810473</c:v>
                </c:pt>
                <c:pt idx="10623">
                  <c:v>14.623368757227</c:v>
                </c:pt>
                <c:pt idx="10624">
                  <c:v>14.6247453334068</c:v>
                </c:pt>
                <c:pt idx="10625">
                  <c:v>14.6261219095865</c:v>
                </c:pt>
                <c:pt idx="10626">
                  <c:v>14.6274984857662</c:v>
                </c:pt>
                <c:pt idx="10627">
                  <c:v>14.6288750619459</c:v>
                </c:pt>
                <c:pt idx="10628">
                  <c:v>14.630251638125699</c:v>
                </c:pt>
                <c:pt idx="10629">
                  <c:v>14.631628214305399</c:v>
                </c:pt>
                <c:pt idx="10630">
                  <c:v>14.633004790485099</c:v>
                </c:pt>
                <c:pt idx="10631">
                  <c:v>14.634381366664799</c:v>
                </c:pt>
                <c:pt idx="10632">
                  <c:v>14.635757942844601</c:v>
                </c:pt>
                <c:pt idx="10633">
                  <c:v>14.637134519024301</c:v>
                </c:pt>
                <c:pt idx="10634">
                  <c:v>14.638511095204001</c:v>
                </c:pt>
                <c:pt idx="10635">
                  <c:v>14.639887671383701</c:v>
                </c:pt>
                <c:pt idx="10636">
                  <c:v>14.6412642475635</c:v>
                </c:pt>
                <c:pt idx="10637">
                  <c:v>14.6426408237432</c:v>
                </c:pt>
                <c:pt idx="10638">
                  <c:v>14.6440173999229</c:v>
                </c:pt>
                <c:pt idx="10639">
                  <c:v>14.6453939761026</c:v>
                </c:pt>
                <c:pt idx="10640">
                  <c:v>14.646770552282399</c:v>
                </c:pt>
                <c:pt idx="10641">
                  <c:v>14.648147128462099</c:v>
                </c:pt>
                <c:pt idx="10642">
                  <c:v>14.649523704641799</c:v>
                </c:pt>
                <c:pt idx="10643">
                  <c:v>14.650900280821499</c:v>
                </c:pt>
                <c:pt idx="10644">
                  <c:v>14.652276857001301</c:v>
                </c:pt>
                <c:pt idx="10645">
                  <c:v>14.653653433181001</c:v>
                </c:pt>
                <c:pt idx="10646">
                  <c:v>14.655030009360701</c:v>
                </c:pt>
                <c:pt idx="10647">
                  <c:v>14.656406585540401</c:v>
                </c:pt>
                <c:pt idx="10648">
                  <c:v>14.6577831617202</c:v>
                </c:pt>
                <c:pt idx="10649">
                  <c:v>14.6591597378999</c:v>
                </c:pt>
                <c:pt idx="10650">
                  <c:v>14.6605363140796</c:v>
                </c:pt>
                <c:pt idx="10651">
                  <c:v>14.6619128902594</c:v>
                </c:pt>
                <c:pt idx="10652">
                  <c:v>14.6632894664391</c:v>
                </c:pt>
                <c:pt idx="10653">
                  <c:v>14.6646660426188</c:v>
                </c:pt>
                <c:pt idx="10654">
                  <c:v>14.6660426187985</c:v>
                </c:pt>
                <c:pt idx="10655">
                  <c:v>14.667419194978301</c:v>
                </c:pt>
                <c:pt idx="10656">
                  <c:v>14.668795771158001</c:v>
                </c:pt>
                <c:pt idx="10657">
                  <c:v>14.670172347337701</c:v>
                </c:pt>
                <c:pt idx="10658">
                  <c:v>14.671548923517401</c:v>
                </c:pt>
                <c:pt idx="10659">
                  <c:v>14.6729254996972</c:v>
                </c:pt>
                <c:pt idx="10660">
                  <c:v>14.6743020758769</c:v>
                </c:pt>
                <c:pt idx="10661">
                  <c:v>14.6756786520566</c:v>
                </c:pt>
                <c:pt idx="10662">
                  <c:v>14.6770552282363</c:v>
                </c:pt>
                <c:pt idx="10663">
                  <c:v>14.6784318044161</c:v>
                </c:pt>
                <c:pt idx="10664">
                  <c:v>14.6798083805958</c:v>
                </c:pt>
                <c:pt idx="10665">
                  <c:v>14.6811849567755</c:v>
                </c:pt>
                <c:pt idx="10666">
                  <c:v>14.6825615329552</c:v>
                </c:pt>
                <c:pt idx="10667">
                  <c:v>14.683938109134999</c:v>
                </c:pt>
                <c:pt idx="10668">
                  <c:v>14.685314685314699</c:v>
                </c:pt>
                <c:pt idx="10669">
                  <c:v>14.686691261494399</c:v>
                </c:pt>
                <c:pt idx="10670">
                  <c:v>14.688067837674099</c:v>
                </c:pt>
                <c:pt idx="10671">
                  <c:v>14.6894444138539</c:v>
                </c:pt>
                <c:pt idx="10672">
                  <c:v>14.6908209900336</c:v>
                </c:pt>
                <c:pt idx="10673">
                  <c:v>14.6921975662133</c:v>
                </c:pt>
                <c:pt idx="10674">
                  <c:v>14.693574142393</c:v>
                </c:pt>
                <c:pt idx="10675">
                  <c:v>14.6949507185728</c:v>
                </c:pt>
                <c:pt idx="10676">
                  <c:v>14.6963272947525</c:v>
                </c:pt>
                <c:pt idx="10677">
                  <c:v>14.6977038709322</c:v>
                </c:pt>
                <c:pt idx="10678">
                  <c:v>14.6990804471119</c:v>
                </c:pt>
                <c:pt idx="10679">
                  <c:v>14.700457023291699</c:v>
                </c:pt>
                <c:pt idx="10680">
                  <c:v>14.701833599471399</c:v>
                </c:pt>
                <c:pt idx="10681">
                  <c:v>14.703210175651099</c:v>
                </c:pt>
                <c:pt idx="10682">
                  <c:v>14.704586751830799</c:v>
                </c:pt>
                <c:pt idx="10683">
                  <c:v>14.705963328010601</c:v>
                </c:pt>
                <c:pt idx="10684">
                  <c:v>14.707339904190301</c:v>
                </c:pt>
                <c:pt idx="10685">
                  <c:v>14.708716480370001</c:v>
                </c:pt>
                <c:pt idx="10686">
                  <c:v>14.7100930565498</c:v>
                </c:pt>
                <c:pt idx="10687">
                  <c:v>14.7114696327295</c:v>
                </c:pt>
                <c:pt idx="10688">
                  <c:v>14.7128462089092</c:v>
                </c:pt>
                <c:pt idx="10689">
                  <c:v>14.7142227850889</c:v>
                </c:pt>
                <c:pt idx="10690">
                  <c:v>14.715599361268699</c:v>
                </c:pt>
                <c:pt idx="10691">
                  <c:v>14.716975937448399</c:v>
                </c:pt>
                <c:pt idx="10692">
                  <c:v>14.718352513628099</c:v>
                </c:pt>
                <c:pt idx="10693">
                  <c:v>14.719729089807799</c:v>
                </c:pt>
                <c:pt idx="10694">
                  <c:v>14.721105665987601</c:v>
                </c:pt>
                <c:pt idx="10695">
                  <c:v>14.722482242167301</c:v>
                </c:pt>
                <c:pt idx="10696">
                  <c:v>14.723858818347001</c:v>
                </c:pt>
                <c:pt idx="10697">
                  <c:v>14.725235394526701</c:v>
                </c:pt>
                <c:pt idx="10698">
                  <c:v>14.7266119707065</c:v>
                </c:pt>
                <c:pt idx="10699">
                  <c:v>14.7279885468862</c:v>
                </c:pt>
                <c:pt idx="10700">
                  <c:v>14.7293651230659</c:v>
                </c:pt>
                <c:pt idx="10701">
                  <c:v>14.7307416992456</c:v>
                </c:pt>
                <c:pt idx="10702">
                  <c:v>14.7321182754254</c:v>
                </c:pt>
                <c:pt idx="10703">
                  <c:v>14.7334948516051</c:v>
                </c:pt>
                <c:pt idx="10704">
                  <c:v>14.7348714277848</c:v>
                </c:pt>
                <c:pt idx="10705">
                  <c:v>14.7362480039645</c:v>
                </c:pt>
                <c:pt idx="10706">
                  <c:v>14.737624580144301</c:v>
                </c:pt>
                <c:pt idx="10707">
                  <c:v>14.739001156324001</c:v>
                </c:pt>
                <c:pt idx="10708">
                  <c:v>14.740377732503701</c:v>
                </c:pt>
                <c:pt idx="10709">
                  <c:v>14.741754308683401</c:v>
                </c:pt>
                <c:pt idx="10710">
                  <c:v>14.7431308848632</c:v>
                </c:pt>
                <c:pt idx="10711">
                  <c:v>14.7445074610429</c:v>
                </c:pt>
                <c:pt idx="10712">
                  <c:v>14.7458840372226</c:v>
                </c:pt>
                <c:pt idx="10713">
                  <c:v>14.7472606134023</c:v>
                </c:pt>
                <c:pt idx="10714">
                  <c:v>14.7486371895821</c:v>
                </c:pt>
                <c:pt idx="10715">
                  <c:v>14.7500137657618</c:v>
                </c:pt>
                <c:pt idx="10716">
                  <c:v>14.7513903419415</c:v>
                </c:pt>
                <c:pt idx="10717">
                  <c:v>14.752766918121299</c:v>
                </c:pt>
                <c:pt idx="10718">
                  <c:v>14.754143494300999</c:v>
                </c:pt>
                <c:pt idx="10719">
                  <c:v>14.755520070480699</c:v>
                </c:pt>
                <c:pt idx="10720">
                  <c:v>14.756896646660399</c:v>
                </c:pt>
                <c:pt idx="10721">
                  <c:v>14.7582732228402</c:v>
                </c:pt>
                <c:pt idx="10722">
                  <c:v>14.7596497990199</c:v>
                </c:pt>
                <c:pt idx="10723">
                  <c:v>14.7610263751996</c:v>
                </c:pt>
                <c:pt idx="10724">
                  <c:v>14.7624029513793</c:v>
                </c:pt>
                <c:pt idx="10725">
                  <c:v>14.7637795275591</c:v>
                </c:pt>
                <c:pt idx="10726">
                  <c:v>14.7651561037388</c:v>
                </c:pt>
                <c:pt idx="10727">
                  <c:v>14.7665326799185</c:v>
                </c:pt>
                <c:pt idx="10728">
                  <c:v>14.7679092560982</c:v>
                </c:pt>
                <c:pt idx="10729">
                  <c:v>14.769285832277999</c:v>
                </c:pt>
                <c:pt idx="10730">
                  <c:v>14.770662408457699</c:v>
                </c:pt>
                <c:pt idx="10731">
                  <c:v>14.772038984637399</c:v>
                </c:pt>
                <c:pt idx="10732">
                  <c:v>14.773415560817099</c:v>
                </c:pt>
                <c:pt idx="10733">
                  <c:v>14.774792136996901</c:v>
                </c:pt>
                <c:pt idx="10734">
                  <c:v>14.776168713176601</c:v>
                </c:pt>
                <c:pt idx="10735">
                  <c:v>14.777545289356301</c:v>
                </c:pt>
                <c:pt idx="10736">
                  <c:v>14.778921865536001</c:v>
                </c:pt>
                <c:pt idx="10737">
                  <c:v>14.7802984417158</c:v>
                </c:pt>
                <c:pt idx="10738">
                  <c:v>14.7816750178955</c:v>
                </c:pt>
                <c:pt idx="10739">
                  <c:v>14.7830515940752</c:v>
                </c:pt>
                <c:pt idx="10740">
                  <c:v>14.7844281702549</c:v>
                </c:pt>
                <c:pt idx="10741">
                  <c:v>14.7858047464347</c:v>
                </c:pt>
                <c:pt idx="10742">
                  <c:v>14.7871813226144</c:v>
                </c:pt>
                <c:pt idx="10743">
                  <c:v>14.7885578987941</c:v>
                </c:pt>
                <c:pt idx="10744">
                  <c:v>14.7899344749738</c:v>
                </c:pt>
                <c:pt idx="10745">
                  <c:v>14.791311051153601</c:v>
                </c:pt>
                <c:pt idx="10746">
                  <c:v>14.792687627333301</c:v>
                </c:pt>
                <c:pt idx="10747">
                  <c:v>14.794064203513001</c:v>
                </c:pt>
                <c:pt idx="10748">
                  <c:v>14.795440779692701</c:v>
                </c:pt>
                <c:pt idx="10749">
                  <c:v>14.7968173558725</c:v>
                </c:pt>
                <c:pt idx="10750">
                  <c:v>14.7981939320522</c:v>
                </c:pt>
                <c:pt idx="10751">
                  <c:v>14.7995705082319</c:v>
                </c:pt>
                <c:pt idx="10752">
                  <c:v>14.8009470844117</c:v>
                </c:pt>
                <c:pt idx="10753">
                  <c:v>14.8023236605914</c:v>
                </c:pt>
                <c:pt idx="10754">
                  <c:v>14.8037002367711</c:v>
                </c:pt>
                <c:pt idx="10755">
                  <c:v>14.8050768129508</c:v>
                </c:pt>
                <c:pt idx="10756">
                  <c:v>14.806453389130599</c:v>
                </c:pt>
                <c:pt idx="10757">
                  <c:v>14.807829965310299</c:v>
                </c:pt>
                <c:pt idx="10758">
                  <c:v>14.809206541489999</c:v>
                </c:pt>
                <c:pt idx="10759">
                  <c:v>14.810583117669699</c:v>
                </c:pt>
                <c:pt idx="10760">
                  <c:v>14.8119596938495</c:v>
                </c:pt>
                <c:pt idx="10761">
                  <c:v>14.8133362700292</c:v>
                </c:pt>
                <c:pt idx="10762">
                  <c:v>14.8147128462089</c:v>
                </c:pt>
                <c:pt idx="10763">
                  <c:v>14.8160894223886</c:v>
                </c:pt>
                <c:pt idx="10764">
                  <c:v>14.8174659985684</c:v>
                </c:pt>
                <c:pt idx="10765">
                  <c:v>14.8188425747481</c:v>
                </c:pt>
                <c:pt idx="10766">
                  <c:v>14.8202191509278</c:v>
                </c:pt>
                <c:pt idx="10767">
                  <c:v>14.8215957271075</c:v>
                </c:pt>
                <c:pt idx="10768">
                  <c:v>14.822972303287299</c:v>
                </c:pt>
                <c:pt idx="10769">
                  <c:v>14.824348879466999</c:v>
                </c:pt>
                <c:pt idx="10770">
                  <c:v>14.825725455646699</c:v>
                </c:pt>
                <c:pt idx="10771">
                  <c:v>14.827102031826399</c:v>
                </c:pt>
                <c:pt idx="10772">
                  <c:v>14.828478608006201</c:v>
                </c:pt>
                <c:pt idx="10773">
                  <c:v>14.829855184185901</c:v>
                </c:pt>
                <c:pt idx="10774">
                  <c:v>14.831231760365601</c:v>
                </c:pt>
                <c:pt idx="10775">
                  <c:v>14.832608336545301</c:v>
                </c:pt>
                <c:pt idx="10776">
                  <c:v>14.8339849127251</c:v>
                </c:pt>
                <c:pt idx="10777">
                  <c:v>14.8353614889048</c:v>
                </c:pt>
                <c:pt idx="10778">
                  <c:v>14.8367380650845</c:v>
                </c:pt>
                <c:pt idx="10779">
                  <c:v>14.838114641264299</c:v>
                </c:pt>
                <c:pt idx="10780">
                  <c:v>14.839491217443999</c:v>
                </c:pt>
                <c:pt idx="10781">
                  <c:v>14.840867793623699</c:v>
                </c:pt>
                <c:pt idx="10782">
                  <c:v>14.842244369803399</c:v>
                </c:pt>
                <c:pt idx="10783">
                  <c:v>14.843620945983201</c:v>
                </c:pt>
                <c:pt idx="10784">
                  <c:v>14.844997522162901</c:v>
                </c:pt>
                <c:pt idx="10785">
                  <c:v>14.846374098342601</c:v>
                </c:pt>
                <c:pt idx="10786">
                  <c:v>14.847750674522301</c:v>
                </c:pt>
                <c:pt idx="10787">
                  <c:v>14.8491272507021</c:v>
                </c:pt>
                <c:pt idx="10788">
                  <c:v>14.8505038268818</c:v>
                </c:pt>
                <c:pt idx="10789">
                  <c:v>14.8518804030615</c:v>
                </c:pt>
                <c:pt idx="10790">
                  <c:v>14.8532569792412</c:v>
                </c:pt>
                <c:pt idx="10791">
                  <c:v>14.854633555421</c:v>
                </c:pt>
                <c:pt idx="10792">
                  <c:v>14.8560101316007</c:v>
                </c:pt>
                <c:pt idx="10793">
                  <c:v>14.8573867077804</c:v>
                </c:pt>
                <c:pt idx="10794">
                  <c:v>14.8587632839601</c:v>
                </c:pt>
                <c:pt idx="10795">
                  <c:v>14.860139860139901</c:v>
                </c:pt>
                <c:pt idx="10796">
                  <c:v>14.861516436319601</c:v>
                </c:pt>
                <c:pt idx="10797">
                  <c:v>14.862893012499301</c:v>
                </c:pt>
                <c:pt idx="10798">
                  <c:v>14.864269588679001</c:v>
                </c:pt>
                <c:pt idx="10799">
                  <c:v>14.8656461648588</c:v>
                </c:pt>
                <c:pt idx="10800">
                  <c:v>14.8670227410385</c:v>
                </c:pt>
                <c:pt idx="10801">
                  <c:v>14.8683993172182</c:v>
                </c:pt>
                <c:pt idx="10802">
                  <c:v>14.8697758933979</c:v>
                </c:pt>
                <c:pt idx="10803">
                  <c:v>14.8711524695777</c:v>
                </c:pt>
                <c:pt idx="10804">
                  <c:v>14.8725290457574</c:v>
                </c:pt>
                <c:pt idx="10805">
                  <c:v>14.8739056219371</c:v>
                </c:pt>
                <c:pt idx="10806">
                  <c:v>14.8752821981168</c:v>
                </c:pt>
                <c:pt idx="10807">
                  <c:v>14.876658774296599</c:v>
                </c:pt>
                <c:pt idx="10808">
                  <c:v>14.878035350476299</c:v>
                </c:pt>
                <c:pt idx="10809">
                  <c:v>14.879411926655999</c:v>
                </c:pt>
                <c:pt idx="10810">
                  <c:v>14.880788502835699</c:v>
                </c:pt>
                <c:pt idx="10811">
                  <c:v>14.8821650790155</c:v>
                </c:pt>
                <c:pt idx="10812">
                  <c:v>14.8835416551952</c:v>
                </c:pt>
                <c:pt idx="10813">
                  <c:v>14.8849182313749</c:v>
                </c:pt>
                <c:pt idx="10814">
                  <c:v>14.8862948075547</c:v>
                </c:pt>
                <c:pt idx="10815">
                  <c:v>14.8876713837344</c:v>
                </c:pt>
                <c:pt idx="10816">
                  <c:v>14.8890479599141</c:v>
                </c:pt>
                <c:pt idx="10817">
                  <c:v>14.8904245360938</c:v>
                </c:pt>
                <c:pt idx="10818">
                  <c:v>14.891801112273599</c:v>
                </c:pt>
                <c:pt idx="10819">
                  <c:v>14.893177688453299</c:v>
                </c:pt>
                <c:pt idx="10820">
                  <c:v>14.894554264632999</c:v>
                </c:pt>
                <c:pt idx="10821">
                  <c:v>14.895930840812699</c:v>
                </c:pt>
                <c:pt idx="10822">
                  <c:v>14.897307416992501</c:v>
                </c:pt>
                <c:pt idx="10823">
                  <c:v>14.898683993172201</c:v>
                </c:pt>
                <c:pt idx="10824">
                  <c:v>14.900060569351901</c:v>
                </c:pt>
                <c:pt idx="10825">
                  <c:v>14.901437145531601</c:v>
                </c:pt>
                <c:pt idx="10826">
                  <c:v>14.9028137217114</c:v>
                </c:pt>
                <c:pt idx="10827">
                  <c:v>14.9041902978911</c:v>
                </c:pt>
                <c:pt idx="10828">
                  <c:v>14.9055668740708</c:v>
                </c:pt>
                <c:pt idx="10829">
                  <c:v>14.9069434502505</c:v>
                </c:pt>
                <c:pt idx="10830">
                  <c:v>14.9083200264303</c:v>
                </c:pt>
                <c:pt idx="10831">
                  <c:v>14.90969660261</c:v>
                </c:pt>
                <c:pt idx="10832">
                  <c:v>14.9110731787897</c:v>
                </c:pt>
                <c:pt idx="10833">
                  <c:v>14.9124497549694</c:v>
                </c:pt>
                <c:pt idx="10834">
                  <c:v>14.913826331149201</c:v>
                </c:pt>
                <c:pt idx="10835">
                  <c:v>14.915202907328901</c:v>
                </c:pt>
                <c:pt idx="10836">
                  <c:v>14.916579483508601</c:v>
                </c:pt>
                <c:pt idx="10837">
                  <c:v>14.917956059688301</c:v>
                </c:pt>
                <c:pt idx="10838">
                  <c:v>14.9193326358681</c:v>
                </c:pt>
                <c:pt idx="10839">
                  <c:v>14.9207092120478</c:v>
                </c:pt>
                <c:pt idx="10840">
                  <c:v>14.9220857882275</c:v>
                </c:pt>
                <c:pt idx="10841">
                  <c:v>14.9234623644073</c:v>
                </c:pt>
                <c:pt idx="10842">
                  <c:v>14.924838940587</c:v>
                </c:pt>
                <c:pt idx="10843">
                  <c:v>14.9262155167667</c:v>
                </c:pt>
                <c:pt idx="10844">
                  <c:v>14.9275920929464</c:v>
                </c:pt>
                <c:pt idx="10845">
                  <c:v>14.928968669126199</c:v>
                </c:pt>
                <c:pt idx="10846">
                  <c:v>14.930345245305899</c:v>
                </c:pt>
                <c:pt idx="10847">
                  <c:v>14.931721821485599</c:v>
                </c:pt>
                <c:pt idx="10848">
                  <c:v>14.933098397665299</c:v>
                </c:pt>
                <c:pt idx="10849">
                  <c:v>14.9344749738451</c:v>
                </c:pt>
                <c:pt idx="10850">
                  <c:v>14.9358515500248</c:v>
                </c:pt>
                <c:pt idx="10851">
                  <c:v>14.9372281262045</c:v>
                </c:pt>
                <c:pt idx="10852">
                  <c:v>14.9386047023842</c:v>
                </c:pt>
                <c:pt idx="10853">
                  <c:v>14.939981278564</c:v>
                </c:pt>
                <c:pt idx="10854">
                  <c:v>14.9413578547437</c:v>
                </c:pt>
                <c:pt idx="10855">
                  <c:v>14.9427344309234</c:v>
                </c:pt>
                <c:pt idx="10856">
                  <c:v>14.9441110071031</c:v>
                </c:pt>
                <c:pt idx="10857">
                  <c:v>14.945487583282899</c:v>
                </c:pt>
                <c:pt idx="10858">
                  <c:v>14.946864159462599</c:v>
                </c:pt>
                <c:pt idx="10859">
                  <c:v>14.948240735642299</c:v>
                </c:pt>
                <c:pt idx="10860">
                  <c:v>14.949617311821999</c:v>
                </c:pt>
                <c:pt idx="10861">
                  <c:v>14.950993888001801</c:v>
                </c:pt>
                <c:pt idx="10862">
                  <c:v>14.952370464181501</c:v>
                </c:pt>
                <c:pt idx="10863">
                  <c:v>14.953747040361201</c:v>
                </c:pt>
                <c:pt idx="10864">
                  <c:v>14.9551236165409</c:v>
                </c:pt>
                <c:pt idx="10865">
                  <c:v>14.9565001927207</c:v>
                </c:pt>
                <c:pt idx="10866">
                  <c:v>14.9578767689004</c:v>
                </c:pt>
                <c:pt idx="10867">
                  <c:v>14.9592533450801</c:v>
                </c:pt>
                <c:pt idx="10868">
                  <c:v>14.9606299212598</c:v>
                </c:pt>
                <c:pt idx="10869">
                  <c:v>14.962006497439599</c:v>
                </c:pt>
                <c:pt idx="10870">
                  <c:v>14.963383073619299</c:v>
                </c:pt>
                <c:pt idx="10871">
                  <c:v>14.964759649798999</c:v>
                </c:pt>
                <c:pt idx="10872">
                  <c:v>14.966136225978699</c:v>
                </c:pt>
                <c:pt idx="10873">
                  <c:v>14.967512802158501</c:v>
                </c:pt>
                <c:pt idx="10874">
                  <c:v>14.968889378338201</c:v>
                </c:pt>
                <c:pt idx="10875">
                  <c:v>14.970265954517901</c:v>
                </c:pt>
                <c:pt idx="10876">
                  <c:v>14.9716425306977</c:v>
                </c:pt>
                <c:pt idx="10877">
                  <c:v>14.9730191068774</c:v>
                </c:pt>
                <c:pt idx="10878">
                  <c:v>14.9743956830571</c:v>
                </c:pt>
                <c:pt idx="10879">
                  <c:v>14.9757722592368</c:v>
                </c:pt>
                <c:pt idx="10880">
                  <c:v>14.9771488354166</c:v>
                </c:pt>
                <c:pt idx="10881">
                  <c:v>14.9785254115963</c:v>
                </c:pt>
                <c:pt idx="10882">
                  <c:v>14.979901987776</c:v>
                </c:pt>
                <c:pt idx="10883">
                  <c:v>14.9812785639557</c:v>
                </c:pt>
                <c:pt idx="10884">
                  <c:v>14.982655140135501</c:v>
                </c:pt>
                <c:pt idx="10885">
                  <c:v>14.984031716315201</c:v>
                </c:pt>
                <c:pt idx="10886">
                  <c:v>14.985408292494901</c:v>
                </c:pt>
                <c:pt idx="10887">
                  <c:v>14.986784868674601</c:v>
                </c:pt>
                <c:pt idx="10888">
                  <c:v>14.9881614448544</c:v>
                </c:pt>
                <c:pt idx="10889">
                  <c:v>14.9895380210341</c:v>
                </c:pt>
                <c:pt idx="10890">
                  <c:v>14.9909145972138</c:v>
                </c:pt>
                <c:pt idx="10891">
                  <c:v>14.9922911733935</c:v>
                </c:pt>
                <c:pt idx="10892">
                  <c:v>14.9936677495733</c:v>
                </c:pt>
                <c:pt idx="10893">
                  <c:v>14.995044325753</c:v>
                </c:pt>
                <c:pt idx="10894">
                  <c:v>14.9964209019327</c:v>
                </c:pt>
                <c:pt idx="10895">
                  <c:v>14.9977974781124</c:v>
                </c:pt>
                <c:pt idx="10896">
                  <c:v>14.999174054292199</c:v>
                </c:pt>
                <c:pt idx="10897">
                  <c:v>15.000550630471899</c:v>
                </c:pt>
                <c:pt idx="10898">
                  <c:v>15.001927206651599</c:v>
                </c:pt>
                <c:pt idx="10899">
                  <c:v>15.003303782831299</c:v>
                </c:pt>
                <c:pt idx="10900">
                  <c:v>15.0046803590111</c:v>
                </c:pt>
                <c:pt idx="10901">
                  <c:v>15.0060569351908</c:v>
                </c:pt>
                <c:pt idx="10902">
                  <c:v>15.0074335113705</c:v>
                </c:pt>
                <c:pt idx="10903">
                  <c:v>15.0088100875502</c:v>
                </c:pt>
                <c:pt idx="10904">
                  <c:v>15.01018666373</c:v>
                </c:pt>
                <c:pt idx="10905">
                  <c:v>15.0115632399097</c:v>
                </c:pt>
                <c:pt idx="10906">
                  <c:v>15.0129398160894</c:v>
                </c:pt>
                <c:pt idx="10907">
                  <c:v>15.014316392269199</c:v>
                </c:pt>
                <c:pt idx="10908">
                  <c:v>15.015692968448899</c:v>
                </c:pt>
                <c:pt idx="10909">
                  <c:v>15.017069544628599</c:v>
                </c:pt>
                <c:pt idx="10910">
                  <c:v>15.018446120808299</c:v>
                </c:pt>
                <c:pt idx="10911">
                  <c:v>15.019822696988101</c:v>
                </c:pt>
                <c:pt idx="10912">
                  <c:v>15.021199273167801</c:v>
                </c:pt>
                <c:pt idx="10913">
                  <c:v>15.022575849347501</c:v>
                </c:pt>
                <c:pt idx="10914">
                  <c:v>15.023952425527201</c:v>
                </c:pt>
                <c:pt idx="10915">
                  <c:v>15.025329001707</c:v>
                </c:pt>
                <c:pt idx="10916">
                  <c:v>15.0267055778867</c:v>
                </c:pt>
                <c:pt idx="10917">
                  <c:v>15.0280821540664</c:v>
                </c:pt>
                <c:pt idx="10918">
                  <c:v>15.0294587302461</c:v>
                </c:pt>
                <c:pt idx="10919">
                  <c:v>15.030835306425899</c:v>
                </c:pt>
                <c:pt idx="10920">
                  <c:v>15.032211882605599</c:v>
                </c:pt>
                <c:pt idx="10921">
                  <c:v>15.033588458785299</c:v>
                </c:pt>
                <c:pt idx="10922">
                  <c:v>15.034965034964999</c:v>
                </c:pt>
                <c:pt idx="10923">
                  <c:v>15.036341611144801</c:v>
                </c:pt>
                <c:pt idx="10924">
                  <c:v>15.037718187324501</c:v>
                </c:pt>
                <c:pt idx="10925">
                  <c:v>15.039094763504201</c:v>
                </c:pt>
                <c:pt idx="10926">
                  <c:v>15.040471339683901</c:v>
                </c:pt>
                <c:pt idx="10927">
                  <c:v>15.0418479158637</c:v>
                </c:pt>
                <c:pt idx="10928">
                  <c:v>15.0432244920434</c:v>
                </c:pt>
                <c:pt idx="10929">
                  <c:v>15.0446010682231</c:v>
                </c:pt>
                <c:pt idx="10930">
                  <c:v>15.0459776444028</c:v>
                </c:pt>
                <c:pt idx="10931">
                  <c:v>15.0473542205826</c:v>
                </c:pt>
                <c:pt idx="10932">
                  <c:v>15.0487307967623</c:v>
                </c:pt>
                <c:pt idx="10933">
                  <c:v>15.050107372942</c:v>
                </c:pt>
                <c:pt idx="10934">
                  <c:v>15.0514839491217</c:v>
                </c:pt>
                <c:pt idx="10935">
                  <c:v>15.052860525301501</c:v>
                </c:pt>
                <c:pt idx="10936">
                  <c:v>15.054237101481201</c:v>
                </c:pt>
                <c:pt idx="10937">
                  <c:v>15.055613677660901</c:v>
                </c:pt>
                <c:pt idx="10938">
                  <c:v>15.056990253840601</c:v>
                </c:pt>
                <c:pt idx="10939">
                  <c:v>15.0583668300204</c:v>
                </c:pt>
                <c:pt idx="10940">
                  <c:v>15.0597434062001</c:v>
                </c:pt>
                <c:pt idx="10941">
                  <c:v>15.0611199823798</c:v>
                </c:pt>
                <c:pt idx="10942">
                  <c:v>15.0624965585596</c:v>
                </c:pt>
                <c:pt idx="10943">
                  <c:v>15.0638731347393</c:v>
                </c:pt>
                <c:pt idx="10944">
                  <c:v>15.065249710919</c:v>
                </c:pt>
                <c:pt idx="10945">
                  <c:v>15.0666262870987</c:v>
                </c:pt>
                <c:pt idx="10946">
                  <c:v>15.068002863278499</c:v>
                </c:pt>
                <c:pt idx="10947">
                  <c:v>15.069379439458199</c:v>
                </c:pt>
                <c:pt idx="10948">
                  <c:v>15.070756015637899</c:v>
                </c:pt>
                <c:pt idx="10949">
                  <c:v>15.072132591817599</c:v>
                </c:pt>
                <c:pt idx="10950">
                  <c:v>15.0735091679974</c:v>
                </c:pt>
                <c:pt idx="10951">
                  <c:v>15.0748857441771</c:v>
                </c:pt>
                <c:pt idx="10952">
                  <c:v>15.0762623203568</c:v>
                </c:pt>
                <c:pt idx="10953">
                  <c:v>15.0776388965365</c:v>
                </c:pt>
                <c:pt idx="10954">
                  <c:v>15.0790154727163</c:v>
                </c:pt>
                <c:pt idx="10955">
                  <c:v>15.080392048896</c:v>
                </c:pt>
                <c:pt idx="10956">
                  <c:v>15.0817686250757</c:v>
                </c:pt>
                <c:pt idx="10957">
                  <c:v>15.0831452012554</c:v>
                </c:pt>
                <c:pt idx="10958">
                  <c:v>15.084521777435199</c:v>
                </c:pt>
                <c:pt idx="10959">
                  <c:v>15.085898353614899</c:v>
                </c:pt>
                <c:pt idx="10960">
                  <c:v>15.087274929794599</c:v>
                </c:pt>
                <c:pt idx="10961">
                  <c:v>15.088651505974299</c:v>
                </c:pt>
                <c:pt idx="10962">
                  <c:v>15.090028082154101</c:v>
                </c:pt>
                <c:pt idx="10963">
                  <c:v>15.091404658333801</c:v>
                </c:pt>
                <c:pt idx="10964">
                  <c:v>15.092781234513501</c:v>
                </c:pt>
                <c:pt idx="10965">
                  <c:v>15.094157810693201</c:v>
                </c:pt>
                <c:pt idx="10966">
                  <c:v>15.095534386873</c:v>
                </c:pt>
                <c:pt idx="10967">
                  <c:v>15.0969109630527</c:v>
                </c:pt>
                <c:pt idx="10968">
                  <c:v>15.0982875392324</c:v>
                </c:pt>
                <c:pt idx="10969">
                  <c:v>15.0996641154122</c:v>
                </c:pt>
                <c:pt idx="10970">
                  <c:v>15.1010406915919</c:v>
                </c:pt>
                <c:pt idx="10971">
                  <c:v>15.1024172677716</c:v>
                </c:pt>
                <c:pt idx="10972">
                  <c:v>15.1037938439513</c:v>
                </c:pt>
                <c:pt idx="10973">
                  <c:v>15.105170420131101</c:v>
                </c:pt>
                <c:pt idx="10974">
                  <c:v>15.106546996310801</c:v>
                </c:pt>
                <c:pt idx="10975">
                  <c:v>15.107923572490501</c:v>
                </c:pt>
                <c:pt idx="10976">
                  <c:v>15.109300148670201</c:v>
                </c:pt>
                <c:pt idx="10977">
                  <c:v>15.11067672485</c:v>
                </c:pt>
                <c:pt idx="10978">
                  <c:v>15.1120533010297</c:v>
                </c:pt>
                <c:pt idx="10979">
                  <c:v>15.1134298772094</c:v>
                </c:pt>
                <c:pt idx="10980">
                  <c:v>15.1148064533891</c:v>
                </c:pt>
                <c:pt idx="10981">
                  <c:v>15.1161830295689</c:v>
                </c:pt>
                <c:pt idx="10982">
                  <c:v>15.1175596057486</c:v>
                </c:pt>
                <c:pt idx="10983">
                  <c:v>15.1189361819283</c:v>
                </c:pt>
                <c:pt idx="10984">
                  <c:v>15.120312758108</c:v>
                </c:pt>
                <c:pt idx="10985">
                  <c:v>15.121689334287799</c:v>
                </c:pt>
                <c:pt idx="10986">
                  <c:v>15.123065910467499</c:v>
                </c:pt>
                <c:pt idx="10987">
                  <c:v>15.124442486647199</c:v>
                </c:pt>
                <c:pt idx="10988">
                  <c:v>15.125819062826899</c:v>
                </c:pt>
                <c:pt idx="10989">
                  <c:v>15.1271956390067</c:v>
                </c:pt>
                <c:pt idx="10990">
                  <c:v>15.1285722151864</c:v>
                </c:pt>
                <c:pt idx="10991">
                  <c:v>15.1299487913661</c:v>
                </c:pt>
                <c:pt idx="10992">
                  <c:v>15.1313253675458</c:v>
                </c:pt>
                <c:pt idx="10993">
                  <c:v>15.1327019437256</c:v>
                </c:pt>
                <c:pt idx="10994">
                  <c:v>15.1340785199053</c:v>
                </c:pt>
                <c:pt idx="10995">
                  <c:v>15.135455096085</c:v>
                </c:pt>
                <c:pt idx="10996">
                  <c:v>15.1368316722647</c:v>
                </c:pt>
                <c:pt idx="10997">
                  <c:v>15.138208248444499</c:v>
                </c:pt>
                <c:pt idx="10998">
                  <c:v>15.139584824624199</c:v>
                </c:pt>
                <c:pt idx="10999">
                  <c:v>15.140961400803899</c:v>
                </c:pt>
                <c:pt idx="11000">
                  <c:v>15.142337976983599</c:v>
                </c:pt>
                <c:pt idx="11001">
                  <c:v>15.143714553163401</c:v>
                </c:pt>
                <c:pt idx="11002">
                  <c:v>15.145091129343101</c:v>
                </c:pt>
                <c:pt idx="11003">
                  <c:v>15.146467705522801</c:v>
                </c:pt>
                <c:pt idx="11004">
                  <c:v>15.1478442817026</c:v>
                </c:pt>
                <c:pt idx="11005">
                  <c:v>15.1492208578823</c:v>
                </c:pt>
                <c:pt idx="11006">
                  <c:v>15.150597434062</c:v>
                </c:pt>
                <c:pt idx="11007">
                  <c:v>15.1519740102417</c:v>
                </c:pt>
                <c:pt idx="11008">
                  <c:v>15.153350586421499</c:v>
                </c:pt>
                <c:pt idx="11009">
                  <c:v>15.154727162601199</c:v>
                </c:pt>
                <c:pt idx="11010">
                  <c:v>15.156103738780899</c:v>
                </c:pt>
                <c:pt idx="11011">
                  <c:v>15.157480314960599</c:v>
                </c:pt>
                <c:pt idx="11012">
                  <c:v>15.158856891140401</c:v>
                </c:pt>
                <c:pt idx="11013">
                  <c:v>15.160233467320101</c:v>
                </c:pt>
                <c:pt idx="11014">
                  <c:v>15.161610043499801</c:v>
                </c:pt>
                <c:pt idx="11015">
                  <c:v>15.162986619679501</c:v>
                </c:pt>
                <c:pt idx="11016">
                  <c:v>15.1643631958593</c:v>
                </c:pt>
                <c:pt idx="11017">
                  <c:v>15.165739772039</c:v>
                </c:pt>
                <c:pt idx="11018">
                  <c:v>15.1671163482187</c:v>
                </c:pt>
                <c:pt idx="11019">
                  <c:v>15.1684929243984</c:v>
                </c:pt>
                <c:pt idx="11020">
                  <c:v>15.1698695005782</c:v>
                </c:pt>
                <c:pt idx="11021">
                  <c:v>15.1712460767579</c:v>
                </c:pt>
                <c:pt idx="11022">
                  <c:v>15.1726226529376</c:v>
                </c:pt>
                <c:pt idx="11023">
                  <c:v>15.1739992291173</c:v>
                </c:pt>
                <c:pt idx="11024">
                  <c:v>15.175375805297101</c:v>
                </c:pt>
                <c:pt idx="11025">
                  <c:v>15.176752381476801</c:v>
                </c:pt>
                <c:pt idx="11026">
                  <c:v>15.178128957656501</c:v>
                </c:pt>
                <c:pt idx="11027">
                  <c:v>15.179505533836201</c:v>
                </c:pt>
                <c:pt idx="11028">
                  <c:v>15.180882110016</c:v>
                </c:pt>
                <c:pt idx="11029">
                  <c:v>15.1822586861957</c:v>
                </c:pt>
                <c:pt idx="11030">
                  <c:v>15.1836352623754</c:v>
                </c:pt>
                <c:pt idx="11031">
                  <c:v>15.1850118385552</c:v>
                </c:pt>
                <c:pt idx="11032">
                  <c:v>15.1863884147349</c:v>
                </c:pt>
                <c:pt idx="11033">
                  <c:v>15.1877649909146</c:v>
                </c:pt>
                <c:pt idx="11034">
                  <c:v>15.1891415670943</c:v>
                </c:pt>
                <c:pt idx="11035">
                  <c:v>15.190518143274099</c:v>
                </c:pt>
                <c:pt idx="11036">
                  <c:v>15.191894719453799</c:v>
                </c:pt>
                <c:pt idx="11037">
                  <c:v>15.193271295633499</c:v>
                </c:pt>
                <c:pt idx="11038">
                  <c:v>15.194647871813199</c:v>
                </c:pt>
                <c:pt idx="11039">
                  <c:v>15.196024447993</c:v>
                </c:pt>
                <c:pt idx="11040">
                  <c:v>15.1974010241727</c:v>
                </c:pt>
                <c:pt idx="11041">
                  <c:v>15.1987776003524</c:v>
                </c:pt>
                <c:pt idx="11042">
                  <c:v>15.2001541765321</c:v>
                </c:pt>
                <c:pt idx="11043">
                  <c:v>15.2015307527119</c:v>
                </c:pt>
                <c:pt idx="11044">
                  <c:v>15.2029073288916</c:v>
                </c:pt>
                <c:pt idx="11045">
                  <c:v>15.2042839050713</c:v>
                </c:pt>
                <c:pt idx="11046">
                  <c:v>15.205660481251</c:v>
                </c:pt>
                <c:pt idx="11047">
                  <c:v>15.207037057430799</c:v>
                </c:pt>
                <c:pt idx="11048">
                  <c:v>15.208413633610499</c:v>
                </c:pt>
                <c:pt idx="11049">
                  <c:v>15.209790209790199</c:v>
                </c:pt>
                <c:pt idx="11050">
                  <c:v>15.211166785969899</c:v>
                </c:pt>
                <c:pt idx="11051">
                  <c:v>15.212543362149701</c:v>
                </c:pt>
                <c:pt idx="11052">
                  <c:v>15.213919938329401</c:v>
                </c:pt>
                <c:pt idx="11053">
                  <c:v>15.215296514509101</c:v>
                </c:pt>
                <c:pt idx="11054">
                  <c:v>15.216673090688801</c:v>
                </c:pt>
                <c:pt idx="11055">
                  <c:v>15.2180496668686</c:v>
                </c:pt>
                <c:pt idx="11056">
                  <c:v>15.2194262430483</c:v>
                </c:pt>
                <c:pt idx="11057">
                  <c:v>15.220802819228</c:v>
                </c:pt>
                <c:pt idx="11058">
                  <c:v>15.2221793954077</c:v>
                </c:pt>
                <c:pt idx="11059">
                  <c:v>15.2235559715875</c:v>
                </c:pt>
                <c:pt idx="11060">
                  <c:v>15.2249325477672</c:v>
                </c:pt>
                <c:pt idx="11061">
                  <c:v>15.2263091239469</c:v>
                </c:pt>
                <c:pt idx="11062">
                  <c:v>15.227685700126599</c:v>
                </c:pt>
                <c:pt idx="11063">
                  <c:v>15.229062276306401</c:v>
                </c:pt>
                <c:pt idx="11064">
                  <c:v>15.230438852486101</c:v>
                </c:pt>
                <c:pt idx="11065">
                  <c:v>15.231815428665801</c:v>
                </c:pt>
                <c:pt idx="11066">
                  <c:v>15.2331920048456</c:v>
                </c:pt>
                <c:pt idx="11067">
                  <c:v>15.2345685810253</c:v>
                </c:pt>
                <c:pt idx="11068">
                  <c:v>15.235945157205</c:v>
                </c:pt>
                <c:pt idx="11069">
                  <c:v>15.2373217333847</c:v>
                </c:pt>
                <c:pt idx="11070">
                  <c:v>15.2386983095645</c:v>
                </c:pt>
                <c:pt idx="11071">
                  <c:v>15.2400748857442</c:v>
                </c:pt>
                <c:pt idx="11072">
                  <c:v>15.2414514619239</c:v>
                </c:pt>
                <c:pt idx="11073">
                  <c:v>15.2428280381036</c:v>
                </c:pt>
                <c:pt idx="11074">
                  <c:v>15.244204614283399</c:v>
                </c:pt>
                <c:pt idx="11075">
                  <c:v>15.245581190463099</c:v>
                </c:pt>
                <c:pt idx="11076">
                  <c:v>15.246957766642799</c:v>
                </c:pt>
                <c:pt idx="11077">
                  <c:v>15.248334342822501</c:v>
                </c:pt>
                <c:pt idx="11078">
                  <c:v>15.2497109190023</c:v>
                </c:pt>
                <c:pt idx="11079">
                  <c:v>15.251087495182</c:v>
                </c:pt>
                <c:pt idx="11080">
                  <c:v>15.2524640713617</c:v>
                </c:pt>
                <c:pt idx="11081">
                  <c:v>15.2538406475414</c:v>
                </c:pt>
                <c:pt idx="11082">
                  <c:v>15.2552172237212</c:v>
                </c:pt>
                <c:pt idx="11083">
                  <c:v>15.2565937999009</c:v>
                </c:pt>
                <c:pt idx="11084">
                  <c:v>15.2579703760806</c:v>
                </c:pt>
                <c:pt idx="11085">
                  <c:v>15.2593469522603</c:v>
                </c:pt>
                <c:pt idx="11086">
                  <c:v>15.260723528440099</c:v>
                </c:pt>
                <c:pt idx="11087">
                  <c:v>15.262100104619799</c:v>
                </c:pt>
                <c:pt idx="11088">
                  <c:v>15.263476680799499</c:v>
                </c:pt>
                <c:pt idx="11089">
                  <c:v>15.264853256979199</c:v>
                </c:pt>
                <c:pt idx="11090">
                  <c:v>15.266229833159001</c:v>
                </c:pt>
                <c:pt idx="11091">
                  <c:v>15.267606409338701</c:v>
                </c:pt>
                <c:pt idx="11092">
                  <c:v>15.2689829855184</c:v>
                </c:pt>
                <c:pt idx="11093">
                  <c:v>15.2703595616981</c:v>
                </c:pt>
                <c:pt idx="11094">
                  <c:v>15.2717361378779</c:v>
                </c:pt>
                <c:pt idx="11095">
                  <c:v>15.2731127140576</c:v>
                </c:pt>
                <c:pt idx="11096">
                  <c:v>15.2744892902373</c:v>
                </c:pt>
                <c:pt idx="11097">
                  <c:v>15.275865866417099</c:v>
                </c:pt>
                <c:pt idx="11098">
                  <c:v>15.277242442596799</c:v>
                </c:pt>
                <c:pt idx="11099">
                  <c:v>15.278619018776499</c:v>
                </c:pt>
                <c:pt idx="11100">
                  <c:v>15.279995594956199</c:v>
                </c:pt>
                <c:pt idx="11101">
                  <c:v>15.281372171136001</c:v>
                </c:pt>
                <c:pt idx="11102">
                  <c:v>15.282748747315701</c:v>
                </c:pt>
                <c:pt idx="11103">
                  <c:v>15.284125323495401</c:v>
                </c:pt>
                <c:pt idx="11104">
                  <c:v>15.285501899675101</c:v>
                </c:pt>
                <c:pt idx="11105">
                  <c:v>15.2868784758549</c:v>
                </c:pt>
                <c:pt idx="11106">
                  <c:v>15.2882550520346</c:v>
                </c:pt>
                <c:pt idx="11107">
                  <c:v>15.2896316282143</c:v>
                </c:pt>
                <c:pt idx="11108">
                  <c:v>15.291008204394</c:v>
                </c:pt>
                <c:pt idx="11109">
                  <c:v>15.2923847805738</c:v>
                </c:pt>
                <c:pt idx="11110">
                  <c:v>15.2937613567535</c:v>
                </c:pt>
                <c:pt idx="11111">
                  <c:v>15.2951379329332</c:v>
                </c:pt>
                <c:pt idx="11112">
                  <c:v>15.2965145091129</c:v>
                </c:pt>
                <c:pt idx="11113">
                  <c:v>15.297891085292701</c:v>
                </c:pt>
                <c:pt idx="11114">
                  <c:v>15.299267661472401</c:v>
                </c:pt>
                <c:pt idx="11115">
                  <c:v>15.300644237652101</c:v>
                </c:pt>
                <c:pt idx="11116">
                  <c:v>15.302020813831801</c:v>
                </c:pt>
                <c:pt idx="11117">
                  <c:v>15.3033973900116</c:v>
                </c:pt>
                <c:pt idx="11118">
                  <c:v>15.3047739661913</c:v>
                </c:pt>
                <c:pt idx="11119">
                  <c:v>15.306150542371</c:v>
                </c:pt>
                <c:pt idx="11120">
                  <c:v>15.3075271185507</c:v>
                </c:pt>
                <c:pt idx="11121">
                  <c:v>15.3089036947305</c:v>
                </c:pt>
                <c:pt idx="11122">
                  <c:v>15.3102802709102</c:v>
                </c:pt>
                <c:pt idx="11123">
                  <c:v>15.3116568470899</c:v>
                </c:pt>
                <c:pt idx="11124">
                  <c:v>15.3130334232696</c:v>
                </c:pt>
                <c:pt idx="11125">
                  <c:v>15.314409999449399</c:v>
                </c:pt>
                <c:pt idx="11126">
                  <c:v>15.315786575629099</c:v>
                </c:pt>
                <c:pt idx="11127">
                  <c:v>15.317163151808799</c:v>
                </c:pt>
                <c:pt idx="11128">
                  <c:v>15.318539727988499</c:v>
                </c:pt>
                <c:pt idx="11129">
                  <c:v>15.3199163041683</c:v>
                </c:pt>
                <c:pt idx="11130">
                  <c:v>15.321292880348</c:v>
                </c:pt>
                <c:pt idx="11131">
                  <c:v>15.3226694565277</c:v>
                </c:pt>
                <c:pt idx="11132">
                  <c:v>15.3240460327075</c:v>
                </c:pt>
                <c:pt idx="11133">
                  <c:v>15.3254226088872</c:v>
                </c:pt>
                <c:pt idx="11134">
                  <c:v>15.3267991850669</c:v>
                </c:pt>
                <c:pt idx="11135">
                  <c:v>15.3281757612466</c:v>
                </c:pt>
                <c:pt idx="11136">
                  <c:v>15.329552337426399</c:v>
                </c:pt>
                <c:pt idx="11137">
                  <c:v>15.330928913606099</c:v>
                </c:pt>
                <c:pt idx="11138">
                  <c:v>15.332305489785799</c:v>
                </c:pt>
                <c:pt idx="11139">
                  <c:v>15.333682065965499</c:v>
                </c:pt>
                <c:pt idx="11140">
                  <c:v>15.335058642145301</c:v>
                </c:pt>
                <c:pt idx="11141">
                  <c:v>15.336435218325001</c:v>
                </c:pt>
                <c:pt idx="11142">
                  <c:v>15.337811794504701</c:v>
                </c:pt>
                <c:pt idx="11143">
                  <c:v>15.339188370684401</c:v>
                </c:pt>
                <c:pt idx="11144">
                  <c:v>15.3405649468642</c:v>
                </c:pt>
                <c:pt idx="11145">
                  <c:v>15.3419415230439</c:v>
                </c:pt>
                <c:pt idx="11146">
                  <c:v>15.3433180992236</c:v>
                </c:pt>
                <c:pt idx="11147">
                  <c:v>15.3446946754033</c:v>
                </c:pt>
                <c:pt idx="11148">
                  <c:v>15.346071251583099</c:v>
                </c:pt>
                <c:pt idx="11149">
                  <c:v>15.347447827762799</c:v>
                </c:pt>
                <c:pt idx="11150">
                  <c:v>15.348824403942499</c:v>
                </c:pt>
                <c:pt idx="11151">
                  <c:v>15.350200980122199</c:v>
                </c:pt>
                <c:pt idx="11152">
                  <c:v>15.351577556302001</c:v>
                </c:pt>
                <c:pt idx="11153">
                  <c:v>15.352954132481701</c:v>
                </c:pt>
                <c:pt idx="11154">
                  <c:v>15.354330708661401</c:v>
                </c:pt>
                <c:pt idx="11155">
                  <c:v>15.355707284841101</c:v>
                </c:pt>
                <c:pt idx="11156">
                  <c:v>15.3570838610209</c:v>
                </c:pt>
                <c:pt idx="11157">
                  <c:v>15.3584604372006</c:v>
                </c:pt>
                <c:pt idx="11158">
                  <c:v>15.3598370133803</c:v>
                </c:pt>
                <c:pt idx="11159">
                  <c:v>15.3612135895601</c:v>
                </c:pt>
                <c:pt idx="11160">
                  <c:v>15.3625901657398</c:v>
                </c:pt>
                <c:pt idx="11161">
                  <c:v>15.3639667419195</c:v>
                </c:pt>
                <c:pt idx="11162">
                  <c:v>15.3653433180992</c:v>
                </c:pt>
                <c:pt idx="11163">
                  <c:v>15.366719894279001</c:v>
                </c:pt>
                <c:pt idx="11164">
                  <c:v>15.368096470458701</c:v>
                </c:pt>
                <c:pt idx="11165">
                  <c:v>15.369473046638401</c:v>
                </c:pt>
                <c:pt idx="11166">
                  <c:v>15.370849622818101</c:v>
                </c:pt>
                <c:pt idx="11167">
                  <c:v>15.3722261989979</c:v>
                </c:pt>
                <c:pt idx="11168">
                  <c:v>15.3736027751776</c:v>
                </c:pt>
                <c:pt idx="11169">
                  <c:v>15.3749793513573</c:v>
                </c:pt>
                <c:pt idx="11170">
                  <c:v>15.376355927537</c:v>
                </c:pt>
                <c:pt idx="11171">
                  <c:v>15.3777325037168</c:v>
                </c:pt>
                <c:pt idx="11172">
                  <c:v>15.3791090798965</c:v>
                </c:pt>
                <c:pt idx="11173">
                  <c:v>15.3804856560762</c:v>
                </c:pt>
                <c:pt idx="11174">
                  <c:v>15.3818622322559</c:v>
                </c:pt>
                <c:pt idx="11175">
                  <c:v>15.383238808435699</c:v>
                </c:pt>
                <c:pt idx="11176">
                  <c:v>15.384615384615399</c:v>
                </c:pt>
                <c:pt idx="11177">
                  <c:v>15.385991960795099</c:v>
                </c:pt>
                <c:pt idx="11178">
                  <c:v>15.387368536974799</c:v>
                </c:pt>
                <c:pt idx="11179">
                  <c:v>15.3887451131546</c:v>
                </c:pt>
                <c:pt idx="11180">
                  <c:v>15.3901216893343</c:v>
                </c:pt>
                <c:pt idx="11181">
                  <c:v>15.391498265514</c:v>
                </c:pt>
                <c:pt idx="11182">
                  <c:v>15.3928748416937</c:v>
                </c:pt>
                <c:pt idx="11183">
                  <c:v>15.3942514178735</c:v>
                </c:pt>
                <c:pt idx="11184">
                  <c:v>15.3956279940532</c:v>
                </c:pt>
                <c:pt idx="11185">
                  <c:v>15.3970045702329</c:v>
                </c:pt>
                <c:pt idx="11186">
                  <c:v>15.3983811464126</c:v>
                </c:pt>
                <c:pt idx="11187">
                  <c:v>15.399757722592399</c:v>
                </c:pt>
                <c:pt idx="11188">
                  <c:v>15.401134298772099</c:v>
                </c:pt>
                <c:pt idx="11189">
                  <c:v>15.402510874951799</c:v>
                </c:pt>
                <c:pt idx="11190">
                  <c:v>15.403887451131499</c:v>
                </c:pt>
                <c:pt idx="11191">
                  <c:v>15.405264027311301</c:v>
                </c:pt>
                <c:pt idx="11192">
                  <c:v>15.406640603491001</c:v>
                </c:pt>
                <c:pt idx="11193">
                  <c:v>15.408017179670701</c:v>
                </c:pt>
                <c:pt idx="11194">
                  <c:v>15.4093937558505</c:v>
                </c:pt>
                <c:pt idx="11195">
                  <c:v>15.4107703320302</c:v>
                </c:pt>
                <c:pt idx="11196">
                  <c:v>15.4121469082099</c:v>
                </c:pt>
                <c:pt idx="11197">
                  <c:v>15.4135234843896</c:v>
                </c:pt>
                <c:pt idx="11198">
                  <c:v>15.4149000605694</c:v>
                </c:pt>
                <c:pt idx="11199">
                  <c:v>15.4162766367491</c:v>
                </c:pt>
                <c:pt idx="11200">
                  <c:v>15.4176532129288</c:v>
                </c:pt>
                <c:pt idx="11201">
                  <c:v>15.4190297891085</c:v>
                </c:pt>
                <c:pt idx="11202">
                  <c:v>15.420406365288301</c:v>
                </c:pt>
                <c:pt idx="11203">
                  <c:v>15.421782941468001</c:v>
                </c:pt>
                <c:pt idx="11204">
                  <c:v>15.423159517647701</c:v>
                </c:pt>
                <c:pt idx="11205">
                  <c:v>15.424536093827401</c:v>
                </c:pt>
                <c:pt idx="11206">
                  <c:v>15.4259126700072</c:v>
                </c:pt>
                <c:pt idx="11207">
                  <c:v>15.4272892461869</c:v>
                </c:pt>
                <c:pt idx="11208">
                  <c:v>15.4286658223666</c:v>
                </c:pt>
                <c:pt idx="11209">
                  <c:v>15.4300423985463</c:v>
                </c:pt>
                <c:pt idx="11210">
                  <c:v>15.4314189747261</c:v>
                </c:pt>
                <c:pt idx="11211">
                  <c:v>15.4327955509058</c:v>
                </c:pt>
                <c:pt idx="11212">
                  <c:v>15.4341721270855</c:v>
                </c:pt>
                <c:pt idx="11213">
                  <c:v>15.4355487032652</c:v>
                </c:pt>
                <c:pt idx="11214">
                  <c:v>15.436925279444999</c:v>
                </c:pt>
                <c:pt idx="11215">
                  <c:v>15.438301855624699</c:v>
                </c:pt>
                <c:pt idx="11216">
                  <c:v>15.439678431804399</c:v>
                </c:pt>
                <c:pt idx="11217">
                  <c:v>15.441055007984099</c:v>
                </c:pt>
                <c:pt idx="11218">
                  <c:v>15.4424315841639</c:v>
                </c:pt>
                <c:pt idx="11219">
                  <c:v>15.4438081603436</c:v>
                </c:pt>
                <c:pt idx="11220">
                  <c:v>15.4451847365233</c:v>
                </c:pt>
                <c:pt idx="11221">
                  <c:v>15.446561312703</c:v>
                </c:pt>
                <c:pt idx="11222">
                  <c:v>15.4479378888828</c:v>
                </c:pt>
                <c:pt idx="11223">
                  <c:v>15.4493144650625</c:v>
                </c:pt>
                <c:pt idx="11224">
                  <c:v>15.4506910412422</c:v>
                </c:pt>
                <c:pt idx="11225">
                  <c:v>15.452067617421999</c:v>
                </c:pt>
                <c:pt idx="11226">
                  <c:v>15.453444193601699</c:v>
                </c:pt>
                <c:pt idx="11227">
                  <c:v>15.454820769781399</c:v>
                </c:pt>
                <c:pt idx="11228">
                  <c:v>15.456197345961099</c:v>
                </c:pt>
                <c:pt idx="11229">
                  <c:v>15.457573922140901</c:v>
                </c:pt>
                <c:pt idx="11230">
                  <c:v>15.458950498320601</c:v>
                </c:pt>
                <c:pt idx="11231">
                  <c:v>15.460327074500301</c:v>
                </c:pt>
                <c:pt idx="11232">
                  <c:v>15.461703650680001</c:v>
                </c:pt>
                <c:pt idx="11233">
                  <c:v>15.4630802268598</c:v>
                </c:pt>
                <c:pt idx="11234">
                  <c:v>15.4644568030395</c:v>
                </c:pt>
                <c:pt idx="11235">
                  <c:v>15.4658333792192</c:v>
                </c:pt>
                <c:pt idx="11236">
                  <c:v>15.4672099553989</c:v>
                </c:pt>
                <c:pt idx="11237">
                  <c:v>15.468586531578699</c:v>
                </c:pt>
                <c:pt idx="11238">
                  <c:v>15.469963107758399</c:v>
                </c:pt>
                <c:pt idx="11239">
                  <c:v>15.471339683938099</c:v>
                </c:pt>
                <c:pt idx="11240">
                  <c:v>15.472716260117799</c:v>
                </c:pt>
                <c:pt idx="11241">
                  <c:v>15.474092836297601</c:v>
                </c:pt>
                <c:pt idx="11242">
                  <c:v>15.475469412477301</c:v>
                </c:pt>
                <c:pt idx="11243">
                  <c:v>15.476845988657001</c:v>
                </c:pt>
                <c:pt idx="11244">
                  <c:v>15.478222564836701</c:v>
                </c:pt>
                <c:pt idx="11245">
                  <c:v>15.4795991410165</c:v>
                </c:pt>
                <c:pt idx="11246">
                  <c:v>15.4809757171962</c:v>
                </c:pt>
                <c:pt idx="11247">
                  <c:v>15.4823522933759</c:v>
                </c:pt>
                <c:pt idx="11248">
                  <c:v>15.4837288695556</c:v>
                </c:pt>
                <c:pt idx="11249">
                  <c:v>15.4851054457354</c:v>
                </c:pt>
                <c:pt idx="11250">
                  <c:v>15.4864820219151</c:v>
                </c:pt>
                <c:pt idx="11251">
                  <c:v>15.4878585980948</c:v>
                </c:pt>
                <c:pt idx="11252">
                  <c:v>15.4892351742745</c:v>
                </c:pt>
                <c:pt idx="11253">
                  <c:v>15.490611750454301</c:v>
                </c:pt>
                <c:pt idx="11254">
                  <c:v>15.491988326634001</c:v>
                </c:pt>
                <c:pt idx="11255">
                  <c:v>15.493364902813701</c:v>
                </c:pt>
                <c:pt idx="11256">
                  <c:v>15.4947414789935</c:v>
                </c:pt>
                <c:pt idx="11257">
                  <c:v>15.4961180551732</c:v>
                </c:pt>
                <c:pt idx="11258">
                  <c:v>15.4974946313529</c:v>
                </c:pt>
                <c:pt idx="11259">
                  <c:v>15.4988712075326</c:v>
                </c:pt>
                <c:pt idx="11260">
                  <c:v>15.5002477837124</c:v>
                </c:pt>
                <c:pt idx="11261">
                  <c:v>15.5016243598921</c:v>
                </c:pt>
                <c:pt idx="11262">
                  <c:v>15.5030009360718</c:v>
                </c:pt>
                <c:pt idx="11263">
                  <c:v>15.5043775122515</c:v>
                </c:pt>
                <c:pt idx="11264">
                  <c:v>15.505754088431299</c:v>
                </c:pt>
                <c:pt idx="11265">
                  <c:v>15.507130664610999</c:v>
                </c:pt>
                <c:pt idx="11266">
                  <c:v>15.508507240790699</c:v>
                </c:pt>
                <c:pt idx="11267">
                  <c:v>15.509883816970399</c:v>
                </c:pt>
                <c:pt idx="11268">
                  <c:v>15.5112603931502</c:v>
                </c:pt>
                <c:pt idx="11269">
                  <c:v>15.5126369693299</c:v>
                </c:pt>
                <c:pt idx="11270">
                  <c:v>15.5140135455096</c:v>
                </c:pt>
                <c:pt idx="11271">
                  <c:v>15.5153901216893</c:v>
                </c:pt>
                <c:pt idx="11272">
                  <c:v>15.5167666978691</c:v>
                </c:pt>
                <c:pt idx="11273">
                  <c:v>15.5181432740488</c:v>
                </c:pt>
                <c:pt idx="11274">
                  <c:v>15.5195198502285</c:v>
                </c:pt>
                <c:pt idx="11275">
                  <c:v>15.5208964264082</c:v>
                </c:pt>
                <c:pt idx="11276">
                  <c:v>15.522273002587999</c:v>
                </c:pt>
                <c:pt idx="11277">
                  <c:v>15.523649578767699</c:v>
                </c:pt>
                <c:pt idx="11278">
                  <c:v>15.525026154947399</c:v>
                </c:pt>
                <c:pt idx="11279">
                  <c:v>15.526402731127099</c:v>
                </c:pt>
                <c:pt idx="11280">
                  <c:v>15.527779307306901</c:v>
                </c:pt>
                <c:pt idx="11281">
                  <c:v>15.529155883486601</c:v>
                </c:pt>
                <c:pt idx="11282">
                  <c:v>15.530532459666301</c:v>
                </c:pt>
                <c:pt idx="11283">
                  <c:v>15.531909035846001</c:v>
                </c:pt>
                <c:pt idx="11284">
                  <c:v>15.5332856120258</c:v>
                </c:pt>
                <c:pt idx="11285">
                  <c:v>15.5346621882055</c:v>
                </c:pt>
                <c:pt idx="11286">
                  <c:v>15.5360387643852</c:v>
                </c:pt>
                <c:pt idx="11287">
                  <c:v>15.537415340565</c:v>
                </c:pt>
                <c:pt idx="11288">
                  <c:v>15.5387919167447</c:v>
                </c:pt>
                <c:pt idx="11289">
                  <c:v>15.5401684929244</c:v>
                </c:pt>
                <c:pt idx="11290">
                  <c:v>15.541545069104099</c:v>
                </c:pt>
                <c:pt idx="11291">
                  <c:v>15.542921645283901</c:v>
                </c:pt>
                <c:pt idx="11292">
                  <c:v>15.544298221463601</c:v>
                </c:pt>
                <c:pt idx="11293">
                  <c:v>15.545674797643301</c:v>
                </c:pt>
                <c:pt idx="11294">
                  <c:v>15.547051373823001</c:v>
                </c:pt>
                <c:pt idx="11295">
                  <c:v>15.5484279500028</c:v>
                </c:pt>
                <c:pt idx="11296">
                  <c:v>15.5498045261825</c:v>
                </c:pt>
                <c:pt idx="11297">
                  <c:v>15.5511811023622</c:v>
                </c:pt>
                <c:pt idx="11298">
                  <c:v>15.5525576785419</c:v>
                </c:pt>
                <c:pt idx="11299">
                  <c:v>15.5539342547217</c:v>
                </c:pt>
                <c:pt idx="11300">
                  <c:v>15.5553108309014</c:v>
                </c:pt>
                <c:pt idx="11301">
                  <c:v>15.5566874070811</c:v>
                </c:pt>
                <c:pt idx="11302">
                  <c:v>15.5580639832608</c:v>
                </c:pt>
                <c:pt idx="11303">
                  <c:v>15.559440559440599</c:v>
                </c:pt>
                <c:pt idx="11304">
                  <c:v>15.560817135620301</c:v>
                </c:pt>
                <c:pt idx="11305">
                  <c:v>15.562193711800001</c:v>
                </c:pt>
                <c:pt idx="11306">
                  <c:v>15.563570287979701</c:v>
                </c:pt>
                <c:pt idx="11307">
                  <c:v>15.5649468641595</c:v>
                </c:pt>
                <c:pt idx="11308">
                  <c:v>15.5663234403392</c:v>
                </c:pt>
                <c:pt idx="11309">
                  <c:v>15.5677000165189</c:v>
                </c:pt>
                <c:pt idx="11310">
                  <c:v>15.5690765926986</c:v>
                </c:pt>
                <c:pt idx="11311">
                  <c:v>15.5704531688784</c:v>
                </c:pt>
                <c:pt idx="11312">
                  <c:v>15.5718297450581</c:v>
                </c:pt>
                <c:pt idx="11313">
                  <c:v>15.5732063212378</c:v>
                </c:pt>
                <c:pt idx="11314">
                  <c:v>15.5745828974175</c:v>
                </c:pt>
                <c:pt idx="11315">
                  <c:v>15.575959473597299</c:v>
                </c:pt>
                <c:pt idx="11316">
                  <c:v>15.577336049776999</c:v>
                </c:pt>
                <c:pt idx="11317">
                  <c:v>15.578712625956699</c:v>
                </c:pt>
                <c:pt idx="11318">
                  <c:v>15.580089202136399</c:v>
                </c:pt>
                <c:pt idx="11319">
                  <c:v>15.5814657783162</c:v>
                </c:pt>
                <c:pt idx="11320">
                  <c:v>15.5828423544959</c:v>
                </c:pt>
                <c:pt idx="11321">
                  <c:v>15.5842189306756</c:v>
                </c:pt>
                <c:pt idx="11322">
                  <c:v>15.5855955068554</c:v>
                </c:pt>
                <c:pt idx="11323">
                  <c:v>15.5869720830351</c:v>
                </c:pt>
                <c:pt idx="11324">
                  <c:v>15.5883486592148</c:v>
                </c:pt>
                <c:pt idx="11325">
                  <c:v>15.5897252353945</c:v>
                </c:pt>
                <c:pt idx="11326">
                  <c:v>15.591101811574299</c:v>
                </c:pt>
                <c:pt idx="11327">
                  <c:v>15.592478387753999</c:v>
                </c:pt>
                <c:pt idx="11328">
                  <c:v>15.593854963933699</c:v>
                </c:pt>
                <c:pt idx="11329">
                  <c:v>15.595231540113399</c:v>
                </c:pt>
                <c:pt idx="11330">
                  <c:v>15.596608116293201</c:v>
                </c:pt>
                <c:pt idx="11331">
                  <c:v>15.597984692472901</c:v>
                </c:pt>
                <c:pt idx="11332">
                  <c:v>15.599361268652601</c:v>
                </c:pt>
                <c:pt idx="11333">
                  <c:v>15.600737844832301</c:v>
                </c:pt>
                <c:pt idx="11334">
                  <c:v>15.6021144210121</c:v>
                </c:pt>
                <c:pt idx="11335">
                  <c:v>15.6034909971918</c:v>
                </c:pt>
                <c:pt idx="11336">
                  <c:v>15.6048675733715</c:v>
                </c:pt>
                <c:pt idx="11337">
                  <c:v>15.6062441495512</c:v>
                </c:pt>
                <c:pt idx="11338">
                  <c:v>15.607620725731</c:v>
                </c:pt>
                <c:pt idx="11339">
                  <c:v>15.6089973019107</c:v>
                </c:pt>
                <c:pt idx="11340">
                  <c:v>15.6103738780904</c:v>
                </c:pt>
                <c:pt idx="11341">
                  <c:v>15.6117504542701</c:v>
                </c:pt>
                <c:pt idx="11342">
                  <c:v>15.613127030449901</c:v>
                </c:pt>
                <c:pt idx="11343">
                  <c:v>15.614503606629601</c:v>
                </c:pt>
                <c:pt idx="11344">
                  <c:v>15.615880182809301</c:v>
                </c:pt>
                <c:pt idx="11345">
                  <c:v>15.617256758989001</c:v>
                </c:pt>
                <c:pt idx="11346">
                  <c:v>15.6186333351688</c:v>
                </c:pt>
                <c:pt idx="11347">
                  <c:v>15.6200099113485</c:v>
                </c:pt>
                <c:pt idx="11348">
                  <c:v>15.6213864875282</c:v>
                </c:pt>
                <c:pt idx="11349">
                  <c:v>15.6227630637079</c:v>
                </c:pt>
                <c:pt idx="11350">
                  <c:v>15.6241396398877</c:v>
                </c:pt>
                <c:pt idx="11351">
                  <c:v>15.6255162160674</c:v>
                </c:pt>
                <c:pt idx="11352">
                  <c:v>15.6268927922471</c:v>
                </c:pt>
                <c:pt idx="11353">
                  <c:v>15.628269368426899</c:v>
                </c:pt>
                <c:pt idx="11354">
                  <c:v>15.629645944606599</c:v>
                </c:pt>
                <c:pt idx="11355">
                  <c:v>15.631022520786299</c:v>
                </c:pt>
                <c:pt idx="11356">
                  <c:v>15.632399096965999</c:v>
                </c:pt>
                <c:pt idx="11357">
                  <c:v>15.6337756731458</c:v>
                </c:pt>
                <c:pt idx="11358">
                  <c:v>15.6351522493255</c:v>
                </c:pt>
                <c:pt idx="11359">
                  <c:v>15.6365288255052</c:v>
                </c:pt>
                <c:pt idx="11360">
                  <c:v>15.6379054016849</c:v>
                </c:pt>
                <c:pt idx="11361">
                  <c:v>15.6392819778647</c:v>
                </c:pt>
                <c:pt idx="11362">
                  <c:v>15.6406585540444</c:v>
                </c:pt>
                <c:pt idx="11363">
                  <c:v>15.6420351302241</c:v>
                </c:pt>
                <c:pt idx="11364">
                  <c:v>15.6434117064038</c:v>
                </c:pt>
                <c:pt idx="11365">
                  <c:v>15.644788282583599</c:v>
                </c:pt>
                <c:pt idx="11366">
                  <c:v>15.646164858763299</c:v>
                </c:pt>
                <c:pt idx="11367">
                  <c:v>15.647541434942999</c:v>
                </c:pt>
                <c:pt idx="11368">
                  <c:v>15.648918011122699</c:v>
                </c:pt>
                <c:pt idx="11369">
                  <c:v>15.650294587302501</c:v>
                </c:pt>
                <c:pt idx="11370">
                  <c:v>15.651671163482201</c:v>
                </c:pt>
                <c:pt idx="11371">
                  <c:v>15.653047739661901</c:v>
                </c:pt>
                <c:pt idx="11372">
                  <c:v>15.654424315841601</c:v>
                </c:pt>
                <c:pt idx="11373">
                  <c:v>15.6558008920214</c:v>
                </c:pt>
                <c:pt idx="11374">
                  <c:v>15.6571774682011</c:v>
                </c:pt>
                <c:pt idx="11375">
                  <c:v>15.6585540443808</c:v>
                </c:pt>
                <c:pt idx="11376">
                  <c:v>15.6599306205605</c:v>
                </c:pt>
                <c:pt idx="11377">
                  <c:v>15.661307196740299</c:v>
                </c:pt>
                <c:pt idx="11378">
                  <c:v>15.662683772919999</c:v>
                </c:pt>
                <c:pt idx="11379">
                  <c:v>15.664060349099699</c:v>
                </c:pt>
                <c:pt idx="11380">
                  <c:v>15.665436925279399</c:v>
                </c:pt>
                <c:pt idx="11381">
                  <c:v>15.666813501459201</c:v>
                </c:pt>
                <c:pt idx="11382">
                  <c:v>15.668190077638901</c:v>
                </c:pt>
                <c:pt idx="11383">
                  <c:v>15.669566653818601</c:v>
                </c:pt>
                <c:pt idx="11384">
                  <c:v>15.6709432299984</c:v>
                </c:pt>
                <c:pt idx="11385">
                  <c:v>15.6723198061781</c:v>
                </c:pt>
                <c:pt idx="11386">
                  <c:v>15.6736963823578</c:v>
                </c:pt>
                <c:pt idx="11387">
                  <c:v>15.6750729585375</c:v>
                </c:pt>
                <c:pt idx="11388">
                  <c:v>15.6764495347173</c:v>
                </c:pt>
                <c:pt idx="11389">
                  <c:v>15.677826110897</c:v>
                </c:pt>
                <c:pt idx="11390">
                  <c:v>15.6792026870767</c:v>
                </c:pt>
                <c:pt idx="11391">
                  <c:v>15.6805792632564</c:v>
                </c:pt>
                <c:pt idx="11392">
                  <c:v>15.681955839436201</c:v>
                </c:pt>
                <c:pt idx="11393">
                  <c:v>15.683332415615901</c:v>
                </c:pt>
                <c:pt idx="11394">
                  <c:v>15.684708991795601</c:v>
                </c:pt>
                <c:pt idx="11395">
                  <c:v>15.686085567975301</c:v>
                </c:pt>
                <c:pt idx="11396">
                  <c:v>15.6874621441551</c:v>
                </c:pt>
                <c:pt idx="11397">
                  <c:v>15.6888387203348</c:v>
                </c:pt>
                <c:pt idx="11398">
                  <c:v>15.6902152965145</c:v>
                </c:pt>
                <c:pt idx="11399">
                  <c:v>15.6915918726942</c:v>
                </c:pt>
                <c:pt idx="11400">
                  <c:v>15.692968448874</c:v>
                </c:pt>
                <c:pt idx="11401">
                  <c:v>15.6943450250537</c:v>
                </c:pt>
                <c:pt idx="11402">
                  <c:v>15.6957216012334</c:v>
                </c:pt>
                <c:pt idx="11403">
                  <c:v>15.6970981774131</c:v>
                </c:pt>
                <c:pt idx="11404">
                  <c:v>15.698474753592899</c:v>
                </c:pt>
                <c:pt idx="11405">
                  <c:v>15.699851329772599</c:v>
                </c:pt>
                <c:pt idx="11406">
                  <c:v>15.701227905952299</c:v>
                </c:pt>
                <c:pt idx="11407">
                  <c:v>15.702604482131999</c:v>
                </c:pt>
                <c:pt idx="11408">
                  <c:v>15.7039810583118</c:v>
                </c:pt>
                <c:pt idx="11409">
                  <c:v>15.7053576344915</c:v>
                </c:pt>
                <c:pt idx="11410">
                  <c:v>15.7067342106712</c:v>
                </c:pt>
                <c:pt idx="11411">
                  <c:v>15.7081107868509</c:v>
                </c:pt>
                <c:pt idx="11412">
                  <c:v>15.7094873630307</c:v>
                </c:pt>
                <c:pt idx="11413">
                  <c:v>15.7108639392104</c:v>
                </c:pt>
                <c:pt idx="11414">
                  <c:v>15.7122405153901</c:v>
                </c:pt>
                <c:pt idx="11415">
                  <c:v>15.713617091569899</c:v>
                </c:pt>
                <c:pt idx="11416">
                  <c:v>15.714993667749599</c:v>
                </c:pt>
                <c:pt idx="11417">
                  <c:v>15.716370243929299</c:v>
                </c:pt>
                <c:pt idx="11418">
                  <c:v>15.717746820108999</c:v>
                </c:pt>
                <c:pt idx="11419">
                  <c:v>15.719123396288801</c:v>
                </c:pt>
                <c:pt idx="11420">
                  <c:v>15.720499972468501</c:v>
                </c:pt>
                <c:pt idx="11421">
                  <c:v>15.721876548648201</c:v>
                </c:pt>
                <c:pt idx="11422">
                  <c:v>15.723253124827901</c:v>
                </c:pt>
                <c:pt idx="11423">
                  <c:v>15.7246297010077</c:v>
                </c:pt>
                <c:pt idx="11424">
                  <c:v>15.7260062771874</c:v>
                </c:pt>
                <c:pt idx="11425">
                  <c:v>15.7273828533671</c:v>
                </c:pt>
                <c:pt idx="11426">
                  <c:v>15.7287594295468</c:v>
                </c:pt>
                <c:pt idx="11427">
                  <c:v>15.7301360057266</c:v>
                </c:pt>
                <c:pt idx="11428">
                  <c:v>15.7315125819063</c:v>
                </c:pt>
                <c:pt idx="11429">
                  <c:v>15.732889158086</c:v>
                </c:pt>
                <c:pt idx="11430">
                  <c:v>15.7342657342657</c:v>
                </c:pt>
                <c:pt idx="11431">
                  <c:v>15.735642310445501</c:v>
                </c:pt>
                <c:pt idx="11432">
                  <c:v>15.737018886625201</c:v>
                </c:pt>
                <c:pt idx="11433">
                  <c:v>15.738395462804901</c:v>
                </c:pt>
                <c:pt idx="11434">
                  <c:v>15.739772038984601</c:v>
                </c:pt>
                <c:pt idx="11435">
                  <c:v>15.7411486151644</c:v>
                </c:pt>
                <c:pt idx="11436">
                  <c:v>15.7425251913441</c:v>
                </c:pt>
                <c:pt idx="11437">
                  <c:v>15.7439017675238</c:v>
                </c:pt>
                <c:pt idx="11438">
                  <c:v>15.7452783437035</c:v>
                </c:pt>
                <c:pt idx="11439">
                  <c:v>15.7466549198833</c:v>
                </c:pt>
                <c:pt idx="11440">
                  <c:v>15.748031496063</c:v>
                </c:pt>
                <c:pt idx="11441">
                  <c:v>15.7494080722427</c:v>
                </c:pt>
                <c:pt idx="11442">
                  <c:v>15.7507846484224</c:v>
                </c:pt>
                <c:pt idx="11443">
                  <c:v>15.752161224602199</c:v>
                </c:pt>
                <c:pt idx="11444">
                  <c:v>15.753537800781899</c:v>
                </c:pt>
                <c:pt idx="11445">
                  <c:v>15.754914376961599</c:v>
                </c:pt>
                <c:pt idx="11446">
                  <c:v>15.7562909531414</c:v>
                </c:pt>
                <c:pt idx="11447">
                  <c:v>15.7576675293211</c:v>
                </c:pt>
                <c:pt idx="11448">
                  <c:v>15.7590441055008</c:v>
                </c:pt>
                <c:pt idx="11449">
                  <c:v>15.7604206816805</c:v>
                </c:pt>
                <c:pt idx="11450">
                  <c:v>15.7617972578603</c:v>
                </c:pt>
                <c:pt idx="11451">
                  <c:v>15.76317383404</c:v>
                </c:pt>
                <c:pt idx="11452">
                  <c:v>15.7645504102197</c:v>
                </c:pt>
                <c:pt idx="11453">
                  <c:v>15.7659269863994</c:v>
                </c:pt>
                <c:pt idx="11454">
                  <c:v>15.767303562579199</c:v>
                </c:pt>
                <c:pt idx="11455">
                  <c:v>15.768680138758899</c:v>
                </c:pt>
                <c:pt idx="11456">
                  <c:v>15.770056714938599</c:v>
                </c:pt>
                <c:pt idx="11457">
                  <c:v>15.771433291118299</c:v>
                </c:pt>
                <c:pt idx="11458">
                  <c:v>15.772809867298101</c:v>
                </c:pt>
                <c:pt idx="11459">
                  <c:v>15.774186443477801</c:v>
                </c:pt>
                <c:pt idx="11460">
                  <c:v>15.775563019657501</c:v>
                </c:pt>
                <c:pt idx="11461">
                  <c:v>15.776939595837201</c:v>
                </c:pt>
                <c:pt idx="11462">
                  <c:v>15.778316172017</c:v>
                </c:pt>
                <c:pt idx="11463">
                  <c:v>15.7796927481967</c:v>
                </c:pt>
                <c:pt idx="11464">
                  <c:v>15.7810693243764</c:v>
                </c:pt>
                <c:pt idx="11465">
                  <c:v>15.7824459005561</c:v>
                </c:pt>
                <c:pt idx="11466">
                  <c:v>15.783822476735899</c:v>
                </c:pt>
                <c:pt idx="11467">
                  <c:v>15.785199052915599</c:v>
                </c:pt>
                <c:pt idx="11468">
                  <c:v>15.786575629095299</c:v>
                </c:pt>
                <c:pt idx="11469">
                  <c:v>15.787952205274999</c:v>
                </c:pt>
                <c:pt idx="11470">
                  <c:v>15.789328781454801</c:v>
                </c:pt>
                <c:pt idx="11471">
                  <c:v>15.790705357634501</c:v>
                </c:pt>
                <c:pt idx="11472">
                  <c:v>15.792081933814201</c:v>
                </c:pt>
                <c:pt idx="11473">
                  <c:v>15.793458509993901</c:v>
                </c:pt>
                <c:pt idx="11474">
                  <c:v>15.7948350861737</c:v>
                </c:pt>
                <c:pt idx="11475">
                  <c:v>15.7962116623534</c:v>
                </c:pt>
                <c:pt idx="11476">
                  <c:v>15.7975882385331</c:v>
                </c:pt>
                <c:pt idx="11477">
                  <c:v>15.7989648147128</c:v>
                </c:pt>
                <c:pt idx="11478">
                  <c:v>15.8003413908926</c:v>
                </c:pt>
                <c:pt idx="11479">
                  <c:v>15.8017179670723</c:v>
                </c:pt>
                <c:pt idx="11480">
                  <c:v>15.803094543252</c:v>
                </c:pt>
                <c:pt idx="11481">
                  <c:v>15.804471119431801</c:v>
                </c:pt>
                <c:pt idx="11482">
                  <c:v>15.805847695611501</c:v>
                </c:pt>
                <c:pt idx="11483">
                  <c:v>15.807224271791201</c:v>
                </c:pt>
                <c:pt idx="11484">
                  <c:v>15.808600847970901</c:v>
                </c:pt>
                <c:pt idx="11485">
                  <c:v>15.8099774241507</c:v>
                </c:pt>
                <c:pt idx="11486">
                  <c:v>15.8113540003304</c:v>
                </c:pt>
                <c:pt idx="11487">
                  <c:v>15.8127305765101</c:v>
                </c:pt>
                <c:pt idx="11488">
                  <c:v>15.8141071526898</c:v>
                </c:pt>
                <c:pt idx="11489">
                  <c:v>15.8154837288696</c:v>
                </c:pt>
                <c:pt idx="11490">
                  <c:v>15.8168603050493</c:v>
                </c:pt>
                <c:pt idx="11491">
                  <c:v>15.818236881229</c:v>
                </c:pt>
                <c:pt idx="11492">
                  <c:v>15.8196134574087</c:v>
                </c:pt>
                <c:pt idx="11493">
                  <c:v>15.820990033588499</c:v>
                </c:pt>
                <c:pt idx="11494">
                  <c:v>15.822366609768199</c:v>
                </c:pt>
                <c:pt idx="11495">
                  <c:v>15.823743185947899</c:v>
                </c:pt>
                <c:pt idx="11496">
                  <c:v>15.825119762127599</c:v>
                </c:pt>
                <c:pt idx="11497">
                  <c:v>15.8264963383074</c:v>
                </c:pt>
                <c:pt idx="11498">
                  <c:v>15.8278729144871</c:v>
                </c:pt>
                <c:pt idx="11499">
                  <c:v>15.8292494906668</c:v>
                </c:pt>
                <c:pt idx="11500">
                  <c:v>15.8306260668465</c:v>
                </c:pt>
                <c:pt idx="11501">
                  <c:v>15.8320026430263</c:v>
                </c:pt>
                <c:pt idx="11502">
                  <c:v>15.833379219206</c:v>
                </c:pt>
                <c:pt idx="11503">
                  <c:v>15.8347557953857</c:v>
                </c:pt>
                <c:pt idx="11504">
                  <c:v>15.8361323715654</c:v>
                </c:pt>
                <c:pt idx="11505">
                  <c:v>15.837508947745199</c:v>
                </c:pt>
                <c:pt idx="11506">
                  <c:v>15.838885523924899</c:v>
                </c:pt>
                <c:pt idx="11507">
                  <c:v>15.840262100104599</c:v>
                </c:pt>
                <c:pt idx="11508">
                  <c:v>15.841638676284299</c:v>
                </c:pt>
                <c:pt idx="11509">
                  <c:v>15.843015252464101</c:v>
                </c:pt>
                <c:pt idx="11510">
                  <c:v>15.844391828643801</c:v>
                </c:pt>
                <c:pt idx="11511">
                  <c:v>15.845768404823501</c:v>
                </c:pt>
                <c:pt idx="11512">
                  <c:v>15.8471449810033</c:v>
                </c:pt>
                <c:pt idx="11513">
                  <c:v>15.848521557183</c:v>
                </c:pt>
                <c:pt idx="11514">
                  <c:v>15.8498981333627</c:v>
                </c:pt>
                <c:pt idx="11515">
                  <c:v>15.8512747095424</c:v>
                </c:pt>
                <c:pt idx="11516">
                  <c:v>15.8526512857222</c:v>
                </c:pt>
                <c:pt idx="11517">
                  <c:v>15.854027861901899</c:v>
                </c:pt>
                <c:pt idx="11518">
                  <c:v>15.855404438081599</c:v>
                </c:pt>
                <c:pt idx="11519">
                  <c:v>15.856781014261299</c:v>
                </c:pt>
                <c:pt idx="11520">
                  <c:v>15.858157590441101</c:v>
                </c:pt>
                <c:pt idx="11521">
                  <c:v>15.859534166620801</c:v>
                </c:pt>
                <c:pt idx="11522">
                  <c:v>15.860910742800501</c:v>
                </c:pt>
                <c:pt idx="11523">
                  <c:v>15.862287318980201</c:v>
                </c:pt>
                <c:pt idx="11524">
                  <c:v>15.86366389516</c:v>
                </c:pt>
                <c:pt idx="11525">
                  <c:v>15.8650404713397</c:v>
                </c:pt>
                <c:pt idx="11526">
                  <c:v>15.8664170475194</c:v>
                </c:pt>
                <c:pt idx="11527">
                  <c:v>15.8677936236991</c:v>
                </c:pt>
                <c:pt idx="11528">
                  <c:v>15.8691701998789</c:v>
                </c:pt>
                <c:pt idx="11529">
                  <c:v>15.8705467760586</c:v>
                </c:pt>
                <c:pt idx="11530">
                  <c:v>15.8719233522383</c:v>
                </c:pt>
                <c:pt idx="11531">
                  <c:v>15.873299928418</c:v>
                </c:pt>
                <c:pt idx="11532">
                  <c:v>15.874676504597801</c:v>
                </c:pt>
                <c:pt idx="11533">
                  <c:v>15.876053080777501</c:v>
                </c:pt>
                <c:pt idx="11534">
                  <c:v>15.877429656957201</c:v>
                </c:pt>
                <c:pt idx="11535">
                  <c:v>15.878806233136901</c:v>
                </c:pt>
                <c:pt idx="11536">
                  <c:v>15.8801828093167</c:v>
                </c:pt>
                <c:pt idx="11537">
                  <c:v>15.8815593854964</c:v>
                </c:pt>
                <c:pt idx="11538">
                  <c:v>15.8829359616761</c:v>
                </c:pt>
                <c:pt idx="11539">
                  <c:v>15.8843125378558</c:v>
                </c:pt>
                <c:pt idx="11540">
                  <c:v>15.8856891140356</c:v>
                </c:pt>
                <c:pt idx="11541">
                  <c:v>15.8870656902153</c:v>
                </c:pt>
                <c:pt idx="11542">
                  <c:v>15.888442266395</c:v>
                </c:pt>
                <c:pt idx="11543">
                  <c:v>15.889818842574799</c:v>
                </c:pt>
                <c:pt idx="11544">
                  <c:v>15.891195418754499</c:v>
                </c:pt>
                <c:pt idx="11545">
                  <c:v>15.892571994934199</c:v>
                </c:pt>
                <c:pt idx="11546">
                  <c:v>15.893948571113899</c:v>
                </c:pt>
                <c:pt idx="11547">
                  <c:v>15.8953251472937</c:v>
                </c:pt>
                <c:pt idx="11548">
                  <c:v>15.8967017234734</c:v>
                </c:pt>
                <c:pt idx="11549">
                  <c:v>15.8980782996531</c:v>
                </c:pt>
                <c:pt idx="11550">
                  <c:v>15.8994548758328</c:v>
                </c:pt>
                <c:pt idx="11551">
                  <c:v>15.9008314520126</c:v>
                </c:pt>
                <c:pt idx="11552">
                  <c:v>15.9022080281923</c:v>
                </c:pt>
                <c:pt idx="11553">
                  <c:v>15.903584604372</c:v>
                </c:pt>
                <c:pt idx="11554">
                  <c:v>15.9049611805517</c:v>
                </c:pt>
                <c:pt idx="11555">
                  <c:v>15.906337756731499</c:v>
                </c:pt>
                <c:pt idx="11556">
                  <c:v>15.907714332911199</c:v>
                </c:pt>
                <c:pt idx="11557">
                  <c:v>15.909090909090899</c:v>
                </c:pt>
                <c:pt idx="11558">
                  <c:v>15.910467485270599</c:v>
                </c:pt>
                <c:pt idx="11559">
                  <c:v>15.911844061450401</c:v>
                </c:pt>
                <c:pt idx="11560">
                  <c:v>15.913220637630101</c:v>
                </c:pt>
                <c:pt idx="11561">
                  <c:v>15.914597213809801</c:v>
                </c:pt>
                <c:pt idx="11562">
                  <c:v>15.915973789989501</c:v>
                </c:pt>
                <c:pt idx="11563">
                  <c:v>15.9173503661693</c:v>
                </c:pt>
                <c:pt idx="11564">
                  <c:v>15.918726942349</c:v>
                </c:pt>
                <c:pt idx="11565">
                  <c:v>15.9201035185287</c:v>
                </c:pt>
                <c:pt idx="11566">
                  <c:v>15.9214800947084</c:v>
                </c:pt>
                <c:pt idx="11567">
                  <c:v>15.9228566708882</c:v>
                </c:pt>
                <c:pt idx="11568">
                  <c:v>15.9242332470679</c:v>
                </c:pt>
                <c:pt idx="11569">
                  <c:v>15.9256098232476</c:v>
                </c:pt>
                <c:pt idx="11570">
                  <c:v>15.9269863994273</c:v>
                </c:pt>
                <c:pt idx="11571">
                  <c:v>15.928362975607101</c:v>
                </c:pt>
                <c:pt idx="11572">
                  <c:v>15.929739551786801</c:v>
                </c:pt>
                <c:pt idx="11573">
                  <c:v>15.931116127966501</c:v>
                </c:pt>
                <c:pt idx="11574">
                  <c:v>15.9324927041463</c:v>
                </c:pt>
                <c:pt idx="11575">
                  <c:v>15.933869280326</c:v>
                </c:pt>
                <c:pt idx="11576">
                  <c:v>15.9352458565057</c:v>
                </c:pt>
                <c:pt idx="11577">
                  <c:v>15.9366224326854</c:v>
                </c:pt>
                <c:pt idx="11578">
                  <c:v>15.9379990088652</c:v>
                </c:pt>
                <c:pt idx="11579">
                  <c:v>15.9393755850449</c:v>
                </c:pt>
                <c:pt idx="11580">
                  <c:v>15.9407521612246</c:v>
                </c:pt>
                <c:pt idx="11581">
                  <c:v>15.9421287374043</c:v>
                </c:pt>
                <c:pt idx="11582">
                  <c:v>15.943505313584099</c:v>
                </c:pt>
                <c:pt idx="11583">
                  <c:v>15.944881889763799</c:v>
                </c:pt>
                <c:pt idx="11584">
                  <c:v>15.946258465943499</c:v>
                </c:pt>
                <c:pt idx="11585">
                  <c:v>15.947635042123199</c:v>
                </c:pt>
                <c:pt idx="11586">
                  <c:v>15.949011618303</c:v>
                </c:pt>
                <c:pt idx="11587">
                  <c:v>15.9503881944827</c:v>
                </c:pt>
                <c:pt idx="11588">
                  <c:v>15.9517647706624</c:v>
                </c:pt>
                <c:pt idx="11589">
                  <c:v>15.9531413468421</c:v>
                </c:pt>
                <c:pt idx="11590">
                  <c:v>15.9545179230219</c:v>
                </c:pt>
                <c:pt idx="11591">
                  <c:v>15.9558944992016</c:v>
                </c:pt>
                <c:pt idx="11592">
                  <c:v>15.9572710753813</c:v>
                </c:pt>
                <c:pt idx="11593">
                  <c:v>15.958647651561</c:v>
                </c:pt>
                <c:pt idx="11594">
                  <c:v>15.960024227740799</c:v>
                </c:pt>
                <c:pt idx="11595">
                  <c:v>15.961400803920499</c:v>
                </c:pt>
                <c:pt idx="11596">
                  <c:v>15.962777380100199</c:v>
                </c:pt>
                <c:pt idx="11597">
                  <c:v>15.964153956279899</c:v>
                </c:pt>
                <c:pt idx="11598">
                  <c:v>15.965530532459701</c:v>
                </c:pt>
                <c:pt idx="11599">
                  <c:v>15.966907108639401</c:v>
                </c:pt>
                <c:pt idx="11600">
                  <c:v>15.968283684819101</c:v>
                </c:pt>
                <c:pt idx="11601">
                  <c:v>15.969660260998801</c:v>
                </c:pt>
                <c:pt idx="11602">
                  <c:v>15.9710368371786</c:v>
                </c:pt>
                <c:pt idx="11603">
                  <c:v>15.9724134133583</c:v>
                </c:pt>
                <c:pt idx="11604">
                  <c:v>15.973789989538</c:v>
                </c:pt>
                <c:pt idx="11605">
                  <c:v>15.9751665657177</c:v>
                </c:pt>
                <c:pt idx="11606">
                  <c:v>15.976543141897499</c:v>
                </c:pt>
                <c:pt idx="11607">
                  <c:v>15.977919718077199</c:v>
                </c:pt>
                <c:pt idx="11608">
                  <c:v>15.979296294256899</c:v>
                </c:pt>
                <c:pt idx="11609">
                  <c:v>15.980672870436701</c:v>
                </c:pt>
                <c:pt idx="11610">
                  <c:v>15.982049446616401</c:v>
                </c:pt>
                <c:pt idx="11611">
                  <c:v>15.983426022796101</c:v>
                </c:pt>
                <c:pt idx="11612">
                  <c:v>15.984802598975801</c:v>
                </c:pt>
                <c:pt idx="11613">
                  <c:v>15.9861791751556</c:v>
                </c:pt>
                <c:pt idx="11614">
                  <c:v>15.9875557513353</c:v>
                </c:pt>
                <c:pt idx="11615">
                  <c:v>15.988932327515</c:v>
                </c:pt>
                <c:pt idx="11616">
                  <c:v>15.9903089036947</c:v>
                </c:pt>
                <c:pt idx="11617">
                  <c:v>15.9916854798745</c:v>
                </c:pt>
                <c:pt idx="11618">
                  <c:v>15.9930620560542</c:v>
                </c:pt>
                <c:pt idx="11619">
                  <c:v>15.9944386322339</c:v>
                </c:pt>
                <c:pt idx="11620">
                  <c:v>15.9958152084136</c:v>
                </c:pt>
                <c:pt idx="11621">
                  <c:v>15.997191784593401</c:v>
                </c:pt>
                <c:pt idx="11622">
                  <c:v>15.998568360773101</c:v>
                </c:pt>
                <c:pt idx="11623">
                  <c:v>15.999944936952801</c:v>
                </c:pt>
                <c:pt idx="11624">
                  <c:v>16.001321513132499</c:v>
                </c:pt>
                <c:pt idx="11625">
                  <c:v>16.0026980893123</c:v>
                </c:pt>
                <c:pt idx="11626">
                  <c:v>16.004074665491999</c:v>
                </c:pt>
                <c:pt idx="11627">
                  <c:v>16.0054512416717</c:v>
                </c:pt>
                <c:pt idx="11628">
                  <c:v>16.006827817851399</c:v>
                </c:pt>
                <c:pt idx="11629">
                  <c:v>16.0082043940312</c:v>
                </c:pt>
                <c:pt idx="11630">
                  <c:v>16.009580970210902</c:v>
                </c:pt>
                <c:pt idx="11631">
                  <c:v>16.0109575463906</c:v>
                </c:pt>
                <c:pt idx="11632">
                  <c:v>16.012334122570302</c:v>
                </c:pt>
                <c:pt idx="11633">
                  <c:v>16.013710698750099</c:v>
                </c:pt>
                <c:pt idx="11634">
                  <c:v>16.015087274929801</c:v>
                </c:pt>
                <c:pt idx="11635">
                  <c:v>16.016463851109499</c:v>
                </c:pt>
                <c:pt idx="11636">
                  <c:v>16.0178404272893</c:v>
                </c:pt>
                <c:pt idx="11637">
                  <c:v>16.019217003468999</c:v>
                </c:pt>
                <c:pt idx="11638">
                  <c:v>16.0205935796487</c:v>
                </c:pt>
                <c:pt idx="11639">
                  <c:v>16.021970155828399</c:v>
                </c:pt>
                <c:pt idx="11640">
                  <c:v>16.0233467320082</c:v>
                </c:pt>
                <c:pt idx="11641">
                  <c:v>16.024723308187902</c:v>
                </c:pt>
                <c:pt idx="11642">
                  <c:v>16.0260998843676</c:v>
                </c:pt>
                <c:pt idx="11643">
                  <c:v>16.027476460547302</c:v>
                </c:pt>
                <c:pt idx="11644">
                  <c:v>16.028853036727099</c:v>
                </c:pt>
                <c:pt idx="11645">
                  <c:v>16.030229612906801</c:v>
                </c:pt>
                <c:pt idx="11646">
                  <c:v>16.031606189086499</c:v>
                </c:pt>
                <c:pt idx="11647">
                  <c:v>16.032982765266201</c:v>
                </c:pt>
                <c:pt idx="11648">
                  <c:v>16.034359341445999</c:v>
                </c:pt>
                <c:pt idx="11649">
                  <c:v>16.035735917625701</c:v>
                </c:pt>
                <c:pt idx="11650">
                  <c:v>16.037112493805399</c:v>
                </c:pt>
                <c:pt idx="11651">
                  <c:v>16.038489069985101</c:v>
                </c:pt>
                <c:pt idx="11652">
                  <c:v>16.039865646164898</c:v>
                </c:pt>
                <c:pt idx="11653">
                  <c:v>16.0412422223446</c:v>
                </c:pt>
                <c:pt idx="11654">
                  <c:v>16.042618798524298</c:v>
                </c:pt>
                <c:pt idx="11655">
                  <c:v>16.043995374704</c:v>
                </c:pt>
                <c:pt idx="11656">
                  <c:v>16.045371950883801</c:v>
                </c:pt>
                <c:pt idx="11657">
                  <c:v>16.0467485270635</c:v>
                </c:pt>
                <c:pt idx="11658">
                  <c:v>16.048125103243201</c:v>
                </c:pt>
                <c:pt idx="11659">
                  <c:v>16.0495016794229</c:v>
                </c:pt>
                <c:pt idx="11660">
                  <c:v>16.050878255602701</c:v>
                </c:pt>
                <c:pt idx="11661">
                  <c:v>16.052254831782399</c:v>
                </c:pt>
                <c:pt idx="11662">
                  <c:v>16.053631407962101</c:v>
                </c:pt>
                <c:pt idx="11663">
                  <c:v>16.055007984141799</c:v>
                </c:pt>
                <c:pt idx="11664">
                  <c:v>16.0563845603216</c:v>
                </c:pt>
                <c:pt idx="11665">
                  <c:v>16.057761136501298</c:v>
                </c:pt>
                <c:pt idx="11666">
                  <c:v>16.059137712681</c:v>
                </c:pt>
                <c:pt idx="11667">
                  <c:v>16.060514288860698</c:v>
                </c:pt>
                <c:pt idx="11668">
                  <c:v>16.0618908650405</c:v>
                </c:pt>
                <c:pt idx="11669">
                  <c:v>16.063267441220201</c:v>
                </c:pt>
                <c:pt idx="11670">
                  <c:v>16.0646440173999</c:v>
                </c:pt>
                <c:pt idx="11671">
                  <c:v>16.066020593579701</c:v>
                </c:pt>
                <c:pt idx="11672">
                  <c:v>16.067397169759399</c:v>
                </c:pt>
                <c:pt idx="11673">
                  <c:v>16.068773745939101</c:v>
                </c:pt>
                <c:pt idx="11674">
                  <c:v>16.070150322118799</c:v>
                </c:pt>
                <c:pt idx="11675">
                  <c:v>16.0715268982986</c:v>
                </c:pt>
                <c:pt idx="11676">
                  <c:v>16.072903474478299</c:v>
                </c:pt>
                <c:pt idx="11677">
                  <c:v>16.074280050658</c:v>
                </c:pt>
                <c:pt idx="11678">
                  <c:v>16.075656626837699</c:v>
                </c:pt>
                <c:pt idx="11679">
                  <c:v>16.0770332030175</c:v>
                </c:pt>
                <c:pt idx="11680">
                  <c:v>16.078409779197202</c:v>
                </c:pt>
                <c:pt idx="11681">
                  <c:v>16.0797863553769</c:v>
                </c:pt>
                <c:pt idx="11682">
                  <c:v>16.081162931556602</c:v>
                </c:pt>
                <c:pt idx="11683">
                  <c:v>16.082539507736399</c:v>
                </c:pt>
                <c:pt idx="11684">
                  <c:v>16.083916083916101</c:v>
                </c:pt>
                <c:pt idx="11685">
                  <c:v>16.085292660095799</c:v>
                </c:pt>
                <c:pt idx="11686">
                  <c:v>16.086669236275501</c:v>
                </c:pt>
                <c:pt idx="11687">
                  <c:v>16.088045812455299</c:v>
                </c:pt>
                <c:pt idx="11688">
                  <c:v>16.089422388635001</c:v>
                </c:pt>
                <c:pt idx="11689">
                  <c:v>16.090798964814699</c:v>
                </c:pt>
                <c:pt idx="11690">
                  <c:v>16.092175540994401</c:v>
                </c:pt>
                <c:pt idx="11691">
                  <c:v>16.093552117174202</c:v>
                </c:pt>
                <c:pt idx="11692">
                  <c:v>16.0949286933539</c:v>
                </c:pt>
                <c:pt idx="11693">
                  <c:v>16.096305269533602</c:v>
                </c:pt>
                <c:pt idx="11694">
                  <c:v>16.0976818457133</c:v>
                </c:pt>
                <c:pt idx="11695">
                  <c:v>16.099058421893101</c:v>
                </c:pt>
                <c:pt idx="11696">
                  <c:v>16.100434998072799</c:v>
                </c:pt>
                <c:pt idx="11697">
                  <c:v>16.101811574252501</c:v>
                </c:pt>
                <c:pt idx="11698">
                  <c:v>16.103188150432199</c:v>
                </c:pt>
                <c:pt idx="11699">
                  <c:v>16.104564726612001</c:v>
                </c:pt>
                <c:pt idx="11700">
                  <c:v>16.105941302791699</c:v>
                </c:pt>
                <c:pt idx="11701">
                  <c:v>16.107317878971401</c:v>
                </c:pt>
                <c:pt idx="11702">
                  <c:v>16.108694455151198</c:v>
                </c:pt>
                <c:pt idx="11703">
                  <c:v>16.1100710313309</c:v>
                </c:pt>
                <c:pt idx="11704">
                  <c:v>16.111447607510598</c:v>
                </c:pt>
                <c:pt idx="11705">
                  <c:v>16.1128241836903</c:v>
                </c:pt>
                <c:pt idx="11706">
                  <c:v>16.114200759870101</c:v>
                </c:pt>
                <c:pt idx="11707">
                  <c:v>16.1155773360498</c:v>
                </c:pt>
                <c:pt idx="11708">
                  <c:v>16.116953912229501</c:v>
                </c:pt>
                <c:pt idx="11709">
                  <c:v>16.1183304884092</c:v>
                </c:pt>
                <c:pt idx="11710">
                  <c:v>16.119707064589001</c:v>
                </c:pt>
                <c:pt idx="11711">
                  <c:v>16.121083640768699</c:v>
                </c:pt>
                <c:pt idx="11712">
                  <c:v>16.122460216948401</c:v>
                </c:pt>
                <c:pt idx="11713">
                  <c:v>16.123836793128099</c:v>
                </c:pt>
                <c:pt idx="11714">
                  <c:v>16.1252133693079</c:v>
                </c:pt>
                <c:pt idx="11715">
                  <c:v>16.126589945487598</c:v>
                </c:pt>
                <c:pt idx="11716">
                  <c:v>16.1279665216673</c:v>
                </c:pt>
                <c:pt idx="11717">
                  <c:v>16.129343097846998</c:v>
                </c:pt>
                <c:pt idx="11718">
                  <c:v>16.1307196740268</c:v>
                </c:pt>
                <c:pt idx="11719">
                  <c:v>16.132096250206502</c:v>
                </c:pt>
                <c:pt idx="11720">
                  <c:v>16.1334728263862</c:v>
                </c:pt>
                <c:pt idx="11721">
                  <c:v>16.134849402565901</c:v>
                </c:pt>
                <c:pt idx="11722">
                  <c:v>16.136225978745699</c:v>
                </c:pt>
                <c:pt idx="11723">
                  <c:v>16.137602554925401</c:v>
                </c:pt>
                <c:pt idx="11724">
                  <c:v>16.138979131105099</c:v>
                </c:pt>
                <c:pt idx="11725">
                  <c:v>16.140355707284801</c:v>
                </c:pt>
                <c:pt idx="11726">
                  <c:v>16.141732283464599</c:v>
                </c:pt>
                <c:pt idx="11727">
                  <c:v>16.1431088596443</c:v>
                </c:pt>
                <c:pt idx="11728">
                  <c:v>16.144485435823999</c:v>
                </c:pt>
                <c:pt idx="11729">
                  <c:v>16.1458620120037</c:v>
                </c:pt>
                <c:pt idx="11730">
                  <c:v>16.147238588183502</c:v>
                </c:pt>
                <c:pt idx="11731">
                  <c:v>16.1486151643632</c:v>
                </c:pt>
                <c:pt idx="11732">
                  <c:v>16.149991740542902</c:v>
                </c:pt>
                <c:pt idx="11733">
                  <c:v>16.151368316722699</c:v>
                </c:pt>
                <c:pt idx="11734">
                  <c:v>16.152744892902401</c:v>
                </c:pt>
                <c:pt idx="11735">
                  <c:v>16.154121469082099</c:v>
                </c:pt>
                <c:pt idx="11736">
                  <c:v>16.155498045261801</c:v>
                </c:pt>
                <c:pt idx="11737">
                  <c:v>16.156874621441599</c:v>
                </c:pt>
                <c:pt idx="11738">
                  <c:v>16.158251197621301</c:v>
                </c:pt>
                <c:pt idx="11739">
                  <c:v>16.159627773800999</c:v>
                </c:pt>
                <c:pt idx="11740">
                  <c:v>16.161004349980701</c:v>
                </c:pt>
                <c:pt idx="11741">
                  <c:v>16.162380926160498</c:v>
                </c:pt>
                <c:pt idx="11742">
                  <c:v>16.1637575023402</c:v>
                </c:pt>
                <c:pt idx="11743">
                  <c:v>16.165134078519898</c:v>
                </c:pt>
                <c:pt idx="11744">
                  <c:v>16.1665106546996</c:v>
                </c:pt>
                <c:pt idx="11745">
                  <c:v>16.167887230879401</c:v>
                </c:pt>
                <c:pt idx="11746">
                  <c:v>16.169263807059099</c:v>
                </c:pt>
                <c:pt idx="11747">
                  <c:v>16.170640383238801</c:v>
                </c:pt>
                <c:pt idx="11748">
                  <c:v>16.172016959418499</c:v>
                </c:pt>
                <c:pt idx="11749">
                  <c:v>16.173393535598301</c:v>
                </c:pt>
                <c:pt idx="11750">
                  <c:v>16.174770111777999</c:v>
                </c:pt>
                <c:pt idx="11751">
                  <c:v>16.176146687957701</c:v>
                </c:pt>
                <c:pt idx="11752">
                  <c:v>16.177523264137399</c:v>
                </c:pt>
                <c:pt idx="11753">
                  <c:v>16.1788998403172</c:v>
                </c:pt>
                <c:pt idx="11754">
                  <c:v>16.180276416496898</c:v>
                </c:pt>
                <c:pt idx="11755">
                  <c:v>16.1816529926766</c:v>
                </c:pt>
                <c:pt idx="11756">
                  <c:v>16.183029568856298</c:v>
                </c:pt>
                <c:pt idx="11757">
                  <c:v>16.1844061450361</c:v>
                </c:pt>
                <c:pt idx="11758">
                  <c:v>16.185782721215801</c:v>
                </c:pt>
                <c:pt idx="11759">
                  <c:v>16.1871592973955</c:v>
                </c:pt>
                <c:pt idx="11760">
                  <c:v>16.188535873575201</c:v>
                </c:pt>
                <c:pt idx="11761">
                  <c:v>16.189912449754999</c:v>
                </c:pt>
                <c:pt idx="11762">
                  <c:v>16.191289025934701</c:v>
                </c:pt>
                <c:pt idx="11763">
                  <c:v>16.192665602114399</c:v>
                </c:pt>
                <c:pt idx="11764">
                  <c:v>16.1940421782942</c:v>
                </c:pt>
                <c:pt idx="11765">
                  <c:v>16.195418754473899</c:v>
                </c:pt>
                <c:pt idx="11766">
                  <c:v>16.1967953306536</c:v>
                </c:pt>
                <c:pt idx="11767">
                  <c:v>16.198171906833299</c:v>
                </c:pt>
                <c:pt idx="11768">
                  <c:v>16.1995484830131</c:v>
                </c:pt>
                <c:pt idx="11769">
                  <c:v>16.200925059192802</c:v>
                </c:pt>
                <c:pt idx="11770">
                  <c:v>16.2023016353725</c:v>
                </c:pt>
                <c:pt idx="11771">
                  <c:v>16.203678211552202</c:v>
                </c:pt>
                <c:pt idx="11772">
                  <c:v>16.205054787731999</c:v>
                </c:pt>
                <c:pt idx="11773">
                  <c:v>16.206431363911701</c:v>
                </c:pt>
                <c:pt idx="11774">
                  <c:v>16.207807940091399</c:v>
                </c:pt>
                <c:pt idx="11775">
                  <c:v>16.209184516271101</c:v>
                </c:pt>
                <c:pt idx="11776">
                  <c:v>16.210561092450899</c:v>
                </c:pt>
                <c:pt idx="11777">
                  <c:v>16.2119376686306</c:v>
                </c:pt>
                <c:pt idx="11778">
                  <c:v>16.213314244810299</c:v>
                </c:pt>
                <c:pt idx="11779">
                  <c:v>16.21469082099</c:v>
                </c:pt>
                <c:pt idx="11780">
                  <c:v>16.216067397169802</c:v>
                </c:pt>
                <c:pt idx="11781">
                  <c:v>16.2174439733495</c:v>
                </c:pt>
                <c:pt idx="11782">
                  <c:v>16.218820549529202</c:v>
                </c:pt>
                <c:pt idx="11783">
                  <c:v>16.2201971257089</c:v>
                </c:pt>
                <c:pt idx="11784">
                  <c:v>16.221573701888701</c:v>
                </c:pt>
                <c:pt idx="11785">
                  <c:v>16.222950278068399</c:v>
                </c:pt>
                <c:pt idx="11786">
                  <c:v>16.224326854248101</c:v>
                </c:pt>
                <c:pt idx="11787">
                  <c:v>16.225703430427799</c:v>
                </c:pt>
                <c:pt idx="11788">
                  <c:v>16.227080006607601</c:v>
                </c:pt>
                <c:pt idx="11789">
                  <c:v>16.228456582787299</c:v>
                </c:pt>
                <c:pt idx="11790">
                  <c:v>16.229833158967001</c:v>
                </c:pt>
                <c:pt idx="11791">
                  <c:v>16.231209735146798</c:v>
                </c:pt>
                <c:pt idx="11792">
                  <c:v>16.2325863113265</c:v>
                </c:pt>
                <c:pt idx="11793">
                  <c:v>16.233962887506198</c:v>
                </c:pt>
                <c:pt idx="11794">
                  <c:v>16.2353394636859</c:v>
                </c:pt>
                <c:pt idx="11795">
                  <c:v>16.236716039865598</c:v>
                </c:pt>
                <c:pt idx="11796">
                  <c:v>16.2380926160454</c:v>
                </c:pt>
                <c:pt idx="11797">
                  <c:v>16.239469192225101</c:v>
                </c:pt>
                <c:pt idx="11798">
                  <c:v>16.2408457684048</c:v>
                </c:pt>
                <c:pt idx="11799">
                  <c:v>16.242222344584601</c:v>
                </c:pt>
                <c:pt idx="11800">
                  <c:v>16.243598920764299</c:v>
                </c:pt>
                <c:pt idx="11801">
                  <c:v>16.244975496944001</c:v>
                </c:pt>
                <c:pt idx="11802">
                  <c:v>16.246352073123699</c:v>
                </c:pt>
                <c:pt idx="11803">
                  <c:v>16.2477286493035</c:v>
                </c:pt>
                <c:pt idx="11804">
                  <c:v>16.249105225483198</c:v>
                </c:pt>
                <c:pt idx="11805">
                  <c:v>16.2504818016629</c:v>
                </c:pt>
                <c:pt idx="11806">
                  <c:v>16.251858377842598</c:v>
                </c:pt>
                <c:pt idx="11807">
                  <c:v>16.2532349540224</c:v>
                </c:pt>
                <c:pt idx="11808">
                  <c:v>16.254611530202101</c:v>
                </c:pt>
                <c:pt idx="11809">
                  <c:v>16.2559881063818</c:v>
                </c:pt>
                <c:pt idx="11810">
                  <c:v>16.257364682561501</c:v>
                </c:pt>
                <c:pt idx="11811">
                  <c:v>16.258741258741299</c:v>
                </c:pt>
                <c:pt idx="11812">
                  <c:v>16.260117834921001</c:v>
                </c:pt>
                <c:pt idx="11813">
                  <c:v>16.261494411100699</c:v>
                </c:pt>
                <c:pt idx="11814">
                  <c:v>16.262870987280401</c:v>
                </c:pt>
                <c:pt idx="11815">
                  <c:v>16.264247563460199</c:v>
                </c:pt>
                <c:pt idx="11816">
                  <c:v>16.2656241396399</c:v>
                </c:pt>
                <c:pt idx="11817">
                  <c:v>16.267000715819599</c:v>
                </c:pt>
                <c:pt idx="11818">
                  <c:v>16.2683772919993</c:v>
                </c:pt>
                <c:pt idx="11819">
                  <c:v>16.269753868179102</c:v>
                </c:pt>
                <c:pt idx="11820">
                  <c:v>16.2711304443588</c:v>
                </c:pt>
                <c:pt idx="11821">
                  <c:v>16.272507020538502</c:v>
                </c:pt>
                <c:pt idx="11822">
                  <c:v>16.2738835967182</c:v>
                </c:pt>
                <c:pt idx="11823">
                  <c:v>16.275260172898001</c:v>
                </c:pt>
                <c:pt idx="11824">
                  <c:v>16.276636749077699</c:v>
                </c:pt>
                <c:pt idx="11825">
                  <c:v>16.278013325257401</c:v>
                </c:pt>
                <c:pt idx="11826">
                  <c:v>16.279389901437199</c:v>
                </c:pt>
                <c:pt idx="11827">
                  <c:v>16.280766477616901</c:v>
                </c:pt>
                <c:pt idx="11828">
                  <c:v>16.282143053796599</c:v>
                </c:pt>
                <c:pt idx="11829">
                  <c:v>16.283519629976301</c:v>
                </c:pt>
                <c:pt idx="11830">
                  <c:v>16.284896206156098</c:v>
                </c:pt>
                <c:pt idx="11831">
                  <c:v>16.2862727823358</c:v>
                </c:pt>
                <c:pt idx="11832">
                  <c:v>16.287649358515502</c:v>
                </c:pt>
                <c:pt idx="11833">
                  <c:v>16.2890259346952</c:v>
                </c:pt>
                <c:pt idx="11834">
                  <c:v>16.290402510875001</c:v>
                </c:pt>
                <c:pt idx="11835">
                  <c:v>16.291779087054699</c:v>
                </c:pt>
                <c:pt idx="11836">
                  <c:v>16.293155663234401</c:v>
                </c:pt>
                <c:pt idx="11837">
                  <c:v>16.294532239414099</c:v>
                </c:pt>
                <c:pt idx="11838">
                  <c:v>16.295908815593901</c:v>
                </c:pt>
                <c:pt idx="11839">
                  <c:v>16.297285391773599</c:v>
                </c:pt>
                <c:pt idx="11840">
                  <c:v>16.298661967953301</c:v>
                </c:pt>
                <c:pt idx="11841">
                  <c:v>16.300038544132999</c:v>
                </c:pt>
                <c:pt idx="11842">
                  <c:v>16.3014151203128</c:v>
                </c:pt>
                <c:pt idx="11843">
                  <c:v>16.302791696492498</c:v>
                </c:pt>
                <c:pt idx="11844">
                  <c:v>16.3041682726722</c:v>
                </c:pt>
                <c:pt idx="11845">
                  <c:v>16.305544848851898</c:v>
                </c:pt>
                <c:pt idx="11846">
                  <c:v>16.3069214250317</c:v>
                </c:pt>
                <c:pt idx="11847">
                  <c:v>16.308298001211401</c:v>
                </c:pt>
                <c:pt idx="11848">
                  <c:v>16.3096745773911</c:v>
                </c:pt>
                <c:pt idx="11849">
                  <c:v>16.311051153570801</c:v>
                </c:pt>
                <c:pt idx="11850">
                  <c:v>16.312427729750599</c:v>
                </c:pt>
                <c:pt idx="11851">
                  <c:v>16.313804305930301</c:v>
                </c:pt>
                <c:pt idx="11852">
                  <c:v>16.315180882109999</c:v>
                </c:pt>
                <c:pt idx="11853">
                  <c:v>16.316557458289701</c:v>
                </c:pt>
                <c:pt idx="11854">
                  <c:v>16.317934034469499</c:v>
                </c:pt>
                <c:pt idx="11855">
                  <c:v>16.3193106106492</c:v>
                </c:pt>
                <c:pt idx="11856">
                  <c:v>16.320687186828899</c:v>
                </c:pt>
                <c:pt idx="11857">
                  <c:v>16.3220637630086</c:v>
                </c:pt>
                <c:pt idx="11858">
                  <c:v>16.323440339188402</c:v>
                </c:pt>
                <c:pt idx="11859">
                  <c:v>16.3248169153681</c:v>
                </c:pt>
                <c:pt idx="11860">
                  <c:v>16.326193491547802</c:v>
                </c:pt>
                <c:pt idx="11861">
                  <c:v>16.327570067727599</c:v>
                </c:pt>
                <c:pt idx="11862">
                  <c:v>16.328946643907301</c:v>
                </c:pt>
                <c:pt idx="11863">
                  <c:v>16.330323220086999</c:v>
                </c:pt>
                <c:pt idx="11864">
                  <c:v>16.331699796266701</c:v>
                </c:pt>
                <c:pt idx="11865">
                  <c:v>16.333076372446499</c:v>
                </c:pt>
                <c:pt idx="11866">
                  <c:v>16.3344529486262</c:v>
                </c:pt>
                <c:pt idx="11867">
                  <c:v>16.335829524805899</c:v>
                </c:pt>
                <c:pt idx="11868">
                  <c:v>16.3372061009856</c:v>
                </c:pt>
                <c:pt idx="11869">
                  <c:v>16.338582677165402</c:v>
                </c:pt>
                <c:pt idx="11870">
                  <c:v>16.3399592533451</c:v>
                </c:pt>
                <c:pt idx="11871">
                  <c:v>16.341335829524802</c:v>
                </c:pt>
                <c:pt idx="11872">
                  <c:v>16.3427124057045</c:v>
                </c:pt>
                <c:pt idx="11873">
                  <c:v>16.344088981884301</c:v>
                </c:pt>
                <c:pt idx="11874">
                  <c:v>16.345465558063999</c:v>
                </c:pt>
                <c:pt idx="11875">
                  <c:v>16.346842134243701</c:v>
                </c:pt>
                <c:pt idx="11876">
                  <c:v>16.348218710423399</c:v>
                </c:pt>
                <c:pt idx="11877">
                  <c:v>16.349595286603201</c:v>
                </c:pt>
                <c:pt idx="11878">
                  <c:v>16.350971862782899</c:v>
                </c:pt>
                <c:pt idx="11879">
                  <c:v>16.352348438962601</c:v>
                </c:pt>
                <c:pt idx="11880">
                  <c:v>16.353725015142299</c:v>
                </c:pt>
                <c:pt idx="11881">
                  <c:v>16.3551015913221</c:v>
                </c:pt>
                <c:pt idx="11882">
                  <c:v>16.356478167501798</c:v>
                </c:pt>
                <c:pt idx="11883">
                  <c:v>16.3578547436815</c:v>
                </c:pt>
                <c:pt idx="11884">
                  <c:v>16.359231319861198</c:v>
                </c:pt>
                <c:pt idx="11885">
                  <c:v>16.360607896041</c:v>
                </c:pt>
                <c:pt idx="11886">
                  <c:v>16.361984472220701</c:v>
                </c:pt>
                <c:pt idx="11887">
                  <c:v>16.3633610484004</c:v>
                </c:pt>
                <c:pt idx="11888">
                  <c:v>16.364737624580101</c:v>
                </c:pt>
                <c:pt idx="11889">
                  <c:v>16.366114200759899</c:v>
                </c:pt>
                <c:pt idx="11890">
                  <c:v>16.367490776939601</c:v>
                </c:pt>
                <c:pt idx="11891">
                  <c:v>16.368867353119299</c:v>
                </c:pt>
                <c:pt idx="11892">
                  <c:v>16.3702439292991</c:v>
                </c:pt>
                <c:pt idx="11893">
                  <c:v>16.371620505478798</c:v>
                </c:pt>
                <c:pt idx="11894">
                  <c:v>16.3729970816585</c:v>
                </c:pt>
                <c:pt idx="11895">
                  <c:v>16.374373657838198</c:v>
                </c:pt>
                <c:pt idx="11896">
                  <c:v>16.375750234018</c:v>
                </c:pt>
                <c:pt idx="11897">
                  <c:v>16.377126810197701</c:v>
                </c:pt>
                <c:pt idx="11898">
                  <c:v>16.3785033863774</c:v>
                </c:pt>
                <c:pt idx="11899">
                  <c:v>16.379879962557101</c:v>
                </c:pt>
                <c:pt idx="11900">
                  <c:v>16.381256538736899</c:v>
                </c:pt>
                <c:pt idx="11901">
                  <c:v>16.382633114916601</c:v>
                </c:pt>
                <c:pt idx="11902">
                  <c:v>16.384009691096299</c:v>
                </c:pt>
                <c:pt idx="11903">
                  <c:v>16.385386267276001</c:v>
                </c:pt>
                <c:pt idx="11904">
                  <c:v>16.386762843455799</c:v>
                </c:pt>
                <c:pt idx="11905">
                  <c:v>16.3881394196355</c:v>
                </c:pt>
                <c:pt idx="11906">
                  <c:v>16.389515995815199</c:v>
                </c:pt>
                <c:pt idx="11907">
                  <c:v>16.3908925719949</c:v>
                </c:pt>
                <c:pt idx="11908">
                  <c:v>16.392269148174702</c:v>
                </c:pt>
                <c:pt idx="11909">
                  <c:v>16.3936457243544</c:v>
                </c:pt>
                <c:pt idx="11910">
                  <c:v>16.395022300534102</c:v>
                </c:pt>
                <c:pt idx="11911">
                  <c:v>16.3963988767138</c:v>
                </c:pt>
                <c:pt idx="11912">
                  <c:v>16.397775452893601</c:v>
                </c:pt>
                <c:pt idx="11913">
                  <c:v>16.399152029073299</c:v>
                </c:pt>
                <c:pt idx="11914">
                  <c:v>16.400528605253001</c:v>
                </c:pt>
                <c:pt idx="11915">
                  <c:v>16.401905181432699</c:v>
                </c:pt>
                <c:pt idx="11916">
                  <c:v>16.403281757612501</c:v>
                </c:pt>
                <c:pt idx="11917">
                  <c:v>16.404658333792199</c:v>
                </c:pt>
                <c:pt idx="11918">
                  <c:v>16.406034909971901</c:v>
                </c:pt>
                <c:pt idx="11919">
                  <c:v>16.407411486151702</c:v>
                </c:pt>
                <c:pt idx="11920">
                  <c:v>16.4087880623314</c:v>
                </c:pt>
                <c:pt idx="11921">
                  <c:v>16.410164638511102</c:v>
                </c:pt>
                <c:pt idx="11922">
                  <c:v>16.4115412146908</c:v>
                </c:pt>
                <c:pt idx="11923">
                  <c:v>16.412917790870502</c:v>
                </c:pt>
                <c:pt idx="11924">
                  <c:v>16.414294367050299</c:v>
                </c:pt>
                <c:pt idx="11925">
                  <c:v>16.415670943230001</c:v>
                </c:pt>
                <c:pt idx="11926">
                  <c:v>16.417047519409699</c:v>
                </c:pt>
                <c:pt idx="11927">
                  <c:v>16.418424095589501</c:v>
                </c:pt>
                <c:pt idx="11928">
                  <c:v>16.419800671769199</c:v>
                </c:pt>
                <c:pt idx="11929">
                  <c:v>16.421177247948901</c:v>
                </c:pt>
                <c:pt idx="11930">
                  <c:v>16.422553824128599</c:v>
                </c:pt>
                <c:pt idx="11931">
                  <c:v>16.4239304003084</c:v>
                </c:pt>
                <c:pt idx="11932">
                  <c:v>16.425306976488098</c:v>
                </c:pt>
                <c:pt idx="11933">
                  <c:v>16.4266835526678</c:v>
                </c:pt>
                <c:pt idx="11934">
                  <c:v>16.428060128847498</c:v>
                </c:pt>
                <c:pt idx="11935">
                  <c:v>16.4294367050273</c:v>
                </c:pt>
                <c:pt idx="11936">
                  <c:v>16.430813281207001</c:v>
                </c:pt>
                <c:pt idx="11937">
                  <c:v>16.4321898573867</c:v>
                </c:pt>
                <c:pt idx="11938">
                  <c:v>16.433566433566401</c:v>
                </c:pt>
                <c:pt idx="11939">
                  <c:v>16.434943009746199</c:v>
                </c:pt>
                <c:pt idx="11940">
                  <c:v>16.436319585925901</c:v>
                </c:pt>
                <c:pt idx="11941">
                  <c:v>16.437696162105599</c:v>
                </c:pt>
                <c:pt idx="11942">
                  <c:v>16.439072738285301</c:v>
                </c:pt>
                <c:pt idx="11943">
                  <c:v>16.440449314465098</c:v>
                </c:pt>
                <c:pt idx="11944">
                  <c:v>16.4418258906448</c:v>
                </c:pt>
                <c:pt idx="11945">
                  <c:v>16.443202466824498</c:v>
                </c:pt>
                <c:pt idx="11946">
                  <c:v>16.4445790430042</c:v>
                </c:pt>
                <c:pt idx="11947">
                  <c:v>16.445955619184002</c:v>
                </c:pt>
                <c:pt idx="11948">
                  <c:v>16.4473321953637</c:v>
                </c:pt>
                <c:pt idx="11949">
                  <c:v>16.448708771543401</c:v>
                </c:pt>
                <c:pt idx="11950">
                  <c:v>16.4500853477231</c:v>
                </c:pt>
                <c:pt idx="11951">
                  <c:v>16.451461923902901</c:v>
                </c:pt>
                <c:pt idx="11952">
                  <c:v>16.452838500082599</c:v>
                </c:pt>
                <c:pt idx="11953">
                  <c:v>16.454215076262301</c:v>
                </c:pt>
                <c:pt idx="11954">
                  <c:v>16.455591652442099</c:v>
                </c:pt>
                <c:pt idx="11955">
                  <c:v>16.4569682286218</c:v>
                </c:pt>
                <c:pt idx="11956">
                  <c:v>16.458344804801499</c:v>
                </c:pt>
                <c:pt idx="11957">
                  <c:v>16.4597213809812</c:v>
                </c:pt>
                <c:pt idx="11958">
                  <c:v>16.461097957161002</c:v>
                </c:pt>
                <c:pt idx="11959">
                  <c:v>16.4624745333407</c:v>
                </c:pt>
                <c:pt idx="11960">
                  <c:v>16.463851109520402</c:v>
                </c:pt>
                <c:pt idx="11961">
                  <c:v>16.4652276857001</c:v>
                </c:pt>
                <c:pt idx="11962">
                  <c:v>16.466604261879901</c:v>
                </c:pt>
                <c:pt idx="11963">
                  <c:v>16.467980838059599</c:v>
                </c:pt>
                <c:pt idx="11964">
                  <c:v>16.469357414239301</c:v>
                </c:pt>
                <c:pt idx="11965">
                  <c:v>16.470733990418999</c:v>
                </c:pt>
                <c:pt idx="11966">
                  <c:v>16.472110566598801</c:v>
                </c:pt>
                <c:pt idx="11967">
                  <c:v>16.473487142778499</c:v>
                </c:pt>
                <c:pt idx="11968">
                  <c:v>16.474863718958201</c:v>
                </c:pt>
                <c:pt idx="11969">
                  <c:v>16.476240295137899</c:v>
                </c:pt>
                <c:pt idx="11970">
                  <c:v>16.4776168713177</c:v>
                </c:pt>
                <c:pt idx="11971">
                  <c:v>16.478993447497398</c:v>
                </c:pt>
                <c:pt idx="11972">
                  <c:v>16.4803700236771</c:v>
                </c:pt>
                <c:pt idx="11973">
                  <c:v>16.481746599856798</c:v>
                </c:pt>
                <c:pt idx="11974">
                  <c:v>16.483123176036599</c:v>
                </c:pt>
                <c:pt idx="11975">
                  <c:v>16.484499752216301</c:v>
                </c:pt>
                <c:pt idx="11976">
                  <c:v>16.485876328395999</c:v>
                </c:pt>
                <c:pt idx="11977">
                  <c:v>16.487252904575701</c:v>
                </c:pt>
                <c:pt idx="11978">
                  <c:v>16.488629480755499</c:v>
                </c:pt>
                <c:pt idx="11979">
                  <c:v>16.490006056935201</c:v>
                </c:pt>
                <c:pt idx="11980">
                  <c:v>16.491382633114899</c:v>
                </c:pt>
                <c:pt idx="11981">
                  <c:v>16.492759209294601</c:v>
                </c:pt>
                <c:pt idx="11982">
                  <c:v>16.494135785474398</c:v>
                </c:pt>
                <c:pt idx="11983">
                  <c:v>16.4955123616541</c:v>
                </c:pt>
                <c:pt idx="11984">
                  <c:v>16.496888937833798</c:v>
                </c:pt>
                <c:pt idx="11985">
                  <c:v>16.4982655140135</c:v>
                </c:pt>
                <c:pt idx="11986">
                  <c:v>16.499642090193301</c:v>
                </c:pt>
                <c:pt idx="11987">
                  <c:v>16.501018666373</c:v>
                </c:pt>
                <c:pt idx="11988">
                  <c:v>16.502395242552701</c:v>
                </c:pt>
                <c:pt idx="11989">
                  <c:v>16.503771818732499</c:v>
                </c:pt>
                <c:pt idx="11990">
                  <c:v>16.505148394912201</c:v>
                </c:pt>
                <c:pt idx="11991">
                  <c:v>16.506524971091899</c:v>
                </c:pt>
                <c:pt idx="11992">
                  <c:v>16.507901547271601</c:v>
                </c:pt>
                <c:pt idx="11993">
                  <c:v>16.509278123451399</c:v>
                </c:pt>
                <c:pt idx="11994">
                  <c:v>16.5106546996311</c:v>
                </c:pt>
                <c:pt idx="11995">
                  <c:v>16.512031275810799</c:v>
                </c:pt>
                <c:pt idx="11996">
                  <c:v>16.5134078519905</c:v>
                </c:pt>
                <c:pt idx="11997">
                  <c:v>16.514784428170302</c:v>
                </c:pt>
                <c:pt idx="11998">
                  <c:v>16.51616100435</c:v>
                </c:pt>
                <c:pt idx="11999">
                  <c:v>16.517537580529702</c:v>
                </c:pt>
                <c:pt idx="12000">
                  <c:v>16.5189141567094</c:v>
                </c:pt>
                <c:pt idx="12001">
                  <c:v>16.520290732889201</c:v>
                </c:pt>
                <c:pt idx="12002">
                  <c:v>16.521667309068899</c:v>
                </c:pt>
                <c:pt idx="12003">
                  <c:v>16.523043885248601</c:v>
                </c:pt>
                <c:pt idx="12004">
                  <c:v>16.524420461428299</c:v>
                </c:pt>
                <c:pt idx="12005">
                  <c:v>16.5257970376081</c:v>
                </c:pt>
                <c:pt idx="12006">
                  <c:v>16.527173613787799</c:v>
                </c:pt>
                <c:pt idx="12007">
                  <c:v>16.5285501899675</c:v>
                </c:pt>
                <c:pt idx="12008">
                  <c:v>16.529926766147199</c:v>
                </c:pt>
                <c:pt idx="12009">
                  <c:v>16.531303342327</c:v>
                </c:pt>
                <c:pt idx="12010">
                  <c:v>16.532679918506702</c:v>
                </c:pt>
                <c:pt idx="12011">
                  <c:v>16.5340564946864</c:v>
                </c:pt>
                <c:pt idx="12012">
                  <c:v>16.535433070866102</c:v>
                </c:pt>
                <c:pt idx="12013">
                  <c:v>16.536809647045899</c:v>
                </c:pt>
                <c:pt idx="12014">
                  <c:v>16.538186223225601</c:v>
                </c:pt>
                <c:pt idx="12015">
                  <c:v>16.539562799405299</c:v>
                </c:pt>
                <c:pt idx="12016">
                  <c:v>16.540939375585001</c:v>
                </c:pt>
                <c:pt idx="12017">
                  <c:v>16.542315951764799</c:v>
                </c:pt>
                <c:pt idx="12018">
                  <c:v>16.543692527944501</c:v>
                </c:pt>
                <c:pt idx="12019">
                  <c:v>16.545069104124199</c:v>
                </c:pt>
                <c:pt idx="12020">
                  <c:v>16.546445680304</c:v>
                </c:pt>
                <c:pt idx="12021">
                  <c:v>16.547822256483698</c:v>
                </c:pt>
                <c:pt idx="12022">
                  <c:v>16.5491988326634</c:v>
                </c:pt>
                <c:pt idx="12023">
                  <c:v>16.550575408843098</c:v>
                </c:pt>
                <c:pt idx="12024">
                  <c:v>16.5519519850229</c:v>
                </c:pt>
                <c:pt idx="12025">
                  <c:v>16.553328561202601</c:v>
                </c:pt>
                <c:pt idx="12026">
                  <c:v>16.5547051373823</c:v>
                </c:pt>
                <c:pt idx="12027">
                  <c:v>16.556081713562001</c:v>
                </c:pt>
                <c:pt idx="12028">
                  <c:v>16.557458289741799</c:v>
                </c:pt>
                <c:pt idx="12029">
                  <c:v>16.558834865921501</c:v>
                </c:pt>
                <c:pt idx="12030">
                  <c:v>16.560211442101199</c:v>
                </c:pt>
                <c:pt idx="12031">
                  <c:v>16.561588018280901</c:v>
                </c:pt>
                <c:pt idx="12032">
                  <c:v>16.562964594460698</c:v>
                </c:pt>
                <c:pt idx="12033">
                  <c:v>16.5643411706404</c:v>
                </c:pt>
                <c:pt idx="12034">
                  <c:v>16.565717746820098</c:v>
                </c:pt>
                <c:pt idx="12035">
                  <c:v>16.5670943229998</c:v>
                </c:pt>
                <c:pt idx="12036">
                  <c:v>16.568470899179601</c:v>
                </c:pt>
                <c:pt idx="12037">
                  <c:v>16.5698474753593</c:v>
                </c:pt>
                <c:pt idx="12038">
                  <c:v>16.571224051539001</c:v>
                </c:pt>
                <c:pt idx="12039">
                  <c:v>16.5726006277187</c:v>
                </c:pt>
                <c:pt idx="12040">
                  <c:v>16.573977203898501</c:v>
                </c:pt>
                <c:pt idx="12041">
                  <c:v>16.575353780078199</c:v>
                </c:pt>
                <c:pt idx="12042">
                  <c:v>16.576730356257901</c:v>
                </c:pt>
                <c:pt idx="12043">
                  <c:v>16.578106932437599</c:v>
                </c:pt>
                <c:pt idx="12044">
                  <c:v>16.5794835086174</c:v>
                </c:pt>
                <c:pt idx="12045">
                  <c:v>16.580860084797099</c:v>
                </c:pt>
                <c:pt idx="12046">
                  <c:v>16.5822366609768</c:v>
                </c:pt>
                <c:pt idx="12047">
                  <c:v>16.583613237156602</c:v>
                </c:pt>
                <c:pt idx="12048">
                  <c:v>16.5849898133363</c:v>
                </c:pt>
                <c:pt idx="12049">
                  <c:v>16.586366389516002</c:v>
                </c:pt>
                <c:pt idx="12050">
                  <c:v>16.5877429656957</c:v>
                </c:pt>
                <c:pt idx="12051">
                  <c:v>16.589119541875402</c:v>
                </c:pt>
                <c:pt idx="12052">
                  <c:v>16.590496118055199</c:v>
                </c:pt>
                <c:pt idx="12053">
                  <c:v>16.591872694234901</c:v>
                </c:pt>
                <c:pt idx="12054">
                  <c:v>16.593249270414599</c:v>
                </c:pt>
                <c:pt idx="12055">
                  <c:v>16.594625846594401</c:v>
                </c:pt>
                <c:pt idx="12056">
                  <c:v>16.596002422774099</c:v>
                </c:pt>
                <c:pt idx="12057">
                  <c:v>16.597378998953801</c:v>
                </c:pt>
                <c:pt idx="12058">
                  <c:v>16.598755575133499</c:v>
                </c:pt>
                <c:pt idx="12059">
                  <c:v>16.6001321513133</c:v>
                </c:pt>
                <c:pt idx="12060">
                  <c:v>16.601508727493002</c:v>
                </c:pt>
                <c:pt idx="12061">
                  <c:v>16.6028853036727</c:v>
                </c:pt>
                <c:pt idx="12062">
                  <c:v>16.604261879852402</c:v>
                </c:pt>
                <c:pt idx="12063">
                  <c:v>16.605638456032199</c:v>
                </c:pt>
                <c:pt idx="12064">
                  <c:v>16.607015032211901</c:v>
                </c:pt>
                <c:pt idx="12065">
                  <c:v>16.608391608391599</c:v>
                </c:pt>
                <c:pt idx="12066">
                  <c:v>16.609768184571301</c:v>
                </c:pt>
                <c:pt idx="12067">
                  <c:v>16.611144760751099</c:v>
                </c:pt>
                <c:pt idx="12068">
                  <c:v>16.612521336930801</c:v>
                </c:pt>
                <c:pt idx="12069">
                  <c:v>16.613897913110499</c:v>
                </c:pt>
                <c:pt idx="12070">
                  <c:v>16.615274489290201</c:v>
                </c:pt>
                <c:pt idx="12071">
                  <c:v>16.616651065469998</c:v>
                </c:pt>
                <c:pt idx="12072">
                  <c:v>16.6180276416497</c:v>
                </c:pt>
                <c:pt idx="12073">
                  <c:v>16.619404217829398</c:v>
                </c:pt>
                <c:pt idx="12074">
                  <c:v>16.6207807940091</c:v>
                </c:pt>
                <c:pt idx="12075">
                  <c:v>16.622157370188901</c:v>
                </c:pt>
                <c:pt idx="12076">
                  <c:v>16.6235339463686</c:v>
                </c:pt>
                <c:pt idx="12077">
                  <c:v>16.624910522548301</c:v>
                </c:pt>
                <c:pt idx="12078">
                  <c:v>16.626287098728</c:v>
                </c:pt>
                <c:pt idx="12079">
                  <c:v>16.627663674907801</c:v>
                </c:pt>
                <c:pt idx="12080">
                  <c:v>16.629040251087499</c:v>
                </c:pt>
                <c:pt idx="12081">
                  <c:v>16.630416827267201</c:v>
                </c:pt>
                <c:pt idx="12082">
                  <c:v>16.631793403446999</c:v>
                </c:pt>
                <c:pt idx="12083">
                  <c:v>16.6331699796267</c:v>
                </c:pt>
                <c:pt idx="12084">
                  <c:v>16.634546555806399</c:v>
                </c:pt>
                <c:pt idx="12085">
                  <c:v>16.6359231319861</c:v>
                </c:pt>
                <c:pt idx="12086">
                  <c:v>16.637299708165902</c:v>
                </c:pt>
                <c:pt idx="12087">
                  <c:v>16.6386762843456</c:v>
                </c:pt>
                <c:pt idx="12088">
                  <c:v>16.640052860525302</c:v>
                </c:pt>
                <c:pt idx="12089">
                  <c:v>16.641429436705</c:v>
                </c:pt>
                <c:pt idx="12090">
                  <c:v>16.642806012884801</c:v>
                </c:pt>
                <c:pt idx="12091">
                  <c:v>16.644182589064499</c:v>
                </c:pt>
                <c:pt idx="12092">
                  <c:v>16.645559165244201</c:v>
                </c:pt>
                <c:pt idx="12093">
                  <c:v>16.646935741423899</c:v>
                </c:pt>
                <c:pt idx="12094">
                  <c:v>16.6483123176037</c:v>
                </c:pt>
                <c:pt idx="12095">
                  <c:v>16.649688893783399</c:v>
                </c:pt>
                <c:pt idx="12096">
                  <c:v>16.6510654699631</c:v>
                </c:pt>
                <c:pt idx="12097">
                  <c:v>16.652442046142799</c:v>
                </c:pt>
                <c:pt idx="12098">
                  <c:v>16.6538186223226</c:v>
                </c:pt>
                <c:pt idx="12099">
                  <c:v>16.655195198502302</c:v>
                </c:pt>
                <c:pt idx="12100">
                  <c:v>16.656571774682</c:v>
                </c:pt>
                <c:pt idx="12101">
                  <c:v>16.657948350861702</c:v>
                </c:pt>
                <c:pt idx="12102">
                  <c:v>16.659324927041499</c:v>
                </c:pt>
                <c:pt idx="12103">
                  <c:v>16.660701503221201</c:v>
                </c:pt>
                <c:pt idx="12104">
                  <c:v>16.662078079400899</c:v>
                </c:pt>
                <c:pt idx="12105">
                  <c:v>16.663454655580601</c:v>
                </c:pt>
                <c:pt idx="12106">
                  <c:v>16.664831231760399</c:v>
                </c:pt>
                <c:pt idx="12107">
                  <c:v>16.666207807940101</c:v>
                </c:pt>
                <c:pt idx="12108">
                  <c:v>16.667584384119799</c:v>
                </c:pt>
                <c:pt idx="12109">
                  <c:v>16.668960960299501</c:v>
                </c:pt>
                <c:pt idx="12110">
                  <c:v>16.670337536479298</c:v>
                </c:pt>
                <c:pt idx="12111">
                  <c:v>16.671714112659</c:v>
                </c:pt>
                <c:pt idx="12112">
                  <c:v>16.673090688838698</c:v>
                </c:pt>
                <c:pt idx="12113">
                  <c:v>16.6744672650184</c:v>
                </c:pt>
                <c:pt idx="12114">
                  <c:v>16.675843841198201</c:v>
                </c:pt>
                <c:pt idx="12115">
                  <c:v>16.6772204173779</c:v>
                </c:pt>
                <c:pt idx="12116">
                  <c:v>16.678596993557601</c:v>
                </c:pt>
                <c:pt idx="12117">
                  <c:v>16.679973569737399</c:v>
                </c:pt>
                <c:pt idx="12118">
                  <c:v>16.681350145917101</c:v>
                </c:pt>
                <c:pt idx="12119">
                  <c:v>16.682726722096799</c:v>
                </c:pt>
                <c:pt idx="12120">
                  <c:v>16.684103298276501</c:v>
                </c:pt>
                <c:pt idx="12121">
                  <c:v>16.685479874456298</c:v>
                </c:pt>
                <c:pt idx="12122">
                  <c:v>16.686856450636</c:v>
                </c:pt>
                <c:pt idx="12123">
                  <c:v>16.688233026815698</c:v>
                </c:pt>
                <c:pt idx="12124">
                  <c:v>16.6896096029954</c:v>
                </c:pt>
                <c:pt idx="12125">
                  <c:v>16.690986179175201</c:v>
                </c:pt>
                <c:pt idx="12126">
                  <c:v>16.6923627553549</c:v>
                </c:pt>
                <c:pt idx="12127">
                  <c:v>16.693739331534601</c:v>
                </c:pt>
                <c:pt idx="12128">
                  <c:v>16.6951159077143</c:v>
                </c:pt>
                <c:pt idx="12129">
                  <c:v>16.696492483894101</c:v>
                </c:pt>
                <c:pt idx="12130">
                  <c:v>16.697869060073799</c:v>
                </c:pt>
                <c:pt idx="12131">
                  <c:v>16.699245636253501</c:v>
                </c:pt>
                <c:pt idx="12132">
                  <c:v>16.700622212433199</c:v>
                </c:pt>
                <c:pt idx="12133">
                  <c:v>16.701998788613</c:v>
                </c:pt>
                <c:pt idx="12134">
                  <c:v>16.703375364792699</c:v>
                </c:pt>
                <c:pt idx="12135">
                  <c:v>16.7047519409724</c:v>
                </c:pt>
                <c:pt idx="12136">
                  <c:v>16.706128517152099</c:v>
                </c:pt>
                <c:pt idx="12137">
                  <c:v>16.7075050933319</c:v>
                </c:pt>
                <c:pt idx="12138">
                  <c:v>16.708881669511602</c:v>
                </c:pt>
                <c:pt idx="12139">
                  <c:v>16.7102582456913</c:v>
                </c:pt>
                <c:pt idx="12140">
                  <c:v>16.711634821871002</c:v>
                </c:pt>
                <c:pt idx="12141">
                  <c:v>16.713011398050799</c:v>
                </c:pt>
                <c:pt idx="12142">
                  <c:v>16.714387974230501</c:v>
                </c:pt>
                <c:pt idx="12143">
                  <c:v>16.715764550410199</c:v>
                </c:pt>
                <c:pt idx="12144">
                  <c:v>16.717141126589901</c:v>
                </c:pt>
                <c:pt idx="12145">
                  <c:v>16.718517702769699</c:v>
                </c:pt>
                <c:pt idx="12146">
                  <c:v>16.719894278949401</c:v>
                </c:pt>
                <c:pt idx="12147">
                  <c:v>16.721270855129099</c:v>
                </c:pt>
                <c:pt idx="12148">
                  <c:v>16.7226474313089</c:v>
                </c:pt>
                <c:pt idx="12149">
                  <c:v>16.724024007488602</c:v>
                </c:pt>
                <c:pt idx="12150">
                  <c:v>16.7254005836683</c:v>
                </c:pt>
                <c:pt idx="12151">
                  <c:v>16.726777159848002</c:v>
                </c:pt>
                <c:pt idx="12152">
                  <c:v>16.728153736027799</c:v>
                </c:pt>
                <c:pt idx="12153">
                  <c:v>16.729530312207501</c:v>
                </c:pt>
                <c:pt idx="12154">
                  <c:v>16.730906888387199</c:v>
                </c:pt>
                <c:pt idx="12155">
                  <c:v>16.732283464566901</c:v>
                </c:pt>
                <c:pt idx="12156">
                  <c:v>16.733660040746699</c:v>
                </c:pt>
                <c:pt idx="12157">
                  <c:v>16.735036616926401</c:v>
                </c:pt>
                <c:pt idx="12158">
                  <c:v>16.736413193106099</c:v>
                </c:pt>
                <c:pt idx="12159">
                  <c:v>16.737789769285801</c:v>
                </c:pt>
                <c:pt idx="12160">
                  <c:v>16.739166345465598</c:v>
                </c:pt>
                <c:pt idx="12161">
                  <c:v>16.7405429216453</c:v>
                </c:pt>
                <c:pt idx="12162">
                  <c:v>16.741919497824998</c:v>
                </c:pt>
                <c:pt idx="12163">
                  <c:v>16.7432960740047</c:v>
                </c:pt>
                <c:pt idx="12164">
                  <c:v>16.744672650184501</c:v>
                </c:pt>
                <c:pt idx="12165">
                  <c:v>16.7460492263642</c:v>
                </c:pt>
                <c:pt idx="12166">
                  <c:v>16.747425802543901</c:v>
                </c:pt>
                <c:pt idx="12167">
                  <c:v>16.7488023787236</c:v>
                </c:pt>
                <c:pt idx="12168">
                  <c:v>16.750178954903401</c:v>
                </c:pt>
                <c:pt idx="12169">
                  <c:v>16.751555531083099</c:v>
                </c:pt>
                <c:pt idx="12170">
                  <c:v>16.752932107262801</c:v>
                </c:pt>
                <c:pt idx="12171">
                  <c:v>16.754308683442499</c:v>
                </c:pt>
                <c:pt idx="12172">
                  <c:v>16.7556852596223</c:v>
                </c:pt>
                <c:pt idx="12173">
                  <c:v>16.757061835801998</c:v>
                </c:pt>
                <c:pt idx="12174">
                  <c:v>16.7584384119817</c:v>
                </c:pt>
                <c:pt idx="12175">
                  <c:v>16.759814988161398</c:v>
                </c:pt>
                <c:pt idx="12176">
                  <c:v>16.7611915643412</c:v>
                </c:pt>
                <c:pt idx="12177">
                  <c:v>16.762568140520901</c:v>
                </c:pt>
                <c:pt idx="12178">
                  <c:v>16.7639447167006</c:v>
                </c:pt>
                <c:pt idx="12179">
                  <c:v>16.765321292880301</c:v>
                </c:pt>
                <c:pt idx="12180">
                  <c:v>16.766697869060099</c:v>
                </c:pt>
                <c:pt idx="12181">
                  <c:v>16.768074445239801</c:v>
                </c:pt>
                <c:pt idx="12182">
                  <c:v>16.769451021419499</c:v>
                </c:pt>
                <c:pt idx="12183">
                  <c:v>16.7708275975993</c:v>
                </c:pt>
                <c:pt idx="12184">
                  <c:v>16.772204173778999</c:v>
                </c:pt>
                <c:pt idx="12185">
                  <c:v>16.7735807499587</c:v>
                </c:pt>
                <c:pt idx="12186">
                  <c:v>16.774957326138399</c:v>
                </c:pt>
                <c:pt idx="12187">
                  <c:v>16.7763339023182</c:v>
                </c:pt>
                <c:pt idx="12188">
                  <c:v>16.777710478497902</c:v>
                </c:pt>
                <c:pt idx="12189">
                  <c:v>16.7790870546776</c:v>
                </c:pt>
                <c:pt idx="12190">
                  <c:v>16.780463630857302</c:v>
                </c:pt>
                <c:pt idx="12191">
                  <c:v>16.781840207037099</c:v>
                </c:pt>
                <c:pt idx="12192">
                  <c:v>16.783216783216801</c:v>
                </c:pt>
                <c:pt idx="12193">
                  <c:v>16.784593359396499</c:v>
                </c:pt>
                <c:pt idx="12194">
                  <c:v>16.785969935576201</c:v>
                </c:pt>
                <c:pt idx="12195">
                  <c:v>16.787346511755999</c:v>
                </c:pt>
                <c:pt idx="12196">
                  <c:v>16.788723087935701</c:v>
                </c:pt>
                <c:pt idx="12197">
                  <c:v>16.790099664115399</c:v>
                </c:pt>
                <c:pt idx="12198">
                  <c:v>16.791476240295101</c:v>
                </c:pt>
                <c:pt idx="12199">
                  <c:v>16.792852816474898</c:v>
                </c:pt>
                <c:pt idx="12200">
                  <c:v>16.7942293926546</c:v>
                </c:pt>
                <c:pt idx="12201">
                  <c:v>16.795605968834298</c:v>
                </c:pt>
                <c:pt idx="12202">
                  <c:v>16.796982545014</c:v>
                </c:pt>
                <c:pt idx="12203">
                  <c:v>16.798359121193801</c:v>
                </c:pt>
                <c:pt idx="12204">
                  <c:v>16.799735697373499</c:v>
                </c:pt>
                <c:pt idx="12205">
                  <c:v>16.801112273553201</c:v>
                </c:pt>
                <c:pt idx="12206">
                  <c:v>16.802488849732899</c:v>
                </c:pt>
                <c:pt idx="12207">
                  <c:v>16.803865425912701</c:v>
                </c:pt>
                <c:pt idx="12208">
                  <c:v>16.805242002092399</c:v>
                </c:pt>
                <c:pt idx="12209">
                  <c:v>16.806618578272101</c:v>
                </c:pt>
                <c:pt idx="12210">
                  <c:v>16.807995154451898</c:v>
                </c:pt>
                <c:pt idx="12211">
                  <c:v>16.8093717306316</c:v>
                </c:pt>
                <c:pt idx="12212">
                  <c:v>16.810748306811298</c:v>
                </c:pt>
                <c:pt idx="12213">
                  <c:v>16.812124882991</c:v>
                </c:pt>
                <c:pt idx="12214">
                  <c:v>16.813501459170801</c:v>
                </c:pt>
                <c:pt idx="12215">
                  <c:v>16.8148780353505</c:v>
                </c:pt>
                <c:pt idx="12216">
                  <c:v>16.816254611530201</c:v>
                </c:pt>
                <c:pt idx="12217">
                  <c:v>16.8176311877099</c:v>
                </c:pt>
                <c:pt idx="12218">
                  <c:v>16.819007763889701</c:v>
                </c:pt>
                <c:pt idx="12219">
                  <c:v>16.820384340069399</c:v>
                </c:pt>
                <c:pt idx="12220">
                  <c:v>16.821760916249101</c:v>
                </c:pt>
                <c:pt idx="12221">
                  <c:v>16.823137492428799</c:v>
                </c:pt>
                <c:pt idx="12222">
                  <c:v>16.8245140686086</c:v>
                </c:pt>
                <c:pt idx="12223">
                  <c:v>16.825890644788299</c:v>
                </c:pt>
                <c:pt idx="12224">
                  <c:v>16.827267220968</c:v>
                </c:pt>
                <c:pt idx="12225">
                  <c:v>16.828643797147699</c:v>
                </c:pt>
                <c:pt idx="12226">
                  <c:v>16.8300203733275</c:v>
                </c:pt>
                <c:pt idx="12227">
                  <c:v>16.831396949507202</c:v>
                </c:pt>
                <c:pt idx="12228">
                  <c:v>16.8327735256869</c:v>
                </c:pt>
                <c:pt idx="12229">
                  <c:v>16.834150101866602</c:v>
                </c:pt>
                <c:pt idx="12230">
                  <c:v>16.835526678046399</c:v>
                </c:pt>
                <c:pt idx="12231">
                  <c:v>16.836903254226101</c:v>
                </c:pt>
                <c:pt idx="12232">
                  <c:v>16.838279830405799</c:v>
                </c:pt>
                <c:pt idx="12233">
                  <c:v>16.839656406585501</c:v>
                </c:pt>
                <c:pt idx="12234">
                  <c:v>16.841032982765299</c:v>
                </c:pt>
                <c:pt idx="12235">
                  <c:v>16.842409558945</c:v>
                </c:pt>
                <c:pt idx="12236">
                  <c:v>16.843786135124699</c:v>
                </c:pt>
                <c:pt idx="12237">
                  <c:v>16.8451627113044</c:v>
                </c:pt>
                <c:pt idx="12238">
                  <c:v>16.846539287484202</c:v>
                </c:pt>
                <c:pt idx="12239">
                  <c:v>16.8479158636639</c:v>
                </c:pt>
                <c:pt idx="12240">
                  <c:v>16.849292439843602</c:v>
                </c:pt>
                <c:pt idx="12241">
                  <c:v>16.8506690160233</c:v>
                </c:pt>
                <c:pt idx="12242">
                  <c:v>16.852045592203101</c:v>
                </c:pt>
                <c:pt idx="12243">
                  <c:v>16.853422168382799</c:v>
                </c:pt>
                <c:pt idx="12244">
                  <c:v>16.854798744562501</c:v>
                </c:pt>
                <c:pt idx="12245">
                  <c:v>16.856175320742299</c:v>
                </c:pt>
                <c:pt idx="12246">
                  <c:v>16.857551896922001</c:v>
                </c:pt>
                <c:pt idx="12247">
                  <c:v>16.858928473101699</c:v>
                </c:pt>
                <c:pt idx="12248">
                  <c:v>16.860305049281401</c:v>
                </c:pt>
                <c:pt idx="12249">
                  <c:v>16.861681625461198</c:v>
                </c:pt>
                <c:pt idx="12250">
                  <c:v>16.8630582016409</c:v>
                </c:pt>
                <c:pt idx="12251">
                  <c:v>16.864434777820598</c:v>
                </c:pt>
                <c:pt idx="12252">
                  <c:v>16.8658113540003</c:v>
                </c:pt>
                <c:pt idx="12253">
                  <c:v>16.867187930180101</c:v>
                </c:pt>
                <c:pt idx="12254">
                  <c:v>16.8685645063598</c:v>
                </c:pt>
                <c:pt idx="12255">
                  <c:v>16.869941082539501</c:v>
                </c:pt>
                <c:pt idx="12256">
                  <c:v>16.8713176587192</c:v>
                </c:pt>
                <c:pt idx="12257">
                  <c:v>16.872694234899001</c:v>
                </c:pt>
                <c:pt idx="12258">
                  <c:v>16.874070811078699</c:v>
                </c:pt>
                <c:pt idx="12259">
                  <c:v>16.875447387258401</c:v>
                </c:pt>
                <c:pt idx="12260">
                  <c:v>16.876823963438099</c:v>
                </c:pt>
                <c:pt idx="12261">
                  <c:v>16.8782005396179</c:v>
                </c:pt>
                <c:pt idx="12262">
                  <c:v>16.879577115797598</c:v>
                </c:pt>
                <c:pt idx="12263">
                  <c:v>16.8809536919773</c:v>
                </c:pt>
                <c:pt idx="12264">
                  <c:v>16.882330268156998</c:v>
                </c:pt>
                <c:pt idx="12265">
                  <c:v>16.8837068443368</c:v>
                </c:pt>
                <c:pt idx="12266">
                  <c:v>16.885083420516501</c:v>
                </c:pt>
                <c:pt idx="12267">
                  <c:v>16.8864599966962</c:v>
                </c:pt>
                <c:pt idx="12268">
                  <c:v>16.887836572875901</c:v>
                </c:pt>
                <c:pt idx="12269">
                  <c:v>16.889213149055699</c:v>
                </c:pt>
                <c:pt idx="12270">
                  <c:v>16.890589725235401</c:v>
                </c:pt>
                <c:pt idx="12271">
                  <c:v>16.891966301415099</c:v>
                </c:pt>
                <c:pt idx="12272">
                  <c:v>16.893342877594801</c:v>
                </c:pt>
                <c:pt idx="12273">
                  <c:v>16.894719453774599</c:v>
                </c:pt>
                <c:pt idx="12274">
                  <c:v>16.8960960299543</c:v>
                </c:pt>
                <c:pt idx="12275">
                  <c:v>16.897472606133999</c:v>
                </c:pt>
                <c:pt idx="12276">
                  <c:v>16.8988491823138</c:v>
                </c:pt>
                <c:pt idx="12277">
                  <c:v>16.900225758493502</c:v>
                </c:pt>
                <c:pt idx="12278">
                  <c:v>16.9016023346732</c:v>
                </c:pt>
                <c:pt idx="12279">
                  <c:v>16.902978910852902</c:v>
                </c:pt>
                <c:pt idx="12280">
                  <c:v>16.904355487032699</c:v>
                </c:pt>
                <c:pt idx="12281">
                  <c:v>16.905732063212401</c:v>
                </c:pt>
                <c:pt idx="12282">
                  <c:v>16.907108639392099</c:v>
                </c:pt>
                <c:pt idx="12283">
                  <c:v>16.908485215571801</c:v>
                </c:pt>
                <c:pt idx="12284">
                  <c:v>16.909861791751599</c:v>
                </c:pt>
                <c:pt idx="12285">
                  <c:v>16.911238367931301</c:v>
                </c:pt>
                <c:pt idx="12286">
                  <c:v>16.912614944110999</c:v>
                </c:pt>
                <c:pt idx="12287">
                  <c:v>16.913991520290701</c:v>
                </c:pt>
                <c:pt idx="12288">
                  <c:v>16.915368096470502</c:v>
                </c:pt>
                <c:pt idx="12289">
                  <c:v>16.9167446726502</c:v>
                </c:pt>
                <c:pt idx="12290">
                  <c:v>16.918121248829902</c:v>
                </c:pt>
                <c:pt idx="12291">
                  <c:v>16.9194978250096</c:v>
                </c:pt>
                <c:pt idx="12292">
                  <c:v>16.920874401189401</c:v>
                </c:pt>
                <c:pt idx="12293">
                  <c:v>16.922250977369099</c:v>
                </c:pt>
                <c:pt idx="12294">
                  <c:v>16.923627553548801</c:v>
                </c:pt>
                <c:pt idx="12295">
                  <c:v>16.925004129728499</c:v>
                </c:pt>
                <c:pt idx="12296">
                  <c:v>16.926380705908301</c:v>
                </c:pt>
                <c:pt idx="12297">
                  <c:v>16.927757282087999</c:v>
                </c:pt>
                <c:pt idx="12298">
                  <c:v>16.929133858267701</c:v>
                </c:pt>
                <c:pt idx="12299">
                  <c:v>16.930510434447399</c:v>
                </c:pt>
                <c:pt idx="12300">
                  <c:v>16.9318870106272</c:v>
                </c:pt>
                <c:pt idx="12301">
                  <c:v>16.933263586806898</c:v>
                </c:pt>
                <c:pt idx="12302">
                  <c:v>16.9346401629866</c:v>
                </c:pt>
                <c:pt idx="12303">
                  <c:v>16.936016739166298</c:v>
                </c:pt>
                <c:pt idx="12304">
                  <c:v>16.9373933153461</c:v>
                </c:pt>
                <c:pt idx="12305">
                  <c:v>16.938769891525801</c:v>
                </c:pt>
                <c:pt idx="12306">
                  <c:v>16.9401464677055</c:v>
                </c:pt>
                <c:pt idx="12307">
                  <c:v>16.941523043885301</c:v>
                </c:pt>
                <c:pt idx="12308">
                  <c:v>16.942899620064999</c:v>
                </c:pt>
                <c:pt idx="12309">
                  <c:v>16.944276196244701</c:v>
                </c:pt>
                <c:pt idx="12310">
                  <c:v>16.945652772424399</c:v>
                </c:pt>
                <c:pt idx="12311">
                  <c:v>16.9470293486042</c:v>
                </c:pt>
                <c:pt idx="12312">
                  <c:v>16.948405924783899</c:v>
                </c:pt>
                <c:pt idx="12313">
                  <c:v>16.9497825009636</c:v>
                </c:pt>
                <c:pt idx="12314">
                  <c:v>16.951159077143299</c:v>
                </c:pt>
                <c:pt idx="12315">
                  <c:v>16.9525356533231</c:v>
                </c:pt>
                <c:pt idx="12316">
                  <c:v>16.953912229502802</c:v>
                </c:pt>
                <c:pt idx="12317">
                  <c:v>16.9552888056825</c:v>
                </c:pt>
                <c:pt idx="12318">
                  <c:v>16.956665381862202</c:v>
                </c:pt>
                <c:pt idx="12319">
                  <c:v>16.958041958041999</c:v>
                </c:pt>
                <c:pt idx="12320">
                  <c:v>16.959418534221701</c:v>
                </c:pt>
                <c:pt idx="12321">
                  <c:v>16.960795110401399</c:v>
                </c:pt>
                <c:pt idx="12322">
                  <c:v>16.962171686581101</c:v>
                </c:pt>
                <c:pt idx="12323">
                  <c:v>16.963548262760899</c:v>
                </c:pt>
                <c:pt idx="12324">
                  <c:v>16.9649248389406</c:v>
                </c:pt>
                <c:pt idx="12325">
                  <c:v>16.966301415120299</c:v>
                </c:pt>
                <c:pt idx="12326">
                  <c:v>16.9676779913</c:v>
                </c:pt>
                <c:pt idx="12327">
                  <c:v>16.969054567479802</c:v>
                </c:pt>
                <c:pt idx="12328">
                  <c:v>16.9704311436595</c:v>
                </c:pt>
                <c:pt idx="12329">
                  <c:v>16.971807719839202</c:v>
                </c:pt>
                <c:pt idx="12330">
                  <c:v>16.9731842960189</c:v>
                </c:pt>
                <c:pt idx="12331">
                  <c:v>16.974560872198701</c:v>
                </c:pt>
                <c:pt idx="12332">
                  <c:v>16.975937448378399</c:v>
                </c:pt>
                <c:pt idx="12333">
                  <c:v>16.977314024558101</c:v>
                </c:pt>
                <c:pt idx="12334">
                  <c:v>16.978690600737799</c:v>
                </c:pt>
                <c:pt idx="12335">
                  <c:v>16.980067176917601</c:v>
                </c:pt>
                <c:pt idx="12336">
                  <c:v>16.981443753097299</c:v>
                </c:pt>
                <c:pt idx="12337">
                  <c:v>16.982820329277001</c:v>
                </c:pt>
                <c:pt idx="12338">
                  <c:v>16.984196905456798</c:v>
                </c:pt>
                <c:pt idx="12339">
                  <c:v>16.9855734816365</c:v>
                </c:pt>
                <c:pt idx="12340">
                  <c:v>16.986950057816198</c:v>
                </c:pt>
                <c:pt idx="12341">
                  <c:v>16.9883266339959</c:v>
                </c:pt>
                <c:pt idx="12342">
                  <c:v>16.989703210175701</c:v>
                </c:pt>
                <c:pt idx="12343">
                  <c:v>16.9910797863554</c:v>
                </c:pt>
                <c:pt idx="12344">
                  <c:v>16.992456362535101</c:v>
                </c:pt>
                <c:pt idx="12345">
                  <c:v>16.993832938714799</c:v>
                </c:pt>
                <c:pt idx="12346">
                  <c:v>16.995209514894601</c:v>
                </c:pt>
                <c:pt idx="12347">
                  <c:v>16.996586091074299</c:v>
                </c:pt>
                <c:pt idx="12348">
                  <c:v>16.997962667254001</c:v>
                </c:pt>
                <c:pt idx="12349">
                  <c:v>16.999339243433699</c:v>
                </c:pt>
                <c:pt idx="12350">
                  <c:v>17.0007158196135</c:v>
                </c:pt>
                <c:pt idx="12351">
                  <c:v>17.002092395793198</c:v>
                </c:pt>
                <c:pt idx="12352">
                  <c:v>17.0034689719729</c:v>
                </c:pt>
                <c:pt idx="12353">
                  <c:v>17.004845548152598</c:v>
                </c:pt>
                <c:pt idx="12354">
                  <c:v>17.0062221243324</c:v>
                </c:pt>
                <c:pt idx="12355">
                  <c:v>17.007598700512101</c:v>
                </c:pt>
                <c:pt idx="12356">
                  <c:v>17.0089752766918</c:v>
                </c:pt>
                <c:pt idx="12357">
                  <c:v>17.010351852871501</c:v>
                </c:pt>
                <c:pt idx="12358">
                  <c:v>17.011728429051299</c:v>
                </c:pt>
                <c:pt idx="12359">
                  <c:v>17.013105005231001</c:v>
                </c:pt>
                <c:pt idx="12360">
                  <c:v>17.014481581410699</c:v>
                </c:pt>
                <c:pt idx="12361">
                  <c:v>17.015858157590401</c:v>
                </c:pt>
                <c:pt idx="12362">
                  <c:v>17.017234733770199</c:v>
                </c:pt>
                <c:pt idx="12363">
                  <c:v>17.0186113099499</c:v>
                </c:pt>
                <c:pt idx="12364">
                  <c:v>17.019987886129599</c:v>
                </c:pt>
                <c:pt idx="12365">
                  <c:v>17.0213644623093</c:v>
                </c:pt>
                <c:pt idx="12366">
                  <c:v>17.022741038489102</c:v>
                </c:pt>
                <c:pt idx="12367">
                  <c:v>17.0241176146688</c:v>
                </c:pt>
                <c:pt idx="12368">
                  <c:v>17.025494190848502</c:v>
                </c:pt>
                <c:pt idx="12369">
                  <c:v>17.0268707670282</c:v>
                </c:pt>
                <c:pt idx="12370">
                  <c:v>17.028247343208001</c:v>
                </c:pt>
                <c:pt idx="12371">
                  <c:v>17.029623919387699</c:v>
                </c:pt>
                <c:pt idx="12372">
                  <c:v>17.031000495567401</c:v>
                </c:pt>
                <c:pt idx="12373">
                  <c:v>17.032377071747199</c:v>
                </c:pt>
                <c:pt idx="12374">
                  <c:v>17.0337536479269</c:v>
                </c:pt>
                <c:pt idx="12375">
                  <c:v>17.035130224106599</c:v>
                </c:pt>
                <c:pt idx="12376">
                  <c:v>17.0365068002863</c:v>
                </c:pt>
                <c:pt idx="12377">
                  <c:v>17.037883376466102</c:v>
                </c:pt>
                <c:pt idx="12378">
                  <c:v>17.0392599526458</c:v>
                </c:pt>
                <c:pt idx="12379">
                  <c:v>17.040636528825502</c:v>
                </c:pt>
                <c:pt idx="12380">
                  <c:v>17.0420131050052</c:v>
                </c:pt>
                <c:pt idx="12381">
                  <c:v>17.043389681185001</c:v>
                </c:pt>
                <c:pt idx="12382">
                  <c:v>17.044766257364699</c:v>
                </c:pt>
                <c:pt idx="12383">
                  <c:v>17.046142833544401</c:v>
                </c:pt>
                <c:pt idx="12384">
                  <c:v>17.047519409724099</c:v>
                </c:pt>
                <c:pt idx="12385">
                  <c:v>17.048895985903901</c:v>
                </c:pt>
                <c:pt idx="12386">
                  <c:v>17.050272562083599</c:v>
                </c:pt>
                <c:pt idx="12387">
                  <c:v>17.051649138263301</c:v>
                </c:pt>
                <c:pt idx="12388">
                  <c:v>17.053025714442999</c:v>
                </c:pt>
                <c:pt idx="12389">
                  <c:v>17.0544022906228</c:v>
                </c:pt>
                <c:pt idx="12390">
                  <c:v>17.055778866802498</c:v>
                </c:pt>
                <c:pt idx="12391">
                  <c:v>17.0571554429822</c:v>
                </c:pt>
                <c:pt idx="12392">
                  <c:v>17.058532019161898</c:v>
                </c:pt>
                <c:pt idx="12393">
                  <c:v>17.0599085953417</c:v>
                </c:pt>
                <c:pt idx="12394">
                  <c:v>17.061285171521401</c:v>
                </c:pt>
                <c:pt idx="12395">
                  <c:v>17.0626617477011</c:v>
                </c:pt>
                <c:pt idx="12396">
                  <c:v>17.064038323880801</c:v>
                </c:pt>
                <c:pt idx="12397">
                  <c:v>17.065414900060599</c:v>
                </c:pt>
                <c:pt idx="12398">
                  <c:v>17.066791476240301</c:v>
                </c:pt>
                <c:pt idx="12399">
                  <c:v>17.068168052419999</c:v>
                </c:pt>
                <c:pt idx="12400">
                  <c:v>17.0695446285998</c:v>
                </c:pt>
                <c:pt idx="12401">
                  <c:v>17.070921204779498</c:v>
                </c:pt>
                <c:pt idx="12402">
                  <c:v>17.0722977809592</c:v>
                </c:pt>
                <c:pt idx="12403">
                  <c:v>17.073674357138898</c:v>
                </c:pt>
                <c:pt idx="12404">
                  <c:v>17.0750509333187</c:v>
                </c:pt>
                <c:pt idx="12405">
                  <c:v>17.076427509498401</c:v>
                </c:pt>
                <c:pt idx="12406">
                  <c:v>17.0778040856781</c:v>
                </c:pt>
                <c:pt idx="12407">
                  <c:v>17.079180661857801</c:v>
                </c:pt>
                <c:pt idx="12408">
                  <c:v>17.080557238037599</c:v>
                </c:pt>
                <c:pt idx="12409">
                  <c:v>17.081933814217301</c:v>
                </c:pt>
                <c:pt idx="12410">
                  <c:v>17.083310390396999</c:v>
                </c:pt>
                <c:pt idx="12411">
                  <c:v>17.084686966576701</c:v>
                </c:pt>
                <c:pt idx="12412">
                  <c:v>17.086063542756499</c:v>
                </c:pt>
                <c:pt idx="12413">
                  <c:v>17.0874401189362</c:v>
                </c:pt>
                <c:pt idx="12414">
                  <c:v>17.088816695115899</c:v>
                </c:pt>
                <c:pt idx="12415">
                  <c:v>17.0901932712956</c:v>
                </c:pt>
                <c:pt idx="12416">
                  <c:v>17.091569847475402</c:v>
                </c:pt>
                <c:pt idx="12417">
                  <c:v>17.0929464236551</c:v>
                </c:pt>
                <c:pt idx="12418">
                  <c:v>17.094322999834802</c:v>
                </c:pt>
                <c:pt idx="12419">
                  <c:v>17.0956995760145</c:v>
                </c:pt>
                <c:pt idx="12420">
                  <c:v>17.097076152194301</c:v>
                </c:pt>
                <c:pt idx="12421">
                  <c:v>17.098452728373999</c:v>
                </c:pt>
                <c:pt idx="12422">
                  <c:v>17.099829304553701</c:v>
                </c:pt>
                <c:pt idx="12423">
                  <c:v>17.101205880733399</c:v>
                </c:pt>
                <c:pt idx="12424">
                  <c:v>17.102582456913201</c:v>
                </c:pt>
                <c:pt idx="12425">
                  <c:v>17.103959033092899</c:v>
                </c:pt>
                <c:pt idx="12426">
                  <c:v>17.105335609272601</c:v>
                </c:pt>
                <c:pt idx="12427">
                  <c:v>17.106712185452299</c:v>
                </c:pt>
                <c:pt idx="12428">
                  <c:v>17.1080887616321</c:v>
                </c:pt>
                <c:pt idx="12429">
                  <c:v>17.109465337811798</c:v>
                </c:pt>
                <c:pt idx="12430">
                  <c:v>17.1108419139915</c:v>
                </c:pt>
                <c:pt idx="12431">
                  <c:v>17.112218490171198</c:v>
                </c:pt>
                <c:pt idx="12432">
                  <c:v>17.113595066350999</c:v>
                </c:pt>
                <c:pt idx="12433">
                  <c:v>17.114971642530701</c:v>
                </c:pt>
                <c:pt idx="12434">
                  <c:v>17.116348218710399</c:v>
                </c:pt>
                <c:pt idx="12435">
                  <c:v>17.117724794890201</c:v>
                </c:pt>
                <c:pt idx="12436">
                  <c:v>17.119101371069899</c:v>
                </c:pt>
                <c:pt idx="12437">
                  <c:v>17.120477947249601</c:v>
                </c:pt>
                <c:pt idx="12438">
                  <c:v>17.121854523429299</c:v>
                </c:pt>
                <c:pt idx="12439">
                  <c:v>17.1232310996091</c:v>
                </c:pt>
                <c:pt idx="12440">
                  <c:v>17.124607675788798</c:v>
                </c:pt>
                <c:pt idx="12441">
                  <c:v>17.1259842519685</c:v>
                </c:pt>
                <c:pt idx="12442">
                  <c:v>17.127360828148198</c:v>
                </c:pt>
                <c:pt idx="12443">
                  <c:v>17.128737404328</c:v>
                </c:pt>
                <c:pt idx="12444">
                  <c:v>17.130113980507701</c:v>
                </c:pt>
                <c:pt idx="12445">
                  <c:v>17.1314905566874</c:v>
                </c:pt>
                <c:pt idx="12446">
                  <c:v>17.132867132867101</c:v>
                </c:pt>
                <c:pt idx="12447">
                  <c:v>17.134243709046899</c:v>
                </c:pt>
                <c:pt idx="12448">
                  <c:v>17.135620285226601</c:v>
                </c:pt>
                <c:pt idx="12449">
                  <c:v>17.136996861406299</c:v>
                </c:pt>
                <c:pt idx="12450">
                  <c:v>17.138373437586001</c:v>
                </c:pt>
                <c:pt idx="12451">
                  <c:v>17.139750013765799</c:v>
                </c:pt>
                <c:pt idx="12452">
                  <c:v>17.1411265899455</c:v>
                </c:pt>
                <c:pt idx="12453">
                  <c:v>17.142503166125199</c:v>
                </c:pt>
                <c:pt idx="12454">
                  <c:v>17.1438797423049</c:v>
                </c:pt>
                <c:pt idx="12455">
                  <c:v>17.145256318484702</c:v>
                </c:pt>
                <c:pt idx="12456">
                  <c:v>17.1466328946644</c:v>
                </c:pt>
                <c:pt idx="12457">
                  <c:v>17.148009470844102</c:v>
                </c:pt>
                <c:pt idx="12458">
                  <c:v>17.1493860470238</c:v>
                </c:pt>
                <c:pt idx="12459">
                  <c:v>17.150762623203601</c:v>
                </c:pt>
                <c:pt idx="12460">
                  <c:v>17.152139199383299</c:v>
                </c:pt>
                <c:pt idx="12461">
                  <c:v>17.153515775563001</c:v>
                </c:pt>
                <c:pt idx="12462">
                  <c:v>17.154892351742799</c:v>
                </c:pt>
                <c:pt idx="12463">
                  <c:v>17.1562689279225</c:v>
                </c:pt>
                <c:pt idx="12464">
                  <c:v>17.157645504102199</c:v>
                </c:pt>
                <c:pt idx="12465">
                  <c:v>17.1590220802819</c:v>
                </c:pt>
                <c:pt idx="12466">
                  <c:v>17.160398656461702</c:v>
                </c:pt>
                <c:pt idx="12467">
                  <c:v>17.1617752326414</c:v>
                </c:pt>
                <c:pt idx="12468">
                  <c:v>17.163151808821102</c:v>
                </c:pt>
                <c:pt idx="12469">
                  <c:v>17.1645283850008</c:v>
                </c:pt>
                <c:pt idx="12470">
                  <c:v>17.165904961180601</c:v>
                </c:pt>
                <c:pt idx="12471">
                  <c:v>17.167281537360299</c:v>
                </c:pt>
                <c:pt idx="12472">
                  <c:v>17.168658113540001</c:v>
                </c:pt>
                <c:pt idx="12473">
                  <c:v>17.170034689719699</c:v>
                </c:pt>
                <c:pt idx="12474">
                  <c:v>17.171411265899501</c:v>
                </c:pt>
                <c:pt idx="12475">
                  <c:v>17.172787842079199</c:v>
                </c:pt>
                <c:pt idx="12476">
                  <c:v>17.174164418258901</c:v>
                </c:pt>
                <c:pt idx="12477">
                  <c:v>17.175540994438599</c:v>
                </c:pt>
                <c:pt idx="12478">
                  <c:v>17.1769175706184</c:v>
                </c:pt>
                <c:pt idx="12479">
                  <c:v>17.178294146798098</c:v>
                </c:pt>
                <c:pt idx="12480">
                  <c:v>17.1796707229778</c:v>
                </c:pt>
                <c:pt idx="12481">
                  <c:v>17.181047299157498</c:v>
                </c:pt>
                <c:pt idx="12482">
                  <c:v>17.1824238753373</c:v>
                </c:pt>
                <c:pt idx="12483">
                  <c:v>17.183800451517001</c:v>
                </c:pt>
                <c:pt idx="12484">
                  <c:v>17.1851770276967</c:v>
                </c:pt>
                <c:pt idx="12485">
                  <c:v>17.186553603876401</c:v>
                </c:pt>
                <c:pt idx="12486">
                  <c:v>17.187930180056199</c:v>
                </c:pt>
                <c:pt idx="12487">
                  <c:v>17.189306756235901</c:v>
                </c:pt>
                <c:pt idx="12488">
                  <c:v>17.190683332415599</c:v>
                </c:pt>
                <c:pt idx="12489">
                  <c:v>17.192059908595301</c:v>
                </c:pt>
                <c:pt idx="12490">
                  <c:v>17.193436484775098</c:v>
                </c:pt>
                <c:pt idx="12491">
                  <c:v>17.1948130609548</c:v>
                </c:pt>
                <c:pt idx="12492">
                  <c:v>17.196189637134498</c:v>
                </c:pt>
                <c:pt idx="12493">
                  <c:v>17.1975662133142</c:v>
                </c:pt>
                <c:pt idx="12494">
                  <c:v>17.198942789494001</c:v>
                </c:pt>
                <c:pt idx="12495">
                  <c:v>17.2003193656737</c:v>
                </c:pt>
                <c:pt idx="12496">
                  <c:v>17.201695941853401</c:v>
                </c:pt>
                <c:pt idx="12497">
                  <c:v>17.203072518033199</c:v>
                </c:pt>
                <c:pt idx="12498">
                  <c:v>17.204449094212901</c:v>
                </c:pt>
                <c:pt idx="12499">
                  <c:v>17.205825670392599</c:v>
                </c:pt>
                <c:pt idx="12500">
                  <c:v>17.207202246572301</c:v>
                </c:pt>
                <c:pt idx="12501">
                  <c:v>17.208578822752099</c:v>
                </c:pt>
                <c:pt idx="12502">
                  <c:v>17.2099553989318</c:v>
                </c:pt>
                <c:pt idx="12503">
                  <c:v>17.211331975111499</c:v>
                </c:pt>
                <c:pt idx="12504">
                  <c:v>17.2127085512912</c:v>
                </c:pt>
                <c:pt idx="12505">
                  <c:v>17.214085127471002</c:v>
                </c:pt>
                <c:pt idx="12506">
                  <c:v>17.2154617036507</c:v>
                </c:pt>
                <c:pt idx="12507">
                  <c:v>17.216838279830402</c:v>
                </c:pt>
                <c:pt idx="12508">
                  <c:v>17.2182148560101</c:v>
                </c:pt>
                <c:pt idx="12509">
                  <c:v>17.219591432189901</c:v>
                </c:pt>
                <c:pt idx="12510">
                  <c:v>17.220968008369599</c:v>
                </c:pt>
                <c:pt idx="12511">
                  <c:v>17.222344584549301</c:v>
                </c:pt>
                <c:pt idx="12512">
                  <c:v>17.223721160728999</c:v>
                </c:pt>
                <c:pt idx="12513">
                  <c:v>17.225097736908801</c:v>
                </c:pt>
                <c:pt idx="12514">
                  <c:v>17.226474313088499</c:v>
                </c:pt>
                <c:pt idx="12515">
                  <c:v>17.227850889268201</c:v>
                </c:pt>
                <c:pt idx="12516">
                  <c:v>17.229227465447899</c:v>
                </c:pt>
                <c:pt idx="12517">
                  <c:v>17.2306040416277</c:v>
                </c:pt>
                <c:pt idx="12518">
                  <c:v>17.231980617807402</c:v>
                </c:pt>
                <c:pt idx="12519">
                  <c:v>17.2333571939871</c:v>
                </c:pt>
                <c:pt idx="12520">
                  <c:v>17.234733770166802</c:v>
                </c:pt>
                <c:pt idx="12521">
                  <c:v>17.236110346346599</c:v>
                </c:pt>
                <c:pt idx="12522">
                  <c:v>17.237486922526301</c:v>
                </c:pt>
                <c:pt idx="12523">
                  <c:v>17.238863498705999</c:v>
                </c:pt>
                <c:pt idx="12524">
                  <c:v>17.240240074885701</c:v>
                </c:pt>
                <c:pt idx="12525">
                  <c:v>17.241616651065499</c:v>
                </c:pt>
                <c:pt idx="12526">
                  <c:v>17.242993227245201</c:v>
                </c:pt>
                <c:pt idx="12527">
                  <c:v>17.244369803424899</c:v>
                </c:pt>
                <c:pt idx="12528">
                  <c:v>17.2457463796047</c:v>
                </c:pt>
                <c:pt idx="12529">
                  <c:v>17.247122955784398</c:v>
                </c:pt>
                <c:pt idx="12530">
                  <c:v>17.2484995319641</c:v>
                </c:pt>
                <c:pt idx="12531">
                  <c:v>17.249876108143798</c:v>
                </c:pt>
                <c:pt idx="12532">
                  <c:v>17.2512526843236</c:v>
                </c:pt>
                <c:pt idx="12533">
                  <c:v>17.252629260503301</c:v>
                </c:pt>
                <c:pt idx="12534">
                  <c:v>17.254005836683</c:v>
                </c:pt>
                <c:pt idx="12535">
                  <c:v>17.255382412862701</c:v>
                </c:pt>
                <c:pt idx="12536">
                  <c:v>17.256758989042499</c:v>
                </c:pt>
                <c:pt idx="12537">
                  <c:v>17.258135565222201</c:v>
                </c:pt>
                <c:pt idx="12538">
                  <c:v>17.259512141401899</c:v>
                </c:pt>
                <c:pt idx="12539">
                  <c:v>17.260888717581601</c:v>
                </c:pt>
                <c:pt idx="12540">
                  <c:v>17.262265293761399</c:v>
                </c:pt>
                <c:pt idx="12541">
                  <c:v>17.2636418699411</c:v>
                </c:pt>
                <c:pt idx="12542">
                  <c:v>17.265018446120799</c:v>
                </c:pt>
                <c:pt idx="12543">
                  <c:v>17.2663950223005</c:v>
                </c:pt>
                <c:pt idx="12544">
                  <c:v>17.267771598480302</c:v>
                </c:pt>
                <c:pt idx="12545">
                  <c:v>17.26914817466</c:v>
                </c:pt>
                <c:pt idx="12546">
                  <c:v>17.270524750839702</c:v>
                </c:pt>
                <c:pt idx="12547">
                  <c:v>17.2719013270194</c:v>
                </c:pt>
                <c:pt idx="12548">
                  <c:v>17.273277903199201</c:v>
                </c:pt>
                <c:pt idx="12549">
                  <c:v>17.274654479378899</c:v>
                </c:pt>
                <c:pt idx="12550">
                  <c:v>17.276031055558601</c:v>
                </c:pt>
                <c:pt idx="12551">
                  <c:v>17.277407631738299</c:v>
                </c:pt>
                <c:pt idx="12552">
                  <c:v>17.2787842079181</c:v>
                </c:pt>
                <c:pt idx="12553">
                  <c:v>17.280160784097799</c:v>
                </c:pt>
                <c:pt idx="12554">
                  <c:v>17.2815373602775</c:v>
                </c:pt>
                <c:pt idx="12555">
                  <c:v>17.282913936457199</c:v>
                </c:pt>
                <c:pt idx="12556">
                  <c:v>17.284290512637</c:v>
                </c:pt>
                <c:pt idx="12557">
                  <c:v>17.285667088816702</c:v>
                </c:pt>
                <c:pt idx="12558">
                  <c:v>17.2870436649964</c:v>
                </c:pt>
                <c:pt idx="12559">
                  <c:v>17.288420241176102</c:v>
                </c:pt>
                <c:pt idx="12560">
                  <c:v>17.289796817355899</c:v>
                </c:pt>
                <c:pt idx="12561">
                  <c:v>17.291173393535601</c:v>
                </c:pt>
                <c:pt idx="12562">
                  <c:v>17.292549969715299</c:v>
                </c:pt>
                <c:pt idx="12563">
                  <c:v>17.293926545895101</c:v>
                </c:pt>
                <c:pt idx="12564">
                  <c:v>17.295303122074799</c:v>
                </c:pt>
                <c:pt idx="12565">
                  <c:v>17.296679698254501</c:v>
                </c:pt>
                <c:pt idx="12566">
                  <c:v>17.298056274434199</c:v>
                </c:pt>
                <c:pt idx="12567">
                  <c:v>17.299432850614</c:v>
                </c:pt>
                <c:pt idx="12568">
                  <c:v>17.300809426793698</c:v>
                </c:pt>
                <c:pt idx="12569">
                  <c:v>17.3021860029734</c:v>
                </c:pt>
                <c:pt idx="12570">
                  <c:v>17.303562579153098</c:v>
                </c:pt>
                <c:pt idx="12571">
                  <c:v>17.3049391553329</c:v>
                </c:pt>
                <c:pt idx="12572">
                  <c:v>17.306315731512601</c:v>
                </c:pt>
                <c:pt idx="12573">
                  <c:v>17.307692307692299</c:v>
                </c:pt>
                <c:pt idx="12574">
                  <c:v>17.309068883872001</c:v>
                </c:pt>
                <c:pt idx="12575">
                  <c:v>17.310445460051799</c:v>
                </c:pt>
                <c:pt idx="12576">
                  <c:v>17.311822036231501</c:v>
                </c:pt>
                <c:pt idx="12577">
                  <c:v>17.313198612411199</c:v>
                </c:pt>
                <c:pt idx="12578">
                  <c:v>17.314575188590901</c:v>
                </c:pt>
                <c:pt idx="12579">
                  <c:v>17.315951764770698</c:v>
                </c:pt>
                <c:pt idx="12580">
                  <c:v>17.3173283409504</c:v>
                </c:pt>
                <c:pt idx="12581">
                  <c:v>17.318704917130098</c:v>
                </c:pt>
                <c:pt idx="12582">
                  <c:v>17.3200814933098</c:v>
                </c:pt>
                <c:pt idx="12583">
                  <c:v>17.321458069489601</c:v>
                </c:pt>
                <c:pt idx="12584">
                  <c:v>17.3228346456693</c:v>
                </c:pt>
                <c:pt idx="12585">
                  <c:v>17.324211221849001</c:v>
                </c:pt>
                <c:pt idx="12586">
                  <c:v>17.3255877980287</c:v>
                </c:pt>
                <c:pt idx="12587">
                  <c:v>17.326964374208501</c:v>
                </c:pt>
                <c:pt idx="12588">
                  <c:v>17.328340950388199</c:v>
                </c:pt>
                <c:pt idx="12589">
                  <c:v>17.329717526567901</c:v>
                </c:pt>
                <c:pt idx="12590">
                  <c:v>17.331094102747699</c:v>
                </c:pt>
                <c:pt idx="12591">
                  <c:v>17.3324706789274</c:v>
                </c:pt>
                <c:pt idx="12592">
                  <c:v>17.333847255107099</c:v>
                </c:pt>
                <c:pt idx="12593">
                  <c:v>17.3352238312868</c:v>
                </c:pt>
                <c:pt idx="12594">
                  <c:v>17.336600407466602</c:v>
                </c:pt>
                <c:pt idx="12595">
                  <c:v>17.3379769836463</c:v>
                </c:pt>
                <c:pt idx="12596">
                  <c:v>17.339353559826002</c:v>
                </c:pt>
                <c:pt idx="12597">
                  <c:v>17.3407301360057</c:v>
                </c:pt>
                <c:pt idx="12598">
                  <c:v>17.342106712185501</c:v>
                </c:pt>
                <c:pt idx="12599">
                  <c:v>17.343483288365199</c:v>
                </c:pt>
                <c:pt idx="12600">
                  <c:v>17.344859864544901</c:v>
                </c:pt>
                <c:pt idx="12601">
                  <c:v>17.346236440724599</c:v>
                </c:pt>
                <c:pt idx="12602">
                  <c:v>17.3476130169044</c:v>
                </c:pt>
                <c:pt idx="12603">
                  <c:v>17.348989593084099</c:v>
                </c:pt>
                <c:pt idx="12604">
                  <c:v>17.3503661692638</c:v>
                </c:pt>
                <c:pt idx="12605">
                  <c:v>17.351742745443499</c:v>
                </c:pt>
                <c:pt idx="12606">
                  <c:v>17.3531193216233</c:v>
                </c:pt>
                <c:pt idx="12607">
                  <c:v>17.354495897803002</c:v>
                </c:pt>
                <c:pt idx="12608">
                  <c:v>17.3558724739827</c:v>
                </c:pt>
                <c:pt idx="12609">
                  <c:v>17.357249050162402</c:v>
                </c:pt>
                <c:pt idx="12610">
                  <c:v>17.358625626342199</c:v>
                </c:pt>
                <c:pt idx="12611">
                  <c:v>17.360002202521901</c:v>
                </c:pt>
                <c:pt idx="12612">
                  <c:v>17.361378778701599</c:v>
                </c:pt>
                <c:pt idx="12613">
                  <c:v>17.362755354881301</c:v>
                </c:pt>
                <c:pt idx="12614">
                  <c:v>17.364131931061099</c:v>
                </c:pt>
                <c:pt idx="12615">
                  <c:v>17.365508507240801</c:v>
                </c:pt>
                <c:pt idx="12616">
                  <c:v>17.366885083420499</c:v>
                </c:pt>
                <c:pt idx="12617">
                  <c:v>17.368261659600201</c:v>
                </c:pt>
                <c:pt idx="12618">
                  <c:v>17.369638235779998</c:v>
                </c:pt>
                <c:pt idx="12619">
                  <c:v>17.3710148119597</c:v>
                </c:pt>
                <c:pt idx="12620">
                  <c:v>17.372391388139398</c:v>
                </c:pt>
                <c:pt idx="12621">
                  <c:v>17.3737679643191</c:v>
                </c:pt>
                <c:pt idx="12622">
                  <c:v>17.375144540498901</c:v>
                </c:pt>
                <c:pt idx="12623">
                  <c:v>17.3765211166786</c:v>
                </c:pt>
                <c:pt idx="12624">
                  <c:v>17.377897692858301</c:v>
                </c:pt>
                <c:pt idx="12625">
                  <c:v>17.379274269038099</c:v>
                </c:pt>
                <c:pt idx="12626">
                  <c:v>17.380650845217801</c:v>
                </c:pt>
                <c:pt idx="12627">
                  <c:v>17.382027421397499</c:v>
                </c:pt>
                <c:pt idx="12628">
                  <c:v>17.383403997577201</c:v>
                </c:pt>
                <c:pt idx="12629">
                  <c:v>17.384780573756998</c:v>
                </c:pt>
                <c:pt idx="12630">
                  <c:v>17.3861571499367</c:v>
                </c:pt>
                <c:pt idx="12631">
                  <c:v>17.387533726116398</c:v>
                </c:pt>
                <c:pt idx="12632">
                  <c:v>17.3889103022961</c:v>
                </c:pt>
                <c:pt idx="12633">
                  <c:v>17.390286878475901</c:v>
                </c:pt>
                <c:pt idx="12634">
                  <c:v>17.3916634546556</c:v>
                </c:pt>
                <c:pt idx="12635">
                  <c:v>17.393040030835301</c:v>
                </c:pt>
                <c:pt idx="12636">
                  <c:v>17.394416607015</c:v>
                </c:pt>
                <c:pt idx="12637">
                  <c:v>17.395793183194801</c:v>
                </c:pt>
                <c:pt idx="12638">
                  <c:v>17.397169759374499</c:v>
                </c:pt>
                <c:pt idx="12639">
                  <c:v>17.398546335554201</c:v>
                </c:pt>
                <c:pt idx="12640">
                  <c:v>17.399922911733899</c:v>
                </c:pt>
                <c:pt idx="12641">
                  <c:v>17.4012994879137</c:v>
                </c:pt>
                <c:pt idx="12642">
                  <c:v>17.402676064093399</c:v>
                </c:pt>
                <c:pt idx="12643">
                  <c:v>17.4040526402731</c:v>
                </c:pt>
                <c:pt idx="12644">
                  <c:v>17.405429216452799</c:v>
                </c:pt>
                <c:pt idx="12645">
                  <c:v>17.4068057926326</c:v>
                </c:pt>
                <c:pt idx="12646">
                  <c:v>17.408182368812302</c:v>
                </c:pt>
                <c:pt idx="12647">
                  <c:v>17.409558944992</c:v>
                </c:pt>
                <c:pt idx="12648">
                  <c:v>17.410935521171702</c:v>
                </c:pt>
                <c:pt idx="12649">
                  <c:v>17.412312097351499</c:v>
                </c:pt>
                <c:pt idx="12650">
                  <c:v>17.413688673531201</c:v>
                </c:pt>
                <c:pt idx="12651">
                  <c:v>17.415065249710899</c:v>
                </c:pt>
                <c:pt idx="12652">
                  <c:v>17.416441825890601</c:v>
                </c:pt>
                <c:pt idx="12653">
                  <c:v>17.417818402070399</c:v>
                </c:pt>
                <c:pt idx="12654">
                  <c:v>17.419194978250101</c:v>
                </c:pt>
                <c:pt idx="12655">
                  <c:v>17.420571554429799</c:v>
                </c:pt>
                <c:pt idx="12656">
                  <c:v>17.4219481306096</c:v>
                </c:pt>
                <c:pt idx="12657">
                  <c:v>17.423324706789298</c:v>
                </c:pt>
                <c:pt idx="12658">
                  <c:v>17.424701282969</c:v>
                </c:pt>
                <c:pt idx="12659">
                  <c:v>17.426077859148698</c:v>
                </c:pt>
                <c:pt idx="12660">
                  <c:v>17.427454435328499</c:v>
                </c:pt>
                <c:pt idx="12661">
                  <c:v>17.428831011508201</c:v>
                </c:pt>
                <c:pt idx="12662">
                  <c:v>17.430207587687899</c:v>
                </c:pt>
                <c:pt idx="12663">
                  <c:v>17.431584163867601</c:v>
                </c:pt>
                <c:pt idx="12664">
                  <c:v>17.432960740047399</c:v>
                </c:pt>
                <c:pt idx="12665">
                  <c:v>17.434337316227101</c:v>
                </c:pt>
                <c:pt idx="12666">
                  <c:v>17.435713892406799</c:v>
                </c:pt>
                <c:pt idx="12667">
                  <c:v>17.437090468586501</c:v>
                </c:pt>
                <c:pt idx="12668">
                  <c:v>17.438467044766298</c:v>
                </c:pt>
                <c:pt idx="12669">
                  <c:v>17.439843620946</c:v>
                </c:pt>
                <c:pt idx="12670">
                  <c:v>17.441220197125698</c:v>
                </c:pt>
                <c:pt idx="12671">
                  <c:v>17.4425967733054</c:v>
                </c:pt>
                <c:pt idx="12672">
                  <c:v>17.443973349485201</c:v>
                </c:pt>
                <c:pt idx="12673">
                  <c:v>17.4453499256649</c:v>
                </c:pt>
                <c:pt idx="12674">
                  <c:v>17.446726501844601</c:v>
                </c:pt>
                <c:pt idx="12675">
                  <c:v>17.4481030780243</c:v>
                </c:pt>
                <c:pt idx="12676">
                  <c:v>17.449479654204101</c:v>
                </c:pt>
                <c:pt idx="12677">
                  <c:v>17.450856230383799</c:v>
                </c:pt>
                <c:pt idx="12678">
                  <c:v>17.452232806563501</c:v>
                </c:pt>
                <c:pt idx="12679">
                  <c:v>17.453609382743199</c:v>
                </c:pt>
                <c:pt idx="12680">
                  <c:v>17.454985958923</c:v>
                </c:pt>
                <c:pt idx="12681">
                  <c:v>17.456362535102699</c:v>
                </c:pt>
                <c:pt idx="12682">
                  <c:v>17.4577391112824</c:v>
                </c:pt>
                <c:pt idx="12683">
                  <c:v>17.459115687462099</c:v>
                </c:pt>
                <c:pt idx="12684">
                  <c:v>17.4604922636419</c:v>
                </c:pt>
                <c:pt idx="12685">
                  <c:v>17.461868839821602</c:v>
                </c:pt>
                <c:pt idx="12686">
                  <c:v>17.4632454160013</c:v>
                </c:pt>
                <c:pt idx="12687">
                  <c:v>17.464621992181101</c:v>
                </c:pt>
                <c:pt idx="12688">
                  <c:v>17.465998568360799</c:v>
                </c:pt>
                <c:pt idx="12689">
                  <c:v>17.467375144540501</c:v>
                </c:pt>
                <c:pt idx="12690">
                  <c:v>17.468751720720199</c:v>
                </c:pt>
                <c:pt idx="12691">
                  <c:v>17.4701282969</c:v>
                </c:pt>
                <c:pt idx="12692">
                  <c:v>17.471504873079699</c:v>
                </c:pt>
                <c:pt idx="12693">
                  <c:v>17.4728814492594</c:v>
                </c:pt>
                <c:pt idx="12694">
                  <c:v>17.474258025439099</c:v>
                </c:pt>
                <c:pt idx="12695">
                  <c:v>17.4756346016189</c:v>
                </c:pt>
                <c:pt idx="12696">
                  <c:v>17.477011177798602</c:v>
                </c:pt>
                <c:pt idx="12697">
                  <c:v>17.4783877539783</c:v>
                </c:pt>
                <c:pt idx="12698">
                  <c:v>17.479764330158002</c:v>
                </c:pt>
                <c:pt idx="12699">
                  <c:v>17.481140906337799</c:v>
                </c:pt>
                <c:pt idx="12700">
                  <c:v>17.482517482517501</c:v>
                </c:pt>
                <c:pt idx="12701">
                  <c:v>17.483894058697199</c:v>
                </c:pt>
                <c:pt idx="12702">
                  <c:v>17.485270634876901</c:v>
                </c:pt>
                <c:pt idx="12703">
                  <c:v>17.486647211056699</c:v>
                </c:pt>
                <c:pt idx="12704">
                  <c:v>17.488023787236401</c:v>
                </c:pt>
                <c:pt idx="12705">
                  <c:v>17.489400363416099</c:v>
                </c:pt>
                <c:pt idx="12706">
                  <c:v>17.490776939595801</c:v>
                </c:pt>
                <c:pt idx="12707">
                  <c:v>17.492153515775598</c:v>
                </c:pt>
                <c:pt idx="12708">
                  <c:v>17.4935300919553</c:v>
                </c:pt>
                <c:pt idx="12709">
                  <c:v>17.494906668134998</c:v>
                </c:pt>
                <c:pt idx="12710">
                  <c:v>17.4962832443147</c:v>
                </c:pt>
                <c:pt idx="12711">
                  <c:v>17.497659820494501</c:v>
                </c:pt>
                <c:pt idx="12712">
                  <c:v>17.4990363966742</c:v>
                </c:pt>
                <c:pt idx="12713">
                  <c:v>17.500412972853901</c:v>
                </c:pt>
                <c:pt idx="12714">
                  <c:v>17.5017895490336</c:v>
                </c:pt>
                <c:pt idx="12715">
                  <c:v>17.503166125213401</c:v>
                </c:pt>
                <c:pt idx="12716">
                  <c:v>17.504542701393099</c:v>
                </c:pt>
                <c:pt idx="12717">
                  <c:v>17.505919277572801</c:v>
                </c:pt>
                <c:pt idx="12718">
                  <c:v>17.507295853752598</c:v>
                </c:pt>
                <c:pt idx="12719">
                  <c:v>17.5086724299323</c:v>
                </c:pt>
                <c:pt idx="12720">
                  <c:v>17.510049006111998</c:v>
                </c:pt>
                <c:pt idx="12721">
                  <c:v>17.5114255822917</c:v>
                </c:pt>
                <c:pt idx="12722">
                  <c:v>17.512802158471501</c:v>
                </c:pt>
                <c:pt idx="12723">
                  <c:v>17.5141787346512</c:v>
                </c:pt>
                <c:pt idx="12724">
                  <c:v>17.515555310830901</c:v>
                </c:pt>
                <c:pt idx="12725">
                  <c:v>17.5169318870106</c:v>
                </c:pt>
                <c:pt idx="12726">
                  <c:v>17.518308463190401</c:v>
                </c:pt>
                <c:pt idx="12727">
                  <c:v>17.519685039370099</c:v>
                </c:pt>
                <c:pt idx="12728">
                  <c:v>17.521061615549801</c:v>
                </c:pt>
                <c:pt idx="12729">
                  <c:v>17.522438191729499</c:v>
                </c:pt>
                <c:pt idx="12730">
                  <c:v>17.5238147679093</c:v>
                </c:pt>
                <c:pt idx="12731">
                  <c:v>17.525191344088999</c:v>
                </c:pt>
                <c:pt idx="12732">
                  <c:v>17.5265679202687</c:v>
                </c:pt>
                <c:pt idx="12733">
                  <c:v>17.527944496448399</c:v>
                </c:pt>
                <c:pt idx="12734">
                  <c:v>17.5293210726282</c:v>
                </c:pt>
                <c:pt idx="12735">
                  <c:v>17.530697648807902</c:v>
                </c:pt>
                <c:pt idx="12736">
                  <c:v>17.5320742249876</c:v>
                </c:pt>
                <c:pt idx="12737">
                  <c:v>17.533450801167302</c:v>
                </c:pt>
                <c:pt idx="12738">
                  <c:v>17.534827377347099</c:v>
                </c:pt>
                <c:pt idx="12739">
                  <c:v>17.536203953526801</c:v>
                </c:pt>
                <c:pt idx="12740">
                  <c:v>17.537580529706499</c:v>
                </c:pt>
                <c:pt idx="12741">
                  <c:v>17.538957105886201</c:v>
                </c:pt>
                <c:pt idx="12742">
                  <c:v>17.540333682065999</c:v>
                </c:pt>
                <c:pt idx="12743">
                  <c:v>17.541710258245701</c:v>
                </c:pt>
                <c:pt idx="12744">
                  <c:v>17.543086834425399</c:v>
                </c:pt>
                <c:pt idx="12745">
                  <c:v>17.544463410605101</c:v>
                </c:pt>
                <c:pt idx="12746">
                  <c:v>17.545839986784902</c:v>
                </c:pt>
                <c:pt idx="12747">
                  <c:v>17.5472165629646</c:v>
                </c:pt>
                <c:pt idx="12748">
                  <c:v>17.548593139144302</c:v>
                </c:pt>
                <c:pt idx="12749">
                  <c:v>17.549969715324</c:v>
                </c:pt>
                <c:pt idx="12750">
                  <c:v>17.551346291503801</c:v>
                </c:pt>
                <c:pt idx="12751">
                  <c:v>17.552722867683499</c:v>
                </c:pt>
                <c:pt idx="12752">
                  <c:v>17.554099443863201</c:v>
                </c:pt>
                <c:pt idx="12753">
                  <c:v>17.555476020042999</c:v>
                </c:pt>
                <c:pt idx="12754">
                  <c:v>17.556852596222701</c:v>
                </c:pt>
                <c:pt idx="12755">
                  <c:v>17.558229172402399</c:v>
                </c:pt>
                <c:pt idx="12756">
                  <c:v>17.559605748582101</c:v>
                </c:pt>
                <c:pt idx="12757">
                  <c:v>17.560982324761898</c:v>
                </c:pt>
                <c:pt idx="12758">
                  <c:v>17.5623589009416</c:v>
                </c:pt>
                <c:pt idx="12759">
                  <c:v>17.563735477121298</c:v>
                </c:pt>
                <c:pt idx="12760">
                  <c:v>17.565112053301</c:v>
                </c:pt>
                <c:pt idx="12761">
                  <c:v>17.566488629480801</c:v>
                </c:pt>
                <c:pt idx="12762">
                  <c:v>17.5678652056605</c:v>
                </c:pt>
                <c:pt idx="12763">
                  <c:v>17.569241781840201</c:v>
                </c:pt>
                <c:pt idx="12764">
                  <c:v>17.5706183580199</c:v>
                </c:pt>
                <c:pt idx="12765">
                  <c:v>17.571994934199701</c:v>
                </c:pt>
                <c:pt idx="12766">
                  <c:v>17.573371510379399</c:v>
                </c:pt>
                <c:pt idx="12767">
                  <c:v>17.574748086559101</c:v>
                </c:pt>
                <c:pt idx="12768">
                  <c:v>17.576124662738799</c:v>
                </c:pt>
                <c:pt idx="12769">
                  <c:v>17.5775012389186</c:v>
                </c:pt>
                <c:pt idx="12770">
                  <c:v>17.578877815098298</c:v>
                </c:pt>
                <c:pt idx="12771">
                  <c:v>17.580254391278</c:v>
                </c:pt>
                <c:pt idx="12772">
                  <c:v>17.581630967457698</c:v>
                </c:pt>
                <c:pt idx="12773">
                  <c:v>17.5830075436375</c:v>
                </c:pt>
                <c:pt idx="12774">
                  <c:v>17.584384119817202</c:v>
                </c:pt>
                <c:pt idx="12775">
                  <c:v>17.5857606959969</c:v>
                </c:pt>
                <c:pt idx="12776">
                  <c:v>17.587137272176601</c:v>
                </c:pt>
                <c:pt idx="12777">
                  <c:v>17.588513848356399</c:v>
                </c:pt>
                <c:pt idx="12778">
                  <c:v>17.589890424536101</c:v>
                </c:pt>
                <c:pt idx="12779">
                  <c:v>17.591267000715799</c:v>
                </c:pt>
                <c:pt idx="12780">
                  <c:v>17.592643576895501</c:v>
                </c:pt>
                <c:pt idx="12781">
                  <c:v>17.594020153075299</c:v>
                </c:pt>
                <c:pt idx="12782">
                  <c:v>17.595396729255</c:v>
                </c:pt>
                <c:pt idx="12783">
                  <c:v>17.596773305434699</c:v>
                </c:pt>
                <c:pt idx="12784">
                  <c:v>17.5981498816145</c:v>
                </c:pt>
                <c:pt idx="12785">
                  <c:v>17.599526457794202</c:v>
                </c:pt>
                <c:pt idx="12786">
                  <c:v>17.6009030339739</c:v>
                </c:pt>
                <c:pt idx="12787">
                  <c:v>17.602279610153602</c:v>
                </c:pt>
                <c:pt idx="12788">
                  <c:v>17.603656186333399</c:v>
                </c:pt>
                <c:pt idx="12789">
                  <c:v>17.605032762513101</c:v>
                </c:pt>
                <c:pt idx="12790">
                  <c:v>17.606409338692799</c:v>
                </c:pt>
                <c:pt idx="12791">
                  <c:v>17.607785914872501</c:v>
                </c:pt>
                <c:pt idx="12792">
                  <c:v>17.609162491052299</c:v>
                </c:pt>
                <c:pt idx="12793">
                  <c:v>17.610539067232001</c:v>
                </c:pt>
                <c:pt idx="12794">
                  <c:v>17.611915643411699</c:v>
                </c:pt>
                <c:pt idx="12795">
                  <c:v>17.613292219591401</c:v>
                </c:pt>
                <c:pt idx="12796">
                  <c:v>17.614668795771198</c:v>
                </c:pt>
                <c:pt idx="12797">
                  <c:v>17.6160453719509</c:v>
                </c:pt>
                <c:pt idx="12798">
                  <c:v>17.617421948130598</c:v>
                </c:pt>
                <c:pt idx="12799">
                  <c:v>17.6187985243103</c:v>
                </c:pt>
                <c:pt idx="12800">
                  <c:v>17.620175100490101</c:v>
                </c:pt>
                <c:pt idx="12801">
                  <c:v>17.621551676669799</c:v>
                </c:pt>
                <c:pt idx="12802">
                  <c:v>17.622928252849501</c:v>
                </c:pt>
                <c:pt idx="12803">
                  <c:v>17.624304829029199</c:v>
                </c:pt>
                <c:pt idx="12804">
                  <c:v>17.625681405209001</c:v>
                </c:pt>
                <c:pt idx="12805">
                  <c:v>17.627057981388699</c:v>
                </c:pt>
                <c:pt idx="12806">
                  <c:v>17.628434557568401</c:v>
                </c:pt>
                <c:pt idx="12807">
                  <c:v>17.629811133748099</c:v>
                </c:pt>
                <c:pt idx="12808">
                  <c:v>17.6311877099279</c:v>
                </c:pt>
                <c:pt idx="12809">
                  <c:v>17.632564286107598</c:v>
                </c:pt>
                <c:pt idx="12810">
                  <c:v>17.6339408622873</c:v>
                </c:pt>
                <c:pt idx="12811">
                  <c:v>17.635317438466998</c:v>
                </c:pt>
                <c:pt idx="12812">
                  <c:v>17.6366940146468</c:v>
                </c:pt>
                <c:pt idx="12813">
                  <c:v>17.638070590826501</c:v>
                </c:pt>
                <c:pt idx="12814">
                  <c:v>17.6394471670062</c:v>
                </c:pt>
                <c:pt idx="12815">
                  <c:v>17.640823743186001</c:v>
                </c:pt>
                <c:pt idx="12816">
                  <c:v>17.642200319365699</c:v>
                </c:pt>
                <c:pt idx="12817">
                  <c:v>17.643576895545401</c:v>
                </c:pt>
                <c:pt idx="12818">
                  <c:v>17.644953471725099</c:v>
                </c:pt>
                <c:pt idx="12819">
                  <c:v>17.6463300479049</c:v>
                </c:pt>
                <c:pt idx="12820">
                  <c:v>17.647706624084599</c:v>
                </c:pt>
                <c:pt idx="12821">
                  <c:v>17.6490832002643</c:v>
                </c:pt>
                <c:pt idx="12822">
                  <c:v>17.650459776443999</c:v>
                </c:pt>
                <c:pt idx="12823">
                  <c:v>17.6518363526238</c:v>
                </c:pt>
                <c:pt idx="12824">
                  <c:v>17.653212928803502</c:v>
                </c:pt>
                <c:pt idx="12825">
                  <c:v>17.6545895049832</c:v>
                </c:pt>
                <c:pt idx="12826">
                  <c:v>17.655966081162902</c:v>
                </c:pt>
                <c:pt idx="12827">
                  <c:v>17.657342657342699</c:v>
                </c:pt>
                <c:pt idx="12828">
                  <c:v>17.658719233522401</c:v>
                </c:pt>
                <c:pt idx="12829">
                  <c:v>17.660095809702099</c:v>
                </c:pt>
                <c:pt idx="12830">
                  <c:v>17.661472385881801</c:v>
                </c:pt>
                <c:pt idx="12831">
                  <c:v>17.662848962061599</c:v>
                </c:pt>
                <c:pt idx="12832">
                  <c:v>17.6642255382413</c:v>
                </c:pt>
                <c:pt idx="12833">
                  <c:v>17.665602114420999</c:v>
                </c:pt>
                <c:pt idx="12834">
                  <c:v>17.6669786906007</c:v>
                </c:pt>
                <c:pt idx="12835">
                  <c:v>17.668355266780502</c:v>
                </c:pt>
                <c:pt idx="12836">
                  <c:v>17.6697318429602</c:v>
                </c:pt>
                <c:pt idx="12837">
                  <c:v>17.671108419139902</c:v>
                </c:pt>
                <c:pt idx="12838">
                  <c:v>17.6724849953196</c:v>
                </c:pt>
                <c:pt idx="12839">
                  <c:v>17.673861571499401</c:v>
                </c:pt>
                <c:pt idx="12840">
                  <c:v>17.675238147679099</c:v>
                </c:pt>
                <c:pt idx="12841">
                  <c:v>17.676614723858801</c:v>
                </c:pt>
                <c:pt idx="12842">
                  <c:v>17.677991300038499</c:v>
                </c:pt>
                <c:pt idx="12843">
                  <c:v>17.679367876218301</c:v>
                </c:pt>
                <c:pt idx="12844">
                  <c:v>17.680744452397999</c:v>
                </c:pt>
                <c:pt idx="12845">
                  <c:v>17.682121028577701</c:v>
                </c:pt>
                <c:pt idx="12846">
                  <c:v>17.683497604757498</c:v>
                </c:pt>
                <c:pt idx="12847">
                  <c:v>17.6848741809372</c:v>
                </c:pt>
                <c:pt idx="12848">
                  <c:v>17.686250757116898</c:v>
                </c:pt>
                <c:pt idx="12849">
                  <c:v>17.6876273332966</c:v>
                </c:pt>
                <c:pt idx="12850">
                  <c:v>17.689003909476401</c:v>
                </c:pt>
                <c:pt idx="12851">
                  <c:v>17.6903804856561</c:v>
                </c:pt>
                <c:pt idx="12852">
                  <c:v>17.691757061835801</c:v>
                </c:pt>
                <c:pt idx="12853">
                  <c:v>17.6931336380155</c:v>
                </c:pt>
                <c:pt idx="12854">
                  <c:v>17.694510214195301</c:v>
                </c:pt>
                <c:pt idx="12855">
                  <c:v>17.695886790374999</c:v>
                </c:pt>
                <c:pt idx="12856">
                  <c:v>17.697263366554701</c:v>
                </c:pt>
                <c:pt idx="12857">
                  <c:v>17.698639942734399</c:v>
                </c:pt>
                <c:pt idx="12858">
                  <c:v>17.7000165189142</c:v>
                </c:pt>
                <c:pt idx="12859">
                  <c:v>17.701393095093898</c:v>
                </c:pt>
                <c:pt idx="12860">
                  <c:v>17.7027696712736</c:v>
                </c:pt>
                <c:pt idx="12861">
                  <c:v>17.704146247453298</c:v>
                </c:pt>
                <c:pt idx="12862">
                  <c:v>17.7055228236331</c:v>
                </c:pt>
                <c:pt idx="12863">
                  <c:v>17.706899399812801</c:v>
                </c:pt>
                <c:pt idx="12864">
                  <c:v>17.7082759759925</c:v>
                </c:pt>
                <c:pt idx="12865">
                  <c:v>17.709652552172201</c:v>
                </c:pt>
                <c:pt idx="12866">
                  <c:v>17.711029128351999</c:v>
                </c:pt>
                <c:pt idx="12867">
                  <c:v>17.712405704531701</c:v>
                </c:pt>
                <c:pt idx="12868">
                  <c:v>17.713782280711399</c:v>
                </c:pt>
                <c:pt idx="12869">
                  <c:v>17.715158856891101</c:v>
                </c:pt>
                <c:pt idx="12870">
                  <c:v>17.716535433070899</c:v>
                </c:pt>
                <c:pt idx="12871">
                  <c:v>17.7179120092506</c:v>
                </c:pt>
                <c:pt idx="12872">
                  <c:v>17.719288585430299</c:v>
                </c:pt>
                <c:pt idx="12873">
                  <c:v>17.72066516161</c:v>
                </c:pt>
                <c:pt idx="12874">
                  <c:v>17.722041737789802</c:v>
                </c:pt>
                <c:pt idx="12875">
                  <c:v>17.7234183139695</c:v>
                </c:pt>
                <c:pt idx="12876">
                  <c:v>17.724794890149202</c:v>
                </c:pt>
                <c:pt idx="12877">
                  <c:v>17.726171466328999</c:v>
                </c:pt>
                <c:pt idx="12878">
                  <c:v>17.727548042508701</c:v>
                </c:pt>
                <c:pt idx="12879">
                  <c:v>17.728924618688399</c:v>
                </c:pt>
                <c:pt idx="12880">
                  <c:v>17.730301194868101</c:v>
                </c:pt>
                <c:pt idx="12881">
                  <c:v>17.731677771047899</c:v>
                </c:pt>
                <c:pt idx="12882">
                  <c:v>17.733054347227601</c:v>
                </c:pt>
                <c:pt idx="12883">
                  <c:v>17.734430923407299</c:v>
                </c:pt>
                <c:pt idx="12884">
                  <c:v>17.735807499587001</c:v>
                </c:pt>
                <c:pt idx="12885">
                  <c:v>17.737184075766798</c:v>
                </c:pt>
                <c:pt idx="12886">
                  <c:v>17.7385606519465</c:v>
                </c:pt>
                <c:pt idx="12887">
                  <c:v>17.739937228126202</c:v>
                </c:pt>
                <c:pt idx="12888">
                  <c:v>17.7413138043059</c:v>
                </c:pt>
                <c:pt idx="12889">
                  <c:v>17.742690380485701</c:v>
                </c:pt>
                <c:pt idx="12890">
                  <c:v>17.744066956665399</c:v>
                </c:pt>
                <c:pt idx="12891">
                  <c:v>17.745443532845101</c:v>
                </c:pt>
                <c:pt idx="12892">
                  <c:v>17.746820109024799</c:v>
                </c:pt>
                <c:pt idx="12893">
                  <c:v>17.748196685204601</c:v>
                </c:pt>
                <c:pt idx="12894">
                  <c:v>17.749573261384299</c:v>
                </c:pt>
                <c:pt idx="12895">
                  <c:v>17.750949837564001</c:v>
                </c:pt>
                <c:pt idx="12896">
                  <c:v>17.752326413743699</c:v>
                </c:pt>
                <c:pt idx="12897">
                  <c:v>17.7537029899235</c:v>
                </c:pt>
                <c:pt idx="12898">
                  <c:v>17.755079566103198</c:v>
                </c:pt>
                <c:pt idx="12899">
                  <c:v>17.7564561422829</c:v>
                </c:pt>
                <c:pt idx="12900">
                  <c:v>17.757832718462598</c:v>
                </c:pt>
                <c:pt idx="12901">
                  <c:v>17.7592092946424</c:v>
                </c:pt>
                <c:pt idx="12902">
                  <c:v>17.760585870822101</c:v>
                </c:pt>
                <c:pt idx="12903">
                  <c:v>17.7619624470018</c:v>
                </c:pt>
                <c:pt idx="12904">
                  <c:v>17.763339023181501</c:v>
                </c:pt>
                <c:pt idx="12905">
                  <c:v>17.764715599361299</c:v>
                </c:pt>
                <c:pt idx="12906">
                  <c:v>17.766092175541001</c:v>
                </c:pt>
                <c:pt idx="12907">
                  <c:v>17.767468751720699</c:v>
                </c:pt>
                <c:pt idx="12908">
                  <c:v>17.768845327900401</c:v>
                </c:pt>
                <c:pt idx="12909">
                  <c:v>17.770221904080199</c:v>
                </c:pt>
                <c:pt idx="12910">
                  <c:v>17.7715984802599</c:v>
                </c:pt>
                <c:pt idx="12911">
                  <c:v>17.772975056439599</c:v>
                </c:pt>
                <c:pt idx="12912">
                  <c:v>17.7743516326194</c:v>
                </c:pt>
                <c:pt idx="12913">
                  <c:v>17.775728208799102</c:v>
                </c:pt>
                <c:pt idx="12914">
                  <c:v>17.7771047849788</c:v>
                </c:pt>
                <c:pt idx="12915">
                  <c:v>17.778481361158502</c:v>
                </c:pt>
                <c:pt idx="12916">
                  <c:v>17.779857937338299</c:v>
                </c:pt>
                <c:pt idx="12917">
                  <c:v>17.781234513518001</c:v>
                </c:pt>
                <c:pt idx="12918">
                  <c:v>17.782611089697699</c:v>
                </c:pt>
                <c:pt idx="12919">
                  <c:v>17.783987665877401</c:v>
                </c:pt>
                <c:pt idx="12920">
                  <c:v>17.785364242057199</c:v>
                </c:pt>
                <c:pt idx="12921">
                  <c:v>17.7867408182369</c:v>
                </c:pt>
                <c:pt idx="12922">
                  <c:v>17.788117394416599</c:v>
                </c:pt>
                <c:pt idx="12923">
                  <c:v>17.7894939705963</c:v>
                </c:pt>
                <c:pt idx="12924">
                  <c:v>17.790870546776102</c:v>
                </c:pt>
                <c:pt idx="12925">
                  <c:v>17.7922471229558</c:v>
                </c:pt>
                <c:pt idx="12926">
                  <c:v>17.793623699135502</c:v>
                </c:pt>
                <c:pt idx="12927">
                  <c:v>17.7950002753152</c:v>
                </c:pt>
                <c:pt idx="12928">
                  <c:v>17.796376851495001</c:v>
                </c:pt>
                <c:pt idx="12929">
                  <c:v>17.797753427674699</c:v>
                </c:pt>
                <c:pt idx="12930">
                  <c:v>17.799130003854401</c:v>
                </c:pt>
                <c:pt idx="12931">
                  <c:v>17.800506580034099</c:v>
                </c:pt>
                <c:pt idx="12932">
                  <c:v>17.801883156213901</c:v>
                </c:pt>
                <c:pt idx="12933">
                  <c:v>17.803259732393599</c:v>
                </c:pt>
                <c:pt idx="12934">
                  <c:v>17.804636308573301</c:v>
                </c:pt>
                <c:pt idx="12935">
                  <c:v>17.806012884752999</c:v>
                </c:pt>
                <c:pt idx="12936">
                  <c:v>17.8073894609328</c:v>
                </c:pt>
                <c:pt idx="12937">
                  <c:v>17.808766037112498</c:v>
                </c:pt>
                <c:pt idx="12938">
                  <c:v>17.8101426132922</c:v>
                </c:pt>
                <c:pt idx="12939">
                  <c:v>17.811519189471898</c:v>
                </c:pt>
                <c:pt idx="12940">
                  <c:v>17.8128957656517</c:v>
                </c:pt>
                <c:pt idx="12941">
                  <c:v>17.814272341831401</c:v>
                </c:pt>
                <c:pt idx="12942">
                  <c:v>17.8156489180111</c:v>
                </c:pt>
                <c:pt idx="12943">
                  <c:v>17.817025494190901</c:v>
                </c:pt>
                <c:pt idx="12944">
                  <c:v>17.818402070370599</c:v>
                </c:pt>
                <c:pt idx="12945">
                  <c:v>17.819778646550301</c:v>
                </c:pt>
                <c:pt idx="12946">
                  <c:v>17.821155222729999</c:v>
                </c:pt>
                <c:pt idx="12947">
                  <c:v>17.8225317989098</c:v>
                </c:pt>
                <c:pt idx="12948">
                  <c:v>17.823908375089498</c:v>
                </c:pt>
                <c:pt idx="12949">
                  <c:v>17.8252849512692</c:v>
                </c:pt>
                <c:pt idx="12950">
                  <c:v>17.826661527448898</c:v>
                </c:pt>
                <c:pt idx="12951">
                  <c:v>17.8280381036287</c:v>
                </c:pt>
                <c:pt idx="12952">
                  <c:v>17.829414679808401</c:v>
                </c:pt>
                <c:pt idx="12953">
                  <c:v>17.8307912559881</c:v>
                </c:pt>
                <c:pt idx="12954">
                  <c:v>17.832167832167801</c:v>
                </c:pt>
                <c:pt idx="12955">
                  <c:v>17.833544408347599</c:v>
                </c:pt>
                <c:pt idx="12956">
                  <c:v>17.834920984527301</c:v>
                </c:pt>
                <c:pt idx="12957">
                  <c:v>17.836297560706999</c:v>
                </c:pt>
                <c:pt idx="12958">
                  <c:v>17.837674136886701</c:v>
                </c:pt>
                <c:pt idx="12959">
                  <c:v>17.839050713066499</c:v>
                </c:pt>
                <c:pt idx="12960">
                  <c:v>17.8404272892462</c:v>
                </c:pt>
                <c:pt idx="12961">
                  <c:v>17.841803865425899</c:v>
                </c:pt>
                <c:pt idx="12962">
                  <c:v>17.8431804416056</c:v>
                </c:pt>
                <c:pt idx="12963">
                  <c:v>17.844557017785402</c:v>
                </c:pt>
                <c:pt idx="12964">
                  <c:v>17.8459335939651</c:v>
                </c:pt>
                <c:pt idx="12965">
                  <c:v>17.847310170144802</c:v>
                </c:pt>
                <c:pt idx="12966">
                  <c:v>17.8486867463245</c:v>
                </c:pt>
                <c:pt idx="12967">
                  <c:v>17.850063322504301</c:v>
                </c:pt>
                <c:pt idx="12968">
                  <c:v>17.851439898683999</c:v>
                </c:pt>
                <c:pt idx="12969">
                  <c:v>17.852816474863701</c:v>
                </c:pt>
                <c:pt idx="12970">
                  <c:v>17.854193051043399</c:v>
                </c:pt>
                <c:pt idx="12971">
                  <c:v>17.855569627223201</c:v>
                </c:pt>
                <c:pt idx="12972">
                  <c:v>17.856946203402899</c:v>
                </c:pt>
                <c:pt idx="12973">
                  <c:v>17.858322779582601</c:v>
                </c:pt>
                <c:pt idx="12974">
                  <c:v>17.859699355762402</c:v>
                </c:pt>
                <c:pt idx="12975">
                  <c:v>17.8610759319421</c:v>
                </c:pt>
                <c:pt idx="12976">
                  <c:v>17.862452508121802</c:v>
                </c:pt>
                <c:pt idx="12977">
                  <c:v>17.8638290843015</c:v>
                </c:pt>
                <c:pt idx="12978">
                  <c:v>17.865205660481301</c:v>
                </c:pt>
                <c:pt idx="12979">
                  <c:v>17.866582236660999</c:v>
                </c:pt>
                <c:pt idx="12980">
                  <c:v>17.867958812840701</c:v>
                </c:pt>
                <c:pt idx="12981">
                  <c:v>17.869335389020399</c:v>
                </c:pt>
                <c:pt idx="12982">
                  <c:v>17.870711965200201</c:v>
                </c:pt>
                <c:pt idx="12983">
                  <c:v>17.872088541379899</c:v>
                </c:pt>
                <c:pt idx="12984">
                  <c:v>17.873465117559601</c:v>
                </c:pt>
                <c:pt idx="12985">
                  <c:v>17.874841693739299</c:v>
                </c:pt>
                <c:pt idx="12986">
                  <c:v>17.8762182699191</c:v>
                </c:pt>
                <c:pt idx="12987">
                  <c:v>17.877594846098798</c:v>
                </c:pt>
                <c:pt idx="12988">
                  <c:v>17.8789714222785</c:v>
                </c:pt>
                <c:pt idx="12989">
                  <c:v>17.880347998458198</c:v>
                </c:pt>
                <c:pt idx="12990">
                  <c:v>17.881724574638</c:v>
                </c:pt>
                <c:pt idx="12991">
                  <c:v>17.883101150817701</c:v>
                </c:pt>
                <c:pt idx="12992">
                  <c:v>17.8844777269974</c:v>
                </c:pt>
                <c:pt idx="12993">
                  <c:v>17.885854303177101</c:v>
                </c:pt>
                <c:pt idx="12994">
                  <c:v>17.887230879356899</c:v>
                </c:pt>
                <c:pt idx="12995">
                  <c:v>17.888607455536601</c:v>
                </c:pt>
                <c:pt idx="12996">
                  <c:v>17.889984031716299</c:v>
                </c:pt>
                <c:pt idx="12997">
                  <c:v>17.891360607896001</c:v>
                </c:pt>
                <c:pt idx="12998">
                  <c:v>17.892737184075798</c:v>
                </c:pt>
                <c:pt idx="12999">
                  <c:v>17.8941137602555</c:v>
                </c:pt>
                <c:pt idx="13000">
                  <c:v>17.895490336435198</c:v>
                </c:pt>
                <c:pt idx="13001">
                  <c:v>17.8968669126149</c:v>
                </c:pt>
                <c:pt idx="13002">
                  <c:v>17.898243488794702</c:v>
                </c:pt>
                <c:pt idx="13003">
                  <c:v>17.8996200649744</c:v>
                </c:pt>
                <c:pt idx="13004">
                  <c:v>17.900996641154101</c:v>
                </c:pt>
                <c:pt idx="13005">
                  <c:v>17.902373217333899</c:v>
                </c:pt>
                <c:pt idx="13006">
                  <c:v>17.903749793513601</c:v>
                </c:pt>
                <c:pt idx="13007">
                  <c:v>17.905126369693299</c:v>
                </c:pt>
                <c:pt idx="13008">
                  <c:v>17.906502945873001</c:v>
                </c:pt>
                <c:pt idx="13009">
                  <c:v>17.907879522052799</c:v>
                </c:pt>
                <c:pt idx="13010">
                  <c:v>17.9092560982325</c:v>
                </c:pt>
                <c:pt idx="13011">
                  <c:v>17.910632674412199</c:v>
                </c:pt>
                <c:pt idx="13012">
                  <c:v>17.9120092505919</c:v>
                </c:pt>
                <c:pt idx="13013">
                  <c:v>17.913385826771702</c:v>
                </c:pt>
                <c:pt idx="13014">
                  <c:v>17.9147624029514</c:v>
                </c:pt>
                <c:pt idx="13015">
                  <c:v>17.916138979131102</c:v>
                </c:pt>
                <c:pt idx="13016">
                  <c:v>17.9175155553108</c:v>
                </c:pt>
                <c:pt idx="13017">
                  <c:v>17.918892131490601</c:v>
                </c:pt>
                <c:pt idx="13018">
                  <c:v>17.920268707670299</c:v>
                </c:pt>
                <c:pt idx="13019">
                  <c:v>17.921645283850001</c:v>
                </c:pt>
                <c:pt idx="13020">
                  <c:v>17.923021860029699</c:v>
                </c:pt>
                <c:pt idx="13021">
                  <c:v>17.924398436209501</c:v>
                </c:pt>
                <c:pt idx="13022">
                  <c:v>17.925775012389199</c:v>
                </c:pt>
                <c:pt idx="13023">
                  <c:v>17.927151588568901</c:v>
                </c:pt>
                <c:pt idx="13024">
                  <c:v>17.928528164748599</c:v>
                </c:pt>
                <c:pt idx="13025">
                  <c:v>17.9299047409284</c:v>
                </c:pt>
                <c:pt idx="13026">
                  <c:v>17.931281317108098</c:v>
                </c:pt>
                <c:pt idx="13027">
                  <c:v>17.9326578932878</c:v>
                </c:pt>
                <c:pt idx="13028">
                  <c:v>17.934034469467498</c:v>
                </c:pt>
                <c:pt idx="13029">
                  <c:v>17.935411045647299</c:v>
                </c:pt>
                <c:pt idx="13030">
                  <c:v>17.936787621827001</c:v>
                </c:pt>
                <c:pt idx="13031">
                  <c:v>17.938164198006699</c:v>
                </c:pt>
                <c:pt idx="13032">
                  <c:v>17.939540774186401</c:v>
                </c:pt>
                <c:pt idx="13033">
                  <c:v>17.940917350366199</c:v>
                </c:pt>
                <c:pt idx="13034">
                  <c:v>17.942293926545901</c:v>
                </c:pt>
                <c:pt idx="13035">
                  <c:v>17.943670502725599</c:v>
                </c:pt>
                <c:pt idx="13036">
                  <c:v>17.945047078905301</c:v>
                </c:pt>
                <c:pt idx="13037">
                  <c:v>17.946423655085098</c:v>
                </c:pt>
                <c:pt idx="13038">
                  <c:v>17.9478002312648</c:v>
                </c:pt>
                <c:pt idx="13039">
                  <c:v>17.949176807444498</c:v>
                </c:pt>
                <c:pt idx="13040">
                  <c:v>17.9505533836243</c:v>
                </c:pt>
                <c:pt idx="13041">
                  <c:v>17.951929959804001</c:v>
                </c:pt>
                <c:pt idx="13042">
                  <c:v>17.9533065359837</c:v>
                </c:pt>
                <c:pt idx="13043">
                  <c:v>17.954683112163401</c:v>
                </c:pt>
                <c:pt idx="13044">
                  <c:v>17.956059688343199</c:v>
                </c:pt>
                <c:pt idx="13045">
                  <c:v>17.957436264522901</c:v>
                </c:pt>
                <c:pt idx="13046">
                  <c:v>17.958812840702599</c:v>
                </c:pt>
                <c:pt idx="13047">
                  <c:v>17.960189416882301</c:v>
                </c:pt>
                <c:pt idx="13048">
                  <c:v>17.961565993062099</c:v>
                </c:pt>
                <c:pt idx="13049">
                  <c:v>17.9629425692418</c:v>
                </c:pt>
                <c:pt idx="13050">
                  <c:v>17.964319145421499</c:v>
                </c:pt>
                <c:pt idx="13051">
                  <c:v>17.9656957216012</c:v>
                </c:pt>
                <c:pt idx="13052">
                  <c:v>17.967072297781002</c:v>
                </c:pt>
                <c:pt idx="13053">
                  <c:v>17.9684488739607</c:v>
                </c:pt>
                <c:pt idx="13054">
                  <c:v>17.969825450140402</c:v>
                </c:pt>
                <c:pt idx="13055">
                  <c:v>17.9712020263201</c:v>
                </c:pt>
                <c:pt idx="13056">
                  <c:v>17.972578602499901</c:v>
                </c:pt>
                <c:pt idx="13057">
                  <c:v>17.973955178679599</c:v>
                </c:pt>
                <c:pt idx="13058">
                  <c:v>17.975331754859301</c:v>
                </c:pt>
                <c:pt idx="13059">
                  <c:v>17.976708331038999</c:v>
                </c:pt>
                <c:pt idx="13060">
                  <c:v>17.9780849072188</c:v>
                </c:pt>
                <c:pt idx="13061">
                  <c:v>17.979461483398499</c:v>
                </c:pt>
                <c:pt idx="13062">
                  <c:v>17.9808380595782</c:v>
                </c:pt>
                <c:pt idx="13063">
                  <c:v>17.982214635757899</c:v>
                </c:pt>
                <c:pt idx="13064">
                  <c:v>17.9835912119377</c:v>
                </c:pt>
                <c:pt idx="13065">
                  <c:v>17.984967788117402</c:v>
                </c:pt>
                <c:pt idx="13066">
                  <c:v>17.9863443642971</c:v>
                </c:pt>
                <c:pt idx="13067">
                  <c:v>17.987720940476802</c:v>
                </c:pt>
                <c:pt idx="13068">
                  <c:v>17.989097516656599</c:v>
                </c:pt>
                <c:pt idx="13069">
                  <c:v>17.990474092836301</c:v>
                </c:pt>
                <c:pt idx="13070">
                  <c:v>17.991850669015999</c:v>
                </c:pt>
                <c:pt idx="13071">
                  <c:v>17.993227245195801</c:v>
                </c:pt>
                <c:pt idx="13072">
                  <c:v>17.994603821375499</c:v>
                </c:pt>
                <c:pt idx="13073">
                  <c:v>17.995980397555201</c:v>
                </c:pt>
                <c:pt idx="13074">
                  <c:v>17.997356973734899</c:v>
                </c:pt>
                <c:pt idx="13075">
                  <c:v>17.9987335499147</c:v>
                </c:pt>
                <c:pt idx="13076">
                  <c:v>18.000110126094398</c:v>
                </c:pt>
                <c:pt idx="13077">
                  <c:v>18.0014867022741</c:v>
                </c:pt>
                <c:pt idx="13078">
                  <c:v>18.002863278453798</c:v>
                </c:pt>
                <c:pt idx="13079">
                  <c:v>18.0042398546336</c:v>
                </c:pt>
                <c:pt idx="13080">
                  <c:v>18.005616430813301</c:v>
                </c:pt>
                <c:pt idx="13081">
                  <c:v>18.006993006993</c:v>
                </c:pt>
                <c:pt idx="13082">
                  <c:v>18.008369583172701</c:v>
                </c:pt>
                <c:pt idx="13083">
                  <c:v>18.009746159352499</c:v>
                </c:pt>
                <c:pt idx="13084">
                  <c:v>18.011122735532201</c:v>
                </c:pt>
                <c:pt idx="13085">
                  <c:v>18.012499311711899</c:v>
                </c:pt>
                <c:pt idx="13086">
                  <c:v>18.013875887891601</c:v>
                </c:pt>
                <c:pt idx="13087">
                  <c:v>18.015252464071398</c:v>
                </c:pt>
                <c:pt idx="13088">
                  <c:v>18.0166290402511</c:v>
                </c:pt>
                <c:pt idx="13089">
                  <c:v>18.018005616430798</c:v>
                </c:pt>
                <c:pt idx="13090">
                  <c:v>18.0193821926105</c:v>
                </c:pt>
                <c:pt idx="13091">
                  <c:v>18.020758768790301</c:v>
                </c:pt>
                <c:pt idx="13092">
                  <c:v>18.02213534497</c:v>
                </c:pt>
                <c:pt idx="13093">
                  <c:v>18.023511921149701</c:v>
                </c:pt>
                <c:pt idx="13094">
                  <c:v>18.0248884973294</c:v>
                </c:pt>
                <c:pt idx="13095">
                  <c:v>18.026265073509201</c:v>
                </c:pt>
                <c:pt idx="13096">
                  <c:v>18.027641649688899</c:v>
                </c:pt>
                <c:pt idx="13097">
                  <c:v>18.029018225868601</c:v>
                </c:pt>
                <c:pt idx="13098">
                  <c:v>18.030394802048299</c:v>
                </c:pt>
                <c:pt idx="13099">
                  <c:v>18.0317713782281</c:v>
                </c:pt>
                <c:pt idx="13100">
                  <c:v>18.033147954407799</c:v>
                </c:pt>
                <c:pt idx="13101">
                  <c:v>18.0345245305875</c:v>
                </c:pt>
                <c:pt idx="13102">
                  <c:v>18.035901106767302</c:v>
                </c:pt>
                <c:pt idx="13103">
                  <c:v>18.037277682947</c:v>
                </c:pt>
                <c:pt idx="13104">
                  <c:v>18.038654259126702</c:v>
                </c:pt>
                <c:pt idx="13105">
                  <c:v>18.0400308353064</c:v>
                </c:pt>
                <c:pt idx="13106">
                  <c:v>18.041407411486201</c:v>
                </c:pt>
                <c:pt idx="13107">
                  <c:v>18.042783987665899</c:v>
                </c:pt>
                <c:pt idx="13108">
                  <c:v>18.044160563845601</c:v>
                </c:pt>
                <c:pt idx="13109">
                  <c:v>18.045537140025299</c:v>
                </c:pt>
                <c:pt idx="13110">
                  <c:v>18.046913716205101</c:v>
                </c:pt>
                <c:pt idx="13111">
                  <c:v>18.048290292384799</c:v>
                </c:pt>
                <c:pt idx="13112">
                  <c:v>18.049666868564501</c:v>
                </c:pt>
                <c:pt idx="13113">
                  <c:v>18.051043444744199</c:v>
                </c:pt>
                <c:pt idx="13114">
                  <c:v>18.052420020924</c:v>
                </c:pt>
                <c:pt idx="13115">
                  <c:v>18.053796597103702</c:v>
                </c:pt>
                <c:pt idx="13116">
                  <c:v>18.0551731732834</c:v>
                </c:pt>
                <c:pt idx="13117">
                  <c:v>18.056549749463102</c:v>
                </c:pt>
                <c:pt idx="13118">
                  <c:v>18.057926325642899</c:v>
                </c:pt>
                <c:pt idx="13119">
                  <c:v>18.059302901822601</c:v>
                </c:pt>
                <c:pt idx="13120">
                  <c:v>18.060679478002299</c:v>
                </c:pt>
                <c:pt idx="13121">
                  <c:v>18.062056054182001</c:v>
                </c:pt>
                <c:pt idx="13122">
                  <c:v>18.063432630361799</c:v>
                </c:pt>
                <c:pt idx="13123">
                  <c:v>18.064809206541501</c:v>
                </c:pt>
                <c:pt idx="13124">
                  <c:v>18.066185782721199</c:v>
                </c:pt>
                <c:pt idx="13125">
                  <c:v>18.067562358900901</c:v>
                </c:pt>
                <c:pt idx="13126">
                  <c:v>18.068938935080698</c:v>
                </c:pt>
                <c:pt idx="13127">
                  <c:v>18.0703155112604</c:v>
                </c:pt>
                <c:pt idx="13128">
                  <c:v>18.071692087440098</c:v>
                </c:pt>
                <c:pt idx="13129">
                  <c:v>18.0730686636198</c:v>
                </c:pt>
                <c:pt idx="13130">
                  <c:v>18.074445239799601</c:v>
                </c:pt>
                <c:pt idx="13131">
                  <c:v>18.0758218159793</c:v>
                </c:pt>
                <c:pt idx="13132">
                  <c:v>18.077198392159001</c:v>
                </c:pt>
                <c:pt idx="13133">
                  <c:v>18.078574968338799</c:v>
                </c:pt>
                <c:pt idx="13134">
                  <c:v>18.079951544518501</c:v>
                </c:pt>
                <c:pt idx="13135">
                  <c:v>18.081328120698199</c:v>
                </c:pt>
                <c:pt idx="13136">
                  <c:v>18.082704696877901</c:v>
                </c:pt>
                <c:pt idx="13137">
                  <c:v>18.084081273057699</c:v>
                </c:pt>
                <c:pt idx="13138">
                  <c:v>18.0854578492374</c:v>
                </c:pt>
                <c:pt idx="13139">
                  <c:v>18.086834425417099</c:v>
                </c:pt>
                <c:pt idx="13140">
                  <c:v>18.0882110015968</c:v>
                </c:pt>
                <c:pt idx="13141">
                  <c:v>18.089587577776602</c:v>
                </c:pt>
                <c:pt idx="13142">
                  <c:v>18.0909641539563</c:v>
                </c:pt>
                <c:pt idx="13143">
                  <c:v>18.092340730136002</c:v>
                </c:pt>
                <c:pt idx="13144">
                  <c:v>18.0937173063157</c:v>
                </c:pt>
                <c:pt idx="13145">
                  <c:v>18.095093882495501</c:v>
                </c:pt>
                <c:pt idx="13146">
                  <c:v>18.096470458675199</c:v>
                </c:pt>
                <c:pt idx="13147">
                  <c:v>18.097847034854901</c:v>
                </c:pt>
                <c:pt idx="13148">
                  <c:v>18.099223611034599</c:v>
                </c:pt>
                <c:pt idx="13149">
                  <c:v>18.1006001872144</c:v>
                </c:pt>
                <c:pt idx="13150">
                  <c:v>18.101976763394099</c:v>
                </c:pt>
                <c:pt idx="13151">
                  <c:v>18.1033533395738</c:v>
                </c:pt>
                <c:pt idx="13152">
                  <c:v>18.104729915753499</c:v>
                </c:pt>
                <c:pt idx="13153">
                  <c:v>18.1061064919333</c:v>
                </c:pt>
                <c:pt idx="13154">
                  <c:v>18.107483068113002</c:v>
                </c:pt>
                <c:pt idx="13155">
                  <c:v>18.1088596442927</c:v>
                </c:pt>
                <c:pt idx="13156">
                  <c:v>18.110236220472402</c:v>
                </c:pt>
                <c:pt idx="13157">
                  <c:v>18.111612796652199</c:v>
                </c:pt>
                <c:pt idx="13158">
                  <c:v>18.112989372831901</c:v>
                </c:pt>
                <c:pt idx="13159">
                  <c:v>18.114365949011599</c:v>
                </c:pt>
                <c:pt idx="13160">
                  <c:v>18.115742525191301</c:v>
                </c:pt>
                <c:pt idx="13161">
                  <c:v>18.117119101371099</c:v>
                </c:pt>
                <c:pt idx="13162">
                  <c:v>18.118495677550801</c:v>
                </c:pt>
                <c:pt idx="13163">
                  <c:v>18.119872253730499</c:v>
                </c:pt>
                <c:pt idx="13164">
                  <c:v>18.121248829910201</c:v>
                </c:pt>
                <c:pt idx="13165">
                  <c:v>18.122625406089998</c:v>
                </c:pt>
                <c:pt idx="13166">
                  <c:v>18.1240019822697</c:v>
                </c:pt>
                <c:pt idx="13167">
                  <c:v>18.125378558449398</c:v>
                </c:pt>
                <c:pt idx="13168">
                  <c:v>18.1267551346292</c:v>
                </c:pt>
                <c:pt idx="13169">
                  <c:v>18.128131710808901</c:v>
                </c:pt>
                <c:pt idx="13170">
                  <c:v>18.1295082869886</c:v>
                </c:pt>
                <c:pt idx="13171">
                  <c:v>18.130884863168301</c:v>
                </c:pt>
                <c:pt idx="13172">
                  <c:v>18.132261439348099</c:v>
                </c:pt>
                <c:pt idx="13173">
                  <c:v>18.133638015527801</c:v>
                </c:pt>
                <c:pt idx="13174">
                  <c:v>18.135014591707499</c:v>
                </c:pt>
                <c:pt idx="13175">
                  <c:v>18.136391167887201</c:v>
                </c:pt>
                <c:pt idx="13176">
                  <c:v>18.137767744066998</c:v>
                </c:pt>
                <c:pt idx="13177">
                  <c:v>18.1391443202467</c:v>
                </c:pt>
                <c:pt idx="13178">
                  <c:v>18.140520896426398</c:v>
                </c:pt>
                <c:pt idx="13179">
                  <c:v>18.1418974726061</c:v>
                </c:pt>
                <c:pt idx="13180">
                  <c:v>18.143274048785901</c:v>
                </c:pt>
                <c:pt idx="13181">
                  <c:v>18.1446506249656</c:v>
                </c:pt>
                <c:pt idx="13182">
                  <c:v>18.146027201145301</c:v>
                </c:pt>
                <c:pt idx="13183">
                  <c:v>18.147403777325</c:v>
                </c:pt>
                <c:pt idx="13184">
                  <c:v>18.148780353504801</c:v>
                </c:pt>
                <c:pt idx="13185">
                  <c:v>18.150156929684499</c:v>
                </c:pt>
                <c:pt idx="13186">
                  <c:v>18.151533505864201</c:v>
                </c:pt>
                <c:pt idx="13187">
                  <c:v>18.152910082043899</c:v>
                </c:pt>
                <c:pt idx="13188">
                  <c:v>18.1542866582237</c:v>
                </c:pt>
                <c:pt idx="13189">
                  <c:v>18.155663234403399</c:v>
                </c:pt>
                <c:pt idx="13190">
                  <c:v>18.1570398105831</c:v>
                </c:pt>
                <c:pt idx="13191">
                  <c:v>18.158416386762799</c:v>
                </c:pt>
                <c:pt idx="13192">
                  <c:v>18.1597929629426</c:v>
                </c:pt>
                <c:pt idx="13193">
                  <c:v>18.161169539122302</c:v>
                </c:pt>
                <c:pt idx="13194">
                  <c:v>18.162546115302</c:v>
                </c:pt>
                <c:pt idx="13195">
                  <c:v>18.163922691481702</c:v>
                </c:pt>
                <c:pt idx="13196">
                  <c:v>18.165299267661499</c:v>
                </c:pt>
                <c:pt idx="13197">
                  <c:v>18.166675843841201</c:v>
                </c:pt>
                <c:pt idx="13198">
                  <c:v>18.168052420020899</c:v>
                </c:pt>
                <c:pt idx="13199">
                  <c:v>18.169428996200701</c:v>
                </c:pt>
                <c:pt idx="13200">
                  <c:v>18.170805572380399</c:v>
                </c:pt>
                <c:pt idx="13201">
                  <c:v>18.172182148560101</c:v>
                </c:pt>
                <c:pt idx="13202">
                  <c:v>18.173558724739799</c:v>
                </c:pt>
                <c:pt idx="13203">
                  <c:v>18.1749353009196</c:v>
                </c:pt>
                <c:pt idx="13204">
                  <c:v>18.176311877099302</c:v>
                </c:pt>
                <c:pt idx="13205">
                  <c:v>18.177688453279</c:v>
                </c:pt>
                <c:pt idx="13206">
                  <c:v>18.179065029458702</c:v>
                </c:pt>
                <c:pt idx="13207">
                  <c:v>18.180441605638499</c:v>
                </c:pt>
                <c:pt idx="13208">
                  <c:v>18.181818181818201</c:v>
                </c:pt>
                <c:pt idx="13209">
                  <c:v>18.183194757997899</c:v>
                </c:pt>
                <c:pt idx="13210">
                  <c:v>18.184571334177601</c:v>
                </c:pt>
                <c:pt idx="13211">
                  <c:v>18.185947910357399</c:v>
                </c:pt>
                <c:pt idx="13212">
                  <c:v>18.187324486537101</c:v>
                </c:pt>
                <c:pt idx="13213">
                  <c:v>18.188701062716799</c:v>
                </c:pt>
                <c:pt idx="13214">
                  <c:v>18.190077638896501</c:v>
                </c:pt>
                <c:pt idx="13215">
                  <c:v>18.191454215076298</c:v>
                </c:pt>
                <c:pt idx="13216">
                  <c:v>18.192830791256</c:v>
                </c:pt>
                <c:pt idx="13217">
                  <c:v>18.194207367435698</c:v>
                </c:pt>
                <c:pt idx="13218">
                  <c:v>18.1955839436154</c:v>
                </c:pt>
                <c:pt idx="13219">
                  <c:v>18.196960519795201</c:v>
                </c:pt>
                <c:pt idx="13220">
                  <c:v>18.1983370959749</c:v>
                </c:pt>
                <c:pt idx="13221">
                  <c:v>18.199713672154601</c:v>
                </c:pt>
                <c:pt idx="13222">
                  <c:v>18.2010902483343</c:v>
                </c:pt>
                <c:pt idx="13223">
                  <c:v>18.202466824514101</c:v>
                </c:pt>
                <c:pt idx="13224">
                  <c:v>18.203843400693799</c:v>
                </c:pt>
                <c:pt idx="13225">
                  <c:v>18.205219976873501</c:v>
                </c:pt>
                <c:pt idx="13226">
                  <c:v>18.206596553053199</c:v>
                </c:pt>
                <c:pt idx="13227">
                  <c:v>18.207973129233</c:v>
                </c:pt>
                <c:pt idx="13228">
                  <c:v>18.209349705412698</c:v>
                </c:pt>
                <c:pt idx="13229">
                  <c:v>18.2107262815924</c:v>
                </c:pt>
                <c:pt idx="13230">
                  <c:v>18.212102857772202</c:v>
                </c:pt>
                <c:pt idx="13231">
                  <c:v>18.2134794339519</c:v>
                </c:pt>
                <c:pt idx="13232">
                  <c:v>18.214856010131601</c:v>
                </c:pt>
                <c:pt idx="13233">
                  <c:v>18.2162325863113</c:v>
                </c:pt>
                <c:pt idx="13234">
                  <c:v>18.217609162491101</c:v>
                </c:pt>
                <c:pt idx="13235">
                  <c:v>18.218985738670799</c:v>
                </c:pt>
                <c:pt idx="13236">
                  <c:v>18.220362314850501</c:v>
                </c:pt>
                <c:pt idx="13237">
                  <c:v>18.221738891030199</c:v>
                </c:pt>
                <c:pt idx="13238">
                  <c:v>18.22311546721</c:v>
                </c:pt>
                <c:pt idx="13239">
                  <c:v>18.224492043389699</c:v>
                </c:pt>
                <c:pt idx="13240">
                  <c:v>18.2258686195694</c:v>
                </c:pt>
                <c:pt idx="13241">
                  <c:v>18.227245195749099</c:v>
                </c:pt>
                <c:pt idx="13242">
                  <c:v>18.2286217719289</c:v>
                </c:pt>
                <c:pt idx="13243">
                  <c:v>18.229998348108602</c:v>
                </c:pt>
                <c:pt idx="13244">
                  <c:v>18.2313749242883</c:v>
                </c:pt>
                <c:pt idx="13245">
                  <c:v>18.232751500468002</c:v>
                </c:pt>
                <c:pt idx="13246">
                  <c:v>18.234128076647799</c:v>
                </c:pt>
                <c:pt idx="13247">
                  <c:v>18.235504652827501</c:v>
                </c:pt>
                <c:pt idx="13248">
                  <c:v>18.236881229007199</c:v>
                </c:pt>
                <c:pt idx="13249">
                  <c:v>18.238257805186901</c:v>
                </c:pt>
                <c:pt idx="13250">
                  <c:v>18.239634381366699</c:v>
                </c:pt>
                <c:pt idx="13251">
                  <c:v>18.241010957546401</c:v>
                </c:pt>
                <c:pt idx="13252">
                  <c:v>18.242387533726099</c:v>
                </c:pt>
                <c:pt idx="13253">
                  <c:v>18.243764109905801</c:v>
                </c:pt>
                <c:pt idx="13254">
                  <c:v>18.245140686085598</c:v>
                </c:pt>
                <c:pt idx="13255">
                  <c:v>18.2465172622653</c:v>
                </c:pt>
                <c:pt idx="13256">
                  <c:v>18.247893838444998</c:v>
                </c:pt>
                <c:pt idx="13257">
                  <c:v>18.249270414624799</c:v>
                </c:pt>
                <c:pt idx="13258">
                  <c:v>18.250646990804501</c:v>
                </c:pt>
                <c:pt idx="13259">
                  <c:v>18.252023566984199</c:v>
                </c:pt>
                <c:pt idx="13260">
                  <c:v>18.253400143163901</c:v>
                </c:pt>
                <c:pt idx="13261">
                  <c:v>18.254776719343699</c:v>
                </c:pt>
                <c:pt idx="13262">
                  <c:v>18.256153295523401</c:v>
                </c:pt>
                <c:pt idx="13263">
                  <c:v>18.257529871703099</c:v>
                </c:pt>
                <c:pt idx="13264">
                  <c:v>18.258906447882801</c:v>
                </c:pt>
                <c:pt idx="13265">
                  <c:v>18.260283024062598</c:v>
                </c:pt>
                <c:pt idx="13266">
                  <c:v>18.2616596002423</c:v>
                </c:pt>
                <c:pt idx="13267">
                  <c:v>18.263036176421998</c:v>
                </c:pt>
                <c:pt idx="13268">
                  <c:v>18.2644127526017</c:v>
                </c:pt>
                <c:pt idx="13269">
                  <c:v>18.265789328781501</c:v>
                </c:pt>
                <c:pt idx="13270">
                  <c:v>18.2671659049612</c:v>
                </c:pt>
                <c:pt idx="13271">
                  <c:v>18.268542481140901</c:v>
                </c:pt>
                <c:pt idx="13272">
                  <c:v>18.2699190573206</c:v>
                </c:pt>
                <c:pt idx="13273">
                  <c:v>18.271295633500401</c:v>
                </c:pt>
                <c:pt idx="13274">
                  <c:v>18.272672209680099</c:v>
                </c:pt>
                <c:pt idx="13275">
                  <c:v>18.274048785859801</c:v>
                </c:pt>
                <c:pt idx="13276">
                  <c:v>18.275425362039499</c:v>
                </c:pt>
                <c:pt idx="13277">
                  <c:v>18.2768019382193</c:v>
                </c:pt>
                <c:pt idx="13278">
                  <c:v>18.278178514398999</c:v>
                </c:pt>
                <c:pt idx="13279">
                  <c:v>18.2795550905787</c:v>
                </c:pt>
                <c:pt idx="13280">
                  <c:v>18.280931666758399</c:v>
                </c:pt>
                <c:pt idx="13281">
                  <c:v>18.2823082429382</c:v>
                </c:pt>
                <c:pt idx="13282">
                  <c:v>18.283684819117902</c:v>
                </c:pt>
                <c:pt idx="13283">
                  <c:v>18.2850613952976</c:v>
                </c:pt>
                <c:pt idx="13284">
                  <c:v>18.286437971477302</c:v>
                </c:pt>
                <c:pt idx="13285">
                  <c:v>18.287814547657099</c:v>
                </c:pt>
                <c:pt idx="13286">
                  <c:v>18.289191123836801</c:v>
                </c:pt>
                <c:pt idx="13287">
                  <c:v>18.290567700016499</c:v>
                </c:pt>
                <c:pt idx="13288">
                  <c:v>18.291944276196201</c:v>
                </c:pt>
                <c:pt idx="13289">
                  <c:v>18.293320852375999</c:v>
                </c:pt>
                <c:pt idx="13290">
                  <c:v>18.2946974285557</c:v>
                </c:pt>
                <c:pt idx="13291">
                  <c:v>18.296074004735399</c:v>
                </c:pt>
                <c:pt idx="13292">
                  <c:v>18.2974505809152</c:v>
                </c:pt>
                <c:pt idx="13293">
                  <c:v>18.298827157094902</c:v>
                </c:pt>
                <c:pt idx="13294">
                  <c:v>18.3002037332746</c:v>
                </c:pt>
                <c:pt idx="13295">
                  <c:v>18.301580309454302</c:v>
                </c:pt>
                <c:pt idx="13296">
                  <c:v>18.302956885634099</c:v>
                </c:pt>
                <c:pt idx="13297">
                  <c:v>18.304333461813801</c:v>
                </c:pt>
                <c:pt idx="13298">
                  <c:v>18.305710037993499</c:v>
                </c:pt>
                <c:pt idx="13299">
                  <c:v>18.307086614173201</c:v>
                </c:pt>
                <c:pt idx="13300">
                  <c:v>18.308463190352999</c:v>
                </c:pt>
                <c:pt idx="13301">
                  <c:v>18.309839766532701</c:v>
                </c:pt>
                <c:pt idx="13302">
                  <c:v>18.311216342712399</c:v>
                </c:pt>
                <c:pt idx="13303">
                  <c:v>18.312592918892101</c:v>
                </c:pt>
                <c:pt idx="13304">
                  <c:v>18.313969495071898</c:v>
                </c:pt>
                <c:pt idx="13305">
                  <c:v>18.3153460712516</c:v>
                </c:pt>
                <c:pt idx="13306">
                  <c:v>18.316722647431298</c:v>
                </c:pt>
                <c:pt idx="13307">
                  <c:v>18.318099223611</c:v>
                </c:pt>
                <c:pt idx="13308">
                  <c:v>18.319475799790801</c:v>
                </c:pt>
                <c:pt idx="13309">
                  <c:v>18.3208523759705</c:v>
                </c:pt>
                <c:pt idx="13310">
                  <c:v>18.322228952150201</c:v>
                </c:pt>
                <c:pt idx="13311">
                  <c:v>18.3236055283299</c:v>
                </c:pt>
                <c:pt idx="13312">
                  <c:v>18.324982104509701</c:v>
                </c:pt>
                <c:pt idx="13313">
                  <c:v>18.326358680689399</c:v>
                </c:pt>
                <c:pt idx="13314">
                  <c:v>18.327735256869101</c:v>
                </c:pt>
                <c:pt idx="13315">
                  <c:v>18.329111833048799</c:v>
                </c:pt>
                <c:pt idx="13316">
                  <c:v>18.3304884092286</c:v>
                </c:pt>
                <c:pt idx="13317">
                  <c:v>18.331864985408298</c:v>
                </c:pt>
                <c:pt idx="13318">
                  <c:v>18.333241561588</c:v>
                </c:pt>
                <c:pt idx="13319">
                  <c:v>18.334618137767698</c:v>
                </c:pt>
                <c:pt idx="13320">
                  <c:v>18.3359947139475</c:v>
                </c:pt>
                <c:pt idx="13321">
                  <c:v>18.337371290127201</c:v>
                </c:pt>
                <c:pt idx="13322">
                  <c:v>18.3387478663069</c:v>
                </c:pt>
                <c:pt idx="13323">
                  <c:v>18.340124442486601</c:v>
                </c:pt>
                <c:pt idx="13324">
                  <c:v>18.341501018666399</c:v>
                </c:pt>
                <c:pt idx="13325">
                  <c:v>18.342877594846101</c:v>
                </c:pt>
                <c:pt idx="13326">
                  <c:v>18.344254171025799</c:v>
                </c:pt>
                <c:pt idx="13327">
                  <c:v>18.3456307472056</c:v>
                </c:pt>
                <c:pt idx="13328">
                  <c:v>18.347007323385299</c:v>
                </c:pt>
                <c:pt idx="13329">
                  <c:v>18.348383899565</c:v>
                </c:pt>
                <c:pt idx="13330">
                  <c:v>18.349760475744699</c:v>
                </c:pt>
                <c:pt idx="13331">
                  <c:v>18.3511370519245</c:v>
                </c:pt>
                <c:pt idx="13332">
                  <c:v>18.352513628104202</c:v>
                </c:pt>
                <c:pt idx="13333">
                  <c:v>18.3538902042839</c:v>
                </c:pt>
                <c:pt idx="13334">
                  <c:v>18.355266780463602</c:v>
                </c:pt>
                <c:pt idx="13335">
                  <c:v>18.356643356643399</c:v>
                </c:pt>
                <c:pt idx="13336">
                  <c:v>18.358019932823101</c:v>
                </c:pt>
                <c:pt idx="13337">
                  <c:v>18.359396509002799</c:v>
                </c:pt>
                <c:pt idx="13338">
                  <c:v>18.360773085182501</c:v>
                </c:pt>
                <c:pt idx="13339">
                  <c:v>18.362149661362299</c:v>
                </c:pt>
                <c:pt idx="13340">
                  <c:v>18.363526237542001</c:v>
                </c:pt>
                <c:pt idx="13341">
                  <c:v>18.364902813721699</c:v>
                </c:pt>
                <c:pt idx="13342">
                  <c:v>18.366279389901401</c:v>
                </c:pt>
                <c:pt idx="13343">
                  <c:v>18.367655966081202</c:v>
                </c:pt>
                <c:pt idx="13344">
                  <c:v>18.3690325422609</c:v>
                </c:pt>
                <c:pt idx="13345">
                  <c:v>18.370409118440602</c:v>
                </c:pt>
                <c:pt idx="13346">
                  <c:v>18.3717856946203</c:v>
                </c:pt>
                <c:pt idx="13347">
                  <c:v>18.373162270800101</c:v>
                </c:pt>
                <c:pt idx="13348">
                  <c:v>18.374538846979799</c:v>
                </c:pt>
                <c:pt idx="13349">
                  <c:v>18.375915423159501</c:v>
                </c:pt>
                <c:pt idx="13350">
                  <c:v>18.377291999339199</c:v>
                </c:pt>
                <c:pt idx="13351">
                  <c:v>18.378668575519001</c:v>
                </c:pt>
                <c:pt idx="13352">
                  <c:v>18.380045151698699</c:v>
                </c:pt>
                <c:pt idx="13353">
                  <c:v>18.381421727878401</c:v>
                </c:pt>
                <c:pt idx="13354">
                  <c:v>18.382798304058198</c:v>
                </c:pt>
                <c:pt idx="13355">
                  <c:v>18.3841748802379</c:v>
                </c:pt>
                <c:pt idx="13356">
                  <c:v>18.385551456417598</c:v>
                </c:pt>
                <c:pt idx="13357">
                  <c:v>18.3869280325973</c:v>
                </c:pt>
                <c:pt idx="13358">
                  <c:v>18.388304608777101</c:v>
                </c:pt>
                <c:pt idx="13359">
                  <c:v>18.3896811849568</c:v>
                </c:pt>
                <c:pt idx="13360">
                  <c:v>18.391057761136501</c:v>
                </c:pt>
                <c:pt idx="13361">
                  <c:v>18.3924343373162</c:v>
                </c:pt>
                <c:pt idx="13362">
                  <c:v>18.393810913496001</c:v>
                </c:pt>
                <c:pt idx="13363">
                  <c:v>18.395187489675699</c:v>
                </c:pt>
                <c:pt idx="13364">
                  <c:v>18.396564065855401</c:v>
                </c:pt>
                <c:pt idx="13365">
                  <c:v>18.397940642035099</c:v>
                </c:pt>
                <c:pt idx="13366">
                  <c:v>18.3993172182149</c:v>
                </c:pt>
                <c:pt idx="13367">
                  <c:v>18.400693794394599</c:v>
                </c:pt>
                <c:pt idx="13368">
                  <c:v>18.4020703705743</c:v>
                </c:pt>
                <c:pt idx="13369">
                  <c:v>18.403446946753999</c:v>
                </c:pt>
                <c:pt idx="13370">
                  <c:v>18.4048235229338</c:v>
                </c:pt>
                <c:pt idx="13371">
                  <c:v>18.406200099113502</c:v>
                </c:pt>
                <c:pt idx="13372">
                  <c:v>18.4075766752932</c:v>
                </c:pt>
                <c:pt idx="13373">
                  <c:v>18.408953251472902</c:v>
                </c:pt>
                <c:pt idx="13374">
                  <c:v>18.410329827652699</c:v>
                </c:pt>
                <c:pt idx="13375">
                  <c:v>18.411706403832401</c:v>
                </c:pt>
                <c:pt idx="13376">
                  <c:v>18.413082980012099</c:v>
                </c:pt>
                <c:pt idx="13377">
                  <c:v>18.414459556191801</c:v>
                </c:pt>
                <c:pt idx="13378">
                  <c:v>18.415836132371599</c:v>
                </c:pt>
                <c:pt idx="13379">
                  <c:v>18.4172127085513</c:v>
                </c:pt>
                <c:pt idx="13380">
                  <c:v>18.418589284730999</c:v>
                </c:pt>
                <c:pt idx="13381">
                  <c:v>18.4199658609107</c:v>
                </c:pt>
                <c:pt idx="13382">
                  <c:v>18.421342437090502</c:v>
                </c:pt>
                <c:pt idx="13383">
                  <c:v>18.4227190132702</c:v>
                </c:pt>
                <c:pt idx="13384">
                  <c:v>18.424095589449902</c:v>
                </c:pt>
                <c:pt idx="13385">
                  <c:v>18.425472165629699</c:v>
                </c:pt>
                <c:pt idx="13386">
                  <c:v>18.426848741809401</c:v>
                </c:pt>
                <c:pt idx="13387">
                  <c:v>18.428225317989099</c:v>
                </c:pt>
                <c:pt idx="13388">
                  <c:v>18.429601894168801</c:v>
                </c:pt>
                <c:pt idx="13389">
                  <c:v>18.430978470348599</c:v>
                </c:pt>
                <c:pt idx="13390">
                  <c:v>18.432355046528301</c:v>
                </c:pt>
                <c:pt idx="13391">
                  <c:v>18.433731622707999</c:v>
                </c:pt>
                <c:pt idx="13392">
                  <c:v>18.435108198887701</c:v>
                </c:pt>
                <c:pt idx="13393">
                  <c:v>18.436484775067498</c:v>
                </c:pt>
                <c:pt idx="13394">
                  <c:v>18.4378613512472</c:v>
                </c:pt>
                <c:pt idx="13395">
                  <c:v>18.439237927426898</c:v>
                </c:pt>
                <c:pt idx="13396">
                  <c:v>18.4406145036066</c:v>
                </c:pt>
                <c:pt idx="13397">
                  <c:v>18.441991079786401</c:v>
                </c:pt>
                <c:pt idx="13398">
                  <c:v>18.4433676559661</c:v>
                </c:pt>
                <c:pt idx="13399">
                  <c:v>18.444744232145801</c:v>
                </c:pt>
                <c:pt idx="13400">
                  <c:v>18.446120808325499</c:v>
                </c:pt>
                <c:pt idx="13401">
                  <c:v>18.447497384505301</c:v>
                </c:pt>
                <c:pt idx="13402">
                  <c:v>18.448873960684999</c:v>
                </c:pt>
                <c:pt idx="13403">
                  <c:v>18.450250536864701</c:v>
                </c:pt>
                <c:pt idx="13404">
                  <c:v>18.451627113044399</c:v>
                </c:pt>
                <c:pt idx="13405">
                  <c:v>18.4530036892242</c:v>
                </c:pt>
                <c:pt idx="13406">
                  <c:v>18.454380265403898</c:v>
                </c:pt>
                <c:pt idx="13407">
                  <c:v>18.4557568415836</c:v>
                </c:pt>
                <c:pt idx="13408">
                  <c:v>18.457133417763298</c:v>
                </c:pt>
                <c:pt idx="13409">
                  <c:v>18.4585099939431</c:v>
                </c:pt>
                <c:pt idx="13410">
                  <c:v>18.459886570122801</c:v>
                </c:pt>
                <c:pt idx="13411">
                  <c:v>18.4612631463025</c:v>
                </c:pt>
                <c:pt idx="13412">
                  <c:v>18.462639722482201</c:v>
                </c:pt>
                <c:pt idx="13413">
                  <c:v>18.464016298661999</c:v>
                </c:pt>
                <c:pt idx="13414">
                  <c:v>18.465392874841701</c:v>
                </c:pt>
                <c:pt idx="13415">
                  <c:v>18.466769451021399</c:v>
                </c:pt>
                <c:pt idx="13416">
                  <c:v>18.468146027201101</c:v>
                </c:pt>
                <c:pt idx="13417">
                  <c:v>18.469522603380899</c:v>
                </c:pt>
                <c:pt idx="13418">
                  <c:v>18.4708991795606</c:v>
                </c:pt>
                <c:pt idx="13419">
                  <c:v>18.472275755740299</c:v>
                </c:pt>
                <c:pt idx="13420">
                  <c:v>18.4736523319201</c:v>
                </c:pt>
                <c:pt idx="13421">
                  <c:v>18.475028908099802</c:v>
                </c:pt>
                <c:pt idx="13422">
                  <c:v>18.4764054842795</c:v>
                </c:pt>
                <c:pt idx="13423">
                  <c:v>18.477782060459202</c:v>
                </c:pt>
                <c:pt idx="13424">
                  <c:v>18.479158636638999</c:v>
                </c:pt>
                <c:pt idx="13425">
                  <c:v>18.480535212818701</c:v>
                </c:pt>
                <c:pt idx="13426">
                  <c:v>18.481911788998399</c:v>
                </c:pt>
                <c:pt idx="13427">
                  <c:v>18.483288365178101</c:v>
                </c:pt>
                <c:pt idx="13428">
                  <c:v>18.484664941357899</c:v>
                </c:pt>
                <c:pt idx="13429">
                  <c:v>18.4860415175376</c:v>
                </c:pt>
                <c:pt idx="13430">
                  <c:v>18.487418093717299</c:v>
                </c:pt>
                <c:pt idx="13431">
                  <c:v>18.488794669897</c:v>
                </c:pt>
                <c:pt idx="13432">
                  <c:v>18.490171246076802</c:v>
                </c:pt>
                <c:pt idx="13433">
                  <c:v>18.4915478222565</c:v>
                </c:pt>
                <c:pt idx="13434">
                  <c:v>18.492924398436202</c:v>
                </c:pt>
                <c:pt idx="13435">
                  <c:v>18.4943009746159</c:v>
                </c:pt>
                <c:pt idx="13436">
                  <c:v>18.495677550795701</c:v>
                </c:pt>
                <c:pt idx="13437">
                  <c:v>18.497054126975399</c:v>
                </c:pt>
                <c:pt idx="13438">
                  <c:v>18.498430703155101</c:v>
                </c:pt>
                <c:pt idx="13439">
                  <c:v>18.499807279334799</c:v>
                </c:pt>
                <c:pt idx="13440">
                  <c:v>18.501183855514601</c:v>
                </c:pt>
                <c:pt idx="13441">
                  <c:v>18.502560431694299</c:v>
                </c:pt>
                <c:pt idx="13442">
                  <c:v>18.503937007874001</c:v>
                </c:pt>
                <c:pt idx="13443">
                  <c:v>18.505313584053699</c:v>
                </c:pt>
                <c:pt idx="13444">
                  <c:v>18.5066901602335</c:v>
                </c:pt>
                <c:pt idx="13445">
                  <c:v>18.508066736413198</c:v>
                </c:pt>
                <c:pt idx="13446">
                  <c:v>18.5094433125929</c:v>
                </c:pt>
                <c:pt idx="13447">
                  <c:v>18.510819888772598</c:v>
                </c:pt>
                <c:pt idx="13448">
                  <c:v>18.5121964649524</c:v>
                </c:pt>
                <c:pt idx="13449">
                  <c:v>18.513573041132101</c:v>
                </c:pt>
                <c:pt idx="13450">
                  <c:v>18.5149496173118</c:v>
                </c:pt>
                <c:pt idx="13451">
                  <c:v>18.516326193491501</c:v>
                </c:pt>
                <c:pt idx="13452">
                  <c:v>18.517702769671299</c:v>
                </c:pt>
                <c:pt idx="13453">
                  <c:v>18.519079345851001</c:v>
                </c:pt>
                <c:pt idx="13454">
                  <c:v>18.520455922030699</c:v>
                </c:pt>
                <c:pt idx="13455">
                  <c:v>18.5218324982105</c:v>
                </c:pt>
                <c:pt idx="13456">
                  <c:v>18.523209074390198</c:v>
                </c:pt>
                <c:pt idx="13457">
                  <c:v>18.5245856505699</c:v>
                </c:pt>
                <c:pt idx="13458">
                  <c:v>18.525962226749598</c:v>
                </c:pt>
                <c:pt idx="13459">
                  <c:v>18.5273388029294</c:v>
                </c:pt>
                <c:pt idx="13460">
                  <c:v>18.528715379109101</c:v>
                </c:pt>
                <c:pt idx="13461">
                  <c:v>18.5300919552888</c:v>
                </c:pt>
                <c:pt idx="13462">
                  <c:v>18.531468531468501</c:v>
                </c:pt>
                <c:pt idx="13463">
                  <c:v>18.532845107648299</c:v>
                </c:pt>
                <c:pt idx="13464">
                  <c:v>18.534221683828001</c:v>
                </c:pt>
                <c:pt idx="13465">
                  <c:v>18.535598260007699</c:v>
                </c:pt>
                <c:pt idx="13466">
                  <c:v>18.536974836187401</c:v>
                </c:pt>
                <c:pt idx="13467">
                  <c:v>18.538351412367199</c:v>
                </c:pt>
                <c:pt idx="13468">
                  <c:v>18.5397279885469</c:v>
                </c:pt>
                <c:pt idx="13469">
                  <c:v>18.541104564726599</c:v>
                </c:pt>
                <c:pt idx="13470">
                  <c:v>18.5424811409063</c:v>
                </c:pt>
                <c:pt idx="13471">
                  <c:v>18.543857717086102</c:v>
                </c:pt>
                <c:pt idx="13472">
                  <c:v>18.5452342932658</c:v>
                </c:pt>
                <c:pt idx="13473">
                  <c:v>18.546610869445502</c:v>
                </c:pt>
                <c:pt idx="13474">
                  <c:v>18.5479874456252</c:v>
                </c:pt>
                <c:pt idx="13475">
                  <c:v>18.549364021805001</c:v>
                </c:pt>
                <c:pt idx="13476">
                  <c:v>18.550740597984699</c:v>
                </c:pt>
                <c:pt idx="13477">
                  <c:v>18.552117174164401</c:v>
                </c:pt>
                <c:pt idx="13478">
                  <c:v>18.553493750344099</c:v>
                </c:pt>
                <c:pt idx="13479">
                  <c:v>18.554870326523901</c:v>
                </c:pt>
                <c:pt idx="13480">
                  <c:v>18.556246902703599</c:v>
                </c:pt>
                <c:pt idx="13481">
                  <c:v>18.557623478883301</c:v>
                </c:pt>
                <c:pt idx="13482">
                  <c:v>18.559000055063098</c:v>
                </c:pt>
                <c:pt idx="13483">
                  <c:v>18.5603766312428</c:v>
                </c:pt>
                <c:pt idx="13484">
                  <c:v>18.561753207422498</c:v>
                </c:pt>
                <c:pt idx="13485">
                  <c:v>18.5631297836022</c:v>
                </c:pt>
                <c:pt idx="13486">
                  <c:v>18.564506359782001</c:v>
                </c:pt>
                <c:pt idx="13487">
                  <c:v>18.565882935961699</c:v>
                </c:pt>
                <c:pt idx="13488">
                  <c:v>18.567259512141401</c:v>
                </c:pt>
                <c:pt idx="13489">
                  <c:v>18.568636088321099</c:v>
                </c:pt>
                <c:pt idx="13490">
                  <c:v>18.570012664500901</c:v>
                </c:pt>
                <c:pt idx="13491">
                  <c:v>18.571389240680599</c:v>
                </c:pt>
                <c:pt idx="13492">
                  <c:v>18.572765816860301</c:v>
                </c:pt>
                <c:pt idx="13493">
                  <c:v>18.574142393039999</c:v>
                </c:pt>
                <c:pt idx="13494">
                  <c:v>18.5755189692198</c:v>
                </c:pt>
                <c:pt idx="13495">
                  <c:v>18.576895545399498</c:v>
                </c:pt>
                <c:pt idx="13496">
                  <c:v>18.5782721215792</c:v>
                </c:pt>
                <c:pt idx="13497">
                  <c:v>18.579648697758898</c:v>
                </c:pt>
                <c:pt idx="13498">
                  <c:v>18.5810252739387</c:v>
                </c:pt>
                <c:pt idx="13499">
                  <c:v>18.582401850118401</c:v>
                </c:pt>
                <c:pt idx="13500">
                  <c:v>18.5837784262981</c:v>
                </c:pt>
                <c:pt idx="13501">
                  <c:v>18.585155002477801</c:v>
                </c:pt>
                <c:pt idx="13502">
                  <c:v>18.586531578657599</c:v>
                </c:pt>
                <c:pt idx="13503">
                  <c:v>18.587908154837301</c:v>
                </c:pt>
                <c:pt idx="13504">
                  <c:v>18.589284731016999</c:v>
                </c:pt>
                <c:pt idx="13505">
                  <c:v>18.590661307196701</c:v>
                </c:pt>
                <c:pt idx="13506">
                  <c:v>18.592037883376499</c:v>
                </c:pt>
                <c:pt idx="13507">
                  <c:v>18.5934144595562</c:v>
                </c:pt>
                <c:pt idx="13508">
                  <c:v>18.594791035735899</c:v>
                </c:pt>
                <c:pt idx="13509">
                  <c:v>18.5961676119156</c:v>
                </c:pt>
                <c:pt idx="13510">
                  <c:v>18.597544188095402</c:v>
                </c:pt>
                <c:pt idx="13511">
                  <c:v>18.5989207642751</c:v>
                </c:pt>
                <c:pt idx="13512">
                  <c:v>18.600297340454802</c:v>
                </c:pt>
                <c:pt idx="13513">
                  <c:v>18.601673916634599</c:v>
                </c:pt>
                <c:pt idx="13514">
                  <c:v>18.603050492814301</c:v>
                </c:pt>
                <c:pt idx="13515">
                  <c:v>18.604427068993999</c:v>
                </c:pt>
                <c:pt idx="13516">
                  <c:v>18.605803645173701</c:v>
                </c:pt>
                <c:pt idx="13517">
                  <c:v>18.607180221353499</c:v>
                </c:pt>
                <c:pt idx="13518">
                  <c:v>18.6085567975332</c:v>
                </c:pt>
                <c:pt idx="13519">
                  <c:v>18.609933373712899</c:v>
                </c:pt>
                <c:pt idx="13520">
                  <c:v>18.6113099498926</c:v>
                </c:pt>
                <c:pt idx="13521">
                  <c:v>18.612686526072402</c:v>
                </c:pt>
                <c:pt idx="13522">
                  <c:v>18.6140631022521</c:v>
                </c:pt>
                <c:pt idx="13523">
                  <c:v>18.615439678431802</c:v>
                </c:pt>
                <c:pt idx="13524">
                  <c:v>18.6168162546115</c:v>
                </c:pt>
                <c:pt idx="13525">
                  <c:v>18.618192830791301</c:v>
                </c:pt>
                <c:pt idx="13526">
                  <c:v>18.619569406970999</c:v>
                </c:pt>
                <c:pt idx="13527">
                  <c:v>18.620945983150701</c:v>
                </c:pt>
                <c:pt idx="13528">
                  <c:v>18.622322559330399</c:v>
                </c:pt>
                <c:pt idx="13529">
                  <c:v>18.623699135510201</c:v>
                </c:pt>
                <c:pt idx="13530">
                  <c:v>18.625075711689899</c:v>
                </c:pt>
                <c:pt idx="13531">
                  <c:v>18.626452287869601</c:v>
                </c:pt>
                <c:pt idx="13532">
                  <c:v>18.627828864049299</c:v>
                </c:pt>
                <c:pt idx="13533">
                  <c:v>18.6292054402291</c:v>
                </c:pt>
                <c:pt idx="13534">
                  <c:v>18.630582016408798</c:v>
                </c:pt>
                <c:pt idx="13535">
                  <c:v>18.6319585925885</c:v>
                </c:pt>
                <c:pt idx="13536">
                  <c:v>18.633335168768198</c:v>
                </c:pt>
                <c:pt idx="13537">
                  <c:v>18.634711744948</c:v>
                </c:pt>
                <c:pt idx="13538">
                  <c:v>18.636088321127701</c:v>
                </c:pt>
                <c:pt idx="13539">
                  <c:v>18.6374648973074</c:v>
                </c:pt>
                <c:pt idx="13540">
                  <c:v>18.638841473487101</c:v>
                </c:pt>
                <c:pt idx="13541">
                  <c:v>18.640218049666899</c:v>
                </c:pt>
                <c:pt idx="13542">
                  <c:v>18.641594625846601</c:v>
                </c:pt>
                <c:pt idx="13543">
                  <c:v>18.642971202026299</c:v>
                </c:pt>
                <c:pt idx="13544">
                  <c:v>18.644347778206001</c:v>
                </c:pt>
                <c:pt idx="13545">
                  <c:v>18.645724354385798</c:v>
                </c:pt>
                <c:pt idx="13546">
                  <c:v>18.6471009305655</c:v>
                </c:pt>
                <c:pt idx="13547">
                  <c:v>18.648477506745198</c:v>
                </c:pt>
                <c:pt idx="13548">
                  <c:v>18.649854082925</c:v>
                </c:pt>
                <c:pt idx="13549">
                  <c:v>18.651230659104701</c:v>
                </c:pt>
                <c:pt idx="13550">
                  <c:v>18.6526072352844</c:v>
                </c:pt>
                <c:pt idx="13551">
                  <c:v>18.653983811464101</c:v>
                </c:pt>
                <c:pt idx="13552">
                  <c:v>18.655360387643899</c:v>
                </c:pt>
                <c:pt idx="13553">
                  <c:v>18.656736963823601</c:v>
                </c:pt>
                <c:pt idx="13554">
                  <c:v>18.658113540003299</c:v>
                </c:pt>
                <c:pt idx="13555">
                  <c:v>18.659490116183001</c:v>
                </c:pt>
                <c:pt idx="13556">
                  <c:v>18.660866692362799</c:v>
                </c:pt>
                <c:pt idx="13557">
                  <c:v>18.6622432685425</c:v>
                </c:pt>
                <c:pt idx="13558">
                  <c:v>18.663619844722199</c:v>
                </c:pt>
                <c:pt idx="13559">
                  <c:v>18.6649964209019</c:v>
                </c:pt>
                <c:pt idx="13560">
                  <c:v>18.666372997081702</c:v>
                </c:pt>
                <c:pt idx="13561">
                  <c:v>18.6677495732614</c:v>
                </c:pt>
                <c:pt idx="13562">
                  <c:v>18.669126149441102</c:v>
                </c:pt>
                <c:pt idx="13563">
                  <c:v>18.6705027256208</c:v>
                </c:pt>
                <c:pt idx="13564">
                  <c:v>18.671879301800601</c:v>
                </c:pt>
                <c:pt idx="13565">
                  <c:v>18.673255877980299</c:v>
                </c:pt>
                <c:pt idx="13566">
                  <c:v>18.674632454160001</c:v>
                </c:pt>
                <c:pt idx="13567">
                  <c:v>18.676009030339699</c:v>
                </c:pt>
                <c:pt idx="13568">
                  <c:v>18.677385606519501</c:v>
                </c:pt>
                <c:pt idx="13569">
                  <c:v>18.678762182699199</c:v>
                </c:pt>
                <c:pt idx="13570">
                  <c:v>18.680138758878901</c:v>
                </c:pt>
                <c:pt idx="13571">
                  <c:v>18.681515335058599</c:v>
                </c:pt>
                <c:pt idx="13572">
                  <c:v>18.6828919112384</c:v>
                </c:pt>
                <c:pt idx="13573">
                  <c:v>18.684268487418102</c:v>
                </c:pt>
                <c:pt idx="13574">
                  <c:v>18.6856450635978</c:v>
                </c:pt>
                <c:pt idx="13575">
                  <c:v>18.687021639777502</c:v>
                </c:pt>
                <c:pt idx="13576">
                  <c:v>18.688398215957299</c:v>
                </c:pt>
                <c:pt idx="13577">
                  <c:v>18.689774792137001</c:v>
                </c:pt>
                <c:pt idx="13578">
                  <c:v>18.691151368316699</c:v>
                </c:pt>
                <c:pt idx="13579">
                  <c:v>18.692527944496401</c:v>
                </c:pt>
                <c:pt idx="13580">
                  <c:v>18.693904520676199</c:v>
                </c:pt>
                <c:pt idx="13581">
                  <c:v>18.695281096855901</c:v>
                </c:pt>
                <c:pt idx="13582">
                  <c:v>18.696657673035599</c:v>
                </c:pt>
                <c:pt idx="13583">
                  <c:v>18.6980342492154</c:v>
                </c:pt>
                <c:pt idx="13584">
                  <c:v>18.699410825395098</c:v>
                </c:pt>
                <c:pt idx="13585">
                  <c:v>18.7007874015748</c:v>
                </c:pt>
                <c:pt idx="13586">
                  <c:v>18.702163977754498</c:v>
                </c:pt>
                <c:pt idx="13587">
                  <c:v>18.7035405539343</c:v>
                </c:pt>
                <c:pt idx="13588">
                  <c:v>18.704917130114001</c:v>
                </c:pt>
                <c:pt idx="13589">
                  <c:v>18.7062937062937</c:v>
                </c:pt>
                <c:pt idx="13590">
                  <c:v>18.707670282473401</c:v>
                </c:pt>
                <c:pt idx="13591">
                  <c:v>18.709046858653199</c:v>
                </c:pt>
                <c:pt idx="13592">
                  <c:v>18.710423434832901</c:v>
                </c:pt>
                <c:pt idx="13593">
                  <c:v>18.711800011012599</c:v>
                </c:pt>
                <c:pt idx="13594">
                  <c:v>18.713176587192301</c:v>
                </c:pt>
                <c:pt idx="13595">
                  <c:v>18.714553163372099</c:v>
                </c:pt>
                <c:pt idx="13596">
                  <c:v>18.7159297395518</c:v>
                </c:pt>
                <c:pt idx="13597">
                  <c:v>18.717306315731499</c:v>
                </c:pt>
                <c:pt idx="13598">
                  <c:v>18.7186828919112</c:v>
                </c:pt>
                <c:pt idx="13599">
                  <c:v>18.720059468091002</c:v>
                </c:pt>
                <c:pt idx="13600">
                  <c:v>18.7214360442707</c:v>
                </c:pt>
                <c:pt idx="13601">
                  <c:v>18.722812620450402</c:v>
                </c:pt>
                <c:pt idx="13602">
                  <c:v>18.7241891966301</c:v>
                </c:pt>
                <c:pt idx="13603">
                  <c:v>18.725565772809901</c:v>
                </c:pt>
                <c:pt idx="13604">
                  <c:v>18.726942348989599</c:v>
                </c:pt>
                <c:pt idx="13605">
                  <c:v>18.728318925169301</c:v>
                </c:pt>
                <c:pt idx="13606">
                  <c:v>18.729695501348999</c:v>
                </c:pt>
                <c:pt idx="13607">
                  <c:v>18.7310720775288</c:v>
                </c:pt>
                <c:pt idx="13608">
                  <c:v>18.732448653708499</c:v>
                </c:pt>
                <c:pt idx="13609">
                  <c:v>18.7338252298882</c:v>
                </c:pt>
                <c:pt idx="13610">
                  <c:v>18.735201806068002</c:v>
                </c:pt>
                <c:pt idx="13611">
                  <c:v>18.7365783822477</c:v>
                </c:pt>
                <c:pt idx="13612">
                  <c:v>18.737954958427402</c:v>
                </c:pt>
                <c:pt idx="13613">
                  <c:v>18.7393315346071</c:v>
                </c:pt>
                <c:pt idx="13614">
                  <c:v>18.740708110786901</c:v>
                </c:pt>
                <c:pt idx="13615">
                  <c:v>18.742084686966599</c:v>
                </c:pt>
                <c:pt idx="13616">
                  <c:v>18.743461263146301</c:v>
                </c:pt>
                <c:pt idx="13617">
                  <c:v>18.744837839325999</c:v>
                </c:pt>
                <c:pt idx="13618">
                  <c:v>18.746214415505801</c:v>
                </c:pt>
                <c:pt idx="13619">
                  <c:v>18.747590991685499</c:v>
                </c:pt>
                <c:pt idx="13620">
                  <c:v>18.748967567865201</c:v>
                </c:pt>
                <c:pt idx="13621">
                  <c:v>18.750344144044899</c:v>
                </c:pt>
                <c:pt idx="13622">
                  <c:v>18.7517207202247</c:v>
                </c:pt>
                <c:pt idx="13623">
                  <c:v>18.753097296404398</c:v>
                </c:pt>
                <c:pt idx="13624">
                  <c:v>18.7544738725841</c:v>
                </c:pt>
                <c:pt idx="13625">
                  <c:v>18.755850448763798</c:v>
                </c:pt>
                <c:pt idx="13626">
                  <c:v>18.7572270249436</c:v>
                </c:pt>
                <c:pt idx="13627">
                  <c:v>18.758603601123301</c:v>
                </c:pt>
                <c:pt idx="13628">
                  <c:v>18.759980177302999</c:v>
                </c:pt>
                <c:pt idx="13629">
                  <c:v>18.761356753482701</c:v>
                </c:pt>
                <c:pt idx="13630">
                  <c:v>18.762733329662499</c:v>
                </c:pt>
                <c:pt idx="13631">
                  <c:v>18.764109905842201</c:v>
                </c:pt>
                <c:pt idx="13632">
                  <c:v>18.765486482021899</c:v>
                </c:pt>
                <c:pt idx="13633">
                  <c:v>18.766863058201601</c:v>
                </c:pt>
                <c:pt idx="13634">
                  <c:v>18.768239634381398</c:v>
                </c:pt>
                <c:pt idx="13635">
                  <c:v>18.7696162105611</c:v>
                </c:pt>
                <c:pt idx="13636">
                  <c:v>18.770992786740798</c:v>
                </c:pt>
                <c:pt idx="13637">
                  <c:v>18.7723693629205</c:v>
                </c:pt>
                <c:pt idx="13638">
                  <c:v>18.773745939100301</c:v>
                </c:pt>
                <c:pt idx="13639">
                  <c:v>18.77512251528</c:v>
                </c:pt>
                <c:pt idx="13640">
                  <c:v>18.776499091459701</c:v>
                </c:pt>
                <c:pt idx="13641">
                  <c:v>18.777875667639499</c:v>
                </c:pt>
                <c:pt idx="13642">
                  <c:v>18.779252243819201</c:v>
                </c:pt>
                <c:pt idx="13643">
                  <c:v>18.780628819998899</c:v>
                </c:pt>
                <c:pt idx="13644">
                  <c:v>18.782005396178601</c:v>
                </c:pt>
                <c:pt idx="13645">
                  <c:v>18.783381972358399</c:v>
                </c:pt>
                <c:pt idx="13646">
                  <c:v>18.7847585485381</c:v>
                </c:pt>
                <c:pt idx="13647">
                  <c:v>18.786135124717799</c:v>
                </c:pt>
                <c:pt idx="13648">
                  <c:v>18.7875117008975</c:v>
                </c:pt>
                <c:pt idx="13649">
                  <c:v>18.788888277077302</c:v>
                </c:pt>
                <c:pt idx="13650">
                  <c:v>18.790264853257</c:v>
                </c:pt>
                <c:pt idx="13651">
                  <c:v>18.791641429436702</c:v>
                </c:pt>
                <c:pt idx="13652">
                  <c:v>18.7930180056164</c:v>
                </c:pt>
                <c:pt idx="13653">
                  <c:v>18.794394581796201</c:v>
                </c:pt>
                <c:pt idx="13654">
                  <c:v>18.795771157975899</c:v>
                </c:pt>
                <c:pt idx="13655">
                  <c:v>18.797147734155601</c:v>
                </c:pt>
                <c:pt idx="13656">
                  <c:v>18.798524310335299</c:v>
                </c:pt>
                <c:pt idx="13657">
                  <c:v>18.7999008865151</c:v>
                </c:pt>
                <c:pt idx="13658">
                  <c:v>18.801277462694799</c:v>
                </c:pt>
                <c:pt idx="13659">
                  <c:v>18.8026540388745</c:v>
                </c:pt>
                <c:pt idx="13660">
                  <c:v>18.804030615054199</c:v>
                </c:pt>
                <c:pt idx="13661">
                  <c:v>18.805407191234</c:v>
                </c:pt>
                <c:pt idx="13662">
                  <c:v>18.806783767413702</c:v>
                </c:pt>
                <c:pt idx="13663">
                  <c:v>18.8081603435934</c:v>
                </c:pt>
                <c:pt idx="13664">
                  <c:v>18.809536919773102</c:v>
                </c:pt>
                <c:pt idx="13665">
                  <c:v>18.810913495952899</c:v>
                </c:pt>
                <c:pt idx="13666">
                  <c:v>18.812290072132601</c:v>
                </c:pt>
                <c:pt idx="13667">
                  <c:v>18.813666648312299</c:v>
                </c:pt>
                <c:pt idx="13668">
                  <c:v>18.815043224492001</c:v>
                </c:pt>
                <c:pt idx="13669">
                  <c:v>18.816419800671799</c:v>
                </c:pt>
                <c:pt idx="13670">
                  <c:v>18.817796376851501</c:v>
                </c:pt>
                <c:pt idx="13671">
                  <c:v>18.819172953031199</c:v>
                </c:pt>
                <c:pt idx="13672">
                  <c:v>18.820549529211</c:v>
                </c:pt>
                <c:pt idx="13673">
                  <c:v>18.821926105390698</c:v>
                </c:pt>
                <c:pt idx="13674">
                  <c:v>18.8233026815704</c:v>
                </c:pt>
                <c:pt idx="13675">
                  <c:v>18.824679257750098</c:v>
                </c:pt>
                <c:pt idx="13676">
                  <c:v>18.8260558339299</c:v>
                </c:pt>
                <c:pt idx="13677">
                  <c:v>18.827432410109601</c:v>
                </c:pt>
                <c:pt idx="13678">
                  <c:v>18.8288089862893</c:v>
                </c:pt>
                <c:pt idx="13679">
                  <c:v>18.830185562469001</c:v>
                </c:pt>
                <c:pt idx="13680">
                  <c:v>18.831562138648799</c:v>
                </c:pt>
                <c:pt idx="13681">
                  <c:v>18.832938714828501</c:v>
                </c:pt>
                <c:pt idx="13682">
                  <c:v>18.834315291008199</c:v>
                </c:pt>
                <c:pt idx="13683">
                  <c:v>18.835691867187901</c:v>
                </c:pt>
                <c:pt idx="13684">
                  <c:v>18.837068443367698</c:v>
                </c:pt>
                <c:pt idx="13685">
                  <c:v>18.8384450195474</c:v>
                </c:pt>
                <c:pt idx="13686">
                  <c:v>18.839821595727098</c:v>
                </c:pt>
                <c:pt idx="13687">
                  <c:v>18.8411981719068</c:v>
                </c:pt>
                <c:pt idx="13688">
                  <c:v>18.842574748086601</c:v>
                </c:pt>
                <c:pt idx="13689">
                  <c:v>18.8439513242663</c:v>
                </c:pt>
                <c:pt idx="13690">
                  <c:v>18.845327900446001</c:v>
                </c:pt>
                <c:pt idx="13691">
                  <c:v>18.8467044766257</c:v>
                </c:pt>
                <c:pt idx="13692">
                  <c:v>18.848081052805501</c:v>
                </c:pt>
                <c:pt idx="13693">
                  <c:v>18.849457628985199</c:v>
                </c:pt>
                <c:pt idx="13694">
                  <c:v>18.850834205164901</c:v>
                </c:pt>
                <c:pt idx="13695">
                  <c:v>18.852210781344599</c:v>
                </c:pt>
                <c:pt idx="13696">
                  <c:v>18.8535873575244</c:v>
                </c:pt>
                <c:pt idx="13697">
                  <c:v>18.854963933704099</c:v>
                </c:pt>
                <c:pt idx="13698">
                  <c:v>18.8563405098838</c:v>
                </c:pt>
                <c:pt idx="13699">
                  <c:v>18.857717086063499</c:v>
                </c:pt>
                <c:pt idx="13700">
                  <c:v>18.8590936622433</c:v>
                </c:pt>
                <c:pt idx="13701">
                  <c:v>18.860470238423002</c:v>
                </c:pt>
                <c:pt idx="13702">
                  <c:v>18.8618468146027</c:v>
                </c:pt>
                <c:pt idx="13703">
                  <c:v>18.863223390782402</c:v>
                </c:pt>
                <c:pt idx="13704">
                  <c:v>18.864599966962199</c:v>
                </c:pt>
                <c:pt idx="13705">
                  <c:v>18.865976543141901</c:v>
                </c:pt>
                <c:pt idx="13706">
                  <c:v>18.867353119321599</c:v>
                </c:pt>
                <c:pt idx="13707">
                  <c:v>18.868729695501301</c:v>
                </c:pt>
                <c:pt idx="13708">
                  <c:v>18.870106271681099</c:v>
                </c:pt>
                <c:pt idx="13709">
                  <c:v>18.871482847860801</c:v>
                </c:pt>
                <c:pt idx="13710">
                  <c:v>18.872859424040499</c:v>
                </c:pt>
                <c:pt idx="13711">
                  <c:v>18.8742360002203</c:v>
                </c:pt>
                <c:pt idx="13712">
                  <c:v>18.875612576399998</c:v>
                </c:pt>
                <c:pt idx="13713">
                  <c:v>18.8769891525797</c:v>
                </c:pt>
                <c:pt idx="13714">
                  <c:v>18.878365728759398</c:v>
                </c:pt>
                <c:pt idx="13715">
                  <c:v>18.879742304939199</c:v>
                </c:pt>
                <c:pt idx="13716">
                  <c:v>18.881118881118901</c:v>
                </c:pt>
                <c:pt idx="13717">
                  <c:v>18.882495457298599</c:v>
                </c:pt>
                <c:pt idx="13718">
                  <c:v>18.883872033478301</c:v>
                </c:pt>
                <c:pt idx="13719">
                  <c:v>18.885248609658099</c:v>
                </c:pt>
                <c:pt idx="13720">
                  <c:v>18.886625185837801</c:v>
                </c:pt>
                <c:pt idx="13721">
                  <c:v>18.888001762017499</c:v>
                </c:pt>
                <c:pt idx="13722">
                  <c:v>18.889378338197201</c:v>
                </c:pt>
                <c:pt idx="13723">
                  <c:v>18.890754914376998</c:v>
                </c:pt>
                <c:pt idx="13724">
                  <c:v>18.8921314905567</c:v>
                </c:pt>
                <c:pt idx="13725">
                  <c:v>18.893508066736398</c:v>
                </c:pt>
                <c:pt idx="13726">
                  <c:v>18.8948846429161</c:v>
                </c:pt>
                <c:pt idx="13727">
                  <c:v>18.896261219095901</c:v>
                </c:pt>
                <c:pt idx="13728">
                  <c:v>18.8976377952756</c:v>
                </c:pt>
                <c:pt idx="13729">
                  <c:v>18.899014371455301</c:v>
                </c:pt>
                <c:pt idx="13730">
                  <c:v>18.900390947635</c:v>
                </c:pt>
                <c:pt idx="13731">
                  <c:v>18.901767523814801</c:v>
                </c:pt>
                <c:pt idx="13732">
                  <c:v>18.903144099994499</c:v>
                </c:pt>
                <c:pt idx="13733">
                  <c:v>18.904520676174201</c:v>
                </c:pt>
                <c:pt idx="13734">
                  <c:v>18.905897252353999</c:v>
                </c:pt>
                <c:pt idx="13735">
                  <c:v>18.9072738285337</c:v>
                </c:pt>
                <c:pt idx="13736">
                  <c:v>18.908650404713399</c:v>
                </c:pt>
                <c:pt idx="13737">
                  <c:v>18.9100269808931</c:v>
                </c:pt>
                <c:pt idx="13738">
                  <c:v>18.911403557072902</c:v>
                </c:pt>
                <c:pt idx="13739">
                  <c:v>18.9127801332526</c:v>
                </c:pt>
                <c:pt idx="13740">
                  <c:v>18.914156709432302</c:v>
                </c:pt>
                <c:pt idx="13741">
                  <c:v>18.915533285612</c:v>
                </c:pt>
                <c:pt idx="13742">
                  <c:v>18.916909861791801</c:v>
                </c:pt>
                <c:pt idx="13743">
                  <c:v>18.918286437971499</c:v>
                </c:pt>
                <c:pt idx="13744">
                  <c:v>18.919663014151201</c:v>
                </c:pt>
                <c:pt idx="13745">
                  <c:v>18.921039590330899</c:v>
                </c:pt>
                <c:pt idx="13746">
                  <c:v>18.9224161665107</c:v>
                </c:pt>
                <c:pt idx="13747">
                  <c:v>18.923792742690399</c:v>
                </c:pt>
                <c:pt idx="13748">
                  <c:v>18.9251693188701</c:v>
                </c:pt>
                <c:pt idx="13749">
                  <c:v>18.926545895049799</c:v>
                </c:pt>
                <c:pt idx="13750">
                  <c:v>18.9279224712296</c:v>
                </c:pt>
                <c:pt idx="13751">
                  <c:v>18.929299047409302</c:v>
                </c:pt>
                <c:pt idx="13752">
                  <c:v>18.930675623589</c:v>
                </c:pt>
                <c:pt idx="13753">
                  <c:v>18.932052199768702</c:v>
                </c:pt>
                <c:pt idx="13754">
                  <c:v>18.933428775948499</c:v>
                </c:pt>
                <c:pt idx="13755">
                  <c:v>18.934805352128201</c:v>
                </c:pt>
                <c:pt idx="13756">
                  <c:v>18.936181928307899</c:v>
                </c:pt>
                <c:pt idx="13757">
                  <c:v>18.937558504487601</c:v>
                </c:pt>
                <c:pt idx="13758">
                  <c:v>18.938935080667399</c:v>
                </c:pt>
                <c:pt idx="13759">
                  <c:v>18.940311656847101</c:v>
                </c:pt>
                <c:pt idx="13760">
                  <c:v>18.941688233026799</c:v>
                </c:pt>
                <c:pt idx="13761">
                  <c:v>18.943064809206501</c:v>
                </c:pt>
                <c:pt idx="13762">
                  <c:v>18.944441385386298</c:v>
                </c:pt>
                <c:pt idx="13763">
                  <c:v>18.945817961566</c:v>
                </c:pt>
                <c:pt idx="13764">
                  <c:v>18.947194537745698</c:v>
                </c:pt>
                <c:pt idx="13765">
                  <c:v>18.9485711139254</c:v>
                </c:pt>
                <c:pt idx="13766">
                  <c:v>18.949947690105201</c:v>
                </c:pt>
                <c:pt idx="13767">
                  <c:v>18.9513242662849</c:v>
                </c:pt>
                <c:pt idx="13768">
                  <c:v>18.952700842464601</c:v>
                </c:pt>
                <c:pt idx="13769">
                  <c:v>18.954077418644399</c:v>
                </c:pt>
                <c:pt idx="13770">
                  <c:v>18.955453994824101</c:v>
                </c:pt>
                <c:pt idx="13771">
                  <c:v>18.956830571003799</c:v>
                </c:pt>
                <c:pt idx="13772">
                  <c:v>18.958207147183501</c:v>
                </c:pt>
                <c:pt idx="13773">
                  <c:v>18.959583723363298</c:v>
                </c:pt>
                <c:pt idx="13774">
                  <c:v>18.960960299543</c:v>
                </c:pt>
                <c:pt idx="13775">
                  <c:v>18.962336875722698</c:v>
                </c:pt>
                <c:pt idx="13776">
                  <c:v>18.9637134519024</c:v>
                </c:pt>
                <c:pt idx="13777">
                  <c:v>18.965090028082201</c:v>
                </c:pt>
                <c:pt idx="13778">
                  <c:v>18.9664666042619</c:v>
                </c:pt>
                <c:pt idx="13779">
                  <c:v>18.967843180441601</c:v>
                </c:pt>
                <c:pt idx="13780">
                  <c:v>18.9692197566213</c:v>
                </c:pt>
                <c:pt idx="13781">
                  <c:v>18.970596332801101</c:v>
                </c:pt>
                <c:pt idx="13782">
                  <c:v>18.971972908980799</c:v>
                </c:pt>
                <c:pt idx="13783">
                  <c:v>18.973349485160501</c:v>
                </c:pt>
                <c:pt idx="13784">
                  <c:v>18.974726061340199</c:v>
                </c:pt>
                <c:pt idx="13785">
                  <c:v>18.97610263752</c:v>
                </c:pt>
                <c:pt idx="13786">
                  <c:v>18.977479213699699</c:v>
                </c:pt>
                <c:pt idx="13787">
                  <c:v>18.9788557898794</c:v>
                </c:pt>
                <c:pt idx="13788">
                  <c:v>18.980232366059099</c:v>
                </c:pt>
                <c:pt idx="13789">
                  <c:v>18.9816089422389</c:v>
                </c:pt>
                <c:pt idx="13790">
                  <c:v>18.982985518418602</c:v>
                </c:pt>
                <c:pt idx="13791">
                  <c:v>18.9843620945983</c:v>
                </c:pt>
                <c:pt idx="13792">
                  <c:v>18.985738670778002</c:v>
                </c:pt>
                <c:pt idx="13793">
                  <c:v>18.987115246957799</c:v>
                </c:pt>
                <c:pt idx="13794">
                  <c:v>18.988491823137501</c:v>
                </c:pt>
                <c:pt idx="13795">
                  <c:v>18.989868399317199</c:v>
                </c:pt>
                <c:pt idx="13796">
                  <c:v>18.991244975496901</c:v>
                </c:pt>
                <c:pt idx="13797">
                  <c:v>18.992621551676699</c:v>
                </c:pt>
                <c:pt idx="13798">
                  <c:v>18.993998127856401</c:v>
                </c:pt>
                <c:pt idx="13799">
                  <c:v>18.995374704036099</c:v>
                </c:pt>
                <c:pt idx="13800">
                  <c:v>18.9967512802159</c:v>
                </c:pt>
                <c:pt idx="13801">
                  <c:v>18.998127856395602</c:v>
                </c:pt>
                <c:pt idx="13802">
                  <c:v>18.9995044325753</c:v>
                </c:pt>
                <c:pt idx="13803">
                  <c:v>19.000881008755002</c:v>
                </c:pt>
                <c:pt idx="13804">
                  <c:v>19.002257584934799</c:v>
                </c:pt>
                <c:pt idx="13805">
                  <c:v>19.003634161114501</c:v>
                </c:pt>
                <c:pt idx="13806">
                  <c:v>19.005010737294199</c:v>
                </c:pt>
                <c:pt idx="13807">
                  <c:v>19.006387313473901</c:v>
                </c:pt>
                <c:pt idx="13808">
                  <c:v>19.007763889653699</c:v>
                </c:pt>
                <c:pt idx="13809">
                  <c:v>19.009140465833401</c:v>
                </c:pt>
                <c:pt idx="13810">
                  <c:v>19.010517042013099</c:v>
                </c:pt>
                <c:pt idx="13811">
                  <c:v>19.011893618192801</c:v>
                </c:pt>
                <c:pt idx="13812">
                  <c:v>19.013270194372598</c:v>
                </c:pt>
                <c:pt idx="13813">
                  <c:v>19.0146467705523</c:v>
                </c:pt>
                <c:pt idx="13814">
                  <c:v>19.016023346731998</c:v>
                </c:pt>
                <c:pt idx="13815">
                  <c:v>19.0173999229117</c:v>
                </c:pt>
                <c:pt idx="13816">
                  <c:v>19.018776499091501</c:v>
                </c:pt>
                <c:pt idx="13817">
                  <c:v>19.0201530752712</c:v>
                </c:pt>
                <c:pt idx="13818">
                  <c:v>19.021529651450901</c:v>
                </c:pt>
                <c:pt idx="13819">
                  <c:v>19.0229062276306</c:v>
                </c:pt>
                <c:pt idx="13820">
                  <c:v>19.024282803810401</c:v>
                </c:pt>
                <c:pt idx="13821">
                  <c:v>19.025659379990099</c:v>
                </c:pt>
                <c:pt idx="13822">
                  <c:v>19.027035956169801</c:v>
                </c:pt>
                <c:pt idx="13823">
                  <c:v>19.028412532349499</c:v>
                </c:pt>
                <c:pt idx="13824">
                  <c:v>19.0297891085293</c:v>
                </c:pt>
                <c:pt idx="13825">
                  <c:v>19.031165684708998</c:v>
                </c:pt>
                <c:pt idx="13826">
                  <c:v>19.0325422608887</c:v>
                </c:pt>
                <c:pt idx="13827">
                  <c:v>19.033918837068398</c:v>
                </c:pt>
                <c:pt idx="13828">
                  <c:v>19.0352954132482</c:v>
                </c:pt>
                <c:pt idx="13829">
                  <c:v>19.036671989427902</c:v>
                </c:pt>
                <c:pt idx="13830">
                  <c:v>19.0380485656076</c:v>
                </c:pt>
                <c:pt idx="13831">
                  <c:v>19.039425141787301</c:v>
                </c:pt>
                <c:pt idx="13832">
                  <c:v>19.040801717967099</c:v>
                </c:pt>
                <c:pt idx="13833">
                  <c:v>19.042178294146801</c:v>
                </c:pt>
                <c:pt idx="13834">
                  <c:v>19.043554870326499</c:v>
                </c:pt>
                <c:pt idx="13835">
                  <c:v>19.0449314465063</c:v>
                </c:pt>
                <c:pt idx="13836">
                  <c:v>19.046308022685999</c:v>
                </c:pt>
                <c:pt idx="13837">
                  <c:v>19.0476845988657</c:v>
                </c:pt>
                <c:pt idx="13838">
                  <c:v>19.049061175045399</c:v>
                </c:pt>
                <c:pt idx="13839">
                  <c:v>19.0504377512252</c:v>
                </c:pt>
                <c:pt idx="13840">
                  <c:v>19.051814327404902</c:v>
                </c:pt>
                <c:pt idx="13841">
                  <c:v>19.0531909035846</c:v>
                </c:pt>
                <c:pt idx="13842">
                  <c:v>19.054567479764302</c:v>
                </c:pt>
                <c:pt idx="13843">
                  <c:v>19.055944055944099</c:v>
                </c:pt>
                <c:pt idx="13844">
                  <c:v>19.057320632123801</c:v>
                </c:pt>
                <c:pt idx="13845">
                  <c:v>19.058697208303499</c:v>
                </c:pt>
                <c:pt idx="13846">
                  <c:v>19.060073784483201</c:v>
                </c:pt>
                <c:pt idx="13847">
                  <c:v>19.061450360662999</c:v>
                </c:pt>
                <c:pt idx="13848">
                  <c:v>19.062826936842701</c:v>
                </c:pt>
                <c:pt idx="13849">
                  <c:v>19.064203513022399</c:v>
                </c:pt>
                <c:pt idx="13850">
                  <c:v>19.065580089202101</c:v>
                </c:pt>
                <c:pt idx="13851">
                  <c:v>19.066956665381898</c:v>
                </c:pt>
                <c:pt idx="13852">
                  <c:v>19.0683332415616</c:v>
                </c:pt>
                <c:pt idx="13853">
                  <c:v>19.069709817741298</c:v>
                </c:pt>
                <c:pt idx="13854">
                  <c:v>19.071086393921</c:v>
                </c:pt>
                <c:pt idx="13855">
                  <c:v>19.072462970100801</c:v>
                </c:pt>
                <c:pt idx="13856">
                  <c:v>19.073839546280499</c:v>
                </c:pt>
                <c:pt idx="13857">
                  <c:v>19.075216122460201</c:v>
                </c:pt>
                <c:pt idx="13858">
                  <c:v>19.076592698639899</c:v>
                </c:pt>
                <c:pt idx="13859">
                  <c:v>19.077969274819701</c:v>
                </c:pt>
                <c:pt idx="13860">
                  <c:v>19.079345850999399</c:v>
                </c:pt>
                <c:pt idx="13861">
                  <c:v>19.080722427179101</c:v>
                </c:pt>
                <c:pt idx="13862">
                  <c:v>19.082099003358799</c:v>
                </c:pt>
                <c:pt idx="13863">
                  <c:v>19.0834755795386</c:v>
                </c:pt>
                <c:pt idx="13864">
                  <c:v>19.084852155718298</c:v>
                </c:pt>
                <c:pt idx="13865">
                  <c:v>19.086228731898</c:v>
                </c:pt>
                <c:pt idx="13866">
                  <c:v>19.087605308077801</c:v>
                </c:pt>
                <c:pt idx="13867">
                  <c:v>19.0889818842575</c:v>
                </c:pt>
                <c:pt idx="13868">
                  <c:v>19.090358460437201</c:v>
                </c:pt>
                <c:pt idx="13869">
                  <c:v>19.0917350366169</c:v>
                </c:pt>
                <c:pt idx="13870">
                  <c:v>19.093111612796701</c:v>
                </c:pt>
                <c:pt idx="13871">
                  <c:v>19.094488188976399</c:v>
                </c:pt>
                <c:pt idx="13872">
                  <c:v>19.095864765156101</c:v>
                </c:pt>
                <c:pt idx="13873">
                  <c:v>19.097241341335799</c:v>
                </c:pt>
                <c:pt idx="13874">
                  <c:v>19.0986179175156</c:v>
                </c:pt>
                <c:pt idx="13875">
                  <c:v>19.099994493695299</c:v>
                </c:pt>
                <c:pt idx="13876">
                  <c:v>19.101371069875</c:v>
                </c:pt>
                <c:pt idx="13877">
                  <c:v>19.102747646054699</c:v>
                </c:pt>
                <c:pt idx="13878">
                  <c:v>19.1041242222345</c:v>
                </c:pt>
                <c:pt idx="13879">
                  <c:v>19.105500798414202</c:v>
                </c:pt>
                <c:pt idx="13880">
                  <c:v>19.1068773745939</c:v>
                </c:pt>
                <c:pt idx="13881">
                  <c:v>19.108253950773602</c:v>
                </c:pt>
                <c:pt idx="13882">
                  <c:v>19.109630526953399</c:v>
                </c:pt>
                <c:pt idx="13883">
                  <c:v>19.111007103133101</c:v>
                </c:pt>
                <c:pt idx="13884">
                  <c:v>19.112383679312799</c:v>
                </c:pt>
                <c:pt idx="13885">
                  <c:v>19.113760255492501</c:v>
                </c:pt>
                <c:pt idx="13886">
                  <c:v>19.115136831672299</c:v>
                </c:pt>
                <c:pt idx="13887">
                  <c:v>19.116513407852</c:v>
                </c:pt>
                <c:pt idx="13888">
                  <c:v>19.117889984031699</c:v>
                </c:pt>
                <c:pt idx="13889">
                  <c:v>19.1192665602114</c:v>
                </c:pt>
                <c:pt idx="13890">
                  <c:v>19.120643136391202</c:v>
                </c:pt>
                <c:pt idx="13891">
                  <c:v>19.1220197125709</c:v>
                </c:pt>
                <c:pt idx="13892">
                  <c:v>19.123396288750602</c:v>
                </c:pt>
                <c:pt idx="13893">
                  <c:v>19.1247728649303</c:v>
                </c:pt>
                <c:pt idx="13894">
                  <c:v>19.126149441110101</c:v>
                </c:pt>
                <c:pt idx="13895">
                  <c:v>19.127526017289799</c:v>
                </c:pt>
                <c:pt idx="13896">
                  <c:v>19.128902593469501</c:v>
                </c:pt>
                <c:pt idx="13897">
                  <c:v>19.130279169649299</c:v>
                </c:pt>
                <c:pt idx="13898">
                  <c:v>19.131655745829001</c:v>
                </c:pt>
                <c:pt idx="13899">
                  <c:v>19.133032322008699</c:v>
                </c:pt>
                <c:pt idx="13900">
                  <c:v>19.134408898188401</c:v>
                </c:pt>
                <c:pt idx="13901">
                  <c:v>19.135785474368198</c:v>
                </c:pt>
                <c:pt idx="13902">
                  <c:v>19.1371620505479</c:v>
                </c:pt>
                <c:pt idx="13903">
                  <c:v>19.138538626727598</c:v>
                </c:pt>
                <c:pt idx="13904">
                  <c:v>19.1399152029073</c:v>
                </c:pt>
                <c:pt idx="13905">
                  <c:v>19.141291779087101</c:v>
                </c:pt>
                <c:pt idx="13906">
                  <c:v>19.1426683552668</c:v>
                </c:pt>
                <c:pt idx="13907">
                  <c:v>19.144044931446501</c:v>
                </c:pt>
                <c:pt idx="13908">
                  <c:v>19.1454215076262</c:v>
                </c:pt>
                <c:pt idx="13909">
                  <c:v>19.146798083806001</c:v>
                </c:pt>
                <c:pt idx="13910">
                  <c:v>19.148174659985699</c:v>
                </c:pt>
                <c:pt idx="13911">
                  <c:v>19.149551236165401</c:v>
                </c:pt>
                <c:pt idx="13912">
                  <c:v>19.150927812345099</c:v>
                </c:pt>
                <c:pt idx="13913">
                  <c:v>19.1523043885249</c:v>
                </c:pt>
                <c:pt idx="13914">
                  <c:v>19.153680964704598</c:v>
                </c:pt>
                <c:pt idx="13915">
                  <c:v>19.1550575408843</c:v>
                </c:pt>
                <c:pt idx="13916">
                  <c:v>19.156434117063998</c:v>
                </c:pt>
                <c:pt idx="13917">
                  <c:v>19.1578106932438</c:v>
                </c:pt>
                <c:pt idx="13918">
                  <c:v>19.159187269423501</c:v>
                </c:pt>
                <c:pt idx="13919">
                  <c:v>19.1605638456032</c:v>
                </c:pt>
                <c:pt idx="13920">
                  <c:v>19.161940421782901</c:v>
                </c:pt>
                <c:pt idx="13921">
                  <c:v>19.163316997962699</c:v>
                </c:pt>
                <c:pt idx="13922">
                  <c:v>19.164693574142401</c:v>
                </c:pt>
                <c:pt idx="13923">
                  <c:v>19.166070150322099</c:v>
                </c:pt>
                <c:pt idx="13924">
                  <c:v>19.167446726501801</c:v>
                </c:pt>
                <c:pt idx="13925">
                  <c:v>19.168823302681599</c:v>
                </c:pt>
                <c:pt idx="13926">
                  <c:v>19.1701998788613</c:v>
                </c:pt>
                <c:pt idx="13927">
                  <c:v>19.171576455040999</c:v>
                </c:pt>
                <c:pt idx="13928">
                  <c:v>19.1729530312208</c:v>
                </c:pt>
                <c:pt idx="13929">
                  <c:v>19.174329607400502</c:v>
                </c:pt>
                <c:pt idx="13930">
                  <c:v>19.1757061835802</c:v>
                </c:pt>
                <c:pt idx="13931">
                  <c:v>19.177082759759902</c:v>
                </c:pt>
                <c:pt idx="13932">
                  <c:v>19.178459335939699</c:v>
                </c:pt>
                <c:pt idx="13933">
                  <c:v>19.179835912119401</c:v>
                </c:pt>
                <c:pt idx="13934">
                  <c:v>19.181212488299099</c:v>
                </c:pt>
                <c:pt idx="13935">
                  <c:v>19.182589064478801</c:v>
                </c:pt>
                <c:pt idx="13936">
                  <c:v>19.183965640658599</c:v>
                </c:pt>
                <c:pt idx="13937">
                  <c:v>19.185342216838301</c:v>
                </c:pt>
                <c:pt idx="13938">
                  <c:v>19.186718793017999</c:v>
                </c:pt>
                <c:pt idx="13939">
                  <c:v>19.188095369197701</c:v>
                </c:pt>
                <c:pt idx="13940">
                  <c:v>19.189471945377498</c:v>
                </c:pt>
                <c:pt idx="13941">
                  <c:v>19.1908485215572</c:v>
                </c:pt>
                <c:pt idx="13942">
                  <c:v>19.192225097736902</c:v>
                </c:pt>
                <c:pt idx="13943">
                  <c:v>19.1936016739166</c:v>
                </c:pt>
                <c:pt idx="13944">
                  <c:v>19.194978250096401</c:v>
                </c:pt>
                <c:pt idx="13945">
                  <c:v>19.196354826276099</c:v>
                </c:pt>
                <c:pt idx="13946">
                  <c:v>19.197731402455801</c:v>
                </c:pt>
                <c:pt idx="13947">
                  <c:v>19.199107978635499</c:v>
                </c:pt>
                <c:pt idx="13948">
                  <c:v>19.200484554815301</c:v>
                </c:pt>
                <c:pt idx="13949">
                  <c:v>19.201861130994999</c:v>
                </c:pt>
                <c:pt idx="13950">
                  <c:v>19.203237707174701</c:v>
                </c:pt>
                <c:pt idx="13951">
                  <c:v>19.204614283354399</c:v>
                </c:pt>
                <c:pt idx="13952">
                  <c:v>19.2059908595342</c:v>
                </c:pt>
                <c:pt idx="13953">
                  <c:v>19.207367435713898</c:v>
                </c:pt>
                <c:pt idx="13954">
                  <c:v>19.2087440118936</c:v>
                </c:pt>
                <c:pt idx="13955">
                  <c:v>19.210120588073298</c:v>
                </c:pt>
                <c:pt idx="13956">
                  <c:v>19.2114971642531</c:v>
                </c:pt>
                <c:pt idx="13957">
                  <c:v>19.212873740432801</c:v>
                </c:pt>
                <c:pt idx="13958">
                  <c:v>19.2142503166125</c:v>
                </c:pt>
                <c:pt idx="13959">
                  <c:v>19.215626892792301</c:v>
                </c:pt>
                <c:pt idx="13960">
                  <c:v>19.217003468971999</c:v>
                </c:pt>
                <c:pt idx="13961">
                  <c:v>19.218380045151701</c:v>
                </c:pt>
                <c:pt idx="13962">
                  <c:v>19.219756621331399</c:v>
                </c:pt>
                <c:pt idx="13963">
                  <c:v>19.2211331975112</c:v>
                </c:pt>
                <c:pt idx="13964">
                  <c:v>19.222509773690899</c:v>
                </c:pt>
                <c:pt idx="13965">
                  <c:v>19.2238863498706</c:v>
                </c:pt>
                <c:pt idx="13966">
                  <c:v>19.225262926050299</c:v>
                </c:pt>
                <c:pt idx="13967">
                  <c:v>19.2266395022301</c:v>
                </c:pt>
                <c:pt idx="13968">
                  <c:v>19.228016078409802</c:v>
                </c:pt>
                <c:pt idx="13969">
                  <c:v>19.2293926545895</c:v>
                </c:pt>
                <c:pt idx="13970">
                  <c:v>19.230769230769202</c:v>
                </c:pt>
                <c:pt idx="13971">
                  <c:v>19.232145806948999</c:v>
                </c:pt>
                <c:pt idx="13972">
                  <c:v>19.233522383128701</c:v>
                </c:pt>
                <c:pt idx="13973">
                  <c:v>19.234898959308399</c:v>
                </c:pt>
                <c:pt idx="13974">
                  <c:v>19.236275535488101</c:v>
                </c:pt>
                <c:pt idx="13975">
                  <c:v>19.237652111667899</c:v>
                </c:pt>
                <c:pt idx="13976">
                  <c:v>19.2390286878476</c:v>
                </c:pt>
                <c:pt idx="13977">
                  <c:v>19.240405264027299</c:v>
                </c:pt>
                <c:pt idx="13978">
                  <c:v>19.241781840207</c:v>
                </c:pt>
                <c:pt idx="13979">
                  <c:v>19.243158416386802</c:v>
                </c:pt>
                <c:pt idx="13980">
                  <c:v>19.2445349925665</c:v>
                </c:pt>
                <c:pt idx="13981">
                  <c:v>19.245911568746202</c:v>
                </c:pt>
                <c:pt idx="13982">
                  <c:v>19.2472881449259</c:v>
                </c:pt>
                <c:pt idx="13983">
                  <c:v>19.248664721105701</c:v>
                </c:pt>
                <c:pt idx="13984">
                  <c:v>19.250041297285399</c:v>
                </c:pt>
                <c:pt idx="13985">
                  <c:v>19.251417873465101</c:v>
                </c:pt>
                <c:pt idx="13986">
                  <c:v>19.252794449644799</c:v>
                </c:pt>
                <c:pt idx="13987">
                  <c:v>19.254171025824601</c:v>
                </c:pt>
                <c:pt idx="13988">
                  <c:v>19.255547602004299</c:v>
                </c:pt>
                <c:pt idx="13989">
                  <c:v>19.256924178184001</c:v>
                </c:pt>
                <c:pt idx="13990">
                  <c:v>19.258300754363798</c:v>
                </c:pt>
                <c:pt idx="13991">
                  <c:v>19.2596773305435</c:v>
                </c:pt>
                <c:pt idx="13992">
                  <c:v>19.261053906723198</c:v>
                </c:pt>
                <c:pt idx="13993">
                  <c:v>19.2624304829029</c:v>
                </c:pt>
                <c:pt idx="13994">
                  <c:v>19.263807059082701</c:v>
                </c:pt>
                <c:pt idx="13995">
                  <c:v>19.2651836352624</c:v>
                </c:pt>
                <c:pt idx="13996">
                  <c:v>19.266560211442101</c:v>
                </c:pt>
                <c:pt idx="13997">
                  <c:v>19.2679367876218</c:v>
                </c:pt>
                <c:pt idx="13998">
                  <c:v>19.269313363801601</c:v>
                </c:pt>
                <c:pt idx="13999">
                  <c:v>19.270689939981299</c:v>
                </c:pt>
                <c:pt idx="14000">
                  <c:v>19.272066516161001</c:v>
                </c:pt>
                <c:pt idx="14001">
                  <c:v>19.273443092340699</c:v>
                </c:pt>
                <c:pt idx="14002">
                  <c:v>19.2748196685205</c:v>
                </c:pt>
                <c:pt idx="14003">
                  <c:v>19.276196244700198</c:v>
                </c:pt>
                <c:pt idx="14004">
                  <c:v>19.2775728208799</c:v>
                </c:pt>
                <c:pt idx="14005">
                  <c:v>19.278949397059598</c:v>
                </c:pt>
                <c:pt idx="14006">
                  <c:v>19.2803259732394</c:v>
                </c:pt>
                <c:pt idx="14007">
                  <c:v>19.281702549419101</c:v>
                </c:pt>
                <c:pt idx="14008">
                  <c:v>19.2830791255988</c:v>
                </c:pt>
                <c:pt idx="14009">
                  <c:v>19.284455701778501</c:v>
                </c:pt>
                <c:pt idx="14010">
                  <c:v>19.285832277958299</c:v>
                </c:pt>
                <c:pt idx="14011">
                  <c:v>19.287208854138001</c:v>
                </c:pt>
                <c:pt idx="14012">
                  <c:v>19.288585430317699</c:v>
                </c:pt>
                <c:pt idx="14013">
                  <c:v>19.289962006497401</c:v>
                </c:pt>
                <c:pt idx="14014">
                  <c:v>19.291338582677199</c:v>
                </c:pt>
                <c:pt idx="14015">
                  <c:v>19.2927151588569</c:v>
                </c:pt>
                <c:pt idx="14016">
                  <c:v>19.294091735036599</c:v>
                </c:pt>
                <c:pt idx="14017">
                  <c:v>19.2954683112163</c:v>
                </c:pt>
                <c:pt idx="14018">
                  <c:v>19.296844887396102</c:v>
                </c:pt>
                <c:pt idx="14019">
                  <c:v>19.2982214635758</c:v>
                </c:pt>
                <c:pt idx="14020">
                  <c:v>19.299598039755502</c:v>
                </c:pt>
                <c:pt idx="14021">
                  <c:v>19.3009746159352</c:v>
                </c:pt>
                <c:pt idx="14022">
                  <c:v>19.302351192115001</c:v>
                </c:pt>
                <c:pt idx="14023">
                  <c:v>19.303727768294699</c:v>
                </c:pt>
                <c:pt idx="14024">
                  <c:v>19.305104344474401</c:v>
                </c:pt>
                <c:pt idx="14025">
                  <c:v>19.306480920654199</c:v>
                </c:pt>
                <c:pt idx="14026">
                  <c:v>19.307857496833901</c:v>
                </c:pt>
                <c:pt idx="14027">
                  <c:v>19.309234073013599</c:v>
                </c:pt>
                <c:pt idx="14028">
                  <c:v>19.310610649193301</c:v>
                </c:pt>
                <c:pt idx="14029">
                  <c:v>19.311987225373102</c:v>
                </c:pt>
                <c:pt idx="14030">
                  <c:v>19.3133638015528</c:v>
                </c:pt>
                <c:pt idx="14031">
                  <c:v>19.314740377732502</c:v>
                </c:pt>
                <c:pt idx="14032">
                  <c:v>19.3161169539122</c:v>
                </c:pt>
                <c:pt idx="14033">
                  <c:v>19.317493530092001</c:v>
                </c:pt>
                <c:pt idx="14034">
                  <c:v>19.318870106271699</c:v>
                </c:pt>
                <c:pt idx="14035">
                  <c:v>19.320246682451401</c:v>
                </c:pt>
                <c:pt idx="14036">
                  <c:v>19.321623258631099</c:v>
                </c:pt>
                <c:pt idx="14037">
                  <c:v>19.322999834810901</c:v>
                </c:pt>
                <c:pt idx="14038">
                  <c:v>19.324376410990599</c:v>
                </c:pt>
                <c:pt idx="14039">
                  <c:v>19.325752987170301</c:v>
                </c:pt>
                <c:pt idx="14040">
                  <c:v>19.327129563349999</c:v>
                </c:pt>
                <c:pt idx="14041">
                  <c:v>19.3285061395298</c:v>
                </c:pt>
                <c:pt idx="14042">
                  <c:v>19.329882715709498</c:v>
                </c:pt>
                <c:pt idx="14043">
                  <c:v>19.3312592918892</c:v>
                </c:pt>
                <c:pt idx="14044">
                  <c:v>19.332635868068898</c:v>
                </c:pt>
                <c:pt idx="14045">
                  <c:v>19.3340124442487</c:v>
                </c:pt>
                <c:pt idx="14046">
                  <c:v>19.335389020428401</c:v>
                </c:pt>
                <c:pt idx="14047">
                  <c:v>19.3367655966081</c:v>
                </c:pt>
                <c:pt idx="14048">
                  <c:v>19.338142172787801</c:v>
                </c:pt>
                <c:pt idx="14049">
                  <c:v>19.339518748967599</c:v>
                </c:pt>
                <c:pt idx="14050">
                  <c:v>19.340895325147301</c:v>
                </c:pt>
                <c:pt idx="14051">
                  <c:v>19.342271901326999</c:v>
                </c:pt>
                <c:pt idx="14052">
                  <c:v>19.343648477506701</c:v>
                </c:pt>
                <c:pt idx="14053">
                  <c:v>19.345025053686498</c:v>
                </c:pt>
                <c:pt idx="14054">
                  <c:v>19.3464016298662</c:v>
                </c:pt>
                <c:pt idx="14055">
                  <c:v>19.347778206045898</c:v>
                </c:pt>
                <c:pt idx="14056">
                  <c:v>19.3491547822257</c:v>
                </c:pt>
                <c:pt idx="14057">
                  <c:v>19.350531358405402</c:v>
                </c:pt>
                <c:pt idx="14058">
                  <c:v>19.3519079345851</c:v>
                </c:pt>
                <c:pt idx="14059">
                  <c:v>19.353284510764801</c:v>
                </c:pt>
                <c:pt idx="14060">
                  <c:v>19.354661086944599</c:v>
                </c:pt>
                <c:pt idx="14061">
                  <c:v>19.356037663124301</c:v>
                </c:pt>
                <c:pt idx="14062">
                  <c:v>19.357414239303999</c:v>
                </c:pt>
                <c:pt idx="14063">
                  <c:v>19.358790815483701</c:v>
                </c:pt>
                <c:pt idx="14064">
                  <c:v>19.360167391663499</c:v>
                </c:pt>
                <c:pt idx="14065">
                  <c:v>19.3615439678432</c:v>
                </c:pt>
                <c:pt idx="14066">
                  <c:v>19.362920544022899</c:v>
                </c:pt>
                <c:pt idx="14067">
                  <c:v>19.3642971202026</c:v>
                </c:pt>
                <c:pt idx="14068">
                  <c:v>19.365673696382402</c:v>
                </c:pt>
                <c:pt idx="14069">
                  <c:v>19.3670502725621</c:v>
                </c:pt>
                <c:pt idx="14070">
                  <c:v>19.368426848741802</c:v>
                </c:pt>
                <c:pt idx="14071">
                  <c:v>19.3698034249215</c:v>
                </c:pt>
                <c:pt idx="14072">
                  <c:v>19.371180001101301</c:v>
                </c:pt>
                <c:pt idx="14073">
                  <c:v>19.372556577280999</c:v>
                </c:pt>
                <c:pt idx="14074">
                  <c:v>19.373933153460701</c:v>
                </c:pt>
                <c:pt idx="14075">
                  <c:v>19.375309729640399</c:v>
                </c:pt>
                <c:pt idx="14076">
                  <c:v>19.376686305820201</c:v>
                </c:pt>
                <c:pt idx="14077">
                  <c:v>19.378062881999899</c:v>
                </c:pt>
                <c:pt idx="14078">
                  <c:v>19.379439458179601</c:v>
                </c:pt>
                <c:pt idx="14079">
                  <c:v>19.380816034359299</c:v>
                </c:pt>
                <c:pt idx="14080">
                  <c:v>19.3821926105391</c:v>
                </c:pt>
                <c:pt idx="14081">
                  <c:v>19.383569186718798</c:v>
                </c:pt>
                <c:pt idx="14082">
                  <c:v>19.3849457628985</c:v>
                </c:pt>
                <c:pt idx="14083">
                  <c:v>19.386322339078198</c:v>
                </c:pt>
                <c:pt idx="14084">
                  <c:v>19.387698915257999</c:v>
                </c:pt>
                <c:pt idx="14085">
                  <c:v>19.389075491437701</c:v>
                </c:pt>
                <c:pt idx="14086">
                  <c:v>19.390452067617399</c:v>
                </c:pt>
                <c:pt idx="14087">
                  <c:v>19.391828643797101</c:v>
                </c:pt>
                <c:pt idx="14088">
                  <c:v>19.393205219976899</c:v>
                </c:pt>
                <c:pt idx="14089">
                  <c:v>19.394581796156601</c:v>
                </c:pt>
                <c:pt idx="14090">
                  <c:v>19.395958372336299</c:v>
                </c:pt>
                <c:pt idx="14091">
                  <c:v>19.3973349485161</c:v>
                </c:pt>
                <c:pt idx="14092">
                  <c:v>19.398711524695798</c:v>
                </c:pt>
                <c:pt idx="14093">
                  <c:v>19.4000881008755</c:v>
                </c:pt>
                <c:pt idx="14094">
                  <c:v>19.401464677055198</c:v>
                </c:pt>
                <c:pt idx="14095">
                  <c:v>19.402841253235</c:v>
                </c:pt>
                <c:pt idx="14096">
                  <c:v>19.404217829414701</c:v>
                </c:pt>
                <c:pt idx="14097">
                  <c:v>19.4055944055944</c:v>
                </c:pt>
                <c:pt idx="14098">
                  <c:v>19.406970981774101</c:v>
                </c:pt>
                <c:pt idx="14099">
                  <c:v>19.408347557953899</c:v>
                </c:pt>
                <c:pt idx="14100">
                  <c:v>19.409724134133601</c:v>
                </c:pt>
                <c:pt idx="14101">
                  <c:v>19.411100710313299</c:v>
                </c:pt>
                <c:pt idx="14102">
                  <c:v>19.412477286493001</c:v>
                </c:pt>
                <c:pt idx="14103">
                  <c:v>19.413853862672799</c:v>
                </c:pt>
                <c:pt idx="14104">
                  <c:v>19.4152304388525</c:v>
                </c:pt>
                <c:pt idx="14105">
                  <c:v>19.416607015032199</c:v>
                </c:pt>
                <c:pt idx="14106">
                  <c:v>19.4179835912119</c:v>
                </c:pt>
                <c:pt idx="14107">
                  <c:v>19.419360167391702</c:v>
                </c:pt>
                <c:pt idx="14108">
                  <c:v>19.4207367435714</c:v>
                </c:pt>
                <c:pt idx="14109">
                  <c:v>19.422113319751102</c:v>
                </c:pt>
                <c:pt idx="14110">
                  <c:v>19.4234898959308</c:v>
                </c:pt>
                <c:pt idx="14111">
                  <c:v>19.424866472110601</c:v>
                </c:pt>
                <c:pt idx="14112">
                  <c:v>19.426243048290299</c:v>
                </c:pt>
                <c:pt idx="14113">
                  <c:v>19.427619624470001</c:v>
                </c:pt>
                <c:pt idx="14114">
                  <c:v>19.428996200649799</c:v>
                </c:pt>
                <c:pt idx="14115">
                  <c:v>19.4303727768295</c:v>
                </c:pt>
                <c:pt idx="14116">
                  <c:v>19.431749353009199</c:v>
                </c:pt>
                <c:pt idx="14117">
                  <c:v>19.4331259291889</c:v>
                </c:pt>
                <c:pt idx="14118">
                  <c:v>19.434502505368702</c:v>
                </c:pt>
                <c:pt idx="14119">
                  <c:v>19.4358790815484</c:v>
                </c:pt>
                <c:pt idx="14120">
                  <c:v>19.437255657728102</c:v>
                </c:pt>
                <c:pt idx="14121">
                  <c:v>19.4386322339078</c:v>
                </c:pt>
                <c:pt idx="14122">
                  <c:v>19.440008810087601</c:v>
                </c:pt>
                <c:pt idx="14123">
                  <c:v>19.441385386267299</c:v>
                </c:pt>
                <c:pt idx="14124">
                  <c:v>19.442761962447001</c:v>
                </c:pt>
                <c:pt idx="14125">
                  <c:v>19.444138538626699</c:v>
                </c:pt>
                <c:pt idx="14126">
                  <c:v>19.445515114806501</c:v>
                </c:pt>
                <c:pt idx="14127">
                  <c:v>19.446891690986199</c:v>
                </c:pt>
                <c:pt idx="14128">
                  <c:v>19.448268267165901</c:v>
                </c:pt>
                <c:pt idx="14129">
                  <c:v>19.449644843345599</c:v>
                </c:pt>
                <c:pt idx="14130">
                  <c:v>19.4510214195254</c:v>
                </c:pt>
                <c:pt idx="14131">
                  <c:v>19.452397995705098</c:v>
                </c:pt>
                <c:pt idx="14132">
                  <c:v>19.4537745718848</c:v>
                </c:pt>
                <c:pt idx="14133">
                  <c:v>19.455151148064498</c:v>
                </c:pt>
                <c:pt idx="14134">
                  <c:v>19.4565277242443</c:v>
                </c:pt>
                <c:pt idx="14135">
                  <c:v>19.457904300424001</c:v>
                </c:pt>
                <c:pt idx="14136">
                  <c:v>19.4592808766037</c:v>
                </c:pt>
                <c:pt idx="14137">
                  <c:v>19.460657452783401</c:v>
                </c:pt>
                <c:pt idx="14138">
                  <c:v>19.462034028963199</c:v>
                </c:pt>
                <c:pt idx="14139">
                  <c:v>19.463410605142901</c:v>
                </c:pt>
                <c:pt idx="14140">
                  <c:v>19.464787181322599</c:v>
                </c:pt>
                <c:pt idx="14141">
                  <c:v>19.466163757502301</c:v>
                </c:pt>
                <c:pt idx="14142">
                  <c:v>19.467540333682098</c:v>
                </c:pt>
                <c:pt idx="14143">
                  <c:v>19.4689169098618</c:v>
                </c:pt>
                <c:pt idx="14144">
                  <c:v>19.470293486041498</c:v>
                </c:pt>
                <c:pt idx="14145">
                  <c:v>19.4716700622212</c:v>
                </c:pt>
                <c:pt idx="14146">
                  <c:v>19.473046638401001</c:v>
                </c:pt>
                <c:pt idx="14147">
                  <c:v>19.4744232145807</c:v>
                </c:pt>
                <c:pt idx="14148">
                  <c:v>19.475799790760401</c:v>
                </c:pt>
                <c:pt idx="14149">
                  <c:v>19.477176366940199</c:v>
                </c:pt>
                <c:pt idx="14150">
                  <c:v>19.478552943119901</c:v>
                </c:pt>
                <c:pt idx="14151">
                  <c:v>19.479929519299599</c:v>
                </c:pt>
                <c:pt idx="14152">
                  <c:v>19.481306095479301</c:v>
                </c:pt>
                <c:pt idx="14153">
                  <c:v>19.482682671659099</c:v>
                </c:pt>
                <c:pt idx="14154">
                  <c:v>19.4840592478388</c:v>
                </c:pt>
                <c:pt idx="14155">
                  <c:v>19.485435824018499</c:v>
                </c:pt>
                <c:pt idx="14156">
                  <c:v>19.4868124001982</c:v>
                </c:pt>
                <c:pt idx="14157">
                  <c:v>19.488188976378002</c:v>
                </c:pt>
                <c:pt idx="14158">
                  <c:v>19.4895655525577</c:v>
                </c:pt>
                <c:pt idx="14159">
                  <c:v>19.490942128737402</c:v>
                </c:pt>
                <c:pt idx="14160">
                  <c:v>19.4923187049171</c:v>
                </c:pt>
                <c:pt idx="14161">
                  <c:v>19.493695281096901</c:v>
                </c:pt>
                <c:pt idx="14162">
                  <c:v>19.495071857276599</c:v>
                </c:pt>
                <c:pt idx="14163">
                  <c:v>19.496448433456301</c:v>
                </c:pt>
                <c:pt idx="14164">
                  <c:v>19.497825009635999</c:v>
                </c:pt>
                <c:pt idx="14165">
                  <c:v>19.499201585815801</c:v>
                </c:pt>
                <c:pt idx="14166">
                  <c:v>19.500578161995499</c:v>
                </c:pt>
                <c:pt idx="14167">
                  <c:v>19.501954738175201</c:v>
                </c:pt>
                <c:pt idx="14168">
                  <c:v>19.503331314354899</c:v>
                </c:pt>
                <c:pt idx="14169">
                  <c:v>19.5047078905347</c:v>
                </c:pt>
                <c:pt idx="14170">
                  <c:v>19.506084466714402</c:v>
                </c:pt>
                <c:pt idx="14171">
                  <c:v>19.5074610428941</c:v>
                </c:pt>
                <c:pt idx="14172">
                  <c:v>19.508837619073802</c:v>
                </c:pt>
                <c:pt idx="14173">
                  <c:v>19.510214195253599</c:v>
                </c:pt>
                <c:pt idx="14174">
                  <c:v>19.511590771433301</c:v>
                </c:pt>
                <c:pt idx="14175">
                  <c:v>19.512967347612999</c:v>
                </c:pt>
                <c:pt idx="14176">
                  <c:v>19.514343923792701</c:v>
                </c:pt>
                <c:pt idx="14177">
                  <c:v>19.515720499972499</c:v>
                </c:pt>
                <c:pt idx="14178">
                  <c:v>19.517097076152201</c:v>
                </c:pt>
                <c:pt idx="14179">
                  <c:v>19.518473652331899</c:v>
                </c:pt>
                <c:pt idx="14180">
                  <c:v>19.519850228511601</c:v>
                </c:pt>
                <c:pt idx="14181">
                  <c:v>19.521226804691398</c:v>
                </c:pt>
                <c:pt idx="14182">
                  <c:v>19.5226033808711</c:v>
                </c:pt>
                <c:pt idx="14183">
                  <c:v>19.523979957050798</c:v>
                </c:pt>
                <c:pt idx="14184">
                  <c:v>19.5253565332306</c:v>
                </c:pt>
                <c:pt idx="14185">
                  <c:v>19.526733109410301</c:v>
                </c:pt>
                <c:pt idx="14186">
                  <c:v>19.52810968559</c:v>
                </c:pt>
                <c:pt idx="14187">
                  <c:v>19.529486261769701</c:v>
                </c:pt>
                <c:pt idx="14188">
                  <c:v>19.530862837949499</c:v>
                </c:pt>
                <c:pt idx="14189">
                  <c:v>19.532239414129201</c:v>
                </c:pt>
                <c:pt idx="14190">
                  <c:v>19.533615990308899</c:v>
                </c:pt>
                <c:pt idx="14191">
                  <c:v>19.534992566488601</c:v>
                </c:pt>
                <c:pt idx="14192">
                  <c:v>19.536369142668399</c:v>
                </c:pt>
                <c:pt idx="14193">
                  <c:v>19.5377457188481</c:v>
                </c:pt>
                <c:pt idx="14194">
                  <c:v>19.539122295027799</c:v>
                </c:pt>
                <c:pt idx="14195">
                  <c:v>19.5404988712075</c:v>
                </c:pt>
                <c:pt idx="14196">
                  <c:v>19.541875447387302</c:v>
                </c:pt>
                <c:pt idx="14197">
                  <c:v>19.543252023567</c:v>
                </c:pt>
                <c:pt idx="14198">
                  <c:v>19.544628599746702</c:v>
                </c:pt>
                <c:pt idx="14199">
                  <c:v>19.5460051759264</c:v>
                </c:pt>
                <c:pt idx="14200">
                  <c:v>19.547381752106201</c:v>
                </c:pt>
                <c:pt idx="14201">
                  <c:v>19.548758328285899</c:v>
                </c:pt>
                <c:pt idx="14202">
                  <c:v>19.550134904465601</c:v>
                </c:pt>
                <c:pt idx="14203">
                  <c:v>19.551511480645299</c:v>
                </c:pt>
                <c:pt idx="14204">
                  <c:v>19.5528880568251</c:v>
                </c:pt>
                <c:pt idx="14205">
                  <c:v>19.554264633004799</c:v>
                </c:pt>
                <c:pt idx="14206">
                  <c:v>19.5556412091845</c:v>
                </c:pt>
                <c:pt idx="14207">
                  <c:v>19.557017785364199</c:v>
                </c:pt>
                <c:pt idx="14208">
                  <c:v>19.558394361544</c:v>
                </c:pt>
                <c:pt idx="14209">
                  <c:v>19.559770937723702</c:v>
                </c:pt>
                <c:pt idx="14210">
                  <c:v>19.5611475139034</c:v>
                </c:pt>
                <c:pt idx="14211">
                  <c:v>19.562524090083102</c:v>
                </c:pt>
                <c:pt idx="14212">
                  <c:v>19.563900666262899</c:v>
                </c:pt>
                <c:pt idx="14213">
                  <c:v>19.565277242442601</c:v>
                </c:pt>
                <c:pt idx="14214">
                  <c:v>19.566653818622299</c:v>
                </c:pt>
                <c:pt idx="14215">
                  <c:v>19.568030394802101</c:v>
                </c:pt>
                <c:pt idx="14216">
                  <c:v>19.569406970981799</c:v>
                </c:pt>
                <c:pt idx="14217">
                  <c:v>19.570783547161501</c:v>
                </c:pt>
                <c:pt idx="14218">
                  <c:v>19.572160123341199</c:v>
                </c:pt>
                <c:pt idx="14219">
                  <c:v>19.573536699521</c:v>
                </c:pt>
                <c:pt idx="14220">
                  <c:v>19.574913275700698</c:v>
                </c:pt>
                <c:pt idx="14221">
                  <c:v>19.5762898518804</c:v>
                </c:pt>
                <c:pt idx="14222">
                  <c:v>19.577666428060098</c:v>
                </c:pt>
                <c:pt idx="14223">
                  <c:v>19.5790430042399</c:v>
                </c:pt>
                <c:pt idx="14224">
                  <c:v>19.580419580419601</c:v>
                </c:pt>
                <c:pt idx="14225">
                  <c:v>19.5817961565993</c:v>
                </c:pt>
                <c:pt idx="14226">
                  <c:v>19.583172732779001</c:v>
                </c:pt>
                <c:pt idx="14227">
                  <c:v>19.584549308958799</c:v>
                </c:pt>
                <c:pt idx="14228">
                  <c:v>19.585925885138501</c:v>
                </c:pt>
                <c:pt idx="14229">
                  <c:v>19.587302461318199</c:v>
                </c:pt>
                <c:pt idx="14230">
                  <c:v>19.588679037497901</c:v>
                </c:pt>
                <c:pt idx="14231">
                  <c:v>19.590055613677698</c:v>
                </c:pt>
                <c:pt idx="14232">
                  <c:v>19.5914321898574</c:v>
                </c:pt>
                <c:pt idx="14233">
                  <c:v>19.592808766037098</c:v>
                </c:pt>
                <c:pt idx="14234">
                  <c:v>19.5941853422168</c:v>
                </c:pt>
                <c:pt idx="14235">
                  <c:v>19.595561918396601</c:v>
                </c:pt>
                <c:pt idx="14236">
                  <c:v>19.5969384945763</c:v>
                </c:pt>
                <c:pt idx="14237">
                  <c:v>19.598315070756001</c:v>
                </c:pt>
                <c:pt idx="14238">
                  <c:v>19.5996916469357</c:v>
                </c:pt>
                <c:pt idx="14239">
                  <c:v>19.601068223115501</c:v>
                </c:pt>
                <c:pt idx="14240">
                  <c:v>19.602444799295199</c:v>
                </c:pt>
                <c:pt idx="14241">
                  <c:v>19.603821375474901</c:v>
                </c:pt>
                <c:pt idx="14242">
                  <c:v>19.605197951654599</c:v>
                </c:pt>
                <c:pt idx="14243">
                  <c:v>19.6065745278344</c:v>
                </c:pt>
                <c:pt idx="14244">
                  <c:v>19.607951104014099</c:v>
                </c:pt>
                <c:pt idx="14245">
                  <c:v>19.6093276801938</c:v>
                </c:pt>
                <c:pt idx="14246">
                  <c:v>19.610704256373602</c:v>
                </c:pt>
                <c:pt idx="14247">
                  <c:v>19.6120808325533</c:v>
                </c:pt>
                <c:pt idx="14248">
                  <c:v>19.613457408733002</c:v>
                </c:pt>
                <c:pt idx="14249">
                  <c:v>19.6148339849127</c:v>
                </c:pt>
                <c:pt idx="14250">
                  <c:v>19.616210561092501</c:v>
                </c:pt>
                <c:pt idx="14251">
                  <c:v>19.617587137272199</c:v>
                </c:pt>
                <c:pt idx="14252">
                  <c:v>19.618963713451901</c:v>
                </c:pt>
                <c:pt idx="14253">
                  <c:v>19.620340289631599</c:v>
                </c:pt>
                <c:pt idx="14254">
                  <c:v>19.621716865811401</c:v>
                </c:pt>
                <c:pt idx="14255">
                  <c:v>19.623093441991099</c:v>
                </c:pt>
                <c:pt idx="14256">
                  <c:v>19.624470018170801</c:v>
                </c:pt>
                <c:pt idx="14257">
                  <c:v>19.625846594350499</c:v>
                </c:pt>
                <c:pt idx="14258">
                  <c:v>19.6272231705303</c:v>
                </c:pt>
                <c:pt idx="14259">
                  <c:v>19.628599746710002</c:v>
                </c:pt>
                <c:pt idx="14260">
                  <c:v>19.6299763228897</c:v>
                </c:pt>
                <c:pt idx="14261">
                  <c:v>19.631352899069402</c:v>
                </c:pt>
                <c:pt idx="14262">
                  <c:v>19.632729475249199</c:v>
                </c:pt>
                <c:pt idx="14263">
                  <c:v>19.634106051428901</c:v>
                </c:pt>
                <c:pt idx="14264">
                  <c:v>19.635482627608599</c:v>
                </c:pt>
                <c:pt idx="14265">
                  <c:v>19.636859203788301</c:v>
                </c:pt>
                <c:pt idx="14266">
                  <c:v>19.638235779968099</c:v>
                </c:pt>
                <c:pt idx="14267">
                  <c:v>19.639612356147801</c:v>
                </c:pt>
                <c:pt idx="14268">
                  <c:v>19.640988932327499</c:v>
                </c:pt>
                <c:pt idx="14269">
                  <c:v>19.642365508507201</c:v>
                </c:pt>
                <c:pt idx="14270">
                  <c:v>19.643742084686998</c:v>
                </c:pt>
                <c:pt idx="14271">
                  <c:v>19.6451186608667</c:v>
                </c:pt>
                <c:pt idx="14272">
                  <c:v>19.646495237046398</c:v>
                </c:pt>
                <c:pt idx="14273">
                  <c:v>19.6478718132261</c:v>
                </c:pt>
                <c:pt idx="14274">
                  <c:v>19.649248389405901</c:v>
                </c:pt>
                <c:pt idx="14275">
                  <c:v>19.6506249655856</c:v>
                </c:pt>
                <c:pt idx="14276">
                  <c:v>19.652001541765301</c:v>
                </c:pt>
                <c:pt idx="14277">
                  <c:v>19.653378117945</c:v>
                </c:pt>
                <c:pt idx="14278">
                  <c:v>19.654754694124801</c:v>
                </c:pt>
                <c:pt idx="14279">
                  <c:v>19.656131270304499</c:v>
                </c:pt>
                <c:pt idx="14280">
                  <c:v>19.657507846484201</c:v>
                </c:pt>
                <c:pt idx="14281">
                  <c:v>19.658884422663998</c:v>
                </c:pt>
                <c:pt idx="14282">
                  <c:v>19.6602609988437</c:v>
                </c:pt>
                <c:pt idx="14283">
                  <c:v>19.661637575023398</c:v>
                </c:pt>
                <c:pt idx="14284">
                  <c:v>19.6630141512031</c:v>
                </c:pt>
                <c:pt idx="14285">
                  <c:v>19.664390727382902</c:v>
                </c:pt>
                <c:pt idx="14286">
                  <c:v>19.6657673035626</c:v>
                </c:pt>
                <c:pt idx="14287">
                  <c:v>19.667143879742301</c:v>
                </c:pt>
                <c:pt idx="14288">
                  <c:v>19.668520455922</c:v>
                </c:pt>
                <c:pt idx="14289">
                  <c:v>19.669897032101801</c:v>
                </c:pt>
                <c:pt idx="14290">
                  <c:v>19.671273608281499</c:v>
                </c:pt>
                <c:pt idx="14291">
                  <c:v>19.672650184461201</c:v>
                </c:pt>
                <c:pt idx="14292">
                  <c:v>19.674026760640899</c:v>
                </c:pt>
                <c:pt idx="14293">
                  <c:v>19.6754033368207</c:v>
                </c:pt>
                <c:pt idx="14294">
                  <c:v>19.676779913000399</c:v>
                </c:pt>
                <c:pt idx="14295">
                  <c:v>19.6781564891801</c:v>
                </c:pt>
                <c:pt idx="14296">
                  <c:v>19.679533065359799</c:v>
                </c:pt>
                <c:pt idx="14297">
                  <c:v>19.6809096415396</c:v>
                </c:pt>
                <c:pt idx="14298">
                  <c:v>19.682286217719302</c:v>
                </c:pt>
                <c:pt idx="14299">
                  <c:v>19.683662793899</c:v>
                </c:pt>
                <c:pt idx="14300">
                  <c:v>19.685039370078702</c:v>
                </c:pt>
                <c:pt idx="14301">
                  <c:v>19.686415946258499</c:v>
                </c:pt>
                <c:pt idx="14302">
                  <c:v>19.687792522438201</c:v>
                </c:pt>
                <c:pt idx="14303">
                  <c:v>19.689169098617899</c:v>
                </c:pt>
                <c:pt idx="14304">
                  <c:v>19.690545674797601</c:v>
                </c:pt>
                <c:pt idx="14305">
                  <c:v>19.691922250977399</c:v>
                </c:pt>
                <c:pt idx="14306">
                  <c:v>19.693298827157101</c:v>
                </c:pt>
                <c:pt idx="14307">
                  <c:v>19.694675403336799</c:v>
                </c:pt>
                <c:pt idx="14308">
                  <c:v>19.696051979516501</c:v>
                </c:pt>
                <c:pt idx="14309">
                  <c:v>19.697428555696298</c:v>
                </c:pt>
                <c:pt idx="14310">
                  <c:v>19.698805131876</c:v>
                </c:pt>
                <c:pt idx="14311">
                  <c:v>19.700181708055698</c:v>
                </c:pt>
                <c:pt idx="14312">
                  <c:v>19.701558284235499</c:v>
                </c:pt>
                <c:pt idx="14313">
                  <c:v>19.702934860415201</c:v>
                </c:pt>
                <c:pt idx="14314">
                  <c:v>19.704311436594899</c:v>
                </c:pt>
                <c:pt idx="14315">
                  <c:v>19.705688012774601</c:v>
                </c:pt>
                <c:pt idx="14316">
                  <c:v>19.707064588954399</c:v>
                </c:pt>
                <c:pt idx="14317">
                  <c:v>19.708441165134101</c:v>
                </c:pt>
                <c:pt idx="14318">
                  <c:v>19.709817741313799</c:v>
                </c:pt>
                <c:pt idx="14319">
                  <c:v>19.711194317493501</c:v>
                </c:pt>
                <c:pt idx="14320">
                  <c:v>19.712570893673298</c:v>
                </c:pt>
                <c:pt idx="14321">
                  <c:v>19.713947469853</c:v>
                </c:pt>
                <c:pt idx="14322">
                  <c:v>19.715324046032698</c:v>
                </c:pt>
                <c:pt idx="14323">
                  <c:v>19.7167006222124</c:v>
                </c:pt>
                <c:pt idx="14324">
                  <c:v>19.718077198392201</c:v>
                </c:pt>
                <c:pt idx="14325">
                  <c:v>19.7194537745719</c:v>
                </c:pt>
                <c:pt idx="14326">
                  <c:v>19.720830350751601</c:v>
                </c:pt>
                <c:pt idx="14327">
                  <c:v>19.7222069269313</c:v>
                </c:pt>
                <c:pt idx="14328">
                  <c:v>19.723583503111101</c:v>
                </c:pt>
                <c:pt idx="14329">
                  <c:v>19.724960079290799</c:v>
                </c:pt>
                <c:pt idx="14330">
                  <c:v>19.726336655470501</c:v>
                </c:pt>
                <c:pt idx="14331">
                  <c:v>19.727713231650199</c:v>
                </c:pt>
                <c:pt idx="14332">
                  <c:v>19.72908980783</c:v>
                </c:pt>
                <c:pt idx="14333">
                  <c:v>19.730466384009699</c:v>
                </c:pt>
                <c:pt idx="14334">
                  <c:v>19.7318429601894</c:v>
                </c:pt>
                <c:pt idx="14335">
                  <c:v>19.733219536369099</c:v>
                </c:pt>
                <c:pt idx="14336">
                  <c:v>19.7345961125489</c:v>
                </c:pt>
                <c:pt idx="14337">
                  <c:v>19.735972688728602</c:v>
                </c:pt>
                <c:pt idx="14338">
                  <c:v>19.7373492649083</c:v>
                </c:pt>
                <c:pt idx="14339">
                  <c:v>19.738725841088002</c:v>
                </c:pt>
                <c:pt idx="14340">
                  <c:v>19.740102417267799</c:v>
                </c:pt>
                <c:pt idx="14341">
                  <c:v>19.741478993447501</c:v>
                </c:pt>
                <c:pt idx="14342">
                  <c:v>19.742855569627199</c:v>
                </c:pt>
                <c:pt idx="14343">
                  <c:v>19.744232145807</c:v>
                </c:pt>
                <c:pt idx="14344">
                  <c:v>19.745608721986699</c:v>
                </c:pt>
                <c:pt idx="14345">
                  <c:v>19.7469852981664</c:v>
                </c:pt>
                <c:pt idx="14346">
                  <c:v>19.748361874346099</c:v>
                </c:pt>
                <c:pt idx="14347">
                  <c:v>19.7497384505259</c:v>
                </c:pt>
                <c:pt idx="14348">
                  <c:v>19.751115026705602</c:v>
                </c:pt>
                <c:pt idx="14349">
                  <c:v>19.7524916028853</c:v>
                </c:pt>
                <c:pt idx="14350">
                  <c:v>19.753868179065002</c:v>
                </c:pt>
                <c:pt idx="14351">
                  <c:v>19.755244755244799</c:v>
                </c:pt>
                <c:pt idx="14352">
                  <c:v>19.756621331424501</c:v>
                </c:pt>
                <c:pt idx="14353">
                  <c:v>19.757997907604199</c:v>
                </c:pt>
                <c:pt idx="14354">
                  <c:v>19.759374483783901</c:v>
                </c:pt>
                <c:pt idx="14355">
                  <c:v>19.760751059963699</c:v>
                </c:pt>
                <c:pt idx="14356">
                  <c:v>19.762127636143401</c:v>
                </c:pt>
                <c:pt idx="14357">
                  <c:v>19.763504212323099</c:v>
                </c:pt>
                <c:pt idx="14358">
                  <c:v>19.764880788502801</c:v>
                </c:pt>
                <c:pt idx="14359">
                  <c:v>19.766257364682598</c:v>
                </c:pt>
                <c:pt idx="14360">
                  <c:v>19.7676339408623</c:v>
                </c:pt>
                <c:pt idx="14361">
                  <c:v>19.769010517041998</c:v>
                </c:pt>
                <c:pt idx="14362">
                  <c:v>19.7703870932217</c:v>
                </c:pt>
                <c:pt idx="14363">
                  <c:v>19.771763669401501</c:v>
                </c:pt>
                <c:pt idx="14364">
                  <c:v>19.7731402455812</c:v>
                </c:pt>
                <c:pt idx="14365">
                  <c:v>19.774516821760901</c:v>
                </c:pt>
                <c:pt idx="14366">
                  <c:v>19.7758933979406</c:v>
                </c:pt>
                <c:pt idx="14367">
                  <c:v>19.777269974120401</c:v>
                </c:pt>
                <c:pt idx="14368">
                  <c:v>19.778646550300099</c:v>
                </c:pt>
                <c:pt idx="14369">
                  <c:v>19.780023126479801</c:v>
                </c:pt>
                <c:pt idx="14370">
                  <c:v>19.781399702659598</c:v>
                </c:pt>
                <c:pt idx="14371">
                  <c:v>19.7827762788393</c:v>
                </c:pt>
                <c:pt idx="14372">
                  <c:v>19.784152855018998</c:v>
                </c:pt>
                <c:pt idx="14373">
                  <c:v>19.7855294311987</c:v>
                </c:pt>
                <c:pt idx="14374">
                  <c:v>19.786906007378501</c:v>
                </c:pt>
                <c:pt idx="14375">
                  <c:v>19.7882825835582</c:v>
                </c:pt>
                <c:pt idx="14376">
                  <c:v>19.789659159737901</c:v>
                </c:pt>
                <c:pt idx="14377">
                  <c:v>19.7910357359176</c:v>
                </c:pt>
                <c:pt idx="14378">
                  <c:v>19.792412312097401</c:v>
                </c:pt>
                <c:pt idx="14379">
                  <c:v>19.793788888277099</c:v>
                </c:pt>
                <c:pt idx="14380">
                  <c:v>19.795165464456801</c:v>
                </c:pt>
                <c:pt idx="14381">
                  <c:v>19.796542040636499</c:v>
                </c:pt>
                <c:pt idx="14382">
                  <c:v>19.7979186168163</c:v>
                </c:pt>
                <c:pt idx="14383">
                  <c:v>19.799295192995999</c:v>
                </c:pt>
                <c:pt idx="14384">
                  <c:v>19.8006717691757</c:v>
                </c:pt>
                <c:pt idx="14385">
                  <c:v>19.802048345355399</c:v>
                </c:pt>
                <c:pt idx="14386">
                  <c:v>19.8034249215352</c:v>
                </c:pt>
                <c:pt idx="14387">
                  <c:v>19.804801497714902</c:v>
                </c:pt>
                <c:pt idx="14388">
                  <c:v>19.8061780738946</c:v>
                </c:pt>
                <c:pt idx="14389">
                  <c:v>19.807554650074302</c:v>
                </c:pt>
                <c:pt idx="14390">
                  <c:v>19.808931226254099</c:v>
                </c:pt>
                <c:pt idx="14391">
                  <c:v>19.810307802433801</c:v>
                </c:pt>
                <c:pt idx="14392">
                  <c:v>19.811684378613499</c:v>
                </c:pt>
                <c:pt idx="14393">
                  <c:v>19.813060954793201</c:v>
                </c:pt>
                <c:pt idx="14394">
                  <c:v>19.814437530972999</c:v>
                </c:pt>
                <c:pt idx="14395">
                  <c:v>19.815814107152701</c:v>
                </c:pt>
                <c:pt idx="14396">
                  <c:v>19.817190683332399</c:v>
                </c:pt>
                <c:pt idx="14397">
                  <c:v>19.818567259512101</c:v>
                </c:pt>
                <c:pt idx="14398">
                  <c:v>19.819943835691902</c:v>
                </c:pt>
                <c:pt idx="14399">
                  <c:v>19.8213204118716</c:v>
                </c:pt>
                <c:pt idx="14400">
                  <c:v>19.822696988051302</c:v>
                </c:pt>
                <c:pt idx="14401">
                  <c:v>19.824073564231</c:v>
                </c:pt>
                <c:pt idx="14402">
                  <c:v>19.825450140410801</c:v>
                </c:pt>
                <c:pt idx="14403">
                  <c:v>19.826826716590499</c:v>
                </c:pt>
                <c:pt idx="14404">
                  <c:v>19.828203292770201</c:v>
                </c:pt>
                <c:pt idx="14405">
                  <c:v>19.829579868949999</c:v>
                </c:pt>
                <c:pt idx="14406">
                  <c:v>19.830956445129701</c:v>
                </c:pt>
                <c:pt idx="14407">
                  <c:v>19.832333021309399</c:v>
                </c:pt>
                <c:pt idx="14408">
                  <c:v>19.833709597489101</c:v>
                </c:pt>
                <c:pt idx="14409">
                  <c:v>19.835086173668898</c:v>
                </c:pt>
                <c:pt idx="14410">
                  <c:v>19.8364627498486</c:v>
                </c:pt>
                <c:pt idx="14411">
                  <c:v>19.837839326028298</c:v>
                </c:pt>
                <c:pt idx="14412">
                  <c:v>19.839215902208</c:v>
                </c:pt>
                <c:pt idx="14413">
                  <c:v>19.840592478387801</c:v>
                </c:pt>
                <c:pt idx="14414">
                  <c:v>19.8419690545675</c:v>
                </c:pt>
                <c:pt idx="14415">
                  <c:v>19.843345630747201</c:v>
                </c:pt>
                <c:pt idx="14416">
                  <c:v>19.8447222069269</c:v>
                </c:pt>
                <c:pt idx="14417">
                  <c:v>19.846098783106701</c:v>
                </c:pt>
                <c:pt idx="14418">
                  <c:v>19.847475359286399</c:v>
                </c:pt>
                <c:pt idx="14419">
                  <c:v>19.848851935466101</c:v>
                </c:pt>
                <c:pt idx="14420">
                  <c:v>19.850228511645799</c:v>
                </c:pt>
                <c:pt idx="14421">
                  <c:v>19.8516050878256</c:v>
                </c:pt>
                <c:pt idx="14422">
                  <c:v>19.852981664005299</c:v>
                </c:pt>
                <c:pt idx="14423">
                  <c:v>19.854358240185</c:v>
                </c:pt>
                <c:pt idx="14424">
                  <c:v>19.855734816364699</c:v>
                </c:pt>
                <c:pt idx="14425">
                  <c:v>19.8571113925445</c:v>
                </c:pt>
                <c:pt idx="14426">
                  <c:v>19.858487968724202</c:v>
                </c:pt>
                <c:pt idx="14427">
                  <c:v>19.8598645449039</c:v>
                </c:pt>
                <c:pt idx="14428">
                  <c:v>19.861241121083602</c:v>
                </c:pt>
                <c:pt idx="14429">
                  <c:v>19.862617697263399</c:v>
                </c:pt>
                <c:pt idx="14430">
                  <c:v>19.863994273443101</c:v>
                </c:pt>
                <c:pt idx="14431">
                  <c:v>19.865370849622799</c:v>
                </c:pt>
                <c:pt idx="14432">
                  <c:v>19.866747425802501</c:v>
                </c:pt>
                <c:pt idx="14433">
                  <c:v>19.868124001982299</c:v>
                </c:pt>
                <c:pt idx="14434">
                  <c:v>19.869500578162</c:v>
                </c:pt>
                <c:pt idx="14435">
                  <c:v>19.870877154341699</c:v>
                </c:pt>
                <c:pt idx="14436">
                  <c:v>19.8722537305214</c:v>
                </c:pt>
                <c:pt idx="14437">
                  <c:v>19.873630306701202</c:v>
                </c:pt>
                <c:pt idx="14438">
                  <c:v>19.8750068828809</c:v>
                </c:pt>
                <c:pt idx="14439">
                  <c:v>19.876383459060602</c:v>
                </c:pt>
                <c:pt idx="14440">
                  <c:v>19.877760035240399</c:v>
                </c:pt>
                <c:pt idx="14441">
                  <c:v>19.879136611420101</c:v>
                </c:pt>
                <c:pt idx="14442">
                  <c:v>19.880513187599799</c:v>
                </c:pt>
                <c:pt idx="14443">
                  <c:v>19.881889763779501</c:v>
                </c:pt>
                <c:pt idx="14444">
                  <c:v>19.883266339959299</c:v>
                </c:pt>
                <c:pt idx="14445">
                  <c:v>19.884642916139001</c:v>
                </c:pt>
                <c:pt idx="14446">
                  <c:v>19.886019492318699</c:v>
                </c:pt>
                <c:pt idx="14447">
                  <c:v>19.887396068498401</c:v>
                </c:pt>
                <c:pt idx="14448">
                  <c:v>19.888772644678198</c:v>
                </c:pt>
                <c:pt idx="14449">
                  <c:v>19.8901492208579</c:v>
                </c:pt>
                <c:pt idx="14450">
                  <c:v>19.891525797037598</c:v>
                </c:pt>
                <c:pt idx="14451">
                  <c:v>19.8929023732173</c:v>
                </c:pt>
                <c:pt idx="14452">
                  <c:v>19.894278949397101</c:v>
                </c:pt>
                <c:pt idx="14453">
                  <c:v>19.8956555255768</c:v>
                </c:pt>
                <c:pt idx="14454">
                  <c:v>19.897032101756501</c:v>
                </c:pt>
                <c:pt idx="14455">
                  <c:v>19.898408677936199</c:v>
                </c:pt>
                <c:pt idx="14456">
                  <c:v>19.899785254116001</c:v>
                </c:pt>
                <c:pt idx="14457">
                  <c:v>19.901161830295699</c:v>
                </c:pt>
                <c:pt idx="14458">
                  <c:v>19.902538406475401</c:v>
                </c:pt>
                <c:pt idx="14459">
                  <c:v>19.903914982655099</c:v>
                </c:pt>
                <c:pt idx="14460">
                  <c:v>19.9052915588349</c:v>
                </c:pt>
                <c:pt idx="14461">
                  <c:v>19.906668135014598</c:v>
                </c:pt>
                <c:pt idx="14462">
                  <c:v>19.9080447111943</c:v>
                </c:pt>
                <c:pt idx="14463">
                  <c:v>19.909421287373998</c:v>
                </c:pt>
                <c:pt idx="14464">
                  <c:v>19.9107978635538</c:v>
                </c:pt>
                <c:pt idx="14465">
                  <c:v>19.912174439733501</c:v>
                </c:pt>
                <c:pt idx="14466">
                  <c:v>19.9135510159132</c:v>
                </c:pt>
                <c:pt idx="14467">
                  <c:v>19.914927592092901</c:v>
                </c:pt>
                <c:pt idx="14468">
                  <c:v>19.916304168272699</c:v>
                </c:pt>
                <c:pt idx="14469">
                  <c:v>19.917680744452401</c:v>
                </c:pt>
                <c:pt idx="14470">
                  <c:v>19.919057320632099</c:v>
                </c:pt>
                <c:pt idx="14471">
                  <c:v>19.9204338968119</c:v>
                </c:pt>
                <c:pt idx="14472">
                  <c:v>19.921810472991599</c:v>
                </c:pt>
                <c:pt idx="14473">
                  <c:v>19.9231870491713</c:v>
                </c:pt>
                <c:pt idx="14474">
                  <c:v>19.924563625350999</c:v>
                </c:pt>
                <c:pt idx="14475">
                  <c:v>19.9259402015308</c:v>
                </c:pt>
                <c:pt idx="14476">
                  <c:v>19.927316777710502</c:v>
                </c:pt>
                <c:pt idx="14477">
                  <c:v>19.9286933538902</c:v>
                </c:pt>
                <c:pt idx="14478">
                  <c:v>19.930069930069902</c:v>
                </c:pt>
                <c:pt idx="14479">
                  <c:v>19.931446506249699</c:v>
                </c:pt>
                <c:pt idx="14480">
                  <c:v>19.932823082429401</c:v>
                </c:pt>
                <c:pt idx="14481">
                  <c:v>19.934199658609099</c:v>
                </c:pt>
                <c:pt idx="14482">
                  <c:v>19.935576234788801</c:v>
                </c:pt>
                <c:pt idx="14483">
                  <c:v>19.936952810968599</c:v>
                </c:pt>
                <c:pt idx="14484">
                  <c:v>19.9383293871483</c:v>
                </c:pt>
                <c:pt idx="14485">
                  <c:v>19.939705963327999</c:v>
                </c:pt>
                <c:pt idx="14486">
                  <c:v>19.9410825395077</c:v>
                </c:pt>
                <c:pt idx="14487">
                  <c:v>19.942459115687502</c:v>
                </c:pt>
                <c:pt idx="14488">
                  <c:v>19.9438356918672</c:v>
                </c:pt>
                <c:pt idx="14489">
                  <c:v>19.945212268046902</c:v>
                </c:pt>
                <c:pt idx="14490">
                  <c:v>19.9465888442266</c:v>
                </c:pt>
                <c:pt idx="14491">
                  <c:v>19.947965420406401</c:v>
                </c:pt>
                <c:pt idx="14492">
                  <c:v>19.949341996586099</c:v>
                </c:pt>
                <c:pt idx="14493">
                  <c:v>19.950718572765801</c:v>
                </c:pt>
                <c:pt idx="14494">
                  <c:v>19.952095148945499</c:v>
                </c:pt>
                <c:pt idx="14495">
                  <c:v>19.953471725125301</c:v>
                </c:pt>
                <c:pt idx="14496">
                  <c:v>19.954848301304999</c:v>
                </c:pt>
                <c:pt idx="14497">
                  <c:v>19.956224877484701</c:v>
                </c:pt>
                <c:pt idx="14498">
                  <c:v>19.957601453664498</c:v>
                </c:pt>
                <c:pt idx="14499">
                  <c:v>19.9589780298442</c:v>
                </c:pt>
                <c:pt idx="14500">
                  <c:v>19.960354606023898</c:v>
                </c:pt>
                <c:pt idx="14501">
                  <c:v>19.9617311822036</c:v>
                </c:pt>
                <c:pt idx="14502">
                  <c:v>19.963107758383298</c:v>
                </c:pt>
                <c:pt idx="14503">
                  <c:v>19.9644843345631</c:v>
                </c:pt>
                <c:pt idx="14504">
                  <c:v>19.965860910742801</c:v>
                </c:pt>
                <c:pt idx="14505">
                  <c:v>19.9672374869225</c:v>
                </c:pt>
                <c:pt idx="14506">
                  <c:v>19.968614063102301</c:v>
                </c:pt>
                <c:pt idx="14507">
                  <c:v>19.969990639281999</c:v>
                </c:pt>
                <c:pt idx="14508">
                  <c:v>19.971367215461701</c:v>
                </c:pt>
                <c:pt idx="14509">
                  <c:v>19.972743791641399</c:v>
                </c:pt>
                <c:pt idx="14510">
                  <c:v>19.9741203678212</c:v>
                </c:pt>
                <c:pt idx="14511">
                  <c:v>19.975496944000898</c:v>
                </c:pt>
                <c:pt idx="14512">
                  <c:v>19.9768735201806</c:v>
                </c:pt>
                <c:pt idx="14513">
                  <c:v>19.978250096360298</c:v>
                </c:pt>
                <c:pt idx="14514">
                  <c:v>19.9796266725401</c:v>
                </c:pt>
                <c:pt idx="14515">
                  <c:v>19.981003248719801</c:v>
                </c:pt>
                <c:pt idx="14516">
                  <c:v>19.9823798248995</c:v>
                </c:pt>
                <c:pt idx="14517">
                  <c:v>19.983756401079201</c:v>
                </c:pt>
                <c:pt idx="14518">
                  <c:v>19.985132977258999</c:v>
                </c:pt>
                <c:pt idx="14519">
                  <c:v>19.986509553438701</c:v>
                </c:pt>
                <c:pt idx="14520">
                  <c:v>19.987886129618399</c:v>
                </c:pt>
                <c:pt idx="14521">
                  <c:v>19.989262705798101</c:v>
                </c:pt>
                <c:pt idx="14522">
                  <c:v>19.990639281977899</c:v>
                </c:pt>
                <c:pt idx="14523">
                  <c:v>19.9920158581576</c:v>
                </c:pt>
                <c:pt idx="14524">
                  <c:v>19.993392434337299</c:v>
                </c:pt>
                <c:pt idx="14525">
                  <c:v>19.994769010517</c:v>
                </c:pt>
                <c:pt idx="14526">
                  <c:v>19.996145586696802</c:v>
                </c:pt>
                <c:pt idx="14527">
                  <c:v>19.9975221628765</c:v>
                </c:pt>
                <c:pt idx="14528">
                  <c:v>19.998898739056202</c:v>
                </c:pt>
                <c:pt idx="14529">
                  <c:v>20.000275315235999</c:v>
                </c:pt>
                <c:pt idx="14530">
                  <c:v>20.001651891415701</c:v>
                </c:pt>
                <c:pt idx="14531">
                  <c:v>20.003028467595399</c:v>
                </c:pt>
                <c:pt idx="14532">
                  <c:v>20.004405043775101</c:v>
                </c:pt>
                <c:pt idx="14533">
                  <c:v>20.005781619954899</c:v>
                </c:pt>
                <c:pt idx="14534">
                  <c:v>20.007158196134601</c:v>
                </c:pt>
                <c:pt idx="14535">
                  <c:v>20.008534772314299</c:v>
                </c:pt>
                <c:pt idx="14536">
                  <c:v>20.009911348494001</c:v>
                </c:pt>
                <c:pt idx="14537">
                  <c:v>20.011287924673798</c:v>
                </c:pt>
                <c:pt idx="14538">
                  <c:v>20.0126645008535</c:v>
                </c:pt>
                <c:pt idx="14539">
                  <c:v>20.014041077033198</c:v>
                </c:pt>
                <c:pt idx="14540">
                  <c:v>20.0154176532129</c:v>
                </c:pt>
                <c:pt idx="14541">
                  <c:v>20.016794229392701</c:v>
                </c:pt>
                <c:pt idx="14542">
                  <c:v>20.018170805572399</c:v>
                </c:pt>
                <c:pt idx="14543">
                  <c:v>20.019547381752101</c:v>
                </c:pt>
                <c:pt idx="14544">
                  <c:v>20.020923957931799</c:v>
                </c:pt>
                <c:pt idx="14545">
                  <c:v>20.022300534111601</c:v>
                </c:pt>
                <c:pt idx="14546">
                  <c:v>20.023677110291299</c:v>
                </c:pt>
                <c:pt idx="14547">
                  <c:v>20.025053686471001</c:v>
                </c:pt>
                <c:pt idx="14548">
                  <c:v>20.026430262650699</c:v>
                </c:pt>
                <c:pt idx="14549">
                  <c:v>20.0278068388305</c:v>
                </c:pt>
                <c:pt idx="14550">
                  <c:v>20.029183415010198</c:v>
                </c:pt>
                <c:pt idx="14551">
                  <c:v>20.0305599911899</c:v>
                </c:pt>
                <c:pt idx="14552">
                  <c:v>20.031936567369598</c:v>
                </c:pt>
                <c:pt idx="14553">
                  <c:v>20.0333131435494</c:v>
                </c:pt>
                <c:pt idx="14554">
                  <c:v>20.034689719729101</c:v>
                </c:pt>
                <c:pt idx="14555">
                  <c:v>20.0360662959088</c:v>
                </c:pt>
                <c:pt idx="14556">
                  <c:v>20.037442872088501</c:v>
                </c:pt>
                <c:pt idx="14557">
                  <c:v>20.038819448268299</c:v>
                </c:pt>
                <c:pt idx="14558">
                  <c:v>20.040196024448001</c:v>
                </c:pt>
                <c:pt idx="14559">
                  <c:v>20.041572600627699</c:v>
                </c:pt>
                <c:pt idx="14560">
                  <c:v>20.042949176807401</c:v>
                </c:pt>
                <c:pt idx="14561">
                  <c:v>20.044325752987199</c:v>
                </c:pt>
                <c:pt idx="14562">
                  <c:v>20.0457023291669</c:v>
                </c:pt>
                <c:pt idx="14563">
                  <c:v>20.047078905346599</c:v>
                </c:pt>
                <c:pt idx="14564">
                  <c:v>20.0484554815264</c:v>
                </c:pt>
                <c:pt idx="14565">
                  <c:v>20.049832057706102</c:v>
                </c:pt>
                <c:pt idx="14566">
                  <c:v>20.0512086338858</c:v>
                </c:pt>
                <c:pt idx="14567">
                  <c:v>20.052585210065502</c:v>
                </c:pt>
                <c:pt idx="14568">
                  <c:v>20.053961786245299</c:v>
                </c:pt>
                <c:pt idx="14569">
                  <c:v>20.055338362425001</c:v>
                </c:pt>
                <c:pt idx="14570">
                  <c:v>20.056714938604699</c:v>
                </c:pt>
                <c:pt idx="14571">
                  <c:v>20.058091514784401</c:v>
                </c:pt>
                <c:pt idx="14572">
                  <c:v>20.059468090964199</c:v>
                </c:pt>
                <c:pt idx="14573">
                  <c:v>20.0608446671439</c:v>
                </c:pt>
                <c:pt idx="14574">
                  <c:v>20.062221243323599</c:v>
                </c:pt>
                <c:pt idx="14575">
                  <c:v>20.0635978195033</c:v>
                </c:pt>
                <c:pt idx="14576">
                  <c:v>20.064974395683102</c:v>
                </c:pt>
                <c:pt idx="14577">
                  <c:v>20.0663509718628</c:v>
                </c:pt>
                <c:pt idx="14578">
                  <c:v>20.067727548042502</c:v>
                </c:pt>
                <c:pt idx="14579">
                  <c:v>20.0691041242222</c:v>
                </c:pt>
                <c:pt idx="14580">
                  <c:v>20.070480700402001</c:v>
                </c:pt>
                <c:pt idx="14581">
                  <c:v>20.071857276581699</c:v>
                </c:pt>
                <c:pt idx="14582">
                  <c:v>20.073233852761401</c:v>
                </c:pt>
                <c:pt idx="14583">
                  <c:v>20.074610428941099</c:v>
                </c:pt>
                <c:pt idx="14584">
                  <c:v>20.075987005120901</c:v>
                </c:pt>
                <c:pt idx="14585">
                  <c:v>20.077363581300599</c:v>
                </c:pt>
                <c:pt idx="14586">
                  <c:v>20.078740157480301</c:v>
                </c:pt>
                <c:pt idx="14587">
                  <c:v>20.080116733659999</c:v>
                </c:pt>
                <c:pt idx="14588">
                  <c:v>20.0814933098398</c:v>
                </c:pt>
                <c:pt idx="14589">
                  <c:v>20.082869886019498</c:v>
                </c:pt>
                <c:pt idx="14590">
                  <c:v>20.0842464621992</c:v>
                </c:pt>
                <c:pt idx="14591">
                  <c:v>20.085623038378898</c:v>
                </c:pt>
                <c:pt idx="14592">
                  <c:v>20.0869996145587</c:v>
                </c:pt>
                <c:pt idx="14593">
                  <c:v>20.088376190738401</c:v>
                </c:pt>
                <c:pt idx="14594">
                  <c:v>20.0897527669181</c:v>
                </c:pt>
                <c:pt idx="14595">
                  <c:v>20.091129343097901</c:v>
                </c:pt>
                <c:pt idx="14596">
                  <c:v>20.092505919277599</c:v>
                </c:pt>
                <c:pt idx="14597">
                  <c:v>20.093882495457301</c:v>
                </c:pt>
                <c:pt idx="14598">
                  <c:v>20.095259071636999</c:v>
                </c:pt>
                <c:pt idx="14599">
                  <c:v>20.0966356478168</c:v>
                </c:pt>
                <c:pt idx="14600">
                  <c:v>20.098012223996498</c:v>
                </c:pt>
                <c:pt idx="14601">
                  <c:v>20.0993888001762</c:v>
                </c:pt>
                <c:pt idx="14602">
                  <c:v>20.100765376355898</c:v>
                </c:pt>
                <c:pt idx="14603">
                  <c:v>20.1021419525357</c:v>
                </c:pt>
                <c:pt idx="14604">
                  <c:v>20.103518528715401</c:v>
                </c:pt>
                <c:pt idx="14605">
                  <c:v>20.1048951048951</c:v>
                </c:pt>
                <c:pt idx="14606">
                  <c:v>20.106271681074801</c:v>
                </c:pt>
                <c:pt idx="14607">
                  <c:v>20.107648257254599</c:v>
                </c:pt>
                <c:pt idx="14608">
                  <c:v>20.109024833434301</c:v>
                </c:pt>
                <c:pt idx="14609">
                  <c:v>20.110401409613999</c:v>
                </c:pt>
                <c:pt idx="14610">
                  <c:v>20.111777985793701</c:v>
                </c:pt>
                <c:pt idx="14611">
                  <c:v>20.113154561973499</c:v>
                </c:pt>
                <c:pt idx="14612">
                  <c:v>20.1145311381532</c:v>
                </c:pt>
                <c:pt idx="14613">
                  <c:v>20.115907714332899</c:v>
                </c:pt>
                <c:pt idx="14614">
                  <c:v>20.1172842905126</c:v>
                </c:pt>
                <c:pt idx="14615">
                  <c:v>20.118660866692402</c:v>
                </c:pt>
                <c:pt idx="14616">
                  <c:v>20.1200374428721</c:v>
                </c:pt>
                <c:pt idx="14617">
                  <c:v>20.121414019051802</c:v>
                </c:pt>
                <c:pt idx="14618">
                  <c:v>20.1227905952315</c:v>
                </c:pt>
                <c:pt idx="14619">
                  <c:v>20.124167171411301</c:v>
                </c:pt>
                <c:pt idx="14620">
                  <c:v>20.125543747590999</c:v>
                </c:pt>
                <c:pt idx="14621">
                  <c:v>20.126920323770701</c:v>
                </c:pt>
                <c:pt idx="14622">
                  <c:v>20.128296899950399</c:v>
                </c:pt>
                <c:pt idx="14623">
                  <c:v>20.129673476130201</c:v>
                </c:pt>
                <c:pt idx="14624">
                  <c:v>20.131050052309899</c:v>
                </c:pt>
                <c:pt idx="14625">
                  <c:v>20.132426628489601</c:v>
                </c:pt>
                <c:pt idx="14626">
                  <c:v>20.133803204669402</c:v>
                </c:pt>
                <c:pt idx="14627">
                  <c:v>20.1351797808491</c:v>
                </c:pt>
                <c:pt idx="14628">
                  <c:v>20.136556357028802</c:v>
                </c:pt>
                <c:pt idx="14629">
                  <c:v>20.1379329332085</c:v>
                </c:pt>
                <c:pt idx="14630">
                  <c:v>20.139309509388301</c:v>
                </c:pt>
                <c:pt idx="14631">
                  <c:v>20.140686085567999</c:v>
                </c:pt>
                <c:pt idx="14632">
                  <c:v>20.142062661747701</c:v>
                </c:pt>
                <c:pt idx="14633">
                  <c:v>20.143439237927399</c:v>
                </c:pt>
                <c:pt idx="14634">
                  <c:v>20.144815814107201</c:v>
                </c:pt>
                <c:pt idx="14635">
                  <c:v>20.146192390286899</c:v>
                </c:pt>
                <c:pt idx="14636">
                  <c:v>20.147568966466601</c:v>
                </c:pt>
                <c:pt idx="14637">
                  <c:v>20.148945542646299</c:v>
                </c:pt>
                <c:pt idx="14638">
                  <c:v>20.1503221188261</c:v>
                </c:pt>
                <c:pt idx="14639">
                  <c:v>20.151698695005798</c:v>
                </c:pt>
                <c:pt idx="14640">
                  <c:v>20.1530752711855</c:v>
                </c:pt>
                <c:pt idx="14641">
                  <c:v>20.154451847365198</c:v>
                </c:pt>
                <c:pt idx="14642">
                  <c:v>20.155828423545</c:v>
                </c:pt>
                <c:pt idx="14643">
                  <c:v>20.157204999724701</c:v>
                </c:pt>
                <c:pt idx="14644">
                  <c:v>20.1585815759044</c:v>
                </c:pt>
                <c:pt idx="14645">
                  <c:v>20.159958152084101</c:v>
                </c:pt>
                <c:pt idx="14646">
                  <c:v>20.161334728263899</c:v>
                </c:pt>
                <c:pt idx="14647">
                  <c:v>20.162711304443601</c:v>
                </c:pt>
                <c:pt idx="14648">
                  <c:v>20.164087880623299</c:v>
                </c:pt>
                <c:pt idx="14649">
                  <c:v>20.165464456803001</c:v>
                </c:pt>
                <c:pt idx="14650">
                  <c:v>20.166841032982799</c:v>
                </c:pt>
                <c:pt idx="14651">
                  <c:v>20.1682176091625</c:v>
                </c:pt>
                <c:pt idx="14652">
                  <c:v>20.169594185342199</c:v>
                </c:pt>
                <c:pt idx="14653">
                  <c:v>20.1709707615219</c:v>
                </c:pt>
                <c:pt idx="14654">
                  <c:v>20.172347337701702</c:v>
                </c:pt>
                <c:pt idx="14655">
                  <c:v>20.1737239138814</c:v>
                </c:pt>
                <c:pt idx="14656">
                  <c:v>20.175100490061102</c:v>
                </c:pt>
                <c:pt idx="14657">
                  <c:v>20.1764770662408</c:v>
                </c:pt>
                <c:pt idx="14658">
                  <c:v>20.177853642420601</c:v>
                </c:pt>
                <c:pt idx="14659">
                  <c:v>20.179230218600299</c:v>
                </c:pt>
                <c:pt idx="14660">
                  <c:v>20.180606794780001</c:v>
                </c:pt>
                <c:pt idx="14661">
                  <c:v>20.181983370959799</c:v>
                </c:pt>
                <c:pt idx="14662">
                  <c:v>20.1833599471395</c:v>
                </c:pt>
                <c:pt idx="14663">
                  <c:v>20.184736523319199</c:v>
                </c:pt>
                <c:pt idx="14664">
                  <c:v>20.1861130994989</c:v>
                </c:pt>
                <c:pt idx="14665">
                  <c:v>20.187489675678702</c:v>
                </c:pt>
                <c:pt idx="14666">
                  <c:v>20.1888662518584</c:v>
                </c:pt>
                <c:pt idx="14667">
                  <c:v>20.190242828038102</c:v>
                </c:pt>
                <c:pt idx="14668">
                  <c:v>20.1916194042178</c:v>
                </c:pt>
                <c:pt idx="14669">
                  <c:v>20.192995980397601</c:v>
                </c:pt>
                <c:pt idx="14670">
                  <c:v>20.194372556577299</c:v>
                </c:pt>
                <c:pt idx="14671">
                  <c:v>20.195749132757001</c:v>
                </c:pt>
                <c:pt idx="14672">
                  <c:v>20.197125708936699</c:v>
                </c:pt>
                <c:pt idx="14673">
                  <c:v>20.198502285116501</c:v>
                </c:pt>
                <c:pt idx="14674">
                  <c:v>20.199878861296199</c:v>
                </c:pt>
                <c:pt idx="14675">
                  <c:v>20.201255437475901</c:v>
                </c:pt>
                <c:pt idx="14676">
                  <c:v>20.202632013655599</c:v>
                </c:pt>
                <c:pt idx="14677">
                  <c:v>20.2040085898354</c:v>
                </c:pt>
                <c:pt idx="14678">
                  <c:v>20.205385166015098</c:v>
                </c:pt>
                <c:pt idx="14679">
                  <c:v>20.2067617421948</c:v>
                </c:pt>
                <c:pt idx="14680">
                  <c:v>20.208138318374498</c:v>
                </c:pt>
                <c:pt idx="14681">
                  <c:v>20.2095148945543</c:v>
                </c:pt>
                <c:pt idx="14682">
                  <c:v>20.210891470734001</c:v>
                </c:pt>
                <c:pt idx="14683">
                  <c:v>20.212268046913699</c:v>
                </c:pt>
                <c:pt idx="14684">
                  <c:v>20.213644623093401</c:v>
                </c:pt>
                <c:pt idx="14685">
                  <c:v>20.215021199273199</c:v>
                </c:pt>
                <c:pt idx="14686">
                  <c:v>20.216397775452901</c:v>
                </c:pt>
                <c:pt idx="14687">
                  <c:v>20.217774351632599</c:v>
                </c:pt>
                <c:pt idx="14688">
                  <c:v>20.219150927812301</c:v>
                </c:pt>
                <c:pt idx="14689">
                  <c:v>20.220527503992098</c:v>
                </c:pt>
                <c:pt idx="14690">
                  <c:v>20.2219040801718</c:v>
                </c:pt>
                <c:pt idx="14691">
                  <c:v>20.223280656351498</c:v>
                </c:pt>
                <c:pt idx="14692">
                  <c:v>20.2246572325313</c:v>
                </c:pt>
                <c:pt idx="14693">
                  <c:v>20.226033808711001</c:v>
                </c:pt>
                <c:pt idx="14694">
                  <c:v>20.2274103848907</c:v>
                </c:pt>
                <c:pt idx="14695">
                  <c:v>20.228786961070401</c:v>
                </c:pt>
                <c:pt idx="14696">
                  <c:v>20.230163537250199</c:v>
                </c:pt>
                <c:pt idx="14697">
                  <c:v>20.231540113429901</c:v>
                </c:pt>
                <c:pt idx="14698">
                  <c:v>20.232916689609599</c:v>
                </c:pt>
                <c:pt idx="14699">
                  <c:v>20.234293265789301</c:v>
                </c:pt>
                <c:pt idx="14700">
                  <c:v>20.235669841969099</c:v>
                </c:pt>
                <c:pt idx="14701">
                  <c:v>20.2370464181488</c:v>
                </c:pt>
                <c:pt idx="14702">
                  <c:v>20.238422994328499</c:v>
                </c:pt>
                <c:pt idx="14703">
                  <c:v>20.2397995705082</c:v>
                </c:pt>
                <c:pt idx="14704">
                  <c:v>20.241176146688002</c:v>
                </c:pt>
                <c:pt idx="14705">
                  <c:v>20.2425527228677</c:v>
                </c:pt>
                <c:pt idx="14706">
                  <c:v>20.243929299047402</c:v>
                </c:pt>
                <c:pt idx="14707">
                  <c:v>20.2453058752271</c:v>
                </c:pt>
                <c:pt idx="14708">
                  <c:v>20.246682451406901</c:v>
                </c:pt>
                <c:pt idx="14709">
                  <c:v>20.248059027586599</c:v>
                </c:pt>
                <c:pt idx="14710">
                  <c:v>20.249435603766301</c:v>
                </c:pt>
                <c:pt idx="14711">
                  <c:v>20.250812179945999</c:v>
                </c:pt>
                <c:pt idx="14712">
                  <c:v>20.2521887561258</c:v>
                </c:pt>
                <c:pt idx="14713">
                  <c:v>20.253565332305499</c:v>
                </c:pt>
                <c:pt idx="14714">
                  <c:v>20.2549419084852</c:v>
                </c:pt>
                <c:pt idx="14715">
                  <c:v>20.256318484664899</c:v>
                </c:pt>
                <c:pt idx="14716">
                  <c:v>20.2576950608447</c:v>
                </c:pt>
                <c:pt idx="14717">
                  <c:v>20.259071637024402</c:v>
                </c:pt>
                <c:pt idx="14718">
                  <c:v>20.2604482132041</c:v>
                </c:pt>
                <c:pt idx="14719">
                  <c:v>20.261824789383802</c:v>
                </c:pt>
                <c:pt idx="14720">
                  <c:v>20.263201365563599</c:v>
                </c:pt>
                <c:pt idx="14721">
                  <c:v>20.264577941743301</c:v>
                </c:pt>
                <c:pt idx="14722">
                  <c:v>20.265954517922999</c:v>
                </c:pt>
                <c:pt idx="14723">
                  <c:v>20.267331094102801</c:v>
                </c:pt>
                <c:pt idx="14724">
                  <c:v>20.268707670282499</c:v>
                </c:pt>
                <c:pt idx="14725">
                  <c:v>20.270084246462201</c:v>
                </c:pt>
                <c:pt idx="14726">
                  <c:v>20.271460822641899</c:v>
                </c:pt>
                <c:pt idx="14727">
                  <c:v>20.2728373988217</c:v>
                </c:pt>
                <c:pt idx="14728">
                  <c:v>20.274213975001398</c:v>
                </c:pt>
                <c:pt idx="14729">
                  <c:v>20.2755905511811</c:v>
                </c:pt>
                <c:pt idx="14730">
                  <c:v>20.276967127360798</c:v>
                </c:pt>
                <c:pt idx="14731">
                  <c:v>20.2783437035406</c:v>
                </c:pt>
                <c:pt idx="14732">
                  <c:v>20.279720279720301</c:v>
                </c:pt>
                <c:pt idx="14733">
                  <c:v>20.2810968559</c:v>
                </c:pt>
                <c:pt idx="14734">
                  <c:v>20.282473432079701</c:v>
                </c:pt>
                <c:pt idx="14735">
                  <c:v>20.283850008259499</c:v>
                </c:pt>
                <c:pt idx="14736">
                  <c:v>20.285226584439201</c:v>
                </c:pt>
                <c:pt idx="14737">
                  <c:v>20.286603160618899</c:v>
                </c:pt>
                <c:pt idx="14738">
                  <c:v>20.287979736798601</c:v>
                </c:pt>
                <c:pt idx="14739">
                  <c:v>20.289356312978398</c:v>
                </c:pt>
                <c:pt idx="14740">
                  <c:v>20.2907328891581</c:v>
                </c:pt>
                <c:pt idx="14741">
                  <c:v>20.292109465337798</c:v>
                </c:pt>
                <c:pt idx="14742">
                  <c:v>20.2934860415175</c:v>
                </c:pt>
                <c:pt idx="14743">
                  <c:v>20.294862617697301</c:v>
                </c:pt>
                <c:pt idx="14744">
                  <c:v>20.296239193877</c:v>
                </c:pt>
                <c:pt idx="14745">
                  <c:v>20.297615770056701</c:v>
                </c:pt>
                <c:pt idx="14746">
                  <c:v>20.2989923462364</c:v>
                </c:pt>
                <c:pt idx="14747">
                  <c:v>20.300368922416201</c:v>
                </c:pt>
                <c:pt idx="14748">
                  <c:v>20.301745498595899</c:v>
                </c:pt>
                <c:pt idx="14749">
                  <c:v>20.303122074775601</c:v>
                </c:pt>
                <c:pt idx="14750">
                  <c:v>20.304498650955299</c:v>
                </c:pt>
                <c:pt idx="14751">
                  <c:v>20.3058752271351</c:v>
                </c:pt>
                <c:pt idx="14752">
                  <c:v>20.307251803314799</c:v>
                </c:pt>
                <c:pt idx="14753">
                  <c:v>20.3086283794945</c:v>
                </c:pt>
                <c:pt idx="14754">
                  <c:v>20.310004955674302</c:v>
                </c:pt>
                <c:pt idx="14755">
                  <c:v>20.311381531854</c:v>
                </c:pt>
                <c:pt idx="14756">
                  <c:v>20.312758108033702</c:v>
                </c:pt>
                <c:pt idx="14757">
                  <c:v>20.3141346842134</c:v>
                </c:pt>
                <c:pt idx="14758">
                  <c:v>20.315511260393201</c:v>
                </c:pt>
                <c:pt idx="14759">
                  <c:v>20.316887836572899</c:v>
                </c:pt>
                <c:pt idx="14760">
                  <c:v>20.318264412752601</c:v>
                </c:pt>
                <c:pt idx="14761">
                  <c:v>20.319640988932299</c:v>
                </c:pt>
                <c:pt idx="14762">
                  <c:v>20.321017565112101</c:v>
                </c:pt>
                <c:pt idx="14763">
                  <c:v>20.322394141291799</c:v>
                </c:pt>
                <c:pt idx="14764">
                  <c:v>20.323770717471501</c:v>
                </c:pt>
                <c:pt idx="14765">
                  <c:v>20.325147293651199</c:v>
                </c:pt>
                <c:pt idx="14766">
                  <c:v>20.326523869831</c:v>
                </c:pt>
                <c:pt idx="14767">
                  <c:v>20.327900446010698</c:v>
                </c:pt>
                <c:pt idx="14768">
                  <c:v>20.3292770221904</c:v>
                </c:pt>
                <c:pt idx="14769">
                  <c:v>20.330653598370098</c:v>
                </c:pt>
                <c:pt idx="14770">
                  <c:v>20.332030174549899</c:v>
                </c:pt>
                <c:pt idx="14771">
                  <c:v>20.333406750729601</c:v>
                </c:pt>
                <c:pt idx="14772">
                  <c:v>20.334783326909299</c:v>
                </c:pt>
                <c:pt idx="14773">
                  <c:v>20.336159903089001</c:v>
                </c:pt>
                <c:pt idx="14774">
                  <c:v>20.337536479268799</c:v>
                </c:pt>
                <c:pt idx="14775">
                  <c:v>20.338913055448501</c:v>
                </c:pt>
                <c:pt idx="14776">
                  <c:v>20.340289631628199</c:v>
                </c:pt>
                <c:pt idx="14777">
                  <c:v>20.341666207807901</c:v>
                </c:pt>
                <c:pt idx="14778">
                  <c:v>20.343042783987698</c:v>
                </c:pt>
                <c:pt idx="14779">
                  <c:v>20.3444193601674</c:v>
                </c:pt>
                <c:pt idx="14780">
                  <c:v>20.345795936347098</c:v>
                </c:pt>
                <c:pt idx="14781">
                  <c:v>20.3471725125268</c:v>
                </c:pt>
                <c:pt idx="14782">
                  <c:v>20.348549088706601</c:v>
                </c:pt>
                <c:pt idx="14783">
                  <c:v>20.3499256648863</c:v>
                </c:pt>
                <c:pt idx="14784">
                  <c:v>20.351302241066001</c:v>
                </c:pt>
                <c:pt idx="14785">
                  <c:v>20.352678817245799</c:v>
                </c:pt>
                <c:pt idx="14786">
                  <c:v>20.354055393425501</c:v>
                </c:pt>
                <c:pt idx="14787">
                  <c:v>20.355431969605199</c:v>
                </c:pt>
                <c:pt idx="14788">
                  <c:v>20.356808545784901</c:v>
                </c:pt>
                <c:pt idx="14789">
                  <c:v>20.358185121964699</c:v>
                </c:pt>
                <c:pt idx="14790">
                  <c:v>20.3595616981444</c:v>
                </c:pt>
                <c:pt idx="14791">
                  <c:v>20.360938274324099</c:v>
                </c:pt>
                <c:pt idx="14792">
                  <c:v>20.3623148505038</c:v>
                </c:pt>
                <c:pt idx="14793">
                  <c:v>20.363691426683602</c:v>
                </c:pt>
                <c:pt idx="14794">
                  <c:v>20.3650680028633</c:v>
                </c:pt>
                <c:pt idx="14795">
                  <c:v>20.366444579043002</c:v>
                </c:pt>
                <c:pt idx="14796">
                  <c:v>20.3678211552227</c:v>
                </c:pt>
                <c:pt idx="14797">
                  <c:v>20.369197731402501</c:v>
                </c:pt>
                <c:pt idx="14798">
                  <c:v>20.370574307582199</c:v>
                </c:pt>
                <c:pt idx="14799">
                  <c:v>20.371950883761901</c:v>
                </c:pt>
                <c:pt idx="14800">
                  <c:v>20.373327459941599</c:v>
                </c:pt>
                <c:pt idx="14801">
                  <c:v>20.3747040361214</c:v>
                </c:pt>
                <c:pt idx="14802">
                  <c:v>20.376080612301099</c:v>
                </c:pt>
                <c:pt idx="14803">
                  <c:v>20.3774571884808</c:v>
                </c:pt>
                <c:pt idx="14804">
                  <c:v>20.378833764660499</c:v>
                </c:pt>
                <c:pt idx="14805">
                  <c:v>20.3802103408403</c:v>
                </c:pt>
                <c:pt idx="14806">
                  <c:v>20.381586917020002</c:v>
                </c:pt>
                <c:pt idx="14807">
                  <c:v>20.3829634931997</c:v>
                </c:pt>
                <c:pt idx="14808">
                  <c:v>20.384340069379402</c:v>
                </c:pt>
                <c:pt idx="14809">
                  <c:v>20.385716645559199</c:v>
                </c:pt>
                <c:pt idx="14810">
                  <c:v>20.387093221738901</c:v>
                </c:pt>
                <c:pt idx="14811">
                  <c:v>20.388469797918599</c:v>
                </c:pt>
                <c:pt idx="14812">
                  <c:v>20.389846374098301</c:v>
                </c:pt>
                <c:pt idx="14813">
                  <c:v>20.391222950278099</c:v>
                </c:pt>
                <c:pt idx="14814">
                  <c:v>20.392599526457801</c:v>
                </c:pt>
                <c:pt idx="14815">
                  <c:v>20.393976102637499</c:v>
                </c:pt>
                <c:pt idx="14816">
                  <c:v>20.395352678817201</c:v>
                </c:pt>
                <c:pt idx="14817">
                  <c:v>20.396729254996998</c:v>
                </c:pt>
                <c:pt idx="14818">
                  <c:v>20.3981058311767</c:v>
                </c:pt>
                <c:pt idx="14819">
                  <c:v>20.399482407356398</c:v>
                </c:pt>
                <c:pt idx="14820">
                  <c:v>20.4008589835362</c:v>
                </c:pt>
                <c:pt idx="14821">
                  <c:v>20.402235559715901</c:v>
                </c:pt>
                <c:pt idx="14822">
                  <c:v>20.4036121358956</c:v>
                </c:pt>
                <c:pt idx="14823">
                  <c:v>20.404988712075301</c:v>
                </c:pt>
                <c:pt idx="14824">
                  <c:v>20.406365288255099</c:v>
                </c:pt>
                <c:pt idx="14825">
                  <c:v>20.407741864434801</c:v>
                </c:pt>
                <c:pt idx="14826">
                  <c:v>20.409118440614499</c:v>
                </c:pt>
                <c:pt idx="14827">
                  <c:v>20.410495016794201</c:v>
                </c:pt>
                <c:pt idx="14828">
                  <c:v>20.411871592973998</c:v>
                </c:pt>
                <c:pt idx="14829">
                  <c:v>20.4132481691537</c:v>
                </c:pt>
                <c:pt idx="14830">
                  <c:v>20.414624745333398</c:v>
                </c:pt>
                <c:pt idx="14831">
                  <c:v>20.4160013215131</c:v>
                </c:pt>
                <c:pt idx="14832">
                  <c:v>20.417377897692901</c:v>
                </c:pt>
                <c:pt idx="14833">
                  <c:v>20.4187544738726</c:v>
                </c:pt>
                <c:pt idx="14834">
                  <c:v>20.420131050052301</c:v>
                </c:pt>
                <c:pt idx="14835">
                  <c:v>20.421507626232</c:v>
                </c:pt>
                <c:pt idx="14836">
                  <c:v>20.422884202411801</c:v>
                </c:pt>
                <c:pt idx="14837">
                  <c:v>20.424260778591499</c:v>
                </c:pt>
                <c:pt idx="14838">
                  <c:v>20.425637354771201</c:v>
                </c:pt>
                <c:pt idx="14839">
                  <c:v>20.427013930950899</c:v>
                </c:pt>
                <c:pt idx="14840">
                  <c:v>20.4283905071307</c:v>
                </c:pt>
                <c:pt idx="14841">
                  <c:v>20.429767083310399</c:v>
                </c:pt>
                <c:pt idx="14842">
                  <c:v>20.4311436594901</c:v>
                </c:pt>
                <c:pt idx="14843">
                  <c:v>20.432520235669799</c:v>
                </c:pt>
                <c:pt idx="14844">
                  <c:v>20.4338968118496</c:v>
                </c:pt>
                <c:pt idx="14845">
                  <c:v>20.435273388029302</c:v>
                </c:pt>
                <c:pt idx="14846">
                  <c:v>20.436649964209</c:v>
                </c:pt>
                <c:pt idx="14847">
                  <c:v>20.438026540388702</c:v>
                </c:pt>
                <c:pt idx="14848">
                  <c:v>20.439403116568499</c:v>
                </c:pt>
                <c:pt idx="14849">
                  <c:v>20.440779692748201</c:v>
                </c:pt>
                <c:pt idx="14850">
                  <c:v>20.442156268927899</c:v>
                </c:pt>
                <c:pt idx="14851">
                  <c:v>20.443532845107701</c:v>
                </c:pt>
                <c:pt idx="14852">
                  <c:v>20.444909421287399</c:v>
                </c:pt>
                <c:pt idx="14853">
                  <c:v>20.446285997467101</c:v>
                </c:pt>
                <c:pt idx="14854">
                  <c:v>20.447662573646799</c:v>
                </c:pt>
                <c:pt idx="14855">
                  <c:v>20.4490391498266</c:v>
                </c:pt>
                <c:pt idx="14856">
                  <c:v>20.450415726006302</c:v>
                </c:pt>
                <c:pt idx="14857">
                  <c:v>20.451792302186</c:v>
                </c:pt>
                <c:pt idx="14858">
                  <c:v>20.453168878365702</c:v>
                </c:pt>
                <c:pt idx="14859">
                  <c:v>20.454545454545499</c:v>
                </c:pt>
                <c:pt idx="14860">
                  <c:v>20.455922030725201</c:v>
                </c:pt>
                <c:pt idx="14861">
                  <c:v>20.457298606904899</c:v>
                </c:pt>
                <c:pt idx="14862">
                  <c:v>20.458675183084601</c:v>
                </c:pt>
                <c:pt idx="14863">
                  <c:v>20.460051759264399</c:v>
                </c:pt>
                <c:pt idx="14864">
                  <c:v>20.461428335444101</c:v>
                </c:pt>
                <c:pt idx="14865">
                  <c:v>20.462804911623799</c:v>
                </c:pt>
                <c:pt idx="14866">
                  <c:v>20.464181487803501</c:v>
                </c:pt>
                <c:pt idx="14867">
                  <c:v>20.465558063983298</c:v>
                </c:pt>
                <c:pt idx="14868">
                  <c:v>20.466934640163</c:v>
                </c:pt>
                <c:pt idx="14869">
                  <c:v>20.468311216342698</c:v>
                </c:pt>
                <c:pt idx="14870">
                  <c:v>20.4696877925224</c:v>
                </c:pt>
                <c:pt idx="14871">
                  <c:v>20.471064368702201</c:v>
                </c:pt>
                <c:pt idx="14872">
                  <c:v>20.4724409448819</c:v>
                </c:pt>
                <c:pt idx="14873">
                  <c:v>20.473817521061601</c:v>
                </c:pt>
                <c:pt idx="14874">
                  <c:v>20.4751940972413</c:v>
                </c:pt>
                <c:pt idx="14875">
                  <c:v>20.476570673421101</c:v>
                </c:pt>
                <c:pt idx="14876">
                  <c:v>20.477947249600799</c:v>
                </c:pt>
                <c:pt idx="14877">
                  <c:v>20.479323825780501</c:v>
                </c:pt>
                <c:pt idx="14878">
                  <c:v>20.480700401960199</c:v>
                </c:pt>
                <c:pt idx="14879">
                  <c:v>20.48207697814</c:v>
                </c:pt>
                <c:pt idx="14880">
                  <c:v>20.483453554319698</c:v>
                </c:pt>
                <c:pt idx="14881">
                  <c:v>20.4848301304994</c:v>
                </c:pt>
                <c:pt idx="14882">
                  <c:v>20.486206706679202</c:v>
                </c:pt>
                <c:pt idx="14883">
                  <c:v>20.4875832828589</c:v>
                </c:pt>
                <c:pt idx="14884">
                  <c:v>20.488959859038602</c:v>
                </c:pt>
                <c:pt idx="14885">
                  <c:v>20.4903364352183</c:v>
                </c:pt>
                <c:pt idx="14886">
                  <c:v>20.491713011398101</c:v>
                </c:pt>
                <c:pt idx="14887">
                  <c:v>20.493089587577799</c:v>
                </c:pt>
                <c:pt idx="14888">
                  <c:v>20.494466163757501</c:v>
                </c:pt>
                <c:pt idx="14889">
                  <c:v>20.495842739937199</c:v>
                </c:pt>
                <c:pt idx="14890">
                  <c:v>20.497219316117</c:v>
                </c:pt>
                <c:pt idx="14891">
                  <c:v>20.498595892296699</c:v>
                </c:pt>
                <c:pt idx="14892">
                  <c:v>20.4999724684764</c:v>
                </c:pt>
                <c:pt idx="14893">
                  <c:v>20.501349044656099</c:v>
                </c:pt>
                <c:pt idx="14894">
                  <c:v>20.5027256208359</c:v>
                </c:pt>
                <c:pt idx="14895">
                  <c:v>20.504102197015602</c:v>
                </c:pt>
                <c:pt idx="14896">
                  <c:v>20.5054787731953</c:v>
                </c:pt>
                <c:pt idx="14897">
                  <c:v>20.506855349375002</c:v>
                </c:pt>
                <c:pt idx="14898">
                  <c:v>20.508231925554799</c:v>
                </c:pt>
                <c:pt idx="14899">
                  <c:v>20.509608501734501</c:v>
                </c:pt>
                <c:pt idx="14900">
                  <c:v>20.510985077914199</c:v>
                </c:pt>
                <c:pt idx="14901">
                  <c:v>20.512361654093901</c:v>
                </c:pt>
                <c:pt idx="14902">
                  <c:v>20.513738230273699</c:v>
                </c:pt>
                <c:pt idx="14903">
                  <c:v>20.515114806453401</c:v>
                </c:pt>
                <c:pt idx="14904">
                  <c:v>20.516491382633099</c:v>
                </c:pt>
                <c:pt idx="14905">
                  <c:v>20.517867958812801</c:v>
                </c:pt>
                <c:pt idx="14906">
                  <c:v>20.519244534992598</c:v>
                </c:pt>
                <c:pt idx="14907">
                  <c:v>20.5206211111723</c:v>
                </c:pt>
                <c:pt idx="14908">
                  <c:v>20.521997687351998</c:v>
                </c:pt>
                <c:pt idx="14909">
                  <c:v>20.5233742635317</c:v>
                </c:pt>
                <c:pt idx="14910">
                  <c:v>20.524750839711501</c:v>
                </c:pt>
                <c:pt idx="14911">
                  <c:v>20.526127415891199</c:v>
                </c:pt>
                <c:pt idx="14912">
                  <c:v>20.527503992070901</c:v>
                </c:pt>
                <c:pt idx="14913">
                  <c:v>20.528880568250699</c:v>
                </c:pt>
                <c:pt idx="14914">
                  <c:v>20.530257144430401</c:v>
                </c:pt>
                <c:pt idx="14915">
                  <c:v>20.531633720610099</c:v>
                </c:pt>
                <c:pt idx="14916">
                  <c:v>20.533010296789801</c:v>
                </c:pt>
                <c:pt idx="14917">
                  <c:v>20.534386872969598</c:v>
                </c:pt>
                <c:pt idx="14918">
                  <c:v>20.5357634491493</c:v>
                </c:pt>
                <c:pt idx="14919">
                  <c:v>20.537140025328998</c:v>
                </c:pt>
                <c:pt idx="14920">
                  <c:v>20.5385166015087</c:v>
                </c:pt>
                <c:pt idx="14921">
                  <c:v>20.539893177688501</c:v>
                </c:pt>
                <c:pt idx="14922">
                  <c:v>20.5412697538682</c:v>
                </c:pt>
                <c:pt idx="14923">
                  <c:v>20.542646330047901</c:v>
                </c:pt>
                <c:pt idx="14924">
                  <c:v>20.5440229062276</c:v>
                </c:pt>
                <c:pt idx="14925">
                  <c:v>20.545399482407401</c:v>
                </c:pt>
                <c:pt idx="14926">
                  <c:v>20.546776058587099</c:v>
                </c:pt>
                <c:pt idx="14927">
                  <c:v>20.548152634766801</c:v>
                </c:pt>
                <c:pt idx="14928">
                  <c:v>20.549529210946499</c:v>
                </c:pt>
                <c:pt idx="14929">
                  <c:v>20.5509057871263</c:v>
                </c:pt>
                <c:pt idx="14930">
                  <c:v>20.552282363305999</c:v>
                </c:pt>
                <c:pt idx="14931">
                  <c:v>20.5536589394857</c:v>
                </c:pt>
                <c:pt idx="14932">
                  <c:v>20.555035515665399</c:v>
                </c:pt>
                <c:pt idx="14933">
                  <c:v>20.5564120918452</c:v>
                </c:pt>
                <c:pt idx="14934">
                  <c:v>20.557788668024902</c:v>
                </c:pt>
                <c:pt idx="14935">
                  <c:v>20.5591652442046</c:v>
                </c:pt>
                <c:pt idx="14936">
                  <c:v>20.560541820384302</c:v>
                </c:pt>
                <c:pt idx="14937">
                  <c:v>20.561918396564099</c:v>
                </c:pt>
                <c:pt idx="14938">
                  <c:v>20.563294972743801</c:v>
                </c:pt>
                <c:pt idx="14939">
                  <c:v>20.564671548923499</c:v>
                </c:pt>
                <c:pt idx="14940">
                  <c:v>20.566048125103201</c:v>
                </c:pt>
                <c:pt idx="14941">
                  <c:v>20.567424701282999</c:v>
                </c:pt>
                <c:pt idx="14942">
                  <c:v>20.5688012774627</c:v>
                </c:pt>
                <c:pt idx="14943">
                  <c:v>20.570177853642399</c:v>
                </c:pt>
                <c:pt idx="14944">
                  <c:v>20.5715544298222</c:v>
                </c:pt>
                <c:pt idx="14945">
                  <c:v>20.572931006001902</c:v>
                </c:pt>
                <c:pt idx="14946">
                  <c:v>20.5743075821816</c:v>
                </c:pt>
                <c:pt idx="14947">
                  <c:v>20.575684158361302</c:v>
                </c:pt>
                <c:pt idx="14948">
                  <c:v>20.577060734541099</c:v>
                </c:pt>
                <c:pt idx="14949">
                  <c:v>20.578437310720801</c:v>
                </c:pt>
                <c:pt idx="14950">
                  <c:v>20.579813886900499</c:v>
                </c:pt>
                <c:pt idx="14951">
                  <c:v>20.581190463080201</c:v>
                </c:pt>
                <c:pt idx="14952">
                  <c:v>20.582567039259999</c:v>
                </c:pt>
                <c:pt idx="14953">
                  <c:v>20.583943615439701</c:v>
                </c:pt>
                <c:pt idx="14954">
                  <c:v>20.585320191619399</c:v>
                </c:pt>
                <c:pt idx="14955">
                  <c:v>20.586696767799101</c:v>
                </c:pt>
                <c:pt idx="14956">
                  <c:v>20.588073343978898</c:v>
                </c:pt>
                <c:pt idx="14957">
                  <c:v>20.5894499201586</c:v>
                </c:pt>
                <c:pt idx="14958">
                  <c:v>20.590826496338298</c:v>
                </c:pt>
                <c:pt idx="14959">
                  <c:v>20.592203072518</c:v>
                </c:pt>
                <c:pt idx="14960">
                  <c:v>20.593579648697801</c:v>
                </c:pt>
                <c:pt idx="14961">
                  <c:v>20.5949562248775</c:v>
                </c:pt>
                <c:pt idx="14962">
                  <c:v>20.596332801057201</c:v>
                </c:pt>
                <c:pt idx="14963">
                  <c:v>20.5977093772369</c:v>
                </c:pt>
                <c:pt idx="14964">
                  <c:v>20.599085953416701</c:v>
                </c:pt>
                <c:pt idx="14965">
                  <c:v>20.600462529596399</c:v>
                </c:pt>
                <c:pt idx="14966">
                  <c:v>20.601839105776101</c:v>
                </c:pt>
                <c:pt idx="14967">
                  <c:v>20.603215681955799</c:v>
                </c:pt>
                <c:pt idx="14968">
                  <c:v>20.6045922581356</c:v>
                </c:pt>
                <c:pt idx="14969">
                  <c:v>20.605968834315298</c:v>
                </c:pt>
                <c:pt idx="14970">
                  <c:v>20.607345410495</c:v>
                </c:pt>
                <c:pt idx="14971">
                  <c:v>20.608721986674698</c:v>
                </c:pt>
                <c:pt idx="14972">
                  <c:v>20.6100985628545</c:v>
                </c:pt>
                <c:pt idx="14973">
                  <c:v>20.611475139034201</c:v>
                </c:pt>
                <c:pt idx="14974">
                  <c:v>20.6128517152139</c:v>
                </c:pt>
                <c:pt idx="14975">
                  <c:v>20.614228291393601</c:v>
                </c:pt>
                <c:pt idx="14976">
                  <c:v>20.615604867573399</c:v>
                </c:pt>
                <c:pt idx="14977">
                  <c:v>20.616981443753101</c:v>
                </c:pt>
                <c:pt idx="14978">
                  <c:v>20.618358019932799</c:v>
                </c:pt>
                <c:pt idx="14979">
                  <c:v>20.6197345961126</c:v>
                </c:pt>
                <c:pt idx="14980">
                  <c:v>20.621111172292299</c:v>
                </c:pt>
                <c:pt idx="14981">
                  <c:v>20.622487748472</c:v>
                </c:pt>
                <c:pt idx="14982">
                  <c:v>20.623864324651699</c:v>
                </c:pt>
                <c:pt idx="14983">
                  <c:v>20.6252409008315</c:v>
                </c:pt>
                <c:pt idx="14984">
                  <c:v>20.626617477011202</c:v>
                </c:pt>
                <c:pt idx="14985">
                  <c:v>20.6279940531909</c:v>
                </c:pt>
                <c:pt idx="14986">
                  <c:v>20.629370629370602</c:v>
                </c:pt>
                <c:pt idx="14987">
                  <c:v>20.630747205550399</c:v>
                </c:pt>
                <c:pt idx="14988">
                  <c:v>20.632123781730101</c:v>
                </c:pt>
                <c:pt idx="14989">
                  <c:v>20.633500357909799</c:v>
                </c:pt>
                <c:pt idx="14990">
                  <c:v>20.634876934089501</c:v>
                </c:pt>
                <c:pt idx="14991">
                  <c:v>20.636253510269299</c:v>
                </c:pt>
                <c:pt idx="14992">
                  <c:v>20.637630086449001</c:v>
                </c:pt>
                <c:pt idx="14993">
                  <c:v>20.639006662628699</c:v>
                </c:pt>
                <c:pt idx="14994">
                  <c:v>20.640383238808401</c:v>
                </c:pt>
                <c:pt idx="14995">
                  <c:v>20.641759814988198</c:v>
                </c:pt>
                <c:pt idx="14996">
                  <c:v>20.6431363911679</c:v>
                </c:pt>
                <c:pt idx="14997">
                  <c:v>20.644512967347602</c:v>
                </c:pt>
                <c:pt idx="14998">
                  <c:v>20.6458895435273</c:v>
                </c:pt>
                <c:pt idx="14999">
                  <c:v>20.647266119707101</c:v>
                </c:pt>
                <c:pt idx="15000">
                  <c:v>20.648642695886799</c:v>
                </c:pt>
                <c:pt idx="15001">
                  <c:v>20.650019272066501</c:v>
                </c:pt>
                <c:pt idx="15002">
                  <c:v>20.651395848246199</c:v>
                </c:pt>
                <c:pt idx="15003">
                  <c:v>20.652772424426001</c:v>
                </c:pt>
                <c:pt idx="15004">
                  <c:v>20.654149000605699</c:v>
                </c:pt>
                <c:pt idx="15005">
                  <c:v>20.655525576785401</c:v>
                </c:pt>
                <c:pt idx="15006">
                  <c:v>20.656902152965099</c:v>
                </c:pt>
                <c:pt idx="15007">
                  <c:v>20.6582787291449</c:v>
                </c:pt>
                <c:pt idx="15008">
                  <c:v>20.659655305324598</c:v>
                </c:pt>
                <c:pt idx="15009">
                  <c:v>20.6610318815043</c:v>
                </c:pt>
                <c:pt idx="15010">
                  <c:v>20.662408457684101</c:v>
                </c:pt>
                <c:pt idx="15011">
                  <c:v>20.6637850338638</c:v>
                </c:pt>
                <c:pt idx="15012">
                  <c:v>20.665161610043501</c:v>
                </c:pt>
                <c:pt idx="15013">
                  <c:v>20.6665381862232</c:v>
                </c:pt>
                <c:pt idx="15014">
                  <c:v>20.667914762403001</c:v>
                </c:pt>
                <c:pt idx="15015">
                  <c:v>20.669291338582699</c:v>
                </c:pt>
                <c:pt idx="15016">
                  <c:v>20.670667914762401</c:v>
                </c:pt>
                <c:pt idx="15017">
                  <c:v>20.672044490942099</c:v>
                </c:pt>
                <c:pt idx="15018">
                  <c:v>20.6734210671219</c:v>
                </c:pt>
                <c:pt idx="15019">
                  <c:v>20.674797643301599</c:v>
                </c:pt>
                <c:pt idx="15020">
                  <c:v>20.6761742194813</c:v>
                </c:pt>
                <c:pt idx="15021">
                  <c:v>20.677550795660999</c:v>
                </c:pt>
                <c:pt idx="15022">
                  <c:v>20.6789273718408</c:v>
                </c:pt>
                <c:pt idx="15023">
                  <c:v>20.680303948020502</c:v>
                </c:pt>
                <c:pt idx="15024">
                  <c:v>20.6816805242002</c:v>
                </c:pt>
                <c:pt idx="15025">
                  <c:v>20.683057100379902</c:v>
                </c:pt>
                <c:pt idx="15026">
                  <c:v>20.684433676559699</c:v>
                </c:pt>
                <c:pt idx="15027">
                  <c:v>20.685810252739401</c:v>
                </c:pt>
                <c:pt idx="15028">
                  <c:v>20.687186828919099</c:v>
                </c:pt>
                <c:pt idx="15029">
                  <c:v>20.688563405098801</c:v>
                </c:pt>
                <c:pt idx="15030">
                  <c:v>20.689939981278599</c:v>
                </c:pt>
                <c:pt idx="15031">
                  <c:v>20.6913165574583</c:v>
                </c:pt>
                <c:pt idx="15032">
                  <c:v>20.692693133637999</c:v>
                </c:pt>
                <c:pt idx="15033">
                  <c:v>20.6940697098177</c:v>
                </c:pt>
                <c:pt idx="15034">
                  <c:v>20.695446285997502</c:v>
                </c:pt>
                <c:pt idx="15035">
                  <c:v>20.6968228621772</c:v>
                </c:pt>
                <c:pt idx="15036">
                  <c:v>20.698199438356902</c:v>
                </c:pt>
                <c:pt idx="15037">
                  <c:v>20.6995760145366</c:v>
                </c:pt>
                <c:pt idx="15038">
                  <c:v>20.700952590716401</c:v>
                </c:pt>
                <c:pt idx="15039">
                  <c:v>20.702329166896099</c:v>
                </c:pt>
                <c:pt idx="15040">
                  <c:v>20.703705743075801</c:v>
                </c:pt>
                <c:pt idx="15041">
                  <c:v>20.705082319255599</c:v>
                </c:pt>
                <c:pt idx="15042">
                  <c:v>20.706458895435301</c:v>
                </c:pt>
                <c:pt idx="15043">
                  <c:v>20.707835471614999</c:v>
                </c:pt>
                <c:pt idx="15044">
                  <c:v>20.709212047794701</c:v>
                </c:pt>
                <c:pt idx="15045">
                  <c:v>20.710588623974498</c:v>
                </c:pt>
                <c:pt idx="15046">
                  <c:v>20.7119652001542</c:v>
                </c:pt>
                <c:pt idx="15047">
                  <c:v>20.713341776333898</c:v>
                </c:pt>
                <c:pt idx="15048">
                  <c:v>20.7147183525136</c:v>
                </c:pt>
                <c:pt idx="15049">
                  <c:v>20.716094928693401</c:v>
                </c:pt>
                <c:pt idx="15050">
                  <c:v>20.7174715048731</c:v>
                </c:pt>
                <c:pt idx="15051">
                  <c:v>20.718848081052801</c:v>
                </c:pt>
                <c:pt idx="15052">
                  <c:v>20.7202246572325</c:v>
                </c:pt>
                <c:pt idx="15053">
                  <c:v>20.721601233412301</c:v>
                </c:pt>
                <c:pt idx="15054">
                  <c:v>20.722977809591999</c:v>
                </c:pt>
                <c:pt idx="15055">
                  <c:v>20.724354385771701</c:v>
                </c:pt>
                <c:pt idx="15056">
                  <c:v>20.725730961951399</c:v>
                </c:pt>
                <c:pt idx="15057">
                  <c:v>20.7271075381312</c:v>
                </c:pt>
                <c:pt idx="15058">
                  <c:v>20.728484114310898</c:v>
                </c:pt>
                <c:pt idx="15059">
                  <c:v>20.7298606904906</c:v>
                </c:pt>
                <c:pt idx="15060">
                  <c:v>20.731237266670298</c:v>
                </c:pt>
                <c:pt idx="15061">
                  <c:v>20.7326138428501</c:v>
                </c:pt>
                <c:pt idx="15062">
                  <c:v>20.733990419029801</c:v>
                </c:pt>
                <c:pt idx="15063">
                  <c:v>20.7353669952095</c:v>
                </c:pt>
                <c:pt idx="15064">
                  <c:v>20.736743571389201</c:v>
                </c:pt>
                <c:pt idx="15065">
                  <c:v>20.738120147568999</c:v>
                </c:pt>
                <c:pt idx="15066">
                  <c:v>20.739496723748701</c:v>
                </c:pt>
                <c:pt idx="15067">
                  <c:v>20.740873299928399</c:v>
                </c:pt>
                <c:pt idx="15068">
                  <c:v>20.742249876108101</c:v>
                </c:pt>
                <c:pt idx="15069">
                  <c:v>20.743626452287899</c:v>
                </c:pt>
                <c:pt idx="15070">
                  <c:v>20.7450030284676</c:v>
                </c:pt>
                <c:pt idx="15071">
                  <c:v>20.746379604647299</c:v>
                </c:pt>
                <c:pt idx="15072">
                  <c:v>20.747756180827</c:v>
                </c:pt>
                <c:pt idx="15073">
                  <c:v>20.749132757006802</c:v>
                </c:pt>
                <c:pt idx="15074">
                  <c:v>20.7505093331865</c:v>
                </c:pt>
                <c:pt idx="15075">
                  <c:v>20.751885909366202</c:v>
                </c:pt>
                <c:pt idx="15076">
                  <c:v>20.753262485545999</c:v>
                </c:pt>
                <c:pt idx="15077">
                  <c:v>20.754639061725701</c:v>
                </c:pt>
                <c:pt idx="15078">
                  <c:v>20.756015637905399</c:v>
                </c:pt>
                <c:pt idx="15079">
                  <c:v>20.757392214085101</c:v>
                </c:pt>
                <c:pt idx="15080">
                  <c:v>20.758768790264899</c:v>
                </c:pt>
                <c:pt idx="15081">
                  <c:v>20.760145366444601</c:v>
                </c:pt>
                <c:pt idx="15082">
                  <c:v>20.761521942624299</c:v>
                </c:pt>
                <c:pt idx="15083">
                  <c:v>20.762898518804001</c:v>
                </c:pt>
                <c:pt idx="15084">
                  <c:v>20.764275094983802</c:v>
                </c:pt>
                <c:pt idx="15085">
                  <c:v>20.7656516711635</c:v>
                </c:pt>
                <c:pt idx="15086">
                  <c:v>20.767028247343202</c:v>
                </c:pt>
                <c:pt idx="15087">
                  <c:v>20.7684048235229</c:v>
                </c:pt>
                <c:pt idx="15088">
                  <c:v>20.769781399702701</c:v>
                </c:pt>
                <c:pt idx="15089">
                  <c:v>20.771157975882399</c:v>
                </c:pt>
                <c:pt idx="15090">
                  <c:v>20.772534552062101</c:v>
                </c:pt>
                <c:pt idx="15091">
                  <c:v>20.773911128241799</c:v>
                </c:pt>
                <c:pt idx="15092">
                  <c:v>20.775287704421601</c:v>
                </c:pt>
                <c:pt idx="15093">
                  <c:v>20.776664280601299</c:v>
                </c:pt>
                <c:pt idx="15094">
                  <c:v>20.778040856781001</c:v>
                </c:pt>
                <c:pt idx="15095">
                  <c:v>20.779417432960699</c:v>
                </c:pt>
                <c:pt idx="15096">
                  <c:v>20.7807940091405</c:v>
                </c:pt>
                <c:pt idx="15097">
                  <c:v>20.782170585320198</c:v>
                </c:pt>
                <c:pt idx="15098">
                  <c:v>20.7835471614999</c:v>
                </c:pt>
                <c:pt idx="15099">
                  <c:v>20.784923737679598</c:v>
                </c:pt>
                <c:pt idx="15100">
                  <c:v>20.7863003138594</c:v>
                </c:pt>
                <c:pt idx="15101">
                  <c:v>20.787676890039101</c:v>
                </c:pt>
                <c:pt idx="15102">
                  <c:v>20.7890534662188</c:v>
                </c:pt>
                <c:pt idx="15103">
                  <c:v>20.790430042398501</c:v>
                </c:pt>
                <c:pt idx="15104">
                  <c:v>20.791806618578299</c:v>
                </c:pt>
                <c:pt idx="15105">
                  <c:v>20.793183194758001</c:v>
                </c:pt>
                <c:pt idx="15106">
                  <c:v>20.794559770937699</c:v>
                </c:pt>
                <c:pt idx="15107">
                  <c:v>20.7959363471175</c:v>
                </c:pt>
                <c:pt idx="15108">
                  <c:v>20.797312923297198</c:v>
                </c:pt>
                <c:pt idx="15109">
                  <c:v>20.7986894994769</c:v>
                </c:pt>
                <c:pt idx="15110">
                  <c:v>20.800066075656598</c:v>
                </c:pt>
                <c:pt idx="15111">
                  <c:v>20.8014426518364</c:v>
                </c:pt>
                <c:pt idx="15112">
                  <c:v>20.802819228016102</c:v>
                </c:pt>
                <c:pt idx="15113">
                  <c:v>20.8041958041958</c:v>
                </c:pt>
                <c:pt idx="15114">
                  <c:v>20.805572380375501</c:v>
                </c:pt>
                <c:pt idx="15115">
                  <c:v>20.806948956555299</c:v>
                </c:pt>
                <c:pt idx="15116">
                  <c:v>20.808325532735001</c:v>
                </c:pt>
                <c:pt idx="15117">
                  <c:v>20.809702108914699</c:v>
                </c:pt>
                <c:pt idx="15118">
                  <c:v>20.811078685094401</c:v>
                </c:pt>
                <c:pt idx="15119">
                  <c:v>20.812455261274199</c:v>
                </c:pt>
                <c:pt idx="15120">
                  <c:v>20.8138318374539</c:v>
                </c:pt>
                <c:pt idx="15121">
                  <c:v>20.815208413633599</c:v>
                </c:pt>
                <c:pt idx="15122">
                  <c:v>20.8165849898133</c:v>
                </c:pt>
                <c:pt idx="15123">
                  <c:v>20.817961565993102</c:v>
                </c:pt>
                <c:pt idx="15124">
                  <c:v>20.8193381421728</c:v>
                </c:pt>
                <c:pt idx="15125">
                  <c:v>20.820714718352502</c:v>
                </c:pt>
                <c:pt idx="15126">
                  <c:v>20.8220912945322</c:v>
                </c:pt>
                <c:pt idx="15127">
                  <c:v>20.823467870712001</c:v>
                </c:pt>
                <c:pt idx="15128">
                  <c:v>20.824844446891699</c:v>
                </c:pt>
                <c:pt idx="15129">
                  <c:v>20.826221023071401</c:v>
                </c:pt>
                <c:pt idx="15130">
                  <c:v>20.827597599251099</c:v>
                </c:pt>
                <c:pt idx="15131">
                  <c:v>20.828974175430901</c:v>
                </c:pt>
                <c:pt idx="15132">
                  <c:v>20.830350751610599</c:v>
                </c:pt>
                <c:pt idx="15133">
                  <c:v>20.831727327790301</c:v>
                </c:pt>
                <c:pt idx="15134">
                  <c:v>20.833103903970098</c:v>
                </c:pt>
                <c:pt idx="15135">
                  <c:v>20.8344804801498</c:v>
                </c:pt>
                <c:pt idx="15136">
                  <c:v>20.835857056329498</c:v>
                </c:pt>
                <c:pt idx="15137">
                  <c:v>20.8372336325092</c:v>
                </c:pt>
                <c:pt idx="15138">
                  <c:v>20.838610208689001</c:v>
                </c:pt>
                <c:pt idx="15139">
                  <c:v>20.839986784868699</c:v>
                </c:pt>
                <c:pt idx="15140">
                  <c:v>20.841363361048401</c:v>
                </c:pt>
                <c:pt idx="15141">
                  <c:v>20.842739937228099</c:v>
                </c:pt>
                <c:pt idx="15142">
                  <c:v>20.844116513407901</c:v>
                </c:pt>
                <c:pt idx="15143">
                  <c:v>20.845493089587599</c:v>
                </c:pt>
                <c:pt idx="15144">
                  <c:v>20.846869665767301</c:v>
                </c:pt>
                <c:pt idx="15145">
                  <c:v>20.848246241946999</c:v>
                </c:pt>
                <c:pt idx="15146">
                  <c:v>20.8496228181268</c:v>
                </c:pt>
                <c:pt idx="15147">
                  <c:v>20.850999394306498</c:v>
                </c:pt>
                <c:pt idx="15148">
                  <c:v>20.8523759704862</c:v>
                </c:pt>
                <c:pt idx="15149">
                  <c:v>20.853752546665898</c:v>
                </c:pt>
                <c:pt idx="15150">
                  <c:v>20.8551291228457</c:v>
                </c:pt>
                <c:pt idx="15151">
                  <c:v>20.856505699025401</c:v>
                </c:pt>
                <c:pt idx="15152">
                  <c:v>20.8578822752051</c:v>
                </c:pt>
                <c:pt idx="15153">
                  <c:v>20.859258851384801</c:v>
                </c:pt>
                <c:pt idx="15154">
                  <c:v>20.860635427564599</c:v>
                </c:pt>
                <c:pt idx="15155">
                  <c:v>20.862012003744301</c:v>
                </c:pt>
                <c:pt idx="15156">
                  <c:v>20.863388579923999</c:v>
                </c:pt>
                <c:pt idx="15157">
                  <c:v>20.864765156103701</c:v>
                </c:pt>
                <c:pt idx="15158">
                  <c:v>20.866141732283499</c:v>
                </c:pt>
                <c:pt idx="15159">
                  <c:v>20.8675183084632</c:v>
                </c:pt>
                <c:pt idx="15160">
                  <c:v>20.868894884642899</c:v>
                </c:pt>
                <c:pt idx="15161">
                  <c:v>20.8702714608226</c:v>
                </c:pt>
                <c:pt idx="15162">
                  <c:v>20.871648037002402</c:v>
                </c:pt>
                <c:pt idx="15163">
                  <c:v>20.8730246131821</c:v>
                </c:pt>
                <c:pt idx="15164">
                  <c:v>20.874401189361802</c:v>
                </c:pt>
                <c:pt idx="15165">
                  <c:v>20.8757777655415</c:v>
                </c:pt>
                <c:pt idx="15166">
                  <c:v>20.877154341721301</c:v>
                </c:pt>
                <c:pt idx="15167">
                  <c:v>20.878530917900999</c:v>
                </c:pt>
                <c:pt idx="15168">
                  <c:v>20.879907494080701</c:v>
                </c:pt>
                <c:pt idx="15169">
                  <c:v>20.881284070260499</c:v>
                </c:pt>
                <c:pt idx="15170">
                  <c:v>20.8826606464402</c:v>
                </c:pt>
                <c:pt idx="15171">
                  <c:v>20.884037222619899</c:v>
                </c:pt>
                <c:pt idx="15172">
                  <c:v>20.8854137987996</c:v>
                </c:pt>
                <c:pt idx="15173">
                  <c:v>20.886790374979402</c:v>
                </c:pt>
                <c:pt idx="15174">
                  <c:v>20.8881669511591</c:v>
                </c:pt>
                <c:pt idx="15175">
                  <c:v>20.889543527338802</c:v>
                </c:pt>
                <c:pt idx="15176">
                  <c:v>20.8909201035185</c:v>
                </c:pt>
                <c:pt idx="15177">
                  <c:v>20.892296679698301</c:v>
                </c:pt>
                <c:pt idx="15178">
                  <c:v>20.893673255877999</c:v>
                </c:pt>
                <c:pt idx="15179">
                  <c:v>20.895049832057701</c:v>
                </c:pt>
                <c:pt idx="15180">
                  <c:v>20.896426408237399</c:v>
                </c:pt>
                <c:pt idx="15181">
                  <c:v>20.897802984417201</c:v>
                </c:pt>
                <c:pt idx="15182">
                  <c:v>20.899179560596899</c:v>
                </c:pt>
                <c:pt idx="15183">
                  <c:v>20.900556136776601</c:v>
                </c:pt>
                <c:pt idx="15184">
                  <c:v>20.901932712956299</c:v>
                </c:pt>
                <c:pt idx="15185">
                  <c:v>20.9033092891361</c:v>
                </c:pt>
                <c:pt idx="15186">
                  <c:v>20.904685865315798</c:v>
                </c:pt>
                <c:pt idx="15187">
                  <c:v>20.9060624414955</c:v>
                </c:pt>
                <c:pt idx="15188">
                  <c:v>20.907439017675198</c:v>
                </c:pt>
                <c:pt idx="15189">
                  <c:v>20.908815593855</c:v>
                </c:pt>
                <c:pt idx="15190">
                  <c:v>20.910192170034701</c:v>
                </c:pt>
                <c:pt idx="15191">
                  <c:v>20.9115687462144</c:v>
                </c:pt>
                <c:pt idx="15192">
                  <c:v>20.912945322394101</c:v>
                </c:pt>
                <c:pt idx="15193">
                  <c:v>20.914321898573899</c:v>
                </c:pt>
                <c:pt idx="15194">
                  <c:v>20.915698474753601</c:v>
                </c:pt>
                <c:pt idx="15195">
                  <c:v>20.917075050933299</c:v>
                </c:pt>
                <c:pt idx="15196">
                  <c:v>20.918451627113001</c:v>
                </c:pt>
                <c:pt idx="15197">
                  <c:v>20.919828203292798</c:v>
                </c:pt>
                <c:pt idx="15198">
                  <c:v>20.9212047794725</c:v>
                </c:pt>
                <c:pt idx="15199">
                  <c:v>20.922581355652198</c:v>
                </c:pt>
                <c:pt idx="15200">
                  <c:v>20.923957931832</c:v>
                </c:pt>
                <c:pt idx="15201">
                  <c:v>20.925334508011701</c:v>
                </c:pt>
                <c:pt idx="15202">
                  <c:v>20.9267110841914</c:v>
                </c:pt>
                <c:pt idx="15203">
                  <c:v>20.928087660371101</c:v>
                </c:pt>
                <c:pt idx="15204">
                  <c:v>20.929464236550899</c:v>
                </c:pt>
                <c:pt idx="15205">
                  <c:v>20.930840812730601</c:v>
                </c:pt>
                <c:pt idx="15206">
                  <c:v>20.932217388910299</c:v>
                </c:pt>
                <c:pt idx="15207">
                  <c:v>20.933593965090001</c:v>
                </c:pt>
                <c:pt idx="15208">
                  <c:v>20.934970541269799</c:v>
                </c:pt>
                <c:pt idx="15209">
                  <c:v>20.9363471174495</c:v>
                </c:pt>
                <c:pt idx="15210">
                  <c:v>20.937723693629199</c:v>
                </c:pt>
                <c:pt idx="15211">
                  <c:v>20.9391002698089</c:v>
                </c:pt>
                <c:pt idx="15212">
                  <c:v>20.940476845988702</c:v>
                </c:pt>
                <c:pt idx="15213">
                  <c:v>20.9418534221684</c:v>
                </c:pt>
                <c:pt idx="15214">
                  <c:v>20.943229998348102</c:v>
                </c:pt>
                <c:pt idx="15215">
                  <c:v>20.9446065745278</c:v>
                </c:pt>
                <c:pt idx="15216">
                  <c:v>20.945983150707601</c:v>
                </c:pt>
                <c:pt idx="15217">
                  <c:v>20.947359726887299</c:v>
                </c:pt>
                <c:pt idx="15218">
                  <c:v>20.948736303067001</c:v>
                </c:pt>
                <c:pt idx="15219">
                  <c:v>20.950112879246699</c:v>
                </c:pt>
                <c:pt idx="15220">
                  <c:v>20.951489455426501</c:v>
                </c:pt>
                <c:pt idx="15221">
                  <c:v>20.952866031606199</c:v>
                </c:pt>
                <c:pt idx="15222">
                  <c:v>20.954242607785901</c:v>
                </c:pt>
                <c:pt idx="15223">
                  <c:v>20.955619183965599</c:v>
                </c:pt>
                <c:pt idx="15224">
                  <c:v>20.9569957601454</c:v>
                </c:pt>
                <c:pt idx="15225">
                  <c:v>20.958372336325102</c:v>
                </c:pt>
                <c:pt idx="15226">
                  <c:v>20.9597489125048</c:v>
                </c:pt>
                <c:pt idx="15227">
                  <c:v>20.961125488684502</c:v>
                </c:pt>
                <c:pt idx="15228">
                  <c:v>20.962502064864299</c:v>
                </c:pt>
                <c:pt idx="15229">
                  <c:v>20.963878641044001</c:v>
                </c:pt>
                <c:pt idx="15230">
                  <c:v>20.965255217223699</c:v>
                </c:pt>
                <c:pt idx="15231">
                  <c:v>20.966631793403401</c:v>
                </c:pt>
                <c:pt idx="15232">
                  <c:v>20.968008369583199</c:v>
                </c:pt>
                <c:pt idx="15233">
                  <c:v>20.969384945762901</c:v>
                </c:pt>
                <c:pt idx="15234">
                  <c:v>20.970761521942599</c:v>
                </c:pt>
                <c:pt idx="15235">
                  <c:v>20.9721380981224</c:v>
                </c:pt>
                <c:pt idx="15236">
                  <c:v>20.973514674302098</c:v>
                </c:pt>
                <c:pt idx="15237">
                  <c:v>20.9748912504818</c:v>
                </c:pt>
                <c:pt idx="15238">
                  <c:v>20.976267826661498</c:v>
                </c:pt>
                <c:pt idx="15239">
                  <c:v>20.9776444028413</c:v>
                </c:pt>
                <c:pt idx="15240">
                  <c:v>20.979020979021001</c:v>
                </c:pt>
                <c:pt idx="15241">
                  <c:v>20.9803975552007</c:v>
                </c:pt>
                <c:pt idx="15242">
                  <c:v>20.981774131380401</c:v>
                </c:pt>
                <c:pt idx="15243">
                  <c:v>20.983150707560199</c:v>
                </c:pt>
                <c:pt idx="15244">
                  <c:v>20.984527283739901</c:v>
                </c:pt>
                <c:pt idx="15245">
                  <c:v>20.985903859919599</c:v>
                </c:pt>
                <c:pt idx="15246">
                  <c:v>20.987280436099301</c:v>
                </c:pt>
                <c:pt idx="15247">
                  <c:v>20.988657012279099</c:v>
                </c:pt>
                <c:pt idx="15248">
                  <c:v>20.9900335884588</c:v>
                </c:pt>
                <c:pt idx="15249">
                  <c:v>20.991410164638499</c:v>
                </c:pt>
                <c:pt idx="15250">
                  <c:v>20.9927867408182</c:v>
                </c:pt>
                <c:pt idx="15251">
                  <c:v>20.994163316998002</c:v>
                </c:pt>
                <c:pt idx="15252">
                  <c:v>20.9955398931777</c:v>
                </c:pt>
                <c:pt idx="15253">
                  <c:v>20.996916469357402</c:v>
                </c:pt>
                <c:pt idx="15254">
                  <c:v>20.9982930455371</c:v>
                </c:pt>
                <c:pt idx="15255">
                  <c:v>20.999669621716901</c:v>
                </c:pt>
                <c:pt idx="15256">
                  <c:v>21.001046197896599</c:v>
                </c:pt>
                <c:pt idx="15257">
                  <c:v>21.002422774076301</c:v>
                </c:pt>
                <c:pt idx="15258">
                  <c:v>21.003799350255999</c:v>
                </c:pt>
                <c:pt idx="15259">
                  <c:v>21.0051759264358</c:v>
                </c:pt>
                <c:pt idx="15260">
                  <c:v>21.006552502615499</c:v>
                </c:pt>
                <c:pt idx="15261">
                  <c:v>21.0079290787952</c:v>
                </c:pt>
                <c:pt idx="15262">
                  <c:v>21.009305654974899</c:v>
                </c:pt>
                <c:pt idx="15263">
                  <c:v>21.0106822311547</c:v>
                </c:pt>
                <c:pt idx="15264">
                  <c:v>21.012058807334402</c:v>
                </c:pt>
                <c:pt idx="15265">
                  <c:v>21.0134353835141</c:v>
                </c:pt>
                <c:pt idx="15266">
                  <c:v>21.014811959693901</c:v>
                </c:pt>
                <c:pt idx="15267">
                  <c:v>21.016188535873599</c:v>
                </c:pt>
                <c:pt idx="15268">
                  <c:v>21.017565112053301</c:v>
                </c:pt>
                <c:pt idx="15269">
                  <c:v>21.018941688232999</c:v>
                </c:pt>
                <c:pt idx="15270">
                  <c:v>21.020318264412801</c:v>
                </c:pt>
                <c:pt idx="15271">
                  <c:v>21.021694840592499</c:v>
                </c:pt>
                <c:pt idx="15272">
                  <c:v>21.023071416772201</c:v>
                </c:pt>
                <c:pt idx="15273">
                  <c:v>21.024447992951899</c:v>
                </c:pt>
                <c:pt idx="15274">
                  <c:v>21.0258245691317</c:v>
                </c:pt>
                <c:pt idx="15275">
                  <c:v>21.027201145311398</c:v>
                </c:pt>
                <c:pt idx="15276">
                  <c:v>21.0285777214911</c:v>
                </c:pt>
                <c:pt idx="15277">
                  <c:v>21.029954297670798</c:v>
                </c:pt>
                <c:pt idx="15278">
                  <c:v>21.0313308738506</c:v>
                </c:pt>
                <c:pt idx="15279">
                  <c:v>21.032707450030301</c:v>
                </c:pt>
                <c:pt idx="15280">
                  <c:v>21.03408402621</c:v>
                </c:pt>
                <c:pt idx="15281">
                  <c:v>21.035460602389701</c:v>
                </c:pt>
                <c:pt idx="15282">
                  <c:v>21.036837178569499</c:v>
                </c:pt>
                <c:pt idx="15283">
                  <c:v>21.038213754749201</c:v>
                </c:pt>
                <c:pt idx="15284">
                  <c:v>21.039590330928899</c:v>
                </c:pt>
                <c:pt idx="15285">
                  <c:v>21.040966907108601</c:v>
                </c:pt>
                <c:pt idx="15286">
                  <c:v>21.042343483288398</c:v>
                </c:pt>
                <c:pt idx="15287">
                  <c:v>21.0437200594681</c:v>
                </c:pt>
                <c:pt idx="15288">
                  <c:v>21.045096635647798</c:v>
                </c:pt>
                <c:pt idx="15289">
                  <c:v>21.0464732118275</c:v>
                </c:pt>
                <c:pt idx="15290">
                  <c:v>21.047849788007301</c:v>
                </c:pt>
                <c:pt idx="15291">
                  <c:v>21.049226364187</c:v>
                </c:pt>
                <c:pt idx="15292">
                  <c:v>21.050602940366701</c:v>
                </c:pt>
                <c:pt idx="15293">
                  <c:v>21.0519795165464</c:v>
                </c:pt>
                <c:pt idx="15294">
                  <c:v>21.053356092726201</c:v>
                </c:pt>
                <c:pt idx="15295">
                  <c:v>21.054732668905899</c:v>
                </c:pt>
                <c:pt idx="15296">
                  <c:v>21.056109245085601</c:v>
                </c:pt>
                <c:pt idx="15297">
                  <c:v>21.057485821265399</c:v>
                </c:pt>
                <c:pt idx="15298">
                  <c:v>21.0588623974451</c:v>
                </c:pt>
                <c:pt idx="15299">
                  <c:v>21.060238973624799</c:v>
                </c:pt>
                <c:pt idx="15300">
                  <c:v>21.0616155498045</c:v>
                </c:pt>
                <c:pt idx="15301">
                  <c:v>21.062992125984302</c:v>
                </c:pt>
                <c:pt idx="15302">
                  <c:v>21.064368702164</c:v>
                </c:pt>
                <c:pt idx="15303">
                  <c:v>21.065745278343702</c:v>
                </c:pt>
                <c:pt idx="15304">
                  <c:v>21.0671218545234</c:v>
                </c:pt>
                <c:pt idx="15305">
                  <c:v>21.068498430703201</c:v>
                </c:pt>
                <c:pt idx="15306">
                  <c:v>21.069875006882899</c:v>
                </c:pt>
                <c:pt idx="15307">
                  <c:v>21.071251583062601</c:v>
                </c:pt>
                <c:pt idx="15308">
                  <c:v>21.072628159242299</c:v>
                </c:pt>
                <c:pt idx="15309">
                  <c:v>21.074004735422101</c:v>
                </c:pt>
                <c:pt idx="15310">
                  <c:v>21.075381311601799</c:v>
                </c:pt>
                <c:pt idx="15311">
                  <c:v>21.076757887781501</c:v>
                </c:pt>
                <c:pt idx="15312">
                  <c:v>21.078134463961199</c:v>
                </c:pt>
                <c:pt idx="15313">
                  <c:v>21.079511040141</c:v>
                </c:pt>
                <c:pt idx="15314">
                  <c:v>21.080887616320702</c:v>
                </c:pt>
                <c:pt idx="15315">
                  <c:v>21.0822641925004</c:v>
                </c:pt>
                <c:pt idx="15316">
                  <c:v>21.083640768680102</c:v>
                </c:pt>
                <c:pt idx="15317">
                  <c:v>21.085017344859899</c:v>
                </c:pt>
                <c:pt idx="15318">
                  <c:v>21.086393921039601</c:v>
                </c:pt>
                <c:pt idx="15319">
                  <c:v>21.087770497219299</c:v>
                </c:pt>
                <c:pt idx="15320">
                  <c:v>21.089147073399001</c:v>
                </c:pt>
                <c:pt idx="15321">
                  <c:v>21.090523649578799</c:v>
                </c:pt>
                <c:pt idx="15322">
                  <c:v>21.091900225758501</c:v>
                </c:pt>
                <c:pt idx="15323">
                  <c:v>21.093276801938199</c:v>
                </c:pt>
                <c:pt idx="15324">
                  <c:v>21.094653378118</c:v>
                </c:pt>
                <c:pt idx="15325">
                  <c:v>21.096029954297698</c:v>
                </c:pt>
                <c:pt idx="15326">
                  <c:v>21.0974065304774</c:v>
                </c:pt>
                <c:pt idx="15327">
                  <c:v>21.098783106657098</c:v>
                </c:pt>
                <c:pt idx="15328">
                  <c:v>21.1001596828369</c:v>
                </c:pt>
                <c:pt idx="15329">
                  <c:v>21.101536259016601</c:v>
                </c:pt>
                <c:pt idx="15330">
                  <c:v>21.1029128351963</c:v>
                </c:pt>
                <c:pt idx="15331">
                  <c:v>21.104289411376001</c:v>
                </c:pt>
                <c:pt idx="15332">
                  <c:v>21.105665987555799</c:v>
                </c:pt>
                <c:pt idx="15333">
                  <c:v>21.107042563735501</c:v>
                </c:pt>
                <c:pt idx="15334">
                  <c:v>21.108419139915199</c:v>
                </c:pt>
                <c:pt idx="15335">
                  <c:v>21.109795716094901</c:v>
                </c:pt>
                <c:pt idx="15336">
                  <c:v>21.111172292274698</c:v>
                </c:pt>
                <c:pt idx="15337">
                  <c:v>21.1125488684544</c:v>
                </c:pt>
                <c:pt idx="15338">
                  <c:v>21.113925444634098</c:v>
                </c:pt>
                <c:pt idx="15339">
                  <c:v>21.1153020208138</c:v>
                </c:pt>
                <c:pt idx="15340">
                  <c:v>21.116678596993602</c:v>
                </c:pt>
                <c:pt idx="15341">
                  <c:v>21.1180551731733</c:v>
                </c:pt>
                <c:pt idx="15342">
                  <c:v>21.119431749353001</c:v>
                </c:pt>
                <c:pt idx="15343">
                  <c:v>21.1208083255327</c:v>
                </c:pt>
                <c:pt idx="15344">
                  <c:v>21.122184901712501</c:v>
                </c:pt>
                <c:pt idx="15345">
                  <c:v>21.123561477892199</c:v>
                </c:pt>
                <c:pt idx="15346">
                  <c:v>21.124938054071901</c:v>
                </c:pt>
                <c:pt idx="15347">
                  <c:v>21.126314630251599</c:v>
                </c:pt>
                <c:pt idx="15348">
                  <c:v>21.1276912064314</c:v>
                </c:pt>
                <c:pt idx="15349">
                  <c:v>21.129067782611099</c:v>
                </c:pt>
                <c:pt idx="15350">
                  <c:v>21.1304443587908</c:v>
                </c:pt>
                <c:pt idx="15351">
                  <c:v>21.131820934970499</c:v>
                </c:pt>
                <c:pt idx="15352">
                  <c:v>21.1331975111503</c:v>
                </c:pt>
                <c:pt idx="15353">
                  <c:v>21.134574087330002</c:v>
                </c:pt>
                <c:pt idx="15354">
                  <c:v>21.1359506635097</c:v>
                </c:pt>
                <c:pt idx="15355">
                  <c:v>21.137327239689402</c:v>
                </c:pt>
                <c:pt idx="15356">
                  <c:v>21.138703815869199</c:v>
                </c:pt>
                <c:pt idx="15357">
                  <c:v>21.140080392048901</c:v>
                </c:pt>
                <c:pt idx="15358">
                  <c:v>21.141456968228599</c:v>
                </c:pt>
                <c:pt idx="15359">
                  <c:v>21.142833544408401</c:v>
                </c:pt>
                <c:pt idx="15360">
                  <c:v>21.144210120588099</c:v>
                </c:pt>
                <c:pt idx="15361">
                  <c:v>21.145586696767801</c:v>
                </c:pt>
                <c:pt idx="15362">
                  <c:v>21.146963272947499</c:v>
                </c:pt>
                <c:pt idx="15363">
                  <c:v>21.1483398491273</c:v>
                </c:pt>
                <c:pt idx="15364">
                  <c:v>21.149716425306998</c:v>
                </c:pt>
                <c:pt idx="15365">
                  <c:v>21.1510930014867</c:v>
                </c:pt>
                <c:pt idx="15366">
                  <c:v>21.152469577666398</c:v>
                </c:pt>
                <c:pt idx="15367">
                  <c:v>21.153846153846199</c:v>
                </c:pt>
                <c:pt idx="15368">
                  <c:v>21.155222730025901</c:v>
                </c:pt>
                <c:pt idx="15369">
                  <c:v>21.156599306205599</c:v>
                </c:pt>
                <c:pt idx="15370">
                  <c:v>21.157975882385301</c:v>
                </c:pt>
                <c:pt idx="15371">
                  <c:v>21.159352458565099</c:v>
                </c:pt>
                <c:pt idx="15372">
                  <c:v>21.160729034744801</c:v>
                </c:pt>
                <c:pt idx="15373">
                  <c:v>21.162105610924499</c:v>
                </c:pt>
                <c:pt idx="15374">
                  <c:v>21.163482187104201</c:v>
                </c:pt>
                <c:pt idx="15375">
                  <c:v>21.164858763283998</c:v>
                </c:pt>
                <c:pt idx="15376">
                  <c:v>21.1662353394637</c:v>
                </c:pt>
                <c:pt idx="15377">
                  <c:v>21.167611915643398</c:v>
                </c:pt>
                <c:pt idx="15378">
                  <c:v>21.1689884918231</c:v>
                </c:pt>
                <c:pt idx="15379">
                  <c:v>21.170365068002901</c:v>
                </c:pt>
                <c:pt idx="15380">
                  <c:v>21.1717416441826</c:v>
                </c:pt>
                <c:pt idx="15381">
                  <c:v>21.173118220362301</c:v>
                </c:pt>
                <c:pt idx="15382">
                  <c:v>21.174494796542</c:v>
                </c:pt>
                <c:pt idx="15383">
                  <c:v>21.175871372721801</c:v>
                </c:pt>
                <c:pt idx="15384">
                  <c:v>21.177247948901499</c:v>
                </c:pt>
                <c:pt idx="15385">
                  <c:v>21.178624525081201</c:v>
                </c:pt>
                <c:pt idx="15386">
                  <c:v>21.180001101260899</c:v>
                </c:pt>
                <c:pt idx="15387">
                  <c:v>21.1813776774407</c:v>
                </c:pt>
                <c:pt idx="15388">
                  <c:v>21.182754253620399</c:v>
                </c:pt>
                <c:pt idx="15389">
                  <c:v>21.1841308298001</c:v>
                </c:pt>
                <c:pt idx="15390">
                  <c:v>21.185507405979902</c:v>
                </c:pt>
                <c:pt idx="15391">
                  <c:v>21.1868839821596</c:v>
                </c:pt>
                <c:pt idx="15392">
                  <c:v>21.188260558339302</c:v>
                </c:pt>
                <c:pt idx="15393">
                  <c:v>21.189637134519</c:v>
                </c:pt>
                <c:pt idx="15394">
                  <c:v>21.191013710698801</c:v>
                </c:pt>
                <c:pt idx="15395">
                  <c:v>21.192390286878499</c:v>
                </c:pt>
                <c:pt idx="15396">
                  <c:v>21.193766863058201</c:v>
                </c:pt>
                <c:pt idx="15397">
                  <c:v>21.195143439237899</c:v>
                </c:pt>
                <c:pt idx="15398">
                  <c:v>21.1965200154177</c:v>
                </c:pt>
                <c:pt idx="15399">
                  <c:v>21.197896591597399</c:v>
                </c:pt>
                <c:pt idx="15400">
                  <c:v>21.1992731677771</c:v>
                </c:pt>
                <c:pt idx="15401">
                  <c:v>21.200649743956799</c:v>
                </c:pt>
                <c:pt idx="15402">
                  <c:v>21.2020263201366</c:v>
                </c:pt>
                <c:pt idx="15403">
                  <c:v>21.203402896316302</c:v>
                </c:pt>
                <c:pt idx="15404">
                  <c:v>21.204779472496</c:v>
                </c:pt>
                <c:pt idx="15405">
                  <c:v>21.206156048675702</c:v>
                </c:pt>
                <c:pt idx="15406">
                  <c:v>21.207532624855499</c:v>
                </c:pt>
                <c:pt idx="15407">
                  <c:v>21.208909201035201</c:v>
                </c:pt>
                <c:pt idx="15408">
                  <c:v>21.210285777214899</c:v>
                </c:pt>
                <c:pt idx="15409">
                  <c:v>21.211662353394601</c:v>
                </c:pt>
                <c:pt idx="15410">
                  <c:v>21.213038929574399</c:v>
                </c:pt>
                <c:pt idx="15411">
                  <c:v>21.214415505754101</c:v>
                </c:pt>
                <c:pt idx="15412">
                  <c:v>21.215792081933799</c:v>
                </c:pt>
                <c:pt idx="15413">
                  <c:v>21.217168658113501</c:v>
                </c:pt>
                <c:pt idx="15414">
                  <c:v>21.218545234293298</c:v>
                </c:pt>
                <c:pt idx="15415">
                  <c:v>21.219921810473</c:v>
                </c:pt>
                <c:pt idx="15416">
                  <c:v>21.221298386652698</c:v>
                </c:pt>
                <c:pt idx="15417">
                  <c:v>21.2226749628324</c:v>
                </c:pt>
                <c:pt idx="15418">
                  <c:v>21.224051539012201</c:v>
                </c:pt>
                <c:pt idx="15419">
                  <c:v>21.2254281151919</c:v>
                </c:pt>
                <c:pt idx="15420">
                  <c:v>21.226804691371601</c:v>
                </c:pt>
                <c:pt idx="15421">
                  <c:v>21.228181267551399</c:v>
                </c:pt>
                <c:pt idx="15422">
                  <c:v>21.229557843731101</c:v>
                </c:pt>
                <c:pt idx="15423">
                  <c:v>21.230934419910799</c:v>
                </c:pt>
                <c:pt idx="15424">
                  <c:v>21.232310996090501</c:v>
                </c:pt>
                <c:pt idx="15425">
                  <c:v>21.233687572270298</c:v>
                </c:pt>
                <c:pt idx="15426">
                  <c:v>21.23506414845</c:v>
                </c:pt>
                <c:pt idx="15427">
                  <c:v>21.236440724629698</c:v>
                </c:pt>
                <c:pt idx="15428">
                  <c:v>21.2378173008094</c:v>
                </c:pt>
                <c:pt idx="15429">
                  <c:v>21.239193876989201</c:v>
                </c:pt>
                <c:pt idx="15430">
                  <c:v>21.2405704531689</c:v>
                </c:pt>
                <c:pt idx="15431">
                  <c:v>21.241947029348601</c:v>
                </c:pt>
                <c:pt idx="15432">
                  <c:v>21.2433236055283</c:v>
                </c:pt>
                <c:pt idx="15433">
                  <c:v>21.244700181708101</c:v>
                </c:pt>
                <c:pt idx="15434">
                  <c:v>21.246076757887799</c:v>
                </c:pt>
                <c:pt idx="15435">
                  <c:v>21.247453334067501</c:v>
                </c:pt>
                <c:pt idx="15436">
                  <c:v>21.248829910247199</c:v>
                </c:pt>
                <c:pt idx="15437">
                  <c:v>21.250206486427</c:v>
                </c:pt>
                <c:pt idx="15438">
                  <c:v>21.251583062606699</c:v>
                </c:pt>
                <c:pt idx="15439">
                  <c:v>21.2529596387864</c:v>
                </c:pt>
                <c:pt idx="15440">
                  <c:v>21.254336214966099</c:v>
                </c:pt>
                <c:pt idx="15441">
                  <c:v>21.2557127911459</c:v>
                </c:pt>
                <c:pt idx="15442">
                  <c:v>21.257089367325602</c:v>
                </c:pt>
                <c:pt idx="15443">
                  <c:v>21.2584659435053</c:v>
                </c:pt>
                <c:pt idx="15444">
                  <c:v>21.259842519685002</c:v>
                </c:pt>
                <c:pt idx="15445">
                  <c:v>21.261219095864799</c:v>
                </c:pt>
                <c:pt idx="15446">
                  <c:v>21.262595672044501</c:v>
                </c:pt>
                <c:pt idx="15447">
                  <c:v>21.263972248224199</c:v>
                </c:pt>
                <c:pt idx="15448">
                  <c:v>21.265348824403901</c:v>
                </c:pt>
                <c:pt idx="15449">
                  <c:v>21.266725400583699</c:v>
                </c:pt>
                <c:pt idx="15450">
                  <c:v>21.268101976763401</c:v>
                </c:pt>
                <c:pt idx="15451">
                  <c:v>21.269478552943099</c:v>
                </c:pt>
                <c:pt idx="15452">
                  <c:v>21.270855129122801</c:v>
                </c:pt>
                <c:pt idx="15453">
                  <c:v>21.272231705302602</c:v>
                </c:pt>
                <c:pt idx="15454">
                  <c:v>21.2736082814823</c:v>
                </c:pt>
                <c:pt idx="15455">
                  <c:v>21.274984857662002</c:v>
                </c:pt>
                <c:pt idx="15456">
                  <c:v>21.276361433841799</c:v>
                </c:pt>
                <c:pt idx="15457">
                  <c:v>21.277738010021501</c:v>
                </c:pt>
                <c:pt idx="15458">
                  <c:v>21.279114586201199</c:v>
                </c:pt>
                <c:pt idx="15459">
                  <c:v>21.280491162380901</c:v>
                </c:pt>
                <c:pt idx="15460">
                  <c:v>21.281867738560699</c:v>
                </c:pt>
                <c:pt idx="15461">
                  <c:v>21.283244314740401</c:v>
                </c:pt>
                <c:pt idx="15462">
                  <c:v>21.284620890920099</c:v>
                </c:pt>
                <c:pt idx="15463">
                  <c:v>21.285997467099801</c:v>
                </c:pt>
                <c:pt idx="15464">
                  <c:v>21.287374043279598</c:v>
                </c:pt>
                <c:pt idx="15465">
                  <c:v>21.2887506194593</c:v>
                </c:pt>
                <c:pt idx="15466">
                  <c:v>21.290127195638998</c:v>
                </c:pt>
                <c:pt idx="15467">
                  <c:v>21.2915037718187</c:v>
                </c:pt>
                <c:pt idx="15468">
                  <c:v>21.292880347998501</c:v>
                </c:pt>
                <c:pt idx="15469">
                  <c:v>21.2942569241782</c:v>
                </c:pt>
                <c:pt idx="15470">
                  <c:v>21.295633500357901</c:v>
                </c:pt>
                <c:pt idx="15471">
                  <c:v>21.2970100765376</c:v>
                </c:pt>
                <c:pt idx="15472">
                  <c:v>21.298386652717401</c:v>
                </c:pt>
                <c:pt idx="15473">
                  <c:v>21.299763228897099</c:v>
                </c:pt>
                <c:pt idx="15474">
                  <c:v>21.301139805076801</c:v>
                </c:pt>
                <c:pt idx="15475">
                  <c:v>21.302516381256499</c:v>
                </c:pt>
                <c:pt idx="15476">
                  <c:v>21.3038929574363</c:v>
                </c:pt>
                <c:pt idx="15477">
                  <c:v>21.305269533615999</c:v>
                </c:pt>
                <c:pt idx="15478">
                  <c:v>21.3066461097957</c:v>
                </c:pt>
                <c:pt idx="15479">
                  <c:v>21.308022685975399</c:v>
                </c:pt>
                <c:pt idx="15480">
                  <c:v>21.3093992621552</c:v>
                </c:pt>
                <c:pt idx="15481">
                  <c:v>21.310775838334902</c:v>
                </c:pt>
                <c:pt idx="15482">
                  <c:v>21.3121524145146</c:v>
                </c:pt>
                <c:pt idx="15483">
                  <c:v>21.313528990694302</c:v>
                </c:pt>
                <c:pt idx="15484">
                  <c:v>21.314905566874099</c:v>
                </c:pt>
                <c:pt idx="15485">
                  <c:v>21.316282143053801</c:v>
                </c:pt>
                <c:pt idx="15486">
                  <c:v>21.317658719233499</c:v>
                </c:pt>
                <c:pt idx="15487">
                  <c:v>21.319035295413201</c:v>
                </c:pt>
                <c:pt idx="15488">
                  <c:v>21.320411871592999</c:v>
                </c:pt>
                <c:pt idx="15489">
                  <c:v>21.3217884477727</c:v>
                </c:pt>
                <c:pt idx="15490">
                  <c:v>21.323165023952399</c:v>
                </c:pt>
                <c:pt idx="15491">
                  <c:v>21.3245416001322</c:v>
                </c:pt>
                <c:pt idx="15492">
                  <c:v>21.325918176311902</c:v>
                </c:pt>
                <c:pt idx="15493">
                  <c:v>21.3272947524916</c:v>
                </c:pt>
                <c:pt idx="15494">
                  <c:v>21.328671328671302</c:v>
                </c:pt>
                <c:pt idx="15495">
                  <c:v>21.330047904851099</c:v>
                </c:pt>
                <c:pt idx="15496">
                  <c:v>21.331424481030801</c:v>
                </c:pt>
                <c:pt idx="15497">
                  <c:v>21.332801057210499</c:v>
                </c:pt>
                <c:pt idx="15498">
                  <c:v>21.334177633390201</c:v>
                </c:pt>
                <c:pt idx="15499">
                  <c:v>21.335554209569999</c:v>
                </c:pt>
                <c:pt idx="15500">
                  <c:v>21.336930785749701</c:v>
                </c:pt>
                <c:pt idx="15501">
                  <c:v>21.338307361929399</c:v>
                </c:pt>
                <c:pt idx="15502">
                  <c:v>21.339683938109101</c:v>
                </c:pt>
                <c:pt idx="15503">
                  <c:v>21.341060514288898</c:v>
                </c:pt>
                <c:pt idx="15504">
                  <c:v>21.3424370904686</c:v>
                </c:pt>
                <c:pt idx="15505">
                  <c:v>21.343813666648298</c:v>
                </c:pt>
                <c:pt idx="15506">
                  <c:v>21.345190242828</c:v>
                </c:pt>
                <c:pt idx="15507">
                  <c:v>21.346566819007801</c:v>
                </c:pt>
                <c:pt idx="15508">
                  <c:v>21.3479433951875</c:v>
                </c:pt>
                <c:pt idx="15509">
                  <c:v>21.349319971367201</c:v>
                </c:pt>
                <c:pt idx="15510">
                  <c:v>21.350696547546899</c:v>
                </c:pt>
                <c:pt idx="15511">
                  <c:v>21.352073123726701</c:v>
                </c:pt>
                <c:pt idx="15512">
                  <c:v>21.353449699906399</c:v>
                </c:pt>
                <c:pt idx="15513">
                  <c:v>21.354826276086101</c:v>
                </c:pt>
                <c:pt idx="15514">
                  <c:v>21.356202852265898</c:v>
                </c:pt>
                <c:pt idx="15515">
                  <c:v>21.3575794284456</c:v>
                </c:pt>
                <c:pt idx="15516">
                  <c:v>21.358956004625298</c:v>
                </c:pt>
                <c:pt idx="15517">
                  <c:v>21.360332580805</c:v>
                </c:pt>
                <c:pt idx="15518">
                  <c:v>21.361709156984698</c:v>
                </c:pt>
                <c:pt idx="15519">
                  <c:v>21.3630857331645</c:v>
                </c:pt>
                <c:pt idx="15520">
                  <c:v>21.364462309344201</c:v>
                </c:pt>
                <c:pt idx="15521">
                  <c:v>21.3658388855239</c:v>
                </c:pt>
                <c:pt idx="15522">
                  <c:v>21.367215461703701</c:v>
                </c:pt>
                <c:pt idx="15523">
                  <c:v>21.368592037883399</c:v>
                </c:pt>
                <c:pt idx="15524">
                  <c:v>21.369968614063101</c:v>
                </c:pt>
                <c:pt idx="15525">
                  <c:v>21.371345190242799</c:v>
                </c:pt>
                <c:pt idx="15526">
                  <c:v>21.3727217664226</c:v>
                </c:pt>
                <c:pt idx="15527">
                  <c:v>21.374098342602299</c:v>
                </c:pt>
                <c:pt idx="15528">
                  <c:v>21.375474918782</c:v>
                </c:pt>
                <c:pt idx="15529">
                  <c:v>21.376851494961699</c:v>
                </c:pt>
                <c:pt idx="15530">
                  <c:v>21.3782280711415</c:v>
                </c:pt>
                <c:pt idx="15531">
                  <c:v>21.379604647321202</c:v>
                </c:pt>
                <c:pt idx="15532">
                  <c:v>21.3809812235009</c:v>
                </c:pt>
                <c:pt idx="15533">
                  <c:v>21.382357799680602</c:v>
                </c:pt>
                <c:pt idx="15534">
                  <c:v>21.383734375860399</c:v>
                </c:pt>
                <c:pt idx="15535">
                  <c:v>21.385110952040101</c:v>
                </c:pt>
                <c:pt idx="15536">
                  <c:v>21.386487528219799</c:v>
                </c:pt>
                <c:pt idx="15537">
                  <c:v>21.387864104399501</c:v>
                </c:pt>
                <c:pt idx="15538">
                  <c:v>21.389240680579299</c:v>
                </c:pt>
                <c:pt idx="15539">
                  <c:v>21.390617256759</c:v>
                </c:pt>
                <c:pt idx="15540">
                  <c:v>21.391993832938699</c:v>
                </c:pt>
                <c:pt idx="15541">
                  <c:v>21.3933704091184</c:v>
                </c:pt>
                <c:pt idx="15542">
                  <c:v>21.394746985298202</c:v>
                </c:pt>
                <c:pt idx="15543">
                  <c:v>21.3961235614779</c:v>
                </c:pt>
                <c:pt idx="15544">
                  <c:v>21.397500137657602</c:v>
                </c:pt>
                <c:pt idx="15545">
                  <c:v>21.3988767138373</c:v>
                </c:pt>
                <c:pt idx="15546">
                  <c:v>21.400253290017101</c:v>
                </c:pt>
                <c:pt idx="15547">
                  <c:v>21.401629866196799</c:v>
                </c:pt>
                <c:pt idx="15548">
                  <c:v>21.403006442376501</c:v>
                </c:pt>
                <c:pt idx="15549">
                  <c:v>21.404383018556299</c:v>
                </c:pt>
                <c:pt idx="15550">
                  <c:v>21.405759594736001</c:v>
                </c:pt>
                <c:pt idx="15551">
                  <c:v>21.407136170915699</c:v>
                </c:pt>
                <c:pt idx="15552">
                  <c:v>21.408512747095401</c:v>
                </c:pt>
                <c:pt idx="15553">
                  <c:v>21.409889323275198</c:v>
                </c:pt>
                <c:pt idx="15554">
                  <c:v>21.4112658994549</c:v>
                </c:pt>
                <c:pt idx="15555">
                  <c:v>21.412642475634598</c:v>
                </c:pt>
                <c:pt idx="15556">
                  <c:v>21.4140190518143</c:v>
                </c:pt>
                <c:pt idx="15557">
                  <c:v>21.415395627994101</c:v>
                </c:pt>
                <c:pt idx="15558">
                  <c:v>21.4167722041738</c:v>
                </c:pt>
                <c:pt idx="15559">
                  <c:v>21.418148780353501</c:v>
                </c:pt>
                <c:pt idx="15560">
                  <c:v>21.4195253565332</c:v>
                </c:pt>
                <c:pt idx="15561">
                  <c:v>21.420901932713001</c:v>
                </c:pt>
                <c:pt idx="15562">
                  <c:v>21.422278508892699</c:v>
                </c:pt>
                <c:pt idx="15563">
                  <c:v>21.423655085072401</c:v>
                </c:pt>
                <c:pt idx="15564">
                  <c:v>21.425031661252099</c:v>
                </c:pt>
                <c:pt idx="15565">
                  <c:v>21.4264082374319</c:v>
                </c:pt>
                <c:pt idx="15566">
                  <c:v>21.427784813611598</c:v>
                </c:pt>
                <c:pt idx="15567">
                  <c:v>21.4291613897913</c:v>
                </c:pt>
                <c:pt idx="15568">
                  <c:v>21.430537965970998</c:v>
                </c:pt>
                <c:pt idx="15569">
                  <c:v>21.4319145421508</c:v>
                </c:pt>
                <c:pt idx="15570">
                  <c:v>21.433291118330501</c:v>
                </c:pt>
                <c:pt idx="15571">
                  <c:v>21.4346676945102</c:v>
                </c:pt>
                <c:pt idx="15572">
                  <c:v>21.436044270689901</c:v>
                </c:pt>
                <c:pt idx="15573">
                  <c:v>21.437420846869699</c:v>
                </c:pt>
                <c:pt idx="15574">
                  <c:v>21.438797423049401</c:v>
                </c:pt>
                <c:pt idx="15575">
                  <c:v>21.440173999229099</c:v>
                </c:pt>
                <c:pt idx="15576">
                  <c:v>21.441550575408801</c:v>
                </c:pt>
                <c:pt idx="15577">
                  <c:v>21.442927151588599</c:v>
                </c:pt>
                <c:pt idx="15578">
                  <c:v>21.4443037277683</c:v>
                </c:pt>
                <c:pt idx="15579">
                  <c:v>21.445680303947999</c:v>
                </c:pt>
                <c:pt idx="15580">
                  <c:v>21.4470568801278</c:v>
                </c:pt>
                <c:pt idx="15581">
                  <c:v>21.448433456307502</c:v>
                </c:pt>
                <c:pt idx="15582">
                  <c:v>21.4498100324872</c:v>
                </c:pt>
                <c:pt idx="15583">
                  <c:v>21.451186608666902</c:v>
                </c:pt>
                <c:pt idx="15584">
                  <c:v>21.452563184846699</c:v>
                </c:pt>
                <c:pt idx="15585">
                  <c:v>21.453939761026401</c:v>
                </c:pt>
                <c:pt idx="15586">
                  <c:v>21.455316337206099</c:v>
                </c:pt>
                <c:pt idx="15587">
                  <c:v>21.456692913385801</c:v>
                </c:pt>
                <c:pt idx="15588">
                  <c:v>21.458069489565599</c:v>
                </c:pt>
                <c:pt idx="15589">
                  <c:v>21.459446065745301</c:v>
                </c:pt>
                <c:pt idx="15590">
                  <c:v>21.460822641924999</c:v>
                </c:pt>
                <c:pt idx="15591">
                  <c:v>21.462199218104701</c:v>
                </c:pt>
                <c:pt idx="15592">
                  <c:v>21.463575794284498</c:v>
                </c:pt>
                <c:pt idx="15593">
                  <c:v>21.4649523704642</c:v>
                </c:pt>
                <c:pt idx="15594">
                  <c:v>21.466328946643898</c:v>
                </c:pt>
                <c:pt idx="15595">
                  <c:v>21.4677055228236</c:v>
                </c:pt>
                <c:pt idx="15596">
                  <c:v>21.469082099003401</c:v>
                </c:pt>
                <c:pt idx="15597">
                  <c:v>21.470458675183099</c:v>
                </c:pt>
                <c:pt idx="15598">
                  <c:v>21.471835251362801</c:v>
                </c:pt>
                <c:pt idx="15599">
                  <c:v>21.473211827542499</c:v>
                </c:pt>
                <c:pt idx="15600">
                  <c:v>21.474588403722301</c:v>
                </c:pt>
                <c:pt idx="15601">
                  <c:v>21.475964979901999</c:v>
                </c:pt>
                <c:pt idx="15602">
                  <c:v>21.477341556081701</c:v>
                </c:pt>
                <c:pt idx="15603">
                  <c:v>21.478718132261399</c:v>
                </c:pt>
                <c:pt idx="15604">
                  <c:v>21.4800947084412</c:v>
                </c:pt>
                <c:pt idx="15605">
                  <c:v>21.481471284620898</c:v>
                </c:pt>
                <c:pt idx="15606">
                  <c:v>21.4828478608006</c:v>
                </c:pt>
                <c:pt idx="15607">
                  <c:v>21.484224436980298</c:v>
                </c:pt>
                <c:pt idx="15608">
                  <c:v>21.4856010131601</c:v>
                </c:pt>
                <c:pt idx="15609">
                  <c:v>21.486977589339801</c:v>
                </c:pt>
                <c:pt idx="15610">
                  <c:v>21.4883541655195</c:v>
                </c:pt>
                <c:pt idx="15611">
                  <c:v>21.489730741699201</c:v>
                </c:pt>
                <c:pt idx="15612">
                  <c:v>21.491107317878999</c:v>
                </c:pt>
                <c:pt idx="15613">
                  <c:v>21.492483894058701</c:v>
                </c:pt>
                <c:pt idx="15614">
                  <c:v>21.493860470238399</c:v>
                </c:pt>
                <c:pt idx="15615">
                  <c:v>21.4952370464182</c:v>
                </c:pt>
                <c:pt idx="15616">
                  <c:v>21.496613622597899</c:v>
                </c:pt>
                <c:pt idx="15617">
                  <c:v>21.4979901987776</c:v>
                </c:pt>
                <c:pt idx="15618">
                  <c:v>21.499366774957299</c:v>
                </c:pt>
                <c:pt idx="15619">
                  <c:v>21.5007433511371</c:v>
                </c:pt>
                <c:pt idx="15620">
                  <c:v>21.502119927316802</c:v>
                </c:pt>
                <c:pt idx="15621">
                  <c:v>21.5034965034965</c:v>
                </c:pt>
                <c:pt idx="15622">
                  <c:v>21.504873079676202</c:v>
                </c:pt>
                <c:pt idx="15623">
                  <c:v>21.506249655855999</c:v>
                </c:pt>
                <c:pt idx="15624">
                  <c:v>21.507626232035701</c:v>
                </c:pt>
                <c:pt idx="15625">
                  <c:v>21.509002808215399</c:v>
                </c:pt>
                <c:pt idx="15626">
                  <c:v>21.510379384395101</c:v>
                </c:pt>
                <c:pt idx="15627">
                  <c:v>21.511755960574899</c:v>
                </c:pt>
                <c:pt idx="15628">
                  <c:v>21.5131325367546</c:v>
                </c:pt>
                <c:pt idx="15629">
                  <c:v>21.514509112934299</c:v>
                </c:pt>
                <c:pt idx="15630">
                  <c:v>21.515885689114</c:v>
                </c:pt>
                <c:pt idx="15631">
                  <c:v>21.517262265293802</c:v>
                </c:pt>
                <c:pt idx="15632">
                  <c:v>21.5186388414735</c:v>
                </c:pt>
                <c:pt idx="15633">
                  <c:v>21.520015417653202</c:v>
                </c:pt>
                <c:pt idx="15634">
                  <c:v>21.5213919938329</c:v>
                </c:pt>
                <c:pt idx="15635">
                  <c:v>21.522768570012701</c:v>
                </c:pt>
                <c:pt idx="15636">
                  <c:v>21.524145146192399</c:v>
                </c:pt>
                <c:pt idx="15637">
                  <c:v>21.525521722372101</c:v>
                </c:pt>
                <c:pt idx="15638">
                  <c:v>21.526898298551799</c:v>
                </c:pt>
                <c:pt idx="15639">
                  <c:v>21.528274874731601</c:v>
                </c:pt>
                <c:pt idx="15640">
                  <c:v>21.529651450911299</c:v>
                </c:pt>
                <c:pt idx="15641">
                  <c:v>21.531028027091001</c:v>
                </c:pt>
                <c:pt idx="15642">
                  <c:v>21.532404603270699</c:v>
                </c:pt>
                <c:pt idx="15643">
                  <c:v>21.5337811794505</c:v>
                </c:pt>
                <c:pt idx="15644">
                  <c:v>21.535157755630198</c:v>
                </c:pt>
                <c:pt idx="15645">
                  <c:v>21.5365343318099</c:v>
                </c:pt>
                <c:pt idx="15646">
                  <c:v>21.537910907989598</c:v>
                </c:pt>
                <c:pt idx="15647">
                  <c:v>21.5392874841694</c:v>
                </c:pt>
                <c:pt idx="15648">
                  <c:v>21.540664060349101</c:v>
                </c:pt>
                <c:pt idx="15649">
                  <c:v>21.5420406365288</c:v>
                </c:pt>
                <c:pt idx="15650">
                  <c:v>21.543417212708601</c:v>
                </c:pt>
                <c:pt idx="15651">
                  <c:v>21.544793788888299</c:v>
                </c:pt>
                <c:pt idx="15652">
                  <c:v>21.546170365068001</c:v>
                </c:pt>
                <c:pt idx="15653">
                  <c:v>21.547546941247699</c:v>
                </c:pt>
                <c:pt idx="15654">
                  <c:v>21.5489235174275</c:v>
                </c:pt>
                <c:pt idx="15655">
                  <c:v>21.550300093607198</c:v>
                </c:pt>
                <c:pt idx="15656">
                  <c:v>21.5516766697869</c:v>
                </c:pt>
                <c:pt idx="15657">
                  <c:v>21.553053245966598</c:v>
                </c:pt>
                <c:pt idx="15658">
                  <c:v>21.5544298221464</c:v>
                </c:pt>
                <c:pt idx="15659">
                  <c:v>21.555806398326101</c:v>
                </c:pt>
                <c:pt idx="15660">
                  <c:v>21.5571829745058</c:v>
                </c:pt>
                <c:pt idx="15661">
                  <c:v>21.558559550685501</c:v>
                </c:pt>
                <c:pt idx="15662">
                  <c:v>21.559936126865299</c:v>
                </c:pt>
                <c:pt idx="15663">
                  <c:v>21.561312703045001</c:v>
                </c:pt>
                <c:pt idx="15664">
                  <c:v>21.562689279224699</c:v>
                </c:pt>
                <c:pt idx="15665">
                  <c:v>21.564065855404401</c:v>
                </c:pt>
                <c:pt idx="15666">
                  <c:v>21.565442431584199</c:v>
                </c:pt>
                <c:pt idx="15667">
                  <c:v>21.5668190077639</c:v>
                </c:pt>
                <c:pt idx="15668">
                  <c:v>21.568195583943599</c:v>
                </c:pt>
                <c:pt idx="15669">
                  <c:v>21.5695721601233</c:v>
                </c:pt>
                <c:pt idx="15670">
                  <c:v>21.570948736303102</c:v>
                </c:pt>
                <c:pt idx="15671">
                  <c:v>21.5723253124828</c:v>
                </c:pt>
                <c:pt idx="15672">
                  <c:v>21.573701888662502</c:v>
                </c:pt>
                <c:pt idx="15673">
                  <c:v>21.5750784648422</c:v>
                </c:pt>
                <c:pt idx="15674">
                  <c:v>21.576455041022001</c:v>
                </c:pt>
                <c:pt idx="15675">
                  <c:v>21.577831617201699</c:v>
                </c:pt>
                <c:pt idx="15676">
                  <c:v>21.579208193381401</c:v>
                </c:pt>
                <c:pt idx="15677">
                  <c:v>21.580584769561199</c:v>
                </c:pt>
                <c:pt idx="15678">
                  <c:v>21.581961345740901</c:v>
                </c:pt>
                <c:pt idx="15679">
                  <c:v>21.583337921920599</c:v>
                </c:pt>
                <c:pt idx="15680">
                  <c:v>21.584714498100301</c:v>
                </c:pt>
                <c:pt idx="15681">
                  <c:v>21.586091074280102</c:v>
                </c:pt>
                <c:pt idx="15682">
                  <c:v>21.5874676504598</c:v>
                </c:pt>
                <c:pt idx="15683">
                  <c:v>21.588844226639502</c:v>
                </c:pt>
                <c:pt idx="15684">
                  <c:v>21.5902208028192</c:v>
                </c:pt>
                <c:pt idx="15685">
                  <c:v>21.591597378999001</c:v>
                </c:pt>
                <c:pt idx="15686">
                  <c:v>21.592973955178699</c:v>
                </c:pt>
                <c:pt idx="15687">
                  <c:v>21.594350531358401</c:v>
                </c:pt>
                <c:pt idx="15688">
                  <c:v>21.595727107538099</c:v>
                </c:pt>
                <c:pt idx="15689">
                  <c:v>21.597103683717901</c:v>
                </c:pt>
                <c:pt idx="15690">
                  <c:v>21.598480259897599</c:v>
                </c:pt>
                <c:pt idx="15691">
                  <c:v>21.599856836077301</c:v>
                </c:pt>
                <c:pt idx="15692">
                  <c:v>21.601233412256999</c:v>
                </c:pt>
                <c:pt idx="15693">
                  <c:v>21.6026099884368</c:v>
                </c:pt>
                <c:pt idx="15694">
                  <c:v>21.603986564616498</c:v>
                </c:pt>
                <c:pt idx="15695">
                  <c:v>21.6053631407962</c:v>
                </c:pt>
                <c:pt idx="15696">
                  <c:v>21.606739716975898</c:v>
                </c:pt>
                <c:pt idx="15697">
                  <c:v>21.6081162931557</c:v>
                </c:pt>
                <c:pt idx="15698">
                  <c:v>21.609492869335401</c:v>
                </c:pt>
                <c:pt idx="15699">
                  <c:v>21.6108694455151</c:v>
                </c:pt>
                <c:pt idx="15700">
                  <c:v>21.612246021694801</c:v>
                </c:pt>
                <c:pt idx="15701">
                  <c:v>21.613622597874599</c:v>
                </c:pt>
                <c:pt idx="15702">
                  <c:v>21.614999174054301</c:v>
                </c:pt>
                <c:pt idx="15703">
                  <c:v>21.616375750233999</c:v>
                </c:pt>
                <c:pt idx="15704">
                  <c:v>21.617752326413701</c:v>
                </c:pt>
                <c:pt idx="15705">
                  <c:v>21.619128902593499</c:v>
                </c:pt>
                <c:pt idx="15706">
                  <c:v>21.6205054787732</c:v>
                </c:pt>
                <c:pt idx="15707">
                  <c:v>21.621882054952898</c:v>
                </c:pt>
                <c:pt idx="15708">
                  <c:v>21.6232586311327</c:v>
                </c:pt>
                <c:pt idx="15709">
                  <c:v>21.624635207312402</c:v>
                </c:pt>
                <c:pt idx="15710">
                  <c:v>21.6260117834921</c:v>
                </c:pt>
                <c:pt idx="15711">
                  <c:v>21.627388359671802</c:v>
                </c:pt>
                <c:pt idx="15712">
                  <c:v>21.628764935851599</c:v>
                </c:pt>
                <c:pt idx="15713">
                  <c:v>21.630141512031301</c:v>
                </c:pt>
                <c:pt idx="15714">
                  <c:v>21.631518088210999</c:v>
                </c:pt>
                <c:pt idx="15715">
                  <c:v>21.632894664390701</c:v>
                </c:pt>
                <c:pt idx="15716">
                  <c:v>21.634271240570499</c:v>
                </c:pt>
                <c:pt idx="15717">
                  <c:v>21.6356478167502</c:v>
                </c:pt>
                <c:pt idx="15718">
                  <c:v>21.637024392929899</c:v>
                </c:pt>
                <c:pt idx="15719">
                  <c:v>21.6384009691096</c:v>
                </c:pt>
                <c:pt idx="15720">
                  <c:v>21.639777545289402</c:v>
                </c:pt>
                <c:pt idx="15721">
                  <c:v>21.6411541214691</c:v>
                </c:pt>
                <c:pt idx="15722">
                  <c:v>21.642530697648802</c:v>
                </c:pt>
                <c:pt idx="15723">
                  <c:v>21.6439072738285</c:v>
                </c:pt>
                <c:pt idx="15724">
                  <c:v>21.645283850008301</c:v>
                </c:pt>
                <c:pt idx="15725">
                  <c:v>21.646660426187999</c:v>
                </c:pt>
                <c:pt idx="15726">
                  <c:v>21.648037002367701</c:v>
                </c:pt>
                <c:pt idx="15727">
                  <c:v>21.649413578547399</c:v>
                </c:pt>
                <c:pt idx="15728">
                  <c:v>21.650790154727201</c:v>
                </c:pt>
                <c:pt idx="15729">
                  <c:v>21.652166730906899</c:v>
                </c:pt>
                <c:pt idx="15730">
                  <c:v>21.653543307086601</c:v>
                </c:pt>
                <c:pt idx="15731">
                  <c:v>21.654919883266299</c:v>
                </c:pt>
                <c:pt idx="15732">
                  <c:v>21.6562964594461</c:v>
                </c:pt>
                <c:pt idx="15733">
                  <c:v>21.657673035625798</c:v>
                </c:pt>
                <c:pt idx="15734">
                  <c:v>21.6590496118055</c:v>
                </c:pt>
                <c:pt idx="15735">
                  <c:v>21.660426187985198</c:v>
                </c:pt>
                <c:pt idx="15736">
                  <c:v>21.661802764165</c:v>
                </c:pt>
                <c:pt idx="15737">
                  <c:v>21.663179340344701</c:v>
                </c:pt>
                <c:pt idx="15738">
                  <c:v>21.664555916524399</c:v>
                </c:pt>
                <c:pt idx="15739">
                  <c:v>21.665932492704201</c:v>
                </c:pt>
                <c:pt idx="15740">
                  <c:v>21.667309068883899</c:v>
                </c:pt>
                <c:pt idx="15741">
                  <c:v>21.668685645063601</c:v>
                </c:pt>
                <c:pt idx="15742">
                  <c:v>21.670062221243299</c:v>
                </c:pt>
                <c:pt idx="15743">
                  <c:v>21.6714387974231</c:v>
                </c:pt>
                <c:pt idx="15744">
                  <c:v>21.672815373602798</c:v>
                </c:pt>
                <c:pt idx="15745">
                  <c:v>21.6741919497825</c:v>
                </c:pt>
                <c:pt idx="15746">
                  <c:v>21.675568525962198</c:v>
                </c:pt>
                <c:pt idx="15747">
                  <c:v>21.676945102142</c:v>
                </c:pt>
                <c:pt idx="15748">
                  <c:v>21.678321678321701</c:v>
                </c:pt>
                <c:pt idx="15749">
                  <c:v>21.6796982545014</c:v>
                </c:pt>
                <c:pt idx="15750">
                  <c:v>21.681074830681101</c:v>
                </c:pt>
                <c:pt idx="15751">
                  <c:v>21.682451406860899</c:v>
                </c:pt>
                <c:pt idx="15752">
                  <c:v>21.683827983040601</c:v>
                </c:pt>
                <c:pt idx="15753">
                  <c:v>21.685204559220299</c:v>
                </c:pt>
                <c:pt idx="15754">
                  <c:v>21.686581135400001</c:v>
                </c:pt>
                <c:pt idx="15755">
                  <c:v>21.687957711579799</c:v>
                </c:pt>
                <c:pt idx="15756">
                  <c:v>21.6893342877595</c:v>
                </c:pt>
                <c:pt idx="15757">
                  <c:v>21.690710863939199</c:v>
                </c:pt>
                <c:pt idx="15758">
                  <c:v>21.6920874401189</c:v>
                </c:pt>
                <c:pt idx="15759">
                  <c:v>21.693464016298702</c:v>
                </c:pt>
                <c:pt idx="15760">
                  <c:v>21.6948405924784</c:v>
                </c:pt>
                <c:pt idx="15761">
                  <c:v>21.696217168658102</c:v>
                </c:pt>
                <c:pt idx="15762">
                  <c:v>21.6975937448378</c:v>
                </c:pt>
                <c:pt idx="15763">
                  <c:v>21.698970321017601</c:v>
                </c:pt>
                <c:pt idx="15764">
                  <c:v>21.700346897197299</c:v>
                </c:pt>
                <c:pt idx="15765">
                  <c:v>21.701723473377001</c:v>
                </c:pt>
                <c:pt idx="15766">
                  <c:v>21.703100049556699</c:v>
                </c:pt>
                <c:pt idx="15767">
                  <c:v>21.7044766257365</c:v>
                </c:pt>
                <c:pt idx="15768">
                  <c:v>21.705853201916199</c:v>
                </c:pt>
                <c:pt idx="15769">
                  <c:v>21.7072297780959</c:v>
                </c:pt>
                <c:pt idx="15770">
                  <c:v>21.708606354275702</c:v>
                </c:pt>
                <c:pt idx="15771">
                  <c:v>21.7099829304554</c:v>
                </c:pt>
                <c:pt idx="15772">
                  <c:v>21.711359506635102</c:v>
                </c:pt>
                <c:pt idx="15773">
                  <c:v>21.7127360828148</c:v>
                </c:pt>
                <c:pt idx="15774">
                  <c:v>21.714112658994601</c:v>
                </c:pt>
                <c:pt idx="15775">
                  <c:v>21.715489235174299</c:v>
                </c:pt>
                <c:pt idx="15776">
                  <c:v>21.716865811354001</c:v>
                </c:pt>
                <c:pt idx="15777">
                  <c:v>21.718242387533699</c:v>
                </c:pt>
                <c:pt idx="15778">
                  <c:v>21.719618963713501</c:v>
                </c:pt>
                <c:pt idx="15779">
                  <c:v>21.720995539893199</c:v>
                </c:pt>
                <c:pt idx="15780">
                  <c:v>21.722372116072901</c:v>
                </c:pt>
                <c:pt idx="15781">
                  <c:v>21.723748692252599</c:v>
                </c:pt>
                <c:pt idx="15782">
                  <c:v>21.7251252684324</c:v>
                </c:pt>
                <c:pt idx="15783">
                  <c:v>21.726501844612098</c:v>
                </c:pt>
                <c:pt idx="15784">
                  <c:v>21.7278784207918</c:v>
                </c:pt>
                <c:pt idx="15785">
                  <c:v>21.729254996971498</c:v>
                </c:pt>
                <c:pt idx="15786">
                  <c:v>21.7306315731513</c:v>
                </c:pt>
                <c:pt idx="15787">
                  <c:v>21.732008149331001</c:v>
                </c:pt>
                <c:pt idx="15788">
                  <c:v>21.7333847255107</c:v>
                </c:pt>
                <c:pt idx="15789">
                  <c:v>21.734761301690401</c:v>
                </c:pt>
                <c:pt idx="15790">
                  <c:v>21.736137877870199</c:v>
                </c:pt>
                <c:pt idx="15791">
                  <c:v>21.737514454049901</c:v>
                </c:pt>
                <c:pt idx="15792">
                  <c:v>21.738891030229599</c:v>
                </c:pt>
                <c:pt idx="15793">
                  <c:v>21.740267606409301</c:v>
                </c:pt>
                <c:pt idx="15794">
                  <c:v>21.741644182589098</c:v>
                </c:pt>
                <c:pt idx="15795">
                  <c:v>21.7430207587688</c:v>
                </c:pt>
                <c:pt idx="15796">
                  <c:v>21.744397334948498</c:v>
                </c:pt>
                <c:pt idx="15797">
                  <c:v>21.7457739111282</c:v>
                </c:pt>
                <c:pt idx="15798">
                  <c:v>21.747150487308001</c:v>
                </c:pt>
                <c:pt idx="15799">
                  <c:v>21.7485270634877</c:v>
                </c:pt>
                <c:pt idx="15800">
                  <c:v>21.749903639667401</c:v>
                </c:pt>
                <c:pt idx="15801">
                  <c:v>21.7512802158471</c:v>
                </c:pt>
                <c:pt idx="15802">
                  <c:v>21.752656792026901</c:v>
                </c:pt>
                <c:pt idx="15803">
                  <c:v>21.754033368206599</c:v>
                </c:pt>
                <c:pt idx="15804">
                  <c:v>21.755409944386301</c:v>
                </c:pt>
                <c:pt idx="15805">
                  <c:v>21.756786520566099</c:v>
                </c:pt>
                <c:pt idx="15806">
                  <c:v>21.7581630967458</c:v>
                </c:pt>
                <c:pt idx="15807">
                  <c:v>21.759539672925499</c:v>
                </c:pt>
                <c:pt idx="15808">
                  <c:v>21.7609162491052</c:v>
                </c:pt>
                <c:pt idx="15809">
                  <c:v>21.762292825285002</c:v>
                </c:pt>
                <c:pt idx="15810">
                  <c:v>21.7636694014647</c:v>
                </c:pt>
                <c:pt idx="15811">
                  <c:v>21.765045977644402</c:v>
                </c:pt>
                <c:pt idx="15812">
                  <c:v>21.7664225538241</c:v>
                </c:pt>
                <c:pt idx="15813">
                  <c:v>21.767799130003901</c:v>
                </c:pt>
                <c:pt idx="15814">
                  <c:v>21.769175706183599</c:v>
                </c:pt>
                <c:pt idx="15815">
                  <c:v>21.770552282363301</c:v>
                </c:pt>
                <c:pt idx="15816">
                  <c:v>21.771928858542999</c:v>
                </c:pt>
                <c:pt idx="15817">
                  <c:v>21.773305434722801</c:v>
                </c:pt>
                <c:pt idx="15818">
                  <c:v>21.774682010902499</c:v>
                </c:pt>
                <c:pt idx="15819">
                  <c:v>21.776058587082201</c:v>
                </c:pt>
                <c:pt idx="15820">
                  <c:v>21.777435163261899</c:v>
                </c:pt>
                <c:pt idx="15821">
                  <c:v>21.7788117394417</c:v>
                </c:pt>
                <c:pt idx="15822">
                  <c:v>21.780188315621398</c:v>
                </c:pt>
                <c:pt idx="15823">
                  <c:v>21.7815648918011</c:v>
                </c:pt>
                <c:pt idx="15824">
                  <c:v>21.782941467980802</c:v>
                </c:pt>
                <c:pt idx="15825">
                  <c:v>21.784318044160599</c:v>
                </c:pt>
                <c:pt idx="15826">
                  <c:v>21.785694620340301</c:v>
                </c:pt>
                <c:pt idx="15827">
                  <c:v>21.787071196519999</c:v>
                </c:pt>
                <c:pt idx="15828">
                  <c:v>21.788447772699701</c:v>
                </c:pt>
                <c:pt idx="15829">
                  <c:v>21.789824348879499</c:v>
                </c:pt>
                <c:pt idx="15830">
                  <c:v>21.791200925059201</c:v>
                </c:pt>
                <c:pt idx="15831">
                  <c:v>21.792577501238899</c:v>
                </c:pt>
                <c:pt idx="15832">
                  <c:v>21.793954077418601</c:v>
                </c:pt>
                <c:pt idx="15833">
                  <c:v>21.795330653598398</c:v>
                </c:pt>
                <c:pt idx="15834">
                  <c:v>21.7967072297781</c:v>
                </c:pt>
                <c:pt idx="15835">
                  <c:v>21.798083805957798</c:v>
                </c:pt>
                <c:pt idx="15836">
                  <c:v>21.7994603821376</c:v>
                </c:pt>
                <c:pt idx="15837">
                  <c:v>21.800836958317301</c:v>
                </c:pt>
                <c:pt idx="15838">
                  <c:v>21.802213534497</c:v>
                </c:pt>
                <c:pt idx="15839">
                  <c:v>21.803590110676701</c:v>
                </c:pt>
                <c:pt idx="15840">
                  <c:v>21.804966686856499</c:v>
                </c:pt>
                <c:pt idx="15841">
                  <c:v>21.806343263036201</c:v>
                </c:pt>
                <c:pt idx="15842">
                  <c:v>21.807719839215899</c:v>
                </c:pt>
                <c:pt idx="15843">
                  <c:v>21.809096415395601</c:v>
                </c:pt>
                <c:pt idx="15844">
                  <c:v>21.810472991575399</c:v>
                </c:pt>
                <c:pt idx="15845">
                  <c:v>21.8118495677551</c:v>
                </c:pt>
                <c:pt idx="15846">
                  <c:v>21.813226143934799</c:v>
                </c:pt>
                <c:pt idx="15847">
                  <c:v>21.8146027201145</c:v>
                </c:pt>
                <c:pt idx="15848">
                  <c:v>21.815979296294302</c:v>
                </c:pt>
                <c:pt idx="15849">
                  <c:v>21.817355872474</c:v>
                </c:pt>
                <c:pt idx="15850">
                  <c:v>21.818732448653702</c:v>
                </c:pt>
                <c:pt idx="15851">
                  <c:v>21.8201090248334</c:v>
                </c:pt>
                <c:pt idx="15852">
                  <c:v>21.821485601013201</c:v>
                </c:pt>
                <c:pt idx="15853">
                  <c:v>21.822862177192899</c:v>
                </c:pt>
                <c:pt idx="15854">
                  <c:v>21.824238753372601</c:v>
                </c:pt>
                <c:pt idx="15855">
                  <c:v>21.825615329552299</c:v>
                </c:pt>
                <c:pt idx="15856">
                  <c:v>21.8269919057321</c:v>
                </c:pt>
                <c:pt idx="15857">
                  <c:v>21.828368481911799</c:v>
                </c:pt>
                <c:pt idx="15858">
                  <c:v>21.8297450580915</c:v>
                </c:pt>
                <c:pt idx="15859">
                  <c:v>21.831121634271199</c:v>
                </c:pt>
                <c:pt idx="15860">
                  <c:v>21.832498210451</c:v>
                </c:pt>
                <c:pt idx="15861">
                  <c:v>21.833874786630702</c:v>
                </c:pt>
                <c:pt idx="15862">
                  <c:v>21.8352513628104</c:v>
                </c:pt>
                <c:pt idx="15863">
                  <c:v>21.836627938990102</c:v>
                </c:pt>
                <c:pt idx="15864">
                  <c:v>21.838004515169899</c:v>
                </c:pt>
                <c:pt idx="15865">
                  <c:v>21.839381091349601</c:v>
                </c:pt>
                <c:pt idx="15866">
                  <c:v>21.840757667529299</c:v>
                </c:pt>
                <c:pt idx="15867">
                  <c:v>21.842134243709001</c:v>
                </c:pt>
                <c:pt idx="15868">
                  <c:v>21.843510819888799</c:v>
                </c:pt>
                <c:pt idx="15869">
                  <c:v>21.844887396068501</c:v>
                </c:pt>
                <c:pt idx="15870">
                  <c:v>21.846263972248199</c:v>
                </c:pt>
                <c:pt idx="15871">
                  <c:v>21.847640548428</c:v>
                </c:pt>
                <c:pt idx="15872">
                  <c:v>21.849017124607698</c:v>
                </c:pt>
                <c:pt idx="15873">
                  <c:v>21.8503937007874</c:v>
                </c:pt>
                <c:pt idx="15874">
                  <c:v>21.851770276967098</c:v>
                </c:pt>
                <c:pt idx="15875">
                  <c:v>21.8531468531469</c:v>
                </c:pt>
                <c:pt idx="15876">
                  <c:v>21.854523429326601</c:v>
                </c:pt>
                <c:pt idx="15877">
                  <c:v>21.8559000055063</c:v>
                </c:pt>
                <c:pt idx="15878">
                  <c:v>21.857276581686001</c:v>
                </c:pt>
                <c:pt idx="15879">
                  <c:v>21.858653157865799</c:v>
                </c:pt>
                <c:pt idx="15880">
                  <c:v>21.860029734045501</c:v>
                </c:pt>
                <c:pt idx="15881">
                  <c:v>21.861406310225199</c:v>
                </c:pt>
                <c:pt idx="15882">
                  <c:v>21.862782886404901</c:v>
                </c:pt>
                <c:pt idx="15883">
                  <c:v>21.864159462584698</c:v>
                </c:pt>
                <c:pt idx="15884">
                  <c:v>21.8655360387644</c:v>
                </c:pt>
                <c:pt idx="15885">
                  <c:v>21.866912614944098</c:v>
                </c:pt>
                <c:pt idx="15886">
                  <c:v>21.8682891911238</c:v>
                </c:pt>
                <c:pt idx="15887">
                  <c:v>21.869665767303601</c:v>
                </c:pt>
                <c:pt idx="15888">
                  <c:v>21.8710423434833</c:v>
                </c:pt>
                <c:pt idx="15889">
                  <c:v>21.872418919663001</c:v>
                </c:pt>
                <c:pt idx="15890">
                  <c:v>21.8737954958427</c:v>
                </c:pt>
                <c:pt idx="15891">
                  <c:v>21.875172072022501</c:v>
                </c:pt>
                <c:pt idx="15892">
                  <c:v>21.876548648202199</c:v>
                </c:pt>
                <c:pt idx="15893">
                  <c:v>21.877925224381901</c:v>
                </c:pt>
                <c:pt idx="15894">
                  <c:v>21.879301800561599</c:v>
                </c:pt>
                <c:pt idx="15895">
                  <c:v>21.8806783767414</c:v>
                </c:pt>
                <c:pt idx="15896">
                  <c:v>21.882054952921099</c:v>
                </c:pt>
                <c:pt idx="15897">
                  <c:v>21.8834315291008</c:v>
                </c:pt>
                <c:pt idx="15898">
                  <c:v>21.884808105280602</c:v>
                </c:pt>
                <c:pt idx="15899">
                  <c:v>21.8861846814603</c:v>
                </c:pt>
                <c:pt idx="15900">
                  <c:v>21.887561257640002</c:v>
                </c:pt>
                <c:pt idx="15901">
                  <c:v>21.8889378338197</c:v>
                </c:pt>
                <c:pt idx="15902">
                  <c:v>21.890314409999402</c:v>
                </c:pt>
                <c:pt idx="15903">
                  <c:v>21.891690986179199</c:v>
                </c:pt>
                <c:pt idx="15904">
                  <c:v>21.893067562358901</c:v>
                </c:pt>
                <c:pt idx="15905">
                  <c:v>21.894444138538599</c:v>
                </c:pt>
                <c:pt idx="15906">
                  <c:v>21.895820714718401</c:v>
                </c:pt>
                <c:pt idx="15907">
                  <c:v>21.897197290898099</c:v>
                </c:pt>
                <c:pt idx="15908">
                  <c:v>21.898573867077801</c:v>
                </c:pt>
                <c:pt idx="15909">
                  <c:v>21.899950443257499</c:v>
                </c:pt>
                <c:pt idx="15910">
                  <c:v>21.9013270194373</c:v>
                </c:pt>
                <c:pt idx="15911">
                  <c:v>21.902703595617002</c:v>
                </c:pt>
                <c:pt idx="15912">
                  <c:v>21.9040801717967</c:v>
                </c:pt>
                <c:pt idx="15913">
                  <c:v>21.905456747976402</c:v>
                </c:pt>
                <c:pt idx="15914">
                  <c:v>21.906833324156199</c:v>
                </c:pt>
                <c:pt idx="15915">
                  <c:v>21.908209900335901</c:v>
                </c:pt>
                <c:pt idx="15916">
                  <c:v>21.909586476515599</c:v>
                </c:pt>
                <c:pt idx="15917">
                  <c:v>21.910963052695301</c:v>
                </c:pt>
                <c:pt idx="15918">
                  <c:v>21.912339628875099</c:v>
                </c:pt>
                <c:pt idx="15919">
                  <c:v>21.913716205054801</c:v>
                </c:pt>
                <c:pt idx="15920">
                  <c:v>21.915092781234499</c:v>
                </c:pt>
                <c:pt idx="15921">
                  <c:v>21.916469357414201</c:v>
                </c:pt>
                <c:pt idx="15922">
                  <c:v>21.917845933593998</c:v>
                </c:pt>
                <c:pt idx="15923">
                  <c:v>21.9192225097737</c:v>
                </c:pt>
                <c:pt idx="15924">
                  <c:v>21.920599085953398</c:v>
                </c:pt>
                <c:pt idx="15925">
                  <c:v>21.9219756621331</c:v>
                </c:pt>
                <c:pt idx="15926">
                  <c:v>21.923352238312901</c:v>
                </c:pt>
                <c:pt idx="15927">
                  <c:v>21.9247288144926</c:v>
                </c:pt>
                <c:pt idx="15928">
                  <c:v>21.926105390672301</c:v>
                </c:pt>
                <c:pt idx="15929">
                  <c:v>21.927481966852099</c:v>
                </c:pt>
                <c:pt idx="15930">
                  <c:v>21.928858543031801</c:v>
                </c:pt>
                <c:pt idx="15931">
                  <c:v>21.930235119211499</c:v>
                </c:pt>
                <c:pt idx="15932">
                  <c:v>21.931611695391201</c:v>
                </c:pt>
                <c:pt idx="15933">
                  <c:v>21.932988271570999</c:v>
                </c:pt>
                <c:pt idx="15934">
                  <c:v>21.9343648477507</c:v>
                </c:pt>
                <c:pt idx="15935">
                  <c:v>21.935741423930398</c:v>
                </c:pt>
                <c:pt idx="15936">
                  <c:v>21.9371180001101</c:v>
                </c:pt>
                <c:pt idx="15937">
                  <c:v>21.938494576289902</c:v>
                </c:pt>
                <c:pt idx="15938">
                  <c:v>21.9398711524696</c:v>
                </c:pt>
                <c:pt idx="15939">
                  <c:v>21.941247728649302</c:v>
                </c:pt>
                <c:pt idx="15940">
                  <c:v>21.942624304829</c:v>
                </c:pt>
                <c:pt idx="15941">
                  <c:v>21.944000881008801</c:v>
                </c:pt>
                <c:pt idx="15942">
                  <c:v>21.945377457188499</c:v>
                </c:pt>
                <c:pt idx="15943">
                  <c:v>21.946754033368201</c:v>
                </c:pt>
                <c:pt idx="15944">
                  <c:v>21.948130609547899</c:v>
                </c:pt>
                <c:pt idx="15945">
                  <c:v>21.9495071857277</c:v>
                </c:pt>
                <c:pt idx="15946">
                  <c:v>21.950883761907399</c:v>
                </c:pt>
                <c:pt idx="15947">
                  <c:v>21.9522603380871</c:v>
                </c:pt>
                <c:pt idx="15948">
                  <c:v>21.953636914266799</c:v>
                </c:pt>
                <c:pt idx="15949">
                  <c:v>21.9550134904466</c:v>
                </c:pt>
                <c:pt idx="15950">
                  <c:v>21.956390066626302</c:v>
                </c:pt>
                <c:pt idx="15951">
                  <c:v>21.957766642806</c:v>
                </c:pt>
                <c:pt idx="15952">
                  <c:v>21.959143218985702</c:v>
                </c:pt>
                <c:pt idx="15953">
                  <c:v>21.960519795165499</c:v>
                </c:pt>
                <c:pt idx="15954">
                  <c:v>21.961896371345201</c:v>
                </c:pt>
                <c:pt idx="15955">
                  <c:v>21.963272947524899</c:v>
                </c:pt>
                <c:pt idx="15956">
                  <c:v>21.964649523704601</c:v>
                </c:pt>
                <c:pt idx="15957">
                  <c:v>21.966026099884399</c:v>
                </c:pt>
                <c:pt idx="15958">
                  <c:v>21.967402676064101</c:v>
                </c:pt>
                <c:pt idx="15959">
                  <c:v>21.968779252243799</c:v>
                </c:pt>
                <c:pt idx="15960">
                  <c:v>21.970155828423501</c:v>
                </c:pt>
                <c:pt idx="15961">
                  <c:v>21.971532404603298</c:v>
                </c:pt>
                <c:pt idx="15962">
                  <c:v>21.972908980783</c:v>
                </c:pt>
                <c:pt idx="15963">
                  <c:v>21.974285556962698</c:v>
                </c:pt>
                <c:pt idx="15964">
                  <c:v>21.975662133142499</c:v>
                </c:pt>
                <c:pt idx="15965">
                  <c:v>21.977038709322201</c:v>
                </c:pt>
                <c:pt idx="15966">
                  <c:v>21.978415285501899</c:v>
                </c:pt>
                <c:pt idx="15967">
                  <c:v>21.979791861681601</c:v>
                </c:pt>
                <c:pt idx="15968">
                  <c:v>21.981168437861399</c:v>
                </c:pt>
                <c:pt idx="15969">
                  <c:v>21.982545014041101</c:v>
                </c:pt>
                <c:pt idx="15970">
                  <c:v>21.983921590220799</c:v>
                </c:pt>
                <c:pt idx="15971">
                  <c:v>21.985298166400501</c:v>
                </c:pt>
                <c:pt idx="15972">
                  <c:v>21.986674742580298</c:v>
                </c:pt>
                <c:pt idx="15973">
                  <c:v>21.98805131876</c:v>
                </c:pt>
                <c:pt idx="15974">
                  <c:v>21.989427894939698</c:v>
                </c:pt>
                <c:pt idx="15975">
                  <c:v>21.9908044711194</c:v>
                </c:pt>
                <c:pt idx="15976">
                  <c:v>21.992181047299201</c:v>
                </c:pt>
                <c:pt idx="15977">
                  <c:v>21.9935576234789</c:v>
                </c:pt>
                <c:pt idx="15978">
                  <c:v>21.994934199658601</c:v>
                </c:pt>
                <c:pt idx="15979">
                  <c:v>21.9963107758383</c:v>
                </c:pt>
                <c:pt idx="15980">
                  <c:v>21.997687352018101</c:v>
                </c:pt>
                <c:pt idx="15981">
                  <c:v>21.999063928197799</c:v>
                </c:pt>
                <c:pt idx="15982">
                  <c:v>22.000440504377501</c:v>
                </c:pt>
                <c:pt idx="15983">
                  <c:v>22.001817080557199</c:v>
                </c:pt>
                <c:pt idx="15984">
                  <c:v>22.003193656737</c:v>
                </c:pt>
                <c:pt idx="15985">
                  <c:v>22.004570232916699</c:v>
                </c:pt>
                <c:pt idx="15986">
                  <c:v>22.0059468090964</c:v>
                </c:pt>
                <c:pt idx="15987">
                  <c:v>22.007323385276099</c:v>
                </c:pt>
                <c:pt idx="15988">
                  <c:v>22.0086999614559</c:v>
                </c:pt>
                <c:pt idx="15989">
                  <c:v>22.010076537635602</c:v>
                </c:pt>
                <c:pt idx="15990">
                  <c:v>22.0114531138153</c:v>
                </c:pt>
                <c:pt idx="15991">
                  <c:v>22.012829689995002</c:v>
                </c:pt>
                <c:pt idx="15992">
                  <c:v>22.014206266174799</c:v>
                </c:pt>
                <c:pt idx="15993">
                  <c:v>22.015582842354501</c:v>
                </c:pt>
                <c:pt idx="15994">
                  <c:v>22.016959418534199</c:v>
                </c:pt>
                <c:pt idx="15995">
                  <c:v>22.018335994714</c:v>
                </c:pt>
                <c:pt idx="15996">
                  <c:v>22.019712570893699</c:v>
                </c:pt>
                <c:pt idx="15997">
                  <c:v>22.0210891470734</c:v>
                </c:pt>
                <c:pt idx="15998">
                  <c:v>22.022465723253099</c:v>
                </c:pt>
                <c:pt idx="15999">
                  <c:v>22.0238422994329</c:v>
                </c:pt>
                <c:pt idx="16000">
                  <c:v>22.025218875612602</c:v>
                </c:pt>
                <c:pt idx="16001">
                  <c:v>22.0265954517923</c:v>
                </c:pt>
                <c:pt idx="16002">
                  <c:v>22.027972027972002</c:v>
                </c:pt>
                <c:pt idx="16003">
                  <c:v>22.029348604151799</c:v>
                </c:pt>
                <c:pt idx="16004">
                  <c:v>22.030725180331501</c:v>
                </c:pt>
                <c:pt idx="16005">
                  <c:v>22.032101756511199</c:v>
                </c:pt>
                <c:pt idx="16006">
                  <c:v>22.033478332690901</c:v>
                </c:pt>
                <c:pt idx="16007">
                  <c:v>22.034854908870699</c:v>
                </c:pt>
                <c:pt idx="16008">
                  <c:v>22.036231485050401</c:v>
                </c:pt>
                <c:pt idx="16009">
                  <c:v>22.037608061230099</c:v>
                </c:pt>
                <c:pt idx="16010">
                  <c:v>22.038984637409801</c:v>
                </c:pt>
                <c:pt idx="16011">
                  <c:v>22.040361213589598</c:v>
                </c:pt>
                <c:pt idx="16012">
                  <c:v>22.0417377897693</c:v>
                </c:pt>
                <c:pt idx="16013">
                  <c:v>22.043114365948998</c:v>
                </c:pt>
                <c:pt idx="16014">
                  <c:v>22.0444909421287</c:v>
                </c:pt>
                <c:pt idx="16015">
                  <c:v>22.045867518308501</c:v>
                </c:pt>
                <c:pt idx="16016">
                  <c:v>22.0472440944882</c:v>
                </c:pt>
                <c:pt idx="16017">
                  <c:v>22.048620670667901</c:v>
                </c:pt>
                <c:pt idx="16018">
                  <c:v>22.0499972468476</c:v>
                </c:pt>
                <c:pt idx="16019">
                  <c:v>22.051373823027401</c:v>
                </c:pt>
                <c:pt idx="16020">
                  <c:v>22.052750399207099</c:v>
                </c:pt>
                <c:pt idx="16021">
                  <c:v>22.054126975386801</c:v>
                </c:pt>
                <c:pt idx="16022">
                  <c:v>22.055503551566499</c:v>
                </c:pt>
                <c:pt idx="16023">
                  <c:v>22.0568801277463</c:v>
                </c:pt>
                <c:pt idx="16024">
                  <c:v>22.058256703925998</c:v>
                </c:pt>
                <c:pt idx="16025">
                  <c:v>22.0596332801057</c:v>
                </c:pt>
                <c:pt idx="16026">
                  <c:v>22.061009856285398</c:v>
                </c:pt>
                <c:pt idx="16027">
                  <c:v>22.0623864324652</c:v>
                </c:pt>
                <c:pt idx="16028">
                  <c:v>22.063763008644901</c:v>
                </c:pt>
                <c:pt idx="16029">
                  <c:v>22.0651395848246</c:v>
                </c:pt>
                <c:pt idx="16030">
                  <c:v>22.066516161004401</c:v>
                </c:pt>
                <c:pt idx="16031">
                  <c:v>22.067892737184099</c:v>
                </c:pt>
                <c:pt idx="16032">
                  <c:v>22.069269313363801</c:v>
                </c:pt>
                <c:pt idx="16033">
                  <c:v>22.070645889543499</c:v>
                </c:pt>
                <c:pt idx="16034">
                  <c:v>22.0720224657233</c:v>
                </c:pt>
                <c:pt idx="16035">
                  <c:v>22.073399041902999</c:v>
                </c:pt>
                <c:pt idx="16036">
                  <c:v>22.0747756180827</c:v>
                </c:pt>
                <c:pt idx="16037">
                  <c:v>22.076152194262399</c:v>
                </c:pt>
                <c:pt idx="16038">
                  <c:v>22.0775287704422</c:v>
                </c:pt>
                <c:pt idx="16039">
                  <c:v>22.078905346621902</c:v>
                </c:pt>
                <c:pt idx="16040">
                  <c:v>22.0802819228016</c:v>
                </c:pt>
                <c:pt idx="16041">
                  <c:v>22.081658498981302</c:v>
                </c:pt>
                <c:pt idx="16042">
                  <c:v>22.083035075161099</c:v>
                </c:pt>
                <c:pt idx="16043">
                  <c:v>22.084411651340801</c:v>
                </c:pt>
                <c:pt idx="16044">
                  <c:v>22.085788227520499</c:v>
                </c:pt>
                <c:pt idx="16045">
                  <c:v>22.087164803700201</c:v>
                </c:pt>
                <c:pt idx="16046">
                  <c:v>22.088541379879999</c:v>
                </c:pt>
                <c:pt idx="16047">
                  <c:v>22.089917956059701</c:v>
                </c:pt>
                <c:pt idx="16048">
                  <c:v>22.091294532239399</c:v>
                </c:pt>
                <c:pt idx="16049">
                  <c:v>22.092671108419101</c:v>
                </c:pt>
                <c:pt idx="16050">
                  <c:v>22.094047684598898</c:v>
                </c:pt>
                <c:pt idx="16051">
                  <c:v>22.0954242607786</c:v>
                </c:pt>
                <c:pt idx="16052">
                  <c:v>22.096800836958302</c:v>
                </c:pt>
                <c:pt idx="16053">
                  <c:v>22.098177413138</c:v>
                </c:pt>
                <c:pt idx="16054">
                  <c:v>22.099553989317801</c:v>
                </c:pt>
                <c:pt idx="16055">
                  <c:v>22.100930565497499</c:v>
                </c:pt>
                <c:pt idx="16056">
                  <c:v>22.102307141677201</c:v>
                </c:pt>
                <c:pt idx="16057">
                  <c:v>22.103683717856899</c:v>
                </c:pt>
                <c:pt idx="16058">
                  <c:v>22.105060294036701</c:v>
                </c:pt>
                <c:pt idx="16059">
                  <c:v>22.106436870216399</c:v>
                </c:pt>
                <c:pt idx="16060">
                  <c:v>22.107813446396101</c:v>
                </c:pt>
                <c:pt idx="16061">
                  <c:v>22.109190022575898</c:v>
                </c:pt>
                <c:pt idx="16062">
                  <c:v>22.1105665987556</c:v>
                </c:pt>
                <c:pt idx="16063">
                  <c:v>22.111943174935298</c:v>
                </c:pt>
                <c:pt idx="16064">
                  <c:v>22.113319751115</c:v>
                </c:pt>
                <c:pt idx="16065">
                  <c:v>22.114696327294801</c:v>
                </c:pt>
                <c:pt idx="16066">
                  <c:v>22.1160729034745</c:v>
                </c:pt>
                <c:pt idx="16067">
                  <c:v>22.117449479654201</c:v>
                </c:pt>
                <c:pt idx="16068">
                  <c:v>22.1188260558339</c:v>
                </c:pt>
                <c:pt idx="16069">
                  <c:v>22.120202632013701</c:v>
                </c:pt>
                <c:pt idx="16070">
                  <c:v>22.121579208193399</c:v>
                </c:pt>
                <c:pt idx="16071">
                  <c:v>22.122955784373101</c:v>
                </c:pt>
                <c:pt idx="16072">
                  <c:v>22.124332360552799</c:v>
                </c:pt>
                <c:pt idx="16073">
                  <c:v>22.1257089367326</c:v>
                </c:pt>
                <c:pt idx="16074">
                  <c:v>22.127085512912299</c:v>
                </c:pt>
                <c:pt idx="16075">
                  <c:v>22.128462089092</c:v>
                </c:pt>
                <c:pt idx="16076">
                  <c:v>22.129838665271699</c:v>
                </c:pt>
                <c:pt idx="16077">
                  <c:v>22.1312152414515</c:v>
                </c:pt>
                <c:pt idx="16078">
                  <c:v>22.132591817631202</c:v>
                </c:pt>
                <c:pt idx="16079">
                  <c:v>22.1339683938109</c:v>
                </c:pt>
                <c:pt idx="16080">
                  <c:v>22.135344969990602</c:v>
                </c:pt>
                <c:pt idx="16081">
                  <c:v>22.136721546170399</c:v>
                </c:pt>
                <c:pt idx="16082">
                  <c:v>22.138098122350101</c:v>
                </c:pt>
                <c:pt idx="16083">
                  <c:v>22.139474698529799</c:v>
                </c:pt>
                <c:pt idx="16084">
                  <c:v>22.140851274709501</c:v>
                </c:pt>
                <c:pt idx="16085">
                  <c:v>22.142227850889299</c:v>
                </c:pt>
                <c:pt idx="16086">
                  <c:v>22.143604427069</c:v>
                </c:pt>
                <c:pt idx="16087">
                  <c:v>22.144981003248699</c:v>
                </c:pt>
                <c:pt idx="16088">
                  <c:v>22.1463575794284</c:v>
                </c:pt>
                <c:pt idx="16089">
                  <c:v>22.147734155608202</c:v>
                </c:pt>
                <c:pt idx="16090">
                  <c:v>22.1491107317879</c:v>
                </c:pt>
                <c:pt idx="16091">
                  <c:v>22.150487307967602</c:v>
                </c:pt>
                <c:pt idx="16092">
                  <c:v>22.151863884147399</c:v>
                </c:pt>
                <c:pt idx="16093">
                  <c:v>22.153240460327101</c:v>
                </c:pt>
                <c:pt idx="16094">
                  <c:v>22.154617036506799</c:v>
                </c:pt>
                <c:pt idx="16095">
                  <c:v>22.155993612686501</c:v>
                </c:pt>
                <c:pt idx="16096">
                  <c:v>22.157370188866299</c:v>
                </c:pt>
                <c:pt idx="16097">
                  <c:v>22.158746765046001</c:v>
                </c:pt>
                <c:pt idx="16098">
                  <c:v>22.160123341225699</c:v>
                </c:pt>
                <c:pt idx="16099">
                  <c:v>22.161499917405401</c:v>
                </c:pt>
                <c:pt idx="16100">
                  <c:v>22.162876493585198</c:v>
                </c:pt>
                <c:pt idx="16101">
                  <c:v>22.1642530697649</c:v>
                </c:pt>
                <c:pt idx="16102">
                  <c:v>22.165629645944598</c:v>
                </c:pt>
                <c:pt idx="16103">
                  <c:v>22.1670062221243</c:v>
                </c:pt>
                <c:pt idx="16104">
                  <c:v>22.168382798304101</c:v>
                </c:pt>
                <c:pt idx="16105">
                  <c:v>22.1697593744838</c:v>
                </c:pt>
                <c:pt idx="16106">
                  <c:v>22.171135950663501</c:v>
                </c:pt>
                <c:pt idx="16107">
                  <c:v>22.1725125268432</c:v>
                </c:pt>
                <c:pt idx="16108">
                  <c:v>22.173889103023001</c:v>
                </c:pt>
                <c:pt idx="16109">
                  <c:v>22.175265679202699</c:v>
                </c:pt>
                <c:pt idx="16110">
                  <c:v>22.176642255382401</c:v>
                </c:pt>
                <c:pt idx="16111">
                  <c:v>22.178018831562099</c:v>
                </c:pt>
                <c:pt idx="16112">
                  <c:v>22.1793954077419</c:v>
                </c:pt>
                <c:pt idx="16113">
                  <c:v>22.180771983921598</c:v>
                </c:pt>
                <c:pt idx="16114">
                  <c:v>22.1821485601013</c:v>
                </c:pt>
                <c:pt idx="16115">
                  <c:v>22.183525136280998</c:v>
                </c:pt>
                <c:pt idx="16116">
                  <c:v>22.1849017124608</c:v>
                </c:pt>
                <c:pt idx="16117">
                  <c:v>22.186278288640501</c:v>
                </c:pt>
                <c:pt idx="16118">
                  <c:v>22.1876548648202</c:v>
                </c:pt>
                <c:pt idx="16119">
                  <c:v>22.189031440999901</c:v>
                </c:pt>
                <c:pt idx="16120">
                  <c:v>22.190408017179699</c:v>
                </c:pt>
                <c:pt idx="16121">
                  <c:v>22.191784593359401</c:v>
                </c:pt>
                <c:pt idx="16122">
                  <c:v>22.193161169539099</c:v>
                </c:pt>
                <c:pt idx="16123">
                  <c:v>22.1945377457189</c:v>
                </c:pt>
                <c:pt idx="16124">
                  <c:v>22.195914321898599</c:v>
                </c:pt>
                <c:pt idx="16125">
                  <c:v>22.1972908980783</c:v>
                </c:pt>
                <c:pt idx="16126">
                  <c:v>22.198667474257999</c:v>
                </c:pt>
                <c:pt idx="16127">
                  <c:v>22.2000440504378</c:v>
                </c:pt>
                <c:pt idx="16128">
                  <c:v>22.201420626617502</c:v>
                </c:pt>
                <c:pt idx="16129">
                  <c:v>22.2027972027972</c:v>
                </c:pt>
                <c:pt idx="16130">
                  <c:v>22.204173778976902</c:v>
                </c:pt>
                <c:pt idx="16131">
                  <c:v>22.205550355156699</c:v>
                </c:pt>
                <c:pt idx="16132">
                  <c:v>22.206926931336401</c:v>
                </c:pt>
                <c:pt idx="16133">
                  <c:v>22.208303507516099</c:v>
                </c:pt>
                <c:pt idx="16134">
                  <c:v>22.209680083695801</c:v>
                </c:pt>
                <c:pt idx="16135">
                  <c:v>22.211056659875599</c:v>
                </c:pt>
                <c:pt idx="16136">
                  <c:v>22.212433236055301</c:v>
                </c:pt>
                <c:pt idx="16137">
                  <c:v>22.213809812234999</c:v>
                </c:pt>
                <c:pt idx="16138">
                  <c:v>22.215186388414701</c:v>
                </c:pt>
                <c:pt idx="16139">
                  <c:v>22.216562964594502</c:v>
                </c:pt>
                <c:pt idx="16140">
                  <c:v>22.2179395407742</c:v>
                </c:pt>
                <c:pt idx="16141">
                  <c:v>22.219316116953902</c:v>
                </c:pt>
                <c:pt idx="16142">
                  <c:v>22.2206926931336</c:v>
                </c:pt>
                <c:pt idx="16143">
                  <c:v>22.222069269313401</c:v>
                </c:pt>
                <c:pt idx="16144">
                  <c:v>22.223445845493099</c:v>
                </c:pt>
                <c:pt idx="16145">
                  <c:v>22.224822421672801</c:v>
                </c:pt>
                <c:pt idx="16146">
                  <c:v>22.226198997852499</c:v>
                </c:pt>
                <c:pt idx="16147">
                  <c:v>22.227575574032301</c:v>
                </c:pt>
                <c:pt idx="16148">
                  <c:v>22.228952150211999</c:v>
                </c:pt>
                <c:pt idx="16149">
                  <c:v>22.230328726391701</c:v>
                </c:pt>
                <c:pt idx="16150">
                  <c:v>22.231705302571498</c:v>
                </c:pt>
                <c:pt idx="16151">
                  <c:v>22.2330818787512</c:v>
                </c:pt>
                <c:pt idx="16152">
                  <c:v>22.234458454930898</c:v>
                </c:pt>
                <c:pt idx="16153">
                  <c:v>22.2358350311106</c:v>
                </c:pt>
                <c:pt idx="16154">
                  <c:v>22.237211607290401</c:v>
                </c:pt>
                <c:pt idx="16155">
                  <c:v>22.2385881834701</c:v>
                </c:pt>
                <c:pt idx="16156">
                  <c:v>22.239964759649801</c:v>
                </c:pt>
                <c:pt idx="16157">
                  <c:v>22.2413413358295</c:v>
                </c:pt>
                <c:pt idx="16158">
                  <c:v>22.242717912009301</c:v>
                </c:pt>
                <c:pt idx="16159">
                  <c:v>22.244094488188999</c:v>
                </c:pt>
                <c:pt idx="16160">
                  <c:v>22.245471064368701</c:v>
                </c:pt>
                <c:pt idx="16161">
                  <c:v>22.246847640548399</c:v>
                </c:pt>
                <c:pt idx="16162">
                  <c:v>22.2482242167282</c:v>
                </c:pt>
                <c:pt idx="16163">
                  <c:v>22.249600792907898</c:v>
                </c:pt>
                <c:pt idx="16164">
                  <c:v>22.2509773690876</c:v>
                </c:pt>
                <c:pt idx="16165">
                  <c:v>22.252353945267298</c:v>
                </c:pt>
                <c:pt idx="16166">
                  <c:v>22.2537305214471</c:v>
                </c:pt>
                <c:pt idx="16167">
                  <c:v>22.255107097626802</c:v>
                </c:pt>
                <c:pt idx="16168">
                  <c:v>22.2564836738065</c:v>
                </c:pt>
                <c:pt idx="16169">
                  <c:v>22.257860249986201</c:v>
                </c:pt>
                <c:pt idx="16170">
                  <c:v>22.259236826165999</c:v>
                </c:pt>
                <c:pt idx="16171">
                  <c:v>22.260613402345701</c:v>
                </c:pt>
                <c:pt idx="16172">
                  <c:v>22.261989978525399</c:v>
                </c:pt>
                <c:pt idx="16173">
                  <c:v>22.263366554705101</c:v>
                </c:pt>
                <c:pt idx="16174">
                  <c:v>22.264743130884899</c:v>
                </c:pt>
                <c:pt idx="16175">
                  <c:v>22.2661197070646</c:v>
                </c:pt>
                <c:pt idx="16176">
                  <c:v>22.267496283244299</c:v>
                </c:pt>
                <c:pt idx="16177">
                  <c:v>22.268872859424</c:v>
                </c:pt>
                <c:pt idx="16178">
                  <c:v>22.270249435603802</c:v>
                </c:pt>
                <c:pt idx="16179">
                  <c:v>22.2716260117835</c:v>
                </c:pt>
                <c:pt idx="16180">
                  <c:v>22.273002587963202</c:v>
                </c:pt>
                <c:pt idx="16181">
                  <c:v>22.2743791641429</c:v>
                </c:pt>
                <c:pt idx="16182">
                  <c:v>22.275755740322701</c:v>
                </c:pt>
                <c:pt idx="16183">
                  <c:v>22.277132316502399</c:v>
                </c:pt>
                <c:pt idx="16184">
                  <c:v>22.278508892682101</c:v>
                </c:pt>
                <c:pt idx="16185">
                  <c:v>22.279885468861899</c:v>
                </c:pt>
                <c:pt idx="16186">
                  <c:v>22.281262045041601</c:v>
                </c:pt>
                <c:pt idx="16187">
                  <c:v>22.282638621221299</c:v>
                </c:pt>
                <c:pt idx="16188">
                  <c:v>22.284015197401001</c:v>
                </c:pt>
                <c:pt idx="16189">
                  <c:v>22.285391773580798</c:v>
                </c:pt>
                <c:pt idx="16190">
                  <c:v>22.2867683497605</c:v>
                </c:pt>
                <c:pt idx="16191">
                  <c:v>22.288144925940198</c:v>
                </c:pt>
                <c:pt idx="16192">
                  <c:v>22.2895215021199</c:v>
                </c:pt>
                <c:pt idx="16193">
                  <c:v>22.290898078299701</c:v>
                </c:pt>
                <c:pt idx="16194">
                  <c:v>22.292274654479399</c:v>
                </c:pt>
                <c:pt idx="16195">
                  <c:v>22.293651230659101</c:v>
                </c:pt>
                <c:pt idx="16196">
                  <c:v>22.295027806838799</c:v>
                </c:pt>
                <c:pt idx="16197">
                  <c:v>22.296404383018601</c:v>
                </c:pt>
                <c:pt idx="16198">
                  <c:v>22.297780959198299</c:v>
                </c:pt>
                <c:pt idx="16199">
                  <c:v>22.299157535378001</c:v>
                </c:pt>
                <c:pt idx="16200">
                  <c:v>22.300534111557699</c:v>
                </c:pt>
                <c:pt idx="16201">
                  <c:v>22.3019106877375</c:v>
                </c:pt>
                <c:pt idx="16202">
                  <c:v>22.303287263917198</c:v>
                </c:pt>
                <c:pt idx="16203">
                  <c:v>22.3046638400969</c:v>
                </c:pt>
                <c:pt idx="16204">
                  <c:v>22.306040416276598</c:v>
                </c:pt>
                <c:pt idx="16205">
                  <c:v>22.3074169924564</c:v>
                </c:pt>
                <c:pt idx="16206">
                  <c:v>22.308793568636101</c:v>
                </c:pt>
                <c:pt idx="16207">
                  <c:v>22.3101701448158</c:v>
                </c:pt>
                <c:pt idx="16208">
                  <c:v>22.311546720995501</c:v>
                </c:pt>
                <c:pt idx="16209">
                  <c:v>22.312923297175299</c:v>
                </c:pt>
                <c:pt idx="16210">
                  <c:v>22.314299873355001</c:v>
                </c:pt>
                <c:pt idx="16211">
                  <c:v>22.315676449534699</c:v>
                </c:pt>
                <c:pt idx="16212">
                  <c:v>22.317053025714401</c:v>
                </c:pt>
                <c:pt idx="16213">
                  <c:v>22.318429601894199</c:v>
                </c:pt>
                <c:pt idx="16214">
                  <c:v>22.3198061780739</c:v>
                </c:pt>
                <c:pt idx="16215">
                  <c:v>22.321182754253599</c:v>
                </c:pt>
                <c:pt idx="16216">
                  <c:v>22.3225593304333</c:v>
                </c:pt>
                <c:pt idx="16217">
                  <c:v>22.323935906613102</c:v>
                </c:pt>
                <c:pt idx="16218">
                  <c:v>22.3253124827928</c:v>
                </c:pt>
                <c:pt idx="16219">
                  <c:v>22.326689058972502</c:v>
                </c:pt>
                <c:pt idx="16220">
                  <c:v>22.328065635152299</c:v>
                </c:pt>
                <c:pt idx="16221">
                  <c:v>22.329442211332001</c:v>
                </c:pt>
                <c:pt idx="16222">
                  <c:v>22.330818787511699</c:v>
                </c:pt>
                <c:pt idx="16223">
                  <c:v>22.332195363691401</c:v>
                </c:pt>
                <c:pt idx="16224">
                  <c:v>22.333571939871199</c:v>
                </c:pt>
                <c:pt idx="16225">
                  <c:v>22.3349485160509</c:v>
                </c:pt>
                <c:pt idx="16226">
                  <c:v>22.336325092230599</c:v>
                </c:pt>
                <c:pt idx="16227">
                  <c:v>22.3377016684103</c:v>
                </c:pt>
                <c:pt idx="16228">
                  <c:v>22.339078244590102</c:v>
                </c:pt>
                <c:pt idx="16229">
                  <c:v>22.3404548207698</c:v>
                </c:pt>
                <c:pt idx="16230">
                  <c:v>22.341831396949502</c:v>
                </c:pt>
                <c:pt idx="16231">
                  <c:v>22.3432079731292</c:v>
                </c:pt>
                <c:pt idx="16232">
                  <c:v>22.344584549309001</c:v>
                </c:pt>
                <c:pt idx="16233">
                  <c:v>22.345961125488699</c:v>
                </c:pt>
                <c:pt idx="16234">
                  <c:v>22.347337701668401</c:v>
                </c:pt>
                <c:pt idx="16235">
                  <c:v>22.348714277848099</c:v>
                </c:pt>
                <c:pt idx="16236">
                  <c:v>22.350090854027901</c:v>
                </c:pt>
                <c:pt idx="16237">
                  <c:v>22.351467430207599</c:v>
                </c:pt>
                <c:pt idx="16238">
                  <c:v>22.352844006387301</c:v>
                </c:pt>
                <c:pt idx="16239">
                  <c:v>22.354220582566999</c:v>
                </c:pt>
                <c:pt idx="16240">
                  <c:v>22.3555971587468</c:v>
                </c:pt>
                <c:pt idx="16241">
                  <c:v>22.356973734926498</c:v>
                </c:pt>
                <c:pt idx="16242">
                  <c:v>22.3583503111062</c:v>
                </c:pt>
                <c:pt idx="16243">
                  <c:v>22.359726887285898</c:v>
                </c:pt>
                <c:pt idx="16244">
                  <c:v>22.3611034634657</c:v>
                </c:pt>
                <c:pt idx="16245">
                  <c:v>22.362480039645401</c:v>
                </c:pt>
                <c:pt idx="16246">
                  <c:v>22.3638566158251</c:v>
                </c:pt>
                <c:pt idx="16247">
                  <c:v>22.365233192004801</c:v>
                </c:pt>
                <c:pt idx="16248">
                  <c:v>22.366609768184599</c:v>
                </c:pt>
                <c:pt idx="16249">
                  <c:v>22.367986344364301</c:v>
                </c:pt>
                <c:pt idx="16250">
                  <c:v>22.369362920543999</c:v>
                </c:pt>
                <c:pt idx="16251">
                  <c:v>22.3707394967238</c:v>
                </c:pt>
                <c:pt idx="16252">
                  <c:v>22.372116072903498</c:v>
                </c:pt>
                <c:pt idx="16253">
                  <c:v>22.3734926490832</c:v>
                </c:pt>
                <c:pt idx="16254">
                  <c:v>22.374869225262898</c:v>
                </c:pt>
                <c:pt idx="16255">
                  <c:v>22.3762458014427</c:v>
                </c:pt>
                <c:pt idx="16256">
                  <c:v>22.377622377622401</c:v>
                </c:pt>
                <c:pt idx="16257">
                  <c:v>22.3789989538021</c:v>
                </c:pt>
                <c:pt idx="16258">
                  <c:v>22.380375529981801</c:v>
                </c:pt>
                <c:pt idx="16259">
                  <c:v>22.381752106161599</c:v>
                </c:pt>
                <c:pt idx="16260">
                  <c:v>22.383128682341301</c:v>
                </c:pt>
                <c:pt idx="16261">
                  <c:v>22.384505258520999</c:v>
                </c:pt>
                <c:pt idx="16262">
                  <c:v>22.385881834700701</c:v>
                </c:pt>
                <c:pt idx="16263">
                  <c:v>22.387258410880499</c:v>
                </c:pt>
                <c:pt idx="16264">
                  <c:v>22.3886349870602</c:v>
                </c:pt>
                <c:pt idx="16265">
                  <c:v>22.390011563239899</c:v>
                </c:pt>
                <c:pt idx="16266">
                  <c:v>22.3913881394196</c:v>
                </c:pt>
                <c:pt idx="16267">
                  <c:v>22.392764715599402</c:v>
                </c:pt>
                <c:pt idx="16268">
                  <c:v>22.3941412917791</c:v>
                </c:pt>
                <c:pt idx="16269">
                  <c:v>22.395517867958802</c:v>
                </c:pt>
                <c:pt idx="16270">
                  <c:v>22.3968944441385</c:v>
                </c:pt>
                <c:pt idx="16271">
                  <c:v>22.398271020318301</c:v>
                </c:pt>
                <c:pt idx="16272">
                  <c:v>22.399647596497999</c:v>
                </c:pt>
                <c:pt idx="16273">
                  <c:v>22.401024172677701</c:v>
                </c:pt>
                <c:pt idx="16274">
                  <c:v>22.402400748857399</c:v>
                </c:pt>
                <c:pt idx="16275">
                  <c:v>22.403777325037201</c:v>
                </c:pt>
                <c:pt idx="16276">
                  <c:v>22.405153901216899</c:v>
                </c:pt>
                <c:pt idx="16277">
                  <c:v>22.406530477396601</c:v>
                </c:pt>
                <c:pt idx="16278">
                  <c:v>22.407907053576398</c:v>
                </c:pt>
                <c:pt idx="16279">
                  <c:v>22.4092836297561</c:v>
                </c:pt>
                <c:pt idx="16280">
                  <c:v>22.410660205935802</c:v>
                </c:pt>
                <c:pt idx="16281">
                  <c:v>22.4120367821155</c:v>
                </c:pt>
                <c:pt idx="16282">
                  <c:v>22.413413358295202</c:v>
                </c:pt>
                <c:pt idx="16283">
                  <c:v>22.414789934474999</c:v>
                </c:pt>
                <c:pt idx="16284">
                  <c:v>22.416166510654701</c:v>
                </c:pt>
                <c:pt idx="16285">
                  <c:v>22.417543086834399</c:v>
                </c:pt>
                <c:pt idx="16286">
                  <c:v>22.418919663014201</c:v>
                </c:pt>
                <c:pt idx="16287">
                  <c:v>22.420296239193899</c:v>
                </c:pt>
                <c:pt idx="16288">
                  <c:v>22.421672815373601</c:v>
                </c:pt>
                <c:pt idx="16289">
                  <c:v>22.423049391553299</c:v>
                </c:pt>
                <c:pt idx="16290">
                  <c:v>22.4244259677331</c:v>
                </c:pt>
                <c:pt idx="16291">
                  <c:v>22.425802543912798</c:v>
                </c:pt>
                <c:pt idx="16292">
                  <c:v>22.4271791200925</c:v>
                </c:pt>
                <c:pt idx="16293">
                  <c:v>22.428555696272198</c:v>
                </c:pt>
                <c:pt idx="16294">
                  <c:v>22.429932272452</c:v>
                </c:pt>
                <c:pt idx="16295">
                  <c:v>22.431308848631701</c:v>
                </c:pt>
                <c:pt idx="16296">
                  <c:v>22.4326854248114</c:v>
                </c:pt>
                <c:pt idx="16297">
                  <c:v>22.434062000991101</c:v>
                </c:pt>
                <c:pt idx="16298">
                  <c:v>22.435438577170899</c:v>
                </c:pt>
                <c:pt idx="16299">
                  <c:v>22.436815153350601</c:v>
                </c:pt>
                <c:pt idx="16300">
                  <c:v>22.438191729530299</c:v>
                </c:pt>
                <c:pt idx="16301">
                  <c:v>22.439568305710001</c:v>
                </c:pt>
                <c:pt idx="16302">
                  <c:v>22.440944881889799</c:v>
                </c:pt>
                <c:pt idx="16303">
                  <c:v>22.4423214580695</c:v>
                </c:pt>
                <c:pt idx="16304">
                  <c:v>22.443698034249199</c:v>
                </c:pt>
                <c:pt idx="16305">
                  <c:v>22.4450746104289</c:v>
                </c:pt>
                <c:pt idx="16306">
                  <c:v>22.446451186608702</c:v>
                </c:pt>
                <c:pt idx="16307">
                  <c:v>22.4478277627884</c:v>
                </c:pt>
                <c:pt idx="16308">
                  <c:v>22.449204338968102</c:v>
                </c:pt>
                <c:pt idx="16309">
                  <c:v>22.450580915147899</c:v>
                </c:pt>
                <c:pt idx="16310">
                  <c:v>22.451957491327601</c:v>
                </c:pt>
                <c:pt idx="16311">
                  <c:v>22.453334067507299</c:v>
                </c:pt>
                <c:pt idx="16312">
                  <c:v>22.454710643687001</c:v>
                </c:pt>
                <c:pt idx="16313">
                  <c:v>22.456087219866799</c:v>
                </c:pt>
                <c:pt idx="16314">
                  <c:v>22.4574637960465</c:v>
                </c:pt>
                <c:pt idx="16315">
                  <c:v>22.458840372226199</c:v>
                </c:pt>
                <c:pt idx="16316">
                  <c:v>22.4602169484059</c:v>
                </c:pt>
                <c:pt idx="16317">
                  <c:v>22.461593524585702</c:v>
                </c:pt>
                <c:pt idx="16318">
                  <c:v>22.4629701007654</c:v>
                </c:pt>
                <c:pt idx="16319">
                  <c:v>22.464346676945102</c:v>
                </c:pt>
                <c:pt idx="16320">
                  <c:v>22.4657232531248</c:v>
                </c:pt>
                <c:pt idx="16321">
                  <c:v>22.467099829304601</c:v>
                </c:pt>
                <c:pt idx="16322">
                  <c:v>22.468476405484299</c:v>
                </c:pt>
                <c:pt idx="16323">
                  <c:v>22.469852981664001</c:v>
                </c:pt>
                <c:pt idx="16324">
                  <c:v>22.471229557843699</c:v>
                </c:pt>
                <c:pt idx="16325">
                  <c:v>22.472606134023501</c:v>
                </c:pt>
                <c:pt idx="16326">
                  <c:v>22.473982710203199</c:v>
                </c:pt>
                <c:pt idx="16327">
                  <c:v>22.475359286382901</c:v>
                </c:pt>
                <c:pt idx="16328">
                  <c:v>22.476735862562599</c:v>
                </c:pt>
                <c:pt idx="16329">
                  <c:v>22.4781124387424</c:v>
                </c:pt>
                <c:pt idx="16330">
                  <c:v>22.479489014922098</c:v>
                </c:pt>
                <c:pt idx="16331">
                  <c:v>22.4808655911018</c:v>
                </c:pt>
                <c:pt idx="16332">
                  <c:v>22.482242167281498</c:v>
                </c:pt>
                <c:pt idx="16333">
                  <c:v>22.4836187434613</c:v>
                </c:pt>
                <c:pt idx="16334">
                  <c:v>22.484995319641001</c:v>
                </c:pt>
                <c:pt idx="16335">
                  <c:v>22.4863718958207</c:v>
                </c:pt>
                <c:pt idx="16336">
                  <c:v>22.487748472000401</c:v>
                </c:pt>
                <c:pt idx="16337">
                  <c:v>22.489125048180199</c:v>
                </c:pt>
                <c:pt idx="16338">
                  <c:v>22.490501624359901</c:v>
                </c:pt>
                <c:pt idx="16339">
                  <c:v>22.491878200539599</c:v>
                </c:pt>
                <c:pt idx="16340">
                  <c:v>22.493254776719301</c:v>
                </c:pt>
                <c:pt idx="16341">
                  <c:v>22.494631352899098</c:v>
                </c:pt>
                <c:pt idx="16342">
                  <c:v>22.4960079290788</c:v>
                </c:pt>
                <c:pt idx="16343">
                  <c:v>22.497384505258498</c:v>
                </c:pt>
                <c:pt idx="16344">
                  <c:v>22.4987610814383</c:v>
                </c:pt>
                <c:pt idx="16345">
                  <c:v>22.500137657618001</c:v>
                </c:pt>
                <c:pt idx="16346">
                  <c:v>22.5015142337977</c:v>
                </c:pt>
                <c:pt idx="16347">
                  <c:v>22.502890809977401</c:v>
                </c:pt>
                <c:pt idx="16348">
                  <c:v>22.504267386157199</c:v>
                </c:pt>
                <c:pt idx="16349">
                  <c:v>22.505643962336901</c:v>
                </c:pt>
                <c:pt idx="16350">
                  <c:v>22.507020538516599</c:v>
                </c:pt>
                <c:pt idx="16351">
                  <c:v>22.508397114696301</c:v>
                </c:pt>
                <c:pt idx="16352">
                  <c:v>22.509773690876099</c:v>
                </c:pt>
                <c:pt idx="16353">
                  <c:v>22.5111502670558</c:v>
                </c:pt>
                <c:pt idx="16354">
                  <c:v>22.512526843235499</c:v>
                </c:pt>
                <c:pt idx="16355">
                  <c:v>22.5139034194152</c:v>
                </c:pt>
                <c:pt idx="16356">
                  <c:v>22.515279995595002</c:v>
                </c:pt>
                <c:pt idx="16357">
                  <c:v>22.5166565717747</c:v>
                </c:pt>
                <c:pt idx="16358">
                  <c:v>22.518033147954402</c:v>
                </c:pt>
                <c:pt idx="16359">
                  <c:v>22.5194097241341</c:v>
                </c:pt>
                <c:pt idx="16360">
                  <c:v>22.520786300313901</c:v>
                </c:pt>
                <c:pt idx="16361">
                  <c:v>22.522162876493599</c:v>
                </c:pt>
                <c:pt idx="16362">
                  <c:v>22.523539452673301</c:v>
                </c:pt>
                <c:pt idx="16363">
                  <c:v>22.524916028852999</c:v>
                </c:pt>
                <c:pt idx="16364">
                  <c:v>22.526292605032801</c:v>
                </c:pt>
                <c:pt idx="16365">
                  <c:v>22.527669181212499</c:v>
                </c:pt>
                <c:pt idx="16366">
                  <c:v>22.5290457573922</c:v>
                </c:pt>
                <c:pt idx="16367">
                  <c:v>22.530422333571899</c:v>
                </c:pt>
                <c:pt idx="16368">
                  <c:v>22.5317989097517</c:v>
                </c:pt>
                <c:pt idx="16369">
                  <c:v>22.533175485931402</c:v>
                </c:pt>
                <c:pt idx="16370">
                  <c:v>22.5345520621111</c:v>
                </c:pt>
                <c:pt idx="16371">
                  <c:v>22.535928638290802</c:v>
                </c:pt>
                <c:pt idx="16372">
                  <c:v>22.537305214470599</c:v>
                </c:pt>
                <c:pt idx="16373">
                  <c:v>22.538681790650301</c:v>
                </c:pt>
                <c:pt idx="16374">
                  <c:v>22.540058366829999</c:v>
                </c:pt>
                <c:pt idx="16375">
                  <c:v>22.541434943009701</c:v>
                </c:pt>
                <c:pt idx="16376">
                  <c:v>22.542811519189499</c:v>
                </c:pt>
                <c:pt idx="16377">
                  <c:v>22.544188095369201</c:v>
                </c:pt>
                <c:pt idx="16378">
                  <c:v>22.545564671548899</c:v>
                </c:pt>
                <c:pt idx="16379">
                  <c:v>22.5469412477287</c:v>
                </c:pt>
                <c:pt idx="16380">
                  <c:v>22.548317823908398</c:v>
                </c:pt>
                <c:pt idx="16381">
                  <c:v>22.5496944000881</c:v>
                </c:pt>
                <c:pt idx="16382">
                  <c:v>22.551070976267798</c:v>
                </c:pt>
                <c:pt idx="16383">
                  <c:v>22.5524475524476</c:v>
                </c:pt>
                <c:pt idx="16384">
                  <c:v>22.553824128627301</c:v>
                </c:pt>
                <c:pt idx="16385">
                  <c:v>22.555200704807</c:v>
                </c:pt>
                <c:pt idx="16386">
                  <c:v>22.556577280986701</c:v>
                </c:pt>
                <c:pt idx="16387">
                  <c:v>22.557953857166499</c:v>
                </c:pt>
                <c:pt idx="16388">
                  <c:v>22.559330433346201</c:v>
                </c:pt>
                <c:pt idx="16389">
                  <c:v>22.560707009525899</c:v>
                </c:pt>
                <c:pt idx="16390">
                  <c:v>22.562083585705601</c:v>
                </c:pt>
                <c:pt idx="16391">
                  <c:v>22.563460161885398</c:v>
                </c:pt>
                <c:pt idx="16392">
                  <c:v>22.5648367380651</c:v>
                </c:pt>
                <c:pt idx="16393">
                  <c:v>22.566213314244798</c:v>
                </c:pt>
                <c:pt idx="16394">
                  <c:v>22.5675898904245</c:v>
                </c:pt>
                <c:pt idx="16395">
                  <c:v>22.568966466604302</c:v>
                </c:pt>
                <c:pt idx="16396">
                  <c:v>22.570343042784</c:v>
                </c:pt>
                <c:pt idx="16397">
                  <c:v>22.571719618963701</c:v>
                </c:pt>
                <c:pt idx="16398">
                  <c:v>22.5730961951434</c:v>
                </c:pt>
                <c:pt idx="16399">
                  <c:v>22.574472771323201</c:v>
                </c:pt>
                <c:pt idx="16400">
                  <c:v>22.575849347502899</c:v>
                </c:pt>
                <c:pt idx="16401">
                  <c:v>22.577225923682601</c:v>
                </c:pt>
                <c:pt idx="16402">
                  <c:v>22.578602499862299</c:v>
                </c:pt>
                <c:pt idx="16403">
                  <c:v>22.5799790760421</c:v>
                </c:pt>
                <c:pt idx="16404">
                  <c:v>22.581355652221799</c:v>
                </c:pt>
                <c:pt idx="16405">
                  <c:v>22.5827322284015</c:v>
                </c:pt>
                <c:pt idx="16406">
                  <c:v>22.584108804581302</c:v>
                </c:pt>
                <c:pt idx="16407">
                  <c:v>22.585485380761</c:v>
                </c:pt>
                <c:pt idx="16408">
                  <c:v>22.586861956940702</c:v>
                </c:pt>
                <c:pt idx="16409">
                  <c:v>22.5882385331204</c:v>
                </c:pt>
                <c:pt idx="16410">
                  <c:v>22.589615109300201</c:v>
                </c:pt>
                <c:pt idx="16411">
                  <c:v>22.590991685479899</c:v>
                </c:pt>
                <c:pt idx="16412">
                  <c:v>22.592368261659601</c:v>
                </c:pt>
                <c:pt idx="16413">
                  <c:v>22.593744837839299</c:v>
                </c:pt>
                <c:pt idx="16414">
                  <c:v>22.595121414019101</c:v>
                </c:pt>
                <c:pt idx="16415">
                  <c:v>22.596497990198799</c:v>
                </c:pt>
                <c:pt idx="16416">
                  <c:v>22.597874566378501</c:v>
                </c:pt>
                <c:pt idx="16417">
                  <c:v>22.599251142558199</c:v>
                </c:pt>
                <c:pt idx="16418">
                  <c:v>22.600627718738</c:v>
                </c:pt>
                <c:pt idx="16419">
                  <c:v>22.602004294917698</c:v>
                </c:pt>
                <c:pt idx="16420">
                  <c:v>22.6033808710974</c:v>
                </c:pt>
                <c:pt idx="16421">
                  <c:v>22.604757447277098</c:v>
                </c:pt>
                <c:pt idx="16422">
                  <c:v>22.606134023456899</c:v>
                </c:pt>
                <c:pt idx="16423">
                  <c:v>22.607510599636601</c:v>
                </c:pt>
                <c:pt idx="16424">
                  <c:v>22.608887175816299</c:v>
                </c:pt>
                <c:pt idx="16425">
                  <c:v>22.610263751996001</c:v>
                </c:pt>
                <c:pt idx="16426">
                  <c:v>22.611640328175799</c:v>
                </c:pt>
                <c:pt idx="16427">
                  <c:v>22.613016904355501</c:v>
                </c:pt>
                <c:pt idx="16428">
                  <c:v>22.614393480535199</c:v>
                </c:pt>
                <c:pt idx="16429">
                  <c:v>22.615770056714901</c:v>
                </c:pt>
                <c:pt idx="16430">
                  <c:v>22.617146632894698</c:v>
                </c:pt>
                <c:pt idx="16431">
                  <c:v>22.6185232090744</c:v>
                </c:pt>
                <c:pt idx="16432">
                  <c:v>22.619899785254098</c:v>
                </c:pt>
                <c:pt idx="16433">
                  <c:v>22.6212763614338</c:v>
                </c:pt>
                <c:pt idx="16434">
                  <c:v>22.622652937613601</c:v>
                </c:pt>
                <c:pt idx="16435">
                  <c:v>22.6240295137933</c:v>
                </c:pt>
                <c:pt idx="16436">
                  <c:v>22.625406089973001</c:v>
                </c:pt>
                <c:pt idx="16437">
                  <c:v>22.6267826661527</c:v>
                </c:pt>
                <c:pt idx="16438">
                  <c:v>22.628159242332501</c:v>
                </c:pt>
                <c:pt idx="16439">
                  <c:v>22.629535818512199</c:v>
                </c:pt>
                <c:pt idx="16440">
                  <c:v>22.630912394691901</c:v>
                </c:pt>
                <c:pt idx="16441">
                  <c:v>22.632288970871699</c:v>
                </c:pt>
                <c:pt idx="16442">
                  <c:v>22.6336655470514</c:v>
                </c:pt>
                <c:pt idx="16443">
                  <c:v>22.635042123231099</c:v>
                </c:pt>
                <c:pt idx="16444">
                  <c:v>22.6364186994108</c:v>
                </c:pt>
                <c:pt idx="16445">
                  <c:v>22.637795275590602</c:v>
                </c:pt>
                <c:pt idx="16446">
                  <c:v>22.6391718517703</c:v>
                </c:pt>
                <c:pt idx="16447">
                  <c:v>22.640548427950002</c:v>
                </c:pt>
                <c:pt idx="16448">
                  <c:v>22.6419250041297</c:v>
                </c:pt>
                <c:pt idx="16449">
                  <c:v>22.643301580309501</c:v>
                </c:pt>
                <c:pt idx="16450">
                  <c:v>22.644678156489199</c:v>
                </c:pt>
                <c:pt idx="16451">
                  <c:v>22.646054732668901</c:v>
                </c:pt>
                <c:pt idx="16452">
                  <c:v>22.647431308848599</c:v>
                </c:pt>
                <c:pt idx="16453">
                  <c:v>22.6488078850284</c:v>
                </c:pt>
                <c:pt idx="16454">
                  <c:v>22.650184461208099</c:v>
                </c:pt>
                <c:pt idx="16455">
                  <c:v>22.6515610373878</c:v>
                </c:pt>
                <c:pt idx="16456">
                  <c:v>22.652937613567499</c:v>
                </c:pt>
                <c:pt idx="16457">
                  <c:v>22.6543141897473</c:v>
                </c:pt>
                <c:pt idx="16458">
                  <c:v>22.655690765927002</c:v>
                </c:pt>
                <c:pt idx="16459">
                  <c:v>22.6570673421067</c:v>
                </c:pt>
                <c:pt idx="16460">
                  <c:v>22.658443918286402</c:v>
                </c:pt>
                <c:pt idx="16461">
                  <c:v>22.659820494466199</c:v>
                </c:pt>
                <c:pt idx="16462">
                  <c:v>22.661197070645901</c:v>
                </c:pt>
                <c:pt idx="16463">
                  <c:v>22.662573646825599</c:v>
                </c:pt>
                <c:pt idx="16464">
                  <c:v>22.663950223005301</c:v>
                </c:pt>
                <c:pt idx="16465">
                  <c:v>22.665326799185099</c:v>
                </c:pt>
                <c:pt idx="16466">
                  <c:v>22.666703375364801</c:v>
                </c:pt>
                <c:pt idx="16467">
                  <c:v>22.668079951544499</c:v>
                </c:pt>
                <c:pt idx="16468">
                  <c:v>22.669456527724201</c:v>
                </c:pt>
                <c:pt idx="16469">
                  <c:v>22.670833103903998</c:v>
                </c:pt>
                <c:pt idx="16470">
                  <c:v>22.6722096800837</c:v>
                </c:pt>
                <c:pt idx="16471">
                  <c:v>22.673586256263398</c:v>
                </c:pt>
                <c:pt idx="16472">
                  <c:v>22.6749628324431</c:v>
                </c:pt>
                <c:pt idx="16473">
                  <c:v>22.676339408622901</c:v>
                </c:pt>
                <c:pt idx="16474">
                  <c:v>22.6777159848026</c:v>
                </c:pt>
                <c:pt idx="16475">
                  <c:v>22.679092560982301</c:v>
                </c:pt>
                <c:pt idx="16476">
                  <c:v>22.680469137162099</c:v>
                </c:pt>
                <c:pt idx="16477">
                  <c:v>22.681845713341801</c:v>
                </c:pt>
                <c:pt idx="16478">
                  <c:v>22.683222289521499</c:v>
                </c:pt>
                <c:pt idx="16479">
                  <c:v>22.684598865701201</c:v>
                </c:pt>
                <c:pt idx="16480">
                  <c:v>22.685975441880998</c:v>
                </c:pt>
                <c:pt idx="16481">
                  <c:v>22.6873520180607</c:v>
                </c:pt>
                <c:pt idx="16482">
                  <c:v>22.688728594240398</c:v>
                </c:pt>
                <c:pt idx="16483">
                  <c:v>22.6901051704201</c:v>
                </c:pt>
                <c:pt idx="16484">
                  <c:v>22.691481746599901</c:v>
                </c:pt>
                <c:pt idx="16485">
                  <c:v>22.6928583227796</c:v>
                </c:pt>
                <c:pt idx="16486">
                  <c:v>22.694234898959301</c:v>
                </c:pt>
                <c:pt idx="16487">
                  <c:v>22.695611475139</c:v>
                </c:pt>
                <c:pt idx="16488">
                  <c:v>22.696988051318801</c:v>
                </c:pt>
                <c:pt idx="16489">
                  <c:v>22.698364627498499</c:v>
                </c:pt>
                <c:pt idx="16490">
                  <c:v>22.699741203678201</c:v>
                </c:pt>
                <c:pt idx="16491">
                  <c:v>22.701117779857899</c:v>
                </c:pt>
                <c:pt idx="16492">
                  <c:v>22.7024943560377</c:v>
                </c:pt>
                <c:pt idx="16493">
                  <c:v>22.703870932217399</c:v>
                </c:pt>
                <c:pt idx="16494">
                  <c:v>22.7052475083971</c:v>
                </c:pt>
                <c:pt idx="16495">
                  <c:v>22.706624084576799</c:v>
                </c:pt>
                <c:pt idx="16496">
                  <c:v>22.7080006607566</c:v>
                </c:pt>
                <c:pt idx="16497">
                  <c:v>22.709377236936302</c:v>
                </c:pt>
                <c:pt idx="16498">
                  <c:v>22.710753813116</c:v>
                </c:pt>
                <c:pt idx="16499">
                  <c:v>22.712130389295702</c:v>
                </c:pt>
                <c:pt idx="16500">
                  <c:v>22.713506965475499</c:v>
                </c:pt>
                <c:pt idx="16501">
                  <c:v>22.714883541655201</c:v>
                </c:pt>
                <c:pt idx="16502">
                  <c:v>22.716260117834899</c:v>
                </c:pt>
                <c:pt idx="16503">
                  <c:v>22.717636694014601</c:v>
                </c:pt>
                <c:pt idx="16504">
                  <c:v>22.719013270194399</c:v>
                </c:pt>
                <c:pt idx="16505">
                  <c:v>22.720389846374101</c:v>
                </c:pt>
                <c:pt idx="16506">
                  <c:v>22.721766422553799</c:v>
                </c:pt>
                <c:pt idx="16507">
                  <c:v>22.7231429987336</c:v>
                </c:pt>
                <c:pt idx="16508">
                  <c:v>22.724519574913302</c:v>
                </c:pt>
                <c:pt idx="16509">
                  <c:v>22.725896151093</c:v>
                </c:pt>
                <c:pt idx="16510">
                  <c:v>22.727272727272702</c:v>
                </c:pt>
                <c:pt idx="16511">
                  <c:v>22.728649303452499</c:v>
                </c:pt>
                <c:pt idx="16512">
                  <c:v>22.730025879632201</c:v>
                </c:pt>
                <c:pt idx="16513">
                  <c:v>22.731402455811899</c:v>
                </c:pt>
                <c:pt idx="16514">
                  <c:v>22.732779031991601</c:v>
                </c:pt>
                <c:pt idx="16515">
                  <c:v>22.734155608171399</c:v>
                </c:pt>
                <c:pt idx="16516">
                  <c:v>22.735532184351101</c:v>
                </c:pt>
                <c:pt idx="16517">
                  <c:v>22.736908760530799</c:v>
                </c:pt>
                <c:pt idx="16518">
                  <c:v>22.738285336710501</c:v>
                </c:pt>
                <c:pt idx="16519">
                  <c:v>22.739661912890298</c:v>
                </c:pt>
                <c:pt idx="16520">
                  <c:v>22.74103848907</c:v>
                </c:pt>
                <c:pt idx="16521">
                  <c:v>22.742415065249698</c:v>
                </c:pt>
                <c:pt idx="16522">
                  <c:v>22.7437916414294</c:v>
                </c:pt>
                <c:pt idx="16523">
                  <c:v>22.745168217609201</c:v>
                </c:pt>
                <c:pt idx="16524">
                  <c:v>22.7465447937889</c:v>
                </c:pt>
                <c:pt idx="16525">
                  <c:v>22.747921369968601</c:v>
                </c:pt>
                <c:pt idx="16526">
                  <c:v>22.7492979461483</c:v>
                </c:pt>
                <c:pt idx="16527">
                  <c:v>22.750674522328101</c:v>
                </c:pt>
                <c:pt idx="16528">
                  <c:v>22.752051098507799</c:v>
                </c:pt>
                <c:pt idx="16529">
                  <c:v>22.753427674687501</c:v>
                </c:pt>
                <c:pt idx="16530">
                  <c:v>22.754804250867199</c:v>
                </c:pt>
                <c:pt idx="16531">
                  <c:v>22.756180827047</c:v>
                </c:pt>
                <c:pt idx="16532">
                  <c:v>22.757557403226699</c:v>
                </c:pt>
                <c:pt idx="16533">
                  <c:v>22.7589339794064</c:v>
                </c:pt>
                <c:pt idx="16534">
                  <c:v>22.760310555586202</c:v>
                </c:pt>
                <c:pt idx="16535">
                  <c:v>22.7616871317659</c:v>
                </c:pt>
                <c:pt idx="16536">
                  <c:v>22.763063707945602</c:v>
                </c:pt>
                <c:pt idx="16537">
                  <c:v>22.7644402841253</c:v>
                </c:pt>
                <c:pt idx="16538">
                  <c:v>22.765816860305101</c:v>
                </c:pt>
                <c:pt idx="16539">
                  <c:v>22.767193436484799</c:v>
                </c:pt>
                <c:pt idx="16540">
                  <c:v>22.768570012664501</c:v>
                </c:pt>
                <c:pt idx="16541">
                  <c:v>22.769946588844199</c:v>
                </c:pt>
                <c:pt idx="16542">
                  <c:v>22.771323165024</c:v>
                </c:pt>
                <c:pt idx="16543">
                  <c:v>22.772699741203699</c:v>
                </c:pt>
                <c:pt idx="16544">
                  <c:v>22.7740763173834</c:v>
                </c:pt>
                <c:pt idx="16545">
                  <c:v>22.775452893563099</c:v>
                </c:pt>
                <c:pt idx="16546">
                  <c:v>22.7768294697429</c:v>
                </c:pt>
                <c:pt idx="16547">
                  <c:v>22.778206045922602</c:v>
                </c:pt>
                <c:pt idx="16548">
                  <c:v>22.7795826221023</c:v>
                </c:pt>
                <c:pt idx="16549">
                  <c:v>22.780959198282002</c:v>
                </c:pt>
                <c:pt idx="16550">
                  <c:v>22.782335774461799</c:v>
                </c:pt>
                <c:pt idx="16551">
                  <c:v>22.783712350641501</c:v>
                </c:pt>
                <c:pt idx="16552">
                  <c:v>22.785088926821199</c:v>
                </c:pt>
                <c:pt idx="16553">
                  <c:v>22.786465503000901</c:v>
                </c:pt>
                <c:pt idx="16554">
                  <c:v>22.787842079180699</c:v>
                </c:pt>
                <c:pt idx="16555">
                  <c:v>22.789218655360401</c:v>
                </c:pt>
                <c:pt idx="16556">
                  <c:v>22.790595231540099</c:v>
                </c:pt>
                <c:pt idx="16557">
                  <c:v>22.791971807719801</c:v>
                </c:pt>
                <c:pt idx="16558">
                  <c:v>22.793348383899598</c:v>
                </c:pt>
                <c:pt idx="16559">
                  <c:v>22.7947249600793</c:v>
                </c:pt>
                <c:pt idx="16560">
                  <c:v>22.796101536258998</c:v>
                </c:pt>
                <c:pt idx="16561">
                  <c:v>22.7974781124387</c:v>
                </c:pt>
                <c:pt idx="16562">
                  <c:v>22.798854688618501</c:v>
                </c:pt>
                <c:pt idx="16563">
                  <c:v>22.8002312647982</c:v>
                </c:pt>
                <c:pt idx="16564">
                  <c:v>22.801607840977901</c:v>
                </c:pt>
                <c:pt idx="16565">
                  <c:v>22.802984417157699</c:v>
                </c:pt>
                <c:pt idx="16566">
                  <c:v>22.804360993337401</c:v>
                </c:pt>
                <c:pt idx="16567">
                  <c:v>22.805737569517099</c:v>
                </c:pt>
                <c:pt idx="16568">
                  <c:v>22.807114145696801</c:v>
                </c:pt>
                <c:pt idx="16569">
                  <c:v>22.808490721876598</c:v>
                </c:pt>
                <c:pt idx="16570">
                  <c:v>22.8098672980563</c:v>
                </c:pt>
                <c:pt idx="16571">
                  <c:v>22.811243874235998</c:v>
                </c:pt>
                <c:pt idx="16572">
                  <c:v>22.8126204504157</c:v>
                </c:pt>
                <c:pt idx="16573">
                  <c:v>22.813997026595501</c:v>
                </c:pt>
                <c:pt idx="16574">
                  <c:v>22.8153736027752</c:v>
                </c:pt>
                <c:pt idx="16575">
                  <c:v>22.816750178954901</c:v>
                </c:pt>
                <c:pt idx="16576">
                  <c:v>22.8181267551346</c:v>
                </c:pt>
                <c:pt idx="16577">
                  <c:v>22.819503331314401</c:v>
                </c:pt>
                <c:pt idx="16578">
                  <c:v>22.820879907494099</c:v>
                </c:pt>
                <c:pt idx="16579">
                  <c:v>22.822256483673801</c:v>
                </c:pt>
                <c:pt idx="16580">
                  <c:v>22.823633059853499</c:v>
                </c:pt>
                <c:pt idx="16581">
                  <c:v>22.8250096360333</c:v>
                </c:pt>
                <c:pt idx="16582">
                  <c:v>22.826386212212999</c:v>
                </c:pt>
                <c:pt idx="16583">
                  <c:v>22.8277627883927</c:v>
                </c:pt>
                <c:pt idx="16584">
                  <c:v>22.829139364572399</c:v>
                </c:pt>
                <c:pt idx="16585">
                  <c:v>22.8305159407522</c:v>
                </c:pt>
                <c:pt idx="16586">
                  <c:v>22.831892516931902</c:v>
                </c:pt>
                <c:pt idx="16587">
                  <c:v>22.8332690931116</c:v>
                </c:pt>
                <c:pt idx="16588">
                  <c:v>22.834645669291302</c:v>
                </c:pt>
                <c:pt idx="16589">
                  <c:v>22.836022245471099</c:v>
                </c:pt>
                <c:pt idx="16590">
                  <c:v>22.837398821650801</c:v>
                </c:pt>
                <c:pt idx="16591">
                  <c:v>22.838775397830499</c:v>
                </c:pt>
                <c:pt idx="16592">
                  <c:v>22.840151974010201</c:v>
                </c:pt>
                <c:pt idx="16593">
                  <c:v>22.841528550189999</c:v>
                </c:pt>
                <c:pt idx="16594">
                  <c:v>22.8429051263697</c:v>
                </c:pt>
                <c:pt idx="16595">
                  <c:v>22.844281702549399</c:v>
                </c:pt>
                <c:pt idx="16596">
                  <c:v>22.8456582787291</c:v>
                </c:pt>
                <c:pt idx="16597">
                  <c:v>22.847034854908902</c:v>
                </c:pt>
                <c:pt idx="16598">
                  <c:v>22.8484114310886</c:v>
                </c:pt>
                <c:pt idx="16599">
                  <c:v>22.849788007268302</c:v>
                </c:pt>
                <c:pt idx="16600">
                  <c:v>22.851164583448099</c:v>
                </c:pt>
                <c:pt idx="16601">
                  <c:v>22.852541159627801</c:v>
                </c:pt>
                <c:pt idx="16602">
                  <c:v>22.853917735807499</c:v>
                </c:pt>
                <c:pt idx="16603">
                  <c:v>22.855294311987201</c:v>
                </c:pt>
                <c:pt idx="16604">
                  <c:v>22.856670888166999</c:v>
                </c:pt>
                <c:pt idx="16605">
                  <c:v>22.858047464346701</c:v>
                </c:pt>
                <c:pt idx="16606">
                  <c:v>22.859424040526399</c:v>
                </c:pt>
                <c:pt idx="16607">
                  <c:v>22.860800616706101</c:v>
                </c:pt>
                <c:pt idx="16608">
                  <c:v>22.862177192885898</c:v>
                </c:pt>
                <c:pt idx="16609">
                  <c:v>22.8635537690656</c:v>
                </c:pt>
                <c:pt idx="16610">
                  <c:v>22.864930345245298</c:v>
                </c:pt>
                <c:pt idx="16611">
                  <c:v>22.866306921425</c:v>
                </c:pt>
                <c:pt idx="16612">
                  <c:v>22.867683497604801</c:v>
                </c:pt>
                <c:pt idx="16613">
                  <c:v>22.8690600737845</c:v>
                </c:pt>
                <c:pt idx="16614">
                  <c:v>22.870436649964201</c:v>
                </c:pt>
                <c:pt idx="16615">
                  <c:v>22.8718132261439</c:v>
                </c:pt>
                <c:pt idx="16616">
                  <c:v>22.873189802323701</c:v>
                </c:pt>
                <c:pt idx="16617">
                  <c:v>22.874566378503399</c:v>
                </c:pt>
                <c:pt idx="16618">
                  <c:v>22.875942954683101</c:v>
                </c:pt>
                <c:pt idx="16619">
                  <c:v>22.877319530862799</c:v>
                </c:pt>
                <c:pt idx="16620">
                  <c:v>22.8786961070426</c:v>
                </c:pt>
                <c:pt idx="16621">
                  <c:v>22.880072683222298</c:v>
                </c:pt>
                <c:pt idx="16622">
                  <c:v>22.881449259402</c:v>
                </c:pt>
                <c:pt idx="16623">
                  <c:v>22.882825835581698</c:v>
                </c:pt>
                <c:pt idx="16624">
                  <c:v>22.8842024117615</c:v>
                </c:pt>
                <c:pt idx="16625">
                  <c:v>22.885578987941201</c:v>
                </c:pt>
                <c:pt idx="16626">
                  <c:v>22.8869555641209</c:v>
                </c:pt>
                <c:pt idx="16627">
                  <c:v>22.888332140300601</c:v>
                </c:pt>
                <c:pt idx="16628">
                  <c:v>22.889708716480399</c:v>
                </c:pt>
                <c:pt idx="16629">
                  <c:v>22.891085292660101</c:v>
                </c:pt>
                <c:pt idx="16630">
                  <c:v>22.892461868839799</c:v>
                </c:pt>
                <c:pt idx="16631">
                  <c:v>22.893838445019501</c:v>
                </c:pt>
                <c:pt idx="16632">
                  <c:v>22.895215021199299</c:v>
                </c:pt>
                <c:pt idx="16633">
                  <c:v>22.896591597379</c:v>
                </c:pt>
                <c:pt idx="16634">
                  <c:v>22.897968173558699</c:v>
                </c:pt>
                <c:pt idx="16635">
                  <c:v>22.8993447497385</c:v>
                </c:pt>
                <c:pt idx="16636">
                  <c:v>22.900721325918202</c:v>
                </c:pt>
                <c:pt idx="16637">
                  <c:v>22.9020979020979</c:v>
                </c:pt>
                <c:pt idx="16638">
                  <c:v>22.903474478277602</c:v>
                </c:pt>
                <c:pt idx="16639">
                  <c:v>22.904851054457399</c:v>
                </c:pt>
                <c:pt idx="16640">
                  <c:v>22.906227630637101</c:v>
                </c:pt>
                <c:pt idx="16641">
                  <c:v>22.907604206816799</c:v>
                </c:pt>
                <c:pt idx="16642">
                  <c:v>22.908980782996501</c:v>
                </c:pt>
                <c:pt idx="16643">
                  <c:v>22.910357359176299</c:v>
                </c:pt>
                <c:pt idx="16644">
                  <c:v>22.911733935356001</c:v>
                </c:pt>
                <c:pt idx="16645">
                  <c:v>22.913110511535699</c:v>
                </c:pt>
                <c:pt idx="16646">
                  <c:v>22.914487087715401</c:v>
                </c:pt>
                <c:pt idx="16647">
                  <c:v>22.915863663895198</c:v>
                </c:pt>
                <c:pt idx="16648">
                  <c:v>22.9172402400749</c:v>
                </c:pt>
                <c:pt idx="16649">
                  <c:v>22.918616816254598</c:v>
                </c:pt>
                <c:pt idx="16650">
                  <c:v>22.9199933924343</c:v>
                </c:pt>
                <c:pt idx="16651">
                  <c:v>22.921369968614101</c:v>
                </c:pt>
                <c:pt idx="16652">
                  <c:v>22.922746544793799</c:v>
                </c:pt>
                <c:pt idx="16653">
                  <c:v>22.924123120973501</c:v>
                </c:pt>
                <c:pt idx="16654">
                  <c:v>22.925499697153199</c:v>
                </c:pt>
                <c:pt idx="16655">
                  <c:v>22.926876273333001</c:v>
                </c:pt>
                <c:pt idx="16656">
                  <c:v>22.928252849512699</c:v>
                </c:pt>
                <c:pt idx="16657">
                  <c:v>22.929629425692401</c:v>
                </c:pt>
                <c:pt idx="16658">
                  <c:v>22.931006001872099</c:v>
                </c:pt>
                <c:pt idx="16659">
                  <c:v>22.9323825780519</c:v>
                </c:pt>
                <c:pt idx="16660">
                  <c:v>22.933759154231598</c:v>
                </c:pt>
                <c:pt idx="16661">
                  <c:v>22.9351357304113</c:v>
                </c:pt>
                <c:pt idx="16662">
                  <c:v>22.936512306590998</c:v>
                </c:pt>
                <c:pt idx="16663">
                  <c:v>22.9378888827708</c:v>
                </c:pt>
                <c:pt idx="16664">
                  <c:v>22.939265458950501</c:v>
                </c:pt>
                <c:pt idx="16665">
                  <c:v>22.9406420351302</c:v>
                </c:pt>
                <c:pt idx="16666">
                  <c:v>22.942018611310001</c:v>
                </c:pt>
                <c:pt idx="16667">
                  <c:v>22.943395187489699</c:v>
                </c:pt>
                <c:pt idx="16668">
                  <c:v>22.944771763669401</c:v>
                </c:pt>
                <c:pt idx="16669">
                  <c:v>22.946148339849099</c:v>
                </c:pt>
                <c:pt idx="16670">
                  <c:v>22.9475249160289</c:v>
                </c:pt>
                <c:pt idx="16671">
                  <c:v>22.948901492208599</c:v>
                </c:pt>
                <c:pt idx="16672">
                  <c:v>22.9502780683883</c:v>
                </c:pt>
                <c:pt idx="16673">
                  <c:v>22.951654644567999</c:v>
                </c:pt>
                <c:pt idx="16674">
                  <c:v>22.9530312207478</c:v>
                </c:pt>
                <c:pt idx="16675">
                  <c:v>22.954407796927502</c:v>
                </c:pt>
                <c:pt idx="16676">
                  <c:v>22.9557843731072</c:v>
                </c:pt>
                <c:pt idx="16677">
                  <c:v>22.957160949286902</c:v>
                </c:pt>
                <c:pt idx="16678">
                  <c:v>22.958537525466699</c:v>
                </c:pt>
                <c:pt idx="16679">
                  <c:v>22.959914101646401</c:v>
                </c:pt>
                <c:pt idx="16680">
                  <c:v>22.961290677826099</c:v>
                </c:pt>
                <c:pt idx="16681">
                  <c:v>22.962667254005801</c:v>
                </c:pt>
                <c:pt idx="16682">
                  <c:v>22.964043830185599</c:v>
                </c:pt>
                <c:pt idx="16683">
                  <c:v>22.9654204063653</c:v>
                </c:pt>
                <c:pt idx="16684">
                  <c:v>22.966796982544999</c:v>
                </c:pt>
                <c:pt idx="16685">
                  <c:v>22.9681735587247</c:v>
                </c:pt>
                <c:pt idx="16686">
                  <c:v>22.969550134904502</c:v>
                </c:pt>
                <c:pt idx="16687">
                  <c:v>22.9709267110842</c:v>
                </c:pt>
                <c:pt idx="16688">
                  <c:v>22.972303287263902</c:v>
                </c:pt>
                <c:pt idx="16689">
                  <c:v>22.9736798634436</c:v>
                </c:pt>
                <c:pt idx="16690">
                  <c:v>22.975056439623401</c:v>
                </c:pt>
                <c:pt idx="16691">
                  <c:v>22.976433015803099</c:v>
                </c:pt>
                <c:pt idx="16692">
                  <c:v>22.977809591982801</c:v>
                </c:pt>
                <c:pt idx="16693">
                  <c:v>22.979186168162599</c:v>
                </c:pt>
                <c:pt idx="16694">
                  <c:v>22.980562744342301</c:v>
                </c:pt>
                <c:pt idx="16695">
                  <c:v>22.981939320521999</c:v>
                </c:pt>
                <c:pt idx="16696">
                  <c:v>22.983315896701701</c:v>
                </c:pt>
                <c:pt idx="16697">
                  <c:v>22.984692472881498</c:v>
                </c:pt>
                <c:pt idx="16698">
                  <c:v>22.9860690490612</c:v>
                </c:pt>
                <c:pt idx="16699">
                  <c:v>22.987445625240898</c:v>
                </c:pt>
                <c:pt idx="16700">
                  <c:v>22.9888222014206</c:v>
                </c:pt>
                <c:pt idx="16701">
                  <c:v>22.990198777600401</c:v>
                </c:pt>
                <c:pt idx="16702">
                  <c:v>22.9915753537801</c:v>
                </c:pt>
                <c:pt idx="16703">
                  <c:v>22.992951929959801</c:v>
                </c:pt>
                <c:pt idx="16704">
                  <c:v>22.9943285061395</c:v>
                </c:pt>
                <c:pt idx="16705">
                  <c:v>22.995705082319301</c:v>
                </c:pt>
                <c:pt idx="16706">
                  <c:v>22.997081658498999</c:v>
                </c:pt>
                <c:pt idx="16707">
                  <c:v>22.998458234678701</c:v>
                </c:pt>
                <c:pt idx="16708">
                  <c:v>22.999834810858399</c:v>
                </c:pt>
                <c:pt idx="16709">
                  <c:v>23.0012113870382</c:v>
                </c:pt>
                <c:pt idx="16710">
                  <c:v>23.002587963217898</c:v>
                </c:pt>
                <c:pt idx="16711">
                  <c:v>23.0039645393976</c:v>
                </c:pt>
                <c:pt idx="16712">
                  <c:v>23.005341115577298</c:v>
                </c:pt>
                <c:pt idx="16713">
                  <c:v>23.0067176917571</c:v>
                </c:pt>
                <c:pt idx="16714">
                  <c:v>23.008094267936801</c:v>
                </c:pt>
                <c:pt idx="16715">
                  <c:v>23.0094708441165</c:v>
                </c:pt>
                <c:pt idx="16716">
                  <c:v>23.010847420296201</c:v>
                </c:pt>
                <c:pt idx="16717">
                  <c:v>23.012223996475999</c:v>
                </c:pt>
                <c:pt idx="16718">
                  <c:v>23.013600572655701</c:v>
                </c:pt>
                <c:pt idx="16719">
                  <c:v>23.014977148835399</c:v>
                </c:pt>
                <c:pt idx="16720">
                  <c:v>23.016353725015101</c:v>
                </c:pt>
                <c:pt idx="16721">
                  <c:v>23.017730301194899</c:v>
                </c:pt>
                <c:pt idx="16722">
                  <c:v>23.0191068773746</c:v>
                </c:pt>
                <c:pt idx="16723">
                  <c:v>23.020483453554299</c:v>
                </c:pt>
                <c:pt idx="16724">
                  <c:v>23.0218600297341</c:v>
                </c:pt>
                <c:pt idx="16725">
                  <c:v>23.023236605913802</c:v>
                </c:pt>
                <c:pt idx="16726">
                  <c:v>23.0246131820935</c:v>
                </c:pt>
                <c:pt idx="16727">
                  <c:v>23.025989758273202</c:v>
                </c:pt>
                <c:pt idx="16728">
                  <c:v>23.027366334452999</c:v>
                </c:pt>
                <c:pt idx="16729">
                  <c:v>23.028742910632701</c:v>
                </c:pt>
                <c:pt idx="16730">
                  <c:v>23.030119486812399</c:v>
                </c:pt>
                <c:pt idx="16731">
                  <c:v>23.031496062992101</c:v>
                </c:pt>
                <c:pt idx="16732">
                  <c:v>23.032872639171899</c:v>
                </c:pt>
                <c:pt idx="16733">
                  <c:v>23.034249215351601</c:v>
                </c:pt>
                <c:pt idx="16734">
                  <c:v>23.035625791531299</c:v>
                </c:pt>
                <c:pt idx="16735">
                  <c:v>23.037002367711001</c:v>
                </c:pt>
                <c:pt idx="16736">
                  <c:v>23.038378943890802</c:v>
                </c:pt>
                <c:pt idx="16737">
                  <c:v>23.0397555200705</c:v>
                </c:pt>
                <c:pt idx="16738">
                  <c:v>23.041132096250202</c:v>
                </c:pt>
                <c:pt idx="16739">
                  <c:v>23.0425086724299</c:v>
                </c:pt>
                <c:pt idx="16740">
                  <c:v>23.043885248609701</c:v>
                </c:pt>
                <c:pt idx="16741">
                  <c:v>23.045261824789399</c:v>
                </c:pt>
                <c:pt idx="16742">
                  <c:v>23.046638400969101</c:v>
                </c:pt>
                <c:pt idx="16743">
                  <c:v>23.048014977148799</c:v>
                </c:pt>
                <c:pt idx="16744">
                  <c:v>23.049391553328601</c:v>
                </c:pt>
                <c:pt idx="16745">
                  <c:v>23.050768129508299</c:v>
                </c:pt>
                <c:pt idx="16746">
                  <c:v>23.052144705688001</c:v>
                </c:pt>
                <c:pt idx="16747">
                  <c:v>23.053521281867699</c:v>
                </c:pt>
                <c:pt idx="16748">
                  <c:v>23.0548978580475</c:v>
                </c:pt>
                <c:pt idx="16749">
                  <c:v>23.056274434227198</c:v>
                </c:pt>
                <c:pt idx="16750">
                  <c:v>23.0576510104069</c:v>
                </c:pt>
                <c:pt idx="16751">
                  <c:v>23.059027586586598</c:v>
                </c:pt>
                <c:pt idx="16752">
                  <c:v>23.0604041627664</c:v>
                </c:pt>
                <c:pt idx="16753">
                  <c:v>23.061780738946101</c:v>
                </c:pt>
                <c:pt idx="16754">
                  <c:v>23.0631573151258</c:v>
                </c:pt>
                <c:pt idx="16755">
                  <c:v>23.064533891305501</c:v>
                </c:pt>
                <c:pt idx="16756">
                  <c:v>23.065910467485299</c:v>
                </c:pt>
                <c:pt idx="16757">
                  <c:v>23.067287043665001</c:v>
                </c:pt>
                <c:pt idx="16758">
                  <c:v>23.068663619844699</c:v>
                </c:pt>
                <c:pt idx="16759">
                  <c:v>23.0700401960245</c:v>
                </c:pt>
                <c:pt idx="16760">
                  <c:v>23.071416772204199</c:v>
                </c:pt>
                <c:pt idx="16761">
                  <c:v>23.0727933483839</c:v>
                </c:pt>
                <c:pt idx="16762">
                  <c:v>23.074169924563598</c:v>
                </c:pt>
                <c:pt idx="16763">
                  <c:v>23.0755465007434</c:v>
                </c:pt>
                <c:pt idx="16764">
                  <c:v>23.076923076923102</c:v>
                </c:pt>
                <c:pt idx="16765">
                  <c:v>23.0782996531028</c:v>
                </c:pt>
                <c:pt idx="16766">
                  <c:v>23.079676229282502</c:v>
                </c:pt>
                <c:pt idx="16767">
                  <c:v>23.081052805462299</c:v>
                </c:pt>
                <c:pt idx="16768">
                  <c:v>23.082429381642001</c:v>
                </c:pt>
                <c:pt idx="16769">
                  <c:v>23.083805957821699</c:v>
                </c:pt>
                <c:pt idx="16770">
                  <c:v>23.085182534001401</c:v>
                </c:pt>
                <c:pt idx="16771">
                  <c:v>23.086559110181199</c:v>
                </c:pt>
                <c:pt idx="16772">
                  <c:v>23.0879356863609</c:v>
                </c:pt>
                <c:pt idx="16773">
                  <c:v>23.089312262540599</c:v>
                </c:pt>
                <c:pt idx="16774">
                  <c:v>23.0906888387203</c:v>
                </c:pt>
                <c:pt idx="16775">
                  <c:v>23.092065414900102</c:v>
                </c:pt>
                <c:pt idx="16776">
                  <c:v>23.0934419910798</c:v>
                </c:pt>
                <c:pt idx="16777">
                  <c:v>23.094818567259502</c:v>
                </c:pt>
                <c:pt idx="16778">
                  <c:v>23.0961951434392</c:v>
                </c:pt>
                <c:pt idx="16779">
                  <c:v>23.097571719619001</c:v>
                </c:pt>
                <c:pt idx="16780">
                  <c:v>23.098948295798699</c:v>
                </c:pt>
                <c:pt idx="16781">
                  <c:v>23.100324871978401</c:v>
                </c:pt>
                <c:pt idx="16782">
                  <c:v>23.101701448158099</c:v>
                </c:pt>
                <c:pt idx="16783">
                  <c:v>23.103078024337901</c:v>
                </c:pt>
                <c:pt idx="16784">
                  <c:v>23.104454600517599</c:v>
                </c:pt>
                <c:pt idx="16785">
                  <c:v>23.105831176697301</c:v>
                </c:pt>
                <c:pt idx="16786">
                  <c:v>23.107207752876999</c:v>
                </c:pt>
                <c:pt idx="16787">
                  <c:v>23.1085843290568</c:v>
                </c:pt>
                <c:pt idx="16788">
                  <c:v>23.109960905236498</c:v>
                </c:pt>
                <c:pt idx="16789">
                  <c:v>23.1113374814162</c:v>
                </c:pt>
                <c:pt idx="16790">
                  <c:v>23.112714057596001</c:v>
                </c:pt>
                <c:pt idx="16791">
                  <c:v>23.1140906337757</c:v>
                </c:pt>
                <c:pt idx="16792">
                  <c:v>23.115467209955401</c:v>
                </c:pt>
                <c:pt idx="16793">
                  <c:v>23.116843786135099</c:v>
                </c:pt>
                <c:pt idx="16794">
                  <c:v>23.118220362314901</c:v>
                </c:pt>
                <c:pt idx="16795">
                  <c:v>23.119596938494599</c:v>
                </c:pt>
                <c:pt idx="16796">
                  <c:v>23.120973514674301</c:v>
                </c:pt>
                <c:pt idx="16797">
                  <c:v>23.122350090853999</c:v>
                </c:pt>
                <c:pt idx="16798">
                  <c:v>23.1237266670338</c:v>
                </c:pt>
                <c:pt idx="16799">
                  <c:v>23.125103243213498</c:v>
                </c:pt>
                <c:pt idx="16800">
                  <c:v>23.1264798193932</c:v>
                </c:pt>
                <c:pt idx="16801">
                  <c:v>23.127856395572898</c:v>
                </c:pt>
                <c:pt idx="16802">
                  <c:v>23.1292329717527</c:v>
                </c:pt>
                <c:pt idx="16803">
                  <c:v>23.130609547932401</c:v>
                </c:pt>
                <c:pt idx="16804">
                  <c:v>23.1319861241121</c:v>
                </c:pt>
                <c:pt idx="16805">
                  <c:v>23.133362700291801</c:v>
                </c:pt>
                <c:pt idx="16806">
                  <c:v>23.134739276471599</c:v>
                </c:pt>
                <c:pt idx="16807">
                  <c:v>23.136115852651301</c:v>
                </c:pt>
                <c:pt idx="16808">
                  <c:v>23.137492428830999</c:v>
                </c:pt>
                <c:pt idx="16809">
                  <c:v>23.138869005010701</c:v>
                </c:pt>
                <c:pt idx="16810">
                  <c:v>23.140245581190499</c:v>
                </c:pt>
                <c:pt idx="16811">
                  <c:v>23.1416221573702</c:v>
                </c:pt>
                <c:pt idx="16812">
                  <c:v>23.142998733549899</c:v>
                </c:pt>
                <c:pt idx="16813">
                  <c:v>23.1443753097296</c:v>
                </c:pt>
                <c:pt idx="16814">
                  <c:v>23.145751885909402</c:v>
                </c:pt>
                <c:pt idx="16815">
                  <c:v>23.1471284620891</c:v>
                </c:pt>
                <c:pt idx="16816">
                  <c:v>23.148505038268802</c:v>
                </c:pt>
                <c:pt idx="16817">
                  <c:v>23.1498816144485</c:v>
                </c:pt>
                <c:pt idx="16818">
                  <c:v>23.151258190628301</c:v>
                </c:pt>
                <c:pt idx="16819">
                  <c:v>23.152634766807999</c:v>
                </c:pt>
                <c:pt idx="16820">
                  <c:v>23.154011342987701</c:v>
                </c:pt>
                <c:pt idx="16821">
                  <c:v>23.155387919167499</c:v>
                </c:pt>
                <c:pt idx="16822">
                  <c:v>23.1567644953472</c:v>
                </c:pt>
                <c:pt idx="16823">
                  <c:v>23.158141071526899</c:v>
                </c:pt>
                <c:pt idx="16824">
                  <c:v>23.1595176477066</c:v>
                </c:pt>
                <c:pt idx="16825">
                  <c:v>23.160894223886402</c:v>
                </c:pt>
                <c:pt idx="16826">
                  <c:v>23.1622708000661</c:v>
                </c:pt>
                <c:pt idx="16827">
                  <c:v>23.163647376245802</c:v>
                </c:pt>
                <c:pt idx="16828">
                  <c:v>23.1650239524255</c:v>
                </c:pt>
                <c:pt idx="16829">
                  <c:v>23.166400528605301</c:v>
                </c:pt>
                <c:pt idx="16830">
                  <c:v>23.167777104784999</c:v>
                </c:pt>
                <c:pt idx="16831">
                  <c:v>23.169153680964701</c:v>
                </c:pt>
                <c:pt idx="16832">
                  <c:v>23.170530257144399</c:v>
                </c:pt>
                <c:pt idx="16833">
                  <c:v>23.171906833324201</c:v>
                </c:pt>
                <c:pt idx="16834">
                  <c:v>23.173283409503899</c:v>
                </c:pt>
                <c:pt idx="16835">
                  <c:v>23.174659985683601</c:v>
                </c:pt>
                <c:pt idx="16836">
                  <c:v>23.176036561863299</c:v>
                </c:pt>
                <c:pt idx="16837">
                  <c:v>23.1774131380431</c:v>
                </c:pt>
                <c:pt idx="16838">
                  <c:v>23.178789714222798</c:v>
                </c:pt>
                <c:pt idx="16839">
                  <c:v>23.1801662904025</c:v>
                </c:pt>
                <c:pt idx="16840">
                  <c:v>23.181542866582198</c:v>
                </c:pt>
                <c:pt idx="16841">
                  <c:v>23.182919442762</c:v>
                </c:pt>
                <c:pt idx="16842">
                  <c:v>23.184296018941701</c:v>
                </c:pt>
                <c:pt idx="16843">
                  <c:v>23.1856725951214</c:v>
                </c:pt>
                <c:pt idx="16844">
                  <c:v>23.187049171301101</c:v>
                </c:pt>
                <c:pt idx="16845">
                  <c:v>23.188425747480899</c:v>
                </c:pt>
                <c:pt idx="16846">
                  <c:v>23.189802323660601</c:v>
                </c:pt>
                <c:pt idx="16847">
                  <c:v>23.191178899840299</c:v>
                </c:pt>
                <c:pt idx="16848">
                  <c:v>23.192555476020001</c:v>
                </c:pt>
                <c:pt idx="16849">
                  <c:v>23.193932052199798</c:v>
                </c:pt>
                <c:pt idx="16850">
                  <c:v>23.1953086283795</c:v>
                </c:pt>
                <c:pt idx="16851">
                  <c:v>23.196685204559198</c:v>
                </c:pt>
                <c:pt idx="16852">
                  <c:v>23.1980617807389</c:v>
                </c:pt>
                <c:pt idx="16853">
                  <c:v>23.199438356918701</c:v>
                </c:pt>
                <c:pt idx="16854">
                  <c:v>23.2008149330984</c:v>
                </c:pt>
                <c:pt idx="16855">
                  <c:v>23.202191509278101</c:v>
                </c:pt>
                <c:pt idx="16856">
                  <c:v>23.203568085457899</c:v>
                </c:pt>
                <c:pt idx="16857">
                  <c:v>23.204944661637601</c:v>
                </c:pt>
                <c:pt idx="16858">
                  <c:v>23.206321237817299</c:v>
                </c:pt>
                <c:pt idx="16859">
                  <c:v>23.207697813997001</c:v>
                </c:pt>
                <c:pt idx="16860">
                  <c:v>23.209074390176799</c:v>
                </c:pt>
                <c:pt idx="16861">
                  <c:v>23.2104509663565</c:v>
                </c:pt>
                <c:pt idx="16862">
                  <c:v>23.211827542536199</c:v>
                </c:pt>
                <c:pt idx="16863">
                  <c:v>23.2132041187159</c:v>
                </c:pt>
                <c:pt idx="16864">
                  <c:v>23.214580694895702</c:v>
                </c:pt>
                <c:pt idx="16865">
                  <c:v>23.2159572710754</c:v>
                </c:pt>
                <c:pt idx="16866">
                  <c:v>23.217333847255102</c:v>
                </c:pt>
                <c:pt idx="16867">
                  <c:v>23.2187104234348</c:v>
                </c:pt>
                <c:pt idx="16868">
                  <c:v>23.220086999614601</c:v>
                </c:pt>
                <c:pt idx="16869">
                  <c:v>23.221463575794299</c:v>
                </c:pt>
                <c:pt idx="16870">
                  <c:v>23.222840151974001</c:v>
                </c:pt>
                <c:pt idx="16871">
                  <c:v>23.224216728153699</c:v>
                </c:pt>
                <c:pt idx="16872">
                  <c:v>23.225593304333501</c:v>
                </c:pt>
                <c:pt idx="16873">
                  <c:v>23.226969880513199</c:v>
                </c:pt>
                <c:pt idx="16874">
                  <c:v>23.228346456692901</c:v>
                </c:pt>
                <c:pt idx="16875">
                  <c:v>23.229723032872599</c:v>
                </c:pt>
                <c:pt idx="16876">
                  <c:v>23.2310996090524</c:v>
                </c:pt>
                <c:pt idx="16877">
                  <c:v>23.232476185232098</c:v>
                </c:pt>
                <c:pt idx="16878">
                  <c:v>23.2338527614118</c:v>
                </c:pt>
                <c:pt idx="16879">
                  <c:v>23.235229337591502</c:v>
                </c:pt>
                <c:pt idx="16880">
                  <c:v>23.236605913771299</c:v>
                </c:pt>
                <c:pt idx="16881">
                  <c:v>23.237982489951001</c:v>
                </c:pt>
                <c:pt idx="16882">
                  <c:v>23.239359066130699</c:v>
                </c:pt>
                <c:pt idx="16883">
                  <c:v>23.240735642310401</c:v>
                </c:pt>
                <c:pt idx="16884">
                  <c:v>23.242112218490199</c:v>
                </c:pt>
                <c:pt idx="16885">
                  <c:v>23.243488794669901</c:v>
                </c:pt>
                <c:pt idx="16886">
                  <c:v>23.244865370849599</c:v>
                </c:pt>
                <c:pt idx="16887">
                  <c:v>23.2462419470294</c:v>
                </c:pt>
                <c:pt idx="16888">
                  <c:v>23.247618523209098</c:v>
                </c:pt>
                <c:pt idx="16889">
                  <c:v>23.2489950993888</c:v>
                </c:pt>
                <c:pt idx="16890">
                  <c:v>23.250371675568498</c:v>
                </c:pt>
                <c:pt idx="16891">
                  <c:v>23.2517482517483</c:v>
                </c:pt>
                <c:pt idx="16892">
                  <c:v>23.253124827928001</c:v>
                </c:pt>
                <c:pt idx="16893">
                  <c:v>23.2545014041077</c:v>
                </c:pt>
                <c:pt idx="16894">
                  <c:v>23.255877980287401</c:v>
                </c:pt>
                <c:pt idx="16895">
                  <c:v>23.257254556467199</c:v>
                </c:pt>
                <c:pt idx="16896">
                  <c:v>23.258631132646901</c:v>
                </c:pt>
                <c:pt idx="16897">
                  <c:v>23.260007708826599</c:v>
                </c:pt>
                <c:pt idx="16898">
                  <c:v>23.261384285006301</c:v>
                </c:pt>
                <c:pt idx="16899">
                  <c:v>23.262760861186099</c:v>
                </c:pt>
                <c:pt idx="16900">
                  <c:v>23.2641374373658</c:v>
                </c:pt>
                <c:pt idx="16901">
                  <c:v>23.265514013545499</c:v>
                </c:pt>
                <c:pt idx="16902">
                  <c:v>23.2668905897252</c:v>
                </c:pt>
                <c:pt idx="16903">
                  <c:v>23.268267165905002</c:v>
                </c:pt>
                <c:pt idx="16904">
                  <c:v>23.2696437420847</c:v>
                </c:pt>
                <c:pt idx="16905">
                  <c:v>23.271020318264402</c:v>
                </c:pt>
                <c:pt idx="16906">
                  <c:v>23.2723968944441</c:v>
                </c:pt>
                <c:pt idx="16907">
                  <c:v>23.273773470623901</c:v>
                </c:pt>
                <c:pt idx="16908">
                  <c:v>23.275150046803599</c:v>
                </c:pt>
                <c:pt idx="16909">
                  <c:v>23.276526622983301</c:v>
                </c:pt>
                <c:pt idx="16910">
                  <c:v>23.277903199162999</c:v>
                </c:pt>
                <c:pt idx="16911">
                  <c:v>23.2792797753428</c:v>
                </c:pt>
                <c:pt idx="16912">
                  <c:v>23.280656351522499</c:v>
                </c:pt>
                <c:pt idx="16913">
                  <c:v>23.2820329277022</c:v>
                </c:pt>
                <c:pt idx="16914">
                  <c:v>23.283409503882002</c:v>
                </c:pt>
                <c:pt idx="16915">
                  <c:v>23.2847860800617</c:v>
                </c:pt>
                <c:pt idx="16916">
                  <c:v>23.286162656241402</c:v>
                </c:pt>
                <c:pt idx="16917">
                  <c:v>23.2875392324211</c:v>
                </c:pt>
                <c:pt idx="16918">
                  <c:v>23.288915808600901</c:v>
                </c:pt>
                <c:pt idx="16919">
                  <c:v>23.290292384780599</c:v>
                </c:pt>
                <c:pt idx="16920">
                  <c:v>23.291668960960301</c:v>
                </c:pt>
                <c:pt idx="16921">
                  <c:v>23.293045537139999</c:v>
                </c:pt>
                <c:pt idx="16922">
                  <c:v>23.294422113319801</c:v>
                </c:pt>
                <c:pt idx="16923">
                  <c:v>23.295798689499499</c:v>
                </c:pt>
                <c:pt idx="16924">
                  <c:v>23.297175265679201</c:v>
                </c:pt>
                <c:pt idx="16925">
                  <c:v>23.298551841858899</c:v>
                </c:pt>
                <c:pt idx="16926">
                  <c:v>23.2999284180387</c:v>
                </c:pt>
                <c:pt idx="16927">
                  <c:v>23.301304994218398</c:v>
                </c:pt>
                <c:pt idx="16928">
                  <c:v>23.3026815703981</c:v>
                </c:pt>
                <c:pt idx="16929">
                  <c:v>23.304058146577798</c:v>
                </c:pt>
                <c:pt idx="16930">
                  <c:v>23.3054347227576</c:v>
                </c:pt>
                <c:pt idx="16931">
                  <c:v>23.306811298937301</c:v>
                </c:pt>
                <c:pt idx="16932">
                  <c:v>23.308187875117</c:v>
                </c:pt>
                <c:pt idx="16933">
                  <c:v>23.309564451296701</c:v>
                </c:pt>
                <c:pt idx="16934">
                  <c:v>23.310941027476499</c:v>
                </c:pt>
                <c:pt idx="16935">
                  <c:v>23.312317603656201</c:v>
                </c:pt>
                <c:pt idx="16936">
                  <c:v>23.313694179835899</c:v>
                </c:pt>
                <c:pt idx="16937">
                  <c:v>23.315070756015601</c:v>
                </c:pt>
                <c:pt idx="16938">
                  <c:v>23.316447332195398</c:v>
                </c:pt>
                <c:pt idx="16939">
                  <c:v>23.3178239083751</c:v>
                </c:pt>
                <c:pt idx="16940">
                  <c:v>23.319200484554798</c:v>
                </c:pt>
                <c:pt idx="16941">
                  <c:v>23.3205770607345</c:v>
                </c:pt>
                <c:pt idx="16942">
                  <c:v>23.321953636914301</c:v>
                </c:pt>
                <c:pt idx="16943">
                  <c:v>23.323330213094</c:v>
                </c:pt>
                <c:pt idx="16944">
                  <c:v>23.324706789273701</c:v>
                </c:pt>
                <c:pt idx="16945">
                  <c:v>23.3260833654534</c:v>
                </c:pt>
                <c:pt idx="16946">
                  <c:v>23.327459941633201</c:v>
                </c:pt>
                <c:pt idx="16947">
                  <c:v>23.328836517812899</c:v>
                </c:pt>
                <c:pt idx="16948">
                  <c:v>23.330213093992601</c:v>
                </c:pt>
                <c:pt idx="16949">
                  <c:v>23.331589670172399</c:v>
                </c:pt>
                <c:pt idx="16950">
                  <c:v>23.3329662463521</c:v>
                </c:pt>
                <c:pt idx="16951">
                  <c:v>23.334342822531799</c:v>
                </c:pt>
                <c:pt idx="16952">
                  <c:v>23.3357193987115</c:v>
                </c:pt>
                <c:pt idx="16953">
                  <c:v>23.337095974891302</c:v>
                </c:pt>
                <c:pt idx="16954">
                  <c:v>23.338472551071</c:v>
                </c:pt>
                <c:pt idx="16955">
                  <c:v>23.339849127250702</c:v>
                </c:pt>
                <c:pt idx="16956">
                  <c:v>23.3412257034304</c:v>
                </c:pt>
                <c:pt idx="16957">
                  <c:v>23.342602279610201</c:v>
                </c:pt>
                <c:pt idx="16958">
                  <c:v>23.343978855789899</c:v>
                </c:pt>
                <c:pt idx="16959">
                  <c:v>23.345355431969601</c:v>
                </c:pt>
                <c:pt idx="16960">
                  <c:v>23.346732008149299</c:v>
                </c:pt>
                <c:pt idx="16961">
                  <c:v>23.348108584329101</c:v>
                </c:pt>
                <c:pt idx="16962">
                  <c:v>23.349485160508799</c:v>
                </c:pt>
                <c:pt idx="16963">
                  <c:v>23.350861736688501</c:v>
                </c:pt>
                <c:pt idx="16964">
                  <c:v>23.352238312868199</c:v>
                </c:pt>
                <c:pt idx="16965">
                  <c:v>23.353614889048</c:v>
                </c:pt>
                <c:pt idx="16966">
                  <c:v>23.354991465227702</c:v>
                </c:pt>
                <c:pt idx="16967">
                  <c:v>23.3563680414074</c:v>
                </c:pt>
                <c:pt idx="16968">
                  <c:v>23.357744617587102</c:v>
                </c:pt>
                <c:pt idx="16969">
                  <c:v>23.359121193766899</c:v>
                </c:pt>
                <c:pt idx="16970">
                  <c:v>23.360497769946601</c:v>
                </c:pt>
                <c:pt idx="16971">
                  <c:v>23.361874346126299</c:v>
                </c:pt>
                <c:pt idx="16972">
                  <c:v>23.363250922306001</c:v>
                </c:pt>
                <c:pt idx="16973">
                  <c:v>23.364627498485799</c:v>
                </c:pt>
                <c:pt idx="16974">
                  <c:v>23.366004074665501</c:v>
                </c:pt>
                <c:pt idx="16975">
                  <c:v>23.367380650845199</c:v>
                </c:pt>
                <c:pt idx="16976">
                  <c:v>23.368757227024901</c:v>
                </c:pt>
                <c:pt idx="16977">
                  <c:v>23.370133803204698</c:v>
                </c:pt>
                <c:pt idx="16978">
                  <c:v>23.3715103793844</c:v>
                </c:pt>
                <c:pt idx="16979">
                  <c:v>23.372886955564098</c:v>
                </c:pt>
                <c:pt idx="16980">
                  <c:v>23.3742635317439</c:v>
                </c:pt>
                <c:pt idx="16981">
                  <c:v>23.375640107923601</c:v>
                </c:pt>
                <c:pt idx="16982">
                  <c:v>23.3770166841033</c:v>
                </c:pt>
                <c:pt idx="16983">
                  <c:v>23.378393260283001</c:v>
                </c:pt>
                <c:pt idx="16984">
                  <c:v>23.379769836462799</c:v>
                </c:pt>
                <c:pt idx="16985">
                  <c:v>23.381146412642501</c:v>
                </c:pt>
                <c:pt idx="16986">
                  <c:v>23.382522988822199</c:v>
                </c:pt>
                <c:pt idx="16987">
                  <c:v>23.383899565001901</c:v>
                </c:pt>
                <c:pt idx="16988">
                  <c:v>23.385276141181699</c:v>
                </c:pt>
                <c:pt idx="16989">
                  <c:v>23.3866527173614</c:v>
                </c:pt>
                <c:pt idx="16990">
                  <c:v>23.388029293541098</c:v>
                </c:pt>
                <c:pt idx="16991">
                  <c:v>23.3894058697208</c:v>
                </c:pt>
                <c:pt idx="16992">
                  <c:v>23.390782445900602</c:v>
                </c:pt>
                <c:pt idx="16993">
                  <c:v>23.3921590220803</c:v>
                </c:pt>
                <c:pt idx="16994">
                  <c:v>23.393535598260002</c:v>
                </c:pt>
                <c:pt idx="16995">
                  <c:v>23.3949121744397</c:v>
                </c:pt>
                <c:pt idx="16996">
                  <c:v>23.396288750619501</c:v>
                </c:pt>
                <c:pt idx="16997">
                  <c:v>23.397665326799199</c:v>
                </c:pt>
                <c:pt idx="16998">
                  <c:v>23.399041902978901</c:v>
                </c:pt>
                <c:pt idx="16999">
                  <c:v>23.400418479158599</c:v>
                </c:pt>
                <c:pt idx="17000">
                  <c:v>23.4017950553384</c:v>
                </c:pt>
                <c:pt idx="17001">
                  <c:v>23.403171631518099</c:v>
                </c:pt>
                <c:pt idx="17002">
                  <c:v>23.4045482076978</c:v>
                </c:pt>
                <c:pt idx="17003">
                  <c:v>23.405924783877499</c:v>
                </c:pt>
                <c:pt idx="17004">
                  <c:v>23.4073013600573</c:v>
                </c:pt>
                <c:pt idx="17005">
                  <c:v>23.408677936237002</c:v>
                </c:pt>
                <c:pt idx="17006">
                  <c:v>23.4100545124167</c:v>
                </c:pt>
                <c:pt idx="17007">
                  <c:v>23.411431088596402</c:v>
                </c:pt>
                <c:pt idx="17008">
                  <c:v>23.412807664776199</c:v>
                </c:pt>
                <c:pt idx="17009">
                  <c:v>23.414184240955901</c:v>
                </c:pt>
                <c:pt idx="17010">
                  <c:v>23.415560817135599</c:v>
                </c:pt>
                <c:pt idx="17011">
                  <c:v>23.416937393315301</c:v>
                </c:pt>
                <c:pt idx="17012">
                  <c:v>23.418313969495099</c:v>
                </c:pt>
                <c:pt idx="17013">
                  <c:v>23.419690545674801</c:v>
                </c:pt>
                <c:pt idx="17014">
                  <c:v>23.421067121854499</c:v>
                </c:pt>
                <c:pt idx="17015">
                  <c:v>23.4224436980343</c:v>
                </c:pt>
                <c:pt idx="17016">
                  <c:v>23.423820274213998</c:v>
                </c:pt>
                <c:pt idx="17017">
                  <c:v>23.4251968503937</c:v>
                </c:pt>
                <c:pt idx="17018">
                  <c:v>23.426573426573398</c:v>
                </c:pt>
                <c:pt idx="17019">
                  <c:v>23.427950002753199</c:v>
                </c:pt>
                <c:pt idx="17020">
                  <c:v>23.429326578932901</c:v>
                </c:pt>
                <c:pt idx="17021">
                  <c:v>23.430703155112599</c:v>
                </c:pt>
                <c:pt idx="17022">
                  <c:v>23.432079731292301</c:v>
                </c:pt>
                <c:pt idx="17023">
                  <c:v>23.433456307472099</c:v>
                </c:pt>
                <c:pt idx="17024">
                  <c:v>23.434832883651801</c:v>
                </c:pt>
                <c:pt idx="17025">
                  <c:v>23.436209459831499</c:v>
                </c:pt>
                <c:pt idx="17026">
                  <c:v>23.437586036011201</c:v>
                </c:pt>
                <c:pt idx="17027">
                  <c:v>23.438962612190998</c:v>
                </c:pt>
                <c:pt idx="17028">
                  <c:v>23.4403391883707</c:v>
                </c:pt>
                <c:pt idx="17029">
                  <c:v>23.441715764550398</c:v>
                </c:pt>
                <c:pt idx="17030">
                  <c:v>23.4430923407301</c:v>
                </c:pt>
                <c:pt idx="17031">
                  <c:v>23.444468916909901</c:v>
                </c:pt>
                <c:pt idx="17032">
                  <c:v>23.4458454930896</c:v>
                </c:pt>
                <c:pt idx="17033">
                  <c:v>23.447222069269301</c:v>
                </c:pt>
                <c:pt idx="17034">
                  <c:v>23.448598645449</c:v>
                </c:pt>
                <c:pt idx="17035">
                  <c:v>23.449975221628801</c:v>
                </c:pt>
                <c:pt idx="17036">
                  <c:v>23.451351797808499</c:v>
                </c:pt>
                <c:pt idx="17037">
                  <c:v>23.452728373988201</c:v>
                </c:pt>
                <c:pt idx="17038">
                  <c:v>23.454104950167899</c:v>
                </c:pt>
                <c:pt idx="17039">
                  <c:v>23.4554815263477</c:v>
                </c:pt>
                <c:pt idx="17040">
                  <c:v>23.456858102527399</c:v>
                </c:pt>
                <c:pt idx="17041">
                  <c:v>23.4582346787071</c:v>
                </c:pt>
                <c:pt idx="17042">
                  <c:v>23.459611254886799</c:v>
                </c:pt>
                <c:pt idx="17043">
                  <c:v>23.4609878310666</c:v>
                </c:pt>
                <c:pt idx="17044">
                  <c:v>23.462364407246302</c:v>
                </c:pt>
                <c:pt idx="17045">
                  <c:v>23.463740983426</c:v>
                </c:pt>
                <c:pt idx="17046">
                  <c:v>23.465117559605801</c:v>
                </c:pt>
                <c:pt idx="17047">
                  <c:v>23.466494135785499</c:v>
                </c:pt>
                <c:pt idx="17048">
                  <c:v>23.467870711965201</c:v>
                </c:pt>
                <c:pt idx="17049">
                  <c:v>23.469247288144899</c:v>
                </c:pt>
                <c:pt idx="17050">
                  <c:v>23.4706238643247</c:v>
                </c:pt>
                <c:pt idx="17051">
                  <c:v>23.472000440504399</c:v>
                </c:pt>
                <c:pt idx="17052">
                  <c:v>23.4733770166841</c:v>
                </c:pt>
                <c:pt idx="17053">
                  <c:v>23.474753592863799</c:v>
                </c:pt>
                <c:pt idx="17054">
                  <c:v>23.4761301690436</c:v>
                </c:pt>
                <c:pt idx="17055">
                  <c:v>23.477506745223302</c:v>
                </c:pt>
                <c:pt idx="17056">
                  <c:v>23.478883321403</c:v>
                </c:pt>
                <c:pt idx="17057">
                  <c:v>23.480259897582702</c:v>
                </c:pt>
                <c:pt idx="17058">
                  <c:v>23.481636473762499</c:v>
                </c:pt>
                <c:pt idx="17059">
                  <c:v>23.483013049942201</c:v>
                </c:pt>
                <c:pt idx="17060">
                  <c:v>23.484389626121899</c:v>
                </c:pt>
                <c:pt idx="17061">
                  <c:v>23.485766202301601</c:v>
                </c:pt>
                <c:pt idx="17062">
                  <c:v>23.487142778481399</c:v>
                </c:pt>
                <c:pt idx="17063">
                  <c:v>23.488519354661101</c:v>
                </c:pt>
                <c:pt idx="17064">
                  <c:v>23.489895930840799</c:v>
                </c:pt>
                <c:pt idx="17065">
                  <c:v>23.491272507020501</c:v>
                </c:pt>
                <c:pt idx="17066">
                  <c:v>23.492649083200298</c:v>
                </c:pt>
                <c:pt idx="17067">
                  <c:v>23.49402565938</c:v>
                </c:pt>
                <c:pt idx="17068">
                  <c:v>23.495402235559698</c:v>
                </c:pt>
                <c:pt idx="17069">
                  <c:v>23.4967788117394</c:v>
                </c:pt>
                <c:pt idx="17070">
                  <c:v>23.498155387919201</c:v>
                </c:pt>
                <c:pt idx="17071">
                  <c:v>23.4995319640989</c:v>
                </c:pt>
                <c:pt idx="17072">
                  <c:v>23.500908540278601</c:v>
                </c:pt>
                <c:pt idx="17073">
                  <c:v>23.5022851164583</c:v>
                </c:pt>
                <c:pt idx="17074">
                  <c:v>23.503661692638101</c:v>
                </c:pt>
                <c:pt idx="17075">
                  <c:v>23.505038268817799</c:v>
                </c:pt>
                <c:pt idx="17076">
                  <c:v>23.506414844997501</c:v>
                </c:pt>
                <c:pt idx="17077">
                  <c:v>23.507791421177298</c:v>
                </c:pt>
                <c:pt idx="17078">
                  <c:v>23.509167997357</c:v>
                </c:pt>
                <c:pt idx="17079">
                  <c:v>23.510544573536698</c:v>
                </c:pt>
                <c:pt idx="17080">
                  <c:v>23.5119211497164</c:v>
                </c:pt>
                <c:pt idx="17081">
                  <c:v>23.513297725896201</c:v>
                </c:pt>
                <c:pt idx="17082">
                  <c:v>23.5146743020759</c:v>
                </c:pt>
                <c:pt idx="17083">
                  <c:v>23.516050878255601</c:v>
                </c:pt>
                <c:pt idx="17084">
                  <c:v>23.5174274544353</c:v>
                </c:pt>
                <c:pt idx="17085">
                  <c:v>23.518804030615101</c:v>
                </c:pt>
                <c:pt idx="17086">
                  <c:v>23.520180606794799</c:v>
                </c:pt>
                <c:pt idx="17087">
                  <c:v>23.521557182974501</c:v>
                </c:pt>
                <c:pt idx="17088">
                  <c:v>23.522933759154199</c:v>
                </c:pt>
                <c:pt idx="17089">
                  <c:v>23.524310335334</c:v>
                </c:pt>
                <c:pt idx="17090">
                  <c:v>23.525686911513699</c:v>
                </c:pt>
                <c:pt idx="17091">
                  <c:v>23.5270634876934</c:v>
                </c:pt>
                <c:pt idx="17092">
                  <c:v>23.528440063873099</c:v>
                </c:pt>
                <c:pt idx="17093">
                  <c:v>23.5298166400529</c:v>
                </c:pt>
                <c:pt idx="17094">
                  <c:v>23.531193216232602</c:v>
                </c:pt>
                <c:pt idx="17095">
                  <c:v>23.5325697924123</c:v>
                </c:pt>
                <c:pt idx="17096">
                  <c:v>23.533946368592002</c:v>
                </c:pt>
                <c:pt idx="17097">
                  <c:v>23.535322944771799</c:v>
                </c:pt>
                <c:pt idx="17098">
                  <c:v>23.536699520951501</c:v>
                </c:pt>
                <c:pt idx="17099">
                  <c:v>23.538076097131199</c:v>
                </c:pt>
                <c:pt idx="17100">
                  <c:v>23.539452673310901</c:v>
                </c:pt>
                <c:pt idx="17101">
                  <c:v>23.540829249490699</c:v>
                </c:pt>
                <c:pt idx="17102">
                  <c:v>23.542205825670401</c:v>
                </c:pt>
                <c:pt idx="17103">
                  <c:v>23.543582401850099</c:v>
                </c:pt>
                <c:pt idx="17104">
                  <c:v>23.544958978029801</c:v>
                </c:pt>
                <c:pt idx="17105">
                  <c:v>23.546335554209598</c:v>
                </c:pt>
                <c:pt idx="17106">
                  <c:v>23.5477121303893</c:v>
                </c:pt>
                <c:pt idx="17107">
                  <c:v>23.549088706569002</c:v>
                </c:pt>
                <c:pt idx="17108">
                  <c:v>23.550465282748799</c:v>
                </c:pt>
                <c:pt idx="17109">
                  <c:v>23.551841858928501</c:v>
                </c:pt>
                <c:pt idx="17110">
                  <c:v>23.553218435108199</c:v>
                </c:pt>
                <c:pt idx="17111">
                  <c:v>23.554595011287901</c:v>
                </c:pt>
                <c:pt idx="17112">
                  <c:v>23.555971587467699</c:v>
                </c:pt>
                <c:pt idx="17113">
                  <c:v>23.557348163647401</c:v>
                </c:pt>
                <c:pt idx="17114">
                  <c:v>23.558724739827099</c:v>
                </c:pt>
                <c:pt idx="17115">
                  <c:v>23.560101316006801</c:v>
                </c:pt>
                <c:pt idx="17116">
                  <c:v>23.561477892186598</c:v>
                </c:pt>
                <c:pt idx="17117">
                  <c:v>23.5628544683663</c:v>
                </c:pt>
                <c:pt idx="17118">
                  <c:v>23.564231044545998</c:v>
                </c:pt>
                <c:pt idx="17119">
                  <c:v>23.5656076207257</c:v>
                </c:pt>
                <c:pt idx="17120">
                  <c:v>23.566984196905501</c:v>
                </c:pt>
                <c:pt idx="17121">
                  <c:v>23.5683607730852</c:v>
                </c:pt>
                <c:pt idx="17122">
                  <c:v>23.569737349264901</c:v>
                </c:pt>
                <c:pt idx="17123">
                  <c:v>23.5711139254446</c:v>
                </c:pt>
                <c:pt idx="17124">
                  <c:v>23.572490501624401</c:v>
                </c:pt>
                <c:pt idx="17125">
                  <c:v>23.573867077804099</c:v>
                </c:pt>
                <c:pt idx="17126">
                  <c:v>23.575243653983801</c:v>
                </c:pt>
                <c:pt idx="17127">
                  <c:v>23.576620230163499</c:v>
                </c:pt>
                <c:pt idx="17128">
                  <c:v>23.5779968063433</c:v>
                </c:pt>
                <c:pt idx="17129">
                  <c:v>23.579373382522999</c:v>
                </c:pt>
                <c:pt idx="17130">
                  <c:v>23.5807499587027</c:v>
                </c:pt>
                <c:pt idx="17131">
                  <c:v>23.582126534882399</c:v>
                </c:pt>
                <c:pt idx="17132">
                  <c:v>23.5835031110622</c:v>
                </c:pt>
                <c:pt idx="17133">
                  <c:v>23.584879687241902</c:v>
                </c:pt>
                <c:pt idx="17134">
                  <c:v>23.5862562634216</c:v>
                </c:pt>
                <c:pt idx="17135">
                  <c:v>23.587632839601302</c:v>
                </c:pt>
                <c:pt idx="17136">
                  <c:v>23.589009415781099</c:v>
                </c:pt>
                <c:pt idx="17137">
                  <c:v>23.590385991960801</c:v>
                </c:pt>
                <c:pt idx="17138">
                  <c:v>23.591762568140499</c:v>
                </c:pt>
                <c:pt idx="17139">
                  <c:v>23.5931391443203</c:v>
                </c:pt>
                <c:pt idx="17140">
                  <c:v>23.594515720499999</c:v>
                </c:pt>
                <c:pt idx="17141">
                  <c:v>23.5958922966797</c:v>
                </c:pt>
                <c:pt idx="17142">
                  <c:v>23.597268872859399</c:v>
                </c:pt>
                <c:pt idx="17143">
                  <c:v>23.5986454490392</c:v>
                </c:pt>
                <c:pt idx="17144">
                  <c:v>23.600022025218902</c:v>
                </c:pt>
                <c:pt idx="17145">
                  <c:v>23.6013986013986</c:v>
                </c:pt>
                <c:pt idx="17146">
                  <c:v>23.602775177578302</c:v>
                </c:pt>
                <c:pt idx="17147">
                  <c:v>23.604151753758099</c:v>
                </c:pt>
                <c:pt idx="17148">
                  <c:v>23.605528329937801</c:v>
                </c:pt>
                <c:pt idx="17149">
                  <c:v>23.606904906117499</c:v>
                </c:pt>
                <c:pt idx="17150">
                  <c:v>23.608281482297201</c:v>
                </c:pt>
                <c:pt idx="17151">
                  <c:v>23.609658058476999</c:v>
                </c:pt>
                <c:pt idx="17152">
                  <c:v>23.611034634656701</c:v>
                </c:pt>
                <c:pt idx="17153">
                  <c:v>23.612411210836399</c:v>
                </c:pt>
                <c:pt idx="17154">
                  <c:v>23.613787787016101</c:v>
                </c:pt>
                <c:pt idx="17155">
                  <c:v>23.615164363195898</c:v>
                </c:pt>
                <c:pt idx="17156">
                  <c:v>23.6165409393756</c:v>
                </c:pt>
                <c:pt idx="17157">
                  <c:v>23.617917515555298</c:v>
                </c:pt>
                <c:pt idx="17158">
                  <c:v>23.619294091735</c:v>
                </c:pt>
                <c:pt idx="17159">
                  <c:v>23.620670667914801</c:v>
                </c:pt>
                <c:pt idx="17160">
                  <c:v>23.6220472440945</c:v>
                </c:pt>
                <c:pt idx="17161">
                  <c:v>23.623423820274201</c:v>
                </c:pt>
                <c:pt idx="17162">
                  <c:v>23.6248003964539</c:v>
                </c:pt>
                <c:pt idx="17163">
                  <c:v>23.626176972633701</c:v>
                </c:pt>
                <c:pt idx="17164">
                  <c:v>23.627553548813399</c:v>
                </c:pt>
                <c:pt idx="17165">
                  <c:v>23.628930124993101</c:v>
                </c:pt>
                <c:pt idx="17166">
                  <c:v>23.630306701172799</c:v>
                </c:pt>
                <c:pt idx="17167">
                  <c:v>23.6316832773526</c:v>
                </c:pt>
                <c:pt idx="17168">
                  <c:v>23.633059853532298</c:v>
                </c:pt>
                <c:pt idx="17169">
                  <c:v>23.634436429712</c:v>
                </c:pt>
                <c:pt idx="17170">
                  <c:v>23.635813005891698</c:v>
                </c:pt>
                <c:pt idx="17171">
                  <c:v>23.6371895820715</c:v>
                </c:pt>
                <c:pt idx="17172">
                  <c:v>23.638566158251201</c:v>
                </c:pt>
                <c:pt idx="17173">
                  <c:v>23.6399427344309</c:v>
                </c:pt>
                <c:pt idx="17174">
                  <c:v>23.641319310610701</c:v>
                </c:pt>
                <c:pt idx="17175">
                  <c:v>23.642695886790399</c:v>
                </c:pt>
                <c:pt idx="17176">
                  <c:v>23.644072462970101</c:v>
                </c:pt>
                <c:pt idx="17177">
                  <c:v>23.645449039149799</c:v>
                </c:pt>
                <c:pt idx="17178">
                  <c:v>23.6468256153296</c:v>
                </c:pt>
                <c:pt idx="17179">
                  <c:v>23.648202191509299</c:v>
                </c:pt>
                <c:pt idx="17180">
                  <c:v>23.649578767689</c:v>
                </c:pt>
                <c:pt idx="17181">
                  <c:v>23.650955343868699</c:v>
                </c:pt>
                <c:pt idx="17182">
                  <c:v>23.6523319200485</c:v>
                </c:pt>
                <c:pt idx="17183">
                  <c:v>23.653708496228202</c:v>
                </c:pt>
                <c:pt idx="17184">
                  <c:v>23.6550850724079</c:v>
                </c:pt>
                <c:pt idx="17185">
                  <c:v>23.656461648587602</c:v>
                </c:pt>
                <c:pt idx="17186">
                  <c:v>23.657838224767399</c:v>
                </c:pt>
                <c:pt idx="17187">
                  <c:v>23.659214800947101</c:v>
                </c:pt>
                <c:pt idx="17188">
                  <c:v>23.660591377126799</c:v>
                </c:pt>
                <c:pt idx="17189">
                  <c:v>23.661967953306501</c:v>
                </c:pt>
                <c:pt idx="17190">
                  <c:v>23.663344529486299</c:v>
                </c:pt>
                <c:pt idx="17191">
                  <c:v>23.664721105666001</c:v>
                </c:pt>
                <c:pt idx="17192">
                  <c:v>23.666097681845699</c:v>
                </c:pt>
                <c:pt idx="17193">
                  <c:v>23.667474258025401</c:v>
                </c:pt>
                <c:pt idx="17194">
                  <c:v>23.668850834205202</c:v>
                </c:pt>
                <c:pt idx="17195">
                  <c:v>23.6702274103849</c:v>
                </c:pt>
                <c:pt idx="17196">
                  <c:v>23.671603986564602</c:v>
                </c:pt>
                <c:pt idx="17197">
                  <c:v>23.6729805627443</c:v>
                </c:pt>
                <c:pt idx="17198">
                  <c:v>23.674357138924101</c:v>
                </c:pt>
                <c:pt idx="17199">
                  <c:v>23.675733715103799</c:v>
                </c:pt>
                <c:pt idx="17200">
                  <c:v>23.677110291283501</c:v>
                </c:pt>
                <c:pt idx="17201">
                  <c:v>23.678486867463199</c:v>
                </c:pt>
                <c:pt idx="17202">
                  <c:v>23.679863443643001</c:v>
                </c:pt>
                <c:pt idx="17203">
                  <c:v>23.681240019822699</c:v>
                </c:pt>
                <c:pt idx="17204">
                  <c:v>23.682616596002401</c:v>
                </c:pt>
                <c:pt idx="17205">
                  <c:v>23.683993172182198</c:v>
                </c:pt>
                <c:pt idx="17206">
                  <c:v>23.6853697483619</c:v>
                </c:pt>
                <c:pt idx="17207">
                  <c:v>23.686746324541598</c:v>
                </c:pt>
                <c:pt idx="17208">
                  <c:v>23.6881229007213</c:v>
                </c:pt>
                <c:pt idx="17209">
                  <c:v>23.689499476901101</c:v>
                </c:pt>
                <c:pt idx="17210">
                  <c:v>23.6908760530808</c:v>
                </c:pt>
                <c:pt idx="17211">
                  <c:v>23.692252629260501</c:v>
                </c:pt>
                <c:pt idx="17212">
                  <c:v>23.6936292054402</c:v>
                </c:pt>
                <c:pt idx="17213">
                  <c:v>23.695005781620001</c:v>
                </c:pt>
                <c:pt idx="17214">
                  <c:v>23.696382357799699</c:v>
                </c:pt>
                <c:pt idx="17215">
                  <c:v>23.697758933979401</c:v>
                </c:pt>
                <c:pt idx="17216">
                  <c:v>23.699135510159099</c:v>
                </c:pt>
                <c:pt idx="17217">
                  <c:v>23.7005120863389</c:v>
                </c:pt>
                <c:pt idx="17218">
                  <c:v>23.701888662518598</c:v>
                </c:pt>
                <c:pt idx="17219">
                  <c:v>23.7032652386983</c:v>
                </c:pt>
                <c:pt idx="17220">
                  <c:v>23.704641814877998</c:v>
                </c:pt>
                <c:pt idx="17221">
                  <c:v>23.7060183910578</c:v>
                </c:pt>
                <c:pt idx="17222">
                  <c:v>23.707394967237502</c:v>
                </c:pt>
                <c:pt idx="17223">
                  <c:v>23.7087715434172</c:v>
                </c:pt>
                <c:pt idx="17224">
                  <c:v>23.710148119596901</c:v>
                </c:pt>
                <c:pt idx="17225">
                  <c:v>23.711524695776699</c:v>
                </c:pt>
                <c:pt idx="17226">
                  <c:v>23.712901271956401</c:v>
                </c:pt>
                <c:pt idx="17227">
                  <c:v>23.714277848136099</c:v>
                </c:pt>
                <c:pt idx="17228">
                  <c:v>23.715654424315801</c:v>
                </c:pt>
                <c:pt idx="17229">
                  <c:v>23.717031000495599</c:v>
                </c:pt>
                <c:pt idx="17230">
                  <c:v>23.7184075766753</c:v>
                </c:pt>
                <c:pt idx="17231">
                  <c:v>23.719784152854999</c:v>
                </c:pt>
                <c:pt idx="17232">
                  <c:v>23.7211607290347</c:v>
                </c:pt>
                <c:pt idx="17233">
                  <c:v>23.722537305214502</c:v>
                </c:pt>
                <c:pt idx="17234">
                  <c:v>23.7239138813942</c:v>
                </c:pt>
                <c:pt idx="17235">
                  <c:v>23.725290457573902</c:v>
                </c:pt>
                <c:pt idx="17236">
                  <c:v>23.726667033753699</c:v>
                </c:pt>
                <c:pt idx="17237">
                  <c:v>23.728043609933401</c:v>
                </c:pt>
                <c:pt idx="17238">
                  <c:v>23.729420186113099</c:v>
                </c:pt>
                <c:pt idx="17239">
                  <c:v>23.730796762292801</c:v>
                </c:pt>
                <c:pt idx="17240">
                  <c:v>23.732173338472599</c:v>
                </c:pt>
                <c:pt idx="17241">
                  <c:v>23.733549914652301</c:v>
                </c:pt>
                <c:pt idx="17242">
                  <c:v>23.734926490831999</c:v>
                </c:pt>
                <c:pt idx="17243">
                  <c:v>23.736303067011701</c:v>
                </c:pt>
                <c:pt idx="17244">
                  <c:v>23.737679643191498</c:v>
                </c:pt>
                <c:pt idx="17245">
                  <c:v>23.7390562193712</c:v>
                </c:pt>
                <c:pt idx="17246">
                  <c:v>23.740432795550898</c:v>
                </c:pt>
                <c:pt idx="17247">
                  <c:v>23.7418093717306</c:v>
                </c:pt>
                <c:pt idx="17248">
                  <c:v>23.743185947910401</c:v>
                </c:pt>
                <c:pt idx="17249">
                  <c:v>23.744562524090099</c:v>
                </c:pt>
                <c:pt idx="17250">
                  <c:v>23.745939100269801</c:v>
                </c:pt>
                <c:pt idx="17251">
                  <c:v>23.747315676449499</c:v>
                </c:pt>
                <c:pt idx="17252">
                  <c:v>23.748692252629301</c:v>
                </c:pt>
                <c:pt idx="17253">
                  <c:v>23.750068828808999</c:v>
                </c:pt>
                <c:pt idx="17254">
                  <c:v>23.751445404988701</c:v>
                </c:pt>
                <c:pt idx="17255">
                  <c:v>23.752821981168399</c:v>
                </c:pt>
                <c:pt idx="17256">
                  <c:v>23.7541985573482</c:v>
                </c:pt>
                <c:pt idx="17257">
                  <c:v>23.755575133527898</c:v>
                </c:pt>
                <c:pt idx="17258">
                  <c:v>23.7569517097076</c:v>
                </c:pt>
                <c:pt idx="17259">
                  <c:v>23.758328285887298</c:v>
                </c:pt>
                <c:pt idx="17260">
                  <c:v>23.7597048620671</c:v>
                </c:pt>
                <c:pt idx="17261">
                  <c:v>23.761081438246801</c:v>
                </c:pt>
                <c:pt idx="17262">
                  <c:v>23.7624580144265</c:v>
                </c:pt>
                <c:pt idx="17263">
                  <c:v>23.763834590606201</c:v>
                </c:pt>
                <c:pt idx="17264">
                  <c:v>23.765211166785999</c:v>
                </c:pt>
                <c:pt idx="17265">
                  <c:v>23.766587742965701</c:v>
                </c:pt>
                <c:pt idx="17266">
                  <c:v>23.767964319145399</c:v>
                </c:pt>
                <c:pt idx="17267">
                  <c:v>23.769340895325101</c:v>
                </c:pt>
                <c:pt idx="17268">
                  <c:v>23.770717471504899</c:v>
                </c:pt>
                <c:pt idx="17269">
                  <c:v>23.7720940476846</c:v>
                </c:pt>
                <c:pt idx="17270">
                  <c:v>23.773470623864299</c:v>
                </c:pt>
                <c:pt idx="17271">
                  <c:v>23.7748472000441</c:v>
                </c:pt>
                <c:pt idx="17272">
                  <c:v>23.776223776223802</c:v>
                </c:pt>
                <c:pt idx="17273">
                  <c:v>23.7776003524035</c:v>
                </c:pt>
                <c:pt idx="17274">
                  <c:v>23.778976928583202</c:v>
                </c:pt>
                <c:pt idx="17275">
                  <c:v>23.780353504762999</c:v>
                </c:pt>
                <c:pt idx="17276">
                  <c:v>23.781730080942701</c:v>
                </c:pt>
                <c:pt idx="17277">
                  <c:v>23.783106657122399</c:v>
                </c:pt>
                <c:pt idx="17278">
                  <c:v>23.784483233302101</c:v>
                </c:pt>
                <c:pt idx="17279">
                  <c:v>23.785859809481899</c:v>
                </c:pt>
                <c:pt idx="17280">
                  <c:v>23.7872363856616</c:v>
                </c:pt>
                <c:pt idx="17281">
                  <c:v>23.788612961841299</c:v>
                </c:pt>
                <c:pt idx="17282">
                  <c:v>23.789989538021</c:v>
                </c:pt>
                <c:pt idx="17283">
                  <c:v>23.791366114200802</c:v>
                </c:pt>
                <c:pt idx="17284">
                  <c:v>23.7927426903805</c:v>
                </c:pt>
                <c:pt idx="17285">
                  <c:v>23.794119266560202</c:v>
                </c:pt>
                <c:pt idx="17286">
                  <c:v>23.7954958427399</c:v>
                </c:pt>
                <c:pt idx="17287">
                  <c:v>23.796872418919701</c:v>
                </c:pt>
                <c:pt idx="17288">
                  <c:v>23.798248995099399</c:v>
                </c:pt>
                <c:pt idx="17289">
                  <c:v>23.799625571279101</c:v>
                </c:pt>
                <c:pt idx="17290">
                  <c:v>23.801002147458799</c:v>
                </c:pt>
                <c:pt idx="17291">
                  <c:v>23.802378723638601</c:v>
                </c:pt>
                <c:pt idx="17292">
                  <c:v>23.803755299818299</c:v>
                </c:pt>
                <c:pt idx="17293">
                  <c:v>23.805131875998001</c:v>
                </c:pt>
                <c:pt idx="17294">
                  <c:v>23.806508452177798</c:v>
                </c:pt>
                <c:pt idx="17295">
                  <c:v>23.8078850283575</c:v>
                </c:pt>
                <c:pt idx="17296">
                  <c:v>23.809261604537198</c:v>
                </c:pt>
                <c:pt idx="17297">
                  <c:v>23.8106381807169</c:v>
                </c:pt>
                <c:pt idx="17298">
                  <c:v>23.812014756896598</c:v>
                </c:pt>
                <c:pt idx="17299">
                  <c:v>23.8133913330764</c:v>
                </c:pt>
                <c:pt idx="17300">
                  <c:v>23.814767909256101</c:v>
                </c:pt>
                <c:pt idx="17301">
                  <c:v>23.8161444854358</c:v>
                </c:pt>
                <c:pt idx="17302">
                  <c:v>23.817521061615601</c:v>
                </c:pt>
                <c:pt idx="17303">
                  <c:v>23.818897637795299</c:v>
                </c:pt>
                <c:pt idx="17304">
                  <c:v>23.820274213975001</c:v>
                </c:pt>
                <c:pt idx="17305">
                  <c:v>23.821650790154699</c:v>
                </c:pt>
                <c:pt idx="17306">
                  <c:v>23.8230273663345</c:v>
                </c:pt>
                <c:pt idx="17307">
                  <c:v>23.824403942514198</c:v>
                </c:pt>
                <c:pt idx="17308">
                  <c:v>23.8257805186939</c:v>
                </c:pt>
                <c:pt idx="17309">
                  <c:v>23.827157094873598</c:v>
                </c:pt>
                <c:pt idx="17310">
                  <c:v>23.8285336710534</c:v>
                </c:pt>
                <c:pt idx="17311">
                  <c:v>23.829910247233101</c:v>
                </c:pt>
                <c:pt idx="17312">
                  <c:v>23.8312868234128</c:v>
                </c:pt>
                <c:pt idx="17313">
                  <c:v>23.832663399592501</c:v>
                </c:pt>
                <c:pt idx="17314">
                  <c:v>23.834039975772299</c:v>
                </c:pt>
                <c:pt idx="17315">
                  <c:v>23.835416551952001</c:v>
                </c:pt>
                <c:pt idx="17316">
                  <c:v>23.836793128131699</c:v>
                </c:pt>
                <c:pt idx="17317">
                  <c:v>23.838169704311401</c:v>
                </c:pt>
                <c:pt idx="17318">
                  <c:v>23.839546280491199</c:v>
                </c:pt>
                <c:pt idx="17319">
                  <c:v>23.8409228566709</c:v>
                </c:pt>
                <c:pt idx="17320">
                  <c:v>23.842299432850599</c:v>
                </c:pt>
                <c:pt idx="17321">
                  <c:v>23.8436760090303</c:v>
                </c:pt>
                <c:pt idx="17322">
                  <c:v>23.845052585210102</c:v>
                </c:pt>
                <c:pt idx="17323">
                  <c:v>23.8464291613898</c:v>
                </c:pt>
                <c:pt idx="17324">
                  <c:v>23.847805737569502</c:v>
                </c:pt>
                <c:pt idx="17325">
                  <c:v>23.8491823137492</c:v>
                </c:pt>
                <c:pt idx="17326">
                  <c:v>23.850558889929001</c:v>
                </c:pt>
                <c:pt idx="17327">
                  <c:v>23.851935466108699</c:v>
                </c:pt>
                <c:pt idx="17328">
                  <c:v>23.853312042288401</c:v>
                </c:pt>
                <c:pt idx="17329">
                  <c:v>23.854688618468199</c:v>
                </c:pt>
                <c:pt idx="17330">
                  <c:v>23.856065194647901</c:v>
                </c:pt>
                <c:pt idx="17331">
                  <c:v>23.857441770827599</c:v>
                </c:pt>
                <c:pt idx="17332">
                  <c:v>23.858818347007301</c:v>
                </c:pt>
                <c:pt idx="17333">
                  <c:v>23.860194923187098</c:v>
                </c:pt>
                <c:pt idx="17334">
                  <c:v>23.8615714993668</c:v>
                </c:pt>
                <c:pt idx="17335">
                  <c:v>23.862948075546502</c:v>
                </c:pt>
                <c:pt idx="17336">
                  <c:v>23.8643246517262</c:v>
                </c:pt>
                <c:pt idx="17337">
                  <c:v>23.865701227906001</c:v>
                </c:pt>
                <c:pt idx="17338">
                  <c:v>23.867077804085699</c:v>
                </c:pt>
                <c:pt idx="17339">
                  <c:v>23.868454380265401</c:v>
                </c:pt>
                <c:pt idx="17340">
                  <c:v>23.869830956445099</c:v>
                </c:pt>
                <c:pt idx="17341">
                  <c:v>23.871207532624901</c:v>
                </c:pt>
                <c:pt idx="17342">
                  <c:v>23.872584108804599</c:v>
                </c:pt>
                <c:pt idx="17343">
                  <c:v>23.873960684984301</c:v>
                </c:pt>
                <c:pt idx="17344">
                  <c:v>23.875337261163999</c:v>
                </c:pt>
                <c:pt idx="17345">
                  <c:v>23.8767138373438</c:v>
                </c:pt>
                <c:pt idx="17346">
                  <c:v>23.878090413523498</c:v>
                </c:pt>
                <c:pt idx="17347">
                  <c:v>23.8794669897032</c:v>
                </c:pt>
                <c:pt idx="17348">
                  <c:v>23.880843565882898</c:v>
                </c:pt>
                <c:pt idx="17349">
                  <c:v>23.8822201420627</c:v>
                </c:pt>
                <c:pt idx="17350">
                  <c:v>23.883596718242401</c:v>
                </c:pt>
                <c:pt idx="17351">
                  <c:v>23.8849732944221</c:v>
                </c:pt>
                <c:pt idx="17352">
                  <c:v>23.886349870601801</c:v>
                </c:pt>
                <c:pt idx="17353">
                  <c:v>23.887726446781599</c:v>
                </c:pt>
                <c:pt idx="17354">
                  <c:v>23.889103022961301</c:v>
                </c:pt>
                <c:pt idx="17355">
                  <c:v>23.890479599140999</c:v>
                </c:pt>
                <c:pt idx="17356">
                  <c:v>23.891856175320701</c:v>
                </c:pt>
                <c:pt idx="17357">
                  <c:v>23.893232751500499</c:v>
                </c:pt>
                <c:pt idx="17358">
                  <c:v>23.8946093276802</c:v>
                </c:pt>
                <c:pt idx="17359">
                  <c:v>23.895985903859899</c:v>
                </c:pt>
                <c:pt idx="17360">
                  <c:v>23.8973624800397</c:v>
                </c:pt>
                <c:pt idx="17361">
                  <c:v>23.898739056219402</c:v>
                </c:pt>
                <c:pt idx="17362">
                  <c:v>23.9001156323991</c:v>
                </c:pt>
                <c:pt idx="17363">
                  <c:v>23.901492208578802</c:v>
                </c:pt>
                <c:pt idx="17364">
                  <c:v>23.902868784758599</c:v>
                </c:pt>
                <c:pt idx="17365">
                  <c:v>23.904245360938301</c:v>
                </c:pt>
                <c:pt idx="17366">
                  <c:v>23.905621937117999</c:v>
                </c:pt>
                <c:pt idx="17367">
                  <c:v>23.906998513297701</c:v>
                </c:pt>
                <c:pt idx="17368">
                  <c:v>23.908375089477499</c:v>
                </c:pt>
                <c:pt idx="17369">
                  <c:v>23.9097516656572</c:v>
                </c:pt>
                <c:pt idx="17370">
                  <c:v>23.911128241836899</c:v>
                </c:pt>
                <c:pt idx="17371">
                  <c:v>23.9125048180166</c:v>
                </c:pt>
                <c:pt idx="17372">
                  <c:v>23.913881394196402</c:v>
                </c:pt>
                <c:pt idx="17373">
                  <c:v>23.9152579703761</c:v>
                </c:pt>
                <c:pt idx="17374">
                  <c:v>23.916634546555802</c:v>
                </c:pt>
                <c:pt idx="17375">
                  <c:v>23.9180111227355</c:v>
                </c:pt>
                <c:pt idx="17376">
                  <c:v>23.919387698915301</c:v>
                </c:pt>
                <c:pt idx="17377">
                  <c:v>23.920764275094999</c:v>
                </c:pt>
                <c:pt idx="17378">
                  <c:v>23.922140851274701</c:v>
                </c:pt>
                <c:pt idx="17379">
                  <c:v>23.923517427454399</c:v>
                </c:pt>
                <c:pt idx="17380">
                  <c:v>23.924894003634201</c:v>
                </c:pt>
                <c:pt idx="17381">
                  <c:v>23.926270579813899</c:v>
                </c:pt>
                <c:pt idx="17382">
                  <c:v>23.927647155993601</c:v>
                </c:pt>
                <c:pt idx="17383">
                  <c:v>23.929023732173299</c:v>
                </c:pt>
                <c:pt idx="17384">
                  <c:v>23.9304003083531</c:v>
                </c:pt>
                <c:pt idx="17385">
                  <c:v>23.931776884532798</c:v>
                </c:pt>
                <c:pt idx="17386">
                  <c:v>23.9331534607125</c:v>
                </c:pt>
                <c:pt idx="17387">
                  <c:v>23.934530036892198</c:v>
                </c:pt>
                <c:pt idx="17388">
                  <c:v>23.935906613072</c:v>
                </c:pt>
                <c:pt idx="17389">
                  <c:v>23.937283189251701</c:v>
                </c:pt>
                <c:pt idx="17390">
                  <c:v>23.9386597654314</c:v>
                </c:pt>
                <c:pt idx="17391">
                  <c:v>23.940036341611101</c:v>
                </c:pt>
                <c:pt idx="17392">
                  <c:v>23.941412917790899</c:v>
                </c:pt>
                <c:pt idx="17393">
                  <c:v>23.942789493970601</c:v>
                </c:pt>
                <c:pt idx="17394">
                  <c:v>23.944166070150299</c:v>
                </c:pt>
                <c:pt idx="17395">
                  <c:v>23.9455426463301</c:v>
                </c:pt>
                <c:pt idx="17396">
                  <c:v>23.946919222509798</c:v>
                </c:pt>
                <c:pt idx="17397">
                  <c:v>23.9482957986895</c:v>
                </c:pt>
                <c:pt idx="17398">
                  <c:v>23.949672374869198</c:v>
                </c:pt>
                <c:pt idx="17399">
                  <c:v>23.951048951049</c:v>
                </c:pt>
                <c:pt idx="17400">
                  <c:v>23.952425527228701</c:v>
                </c:pt>
                <c:pt idx="17401">
                  <c:v>23.9538021034084</c:v>
                </c:pt>
                <c:pt idx="17402">
                  <c:v>23.955178679588101</c:v>
                </c:pt>
                <c:pt idx="17403">
                  <c:v>23.956555255767899</c:v>
                </c:pt>
                <c:pt idx="17404">
                  <c:v>23.957931831947601</c:v>
                </c:pt>
                <c:pt idx="17405">
                  <c:v>23.959308408127299</c:v>
                </c:pt>
                <c:pt idx="17406">
                  <c:v>23.960684984307001</c:v>
                </c:pt>
                <c:pt idx="17407">
                  <c:v>23.962061560486799</c:v>
                </c:pt>
                <c:pt idx="17408">
                  <c:v>23.9634381366665</c:v>
                </c:pt>
                <c:pt idx="17409">
                  <c:v>23.964814712846199</c:v>
                </c:pt>
                <c:pt idx="17410">
                  <c:v>23.9661912890259</c:v>
                </c:pt>
                <c:pt idx="17411">
                  <c:v>23.967567865205702</c:v>
                </c:pt>
                <c:pt idx="17412">
                  <c:v>23.9689444413854</c:v>
                </c:pt>
                <c:pt idx="17413">
                  <c:v>23.970321017565102</c:v>
                </c:pt>
                <c:pt idx="17414">
                  <c:v>23.9716975937448</c:v>
                </c:pt>
                <c:pt idx="17415">
                  <c:v>23.973074169924601</c:v>
                </c:pt>
                <c:pt idx="17416">
                  <c:v>23.974450746104299</c:v>
                </c:pt>
                <c:pt idx="17417">
                  <c:v>23.975827322284001</c:v>
                </c:pt>
                <c:pt idx="17418">
                  <c:v>23.977203898463699</c:v>
                </c:pt>
                <c:pt idx="17419">
                  <c:v>23.978580474643501</c:v>
                </c:pt>
                <c:pt idx="17420">
                  <c:v>23.979957050823199</c:v>
                </c:pt>
                <c:pt idx="17421">
                  <c:v>23.9813336270029</c:v>
                </c:pt>
                <c:pt idx="17422">
                  <c:v>23.982710203182599</c:v>
                </c:pt>
                <c:pt idx="17423">
                  <c:v>23.9840867793624</c:v>
                </c:pt>
                <c:pt idx="17424">
                  <c:v>23.985463355542102</c:v>
                </c:pt>
                <c:pt idx="17425">
                  <c:v>23.9868399317218</c:v>
                </c:pt>
                <c:pt idx="17426">
                  <c:v>23.988216507901502</c:v>
                </c:pt>
                <c:pt idx="17427">
                  <c:v>23.989593084081299</c:v>
                </c:pt>
                <c:pt idx="17428">
                  <c:v>23.990969660261001</c:v>
                </c:pt>
                <c:pt idx="17429">
                  <c:v>23.992346236440699</c:v>
                </c:pt>
                <c:pt idx="17430">
                  <c:v>23.993722812620501</c:v>
                </c:pt>
                <c:pt idx="17431">
                  <c:v>23.995099388800199</c:v>
                </c:pt>
                <c:pt idx="17432">
                  <c:v>23.996475964979901</c:v>
                </c:pt>
                <c:pt idx="17433">
                  <c:v>23.997852541159599</c:v>
                </c:pt>
                <c:pt idx="17434">
                  <c:v>23.9992291173394</c:v>
                </c:pt>
                <c:pt idx="17435">
                  <c:v>24.000605693519098</c:v>
                </c:pt>
                <c:pt idx="17436">
                  <c:v>24.0019822696988</c:v>
                </c:pt>
                <c:pt idx="17437">
                  <c:v>24.003358845878498</c:v>
                </c:pt>
                <c:pt idx="17438">
                  <c:v>24.0047354220583</c:v>
                </c:pt>
                <c:pt idx="17439">
                  <c:v>24.006111998238001</c:v>
                </c:pt>
                <c:pt idx="17440">
                  <c:v>24.0074885744177</c:v>
                </c:pt>
                <c:pt idx="17441">
                  <c:v>24.008865150597401</c:v>
                </c:pt>
                <c:pt idx="17442">
                  <c:v>24.010241726777199</c:v>
                </c:pt>
                <c:pt idx="17443">
                  <c:v>24.011618302956901</c:v>
                </c:pt>
                <c:pt idx="17444">
                  <c:v>24.012994879136599</c:v>
                </c:pt>
                <c:pt idx="17445">
                  <c:v>24.014371455316301</c:v>
                </c:pt>
                <c:pt idx="17446">
                  <c:v>24.015748031496098</c:v>
                </c:pt>
                <c:pt idx="17447">
                  <c:v>24.0171246076758</c:v>
                </c:pt>
                <c:pt idx="17448">
                  <c:v>24.018501183855498</c:v>
                </c:pt>
                <c:pt idx="17449">
                  <c:v>24.0198777600352</c:v>
                </c:pt>
                <c:pt idx="17450">
                  <c:v>24.021254336215002</c:v>
                </c:pt>
                <c:pt idx="17451">
                  <c:v>24.0226309123947</c:v>
                </c:pt>
                <c:pt idx="17452">
                  <c:v>24.024007488574401</c:v>
                </c:pt>
                <c:pt idx="17453">
                  <c:v>24.0253840647541</c:v>
                </c:pt>
                <c:pt idx="17454">
                  <c:v>24.026760640933901</c:v>
                </c:pt>
                <c:pt idx="17455">
                  <c:v>24.028137217113599</c:v>
                </c:pt>
                <c:pt idx="17456">
                  <c:v>24.029513793293301</c:v>
                </c:pt>
                <c:pt idx="17457">
                  <c:v>24.030890369472999</c:v>
                </c:pt>
                <c:pt idx="17458">
                  <c:v>24.0322669456528</c:v>
                </c:pt>
                <c:pt idx="17459">
                  <c:v>24.033643521832499</c:v>
                </c:pt>
                <c:pt idx="17460">
                  <c:v>24.0350200980122</c:v>
                </c:pt>
                <c:pt idx="17461">
                  <c:v>24.036396674192002</c:v>
                </c:pt>
                <c:pt idx="17462">
                  <c:v>24.0377732503717</c:v>
                </c:pt>
                <c:pt idx="17463">
                  <c:v>24.039149826551402</c:v>
                </c:pt>
                <c:pt idx="17464">
                  <c:v>24.0405264027311</c:v>
                </c:pt>
                <c:pt idx="17465">
                  <c:v>24.041902978910901</c:v>
                </c:pt>
                <c:pt idx="17466">
                  <c:v>24.043279555090599</c:v>
                </c:pt>
                <c:pt idx="17467">
                  <c:v>24.044656131270301</c:v>
                </c:pt>
                <c:pt idx="17468">
                  <c:v>24.046032707449999</c:v>
                </c:pt>
                <c:pt idx="17469">
                  <c:v>24.047409283629801</c:v>
                </c:pt>
                <c:pt idx="17470">
                  <c:v>24.048785859809499</c:v>
                </c:pt>
                <c:pt idx="17471">
                  <c:v>24.050162435989201</c:v>
                </c:pt>
                <c:pt idx="17472">
                  <c:v>24.051539012168899</c:v>
                </c:pt>
                <c:pt idx="17473">
                  <c:v>24.0529155883487</c:v>
                </c:pt>
                <c:pt idx="17474">
                  <c:v>24.054292164528398</c:v>
                </c:pt>
                <c:pt idx="17475">
                  <c:v>24.0556687407081</c:v>
                </c:pt>
                <c:pt idx="17476">
                  <c:v>24.057045316887798</c:v>
                </c:pt>
                <c:pt idx="17477">
                  <c:v>24.058421893067599</c:v>
                </c:pt>
                <c:pt idx="17478">
                  <c:v>24.059798469247301</c:v>
                </c:pt>
                <c:pt idx="17479">
                  <c:v>24.061175045426999</c:v>
                </c:pt>
                <c:pt idx="17480">
                  <c:v>24.062551621606701</c:v>
                </c:pt>
                <c:pt idx="17481">
                  <c:v>24.063928197786499</c:v>
                </c:pt>
                <c:pt idx="17482">
                  <c:v>24.065304773966201</c:v>
                </c:pt>
                <c:pt idx="17483">
                  <c:v>24.066681350145899</c:v>
                </c:pt>
                <c:pt idx="17484">
                  <c:v>24.068057926325601</c:v>
                </c:pt>
                <c:pt idx="17485">
                  <c:v>24.069434502505398</c:v>
                </c:pt>
                <c:pt idx="17486">
                  <c:v>24.0708110786851</c:v>
                </c:pt>
                <c:pt idx="17487">
                  <c:v>24.072187654864798</c:v>
                </c:pt>
                <c:pt idx="17488">
                  <c:v>24.0735642310446</c:v>
                </c:pt>
                <c:pt idx="17489">
                  <c:v>24.074940807224301</c:v>
                </c:pt>
                <c:pt idx="17490">
                  <c:v>24.076317383404</c:v>
                </c:pt>
                <c:pt idx="17491">
                  <c:v>24.077693959583701</c:v>
                </c:pt>
                <c:pt idx="17492">
                  <c:v>24.079070535763499</c:v>
                </c:pt>
                <c:pt idx="17493">
                  <c:v>24.080447111943201</c:v>
                </c:pt>
                <c:pt idx="17494">
                  <c:v>24.081823688122899</c:v>
                </c:pt>
                <c:pt idx="17495">
                  <c:v>24.083200264302601</c:v>
                </c:pt>
                <c:pt idx="17496">
                  <c:v>24.084576840482399</c:v>
                </c:pt>
                <c:pt idx="17497">
                  <c:v>24.0859534166621</c:v>
                </c:pt>
                <c:pt idx="17498">
                  <c:v>24.087329992841799</c:v>
                </c:pt>
                <c:pt idx="17499">
                  <c:v>24.0887065690215</c:v>
                </c:pt>
                <c:pt idx="17500">
                  <c:v>24.090083145201302</c:v>
                </c:pt>
                <c:pt idx="17501">
                  <c:v>24.091459721381</c:v>
                </c:pt>
                <c:pt idx="17502">
                  <c:v>24.092836297560702</c:v>
                </c:pt>
                <c:pt idx="17503">
                  <c:v>24.0942128737404</c:v>
                </c:pt>
                <c:pt idx="17504">
                  <c:v>24.095589449920201</c:v>
                </c:pt>
                <c:pt idx="17505">
                  <c:v>24.096966026099899</c:v>
                </c:pt>
                <c:pt idx="17506">
                  <c:v>24.098342602279601</c:v>
                </c:pt>
                <c:pt idx="17507">
                  <c:v>24.099719178459299</c:v>
                </c:pt>
                <c:pt idx="17508">
                  <c:v>24.1010957546391</c:v>
                </c:pt>
                <c:pt idx="17509">
                  <c:v>24.102472330818799</c:v>
                </c:pt>
                <c:pt idx="17510">
                  <c:v>24.1038489069985</c:v>
                </c:pt>
                <c:pt idx="17511">
                  <c:v>24.105225483178199</c:v>
                </c:pt>
                <c:pt idx="17512">
                  <c:v>24.106602059358</c:v>
                </c:pt>
                <c:pt idx="17513">
                  <c:v>24.107978635537702</c:v>
                </c:pt>
                <c:pt idx="17514">
                  <c:v>24.1093552117174</c:v>
                </c:pt>
                <c:pt idx="17515">
                  <c:v>24.110731787897102</c:v>
                </c:pt>
                <c:pt idx="17516">
                  <c:v>24.112108364076899</c:v>
                </c:pt>
                <c:pt idx="17517">
                  <c:v>24.113484940256601</c:v>
                </c:pt>
                <c:pt idx="17518">
                  <c:v>24.114861516436299</c:v>
                </c:pt>
                <c:pt idx="17519">
                  <c:v>24.116238092616101</c:v>
                </c:pt>
                <c:pt idx="17520">
                  <c:v>24.117614668795799</c:v>
                </c:pt>
                <c:pt idx="17521">
                  <c:v>24.118991244975501</c:v>
                </c:pt>
                <c:pt idx="17522">
                  <c:v>24.120367821155199</c:v>
                </c:pt>
                <c:pt idx="17523">
                  <c:v>24.121744397335</c:v>
                </c:pt>
                <c:pt idx="17524">
                  <c:v>24.123120973514698</c:v>
                </c:pt>
                <c:pt idx="17525">
                  <c:v>24.1244975496944</c:v>
                </c:pt>
                <c:pt idx="17526">
                  <c:v>24.125874125874098</c:v>
                </c:pt>
                <c:pt idx="17527">
                  <c:v>24.1272507020539</c:v>
                </c:pt>
                <c:pt idx="17528">
                  <c:v>24.128627278233601</c:v>
                </c:pt>
                <c:pt idx="17529">
                  <c:v>24.1300038544133</c:v>
                </c:pt>
                <c:pt idx="17530">
                  <c:v>24.131380430593001</c:v>
                </c:pt>
                <c:pt idx="17531">
                  <c:v>24.132757006772799</c:v>
                </c:pt>
                <c:pt idx="17532">
                  <c:v>24.134133582952501</c:v>
                </c:pt>
                <c:pt idx="17533">
                  <c:v>24.135510159132199</c:v>
                </c:pt>
                <c:pt idx="17534">
                  <c:v>24.136886735311901</c:v>
                </c:pt>
                <c:pt idx="17535">
                  <c:v>24.138263311491698</c:v>
                </c:pt>
                <c:pt idx="17536">
                  <c:v>24.1396398876714</c:v>
                </c:pt>
                <c:pt idx="17537">
                  <c:v>24.141016463851098</c:v>
                </c:pt>
                <c:pt idx="17538">
                  <c:v>24.1423930400308</c:v>
                </c:pt>
                <c:pt idx="17539">
                  <c:v>24.143769616210601</c:v>
                </c:pt>
                <c:pt idx="17540">
                  <c:v>24.1451461923903</c:v>
                </c:pt>
                <c:pt idx="17541">
                  <c:v>24.146522768570001</c:v>
                </c:pt>
                <c:pt idx="17542">
                  <c:v>24.1478993447497</c:v>
                </c:pt>
                <c:pt idx="17543">
                  <c:v>24.149275920929501</c:v>
                </c:pt>
                <c:pt idx="17544">
                  <c:v>24.150652497109199</c:v>
                </c:pt>
                <c:pt idx="17545">
                  <c:v>24.152029073288901</c:v>
                </c:pt>
                <c:pt idx="17546">
                  <c:v>24.153405649468599</c:v>
                </c:pt>
                <c:pt idx="17547">
                  <c:v>24.1547822256484</c:v>
                </c:pt>
                <c:pt idx="17548">
                  <c:v>24.156158801828099</c:v>
                </c:pt>
                <c:pt idx="17549">
                  <c:v>24.1575353780078</c:v>
                </c:pt>
                <c:pt idx="17550">
                  <c:v>24.158911954187602</c:v>
                </c:pt>
                <c:pt idx="17551">
                  <c:v>24.1602885303673</c:v>
                </c:pt>
                <c:pt idx="17552">
                  <c:v>24.161665106547002</c:v>
                </c:pt>
                <c:pt idx="17553">
                  <c:v>24.1630416827267</c:v>
                </c:pt>
                <c:pt idx="17554">
                  <c:v>24.164418258906501</c:v>
                </c:pt>
                <c:pt idx="17555">
                  <c:v>24.165794835086199</c:v>
                </c:pt>
                <c:pt idx="17556">
                  <c:v>24.167171411265901</c:v>
                </c:pt>
                <c:pt idx="17557">
                  <c:v>24.168547987445599</c:v>
                </c:pt>
                <c:pt idx="17558">
                  <c:v>24.169924563625401</c:v>
                </c:pt>
                <c:pt idx="17559">
                  <c:v>24.171301139805099</c:v>
                </c:pt>
                <c:pt idx="17560">
                  <c:v>24.172677715984801</c:v>
                </c:pt>
                <c:pt idx="17561">
                  <c:v>24.174054292164499</c:v>
                </c:pt>
                <c:pt idx="17562">
                  <c:v>24.1754308683443</c:v>
                </c:pt>
                <c:pt idx="17563">
                  <c:v>24.176807444524002</c:v>
                </c:pt>
                <c:pt idx="17564">
                  <c:v>24.1781840207037</c:v>
                </c:pt>
                <c:pt idx="17565">
                  <c:v>24.179560596883402</c:v>
                </c:pt>
                <c:pt idx="17566">
                  <c:v>24.180937173063199</c:v>
                </c:pt>
                <c:pt idx="17567">
                  <c:v>24.182313749242901</c:v>
                </c:pt>
                <c:pt idx="17568">
                  <c:v>24.183690325422599</c:v>
                </c:pt>
                <c:pt idx="17569">
                  <c:v>24.185066901602301</c:v>
                </c:pt>
                <c:pt idx="17570">
                  <c:v>24.186443477782099</c:v>
                </c:pt>
                <c:pt idx="17571">
                  <c:v>24.187820053961801</c:v>
                </c:pt>
                <c:pt idx="17572">
                  <c:v>24.189196630141499</c:v>
                </c:pt>
                <c:pt idx="17573">
                  <c:v>24.190573206321201</c:v>
                </c:pt>
                <c:pt idx="17574">
                  <c:v>24.191949782500998</c:v>
                </c:pt>
                <c:pt idx="17575">
                  <c:v>24.1933263586807</c:v>
                </c:pt>
                <c:pt idx="17576">
                  <c:v>24.194702934860398</c:v>
                </c:pt>
                <c:pt idx="17577">
                  <c:v>24.1960795110401</c:v>
                </c:pt>
                <c:pt idx="17578">
                  <c:v>24.197456087219901</c:v>
                </c:pt>
                <c:pt idx="17579">
                  <c:v>24.1988326633996</c:v>
                </c:pt>
                <c:pt idx="17580">
                  <c:v>24.200209239579301</c:v>
                </c:pt>
                <c:pt idx="17581">
                  <c:v>24.201585815759</c:v>
                </c:pt>
                <c:pt idx="17582">
                  <c:v>24.202962391938801</c:v>
                </c:pt>
                <c:pt idx="17583">
                  <c:v>24.204338968118499</c:v>
                </c:pt>
                <c:pt idx="17584">
                  <c:v>24.205715544298201</c:v>
                </c:pt>
                <c:pt idx="17585">
                  <c:v>24.207092120477999</c:v>
                </c:pt>
                <c:pt idx="17586">
                  <c:v>24.2084686966577</c:v>
                </c:pt>
                <c:pt idx="17587">
                  <c:v>24.209845272837399</c:v>
                </c:pt>
                <c:pt idx="17588">
                  <c:v>24.2112218490171</c:v>
                </c:pt>
                <c:pt idx="17589">
                  <c:v>24.212598425196902</c:v>
                </c:pt>
                <c:pt idx="17590">
                  <c:v>24.2139750013766</c:v>
                </c:pt>
                <c:pt idx="17591">
                  <c:v>24.215351577556302</c:v>
                </c:pt>
                <c:pt idx="17592">
                  <c:v>24.216728153736</c:v>
                </c:pt>
                <c:pt idx="17593">
                  <c:v>24.218104729915801</c:v>
                </c:pt>
                <c:pt idx="17594">
                  <c:v>24.219481306095499</c:v>
                </c:pt>
                <c:pt idx="17595">
                  <c:v>24.220857882275201</c:v>
                </c:pt>
                <c:pt idx="17596">
                  <c:v>24.222234458454899</c:v>
                </c:pt>
                <c:pt idx="17597">
                  <c:v>24.2236110346347</c:v>
                </c:pt>
                <c:pt idx="17598">
                  <c:v>24.224987610814399</c:v>
                </c:pt>
                <c:pt idx="17599">
                  <c:v>24.2263641869941</c:v>
                </c:pt>
                <c:pt idx="17600">
                  <c:v>24.227740763173799</c:v>
                </c:pt>
                <c:pt idx="17601">
                  <c:v>24.2291173393536</c:v>
                </c:pt>
                <c:pt idx="17602">
                  <c:v>24.230493915533302</c:v>
                </c:pt>
                <c:pt idx="17603">
                  <c:v>24.231870491713</c:v>
                </c:pt>
                <c:pt idx="17604">
                  <c:v>24.233247067892702</c:v>
                </c:pt>
                <c:pt idx="17605">
                  <c:v>24.234623644072499</c:v>
                </c:pt>
                <c:pt idx="17606">
                  <c:v>24.236000220252201</c:v>
                </c:pt>
                <c:pt idx="17607">
                  <c:v>24.237376796431899</c:v>
                </c:pt>
                <c:pt idx="17608">
                  <c:v>24.238753372611601</c:v>
                </c:pt>
                <c:pt idx="17609">
                  <c:v>24.240129948791399</c:v>
                </c:pt>
                <c:pt idx="17610">
                  <c:v>24.241506524971101</c:v>
                </c:pt>
                <c:pt idx="17611">
                  <c:v>24.242883101150799</c:v>
                </c:pt>
                <c:pt idx="17612">
                  <c:v>24.244259677330501</c:v>
                </c:pt>
                <c:pt idx="17613">
                  <c:v>24.245636253510298</c:v>
                </c:pt>
                <c:pt idx="17614">
                  <c:v>24.24701282969</c:v>
                </c:pt>
                <c:pt idx="17615">
                  <c:v>24.248389405869698</c:v>
                </c:pt>
                <c:pt idx="17616">
                  <c:v>24.2497659820495</c:v>
                </c:pt>
                <c:pt idx="17617">
                  <c:v>24.251142558229201</c:v>
                </c:pt>
                <c:pt idx="17618">
                  <c:v>24.2525191344089</c:v>
                </c:pt>
                <c:pt idx="17619">
                  <c:v>24.253895710588601</c:v>
                </c:pt>
                <c:pt idx="17620">
                  <c:v>24.255272286768399</c:v>
                </c:pt>
                <c:pt idx="17621">
                  <c:v>24.256648862948101</c:v>
                </c:pt>
                <c:pt idx="17622">
                  <c:v>24.258025439127799</c:v>
                </c:pt>
                <c:pt idx="17623">
                  <c:v>24.259402015307501</c:v>
                </c:pt>
                <c:pt idx="17624">
                  <c:v>24.260778591487298</c:v>
                </c:pt>
                <c:pt idx="17625">
                  <c:v>24.262155167667</c:v>
                </c:pt>
                <c:pt idx="17626">
                  <c:v>24.263531743846698</c:v>
                </c:pt>
                <c:pt idx="17627">
                  <c:v>24.2649083200264</c:v>
                </c:pt>
                <c:pt idx="17628">
                  <c:v>24.266284896206201</c:v>
                </c:pt>
                <c:pt idx="17629">
                  <c:v>24.2676614723859</c:v>
                </c:pt>
                <c:pt idx="17630">
                  <c:v>24.269038048565601</c:v>
                </c:pt>
                <c:pt idx="17631">
                  <c:v>24.2704146247453</c:v>
                </c:pt>
                <c:pt idx="17632">
                  <c:v>24.271791200925101</c:v>
                </c:pt>
                <c:pt idx="17633">
                  <c:v>24.273167777104799</c:v>
                </c:pt>
                <c:pt idx="17634">
                  <c:v>24.274544353284501</c:v>
                </c:pt>
                <c:pt idx="17635">
                  <c:v>24.275920929464199</c:v>
                </c:pt>
                <c:pt idx="17636">
                  <c:v>24.277297505644</c:v>
                </c:pt>
                <c:pt idx="17637">
                  <c:v>24.278674081823699</c:v>
                </c:pt>
                <c:pt idx="17638">
                  <c:v>24.2800506580034</c:v>
                </c:pt>
                <c:pt idx="17639">
                  <c:v>24.281427234183099</c:v>
                </c:pt>
                <c:pt idx="17640">
                  <c:v>24.2828038103629</c:v>
                </c:pt>
                <c:pt idx="17641">
                  <c:v>24.284180386542602</c:v>
                </c:pt>
                <c:pt idx="17642">
                  <c:v>24.2855569627223</c:v>
                </c:pt>
                <c:pt idx="17643">
                  <c:v>24.286933538902002</c:v>
                </c:pt>
                <c:pt idx="17644">
                  <c:v>24.288310115081799</c:v>
                </c:pt>
                <c:pt idx="17645">
                  <c:v>24.289686691261501</c:v>
                </c:pt>
                <c:pt idx="17646">
                  <c:v>24.291063267441199</c:v>
                </c:pt>
                <c:pt idx="17647">
                  <c:v>24.292439843620901</c:v>
                </c:pt>
                <c:pt idx="17648">
                  <c:v>24.293816419800699</c:v>
                </c:pt>
                <c:pt idx="17649">
                  <c:v>24.2951929959804</c:v>
                </c:pt>
                <c:pt idx="17650">
                  <c:v>24.296569572160099</c:v>
                </c:pt>
                <c:pt idx="17651">
                  <c:v>24.2979461483399</c:v>
                </c:pt>
                <c:pt idx="17652">
                  <c:v>24.299322724519602</c:v>
                </c:pt>
                <c:pt idx="17653">
                  <c:v>24.3006993006993</c:v>
                </c:pt>
                <c:pt idx="17654">
                  <c:v>24.302075876879002</c:v>
                </c:pt>
                <c:pt idx="17655">
                  <c:v>24.303452453058799</c:v>
                </c:pt>
                <c:pt idx="17656">
                  <c:v>24.304829029238501</c:v>
                </c:pt>
                <c:pt idx="17657">
                  <c:v>24.306205605418199</c:v>
                </c:pt>
                <c:pt idx="17658">
                  <c:v>24.307582181597901</c:v>
                </c:pt>
                <c:pt idx="17659">
                  <c:v>24.308958757777699</c:v>
                </c:pt>
                <c:pt idx="17660">
                  <c:v>24.310335333957401</c:v>
                </c:pt>
                <c:pt idx="17661">
                  <c:v>24.311711910137099</c:v>
                </c:pt>
                <c:pt idx="17662">
                  <c:v>24.313088486316801</c:v>
                </c:pt>
                <c:pt idx="17663">
                  <c:v>24.314465062496598</c:v>
                </c:pt>
                <c:pt idx="17664">
                  <c:v>24.3158416386763</c:v>
                </c:pt>
                <c:pt idx="17665">
                  <c:v>24.317218214855998</c:v>
                </c:pt>
                <c:pt idx="17666">
                  <c:v>24.3185947910357</c:v>
                </c:pt>
                <c:pt idx="17667">
                  <c:v>24.319971367215501</c:v>
                </c:pt>
                <c:pt idx="17668">
                  <c:v>24.3213479433952</c:v>
                </c:pt>
                <c:pt idx="17669">
                  <c:v>24.322724519574901</c:v>
                </c:pt>
                <c:pt idx="17670">
                  <c:v>24.3241010957546</c:v>
                </c:pt>
                <c:pt idx="17671">
                  <c:v>24.325477671934401</c:v>
                </c:pt>
                <c:pt idx="17672">
                  <c:v>24.326854248114099</c:v>
                </c:pt>
                <c:pt idx="17673">
                  <c:v>24.328230824293801</c:v>
                </c:pt>
                <c:pt idx="17674">
                  <c:v>24.329607400473499</c:v>
                </c:pt>
                <c:pt idx="17675">
                  <c:v>24.3309839766533</c:v>
                </c:pt>
                <c:pt idx="17676">
                  <c:v>24.332360552832998</c:v>
                </c:pt>
                <c:pt idx="17677">
                  <c:v>24.3337371290127</c:v>
                </c:pt>
                <c:pt idx="17678">
                  <c:v>24.335113705192398</c:v>
                </c:pt>
                <c:pt idx="17679">
                  <c:v>24.3364902813722</c:v>
                </c:pt>
                <c:pt idx="17680">
                  <c:v>24.337866857551901</c:v>
                </c:pt>
                <c:pt idx="17681">
                  <c:v>24.3392434337316</c:v>
                </c:pt>
                <c:pt idx="17682">
                  <c:v>24.340620009911301</c:v>
                </c:pt>
                <c:pt idx="17683">
                  <c:v>24.341996586091099</c:v>
                </c:pt>
                <c:pt idx="17684">
                  <c:v>24.343373162270801</c:v>
                </c:pt>
                <c:pt idx="17685">
                  <c:v>24.344749738450499</c:v>
                </c:pt>
                <c:pt idx="17686">
                  <c:v>24.3461263146303</c:v>
                </c:pt>
                <c:pt idx="17687">
                  <c:v>24.347502890809999</c:v>
                </c:pt>
                <c:pt idx="17688">
                  <c:v>24.3488794669897</c:v>
                </c:pt>
                <c:pt idx="17689">
                  <c:v>24.350256043169399</c:v>
                </c:pt>
                <c:pt idx="17690">
                  <c:v>24.3516326193492</c:v>
                </c:pt>
                <c:pt idx="17691">
                  <c:v>24.353009195528902</c:v>
                </c:pt>
                <c:pt idx="17692">
                  <c:v>24.3543857717086</c:v>
                </c:pt>
                <c:pt idx="17693">
                  <c:v>24.355762347888302</c:v>
                </c:pt>
                <c:pt idx="17694">
                  <c:v>24.357138924068099</c:v>
                </c:pt>
                <c:pt idx="17695">
                  <c:v>24.358515500247801</c:v>
                </c:pt>
                <c:pt idx="17696">
                  <c:v>24.359892076427499</c:v>
                </c:pt>
                <c:pt idx="17697">
                  <c:v>24.361268652607201</c:v>
                </c:pt>
                <c:pt idx="17698">
                  <c:v>24.362645228786999</c:v>
                </c:pt>
                <c:pt idx="17699">
                  <c:v>24.364021804966701</c:v>
                </c:pt>
                <c:pt idx="17700">
                  <c:v>24.365398381146399</c:v>
                </c:pt>
                <c:pt idx="17701">
                  <c:v>24.366774957326101</c:v>
                </c:pt>
                <c:pt idx="17702">
                  <c:v>24.368151533505898</c:v>
                </c:pt>
                <c:pt idx="17703">
                  <c:v>24.3695281096856</c:v>
                </c:pt>
                <c:pt idx="17704">
                  <c:v>24.370904685865298</c:v>
                </c:pt>
                <c:pt idx="17705">
                  <c:v>24.372281262045</c:v>
                </c:pt>
                <c:pt idx="17706">
                  <c:v>24.373657838224801</c:v>
                </c:pt>
                <c:pt idx="17707">
                  <c:v>24.375034414404499</c:v>
                </c:pt>
                <c:pt idx="17708">
                  <c:v>24.376410990584201</c:v>
                </c:pt>
                <c:pt idx="17709">
                  <c:v>24.377787566763999</c:v>
                </c:pt>
                <c:pt idx="17710">
                  <c:v>24.379164142943701</c:v>
                </c:pt>
                <c:pt idx="17711">
                  <c:v>24.380540719123399</c:v>
                </c:pt>
                <c:pt idx="17712">
                  <c:v>24.381917295303101</c:v>
                </c:pt>
                <c:pt idx="17713">
                  <c:v>24.383293871482898</c:v>
                </c:pt>
                <c:pt idx="17714">
                  <c:v>24.3846704476626</c:v>
                </c:pt>
                <c:pt idx="17715">
                  <c:v>24.386047023842298</c:v>
                </c:pt>
                <c:pt idx="17716">
                  <c:v>24.387423600022</c:v>
                </c:pt>
                <c:pt idx="17717">
                  <c:v>24.388800176201801</c:v>
                </c:pt>
                <c:pt idx="17718">
                  <c:v>24.3901767523815</c:v>
                </c:pt>
                <c:pt idx="17719">
                  <c:v>24.391553328561201</c:v>
                </c:pt>
                <c:pt idx="17720">
                  <c:v>24.3929299047409</c:v>
                </c:pt>
                <c:pt idx="17721">
                  <c:v>24.394306480920701</c:v>
                </c:pt>
                <c:pt idx="17722">
                  <c:v>24.395683057100399</c:v>
                </c:pt>
                <c:pt idx="17723">
                  <c:v>24.397059633280101</c:v>
                </c:pt>
                <c:pt idx="17724">
                  <c:v>24.398436209459799</c:v>
                </c:pt>
                <c:pt idx="17725">
                  <c:v>24.3998127856396</c:v>
                </c:pt>
                <c:pt idx="17726">
                  <c:v>24.401189361819299</c:v>
                </c:pt>
                <c:pt idx="17727">
                  <c:v>24.402565937999</c:v>
                </c:pt>
                <c:pt idx="17728">
                  <c:v>24.403942514178699</c:v>
                </c:pt>
                <c:pt idx="17729">
                  <c:v>24.4053190903585</c:v>
                </c:pt>
                <c:pt idx="17730">
                  <c:v>24.406695666538202</c:v>
                </c:pt>
                <c:pt idx="17731">
                  <c:v>24.4080722427179</c:v>
                </c:pt>
                <c:pt idx="17732">
                  <c:v>24.409448818897602</c:v>
                </c:pt>
                <c:pt idx="17733">
                  <c:v>24.410825395077399</c:v>
                </c:pt>
                <c:pt idx="17734">
                  <c:v>24.412201971257101</c:v>
                </c:pt>
                <c:pt idx="17735">
                  <c:v>24.413578547436799</c:v>
                </c:pt>
                <c:pt idx="17736">
                  <c:v>24.414955123616501</c:v>
                </c:pt>
                <c:pt idx="17737">
                  <c:v>24.416331699796299</c:v>
                </c:pt>
                <c:pt idx="17738">
                  <c:v>24.417708275976</c:v>
                </c:pt>
                <c:pt idx="17739">
                  <c:v>24.419084852155699</c:v>
                </c:pt>
                <c:pt idx="17740">
                  <c:v>24.4204614283354</c:v>
                </c:pt>
                <c:pt idx="17741">
                  <c:v>24.421838004515202</c:v>
                </c:pt>
                <c:pt idx="17742">
                  <c:v>24.4232145806949</c:v>
                </c:pt>
                <c:pt idx="17743">
                  <c:v>24.424591156874602</c:v>
                </c:pt>
                <c:pt idx="17744">
                  <c:v>24.425967733054399</c:v>
                </c:pt>
                <c:pt idx="17745">
                  <c:v>24.427344309234101</c:v>
                </c:pt>
                <c:pt idx="17746">
                  <c:v>24.428720885413799</c:v>
                </c:pt>
                <c:pt idx="17747">
                  <c:v>24.430097461593501</c:v>
                </c:pt>
                <c:pt idx="17748">
                  <c:v>24.431474037773299</c:v>
                </c:pt>
                <c:pt idx="17749">
                  <c:v>24.432850613953001</c:v>
                </c:pt>
                <c:pt idx="17750">
                  <c:v>24.434227190132699</c:v>
                </c:pt>
                <c:pt idx="17751">
                  <c:v>24.435603766312401</c:v>
                </c:pt>
                <c:pt idx="17752">
                  <c:v>24.436980342492198</c:v>
                </c:pt>
                <c:pt idx="17753">
                  <c:v>24.4383569186719</c:v>
                </c:pt>
                <c:pt idx="17754">
                  <c:v>24.439733494851598</c:v>
                </c:pt>
                <c:pt idx="17755">
                  <c:v>24.4411100710313</c:v>
                </c:pt>
                <c:pt idx="17756">
                  <c:v>24.442486647211101</c:v>
                </c:pt>
                <c:pt idx="17757">
                  <c:v>24.4438632233908</c:v>
                </c:pt>
                <c:pt idx="17758">
                  <c:v>24.445239799570501</c:v>
                </c:pt>
                <c:pt idx="17759">
                  <c:v>24.4466163757502</c:v>
                </c:pt>
                <c:pt idx="17760">
                  <c:v>24.447992951930001</c:v>
                </c:pt>
                <c:pt idx="17761">
                  <c:v>24.449369528109699</c:v>
                </c:pt>
                <c:pt idx="17762">
                  <c:v>24.450746104289401</c:v>
                </c:pt>
                <c:pt idx="17763">
                  <c:v>24.452122680469099</c:v>
                </c:pt>
                <c:pt idx="17764">
                  <c:v>24.4534992566489</c:v>
                </c:pt>
                <c:pt idx="17765">
                  <c:v>24.454875832828598</c:v>
                </c:pt>
                <c:pt idx="17766">
                  <c:v>24.4562524090083</c:v>
                </c:pt>
                <c:pt idx="17767">
                  <c:v>24.457628985187998</c:v>
                </c:pt>
                <c:pt idx="17768">
                  <c:v>24.4590055613678</c:v>
                </c:pt>
                <c:pt idx="17769">
                  <c:v>24.460382137547501</c:v>
                </c:pt>
                <c:pt idx="17770">
                  <c:v>24.4617587137272</c:v>
                </c:pt>
                <c:pt idx="17771">
                  <c:v>24.463135289906901</c:v>
                </c:pt>
                <c:pt idx="17772">
                  <c:v>24.464511866086699</c:v>
                </c:pt>
                <c:pt idx="17773">
                  <c:v>24.465888442266401</c:v>
                </c:pt>
                <c:pt idx="17774">
                  <c:v>24.467265018446099</c:v>
                </c:pt>
                <c:pt idx="17775">
                  <c:v>24.4686415946259</c:v>
                </c:pt>
                <c:pt idx="17776">
                  <c:v>24.470018170805599</c:v>
                </c:pt>
                <c:pt idx="17777">
                  <c:v>24.4713947469853</c:v>
                </c:pt>
                <c:pt idx="17778">
                  <c:v>24.472771323164999</c:v>
                </c:pt>
                <c:pt idx="17779">
                  <c:v>24.4741478993448</c:v>
                </c:pt>
                <c:pt idx="17780">
                  <c:v>24.475524475524502</c:v>
                </c:pt>
                <c:pt idx="17781">
                  <c:v>24.4769010517042</c:v>
                </c:pt>
                <c:pt idx="17782">
                  <c:v>24.478277627883902</c:v>
                </c:pt>
                <c:pt idx="17783">
                  <c:v>24.479654204063699</c:v>
                </c:pt>
                <c:pt idx="17784">
                  <c:v>24.481030780243401</c:v>
                </c:pt>
                <c:pt idx="17785">
                  <c:v>24.482407356423099</c:v>
                </c:pt>
                <c:pt idx="17786">
                  <c:v>24.483783932602801</c:v>
                </c:pt>
                <c:pt idx="17787">
                  <c:v>24.485160508782599</c:v>
                </c:pt>
                <c:pt idx="17788">
                  <c:v>24.486537084962301</c:v>
                </c:pt>
                <c:pt idx="17789">
                  <c:v>24.487913661141999</c:v>
                </c:pt>
                <c:pt idx="17790">
                  <c:v>24.489290237321701</c:v>
                </c:pt>
                <c:pt idx="17791">
                  <c:v>24.490666813501502</c:v>
                </c:pt>
                <c:pt idx="17792">
                  <c:v>24.4920433896812</c:v>
                </c:pt>
                <c:pt idx="17793">
                  <c:v>24.493419965860902</c:v>
                </c:pt>
                <c:pt idx="17794">
                  <c:v>24.4947965420406</c:v>
                </c:pt>
                <c:pt idx="17795">
                  <c:v>24.496173118220401</c:v>
                </c:pt>
                <c:pt idx="17796">
                  <c:v>24.497549694400099</c:v>
                </c:pt>
                <c:pt idx="17797">
                  <c:v>24.498926270579801</c:v>
                </c:pt>
                <c:pt idx="17798">
                  <c:v>24.500302846759499</c:v>
                </c:pt>
                <c:pt idx="17799">
                  <c:v>24.501679422939301</c:v>
                </c:pt>
                <c:pt idx="17800">
                  <c:v>24.503055999118999</c:v>
                </c:pt>
                <c:pt idx="17801">
                  <c:v>24.504432575298701</c:v>
                </c:pt>
                <c:pt idx="17802">
                  <c:v>24.505809151478399</c:v>
                </c:pt>
                <c:pt idx="17803">
                  <c:v>24.5071857276582</c:v>
                </c:pt>
                <c:pt idx="17804">
                  <c:v>24.508562303837898</c:v>
                </c:pt>
                <c:pt idx="17805">
                  <c:v>24.5099388800176</c:v>
                </c:pt>
                <c:pt idx="17806">
                  <c:v>24.511315456197298</c:v>
                </c:pt>
                <c:pt idx="17807">
                  <c:v>24.5126920323771</c:v>
                </c:pt>
                <c:pt idx="17808">
                  <c:v>24.514068608556801</c:v>
                </c:pt>
                <c:pt idx="17809">
                  <c:v>24.5154451847365</c:v>
                </c:pt>
                <c:pt idx="17810">
                  <c:v>24.516821760916301</c:v>
                </c:pt>
                <c:pt idx="17811">
                  <c:v>24.518198337095999</c:v>
                </c:pt>
                <c:pt idx="17812">
                  <c:v>24.519574913275701</c:v>
                </c:pt>
                <c:pt idx="17813">
                  <c:v>24.520951489455399</c:v>
                </c:pt>
                <c:pt idx="17814">
                  <c:v>24.5223280656352</c:v>
                </c:pt>
                <c:pt idx="17815">
                  <c:v>24.523704641814899</c:v>
                </c:pt>
                <c:pt idx="17816">
                  <c:v>24.5250812179946</c:v>
                </c:pt>
                <c:pt idx="17817">
                  <c:v>24.526457794174298</c:v>
                </c:pt>
                <c:pt idx="17818">
                  <c:v>24.5278343703541</c:v>
                </c:pt>
                <c:pt idx="17819">
                  <c:v>24.529210946533802</c:v>
                </c:pt>
                <c:pt idx="17820">
                  <c:v>24.5305875227135</c:v>
                </c:pt>
                <c:pt idx="17821">
                  <c:v>24.531964098893202</c:v>
                </c:pt>
                <c:pt idx="17822">
                  <c:v>24.533340675072999</c:v>
                </c:pt>
                <c:pt idx="17823">
                  <c:v>24.534717251252701</c:v>
                </c:pt>
                <c:pt idx="17824">
                  <c:v>24.536093827432399</c:v>
                </c:pt>
                <c:pt idx="17825">
                  <c:v>24.537470403612101</c:v>
                </c:pt>
                <c:pt idx="17826">
                  <c:v>24.538846979791899</c:v>
                </c:pt>
                <c:pt idx="17827">
                  <c:v>24.5402235559716</c:v>
                </c:pt>
                <c:pt idx="17828">
                  <c:v>24.541600132151299</c:v>
                </c:pt>
                <c:pt idx="17829">
                  <c:v>24.542976708331</c:v>
                </c:pt>
                <c:pt idx="17830">
                  <c:v>24.544353284510802</c:v>
                </c:pt>
                <c:pt idx="17831">
                  <c:v>24.5457298606905</c:v>
                </c:pt>
                <c:pt idx="17832">
                  <c:v>24.547106436870202</c:v>
                </c:pt>
                <c:pt idx="17833">
                  <c:v>24.5484830130499</c:v>
                </c:pt>
                <c:pt idx="17834">
                  <c:v>24.549859589229701</c:v>
                </c:pt>
                <c:pt idx="17835">
                  <c:v>24.551236165409399</c:v>
                </c:pt>
                <c:pt idx="17836">
                  <c:v>24.552612741589101</c:v>
                </c:pt>
                <c:pt idx="17837">
                  <c:v>24.553989317768799</c:v>
                </c:pt>
                <c:pt idx="17838">
                  <c:v>24.555365893948601</c:v>
                </c:pt>
                <c:pt idx="17839">
                  <c:v>24.556742470128299</c:v>
                </c:pt>
                <c:pt idx="17840">
                  <c:v>24.558119046308001</c:v>
                </c:pt>
                <c:pt idx="17841">
                  <c:v>24.559495622487798</c:v>
                </c:pt>
                <c:pt idx="17842">
                  <c:v>24.5608721986675</c:v>
                </c:pt>
                <c:pt idx="17843">
                  <c:v>24.562248774847198</c:v>
                </c:pt>
                <c:pt idx="17844">
                  <c:v>24.5636253510269</c:v>
                </c:pt>
                <c:pt idx="17845">
                  <c:v>24.565001927206701</c:v>
                </c:pt>
                <c:pt idx="17846">
                  <c:v>24.5663785033864</c:v>
                </c:pt>
                <c:pt idx="17847">
                  <c:v>24.567755079566101</c:v>
                </c:pt>
                <c:pt idx="17848">
                  <c:v>24.569131655745799</c:v>
                </c:pt>
                <c:pt idx="17849">
                  <c:v>24.570508231925601</c:v>
                </c:pt>
                <c:pt idx="17850">
                  <c:v>24.571884808105299</c:v>
                </c:pt>
                <c:pt idx="17851">
                  <c:v>24.573261384285001</c:v>
                </c:pt>
                <c:pt idx="17852">
                  <c:v>24.574637960464699</c:v>
                </c:pt>
                <c:pt idx="17853">
                  <c:v>24.5760145366445</c:v>
                </c:pt>
                <c:pt idx="17854">
                  <c:v>24.577391112824198</c:v>
                </c:pt>
                <c:pt idx="17855">
                  <c:v>24.5787676890039</c:v>
                </c:pt>
                <c:pt idx="17856">
                  <c:v>24.580144265183598</c:v>
                </c:pt>
                <c:pt idx="17857">
                  <c:v>24.5815208413634</c:v>
                </c:pt>
                <c:pt idx="17858">
                  <c:v>24.582897417543101</c:v>
                </c:pt>
                <c:pt idx="17859">
                  <c:v>24.5842739937228</c:v>
                </c:pt>
                <c:pt idx="17860">
                  <c:v>24.585650569902501</c:v>
                </c:pt>
                <c:pt idx="17861">
                  <c:v>24.587027146082299</c:v>
                </c:pt>
                <c:pt idx="17862">
                  <c:v>24.588403722262001</c:v>
                </c:pt>
                <c:pt idx="17863">
                  <c:v>24.589780298441699</c:v>
                </c:pt>
                <c:pt idx="17864">
                  <c:v>24.591156874621401</c:v>
                </c:pt>
                <c:pt idx="17865">
                  <c:v>24.592533450801199</c:v>
                </c:pt>
                <c:pt idx="17866">
                  <c:v>24.5939100269809</c:v>
                </c:pt>
                <c:pt idx="17867">
                  <c:v>24.595286603160599</c:v>
                </c:pt>
                <c:pt idx="17868">
                  <c:v>24.5966631793403</c:v>
                </c:pt>
                <c:pt idx="17869">
                  <c:v>24.598039755520102</c:v>
                </c:pt>
                <c:pt idx="17870">
                  <c:v>24.5994163316998</c:v>
                </c:pt>
                <c:pt idx="17871">
                  <c:v>24.600792907879502</c:v>
                </c:pt>
                <c:pt idx="17872">
                  <c:v>24.602169484059299</c:v>
                </c:pt>
                <c:pt idx="17873">
                  <c:v>24.603546060239001</c:v>
                </c:pt>
                <c:pt idx="17874">
                  <c:v>24.604922636418699</c:v>
                </c:pt>
                <c:pt idx="17875">
                  <c:v>24.606299212598401</c:v>
                </c:pt>
                <c:pt idx="17876">
                  <c:v>24.607675788778199</c:v>
                </c:pt>
                <c:pt idx="17877">
                  <c:v>24.6090523649579</c:v>
                </c:pt>
                <c:pt idx="17878">
                  <c:v>24.610428941137599</c:v>
                </c:pt>
                <c:pt idx="17879">
                  <c:v>24.6118055173173</c:v>
                </c:pt>
                <c:pt idx="17880">
                  <c:v>24.613182093497102</c:v>
                </c:pt>
                <c:pt idx="17881">
                  <c:v>24.6145586696768</c:v>
                </c:pt>
                <c:pt idx="17882">
                  <c:v>24.615935245856502</c:v>
                </c:pt>
                <c:pt idx="17883">
                  <c:v>24.6173118220362</c:v>
                </c:pt>
                <c:pt idx="17884">
                  <c:v>24.618688398216001</c:v>
                </c:pt>
                <c:pt idx="17885">
                  <c:v>24.620064974395699</c:v>
                </c:pt>
                <c:pt idx="17886">
                  <c:v>24.621441550575401</c:v>
                </c:pt>
                <c:pt idx="17887">
                  <c:v>24.622818126755099</c:v>
                </c:pt>
                <c:pt idx="17888">
                  <c:v>24.624194702934901</c:v>
                </c:pt>
                <c:pt idx="17889">
                  <c:v>24.625571279114599</c:v>
                </c:pt>
                <c:pt idx="17890">
                  <c:v>24.626947855294301</c:v>
                </c:pt>
                <c:pt idx="17891">
                  <c:v>24.628324431473999</c:v>
                </c:pt>
                <c:pt idx="17892">
                  <c:v>24.6297010076538</c:v>
                </c:pt>
                <c:pt idx="17893">
                  <c:v>24.631077583833498</c:v>
                </c:pt>
                <c:pt idx="17894">
                  <c:v>24.6324541600132</c:v>
                </c:pt>
                <c:pt idx="17895">
                  <c:v>24.633830736192898</c:v>
                </c:pt>
                <c:pt idx="17896">
                  <c:v>24.6352073123727</c:v>
                </c:pt>
                <c:pt idx="17897">
                  <c:v>24.636583888552401</c:v>
                </c:pt>
                <c:pt idx="17898">
                  <c:v>24.6379604647321</c:v>
                </c:pt>
                <c:pt idx="17899">
                  <c:v>24.639337040911801</c:v>
                </c:pt>
                <c:pt idx="17900">
                  <c:v>24.640713617091599</c:v>
                </c:pt>
                <c:pt idx="17901">
                  <c:v>24.642090193271301</c:v>
                </c:pt>
                <c:pt idx="17902">
                  <c:v>24.643466769450999</c:v>
                </c:pt>
                <c:pt idx="17903">
                  <c:v>24.6448433456308</c:v>
                </c:pt>
                <c:pt idx="17904">
                  <c:v>24.646219921810498</c:v>
                </c:pt>
                <c:pt idx="17905">
                  <c:v>24.6475964979902</c:v>
                </c:pt>
                <c:pt idx="17906">
                  <c:v>24.648973074169898</c:v>
                </c:pt>
                <c:pt idx="17907">
                  <c:v>24.6503496503497</c:v>
                </c:pt>
                <c:pt idx="17908">
                  <c:v>24.651726226529401</c:v>
                </c:pt>
                <c:pt idx="17909">
                  <c:v>24.6531028027091</c:v>
                </c:pt>
                <c:pt idx="17910">
                  <c:v>24.654479378888801</c:v>
                </c:pt>
                <c:pt idx="17911">
                  <c:v>24.655855955068599</c:v>
                </c:pt>
                <c:pt idx="17912">
                  <c:v>24.657232531248301</c:v>
                </c:pt>
                <c:pt idx="17913">
                  <c:v>24.658609107427999</c:v>
                </c:pt>
                <c:pt idx="17914">
                  <c:v>24.659985683607701</c:v>
                </c:pt>
                <c:pt idx="17915">
                  <c:v>24.661362259787499</c:v>
                </c:pt>
                <c:pt idx="17916">
                  <c:v>24.6627388359672</c:v>
                </c:pt>
                <c:pt idx="17917">
                  <c:v>24.664115412146899</c:v>
                </c:pt>
                <c:pt idx="17918">
                  <c:v>24.6654919883266</c:v>
                </c:pt>
                <c:pt idx="17919">
                  <c:v>24.666868564506402</c:v>
                </c:pt>
                <c:pt idx="17920">
                  <c:v>24.6682451406861</c:v>
                </c:pt>
                <c:pt idx="17921">
                  <c:v>24.669621716865802</c:v>
                </c:pt>
                <c:pt idx="17922">
                  <c:v>24.6709982930455</c:v>
                </c:pt>
                <c:pt idx="17923">
                  <c:v>24.672374869225301</c:v>
                </c:pt>
                <c:pt idx="17924">
                  <c:v>24.673751445404999</c:v>
                </c:pt>
                <c:pt idx="17925">
                  <c:v>24.675128021584701</c:v>
                </c:pt>
                <c:pt idx="17926">
                  <c:v>24.676504597764399</c:v>
                </c:pt>
                <c:pt idx="17927">
                  <c:v>24.677881173944201</c:v>
                </c:pt>
                <c:pt idx="17928">
                  <c:v>24.679257750123899</c:v>
                </c:pt>
                <c:pt idx="17929">
                  <c:v>24.680634326303601</c:v>
                </c:pt>
                <c:pt idx="17930">
                  <c:v>24.682010902483299</c:v>
                </c:pt>
                <c:pt idx="17931">
                  <c:v>24.6833874786631</c:v>
                </c:pt>
                <c:pt idx="17932">
                  <c:v>24.684764054842798</c:v>
                </c:pt>
                <c:pt idx="17933">
                  <c:v>24.6861406310225</c:v>
                </c:pt>
                <c:pt idx="17934">
                  <c:v>24.687517207202301</c:v>
                </c:pt>
                <c:pt idx="17935">
                  <c:v>24.688893783381999</c:v>
                </c:pt>
                <c:pt idx="17936">
                  <c:v>24.690270359561701</c:v>
                </c:pt>
                <c:pt idx="17937">
                  <c:v>24.691646935741399</c:v>
                </c:pt>
                <c:pt idx="17938">
                  <c:v>24.693023511921201</c:v>
                </c:pt>
                <c:pt idx="17939">
                  <c:v>24.694400088100899</c:v>
                </c:pt>
                <c:pt idx="17940">
                  <c:v>24.695776664280601</c:v>
                </c:pt>
                <c:pt idx="17941">
                  <c:v>24.697153240460299</c:v>
                </c:pt>
                <c:pt idx="17942">
                  <c:v>24.6985298166401</c:v>
                </c:pt>
                <c:pt idx="17943">
                  <c:v>24.699906392819798</c:v>
                </c:pt>
                <c:pt idx="17944">
                  <c:v>24.7012829689995</c:v>
                </c:pt>
                <c:pt idx="17945">
                  <c:v>24.702659545179198</c:v>
                </c:pt>
                <c:pt idx="17946">
                  <c:v>24.704036121359</c:v>
                </c:pt>
                <c:pt idx="17947">
                  <c:v>24.705412697538701</c:v>
                </c:pt>
                <c:pt idx="17948">
                  <c:v>24.7067892737184</c:v>
                </c:pt>
                <c:pt idx="17949">
                  <c:v>24.708165849898101</c:v>
                </c:pt>
                <c:pt idx="17950">
                  <c:v>24.709542426077899</c:v>
                </c:pt>
                <c:pt idx="17951">
                  <c:v>24.710919002257601</c:v>
                </c:pt>
                <c:pt idx="17952">
                  <c:v>24.712295578437299</c:v>
                </c:pt>
                <c:pt idx="17953">
                  <c:v>24.713672154617001</c:v>
                </c:pt>
                <c:pt idx="17954">
                  <c:v>24.715048730796799</c:v>
                </c:pt>
                <c:pt idx="17955">
                  <c:v>24.7164253069765</c:v>
                </c:pt>
                <c:pt idx="17956">
                  <c:v>24.717801883156199</c:v>
                </c:pt>
                <c:pt idx="17957">
                  <c:v>24.7191784593359</c:v>
                </c:pt>
                <c:pt idx="17958">
                  <c:v>24.720555035515702</c:v>
                </c:pt>
                <c:pt idx="17959">
                  <c:v>24.7219316116954</c:v>
                </c:pt>
                <c:pt idx="17960">
                  <c:v>24.723308187875102</c:v>
                </c:pt>
                <c:pt idx="17961">
                  <c:v>24.7246847640548</c:v>
                </c:pt>
                <c:pt idx="17962">
                  <c:v>24.726061340234601</c:v>
                </c:pt>
                <c:pt idx="17963">
                  <c:v>24.727437916414299</c:v>
                </c:pt>
                <c:pt idx="17964">
                  <c:v>24.728814492594001</c:v>
                </c:pt>
                <c:pt idx="17965">
                  <c:v>24.730191068773799</c:v>
                </c:pt>
                <c:pt idx="17966">
                  <c:v>24.7315676449535</c:v>
                </c:pt>
                <c:pt idx="17967">
                  <c:v>24.732944221133199</c:v>
                </c:pt>
                <c:pt idx="17968">
                  <c:v>24.7343207973129</c:v>
                </c:pt>
                <c:pt idx="17969">
                  <c:v>24.735697373492702</c:v>
                </c:pt>
                <c:pt idx="17970">
                  <c:v>24.7370739496724</c:v>
                </c:pt>
                <c:pt idx="17971">
                  <c:v>24.738450525852102</c:v>
                </c:pt>
                <c:pt idx="17972">
                  <c:v>24.7398271020318</c:v>
                </c:pt>
                <c:pt idx="17973">
                  <c:v>24.741203678211601</c:v>
                </c:pt>
                <c:pt idx="17974">
                  <c:v>24.742580254391299</c:v>
                </c:pt>
                <c:pt idx="17975">
                  <c:v>24.743956830571001</c:v>
                </c:pt>
                <c:pt idx="17976">
                  <c:v>24.745333406750699</c:v>
                </c:pt>
                <c:pt idx="17977">
                  <c:v>24.746709982930501</c:v>
                </c:pt>
                <c:pt idx="17978">
                  <c:v>24.748086559110199</c:v>
                </c:pt>
                <c:pt idx="17979">
                  <c:v>24.749463135289901</c:v>
                </c:pt>
                <c:pt idx="17980">
                  <c:v>24.750839711469599</c:v>
                </c:pt>
                <c:pt idx="17981">
                  <c:v>24.7522162876494</c:v>
                </c:pt>
                <c:pt idx="17982">
                  <c:v>24.753592863829098</c:v>
                </c:pt>
                <c:pt idx="17983">
                  <c:v>24.7549694400088</c:v>
                </c:pt>
                <c:pt idx="17984">
                  <c:v>24.756346016188498</c:v>
                </c:pt>
                <c:pt idx="17985">
                  <c:v>24.7577225923683</c:v>
                </c:pt>
                <c:pt idx="17986">
                  <c:v>24.759099168548001</c:v>
                </c:pt>
                <c:pt idx="17987">
                  <c:v>24.7604757447277</c:v>
                </c:pt>
                <c:pt idx="17988">
                  <c:v>24.761852320907401</c:v>
                </c:pt>
                <c:pt idx="17989">
                  <c:v>24.763228897087199</c:v>
                </c:pt>
                <c:pt idx="17990">
                  <c:v>24.764605473266901</c:v>
                </c:pt>
                <c:pt idx="17991">
                  <c:v>24.765982049446599</c:v>
                </c:pt>
                <c:pt idx="17992">
                  <c:v>24.767358625626301</c:v>
                </c:pt>
                <c:pt idx="17993">
                  <c:v>24.768735201806098</c:v>
                </c:pt>
                <c:pt idx="17994">
                  <c:v>24.7701117779858</c:v>
                </c:pt>
                <c:pt idx="17995">
                  <c:v>24.771488354165498</c:v>
                </c:pt>
                <c:pt idx="17996">
                  <c:v>24.7728649303452</c:v>
                </c:pt>
                <c:pt idx="17997">
                  <c:v>24.774241506525001</c:v>
                </c:pt>
                <c:pt idx="17998">
                  <c:v>24.7756180827047</c:v>
                </c:pt>
                <c:pt idx="17999">
                  <c:v>24.776994658884401</c:v>
                </c:pt>
                <c:pt idx="18000">
                  <c:v>24.778371235064199</c:v>
                </c:pt>
                <c:pt idx="18001">
                  <c:v>24.779747811243901</c:v>
                </c:pt>
                <c:pt idx="18002">
                  <c:v>24.781124387423599</c:v>
                </c:pt>
                <c:pt idx="18003">
                  <c:v>24.782500963603301</c:v>
                </c:pt>
                <c:pt idx="18004">
                  <c:v>24.783877539783099</c:v>
                </c:pt>
                <c:pt idx="18005">
                  <c:v>24.7852541159628</c:v>
                </c:pt>
                <c:pt idx="18006">
                  <c:v>24.786630692142499</c:v>
                </c:pt>
                <c:pt idx="18007">
                  <c:v>24.7880072683222</c:v>
                </c:pt>
                <c:pt idx="18008">
                  <c:v>24.789383844502002</c:v>
                </c:pt>
                <c:pt idx="18009">
                  <c:v>24.7907604206817</c:v>
                </c:pt>
                <c:pt idx="18010">
                  <c:v>24.792136996861402</c:v>
                </c:pt>
                <c:pt idx="18011">
                  <c:v>24.7935135730411</c:v>
                </c:pt>
                <c:pt idx="18012">
                  <c:v>24.794890149220901</c:v>
                </c:pt>
                <c:pt idx="18013">
                  <c:v>24.796266725400599</c:v>
                </c:pt>
                <c:pt idx="18014">
                  <c:v>24.797643301580301</c:v>
                </c:pt>
                <c:pt idx="18015">
                  <c:v>24.799019877759999</c:v>
                </c:pt>
                <c:pt idx="18016">
                  <c:v>24.800396453939801</c:v>
                </c:pt>
                <c:pt idx="18017">
                  <c:v>24.801773030119499</c:v>
                </c:pt>
                <c:pt idx="18018">
                  <c:v>24.803149606299201</c:v>
                </c:pt>
                <c:pt idx="18019">
                  <c:v>24.804526182478899</c:v>
                </c:pt>
                <c:pt idx="18020">
                  <c:v>24.8059027586587</c:v>
                </c:pt>
                <c:pt idx="18021">
                  <c:v>24.807279334838402</c:v>
                </c:pt>
                <c:pt idx="18022">
                  <c:v>24.8086559110181</c:v>
                </c:pt>
                <c:pt idx="18023">
                  <c:v>24.810032487197802</c:v>
                </c:pt>
                <c:pt idx="18024">
                  <c:v>24.811409063377599</c:v>
                </c:pt>
                <c:pt idx="18025">
                  <c:v>24.812785639557301</c:v>
                </c:pt>
                <c:pt idx="18026">
                  <c:v>24.814162215736999</c:v>
                </c:pt>
                <c:pt idx="18027">
                  <c:v>24.815538791916701</c:v>
                </c:pt>
                <c:pt idx="18028">
                  <c:v>24.816915368096499</c:v>
                </c:pt>
                <c:pt idx="18029">
                  <c:v>24.818291944276201</c:v>
                </c:pt>
                <c:pt idx="18030">
                  <c:v>24.819668520455899</c:v>
                </c:pt>
                <c:pt idx="18031">
                  <c:v>24.8210450966357</c:v>
                </c:pt>
                <c:pt idx="18032">
                  <c:v>24.822421672815398</c:v>
                </c:pt>
                <c:pt idx="18033">
                  <c:v>24.8237982489951</c:v>
                </c:pt>
                <c:pt idx="18034">
                  <c:v>24.825174825174798</c:v>
                </c:pt>
                <c:pt idx="18035">
                  <c:v>24.8265514013546</c:v>
                </c:pt>
                <c:pt idx="18036">
                  <c:v>24.827927977534301</c:v>
                </c:pt>
                <c:pt idx="18037">
                  <c:v>24.829304553714</c:v>
                </c:pt>
                <c:pt idx="18038">
                  <c:v>24.830681129893701</c:v>
                </c:pt>
                <c:pt idx="18039">
                  <c:v>24.832057706073499</c:v>
                </c:pt>
                <c:pt idx="18040">
                  <c:v>24.833434282253201</c:v>
                </c:pt>
                <c:pt idx="18041">
                  <c:v>24.834810858432899</c:v>
                </c:pt>
                <c:pt idx="18042">
                  <c:v>24.836187434612601</c:v>
                </c:pt>
                <c:pt idx="18043">
                  <c:v>24.837564010792399</c:v>
                </c:pt>
                <c:pt idx="18044">
                  <c:v>24.8389405869721</c:v>
                </c:pt>
                <c:pt idx="18045">
                  <c:v>24.840317163151798</c:v>
                </c:pt>
                <c:pt idx="18046">
                  <c:v>24.8416937393315</c:v>
                </c:pt>
                <c:pt idx="18047">
                  <c:v>24.843070315511302</c:v>
                </c:pt>
                <c:pt idx="18048">
                  <c:v>24.844446891691</c:v>
                </c:pt>
                <c:pt idx="18049">
                  <c:v>24.845823467870702</c:v>
                </c:pt>
                <c:pt idx="18050">
                  <c:v>24.8472000440504</c:v>
                </c:pt>
                <c:pt idx="18051">
                  <c:v>24.848576620230201</c:v>
                </c:pt>
                <c:pt idx="18052">
                  <c:v>24.849953196409899</c:v>
                </c:pt>
                <c:pt idx="18053">
                  <c:v>24.851329772589601</c:v>
                </c:pt>
                <c:pt idx="18054">
                  <c:v>24.852706348769299</c:v>
                </c:pt>
                <c:pt idx="18055">
                  <c:v>24.8540829249491</c:v>
                </c:pt>
                <c:pt idx="18056">
                  <c:v>24.855459501128799</c:v>
                </c:pt>
                <c:pt idx="18057">
                  <c:v>24.8568360773085</c:v>
                </c:pt>
                <c:pt idx="18058">
                  <c:v>24.858212653488199</c:v>
                </c:pt>
                <c:pt idx="18059">
                  <c:v>24.859589229668</c:v>
                </c:pt>
                <c:pt idx="18060">
                  <c:v>24.860965805847702</c:v>
                </c:pt>
                <c:pt idx="18061">
                  <c:v>24.8623423820274</c:v>
                </c:pt>
                <c:pt idx="18062">
                  <c:v>24.863718958207102</c:v>
                </c:pt>
                <c:pt idx="18063">
                  <c:v>24.865095534386899</c:v>
                </c:pt>
                <c:pt idx="18064">
                  <c:v>24.866472110566601</c:v>
                </c:pt>
                <c:pt idx="18065">
                  <c:v>24.867848686746299</c:v>
                </c:pt>
                <c:pt idx="18066">
                  <c:v>24.869225262926101</c:v>
                </c:pt>
                <c:pt idx="18067">
                  <c:v>24.870601839105799</c:v>
                </c:pt>
                <c:pt idx="18068">
                  <c:v>24.871978415285501</c:v>
                </c:pt>
                <c:pt idx="18069">
                  <c:v>24.873354991465199</c:v>
                </c:pt>
                <c:pt idx="18070">
                  <c:v>24.874731567645</c:v>
                </c:pt>
                <c:pt idx="18071">
                  <c:v>24.876108143824698</c:v>
                </c:pt>
                <c:pt idx="18072">
                  <c:v>24.8774847200044</c:v>
                </c:pt>
                <c:pt idx="18073">
                  <c:v>24.878861296184098</c:v>
                </c:pt>
                <c:pt idx="18074">
                  <c:v>24.880237872363899</c:v>
                </c:pt>
                <c:pt idx="18075">
                  <c:v>24.881614448543601</c:v>
                </c:pt>
                <c:pt idx="18076">
                  <c:v>24.882991024723299</c:v>
                </c:pt>
                <c:pt idx="18077">
                  <c:v>24.884367600903001</c:v>
                </c:pt>
                <c:pt idx="18078">
                  <c:v>24.885744177082799</c:v>
                </c:pt>
                <c:pt idx="18079">
                  <c:v>24.887120753262501</c:v>
                </c:pt>
                <c:pt idx="18080">
                  <c:v>24.888497329442199</c:v>
                </c:pt>
                <c:pt idx="18081">
                  <c:v>24.889873905621901</c:v>
                </c:pt>
                <c:pt idx="18082">
                  <c:v>24.891250481801698</c:v>
                </c:pt>
                <c:pt idx="18083">
                  <c:v>24.8926270579814</c:v>
                </c:pt>
                <c:pt idx="18084">
                  <c:v>24.894003634161098</c:v>
                </c:pt>
                <c:pt idx="18085">
                  <c:v>24.8953802103408</c:v>
                </c:pt>
                <c:pt idx="18086">
                  <c:v>24.896756786520601</c:v>
                </c:pt>
                <c:pt idx="18087">
                  <c:v>24.8981333627003</c:v>
                </c:pt>
                <c:pt idx="18088">
                  <c:v>24.899509938880001</c:v>
                </c:pt>
                <c:pt idx="18089">
                  <c:v>24.900886515059799</c:v>
                </c:pt>
                <c:pt idx="18090">
                  <c:v>24.902263091239501</c:v>
                </c:pt>
                <c:pt idx="18091">
                  <c:v>24.903639667419199</c:v>
                </c:pt>
                <c:pt idx="18092">
                  <c:v>24.905016243598901</c:v>
                </c:pt>
                <c:pt idx="18093">
                  <c:v>24.906392819778699</c:v>
                </c:pt>
                <c:pt idx="18094">
                  <c:v>24.9077693959584</c:v>
                </c:pt>
                <c:pt idx="18095">
                  <c:v>24.909145972138099</c:v>
                </c:pt>
                <c:pt idx="18096">
                  <c:v>24.9105225483178</c:v>
                </c:pt>
                <c:pt idx="18097">
                  <c:v>24.911899124497602</c:v>
                </c:pt>
                <c:pt idx="18098">
                  <c:v>24.9132757006773</c:v>
                </c:pt>
                <c:pt idx="18099">
                  <c:v>24.914652276857002</c:v>
                </c:pt>
                <c:pt idx="18100">
                  <c:v>24.9160288530367</c:v>
                </c:pt>
                <c:pt idx="18101">
                  <c:v>24.917405429216501</c:v>
                </c:pt>
                <c:pt idx="18102">
                  <c:v>24.918782005396199</c:v>
                </c:pt>
                <c:pt idx="18103">
                  <c:v>24.920158581575901</c:v>
                </c:pt>
                <c:pt idx="18104">
                  <c:v>24.921535157755599</c:v>
                </c:pt>
                <c:pt idx="18105">
                  <c:v>24.9229117339354</c:v>
                </c:pt>
                <c:pt idx="18106">
                  <c:v>24.924288310115099</c:v>
                </c:pt>
                <c:pt idx="18107">
                  <c:v>24.9256648862948</c:v>
                </c:pt>
                <c:pt idx="18108">
                  <c:v>24.927041462474499</c:v>
                </c:pt>
                <c:pt idx="18109">
                  <c:v>24.9284180386543</c:v>
                </c:pt>
                <c:pt idx="18110">
                  <c:v>24.929794614834002</c:v>
                </c:pt>
                <c:pt idx="18111">
                  <c:v>24.9311711910137</c:v>
                </c:pt>
                <c:pt idx="18112">
                  <c:v>24.932547767193402</c:v>
                </c:pt>
                <c:pt idx="18113">
                  <c:v>24.933924343373199</c:v>
                </c:pt>
                <c:pt idx="18114">
                  <c:v>24.935300919552901</c:v>
                </c:pt>
                <c:pt idx="18115">
                  <c:v>24.936677495732599</c:v>
                </c:pt>
                <c:pt idx="18116">
                  <c:v>24.938054071912301</c:v>
                </c:pt>
                <c:pt idx="18117">
                  <c:v>24.939430648092099</c:v>
                </c:pt>
                <c:pt idx="18118">
                  <c:v>24.940807224271801</c:v>
                </c:pt>
                <c:pt idx="18119">
                  <c:v>24.942183800451499</c:v>
                </c:pt>
                <c:pt idx="18120">
                  <c:v>24.943560376631201</c:v>
                </c:pt>
                <c:pt idx="18121">
                  <c:v>24.944936952810998</c:v>
                </c:pt>
                <c:pt idx="18122">
                  <c:v>24.9463135289907</c:v>
                </c:pt>
                <c:pt idx="18123">
                  <c:v>24.947690105170398</c:v>
                </c:pt>
                <c:pt idx="18124">
                  <c:v>24.9490666813502</c:v>
                </c:pt>
                <c:pt idx="18125">
                  <c:v>24.950443257529901</c:v>
                </c:pt>
                <c:pt idx="18126">
                  <c:v>24.9518198337096</c:v>
                </c:pt>
                <c:pt idx="18127">
                  <c:v>24.953196409889301</c:v>
                </c:pt>
                <c:pt idx="18128">
                  <c:v>24.954572986069099</c:v>
                </c:pt>
                <c:pt idx="18129">
                  <c:v>24.955949562248801</c:v>
                </c:pt>
                <c:pt idx="18130">
                  <c:v>24.957326138428499</c:v>
                </c:pt>
                <c:pt idx="18131">
                  <c:v>24.958702714608201</c:v>
                </c:pt>
                <c:pt idx="18132">
                  <c:v>24.960079290787998</c:v>
                </c:pt>
                <c:pt idx="18133">
                  <c:v>24.9614558669677</c:v>
                </c:pt>
                <c:pt idx="18134">
                  <c:v>24.962832443147398</c:v>
                </c:pt>
                <c:pt idx="18135">
                  <c:v>24.9642090193271</c:v>
                </c:pt>
                <c:pt idx="18136">
                  <c:v>24.965585595506901</c:v>
                </c:pt>
                <c:pt idx="18137">
                  <c:v>24.9669621716866</c:v>
                </c:pt>
                <c:pt idx="18138">
                  <c:v>24.968338747866301</c:v>
                </c:pt>
                <c:pt idx="18139">
                  <c:v>24.969715324046</c:v>
                </c:pt>
                <c:pt idx="18140">
                  <c:v>24.971091900225801</c:v>
                </c:pt>
                <c:pt idx="18141">
                  <c:v>24.972468476405499</c:v>
                </c:pt>
                <c:pt idx="18142">
                  <c:v>24.973845052585201</c:v>
                </c:pt>
                <c:pt idx="18143">
                  <c:v>24.975221628764899</c:v>
                </c:pt>
                <c:pt idx="18144">
                  <c:v>24.9765982049447</c:v>
                </c:pt>
                <c:pt idx="18145">
                  <c:v>24.977974781124399</c:v>
                </c:pt>
                <c:pt idx="18146">
                  <c:v>24.9793513573041</c:v>
                </c:pt>
                <c:pt idx="18147">
                  <c:v>24.980727933483799</c:v>
                </c:pt>
                <c:pt idx="18148">
                  <c:v>24.9821045096636</c:v>
                </c:pt>
                <c:pt idx="18149">
                  <c:v>24.983481085843302</c:v>
                </c:pt>
                <c:pt idx="18150">
                  <c:v>24.984857662023</c:v>
                </c:pt>
                <c:pt idx="18151">
                  <c:v>24.986234238202702</c:v>
                </c:pt>
                <c:pt idx="18152">
                  <c:v>24.987610814382499</c:v>
                </c:pt>
                <c:pt idx="18153">
                  <c:v>24.988987390562201</c:v>
                </c:pt>
                <c:pt idx="18154">
                  <c:v>24.990363966741899</c:v>
                </c:pt>
                <c:pt idx="18155">
                  <c:v>24.991740542921601</c:v>
                </c:pt>
                <c:pt idx="18156">
                  <c:v>24.993117119101399</c:v>
                </c:pt>
                <c:pt idx="18157">
                  <c:v>24.994493695281101</c:v>
                </c:pt>
                <c:pt idx="18158">
                  <c:v>24.995870271460799</c:v>
                </c:pt>
                <c:pt idx="18159">
                  <c:v>24.9972468476406</c:v>
                </c:pt>
                <c:pt idx="18160">
                  <c:v>24.998623423820298</c:v>
                </c:pt>
                <c:pt idx="18161">
                  <c:v>25</c:v>
                </c:pt>
                <c:pt idx="18162">
                  <c:v>25.001376576179702</c:v>
                </c:pt>
                <c:pt idx="18163">
                  <c:v>25.002753152359499</c:v>
                </c:pt>
                <c:pt idx="18164">
                  <c:v>25.004129728539201</c:v>
                </c:pt>
                <c:pt idx="18165">
                  <c:v>25.005506304718899</c:v>
                </c:pt>
                <c:pt idx="18166">
                  <c:v>25.006882880898601</c:v>
                </c:pt>
                <c:pt idx="18167">
                  <c:v>25.008259457078399</c:v>
                </c:pt>
                <c:pt idx="18168">
                  <c:v>25.009636033258101</c:v>
                </c:pt>
                <c:pt idx="18169">
                  <c:v>25.011012609437799</c:v>
                </c:pt>
                <c:pt idx="18170">
                  <c:v>25.012389185617501</c:v>
                </c:pt>
                <c:pt idx="18171">
                  <c:v>25.013765761797298</c:v>
                </c:pt>
                <c:pt idx="18172">
                  <c:v>25.015142337977</c:v>
                </c:pt>
                <c:pt idx="18173">
                  <c:v>25.016518914156698</c:v>
                </c:pt>
                <c:pt idx="18174">
                  <c:v>25.0178954903364</c:v>
                </c:pt>
                <c:pt idx="18175">
                  <c:v>25.019272066516201</c:v>
                </c:pt>
                <c:pt idx="18176">
                  <c:v>25.0206486426959</c:v>
                </c:pt>
                <c:pt idx="18177">
                  <c:v>25.022025218875601</c:v>
                </c:pt>
                <c:pt idx="18178">
                  <c:v>25.0234017950553</c:v>
                </c:pt>
                <c:pt idx="18179">
                  <c:v>25.024778371235101</c:v>
                </c:pt>
                <c:pt idx="18180">
                  <c:v>25.026154947414799</c:v>
                </c:pt>
                <c:pt idx="18181">
                  <c:v>25.027531523594501</c:v>
                </c:pt>
                <c:pt idx="18182">
                  <c:v>25.028908099774199</c:v>
                </c:pt>
                <c:pt idx="18183">
                  <c:v>25.030284675954</c:v>
                </c:pt>
                <c:pt idx="18184">
                  <c:v>25.031661252133699</c:v>
                </c:pt>
                <c:pt idx="18185">
                  <c:v>25.0330378283134</c:v>
                </c:pt>
                <c:pt idx="18186">
                  <c:v>25.034414404493099</c:v>
                </c:pt>
                <c:pt idx="18187">
                  <c:v>25.0357909806729</c:v>
                </c:pt>
                <c:pt idx="18188">
                  <c:v>25.037167556852602</c:v>
                </c:pt>
                <c:pt idx="18189">
                  <c:v>25.0385441330323</c:v>
                </c:pt>
                <c:pt idx="18190">
                  <c:v>25.039920709212101</c:v>
                </c:pt>
                <c:pt idx="18191">
                  <c:v>25.041297285391799</c:v>
                </c:pt>
                <c:pt idx="18192">
                  <c:v>25.042673861571501</c:v>
                </c:pt>
                <c:pt idx="18193">
                  <c:v>25.044050437751199</c:v>
                </c:pt>
                <c:pt idx="18194">
                  <c:v>25.045427013931</c:v>
                </c:pt>
                <c:pt idx="18195">
                  <c:v>25.046803590110699</c:v>
                </c:pt>
                <c:pt idx="18196">
                  <c:v>25.0481801662904</c:v>
                </c:pt>
                <c:pt idx="18197">
                  <c:v>25.049556742470099</c:v>
                </c:pt>
                <c:pt idx="18198">
                  <c:v>25.0509333186499</c:v>
                </c:pt>
                <c:pt idx="18199">
                  <c:v>25.052309894829602</c:v>
                </c:pt>
                <c:pt idx="18200">
                  <c:v>25.0536864710093</c:v>
                </c:pt>
                <c:pt idx="18201">
                  <c:v>25.055063047189002</c:v>
                </c:pt>
                <c:pt idx="18202">
                  <c:v>25.056439623368799</c:v>
                </c:pt>
                <c:pt idx="18203">
                  <c:v>25.057816199548501</c:v>
                </c:pt>
                <c:pt idx="18204">
                  <c:v>25.059192775728199</c:v>
                </c:pt>
                <c:pt idx="18205">
                  <c:v>25.060569351907901</c:v>
                </c:pt>
                <c:pt idx="18206">
                  <c:v>25.061945928087699</c:v>
                </c:pt>
                <c:pt idx="18207">
                  <c:v>25.063322504267401</c:v>
                </c:pt>
                <c:pt idx="18208">
                  <c:v>25.064699080447099</c:v>
                </c:pt>
                <c:pt idx="18209">
                  <c:v>25.066075656626801</c:v>
                </c:pt>
                <c:pt idx="18210">
                  <c:v>25.067452232806598</c:v>
                </c:pt>
                <c:pt idx="18211">
                  <c:v>25.0688288089863</c:v>
                </c:pt>
                <c:pt idx="18212">
                  <c:v>25.070205385165998</c:v>
                </c:pt>
                <c:pt idx="18213">
                  <c:v>25.0715819613457</c:v>
                </c:pt>
                <c:pt idx="18214">
                  <c:v>25.072958537525501</c:v>
                </c:pt>
                <c:pt idx="18215">
                  <c:v>25.0743351137052</c:v>
                </c:pt>
                <c:pt idx="18216">
                  <c:v>25.075711689884901</c:v>
                </c:pt>
                <c:pt idx="18217">
                  <c:v>25.0770882660646</c:v>
                </c:pt>
                <c:pt idx="18218">
                  <c:v>25.078464842244401</c:v>
                </c:pt>
                <c:pt idx="18219">
                  <c:v>25.079841418424099</c:v>
                </c:pt>
                <c:pt idx="18220">
                  <c:v>25.081217994603801</c:v>
                </c:pt>
                <c:pt idx="18221">
                  <c:v>25.082594570783598</c:v>
                </c:pt>
                <c:pt idx="18222">
                  <c:v>25.0839711469633</c:v>
                </c:pt>
                <c:pt idx="18223">
                  <c:v>25.085347723142998</c:v>
                </c:pt>
                <c:pt idx="18224">
                  <c:v>25.0867242993227</c:v>
                </c:pt>
                <c:pt idx="18225">
                  <c:v>25.088100875502501</c:v>
                </c:pt>
                <c:pt idx="18226">
                  <c:v>25.0894774516822</c:v>
                </c:pt>
                <c:pt idx="18227">
                  <c:v>25.090854027861901</c:v>
                </c:pt>
                <c:pt idx="18228">
                  <c:v>25.0922306040416</c:v>
                </c:pt>
                <c:pt idx="18229">
                  <c:v>25.093607180221401</c:v>
                </c:pt>
                <c:pt idx="18230">
                  <c:v>25.094983756401099</c:v>
                </c:pt>
                <c:pt idx="18231">
                  <c:v>25.096360332580801</c:v>
                </c:pt>
                <c:pt idx="18232">
                  <c:v>25.097736908760499</c:v>
                </c:pt>
                <c:pt idx="18233">
                  <c:v>25.0991134849403</c:v>
                </c:pt>
                <c:pt idx="18234">
                  <c:v>25.100490061119999</c:v>
                </c:pt>
                <c:pt idx="18235">
                  <c:v>25.1018666372997</c:v>
                </c:pt>
                <c:pt idx="18236">
                  <c:v>25.103243213479399</c:v>
                </c:pt>
                <c:pt idx="18237">
                  <c:v>25.1046197896592</c:v>
                </c:pt>
                <c:pt idx="18238">
                  <c:v>25.105996365838902</c:v>
                </c:pt>
                <c:pt idx="18239">
                  <c:v>25.1073729420186</c:v>
                </c:pt>
                <c:pt idx="18240">
                  <c:v>25.108749518198302</c:v>
                </c:pt>
                <c:pt idx="18241">
                  <c:v>25.110126094378099</c:v>
                </c:pt>
                <c:pt idx="18242">
                  <c:v>25.111502670557801</c:v>
                </c:pt>
                <c:pt idx="18243">
                  <c:v>25.112879246737499</c:v>
                </c:pt>
                <c:pt idx="18244">
                  <c:v>25.114255822917201</c:v>
                </c:pt>
                <c:pt idx="18245">
                  <c:v>25.115632399096999</c:v>
                </c:pt>
                <c:pt idx="18246">
                  <c:v>25.117008975276701</c:v>
                </c:pt>
                <c:pt idx="18247">
                  <c:v>25.118385551456399</c:v>
                </c:pt>
                <c:pt idx="18248">
                  <c:v>25.119762127636101</c:v>
                </c:pt>
                <c:pt idx="18249">
                  <c:v>25.121138703815902</c:v>
                </c:pt>
                <c:pt idx="18250">
                  <c:v>25.1225152799956</c:v>
                </c:pt>
                <c:pt idx="18251">
                  <c:v>25.123891856175302</c:v>
                </c:pt>
                <c:pt idx="18252">
                  <c:v>25.125268432355</c:v>
                </c:pt>
                <c:pt idx="18253">
                  <c:v>25.126645008534801</c:v>
                </c:pt>
                <c:pt idx="18254">
                  <c:v>25.128021584714499</c:v>
                </c:pt>
                <c:pt idx="18255">
                  <c:v>25.129398160894201</c:v>
                </c:pt>
                <c:pt idx="18256">
                  <c:v>25.130774737073999</c:v>
                </c:pt>
                <c:pt idx="18257">
                  <c:v>25.132151313253701</c:v>
                </c:pt>
                <c:pt idx="18258">
                  <c:v>25.133527889433399</c:v>
                </c:pt>
                <c:pt idx="18259">
                  <c:v>25.134904465613101</c:v>
                </c:pt>
                <c:pt idx="18260">
                  <c:v>25.136281041792898</c:v>
                </c:pt>
                <c:pt idx="18261">
                  <c:v>25.1376576179726</c:v>
                </c:pt>
                <c:pt idx="18262">
                  <c:v>25.139034194152298</c:v>
                </c:pt>
                <c:pt idx="18263">
                  <c:v>25.140410770332</c:v>
                </c:pt>
                <c:pt idx="18264">
                  <c:v>25.141787346511801</c:v>
                </c:pt>
                <c:pt idx="18265">
                  <c:v>25.1431639226915</c:v>
                </c:pt>
                <c:pt idx="18266">
                  <c:v>25.144540498871201</c:v>
                </c:pt>
                <c:pt idx="18267">
                  <c:v>25.1459170750509</c:v>
                </c:pt>
                <c:pt idx="18268">
                  <c:v>25.147293651230701</c:v>
                </c:pt>
                <c:pt idx="18269">
                  <c:v>25.148670227410399</c:v>
                </c:pt>
                <c:pt idx="18270">
                  <c:v>25.150046803590101</c:v>
                </c:pt>
                <c:pt idx="18271">
                  <c:v>25.151423379769799</c:v>
                </c:pt>
                <c:pt idx="18272">
                  <c:v>25.1527999559496</c:v>
                </c:pt>
                <c:pt idx="18273">
                  <c:v>25.154176532129298</c:v>
                </c:pt>
                <c:pt idx="18274">
                  <c:v>25.155553108309</c:v>
                </c:pt>
                <c:pt idx="18275">
                  <c:v>25.156929684488698</c:v>
                </c:pt>
                <c:pt idx="18276">
                  <c:v>25.1583062606685</c:v>
                </c:pt>
                <c:pt idx="18277">
                  <c:v>25.159682836848202</c:v>
                </c:pt>
                <c:pt idx="18278">
                  <c:v>25.1610594130279</c:v>
                </c:pt>
                <c:pt idx="18279">
                  <c:v>25.162435989207601</c:v>
                </c:pt>
                <c:pt idx="18280">
                  <c:v>25.163812565387399</c:v>
                </c:pt>
                <c:pt idx="18281">
                  <c:v>25.165189141567101</c:v>
                </c:pt>
                <c:pt idx="18282">
                  <c:v>25.166565717746799</c:v>
                </c:pt>
                <c:pt idx="18283">
                  <c:v>25.167942293926501</c:v>
                </c:pt>
                <c:pt idx="18284">
                  <c:v>25.169318870106299</c:v>
                </c:pt>
                <c:pt idx="18285">
                  <c:v>25.170695446286</c:v>
                </c:pt>
                <c:pt idx="18286">
                  <c:v>25.172072022465699</c:v>
                </c:pt>
                <c:pt idx="18287">
                  <c:v>25.1734485986455</c:v>
                </c:pt>
                <c:pt idx="18288">
                  <c:v>25.174825174825202</c:v>
                </c:pt>
                <c:pt idx="18289">
                  <c:v>25.1762017510049</c:v>
                </c:pt>
                <c:pt idx="18290">
                  <c:v>25.177578327184602</c:v>
                </c:pt>
                <c:pt idx="18291">
                  <c:v>25.178954903364399</c:v>
                </c:pt>
                <c:pt idx="18292">
                  <c:v>25.180331479544101</c:v>
                </c:pt>
                <c:pt idx="18293">
                  <c:v>25.181708055723799</c:v>
                </c:pt>
                <c:pt idx="18294">
                  <c:v>25.183084631903501</c:v>
                </c:pt>
                <c:pt idx="18295">
                  <c:v>25.184461208083299</c:v>
                </c:pt>
                <c:pt idx="18296">
                  <c:v>25.185837784263001</c:v>
                </c:pt>
                <c:pt idx="18297">
                  <c:v>25.187214360442699</c:v>
                </c:pt>
                <c:pt idx="18298">
                  <c:v>25.188590936622401</c:v>
                </c:pt>
                <c:pt idx="18299">
                  <c:v>25.189967512802198</c:v>
                </c:pt>
                <c:pt idx="18300">
                  <c:v>25.1913440889819</c:v>
                </c:pt>
                <c:pt idx="18301">
                  <c:v>25.192720665161598</c:v>
                </c:pt>
                <c:pt idx="18302">
                  <c:v>25.1940972413413</c:v>
                </c:pt>
                <c:pt idx="18303">
                  <c:v>25.195473817521101</c:v>
                </c:pt>
                <c:pt idx="18304">
                  <c:v>25.196850393700799</c:v>
                </c:pt>
                <c:pt idx="18305">
                  <c:v>25.198226969880501</c:v>
                </c:pt>
                <c:pt idx="18306">
                  <c:v>25.199603546060199</c:v>
                </c:pt>
                <c:pt idx="18307">
                  <c:v>25.200980122240001</c:v>
                </c:pt>
                <c:pt idx="18308">
                  <c:v>25.202356698419699</c:v>
                </c:pt>
                <c:pt idx="18309">
                  <c:v>25.203733274599401</c:v>
                </c:pt>
                <c:pt idx="18310">
                  <c:v>25.205109850779099</c:v>
                </c:pt>
                <c:pt idx="18311">
                  <c:v>25.2064864269589</c:v>
                </c:pt>
                <c:pt idx="18312">
                  <c:v>25.207863003138598</c:v>
                </c:pt>
                <c:pt idx="18313">
                  <c:v>25.2092395793183</c:v>
                </c:pt>
                <c:pt idx="18314">
                  <c:v>25.210616155497998</c:v>
                </c:pt>
                <c:pt idx="18315">
                  <c:v>25.2119927316778</c:v>
                </c:pt>
                <c:pt idx="18316">
                  <c:v>25.213369307857501</c:v>
                </c:pt>
                <c:pt idx="18317">
                  <c:v>25.2147458840372</c:v>
                </c:pt>
                <c:pt idx="18318">
                  <c:v>25.216122460217001</c:v>
                </c:pt>
                <c:pt idx="18319">
                  <c:v>25.217499036396699</c:v>
                </c:pt>
                <c:pt idx="18320">
                  <c:v>25.218875612576401</c:v>
                </c:pt>
                <c:pt idx="18321">
                  <c:v>25.220252188756099</c:v>
                </c:pt>
                <c:pt idx="18322">
                  <c:v>25.2216287649359</c:v>
                </c:pt>
                <c:pt idx="18323">
                  <c:v>25.223005341115599</c:v>
                </c:pt>
                <c:pt idx="18324">
                  <c:v>25.2243819172953</c:v>
                </c:pt>
                <c:pt idx="18325">
                  <c:v>25.225758493474999</c:v>
                </c:pt>
                <c:pt idx="18326">
                  <c:v>25.2271350696548</c:v>
                </c:pt>
                <c:pt idx="18327">
                  <c:v>25.228511645834502</c:v>
                </c:pt>
                <c:pt idx="18328">
                  <c:v>25.2298882220142</c:v>
                </c:pt>
                <c:pt idx="18329">
                  <c:v>25.231264798193902</c:v>
                </c:pt>
                <c:pt idx="18330">
                  <c:v>25.232641374373699</c:v>
                </c:pt>
                <c:pt idx="18331">
                  <c:v>25.234017950553401</c:v>
                </c:pt>
                <c:pt idx="18332">
                  <c:v>25.235394526733099</c:v>
                </c:pt>
                <c:pt idx="18333">
                  <c:v>25.236771102912801</c:v>
                </c:pt>
                <c:pt idx="18334">
                  <c:v>25.238147679092599</c:v>
                </c:pt>
                <c:pt idx="18335">
                  <c:v>25.2395242552723</c:v>
                </c:pt>
                <c:pt idx="18336">
                  <c:v>25.240900831451999</c:v>
                </c:pt>
                <c:pt idx="18337">
                  <c:v>25.2422774076317</c:v>
                </c:pt>
                <c:pt idx="18338">
                  <c:v>25.243653983811502</c:v>
                </c:pt>
                <c:pt idx="18339">
                  <c:v>25.2450305599912</c:v>
                </c:pt>
                <c:pt idx="18340">
                  <c:v>25.246407136170902</c:v>
                </c:pt>
                <c:pt idx="18341">
                  <c:v>25.2477837123506</c:v>
                </c:pt>
                <c:pt idx="18342">
                  <c:v>25.249160288530401</c:v>
                </c:pt>
                <c:pt idx="18343">
                  <c:v>25.250536864710099</c:v>
                </c:pt>
                <c:pt idx="18344">
                  <c:v>25.251913440889801</c:v>
                </c:pt>
                <c:pt idx="18345">
                  <c:v>25.253290017069599</c:v>
                </c:pt>
                <c:pt idx="18346">
                  <c:v>25.254666593249301</c:v>
                </c:pt>
                <c:pt idx="18347">
                  <c:v>25.256043169428999</c:v>
                </c:pt>
                <c:pt idx="18348">
                  <c:v>25.257419745608701</c:v>
                </c:pt>
                <c:pt idx="18349">
                  <c:v>25.258796321788498</c:v>
                </c:pt>
                <c:pt idx="18350">
                  <c:v>25.2601728979682</c:v>
                </c:pt>
                <c:pt idx="18351">
                  <c:v>25.261549474147898</c:v>
                </c:pt>
                <c:pt idx="18352">
                  <c:v>25.2629260503276</c:v>
                </c:pt>
                <c:pt idx="18353">
                  <c:v>25.264302626507401</c:v>
                </c:pt>
                <c:pt idx="18354">
                  <c:v>25.2656792026871</c:v>
                </c:pt>
                <c:pt idx="18355">
                  <c:v>25.267055778866801</c:v>
                </c:pt>
                <c:pt idx="18356">
                  <c:v>25.2684323550465</c:v>
                </c:pt>
                <c:pt idx="18357">
                  <c:v>25.269808931226301</c:v>
                </c:pt>
                <c:pt idx="18358">
                  <c:v>25.271185507405999</c:v>
                </c:pt>
                <c:pt idx="18359">
                  <c:v>25.272562083585701</c:v>
                </c:pt>
                <c:pt idx="18360">
                  <c:v>25.273938659765399</c:v>
                </c:pt>
                <c:pt idx="18361">
                  <c:v>25.2753152359452</c:v>
                </c:pt>
                <c:pt idx="18362">
                  <c:v>25.276691812124898</c:v>
                </c:pt>
                <c:pt idx="18363">
                  <c:v>25.2780683883046</c:v>
                </c:pt>
                <c:pt idx="18364">
                  <c:v>25.279444964484298</c:v>
                </c:pt>
                <c:pt idx="18365">
                  <c:v>25.2808215406641</c:v>
                </c:pt>
                <c:pt idx="18366">
                  <c:v>25.282198116843801</c:v>
                </c:pt>
                <c:pt idx="18367">
                  <c:v>25.2835746930235</c:v>
                </c:pt>
                <c:pt idx="18368">
                  <c:v>25.284951269203201</c:v>
                </c:pt>
                <c:pt idx="18369">
                  <c:v>25.286327845382999</c:v>
                </c:pt>
                <c:pt idx="18370">
                  <c:v>25.287704421562701</c:v>
                </c:pt>
                <c:pt idx="18371">
                  <c:v>25.289080997742399</c:v>
                </c:pt>
                <c:pt idx="18372">
                  <c:v>25.290457573922101</c:v>
                </c:pt>
                <c:pt idx="18373">
                  <c:v>25.291834150101899</c:v>
                </c:pt>
                <c:pt idx="18374">
                  <c:v>25.2932107262816</c:v>
                </c:pt>
                <c:pt idx="18375">
                  <c:v>25.294587302461299</c:v>
                </c:pt>
                <c:pt idx="18376">
                  <c:v>25.295963878641</c:v>
                </c:pt>
                <c:pt idx="18377">
                  <c:v>25.297340454820802</c:v>
                </c:pt>
                <c:pt idx="18378">
                  <c:v>25.2987170310005</c:v>
                </c:pt>
                <c:pt idx="18379">
                  <c:v>25.300093607180202</c:v>
                </c:pt>
                <c:pt idx="18380">
                  <c:v>25.301470183359999</c:v>
                </c:pt>
                <c:pt idx="18381">
                  <c:v>25.302846759539701</c:v>
                </c:pt>
                <c:pt idx="18382">
                  <c:v>25.304223335719399</c:v>
                </c:pt>
                <c:pt idx="18383">
                  <c:v>25.305599911899101</c:v>
                </c:pt>
                <c:pt idx="18384">
                  <c:v>25.306976488078899</c:v>
                </c:pt>
                <c:pt idx="18385">
                  <c:v>25.308353064258601</c:v>
                </c:pt>
                <c:pt idx="18386">
                  <c:v>25.309729640438299</c:v>
                </c:pt>
                <c:pt idx="18387">
                  <c:v>25.311106216618001</c:v>
                </c:pt>
                <c:pt idx="18388">
                  <c:v>25.312482792797798</c:v>
                </c:pt>
                <c:pt idx="18389">
                  <c:v>25.3138593689775</c:v>
                </c:pt>
                <c:pt idx="18390">
                  <c:v>25.315235945157202</c:v>
                </c:pt>
                <c:pt idx="18391">
                  <c:v>25.3166125213369</c:v>
                </c:pt>
                <c:pt idx="18392">
                  <c:v>25.317989097516701</c:v>
                </c:pt>
                <c:pt idx="18393">
                  <c:v>25.319365673696399</c:v>
                </c:pt>
                <c:pt idx="18394">
                  <c:v>25.320742249876101</c:v>
                </c:pt>
                <c:pt idx="18395">
                  <c:v>25.322118826055799</c:v>
                </c:pt>
                <c:pt idx="18396">
                  <c:v>25.323495402235601</c:v>
                </c:pt>
                <c:pt idx="18397">
                  <c:v>25.324871978415299</c:v>
                </c:pt>
                <c:pt idx="18398">
                  <c:v>25.326248554595001</c:v>
                </c:pt>
                <c:pt idx="18399">
                  <c:v>25.327625130774699</c:v>
                </c:pt>
                <c:pt idx="18400">
                  <c:v>25.3290017069545</c:v>
                </c:pt>
                <c:pt idx="18401">
                  <c:v>25.330378283134198</c:v>
                </c:pt>
                <c:pt idx="18402">
                  <c:v>25.3317548593139</c:v>
                </c:pt>
                <c:pt idx="18403">
                  <c:v>25.333131435493598</c:v>
                </c:pt>
                <c:pt idx="18404">
                  <c:v>25.3345080116734</c:v>
                </c:pt>
                <c:pt idx="18405">
                  <c:v>25.335884587853101</c:v>
                </c:pt>
                <c:pt idx="18406">
                  <c:v>25.3372611640328</c:v>
                </c:pt>
                <c:pt idx="18407">
                  <c:v>25.338637740212501</c:v>
                </c:pt>
                <c:pt idx="18408">
                  <c:v>25.340014316392299</c:v>
                </c:pt>
                <c:pt idx="18409">
                  <c:v>25.341390892572001</c:v>
                </c:pt>
                <c:pt idx="18410">
                  <c:v>25.342767468751699</c:v>
                </c:pt>
                <c:pt idx="18411">
                  <c:v>25.344144044931401</c:v>
                </c:pt>
                <c:pt idx="18412">
                  <c:v>25.345520621111199</c:v>
                </c:pt>
                <c:pt idx="18413">
                  <c:v>25.3468971972909</c:v>
                </c:pt>
                <c:pt idx="18414">
                  <c:v>25.348273773470599</c:v>
                </c:pt>
                <c:pt idx="18415">
                  <c:v>25.3496503496504</c:v>
                </c:pt>
                <c:pt idx="18416">
                  <c:v>25.351026925830102</c:v>
                </c:pt>
                <c:pt idx="18417">
                  <c:v>25.3524035020098</c:v>
                </c:pt>
                <c:pt idx="18418">
                  <c:v>25.353780078189502</c:v>
                </c:pt>
                <c:pt idx="18419">
                  <c:v>25.355156654369299</c:v>
                </c:pt>
                <c:pt idx="18420">
                  <c:v>25.356533230549001</c:v>
                </c:pt>
                <c:pt idx="18421">
                  <c:v>25.357909806728699</c:v>
                </c:pt>
                <c:pt idx="18422">
                  <c:v>25.359286382908401</c:v>
                </c:pt>
                <c:pt idx="18423">
                  <c:v>25.360662959088199</c:v>
                </c:pt>
                <c:pt idx="18424">
                  <c:v>25.3620395352679</c:v>
                </c:pt>
                <c:pt idx="18425">
                  <c:v>25.363416111447599</c:v>
                </c:pt>
                <c:pt idx="18426">
                  <c:v>25.3647926876273</c:v>
                </c:pt>
                <c:pt idx="18427">
                  <c:v>25.366169263807102</c:v>
                </c:pt>
                <c:pt idx="18428">
                  <c:v>25.3675458399868</c:v>
                </c:pt>
                <c:pt idx="18429">
                  <c:v>25.368922416166502</c:v>
                </c:pt>
                <c:pt idx="18430">
                  <c:v>25.3702989923462</c:v>
                </c:pt>
                <c:pt idx="18431">
                  <c:v>25.371675568526001</c:v>
                </c:pt>
                <c:pt idx="18432">
                  <c:v>25.373052144705699</c:v>
                </c:pt>
                <c:pt idx="18433">
                  <c:v>25.374428720885401</c:v>
                </c:pt>
                <c:pt idx="18434">
                  <c:v>25.375805297065099</c:v>
                </c:pt>
                <c:pt idx="18435">
                  <c:v>25.377181873244901</c:v>
                </c:pt>
                <c:pt idx="18436">
                  <c:v>25.378558449424599</c:v>
                </c:pt>
                <c:pt idx="18437">
                  <c:v>25.379935025604301</c:v>
                </c:pt>
                <c:pt idx="18438">
                  <c:v>25.381311601783999</c:v>
                </c:pt>
                <c:pt idx="18439">
                  <c:v>25.3826881779638</c:v>
                </c:pt>
                <c:pt idx="18440">
                  <c:v>25.384064754143498</c:v>
                </c:pt>
                <c:pt idx="18441">
                  <c:v>25.3854413303232</c:v>
                </c:pt>
                <c:pt idx="18442">
                  <c:v>25.386817906502898</c:v>
                </c:pt>
                <c:pt idx="18443">
                  <c:v>25.3881944826827</c:v>
                </c:pt>
                <c:pt idx="18444">
                  <c:v>25.389571058862401</c:v>
                </c:pt>
                <c:pt idx="18445">
                  <c:v>25.3909476350421</c:v>
                </c:pt>
                <c:pt idx="18446">
                  <c:v>25.392324211221901</c:v>
                </c:pt>
                <c:pt idx="18447">
                  <c:v>25.393700787401599</c:v>
                </c:pt>
                <c:pt idx="18448">
                  <c:v>25.395077363581301</c:v>
                </c:pt>
                <c:pt idx="18449">
                  <c:v>25.396453939760999</c:v>
                </c:pt>
                <c:pt idx="18450">
                  <c:v>25.3978305159408</c:v>
                </c:pt>
                <c:pt idx="18451">
                  <c:v>25.399207092120498</c:v>
                </c:pt>
                <c:pt idx="18452">
                  <c:v>25.4005836683002</c:v>
                </c:pt>
                <c:pt idx="18453">
                  <c:v>25.401960244479898</c:v>
                </c:pt>
                <c:pt idx="18454">
                  <c:v>25.4033368206597</c:v>
                </c:pt>
                <c:pt idx="18455">
                  <c:v>25.404713396839401</c:v>
                </c:pt>
                <c:pt idx="18456">
                  <c:v>25.4060899730191</c:v>
                </c:pt>
                <c:pt idx="18457">
                  <c:v>25.407466549198801</c:v>
                </c:pt>
                <c:pt idx="18458">
                  <c:v>25.408843125378599</c:v>
                </c:pt>
                <c:pt idx="18459">
                  <c:v>25.410219701558301</c:v>
                </c:pt>
                <c:pt idx="18460">
                  <c:v>25.411596277737999</c:v>
                </c:pt>
                <c:pt idx="18461">
                  <c:v>25.412972853917701</c:v>
                </c:pt>
                <c:pt idx="18462">
                  <c:v>25.414349430097499</c:v>
                </c:pt>
                <c:pt idx="18463">
                  <c:v>25.4157260062772</c:v>
                </c:pt>
                <c:pt idx="18464">
                  <c:v>25.417102582456899</c:v>
                </c:pt>
                <c:pt idx="18465">
                  <c:v>25.4184791586366</c:v>
                </c:pt>
                <c:pt idx="18466">
                  <c:v>25.419855734816402</c:v>
                </c:pt>
                <c:pt idx="18467">
                  <c:v>25.4212323109961</c:v>
                </c:pt>
                <c:pt idx="18468">
                  <c:v>25.422608887175802</c:v>
                </c:pt>
                <c:pt idx="18469">
                  <c:v>25.4239854633555</c:v>
                </c:pt>
                <c:pt idx="18470">
                  <c:v>25.425362039535301</c:v>
                </c:pt>
                <c:pt idx="18471">
                  <c:v>25.426738615714999</c:v>
                </c:pt>
                <c:pt idx="18472">
                  <c:v>25.428115191894701</c:v>
                </c:pt>
                <c:pt idx="18473">
                  <c:v>25.429491768074499</c:v>
                </c:pt>
                <c:pt idx="18474">
                  <c:v>25.430868344254201</c:v>
                </c:pt>
                <c:pt idx="18475">
                  <c:v>25.432244920433899</c:v>
                </c:pt>
                <c:pt idx="18476">
                  <c:v>25.4336214966136</c:v>
                </c:pt>
                <c:pt idx="18477">
                  <c:v>25.434998072793402</c:v>
                </c:pt>
                <c:pt idx="18478">
                  <c:v>25.4363746489731</c:v>
                </c:pt>
                <c:pt idx="18479">
                  <c:v>25.437751225152802</c:v>
                </c:pt>
                <c:pt idx="18480">
                  <c:v>25.4391278013325</c:v>
                </c:pt>
                <c:pt idx="18481">
                  <c:v>25.440504377512301</c:v>
                </c:pt>
                <c:pt idx="18482">
                  <c:v>25.441880953691999</c:v>
                </c:pt>
                <c:pt idx="18483">
                  <c:v>25.443257529871701</c:v>
                </c:pt>
                <c:pt idx="18484">
                  <c:v>25.444634106051399</c:v>
                </c:pt>
                <c:pt idx="18485">
                  <c:v>25.446010682231201</c:v>
                </c:pt>
                <c:pt idx="18486">
                  <c:v>25.447387258410899</c:v>
                </c:pt>
                <c:pt idx="18487">
                  <c:v>25.448763834590601</c:v>
                </c:pt>
                <c:pt idx="18488">
                  <c:v>25.450140410770299</c:v>
                </c:pt>
                <c:pt idx="18489">
                  <c:v>25.4515169869501</c:v>
                </c:pt>
                <c:pt idx="18490">
                  <c:v>25.452893563129798</c:v>
                </c:pt>
                <c:pt idx="18491">
                  <c:v>25.4542701393095</c:v>
                </c:pt>
                <c:pt idx="18492">
                  <c:v>25.455646715489198</c:v>
                </c:pt>
                <c:pt idx="18493">
                  <c:v>25.457023291669</c:v>
                </c:pt>
                <c:pt idx="18494">
                  <c:v>25.458399867848701</c:v>
                </c:pt>
                <c:pt idx="18495">
                  <c:v>25.4597764440284</c:v>
                </c:pt>
                <c:pt idx="18496">
                  <c:v>25.461153020208101</c:v>
                </c:pt>
                <c:pt idx="18497">
                  <c:v>25.462529596387899</c:v>
                </c:pt>
                <c:pt idx="18498">
                  <c:v>25.463906172567601</c:v>
                </c:pt>
                <c:pt idx="18499">
                  <c:v>25.465282748747299</c:v>
                </c:pt>
                <c:pt idx="18500">
                  <c:v>25.466659324927001</c:v>
                </c:pt>
                <c:pt idx="18501">
                  <c:v>25.468035901106798</c:v>
                </c:pt>
                <c:pt idx="18502">
                  <c:v>25.4694124772865</c:v>
                </c:pt>
                <c:pt idx="18503">
                  <c:v>25.470789053466198</c:v>
                </c:pt>
                <c:pt idx="18504">
                  <c:v>25.472165629646</c:v>
                </c:pt>
                <c:pt idx="18505">
                  <c:v>25.473542205825702</c:v>
                </c:pt>
                <c:pt idx="18506">
                  <c:v>25.4749187820054</c:v>
                </c:pt>
                <c:pt idx="18507">
                  <c:v>25.476295358185101</c:v>
                </c:pt>
                <c:pt idx="18508">
                  <c:v>25.477671934364899</c:v>
                </c:pt>
                <c:pt idx="18509">
                  <c:v>25.479048510544601</c:v>
                </c:pt>
                <c:pt idx="18510">
                  <c:v>25.480425086724299</c:v>
                </c:pt>
                <c:pt idx="18511">
                  <c:v>25.481801662904001</c:v>
                </c:pt>
                <c:pt idx="18512">
                  <c:v>25.483178239083799</c:v>
                </c:pt>
                <c:pt idx="18513">
                  <c:v>25.4845548152635</c:v>
                </c:pt>
                <c:pt idx="18514">
                  <c:v>25.485931391443199</c:v>
                </c:pt>
                <c:pt idx="18515">
                  <c:v>25.4873079676229</c:v>
                </c:pt>
                <c:pt idx="18516">
                  <c:v>25.488684543802702</c:v>
                </c:pt>
                <c:pt idx="18517">
                  <c:v>25.4900611199824</c:v>
                </c:pt>
                <c:pt idx="18518">
                  <c:v>25.491437696162102</c:v>
                </c:pt>
                <c:pt idx="18519">
                  <c:v>25.4928142723418</c:v>
                </c:pt>
                <c:pt idx="18520">
                  <c:v>25.494190848521601</c:v>
                </c:pt>
                <c:pt idx="18521">
                  <c:v>25.495567424701299</c:v>
                </c:pt>
                <c:pt idx="18522">
                  <c:v>25.496944000881001</c:v>
                </c:pt>
                <c:pt idx="18523">
                  <c:v>25.498320577060699</c:v>
                </c:pt>
                <c:pt idx="18524">
                  <c:v>25.499697153240501</c:v>
                </c:pt>
                <c:pt idx="18525">
                  <c:v>25.501073729420199</c:v>
                </c:pt>
                <c:pt idx="18526">
                  <c:v>25.502450305599901</c:v>
                </c:pt>
                <c:pt idx="18527">
                  <c:v>25.503826881779599</c:v>
                </c:pt>
                <c:pt idx="18528">
                  <c:v>25.5052034579594</c:v>
                </c:pt>
                <c:pt idx="18529">
                  <c:v>25.506580034139098</c:v>
                </c:pt>
                <c:pt idx="18530">
                  <c:v>25.5079566103188</c:v>
                </c:pt>
                <c:pt idx="18531">
                  <c:v>25.509333186498498</c:v>
                </c:pt>
                <c:pt idx="18532">
                  <c:v>25.510709762678299</c:v>
                </c:pt>
                <c:pt idx="18533">
                  <c:v>25.512086338858001</c:v>
                </c:pt>
                <c:pt idx="18534">
                  <c:v>25.513462915037699</c:v>
                </c:pt>
                <c:pt idx="18535">
                  <c:v>25.514839491217401</c:v>
                </c:pt>
                <c:pt idx="18536">
                  <c:v>25.516216067397199</c:v>
                </c:pt>
                <c:pt idx="18537">
                  <c:v>25.517592643576901</c:v>
                </c:pt>
                <c:pt idx="18538">
                  <c:v>25.518969219756599</c:v>
                </c:pt>
                <c:pt idx="18539">
                  <c:v>25.5203457959364</c:v>
                </c:pt>
                <c:pt idx="18540">
                  <c:v>25.521722372116098</c:v>
                </c:pt>
                <c:pt idx="18541">
                  <c:v>25.5230989482958</c:v>
                </c:pt>
                <c:pt idx="18542">
                  <c:v>25.524475524475498</c:v>
                </c:pt>
                <c:pt idx="18543">
                  <c:v>25.5258521006553</c:v>
                </c:pt>
                <c:pt idx="18544">
                  <c:v>25.527228676835001</c:v>
                </c:pt>
                <c:pt idx="18545">
                  <c:v>25.5286052530147</c:v>
                </c:pt>
                <c:pt idx="18546">
                  <c:v>25.529981829194401</c:v>
                </c:pt>
                <c:pt idx="18547">
                  <c:v>25.531358405374199</c:v>
                </c:pt>
                <c:pt idx="18548">
                  <c:v>25.532734981553901</c:v>
                </c:pt>
                <c:pt idx="18549">
                  <c:v>25.534111557733599</c:v>
                </c:pt>
                <c:pt idx="18550">
                  <c:v>25.535488133913301</c:v>
                </c:pt>
                <c:pt idx="18551">
                  <c:v>25.536864710093099</c:v>
                </c:pt>
                <c:pt idx="18552">
                  <c:v>25.5382412862728</c:v>
                </c:pt>
                <c:pt idx="18553">
                  <c:v>25.539617862452499</c:v>
                </c:pt>
                <c:pt idx="18554">
                  <c:v>25.5409944386322</c:v>
                </c:pt>
                <c:pt idx="18555">
                  <c:v>25.542371014812002</c:v>
                </c:pt>
                <c:pt idx="18556">
                  <c:v>25.5437475909917</c:v>
                </c:pt>
                <c:pt idx="18557">
                  <c:v>25.545124167171402</c:v>
                </c:pt>
                <c:pt idx="18558">
                  <c:v>25.5465007433511</c:v>
                </c:pt>
                <c:pt idx="18559">
                  <c:v>25.547877319530901</c:v>
                </c:pt>
                <c:pt idx="18560">
                  <c:v>25.549253895710599</c:v>
                </c:pt>
                <c:pt idx="18561">
                  <c:v>25.550630471890301</c:v>
                </c:pt>
                <c:pt idx="18562">
                  <c:v>25.552007048069999</c:v>
                </c:pt>
                <c:pt idx="18563">
                  <c:v>25.5533836242498</c:v>
                </c:pt>
                <c:pt idx="18564">
                  <c:v>25.554760200429499</c:v>
                </c:pt>
                <c:pt idx="18565">
                  <c:v>25.5561367766092</c:v>
                </c:pt>
                <c:pt idx="18566">
                  <c:v>25.557513352788899</c:v>
                </c:pt>
                <c:pt idx="18567">
                  <c:v>25.5588899289687</c:v>
                </c:pt>
                <c:pt idx="18568">
                  <c:v>25.560266505148402</c:v>
                </c:pt>
                <c:pt idx="18569">
                  <c:v>25.5616430813281</c:v>
                </c:pt>
                <c:pt idx="18570">
                  <c:v>25.563019657507802</c:v>
                </c:pt>
                <c:pt idx="18571">
                  <c:v>25.564396233687599</c:v>
                </c:pt>
                <c:pt idx="18572">
                  <c:v>25.565772809867301</c:v>
                </c:pt>
                <c:pt idx="18573">
                  <c:v>25.567149386046999</c:v>
                </c:pt>
                <c:pt idx="18574">
                  <c:v>25.568525962226801</c:v>
                </c:pt>
                <c:pt idx="18575">
                  <c:v>25.569902538406499</c:v>
                </c:pt>
                <c:pt idx="18576">
                  <c:v>25.571279114586201</c:v>
                </c:pt>
                <c:pt idx="18577">
                  <c:v>25.572655690765899</c:v>
                </c:pt>
                <c:pt idx="18578">
                  <c:v>25.5740322669457</c:v>
                </c:pt>
                <c:pt idx="18579">
                  <c:v>25.575408843125398</c:v>
                </c:pt>
                <c:pt idx="18580">
                  <c:v>25.5767854193051</c:v>
                </c:pt>
                <c:pt idx="18581">
                  <c:v>25.578161995484798</c:v>
                </c:pt>
                <c:pt idx="18582">
                  <c:v>25.5795385716646</c:v>
                </c:pt>
                <c:pt idx="18583">
                  <c:v>25.580915147844301</c:v>
                </c:pt>
                <c:pt idx="18584">
                  <c:v>25.582291724024</c:v>
                </c:pt>
                <c:pt idx="18585">
                  <c:v>25.583668300203701</c:v>
                </c:pt>
                <c:pt idx="18586">
                  <c:v>25.585044876383499</c:v>
                </c:pt>
                <c:pt idx="18587">
                  <c:v>25.586421452563201</c:v>
                </c:pt>
                <c:pt idx="18588">
                  <c:v>25.587798028742899</c:v>
                </c:pt>
                <c:pt idx="18589">
                  <c:v>25.589174604922601</c:v>
                </c:pt>
                <c:pt idx="18590">
                  <c:v>25.590551181102398</c:v>
                </c:pt>
                <c:pt idx="18591">
                  <c:v>25.5919277572821</c:v>
                </c:pt>
                <c:pt idx="18592">
                  <c:v>25.593304333461798</c:v>
                </c:pt>
                <c:pt idx="18593">
                  <c:v>25.5946809096415</c:v>
                </c:pt>
                <c:pt idx="18594">
                  <c:v>25.596057485821301</c:v>
                </c:pt>
                <c:pt idx="18595">
                  <c:v>25.597434062001</c:v>
                </c:pt>
                <c:pt idx="18596">
                  <c:v>25.598810638180701</c:v>
                </c:pt>
                <c:pt idx="18597">
                  <c:v>25.6001872143604</c:v>
                </c:pt>
                <c:pt idx="18598">
                  <c:v>25.601563790540201</c:v>
                </c:pt>
                <c:pt idx="18599">
                  <c:v>25.602940366719899</c:v>
                </c:pt>
                <c:pt idx="18600">
                  <c:v>25.604316942899601</c:v>
                </c:pt>
                <c:pt idx="18601">
                  <c:v>25.605693519079399</c:v>
                </c:pt>
                <c:pt idx="18602">
                  <c:v>25.6070700952591</c:v>
                </c:pt>
                <c:pt idx="18603">
                  <c:v>25.608446671438799</c:v>
                </c:pt>
                <c:pt idx="18604">
                  <c:v>25.6098232476185</c:v>
                </c:pt>
                <c:pt idx="18605">
                  <c:v>25.611199823798302</c:v>
                </c:pt>
                <c:pt idx="18606">
                  <c:v>25.612576399978</c:v>
                </c:pt>
                <c:pt idx="18607">
                  <c:v>25.613952976157702</c:v>
                </c:pt>
                <c:pt idx="18608">
                  <c:v>25.6153295523374</c:v>
                </c:pt>
                <c:pt idx="18609">
                  <c:v>25.616706128517201</c:v>
                </c:pt>
                <c:pt idx="18610">
                  <c:v>25.618082704696899</c:v>
                </c:pt>
                <c:pt idx="18611">
                  <c:v>25.619459280876601</c:v>
                </c:pt>
                <c:pt idx="18612">
                  <c:v>25.620835857056299</c:v>
                </c:pt>
                <c:pt idx="18613">
                  <c:v>25.622212433236101</c:v>
                </c:pt>
                <c:pt idx="18614">
                  <c:v>25.623589009415799</c:v>
                </c:pt>
                <c:pt idx="18615">
                  <c:v>25.624965585595501</c:v>
                </c:pt>
                <c:pt idx="18616">
                  <c:v>25.626342161775199</c:v>
                </c:pt>
                <c:pt idx="18617">
                  <c:v>25.627718737955</c:v>
                </c:pt>
                <c:pt idx="18618">
                  <c:v>25.629095314134702</c:v>
                </c:pt>
                <c:pt idx="18619">
                  <c:v>25.6304718903144</c:v>
                </c:pt>
                <c:pt idx="18620">
                  <c:v>25.631848466494102</c:v>
                </c:pt>
                <c:pt idx="18621">
                  <c:v>25.633225042673899</c:v>
                </c:pt>
                <c:pt idx="18622">
                  <c:v>25.634601618853601</c:v>
                </c:pt>
                <c:pt idx="18623">
                  <c:v>25.635978195033299</c:v>
                </c:pt>
                <c:pt idx="18624">
                  <c:v>25.637354771213001</c:v>
                </c:pt>
                <c:pt idx="18625">
                  <c:v>25.638731347392799</c:v>
                </c:pt>
                <c:pt idx="18626">
                  <c:v>25.640107923572501</c:v>
                </c:pt>
                <c:pt idx="18627">
                  <c:v>25.641484499752199</c:v>
                </c:pt>
                <c:pt idx="18628">
                  <c:v>25.642861075931901</c:v>
                </c:pt>
                <c:pt idx="18629">
                  <c:v>25.644237652111698</c:v>
                </c:pt>
                <c:pt idx="18630">
                  <c:v>25.6456142282914</c:v>
                </c:pt>
                <c:pt idx="18631">
                  <c:v>25.646990804471098</c:v>
                </c:pt>
                <c:pt idx="18632">
                  <c:v>25.6483673806508</c:v>
                </c:pt>
                <c:pt idx="18633">
                  <c:v>25.649743956830601</c:v>
                </c:pt>
                <c:pt idx="18634">
                  <c:v>25.6511205330103</c:v>
                </c:pt>
                <c:pt idx="18635">
                  <c:v>25.652497109190001</c:v>
                </c:pt>
                <c:pt idx="18636">
                  <c:v>25.653873685369799</c:v>
                </c:pt>
                <c:pt idx="18637">
                  <c:v>25.655250261549501</c:v>
                </c:pt>
                <c:pt idx="18638">
                  <c:v>25.656626837729199</c:v>
                </c:pt>
                <c:pt idx="18639">
                  <c:v>25.658003413908901</c:v>
                </c:pt>
                <c:pt idx="18640">
                  <c:v>25.659379990088699</c:v>
                </c:pt>
                <c:pt idx="18641">
                  <c:v>25.6607565662684</c:v>
                </c:pt>
                <c:pt idx="18642">
                  <c:v>25.662133142448099</c:v>
                </c:pt>
                <c:pt idx="18643">
                  <c:v>25.6635097186278</c:v>
                </c:pt>
                <c:pt idx="18644">
                  <c:v>25.664886294807602</c:v>
                </c:pt>
                <c:pt idx="18645">
                  <c:v>25.6662628709873</c:v>
                </c:pt>
                <c:pt idx="18646">
                  <c:v>25.667639447167002</c:v>
                </c:pt>
                <c:pt idx="18647">
                  <c:v>25.6690160233467</c:v>
                </c:pt>
                <c:pt idx="18648">
                  <c:v>25.670392599526501</c:v>
                </c:pt>
                <c:pt idx="18649">
                  <c:v>25.671769175706199</c:v>
                </c:pt>
                <c:pt idx="18650">
                  <c:v>25.673145751885901</c:v>
                </c:pt>
                <c:pt idx="18651">
                  <c:v>25.674522328065599</c:v>
                </c:pt>
                <c:pt idx="18652">
                  <c:v>25.6758989042454</c:v>
                </c:pt>
                <c:pt idx="18653">
                  <c:v>25.677275480425099</c:v>
                </c:pt>
                <c:pt idx="18654">
                  <c:v>25.6786520566048</c:v>
                </c:pt>
                <c:pt idx="18655">
                  <c:v>25.680028632784499</c:v>
                </c:pt>
                <c:pt idx="18656">
                  <c:v>25.6814052089643</c:v>
                </c:pt>
                <c:pt idx="18657">
                  <c:v>25.682781785144002</c:v>
                </c:pt>
                <c:pt idx="18658">
                  <c:v>25.6841583613237</c:v>
                </c:pt>
                <c:pt idx="18659">
                  <c:v>25.685534937503402</c:v>
                </c:pt>
                <c:pt idx="18660">
                  <c:v>25.686911513683199</c:v>
                </c:pt>
                <c:pt idx="18661">
                  <c:v>25.688288089862901</c:v>
                </c:pt>
                <c:pt idx="18662">
                  <c:v>25.689664666042599</c:v>
                </c:pt>
                <c:pt idx="18663">
                  <c:v>25.691041242222301</c:v>
                </c:pt>
                <c:pt idx="18664">
                  <c:v>25.692417818402099</c:v>
                </c:pt>
                <c:pt idx="18665">
                  <c:v>25.693794394581801</c:v>
                </c:pt>
                <c:pt idx="18666">
                  <c:v>25.695170970761499</c:v>
                </c:pt>
                <c:pt idx="18667">
                  <c:v>25.696547546941201</c:v>
                </c:pt>
                <c:pt idx="18668">
                  <c:v>25.697924123120998</c:v>
                </c:pt>
                <c:pt idx="18669">
                  <c:v>25.6993006993007</c:v>
                </c:pt>
                <c:pt idx="18670">
                  <c:v>25.700677275480398</c:v>
                </c:pt>
                <c:pt idx="18671">
                  <c:v>25.7020538516602</c:v>
                </c:pt>
                <c:pt idx="18672">
                  <c:v>25.703430427839901</c:v>
                </c:pt>
                <c:pt idx="18673">
                  <c:v>25.7048070040196</c:v>
                </c:pt>
                <c:pt idx="18674">
                  <c:v>25.706183580199301</c:v>
                </c:pt>
                <c:pt idx="18675">
                  <c:v>25.707560156379099</c:v>
                </c:pt>
                <c:pt idx="18676">
                  <c:v>25.708936732558801</c:v>
                </c:pt>
                <c:pt idx="18677">
                  <c:v>25.710313308738499</c:v>
                </c:pt>
                <c:pt idx="18678">
                  <c:v>25.711689884918201</c:v>
                </c:pt>
                <c:pt idx="18679">
                  <c:v>25.713066461097998</c:v>
                </c:pt>
                <c:pt idx="18680">
                  <c:v>25.7144430372777</c:v>
                </c:pt>
                <c:pt idx="18681">
                  <c:v>25.715819613457398</c:v>
                </c:pt>
                <c:pt idx="18682">
                  <c:v>25.7171961896371</c:v>
                </c:pt>
                <c:pt idx="18683">
                  <c:v>25.718572765816901</c:v>
                </c:pt>
                <c:pt idx="18684">
                  <c:v>25.7199493419966</c:v>
                </c:pt>
                <c:pt idx="18685">
                  <c:v>25.721325918176301</c:v>
                </c:pt>
                <c:pt idx="18686">
                  <c:v>25.722702494356</c:v>
                </c:pt>
                <c:pt idx="18687">
                  <c:v>25.724079070535801</c:v>
                </c:pt>
                <c:pt idx="18688">
                  <c:v>25.725455646715499</c:v>
                </c:pt>
                <c:pt idx="18689">
                  <c:v>25.726832222895201</c:v>
                </c:pt>
                <c:pt idx="18690">
                  <c:v>25.728208799074899</c:v>
                </c:pt>
                <c:pt idx="18691">
                  <c:v>25.7295853752547</c:v>
                </c:pt>
                <c:pt idx="18692">
                  <c:v>25.730961951434399</c:v>
                </c:pt>
                <c:pt idx="18693">
                  <c:v>25.7323385276141</c:v>
                </c:pt>
                <c:pt idx="18694">
                  <c:v>25.733715103793902</c:v>
                </c:pt>
                <c:pt idx="18695">
                  <c:v>25.7350916799736</c:v>
                </c:pt>
                <c:pt idx="18696">
                  <c:v>25.736468256153302</c:v>
                </c:pt>
                <c:pt idx="18697">
                  <c:v>25.737844832333</c:v>
                </c:pt>
                <c:pt idx="18698">
                  <c:v>25.739221408512801</c:v>
                </c:pt>
                <c:pt idx="18699">
                  <c:v>25.740597984692499</c:v>
                </c:pt>
                <c:pt idx="18700">
                  <c:v>25.741974560872201</c:v>
                </c:pt>
                <c:pt idx="18701">
                  <c:v>25.743351137051899</c:v>
                </c:pt>
                <c:pt idx="18702">
                  <c:v>25.744727713231701</c:v>
                </c:pt>
                <c:pt idx="18703">
                  <c:v>25.746104289411399</c:v>
                </c:pt>
                <c:pt idx="18704">
                  <c:v>25.7474808655911</c:v>
                </c:pt>
                <c:pt idx="18705">
                  <c:v>25.748857441770799</c:v>
                </c:pt>
                <c:pt idx="18706">
                  <c:v>25.7502340179506</c:v>
                </c:pt>
                <c:pt idx="18707">
                  <c:v>25.751610594130302</c:v>
                </c:pt>
                <c:pt idx="18708">
                  <c:v>25.75298717031</c:v>
                </c:pt>
                <c:pt idx="18709">
                  <c:v>25.754363746489702</c:v>
                </c:pt>
                <c:pt idx="18710">
                  <c:v>25.755740322669499</c:v>
                </c:pt>
                <c:pt idx="18711">
                  <c:v>25.757116898849201</c:v>
                </c:pt>
                <c:pt idx="18712">
                  <c:v>25.758493475028899</c:v>
                </c:pt>
                <c:pt idx="18713">
                  <c:v>25.759870051208601</c:v>
                </c:pt>
                <c:pt idx="18714">
                  <c:v>25.761246627388399</c:v>
                </c:pt>
                <c:pt idx="18715">
                  <c:v>25.762623203568101</c:v>
                </c:pt>
                <c:pt idx="18716">
                  <c:v>25.763999779747799</c:v>
                </c:pt>
                <c:pt idx="18717">
                  <c:v>25.765376355927501</c:v>
                </c:pt>
                <c:pt idx="18718">
                  <c:v>25.766752932107298</c:v>
                </c:pt>
                <c:pt idx="18719">
                  <c:v>25.768129508287</c:v>
                </c:pt>
                <c:pt idx="18720">
                  <c:v>25.769506084466698</c:v>
                </c:pt>
                <c:pt idx="18721">
                  <c:v>25.7708826606464</c:v>
                </c:pt>
                <c:pt idx="18722">
                  <c:v>25.772259236826201</c:v>
                </c:pt>
                <c:pt idx="18723">
                  <c:v>25.7736358130059</c:v>
                </c:pt>
                <c:pt idx="18724">
                  <c:v>25.775012389185601</c:v>
                </c:pt>
                <c:pt idx="18725">
                  <c:v>25.7763889653653</c:v>
                </c:pt>
                <c:pt idx="18726">
                  <c:v>25.777765541545101</c:v>
                </c:pt>
                <c:pt idx="18727">
                  <c:v>25.779142117724799</c:v>
                </c:pt>
                <c:pt idx="18728">
                  <c:v>25.780518693904501</c:v>
                </c:pt>
                <c:pt idx="18729">
                  <c:v>25.781895270084298</c:v>
                </c:pt>
                <c:pt idx="18730">
                  <c:v>25.783271846264</c:v>
                </c:pt>
                <c:pt idx="18731">
                  <c:v>25.784648422443698</c:v>
                </c:pt>
                <c:pt idx="18732">
                  <c:v>25.7860249986234</c:v>
                </c:pt>
                <c:pt idx="18733">
                  <c:v>25.787401574803201</c:v>
                </c:pt>
                <c:pt idx="18734">
                  <c:v>25.7887781509829</c:v>
                </c:pt>
                <c:pt idx="18735">
                  <c:v>25.790154727162601</c:v>
                </c:pt>
                <c:pt idx="18736">
                  <c:v>25.7915313033423</c:v>
                </c:pt>
                <c:pt idx="18737">
                  <c:v>25.792907879522101</c:v>
                </c:pt>
                <c:pt idx="18738">
                  <c:v>25.794284455701799</c:v>
                </c:pt>
                <c:pt idx="18739">
                  <c:v>25.795661031881501</c:v>
                </c:pt>
                <c:pt idx="18740">
                  <c:v>25.797037608061199</c:v>
                </c:pt>
                <c:pt idx="18741">
                  <c:v>25.798414184241</c:v>
                </c:pt>
                <c:pt idx="18742">
                  <c:v>25.799790760420699</c:v>
                </c:pt>
                <c:pt idx="18743">
                  <c:v>25.8011673366004</c:v>
                </c:pt>
                <c:pt idx="18744">
                  <c:v>25.802543912780099</c:v>
                </c:pt>
                <c:pt idx="18745">
                  <c:v>25.8039204889599</c:v>
                </c:pt>
                <c:pt idx="18746">
                  <c:v>25.805297065139602</c:v>
                </c:pt>
                <c:pt idx="18747">
                  <c:v>25.8066736413193</c:v>
                </c:pt>
                <c:pt idx="18748">
                  <c:v>25.808050217499002</c:v>
                </c:pt>
                <c:pt idx="18749">
                  <c:v>25.809426793678799</c:v>
                </c:pt>
                <c:pt idx="18750">
                  <c:v>25.810803369858501</c:v>
                </c:pt>
                <c:pt idx="18751">
                  <c:v>25.812179946038199</c:v>
                </c:pt>
                <c:pt idx="18752">
                  <c:v>25.813556522217901</c:v>
                </c:pt>
                <c:pt idx="18753">
                  <c:v>25.814933098397699</c:v>
                </c:pt>
                <c:pt idx="18754">
                  <c:v>25.816309674577401</c:v>
                </c:pt>
                <c:pt idx="18755">
                  <c:v>25.817686250757099</c:v>
                </c:pt>
                <c:pt idx="18756">
                  <c:v>25.819062826936801</c:v>
                </c:pt>
                <c:pt idx="18757">
                  <c:v>25.820439403116598</c:v>
                </c:pt>
                <c:pt idx="18758">
                  <c:v>25.8218159792963</c:v>
                </c:pt>
                <c:pt idx="18759">
                  <c:v>25.823192555475998</c:v>
                </c:pt>
                <c:pt idx="18760">
                  <c:v>25.824569131655799</c:v>
                </c:pt>
                <c:pt idx="18761">
                  <c:v>25.825945707835501</c:v>
                </c:pt>
                <c:pt idx="18762">
                  <c:v>25.827322284015199</c:v>
                </c:pt>
                <c:pt idx="18763">
                  <c:v>25.828698860194901</c:v>
                </c:pt>
                <c:pt idx="18764">
                  <c:v>25.830075436374699</c:v>
                </c:pt>
                <c:pt idx="18765">
                  <c:v>25.831452012554401</c:v>
                </c:pt>
                <c:pt idx="18766">
                  <c:v>25.832828588734099</c:v>
                </c:pt>
                <c:pt idx="18767">
                  <c:v>25.834205164913801</c:v>
                </c:pt>
                <c:pt idx="18768">
                  <c:v>25.835581741093598</c:v>
                </c:pt>
                <c:pt idx="18769">
                  <c:v>25.8369583172733</c:v>
                </c:pt>
                <c:pt idx="18770">
                  <c:v>25.838334893452998</c:v>
                </c:pt>
                <c:pt idx="18771">
                  <c:v>25.8397114696327</c:v>
                </c:pt>
                <c:pt idx="18772">
                  <c:v>25.841088045812501</c:v>
                </c:pt>
                <c:pt idx="18773">
                  <c:v>25.8424646219922</c:v>
                </c:pt>
                <c:pt idx="18774">
                  <c:v>25.843841198171901</c:v>
                </c:pt>
                <c:pt idx="18775">
                  <c:v>25.8452177743516</c:v>
                </c:pt>
                <c:pt idx="18776">
                  <c:v>25.846594350531401</c:v>
                </c:pt>
                <c:pt idx="18777">
                  <c:v>25.847970926711099</c:v>
                </c:pt>
                <c:pt idx="18778">
                  <c:v>25.849347502890801</c:v>
                </c:pt>
                <c:pt idx="18779">
                  <c:v>25.850724079070499</c:v>
                </c:pt>
                <c:pt idx="18780">
                  <c:v>25.8521006552503</c:v>
                </c:pt>
                <c:pt idx="18781">
                  <c:v>25.853477231429999</c:v>
                </c:pt>
                <c:pt idx="18782">
                  <c:v>25.8548538076097</c:v>
                </c:pt>
                <c:pt idx="18783">
                  <c:v>25.856230383789399</c:v>
                </c:pt>
                <c:pt idx="18784">
                  <c:v>25.8576069599692</c:v>
                </c:pt>
                <c:pt idx="18785">
                  <c:v>25.858983536148902</c:v>
                </c:pt>
                <c:pt idx="18786">
                  <c:v>25.8603601123286</c:v>
                </c:pt>
                <c:pt idx="18787">
                  <c:v>25.861736688508302</c:v>
                </c:pt>
                <c:pt idx="18788">
                  <c:v>25.863113264688099</c:v>
                </c:pt>
                <c:pt idx="18789">
                  <c:v>25.864489840867801</c:v>
                </c:pt>
                <c:pt idx="18790">
                  <c:v>25.865866417047499</c:v>
                </c:pt>
                <c:pt idx="18791">
                  <c:v>25.867242993227201</c:v>
                </c:pt>
                <c:pt idx="18792">
                  <c:v>25.868619569406999</c:v>
                </c:pt>
                <c:pt idx="18793">
                  <c:v>25.8699961455867</c:v>
                </c:pt>
                <c:pt idx="18794">
                  <c:v>25.871372721766399</c:v>
                </c:pt>
                <c:pt idx="18795">
                  <c:v>25.8727492979462</c:v>
                </c:pt>
                <c:pt idx="18796">
                  <c:v>25.874125874125902</c:v>
                </c:pt>
                <c:pt idx="18797">
                  <c:v>25.8755024503056</c:v>
                </c:pt>
                <c:pt idx="18798">
                  <c:v>25.876879026485302</c:v>
                </c:pt>
                <c:pt idx="18799">
                  <c:v>25.878255602665099</c:v>
                </c:pt>
                <c:pt idx="18800">
                  <c:v>25.879632178844801</c:v>
                </c:pt>
                <c:pt idx="18801">
                  <c:v>25.881008755024499</c:v>
                </c:pt>
                <c:pt idx="18802">
                  <c:v>25.882385331204201</c:v>
                </c:pt>
                <c:pt idx="18803">
                  <c:v>25.883761907383999</c:v>
                </c:pt>
                <c:pt idx="18804">
                  <c:v>25.885138483563701</c:v>
                </c:pt>
                <c:pt idx="18805">
                  <c:v>25.886515059743399</c:v>
                </c:pt>
                <c:pt idx="18806">
                  <c:v>25.887891635923101</c:v>
                </c:pt>
                <c:pt idx="18807">
                  <c:v>25.889268212102898</c:v>
                </c:pt>
                <c:pt idx="18808">
                  <c:v>25.8906447882826</c:v>
                </c:pt>
                <c:pt idx="18809">
                  <c:v>25.892021364462298</c:v>
                </c:pt>
                <c:pt idx="18810">
                  <c:v>25.893397940642</c:v>
                </c:pt>
                <c:pt idx="18811">
                  <c:v>25.894774516821801</c:v>
                </c:pt>
                <c:pt idx="18812">
                  <c:v>25.8961510930015</c:v>
                </c:pt>
                <c:pt idx="18813">
                  <c:v>25.897527669181201</c:v>
                </c:pt>
                <c:pt idx="18814">
                  <c:v>25.8989042453609</c:v>
                </c:pt>
                <c:pt idx="18815">
                  <c:v>25.900280821540701</c:v>
                </c:pt>
                <c:pt idx="18816">
                  <c:v>25.901657397720399</c:v>
                </c:pt>
                <c:pt idx="18817">
                  <c:v>25.903033973900101</c:v>
                </c:pt>
                <c:pt idx="18818">
                  <c:v>25.904410550079799</c:v>
                </c:pt>
                <c:pt idx="18819">
                  <c:v>25.9057871262596</c:v>
                </c:pt>
                <c:pt idx="18820">
                  <c:v>25.907163702439298</c:v>
                </c:pt>
                <c:pt idx="18821">
                  <c:v>25.908540278619</c:v>
                </c:pt>
                <c:pt idx="18822">
                  <c:v>25.909916854798698</c:v>
                </c:pt>
                <c:pt idx="18823">
                  <c:v>25.9112934309785</c:v>
                </c:pt>
                <c:pt idx="18824">
                  <c:v>25.912670007158201</c:v>
                </c:pt>
                <c:pt idx="18825">
                  <c:v>25.9140465833379</c:v>
                </c:pt>
                <c:pt idx="18826">
                  <c:v>25.915423159517701</c:v>
                </c:pt>
                <c:pt idx="18827">
                  <c:v>25.916799735697399</c:v>
                </c:pt>
                <c:pt idx="18828">
                  <c:v>25.918176311877101</c:v>
                </c:pt>
                <c:pt idx="18829">
                  <c:v>25.919552888056799</c:v>
                </c:pt>
                <c:pt idx="18830">
                  <c:v>25.9209294642366</c:v>
                </c:pt>
                <c:pt idx="18831">
                  <c:v>25.922306040416299</c:v>
                </c:pt>
                <c:pt idx="18832">
                  <c:v>25.923682616596</c:v>
                </c:pt>
                <c:pt idx="18833">
                  <c:v>25.925059192775699</c:v>
                </c:pt>
                <c:pt idx="18834">
                  <c:v>25.9264357689555</c:v>
                </c:pt>
                <c:pt idx="18835">
                  <c:v>25.927812345135202</c:v>
                </c:pt>
                <c:pt idx="18836">
                  <c:v>25.9291889213149</c:v>
                </c:pt>
                <c:pt idx="18837">
                  <c:v>25.930565497494602</c:v>
                </c:pt>
                <c:pt idx="18838">
                  <c:v>25.931942073674399</c:v>
                </c:pt>
                <c:pt idx="18839">
                  <c:v>25.933318649854101</c:v>
                </c:pt>
                <c:pt idx="18840">
                  <c:v>25.934695226033799</c:v>
                </c:pt>
                <c:pt idx="18841">
                  <c:v>25.936071802213501</c:v>
                </c:pt>
                <c:pt idx="18842">
                  <c:v>25.937448378393299</c:v>
                </c:pt>
                <c:pt idx="18843">
                  <c:v>25.938824954573001</c:v>
                </c:pt>
                <c:pt idx="18844">
                  <c:v>25.940201530752699</c:v>
                </c:pt>
                <c:pt idx="18845">
                  <c:v>25.941578106932401</c:v>
                </c:pt>
                <c:pt idx="18846">
                  <c:v>25.942954683112202</c:v>
                </c:pt>
                <c:pt idx="18847">
                  <c:v>25.9443312592919</c:v>
                </c:pt>
                <c:pt idx="18848">
                  <c:v>25.945707835471602</c:v>
                </c:pt>
                <c:pt idx="18849">
                  <c:v>25.9470844116513</c:v>
                </c:pt>
                <c:pt idx="18850">
                  <c:v>25.948460987831101</c:v>
                </c:pt>
                <c:pt idx="18851">
                  <c:v>25.949837564010799</c:v>
                </c:pt>
                <c:pt idx="18852">
                  <c:v>25.951214140190501</c:v>
                </c:pt>
                <c:pt idx="18853">
                  <c:v>25.952590716370199</c:v>
                </c:pt>
                <c:pt idx="18854">
                  <c:v>25.953967292550001</c:v>
                </c:pt>
                <c:pt idx="18855">
                  <c:v>25.955343868729699</c:v>
                </c:pt>
                <c:pt idx="18856">
                  <c:v>25.956720444909401</c:v>
                </c:pt>
                <c:pt idx="18857">
                  <c:v>25.958097021089198</c:v>
                </c:pt>
                <c:pt idx="18858">
                  <c:v>25.9594735972689</c:v>
                </c:pt>
                <c:pt idx="18859">
                  <c:v>25.960850173448598</c:v>
                </c:pt>
                <c:pt idx="18860">
                  <c:v>25.9622267496283</c:v>
                </c:pt>
                <c:pt idx="18861">
                  <c:v>25.963603325808101</c:v>
                </c:pt>
                <c:pt idx="18862">
                  <c:v>25.9649799019878</c:v>
                </c:pt>
                <c:pt idx="18863">
                  <c:v>25.966356478167501</c:v>
                </c:pt>
                <c:pt idx="18864">
                  <c:v>25.9677330543472</c:v>
                </c:pt>
                <c:pt idx="18865">
                  <c:v>25.969109630527001</c:v>
                </c:pt>
                <c:pt idx="18866">
                  <c:v>25.970486206706699</c:v>
                </c:pt>
                <c:pt idx="18867">
                  <c:v>25.971862782886401</c:v>
                </c:pt>
                <c:pt idx="18868">
                  <c:v>25.973239359066099</c:v>
                </c:pt>
                <c:pt idx="18869">
                  <c:v>25.9746159352459</c:v>
                </c:pt>
                <c:pt idx="18870">
                  <c:v>25.975992511425599</c:v>
                </c:pt>
                <c:pt idx="18871">
                  <c:v>25.9773690876053</c:v>
                </c:pt>
                <c:pt idx="18872">
                  <c:v>25.978745663784998</c:v>
                </c:pt>
                <c:pt idx="18873">
                  <c:v>25.9801222399648</c:v>
                </c:pt>
                <c:pt idx="18874">
                  <c:v>25.981498816144502</c:v>
                </c:pt>
                <c:pt idx="18875">
                  <c:v>25.9828753923242</c:v>
                </c:pt>
                <c:pt idx="18876">
                  <c:v>25.984251968503902</c:v>
                </c:pt>
                <c:pt idx="18877">
                  <c:v>25.985628544683699</c:v>
                </c:pt>
                <c:pt idx="18878">
                  <c:v>25.987005120863401</c:v>
                </c:pt>
                <c:pt idx="18879">
                  <c:v>25.988381697043099</c:v>
                </c:pt>
                <c:pt idx="18880">
                  <c:v>25.989758273222801</c:v>
                </c:pt>
                <c:pt idx="18881">
                  <c:v>25.991134849402599</c:v>
                </c:pt>
                <c:pt idx="18882">
                  <c:v>25.9925114255823</c:v>
                </c:pt>
                <c:pt idx="18883">
                  <c:v>25.993888001761999</c:v>
                </c:pt>
                <c:pt idx="18884">
                  <c:v>25.9952645779417</c:v>
                </c:pt>
                <c:pt idx="18885">
                  <c:v>25.996641154121502</c:v>
                </c:pt>
                <c:pt idx="18886">
                  <c:v>25.9980177303012</c:v>
                </c:pt>
                <c:pt idx="18887">
                  <c:v>25.999394306480902</c:v>
                </c:pt>
                <c:pt idx="18888">
                  <c:v>26.000770882660699</c:v>
                </c:pt>
                <c:pt idx="18889">
                  <c:v>26.002147458840401</c:v>
                </c:pt>
                <c:pt idx="18890">
                  <c:v>26.003524035020099</c:v>
                </c:pt>
                <c:pt idx="18891">
                  <c:v>26.004900611199801</c:v>
                </c:pt>
                <c:pt idx="18892">
                  <c:v>26.006277187379599</c:v>
                </c:pt>
                <c:pt idx="18893">
                  <c:v>26.007653763559301</c:v>
                </c:pt>
                <c:pt idx="18894">
                  <c:v>26.009030339738999</c:v>
                </c:pt>
                <c:pt idx="18895">
                  <c:v>26.010406915918701</c:v>
                </c:pt>
                <c:pt idx="18896">
                  <c:v>26.011783492098498</c:v>
                </c:pt>
                <c:pt idx="18897">
                  <c:v>26.0131600682782</c:v>
                </c:pt>
                <c:pt idx="18898">
                  <c:v>26.014536644457898</c:v>
                </c:pt>
                <c:pt idx="18899">
                  <c:v>26.0159132206376</c:v>
                </c:pt>
                <c:pt idx="18900">
                  <c:v>26.017289796817401</c:v>
                </c:pt>
                <c:pt idx="18901">
                  <c:v>26.0186663729971</c:v>
                </c:pt>
                <c:pt idx="18902">
                  <c:v>26.020042949176801</c:v>
                </c:pt>
                <c:pt idx="18903">
                  <c:v>26.021419525356499</c:v>
                </c:pt>
                <c:pt idx="18904">
                  <c:v>26.022796101536301</c:v>
                </c:pt>
                <c:pt idx="18905">
                  <c:v>26.024172677715999</c:v>
                </c:pt>
                <c:pt idx="18906">
                  <c:v>26.025549253895701</c:v>
                </c:pt>
                <c:pt idx="18907">
                  <c:v>26.026925830075399</c:v>
                </c:pt>
                <c:pt idx="18908">
                  <c:v>26.0283024062552</c:v>
                </c:pt>
                <c:pt idx="18909">
                  <c:v>26.029678982434898</c:v>
                </c:pt>
                <c:pt idx="18910">
                  <c:v>26.0310555586146</c:v>
                </c:pt>
                <c:pt idx="18911">
                  <c:v>26.032432134794298</c:v>
                </c:pt>
                <c:pt idx="18912">
                  <c:v>26.0338087109741</c:v>
                </c:pt>
                <c:pt idx="18913">
                  <c:v>26.035185287153801</c:v>
                </c:pt>
                <c:pt idx="18914">
                  <c:v>26.0365618633335</c:v>
                </c:pt>
                <c:pt idx="18915">
                  <c:v>26.037938439513201</c:v>
                </c:pt>
                <c:pt idx="18916">
                  <c:v>26.039315015692999</c:v>
                </c:pt>
                <c:pt idx="18917">
                  <c:v>26.040691591872701</c:v>
                </c:pt>
                <c:pt idx="18918">
                  <c:v>26.042068168052399</c:v>
                </c:pt>
                <c:pt idx="18919">
                  <c:v>26.0434447442322</c:v>
                </c:pt>
                <c:pt idx="18920">
                  <c:v>26.044821320411899</c:v>
                </c:pt>
                <c:pt idx="18921">
                  <c:v>26.0461978965916</c:v>
                </c:pt>
                <c:pt idx="18922">
                  <c:v>26.047574472771299</c:v>
                </c:pt>
                <c:pt idx="18923">
                  <c:v>26.0489510489511</c:v>
                </c:pt>
                <c:pt idx="18924">
                  <c:v>26.050327625130802</c:v>
                </c:pt>
                <c:pt idx="18925">
                  <c:v>26.0517042013105</c:v>
                </c:pt>
                <c:pt idx="18926">
                  <c:v>26.053080777490202</c:v>
                </c:pt>
                <c:pt idx="18927">
                  <c:v>26.054457353669999</c:v>
                </c:pt>
                <c:pt idx="18928">
                  <c:v>26.055833929849701</c:v>
                </c:pt>
                <c:pt idx="18929">
                  <c:v>26.057210506029399</c:v>
                </c:pt>
                <c:pt idx="18930">
                  <c:v>26.058587082209101</c:v>
                </c:pt>
                <c:pt idx="18931">
                  <c:v>26.059963658388899</c:v>
                </c:pt>
                <c:pt idx="18932">
                  <c:v>26.0613402345686</c:v>
                </c:pt>
                <c:pt idx="18933">
                  <c:v>26.062716810748299</c:v>
                </c:pt>
                <c:pt idx="18934">
                  <c:v>26.064093386928</c:v>
                </c:pt>
                <c:pt idx="18935">
                  <c:v>26.065469963107802</c:v>
                </c:pt>
                <c:pt idx="18936">
                  <c:v>26.0668465392875</c:v>
                </c:pt>
                <c:pt idx="18937">
                  <c:v>26.068223115467202</c:v>
                </c:pt>
                <c:pt idx="18938">
                  <c:v>26.0695996916469</c:v>
                </c:pt>
                <c:pt idx="18939">
                  <c:v>26.070976267826701</c:v>
                </c:pt>
                <c:pt idx="18940">
                  <c:v>26.072352844006399</c:v>
                </c:pt>
                <c:pt idx="18941">
                  <c:v>26.073729420186101</c:v>
                </c:pt>
                <c:pt idx="18942">
                  <c:v>26.075105996365799</c:v>
                </c:pt>
                <c:pt idx="18943">
                  <c:v>26.076482572545601</c:v>
                </c:pt>
                <c:pt idx="18944">
                  <c:v>26.077859148725299</c:v>
                </c:pt>
                <c:pt idx="18945">
                  <c:v>26.079235724905001</c:v>
                </c:pt>
                <c:pt idx="18946">
                  <c:v>26.080612301084699</c:v>
                </c:pt>
                <c:pt idx="18947">
                  <c:v>26.0819888772645</c:v>
                </c:pt>
                <c:pt idx="18948">
                  <c:v>26.083365453444198</c:v>
                </c:pt>
                <c:pt idx="18949">
                  <c:v>26.0847420296239</c:v>
                </c:pt>
                <c:pt idx="18950">
                  <c:v>26.086118605803598</c:v>
                </c:pt>
                <c:pt idx="18951">
                  <c:v>26.0874951819834</c:v>
                </c:pt>
                <c:pt idx="18952">
                  <c:v>26.088871758163101</c:v>
                </c:pt>
                <c:pt idx="18953">
                  <c:v>26.0902483343428</c:v>
                </c:pt>
                <c:pt idx="18954">
                  <c:v>26.091624910522601</c:v>
                </c:pt>
                <c:pt idx="18955">
                  <c:v>26.093001486702299</c:v>
                </c:pt>
                <c:pt idx="18956">
                  <c:v>26.094378062882001</c:v>
                </c:pt>
                <c:pt idx="18957">
                  <c:v>26.095754639061699</c:v>
                </c:pt>
                <c:pt idx="18958">
                  <c:v>26.0971312152415</c:v>
                </c:pt>
                <c:pt idx="18959">
                  <c:v>26.098507791421198</c:v>
                </c:pt>
                <c:pt idx="18960">
                  <c:v>26.0998843676009</c:v>
                </c:pt>
                <c:pt idx="18961">
                  <c:v>26.101260943780598</c:v>
                </c:pt>
                <c:pt idx="18962">
                  <c:v>26.1026375199604</c:v>
                </c:pt>
                <c:pt idx="18963">
                  <c:v>26.104014096140101</c:v>
                </c:pt>
                <c:pt idx="18964">
                  <c:v>26.1053906723198</c:v>
                </c:pt>
                <c:pt idx="18965">
                  <c:v>26.106767248499501</c:v>
                </c:pt>
                <c:pt idx="18966">
                  <c:v>26.108143824679299</c:v>
                </c:pt>
                <c:pt idx="18967">
                  <c:v>26.109520400859001</c:v>
                </c:pt>
                <c:pt idx="18968">
                  <c:v>26.110896977038699</c:v>
                </c:pt>
                <c:pt idx="18969">
                  <c:v>26.112273553218401</c:v>
                </c:pt>
                <c:pt idx="18970">
                  <c:v>26.113650129398199</c:v>
                </c:pt>
                <c:pt idx="18971">
                  <c:v>26.1150267055779</c:v>
                </c:pt>
                <c:pt idx="18972">
                  <c:v>26.116403281757599</c:v>
                </c:pt>
                <c:pt idx="18973">
                  <c:v>26.1177798579373</c:v>
                </c:pt>
                <c:pt idx="18974">
                  <c:v>26.119156434117102</c:v>
                </c:pt>
                <c:pt idx="18975">
                  <c:v>26.1205330102968</c:v>
                </c:pt>
                <c:pt idx="18976">
                  <c:v>26.121909586476502</c:v>
                </c:pt>
                <c:pt idx="18977">
                  <c:v>26.1232861626562</c:v>
                </c:pt>
                <c:pt idx="18978">
                  <c:v>26.124662738836001</c:v>
                </c:pt>
                <c:pt idx="18979">
                  <c:v>26.126039315015699</c:v>
                </c:pt>
                <c:pt idx="18980">
                  <c:v>26.127415891195401</c:v>
                </c:pt>
                <c:pt idx="18981">
                  <c:v>26.128792467375099</c:v>
                </c:pt>
                <c:pt idx="18982">
                  <c:v>26.130169043554901</c:v>
                </c:pt>
                <c:pt idx="18983">
                  <c:v>26.131545619734599</c:v>
                </c:pt>
                <c:pt idx="18984">
                  <c:v>26.132922195914301</c:v>
                </c:pt>
                <c:pt idx="18985">
                  <c:v>26.134298772094098</c:v>
                </c:pt>
                <c:pt idx="18986">
                  <c:v>26.1356753482738</c:v>
                </c:pt>
                <c:pt idx="18987">
                  <c:v>26.137051924453498</c:v>
                </c:pt>
                <c:pt idx="18988">
                  <c:v>26.1384285006332</c:v>
                </c:pt>
                <c:pt idx="18989">
                  <c:v>26.139805076813001</c:v>
                </c:pt>
                <c:pt idx="18990">
                  <c:v>26.141181652992699</c:v>
                </c:pt>
                <c:pt idx="18991">
                  <c:v>26.142558229172401</c:v>
                </c:pt>
                <c:pt idx="18992">
                  <c:v>26.143934805352099</c:v>
                </c:pt>
                <c:pt idx="18993">
                  <c:v>26.145311381531901</c:v>
                </c:pt>
                <c:pt idx="18994">
                  <c:v>26.146687957711599</c:v>
                </c:pt>
                <c:pt idx="18995">
                  <c:v>26.148064533891301</c:v>
                </c:pt>
                <c:pt idx="18996">
                  <c:v>26.149441110070999</c:v>
                </c:pt>
                <c:pt idx="18997">
                  <c:v>26.1508176862508</c:v>
                </c:pt>
                <c:pt idx="18998">
                  <c:v>26.152194262430498</c:v>
                </c:pt>
                <c:pt idx="18999">
                  <c:v>26.1535708386102</c:v>
                </c:pt>
                <c:pt idx="19000">
                  <c:v>26.154947414789898</c:v>
                </c:pt>
                <c:pt idx="19001">
                  <c:v>26.1563239909697</c:v>
                </c:pt>
                <c:pt idx="19002">
                  <c:v>26.157700567149401</c:v>
                </c:pt>
                <c:pt idx="19003">
                  <c:v>26.1590771433291</c:v>
                </c:pt>
                <c:pt idx="19004">
                  <c:v>26.160453719508801</c:v>
                </c:pt>
                <c:pt idx="19005">
                  <c:v>26.161830295688599</c:v>
                </c:pt>
                <c:pt idx="19006">
                  <c:v>26.163206871868301</c:v>
                </c:pt>
                <c:pt idx="19007">
                  <c:v>26.164583448047999</c:v>
                </c:pt>
                <c:pt idx="19008">
                  <c:v>26.165960024227701</c:v>
                </c:pt>
                <c:pt idx="19009">
                  <c:v>26.167336600407499</c:v>
                </c:pt>
                <c:pt idx="19010">
                  <c:v>26.1687131765872</c:v>
                </c:pt>
                <c:pt idx="19011">
                  <c:v>26.170089752766899</c:v>
                </c:pt>
                <c:pt idx="19012">
                  <c:v>26.1714663289466</c:v>
                </c:pt>
                <c:pt idx="19013">
                  <c:v>26.172842905126402</c:v>
                </c:pt>
                <c:pt idx="19014">
                  <c:v>26.1742194813061</c:v>
                </c:pt>
                <c:pt idx="19015">
                  <c:v>26.175596057485802</c:v>
                </c:pt>
                <c:pt idx="19016">
                  <c:v>26.176972633665599</c:v>
                </c:pt>
                <c:pt idx="19017">
                  <c:v>26.178349209845301</c:v>
                </c:pt>
                <c:pt idx="19018">
                  <c:v>26.179725786024999</c:v>
                </c:pt>
                <c:pt idx="19019">
                  <c:v>26.181102362204701</c:v>
                </c:pt>
                <c:pt idx="19020">
                  <c:v>26.182478938384499</c:v>
                </c:pt>
                <c:pt idx="19021">
                  <c:v>26.1838555145642</c:v>
                </c:pt>
                <c:pt idx="19022">
                  <c:v>26.185232090743899</c:v>
                </c:pt>
                <c:pt idx="19023">
                  <c:v>26.1866086669236</c:v>
                </c:pt>
                <c:pt idx="19024">
                  <c:v>26.187985243103402</c:v>
                </c:pt>
                <c:pt idx="19025">
                  <c:v>26.1893618192831</c:v>
                </c:pt>
                <c:pt idx="19026">
                  <c:v>26.190738395462802</c:v>
                </c:pt>
                <c:pt idx="19027">
                  <c:v>26.1921149716425</c:v>
                </c:pt>
                <c:pt idx="19028">
                  <c:v>26.193491547822301</c:v>
                </c:pt>
                <c:pt idx="19029">
                  <c:v>26.194868124001999</c:v>
                </c:pt>
                <c:pt idx="19030">
                  <c:v>26.196244700181701</c:v>
                </c:pt>
                <c:pt idx="19031">
                  <c:v>26.197621276361399</c:v>
                </c:pt>
                <c:pt idx="19032">
                  <c:v>26.198997852541201</c:v>
                </c:pt>
                <c:pt idx="19033">
                  <c:v>26.200374428720899</c:v>
                </c:pt>
                <c:pt idx="19034">
                  <c:v>26.201751004900601</c:v>
                </c:pt>
                <c:pt idx="19035">
                  <c:v>26.203127581080299</c:v>
                </c:pt>
                <c:pt idx="19036">
                  <c:v>26.2045041572601</c:v>
                </c:pt>
                <c:pt idx="19037">
                  <c:v>26.205880733439798</c:v>
                </c:pt>
                <c:pt idx="19038">
                  <c:v>26.2072573096195</c:v>
                </c:pt>
                <c:pt idx="19039">
                  <c:v>26.208633885799198</c:v>
                </c:pt>
                <c:pt idx="19040">
                  <c:v>26.210010461979</c:v>
                </c:pt>
                <c:pt idx="19041">
                  <c:v>26.211387038158701</c:v>
                </c:pt>
                <c:pt idx="19042">
                  <c:v>26.2127636143384</c:v>
                </c:pt>
                <c:pt idx="19043">
                  <c:v>26.214140190518101</c:v>
                </c:pt>
                <c:pt idx="19044">
                  <c:v>26.215516766697899</c:v>
                </c:pt>
                <c:pt idx="19045">
                  <c:v>26.216893342877601</c:v>
                </c:pt>
                <c:pt idx="19046">
                  <c:v>26.218269919057299</c:v>
                </c:pt>
                <c:pt idx="19047">
                  <c:v>26.2196464952371</c:v>
                </c:pt>
                <c:pt idx="19048">
                  <c:v>26.221023071416798</c:v>
                </c:pt>
                <c:pt idx="19049">
                  <c:v>26.2223996475965</c:v>
                </c:pt>
                <c:pt idx="19050">
                  <c:v>26.223776223776198</c:v>
                </c:pt>
                <c:pt idx="19051">
                  <c:v>26.225152799956</c:v>
                </c:pt>
                <c:pt idx="19052">
                  <c:v>26.226529376135701</c:v>
                </c:pt>
                <c:pt idx="19053">
                  <c:v>26.2279059523154</c:v>
                </c:pt>
                <c:pt idx="19054">
                  <c:v>26.229282528495101</c:v>
                </c:pt>
                <c:pt idx="19055">
                  <c:v>26.230659104674899</c:v>
                </c:pt>
                <c:pt idx="19056">
                  <c:v>26.232035680854601</c:v>
                </c:pt>
                <c:pt idx="19057">
                  <c:v>26.233412257034299</c:v>
                </c:pt>
                <c:pt idx="19058">
                  <c:v>26.234788833214001</c:v>
                </c:pt>
                <c:pt idx="19059">
                  <c:v>26.236165409393799</c:v>
                </c:pt>
                <c:pt idx="19060">
                  <c:v>26.2375419855735</c:v>
                </c:pt>
                <c:pt idx="19061">
                  <c:v>26.238918561753199</c:v>
                </c:pt>
                <c:pt idx="19062">
                  <c:v>26.2402951379329</c:v>
                </c:pt>
                <c:pt idx="19063">
                  <c:v>26.241671714112702</c:v>
                </c:pt>
                <c:pt idx="19064">
                  <c:v>26.2430482902924</c:v>
                </c:pt>
                <c:pt idx="19065">
                  <c:v>26.244424866472102</c:v>
                </c:pt>
                <c:pt idx="19066">
                  <c:v>26.2458014426518</c:v>
                </c:pt>
                <c:pt idx="19067">
                  <c:v>26.247178018831601</c:v>
                </c:pt>
                <c:pt idx="19068">
                  <c:v>26.248554595011299</c:v>
                </c:pt>
                <c:pt idx="19069">
                  <c:v>26.249931171191001</c:v>
                </c:pt>
                <c:pt idx="19070">
                  <c:v>26.251307747370699</c:v>
                </c:pt>
                <c:pt idx="19071">
                  <c:v>26.252684323550501</c:v>
                </c:pt>
                <c:pt idx="19072">
                  <c:v>26.254060899730199</c:v>
                </c:pt>
                <c:pt idx="19073">
                  <c:v>26.255437475909901</c:v>
                </c:pt>
                <c:pt idx="19074">
                  <c:v>26.256814052089702</c:v>
                </c:pt>
                <c:pt idx="19075">
                  <c:v>26.2581906282694</c:v>
                </c:pt>
                <c:pt idx="19076">
                  <c:v>26.259567204449102</c:v>
                </c:pt>
                <c:pt idx="19077">
                  <c:v>26.2609437806288</c:v>
                </c:pt>
                <c:pt idx="19078">
                  <c:v>26.262320356808502</c:v>
                </c:pt>
                <c:pt idx="19079">
                  <c:v>26.263696932988299</c:v>
                </c:pt>
                <c:pt idx="19080">
                  <c:v>26.265073509168001</c:v>
                </c:pt>
                <c:pt idx="19081">
                  <c:v>26.266450085347699</c:v>
                </c:pt>
                <c:pt idx="19082">
                  <c:v>26.267826661527501</c:v>
                </c:pt>
                <c:pt idx="19083">
                  <c:v>26.269203237707199</c:v>
                </c:pt>
                <c:pt idx="19084">
                  <c:v>26.270579813886901</c:v>
                </c:pt>
                <c:pt idx="19085">
                  <c:v>26.271956390066599</c:v>
                </c:pt>
                <c:pt idx="19086">
                  <c:v>26.2733329662464</c:v>
                </c:pt>
                <c:pt idx="19087">
                  <c:v>26.274709542426098</c:v>
                </c:pt>
                <c:pt idx="19088">
                  <c:v>26.2760861186058</c:v>
                </c:pt>
                <c:pt idx="19089">
                  <c:v>26.277462694785498</c:v>
                </c:pt>
                <c:pt idx="19090">
                  <c:v>26.2788392709653</c:v>
                </c:pt>
                <c:pt idx="19091">
                  <c:v>26.280215847145001</c:v>
                </c:pt>
                <c:pt idx="19092">
                  <c:v>26.2815924233247</c:v>
                </c:pt>
                <c:pt idx="19093">
                  <c:v>26.282968999504401</c:v>
                </c:pt>
                <c:pt idx="19094">
                  <c:v>26.284345575684199</c:v>
                </c:pt>
                <c:pt idx="19095">
                  <c:v>26.285722151863901</c:v>
                </c:pt>
                <c:pt idx="19096">
                  <c:v>26.287098728043599</c:v>
                </c:pt>
                <c:pt idx="19097">
                  <c:v>26.288475304223301</c:v>
                </c:pt>
                <c:pt idx="19098">
                  <c:v>26.289851880403099</c:v>
                </c:pt>
                <c:pt idx="19099">
                  <c:v>26.2912284565828</c:v>
                </c:pt>
                <c:pt idx="19100">
                  <c:v>26.292605032762498</c:v>
                </c:pt>
                <c:pt idx="19101">
                  <c:v>26.2939816089422</c:v>
                </c:pt>
                <c:pt idx="19102">
                  <c:v>26.295358185122002</c:v>
                </c:pt>
                <c:pt idx="19103">
                  <c:v>26.2967347613017</c:v>
                </c:pt>
                <c:pt idx="19104">
                  <c:v>26.298111337481402</c:v>
                </c:pt>
                <c:pt idx="19105">
                  <c:v>26.2994879136611</c:v>
                </c:pt>
                <c:pt idx="19106">
                  <c:v>26.300864489840901</c:v>
                </c:pt>
                <c:pt idx="19107">
                  <c:v>26.302241066020599</c:v>
                </c:pt>
                <c:pt idx="19108">
                  <c:v>26.303617642200301</c:v>
                </c:pt>
                <c:pt idx="19109">
                  <c:v>26.304994218380099</c:v>
                </c:pt>
                <c:pt idx="19110">
                  <c:v>26.3063707945598</c:v>
                </c:pt>
                <c:pt idx="19111">
                  <c:v>26.307747370739499</c:v>
                </c:pt>
                <c:pt idx="19112">
                  <c:v>26.3091239469192</c:v>
                </c:pt>
                <c:pt idx="19113">
                  <c:v>26.310500523099002</c:v>
                </c:pt>
                <c:pt idx="19114">
                  <c:v>26.3118770992787</c:v>
                </c:pt>
                <c:pt idx="19115">
                  <c:v>26.313253675458402</c:v>
                </c:pt>
                <c:pt idx="19116">
                  <c:v>26.3146302516381</c:v>
                </c:pt>
                <c:pt idx="19117">
                  <c:v>26.316006827817901</c:v>
                </c:pt>
                <c:pt idx="19118">
                  <c:v>26.317383403997599</c:v>
                </c:pt>
                <c:pt idx="19119">
                  <c:v>26.318759980177301</c:v>
                </c:pt>
                <c:pt idx="19120">
                  <c:v>26.320136556356999</c:v>
                </c:pt>
                <c:pt idx="19121">
                  <c:v>26.321513132536801</c:v>
                </c:pt>
                <c:pt idx="19122">
                  <c:v>26.322889708716499</c:v>
                </c:pt>
                <c:pt idx="19123">
                  <c:v>26.324266284896201</c:v>
                </c:pt>
                <c:pt idx="19124">
                  <c:v>26.325642861075899</c:v>
                </c:pt>
                <c:pt idx="19125">
                  <c:v>26.3270194372557</c:v>
                </c:pt>
                <c:pt idx="19126">
                  <c:v>26.328396013435398</c:v>
                </c:pt>
                <c:pt idx="19127">
                  <c:v>26.3297725896151</c:v>
                </c:pt>
                <c:pt idx="19128">
                  <c:v>26.331149165794798</c:v>
                </c:pt>
                <c:pt idx="19129">
                  <c:v>26.332525741974599</c:v>
                </c:pt>
                <c:pt idx="19130">
                  <c:v>26.333902318154301</c:v>
                </c:pt>
                <c:pt idx="19131">
                  <c:v>26.335278894333999</c:v>
                </c:pt>
                <c:pt idx="19132">
                  <c:v>26.336655470513701</c:v>
                </c:pt>
                <c:pt idx="19133">
                  <c:v>26.338032046693499</c:v>
                </c:pt>
                <c:pt idx="19134">
                  <c:v>26.339408622873201</c:v>
                </c:pt>
                <c:pt idx="19135">
                  <c:v>26.340785199052899</c:v>
                </c:pt>
                <c:pt idx="19136">
                  <c:v>26.342161775232601</c:v>
                </c:pt>
                <c:pt idx="19137">
                  <c:v>26.343538351412398</c:v>
                </c:pt>
                <c:pt idx="19138">
                  <c:v>26.3449149275921</c:v>
                </c:pt>
                <c:pt idx="19139">
                  <c:v>26.346291503771798</c:v>
                </c:pt>
                <c:pt idx="19140">
                  <c:v>26.3476680799515</c:v>
                </c:pt>
                <c:pt idx="19141">
                  <c:v>26.349044656131301</c:v>
                </c:pt>
                <c:pt idx="19142">
                  <c:v>26.350421232311</c:v>
                </c:pt>
                <c:pt idx="19143">
                  <c:v>26.351797808490701</c:v>
                </c:pt>
                <c:pt idx="19144">
                  <c:v>26.353174384670499</c:v>
                </c:pt>
                <c:pt idx="19145">
                  <c:v>26.354550960850201</c:v>
                </c:pt>
                <c:pt idx="19146">
                  <c:v>26.355927537029899</c:v>
                </c:pt>
                <c:pt idx="19147">
                  <c:v>26.357304113209601</c:v>
                </c:pt>
                <c:pt idx="19148">
                  <c:v>26.358680689389399</c:v>
                </c:pt>
                <c:pt idx="19149">
                  <c:v>26.3600572655691</c:v>
                </c:pt>
                <c:pt idx="19150">
                  <c:v>26.361433841748799</c:v>
                </c:pt>
                <c:pt idx="19151">
                  <c:v>26.3628104179285</c:v>
                </c:pt>
                <c:pt idx="19152">
                  <c:v>26.364186994108302</c:v>
                </c:pt>
                <c:pt idx="19153">
                  <c:v>26.365563570288</c:v>
                </c:pt>
                <c:pt idx="19154">
                  <c:v>26.366940146467702</c:v>
                </c:pt>
                <c:pt idx="19155">
                  <c:v>26.3683167226474</c:v>
                </c:pt>
                <c:pt idx="19156">
                  <c:v>26.369693298827201</c:v>
                </c:pt>
                <c:pt idx="19157">
                  <c:v>26.371069875006899</c:v>
                </c:pt>
                <c:pt idx="19158">
                  <c:v>26.372446451186601</c:v>
                </c:pt>
                <c:pt idx="19159">
                  <c:v>26.373823027366299</c:v>
                </c:pt>
                <c:pt idx="19160">
                  <c:v>26.3751996035461</c:v>
                </c:pt>
                <c:pt idx="19161">
                  <c:v>26.376576179725799</c:v>
                </c:pt>
                <c:pt idx="19162">
                  <c:v>26.3779527559055</c:v>
                </c:pt>
                <c:pt idx="19163">
                  <c:v>26.379329332085199</c:v>
                </c:pt>
                <c:pt idx="19164">
                  <c:v>26.380705908265</c:v>
                </c:pt>
                <c:pt idx="19165">
                  <c:v>26.382082484444702</c:v>
                </c:pt>
                <c:pt idx="19166">
                  <c:v>26.3834590606244</c:v>
                </c:pt>
                <c:pt idx="19167">
                  <c:v>26.384835636804102</c:v>
                </c:pt>
                <c:pt idx="19168">
                  <c:v>26.386212212983899</c:v>
                </c:pt>
                <c:pt idx="19169">
                  <c:v>26.387588789163601</c:v>
                </c:pt>
                <c:pt idx="19170">
                  <c:v>26.388965365343299</c:v>
                </c:pt>
                <c:pt idx="19171">
                  <c:v>26.390341941523001</c:v>
                </c:pt>
                <c:pt idx="19172">
                  <c:v>26.391718517702799</c:v>
                </c:pt>
                <c:pt idx="19173">
                  <c:v>26.393095093882501</c:v>
                </c:pt>
                <c:pt idx="19174">
                  <c:v>26.394471670062199</c:v>
                </c:pt>
                <c:pt idx="19175">
                  <c:v>26.395848246242</c:v>
                </c:pt>
                <c:pt idx="19176">
                  <c:v>26.397224822421698</c:v>
                </c:pt>
                <c:pt idx="19177">
                  <c:v>26.3986013986014</c:v>
                </c:pt>
                <c:pt idx="19178">
                  <c:v>26.399977974781098</c:v>
                </c:pt>
                <c:pt idx="19179">
                  <c:v>26.4013545509609</c:v>
                </c:pt>
                <c:pt idx="19180">
                  <c:v>26.402731127140601</c:v>
                </c:pt>
                <c:pt idx="19181">
                  <c:v>26.4041077033203</c:v>
                </c:pt>
                <c:pt idx="19182">
                  <c:v>26.405484279500001</c:v>
                </c:pt>
                <c:pt idx="19183">
                  <c:v>26.406860855679799</c:v>
                </c:pt>
                <c:pt idx="19184">
                  <c:v>26.408237431859501</c:v>
                </c:pt>
                <c:pt idx="19185">
                  <c:v>26.409614008039199</c:v>
                </c:pt>
                <c:pt idx="19186">
                  <c:v>26.410990584218901</c:v>
                </c:pt>
                <c:pt idx="19187">
                  <c:v>26.412367160398698</c:v>
                </c:pt>
                <c:pt idx="19188">
                  <c:v>26.4137437365784</c:v>
                </c:pt>
                <c:pt idx="19189">
                  <c:v>26.415120312758098</c:v>
                </c:pt>
                <c:pt idx="19190">
                  <c:v>26.4164968889378</c:v>
                </c:pt>
                <c:pt idx="19191">
                  <c:v>26.417873465117601</c:v>
                </c:pt>
                <c:pt idx="19192">
                  <c:v>26.4192500412973</c:v>
                </c:pt>
                <c:pt idx="19193">
                  <c:v>26.420626617477001</c:v>
                </c:pt>
                <c:pt idx="19194">
                  <c:v>26.4220031936567</c:v>
                </c:pt>
                <c:pt idx="19195">
                  <c:v>26.423379769836501</c:v>
                </c:pt>
                <c:pt idx="19196">
                  <c:v>26.424756346016199</c:v>
                </c:pt>
                <c:pt idx="19197">
                  <c:v>26.426132922195901</c:v>
                </c:pt>
                <c:pt idx="19198">
                  <c:v>26.427509498375599</c:v>
                </c:pt>
                <c:pt idx="19199">
                  <c:v>26.4288860745554</c:v>
                </c:pt>
                <c:pt idx="19200">
                  <c:v>26.430262650735099</c:v>
                </c:pt>
                <c:pt idx="19201">
                  <c:v>26.4316392269148</c:v>
                </c:pt>
                <c:pt idx="19202">
                  <c:v>26.433015803094602</c:v>
                </c:pt>
                <c:pt idx="19203">
                  <c:v>26.4343923792743</c:v>
                </c:pt>
                <c:pt idx="19204">
                  <c:v>26.435768955454002</c:v>
                </c:pt>
                <c:pt idx="19205">
                  <c:v>26.4371455316337</c:v>
                </c:pt>
                <c:pt idx="19206">
                  <c:v>26.438522107813402</c:v>
                </c:pt>
                <c:pt idx="19207">
                  <c:v>26.439898683993199</c:v>
                </c:pt>
                <c:pt idx="19208">
                  <c:v>26.441275260172901</c:v>
                </c:pt>
                <c:pt idx="19209">
                  <c:v>26.442651836352599</c:v>
                </c:pt>
                <c:pt idx="19210">
                  <c:v>26.444028412532401</c:v>
                </c:pt>
                <c:pt idx="19211">
                  <c:v>26.445404988712099</c:v>
                </c:pt>
                <c:pt idx="19212">
                  <c:v>26.446781564891801</c:v>
                </c:pt>
                <c:pt idx="19213">
                  <c:v>26.448158141071499</c:v>
                </c:pt>
                <c:pt idx="19214">
                  <c:v>26.4495347172513</c:v>
                </c:pt>
                <c:pt idx="19215">
                  <c:v>26.450911293430998</c:v>
                </c:pt>
                <c:pt idx="19216">
                  <c:v>26.4522878696107</c:v>
                </c:pt>
                <c:pt idx="19217">
                  <c:v>26.453664445790402</c:v>
                </c:pt>
                <c:pt idx="19218">
                  <c:v>26.455041021970199</c:v>
                </c:pt>
                <c:pt idx="19219">
                  <c:v>26.456417598149901</c:v>
                </c:pt>
                <c:pt idx="19220">
                  <c:v>26.457794174329599</c:v>
                </c:pt>
                <c:pt idx="19221">
                  <c:v>26.459170750509301</c:v>
                </c:pt>
                <c:pt idx="19222">
                  <c:v>26.460547326689099</c:v>
                </c:pt>
                <c:pt idx="19223">
                  <c:v>26.461923902868801</c:v>
                </c:pt>
                <c:pt idx="19224">
                  <c:v>26.463300479048499</c:v>
                </c:pt>
                <c:pt idx="19225">
                  <c:v>26.464677055228201</c:v>
                </c:pt>
                <c:pt idx="19226">
                  <c:v>26.466053631407998</c:v>
                </c:pt>
                <c:pt idx="19227">
                  <c:v>26.4674302075877</c:v>
                </c:pt>
                <c:pt idx="19228">
                  <c:v>26.468806783767398</c:v>
                </c:pt>
                <c:pt idx="19229">
                  <c:v>26.4701833599471</c:v>
                </c:pt>
                <c:pt idx="19230">
                  <c:v>26.471559936126901</c:v>
                </c:pt>
                <c:pt idx="19231">
                  <c:v>26.4729365123066</c:v>
                </c:pt>
                <c:pt idx="19232">
                  <c:v>26.474313088486301</c:v>
                </c:pt>
                <c:pt idx="19233">
                  <c:v>26.475689664666</c:v>
                </c:pt>
                <c:pt idx="19234">
                  <c:v>26.477066240845801</c:v>
                </c:pt>
                <c:pt idx="19235">
                  <c:v>26.478442817025499</c:v>
                </c:pt>
                <c:pt idx="19236">
                  <c:v>26.479819393205201</c:v>
                </c:pt>
                <c:pt idx="19237">
                  <c:v>26.481195969384999</c:v>
                </c:pt>
                <c:pt idx="19238">
                  <c:v>26.4825725455647</c:v>
                </c:pt>
                <c:pt idx="19239">
                  <c:v>26.483949121744399</c:v>
                </c:pt>
                <c:pt idx="19240">
                  <c:v>26.4853256979241</c:v>
                </c:pt>
                <c:pt idx="19241">
                  <c:v>26.486702274103902</c:v>
                </c:pt>
                <c:pt idx="19242">
                  <c:v>26.4880788502836</c:v>
                </c:pt>
                <c:pt idx="19243">
                  <c:v>26.489455426463302</c:v>
                </c:pt>
                <c:pt idx="19244">
                  <c:v>26.490832002643</c:v>
                </c:pt>
                <c:pt idx="19245">
                  <c:v>26.492208578822801</c:v>
                </c:pt>
                <c:pt idx="19246">
                  <c:v>26.493585155002499</c:v>
                </c:pt>
                <c:pt idx="19247">
                  <c:v>26.494961731182201</c:v>
                </c:pt>
                <c:pt idx="19248">
                  <c:v>26.496338307361899</c:v>
                </c:pt>
                <c:pt idx="19249">
                  <c:v>26.4977148835417</c:v>
                </c:pt>
                <c:pt idx="19250">
                  <c:v>26.499091459721399</c:v>
                </c:pt>
                <c:pt idx="19251">
                  <c:v>26.5004680359011</c:v>
                </c:pt>
                <c:pt idx="19252">
                  <c:v>26.501844612080799</c:v>
                </c:pt>
                <c:pt idx="19253">
                  <c:v>26.5032211882606</c:v>
                </c:pt>
                <c:pt idx="19254">
                  <c:v>26.504597764440302</c:v>
                </c:pt>
                <c:pt idx="19255">
                  <c:v>26.50597434062</c:v>
                </c:pt>
                <c:pt idx="19256">
                  <c:v>26.507350916799702</c:v>
                </c:pt>
                <c:pt idx="19257">
                  <c:v>26.508727492979499</c:v>
                </c:pt>
                <c:pt idx="19258">
                  <c:v>26.510104069159201</c:v>
                </c:pt>
                <c:pt idx="19259">
                  <c:v>26.511480645338899</c:v>
                </c:pt>
                <c:pt idx="19260">
                  <c:v>26.512857221518601</c:v>
                </c:pt>
                <c:pt idx="19261">
                  <c:v>26.514233797698399</c:v>
                </c:pt>
                <c:pt idx="19262">
                  <c:v>26.515610373878101</c:v>
                </c:pt>
                <c:pt idx="19263">
                  <c:v>26.516986950057799</c:v>
                </c:pt>
                <c:pt idx="19264">
                  <c:v>26.518363526237501</c:v>
                </c:pt>
                <c:pt idx="19265">
                  <c:v>26.519740102417298</c:v>
                </c:pt>
                <c:pt idx="19266">
                  <c:v>26.521116678597</c:v>
                </c:pt>
                <c:pt idx="19267">
                  <c:v>26.522493254776698</c:v>
                </c:pt>
                <c:pt idx="19268">
                  <c:v>26.5238698309564</c:v>
                </c:pt>
                <c:pt idx="19269">
                  <c:v>26.525246407136201</c:v>
                </c:pt>
                <c:pt idx="19270">
                  <c:v>26.5266229833159</c:v>
                </c:pt>
                <c:pt idx="19271">
                  <c:v>26.527999559495601</c:v>
                </c:pt>
                <c:pt idx="19272">
                  <c:v>26.529376135675399</c:v>
                </c:pt>
                <c:pt idx="19273">
                  <c:v>26.530752711855101</c:v>
                </c:pt>
                <c:pt idx="19274">
                  <c:v>26.532129288034799</c:v>
                </c:pt>
                <c:pt idx="19275">
                  <c:v>26.533505864214501</c:v>
                </c:pt>
                <c:pt idx="19276">
                  <c:v>26.534882440394298</c:v>
                </c:pt>
                <c:pt idx="19277">
                  <c:v>26.536259016574</c:v>
                </c:pt>
                <c:pt idx="19278">
                  <c:v>26.537635592753698</c:v>
                </c:pt>
                <c:pt idx="19279">
                  <c:v>26.5390121689334</c:v>
                </c:pt>
                <c:pt idx="19280">
                  <c:v>26.540388745113201</c:v>
                </c:pt>
                <c:pt idx="19281">
                  <c:v>26.5417653212929</c:v>
                </c:pt>
                <c:pt idx="19282">
                  <c:v>26.543141897472601</c:v>
                </c:pt>
                <c:pt idx="19283">
                  <c:v>26.5445184736523</c:v>
                </c:pt>
                <c:pt idx="19284">
                  <c:v>26.545895049832101</c:v>
                </c:pt>
                <c:pt idx="19285">
                  <c:v>26.547271626011799</c:v>
                </c:pt>
                <c:pt idx="19286">
                  <c:v>26.548648202191501</c:v>
                </c:pt>
                <c:pt idx="19287">
                  <c:v>26.550024778371199</c:v>
                </c:pt>
                <c:pt idx="19288">
                  <c:v>26.551401354551</c:v>
                </c:pt>
                <c:pt idx="19289">
                  <c:v>26.552777930730699</c:v>
                </c:pt>
                <c:pt idx="19290">
                  <c:v>26.5541545069104</c:v>
                </c:pt>
                <c:pt idx="19291">
                  <c:v>26.555531083090099</c:v>
                </c:pt>
                <c:pt idx="19292">
                  <c:v>26.5569076592699</c:v>
                </c:pt>
                <c:pt idx="19293">
                  <c:v>26.558284235449602</c:v>
                </c:pt>
                <c:pt idx="19294">
                  <c:v>26.5596608116293</c:v>
                </c:pt>
                <c:pt idx="19295">
                  <c:v>26.561037387809002</c:v>
                </c:pt>
                <c:pt idx="19296">
                  <c:v>26.562413963988799</c:v>
                </c:pt>
                <c:pt idx="19297">
                  <c:v>26.563790540168501</c:v>
                </c:pt>
                <c:pt idx="19298">
                  <c:v>26.565167116348199</c:v>
                </c:pt>
                <c:pt idx="19299">
                  <c:v>26.566543692527901</c:v>
                </c:pt>
                <c:pt idx="19300">
                  <c:v>26.567920268707699</c:v>
                </c:pt>
                <c:pt idx="19301">
                  <c:v>26.569296844887401</c:v>
                </c:pt>
                <c:pt idx="19302">
                  <c:v>26.570673421067099</c:v>
                </c:pt>
                <c:pt idx="19303">
                  <c:v>26.5720499972469</c:v>
                </c:pt>
                <c:pt idx="19304">
                  <c:v>26.573426573426602</c:v>
                </c:pt>
                <c:pt idx="19305">
                  <c:v>26.5748031496063</c:v>
                </c:pt>
                <c:pt idx="19306">
                  <c:v>26.576179725786002</c:v>
                </c:pt>
                <c:pt idx="19307">
                  <c:v>26.577556301965799</c:v>
                </c:pt>
                <c:pt idx="19308">
                  <c:v>26.578932878145501</c:v>
                </c:pt>
                <c:pt idx="19309">
                  <c:v>26.580309454325199</c:v>
                </c:pt>
                <c:pt idx="19310">
                  <c:v>26.581686030504901</c:v>
                </c:pt>
                <c:pt idx="19311">
                  <c:v>26.583062606684699</c:v>
                </c:pt>
                <c:pt idx="19312">
                  <c:v>26.584439182864401</c:v>
                </c:pt>
                <c:pt idx="19313">
                  <c:v>26.585815759044099</c:v>
                </c:pt>
                <c:pt idx="19314">
                  <c:v>26.587192335223801</c:v>
                </c:pt>
                <c:pt idx="19315">
                  <c:v>26.588568911403598</c:v>
                </c:pt>
                <c:pt idx="19316">
                  <c:v>26.5899454875833</c:v>
                </c:pt>
                <c:pt idx="19317">
                  <c:v>26.591322063762998</c:v>
                </c:pt>
                <c:pt idx="19318">
                  <c:v>26.5926986399427</c:v>
                </c:pt>
                <c:pt idx="19319">
                  <c:v>26.594075216122501</c:v>
                </c:pt>
                <c:pt idx="19320">
                  <c:v>26.5954517923022</c:v>
                </c:pt>
                <c:pt idx="19321">
                  <c:v>26.596828368481901</c:v>
                </c:pt>
                <c:pt idx="19322">
                  <c:v>26.5982049446616</c:v>
                </c:pt>
                <c:pt idx="19323">
                  <c:v>26.599581520841401</c:v>
                </c:pt>
                <c:pt idx="19324">
                  <c:v>26.600958097021099</c:v>
                </c:pt>
                <c:pt idx="19325">
                  <c:v>26.602334673200801</c:v>
                </c:pt>
                <c:pt idx="19326">
                  <c:v>26.603711249380499</c:v>
                </c:pt>
                <c:pt idx="19327">
                  <c:v>26.6050878255603</c:v>
                </c:pt>
                <c:pt idx="19328">
                  <c:v>26.606464401739998</c:v>
                </c:pt>
                <c:pt idx="19329">
                  <c:v>26.6078409779197</c:v>
                </c:pt>
                <c:pt idx="19330">
                  <c:v>26.609217554099398</c:v>
                </c:pt>
                <c:pt idx="19331">
                  <c:v>26.6105941302792</c:v>
                </c:pt>
                <c:pt idx="19332">
                  <c:v>26.611970706458902</c:v>
                </c:pt>
                <c:pt idx="19333">
                  <c:v>26.6133472826386</c:v>
                </c:pt>
                <c:pt idx="19334">
                  <c:v>26.614723858818401</c:v>
                </c:pt>
                <c:pt idx="19335">
                  <c:v>26.616100434998099</c:v>
                </c:pt>
                <c:pt idx="19336">
                  <c:v>26.617477011177801</c:v>
                </c:pt>
                <c:pt idx="19337">
                  <c:v>26.618853587357499</c:v>
                </c:pt>
                <c:pt idx="19338">
                  <c:v>26.6202301635373</c:v>
                </c:pt>
                <c:pt idx="19339">
                  <c:v>26.621606739716999</c:v>
                </c:pt>
                <c:pt idx="19340">
                  <c:v>26.6229833158967</c:v>
                </c:pt>
                <c:pt idx="19341">
                  <c:v>26.624359892076399</c:v>
                </c:pt>
                <c:pt idx="19342">
                  <c:v>26.6257364682562</c:v>
                </c:pt>
                <c:pt idx="19343">
                  <c:v>26.627113044435902</c:v>
                </c:pt>
                <c:pt idx="19344">
                  <c:v>26.6284896206156</c:v>
                </c:pt>
                <c:pt idx="19345">
                  <c:v>26.629866196795302</c:v>
                </c:pt>
                <c:pt idx="19346">
                  <c:v>26.631242772975099</c:v>
                </c:pt>
                <c:pt idx="19347">
                  <c:v>26.632619349154801</c:v>
                </c:pt>
                <c:pt idx="19348">
                  <c:v>26.633995925334499</c:v>
                </c:pt>
                <c:pt idx="19349">
                  <c:v>26.635372501514201</c:v>
                </c:pt>
                <c:pt idx="19350">
                  <c:v>26.636749077693999</c:v>
                </c:pt>
                <c:pt idx="19351">
                  <c:v>26.638125653873701</c:v>
                </c:pt>
                <c:pt idx="19352">
                  <c:v>26.639502230053399</c:v>
                </c:pt>
                <c:pt idx="19353">
                  <c:v>26.640878806233101</c:v>
                </c:pt>
                <c:pt idx="19354">
                  <c:v>26.642255382412898</c:v>
                </c:pt>
                <c:pt idx="19355">
                  <c:v>26.6436319585926</c:v>
                </c:pt>
                <c:pt idx="19356">
                  <c:v>26.645008534772298</c:v>
                </c:pt>
                <c:pt idx="19357">
                  <c:v>26.646385110952</c:v>
                </c:pt>
                <c:pt idx="19358">
                  <c:v>26.647761687131801</c:v>
                </c:pt>
                <c:pt idx="19359">
                  <c:v>26.649138263311499</c:v>
                </c:pt>
                <c:pt idx="19360">
                  <c:v>26.650514839491201</c:v>
                </c:pt>
                <c:pt idx="19361">
                  <c:v>26.651891415670899</c:v>
                </c:pt>
                <c:pt idx="19362">
                  <c:v>26.653267991850701</c:v>
                </c:pt>
                <c:pt idx="19363">
                  <c:v>26.654644568030399</c:v>
                </c:pt>
                <c:pt idx="19364">
                  <c:v>26.656021144210101</c:v>
                </c:pt>
                <c:pt idx="19365">
                  <c:v>26.657397720389898</c:v>
                </c:pt>
                <c:pt idx="19366">
                  <c:v>26.6587742965696</c:v>
                </c:pt>
                <c:pt idx="19367">
                  <c:v>26.660150872749298</c:v>
                </c:pt>
                <c:pt idx="19368">
                  <c:v>26.661527448929</c:v>
                </c:pt>
                <c:pt idx="19369">
                  <c:v>26.662904025108801</c:v>
                </c:pt>
                <c:pt idx="19370">
                  <c:v>26.6642806012885</c:v>
                </c:pt>
                <c:pt idx="19371">
                  <c:v>26.665657177468201</c:v>
                </c:pt>
                <c:pt idx="19372">
                  <c:v>26.6670337536479</c:v>
                </c:pt>
                <c:pt idx="19373">
                  <c:v>26.668410329827701</c:v>
                </c:pt>
                <c:pt idx="19374">
                  <c:v>26.669786906007399</c:v>
                </c:pt>
                <c:pt idx="19375">
                  <c:v>26.671163482187101</c:v>
                </c:pt>
                <c:pt idx="19376">
                  <c:v>26.672540058366799</c:v>
                </c:pt>
                <c:pt idx="19377">
                  <c:v>26.6739166345466</c:v>
                </c:pt>
                <c:pt idx="19378">
                  <c:v>26.675293210726299</c:v>
                </c:pt>
                <c:pt idx="19379">
                  <c:v>26.676669786906</c:v>
                </c:pt>
                <c:pt idx="19380">
                  <c:v>26.678046363085699</c:v>
                </c:pt>
                <c:pt idx="19381">
                  <c:v>26.6794229392655</c:v>
                </c:pt>
                <c:pt idx="19382">
                  <c:v>26.680799515445202</c:v>
                </c:pt>
                <c:pt idx="19383">
                  <c:v>26.6821760916249</c:v>
                </c:pt>
                <c:pt idx="19384">
                  <c:v>26.683552667804602</c:v>
                </c:pt>
                <c:pt idx="19385">
                  <c:v>26.684929243984399</c:v>
                </c:pt>
                <c:pt idx="19386">
                  <c:v>26.686305820164101</c:v>
                </c:pt>
                <c:pt idx="19387">
                  <c:v>26.687682396343799</c:v>
                </c:pt>
                <c:pt idx="19388">
                  <c:v>26.689058972523501</c:v>
                </c:pt>
                <c:pt idx="19389">
                  <c:v>26.690435548703299</c:v>
                </c:pt>
                <c:pt idx="19390">
                  <c:v>26.691812124883</c:v>
                </c:pt>
                <c:pt idx="19391">
                  <c:v>26.693188701062699</c:v>
                </c:pt>
                <c:pt idx="19392">
                  <c:v>26.6945652772424</c:v>
                </c:pt>
                <c:pt idx="19393">
                  <c:v>26.695941853422202</c:v>
                </c:pt>
                <c:pt idx="19394">
                  <c:v>26.6973184296019</c:v>
                </c:pt>
                <c:pt idx="19395">
                  <c:v>26.698695005781602</c:v>
                </c:pt>
                <c:pt idx="19396">
                  <c:v>26.7000715819613</c:v>
                </c:pt>
                <c:pt idx="19397">
                  <c:v>26.701448158141101</c:v>
                </c:pt>
                <c:pt idx="19398">
                  <c:v>26.702824734320799</c:v>
                </c:pt>
                <c:pt idx="19399">
                  <c:v>26.704201310500501</c:v>
                </c:pt>
                <c:pt idx="19400">
                  <c:v>26.705577886680299</c:v>
                </c:pt>
                <c:pt idx="19401">
                  <c:v>26.706954462860001</c:v>
                </c:pt>
                <c:pt idx="19402">
                  <c:v>26.708331039039699</c:v>
                </c:pt>
                <c:pt idx="19403">
                  <c:v>26.709707615219401</c:v>
                </c:pt>
                <c:pt idx="19404">
                  <c:v>26.711084191399198</c:v>
                </c:pt>
                <c:pt idx="19405">
                  <c:v>26.7124607675789</c:v>
                </c:pt>
                <c:pt idx="19406">
                  <c:v>26.713837343758598</c:v>
                </c:pt>
                <c:pt idx="19407">
                  <c:v>26.7152139199383</c:v>
                </c:pt>
                <c:pt idx="19408">
                  <c:v>26.716590496118101</c:v>
                </c:pt>
                <c:pt idx="19409">
                  <c:v>26.7179670722978</c:v>
                </c:pt>
                <c:pt idx="19410">
                  <c:v>26.719343648477501</c:v>
                </c:pt>
                <c:pt idx="19411">
                  <c:v>26.7207202246572</c:v>
                </c:pt>
                <c:pt idx="19412">
                  <c:v>26.722096800837001</c:v>
                </c:pt>
                <c:pt idx="19413">
                  <c:v>26.723473377016699</c:v>
                </c:pt>
                <c:pt idx="19414">
                  <c:v>26.724849953196401</c:v>
                </c:pt>
                <c:pt idx="19415">
                  <c:v>26.726226529376099</c:v>
                </c:pt>
                <c:pt idx="19416">
                  <c:v>26.7276031055559</c:v>
                </c:pt>
                <c:pt idx="19417">
                  <c:v>26.728979681735598</c:v>
                </c:pt>
                <c:pt idx="19418">
                  <c:v>26.7303562579153</c:v>
                </c:pt>
                <c:pt idx="19419">
                  <c:v>26.731732834094998</c:v>
                </c:pt>
                <c:pt idx="19420">
                  <c:v>26.7331094102748</c:v>
                </c:pt>
                <c:pt idx="19421">
                  <c:v>26.734485986454501</c:v>
                </c:pt>
                <c:pt idx="19422">
                  <c:v>26.7358625626342</c:v>
                </c:pt>
                <c:pt idx="19423">
                  <c:v>26.737239138813901</c:v>
                </c:pt>
                <c:pt idx="19424">
                  <c:v>26.738615714993699</c:v>
                </c:pt>
                <c:pt idx="19425">
                  <c:v>26.739992291173401</c:v>
                </c:pt>
                <c:pt idx="19426">
                  <c:v>26.741368867353099</c:v>
                </c:pt>
                <c:pt idx="19427">
                  <c:v>26.7427454435329</c:v>
                </c:pt>
                <c:pt idx="19428">
                  <c:v>26.744122019712599</c:v>
                </c:pt>
                <c:pt idx="19429">
                  <c:v>26.7454985958923</c:v>
                </c:pt>
                <c:pt idx="19430">
                  <c:v>26.746875172071999</c:v>
                </c:pt>
                <c:pt idx="19431">
                  <c:v>26.7482517482518</c:v>
                </c:pt>
                <c:pt idx="19432">
                  <c:v>26.749628324431502</c:v>
                </c:pt>
                <c:pt idx="19433">
                  <c:v>26.7510049006112</c:v>
                </c:pt>
                <c:pt idx="19434">
                  <c:v>26.752381476790902</c:v>
                </c:pt>
                <c:pt idx="19435">
                  <c:v>26.753758052970699</c:v>
                </c:pt>
                <c:pt idx="19436">
                  <c:v>26.755134629150401</c:v>
                </c:pt>
                <c:pt idx="19437">
                  <c:v>26.756511205330099</c:v>
                </c:pt>
                <c:pt idx="19438">
                  <c:v>26.757887781509801</c:v>
                </c:pt>
                <c:pt idx="19439">
                  <c:v>26.759264357689599</c:v>
                </c:pt>
                <c:pt idx="19440">
                  <c:v>26.760640933869301</c:v>
                </c:pt>
                <c:pt idx="19441">
                  <c:v>26.762017510048999</c:v>
                </c:pt>
                <c:pt idx="19442">
                  <c:v>26.763394086228701</c:v>
                </c:pt>
                <c:pt idx="19443">
                  <c:v>26.764770662408498</c:v>
                </c:pt>
                <c:pt idx="19444">
                  <c:v>26.7661472385882</c:v>
                </c:pt>
                <c:pt idx="19445">
                  <c:v>26.767523814767902</c:v>
                </c:pt>
                <c:pt idx="19446">
                  <c:v>26.7689003909476</c:v>
                </c:pt>
                <c:pt idx="19447">
                  <c:v>26.770276967127401</c:v>
                </c:pt>
                <c:pt idx="19448">
                  <c:v>26.771653543307099</c:v>
                </c:pt>
                <c:pt idx="19449">
                  <c:v>26.773030119486801</c:v>
                </c:pt>
                <c:pt idx="19450">
                  <c:v>26.774406695666499</c:v>
                </c:pt>
                <c:pt idx="19451">
                  <c:v>26.775783271846301</c:v>
                </c:pt>
                <c:pt idx="19452">
                  <c:v>26.777159848025999</c:v>
                </c:pt>
                <c:pt idx="19453">
                  <c:v>26.778536424205701</c:v>
                </c:pt>
                <c:pt idx="19454">
                  <c:v>26.779913000385399</c:v>
                </c:pt>
                <c:pt idx="19455">
                  <c:v>26.7812895765652</c:v>
                </c:pt>
                <c:pt idx="19456">
                  <c:v>26.782666152744898</c:v>
                </c:pt>
                <c:pt idx="19457">
                  <c:v>26.7840427289246</c:v>
                </c:pt>
                <c:pt idx="19458">
                  <c:v>26.785419305104298</c:v>
                </c:pt>
                <c:pt idx="19459">
                  <c:v>26.7867958812841</c:v>
                </c:pt>
                <c:pt idx="19460">
                  <c:v>26.788172457463801</c:v>
                </c:pt>
                <c:pt idx="19461">
                  <c:v>26.7895490336435</c:v>
                </c:pt>
                <c:pt idx="19462">
                  <c:v>26.790925609823301</c:v>
                </c:pt>
                <c:pt idx="19463">
                  <c:v>26.792302186002999</c:v>
                </c:pt>
                <c:pt idx="19464">
                  <c:v>26.793678762182701</c:v>
                </c:pt>
                <c:pt idx="19465">
                  <c:v>26.795055338362399</c:v>
                </c:pt>
                <c:pt idx="19466">
                  <c:v>26.7964319145422</c:v>
                </c:pt>
                <c:pt idx="19467">
                  <c:v>26.797808490721899</c:v>
                </c:pt>
                <c:pt idx="19468">
                  <c:v>26.7991850669016</c:v>
                </c:pt>
                <c:pt idx="19469">
                  <c:v>26.800561643081299</c:v>
                </c:pt>
                <c:pt idx="19470">
                  <c:v>26.8019382192611</c:v>
                </c:pt>
                <c:pt idx="19471">
                  <c:v>26.803314795440802</c:v>
                </c:pt>
                <c:pt idx="19472">
                  <c:v>26.8046913716205</c:v>
                </c:pt>
                <c:pt idx="19473">
                  <c:v>26.806067947800202</c:v>
                </c:pt>
                <c:pt idx="19474">
                  <c:v>26.807444523979999</c:v>
                </c:pt>
                <c:pt idx="19475">
                  <c:v>26.808821100159701</c:v>
                </c:pt>
                <c:pt idx="19476">
                  <c:v>26.810197676339399</c:v>
                </c:pt>
                <c:pt idx="19477">
                  <c:v>26.811574252519101</c:v>
                </c:pt>
                <c:pt idx="19478">
                  <c:v>26.812950828698899</c:v>
                </c:pt>
                <c:pt idx="19479">
                  <c:v>26.8143274048786</c:v>
                </c:pt>
                <c:pt idx="19480">
                  <c:v>26.815703981058299</c:v>
                </c:pt>
                <c:pt idx="19481">
                  <c:v>26.817080557238</c:v>
                </c:pt>
                <c:pt idx="19482">
                  <c:v>26.818457133417802</c:v>
                </c:pt>
                <c:pt idx="19483">
                  <c:v>26.8198337095975</c:v>
                </c:pt>
                <c:pt idx="19484">
                  <c:v>26.821210285777202</c:v>
                </c:pt>
                <c:pt idx="19485">
                  <c:v>26.8225868619569</c:v>
                </c:pt>
                <c:pt idx="19486">
                  <c:v>26.823963438136701</c:v>
                </c:pt>
                <c:pt idx="19487">
                  <c:v>26.825340014316399</c:v>
                </c:pt>
                <c:pt idx="19488">
                  <c:v>26.826716590496101</c:v>
                </c:pt>
                <c:pt idx="19489">
                  <c:v>26.828093166675899</c:v>
                </c:pt>
                <c:pt idx="19490">
                  <c:v>26.829469742855601</c:v>
                </c:pt>
                <c:pt idx="19491">
                  <c:v>26.830846319035299</c:v>
                </c:pt>
                <c:pt idx="19492">
                  <c:v>26.832222895215001</c:v>
                </c:pt>
                <c:pt idx="19493">
                  <c:v>26.833599471394798</c:v>
                </c:pt>
                <c:pt idx="19494">
                  <c:v>26.8349760475745</c:v>
                </c:pt>
                <c:pt idx="19495">
                  <c:v>26.836352623754198</c:v>
                </c:pt>
                <c:pt idx="19496">
                  <c:v>26.8377291999339</c:v>
                </c:pt>
                <c:pt idx="19497">
                  <c:v>26.839105776113701</c:v>
                </c:pt>
                <c:pt idx="19498">
                  <c:v>26.8404823522934</c:v>
                </c:pt>
                <c:pt idx="19499">
                  <c:v>26.841858928473101</c:v>
                </c:pt>
                <c:pt idx="19500">
                  <c:v>26.8432355046528</c:v>
                </c:pt>
                <c:pt idx="19501">
                  <c:v>26.844612080832601</c:v>
                </c:pt>
                <c:pt idx="19502">
                  <c:v>26.845988657012299</c:v>
                </c:pt>
                <c:pt idx="19503">
                  <c:v>26.847365233192001</c:v>
                </c:pt>
                <c:pt idx="19504">
                  <c:v>26.848741809371699</c:v>
                </c:pt>
                <c:pt idx="19505">
                  <c:v>26.8501183855515</c:v>
                </c:pt>
                <c:pt idx="19506">
                  <c:v>26.851494961731198</c:v>
                </c:pt>
                <c:pt idx="19507">
                  <c:v>26.8528715379109</c:v>
                </c:pt>
                <c:pt idx="19508">
                  <c:v>26.854248114090598</c:v>
                </c:pt>
                <c:pt idx="19509">
                  <c:v>26.8556246902704</c:v>
                </c:pt>
                <c:pt idx="19510">
                  <c:v>26.857001266450101</c:v>
                </c:pt>
                <c:pt idx="19511">
                  <c:v>26.8583778426298</c:v>
                </c:pt>
                <c:pt idx="19512">
                  <c:v>26.859754418809501</c:v>
                </c:pt>
                <c:pt idx="19513">
                  <c:v>26.861130994989299</c:v>
                </c:pt>
                <c:pt idx="19514">
                  <c:v>26.862507571169001</c:v>
                </c:pt>
                <c:pt idx="19515">
                  <c:v>26.863884147348699</c:v>
                </c:pt>
                <c:pt idx="19516">
                  <c:v>26.865260723528401</c:v>
                </c:pt>
                <c:pt idx="19517">
                  <c:v>26.866637299708199</c:v>
                </c:pt>
                <c:pt idx="19518">
                  <c:v>26.8680138758879</c:v>
                </c:pt>
                <c:pt idx="19519">
                  <c:v>26.869390452067599</c:v>
                </c:pt>
                <c:pt idx="19520">
                  <c:v>26.8707670282473</c:v>
                </c:pt>
                <c:pt idx="19521">
                  <c:v>26.872143604427102</c:v>
                </c:pt>
                <c:pt idx="19522">
                  <c:v>26.8735201806068</c:v>
                </c:pt>
                <c:pt idx="19523">
                  <c:v>26.874896756786502</c:v>
                </c:pt>
                <c:pt idx="19524">
                  <c:v>26.876273332966299</c:v>
                </c:pt>
                <c:pt idx="19525">
                  <c:v>26.877649909146001</c:v>
                </c:pt>
                <c:pt idx="19526">
                  <c:v>26.879026485325699</c:v>
                </c:pt>
                <c:pt idx="19527">
                  <c:v>26.880403061505401</c:v>
                </c:pt>
                <c:pt idx="19528">
                  <c:v>26.881779637685199</c:v>
                </c:pt>
                <c:pt idx="19529">
                  <c:v>26.883156213864901</c:v>
                </c:pt>
                <c:pt idx="19530">
                  <c:v>26.884532790044599</c:v>
                </c:pt>
                <c:pt idx="19531">
                  <c:v>26.8859093662243</c:v>
                </c:pt>
                <c:pt idx="19532">
                  <c:v>26.887285942404102</c:v>
                </c:pt>
                <c:pt idx="19533">
                  <c:v>26.8886625185838</c:v>
                </c:pt>
                <c:pt idx="19534">
                  <c:v>26.890039094763502</c:v>
                </c:pt>
                <c:pt idx="19535">
                  <c:v>26.8914156709432</c:v>
                </c:pt>
                <c:pt idx="19536">
                  <c:v>26.892792247123001</c:v>
                </c:pt>
                <c:pt idx="19537">
                  <c:v>26.894168823302699</c:v>
                </c:pt>
                <c:pt idx="19538">
                  <c:v>26.895545399482401</c:v>
                </c:pt>
                <c:pt idx="19539">
                  <c:v>26.896921975662099</c:v>
                </c:pt>
                <c:pt idx="19540">
                  <c:v>26.898298551841901</c:v>
                </c:pt>
                <c:pt idx="19541">
                  <c:v>26.899675128021599</c:v>
                </c:pt>
                <c:pt idx="19542">
                  <c:v>26.901051704201301</c:v>
                </c:pt>
                <c:pt idx="19543">
                  <c:v>26.902428280380999</c:v>
                </c:pt>
                <c:pt idx="19544">
                  <c:v>26.9038048565608</c:v>
                </c:pt>
                <c:pt idx="19545">
                  <c:v>26.905181432740498</c:v>
                </c:pt>
                <c:pt idx="19546">
                  <c:v>26.9065580089202</c:v>
                </c:pt>
                <c:pt idx="19547">
                  <c:v>26.907934585099898</c:v>
                </c:pt>
                <c:pt idx="19548">
                  <c:v>26.9093111612797</c:v>
                </c:pt>
                <c:pt idx="19549">
                  <c:v>26.910687737459401</c:v>
                </c:pt>
                <c:pt idx="19550">
                  <c:v>26.9120643136391</c:v>
                </c:pt>
                <c:pt idx="19551">
                  <c:v>26.913440889818801</c:v>
                </c:pt>
                <c:pt idx="19552">
                  <c:v>26.914817465998599</c:v>
                </c:pt>
                <c:pt idx="19553">
                  <c:v>26.916194042178301</c:v>
                </c:pt>
                <c:pt idx="19554">
                  <c:v>26.917570618357999</c:v>
                </c:pt>
                <c:pt idx="19555">
                  <c:v>26.9189471945378</c:v>
                </c:pt>
                <c:pt idx="19556">
                  <c:v>26.920323770717498</c:v>
                </c:pt>
                <c:pt idx="19557">
                  <c:v>26.9217003468972</c:v>
                </c:pt>
                <c:pt idx="19558">
                  <c:v>26.923076923076898</c:v>
                </c:pt>
                <c:pt idx="19559">
                  <c:v>26.9244534992567</c:v>
                </c:pt>
                <c:pt idx="19560">
                  <c:v>26.925830075436402</c:v>
                </c:pt>
                <c:pt idx="19561">
                  <c:v>26.9272066516161</c:v>
                </c:pt>
                <c:pt idx="19562">
                  <c:v>26.928583227795801</c:v>
                </c:pt>
                <c:pt idx="19563">
                  <c:v>26.929959803975599</c:v>
                </c:pt>
                <c:pt idx="19564">
                  <c:v>26.931336380155301</c:v>
                </c:pt>
                <c:pt idx="19565">
                  <c:v>26.932712956334999</c:v>
                </c:pt>
                <c:pt idx="19566">
                  <c:v>26.934089532514701</c:v>
                </c:pt>
                <c:pt idx="19567">
                  <c:v>26.935466108694499</c:v>
                </c:pt>
                <c:pt idx="19568">
                  <c:v>26.9368426848742</c:v>
                </c:pt>
                <c:pt idx="19569">
                  <c:v>26.938219261053899</c:v>
                </c:pt>
                <c:pt idx="19570">
                  <c:v>26.9395958372336</c:v>
                </c:pt>
                <c:pt idx="19571">
                  <c:v>26.940972413413402</c:v>
                </c:pt>
                <c:pt idx="19572">
                  <c:v>26.9423489895931</c:v>
                </c:pt>
                <c:pt idx="19573">
                  <c:v>26.943725565772802</c:v>
                </c:pt>
                <c:pt idx="19574">
                  <c:v>26.9451021419525</c:v>
                </c:pt>
                <c:pt idx="19575">
                  <c:v>26.946478718132301</c:v>
                </c:pt>
                <c:pt idx="19576">
                  <c:v>26.947855294311999</c:v>
                </c:pt>
                <c:pt idx="19577">
                  <c:v>26.949231870491701</c:v>
                </c:pt>
                <c:pt idx="19578">
                  <c:v>26.950608446671399</c:v>
                </c:pt>
                <c:pt idx="19579">
                  <c:v>26.951985022851201</c:v>
                </c:pt>
                <c:pt idx="19580">
                  <c:v>26.953361599030899</c:v>
                </c:pt>
                <c:pt idx="19581">
                  <c:v>26.954738175210601</c:v>
                </c:pt>
                <c:pt idx="19582">
                  <c:v>26.956114751390299</c:v>
                </c:pt>
                <c:pt idx="19583">
                  <c:v>26.9574913275701</c:v>
                </c:pt>
                <c:pt idx="19584">
                  <c:v>26.958867903749798</c:v>
                </c:pt>
                <c:pt idx="19585">
                  <c:v>26.9602444799295</c:v>
                </c:pt>
                <c:pt idx="19586">
                  <c:v>26.961621056109198</c:v>
                </c:pt>
                <c:pt idx="19587">
                  <c:v>26.962997632288999</c:v>
                </c:pt>
                <c:pt idx="19588">
                  <c:v>26.964374208468701</c:v>
                </c:pt>
                <c:pt idx="19589">
                  <c:v>26.965750784648399</c:v>
                </c:pt>
                <c:pt idx="19590">
                  <c:v>26.967127360828201</c:v>
                </c:pt>
                <c:pt idx="19591">
                  <c:v>26.968503937007899</c:v>
                </c:pt>
                <c:pt idx="19592">
                  <c:v>26.969880513187601</c:v>
                </c:pt>
                <c:pt idx="19593">
                  <c:v>26.971257089367299</c:v>
                </c:pt>
                <c:pt idx="19594">
                  <c:v>26.9726336655471</c:v>
                </c:pt>
                <c:pt idx="19595">
                  <c:v>26.974010241726798</c:v>
                </c:pt>
                <c:pt idx="19596">
                  <c:v>26.9753868179065</c:v>
                </c:pt>
                <c:pt idx="19597">
                  <c:v>26.976763394086198</c:v>
                </c:pt>
                <c:pt idx="19598">
                  <c:v>26.978139970266</c:v>
                </c:pt>
                <c:pt idx="19599">
                  <c:v>26.979516546445701</c:v>
                </c:pt>
                <c:pt idx="19600">
                  <c:v>26.9808931226254</c:v>
                </c:pt>
                <c:pt idx="19601">
                  <c:v>26.982269698805101</c:v>
                </c:pt>
                <c:pt idx="19602">
                  <c:v>26.983646274984899</c:v>
                </c:pt>
                <c:pt idx="19603">
                  <c:v>26.985022851164601</c:v>
                </c:pt>
                <c:pt idx="19604">
                  <c:v>26.986399427344299</c:v>
                </c:pt>
                <c:pt idx="19605">
                  <c:v>26.987776003524001</c:v>
                </c:pt>
                <c:pt idx="19606">
                  <c:v>26.989152579703799</c:v>
                </c:pt>
                <c:pt idx="19607">
                  <c:v>26.9905291558835</c:v>
                </c:pt>
                <c:pt idx="19608">
                  <c:v>26.991905732063199</c:v>
                </c:pt>
                <c:pt idx="19609">
                  <c:v>26.9932823082429</c:v>
                </c:pt>
                <c:pt idx="19610">
                  <c:v>26.994658884422702</c:v>
                </c:pt>
                <c:pt idx="19611">
                  <c:v>26.9960354606024</c:v>
                </c:pt>
                <c:pt idx="19612">
                  <c:v>26.997412036782102</c:v>
                </c:pt>
                <c:pt idx="19613">
                  <c:v>26.9987886129618</c:v>
                </c:pt>
                <c:pt idx="19614">
                  <c:v>27.000165189141601</c:v>
                </c:pt>
                <c:pt idx="19615">
                  <c:v>27.001541765321299</c:v>
                </c:pt>
                <c:pt idx="19616">
                  <c:v>27.002918341501001</c:v>
                </c:pt>
                <c:pt idx="19617">
                  <c:v>27.004294917680799</c:v>
                </c:pt>
                <c:pt idx="19618">
                  <c:v>27.0056714938605</c:v>
                </c:pt>
                <c:pt idx="19619">
                  <c:v>27.007048070040199</c:v>
                </c:pt>
                <c:pt idx="19620">
                  <c:v>27.0084246462199</c:v>
                </c:pt>
                <c:pt idx="19621">
                  <c:v>27.009801222399702</c:v>
                </c:pt>
                <c:pt idx="19622">
                  <c:v>27.0111777985794</c:v>
                </c:pt>
                <c:pt idx="19623">
                  <c:v>27.012554374759102</c:v>
                </c:pt>
                <c:pt idx="19624">
                  <c:v>27.0139309509388</c:v>
                </c:pt>
                <c:pt idx="19625">
                  <c:v>27.015307527118601</c:v>
                </c:pt>
                <c:pt idx="19626">
                  <c:v>27.016684103298299</c:v>
                </c:pt>
                <c:pt idx="19627">
                  <c:v>27.018060679478001</c:v>
                </c:pt>
                <c:pt idx="19628">
                  <c:v>27.019437255657699</c:v>
                </c:pt>
                <c:pt idx="19629">
                  <c:v>27.020813831837501</c:v>
                </c:pt>
                <c:pt idx="19630">
                  <c:v>27.022190408017199</c:v>
                </c:pt>
                <c:pt idx="19631">
                  <c:v>27.023566984196901</c:v>
                </c:pt>
                <c:pt idx="19632">
                  <c:v>27.024943560376599</c:v>
                </c:pt>
                <c:pt idx="19633">
                  <c:v>27.0263201365564</c:v>
                </c:pt>
                <c:pt idx="19634">
                  <c:v>27.027696712736098</c:v>
                </c:pt>
                <c:pt idx="19635">
                  <c:v>27.0290732889158</c:v>
                </c:pt>
                <c:pt idx="19636">
                  <c:v>27.030449865095498</c:v>
                </c:pt>
                <c:pt idx="19637">
                  <c:v>27.0318264412753</c:v>
                </c:pt>
                <c:pt idx="19638">
                  <c:v>27.033203017455001</c:v>
                </c:pt>
                <c:pt idx="19639">
                  <c:v>27.0345795936347</c:v>
                </c:pt>
                <c:pt idx="19640">
                  <c:v>27.035956169814401</c:v>
                </c:pt>
                <c:pt idx="19641">
                  <c:v>27.037332745994199</c:v>
                </c:pt>
                <c:pt idx="19642">
                  <c:v>27.038709322173901</c:v>
                </c:pt>
                <c:pt idx="19643">
                  <c:v>27.040085898353599</c:v>
                </c:pt>
                <c:pt idx="19644">
                  <c:v>27.041462474533301</c:v>
                </c:pt>
                <c:pt idx="19645">
                  <c:v>27.042839050713098</c:v>
                </c:pt>
                <c:pt idx="19646">
                  <c:v>27.0442156268928</c:v>
                </c:pt>
                <c:pt idx="19647">
                  <c:v>27.045592203072498</c:v>
                </c:pt>
                <c:pt idx="19648">
                  <c:v>27.0469687792522</c:v>
                </c:pt>
                <c:pt idx="19649">
                  <c:v>27.048345355432001</c:v>
                </c:pt>
                <c:pt idx="19650">
                  <c:v>27.0497219316117</c:v>
                </c:pt>
                <c:pt idx="19651">
                  <c:v>27.051098507791401</c:v>
                </c:pt>
                <c:pt idx="19652">
                  <c:v>27.052475083971199</c:v>
                </c:pt>
                <c:pt idx="19653">
                  <c:v>27.053851660150901</c:v>
                </c:pt>
                <c:pt idx="19654">
                  <c:v>27.055228236330599</c:v>
                </c:pt>
                <c:pt idx="19655">
                  <c:v>27.056604812510301</c:v>
                </c:pt>
                <c:pt idx="19656">
                  <c:v>27.057981388690099</c:v>
                </c:pt>
                <c:pt idx="19657">
                  <c:v>27.0593579648698</c:v>
                </c:pt>
                <c:pt idx="19658">
                  <c:v>27.060734541049499</c:v>
                </c:pt>
                <c:pt idx="19659">
                  <c:v>27.0621111172292</c:v>
                </c:pt>
                <c:pt idx="19660">
                  <c:v>27.063487693409002</c:v>
                </c:pt>
                <c:pt idx="19661">
                  <c:v>27.0648642695887</c:v>
                </c:pt>
                <c:pt idx="19662">
                  <c:v>27.066240845768402</c:v>
                </c:pt>
                <c:pt idx="19663">
                  <c:v>27.0676174219481</c:v>
                </c:pt>
                <c:pt idx="19664">
                  <c:v>27.068993998127901</c:v>
                </c:pt>
                <c:pt idx="19665">
                  <c:v>27.070370574307599</c:v>
                </c:pt>
                <c:pt idx="19666">
                  <c:v>27.071747150487301</c:v>
                </c:pt>
                <c:pt idx="19667">
                  <c:v>27.073123726666999</c:v>
                </c:pt>
                <c:pt idx="19668">
                  <c:v>27.074500302846801</c:v>
                </c:pt>
                <c:pt idx="19669">
                  <c:v>27.075876879026499</c:v>
                </c:pt>
                <c:pt idx="19670">
                  <c:v>27.077253455206201</c:v>
                </c:pt>
                <c:pt idx="19671">
                  <c:v>27.078630031385899</c:v>
                </c:pt>
                <c:pt idx="19672">
                  <c:v>27.0800066075657</c:v>
                </c:pt>
                <c:pt idx="19673">
                  <c:v>27.081383183745402</c:v>
                </c:pt>
                <c:pt idx="19674">
                  <c:v>27.0827597599251</c:v>
                </c:pt>
                <c:pt idx="19675">
                  <c:v>27.084136336104802</c:v>
                </c:pt>
                <c:pt idx="19676">
                  <c:v>27.085512912284599</c:v>
                </c:pt>
                <c:pt idx="19677">
                  <c:v>27.086889488464301</c:v>
                </c:pt>
                <c:pt idx="19678">
                  <c:v>27.088266064643999</c:v>
                </c:pt>
                <c:pt idx="19679">
                  <c:v>27.089642640823701</c:v>
                </c:pt>
                <c:pt idx="19680">
                  <c:v>27.091019217003499</c:v>
                </c:pt>
                <c:pt idx="19681">
                  <c:v>27.092395793183201</c:v>
                </c:pt>
                <c:pt idx="19682">
                  <c:v>27.093772369362899</c:v>
                </c:pt>
                <c:pt idx="19683">
                  <c:v>27.0951489455427</c:v>
                </c:pt>
                <c:pt idx="19684">
                  <c:v>27.096525521722398</c:v>
                </c:pt>
                <c:pt idx="19685">
                  <c:v>27.0979020979021</c:v>
                </c:pt>
                <c:pt idx="19686">
                  <c:v>27.099278674081798</c:v>
                </c:pt>
                <c:pt idx="19687">
                  <c:v>27.1006552502616</c:v>
                </c:pt>
                <c:pt idx="19688">
                  <c:v>27.102031826441301</c:v>
                </c:pt>
                <c:pt idx="19689">
                  <c:v>27.103408402621</c:v>
                </c:pt>
                <c:pt idx="19690">
                  <c:v>27.104784978800701</c:v>
                </c:pt>
                <c:pt idx="19691">
                  <c:v>27.106161554980499</c:v>
                </c:pt>
                <c:pt idx="19692">
                  <c:v>27.107538131160201</c:v>
                </c:pt>
                <c:pt idx="19693">
                  <c:v>27.108914707339899</c:v>
                </c:pt>
                <c:pt idx="19694">
                  <c:v>27.110291283519601</c:v>
                </c:pt>
                <c:pt idx="19695">
                  <c:v>27.111667859699399</c:v>
                </c:pt>
                <c:pt idx="19696">
                  <c:v>27.1130444358791</c:v>
                </c:pt>
                <c:pt idx="19697">
                  <c:v>27.114421012058799</c:v>
                </c:pt>
                <c:pt idx="19698">
                  <c:v>27.1157975882385</c:v>
                </c:pt>
                <c:pt idx="19699">
                  <c:v>27.117174164418302</c:v>
                </c:pt>
                <c:pt idx="19700">
                  <c:v>27.118550740598</c:v>
                </c:pt>
                <c:pt idx="19701">
                  <c:v>27.119927316777702</c:v>
                </c:pt>
                <c:pt idx="19702">
                  <c:v>27.1213038929574</c:v>
                </c:pt>
                <c:pt idx="19703">
                  <c:v>27.122680469137201</c:v>
                </c:pt>
                <c:pt idx="19704">
                  <c:v>27.124057045316899</c:v>
                </c:pt>
                <c:pt idx="19705">
                  <c:v>27.125433621496601</c:v>
                </c:pt>
                <c:pt idx="19706">
                  <c:v>27.126810197676299</c:v>
                </c:pt>
                <c:pt idx="19707">
                  <c:v>27.1281867738561</c:v>
                </c:pt>
                <c:pt idx="19708">
                  <c:v>27.129563350035799</c:v>
                </c:pt>
                <c:pt idx="19709">
                  <c:v>27.1309399262155</c:v>
                </c:pt>
                <c:pt idx="19710">
                  <c:v>27.132316502395199</c:v>
                </c:pt>
                <c:pt idx="19711">
                  <c:v>27.133693078575</c:v>
                </c:pt>
                <c:pt idx="19712">
                  <c:v>27.135069654754702</c:v>
                </c:pt>
                <c:pt idx="19713">
                  <c:v>27.1364462309344</c:v>
                </c:pt>
                <c:pt idx="19714">
                  <c:v>27.137822807114201</c:v>
                </c:pt>
                <c:pt idx="19715">
                  <c:v>27.139199383293899</c:v>
                </c:pt>
                <c:pt idx="19716">
                  <c:v>27.140575959473601</c:v>
                </c:pt>
                <c:pt idx="19717">
                  <c:v>27.141952535653299</c:v>
                </c:pt>
                <c:pt idx="19718">
                  <c:v>27.143329111833101</c:v>
                </c:pt>
                <c:pt idx="19719">
                  <c:v>27.144705688012799</c:v>
                </c:pt>
                <c:pt idx="19720">
                  <c:v>27.146082264192501</c:v>
                </c:pt>
                <c:pt idx="19721">
                  <c:v>27.147458840372199</c:v>
                </c:pt>
                <c:pt idx="19722">
                  <c:v>27.148835416552</c:v>
                </c:pt>
                <c:pt idx="19723">
                  <c:v>27.150211992731698</c:v>
                </c:pt>
                <c:pt idx="19724">
                  <c:v>27.1515885689114</c:v>
                </c:pt>
                <c:pt idx="19725">
                  <c:v>27.152965145091098</c:v>
                </c:pt>
                <c:pt idx="19726">
                  <c:v>27.1543417212709</c:v>
                </c:pt>
                <c:pt idx="19727">
                  <c:v>27.155718297450601</c:v>
                </c:pt>
                <c:pt idx="19728">
                  <c:v>27.1570948736303</c:v>
                </c:pt>
                <c:pt idx="19729">
                  <c:v>27.158471449810001</c:v>
                </c:pt>
                <c:pt idx="19730">
                  <c:v>27.159848025989799</c:v>
                </c:pt>
                <c:pt idx="19731">
                  <c:v>27.161224602169501</c:v>
                </c:pt>
                <c:pt idx="19732">
                  <c:v>27.162601178349199</c:v>
                </c:pt>
                <c:pt idx="19733">
                  <c:v>27.163977754528901</c:v>
                </c:pt>
                <c:pt idx="19734">
                  <c:v>27.165354330708698</c:v>
                </c:pt>
                <c:pt idx="19735">
                  <c:v>27.1667309068884</c:v>
                </c:pt>
                <c:pt idx="19736">
                  <c:v>27.168107483068098</c:v>
                </c:pt>
                <c:pt idx="19737">
                  <c:v>27.1694840592478</c:v>
                </c:pt>
                <c:pt idx="19738">
                  <c:v>27.170860635427601</c:v>
                </c:pt>
                <c:pt idx="19739">
                  <c:v>27.1722372116073</c:v>
                </c:pt>
                <c:pt idx="19740">
                  <c:v>27.173613787787001</c:v>
                </c:pt>
                <c:pt idx="19741">
                  <c:v>27.1749903639667</c:v>
                </c:pt>
                <c:pt idx="19742">
                  <c:v>27.176366940146501</c:v>
                </c:pt>
                <c:pt idx="19743">
                  <c:v>27.177743516326199</c:v>
                </c:pt>
                <c:pt idx="19744">
                  <c:v>27.179120092505901</c:v>
                </c:pt>
                <c:pt idx="19745">
                  <c:v>27.180496668685699</c:v>
                </c:pt>
                <c:pt idx="19746">
                  <c:v>27.1818732448654</c:v>
                </c:pt>
                <c:pt idx="19747">
                  <c:v>27.183249821045099</c:v>
                </c:pt>
                <c:pt idx="19748">
                  <c:v>27.1846263972248</c:v>
                </c:pt>
                <c:pt idx="19749">
                  <c:v>27.186002973404602</c:v>
                </c:pt>
                <c:pt idx="19750">
                  <c:v>27.1873795495843</c:v>
                </c:pt>
                <c:pt idx="19751">
                  <c:v>27.188756125764002</c:v>
                </c:pt>
                <c:pt idx="19752">
                  <c:v>27.1901327019437</c:v>
                </c:pt>
                <c:pt idx="19753">
                  <c:v>27.191509278123501</c:v>
                </c:pt>
                <c:pt idx="19754">
                  <c:v>27.192885854303199</c:v>
                </c:pt>
                <c:pt idx="19755">
                  <c:v>27.194262430482901</c:v>
                </c:pt>
                <c:pt idx="19756">
                  <c:v>27.195639006662599</c:v>
                </c:pt>
                <c:pt idx="19757">
                  <c:v>27.197015582842401</c:v>
                </c:pt>
                <c:pt idx="19758">
                  <c:v>27.198392159022099</c:v>
                </c:pt>
                <c:pt idx="19759">
                  <c:v>27.1997687352018</c:v>
                </c:pt>
                <c:pt idx="19760">
                  <c:v>27.201145311381499</c:v>
                </c:pt>
                <c:pt idx="19761">
                  <c:v>27.2025218875613</c:v>
                </c:pt>
                <c:pt idx="19762">
                  <c:v>27.203898463741002</c:v>
                </c:pt>
                <c:pt idx="19763">
                  <c:v>27.2052750399207</c:v>
                </c:pt>
                <c:pt idx="19764">
                  <c:v>27.206651616100402</c:v>
                </c:pt>
                <c:pt idx="19765">
                  <c:v>27.208028192280199</c:v>
                </c:pt>
                <c:pt idx="19766">
                  <c:v>27.209404768459901</c:v>
                </c:pt>
                <c:pt idx="19767">
                  <c:v>27.210781344639599</c:v>
                </c:pt>
                <c:pt idx="19768">
                  <c:v>27.212157920819301</c:v>
                </c:pt>
                <c:pt idx="19769">
                  <c:v>27.213534496999099</c:v>
                </c:pt>
                <c:pt idx="19770">
                  <c:v>27.214911073178801</c:v>
                </c:pt>
                <c:pt idx="19771">
                  <c:v>27.216287649358499</c:v>
                </c:pt>
                <c:pt idx="19772">
                  <c:v>27.217664225538201</c:v>
                </c:pt>
                <c:pt idx="19773">
                  <c:v>27.219040801717998</c:v>
                </c:pt>
                <c:pt idx="19774">
                  <c:v>27.2204173778977</c:v>
                </c:pt>
                <c:pt idx="19775">
                  <c:v>27.221793954077398</c:v>
                </c:pt>
                <c:pt idx="19776">
                  <c:v>27.2231705302571</c:v>
                </c:pt>
                <c:pt idx="19777">
                  <c:v>27.224547106436901</c:v>
                </c:pt>
                <c:pt idx="19778">
                  <c:v>27.2259236826166</c:v>
                </c:pt>
                <c:pt idx="19779">
                  <c:v>27.227300258796301</c:v>
                </c:pt>
                <c:pt idx="19780">
                  <c:v>27.228676834976099</c:v>
                </c:pt>
                <c:pt idx="19781">
                  <c:v>27.230053411155801</c:v>
                </c:pt>
                <c:pt idx="19782">
                  <c:v>27.231429987335499</c:v>
                </c:pt>
                <c:pt idx="19783">
                  <c:v>27.232806563515201</c:v>
                </c:pt>
                <c:pt idx="19784">
                  <c:v>27.234183139694998</c:v>
                </c:pt>
                <c:pt idx="19785">
                  <c:v>27.2355597158747</c:v>
                </c:pt>
                <c:pt idx="19786">
                  <c:v>27.236936292054398</c:v>
                </c:pt>
                <c:pt idx="19787">
                  <c:v>27.2383128682341</c:v>
                </c:pt>
                <c:pt idx="19788">
                  <c:v>27.239689444413901</c:v>
                </c:pt>
                <c:pt idx="19789">
                  <c:v>27.2410660205936</c:v>
                </c:pt>
                <c:pt idx="19790">
                  <c:v>27.242442596773301</c:v>
                </c:pt>
                <c:pt idx="19791">
                  <c:v>27.243819172953</c:v>
                </c:pt>
                <c:pt idx="19792">
                  <c:v>27.245195749132801</c:v>
                </c:pt>
                <c:pt idx="19793">
                  <c:v>27.246572325312499</c:v>
                </c:pt>
                <c:pt idx="19794">
                  <c:v>27.247948901492201</c:v>
                </c:pt>
                <c:pt idx="19795">
                  <c:v>27.249325477671899</c:v>
                </c:pt>
                <c:pt idx="19796">
                  <c:v>27.2507020538517</c:v>
                </c:pt>
                <c:pt idx="19797">
                  <c:v>27.252078630031399</c:v>
                </c:pt>
                <c:pt idx="19798">
                  <c:v>27.2534552062111</c:v>
                </c:pt>
                <c:pt idx="19799">
                  <c:v>27.254831782390799</c:v>
                </c:pt>
                <c:pt idx="19800">
                  <c:v>27.2562083585706</c:v>
                </c:pt>
                <c:pt idx="19801">
                  <c:v>27.257584934750302</c:v>
                </c:pt>
                <c:pt idx="19802">
                  <c:v>27.25896151093</c:v>
                </c:pt>
                <c:pt idx="19803">
                  <c:v>27.260338087109702</c:v>
                </c:pt>
                <c:pt idx="19804">
                  <c:v>27.261714663289499</c:v>
                </c:pt>
                <c:pt idx="19805">
                  <c:v>27.263091239469201</c:v>
                </c:pt>
                <c:pt idx="19806">
                  <c:v>27.264467815648899</c:v>
                </c:pt>
                <c:pt idx="19807">
                  <c:v>27.265844391828601</c:v>
                </c:pt>
                <c:pt idx="19808">
                  <c:v>27.267220968008399</c:v>
                </c:pt>
                <c:pt idx="19809">
                  <c:v>27.268597544188101</c:v>
                </c:pt>
                <c:pt idx="19810">
                  <c:v>27.269974120367799</c:v>
                </c:pt>
                <c:pt idx="19811">
                  <c:v>27.2713506965476</c:v>
                </c:pt>
                <c:pt idx="19812">
                  <c:v>27.272727272727298</c:v>
                </c:pt>
                <c:pt idx="19813">
                  <c:v>27.274103848907</c:v>
                </c:pt>
                <c:pt idx="19814">
                  <c:v>27.275480425086698</c:v>
                </c:pt>
                <c:pt idx="19815">
                  <c:v>27.276857001266499</c:v>
                </c:pt>
                <c:pt idx="19816">
                  <c:v>27.278233577446201</c:v>
                </c:pt>
                <c:pt idx="19817">
                  <c:v>27.279610153625899</c:v>
                </c:pt>
                <c:pt idx="19818">
                  <c:v>27.280986729805601</c:v>
                </c:pt>
                <c:pt idx="19819">
                  <c:v>27.282363305985399</c:v>
                </c:pt>
                <c:pt idx="19820">
                  <c:v>27.283739882165101</c:v>
                </c:pt>
                <c:pt idx="19821">
                  <c:v>27.285116458344799</c:v>
                </c:pt>
                <c:pt idx="19822">
                  <c:v>27.286493034524501</c:v>
                </c:pt>
                <c:pt idx="19823">
                  <c:v>27.287869610704298</c:v>
                </c:pt>
                <c:pt idx="19824">
                  <c:v>27.289246186884</c:v>
                </c:pt>
                <c:pt idx="19825">
                  <c:v>27.290622763063698</c:v>
                </c:pt>
                <c:pt idx="19826">
                  <c:v>27.2919993392434</c:v>
                </c:pt>
                <c:pt idx="19827">
                  <c:v>27.293375915423201</c:v>
                </c:pt>
                <c:pt idx="19828">
                  <c:v>27.2947524916029</c:v>
                </c:pt>
                <c:pt idx="19829">
                  <c:v>27.296129067782601</c:v>
                </c:pt>
                <c:pt idx="19830">
                  <c:v>27.2975056439623</c:v>
                </c:pt>
                <c:pt idx="19831">
                  <c:v>27.298882220142101</c:v>
                </c:pt>
                <c:pt idx="19832">
                  <c:v>27.300258796321799</c:v>
                </c:pt>
                <c:pt idx="19833">
                  <c:v>27.301635372501501</c:v>
                </c:pt>
                <c:pt idx="19834">
                  <c:v>27.303011948681199</c:v>
                </c:pt>
                <c:pt idx="19835">
                  <c:v>27.304388524861</c:v>
                </c:pt>
                <c:pt idx="19836">
                  <c:v>27.305765101040699</c:v>
                </c:pt>
                <c:pt idx="19837">
                  <c:v>27.3071416772204</c:v>
                </c:pt>
                <c:pt idx="19838">
                  <c:v>27.308518253400099</c:v>
                </c:pt>
                <c:pt idx="19839">
                  <c:v>27.3098948295799</c:v>
                </c:pt>
                <c:pt idx="19840">
                  <c:v>27.311271405759602</c:v>
                </c:pt>
                <c:pt idx="19841">
                  <c:v>27.3126479819393</c:v>
                </c:pt>
                <c:pt idx="19842">
                  <c:v>27.314024558119101</c:v>
                </c:pt>
                <c:pt idx="19843">
                  <c:v>27.315401134298799</c:v>
                </c:pt>
                <c:pt idx="19844">
                  <c:v>27.316777710478501</c:v>
                </c:pt>
                <c:pt idx="19845">
                  <c:v>27.318154286658199</c:v>
                </c:pt>
                <c:pt idx="19846">
                  <c:v>27.319530862838</c:v>
                </c:pt>
                <c:pt idx="19847">
                  <c:v>27.320907439017699</c:v>
                </c:pt>
                <c:pt idx="19848">
                  <c:v>27.3222840151974</c:v>
                </c:pt>
                <c:pt idx="19849">
                  <c:v>27.323660591377099</c:v>
                </c:pt>
                <c:pt idx="19850">
                  <c:v>27.3250371675569</c:v>
                </c:pt>
                <c:pt idx="19851">
                  <c:v>27.326413743736602</c:v>
                </c:pt>
                <c:pt idx="19852">
                  <c:v>27.3277903199163</c:v>
                </c:pt>
                <c:pt idx="19853">
                  <c:v>27.329166896096002</c:v>
                </c:pt>
                <c:pt idx="19854">
                  <c:v>27.330543472275799</c:v>
                </c:pt>
                <c:pt idx="19855">
                  <c:v>27.331920048455501</c:v>
                </c:pt>
                <c:pt idx="19856">
                  <c:v>27.333296624635199</c:v>
                </c:pt>
                <c:pt idx="19857">
                  <c:v>27.334673200814901</c:v>
                </c:pt>
                <c:pt idx="19858">
                  <c:v>27.336049776994699</c:v>
                </c:pt>
                <c:pt idx="19859">
                  <c:v>27.337426353174401</c:v>
                </c:pt>
                <c:pt idx="19860">
                  <c:v>27.338802929354099</c:v>
                </c:pt>
                <c:pt idx="19861">
                  <c:v>27.340179505533801</c:v>
                </c:pt>
                <c:pt idx="19862">
                  <c:v>27.341556081713598</c:v>
                </c:pt>
                <c:pt idx="19863">
                  <c:v>27.3429326578933</c:v>
                </c:pt>
                <c:pt idx="19864">
                  <c:v>27.344309234072998</c:v>
                </c:pt>
                <c:pt idx="19865">
                  <c:v>27.3456858102527</c:v>
                </c:pt>
                <c:pt idx="19866">
                  <c:v>27.347062386432501</c:v>
                </c:pt>
                <c:pt idx="19867">
                  <c:v>27.3484389626122</c:v>
                </c:pt>
                <c:pt idx="19868">
                  <c:v>27.349815538791901</c:v>
                </c:pt>
                <c:pt idx="19869">
                  <c:v>27.3511921149716</c:v>
                </c:pt>
                <c:pt idx="19870">
                  <c:v>27.352568691151401</c:v>
                </c:pt>
                <c:pt idx="19871">
                  <c:v>27.353945267331099</c:v>
                </c:pt>
                <c:pt idx="19872">
                  <c:v>27.355321843510801</c:v>
                </c:pt>
                <c:pt idx="19873">
                  <c:v>27.356698419690598</c:v>
                </c:pt>
                <c:pt idx="19874">
                  <c:v>27.3580749958703</c:v>
                </c:pt>
                <c:pt idx="19875">
                  <c:v>27.359451572049998</c:v>
                </c:pt>
                <c:pt idx="19876">
                  <c:v>27.3608281482297</c:v>
                </c:pt>
                <c:pt idx="19877">
                  <c:v>27.362204724409501</c:v>
                </c:pt>
                <c:pt idx="19878">
                  <c:v>27.3635813005892</c:v>
                </c:pt>
                <c:pt idx="19879">
                  <c:v>27.364957876768901</c:v>
                </c:pt>
                <c:pt idx="19880">
                  <c:v>27.3663344529486</c:v>
                </c:pt>
                <c:pt idx="19881">
                  <c:v>27.367711029128401</c:v>
                </c:pt>
                <c:pt idx="19882">
                  <c:v>27.369087605308099</c:v>
                </c:pt>
                <c:pt idx="19883">
                  <c:v>27.370464181487801</c:v>
                </c:pt>
                <c:pt idx="19884">
                  <c:v>27.371840757667499</c:v>
                </c:pt>
                <c:pt idx="19885">
                  <c:v>27.3732173338473</c:v>
                </c:pt>
                <c:pt idx="19886">
                  <c:v>27.374593910026999</c:v>
                </c:pt>
                <c:pt idx="19887">
                  <c:v>27.3759704862067</c:v>
                </c:pt>
                <c:pt idx="19888">
                  <c:v>27.377347062386399</c:v>
                </c:pt>
                <c:pt idx="19889">
                  <c:v>27.3787236385662</c:v>
                </c:pt>
                <c:pt idx="19890">
                  <c:v>27.380100214745902</c:v>
                </c:pt>
                <c:pt idx="19891">
                  <c:v>27.3814767909256</c:v>
                </c:pt>
                <c:pt idx="19892">
                  <c:v>27.382853367105302</c:v>
                </c:pt>
                <c:pt idx="19893">
                  <c:v>27.384229943285099</c:v>
                </c:pt>
                <c:pt idx="19894">
                  <c:v>27.385606519464801</c:v>
                </c:pt>
                <c:pt idx="19895">
                  <c:v>27.386983095644499</c:v>
                </c:pt>
                <c:pt idx="19896">
                  <c:v>27.388359671824201</c:v>
                </c:pt>
                <c:pt idx="19897">
                  <c:v>27.389736248003999</c:v>
                </c:pt>
                <c:pt idx="19898">
                  <c:v>27.391112824183701</c:v>
                </c:pt>
                <c:pt idx="19899">
                  <c:v>27.392489400363399</c:v>
                </c:pt>
                <c:pt idx="19900">
                  <c:v>27.393865976543101</c:v>
                </c:pt>
                <c:pt idx="19901">
                  <c:v>27.395242552722902</c:v>
                </c:pt>
                <c:pt idx="19902">
                  <c:v>27.3966191289026</c:v>
                </c:pt>
                <c:pt idx="19903">
                  <c:v>27.397995705082302</c:v>
                </c:pt>
                <c:pt idx="19904">
                  <c:v>27.399372281262099</c:v>
                </c:pt>
                <c:pt idx="19905">
                  <c:v>27.400748857441801</c:v>
                </c:pt>
                <c:pt idx="19906">
                  <c:v>27.402125433621499</c:v>
                </c:pt>
                <c:pt idx="19907">
                  <c:v>27.403502009801201</c:v>
                </c:pt>
                <c:pt idx="19908">
                  <c:v>27.404878585980999</c:v>
                </c:pt>
                <c:pt idx="19909">
                  <c:v>27.406255162160701</c:v>
                </c:pt>
                <c:pt idx="19910">
                  <c:v>27.407631738340399</c:v>
                </c:pt>
                <c:pt idx="19911">
                  <c:v>27.409008314520101</c:v>
                </c:pt>
                <c:pt idx="19912">
                  <c:v>27.410384890699898</c:v>
                </c:pt>
                <c:pt idx="19913">
                  <c:v>27.4117614668796</c:v>
                </c:pt>
                <c:pt idx="19914">
                  <c:v>27.413138043059298</c:v>
                </c:pt>
                <c:pt idx="19915">
                  <c:v>27.414514619239</c:v>
                </c:pt>
                <c:pt idx="19916">
                  <c:v>27.415891195418801</c:v>
                </c:pt>
                <c:pt idx="19917">
                  <c:v>27.4172677715985</c:v>
                </c:pt>
                <c:pt idx="19918">
                  <c:v>27.418644347778201</c:v>
                </c:pt>
                <c:pt idx="19919">
                  <c:v>27.4200209239579</c:v>
                </c:pt>
                <c:pt idx="19920">
                  <c:v>27.421397500137701</c:v>
                </c:pt>
                <c:pt idx="19921">
                  <c:v>27.422774076317399</c:v>
                </c:pt>
                <c:pt idx="19922">
                  <c:v>27.424150652497101</c:v>
                </c:pt>
                <c:pt idx="19923">
                  <c:v>27.425527228676799</c:v>
                </c:pt>
                <c:pt idx="19924">
                  <c:v>27.4269038048566</c:v>
                </c:pt>
                <c:pt idx="19925">
                  <c:v>27.428280381036299</c:v>
                </c:pt>
                <c:pt idx="19926">
                  <c:v>27.429656957216</c:v>
                </c:pt>
                <c:pt idx="19927">
                  <c:v>27.431033533395698</c:v>
                </c:pt>
                <c:pt idx="19928">
                  <c:v>27.4324101095755</c:v>
                </c:pt>
                <c:pt idx="19929">
                  <c:v>27.433786685755202</c:v>
                </c:pt>
                <c:pt idx="19930">
                  <c:v>27.4351632619349</c:v>
                </c:pt>
                <c:pt idx="19931">
                  <c:v>27.436539838114602</c:v>
                </c:pt>
                <c:pt idx="19932">
                  <c:v>27.437916414294399</c:v>
                </c:pt>
                <c:pt idx="19933">
                  <c:v>27.439292990474101</c:v>
                </c:pt>
                <c:pt idx="19934">
                  <c:v>27.440669566653799</c:v>
                </c:pt>
                <c:pt idx="19935">
                  <c:v>27.442046142833501</c:v>
                </c:pt>
                <c:pt idx="19936">
                  <c:v>27.443422719013299</c:v>
                </c:pt>
                <c:pt idx="19937">
                  <c:v>27.444799295193</c:v>
                </c:pt>
                <c:pt idx="19938">
                  <c:v>27.446175871372699</c:v>
                </c:pt>
                <c:pt idx="19939">
                  <c:v>27.4475524475525</c:v>
                </c:pt>
                <c:pt idx="19940">
                  <c:v>27.448929023732202</c:v>
                </c:pt>
                <c:pt idx="19941">
                  <c:v>27.4503055999119</c:v>
                </c:pt>
                <c:pt idx="19942">
                  <c:v>27.451682176091602</c:v>
                </c:pt>
                <c:pt idx="19943">
                  <c:v>27.453058752271399</c:v>
                </c:pt>
                <c:pt idx="19944">
                  <c:v>27.454435328451101</c:v>
                </c:pt>
                <c:pt idx="19945">
                  <c:v>27.455811904630799</c:v>
                </c:pt>
                <c:pt idx="19946">
                  <c:v>27.457188480810501</c:v>
                </c:pt>
                <c:pt idx="19947">
                  <c:v>27.458565056990299</c:v>
                </c:pt>
                <c:pt idx="19948">
                  <c:v>27.459941633170001</c:v>
                </c:pt>
                <c:pt idx="19949">
                  <c:v>27.461318209349699</c:v>
                </c:pt>
                <c:pt idx="19950">
                  <c:v>27.462694785529401</c:v>
                </c:pt>
                <c:pt idx="19951">
                  <c:v>27.464071361709198</c:v>
                </c:pt>
                <c:pt idx="19952">
                  <c:v>27.4654479378889</c:v>
                </c:pt>
                <c:pt idx="19953">
                  <c:v>27.466824514068598</c:v>
                </c:pt>
                <c:pt idx="19954">
                  <c:v>27.4682010902483</c:v>
                </c:pt>
                <c:pt idx="19955">
                  <c:v>27.469577666428101</c:v>
                </c:pt>
                <c:pt idx="19956">
                  <c:v>27.4709542426078</c:v>
                </c:pt>
                <c:pt idx="19957">
                  <c:v>27.472330818787501</c:v>
                </c:pt>
                <c:pt idx="19958">
                  <c:v>27.473707394967199</c:v>
                </c:pt>
                <c:pt idx="19959">
                  <c:v>27.475083971147001</c:v>
                </c:pt>
                <c:pt idx="19960">
                  <c:v>27.476460547326699</c:v>
                </c:pt>
                <c:pt idx="19961">
                  <c:v>27.477837123506401</c:v>
                </c:pt>
                <c:pt idx="19962">
                  <c:v>27.479213699686099</c:v>
                </c:pt>
                <c:pt idx="19963">
                  <c:v>27.4805902758659</c:v>
                </c:pt>
                <c:pt idx="19964">
                  <c:v>27.481966852045598</c:v>
                </c:pt>
                <c:pt idx="19965">
                  <c:v>27.4833434282253</c:v>
                </c:pt>
                <c:pt idx="19966">
                  <c:v>27.484720004404998</c:v>
                </c:pt>
                <c:pt idx="19967">
                  <c:v>27.4860965805848</c:v>
                </c:pt>
                <c:pt idx="19968">
                  <c:v>27.487473156764501</c:v>
                </c:pt>
                <c:pt idx="19969">
                  <c:v>27.4888497329442</c:v>
                </c:pt>
                <c:pt idx="19970">
                  <c:v>27.490226309124001</c:v>
                </c:pt>
                <c:pt idx="19971">
                  <c:v>27.491602885303699</c:v>
                </c:pt>
                <c:pt idx="19972">
                  <c:v>27.492979461483401</c:v>
                </c:pt>
                <c:pt idx="19973">
                  <c:v>27.494356037663099</c:v>
                </c:pt>
                <c:pt idx="19974">
                  <c:v>27.4957326138429</c:v>
                </c:pt>
                <c:pt idx="19975">
                  <c:v>27.497109190022599</c:v>
                </c:pt>
                <c:pt idx="19976">
                  <c:v>27.4984857662023</c:v>
                </c:pt>
                <c:pt idx="19977">
                  <c:v>27.499862342381999</c:v>
                </c:pt>
                <c:pt idx="19978">
                  <c:v>27.5012389185618</c:v>
                </c:pt>
                <c:pt idx="19979">
                  <c:v>27.502615494741502</c:v>
                </c:pt>
                <c:pt idx="19980">
                  <c:v>27.5039920709212</c:v>
                </c:pt>
                <c:pt idx="19981">
                  <c:v>27.505368647100902</c:v>
                </c:pt>
                <c:pt idx="19982">
                  <c:v>27.506745223280699</c:v>
                </c:pt>
                <c:pt idx="19983">
                  <c:v>27.508121799460401</c:v>
                </c:pt>
                <c:pt idx="19984">
                  <c:v>27.509498375640099</c:v>
                </c:pt>
                <c:pt idx="19985">
                  <c:v>27.510874951819801</c:v>
                </c:pt>
                <c:pt idx="19986">
                  <c:v>27.512251527999599</c:v>
                </c:pt>
                <c:pt idx="19987">
                  <c:v>27.5136281041793</c:v>
                </c:pt>
                <c:pt idx="19988">
                  <c:v>27.515004680358999</c:v>
                </c:pt>
                <c:pt idx="19989">
                  <c:v>27.5163812565387</c:v>
                </c:pt>
                <c:pt idx="19990">
                  <c:v>27.517757832718502</c:v>
                </c:pt>
                <c:pt idx="19991">
                  <c:v>27.5191344088982</c:v>
                </c:pt>
                <c:pt idx="19992">
                  <c:v>27.520510985077902</c:v>
                </c:pt>
                <c:pt idx="19993">
                  <c:v>27.5218875612576</c:v>
                </c:pt>
                <c:pt idx="19994">
                  <c:v>27.523264137437401</c:v>
                </c:pt>
                <c:pt idx="19995">
                  <c:v>27.524640713617099</c:v>
                </c:pt>
                <c:pt idx="19996">
                  <c:v>27.526017289796801</c:v>
                </c:pt>
                <c:pt idx="19997">
                  <c:v>27.527393865976499</c:v>
                </c:pt>
                <c:pt idx="19998">
                  <c:v>27.528770442156301</c:v>
                </c:pt>
                <c:pt idx="19999">
                  <c:v>27.530147018335999</c:v>
                </c:pt>
                <c:pt idx="20000">
                  <c:v>27.531523594515701</c:v>
                </c:pt>
                <c:pt idx="20001">
                  <c:v>27.532900170695498</c:v>
                </c:pt>
                <c:pt idx="20002">
                  <c:v>27.5342767468752</c:v>
                </c:pt>
                <c:pt idx="20003">
                  <c:v>27.535653323054898</c:v>
                </c:pt>
                <c:pt idx="20004">
                  <c:v>27.5370298992346</c:v>
                </c:pt>
                <c:pt idx="20005">
                  <c:v>27.538406475414401</c:v>
                </c:pt>
                <c:pt idx="20006">
                  <c:v>27.5397830515941</c:v>
                </c:pt>
                <c:pt idx="20007">
                  <c:v>27.541159627773801</c:v>
                </c:pt>
                <c:pt idx="20008">
                  <c:v>27.5425362039535</c:v>
                </c:pt>
                <c:pt idx="20009">
                  <c:v>27.543912780133301</c:v>
                </c:pt>
                <c:pt idx="20010">
                  <c:v>27.545289356312999</c:v>
                </c:pt>
                <c:pt idx="20011">
                  <c:v>27.546665932492701</c:v>
                </c:pt>
                <c:pt idx="20012">
                  <c:v>27.548042508672399</c:v>
                </c:pt>
                <c:pt idx="20013">
                  <c:v>27.5494190848522</c:v>
                </c:pt>
                <c:pt idx="20014">
                  <c:v>27.550795661031898</c:v>
                </c:pt>
                <c:pt idx="20015">
                  <c:v>27.5521722372116</c:v>
                </c:pt>
                <c:pt idx="20016">
                  <c:v>27.553548813391298</c:v>
                </c:pt>
                <c:pt idx="20017">
                  <c:v>27.5549253895711</c:v>
                </c:pt>
                <c:pt idx="20018">
                  <c:v>27.556301965750801</c:v>
                </c:pt>
                <c:pt idx="20019">
                  <c:v>27.5576785419305</c:v>
                </c:pt>
                <c:pt idx="20020">
                  <c:v>27.559055118110201</c:v>
                </c:pt>
                <c:pt idx="20021">
                  <c:v>27.560431694289999</c:v>
                </c:pt>
                <c:pt idx="20022">
                  <c:v>27.561808270469701</c:v>
                </c:pt>
                <c:pt idx="20023">
                  <c:v>27.563184846649399</c:v>
                </c:pt>
                <c:pt idx="20024">
                  <c:v>27.564561422829101</c:v>
                </c:pt>
                <c:pt idx="20025">
                  <c:v>27.565937999008899</c:v>
                </c:pt>
                <c:pt idx="20026">
                  <c:v>27.5673145751886</c:v>
                </c:pt>
                <c:pt idx="20027">
                  <c:v>27.568691151368299</c:v>
                </c:pt>
                <c:pt idx="20028">
                  <c:v>27.570067727548</c:v>
                </c:pt>
                <c:pt idx="20029">
                  <c:v>27.571444303727802</c:v>
                </c:pt>
                <c:pt idx="20030">
                  <c:v>27.5728208799075</c:v>
                </c:pt>
                <c:pt idx="20031">
                  <c:v>27.574197456087202</c:v>
                </c:pt>
                <c:pt idx="20032">
                  <c:v>27.575574032266999</c:v>
                </c:pt>
                <c:pt idx="20033">
                  <c:v>27.576950608446701</c:v>
                </c:pt>
                <c:pt idx="20034">
                  <c:v>27.578327184626399</c:v>
                </c:pt>
                <c:pt idx="20035">
                  <c:v>27.579703760806101</c:v>
                </c:pt>
                <c:pt idx="20036">
                  <c:v>27.581080336985899</c:v>
                </c:pt>
                <c:pt idx="20037">
                  <c:v>27.582456913165601</c:v>
                </c:pt>
                <c:pt idx="20038">
                  <c:v>27.583833489345299</c:v>
                </c:pt>
                <c:pt idx="20039">
                  <c:v>27.585210065525001</c:v>
                </c:pt>
                <c:pt idx="20040">
                  <c:v>27.586586641704798</c:v>
                </c:pt>
                <c:pt idx="20041">
                  <c:v>27.5879632178845</c:v>
                </c:pt>
                <c:pt idx="20042">
                  <c:v>27.589339794064198</c:v>
                </c:pt>
                <c:pt idx="20043">
                  <c:v>27.5907163702439</c:v>
                </c:pt>
                <c:pt idx="20044">
                  <c:v>27.592092946423701</c:v>
                </c:pt>
                <c:pt idx="20045">
                  <c:v>27.593469522603399</c:v>
                </c:pt>
                <c:pt idx="20046">
                  <c:v>27.594846098783101</c:v>
                </c:pt>
                <c:pt idx="20047">
                  <c:v>27.596222674962799</c:v>
                </c:pt>
                <c:pt idx="20048">
                  <c:v>27.597599251142601</c:v>
                </c:pt>
                <c:pt idx="20049">
                  <c:v>27.598975827322299</c:v>
                </c:pt>
                <c:pt idx="20050">
                  <c:v>27.600352403502001</c:v>
                </c:pt>
                <c:pt idx="20051">
                  <c:v>27.601728979681699</c:v>
                </c:pt>
                <c:pt idx="20052">
                  <c:v>27.6031055558615</c:v>
                </c:pt>
                <c:pt idx="20053">
                  <c:v>27.604482132041198</c:v>
                </c:pt>
                <c:pt idx="20054">
                  <c:v>27.6058587082209</c:v>
                </c:pt>
                <c:pt idx="20055">
                  <c:v>27.607235284400598</c:v>
                </c:pt>
                <c:pt idx="20056">
                  <c:v>27.6086118605804</c:v>
                </c:pt>
                <c:pt idx="20057">
                  <c:v>27.609988436760101</c:v>
                </c:pt>
                <c:pt idx="20058">
                  <c:v>27.6113650129398</c:v>
                </c:pt>
                <c:pt idx="20059">
                  <c:v>27.612741589119501</c:v>
                </c:pt>
                <c:pt idx="20060">
                  <c:v>27.614118165299299</c:v>
                </c:pt>
                <c:pt idx="20061">
                  <c:v>27.615494741479001</c:v>
                </c:pt>
                <c:pt idx="20062">
                  <c:v>27.616871317658699</c:v>
                </c:pt>
                <c:pt idx="20063">
                  <c:v>27.618247893838401</c:v>
                </c:pt>
                <c:pt idx="20064">
                  <c:v>27.619624470018199</c:v>
                </c:pt>
                <c:pt idx="20065">
                  <c:v>27.6210010461979</c:v>
                </c:pt>
                <c:pt idx="20066">
                  <c:v>27.622377622377599</c:v>
                </c:pt>
                <c:pt idx="20067">
                  <c:v>27.6237541985574</c:v>
                </c:pt>
                <c:pt idx="20068">
                  <c:v>27.625130774737102</c:v>
                </c:pt>
                <c:pt idx="20069">
                  <c:v>27.6265073509168</c:v>
                </c:pt>
                <c:pt idx="20070">
                  <c:v>27.627883927096502</c:v>
                </c:pt>
                <c:pt idx="20071">
                  <c:v>27.629260503276299</c:v>
                </c:pt>
                <c:pt idx="20072">
                  <c:v>27.630637079456001</c:v>
                </c:pt>
                <c:pt idx="20073">
                  <c:v>27.632013655635699</c:v>
                </c:pt>
                <c:pt idx="20074">
                  <c:v>27.633390231815401</c:v>
                </c:pt>
                <c:pt idx="20075">
                  <c:v>27.634766807995199</c:v>
                </c:pt>
                <c:pt idx="20076">
                  <c:v>27.6361433841749</c:v>
                </c:pt>
                <c:pt idx="20077">
                  <c:v>27.637519960354599</c:v>
                </c:pt>
                <c:pt idx="20078">
                  <c:v>27.6388965365343</c:v>
                </c:pt>
                <c:pt idx="20079">
                  <c:v>27.640273112714102</c:v>
                </c:pt>
                <c:pt idx="20080">
                  <c:v>27.6416496888938</c:v>
                </c:pt>
                <c:pt idx="20081">
                  <c:v>27.643026265073502</c:v>
                </c:pt>
                <c:pt idx="20082">
                  <c:v>27.6444028412532</c:v>
                </c:pt>
                <c:pt idx="20083">
                  <c:v>27.645779417433001</c:v>
                </c:pt>
                <c:pt idx="20084">
                  <c:v>27.647155993612699</c:v>
                </c:pt>
                <c:pt idx="20085">
                  <c:v>27.648532569792401</c:v>
                </c:pt>
                <c:pt idx="20086">
                  <c:v>27.649909145972099</c:v>
                </c:pt>
                <c:pt idx="20087">
                  <c:v>27.651285722151901</c:v>
                </c:pt>
                <c:pt idx="20088">
                  <c:v>27.652662298331599</c:v>
                </c:pt>
                <c:pt idx="20089">
                  <c:v>27.654038874511301</c:v>
                </c:pt>
                <c:pt idx="20090">
                  <c:v>27.655415450690999</c:v>
                </c:pt>
                <c:pt idx="20091">
                  <c:v>27.6567920268708</c:v>
                </c:pt>
                <c:pt idx="20092">
                  <c:v>27.658168603050498</c:v>
                </c:pt>
                <c:pt idx="20093">
                  <c:v>27.6595451792302</c:v>
                </c:pt>
                <c:pt idx="20094">
                  <c:v>27.660921755409898</c:v>
                </c:pt>
                <c:pt idx="20095">
                  <c:v>27.6622983315897</c:v>
                </c:pt>
                <c:pt idx="20096">
                  <c:v>27.663674907769401</c:v>
                </c:pt>
                <c:pt idx="20097">
                  <c:v>27.6650514839491</c:v>
                </c:pt>
                <c:pt idx="20098">
                  <c:v>27.666428060128901</c:v>
                </c:pt>
                <c:pt idx="20099">
                  <c:v>27.667804636308599</c:v>
                </c:pt>
                <c:pt idx="20100">
                  <c:v>27.669181212488301</c:v>
                </c:pt>
                <c:pt idx="20101">
                  <c:v>27.670557788667999</c:v>
                </c:pt>
                <c:pt idx="20102">
                  <c:v>27.6719343648478</c:v>
                </c:pt>
                <c:pt idx="20103">
                  <c:v>27.673310941027498</c:v>
                </c:pt>
                <c:pt idx="20104">
                  <c:v>27.6746875172072</c:v>
                </c:pt>
                <c:pt idx="20105">
                  <c:v>27.676064093386898</c:v>
                </c:pt>
                <c:pt idx="20106">
                  <c:v>27.6774406695667</c:v>
                </c:pt>
                <c:pt idx="20107">
                  <c:v>27.678817245746401</c:v>
                </c:pt>
                <c:pt idx="20108">
                  <c:v>27.6801938219261</c:v>
                </c:pt>
                <c:pt idx="20109">
                  <c:v>27.681570398105801</c:v>
                </c:pt>
                <c:pt idx="20110">
                  <c:v>27.682946974285599</c:v>
                </c:pt>
                <c:pt idx="20111">
                  <c:v>27.684323550465301</c:v>
                </c:pt>
                <c:pt idx="20112">
                  <c:v>27.685700126644999</c:v>
                </c:pt>
                <c:pt idx="20113">
                  <c:v>27.687076702824701</c:v>
                </c:pt>
                <c:pt idx="20114">
                  <c:v>27.688453279004499</c:v>
                </c:pt>
                <c:pt idx="20115">
                  <c:v>27.6898298551842</c:v>
                </c:pt>
                <c:pt idx="20116">
                  <c:v>27.691206431363899</c:v>
                </c:pt>
                <c:pt idx="20117">
                  <c:v>27.6925830075436</c:v>
                </c:pt>
                <c:pt idx="20118">
                  <c:v>27.693959583723402</c:v>
                </c:pt>
                <c:pt idx="20119">
                  <c:v>27.6953361599031</c:v>
                </c:pt>
                <c:pt idx="20120">
                  <c:v>27.696712736082802</c:v>
                </c:pt>
                <c:pt idx="20121">
                  <c:v>27.6980893122625</c:v>
                </c:pt>
                <c:pt idx="20122">
                  <c:v>27.699465888442301</c:v>
                </c:pt>
                <c:pt idx="20123">
                  <c:v>27.700842464621999</c:v>
                </c:pt>
                <c:pt idx="20124">
                  <c:v>27.702219040801701</c:v>
                </c:pt>
                <c:pt idx="20125">
                  <c:v>27.703595616981399</c:v>
                </c:pt>
                <c:pt idx="20126">
                  <c:v>27.704972193161201</c:v>
                </c:pt>
                <c:pt idx="20127">
                  <c:v>27.706348769340899</c:v>
                </c:pt>
                <c:pt idx="20128">
                  <c:v>27.707725345520601</c:v>
                </c:pt>
                <c:pt idx="20129">
                  <c:v>27.709101921700402</c:v>
                </c:pt>
                <c:pt idx="20130">
                  <c:v>27.7104784978801</c:v>
                </c:pt>
                <c:pt idx="20131">
                  <c:v>27.711855074059802</c:v>
                </c:pt>
                <c:pt idx="20132">
                  <c:v>27.7132316502395</c:v>
                </c:pt>
                <c:pt idx="20133">
                  <c:v>27.714608226419301</c:v>
                </c:pt>
                <c:pt idx="20134">
                  <c:v>27.715984802598999</c:v>
                </c:pt>
                <c:pt idx="20135">
                  <c:v>27.717361378778701</c:v>
                </c:pt>
                <c:pt idx="20136">
                  <c:v>27.718737954958399</c:v>
                </c:pt>
                <c:pt idx="20137">
                  <c:v>27.720114531138201</c:v>
                </c:pt>
                <c:pt idx="20138">
                  <c:v>27.721491107317899</c:v>
                </c:pt>
                <c:pt idx="20139">
                  <c:v>27.722867683497601</c:v>
                </c:pt>
                <c:pt idx="20140">
                  <c:v>27.724244259677299</c:v>
                </c:pt>
                <c:pt idx="20141">
                  <c:v>27.7256208358571</c:v>
                </c:pt>
                <c:pt idx="20142">
                  <c:v>27.726997412036798</c:v>
                </c:pt>
                <c:pt idx="20143">
                  <c:v>27.7283739882165</c:v>
                </c:pt>
                <c:pt idx="20144">
                  <c:v>27.729750564396198</c:v>
                </c:pt>
                <c:pt idx="20145">
                  <c:v>27.731127140576</c:v>
                </c:pt>
                <c:pt idx="20146">
                  <c:v>27.732503716755701</c:v>
                </c:pt>
                <c:pt idx="20147">
                  <c:v>27.7338802929354</c:v>
                </c:pt>
                <c:pt idx="20148">
                  <c:v>27.735256869115101</c:v>
                </c:pt>
                <c:pt idx="20149">
                  <c:v>27.736633445294899</c:v>
                </c:pt>
                <c:pt idx="20150">
                  <c:v>27.738010021474601</c:v>
                </c:pt>
                <c:pt idx="20151">
                  <c:v>27.739386597654299</c:v>
                </c:pt>
                <c:pt idx="20152">
                  <c:v>27.740763173834001</c:v>
                </c:pt>
                <c:pt idx="20153">
                  <c:v>27.742139750013799</c:v>
                </c:pt>
                <c:pt idx="20154">
                  <c:v>27.7435163261935</c:v>
                </c:pt>
                <c:pt idx="20155">
                  <c:v>27.744892902373198</c:v>
                </c:pt>
                <c:pt idx="20156">
                  <c:v>27.7462694785529</c:v>
                </c:pt>
                <c:pt idx="20157">
                  <c:v>27.747646054732702</c:v>
                </c:pt>
                <c:pt idx="20158">
                  <c:v>27.7490226309124</c:v>
                </c:pt>
                <c:pt idx="20159">
                  <c:v>27.750399207092102</c:v>
                </c:pt>
                <c:pt idx="20160">
                  <c:v>27.751775783271899</c:v>
                </c:pt>
                <c:pt idx="20161">
                  <c:v>27.753152359451601</c:v>
                </c:pt>
                <c:pt idx="20162">
                  <c:v>27.754528935631299</c:v>
                </c:pt>
                <c:pt idx="20163">
                  <c:v>27.755905511811001</c:v>
                </c:pt>
                <c:pt idx="20164">
                  <c:v>27.757282087990799</c:v>
                </c:pt>
                <c:pt idx="20165">
                  <c:v>27.7586586641705</c:v>
                </c:pt>
                <c:pt idx="20166">
                  <c:v>27.760035240350199</c:v>
                </c:pt>
                <c:pt idx="20167">
                  <c:v>27.7614118165299</c:v>
                </c:pt>
                <c:pt idx="20168">
                  <c:v>27.762788392709702</c:v>
                </c:pt>
                <c:pt idx="20169">
                  <c:v>27.7641649688894</c:v>
                </c:pt>
                <c:pt idx="20170">
                  <c:v>27.765541545069102</c:v>
                </c:pt>
                <c:pt idx="20171">
                  <c:v>27.7669181212488</c:v>
                </c:pt>
                <c:pt idx="20172">
                  <c:v>27.768294697428601</c:v>
                </c:pt>
                <c:pt idx="20173">
                  <c:v>27.769671273608299</c:v>
                </c:pt>
                <c:pt idx="20174">
                  <c:v>27.771047849788001</c:v>
                </c:pt>
                <c:pt idx="20175">
                  <c:v>27.772424425967699</c:v>
                </c:pt>
                <c:pt idx="20176">
                  <c:v>27.773801002147501</c:v>
                </c:pt>
                <c:pt idx="20177">
                  <c:v>27.775177578327199</c:v>
                </c:pt>
                <c:pt idx="20178">
                  <c:v>27.776554154506901</c:v>
                </c:pt>
                <c:pt idx="20179">
                  <c:v>27.777930730686599</c:v>
                </c:pt>
                <c:pt idx="20180">
                  <c:v>27.7793073068664</c:v>
                </c:pt>
                <c:pt idx="20181">
                  <c:v>27.780683883046098</c:v>
                </c:pt>
                <c:pt idx="20182">
                  <c:v>27.7820604592258</c:v>
                </c:pt>
                <c:pt idx="20183">
                  <c:v>27.783437035405498</c:v>
                </c:pt>
                <c:pt idx="20184">
                  <c:v>27.784813611585299</c:v>
                </c:pt>
                <c:pt idx="20185">
                  <c:v>27.786190187765001</c:v>
                </c:pt>
                <c:pt idx="20186">
                  <c:v>27.787566763944699</c:v>
                </c:pt>
                <c:pt idx="20187">
                  <c:v>27.788943340124401</c:v>
                </c:pt>
                <c:pt idx="20188">
                  <c:v>27.790319916304199</c:v>
                </c:pt>
                <c:pt idx="20189">
                  <c:v>27.791696492483901</c:v>
                </c:pt>
                <c:pt idx="20190">
                  <c:v>27.793073068663599</c:v>
                </c:pt>
                <c:pt idx="20191">
                  <c:v>27.794449644843301</c:v>
                </c:pt>
                <c:pt idx="20192">
                  <c:v>27.795826221023098</c:v>
                </c:pt>
                <c:pt idx="20193">
                  <c:v>27.7972027972028</c:v>
                </c:pt>
                <c:pt idx="20194">
                  <c:v>27.798579373382498</c:v>
                </c:pt>
                <c:pt idx="20195">
                  <c:v>27.7999559495623</c:v>
                </c:pt>
                <c:pt idx="20196">
                  <c:v>27.801332525742001</c:v>
                </c:pt>
                <c:pt idx="20197">
                  <c:v>27.8027091019217</c:v>
                </c:pt>
                <c:pt idx="20198">
                  <c:v>27.804085678101401</c:v>
                </c:pt>
                <c:pt idx="20199">
                  <c:v>27.805462254281199</c:v>
                </c:pt>
                <c:pt idx="20200">
                  <c:v>27.806838830460901</c:v>
                </c:pt>
                <c:pt idx="20201">
                  <c:v>27.808215406640599</c:v>
                </c:pt>
                <c:pt idx="20202">
                  <c:v>27.809591982820301</c:v>
                </c:pt>
                <c:pt idx="20203">
                  <c:v>27.810968559000099</c:v>
                </c:pt>
                <c:pt idx="20204">
                  <c:v>27.8123451351798</c:v>
                </c:pt>
                <c:pt idx="20205">
                  <c:v>27.813721711359499</c:v>
                </c:pt>
                <c:pt idx="20206">
                  <c:v>27.8150982875392</c:v>
                </c:pt>
                <c:pt idx="20207">
                  <c:v>27.816474863719002</c:v>
                </c:pt>
                <c:pt idx="20208">
                  <c:v>27.8178514398987</c:v>
                </c:pt>
                <c:pt idx="20209">
                  <c:v>27.819228016078402</c:v>
                </c:pt>
                <c:pt idx="20210">
                  <c:v>27.8206045922581</c:v>
                </c:pt>
                <c:pt idx="20211">
                  <c:v>27.821981168437901</c:v>
                </c:pt>
                <c:pt idx="20212">
                  <c:v>27.823357744617599</c:v>
                </c:pt>
                <c:pt idx="20213">
                  <c:v>27.824734320797301</c:v>
                </c:pt>
                <c:pt idx="20214">
                  <c:v>27.826110896976999</c:v>
                </c:pt>
                <c:pt idx="20215">
                  <c:v>27.8274874731568</c:v>
                </c:pt>
                <c:pt idx="20216">
                  <c:v>27.828864049336499</c:v>
                </c:pt>
                <c:pt idx="20217">
                  <c:v>27.8302406255162</c:v>
                </c:pt>
                <c:pt idx="20218">
                  <c:v>27.831617201695899</c:v>
                </c:pt>
                <c:pt idx="20219">
                  <c:v>27.8329937778757</c:v>
                </c:pt>
                <c:pt idx="20220">
                  <c:v>27.834370354055402</c:v>
                </c:pt>
                <c:pt idx="20221">
                  <c:v>27.8357469302351</c:v>
                </c:pt>
                <c:pt idx="20222">
                  <c:v>27.837123506414802</c:v>
                </c:pt>
                <c:pt idx="20223">
                  <c:v>27.838500082594599</c:v>
                </c:pt>
                <c:pt idx="20224">
                  <c:v>27.839876658774301</c:v>
                </c:pt>
                <c:pt idx="20225">
                  <c:v>27.841253234953999</c:v>
                </c:pt>
                <c:pt idx="20226">
                  <c:v>27.842629811133801</c:v>
                </c:pt>
                <c:pt idx="20227">
                  <c:v>27.844006387313499</c:v>
                </c:pt>
                <c:pt idx="20228">
                  <c:v>27.845382963493201</c:v>
                </c:pt>
                <c:pt idx="20229">
                  <c:v>27.846759539672899</c:v>
                </c:pt>
                <c:pt idx="20230">
                  <c:v>27.8481361158527</c:v>
                </c:pt>
                <c:pt idx="20231">
                  <c:v>27.849512692032398</c:v>
                </c:pt>
                <c:pt idx="20232">
                  <c:v>27.8508892682121</c:v>
                </c:pt>
                <c:pt idx="20233">
                  <c:v>27.852265844391798</c:v>
                </c:pt>
                <c:pt idx="20234">
                  <c:v>27.8536424205716</c:v>
                </c:pt>
                <c:pt idx="20235">
                  <c:v>27.855018996751301</c:v>
                </c:pt>
                <c:pt idx="20236">
                  <c:v>27.856395572931</c:v>
                </c:pt>
                <c:pt idx="20237">
                  <c:v>27.857772149110701</c:v>
                </c:pt>
                <c:pt idx="20238">
                  <c:v>27.859148725290499</c:v>
                </c:pt>
                <c:pt idx="20239">
                  <c:v>27.860525301470201</c:v>
                </c:pt>
                <c:pt idx="20240">
                  <c:v>27.861901877649899</c:v>
                </c:pt>
                <c:pt idx="20241">
                  <c:v>27.863278453829601</c:v>
                </c:pt>
                <c:pt idx="20242">
                  <c:v>27.864655030009398</c:v>
                </c:pt>
                <c:pt idx="20243">
                  <c:v>27.8660316061891</c:v>
                </c:pt>
                <c:pt idx="20244">
                  <c:v>27.867408182368798</c:v>
                </c:pt>
                <c:pt idx="20245">
                  <c:v>27.8687847585485</c:v>
                </c:pt>
                <c:pt idx="20246">
                  <c:v>27.870161334728301</c:v>
                </c:pt>
                <c:pt idx="20247">
                  <c:v>27.871537910908</c:v>
                </c:pt>
                <c:pt idx="20248">
                  <c:v>27.872914487087701</c:v>
                </c:pt>
                <c:pt idx="20249">
                  <c:v>27.8742910632674</c:v>
                </c:pt>
                <c:pt idx="20250">
                  <c:v>27.875667639447201</c:v>
                </c:pt>
                <c:pt idx="20251">
                  <c:v>27.877044215626899</c:v>
                </c:pt>
                <c:pt idx="20252">
                  <c:v>27.878420791806601</c:v>
                </c:pt>
                <c:pt idx="20253">
                  <c:v>27.879797367986299</c:v>
                </c:pt>
                <c:pt idx="20254">
                  <c:v>27.8811739441661</c:v>
                </c:pt>
                <c:pt idx="20255">
                  <c:v>27.882550520345799</c:v>
                </c:pt>
                <c:pt idx="20256">
                  <c:v>27.8839270965255</c:v>
                </c:pt>
                <c:pt idx="20257">
                  <c:v>27.885303672705302</c:v>
                </c:pt>
                <c:pt idx="20258">
                  <c:v>27.886680248885</c:v>
                </c:pt>
                <c:pt idx="20259">
                  <c:v>27.888056825064702</c:v>
                </c:pt>
                <c:pt idx="20260">
                  <c:v>27.8894334012444</c:v>
                </c:pt>
                <c:pt idx="20261">
                  <c:v>27.890809977424201</c:v>
                </c:pt>
                <c:pt idx="20262">
                  <c:v>27.892186553603899</c:v>
                </c:pt>
                <c:pt idx="20263">
                  <c:v>27.893563129783601</c:v>
                </c:pt>
                <c:pt idx="20264">
                  <c:v>27.894939705963299</c:v>
                </c:pt>
                <c:pt idx="20265">
                  <c:v>27.896316282143101</c:v>
                </c:pt>
                <c:pt idx="20266">
                  <c:v>27.897692858322799</c:v>
                </c:pt>
                <c:pt idx="20267">
                  <c:v>27.899069434502501</c:v>
                </c:pt>
                <c:pt idx="20268">
                  <c:v>27.900446010682199</c:v>
                </c:pt>
                <c:pt idx="20269">
                  <c:v>27.901822586862</c:v>
                </c:pt>
                <c:pt idx="20270">
                  <c:v>27.903199163041698</c:v>
                </c:pt>
                <c:pt idx="20271">
                  <c:v>27.9045757392214</c:v>
                </c:pt>
                <c:pt idx="20272">
                  <c:v>27.905952315401102</c:v>
                </c:pt>
                <c:pt idx="20273">
                  <c:v>27.907328891580899</c:v>
                </c:pt>
                <c:pt idx="20274">
                  <c:v>27.908705467760601</c:v>
                </c:pt>
                <c:pt idx="20275">
                  <c:v>27.910082043940299</c:v>
                </c:pt>
                <c:pt idx="20276">
                  <c:v>27.911458620120001</c:v>
                </c:pt>
                <c:pt idx="20277">
                  <c:v>27.912835196299799</c:v>
                </c:pt>
                <c:pt idx="20278">
                  <c:v>27.914211772479501</c:v>
                </c:pt>
                <c:pt idx="20279">
                  <c:v>27.915588348659199</c:v>
                </c:pt>
                <c:pt idx="20280">
                  <c:v>27.916964924838901</c:v>
                </c:pt>
                <c:pt idx="20281">
                  <c:v>27.918341501018698</c:v>
                </c:pt>
                <c:pt idx="20282">
                  <c:v>27.9197180771984</c:v>
                </c:pt>
                <c:pt idx="20283">
                  <c:v>27.921094653378098</c:v>
                </c:pt>
                <c:pt idx="20284">
                  <c:v>27.9224712295579</c:v>
                </c:pt>
                <c:pt idx="20285">
                  <c:v>27.923847805737601</c:v>
                </c:pt>
                <c:pt idx="20286">
                  <c:v>27.9252243819173</c:v>
                </c:pt>
                <c:pt idx="20287">
                  <c:v>27.926600958097001</c:v>
                </c:pt>
                <c:pt idx="20288">
                  <c:v>27.927977534276799</c:v>
                </c:pt>
                <c:pt idx="20289">
                  <c:v>27.929354110456501</c:v>
                </c:pt>
                <c:pt idx="20290">
                  <c:v>27.930730686636199</c:v>
                </c:pt>
                <c:pt idx="20291">
                  <c:v>27.932107262815901</c:v>
                </c:pt>
                <c:pt idx="20292">
                  <c:v>27.933483838995699</c:v>
                </c:pt>
                <c:pt idx="20293">
                  <c:v>27.9348604151754</c:v>
                </c:pt>
                <c:pt idx="20294">
                  <c:v>27.936236991355099</c:v>
                </c:pt>
                <c:pt idx="20295">
                  <c:v>27.9376135675348</c:v>
                </c:pt>
                <c:pt idx="20296">
                  <c:v>27.938990143714602</c:v>
                </c:pt>
                <c:pt idx="20297">
                  <c:v>27.9403667198943</c:v>
                </c:pt>
                <c:pt idx="20298">
                  <c:v>27.941743296074002</c:v>
                </c:pt>
                <c:pt idx="20299">
                  <c:v>27.9431198722537</c:v>
                </c:pt>
                <c:pt idx="20300">
                  <c:v>27.944496448433501</c:v>
                </c:pt>
                <c:pt idx="20301">
                  <c:v>27.945873024613199</c:v>
                </c:pt>
                <c:pt idx="20302">
                  <c:v>27.947249600792901</c:v>
                </c:pt>
                <c:pt idx="20303">
                  <c:v>27.948626176972599</c:v>
                </c:pt>
                <c:pt idx="20304">
                  <c:v>27.9500027531524</c:v>
                </c:pt>
                <c:pt idx="20305">
                  <c:v>27.951379329332099</c:v>
                </c:pt>
                <c:pt idx="20306">
                  <c:v>27.9527559055118</c:v>
                </c:pt>
                <c:pt idx="20307">
                  <c:v>27.954132481691499</c:v>
                </c:pt>
                <c:pt idx="20308">
                  <c:v>27.9555090578713</c:v>
                </c:pt>
                <c:pt idx="20309">
                  <c:v>27.956885634051002</c:v>
                </c:pt>
                <c:pt idx="20310">
                  <c:v>27.9582622102307</c:v>
                </c:pt>
                <c:pt idx="20311">
                  <c:v>27.959638786410402</c:v>
                </c:pt>
                <c:pt idx="20312">
                  <c:v>27.961015362590199</c:v>
                </c:pt>
                <c:pt idx="20313">
                  <c:v>27.962391938769901</c:v>
                </c:pt>
                <c:pt idx="20314">
                  <c:v>27.963768514949599</c:v>
                </c:pt>
                <c:pt idx="20315">
                  <c:v>27.965145091129301</c:v>
                </c:pt>
                <c:pt idx="20316">
                  <c:v>27.966521667309099</c:v>
                </c:pt>
                <c:pt idx="20317">
                  <c:v>27.967898243488801</c:v>
                </c:pt>
                <c:pt idx="20318">
                  <c:v>27.969274819668499</c:v>
                </c:pt>
                <c:pt idx="20319">
                  <c:v>27.9706513958483</c:v>
                </c:pt>
                <c:pt idx="20320">
                  <c:v>27.972027972027998</c:v>
                </c:pt>
                <c:pt idx="20321">
                  <c:v>27.9734045482077</c:v>
                </c:pt>
                <c:pt idx="20322">
                  <c:v>27.974781124387398</c:v>
                </c:pt>
                <c:pt idx="20323">
                  <c:v>27.9761577005672</c:v>
                </c:pt>
                <c:pt idx="20324">
                  <c:v>27.977534276746901</c:v>
                </c:pt>
                <c:pt idx="20325">
                  <c:v>27.9789108529266</c:v>
                </c:pt>
                <c:pt idx="20326">
                  <c:v>27.980287429106301</c:v>
                </c:pt>
                <c:pt idx="20327">
                  <c:v>27.981664005286099</c:v>
                </c:pt>
                <c:pt idx="20328">
                  <c:v>27.983040581465801</c:v>
                </c:pt>
                <c:pt idx="20329">
                  <c:v>27.984417157645499</c:v>
                </c:pt>
                <c:pt idx="20330">
                  <c:v>27.985793733825201</c:v>
                </c:pt>
                <c:pt idx="20331">
                  <c:v>27.987170310004998</c:v>
                </c:pt>
                <c:pt idx="20332">
                  <c:v>27.9885468861847</c:v>
                </c:pt>
                <c:pt idx="20333">
                  <c:v>27.989923462364398</c:v>
                </c:pt>
                <c:pt idx="20334">
                  <c:v>27.9913000385441</c:v>
                </c:pt>
                <c:pt idx="20335">
                  <c:v>27.992676614723901</c:v>
                </c:pt>
                <c:pt idx="20336">
                  <c:v>27.9940531909036</c:v>
                </c:pt>
                <c:pt idx="20337">
                  <c:v>27.995429767083301</c:v>
                </c:pt>
                <c:pt idx="20338">
                  <c:v>27.996806343263</c:v>
                </c:pt>
                <c:pt idx="20339">
                  <c:v>27.998182919442801</c:v>
                </c:pt>
                <c:pt idx="20340">
                  <c:v>27.999559495622499</c:v>
                </c:pt>
                <c:pt idx="20341">
                  <c:v>28.000936071802201</c:v>
                </c:pt>
                <c:pt idx="20342">
                  <c:v>28.002312647981899</c:v>
                </c:pt>
                <c:pt idx="20343">
                  <c:v>28.0036892241617</c:v>
                </c:pt>
                <c:pt idx="20344">
                  <c:v>28.005065800341399</c:v>
                </c:pt>
                <c:pt idx="20345">
                  <c:v>28.0064423765211</c:v>
                </c:pt>
                <c:pt idx="20346">
                  <c:v>28.007818952700799</c:v>
                </c:pt>
                <c:pt idx="20347">
                  <c:v>28.0091955288806</c:v>
                </c:pt>
                <c:pt idx="20348">
                  <c:v>28.010572105060302</c:v>
                </c:pt>
                <c:pt idx="20349">
                  <c:v>28.01194868124</c:v>
                </c:pt>
                <c:pt idx="20350">
                  <c:v>28.013325257419702</c:v>
                </c:pt>
                <c:pt idx="20351">
                  <c:v>28.014701833599499</c:v>
                </c:pt>
                <c:pt idx="20352">
                  <c:v>28.016078409779201</c:v>
                </c:pt>
                <c:pt idx="20353">
                  <c:v>28.017454985958899</c:v>
                </c:pt>
                <c:pt idx="20354">
                  <c:v>28.018831562138701</c:v>
                </c:pt>
                <c:pt idx="20355">
                  <c:v>28.020208138318399</c:v>
                </c:pt>
                <c:pt idx="20356">
                  <c:v>28.021584714498101</c:v>
                </c:pt>
                <c:pt idx="20357">
                  <c:v>28.022961290677799</c:v>
                </c:pt>
                <c:pt idx="20358">
                  <c:v>28.0243378668576</c:v>
                </c:pt>
                <c:pt idx="20359">
                  <c:v>28.025714443037302</c:v>
                </c:pt>
                <c:pt idx="20360">
                  <c:v>28.027091019217</c:v>
                </c:pt>
                <c:pt idx="20361">
                  <c:v>28.028467595396702</c:v>
                </c:pt>
                <c:pt idx="20362">
                  <c:v>28.029844171576499</c:v>
                </c:pt>
                <c:pt idx="20363">
                  <c:v>28.031220747756201</c:v>
                </c:pt>
                <c:pt idx="20364">
                  <c:v>28.032597323935899</c:v>
                </c:pt>
                <c:pt idx="20365">
                  <c:v>28.033973900115601</c:v>
                </c:pt>
                <c:pt idx="20366">
                  <c:v>28.035350476295399</c:v>
                </c:pt>
                <c:pt idx="20367">
                  <c:v>28.036727052475101</c:v>
                </c:pt>
                <c:pt idx="20368">
                  <c:v>28.038103628654799</c:v>
                </c:pt>
                <c:pt idx="20369">
                  <c:v>28.039480204834501</c:v>
                </c:pt>
                <c:pt idx="20370">
                  <c:v>28.040856781014298</c:v>
                </c:pt>
                <c:pt idx="20371">
                  <c:v>28.042233357194</c:v>
                </c:pt>
                <c:pt idx="20372">
                  <c:v>28.043609933373698</c:v>
                </c:pt>
                <c:pt idx="20373">
                  <c:v>28.0449865095534</c:v>
                </c:pt>
                <c:pt idx="20374">
                  <c:v>28.046363085733201</c:v>
                </c:pt>
                <c:pt idx="20375">
                  <c:v>28.0477396619129</c:v>
                </c:pt>
                <c:pt idx="20376">
                  <c:v>28.049116238092601</c:v>
                </c:pt>
                <c:pt idx="20377">
                  <c:v>28.0504928142723</c:v>
                </c:pt>
                <c:pt idx="20378">
                  <c:v>28.051869390452101</c:v>
                </c:pt>
                <c:pt idx="20379">
                  <c:v>28.053245966631799</c:v>
                </c:pt>
                <c:pt idx="20380">
                  <c:v>28.054622542811501</c:v>
                </c:pt>
                <c:pt idx="20381">
                  <c:v>28.055999118991299</c:v>
                </c:pt>
                <c:pt idx="20382">
                  <c:v>28.057375695171</c:v>
                </c:pt>
                <c:pt idx="20383">
                  <c:v>28.058752271350698</c:v>
                </c:pt>
                <c:pt idx="20384">
                  <c:v>28.0601288475304</c:v>
                </c:pt>
                <c:pt idx="20385">
                  <c:v>28.061505423710202</c:v>
                </c:pt>
                <c:pt idx="20386">
                  <c:v>28.0628819998899</c:v>
                </c:pt>
                <c:pt idx="20387">
                  <c:v>28.064258576069602</c:v>
                </c:pt>
                <c:pt idx="20388">
                  <c:v>28.0656351522493</c:v>
                </c:pt>
                <c:pt idx="20389">
                  <c:v>28.067011728429101</c:v>
                </c:pt>
                <c:pt idx="20390">
                  <c:v>28.068388304608799</c:v>
                </c:pt>
                <c:pt idx="20391">
                  <c:v>28.069764880788501</c:v>
                </c:pt>
                <c:pt idx="20392">
                  <c:v>28.071141456968199</c:v>
                </c:pt>
                <c:pt idx="20393">
                  <c:v>28.072518033148</c:v>
                </c:pt>
                <c:pt idx="20394">
                  <c:v>28.073894609327699</c:v>
                </c:pt>
                <c:pt idx="20395">
                  <c:v>28.0752711855074</c:v>
                </c:pt>
                <c:pt idx="20396">
                  <c:v>28.076647761687099</c:v>
                </c:pt>
                <c:pt idx="20397">
                  <c:v>28.0780243378669</c:v>
                </c:pt>
                <c:pt idx="20398">
                  <c:v>28.079400914046602</c:v>
                </c:pt>
                <c:pt idx="20399">
                  <c:v>28.0807774902263</c:v>
                </c:pt>
                <c:pt idx="20400">
                  <c:v>28.082154066406002</c:v>
                </c:pt>
                <c:pt idx="20401">
                  <c:v>28.083530642585799</c:v>
                </c:pt>
                <c:pt idx="20402">
                  <c:v>28.084907218765501</c:v>
                </c:pt>
                <c:pt idx="20403">
                  <c:v>28.086283794945199</c:v>
                </c:pt>
                <c:pt idx="20404">
                  <c:v>28.087660371124901</c:v>
                </c:pt>
                <c:pt idx="20405">
                  <c:v>28.089036947304699</c:v>
                </c:pt>
                <c:pt idx="20406">
                  <c:v>28.090413523484401</c:v>
                </c:pt>
                <c:pt idx="20407">
                  <c:v>28.091790099664099</c:v>
                </c:pt>
                <c:pt idx="20408">
                  <c:v>28.093166675843801</c:v>
                </c:pt>
                <c:pt idx="20409">
                  <c:v>28.094543252023598</c:v>
                </c:pt>
                <c:pt idx="20410">
                  <c:v>28.0959198282033</c:v>
                </c:pt>
                <c:pt idx="20411">
                  <c:v>28.097296404382998</c:v>
                </c:pt>
                <c:pt idx="20412">
                  <c:v>28.098672980562799</c:v>
                </c:pt>
                <c:pt idx="20413">
                  <c:v>28.100049556742501</c:v>
                </c:pt>
                <c:pt idx="20414">
                  <c:v>28.101426132922199</c:v>
                </c:pt>
                <c:pt idx="20415">
                  <c:v>28.102802709101901</c:v>
                </c:pt>
                <c:pt idx="20416">
                  <c:v>28.104179285281699</c:v>
                </c:pt>
                <c:pt idx="20417">
                  <c:v>28.105555861461401</c:v>
                </c:pt>
                <c:pt idx="20418">
                  <c:v>28.106932437641099</c:v>
                </c:pt>
                <c:pt idx="20419">
                  <c:v>28.108309013820801</c:v>
                </c:pt>
                <c:pt idx="20420">
                  <c:v>28.109685590000598</c:v>
                </c:pt>
                <c:pt idx="20421">
                  <c:v>28.1110621661803</c:v>
                </c:pt>
                <c:pt idx="20422">
                  <c:v>28.112438742359998</c:v>
                </c:pt>
                <c:pt idx="20423">
                  <c:v>28.1138153185397</c:v>
                </c:pt>
                <c:pt idx="20424">
                  <c:v>28.115191894719501</c:v>
                </c:pt>
                <c:pt idx="20425">
                  <c:v>28.1165684708992</c:v>
                </c:pt>
                <c:pt idx="20426">
                  <c:v>28.117945047078901</c:v>
                </c:pt>
                <c:pt idx="20427">
                  <c:v>28.1193216232586</c:v>
                </c:pt>
                <c:pt idx="20428">
                  <c:v>28.120698199438401</c:v>
                </c:pt>
                <c:pt idx="20429">
                  <c:v>28.122074775618099</c:v>
                </c:pt>
                <c:pt idx="20430">
                  <c:v>28.123451351797801</c:v>
                </c:pt>
                <c:pt idx="20431">
                  <c:v>28.124827927977499</c:v>
                </c:pt>
                <c:pt idx="20432">
                  <c:v>28.1262045041573</c:v>
                </c:pt>
                <c:pt idx="20433">
                  <c:v>28.127581080336999</c:v>
                </c:pt>
                <c:pt idx="20434">
                  <c:v>28.1289576565167</c:v>
                </c:pt>
                <c:pt idx="20435">
                  <c:v>28.130334232696399</c:v>
                </c:pt>
                <c:pt idx="20436">
                  <c:v>28.1317108088762</c:v>
                </c:pt>
                <c:pt idx="20437">
                  <c:v>28.133087385055902</c:v>
                </c:pt>
                <c:pt idx="20438">
                  <c:v>28.1344639612356</c:v>
                </c:pt>
                <c:pt idx="20439">
                  <c:v>28.135840537415302</c:v>
                </c:pt>
                <c:pt idx="20440">
                  <c:v>28.137217113595099</c:v>
                </c:pt>
                <c:pt idx="20441">
                  <c:v>28.138593689774801</c:v>
                </c:pt>
                <c:pt idx="20442">
                  <c:v>28.139970265954499</c:v>
                </c:pt>
                <c:pt idx="20443">
                  <c:v>28.141346842134201</c:v>
                </c:pt>
                <c:pt idx="20444">
                  <c:v>28.142723418313999</c:v>
                </c:pt>
                <c:pt idx="20445">
                  <c:v>28.1440999944937</c:v>
                </c:pt>
                <c:pt idx="20446">
                  <c:v>28.145476570673399</c:v>
                </c:pt>
                <c:pt idx="20447">
                  <c:v>28.1468531468532</c:v>
                </c:pt>
                <c:pt idx="20448">
                  <c:v>28.148229723032902</c:v>
                </c:pt>
                <c:pt idx="20449">
                  <c:v>28.1496062992126</c:v>
                </c:pt>
                <c:pt idx="20450">
                  <c:v>28.150982875392302</c:v>
                </c:pt>
                <c:pt idx="20451">
                  <c:v>28.152359451572099</c:v>
                </c:pt>
                <c:pt idx="20452">
                  <c:v>28.153736027751801</c:v>
                </c:pt>
                <c:pt idx="20453">
                  <c:v>28.155112603931499</c:v>
                </c:pt>
                <c:pt idx="20454">
                  <c:v>28.156489180111201</c:v>
                </c:pt>
                <c:pt idx="20455">
                  <c:v>28.157865756290999</c:v>
                </c:pt>
                <c:pt idx="20456">
                  <c:v>28.159242332470701</c:v>
                </c:pt>
                <c:pt idx="20457">
                  <c:v>28.160618908650399</c:v>
                </c:pt>
                <c:pt idx="20458">
                  <c:v>28.161995484830101</c:v>
                </c:pt>
                <c:pt idx="20459">
                  <c:v>28.163372061009898</c:v>
                </c:pt>
                <c:pt idx="20460">
                  <c:v>28.1647486371896</c:v>
                </c:pt>
                <c:pt idx="20461">
                  <c:v>28.166125213369298</c:v>
                </c:pt>
                <c:pt idx="20462">
                  <c:v>28.167501789549</c:v>
                </c:pt>
                <c:pt idx="20463">
                  <c:v>28.168878365728801</c:v>
                </c:pt>
                <c:pt idx="20464">
                  <c:v>28.1702549419085</c:v>
                </c:pt>
                <c:pt idx="20465">
                  <c:v>28.171631518088201</c:v>
                </c:pt>
                <c:pt idx="20466">
                  <c:v>28.1730080942679</c:v>
                </c:pt>
                <c:pt idx="20467">
                  <c:v>28.174384670447701</c:v>
                </c:pt>
                <c:pt idx="20468">
                  <c:v>28.175761246627399</c:v>
                </c:pt>
                <c:pt idx="20469">
                  <c:v>28.177137822807101</c:v>
                </c:pt>
                <c:pt idx="20470">
                  <c:v>28.178514398986799</c:v>
                </c:pt>
                <c:pt idx="20471">
                  <c:v>28.1798909751666</c:v>
                </c:pt>
                <c:pt idx="20472">
                  <c:v>28.181267551346298</c:v>
                </c:pt>
                <c:pt idx="20473">
                  <c:v>28.182644127526</c:v>
                </c:pt>
                <c:pt idx="20474">
                  <c:v>28.184020703705698</c:v>
                </c:pt>
                <c:pt idx="20475">
                  <c:v>28.1853972798855</c:v>
                </c:pt>
                <c:pt idx="20476">
                  <c:v>28.186773856065201</c:v>
                </c:pt>
                <c:pt idx="20477">
                  <c:v>28.1881504322449</c:v>
                </c:pt>
                <c:pt idx="20478">
                  <c:v>28.189527008424601</c:v>
                </c:pt>
                <c:pt idx="20479">
                  <c:v>28.190903584604399</c:v>
                </c:pt>
                <c:pt idx="20480">
                  <c:v>28.192280160784101</c:v>
                </c:pt>
                <c:pt idx="20481">
                  <c:v>28.193656736963799</c:v>
                </c:pt>
                <c:pt idx="20482">
                  <c:v>28.1950333131436</c:v>
                </c:pt>
                <c:pt idx="20483">
                  <c:v>28.196409889323299</c:v>
                </c:pt>
                <c:pt idx="20484">
                  <c:v>28.197786465503</c:v>
                </c:pt>
                <c:pt idx="20485">
                  <c:v>28.199163041682699</c:v>
                </c:pt>
                <c:pt idx="20486">
                  <c:v>28.2005396178625</c:v>
                </c:pt>
                <c:pt idx="20487">
                  <c:v>28.201916194042202</c:v>
                </c:pt>
                <c:pt idx="20488">
                  <c:v>28.2032927702219</c:v>
                </c:pt>
                <c:pt idx="20489">
                  <c:v>28.204669346401602</c:v>
                </c:pt>
                <c:pt idx="20490">
                  <c:v>28.206045922581399</c:v>
                </c:pt>
                <c:pt idx="20491">
                  <c:v>28.207422498761101</c:v>
                </c:pt>
                <c:pt idx="20492">
                  <c:v>28.208799074940799</c:v>
                </c:pt>
                <c:pt idx="20493">
                  <c:v>28.210175651120501</c:v>
                </c:pt>
                <c:pt idx="20494">
                  <c:v>28.211552227300299</c:v>
                </c:pt>
                <c:pt idx="20495">
                  <c:v>28.212928803480001</c:v>
                </c:pt>
                <c:pt idx="20496">
                  <c:v>28.214305379659699</c:v>
                </c:pt>
                <c:pt idx="20497">
                  <c:v>28.215681955839401</c:v>
                </c:pt>
                <c:pt idx="20498">
                  <c:v>28.217058532019198</c:v>
                </c:pt>
                <c:pt idx="20499">
                  <c:v>28.2184351081989</c:v>
                </c:pt>
                <c:pt idx="20500">
                  <c:v>28.219811684378602</c:v>
                </c:pt>
                <c:pt idx="20501">
                  <c:v>28.2211882605583</c:v>
                </c:pt>
                <c:pt idx="20502">
                  <c:v>28.222564836738101</c:v>
                </c:pt>
                <c:pt idx="20503">
                  <c:v>28.223941412917799</c:v>
                </c:pt>
                <c:pt idx="20504">
                  <c:v>28.225317989097501</c:v>
                </c:pt>
                <c:pt idx="20505">
                  <c:v>28.226694565277199</c:v>
                </c:pt>
                <c:pt idx="20506">
                  <c:v>28.228071141457001</c:v>
                </c:pt>
                <c:pt idx="20507">
                  <c:v>28.229447717636699</c:v>
                </c:pt>
                <c:pt idx="20508">
                  <c:v>28.230824293816401</c:v>
                </c:pt>
                <c:pt idx="20509">
                  <c:v>28.232200869996198</c:v>
                </c:pt>
                <c:pt idx="20510">
                  <c:v>28.2335774461759</c:v>
                </c:pt>
                <c:pt idx="20511">
                  <c:v>28.234954022355598</c:v>
                </c:pt>
                <c:pt idx="20512">
                  <c:v>28.2363305985353</c:v>
                </c:pt>
                <c:pt idx="20513">
                  <c:v>28.237707174715101</c:v>
                </c:pt>
                <c:pt idx="20514">
                  <c:v>28.2390837508948</c:v>
                </c:pt>
                <c:pt idx="20515">
                  <c:v>28.240460327074501</c:v>
                </c:pt>
                <c:pt idx="20516">
                  <c:v>28.2418369032542</c:v>
                </c:pt>
                <c:pt idx="20517">
                  <c:v>28.243213479434001</c:v>
                </c:pt>
                <c:pt idx="20518">
                  <c:v>28.244590055613699</c:v>
                </c:pt>
                <c:pt idx="20519">
                  <c:v>28.245966631793401</c:v>
                </c:pt>
                <c:pt idx="20520">
                  <c:v>28.247343207973099</c:v>
                </c:pt>
                <c:pt idx="20521">
                  <c:v>28.2487197841529</c:v>
                </c:pt>
                <c:pt idx="20522">
                  <c:v>28.250096360332599</c:v>
                </c:pt>
                <c:pt idx="20523">
                  <c:v>28.2514729365123</c:v>
                </c:pt>
                <c:pt idx="20524">
                  <c:v>28.252849512691999</c:v>
                </c:pt>
                <c:pt idx="20525">
                  <c:v>28.2542260888718</c:v>
                </c:pt>
                <c:pt idx="20526">
                  <c:v>28.255602665051502</c:v>
                </c:pt>
                <c:pt idx="20527">
                  <c:v>28.2569792412312</c:v>
                </c:pt>
                <c:pt idx="20528">
                  <c:v>28.258355817410902</c:v>
                </c:pt>
                <c:pt idx="20529">
                  <c:v>28.259732393590699</c:v>
                </c:pt>
                <c:pt idx="20530">
                  <c:v>28.261108969770401</c:v>
                </c:pt>
                <c:pt idx="20531">
                  <c:v>28.262485545950099</c:v>
                </c:pt>
                <c:pt idx="20532">
                  <c:v>28.263862122129801</c:v>
                </c:pt>
                <c:pt idx="20533">
                  <c:v>28.265238698309599</c:v>
                </c:pt>
                <c:pt idx="20534">
                  <c:v>28.2666152744893</c:v>
                </c:pt>
                <c:pt idx="20535">
                  <c:v>28.267991850668999</c:v>
                </c:pt>
                <c:pt idx="20536">
                  <c:v>28.2693684268487</c:v>
                </c:pt>
                <c:pt idx="20537">
                  <c:v>28.270745003028502</c:v>
                </c:pt>
                <c:pt idx="20538">
                  <c:v>28.2721215792082</c:v>
                </c:pt>
                <c:pt idx="20539">
                  <c:v>28.273498155387902</c:v>
                </c:pt>
                <c:pt idx="20540">
                  <c:v>28.274874731567699</c:v>
                </c:pt>
                <c:pt idx="20541">
                  <c:v>28.276251307747401</c:v>
                </c:pt>
                <c:pt idx="20542">
                  <c:v>28.277627883927099</c:v>
                </c:pt>
                <c:pt idx="20543">
                  <c:v>28.279004460106801</c:v>
                </c:pt>
                <c:pt idx="20544">
                  <c:v>28.280381036286599</c:v>
                </c:pt>
                <c:pt idx="20545">
                  <c:v>28.281757612466301</c:v>
                </c:pt>
                <c:pt idx="20546">
                  <c:v>28.283134188645999</c:v>
                </c:pt>
                <c:pt idx="20547">
                  <c:v>28.284510764825701</c:v>
                </c:pt>
                <c:pt idx="20548">
                  <c:v>28.285887341005498</c:v>
                </c:pt>
                <c:pt idx="20549">
                  <c:v>28.2872639171852</c:v>
                </c:pt>
                <c:pt idx="20550">
                  <c:v>28.288640493364898</c:v>
                </c:pt>
                <c:pt idx="20551">
                  <c:v>28.2900170695446</c:v>
                </c:pt>
                <c:pt idx="20552">
                  <c:v>28.291393645724401</c:v>
                </c:pt>
                <c:pt idx="20553">
                  <c:v>28.2927702219041</c:v>
                </c:pt>
                <c:pt idx="20554">
                  <c:v>28.294146798083801</c:v>
                </c:pt>
                <c:pt idx="20555">
                  <c:v>28.2955233742635</c:v>
                </c:pt>
                <c:pt idx="20556">
                  <c:v>28.296899950443301</c:v>
                </c:pt>
                <c:pt idx="20557">
                  <c:v>28.298276526622999</c:v>
                </c:pt>
                <c:pt idx="20558">
                  <c:v>28.299653102802701</c:v>
                </c:pt>
                <c:pt idx="20559">
                  <c:v>28.301029678982399</c:v>
                </c:pt>
                <c:pt idx="20560">
                  <c:v>28.3024062551622</c:v>
                </c:pt>
                <c:pt idx="20561">
                  <c:v>28.303782831341898</c:v>
                </c:pt>
                <c:pt idx="20562">
                  <c:v>28.3051594075216</c:v>
                </c:pt>
                <c:pt idx="20563">
                  <c:v>28.306535983701298</c:v>
                </c:pt>
                <c:pt idx="20564">
                  <c:v>28.3079125598811</c:v>
                </c:pt>
                <c:pt idx="20565">
                  <c:v>28.309289136060801</c:v>
                </c:pt>
                <c:pt idx="20566">
                  <c:v>28.3106657122405</c:v>
                </c:pt>
                <c:pt idx="20567">
                  <c:v>28.312042288420201</c:v>
                </c:pt>
                <c:pt idx="20568">
                  <c:v>28.313418864599999</c:v>
                </c:pt>
                <c:pt idx="20569">
                  <c:v>28.314795440779701</c:v>
                </c:pt>
                <c:pt idx="20570">
                  <c:v>28.316172016959399</c:v>
                </c:pt>
                <c:pt idx="20571">
                  <c:v>28.317548593139101</c:v>
                </c:pt>
                <c:pt idx="20572">
                  <c:v>28.318925169318899</c:v>
                </c:pt>
                <c:pt idx="20573">
                  <c:v>28.3203017454986</c:v>
                </c:pt>
                <c:pt idx="20574">
                  <c:v>28.321678321678299</c:v>
                </c:pt>
                <c:pt idx="20575">
                  <c:v>28.3230548978581</c:v>
                </c:pt>
                <c:pt idx="20576">
                  <c:v>28.324431474037802</c:v>
                </c:pt>
                <c:pt idx="20577">
                  <c:v>28.3258080502175</c:v>
                </c:pt>
                <c:pt idx="20578">
                  <c:v>28.327184626397202</c:v>
                </c:pt>
                <c:pt idx="20579">
                  <c:v>28.328561202576999</c:v>
                </c:pt>
                <c:pt idx="20580">
                  <c:v>28.329937778756701</c:v>
                </c:pt>
                <c:pt idx="20581">
                  <c:v>28.331314354936399</c:v>
                </c:pt>
                <c:pt idx="20582">
                  <c:v>28.332690931116101</c:v>
                </c:pt>
                <c:pt idx="20583">
                  <c:v>28.334067507295899</c:v>
                </c:pt>
                <c:pt idx="20584">
                  <c:v>28.335444083475601</c:v>
                </c:pt>
                <c:pt idx="20585">
                  <c:v>28.336820659655299</c:v>
                </c:pt>
                <c:pt idx="20586">
                  <c:v>28.338197235835</c:v>
                </c:pt>
                <c:pt idx="20587">
                  <c:v>28.339573812014802</c:v>
                </c:pt>
                <c:pt idx="20588">
                  <c:v>28.3409503881945</c:v>
                </c:pt>
                <c:pt idx="20589">
                  <c:v>28.342326964374202</c:v>
                </c:pt>
                <c:pt idx="20590">
                  <c:v>28.3437035405539</c:v>
                </c:pt>
                <c:pt idx="20591">
                  <c:v>28.345080116733701</c:v>
                </c:pt>
                <c:pt idx="20592">
                  <c:v>28.346456692913399</c:v>
                </c:pt>
                <c:pt idx="20593">
                  <c:v>28.347833269093101</c:v>
                </c:pt>
                <c:pt idx="20594">
                  <c:v>28.349209845272799</c:v>
                </c:pt>
                <c:pt idx="20595">
                  <c:v>28.350586421452601</c:v>
                </c:pt>
                <c:pt idx="20596">
                  <c:v>28.351962997632299</c:v>
                </c:pt>
                <c:pt idx="20597">
                  <c:v>28.353339573812001</c:v>
                </c:pt>
                <c:pt idx="20598">
                  <c:v>28.354716149991699</c:v>
                </c:pt>
                <c:pt idx="20599">
                  <c:v>28.3560927261715</c:v>
                </c:pt>
                <c:pt idx="20600">
                  <c:v>28.357469302351198</c:v>
                </c:pt>
                <c:pt idx="20601">
                  <c:v>28.3588458785309</c:v>
                </c:pt>
                <c:pt idx="20602">
                  <c:v>28.360222454710598</c:v>
                </c:pt>
                <c:pt idx="20603">
                  <c:v>28.3615990308904</c:v>
                </c:pt>
                <c:pt idx="20604">
                  <c:v>28.362975607070101</c:v>
                </c:pt>
                <c:pt idx="20605">
                  <c:v>28.3643521832498</c:v>
                </c:pt>
                <c:pt idx="20606">
                  <c:v>28.365728759429501</c:v>
                </c:pt>
                <c:pt idx="20607">
                  <c:v>28.367105335609299</c:v>
                </c:pt>
                <c:pt idx="20608">
                  <c:v>28.368481911789001</c:v>
                </c:pt>
                <c:pt idx="20609">
                  <c:v>28.369858487968699</c:v>
                </c:pt>
                <c:pt idx="20610">
                  <c:v>28.3712350641485</c:v>
                </c:pt>
                <c:pt idx="20611">
                  <c:v>28.372611640328198</c:v>
                </c:pt>
                <c:pt idx="20612">
                  <c:v>28.3739882165079</c:v>
                </c:pt>
                <c:pt idx="20613">
                  <c:v>28.375364792687598</c:v>
                </c:pt>
                <c:pt idx="20614">
                  <c:v>28.3767413688674</c:v>
                </c:pt>
                <c:pt idx="20615">
                  <c:v>28.378117945047102</c:v>
                </c:pt>
                <c:pt idx="20616">
                  <c:v>28.3794945212268</c:v>
                </c:pt>
                <c:pt idx="20617">
                  <c:v>28.380871097406501</c:v>
                </c:pt>
                <c:pt idx="20618">
                  <c:v>28.382247673586299</c:v>
                </c:pt>
                <c:pt idx="20619">
                  <c:v>28.383624249766001</c:v>
                </c:pt>
                <c:pt idx="20620">
                  <c:v>28.385000825945699</c:v>
                </c:pt>
                <c:pt idx="20621">
                  <c:v>28.386377402125401</c:v>
                </c:pt>
                <c:pt idx="20622">
                  <c:v>28.387753978305199</c:v>
                </c:pt>
                <c:pt idx="20623">
                  <c:v>28.3891305544849</c:v>
                </c:pt>
                <c:pt idx="20624">
                  <c:v>28.390507130664599</c:v>
                </c:pt>
                <c:pt idx="20625">
                  <c:v>28.3918837068443</c:v>
                </c:pt>
                <c:pt idx="20626">
                  <c:v>28.393260283024102</c:v>
                </c:pt>
                <c:pt idx="20627">
                  <c:v>28.3946368592038</c:v>
                </c:pt>
                <c:pt idx="20628">
                  <c:v>28.396013435383502</c:v>
                </c:pt>
                <c:pt idx="20629">
                  <c:v>28.3973900115632</c:v>
                </c:pt>
                <c:pt idx="20630">
                  <c:v>28.398766587743001</c:v>
                </c:pt>
                <c:pt idx="20631">
                  <c:v>28.400143163922699</c:v>
                </c:pt>
                <c:pt idx="20632">
                  <c:v>28.401519740102401</c:v>
                </c:pt>
                <c:pt idx="20633">
                  <c:v>28.402896316282199</c:v>
                </c:pt>
                <c:pt idx="20634">
                  <c:v>28.404272892461901</c:v>
                </c:pt>
                <c:pt idx="20635">
                  <c:v>28.405649468641599</c:v>
                </c:pt>
                <c:pt idx="20636">
                  <c:v>28.407026044821301</c:v>
                </c:pt>
                <c:pt idx="20637">
                  <c:v>28.408402621001098</c:v>
                </c:pt>
                <c:pt idx="20638">
                  <c:v>28.4097791971808</c:v>
                </c:pt>
                <c:pt idx="20639">
                  <c:v>28.411155773360498</c:v>
                </c:pt>
                <c:pt idx="20640">
                  <c:v>28.4125323495402</c:v>
                </c:pt>
                <c:pt idx="20641">
                  <c:v>28.413908925720001</c:v>
                </c:pt>
                <c:pt idx="20642">
                  <c:v>28.415285501899699</c:v>
                </c:pt>
                <c:pt idx="20643">
                  <c:v>28.416662078079401</c:v>
                </c:pt>
                <c:pt idx="20644">
                  <c:v>28.418038654259099</c:v>
                </c:pt>
                <c:pt idx="20645">
                  <c:v>28.419415230438901</c:v>
                </c:pt>
                <c:pt idx="20646">
                  <c:v>28.420791806618599</c:v>
                </c:pt>
                <c:pt idx="20647">
                  <c:v>28.422168382798301</c:v>
                </c:pt>
                <c:pt idx="20648">
                  <c:v>28.423544958977999</c:v>
                </c:pt>
                <c:pt idx="20649">
                  <c:v>28.4249215351578</c:v>
                </c:pt>
                <c:pt idx="20650">
                  <c:v>28.426298111337498</c:v>
                </c:pt>
                <c:pt idx="20651">
                  <c:v>28.4276746875172</c:v>
                </c:pt>
                <c:pt idx="20652">
                  <c:v>28.429051263696898</c:v>
                </c:pt>
                <c:pt idx="20653">
                  <c:v>28.4304278398767</c:v>
                </c:pt>
                <c:pt idx="20654">
                  <c:v>28.431804416056401</c:v>
                </c:pt>
                <c:pt idx="20655">
                  <c:v>28.4331809922361</c:v>
                </c:pt>
                <c:pt idx="20656">
                  <c:v>28.434557568415801</c:v>
                </c:pt>
                <c:pt idx="20657">
                  <c:v>28.435934144595599</c:v>
                </c:pt>
                <c:pt idx="20658">
                  <c:v>28.437310720775301</c:v>
                </c:pt>
                <c:pt idx="20659">
                  <c:v>28.438687296954999</c:v>
                </c:pt>
                <c:pt idx="20660">
                  <c:v>28.440063873134701</c:v>
                </c:pt>
                <c:pt idx="20661">
                  <c:v>28.441440449314499</c:v>
                </c:pt>
                <c:pt idx="20662">
                  <c:v>28.4428170254942</c:v>
                </c:pt>
                <c:pt idx="20663">
                  <c:v>28.444193601673899</c:v>
                </c:pt>
                <c:pt idx="20664">
                  <c:v>28.4455701778536</c:v>
                </c:pt>
                <c:pt idx="20665">
                  <c:v>28.446946754033402</c:v>
                </c:pt>
                <c:pt idx="20666">
                  <c:v>28.4483233302131</c:v>
                </c:pt>
                <c:pt idx="20667">
                  <c:v>28.449699906392802</c:v>
                </c:pt>
                <c:pt idx="20668">
                  <c:v>28.451076482572599</c:v>
                </c:pt>
                <c:pt idx="20669">
                  <c:v>28.452453058752301</c:v>
                </c:pt>
                <c:pt idx="20670">
                  <c:v>28.453829634931999</c:v>
                </c:pt>
                <c:pt idx="20671">
                  <c:v>28.455206211111701</c:v>
                </c:pt>
                <c:pt idx="20672">
                  <c:v>28.456582787291499</c:v>
                </c:pt>
                <c:pt idx="20673">
                  <c:v>28.4579593634712</c:v>
                </c:pt>
                <c:pt idx="20674">
                  <c:v>28.459335939650899</c:v>
                </c:pt>
                <c:pt idx="20675">
                  <c:v>28.4607125158306</c:v>
                </c:pt>
                <c:pt idx="20676">
                  <c:v>28.462089092010402</c:v>
                </c:pt>
                <c:pt idx="20677">
                  <c:v>28.4634656681901</c:v>
                </c:pt>
                <c:pt idx="20678">
                  <c:v>28.464842244369802</c:v>
                </c:pt>
                <c:pt idx="20679">
                  <c:v>28.4662188205495</c:v>
                </c:pt>
                <c:pt idx="20680">
                  <c:v>28.467595396729301</c:v>
                </c:pt>
                <c:pt idx="20681">
                  <c:v>28.468971972908999</c:v>
                </c:pt>
                <c:pt idx="20682">
                  <c:v>28.470348549088701</c:v>
                </c:pt>
                <c:pt idx="20683">
                  <c:v>28.471725125268399</c:v>
                </c:pt>
                <c:pt idx="20684">
                  <c:v>28.473101701448201</c:v>
                </c:pt>
                <c:pt idx="20685">
                  <c:v>28.474478277627899</c:v>
                </c:pt>
                <c:pt idx="20686">
                  <c:v>28.475854853807601</c:v>
                </c:pt>
                <c:pt idx="20687">
                  <c:v>28.477231429987299</c:v>
                </c:pt>
                <c:pt idx="20688">
                  <c:v>28.4786080061671</c:v>
                </c:pt>
                <c:pt idx="20689">
                  <c:v>28.479984582346798</c:v>
                </c:pt>
                <c:pt idx="20690">
                  <c:v>28.4813611585265</c:v>
                </c:pt>
                <c:pt idx="20691">
                  <c:v>28.482737734706198</c:v>
                </c:pt>
                <c:pt idx="20692">
                  <c:v>28.484114310886</c:v>
                </c:pt>
                <c:pt idx="20693">
                  <c:v>28.485490887065701</c:v>
                </c:pt>
                <c:pt idx="20694">
                  <c:v>28.4868674632454</c:v>
                </c:pt>
                <c:pt idx="20695">
                  <c:v>28.488244039425101</c:v>
                </c:pt>
                <c:pt idx="20696">
                  <c:v>28.489620615604899</c:v>
                </c:pt>
                <c:pt idx="20697">
                  <c:v>28.490997191784601</c:v>
                </c:pt>
                <c:pt idx="20698">
                  <c:v>28.492373767964299</c:v>
                </c:pt>
                <c:pt idx="20699">
                  <c:v>28.4937503441441</c:v>
                </c:pt>
                <c:pt idx="20700">
                  <c:v>28.495126920323798</c:v>
                </c:pt>
                <c:pt idx="20701">
                  <c:v>28.4965034965035</c:v>
                </c:pt>
                <c:pt idx="20702">
                  <c:v>28.497880072683198</c:v>
                </c:pt>
                <c:pt idx="20703">
                  <c:v>28.499256648863</c:v>
                </c:pt>
                <c:pt idx="20704">
                  <c:v>28.500633225042701</c:v>
                </c:pt>
                <c:pt idx="20705">
                  <c:v>28.5020098012224</c:v>
                </c:pt>
                <c:pt idx="20706">
                  <c:v>28.503386377402101</c:v>
                </c:pt>
                <c:pt idx="20707">
                  <c:v>28.504762953581899</c:v>
                </c:pt>
                <c:pt idx="20708">
                  <c:v>28.506139529761601</c:v>
                </c:pt>
                <c:pt idx="20709">
                  <c:v>28.507516105941299</c:v>
                </c:pt>
                <c:pt idx="20710">
                  <c:v>28.508892682121001</c:v>
                </c:pt>
                <c:pt idx="20711">
                  <c:v>28.510269258300799</c:v>
                </c:pt>
                <c:pt idx="20712">
                  <c:v>28.5116458344805</c:v>
                </c:pt>
                <c:pt idx="20713">
                  <c:v>28.513022410660199</c:v>
                </c:pt>
                <c:pt idx="20714">
                  <c:v>28.5143989868399</c:v>
                </c:pt>
                <c:pt idx="20715">
                  <c:v>28.515775563019702</c:v>
                </c:pt>
                <c:pt idx="20716">
                  <c:v>28.5171521391994</c:v>
                </c:pt>
                <c:pt idx="20717">
                  <c:v>28.518528715379102</c:v>
                </c:pt>
                <c:pt idx="20718">
                  <c:v>28.5199052915588</c:v>
                </c:pt>
                <c:pt idx="20719">
                  <c:v>28.521281867738601</c:v>
                </c:pt>
                <c:pt idx="20720">
                  <c:v>28.522658443918299</c:v>
                </c:pt>
                <c:pt idx="20721">
                  <c:v>28.524035020098001</c:v>
                </c:pt>
                <c:pt idx="20722">
                  <c:v>28.525411596277699</c:v>
                </c:pt>
                <c:pt idx="20723">
                  <c:v>28.526788172457501</c:v>
                </c:pt>
                <c:pt idx="20724">
                  <c:v>28.528164748637199</c:v>
                </c:pt>
                <c:pt idx="20725">
                  <c:v>28.529541324816901</c:v>
                </c:pt>
                <c:pt idx="20726">
                  <c:v>28.530917900996599</c:v>
                </c:pt>
                <c:pt idx="20727">
                  <c:v>28.5322944771764</c:v>
                </c:pt>
                <c:pt idx="20728">
                  <c:v>28.533671053356102</c:v>
                </c:pt>
                <c:pt idx="20729">
                  <c:v>28.5350476295358</c:v>
                </c:pt>
                <c:pt idx="20730">
                  <c:v>28.536424205715502</c:v>
                </c:pt>
                <c:pt idx="20731">
                  <c:v>28.537800781895299</c:v>
                </c:pt>
                <c:pt idx="20732">
                  <c:v>28.539177358075001</c:v>
                </c:pt>
                <c:pt idx="20733">
                  <c:v>28.540553934254699</c:v>
                </c:pt>
                <c:pt idx="20734">
                  <c:v>28.541930510434501</c:v>
                </c:pt>
                <c:pt idx="20735">
                  <c:v>28.543307086614199</c:v>
                </c:pt>
                <c:pt idx="20736">
                  <c:v>28.544683662793901</c:v>
                </c:pt>
                <c:pt idx="20737">
                  <c:v>28.546060238973599</c:v>
                </c:pt>
                <c:pt idx="20738">
                  <c:v>28.5474368151534</c:v>
                </c:pt>
                <c:pt idx="20739">
                  <c:v>28.548813391333098</c:v>
                </c:pt>
                <c:pt idx="20740">
                  <c:v>28.5501899675128</c:v>
                </c:pt>
                <c:pt idx="20741">
                  <c:v>28.551566543692498</c:v>
                </c:pt>
                <c:pt idx="20742">
                  <c:v>28.5529431198723</c:v>
                </c:pt>
                <c:pt idx="20743">
                  <c:v>28.554319696052001</c:v>
                </c:pt>
                <c:pt idx="20744">
                  <c:v>28.5556962722317</c:v>
                </c:pt>
                <c:pt idx="20745">
                  <c:v>28.557072848411401</c:v>
                </c:pt>
                <c:pt idx="20746">
                  <c:v>28.558449424591199</c:v>
                </c:pt>
                <c:pt idx="20747">
                  <c:v>28.559826000770901</c:v>
                </c:pt>
                <c:pt idx="20748">
                  <c:v>28.561202576950599</c:v>
                </c:pt>
                <c:pt idx="20749">
                  <c:v>28.562579153130301</c:v>
                </c:pt>
                <c:pt idx="20750">
                  <c:v>28.563955729310099</c:v>
                </c:pt>
                <c:pt idx="20751">
                  <c:v>28.5653323054898</c:v>
                </c:pt>
                <c:pt idx="20752">
                  <c:v>28.566708881669499</c:v>
                </c:pt>
                <c:pt idx="20753">
                  <c:v>28.5680854578492</c:v>
                </c:pt>
                <c:pt idx="20754">
                  <c:v>28.569462034029002</c:v>
                </c:pt>
                <c:pt idx="20755">
                  <c:v>28.5708386102087</c:v>
                </c:pt>
                <c:pt idx="20756">
                  <c:v>28.572215186388402</c:v>
                </c:pt>
                <c:pt idx="20757">
                  <c:v>28.5735917625681</c:v>
                </c:pt>
                <c:pt idx="20758">
                  <c:v>28.574968338747901</c:v>
                </c:pt>
                <c:pt idx="20759">
                  <c:v>28.576344914927599</c:v>
                </c:pt>
                <c:pt idx="20760">
                  <c:v>28.577721491107301</c:v>
                </c:pt>
                <c:pt idx="20761">
                  <c:v>28.579098067286999</c:v>
                </c:pt>
                <c:pt idx="20762">
                  <c:v>28.5804746434668</c:v>
                </c:pt>
                <c:pt idx="20763">
                  <c:v>28.581851219646499</c:v>
                </c:pt>
                <c:pt idx="20764">
                  <c:v>28.5832277958262</c:v>
                </c:pt>
                <c:pt idx="20765">
                  <c:v>28.584604372006002</c:v>
                </c:pt>
                <c:pt idx="20766">
                  <c:v>28.5859809481857</c:v>
                </c:pt>
                <c:pt idx="20767">
                  <c:v>28.587357524365402</c:v>
                </c:pt>
                <c:pt idx="20768">
                  <c:v>28.5887341005451</c:v>
                </c:pt>
                <c:pt idx="20769">
                  <c:v>28.590110676724901</c:v>
                </c:pt>
                <c:pt idx="20770">
                  <c:v>28.591487252904599</c:v>
                </c:pt>
                <c:pt idx="20771">
                  <c:v>28.592863829084301</c:v>
                </c:pt>
                <c:pt idx="20772">
                  <c:v>28.594240405263999</c:v>
                </c:pt>
                <c:pt idx="20773">
                  <c:v>28.595616981443801</c:v>
                </c:pt>
                <c:pt idx="20774">
                  <c:v>28.596993557623499</c:v>
                </c:pt>
                <c:pt idx="20775">
                  <c:v>28.598370133803201</c:v>
                </c:pt>
                <c:pt idx="20776">
                  <c:v>28.599746709982899</c:v>
                </c:pt>
                <c:pt idx="20777">
                  <c:v>28.6011232861627</c:v>
                </c:pt>
                <c:pt idx="20778">
                  <c:v>28.602499862342398</c:v>
                </c:pt>
                <c:pt idx="20779">
                  <c:v>28.6038764385221</c:v>
                </c:pt>
                <c:pt idx="20780">
                  <c:v>28.605253014701798</c:v>
                </c:pt>
                <c:pt idx="20781">
                  <c:v>28.6066295908816</c:v>
                </c:pt>
                <c:pt idx="20782">
                  <c:v>28.608006167061301</c:v>
                </c:pt>
                <c:pt idx="20783">
                  <c:v>28.609382743241</c:v>
                </c:pt>
                <c:pt idx="20784">
                  <c:v>28.610759319420701</c:v>
                </c:pt>
                <c:pt idx="20785">
                  <c:v>28.612135895600499</c:v>
                </c:pt>
                <c:pt idx="20786">
                  <c:v>28.613512471780201</c:v>
                </c:pt>
                <c:pt idx="20787">
                  <c:v>28.614889047959899</c:v>
                </c:pt>
                <c:pt idx="20788">
                  <c:v>28.616265624139601</c:v>
                </c:pt>
                <c:pt idx="20789">
                  <c:v>28.617642200319398</c:v>
                </c:pt>
                <c:pt idx="20790">
                  <c:v>28.6190187764991</c:v>
                </c:pt>
                <c:pt idx="20791">
                  <c:v>28.620395352678798</c:v>
                </c:pt>
                <c:pt idx="20792">
                  <c:v>28.6217719288585</c:v>
                </c:pt>
                <c:pt idx="20793">
                  <c:v>28.623148505038301</c:v>
                </c:pt>
                <c:pt idx="20794">
                  <c:v>28.624525081218</c:v>
                </c:pt>
                <c:pt idx="20795">
                  <c:v>28.625901657397701</c:v>
                </c:pt>
                <c:pt idx="20796">
                  <c:v>28.627278233577499</c:v>
                </c:pt>
                <c:pt idx="20797">
                  <c:v>28.628654809757201</c:v>
                </c:pt>
                <c:pt idx="20798">
                  <c:v>28.630031385936899</c:v>
                </c:pt>
                <c:pt idx="20799">
                  <c:v>28.631407962116601</c:v>
                </c:pt>
                <c:pt idx="20800">
                  <c:v>28.632784538296399</c:v>
                </c:pt>
                <c:pt idx="20801">
                  <c:v>28.6341611144761</c:v>
                </c:pt>
                <c:pt idx="20802">
                  <c:v>28.635537690655799</c:v>
                </c:pt>
                <c:pt idx="20803">
                  <c:v>28.6369142668355</c:v>
                </c:pt>
                <c:pt idx="20804">
                  <c:v>28.638290843015302</c:v>
                </c:pt>
                <c:pt idx="20805">
                  <c:v>28.639667419195</c:v>
                </c:pt>
                <c:pt idx="20806">
                  <c:v>28.641043995374702</c:v>
                </c:pt>
                <c:pt idx="20807">
                  <c:v>28.6424205715544</c:v>
                </c:pt>
                <c:pt idx="20808">
                  <c:v>28.643797147734201</c:v>
                </c:pt>
                <c:pt idx="20809">
                  <c:v>28.645173723913899</c:v>
                </c:pt>
                <c:pt idx="20810">
                  <c:v>28.646550300093601</c:v>
                </c:pt>
                <c:pt idx="20811">
                  <c:v>28.647926876273299</c:v>
                </c:pt>
                <c:pt idx="20812">
                  <c:v>28.649303452453101</c:v>
                </c:pt>
                <c:pt idx="20813">
                  <c:v>28.650680028632799</c:v>
                </c:pt>
                <c:pt idx="20814">
                  <c:v>28.6520566048125</c:v>
                </c:pt>
                <c:pt idx="20815">
                  <c:v>28.653433180992199</c:v>
                </c:pt>
                <c:pt idx="20816">
                  <c:v>28.654809757172</c:v>
                </c:pt>
                <c:pt idx="20817">
                  <c:v>28.656186333351702</c:v>
                </c:pt>
                <c:pt idx="20818">
                  <c:v>28.6575629095314</c:v>
                </c:pt>
                <c:pt idx="20819">
                  <c:v>28.658939485711102</c:v>
                </c:pt>
                <c:pt idx="20820">
                  <c:v>28.660316061890899</c:v>
                </c:pt>
                <c:pt idx="20821">
                  <c:v>28.661692638070601</c:v>
                </c:pt>
                <c:pt idx="20822">
                  <c:v>28.663069214250299</c:v>
                </c:pt>
                <c:pt idx="20823">
                  <c:v>28.664445790430001</c:v>
                </c:pt>
                <c:pt idx="20824">
                  <c:v>28.665822366609799</c:v>
                </c:pt>
                <c:pt idx="20825">
                  <c:v>28.667198942789501</c:v>
                </c:pt>
                <c:pt idx="20826">
                  <c:v>28.668575518969199</c:v>
                </c:pt>
                <c:pt idx="20827">
                  <c:v>28.669952095148901</c:v>
                </c:pt>
                <c:pt idx="20828">
                  <c:v>28.671328671328698</c:v>
                </c:pt>
                <c:pt idx="20829">
                  <c:v>28.6727052475084</c:v>
                </c:pt>
                <c:pt idx="20830">
                  <c:v>28.674081823688098</c:v>
                </c:pt>
                <c:pt idx="20831">
                  <c:v>28.6754583998679</c:v>
                </c:pt>
                <c:pt idx="20832">
                  <c:v>28.676834976047601</c:v>
                </c:pt>
                <c:pt idx="20833">
                  <c:v>28.6782115522273</c:v>
                </c:pt>
                <c:pt idx="20834">
                  <c:v>28.679588128407001</c:v>
                </c:pt>
                <c:pt idx="20835">
                  <c:v>28.680964704586799</c:v>
                </c:pt>
                <c:pt idx="20836">
                  <c:v>28.682341280766501</c:v>
                </c:pt>
                <c:pt idx="20837">
                  <c:v>28.683717856946199</c:v>
                </c:pt>
                <c:pt idx="20838">
                  <c:v>28.685094433125901</c:v>
                </c:pt>
                <c:pt idx="20839">
                  <c:v>28.686471009305698</c:v>
                </c:pt>
                <c:pt idx="20840">
                  <c:v>28.6878475854854</c:v>
                </c:pt>
                <c:pt idx="20841">
                  <c:v>28.689224161665098</c:v>
                </c:pt>
                <c:pt idx="20842">
                  <c:v>28.6906007378448</c:v>
                </c:pt>
                <c:pt idx="20843">
                  <c:v>28.691977314024601</c:v>
                </c:pt>
                <c:pt idx="20844">
                  <c:v>28.6933538902043</c:v>
                </c:pt>
                <c:pt idx="20845">
                  <c:v>28.694730466384001</c:v>
                </c:pt>
                <c:pt idx="20846">
                  <c:v>28.6961070425637</c:v>
                </c:pt>
                <c:pt idx="20847">
                  <c:v>28.697483618743501</c:v>
                </c:pt>
                <c:pt idx="20848">
                  <c:v>28.698860194923199</c:v>
                </c:pt>
                <c:pt idx="20849">
                  <c:v>28.700236771102901</c:v>
                </c:pt>
                <c:pt idx="20850">
                  <c:v>28.701613347282599</c:v>
                </c:pt>
                <c:pt idx="20851">
                  <c:v>28.7029899234624</c:v>
                </c:pt>
                <c:pt idx="20852">
                  <c:v>28.704366499642099</c:v>
                </c:pt>
                <c:pt idx="20853">
                  <c:v>28.7057430758218</c:v>
                </c:pt>
                <c:pt idx="20854">
                  <c:v>28.707119652001499</c:v>
                </c:pt>
                <c:pt idx="20855">
                  <c:v>28.7084962281813</c:v>
                </c:pt>
                <c:pt idx="20856">
                  <c:v>28.709872804361002</c:v>
                </c:pt>
                <c:pt idx="20857">
                  <c:v>28.7112493805407</c:v>
                </c:pt>
                <c:pt idx="20858">
                  <c:v>28.712625956720501</c:v>
                </c:pt>
                <c:pt idx="20859">
                  <c:v>28.714002532900199</c:v>
                </c:pt>
                <c:pt idx="20860">
                  <c:v>28.715379109079901</c:v>
                </c:pt>
                <c:pt idx="20861">
                  <c:v>28.716755685259599</c:v>
                </c:pt>
                <c:pt idx="20862">
                  <c:v>28.718132261439301</c:v>
                </c:pt>
                <c:pt idx="20863">
                  <c:v>28.719508837619099</c:v>
                </c:pt>
                <c:pt idx="20864">
                  <c:v>28.720885413798801</c:v>
                </c:pt>
                <c:pt idx="20865">
                  <c:v>28.722261989978499</c:v>
                </c:pt>
                <c:pt idx="20866">
                  <c:v>28.7236385661583</c:v>
                </c:pt>
                <c:pt idx="20867">
                  <c:v>28.725015142337998</c:v>
                </c:pt>
                <c:pt idx="20868">
                  <c:v>28.7263917185177</c:v>
                </c:pt>
                <c:pt idx="20869">
                  <c:v>28.727768294697398</c:v>
                </c:pt>
                <c:pt idx="20870">
                  <c:v>28.729144870877199</c:v>
                </c:pt>
                <c:pt idx="20871">
                  <c:v>28.730521447056901</c:v>
                </c:pt>
                <c:pt idx="20872">
                  <c:v>28.731898023236599</c:v>
                </c:pt>
                <c:pt idx="20873">
                  <c:v>28.733274599416301</c:v>
                </c:pt>
                <c:pt idx="20874">
                  <c:v>28.734651175596099</c:v>
                </c:pt>
                <c:pt idx="20875">
                  <c:v>28.736027751775801</c:v>
                </c:pt>
                <c:pt idx="20876">
                  <c:v>28.737404327955499</c:v>
                </c:pt>
                <c:pt idx="20877">
                  <c:v>28.738780904135201</c:v>
                </c:pt>
                <c:pt idx="20878">
                  <c:v>28.740157480314998</c:v>
                </c:pt>
                <c:pt idx="20879">
                  <c:v>28.7415340564947</c:v>
                </c:pt>
                <c:pt idx="20880">
                  <c:v>28.742910632674398</c:v>
                </c:pt>
                <c:pt idx="20881">
                  <c:v>28.7442872088541</c:v>
                </c:pt>
                <c:pt idx="20882">
                  <c:v>28.745663785033901</c:v>
                </c:pt>
                <c:pt idx="20883">
                  <c:v>28.7470403612136</c:v>
                </c:pt>
                <c:pt idx="20884">
                  <c:v>28.748416937393301</c:v>
                </c:pt>
                <c:pt idx="20885">
                  <c:v>28.749793513573</c:v>
                </c:pt>
                <c:pt idx="20886">
                  <c:v>28.751170089752801</c:v>
                </c:pt>
                <c:pt idx="20887">
                  <c:v>28.752546665932499</c:v>
                </c:pt>
                <c:pt idx="20888">
                  <c:v>28.753923242112201</c:v>
                </c:pt>
                <c:pt idx="20889">
                  <c:v>28.755299818291999</c:v>
                </c:pt>
                <c:pt idx="20890">
                  <c:v>28.7566763944717</c:v>
                </c:pt>
                <c:pt idx="20891">
                  <c:v>28.758052970651399</c:v>
                </c:pt>
                <c:pt idx="20892">
                  <c:v>28.7594295468311</c:v>
                </c:pt>
                <c:pt idx="20893">
                  <c:v>28.760806123010902</c:v>
                </c:pt>
                <c:pt idx="20894">
                  <c:v>28.7621826991906</c:v>
                </c:pt>
                <c:pt idx="20895">
                  <c:v>28.763559275370302</c:v>
                </c:pt>
                <c:pt idx="20896">
                  <c:v>28.76493585155</c:v>
                </c:pt>
                <c:pt idx="20897">
                  <c:v>28.766312427729801</c:v>
                </c:pt>
                <c:pt idx="20898">
                  <c:v>28.767689003909499</c:v>
                </c:pt>
                <c:pt idx="20899">
                  <c:v>28.769065580089201</c:v>
                </c:pt>
                <c:pt idx="20900">
                  <c:v>28.770442156268899</c:v>
                </c:pt>
                <c:pt idx="20901">
                  <c:v>28.7718187324487</c:v>
                </c:pt>
                <c:pt idx="20902">
                  <c:v>28.773195308628399</c:v>
                </c:pt>
                <c:pt idx="20903">
                  <c:v>28.7745718848081</c:v>
                </c:pt>
                <c:pt idx="20904">
                  <c:v>28.775948460987799</c:v>
                </c:pt>
                <c:pt idx="20905">
                  <c:v>28.7773250371676</c:v>
                </c:pt>
                <c:pt idx="20906">
                  <c:v>28.778701613347302</c:v>
                </c:pt>
                <c:pt idx="20907">
                  <c:v>28.780078189527</c:v>
                </c:pt>
                <c:pt idx="20908">
                  <c:v>28.781454765706702</c:v>
                </c:pt>
                <c:pt idx="20909">
                  <c:v>28.782831341886499</c:v>
                </c:pt>
                <c:pt idx="20910">
                  <c:v>28.784207918066201</c:v>
                </c:pt>
                <c:pt idx="20911">
                  <c:v>28.785584494245899</c:v>
                </c:pt>
                <c:pt idx="20912">
                  <c:v>28.786961070425601</c:v>
                </c:pt>
                <c:pt idx="20913">
                  <c:v>28.788337646605399</c:v>
                </c:pt>
                <c:pt idx="20914">
                  <c:v>28.789714222785101</c:v>
                </c:pt>
                <c:pt idx="20915">
                  <c:v>28.791090798964799</c:v>
                </c:pt>
                <c:pt idx="20916">
                  <c:v>28.792467375144501</c:v>
                </c:pt>
                <c:pt idx="20917">
                  <c:v>28.793843951324298</c:v>
                </c:pt>
                <c:pt idx="20918">
                  <c:v>28.795220527504</c:v>
                </c:pt>
                <c:pt idx="20919">
                  <c:v>28.796597103683698</c:v>
                </c:pt>
                <c:pt idx="20920">
                  <c:v>28.7979736798634</c:v>
                </c:pt>
                <c:pt idx="20921">
                  <c:v>28.799350256043201</c:v>
                </c:pt>
                <c:pt idx="20922">
                  <c:v>28.8007268322229</c:v>
                </c:pt>
                <c:pt idx="20923">
                  <c:v>28.802103408402601</c:v>
                </c:pt>
                <c:pt idx="20924">
                  <c:v>28.803479984582399</c:v>
                </c:pt>
                <c:pt idx="20925">
                  <c:v>28.804856560762101</c:v>
                </c:pt>
                <c:pt idx="20926">
                  <c:v>28.806233136941799</c:v>
                </c:pt>
                <c:pt idx="20927">
                  <c:v>28.807609713121501</c:v>
                </c:pt>
                <c:pt idx="20928">
                  <c:v>28.808986289301298</c:v>
                </c:pt>
                <c:pt idx="20929">
                  <c:v>28.810362865481</c:v>
                </c:pt>
                <c:pt idx="20930">
                  <c:v>28.811739441660698</c:v>
                </c:pt>
                <c:pt idx="20931">
                  <c:v>28.8131160178404</c:v>
                </c:pt>
                <c:pt idx="20932">
                  <c:v>28.814492594020201</c:v>
                </c:pt>
                <c:pt idx="20933">
                  <c:v>28.8158691701999</c:v>
                </c:pt>
                <c:pt idx="20934">
                  <c:v>28.817245746379601</c:v>
                </c:pt>
                <c:pt idx="20935">
                  <c:v>28.8186223225593</c:v>
                </c:pt>
                <c:pt idx="20936">
                  <c:v>28.819998898739101</c:v>
                </c:pt>
                <c:pt idx="20937">
                  <c:v>28.821375474918799</c:v>
                </c:pt>
                <c:pt idx="20938">
                  <c:v>28.822752051098501</c:v>
                </c:pt>
                <c:pt idx="20939">
                  <c:v>28.824128627278199</c:v>
                </c:pt>
                <c:pt idx="20940">
                  <c:v>28.825505203458</c:v>
                </c:pt>
                <c:pt idx="20941">
                  <c:v>28.826881779637699</c:v>
                </c:pt>
                <c:pt idx="20942">
                  <c:v>28.8282583558174</c:v>
                </c:pt>
                <c:pt idx="20943">
                  <c:v>28.829634931997099</c:v>
                </c:pt>
                <c:pt idx="20944">
                  <c:v>28.8310115081769</c:v>
                </c:pt>
                <c:pt idx="20945">
                  <c:v>28.832388084356602</c:v>
                </c:pt>
                <c:pt idx="20946">
                  <c:v>28.8337646605363</c:v>
                </c:pt>
                <c:pt idx="20947">
                  <c:v>28.835141236716002</c:v>
                </c:pt>
                <c:pt idx="20948">
                  <c:v>28.836517812895799</c:v>
                </c:pt>
                <c:pt idx="20949">
                  <c:v>28.837894389075501</c:v>
                </c:pt>
                <c:pt idx="20950">
                  <c:v>28.839270965255199</c:v>
                </c:pt>
                <c:pt idx="20951">
                  <c:v>28.840647541434901</c:v>
                </c:pt>
                <c:pt idx="20952">
                  <c:v>28.842024117614699</c:v>
                </c:pt>
                <c:pt idx="20953">
                  <c:v>28.843400693794401</c:v>
                </c:pt>
                <c:pt idx="20954">
                  <c:v>28.844777269974099</c:v>
                </c:pt>
                <c:pt idx="20955">
                  <c:v>28.8461538461539</c:v>
                </c:pt>
                <c:pt idx="20956">
                  <c:v>28.847530422333602</c:v>
                </c:pt>
                <c:pt idx="20957">
                  <c:v>28.8489069985133</c:v>
                </c:pt>
                <c:pt idx="20958">
                  <c:v>28.850283574693002</c:v>
                </c:pt>
                <c:pt idx="20959">
                  <c:v>28.851660150872799</c:v>
                </c:pt>
                <c:pt idx="20960">
                  <c:v>28.853036727052501</c:v>
                </c:pt>
                <c:pt idx="20961">
                  <c:v>28.854413303232199</c:v>
                </c:pt>
                <c:pt idx="20962">
                  <c:v>28.855789879411901</c:v>
                </c:pt>
                <c:pt idx="20963">
                  <c:v>28.857166455591699</c:v>
                </c:pt>
                <c:pt idx="20964">
                  <c:v>28.858543031771401</c:v>
                </c:pt>
                <c:pt idx="20965">
                  <c:v>28.859919607951099</c:v>
                </c:pt>
                <c:pt idx="20966">
                  <c:v>28.861296184130801</c:v>
                </c:pt>
                <c:pt idx="20967">
                  <c:v>28.862672760310598</c:v>
                </c:pt>
                <c:pt idx="20968">
                  <c:v>28.8640493364903</c:v>
                </c:pt>
                <c:pt idx="20969">
                  <c:v>28.865425912669998</c:v>
                </c:pt>
                <c:pt idx="20970">
                  <c:v>28.8668024888497</c:v>
                </c:pt>
                <c:pt idx="20971">
                  <c:v>28.868179065029501</c:v>
                </c:pt>
                <c:pt idx="20972">
                  <c:v>28.8695556412092</c:v>
                </c:pt>
                <c:pt idx="20973">
                  <c:v>28.870932217388901</c:v>
                </c:pt>
                <c:pt idx="20974">
                  <c:v>28.8723087935686</c:v>
                </c:pt>
                <c:pt idx="20975">
                  <c:v>28.873685369748401</c:v>
                </c:pt>
                <c:pt idx="20976">
                  <c:v>28.875061945928099</c:v>
                </c:pt>
                <c:pt idx="20977">
                  <c:v>28.876438522107801</c:v>
                </c:pt>
                <c:pt idx="20978">
                  <c:v>28.877815098287499</c:v>
                </c:pt>
                <c:pt idx="20979">
                  <c:v>28.8791916744673</c:v>
                </c:pt>
                <c:pt idx="20980">
                  <c:v>28.880568250646999</c:v>
                </c:pt>
                <c:pt idx="20981">
                  <c:v>28.8819448268267</c:v>
                </c:pt>
                <c:pt idx="20982">
                  <c:v>28.883321403006398</c:v>
                </c:pt>
                <c:pt idx="20983">
                  <c:v>28.8846979791862</c:v>
                </c:pt>
                <c:pt idx="20984">
                  <c:v>28.886074555365902</c:v>
                </c:pt>
                <c:pt idx="20985">
                  <c:v>28.8874511315456</c:v>
                </c:pt>
                <c:pt idx="20986">
                  <c:v>28.888827707725302</c:v>
                </c:pt>
                <c:pt idx="20987">
                  <c:v>28.890204283905099</c:v>
                </c:pt>
                <c:pt idx="20988">
                  <c:v>28.891580860084801</c:v>
                </c:pt>
                <c:pt idx="20989">
                  <c:v>28.892957436264499</c:v>
                </c:pt>
                <c:pt idx="20990">
                  <c:v>28.8943340124443</c:v>
                </c:pt>
                <c:pt idx="20991">
                  <c:v>28.895710588623999</c:v>
                </c:pt>
                <c:pt idx="20992">
                  <c:v>28.8970871648037</c:v>
                </c:pt>
                <c:pt idx="20993">
                  <c:v>28.898463740983399</c:v>
                </c:pt>
                <c:pt idx="20994">
                  <c:v>28.8998403171632</c:v>
                </c:pt>
                <c:pt idx="20995">
                  <c:v>28.901216893342902</c:v>
                </c:pt>
                <c:pt idx="20996">
                  <c:v>28.9025934695226</c:v>
                </c:pt>
                <c:pt idx="20997">
                  <c:v>28.903970045702302</c:v>
                </c:pt>
                <c:pt idx="20998">
                  <c:v>28.905346621882099</c:v>
                </c:pt>
                <c:pt idx="20999">
                  <c:v>28.906723198061801</c:v>
                </c:pt>
                <c:pt idx="21000">
                  <c:v>28.908099774241499</c:v>
                </c:pt>
                <c:pt idx="21001">
                  <c:v>28.909476350421201</c:v>
                </c:pt>
                <c:pt idx="21002">
                  <c:v>28.910852926600999</c:v>
                </c:pt>
                <c:pt idx="21003">
                  <c:v>28.912229502780701</c:v>
                </c:pt>
                <c:pt idx="21004">
                  <c:v>28.913606078960399</c:v>
                </c:pt>
                <c:pt idx="21005">
                  <c:v>28.914982655140101</c:v>
                </c:pt>
                <c:pt idx="21006">
                  <c:v>28.916359231319898</c:v>
                </c:pt>
                <c:pt idx="21007">
                  <c:v>28.9177358074996</c:v>
                </c:pt>
                <c:pt idx="21008">
                  <c:v>28.919112383679298</c:v>
                </c:pt>
                <c:pt idx="21009">
                  <c:v>28.920488959859</c:v>
                </c:pt>
                <c:pt idx="21010">
                  <c:v>28.921865536038801</c:v>
                </c:pt>
                <c:pt idx="21011">
                  <c:v>28.923242112218499</c:v>
                </c:pt>
                <c:pt idx="21012">
                  <c:v>28.924618688398201</c:v>
                </c:pt>
                <c:pt idx="21013">
                  <c:v>28.925995264577999</c:v>
                </c:pt>
                <c:pt idx="21014">
                  <c:v>28.927371840757701</c:v>
                </c:pt>
                <c:pt idx="21015">
                  <c:v>28.928748416937399</c:v>
                </c:pt>
                <c:pt idx="21016">
                  <c:v>28.930124993117101</c:v>
                </c:pt>
                <c:pt idx="21017">
                  <c:v>28.931501569296799</c:v>
                </c:pt>
                <c:pt idx="21018">
                  <c:v>28.9328781454766</c:v>
                </c:pt>
                <c:pt idx="21019">
                  <c:v>28.934254721656298</c:v>
                </c:pt>
                <c:pt idx="21020">
                  <c:v>28.935631297836</c:v>
                </c:pt>
                <c:pt idx="21021">
                  <c:v>28.937007874015801</c:v>
                </c:pt>
                <c:pt idx="21022">
                  <c:v>28.9383844501955</c:v>
                </c:pt>
                <c:pt idx="21023">
                  <c:v>28.939761026375201</c:v>
                </c:pt>
                <c:pt idx="21024">
                  <c:v>28.9411376025549</c:v>
                </c:pt>
                <c:pt idx="21025">
                  <c:v>28.942514178734701</c:v>
                </c:pt>
                <c:pt idx="21026">
                  <c:v>28.943890754914399</c:v>
                </c:pt>
                <c:pt idx="21027">
                  <c:v>28.945267331094101</c:v>
                </c:pt>
                <c:pt idx="21028">
                  <c:v>28.946643907273799</c:v>
                </c:pt>
                <c:pt idx="21029">
                  <c:v>28.9480204834536</c:v>
                </c:pt>
                <c:pt idx="21030">
                  <c:v>28.949397059633299</c:v>
                </c:pt>
                <c:pt idx="21031">
                  <c:v>28.950773635813</c:v>
                </c:pt>
                <c:pt idx="21032">
                  <c:v>28.952150211992699</c:v>
                </c:pt>
                <c:pt idx="21033">
                  <c:v>28.9535267881725</c:v>
                </c:pt>
                <c:pt idx="21034">
                  <c:v>28.954903364352202</c:v>
                </c:pt>
                <c:pt idx="21035">
                  <c:v>28.9562799405319</c:v>
                </c:pt>
                <c:pt idx="21036">
                  <c:v>28.957656516711602</c:v>
                </c:pt>
                <c:pt idx="21037">
                  <c:v>28.959033092891399</c:v>
                </c:pt>
                <c:pt idx="21038">
                  <c:v>28.960409669071101</c:v>
                </c:pt>
                <c:pt idx="21039">
                  <c:v>28.961786245250799</c:v>
                </c:pt>
                <c:pt idx="21040">
                  <c:v>28.963162821430501</c:v>
                </c:pt>
                <c:pt idx="21041">
                  <c:v>28.964539397610299</c:v>
                </c:pt>
                <c:pt idx="21042">
                  <c:v>28.96591597379</c:v>
                </c:pt>
                <c:pt idx="21043">
                  <c:v>28.967292549969699</c:v>
                </c:pt>
                <c:pt idx="21044">
                  <c:v>28.9686691261494</c:v>
                </c:pt>
                <c:pt idx="21045">
                  <c:v>28.970045702329202</c:v>
                </c:pt>
                <c:pt idx="21046">
                  <c:v>28.9714222785089</c:v>
                </c:pt>
                <c:pt idx="21047">
                  <c:v>28.972798854688602</c:v>
                </c:pt>
                <c:pt idx="21048">
                  <c:v>28.974175430868399</c:v>
                </c:pt>
                <c:pt idx="21049">
                  <c:v>28.975552007048101</c:v>
                </c:pt>
                <c:pt idx="21050">
                  <c:v>28.976928583227799</c:v>
                </c:pt>
                <c:pt idx="21051">
                  <c:v>28.978305159407501</c:v>
                </c:pt>
                <c:pt idx="21052">
                  <c:v>28.979681735587299</c:v>
                </c:pt>
                <c:pt idx="21053">
                  <c:v>28.981058311767001</c:v>
                </c:pt>
                <c:pt idx="21054">
                  <c:v>28.982434887946699</c:v>
                </c:pt>
                <c:pt idx="21055">
                  <c:v>28.983811464126401</c:v>
                </c:pt>
                <c:pt idx="21056">
                  <c:v>28.985188040306198</c:v>
                </c:pt>
                <c:pt idx="21057">
                  <c:v>28.9865646164859</c:v>
                </c:pt>
                <c:pt idx="21058">
                  <c:v>28.987941192665598</c:v>
                </c:pt>
                <c:pt idx="21059">
                  <c:v>28.9893177688453</c:v>
                </c:pt>
                <c:pt idx="21060">
                  <c:v>28.990694345025101</c:v>
                </c:pt>
                <c:pt idx="21061">
                  <c:v>28.9920709212048</c:v>
                </c:pt>
                <c:pt idx="21062">
                  <c:v>28.993447497384501</c:v>
                </c:pt>
                <c:pt idx="21063">
                  <c:v>28.9948240735642</c:v>
                </c:pt>
                <c:pt idx="21064">
                  <c:v>28.996200649744001</c:v>
                </c:pt>
                <c:pt idx="21065">
                  <c:v>28.997577225923699</c:v>
                </c:pt>
                <c:pt idx="21066">
                  <c:v>28.998953802103401</c:v>
                </c:pt>
                <c:pt idx="21067">
                  <c:v>29.000330378283099</c:v>
                </c:pt>
                <c:pt idx="21068">
                  <c:v>29.0017069544629</c:v>
                </c:pt>
                <c:pt idx="21069">
                  <c:v>29.003083530642598</c:v>
                </c:pt>
                <c:pt idx="21070">
                  <c:v>29.0044601068223</c:v>
                </c:pt>
                <c:pt idx="21071">
                  <c:v>29.005836683001998</c:v>
                </c:pt>
                <c:pt idx="21072">
                  <c:v>29.0072132591818</c:v>
                </c:pt>
                <c:pt idx="21073">
                  <c:v>29.008589835361501</c:v>
                </c:pt>
                <c:pt idx="21074">
                  <c:v>29.0099664115412</c:v>
                </c:pt>
                <c:pt idx="21075">
                  <c:v>29.011342987720901</c:v>
                </c:pt>
                <c:pt idx="21076">
                  <c:v>29.012719563900699</c:v>
                </c:pt>
                <c:pt idx="21077">
                  <c:v>29.014096140080401</c:v>
                </c:pt>
                <c:pt idx="21078">
                  <c:v>29.015472716260099</c:v>
                </c:pt>
                <c:pt idx="21079">
                  <c:v>29.016849292439801</c:v>
                </c:pt>
                <c:pt idx="21080">
                  <c:v>29.018225868619599</c:v>
                </c:pt>
                <c:pt idx="21081">
                  <c:v>29.0196024447993</c:v>
                </c:pt>
                <c:pt idx="21082">
                  <c:v>29.020979020978999</c:v>
                </c:pt>
                <c:pt idx="21083">
                  <c:v>29.0223555971588</c:v>
                </c:pt>
                <c:pt idx="21084">
                  <c:v>29.023732173338502</c:v>
                </c:pt>
                <c:pt idx="21085">
                  <c:v>29.0251087495182</c:v>
                </c:pt>
                <c:pt idx="21086">
                  <c:v>29.026485325697902</c:v>
                </c:pt>
                <c:pt idx="21087">
                  <c:v>29.027861901877699</c:v>
                </c:pt>
                <c:pt idx="21088">
                  <c:v>29.029238478057401</c:v>
                </c:pt>
                <c:pt idx="21089">
                  <c:v>29.030615054237099</c:v>
                </c:pt>
                <c:pt idx="21090">
                  <c:v>29.031991630416801</c:v>
                </c:pt>
                <c:pt idx="21091">
                  <c:v>29.033368206596599</c:v>
                </c:pt>
                <c:pt idx="21092">
                  <c:v>29.034744782776301</c:v>
                </c:pt>
                <c:pt idx="21093">
                  <c:v>29.036121358955999</c:v>
                </c:pt>
                <c:pt idx="21094">
                  <c:v>29.037497935135701</c:v>
                </c:pt>
                <c:pt idx="21095">
                  <c:v>29.038874511315498</c:v>
                </c:pt>
                <c:pt idx="21096">
                  <c:v>29.0402510874952</c:v>
                </c:pt>
                <c:pt idx="21097">
                  <c:v>29.041627663674898</c:v>
                </c:pt>
                <c:pt idx="21098">
                  <c:v>29.0430042398546</c:v>
                </c:pt>
                <c:pt idx="21099">
                  <c:v>29.044380816034401</c:v>
                </c:pt>
                <c:pt idx="21100">
                  <c:v>29.045757392214099</c:v>
                </c:pt>
                <c:pt idx="21101">
                  <c:v>29.047133968393801</c:v>
                </c:pt>
                <c:pt idx="21102">
                  <c:v>29.048510544573499</c:v>
                </c:pt>
                <c:pt idx="21103">
                  <c:v>29.049887120753301</c:v>
                </c:pt>
                <c:pt idx="21104">
                  <c:v>29.051263696932999</c:v>
                </c:pt>
                <c:pt idx="21105">
                  <c:v>29.052640273112701</c:v>
                </c:pt>
                <c:pt idx="21106">
                  <c:v>29.054016849292399</c:v>
                </c:pt>
                <c:pt idx="21107">
                  <c:v>29.0553934254722</c:v>
                </c:pt>
                <c:pt idx="21108">
                  <c:v>29.056770001651898</c:v>
                </c:pt>
                <c:pt idx="21109">
                  <c:v>29.0581465778316</c:v>
                </c:pt>
                <c:pt idx="21110">
                  <c:v>29.059523154011298</c:v>
                </c:pt>
                <c:pt idx="21111">
                  <c:v>29.0608997301911</c:v>
                </c:pt>
                <c:pt idx="21112">
                  <c:v>29.062276306370801</c:v>
                </c:pt>
                <c:pt idx="21113">
                  <c:v>29.0636528825505</c:v>
                </c:pt>
                <c:pt idx="21114">
                  <c:v>29.065029458730301</c:v>
                </c:pt>
                <c:pt idx="21115">
                  <c:v>29.066406034909999</c:v>
                </c:pt>
                <c:pt idx="21116">
                  <c:v>29.067782611089701</c:v>
                </c:pt>
                <c:pt idx="21117">
                  <c:v>29.069159187269399</c:v>
                </c:pt>
                <c:pt idx="21118">
                  <c:v>29.0705357634492</c:v>
                </c:pt>
                <c:pt idx="21119">
                  <c:v>29.071912339628899</c:v>
                </c:pt>
                <c:pt idx="21120">
                  <c:v>29.0732889158086</c:v>
                </c:pt>
                <c:pt idx="21121">
                  <c:v>29.074665491988299</c:v>
                </c:pt>
                <c:pt idx="21122">
                  <c:v>29.0760420681681</c:v>
                </c:pt>
                <c:pt idx="21123">
                  <c:v>29.077418644347802</c:v>
                </c:pt>
                <c:pt idx="21124">
                  <c:v>29.0787952205275</c:v>
                </c:pt>
                <c:pt idx="21125">
                  <c:v>29.080171796707202</c:v>
                </c:pt>
                <c:pt idx="21126">
                  <c:v>29.081548372886999</c:v>
                </c:pt>
                <c:pt idx="21127">
                  <c:v>29.082924949066701</c:v>
                </c:pt>
                <c:pt idx="21128">
                  <c:v>29.084301525246399</c:v>
                </c:pt>
                <c:pt idx="21129">
                  <c:v>29.085678101426101</c:v>
                </c:pt>
                <c:pt idx="21130">
                  <c:v>29.087054677605899</c:v>
                </c:pt>
                <c:pt idx="21131">
                  <c:v>29.0884312537856</c:v>
                </c:pt>
                <c:pt idx="21132">
                  <c:v>29.089807829965299</c:v>
                </c:pt>
                <c:pt idx="21133">
                  <c:v>29.091184406145</c:v>
                </c:pt>
                <c:pt idx="21134">
                  <c:v>29.092560982324802</c:v>
                </c:pt>
                <c:pt idx="21135">
                  <c:v>29.0939375585045</c:v>
                </c:pt>
                <c:pt idx="21136">
                  <c:v>29.095314134684202</c:v>
                </c:pt>
                <c:pt idx="21137">
                  <c:v>29.0966907108639</c:v>
                </c:pt>
                <c:pt idx="21138">
                  <c:v>29.098067287043701</c:v>
                </c:pt>
                <c:pt idx="21139">
                  <c:v>29.099443863223399</c:v>
                </c:pt>
                <c:pt idx="21140">
                  <c:v>29.100820439403101</c:v>
                </c:pt>
                <c:pt idx="21141">
                  <c:v>29.102197015582799</c:v>
                </c:pt>
                <c:pt idx="21142">
                  <c:v>29.103573591762601</c:v>
                </c:pt>
                <c:pt idx="21143">
                  <c:v>29.104950167942299</c:v>
                </c:pt>
                <c:pt idx="21144">
                  <c:v>29.106326744122001</c:v>
                </c:pt>
                <c:pt idx="21145">
                  <c:v>29.107703320301798</c:v>
                </c:pt>
                <c:pt idx="21146">
                  <c:v>29.1090798964815</c:v>
                </c:pt>
                <c:pt idx="21147">
                  <c:v>29.110456472661198</c:v>
                </c:pt>
                <c:pt idx="21148">
                  <c:v>29.1118330488409</c:v>
                </c:pt>
                <c:pt idx="21149">
                  <c:v>29.113209625020701</c:v>
                </c:pt>
                <c:pt idx="21150">
                  <c:v>29.1145862012004</c:v>
                </c:pt>
                <c:pt idx="21151">
                  <c:v>29.115962777380101</c:v>
                </c:pt>
                <c:pt idx="21152">
                  <c:v>29.1173393535598</c:v>
                </c:pt>
                <c:pt idx="21153">
                  <c:v>29.118715929739601</c:v>
                </c:pt>
                <c:pt idx="21154">
                  <c:v>29.120092505919299</c:v>
                </c:pt>
                <c:pt idx="21155">
                  <c:v>29.121469082099001</c:v>
                </c:pt>
                <c:pt idx="21156">
                  <c:v>29.122845658278699</c:v>
                </c:pt>
                <c:pt idx="21157">
                  <c:v>29.1242222344585</c:v>
                </c:pt>
                <c:pt idx="21158">
                  <c:v>29.125598810638198</c:v>
                </c:pt>
                <c:pt idx="21159">
                  <c:v>29.1269753868179</c:v>
                </c:pt>
                <c:pt idx="21160">
                  <c:v>29.128351962997598</c:v>
                </c:pt>
                <c:pt idx="21161">
                  <c:v>29.1297285391774</c:v>
                </c:pt>
                <c:pt idx="21162">
                  <c:v>29.131105115357101</c:v>
                </c:pt>
                <c:pt idx="21163">
                  <c:v>29.1324816915368</c:v>
                </c:pt>
                <c:pt idx="21164">
                  <c:v>29.133858267716501</c:v>
                </c:pt>
                <c:pt idx="21165">
                  <c:v>29.135234843896299</c:v>
                </c:pt>
                <c:pt idx="21166">
                  <c:v>29.136611420076001</c:v>
                </c:pt>
                <c:pt idx="21167">
                  <c:v>29.137987996255699</c:v>
                </c:pt>
                <c:pt idx="21168">
                  <c:v>29.139364572435401</c:v>
                </c:pt>
                <c:pt idx="21169">
                  <c:v>29.140741148615199</c:v>
                </c:pt>
                <c:pt idx="21170">
                  <c:v>29.1421177247949</c:v>
                </c:pt>
                <c:pt idx="21171">
                  <c:v>29.143494300974599</c:v>
                </c:pt>
                <c:pt idx="21172">
                  <c:v>29.1448708771543</c:v>
                </c:pt>
                <c:pt idx="21173">
                  <c:v>29.146247453334102</c:v>
                </c:pt>
                <c:pt idx="21174">
                  <c:v>29.1476240295138</c:v>
                </c:pt>
                <c:pt idx="21175">
                  <c:v>29.149000605693502</c:v>
                </c:pt>
                <c:pt idx="21176">
                  <c:v>29.1503771818732</c:v>
                </c:pt>
                <c:pt idx="21177">
                  <c:v>29.151753758053001</c:v>
                </c:pt>
                <c:pt idx="21178">
                  <c:v>29.153130334232699</c:v>
                </c:pt>
                <c:pt idx="21179">
                  <c:v>29.154506910412401</c:v>
                </c:pt>
                <c:pt idx="21180">
                  <c:v>29.155883486592199</c:v>
                </c:pt>
                <c:pt idx="21181">
                  <c:v>29.157260062771901</c:v>
                </c:pt>
                <c:pt idx="21182">
                  <c:v>29.158636638951599</c:v>
                </c:pt>
                <c:pt idx="21183">
                  <c:v>29.160013215131301</c:v>
                </c:pt>
                <c:pt idx="21184">
                  <c:v>29.161389791311102</c:v>
                </c:pt>
                <c:pt idx="21185">
                  <c:v>29.1627663674908</c:v>
                </c:pt>
                <c:pt idx="21186">
                  <c:v>29.164142943670502</c:v>
                </c:pt>
                <c:pt idx="21187">
                  <c:v>29.1655195198502</c:v>
                </c:pt>
                <c:pt idx="21188">
                  <c:v>29.166896096030001</c:v>
                </c:pt>
                <c:pt idx="21189">
                  <c:v>29.168272672209699</c:v>
                </c:pt>
                <c:pt idx="21190">
                  <c:v>29.169649248389401</c:v>
                </c:pt>
                <c:pt idx="21191">
                  <c:v>29.171025824569099</c:v>
                </c:pt>
                <c:pt idx="21192">
                  <c:v>29.172402400748901</c:v>
                </c:pt>
                <c:pt idx="21193">
                  <c:v>29.173778976928599</c:v>
                </c:pt>
                <c:pt idx="21194">
                  <c:v>29.175155553108301</c:v>
                </c:pt>
                <c:pt idx="21195">
                  <c:v>29.176532129287999</c:v>
                </c:pt>
                <c:pt idx="21196">
                  <c:v>29.1779087054678</c:v>
                </c:pt>
                <c:pt idx="21197">
                  <c:v>29.179285281647498</c:v>
                </c:pt>
                <c:pt idx="21198">
                  <c:v>29.1806618578272</c:v>
                </c:pt>
                <c:pt idx="21199">
                  <c:v>29.182038434006898</c:v>
                </c:pt>
                <c:pt idx="21200">
                  <c:v>29.1834150101867</c:v>
                </c:pt>
                <c:pt idx="21201">
                  <c:v>29.184791586366401</c:v>
                </c:pt>
                <c:pt idx="21202">
                  <c:v>29.1861681625461</c:v>
                </c:pt>
                <c:pt idx="21203">
                  <c:v>29.187544738725801</c:v>
                </c:pt>
                <c:pt idx="21204">
                  <c:v>29.188921314905599</c:v>
                </c:pt>
                <c:pt idx="21205">
                  <c:v>29.190297891085301</c:v>
                </c:pt>
                <c:pt idx="21206">
                  <c:v>29.191674467264999</c:v>
                </c:pt>
                <c:pt idx="21207">
                  <c:v>29.193051043444701</c:v>
                </c:pt>
                <c:pt idx="21208">
                  <c:v>29.194427619624499</c:v>
                </c:pt>
                <c:pt idx="21209">
                  <c:v>29.1958041958042</c:v>
                </c:pt>
                <c:pt idx="21210">
                  <c:v>29.197180771983898</c:v>
                </c:pt>
                <c:pt idx="21211">
                  <c:v>29.1985573481637</c:v>
                </c:pt>
                <c:pt idx="21212">
                  <c:v>29.199933924343402</c:v>
                </c:pt>
                <c:pt idx="21213">
                  <c:v>29.2013105005231</c:v>
                </c:pt>
                <c:pt idx="21214">
                  <c:v>29.202687076702802</c:v>
                </c:pt>
                <c:pt idx="21215">
                  <c:v>29.204063652882599</c:v>
                </c:pt>
                <c:pt idx="21216">
                  <c:v>29.205440229062301</c:v>
                </c:pt>
                <c:pt idx="21217">
                  <c:v>29.206816805241999</c:v>
                </c:pt>
                <c:pt idx="21218">
                  <c:v>29.208193381421701</c:v>
                </c:pt>
                <c:pt idx="21219">
                  <c:v>29.209569957601499</c:v>
                </c:pt>
                <c:pt idx="21220">
                  <c:v>29.2109465337812</c:v>
                </c:pt>
                <c:pt idx="21221">
                  <c:v>29.212323109960899</c:v>
                </c:pt>
                <c:pt idx="21222">
                  <c:v>29.2136996861406</c:v>
                </c:pt>
                <c:pt idx="21223">
                  <c:v>29.215076262320402</c:v>
                </c:pt>
                <c:pt idx="21224">
                  <c:v>29.2164528385001</c:v>
                </c:pt>
                <c:pt idx="21225">
                  <c:v>29.217829414679802</c:v>
                </c:pt>
                <c:pt idx="21226">
                  <c:v>29.2192059908595</c:v>
                </c:pt>
                <c:pt idx="21227">
                  <c:v>29.220582567039301</c:v>
                </c:pt>
                <c:pt idx="21228">
                  <c:v>29.221959143218999</c:v>
                </c:pt>
                <c:pt idx="21229">
                  <c:v>29.223335719398701</c:v>
                </c:pt>
                <c:pt idx="21230">
                  <c:v>29.224712295578399</c:v>
                </c:pt>
                <c:pt idx="21231">
                  <c:v>29.226088871758201</c:v>
                </c:pt>
                <c:pt idx="21232">
                  <c:v>29.227465447937899</c:v>
                </c:pt>
                <c:pt idx="21233">
                  <c:v>29.228842024117601</c:v>
                </c:pt>
                <c:pt idx="21234">
                  <c:v>29.230218600297299</c:v>
                </c:pt>
                <c:pt idx="21235">
                  <c:v>29.2315951764771</c:v>
                </c:pt>
                <c:pt idx="21236">
                  <c:v>29.232971752656798</c:v>
                </c:pt>
                <c:pt idx="21237">
                  <c:v>29.2343483288365</c:v>
                </c:pt>
                <c:pt idx="21238">
                  <c:v>29.235724905016198</c:v>
                </c:pt>
                <c:pt idx="21239">
                  <c:v>29.237101481195999</c:v>
                </c:pt>
                <c:pt idx="21240">
                  <c:v>29.238478057375701</c:v>
                </c:pt>
                <c:pt idx="21241">
                  <c:v>29.239854633555399</c:v>
                </c:pt>
                <c:pt idx="21242">
                  <c:v>29.241231209735101</c:v>
                </c:pt>
                <c:pt idx="21243">
                  <c:v>29.242607785914899</c:v>
                </c:pt>
                <c:pt idx="21244">
                  <c:v>29.243984362094601</c:v>
                </c:pt>
                <c:pt idx="21245">
                  <c:v>29.245360938274299</c:v>
                </c:pt>
                <c:pt idx="21246">
                  <c:v>29.2467375144541</c:v>
                </c:pt>
                <c:pt idx="21247">
                  <c:v>29.248114090633798</c:v>
                </c:pt>
                <c:pt idx="21248">
                  <c:v>29.2494906668135</c:v>
                </c:pt>
                <c:pt idx="21249">
                  <c:v>29.250867242993198</c:v>
                </c:pt>
                <c:pt idx="21250">
                  <c:v>29.252243819173</c:v>
                </c:pt>
                <c:pt idx="21251">
                  <c:v>29.253620395352701</c:v>
                </c:pt>
                <c:pt idx="21252">
                  <c:v>29.2549969715324</c:v>
                </c:pt>
                <c:pt idx="21253">
                  <c:v>29.256373547712101</c:v>
                </c:pt>
                <c:pt idx="21254">
                  <c:v>29.257750123891899</c:v>
                </c:pt>
                <c:pt idx="21255">
                  <c:v>29.259126700071601</c:v>
                </c:pt>
                <c:pt idx="21256">
                  <c:v>29.260503276251299</c:v>
                </c:pt>
                <c:pt idx="21257">
                  <c:v>29.261879852431001</c:v>
                </c:pt>
                <c:pt idx="21258">
                  <c:v>29.263256428610799</c:v>
                </c:pt>
                <c:pt idx="21259">
                  <c:v>29.2646330047905</c:v>
                </c:pt>
                <c:pt idx="21260">
                  <c:v>29.266009580970199</c:v>
                </c:pt>
                <c:pt idx="21261">
                  <c:v>29.2673861571499</c:v>
                </c:pt>
                <c:pt idx="21262">
                  <c:v>29.268762733329702</c:v>
                </c:pt>
                <c:pt idx="21263">
                  <c:v>29.2701393095094</c:v>
                </c:pt>
                <c:pt idx="21264">
                  <c:v>29.271515885689102</c:v>
                </c:pt>
                <c:pt idx="21265">
                  <c:v>29.2728924618688</c:v>
                </c:pt>
                <c:pt idx="21266">
                  <c:v>29.274269038048601</c:v>
                </c:pt>
                <c:pt idx="21267">
                  <c:v>29.275645614228299</c:v>
                </c:pt>
                <c:pt idx="21268">
                  <c:v>29.277022190408001</c:v>
                </c:pt>
                <c:pt idx="21269">
                  <c:v>29.278398766587799</c:v>
                </c:pt>
                <c:pt idx="21270">
                  <c:v>29.2797753427675</c:v>
                </c:pt>
                <c:pt idx="21271">
                  <c:v>29.281151918947199</c:v>
                </c:pt>
                <c:pt idx="21272">
                  <c:v>29.2825284951269</c:v>
                </c:pt>
                <c:pt idx="21273">
                  <c:v>29.283905071306702</c:v>
                </c:pt>
                <c:pt idx="21274">
                  <c:v>29.2852816474864</c:v>
                </c:pt>
                <c:pt idx="21275">
                  <c:v>29.286658223666102</c:v>
                </c:pt>
                <c:pt idx="21276">
                  <c:v>29.2880347998458</c:v>
                </c:pt>
                <c:pt idx="21277">
                  <c:v>29.289411376025601</c:v>
                </c:pt>
                <c:pt idx="21278">
                  <c:v>29.290787952205299</c:v>
                </c:pt>
                <c:pt idx="21279">
                  <c:v>29.292164528385001</c:v>
                </c:pt>
                <c:pt idx="21280">
                  <c:v>29.293541104564699</c:v>
                </c:pt>
                <c:pt idx="21281">
                  <c:v>29.294917680744501</c:v>
                </c:pt>
                <c:pt idx="21282">
                  <c:v>29.296294256924199</c:v>
                </c:pt>
                <c:pt idx="21283">
                  <c:v>29.297670833103901</c:v>
                </c:pt>
                <c:pt idx="21284">
                  <c:v>29.299047409283599</c:v>
                </c:pt>
                <c:pt idx="21285">
                  <c:v>29.3004239854634</c:v>
                </c:pt>
                <c:pt idx="21286">
                  <c:v>29.301800561643098</c:v>
                </c:pt>
                <c:pt idx="21287">
                  <c:v>29.3031771378228</c:v>
                </c:pt>
                <c:pt idx="21288">
                  <c:v>29.304553714002498</c:v>
                </c:pt>
                <c:pt idx="21289">
                  <c:v>29.3059302901823</c:v>
                </c:pt>
                <c:pt idx="21290">
                  <c:v>29.307306866362001</c:v>
                </c:pt>
                <c:pt idx="21291">
                  <c:v>29.3086834425417</c:v>
                </c:pt>
                <c:pt idx="21292">
                  <c:v>29.310060018721401</c:v>
                </c:pt>
                <c:pt idx="21293">
                  <c:v>29.311436594901199</c:v>
                </c:pt>
                <c:pt idx="21294">
                  <c:v>29.312813171080901</c:v>
                </c:pt>
                <c:pt idx="21295">
                  <c:v>29.314189747260599</c:v>
                </c:pt>
                <c:pt idx="21296">
                  <c:v>29.315566323440301</c:v>
                </c:pt>
                <c:pt idx="21297">
                  <c:v>29.316942899620098</c:v>
                </c:pt>
                <c:pt idx="21298">
                  <c:v>29.3183194757998</c:v>
                </c:pt>
                <c:pt idx="21299">
                  <c:v>29.319696051979498</c:v>
                </c:pt>
                <c:pt idx="21300">
                  <c:v>29.3210726281592</c:v>
                </c:pt>
                <c:pt idx="21301">
                  <c:v>29.322449204339001</c:v>
                </c:pt>
                <c:pt idx="21302">
                  <c:v>29.3238257805187</c:v>
                </c:pt>
                <c:pt idx="21303">
                  <c:v>29.325202356698401</c:v>
                </c:pt>
                <c:pt idx="21304">
                  <c:v>29.326578932878199</c:v>
                </c:pt>
                <c:pt idx="21305">
                  <c:v>29.327955509057901</c:v>
                </c:pt>
                <c:pt idx="21306">
                  <c:v>29.329332085237599</c:v>
                </c:pt>
                <c:pt idx="21307">
                  <c:v>29.330708661417301</c:v>
                </c:pt>
                <c:pt idx="21308">
                  <c:v>29.332085237597099</c:v>
                </c:pt>
                <c:pt idx="21309">
                  <c:v>29.3334618137768</c:v>
                </c:pt>
                <c:pt idx="21310">
                  <c:v>29.334838389956499</c:v>
                </c:pt>
                <c:pt idx="21311">
                  <c:v>29.3362149661362</c:v>
                </c:pt>
                <c:pt idx="21312">
                  <c:v>29.337591542316002</c:v>
                </c:pt>
                <c:pt idx="21313">
                  <c:v>29.3389681184957</c:v>
                </c:pt>
                <c:pt idx="21314">
                  <c:v>29.340344694675402</c:v>
                </c:pt>
                <c:pt idx="21315">
                  <c:v>29.3417212708551</c:v>
                </c:pt>
                <c:pt idx="21316">
                  <c:v>29.343097847034901</c:v>
                </c:pt>
                <c:pt idx="21317">
                  <c:v>29.344474423214599</c:v>
                </c:pt>
                <c:pt idx="21318">
                  <c:v>29.345850999394301</c:v>
                </c:pt>
                <c:pt idx="21319">
                  <c:v>29.347227575573999</c:v>
                </c:pt>
                <c:pt idx="21320">
                  <c:v>29.348604151753801</c:v>
                </c:pt>
                <c:pt idx="21321">
                  <c:v>29.349980727933499</c:v>
                </c:pt>
                <c:pt idx="21322">
                  <c:v>29.351357304113201</c:v>
                </c:pt>
                <c:pt idx="21323">
                  <c:v>29.352733880292899</c:v>
                </c:pt>
                <c:pt idx="21324">
                  <c:v>29.3541104564727</c:v>
                </c:pt>
                <c:pt idx="21325">
                  <c:v>29.355487032652398</c:v>
                </c:pt>
                <c:pt idx="21326">
                  <c:v>29.3568636088321</c:v>
                </c:pt>
                <c:pt idx="21327">
                  <c:v>29.358240185011802</c:v>
                </c:pt>
                <c:pt idx="21328">
                  <c:v>29.359616761191599</c:v>
                </c:pt>
                <c:pt idx="21329">
                  <c:v>29.360993337371301</c:v>
                </c:pt>
                <c:pt idx="21330">
                  <c:v>29.362369913550999</c:v>
                </c:pt>
                <c:pt idx="21331">
                  <c:v>29.363746489730701</c:v>
                </c:pt>
                <c:pt idx="21332">
                  <c:v>29.365123065910499</c:v>
                </c:pt>
                <c:pt idx="21333">
                  <c:v>29.366499642090201</c:v>
                </c:pt>
                <c:pt idx="21334">
                  <c:v>29.367876218269899</c:v>
                </c:pt>
                <c:pt idx="21335">
                  <c:v>29.369252794449601</c:v>
                </c:pt>
                <c:pt idx="21336">
                  <c:v>29.370629370629398</c:v>
                </c:pt>
                <c:pt idx="21337">
                  <c:v>29.3720059468091</c:v>
                </c:pt>
                <c:pt idx="21338">
                  <c:v>29.373382522988798</c:v>
                </c:pt>
                <c:pt idx="21339">
                  <c:v>29.3747590991686</c:v>
                </c:pt>
                <c:pt idx="21340">
                  <c:v>29.376135675348301</c:v>
                </c:pt>
                <c:pt idx="21341">
                  <c:v>29.377512251528</c:v>
                </c:pt>
                <c:pt idx="21342">
                  <c:v>29.378888827707701</c:v>
                </c:pt>
                <c:pt idx="21343">
                  <c:v>29.380265403887499</c:v>
                </c:pt>
                <c:pt idx="21344">
                  <c:v>29.381641980067201</c:v>
                </c:pt>
                <c:pt idx="21345">
                  <c:v>29.383018556246899</c:v>
                </c:pt>
                <c:pt idx="21346">
                  <c:v>29.384395132426601</c:v>
                </c:pt>
                <c:pt idx="21347">
                  <c:v>29.385771708606399</c:v>
                </c:pt>
                <c:pt idx="21348">
                  <c:v>29.3871482847861</c:v>
                </c:pt>
                <c:pt idx="21349">
                  <c:v>29.388524860965799</c:v>
                </c:pt>
                <c:pt idx="21350">
                  <c:v>29.3899014371455</c:v>
                </c:pt>
                <c:pt idx="21351">
                  <c:v>29.391278013325302</c:v>
                </c:pt>
                <c:pt idx="21352">
                  <c:v>29.392654589505</c:v>
                </c:pt>
                <c:pt idx="21353">
                  <c:v>29.394031165684702</c:v>
                </c:pt>
                <c:pt idx="21354">
                  <c:v>29.3954077418644</c:v>
                </c:pt>
                <c:pt idx="21355">
                  <c:v>29.396784318044201</c:v>
                </c:pt>
                <c:pt idx="21356">
                  <c:v>29.398160894223899</c:v>
                </c:pt>
                <c:pt idx="21357">
                  <c:v>29.399537470403601</c:v>
                </c:pt>
                <c:pt idx="21358">
                  <c:v>29.400914046583299</c:v>
                </c:pt>
                <c:pt idx="21359">
                  <c:v>29.4022906227631</c:v>
                </c:pt>
                <c:pt idx="21360">
                  <c:v>29.403667198942799</c:v>
                </c:pt>
                <c:pt idx="21361">
                  <c:v>29.4050437751225</c:v>
                </c:pt>
                <c:pt idx="21362">
                  <c:v>29.406420351302199</c:v>
                </c:pt>
                <c:pt idx="21363">
                  <c:v>29.407796927482</c:v>
                </c:pt>
                <c:pt idx="21364">
                  <c:v>29.409173503661702</c:v>
                </c:pt>
                <c:pt idx="21365">
                  <c:v>29.4105500798414</c:v>
                </c:pt>
                <c:pt idx="21366">
                  <c:v>29.411926656021102</c:v>
                </c:pt>
                <c:pt idx="21367">
                  <c:v>29.413303232200899</c:v>
                </c:pt>
                <c:pt idx="21368">
                  <c:v>29.414679808380601</c:v>
                </c:pt>
                <c:pt idx="21369">
                  <c:v>29.416056384560299</c:v>
                </c:pt>
                <c:pt idx="21370">
                  <c:v>29.417432960740101</c:v>
                </c:pt>
                <c:pt idx="21371">
                  <c:v>29.418809536919799</c:v>
                </c:pt>
                <c:pt idx="21372">
                  <c:v>29.420186113099501</c:v>
                </c:pt>
                <c:pt idx="21373">
                  <c:v>29.421562689279199</c:v>
                </c:pt>
                <c:pt idx="21374">
                  <c:v>29.422939265459</c:v>
                </c:pt>
                <c:pt idx="21375">
                  <c:v>29.424315841638698</c:v>
                </c:pt>
                <c:pt idx="21376">
                  <c:v>29.4256924178184</c:v>
                </c:pt>
                <c:pt idx="21377">
                  <c:v>29.427068993998098</c:v>
                </c:pt>
                <c:pt idx="21378">
                  <c:v>29.4284455701779</c:v>
                </c:pt>
                <c:pt idx="21379">
                  <c:v>29.429822146357601</c:v>
                </c:pt>
                <c:pt idx="21380">
                  <c:v>29.4311987225373</c:v>
                </c:pt>
                <c:pt idx="21381">
                  <c:v>29.432575298717001</c:v>
                </c:pt>
                <c:pt idx="21382">
                  <c:v>29.433951874896799</c:v>
                </c:pt>
                <c:pt idx="21383">
                  <c:v>29.435328451076501</c:v>
                </c:pt>
                <c:pt idx="21384">
                  <c:v>29.436705027256199</c:v>
                </c:pt>
                <c:pt idx="21385">
                  <c:v>29.438081603435901</c:v>
                </c:pt>
                <c:pt idx="21386">
                  <c:v>29.439458179615698</c:v>
                </c:pt>
                <c:pt idx="21387">
                  <c:v>29.4408347557954</c:v>
                </c:pt>
                <c:pt idx="21388">
                  <c:v>29.442211331975098</c:v>
                </c:pt>
                <c:pt idx="21389">
                  <c:v>29.4435879081548</c:v>
                </c:pt>
                <c:pt idx="21390">
                  <c:v>29.444964484334601</c:v>
                </c:pt>
                <c:pt idx="21391">
                  <c:v>29.4463410605143</c:v>
                </c:pt>
                <c:pt idx="21392">
                  <c:v>29.447717636694001</c:v>
                </c:pt>
                <c:pt idx="21393">
                  <c:v>29.4490942128737</c:v>
                </c:pt>
                <c:pt idx="21394">
                  <c:v>29.450470789053501</c:v>
                </c:pt>
                <c:pt idx="21395">
                  <c:v>29.451847365233199</c:v>
                </c:pt>
                <c:pt idx="21396">
                  <c:v>29.453223941412901</c:v>
                </c:pt>
                <c:pt idx="21397">
                  <c:v>29.454600517592599</c:v>
                </c:pt>
                <c:pt idx="21398">
                  <c:v>29.4559770937724</c:v>
                </c:pt>
                <c:pt idx="21399">
                  <c:v>29.457353669952099</c:v>
                </c:pt>
                <c:pt idx="21400">
                  <c:v>29.4587302461318</c:v>
                </c:pt>
                <c:pt idx="21401">
                  <c:v>29.460106822311602</c:v>
                </c:pt>
                <c:pt idx="21402">
                  <c:v>29.4614833984913</c:v>
                </c:pt>
                <c:pt idx="21403">
                  <c:v>29.462859974671002</c:v>
                </c:pt>
                <c:pt idx="21404">
                  <c:v>29.4642365508507</c:v>
                </c:pt>
                <c:pt idx="21405">
                  <c:v>29.465613127030501</c:v>
                </c:pt>
                <c:pt idx="21406">
                  <c:v>29.466989703210199</c:v>
                </c:pt>
                <c:pt idx="21407">
                  <c:v>29.468366279389901</c:v>
                </c:pt>
                <c:pt idx="21408">
                  <c:v>29.469742855569599</c:v>
                </c:pt>
                <c:pt idx="21409">
                  <c:v>29.471119431749401</c:v>
                </c:pt>
                <c:pt idx="21410">
                  <c:v>29.472496007929099</c:v>
                </c:pt>
                <c:pt idx="21411">
                  <c:v>29.473872584108801</c:v>
                </c:pt>
                <c:pt idx="21412">
                  <c:v>29.475249160288499</c:v>
                </c:pt>
                <c:pt idx="21413">
                  <c:v>29.4766257364683</c:v>
                </c:pt>
                <c:pt idx="21414">
                  <c:v>29.478002312648002</c:v>
                </c:pt>
                <c:pt idx="21415">
                  <c:v>29.4793788888277</c:v>
                </c:pt>
                <c:pt idx="21416">
                  <c:v>29.480755465007402</c:v>
                </c:pt>
                <c:pt idx="21417">
                  <c:v>29.482132041187199</c:v>
                </c:pt>
                <c:pt idx="21418">
                  <c:v>29.483508617366901</c:v>
                </c:pt>
                <c:pt idx="21419">
                  <c:v>29.484885193546599</c:v>
                </c:pt>
                <c:pt idx="21420">
                  <c:v>29.486261769726301</c:v>
                </c:pt>
                <c:pt idx="21421">
                  <c:v>29.487638345906099</c:v>
                </c:pt>
                <c:pt idx="21422">
                  <c:v>29.489014922085801</c:v>
                </c:pt>
                <c:pt idx="21423">
                  <c:v>29.490391498265499</c:v>
                </c:pt>
                <c:pt idx="21424">
                  <c:v>29.491768074445201</c:v>
                </c:pt>
                <c:pt idx="21425">
                  <c:v>29.493144650624998</c:v>
                </c:pt>
                <c:pt idx="21426">
                  <c:v>29.4945212268047</c:v>
                </c:pt>
                <c:pt idx="21427">
                  <c:v>29.495897802984398</c:v>
                </c:pt>
                <c:pt idx="21428">
                  <c:v>29.4972743791642</c:v>
                </c:pt>
                <c:pt idx="21429">
                  <c:v>29.498650955343901</c:v>
                </c:pt>
                <c:pt idx="21430">
                  <c:v>29.5000275315236</c:v>
                </c:pt>
                <c:pt idx="21431">
                  <c:v>29.501404107703301</c:v>
                </c:pt>
                <c:pt idx="21432">
                  <c:v>29.502780683883</c:v>
                </c:pt>
                <c:pt idx="21433">
                  <c:v>29.504157260062801</c:v>
                </c:pt>
                <c:pt idx="21434">
                  <c:v>29.505533836242499</c:v>
                </c:pt>
                <c:pt idx="21435">
                  <c:v>29.506910412422201</c:v>
                </c:pt>
                <c:pt idx="21436">
                  <c:v>29.508286988601999</c:v>
                </c:pt>
                <c:pt idx="21437">
                  <c:v>29.5096635647817</c:v>
                </c:pt>
                <c:pt idx="21438">
                  <c:v>29.511040140961398</c:v>
                </c:pt>
                <c:pt idx="21439">
                  <c:v>29.5124167171411</c:v>
                </c:pt>
                <c:pt idx="21440">
                  <c:v>29.513793293320902</c:v>
                </c:pt>
                <c:pt idx="21441">
                  <c:v>29.5151698695006</c:v>
                </c:pt>
                <c:pt idx="21442">
                  <c:v>29.516546445680302</c:v>
                </c:pt>
                <c:pt idx="21443">
                  <c:v>29.51792302186</c:v>
                </c:pt>
                <c:pt idx="21444">
                  <c:v>29.519299598039801</c:v>
                </c:pt>
                <c:pt idx="21445">
                  <c:v>29.520676174219499</c:v>
                </c:pt>
                <c:pt idx="21446">
                  <c:v>29.522052750399201</c:v>
                </c:pt>
                <c:pt idx="21447">
                  <c:v>29.523429326578899</c:v>
                </c:pt>
                <c:pt idx="21448">
                  <c:v>29.5248059027587</c:v>
                </c:pt>
                <c:pt idx="21449">
                  <c:v>29.526182478938399</c:v>
                </c:pt>
                <c:pt idx="21450">
                  <c:v>29.5275590551181</c:v>
                </c:pt>
                <c:pt idx="21451">
                  <c:v>29.528935631297799</c:v>
                </c:pt>
                <c:pt idx="21452">
                  <c:v>29.5303122074776</c:v>
                </c:pt>
                <c:pt idx="21453">
                  <c:v>29.531688783657302</c:v>
                </c:pt>
                <c:pt idx="21454">
                  <c:v>29.533065359837</c:v>
                </c:pt>
                <c:pt idx="21455">
                  <c:v>29.534441936016702</c:v>
                </c:pt>
                <c:pt idx="21456">
                  <c:v>29.535818512196499</c:v>
                </c:pt>
                <c:pt idx="21457">
                  <c:v>29.537195088376201</c:v>
                </c:pt>
                <c:pt idx="21458">
                  <c:v>29.538571664555899</c:v>
                </c:pt>
                <c:pt idx="21459">
                  <c:v>29.539948240735601</c:v>
                </c:pt>
                <c:pt idx="21460">
                  <c:v>29.541324816915399</c:v>
                </c:pt>
                <c:pt idx="21461">
                  <c:v>29.542701393095101</c:v>
                </c:pt>
                <c:pt idx="21462">
                  <c:v>29.544077969274799</c:v>
                </c:pt>
                <c:pt idx="21463">
                  <c:v>29.5454545454546</c:v>
                </c:pt>
                <c:pt idx="21464">
                  <c:v>29.546831121634298</c:v>
                </c:pt>
                <c:pt idx="21465">
                  <c:v>29.548207697814</c:v>
                </c:pt>
                <c:pt idx="21466">
                  <c:v>29.549584273993698</c:v>
                </c:pt>
                <c:pt idx="21467">
                  <c:v>29.550960850173499</c:v>
                </c:pt>
                <c:pt idx="21468">
                  <c:v>29.552337426353201</c:v>
                </c:pt>
                <c:pt idx="21469">
                  <c:v>29.553714002532899</c:v>
                </c:pt>
                <c:pt idx="21470">
                  <c:v>29.555090578712601</c:v>
                </c:pt>
                <c:pt idx="21471">
                  <c:v>29.556467154892399</c:v>
                </c:pt>
                <c:pt idx="21472">
                  <c:v>29.557843731072101</c:v>
                </c:pt>
                <c:pt idx="21473">
                  <c:v>29.559220307251799</c:v>
                </c:pt>
                <c:pt idx="21474">
                  <c:v>29.560596883431501</c:v>
                </c:pt>
                <c:pt idx="21475">
                  <c:v>29.561973459611298</c:v>
                </c:pt>
                <c:pt idx="21476">
                  <c:v>29.563350035791</c:v>
                </c:pt>
                <c:pt idx="21477">
                  <c:v>29.564726611970698</c:v>
                </c:pt>
                <c:pt idx="21478">
                  <c:v>29.5661031881504</c:v>
                </c:pt>
                <c:pt idx="21479">
                  <c:v>29.567479764330201</c:v>
                </c:pt>
                <c:pt idx="21480">
                  <c:v>29.5688563405099</c:v>
                </c:pt>
                <c:pt idx="21481">
                  <c:v>29.570232916689601</c:v>
                </c:pt>
                <c:pt idx="21482">
                  <c:v>29.5716094928693</c:v>
                </c:pt>
                <c:pt idx="21483">
                  <c:v>29.572986069049101</c:v>
                </c:pt>
                <c:pt idx="21484">
                  <c:v>29.574362645228799</c:v>
                </c:pt>
                <c:pt idx="21485">
                  <c:v>29.575739221408501</c:v>
                </c:pt>
                <c:pt idx="21486">
                  <c:v>29.577115797588199</c:v>
                </c:pt>
                <c:pt idx="21487">
                  <c:v>29.578492373768</c:v>
                </c:pt>
                <c:pt idx="21488">
                  <c:v>29.579868949947699</c:v>
                </c:pt>
                <c:pt idx="21489">
                  <c:v>29.5812455261274</c:v>
                </c:pt>
                <c:pt idx="21490">
                  <c:v>29.582622102307099</c:v>
                </c:pt>
                <c:pt idx="21491">
                  <c:v>29.5839986784869</c:v>
                </c:pt>
                <c:pt idx="21492">
                  <c:v>29.585375254666602</c:v>
                </c:pt>
                <c:pt idx="21493">
                  <c:v>29.5867518308463</c:v>
                </c:pt>
                <c:pt idx="21494">
                  <c:v>29.588128407026101</c:v>
                </c:pt>
                <c:pt idx="21495">
                  <c:v>29.589504983205799</c:v>
                </c:pt>
                <c:pt idx="21496">
                  <c:v>29.590881559385501</c:v>
                </c:pt>
                <c:pt idx="21497">
                  <c:v>29.592258135565199</c:v>
                </c:pt>
                <c:pt idx="21498">
                  <c:v>29.593634711745</c:v>
                </c:pt>
                <c:pt idx="21499">
                  <c:v>29.595011287924699</c:v>
                </c:pt>
                <c:pt idx="21500">
                  <c:v>29.5963878641044</c:v>
                </c:pt>
                <c:pt idx="21501">
                  <c:v>29.597764440284099</c:v>
                </c:pt>
                <c:pt idx="21502">
                  <c:v>29.5991410164639</c:v>
                </c:pt>
                <c:pt idx="21503">
                  <c:v>29.600517592643602</c:v>
                </c:pt>
                <c:pt idx="21504">
                  <c:v>29.6018941688233</c:v>
                </c:pt>
                <c:pt idx="21505">
                  <c:v>29.603270745003002</c:v>
                </c:pt>
                <c:pt idx="21506">
                  <c:v>29.604647321182799</c:v>
                </c:pt>
                <c:pt idx="21507">
                  <c:v>29.606023897362501</c:v>
                </c:pt>
                <c:pt idx="21508">
                  <c:v>29.607400473542199</c:v>
                </c:pt>
                <c:pt idx="21509">
                  <c:v>29.608777049721901</c:v>
                </c:pt>
                <c:pt idx="21510">
                  <c:v>29.610153625901699</c:v>
                </c:pt>
                <c:pt idx="21511">
                  <c:v>29.611530202081401</c:v>
                </c:pt>
                <c:pt idx="21512">
                  <c:v>29.612906778261099</c:v>
                </c:pt>
                <c:pt idx="21513">
                  <c:v>29.614283354440801</c:v>
                </c:pt>
                <c:pt idx="21514">
                  <c:v>29.615659930620598</c:v>
                </c:pt>
                <c:pt idx="21515">
                  <c:v>29.6170365068003</c:v>
                </c:pt>
                <c:pt idx="21516">
                  <c:v>29.618413082979998</c:v>
                </c:pt>
                <c:pt idx="21517">
                  <c:v>29.6197896591597</c:v>
                </c:pt>
                <c:pt idx="21518">
                  <c:v>29.621166235339501</c:v>
                </c:pt>
                <c:pt idx="21519">
                  <c:v>29.6225428115192</c:v>
                </c:pt>
                <c:pt idx="21520">
                  <c:v>29.623919387698901</c:v>
                </c:pt>
                <c:pt idx="21521">
                  <c:v>29.6252959638786</c:v>
                </c:pt>
                <c:pt idx="21522">
                  <c:v>29.626672540058401</c:v>
                </c:pt>
                <c:pt idx="21523">
                  <c:v>29.628049116238099</c:v>
                </c:pt>
                <c:pt idx="21524">
                  <c:v>29.629425692417801</c:v>
                </c:pt>
                <c:pt idx="21525">
                  <c:v>29.630802268597598</c:v>
                </c:pt>
                <c:pt idx="21526">
                  <c:v>29.6321788447773</c:v>
                </c:pt>
                <c:pt idx="21527">
                  <c:v>29.633555420956998</c:v>
                </c:pt>
                <c:pt idx="21528">
                  <c:v>29.6349319971367</c:v>
                </c:pt>
                <c:pt idx="21529">
                  <c:v>29.636308573316501</c:v>
                </c:pt>
                <c:pt idx="21530">
                  <c:v>29.6376851494962</c:v>
                </c:pt>
                <c:pt idx="21531">
                  <c:v>29.639061725675901</c:v>
                </c:pt>
                <c:pt idx="21532">
                  <c:v>29.6404383018556</c:v>
                </c:pt>
                <c:pt idx="21533">
                  <c:v>29.641814878035401</c:v>
                </c:pt>
                <c:pt idx="21534">
                  <c:v>29.643191454215099</c:v>
                </c:pt>
                <c:pt idx="21535">
                  <c:v>29.644568030394801</c:v>
                </c:pt>
                <c:pt idx="21536">
                  <c:v>29.645944606574499</c:v>
                </c:pt>
                <c:pt idx="21537">
                  <c:v>29.6473211827543</c:v>
                </c:pt>
                <c:pt idx="21538">
                  <c:v>29.648697758933999</c:v>
                </c:pt>
                <c:pt idx="21539">
                  <c:v>29.6500743351137</c:v>
                </c:pt>
                <c:pt idx="21540">
                  <c:v>29.651450911293399</c:v>
                </c:pt>
                <c:pt idx="21541">
                  <c:v>29.6528274874732</c:v>
                </c:pt>
                <c:pt idx="21542">
                  <c:v>29.654204063652902</c:v>
                </c:pt>
                <c:pt idx="21543">
                  <c:v>29.6555806398326</c:v>
                </c:pt>
                <c:pt idx="21544">
                  <c:v>29.656957216012302</c:v>
                </c:pt>
                <c:pt idx="21545">
                  <c:v>29.658333792192099</c:v>
                </c:pt>
                <c:pt idx="21546">
                  <c:v>29.659710368371801</c:v>
                </c:pt>
                <c:pt idx="21547">
                  <c:v>29.661086944551499</c:v>
                </c:pt>
                <c:pt idx="21548">
                  <c:v>29.662463520731201</c:v>
                </c:pt>
                <c:pt idx="21549">
                  <c:v>29.663840096910999</c:v>
                </c:pt>
                <c:pt idx="21550">
                  <c:v>29.665216673090701</c:v>
                </c:pt>
                <c:pt idx="21551">
                  <c:v>29.666593249270399</c:v>
                </c:pt>
                <c:pt idx="21552">
                  <c:v>29.667969825450101</c:v>
                </c:pt>
                <c:pt idx="21553">
                  <c:v>29.669346401629898</c:v>
                </c:pt>
                <c:pt idx="21554">
                  <c:v>29.6707229778096</c:v>
                </c:pt>
                <c:pt idx="21555">
                  <c:v>29.672099553989302</c:v>
                </c:pt>
                <c:pt idx="21556">
                  <c:v>29.673476130169</c:v>
                </c:pt>
                <c:pt idx="21557">
                  <c:v>29.674852706348801</c:v>
                </c:pt>
                <c:pt idx="21558">
                  <c:v>29.676229282528499</c:v>
                </c:pt>
                <c:pt idx="21559">
                  <c:v>29.677605858708201</c:v>
                </c:pt>
                <c:pt idx="21560">
                  <c:v>29.678982434887999</c:v>
                </c:pt>
                <c:pt idx="21561">
                  <c:v>29.680359011067701</c:v>
                </c:pt>
                <c:pt idx="21562">
                  <c:v>29.681735587247399</c:v>
                </c:pt>
                <c:pt idx="21563">
                  <c:v>29.683112163427101</c:v>
                </c:pt>
                <c:pt idx="21564">
                  <c:v>29.684488739606898</c:v>
                </c:pt>
                <c:pt idx="21565">
                  <c:v>29.6858653157866</c:v>
                </c:pt>
                <c:pt idx="21566">
                  <c:v>29.687241891966298</c:v>
                </c:pt>
                <c:pt idx="21567">
                  <c:v>29.688618468146</c:v>
                </c:pt>
                <c:pt idx="21568">
                  <c:v>29.689995044325801</c:v>
                </c:pt>
                <c:pt idx="21569">
                  <c:v>29.6913716205055</c:v>
                </c:pt>
                <c:pt idx="21570">
                  <c:v>29.692748196685201</c:v>
                </c:pt>
                <c:pt idx="21571">
                  <c:v>29.6941247728649</c:v>
                </c:pt>
                <c:pt idx="21572">
                  <c:v>29.695501349044701</c:v>
                </c:pt>
                <c:pt idx="21573">
                  <c:v>29.696877925224399</c:v>
                </c:pt>
                <c:pt idx="21574">
                  <c:v>29.698254501404101</c:v>
                </c:pt>
                <c:pt idx="21575">
                  <c:v>29.699631077583799</c:v>
                </c:pt>
                <c:pt idx="21576">
                  <c:v>29.7010076537636</c:v>
                </c:pt>
                <c:pt idx="21577">
                  <c:v>29.702384229943299</c:v>
                </c:pt>
                <c:pt idx="21578">
                  <c:v>29.703760806123</c:v>
                </c:pt>
                <c:pt idx="21579">
                  <c:v>29.705137382302699</c:v>
                </c:pt>
                <c:pt idx="21580">
                  <c:v>29.7065139584825</c:v>
                </c:pt>
                <c:pt idx="21581">
                  <c:v>29.707890534662202</c:v>
                </c:pt>
                <c:pt idx="21582">
                  <c:v>29.7092671108419</c:v>
                </c:pt>
                <c:pt idx="21583">
                  <c:v>29.710643687021602</c:v>
                </c:pt>
                <c:pt idx="21584">
                  <c:v>29.712020263201399</c:v>
                </c:pt>
                <c:pt idx="21585">
                  <c:v>29.713396839381101</c:v>
                </c:pt>
                <c:pt idx="21586">
                  <c:v>29.714773415560799</c:v>
                </c:pt>
                <c:pt idx="21587">
                  <c:v>29.716149991740501</c:v>
                </c:pt>
                <c:pt idx="21588">
                  <c:v>29.717526567920299</c:v>
                </c:pt>
                <c:pt idx="21589">
                  <c:v>29.7189031441</c:v>
                </c:pt>
                <c:pt idx="21590">
                  <c:v>29.720279720279699</c:v>
                </c:pt>
                <c:pt idx="21591">
                  <c:v>29.7216562964594</c:v>
                </c:pt>
                <c:pt idx="21592">
                  <c:v>29.723032872639202</c:v>
                </c:pt>
                <c:pt idx="21593">
                  <c:v>29.7244094488189</c:v>
                </c:pt>
                <c:pt idx="21594">
                  <c:v>29.725786024998602</c:v>
                </c:pt>
                <c:pt idx="21595">
                  <c:v>29.727162601178399</c:v>
                </c:pt>
                <c:pt idx="21596">
                  <c:v>29.728539177358101</c:v>
                </c:pt>
                <c:pt idx="21597">
                  <c:v>29.729915753537799</c:v>
                </c:pt>
                <c:pt idx="21598">
                  <c:v>29.731292329717501</c:v>
                </c:pt>
                <c:pt idx="21599">
                  <c:v>29.732668905897299</c:v>
                </c:pt>
                <c:pt idx="21600">
                  <c:v>29.734045482077001</c:v>
                </c:pt>
                <c:pt idx="21601">
                  <c:v>29.735422058256699</c:v>
                </c:pt>
                <c:pt idx="21602">
                  <c:v>29.736798634436401</c:v>
                </c:pt>
                <c:pt idx="21603">
                  <c:v>29.738175210616198</c:v>
                </c:pt>
                <c:pt idx="21604">
                  <c:v>29.7395517867959</c:v>
                </c:pt>
                <c:pt idx="21605">
                  <c:v>29.740928362975598</c:v>
                </c:pt>
                <c:pt idx="21606">
                  <c:v>29.7423049391553</c:v>
                </c:pt>
                <c:pt idx="21607">
                  <c:v>29.743681515335101</c:v>
                </c:pt>
                <c:pt idx="21608">
                  <c:v>29.7450580915148</c:v>
                </c:pt>
                <c:pt idx="21609">
                  <c:v>29.746434667694501</c:v>
                </c:pt>
                <c:pt idx="21610">
                  <c:v>29.7478112438742</c:v>
                </c:pt>
                <c:pt idx="21611">
                  <c:v>29.749187820054001</c:v>
                </c:pt>
                <c:pt idx="21612">
                  <c:v>29.750564396233699</c:v>
                </c:pt>
                <c:pt idx="21613">
                  <c:v>29.751940972413401</c:v>
                </c:pt>
                <c:pt idx="21614">
                  <c:v>29.753317548593099</c:v>
                </c:pt>
                <c:pt idx="21615">
                  <c:v>29.7546941247729</c:v>
                </c:pt>
                <c:pt idx="21616">
                  <c:v>29.756070700952598</c:v>
                </c:pt>
                <c:pt idx="21617">
                  <c:v>29.7574472771323</c:v>
                </c:pt>
                <c:pt idx="21618">
                  <c:v>29.758823853311998</c:v>
                </c:pt>
                <c:pt idx="21619">
                  <c:v>29.7602004294918</c:v>
                </c:pt>
                <c:pt idx="21620">
                  <c:v>29.761577005671501</c:v>
                </c:pt>
                <c:pt idx="21621">
                  <c:v>29.7629535818512</c:v>
                </c:pt>
                <c:pt idx="21622">
                  <c:v>29.764330158030901</c:v>
                </c:pt>
                <c:pt idx="21623">
                  <c:v>29.765706734210699</c:v>
                </c:pt>
                <c:pt idx="21624">
                  <c:v>29.767083310390401</c:v>
                </c:pt>
                <c:pt idx="21625">
                  <c:v>29.768459886570099</c:v>
                </c:pt>
                <c:pt idx="21626">
                  <c:v>29.7698364627499</c:v>
                </c:pt>
                <c:pt idx="21627">
                  <c:v>29.771213038929599</c:v>
                </c:pt>
                <c:pt idx="21628">
                  <c:v>29.7725896151093</c:v>
                </c:pt>
                <c:pt idx="21629">
                  <c:v>29.773966191288999</c:v>
                </c:pt>
                <c:pt idx="21630">
                  <c:v>29.7753427674688</c:v>
                </c:pt>
                <c:pt idx="21631">
                  <c:v>29.776719343648502</c:v>
                </c:pt>
                <c:pt idx="21632">
                  <c:v>29.7780959198282</c:v>
                </c:pt>
                <c:pt idx="21633">
                  <c:v>29.779472496007902</c:v>
                </c:pt>
                <c:pt idx="21634">
                  <c:v>29.780849072187699</c:v>
                </c:pt>
                <c:pt idx="21635">
                  <c:v>29.782225648367401</c:v>
                </c:pt>
                <c:pt idx="21636">
                  <c:v>29.783602224547099</c:v>
                </c:pt>
                <c:pt idx="21637">
                  <c:v>29.784978800726801</c:v>
                </c:pt>
                <c:pt idx="21638">
                  <c:v>29.786355376906599</c:v>
                </c:pt>
                <c:pt idx="21639">
                  <c:v>29.787731953086301</c:v>
                </c:pt>
                <c:pt idx="21640">
                  <c:v>29.789108529265999</c:v>
                </c:pt>
                <c:pt idx="21641">
                  <c:v>29.7904851054457</c:v>
                </c:pt>
                <c:pt idx="21642">
                  <c:v>29.791861681625502</c:v>
                </c:pt>
                <c:pt idx="21643">
                  <c:v>29.7932382578052</c:v>
                </c:pt>
                <c:pt idx="21644">
                  <c:v>29.794614833984902</c:v>
                </c:pt>
                <c:pt idx="21645">
                  <c:v>29.7959914101646</c:v>
                </c:pt>
                <c:pt idx="21646">
                  <c:v>29.797367986344401</c:v>
                </c:pt>
                <c:pt idx="21647">
                  <c:v>29.798744562524099</c:v>
                </c:pt>
                <c:pt idx="21648">
                  <c:v>29.800121138703801</c:v>
                </c:pt>
                <c:pt idx="21649">
                  <c:v>29.801497714883499</c:v>
                </c:pt>
                <c:pt idx="21650">
                  <c:v>29.802874291063301</c:v>
                </c:pt>
                <c:pt idx="21651">
                  <c:v>29.804250867242999</c:v>
                </c:pt>
                <c:pt idx="21652">
                  <c:v>29.805627443422701</c:v>
                </c:pt>
                <c:pt idx="21653">
                  <c:v>29.807004019602498</c:v>
                </c:pt>
                <c:pt idx="21654">
                  <c:v>29.8083805957822</c:v>
                </c:pt>
                <c:pt idx="21655">
                  <c:v>29.809757171961898</c:v>
                </c:pt>
                <c:pt idx="21656">
                  <c:v>29.8111337481416</c:v>
                </c:pt>
                <c:pt idx="21657">
                  <c:v>29.812510324321298</c:v>
                </c:pt>
                <c:pt idx="21658">
                  <c:v>29.8138869005011</c:v>
                </c:pt>
                <c:pt idx="21659">
                  <c:v>29.815263476680801</c:v>
                </c:pt>
                <c:pt idx="21660">
                  <c:v>29.8166400528605</c:v>
                </c:pt>
                <c:pt idx="21661">
                  <c:v>29.818016629040301</c:v>
                </c:pt>
                <c:pt idx="21662">
                  <c:v>29.819393205219999</c:v>
                </c:pt>
                <c:pt idx="21663">
                  <c:v>29.820769781399701</c:v>
                </c:pt>
                <c:pt idx="21664">
                  <c:v>29.822146357579399</c:v>
                </c:pt>
                <c:pt idx="21665">
                  <c:v>29.8235229337592</c:v>
                </c:pt>
                <c:pt idx="21666">
                  <c:v>29.824899509938898</c:v>
                </c:pt>
                <c:pt idx="21667">
                  <c:v>29.8262760861186</c:v>
                </c:pt>
                <c:pt idx="21668">
                  <c:v>29.827652662298298</c:v>
                </c:pt>
                <c:pt idx="21669">
                  <c:v>29.8290292384781</c:v>
                </c:pt>
                <c:pt idx="21670">
                  <c:v>29.830405814657801</c:v>
                </c:pt>
                <c:pt idx="21671">
                  <c:v>29.8317823908375</c:v>
                </c:pt>
                <c:pt idx="21672">
                  <c:v>29.833158967017201</c:v>
                </c:pt>
                <c:pt idx="21673">
                  <c:v>29.834535543196999</c:v>
                </c:pt>
                <c:pt idx="21674">
                  <c:v>29.835912119376701</c:v>
                </c:pt>
                <c:pt idx="21675">
                  <c:v>29.837288695556399</c:v>
                </c:pt>
                <c:pt idx="21676">
                  <c:v>29.838665271736101</c:v>
                </c:pt>
                <c:pt idx="21677">
                  <c:v>29.840041847915899</c:v>
                </c:pt>
                <c:pt idx="21678">
                  <c:v>29.8414184240956</c:v>
                </c:pt>
                <c:pt idx="21679">
                  <c:v>29.842795000275299</c:v>
                </c:pt>
                <c:pt idx="21680">
                  <c:v>29.844171576455</c:v>
                </c:pt>
                <c:pt idx="21681">
                  <c:v>29.845548152634802</c:v>
                </c:pt>
                <c:pt idx="21682">
                  <c:v>29.8469247288145</c:v>
                </c:pt>
                <c:pt idx="21683">
                  <c:v>29.848301304994202</c:v>
                </c:pt>
                <c:pt idx="21684">
                  <c:v>29.849677881173999</c:v>
                </c:pt>
                <c:pt idx="21685">
                  <c:v>29.851054457353701</c:v>
                </c:pt>
                <c:pt idx="21686">
                  <c:v>29.852431033533399</c:v>
                </c:pt>
                <c:pt idx="21687">
                  <c:v>29.853807609713101</c:v>
                </c:pt>
                <c:pt idx="21688">
                  <c:v>29.855184185892899</c:v>
                </c:pt>
                <c:pt idx="21689">
                  <c:v>29.856560762072601</c:v>
                </c:pt>
                <c:pt idx="21690">
                  <c:v>29.857937338252299</c:v>
                </c:pt>
                <c:pt idx="21691">
                  <c:v>29.859313914432001</c:v>
                </c:pt>
                <c:pt idx="21692">
                  <c:v>29.860690490611798</c:v>
                </c:pt>
                <c:pt idx="21693">
                  <c:v>29.8620670667915</c:v>
                </c:pt>
                <c:pt idx="21694">
                  <c:v>29.863443642971198</c:v>
                </c:pt>
                <c:pt idx="21695">
                  <c:v>29.8648202191509</c:v>
                </c:pt>
                <c:pt idx="21696">
                  <c:v>29.866196795330701</c:v>
                </c:pt>
                <c:pt idx="21697">
                  <c:v>29.867573371510399</c:v>
                </c:pt>
                <c:pt idx="21698">
                  <c:v>29.868949947690101</c:v>
                </c:pt>
                <c:pt idx="21699">
                  <c:v>29.870326523869799</c:v>
                </c:pt>
                <c:pt idx="21700">
                  <c:v>29.871703100049601</c:v>
                </c:pt>
                <c:pt idx="21701">
                  <c:v>29.873079676229299</c:v>
                </c:pt>
                <c:pt idx="21702">
                  <c:v>29.874456252409001</c:v>
                </c:pt>
                <c:pt idx="21703">
                  <c:v>29.875832828588699</c:v>
                </c:pt>
                <c:pt idx="21704">
                  <c:v>29.8772094047685</c:v>
                </c:pt>
                <c:pt idx="21705">
                  <c:v>29.878585980948198</c:v>
                </c:pt>
                <c:pt idx="21706">
                  <c:v>29.8799625571279</c:v>
                </c:pt>
                <c:pt idx="21707">
                  <c:v>29.881339133307598</c:v>
                </c:pt>
                <c:pt idx="21708">
                  <c:v>29.8827157094874</c:v>
                </c:pt>
                <c:pt idx="21709">
                  <c:v>29.884092285667101</c:v>
                </c:pt>
                <c:pt idx="21710">
                  <c:v>29.8854688618468</c:v>
                </c:pt>
                <c:pt idx="21711">
                  <c:v>29.886845438026501</c:v>
                </c:pt>
                <c:pt idx="21712">
                  <c:v>29.888222014206299</c:v>
                </c:pt>
                <c:pt idx="21713">
                  <c:v>29.889598590386001</c:v>
                </c:pt>
                <c:pt idx="21714">
                  <c:v>29.890975166565699</c:v>
                </c:pt>
                <c:pt idx="21715">
                  <c:v>29.892351742745401</c:v>
                </c:pt>
                <c:pt idx="21716">
                  <c:v>29.893728318925199</c:v>
                </c:pt>
                <c:pt idx="21717">
                  <c:v>29.8951048951049</c:v>
                </c:pt>
                <c:pt idx="21718">
                  <c:v>29.896481471284599</c:v>
                </c:pt>
                <c:pt idx="21719">
                  <c:v>29.8978580474644</c:v>
                </c:pt>
                <c:pt idx="21720">
                  <c:v>29.899234623644102</c:v>
                </c:pt>
                <c:pt idx="21721">
                  <c:v>29.9006111998238</c:v>
                </c:pt>
                <c:pt idx="21722">
                  <c:v>29.901987776003502</c:v>
                </c:pt>
                <c:pt idx="21723">
                  <c:v>29.903364352183299</c:v>
                </c:pt>
                <c:pt idx="21724">
                  <c:v>29.904740928363001</c:v>
                </c:pt>
                <c:pt idx="21725">
                  <c:v>29.906117504542699</c:v>
                </c:pt>
                <c:pt idx="21726">
                  <c:v>29.907494080722401</c:v>
                </c:pt>
                <c:pt idx="21727">
                  <c:v>29.908870656902199</c:v>
                </c:pt>
                <c:pt idx="21728">
                  <c:v>29.9102472330819</c:v>
                </c:pt>
                <c:pt idx="21729">
                  <c:v>29.911623809261599</c:v>
                </c:pt>
                <c:pt idx="21730">
                  <c:v>29.9130003854413</c:v>
                </c:pt>
                <c:pt idx="21731">
                  <c:v>29.914376961621102</c:v>
                </c:pt>
                <c:pt idx="21732">
                  <c:v>29.9157535378008</c:v>
                </c:pt>
                <c:pt idx="21733">
                  <c:v>29.917130113980502</c:v>
                </c:pt>
                <c:pt idx="21734">
                  <c:v>29.9185066901602</c:v>
                </c:pt>
                <c:pt idx="21735">
                  <c:v>29.919883266340001</c:v>
                </c:pt>
                <c:pt idx="21736">
                  <c:v>29.921259842519699</c:v>
                </c:pt>
                <c:pt idx="21737">
                  <c:v>29.922636418699401</c:v>
                </c:pt>
                <c:pt idx="21738">
                  <c:v>29.924012994879099</c:v>
                </c:pt>
                <c:pt idx="21739">
                  <c:v>29.925389571058901</c:v>
                </c:pt>
                <c:pt idx="21740">
                  <c:v>29.926766147238599</c:v>
                </c:pt>
                <c:pt idx="21741">
                  <c:v>29.928142723418301</c:v>
                </c:pt>
                <c:pt idx="21742">
                  <c:v>29.929519299597999</c:v>
                </c:pt>
                <c:pt idx="21743">
                  <c:v>29.9308958757778</c:v>
                </c:pt>
                <c:pt idx="21744">
                  <c:v>29.932272451957498</c:v>
                </c:pt>
                <c:pt idx="21745">
                  <c:v>29.9336490281372</c:v>
                </c:pt>
                <c:pt idx="21746">
                  <c:v>29.935025604316898</c:v>
                </c:pt>
                <c:pt idx="21747">
                  <c:v>29.9364021804967</c:v>
                </c:pt>
                <c:pt idx="21748">
                  <c:v>29.937778756676401</c:v>
                </c:pt>
                <c:pt idx="21749">
                  <c:v>29.9391553328561</c:v>
                </c:pt>
                <c:pt idx="21750">
                  <c:v>29.940531909035901</c:v>
                </c:pt>
                <c:pt idx="21751">
                  <c:v>29.941908485215599</c:v>
                </c:pt>
                <c:pt idx="21752">
                  <c:v>29.943285061395301</c:v>
                </c:pt>
                <c:pt idx="21753">
                  <c:v>29.944661637574999</c:v>
                </c:pt>
                <c:pt idx="21754">
                  <c:v>29.9460382137548</c:v>
                </c:pt>
                <c:pt idx="21755">
                  <c:v>29.947414789934498</c:v>
                </c:pt>
                <c:pt idx="21756">
                  <c:v>29.9487913661142</c:v>
                </c:pt>
                <c:pt idx="21757">
                  <c:v>29.950167942293898</c:v>
                </c:pt>
                <c:pt idx="21758">
                  <c:v>29.9515445184737</c:v>
                </c:pt>
                <c:pt idx="21759">
                  <c:v>29.952921094653401</c:v>
                </c:pt>
                <c:pt idx="21760">
                  <c:v>29.9542976708331</c:v>
                </c:pt>
                <c:pt idx="21761">
                  <c:v>29.955674247012801</c:v>
                </c:pt>
                <c:pt idx="21762">
                  <c:v>29.957050823192599</c:v>
                </c:pt>
                <c:pt idx="21763">
                  <c:v>29.958427399372301</c:v>
                </c:pt>
                <c:pt idx="21764">
                  <c:v>29.959803975551999</c:v>
                </c:pt>
                <c:pt idx="21765">
                  <c:v>29.961180551731701</c:v>
                </c:pt>
                <c:pt idx="21766">
                  <c:v>29.962557127911499</c:v>
                </c:pt>
                <c:pt idx="21767">
                  <c:v>29.9639337040912</c:v>
                </c:pt>
                <c:pt idx="21768">
                  <c:v>29.965310280270899</c:v>
                </c:pt>
                <c:pt idx="21769">
                  <c:v>29.9666868564506</c:v>
                </c:pt>
                <c:pt idx="21770">
                  <c:v>29.968063432630402</c:v>
                </c:pt>
                <c:pt idx="21771">
                  <c:v>29.9694400088101</c:v>
                </c:pt>
                <c:pt idx="21772">
                  <c:v>29.970816584989802</c:v>
                </c:pt>
                <c:pt idx="21773">
                  <c:v>29.9721931611695</c:v>
                </c:pt>
                <c:pt idx="21774">
                  <c:v>29.973569737349301</c:v>
                </c:pt>
                <c:pt idx="21775">
                  <c:v>29.974946313528999</c:v>
                </c:pt>
                <c:pt idx="21776">
                  <c:v>29.976322889708701</c:v>
                </c:pt>
                <c:pt idx="21777">
                  <c:v>29.977699465888399</c:v>
                </c:pt>
                <c:pt idx="21778">
                  <c:v>29.979076042068201</c:v>
                </c:pt>
                <c:pt idx="21779">
                  <c:v>29.980452618247899</c:v>
                </c:pt>
                <c:pt idx="21780">
                  <c:v>29.981829194427601</c:v>
                </c:pt>
                <c:pt idx="21781">
                  <c:v>29.983205770607402</c:v>
                </c:pt>
                <c:pt idx="21782">
                  <c:v>29.9845823467871</c:v>
                </c:pt>
                <c:pt idx="21783">
                  <c:v>29.985958922966802</c:v>
                </c:pt>
                <c:pt idx="21784">
                  <c:v>29.9873354991465</c:v>
                </c:pt>
                <c:pt idx="21785">
                  <c:v>29.988712075326301</c:v>
                </c:pt>
                <c:pt idx="21786">
                  <c:v>29.990088651505999</c:v>
                </c:pt>
                <c:pt idx="21787">
                  <c:v>29.991465227685701</c:v>
                </c:pt>
                <c:pt idx="21788">
                  <c:v>29.992841803865399</c:v>
                </c:pt>
                <c:pt idx="21789">
                  <c:v>29.994218380045201</c:v>
                </c:pt>
                <c:pt idx="21790">
                  <c:v>29.995594956224899</c:v>
                </c:pt>
                <c:pt idx="21791">
                  <c:v>29.996971532404601</c:v>
                </c:pt>
                <c:pt idx="21792">
                  <c:v>29.998348108584299</c:v>
                </c:pt>
                <c:pt idx="21793">
                  <c:v>29.9997246847641</c:v>
                </c:pt>
                <c:pt idx="21794">
                  <c:v>30.001101260943798</c:v>
                </c:pt>
                <c:pt idx="21795">
                  <c:v>30.0024778371235</c:v>
                </c:pt>
                <c:pt idx="21796">
                  <c:v>30.003854413303198</c:v>
                </c:pt>
                <c:pt idx="21797">
                  <c:v>30.005230989483</c:v>
                </c:pt>
                <c:pt idx="21798">
                  <c:v>30.006607565662701</c:v>
                </c:pt>
                <c:pt idx="21799">
                  <c:v>30.0079841418424</c:v>
                </c:pt>
                <c:pt idx="21800">
                  <c:v>30.009360718022101</c:v>
                </c:pt>
                <c:pt idx="21801">
                  <c:v>30.010737294201899</c:v>
                </c:pt>
                <c:pt idx="21802">
                  <c:v>30.012113870381601</c:v>
                </c:pt>
                <c:pt idx="21803">
                  <c:v>30.013490446561299</c:v>
                </c:pt>
                <c:pt idx="21804">
                  <c:v>30.014867022741001</c:v>
                </c:pt>
                <c:pt idx="21805">
                  <c:v>30.016243598920799</c:v>
                </c:pt>
                <c:pt idx="21806">
                  <c:v>30.0176201751005</c:v>
                </c:pt>
                <c:pt idx="21807">
                  <c:v>30.018996751280199</c:v>
                </c:pt>
                <c:pt idx="21808">
                  <c:v>30.0203733274599</c:v>
                </c:pt>
                <c:pt idx="21809">
                  <c:v>30.021749903639702</c:v>
                </c:pt>
                <c:pt idx="21810">
                  <c:v>30.0231264798194</c:v>
                </c:pt>
                <c:pt idx="21811">
                  <c:v>30.024503055999102</c:v>
                </c:pt>
                <c:pt idx="21812">
                  <c:v>30.0258796321788</c:v>
                </c:pt>
                <c:pt idx="21813">
                  <c:v>30.027256208358601</c:v>
                </c:pt>
                <c:pt idx="21814">
                  <c:v>30.028632784538299</c:v>
                </c:pt>
                <c:pt idx="21815">
                  <c:v>30.030009360718001</c:v>
                </c:pt>
                <c:pt idx="21816">
                  <c:v>30.031385936897799</c:v>
                </c:pt>
                <c:pt idx="21817">
                  <c:v>30.0327625130775</c:v>
                </c:pt>
                <c:pt idx="21818">
                  <c:v>30.034139089257199</c:v>
                </c:pt>
                <c:pt idx="21819">
                  <c:v>30.0355156654369</c:v>
                </c:pt>
                <c:pt idx="21820">
                  <c:v>30.036892241616702</c:v>
                </c:pt>
                <c:pt idx="21821">
                  <c:v>30.0382688177964</c:v>
                </c:pt>
                <c:pt idx="21822">
                  <c:v>30.039645393976102</c:v>
                </c:pt>
                <c:pt idx="21823">
                  <c:v>30.0410219701558</c:v>
                </c:pt>
                <c:pt idx="21824">
                  <c:v>30.042398546335601</c:v>
                </c:pt>
                <c:pt idx="21825">
                  <c:v>30.043775122515299</c:v>
                </c:pt>
                <c:pt idx="21826">
                  <c:v>30.045151698695001</c:v>
                </c:pt>
                <c:pt idx="21827">
                  <c:v>30.046528274874699</c:v>
                </c:pt>
                <c:pt idx="21828">
                  <c:v>30.047904851054501</c:v>
                </c:pt>
                <c:pt idx="21829">
                  <c:v>30.049281427234199</c:v>
                </c:pt>
                <c:pt idx="21830">
                  <c:v>30.050658003413901</c:v>
                </c:pt>
                <c:pt idx="21831">
                  <c:v>30.052034579593599</c:v>
                </c:pt>
                <c:pt idx="21832">
                  <c:v>30.0534111557734</c:v>
                </c:pt>
                <c:pt idx="21833">
                  <c:v>30.054787731953098</c:v>
                </c:pt>
                <c:pt idx="21834">
                  <c:v>30.0561643081328</c:v>
                </c:pt>
                <c:pt idx="21835">
                  <c:v>30.057540884312498</c:v>
                </c:pt>
                <c:pt idx="21836">
                  <c:v>30.0589174604923</c:v>
                </c:pt>
                <c:pt idx="21837">
                  <c:v>30.060294036672001</c:v>
                </c:pt>
                <c:pt idx="21838">
                  <c:v>30.0616706128517</c:v>
                </c:pt>
                <c:pt idx="21839">
                  <c:v>30.063047189031401</c:v>
                </c:pt>
                <c:pt idx="21840">
                  <c:v>30.064423765211199</c:v>
                </c:pt>
                <c:pt idx="21841">
                  <c:v>30.065800341390901</c:v>
                </c:pt>
                <c:pt idx="21842">
                  <c:v>30.067176917570599</c:v>
                </c:pt>
                <c:pt idx="21843">
                  <c:v>30.0685534937504</c:v>
                </c:pt>
                <c:pt idx="21844">
                  <c:v>30.069930069930098</c:v>
                </c:pt>
                <c:pt idx="21845">
                  <c:v>30.0713066461098</c:v>
                </c:pt>
                <c:pt idx="21846">
                  <c:v>30.072683222289498</c:v>
                </c:pt>
                <c:pt idx="21847">
                  <c:v>30.0740597984693</c:v>
                </c:pt>
                <c:pt idx="21848">
                  <c:v>30.075436374649001</c:v>
                </c:pt>
                <c:pt idx="21849">
                  <c:v>30.0768129508287</c:v>
                </c:pt>
                <c:pt idx="21850">
                  <c:v>30.078189527008401</c:v>
                </c:pt>
                <c:pt idx="21851">
                  <c:v>30.079566103188199</c:v>
                </c:pt>
                <c:pt idx="21852">
                  <c:v>30.080942679367901</c:v>
                </c:pt>
                <c:pt idx="21853">
                  <c:v>30.082319255547599</c:v>
                </c:pt>
                <c:pt idx="21854">
                  <c:v>30.083695831727301</c:v>
                </c:pt>
                <c:pt idx="21855">
                  <c:v>30.085072407907099</c:v>
                </c:pt>
                <c:pt idx="21856">
                  <c:v>30.0864489840868</c:v>
                </c:pt>
                <c:pt idx="21857">
                  <c:v>30.087825560266499</c:v>
                </c:pt>
                <c:pt idx="21858">
                  <c:v>30.0892021364462</c:v>
                </c:pt>
                <c:pt idx="21859">
                  <c:v>30.090578712626002</c:v>
                </c:pt>
                <c:pt idx="21860">
                  <c:v>30.0919552888057</c:v>
                </c:pt>
                <c:pt idx="21861">
                  <c:v>30.093331864985402</c:v>
                </c:pt>
                <c:pt idx="21862">
                  <c:v>30.0947084411651</c:v>
                </c:pt>
                <c:pt idx="21863">
                  <c:v>30.096085017344901</c:v>
                </c:pt>
                <c:pt idx="21864">
                  <c:v>30.097461593524599</c:v>
                </c:pt>
                <c:pt idx="21865">
                  <c:v>30.098838169704301</c:v>
                </c:pt>
                <c:pt idx="21866">
                  <c:v>30.100214745883999</c:v>
                </c:pt>
                <c:pt idx="21867">
                  <c:v>30.101591322063801</c:v>
                </c:pt>
                <c:pt idx="21868">
                  <c:v>30.102967898243499</c:v>
                </c:pt>
                <c:pt idx="21869">
                  <c:v>30.1043444744232</c:v>
                </c:pt>
                <c:pt idx="21870">
                  <c:v>30.105721050602899</c:v>
                </c:pt>
                <c:pt idx="21871">
                  <c:v>30.1070976267827</c:v>
                </c:pt>
                <c:pt idx="21872">
                  <c:v>30.108474202962402</c:v>
                </c:pt>
                <c:pt idx="21873">
                  <c:v>30.1098507791421</c:v>
                </c:pt>
                <c:pt idx="21874">
                  <c:v>30.111227355321802</c:v>
                </c:pt>
                <c:pt idx="21875">
                  <c:v>30.112603931501599</c:v>
                </c:pt>
                <c:pt idx="21876">
                  <c:v>30.113980507681301</c:v>
                </c:pt>
                <c:pt idx="21877">
                  <c:v>30.115357083860999</c:v>
                </c:pt>
                <c:pt idx="21878">
                  <c:v>30.116733660040801</c:v>
                </c:pt>
                <c:pt idx="21879">
                  <c:v>30.118110236220499</c:v>
                </c:pt>
                <c:pt idx="21880">
                  <c:v>30.119486812400201</c:v>
                </c:pt>
                <c:pt idx="21881">
                  <c:v>30.120863388579899</c:v>
                </c:pt>
                <c:pt idx="21882">
                  <c:v>30.1222399647597</c:v>
                </c:pt>
                <c:pt idx="21883">
                  <c:v>30.123616540939398</c:v>
                </c:pt>
                <c:pt idx="21884">
                  <c:v>30.1249931171191</c:v>
                </c:pt>
                <c:pt idx="21885">
                  <c:v>30.126369693298798</c:v>
                </c:pt>
                <c:pt idx="21886">
                  <c:v>30.1277462694786</c:v>
                </c:pt>
                <c:pt idx="21887">
                  <c:v>30.129122845658301</c:v>
                </c:pt>
                <c:pt idx="21888">
                  <c:v>30.130499421838</c:v>
                </c:pt>
                <c:pt idx="21889">
                  <c:v>30.131875998017701</c:v>
                </c:pt>
                <c:pt idx="21890">
                  <c:v>30.133252574197499</c:v>
                </c:pt>
                <c:pt idx="21891">
                  <c:v>30.134629150377201</c:v>
                </c:pt>
                <c:pt idx="21892">
                  <c:v>30.136005726556899</c:v>
                </c:pt>
                <c:pt idx="21893">
                  <c:v>30.137382302736601</c:v>
                </c:pt>
                <c:pt idx="21894">
                  <c:v>30.138758878916398</c:v>
                </c:pt>
                <c:pt idx="21895">
                  <c:v>30.1401354550961</c:v>
                </c:pt>
                <c:pt idx="21896">
                  <c:v>30.141512031275798</c:v>
                </c:pt>
                <c:pt idx="21897">
                  <c:v>30.1428886074555</c:v>
                </c:pt>
                <c:pt idx="21898">
                  <c:v>30.144265183635301</c:v>
                </c:pt>
                <c:pt idx="21899">
                  <c:v>30.145641759815</c:v>
                </c:pt>
                <c:pt idx="21900">
                  <c:v>30.147018335994701</c:v>
                </c:pt>
                <c:pt idx="21901">
                  <c:v>30.1483949121744</c:v>
                </c:pt>
                <c:pt idx="21902">
                  <c:v>30.149771488354201</c:v>
                </c:pt>
                <c:pt idx="21903">
                  <c:v>30.151148064533899</c:v>
                </c:pt>
                <c:pt idx="21904">
                  <c:v>30.152524640713601</c:v>
                </c:pt>
                <c:pt idx="21905">
                  <c:v>30.153901216893299</c:v>
                </c:pt>
                <c:pt idx="21906">
                  <c:v>30.1552777930731</c:v>
                </c:pt>
                <c:pt idx="21907">
                  <c:v>30.156654369252799</c:v>
                </c:pt>
                <c:pt idx="21908">
                  <c:v>30.1580309454325</c:v>
                </c:pt>
                <c:pt idx="21909">
                  <c:v>30.159407521612302</c:v>
                </c:pt>
                <c:pt idx="21910">
                  <c:v>30.160784097792</c:v>
                </c:pt>
                <c:pt idx="21911">
                  <c:v>30.162160673971702</c:v>
                </c:pt>
                <c:pt idx="21912">
                  <c:v>30.1635372501514</c:v>
                </c:pt>
                <c:pt idx="21913">
                  <c:v>30.164913826331201</c:v>
                </c:pt>
                <c:pt idx="21914">
                  <c:v>30.166290402510899</c:v>
                </c:pt>
                <c:pt idx="21915">
                  <c:v>30.167666978690601</c:v>
                </c:pt>
                <c:pt idx="21916">
                  <c:v>30.169043554870299</c:v>
                </c:pt>
                <c:pt idx="21917">
                  <c:v>30.170420131050101</c:v>
                </c:pt>
                <c:pt idx="21918">
                  <c:v>30.171796707229799</c:v>
                </c:pt>
                <c:pt idx="21919">
                  <c:v>30.173173283409501</c:v>
                </c:pt>
                <c:pt idx="21920">
                  <c:v>30.174549859589199</c:v>
                </c:pt>
                <c:pt idx="21921">
                  <c:v>30.175926435769</c:v>
                </c:pt>
                <c:pt idx="21922">
                  <c:v>30.177303011948698</c:v>
                </c:pt>
                <c:pt idx="21923">
                  <c:v>30.1786795881284</c:v>
                </c:pt>
                <c:pt idx="21924">
                  <c:v>30.180056164308098</c:v>
                </c:pt>
                <c:pt idx="21925">
                  <c:v>30.181432740487899</c:v>
                </c:pt>
                <c:pt idx="21926">
                  <c:v>30.182809316667601</c:v>
                </c:pt>
                <c:pt idx="21927">
                  <c:v>30.184185892847299</c:v>
                </c:pt>
                <c:pt idx="21928">
                  <c:v>30.185562469027001</c:v>
                </c:pt>
                <c:pt idx="21929">
                  <c:v>30.186939045206799</c:v>
                </c:pt>
                <c:pt idx="21930">
                  <c:v>30.188315621386501</c:v>
                </c:pt>
                <c:pt idx="21931">
                  <c:v>30.189692197566199</c:v>
                </c:pt>
                <c:pt idx="21932">
                  <c:v>30.191068773745901</c:v>
                </c:pt>
                <c:pt idx="21933">
                  <c:v>30.192445349925698</c:v>
                </c:pt>
                <c:pt idx="21934">
                  <c:v>30.1938219261054</c:v>
                </c:pt>
                <c:pt idx="21935">
                  <c:v>30.195198502285098</c:v>
                </c:pt>
                <c:pt idx="21936">
                  <c:v>30.1965750784648</c:v>
                </c:pt>
                <c:pt idx="21937">
                  <c:v>30.197951654644601</c:v>
                </c:pt>
                <c:pt idx="21938">
                  <c:v>30.1993282308243</c:v>
                </c:pt>
                <c:pt idx="21939">
                  <c:v>30.200704807004001</c:v>
                </c:pt>
                <c:pt idx="21940">
                  <c:v>30.202081383183799</c:v>
                </c:pt>
                <c:pt idx="21941">
                  <c:v>30.203457959363501</c:v>
                </c:pt>
                <c:pt idx="21942">
                  <c:v>30.204834535543199</c:v>
                </c:pt>
                <c:pt idx="21943">
                  <c:v>30.206211111722901</c:v>
                </c:pt>
                <c:pt idx="21944">
                  <c:v>30.207587687902699</c:v>
                </c:pt>
                <c:pt idx="21945">
                  <c:v>30.2089642640824</c:v>
                </c:pt>
                <c:pt idx="21946">
                  <c:v>30.210340840262099</c:v>
                </c:pt>
                <c:pt idx="21947">
                  <c:v>30.2117174164418</c:v>
                </c:pt>
                <c:pt idx="21948">
                  <c:v>30.213093992621602</c:v>
                </c:pt>
                <c:pt idx="21949">
                  <c:v>30.2144705688013</c:v>
                </c:pt>
                <c:pt idx="21950">
                  <c:v>30.215847144981002</c:v>
                </c:pt>
                <c:pt idx="21951">
                  <c:v>30.2172237211607</c:v>
                </c:pt>
                <c:pt idx="21952">
                  <c:v>30.218600297340501</c:v>
                </c:pt>
                <c:pt idx="21953">
                  <c:v>30.219976873520199</c:v>
                </c:pt>
                <c:pt idx="21954">
                  <c:v>30.221353449699901</c:v>
                </c:pt>
                <c:pt idx="21955">
                  <c:v>30.222730025879599</c:v>
                </c:pt>
                <c:pt idx="21956">
                  <c:v>30.2241066020594</c:v>
                </c:pt>
                <c:pt idx="21957">
                  <c:v>30.225483178239099</c:v>
                </c:pt>
                <c:pt idx="21958">
                  <c:v>30.2268597544188</c:v>
                </c:pt>
                <c:pt idx="21959">
                  <c:v>30.228236330598499</c:v>
                </c:pt>
                <c:pt idx="21960">
                  <c:v>30.2296129067783</c:v>
                </c:pt>
                <c:pt idx="21961">
                  <c:v>30.230989482958002</c:v>
                </c:pt>
                <c:pt idx="21962">
                  <c:v>30.2323660591377</c:v>
                </c:pt>
                <c:pt idx="21963">
                  <c:v>30.233742635317402</c:v>
                </c:pt>
                <c:pt idx="21964">
                  <c:v>30.235119211497199</c:v>
                </c:pt>
                <c:pt idx="21965">
                  <c:v>30.236495787676901</c:v>
                </c:pt>
                <c:pt idx="21966">
                  <c:v>30.237872363856599</c:v>
                </c:pt>
                <c:pt idx="21967">
                  <c:v>30.239248940036301</c:v>
                </c:pt>
                <c:pt idx="21968">
                  <c:v>30.240625516216099</c:v>
                </c:pt>
                <c:pt idx="21969">
                  <c:v>30.242002092395801</c:v>
                </c:pt>
                <c:pt idx="21970">
                  <c:v>30.243378668575499</c:v>
                </c:pt>
                <c:pt idx="21971">
                  <c:v>30.244755244755201</c:v>
                </c:pt>
                <c:pt idx="21972">
                  <c:v>30.246131820934998</c:v>
                </c:pt>
                <c:pt idx="21973">
                  <c:v>30.2475083971147</c:v>
                </c:pt>
                <c:pt idx="21974">
                  <c:v>30.248884973294398</c:v>
                </c:pt>
                <c:pt idx="21975">
                  <c:v>30.2502615494742</c:v>
                </c:pt>
                <c:pt idx="21976">
                  <c:v>30.251638125653901</c:v>
                </c:pt>
                <c:pt idx="21977">
                  <c:v>30.2530147018336</c:v>
                </c:pt>
                <c:pt idx="21978">
                  <c:v>30.254391278013301</c:v>
                </c:pt>
                <c:pt idx="21979">
                  <c:v>30.255767854193099</c:v>
                </c:pt>
                <c:pt idx="21980">
                  <c:v>30.257144430372801</c:v>
                </c:pt>
                <c:pt idx="21981">
                  <c:v>30.258521006552499</c:v>
                </c:pt>
                <c:pt idx="21982">
                  <c:v>30.259897582732201</c:v>
                </c:pt>
                <c:pt idx="21983">
                  <c:v>30.261274158911998</c:v>
                </c:pt>
                <c:pt idx="21984">
                  <c:v>30.2626507350917</c:v>
                </c:pt>
                <c:pt idx="21985">
                  <c:v>30.264027311271398</c:v>
                </c:pt>
                <c:pt idx="21986">
                  <c:v>30.2654038874511</c:v>
                </c:pt>
                <c:pt idx="21987">
                  <c:v>30.266780463630901</c:v>
                </c:pt>
                <c:pt idx="21988">
                  <c:v>30.2681570398106</c:v>
                </c:pt>
                <c:pt idx="21989">
                  <c:v>30.269533615990301</c:v>
                </c:pt>
                <c:pt idx="21990">
                  <c:v>30.27091019217</c:v>
                </c:pt>
                <c:pt idx="21991">
                  <c:v>30.272286768349801</c:v>
                </c:pt>
                <c:pt idx="21992">
                  <c:v>30.273663344529499</c:v>
                </c:pt>
                <c:pt idx="21993">
                  <c:v>30.275039920709201</c:v>
                </c:pt>
                <c:pt idx="21994">
                  <c:v>30.276416496888899</c:v>
                </c:pt>
                <c:pt idx="21995">
                  <c:v>30.2777930730687</c:v>
                </c:pt>
                <c:pt idx="21996">
                  <c:v>30.279169649248399</c:v>
                </c:pt>
                <c:pt idx="21997">
                  <c:v>30.2805462254281</c:v>
                </c:pt>
                <c:pt idx="21998">
                  <c:v>30.281922801607902</c:v>
                </c:pt>
                <c:pt idx="21999">
                  <c:v>30.2832993777876</c:v>
                </c:pt>
                <c:pt idx="22000">
                  <c:v>30.284675953967302</c:v>
                </c:pt>
                <c:pt idx="22001">
                  <c:v>30.286052530147</c:v>
                </c:pt>
                <c:pt idx="22002">
                  <c:v>30.287429106326702</c:v>
                </c:pt>
                <c:pt idx="22003">
                  <c:v>30.288805682506499</c:v>
                </c:pt>
                <c:pt idx="22004">
                  <c:v>30.290182258686201</c:v>
                </c:pt>
                <c:pt idx="22005">
                  <c:v>30.291558834865899</c:v>
                </c:pt>
                <c:pt idx="22006">
                  <c:v>30.292935411045701</c:v>
                </c:pt>
                <c:pt idx="22007">
                  <c:v>30.294311987225399</c:v>
                </c:pt>
                <c:pt idx="22008">
                  <c:v>30.295688563405101</c:v>
                </c:pt>
                <c:pt idx="22009">
                  <c:v>30.297065139584799</c:v>
                </c:pt>
                <c:pt idx="22010">
                  <c:v>30.2984417157646</c:v>
                </c:pt>
                <c:pt idx="22011">
                  <c:v>30.299818291944302</c:v>
                </c:pt>
                <c:pt idx="22012">
                  <c:v>30.301194868124</c:v>
                </c:pt>
                <c:pt idx="22013">
                  <c:v>30.302571444303702</c:v>
                </c:pt>
                <c:pt idx="22014">
                  <c:v>30.303948020483499</c:v>
                </c:pt>
                <c:pt idx="22015">
                  <c:v>30.305324596663201</c:v>
                </c:pt>
                <c:pt idx="22016">
                  <c:v>30.306701172842899</c:v>
                </c:pt>
                <c:pt idx="22017">
                  <c:v>30.308077749022601</c:v>
                </c:pt>
                <c:pt idx="22018">
                  <c:v>30.309454325202399</c:v>
                </c:pt>
                <c:pt idx="22019">
                  <c:v>30.310830901382101</c:v>
                </c:pt>
                <c:pt idx="22020">
                  <c:v>30.312207477561799</c:v>
                </c:pt>
                <c:pt idx="22021">
                  <c:v>30.313584053741501</c:v>
                </c:pt>
                <c:pt idx="22022">
                  <c:v>30.314960629921298</c:v>
                </c:pt>
                <c:pt idx="22023">
                  <c:v>30.316337206101</c:v>
                </c:pt>
                <c:pt idx="22024">
                  <c:v>30.317713782280698</c:v>
                </c:pt>
                <c:pt idx="22025">
                  <c:v>30.3190903584604</c:v>
                </c:pt>
                <c:pt idx="22026">
                  <c:v>30.320466934640201</c:v>
                </c:pt>
                <c:pt idx="22027">
                  <c:v>30.3218435108199</c:v>
                </c:pt>
                <c:pt idx="22028">
                  <c:v>30.323220086999601</c:v>
                </c:pt>
                <c:pt idx="22029">
                  <c:v>30.3245966631793</c:v>
                </c:pt>
                <c:pt idx="22030">
                  <c:v>30.325973239359101</c:v>
                </c:pt>
                <c:pt idx="22031">
                  <c:v>30.327349815538799</c:v>
                </c:pt>
                <c:pt idx="22032">
                  <c:v>30.328726391718501</c:v>
                </c:pt>
                <c:pt idx="22033">
                  <c:v>30.330102967898299</c:v>
                </c:pt>
                <c:pt idx="22034">
                  <c:v>30.331479544078</c:v>
                </c:pt>
                <c:pt idx="22035">
                  <c:v>30.332856120257699</c:v>
                </c:pt>
                <c:pt idx="22036">
                  <c:v>30.3342326964374</c:v>
                </c:pt>
                <c:pt idx="22037">
                  <c:v>30.335609272617202</c:v>
                </c:pt>
                <c:pt idx="22038">
                  <c:v>30.3369858487969</c:v>
                </c:pt>
                <c:pt idx="22039">
                  <c:v>30.338362424976602</c:v>
                </c:pt>
                <c:pt idx="22040">
                  <c:v>30.3397390011563</c:v>
                </c:pt>
                <c:pt idx="22041">
                  <c:v>30.341115577336101</c:v>
                </c:pt>
                <c:pt idx="22042">
                  <c:v>30.342492153515799</c:v>
                </c:pt>
                <c:pt idx="22043">
                  <c:v>30.343868729695501</c:v>
                </c:pt>
                <c:pt idx="22044">
                  <c:v>30.345245305875199</c:v>
                </c:pt>
                <c:pt idx="22045">
                  <c:v>30.346621882055</c:v>
                </c:pt>
                <c:pt idx="22046">
                  <c:v>30.347998458234699</c:v>
                </c:pt>
                <c:pt idx="22047">
                  <c:v>30.3493750344144</c:v>
                </c:pt>
                <c:pt idx="22048">
                  <c:v>30.350751610594099</c:v>
                </c:pt>
                <c:pt idx="22049">
                  <c:v>30.3521281867739</c:v>
                </c:pt>
                <c:pt idx="22050">
                  <c:v>30.353504762953602</c:v>
                </c:pt>
                <c:pt idx="22051">
                  <c:v>30.3548813391333</c:v>
                </c:pt>
                <c:pt idx="22052">
                  <c:v>30.356257915313002</c:v>
                </c:pt>
                <c:pt idx="22053">
                  <c:v>30.357634491492799</c:v>
                </c:pt>
                <c:pt idx="22054">
                  <c:v>30.359011067672501</c:v>
                </c:pt>
                <c:pt idx="22055">
                  <c:v>30.360387643852199</c:v>
                </c:pt>
                <c:pt idx="22056">
                  <c:v>30.361764220031901</c:v>
                </c:pt>
                <c:pt idx="22057">
                  <c:v>30.363140796211699</c:v>
                </c:pt>
                <c:pt idx="22058">
                  <c:v>30.364517372391401</c:v>
                </c:pt>
                <c:pt idx="22059">
                  <c:v>30.365893948571099</c:v>
                </c:pt>
                <c:pt idx="22060">
                  <c:v>30.367270524750801</c:v>
                </c:pt>
                <c:pt idx="22061">
                  <c:v>30.368647100930598</c:v>
                </c:pt>
                <c:pt idx="22062">
                  <c:v>30.3700236771103</c:v>
                </c:pt>
                <c:pt idx="22063">
                  <c:v>30.371400253289998</c:v>
                </c:pt>
                <c:pt idx="22064">
                  <c:v>30.3727768294697</c:v>
                </c:pt>
                <c:pt idx="22065">
                  <c:v>30.374153405649501</c:v>
                </c:pt>
                <c:pt idx="22066">
                  <c:v>30.375529981829199</c:v>
                </c:pt>
                <c:pt idx="22067">
                  <c:v>30.376906558008901</c:v>
                </c:pt>
                <c:pt idx="22068">
                  <c:v>30.378283134188699</c:v>
                </c:pt>
                <c:pt idx="22069">
                  <c:v>30.379659710368401</c:v>
                </c:pt>
                <c:pt idx="22070">
                  <c:v>30.381036286548099</c:v>
                </c:pt>
                <c:pt idx="22071">
                  <c:v>30.382412862727801</c:v>
                </c:pt>
                <c:pt idx="22072">
                  <c:v>30.383789438907598</c:v>
                </c:pt>
                <c:pt idx="22073">
                  <c:v>30.3851660150873</c:v>
                </c:pt>
                <c:pt idx="22074">
                  <c:v>30.386542591266998</c:v>
                </c:pt>
                <c:pt idx="22075">
                  <c:v>30.3879191674467</c:v>
                </c:pt>
                <c:pt idx="22076">
                  <c:v>30.389295743626501</c:v>
                </c:pt>
                <c:pt idx="22077">
                  <c:v>30.3906723198062</c:v>
                </c:pt>
                <c:pt idx="22078">
                  <c:v>30.392048895985901</c:v>
                </c:pt>
                <c:pt idx="22079">
                  <c:v>30.3934254721656</c:v>
                </c:pt>
                <c:pt idx="22080">
                  <c:v>30.394802048345401</c:v>
                </c:pt>
                <c:pt idx="22081">
                  <c:v>30.396178624525099</c:v>
                </c:pt>
                <c:pt idx="22082">
                  <c:v>30.397555200704801</c:v>
                </c:pt>
                <c:pt idx="22083">
                  <c:v>30.398931776884499</c:v>
                </c:pt>
                <c:pt idx="22084">
                  <c:v>30.4003083530643</c:v>
                </c:pt>
                <c:pt idx="22085">
                  <c:v>30.401684929243999</c:v>
                </c:pt>
                <c:pt idx="22086">
                  <c:v>30.4030615054237</c:v>
                </c:pt>
                <c:pt idx="22087">
                  <c:v>30.404438081603399</c:v>
                </c:pt>
                <c:pt idx="22088">
                  <c:v>30.4058146577832</c:v>
                </c:pt>
                <c:pt idx="22089">
                  <c:v>30.407191233962902</c:v>
                </c:pt>
                <c:pt idx="22090">
                  <c:v>30.4085678101426</c:v>
                </c:pt>
                <c:pt idx="22091">
                  <c:v>30.409944386322302</c:v>
                </c:pt>
                <c:pt idx="22092">
                  <c:v>30.411320962502099</c:v>
                </c:pt>
                <c:pt idx="22093">
                  <c:v>30.412697538681801</c:v>
                </c:pt>
                <c:pt idx="22094">
                  <c:v>30.414074114861499</c:v>
                </c:pt>
                <c:pt idx="22095">
                  <c:v>30.415450691041201</c:v>
                </c:pt>
                <c:pt idx="22096">
                  <c:v>30.416827267220999</c:v>
                </c:pt>
                <c:pt idx="22097">
                  <c:v>30.4182038434007</c:v>
                </c:pt>
                <c:pt idx="22098">
                  <c:v>30.419580419580399</c:v>
                </c:pt>
                <c:pt idx="22099">
                  <c:v>30.4209569957602</c:v>
                </c:pt>
                <c:pt idx="22100">
                  <c:v>30.422333571939902</c:v>
                </c:pt>
                <c:pt idx="22101">
                  <c:v>30.4237101481196</c:v>
                </c:pt>
                <c:pt idx="22102">
                  <c:v>30.425086724299302</c:v>
                </c:pt>
                <c:pt idx="22103">
                  <c:v>30.426463300479099</c:v>
                </c:pt>
                <c:pt idx="22104">
                  <c:v>30.427839876658801</c:v>
                </c:pt>
                <c:pt idx="22105">
                  <c:v>30.429216452838499</c:v>
                </c:pt>
                <c:pt idx="22106">
                  <c:v>30.430593029018201</c:v>
                </c:pt>
                <c:pt idx="22107">
                  <c:v>30.431969605197999</c:v>
                </c:pt>
                <c:pt idx="22108">
                  <c:v>30.433346181377701</c:v>
                </c:pt>
                <c:pt idx="22109">
                  <c:v>30.434722757557399</c:v>
                </c:pt>
                <c:pt idx="22110">
                  <c:v>30.436099333737101</c:v>
                </c:pt>
                <c:pt idx="22111">
                  <c:v>30.437475909916898</c:v>
                </c:pt>
                <c:pt idx="22112">
                  <c:v>30.4388524860966</c:v>
                </c:pt>
                <c:pt idx="22113">
                  <c:v>30.440229062276298</c:v>
                </c:pt>
                <c:pt idx="22114">
                  <c:v>30.441605638456</c:v>
                </c:pt>
                <c:pt idx="22115">
                  <c:v>30.442982214635801</c:v>
                </c:pt>
                <c:pt idx="22116">
                  <c:v>30.4443587908155</c:v>
                </c:pt>
                <c:pt idx="22117">
                  <c:v>30.445735366995201</c:v>
                </c:pt>
                <c:pt idx="22118">
                  <c:v>30.4471119431749</c:v>
                </c:pt>
                <c:pt idx="22119">
                  <c:v>30.448488519354701</c:v>
                </c:pt>
                <c:pt idx="22120">
                  <c:v>30.449865095534399</c:v>
                </c:pt>
                <c:pt idx="22121">
                  <c:v>30.451241671714101</c:v>
                </c:pt>
                <c:pt idx="22122">
                  <c:v>30.452618247893799</c:v>
                </c:pt>
                <c:pt idx="22123">
                  <c:v>30.4539948240736</c:v>
                </c:pt>
                <c:pt idx="22124">
                  <c:v>30.455371400253298</c:v>
                </c:pt>
                <c:pt idx="22125">
                  <c:v>30.456747976433</c:v>
                </c:pt>
                <c:pt idx="22126">
                  <c:v>30.458124552612698</c:v>
                </c:pt>
                <c:pt idx="22127">
                  <c:v>30.4595011287925</c:v>
                </c:pt>
                <c:pt idx="22128">
                  <c:v>30.460877704972201</c:v>
                </c:pt>
                <c:pt idx="22129">
                  <c:v>30.4622542811519</c:v>
                </c:pt>
                <c:pt idx="22130">
                  <c:v>30.463630857331601</c:v>
                </c:pt>
                <c:pt idx="22131">
                  <c:v>30.465007433511399</c:v>
                </c:pt>
                <c:pt idx="22132">
                  <c:v>30.466384009691101</c:v>
                </c:pt>
                <c:pt idx="22133">
                  <c:v>30.467760585870799</c:v>
                </c:pt>
                <c:pt idx="22134">
                  <c:v>30.4691371620506</c:v>
                </c:pt>
                <c:pt idx="22135">
                  <c:v>30.470513738230299</c:v>
                </c:pt>
                <c:pt idx="22136">
                  <c:v>30.47189031441</c:v>
                </c:pt>
                <c:pt idx="22137">
                  <c:v>30.473266890589699</c:v>
                </c:pt>
                <c:pt idx="22138">
                  <c:v>30.4746434667695</c:v>
                </c:pt>
                <c:pt idx="22139">
                  <c:v>30.476020042949202</c:v>
                </c:pt>
                <c:pt idx="22140">
                  <c:v>30.4773966191289</c:v>
                </c:pt>
                <c:pt idx="22141">
                  <c:v>30.478773195308602</c:v>
                </c:pt>
                <c:pt idx="22142">
                  <c:v>30.480149771488399</c:v>
                </c:pt>
                <c:pt idx="22143">
                  <c:v>30.481526347668101</c:v>
                </c:pt>
              </c:numCache>
            </c:numRef>
          </c:xVal>
          <c:yVal>
            <c:numRef>
              <c:f>stop_high_freq!$N$4:$N$22147</c:f>
              <c:numCache>
                <c:formatCode>0.00E+00</c:formatCode>
                <c:ptCount val="22144"/>
                <c:pt idx="0" formatCode="General">
                  <c:v>0</c:v>
                </c:pt>
                <c:pt idx="1">
                  <c:v>2.4940270761235899E-6</c:v>
                </c:pt>
                <c:pt idx="2">
                  <c:v>4.5193501352550701E-5</c:v>
                </c:pt>
                <c:pt idx="3" formatCode="General">
                  <c:v>2.6662751516393199E-4</c:v>
                </c:pt>
                <c:pt idx="4" formatCode="General">
                  <c:v>7.8307291571147897E-4</c:v>
                </c:pt>
                <c:pt idx="5" formatCode="General">
                  <c:v>1.6011821651977199E-3</c:v>
                </c:pt>
                <c:pt idx="6" formatCode="General">
                  <c:v>2.7037523245168702E-3</c:v>
                </c:pt>
                <c:pt idx="7" formatCode="General">
                  <c:v>4.0609939731368902E-3</c:v>
                </c:pt>
                <c:pt idx="8" formatCode="General">
                  <c:v>5.6327033393848303E-3</c:v>
                </c:pt>
                <c:pt idx="9" formatCode="General">
                  <c:v>7.3706451274900197E-3</c:v>
                </c:pt>
                <c:pt idx="10" formatCode="General">
                  <c:v>9.2211602881099898E-3</c:v>
                </c:pt>
                <c:pt idx="11" formatCode="General">
                  <c:v>1.1127790712416701E-2</c:v>
                </c:pt>
                <c:pt idx="12" formatCode="General">
                  <c:v>1.3033778191293199E-2</c:v>
                </c:pt>
                <c:pt idx="13" formatCode="General">
                  <c:v>1.48844272948683E-2</c:v>
                </c:pt>
                <c:pt idx="14" formatCode="General">
                  <c:v>1.6629103032086898E-2</c:v>
                </c:pt>
                <c:pt idx="15" formatCode="General">
                  <c:v>1.8223057451923E-2</c:v>
                </c:pt>
                <c:pt idx="16" formatCode="General">
                  <c:v>1.96288379405186E-2</c:v>
                </c:pt>
                <c:pt idx="17" formatCode="General">
                  <c:v>2.0817225826989201E-2</c:v>
                </c:pt>
                <c:pt idx="18" formatCode="General">
                  <c:v>2.1767807377789598E-2</c:v>
                </c:pt>
                <c:pt idx="19" formatCode="General">
                  <c:v>2.2469090785022499E-2</c:v>
                </c:pt>
                <c:pt idx="20" formatCode="General">
                  <c:v>2.2918302475212399E-2</c:v>
                </c:pt>
                <c:pt idx="21" formatCode="General">
                  <c:v>2.3120896441895002E-2</c:v>
                </c:pt>
                <c:pt idx="22" formatCode="General">
                  <c:v>2.3089613624586901E-2</c:v>
                </c:pt>
                <c:pt idx="23" formatCode="General">
                  <c:v>2.2843404419463999E-2</c:v>
                </c:pt>
                <c:pt idx="24" formatCode="General">
                  <c:v>2.2406204166124401E-2</c:v>
                </c:pt>
                <c:pt idx="25" formatCode="General">
                  <c:v>2.1805605658908E-2</c:v>
                </c:pt>
                <c:pt idx="26" formatCode="General">
                  <c:v>2.1071495207590701E-2</c:v>
                </c:pt>
                <c:pt idx="27" formatCode="General">
                  <c:v>2.02346599881339E-2</c:v>
                </c:pt>
                <c:pt idx="28" formatCode="General">
                  <c:v>1.9325573579792001E-2</c:v>
                </c:pt>
                <c:pt idx="29" formatCode="General">
                  <c:v>1.8373151781692298E-2</c:v>
                </c:pt>
                <c:pt idx="30" formatCode="General">
                  <c:v>1.74037810589808E-2</c:v>
                </c:pt>
                <c:pt idx="31" formatCode="General">
                  <c:v>1.6440656743271099E-2</c:v>
                </c:pt>
                <c:pt idx="32" formatCode="General">
                  <c:v>1.55031072009833E-2</c:v>
                </c:pt>
                <c:pt idx="33" formatCode="General">
                  <c:v>1.4606123291834E-2</c:v>
                </c:pt>
                <c:pt idx="34" formatCode="General">
                  <c:v>1.3760334496793E-2</c:v>
                </c:pt>
                <c:pt idx="35" formatCode="General">
                  <c:v>1.2972093245898901E-2</c:v>
                </c:pt>
                <c:pt idx="36" formatCode="General">
                  <c:v>1.224362576573E-2</c:v>
                </c:pt>
                <c:pt idx="37" formatCode="General">
                  <c:v>1.15734906335837E-2</c:v>
                </c:pt>
                <c:pt idx="38" formatCode="General">
                  <c:v>1.0957023147532399E-2</c:v>
                </c:pt>
                <c:pt idx="39" formatCode="General">
                  <c:v>1.03869774837852E-2</c:v>
                </c:pt>
                <c:pt idx="40" formatCode="General">
                  <c:v>9.8542987597489608E-3</c:v>
                </c:pt>
                <c:pt idx="41" formatCode="General">
                  <c:v>9.3487540584536004E-3</c:v>
                </c:pt>
                <c:pt idx="42" formatCode="General">
                  <c:v>8.8596049946264299E-3</c:v>
                </c:pt>
                <c:pt idx="43" formatCode="General">
                  <c:v>8.3763071900283207E-3</c:v>
                </c:pt>
                <c:pt idx="44" formatCode="General">
                  <c:v>7.8891094937921704E-3</c:v>
                </c:pt>
                <c:pt idx="45" formatCode="General">
                  <c:v>7.3896248616439298E-3</c:v>
                </c:pt>
                <c:pt idx="46" formatCode="General">
                  <c:v>6.87129553279444E-3</c:v>
                </c:pt>
                <c:pt idx="47" formatCode="General">
                  <c:v>6.3295397292874598E-3</c:v>
                </c:pt>
                <c:pt idx="48" formatCode="General">
                  <c:v>5.7620939578426501E-3</c:v>
                </c:pt>
                <c:pt idx="49" formatCode="General">
                  <c:v>5.1690604620132901E-3</c:v>
                </c:pt>
                <c:pt idx="50" formatCode="General">
                  <c:v>4.5528776333677301E-3</c:v>
                </c:pt>
                <c:pt idx="51" formatCode="General">
                  <c:v>3.9182455389375603E-3</c:v>
                </c:pt>
                <c:pt idx="52" formatCode="General">
                  <c:v>3.2717594176813599E-3</c:v>
                </c:pt>
                <c:pt idx="53" formatCode="General">
                  <c:v>2.6217862145539702E-3</c:v>
                </c:pt>
                <c:pt idx="54" formatCode="General">
                  <c:v>1.9780966923358002E-3</c:v>
                </c:pt>
                <c:pt idx="55" formatCode="General">
                  <c:v>1.35143528506466E-3</c:v>
                </c:pt>
                <c:pt idx="56" formatCode="General">
                  <c:v>7.5313038421037301E-4</c:v>
                </c:pt>
                <c:pt idx="57" formatCode="General">
                  <c:v>1.9465602570611901E-4</c:v>
                </c:pt>
                <c:pt idx="58" formatCode="General">
                  <c:v>-3.1272562972099201E-4</c:v>
                </c:pt>
                <c:pt idx="59" formatCode="General">
                  <c:v>-7.5823804527716001E-4</c:v>
                </c:pt>
                <c:pt idx="60" formatCode="General">
                  <c:v>-1.1319828731881901E-3</c:v>
                </c:pt>
                <c:pt idx="61" formatCode="General">
                  <c:v>-1.4252367944491699E-3</c:v>
                </c:pt>
                <c:pt idx="62" formatCode="General">
                  <c:v>-1.63057148727286E-3</c:v>
                </c:pt>
                <c:pt idx="63" formatCode="General">
                  <c:v>-1.7420722283572501E-3</c:v>
                </c:pt>
                <c:pt idx="64" formatCode="General">
                  <c:v>-1.7554471451665099E-3</c:v>
                </c:pt>
                <c:pt idx="65" formatCode="General">
                  <c:v>-1.66800652604294E-3</c:v>
                </c:pt>
                <c:pt idx="66" formatCode="General">
                  <c:v>-1.4785827144265301E-3</c:v>
                </c:pt>
                <c:pt idx="67" formatCode="General">
                  <c:v>-1.1875072807125001E-3</c:v>
                </c:pt>
                <c:pt idx="68" formatCode="General">
                  <c:v>-7.9645117321783102E-4</c:v>
                </c:pt>
                <c:pt idx="69" formatCode="General">
                  <c:v>-3.0832811632645202E-4</c:v>
                </c:pt>
                <c:pt idx="70" formatCode="General">
                  <c:v>2.7288104298404698E-4</c:v>
                </c:pt>
                <c:pt idx="71" formatCode="General">
                  <c:v>9.4243697936924797E-4</c:v>
                </c:pt>
                <c:pt idx="72" formatCode="General">
                  <c:v>1.69499695251445E-3</c:v>
                </c:pt>
                <c:pt idx="73" formatCode="General">
                  <c:v>2.5248035912654801E-3</c:v>
                </c:pt>
                <c:pt idx="74" formatCode="General">
                  <c:v>3.42586305752341E-3</c:v>
                </c:pt>
                <c:pt idx="75" formatCode="General">
                  <c:v>4.3920610511190301E-3</c:v>
                </c:pt>
                <c:pt idx="76" formatCode="General">
                  <c:v>5.4174179881458203E-3</c:v>
                </c:pt>
                <c:pt idx="77" formatCode="General">
                  <c:v>6.4962059710769798E-3</c:v>
                </c:pt>
                <c:pt idx="78" formatCode="General">
                  <c:v>7.6228682815582703E-3</c:v>
                </c:pt>
                <c:pt idx="79" formatCode="General">
                  <c:v>8.7922284257971502E-3</c:v>
                </c:pt>
                <c:pt idx="80" formatCode="General">
                  <c:v>9.9995334657907407E-3</c:v>
                </c:pt>
                <c:pt idx="81" formatCode="General">
                  <c:v>1.1240391616525101E-2</c:v>
                </c:pt>
                <c:pt idx="82" formatCode="General">
                  <c:v>1.2510780692906299E-2</c:v>
                </c:pt>
                <c:pt idx="83" formatCode="General">
                  <c:v>1.3806891363626001E-2</c:v>
                </c:pt>
                <c:pt idx="84" formatCode="General">
                  <c:v>1.51252080437577E-2</c:v>
                </c:pt>
                <c:pt idx="85" formatCode="General">
                  <c:v>1.64623711957031E-2</c:v>
                </c:pt>
                <c:pt idx="86" formatCode="General">
                  <c:v>1.7814965850267799E-2</c:v>
                </c:pt>
                <c:pt idx="87" formatCode="General">
                  <c:v>1.91796353809832E-2</c:v>
                </c:pt>
                <c:pt idx="88" formatCode="General">
                  <c:v>2.05529354662E-2</c:v>
                </c:pt>
                <c:pt idx="89" formatCode="General">
                  <c:v>2.1931123609481001E-2</c:v>
                </c:pt>
                <c:pt idx="90" formatCode="General">
                  <c:v>2.3310274968074501E-2</c:v>
                </c:pt>
                <c:pt idx="91" formatCode="General">
                  <c:v>2.4686108135678501E-2</c:v>
                </c:pt>
                <c:pt idx="92" formatCode="General">
                  <c:v>2.6053912514807199E-2</c:v>
                </c:pt>
                <c:pt idx="93" formatCode="General">
                  <c:v>2.7408713872701801E-2</c:v>
                </c:pt>
                <c:pt idx="94" formatCode="General">
                  <c:v>2.87450805618155E-2</c:v>
                </c:pt>
                <c:pt idx="95" formatCode="General">
                  <c:v>3.00571396253927E-2</c:v>
                </c:pt>
                <c:pt idx="96" formatCode="General">
                  <c:v>3.1338729713222997E-2</c:v>
                </c:pt>
                <c:pt idx="97" formatCode="General">
                  <c:v>3.2583308463283799E-2</c:v>
                </c:pt>
                <c:pt idx="98" formatCode="General">
                  <c:v>3.3784110876213101E-2</c:v>
                </c:pt>
                <c:pt idx="99" formatCode="General">
                  <c:v>3.4934177478619703E-2</c:v>
                </c:pt>
                <c:pt idx="100" formatCode="General">
                  <c:v>3.6026370485817701E-2</c:v>
                </c:pt>
                <c:pt idx="101" formatCode="General">
                  <c:v>3.7053556822727603E-2</c:v>
                </c:pt>
                <c:pt idx="102" formatCode="General">
                  <c:v>3.8008587501412103E-2</c:v>
                </c:pt>
                <c:pt idx="103" formatCode="General">
                  <c:v>3.8884462817321302E-2</c:v>
                </c:pt>
                <c:pt idx="104" formatCode="General">
                  <c:v>3.9674277612291003E-2</c:v>
                </c:pt>
                <c:pt idx="105" formatCode="General">
                  <c:v>4.0371221938056701E-2</c:v>
                </c:pt>
                <c:pt idx="106" formatCode="General">
                  <c:v>4.09694616395644E-2</c:v>
                </c:pt>
                <c:pt idx="107" formatCode="General">
                  <c:v>4.1463619925356299E-2</c:v>
                </c:pt>
                <c:pt idx="108" formatCode="General">
                  <c:v>4.1847953624343702E-2</c:v>
                </c:pt>
                <c:pt idx="109" formatCode="General">
                  <c:v>4.2117377194759102E-2</c:v>
                </c:pt>
                <c:pt idx="110" formatCode="General">
                  <c:v>4.2267063619100903E-2</c:v>
                </c:pt>
                <c:pt idx="111" formatCode="General">
                  <c:v>4.2293001479970997E-2</c:v>
                </c:pt>
                <c:pt idx="112" formatCode="General">
                  <c:v>4.2192505155309298E-2</c:v>
                </c:pt>
                <c:pt idx="113" formatCode="General">
                  <c:v>4.1962531751803298E-2</c:v>
                </c:pt>
                <c:pt idx="114" formatCode="General">
                  <c:v>4.16005602758392E-2</c:v>
                </c:pt>
                <c:pt idx="115" formatCode="General">
                  <c:v>4.1104683404869002E-2</c:v>
                </c:pt>
                <c:pt idx="116" formatCode="General">
                  <c:v>4.0473571143478403E-2</c:v>
                </c:pt>
                <c:pt idx="117" formatCode="General">
                  <c:v>3.9706846120746903E-2</c:v>
                </c:pt>
                <c:pt idx="118" formatCode="General">
                  <c:v>3.88034052131754E-2</c:v>
                </c:pt>
                <c:pt idx="119" formatCode="General">
                  <c:v>3.7762937687315798E-2</c:v>
                </c:pt>
                <c:pt idx="120" formatCode="General">
                  <c:v>3.65865359494041E-2</c:v>
                </c:pt>
                <c:pt idx="121" formatCode="General">
                  <c:v>3.5274978536644901E-2</c:v>
                </c:pt>
                <c:pt idx="122" formatCode="General">
                  <c:v>3.38295332291461E-2</c:v>
                </c:pt>
                <c:pt idx="123" formatCode="General">
                  <c:v>3.2251463705225199E-2</c:v>
                </c:pt>
                <c:pt idx="124" formatCode="General">
                  <c:v>3.0542434035619299E-2</c:v>
                </c:pt>
                <c:pt idx="125" formatCode="General">
                  <c:v>2.87045334488077E-2</c:v>
                </c:pt>
                <c:pt idx="126" formatCode="General">
                  <c:v>2.6740221918535E-2</c:v>
                </c:pt>
                <c:pt idx="127" formatCode="General">
                  <c:v>2.4652774071454699E-2</c:v>
                </c:pt>
                <c:pt idx="128" formatCode="General">
                  <c:v>2.2445091608968799E-2</c:v>
                </c:pt>
                <c:pt idx="129" formatCode="General">
                  <c:v>2.0120179220167098E-2</c:v>
                </c:pt>
                <c:pt idx="130" formatCode="General">
                  <c:v>1.76822306616231E-2</c:v>
                </c:pt>
                <c:pt idx="131" formatCode="General">
                  <c:v>1.5135474418108599E-2</c:v>
                </c:pt>
                <c:pt idx="132" formatCode="General">
                  <c:v>1.24835257719933E-2</c:v>
                </c:pt>
                <c:pt idx="133" formatCode="General">
                  <c:v>9.7314863744621099E-3</c:v>
                </c:pt>
                <c:pt idx="134" formatCode="General">
                  <c:v>6.8843913757583803E-3</c:v>
                </c:pt>
                <c:pt idx="135" formatCode="General">
                  <c:v>3.9470399251088899E-3</c:v>
                </c:pt>
                <c:pt idx="136" formatCode="General">
                  <c:v>9.2555557755158305E-4</c:v>
                </c:pt>
                <c:pt idx="137" formatCode="General">
                  <c:v>-2.17389821334607E-3</c:v>
                </c:pt>
                <c:pt idx="138" formatCode="General">
                  <c:v>-5.3452095150757E-3</c:v>
                </c:pt>
                <c:pt idx="139" formatCode="General">
                  <c:v>-8.5817518037456207E-3</c:v>
                </c:pt>
                <c:pt idx="140" formatCode="General">
                  <c:v>-1.18766685467821E-2</c:v>
                </c:pt>
                <c:pt idx="141" formatCode="General">
                  <c:v>-1.52228654861231E-2</c:v>
                </c:pt>
                <c:pt idx="142" formatCode="General">
                  <c:v>-1.8613060388217601E-2</c:v>
                </c:pt>
                <c:pt idx="143" formatCode="General">
                  <c:v>-2.2039734423611498E-2</c:v>
                </c:pt>
                <c:pt idx="144" formatCode="General">
                  <c:v>-2.5495141657707401E-2</c:v>
                </c:pt>
                <c:pt idx="145" formatCode="General">
                  <c:v>-2.8971534059494101E-2</c:v>
                </c:pt>
                <c:pt idx="146" formatCode="General">
                  <c:v>-3.2461012553487503E-2</c:v>
                </c:pt>
                <c:pt idx="147" formatCode="General">
                  <c:v>-3.5955563244265097E-2</c:v>
                </c:pt>
                <c:pt idx="148" formatCode="General">
                  <c:v>-3.9447172351286398E-2</c:v>
                </c:pt>
                <c:pt idx="149" formatCode="General">
                  <c:v>-4.2927821878140301E-2</c:v>
                </c:pt>
                <c:pt idx="150" formatCode="General">
                  <c:v>-4.6389484434397499E-2</c:v>
                </c:pt>
                <c:pt idx="151" formatCode="General">
                  <c:v>-4.9824272912354403E-2</c:v>
                </c:pt>
                <c:pt idx="152" formatCode="General">
                  <c:v>-5.3224426751654702E-2</c:v>
                </c:pt>
                <c:pt idx="153" formatCode="General">
                  <c:v>-5.6582227517322399E-2</c:v>
                </c:pt>
                <c:pt idx="154" formatCode="General">
                  <c:v>-5.9890183721326998E-2</c:v>
                </c:pt>
                <c:pt idx="155" formatCode="General">
                  <c:v>-6.3141005222243696E-2</c:v>
                </c:pt>
                <c:pt idx="156" formatCode="General">
                  <c:v>-6.6327550553215306E-2</c:v>
                </c:pt>
                <c:pt idx="157" formatCode="General">
                  <c:v>-6.9442892428684899E-2</c:v>
                </c:pt>
                <c:pt idx="158" formatCode="General">
                  <c:v>-7.2480433998058896E-2</c:v>
                </c:pt>
                <c:pt idx="159" formatCode="General">
                  <c:v>-7.54338166505365E-2</c:v>
                </c:pt>
                <c:pt idx="160" formatCode="General">
                  <c:v>-7.8296923502561705E-2</c:v>
                </c:pt>
                <c:pt idx="161" formatCode="General">
                  <c:v>-8.1063980786079598E-2</c:v>
                </c:pt>
                <c:pt idx="162" formatCode="General">
                  <c:v>-8.3729523010967005E-2</c:v>
                </c:pt>
                <c:pt idx="163" formatCode="General">
                  <c:v>-8.6288414714730199E-2</c:v>
                </c:pt>
                <c:pt idx="164" formatCode="General">
                  <c:v>-8.8735838561527502E-2</c:v>
                </c:pt>
                <c:pt idx="165" formatCode="General">
                  <c:v>-9.1067366644697195E-2</c:v>
                </c:pt>
                <c:pt idx="166" formatCode="General">
                  <c:v>-9.3278899189047498E-2</c:v>
                </c:pt>
                <c:pt idx="167" formatCode="General">
                  <c:v>-9.5366667867874705E-2</c:v>
                </c:pt>
                <c:pt idx="168" formatCode="General">
                  <c:v>-9.7327339849449204E-2</c:v>
                </c:pt>
                <c:pt idx="169" formatCode="General">
                  <c:v>-9.9157978194972504E-2</c:v>
                </c:pt>
                <c:pt idx="170" formatCode="General">
                  <c:v>-0.10085598565882201</c:v>
                </c:pt>
                <c:pt idx="171" formatCode="General">
                  <c:v>-0.10241910737566599</c:v>
                </c:pt>
                <c:pt idx="172" formatCode="General">
                  <c:v>-0.10384549727804999</c:v>
                </c:pt>
                <c:pt idx="173" formatCode="General">
                  <c:v>-0.10513373031293501</c:v>
                </c:pt>
                <c:pt idx="174" formatCode="General">
                  <c:v>-0.106282800070265</c:v>
                </c:pt>
                <c:pt idx="175" formatCode="General">
                  <c:v>-0.10729206273764801</c:v>
                </c:pt>
                <c:pt idx="176" formatCode="General">
                  <c:v>-0.108161291253249</c:v>
                </c:pt>
                <c:pt idx="177" formatCode="General">
                  <c:v>-0.108890722504167</c:v>
                </c:pt>
                <c:pt idx="178" formatCode="General">
                  <c:v>-0.109480888354016</c:v>
                </c:pt>
                <c:pt idx="179" formatCode="General">
                  <c:v>-0.109932706654605</c:v>
                </c:pt>
                <c:pt idx="180" formatCode="General">
                  <c:v>-0.11024754584978901</c:v>
                </c:pt>
                <c:pt idx="181" formatCode="General">
                  <c:v>-0.110427155892632</c:v>
                </c:pt>
                <c:pt idx="182" formatCode="General">
                  <c:v>-0.110473597324205</c:v>
                </c:pt>
                <c:pt idx="183" formatCode="General">
                  <c:v>-0.110389283814413</c:v>
                </c:pt>
                <c:pt idx="184" formatCode="General">
                  <c:v>-0.11017703211344899</c:v>
                </c:pt>
                <c:pt idx="185" formatCode="General">
                  <c:v>-0.109839948581576</c:v>
                </c:pt>
                <c:pt idx="186" formatCode="General">
                  <c:v>-0.109381514500624</c:v>
                </c:pt>
                <c:pt idx="187" formatCode="General">
                  <c:v>-0.108805477512584</c:v>
                </c:pt>
                <c:pt idx="188" formatCode="General">
                  <c:v>-0.108115880208945</c:v>
                </c:pt>
                <c:pt idx="189" formatCode="General">
                  <c:v>-0.107317003025329</c:v>
                </c:pt>
                <c:pt idx="190" formatCode="General">
                  <c:v>-0.106413353754303</c:v>
                </c:pt>
                <c:pt idx="191" formatCode="General">
                  <c:v>-0.105409718802636</c:v>
                </c:pt>
                <c:pt idx="192" formatCode="General">
                  <c:v>-0.104311054860386</c:v>
                </c:pt>
                <c:pt idx="193" formatCode="General">
                  <c:v>-0.10312252740734</c:v>
                </c:pt>
                <c:pt idx="194" formatCode="General">
                  <c:v>-0.101849409121383</c:v>
                </c:pt>
                <c:pt idx="195" formatCode="General">
                  <c:v>-0.100497133906786</c:v>
                </c:pt>
                <c:pt idx="196" formatCode="General">
                  <c:v>-9.90713043743673E-2</c:v>
                </c:pt>
                <c:pt idx="197" formatCode="General">
                  <c:v>-9.7577527244189402E-2</c:v>
                </c:pt>
                <c:pt idx="198" formatCode="General">
                  <c:v>-9.6021415923063805E-2</c:v>
                </c:pt>
                <c:pt idx="199" formatCode="General">
                  <c:v>-9.4408672055228404E-2</c:v>
                </c:pt>
                <c:pt idx="200" formatCode="General">
                  <c:v>-9.2745063028218902E-2</c:v>
                </c:pt>
                <c:pt idx="201" formatCode="General">
                  <c:v>-9.1036374688185207E-2</c:v>
                </c:pt>
                <c:pt idx="202" formatCode="General">
                  <c:v>-8.9288269286774705E-2</c:v>
                </c:pt>
                <c:pt idx="203" formatCode="General">
                  <c:v>-8.7506363799200307E-2</c:v>
                </c:pt>
                <c:pt idx="204" formatCode="General">
                  <c:v>-8.5696270388727402E-2</c:v>
                </c:pt>
                <c:pt idx="205" formatCode="General">
                  <c:v>-8.3863415340259206E-2</c:v>
                </c:pt>
                <c:pt idx="206" formatCode="General">
                  <c:v>-8.2013124752605193E-2</c:v>
                </c:pt>
                <c:pt idx="207" formatCode="General">
                  <c:v>-8.0150628376583294E-2</c:v>
                </c:pt>
                <c:pt idx="208" formatCode="General">
                  <c:v>-7.8280992835179503E-2</c:v>
                </c:pt>
                <c:pt idx="209" formatCode="General">
                  <c:v>-7.6409056313178694E-2</c:v>
                </c:pt>
                <c:pt idx="210" formatCode="General">
                  <c:v>-7.4539432797482402E-2</c:v>
                </c:pt>
                <c:pt idx="211" formatCode="General">
                  <c:v>-7.2676582013280797E-2</c:v>
                </c:pt>
                <c:pt idx="212" formatCode="General">
                  <c:v>-7.0824772535095004E-2</c:v>
                </c:pt>
                <c:pt idx="213" formatCode="General">
                  <c:v>-6.8988031887574297E-2</c:v>
                </c:pt>
                <c:pt idx="214" formatCode="General">
                  <c:v>-6.7170099051778703E-2</c:v>
                </c:pt>
                <c:pt idx="215" formatCode="General">
                  <c:v>-6.5374391424696504E-2</c:v>
                </c:pt>
                <c:pt idx="216" formatCode="General">
                  <c:v>-6.3604087993515801E-2</c:v>
                </c:pt>
                <c:pt idx="217" formatCode="General">
                  <c:v>-6.1862114954189897E-2</c:v>
                </c:pt>
                <c:pt idx="218" formatCode="General">
                  <c:v>-6.0151111221784299E-2</c:v>
                </c:pt>
                <c:pt idx="219" formatCode="General">
                  <c:v>-5.84733486605915E-2</c:v>
                </c:pt>
                <c:pt idx="220" formatCode="General">
                  <c:v>-5.6830764424608902E-2</c:v>
                </c:pt>
                <c:pt idx="221" formatCode="General">
                  <c:v>-5.5225013822166803E-2</c:v>
                </c:pt>
                <c:pt idx="222" formatCode="General">
                  <c:v>-5.36574570717945E-2</c:v>
                </c:pt>
                <c:pt idx="223" formatCode="General">
                  <c:v>-5.2129089782944699E-2</c:v>
                </c:pt>
                <c:pt idx="224" formatCode="General">
                  <c:v>-5.0640532972755101E-2</c:v>
                </c:pt>
                <c:pt idx="225" formatCode="General">
                  <c:v>-4.9192144008721697E-2</c:v>
                </c:pt>
                <c:pt idx="226" formatCode="General">
                  <c:v>-4.7783961763337601E-2</c:v>
                </c:pt>
                <c:pt idx="227" formatCode="General">
                  <c:v>-4.6415648523156897E-2</c:v>
                </c:pt>
                <c:pt idx="228" formatCode="General">
                  <c:v>-4.5086593687861103E-2</c:v>
                </c:pt>
                <c:pt idx="229" formatCode="General">
                  <c:v>-4.3795866568831401E-2</c:v>
                </c:pt>
                <c:pt idx="230" formatCode="General">
                  <c:v>-4.25421569821628E-2</c:v>
                </c:pt>
                <c:pt idx="231" formatCode="General">
                  <c:v>-4.1323886510336701E-2</c:v>
                </c:pt>
                <c:pt idx="232" formatCode="General">
                  <c:v>-4.0139171650746402E-2</c:v>
                </c:pt>
                <c:pt idx="233" formatCode="General">
                  <c:v>-3.8985875837791999E-2</c:v>
                </c:pt>
                <c:pt idx="234" formatCode="General">
                  <c:v>-3.7861566357160002E-2</c:v>
                </c:pt>
                <c:pt idx="235" formatCode="General">
                  <c:v>-3.6763568258029303E-2</c:v>
                </c:pt>
                <c:pt idx="236" formatCode="General">
                  <c:v>-3.5688976017200502E-2</c:v>
                </c:pt>
                <c:pt idx="237" formatCode="General">
                  <c:v>-3.4634652169979303E-2</c:v>
                </c:pt>
                <c:pt idx="238" formatCode="General">
                  <c:v>-3.3597233897350802E-2</c:v>
                </c:pt>
                <c:pt idx="239" formatCode="General">
                  <c:v>-3.2573182148149402E-2</c:v>
                </c:pt>
                <c:pt idx="240" formatCode="General">
                  <c:v>-3.1558732876832002E-2</c:v>
                </c:pt>
                <c:pt idx="241" formatCode="General">
                  <c:v>-3.05499500301885E-2</c:v>
                </c:pt>
                <c:pt idx="242" formatCode="General">
                  <c:v>-2.95428388203825E-2</c:v>
                </c:pt>
                <c:pt idx="243" formatCode="General">
                  <c:v>-2.8533232704040699E-2</c:v>
                </c:pt>
                <c:pt idx="244" formatCode="General">
                  <c:v>-2.7516829572522002E-2</c:v>
                </c:pt>
                <c:pt idx="245" formatCode="General">
                  <c:v>-2.6489245407471801E-2</c:v>
                </c:pt>
                <c:pt idx="246" formatCode="General">
                  <c:v>-2.5446057342941999E-2</c:v>
                </c:pt>
                <c:pt idx="247" formatCode="General">
                  <c:v>-2.4382743948160999E-2</c:v>
                </c:pt>
                <c:pt idx="248" formatCode="General">
                  <c:v>-2.3294830044869201E-2</c:v>
                </c:pt>
                <c:pt idx="249" formatCode="General">
                  <c:v>-2.2177899719298899E-2</c:v>
                </c:pt>
                <c:pt idx="250" formatCode="General">
                  <c:v>-2.1027710462303902E-2</c:v>
                </c:pt>
                <c:pt idx="251" formatCode="General">
                  <c:v>-1.9839839086574499E-2</c:v>
                </c:pt>
                <c:pt idx="252" formatCode="General">
                  <c:v>-1.8609364190292101E-2</c:v>
                </c:pt>
                <c:pt idx="253" formatCode="General">
                  <c:v>-1.7332232430756801E-2</c:v>
                </c:pt>
                <c:pt idx="254" formatCode="General">
                  <c:v>-1.60042980228732E-2</c:v>
                </c:pt>
                <c:pt idx="255" formatCode="General">
                  <c:v>-1.46212110764769E-2</c:v>
                </c:pt>
                <c:pt idx="256" formatCode="General">
                  <c:v>-1.31790582010209E-2</c:v>
                </c:pt>
                <c:pt idx="257" formatCode="General">
                  <c:v>-1.1674429641983701E-2</c:v>
                </c:pt>
                <c:pt idx="258" formatCode="General">
                  <c:v>-1.0104339408100901E-2</c:v>
                </c:pt>
                <c:pt idx="259" formatCode="General">
                  <c:v>-8.4650855466910195E-3</c:v>
                </c:pt>
                <c:pt idx="260" formatCode="General">
                  <c:v>-6.75327661360449E-3</c:v>
                </c:pt>
                <c:pt idx="261" formatCode="General">
                  <c:v>-4.9659199046612696E-3</c:v>
                </c:pt>
                <c:pt idx="262" formatCode="General">
                  <c:v>-3.09992480177675E-3</c:v>
                </c:pt>
                <c:pt idx="263" formatCode="General">
                  <c:v>-1.1531638963868699E-3</c:v>
                </c:pt>
                <c:pt idx="264" formatCode="General">
                  <c:v>8.76029703683549E-4</c:v>
                </c:pt>
                <c:pt idx="265" formatCode="General">
                  <c:v>2.9895453570826401E-3</c:v>
                </c:pt>
                <c:pt idx="266" formatCode="General">
                  <c:v>5.1890119651244503E-3</c:v>
                </c:pt>
                <c:pt idx="267" formatCode="General">
                  <c:v>7.4757809225194398E-3</c:v>
                </c:pt>
                <c:pt idx="268" formatCode="General">
                  <c:v>9.8508966198624804E-3</c:v>
                </c:pt>
                <c:pt idx="269" formatCode="General">
                  <c:v>1.2314598455142199E-2</c:v>
                </c:pt>
                <c:pt idx="270" formatCode="General">
                  <c:v>1.48669340038756E-2</c:v>
                </c:pt>
                <c:pt idx="271" formatCode="General">
                  <c:v>1.75083594538985E-2</c:v>
                </c:pt>
                <c:pt idx="272" formatCode="General">
                  <c:v>2.0238174332581699E-2</c:v>
                </c:pt>
                <c:pt idx="273" formatCode="General">
                  <c:v>2.3055538804132102E-2</c:v>
                </c:pt>
                <c:pt idx="274" formatCode="General">
                  <c:v>2.5959596683557101E-2</c:v>
                </c:pt>
                <c:pt idx="275" formatCode="General">
                  <c:v>2.8948432070842901E-2</c:v>
                </c:pt>
                <c:pt idx="276" formatCode="General">
                  <c:v>3.2020196074201597E-2</c:v>
                </c:pt>
                <c:pt idx="277" formatCode="General">
                  <c:v>3.5173234745785903E-2</c:v>
                </c:pt>
                <c:pt idx="278" formatCode="General">
                  <c:v>3.84049557757912E-2</c:v>
                </c:pt>
                <c:pt idx="279" formatCode="General">
                  <c:v>4.1711834886601303E-2</c:v>
                </c:pt>
                <c:pt idx="280" formatCode="General">
                  <c:v>4.5090641650312999E-2</c:v>
                </c:pt>
                <c:pt idx="281" formatCode="General">
                  <c:v>4.8538043954787197E-2</c:v>
                </c:pt>
                <c:pt idx="282" formatCode="General">
                  <c:v>5.2050061848162202E-2</c:v>
                </c:pt>
                <c:pt idx="283" formatCode="General">
                  <c:v>5.5622614871342298E-2</c:v>
                </c:pt>
                <c:pt idx="284" formatCode="General">
                  <c:v>5.9251069077069798E-2</c:v>
                </c:pt>
                <c:pt idx="285" formatCode="General">
                  <c:v>6.29302867696451E-2</c:v>
                </c:pt>
                <c:pt idx="286" formatCode="General">
                  <c:v>6.6655280364654595E-2</c:v>
                </c:pt>
                <c:pt idx="287" formatCode="General">
                  <c:v>7.0420925869325898E-2</c:v>
                </c:pt>
                <c:pt idx="288" formatCode="General">
                  <c:v>7.4221627941492396E-2</c:v>
                </c:pt>
                <c:pt idx="289" formatCode="General">
                  <c:v>7.8051410543222802E-2</c:v>
                </c:pt>
                <c:pt idx="290" formatCode="General">
                  <c:v>8.1904114654514706E-2</c:v>
                </c:pt>
                <c:pt idx="291" formatCode="General">
                  <c:v>8.5773477320192401E-2</c:v>
                </c:pt>
                <c:pt idx="292" formatCode="General">
                  <c:v>8.9653021169185595E-2</c:v>
                </c:pt>
                <c:pt idx="293" formatCode="General">
                  <c:v>9.3536046667543102E-2</c:v>
                </c:pt>
                <c:pt idx="294" formatCode="General">
                  <c:v>9.74157400598437E-2</c:v>
                </c:pt>
                <c:pt idx="295" formatCode="General">
                  <c:v>0.10128512785447299</c:v>
                </c:pt>
                <c:pt idx="296" formatCode="General">
                  <c:v>0.10513712874924599</c:v>
                </c:pt>
                <c:pt idx="297" formatCode="General">
                  <c:v>0.108964654473218</c:v>
                </c:pt>
                <c:pt idx="298" formatCode="General">
                  <c:v>0.11276044332261</c:v>
                </c:pt>
                <c:pt idx="299" formatCode="General">
                  <c:v>0.11651720012868</c:v>
                </c:pt>
                <c:pt idx="300" formatCode="General">
                  <c:v>0.120227646965162</c:v>
                </c:pt>
                <c:pt idx="301" formatCode="General">
                  <c:v>0.12388439723419201</c:v>
                </c:pt>
                <c:pt idx="302" formatCode="General">
                  <c:v>0.127480101616046</c:v>
                </c:pt>
                <c:pt idx="303" formatCode="General">
                  <c:v>0.13100754717514601</c:v>
                </c:pt>
                <c:pt idx="304" formatCode="General">
                  <c:v>0.13445952076491599</c:v>
                </c:pt>
                <c:pt idx="305" formatCode="General">
                  <c:v>0.137828816985827</c:v>
                </c:pt>
                <c:pt idx="306" formatCode="General">
                  <c:v>0.141108330116054</c:v>
                </c:pt>
                <c:pt idx="307" formatCode="General">
                  <c:v>0.144291137720823</c:v>
                </c:pt>
                <c:pt idx="308" formatCode="General">
                  <c:v>0.14737046456244701</c:v>
                </c:pt>
                <c:pt idx="309" formatCode="General">
                  <c:v>0.15033962884996599</c:v>
                </c:pt>
                <c:pt idx="310" formatCode="General">
                  <c:v>0.153192109006103</c:v>
                </c:pt>
                <c:pt idx="311" formatCode="General">
                  <c:v>0.15592161329555501</c:v>
                </c:pt>
                <c:pt idx="312" formatCode="General">
                  <c:v>0.15852208225237399</c:v>
                </c:pt>
                <c:pt idx="313" formatCode="General">
                  <c:v>0.16098760510889601</c:v>
                </c:pt>
                <c:pt idx="314" formatCode="General">
                  <c:v>0.16331255488624899</c:v>
                </c:pt>
                <c:pt idx="315" formatCode="General">
                  <c:v>0.16549158795944</c:v>
                </c:pt>
                <c:pt idx="316" formatCode="General">
                  <c:v>0.167519612200587</c:v>
                </c:pt>
                <c:pt idx="317" formatCode="General">
                  <c:v>0.16939182668262701</c:v>
                </c:pt>
                <c:pt idx="318" formatCode="General">
                  <c:v>0.17110373386422401</c:v>
                </c:pt>
                <c:pt idx="319" formatCode="General">
                  <c:v>0.17265114749132901</c:v>
                </c:pt>
                <c:pt idx="320" formatCode="General">
                  <c:v>0.174030221580943</c:v>
                </c:pt>
                <c:pt idx="321" formatCode="General">
                  <c:v>0.175237406252888</c:v>
                </c:pt>
                <c:pt idx="322" formatCode="General">
                  <c:v>0.17626946915502201</c:v>
                </c:pt>
                <c:pt idx="323" formatCode="General">
                  <c:v>0.17712359948044801</c:v>
                </c:pt>
                <c:pt idx="324" formatCode="General">
                  <c:v>0.17779734285352999</c:v>
                </c:pt>
                <c:pt idx="325" formatCode="General">
                  <c:v>0.17828860299638799</c:v>
                </c:pt>
                <c:pt idx="326" formatCode="General">
                  <c:v>0.178595605230851</c:v>
                </c:pt>
                <c:pt idx="327" formatCode="General">
                  <c:v>0.17871696182121399</c:v>
                </c:pt>
                <c:pt idx="328" formatCode="General">
                  <c:v>0.17865169108689999</c:v>
                </c:pt>
                <c:pt idx="329" formatCode="General">
                  <c:v>0.178399172068095</c:v>
                </c:pt>
                <c:pt idx="330" formatCode="General">
                  <c:v>0.17795919659418499</c:v>
                </c:pt>
                <c:pt idx="331" formatCode="General">
                  <c:v>0.17733186665753101</c:v>
                </c:pt>
                <c:pt idx="332" formatCode="General">
                  <c:v>0.17651764880274001</c:v>
                </c:pt>
                <c:pt idx="333" formatCode="General">
                  <c:v>0.17551743581652901</c:v>
                </c:pt>
                <c:pt idx="334" formatCode="General">
                  <c:v>0.174332443371431</c:v>
                </c:pt>
                <c:pt idx="335" formatCode="General">
                  <c:v>0.1729642613639</c:v>
                </c:pt>
                <c:pt idx="336" formatCode="General">
                  <c:v>0.17141490795091699</c:v>
                </c:pt>
                <c:pt idx="337" formatCode="General">
                  <c:v>0.16968666726438</c:v>
                </c:pt>
                <c:pt idx="338" formatCode="General">
                  <c:v>0.16778217809311799</c:v>
                </c:pt>
                <c:pt idx="339" formatCode="General">
                  <c:v>0.16570439065971501</c:v>
                </c:pt>
                <c:pt idx="340" formatCode="General">
                  <c:v>0.163456567699299</c:v>
                </c:pt>
                <c:pt idx="341" formatCode="General">
                  <c:v>0.161042387931457</c:v>
                </c:pt>
                <c:pt idx="342" formatCode="General">
                  <c:v>0.15846573167650199</c:v>
                </c:pt>
                <c:pt idx="343" formatCode="General">
                  <c:v>0.15573076999183599</c:v>
                </c:pt>
                <c:pt idx="344" formatCode="General">
                  <c:v>0.15284197936385099</c:v>
                </c:pt>
                <c:pt idx="345" formatCode="General">
                  <c:v>0.14980408428321901</c:v>
                </c:pt>
                <c:pt idx="346" formatCode="General">
                  <c:v>0.14662205195212499</c:v>
                </c:pt>
                <c:pt idx="347" formatCode="General">
                  <c:v>0.14330104850705599</c:v>
                </c:pt>
                <c:pt idx="348" formatCode="General">
                  <c:v>0.13984654629299501</c:v>
                </c:pt>
                <c:pt idx="349" formatCode="General">
                  <c:v>0.13626416527204799</c:v>
                </c:pt>
                <c:pt idx="350" formatCode="General">
                  <c:v>0.13255961644220901</c:v>
                </c:pt>
                <c:pt idx="351" formatCode="General">
                  <c:v>0.128738881076741</c:v>
                </c:pt>
                <c:pt idx="352" formatCode="General">
                  <c:v>0.12480813003325</c:v>
                </c:pt>
                <c:pt idx="353" formatCode="General">
                  <c:v>0.120773661357357</c:v>
                </c:pt>
                <c:pt idx="354" formatCode="General">
                  <c:v>0.11664183180439799</c:v>
                </c:pt>
                <c:pt idx="355" formatCode="General">
                  <c:v>0.112419077769829</c:v>
                </c:pt>
                <c:pt idx="356" formatCode="General">
                  <c:v>0.10811197353004801</c:v>
                </c:pt>
                <c:pt idx="357" formatCode="General">
                  <c:v>0.10372714331690799</c:v>
                </c:pt>
                <c:pt idx="358" formatCode="General">
                  <c:v>9.9271266340807393E-2</c:v>
                </c:pt>
                <c:pt idx="359" formatCode="General">
                  <c:v>9.4751053629895401E-2</c:v>
                </c:pt>
                <c:pt idx="360" formatCode="General">
                  <c:v>9.01732361223955E-2</c:v>
                </c:pt>
                <c:pt idx="361" formatCode="General">
                  <c:v>8.5544562877359204E-2</c:v>
                </c:pt>
                <c:pt idx="362" formatCode="General">
                  <c:v>8.0871762562457303E-2</c:v>
                </c:pt>
                <c:pt idx="363" formatCode="General">
                  <c:v>7.6161501614213201E-2</c:v>
                </c:pt>
                <c:pt idx="364" formatCode="General">
                  <c:v>7.1420368720784194E-2</c:v>
                </c:pt>
                <c:pt idx="365" formatCode="General">
                  <c:v>6.6654915851648996E-2</c:v>
                </c:pt>
                <c:pt idx="366" formatCode="General">
                  <c:v>6.1871706814664397E-2</c:v>
                </c:pt>
                <c:pt idx="367" formatCode="General">
                  <c:v>5.7077193780712597E-2</c:v>
                </c:pt>
                <c:pt idx="368" formatCode="General">
                  <c:v>5.22776462417993E-2</c:v>
                </c:pt>
                <c:pt idx="369" formatCode="General">
                  <c:v>4.7479256537280898E-2</c:v>
                </c:pt>
                <c:pt idx="370" formatCode="General">
                  <c:v>4.2688100016536397E-2</c:v>
                </c:pt>
                <c:pt idx="371" formatCode="General">
                  <c:v>3.7910128121305002E-2</c:v>
                </c:pt>
                <c:pt idx="372" formatCode="General">
                  <c:v>3.3151119361855198E-2</c:v>
                </c:pt>
                <c:pt idx="373" formatCode="General">
                  <c:v>2.84166870065388E-2</c:v>
                </c:pt>
                <c:pt idx="374" formatCode="General">
                  <c:v>2.3712340640238E-2</c:v>
                </c:pt>
                <c:pt idx="375" formatCode="General">
                  <c:v>1.9043335659006701E-2</c:v>
                </c:pt>
                <c:pt idx="376" formatCode="General">
                  <c:v>1.44147355842516E-2</c:v>
                </c:pt>
                <c:pt idx="377" formatCode="General">
                  <c:v>9.8314942583870302E-3</c:v>
                </c:pt>
                <c:pt idx="378" formatCode="General">
                  <c:v>5.2983646839167096E-3</c:v>
                </c:pt>
                <c:pt idx="379" formatCode="General">
                  <c:v>8.1985023794963602E-4</c:v>
                </c:pt>
                <c:pt idx="380" formatCode="General">
                  <c:v>-3.5997749792851799E-3</c:v>
                </c:pt>
                <c:pt idx="381" formatCode="General">
                  <c:v>-7.9564338071406102E-3</c:v>
                </c:pt>
                <c:pt idx="382" formatCode="General">
                  <c:v>-1.2246221368465499E-2</c:v>
                </c:pt>
                <c:pt idx="383" formatCode="General">
                  <c:v>-1.64654884367854E-2</c:v>
                </c:pt>
                <c:pt idx="384" formatCode="General">
                  <c:v>-2.0610815512932298E-2</c:v>
                </c:pt>
                <c:pt idx="385" formatCode="General">
                  <c:v>-2.46789288848972E-2</c:v>
                </c:pt>
                <c:pt idx="386" formatCode="General">
                  <c:v>-2.8666833720240498E-2</c:v>
                </c:pt>
                <c:pt idx="387" formatCode="General">
                  <c:v>-3.2571786954756397E-2</c:v>
                </c:pt>
                <c:pt idx="388" formatCode="General">
                  <c:v>-3.6391156204979201E-2</c:v>
                </c:pt>
                <c:pt idx="389" formatCode="General">
                  <c:v>-4.0122589499700198E-2</c:v>
                </c:pt>
                <c:pt idx="390" formatCode="General">
                  <c:v>-4.3763873404453299E-2</c:v>
                </c:pt>
                <c:pt idx="391" formatCode="General">
                  <c:v>-4.7312805823869E-2</c:v>
                </c:pt>
                <c:pt idx="392" formatCode="General">
                  <c:v>-5.0767759650591701E-2</c:v>
                </c:pt>
                <c:pt idx="393" formatCode="General">
                  <c:v>-5.4127773702122198E-2</c:v>
                </c:pt>
                <c:pt idx="394" formatCode="General">
                  <c:v>-5.7391676521676198E-2</c:v>
                </c:pt>
                <c:pt idx="395" formatCode="General">
                  <c:v>-6.0557958723160901E-2</c:v>
                </c:pt>
                <c:pt idx="396" formatCode="General">
                  <c:v>-6.36253821038298E-2</c:v>
                </c:pt>
                <c:pt idx="397" formatCode="General">
                  <c:v>-6.6593515930923997E-2</c:v>
                </c:pt>
                <c:pt idx="398" formatCode="General">
                  <c:v>-6.9461649632876599E-2</c:v>
                </c:pt>
                <c:pt idx="399" formatCode="General">
                  <c:v>-7.2229168944368802E-2</c:v>
                </c:pt>
                <c:pt idx="400" formatCode="General">
                  <c:v>-7.4895620125314602E-2</c:v>
                </c:pt>
                <c:pt idx="401" formatCode="General">
                  <c:v>-7.7460702752960797E-2</c:v>
                </c:pt>
                <c:pt idx="402" formatCode="General">
                  <c:v>-7.9924825874965993E-2</c:v>
                </c:pt>
                <c:pt idx="403" formatCode="General">
                  <c:v>-8.2288527177819495E-2</c:v>
                </c:pt>
                <c:pt idx="404" formatCode="General">
                  <c:v>-8.4552310032847897E-2</c:v>
                </c:pt>
                <c:pt idx="405" formatCode="General">
                  <c:v>-8.6716076380940005E-2</c:v>
                </c:pt>
                <c:pt idx="406" formatCode="General">
                  <c:v>-8.8780161692024295E-2</c:v>
                </c:pt>
                <c:pt idx="407" formatCode="General">
                  <c:v>-9.0744933560593599E-2</c:v>
                </c:pt>
                <c:pt idx="408" formatCode="General">
                  <c:v>-9.2611295646363306E-2</c:v>
                </c:pt>
                <c:pt idx="409" formatCode="General">
                  <c:v>-9.4380660766795799E-2</c:v>
                </c:pt>
                <c:pt idx="410" formatCode="General">
                  <c:v>-9.6053743617940904E-2</c:v>
                </c:pt>
                <c:pt idx="411" formatCode="General">
                  <c:v>-9.7631085089708802E-2</c:v>
                </c:pt>
                <c:pt idx="412" formatCode="General">
                  <c:v>-9.9114194394389593E-2</c:v>
                </c:pt>
                <c:pt idx="413" formatCode="General">
                  <c:v>-0.100504455484959</c:v>
                </c:pt>
                <c:pt idx="414" formatCode="General">
                  <c:v>-0.101802481830896</c:v>
                </c:pt>
                <c:pt idx="415" formatCode="General">
                  <c:v>-0.103009725857188</c:v>
                </c:pt>
                <c:pt idx="416" formatCode="General">
                  <c:v>-0.104127498669376</c:v>
                </c:pt>
                <c:pt idx="417" formatCode="General">
                  <c:v>-0.10515685015477599</c:v>
                </c:pt>
                <c:pt idx="418" formatCode="General">
                  <c:v>-0.10609911066823199</c:v>
                </c:pt>
                <c:pt idx="419" formatCode="General">
                  <c:v>-0.10695540875093699</c:v>
                </c:pt>
                <c:pt idx="420" formatCode="General">
                  <c:v>-0.107727137555737</c:v>
                </c:pt>
                <c:pt idx="421" formatCode="General">
                  <c:v>-0.108415491051368</c:v>
                </c:pt>
                <c:pt idx="422" formatCode="General">
                  <c:v>-0.109021973052951</c:v>
                </c:pt>
                <c:pt idx="423" formatCode="General">
                  <c:v>-0.10954838426102601</c:v>
                </c:pt>
                <c:pt idx="424" formatCode="General">
                  <c:v>-0.109995696342517</c:v>
                </c:pt>
                <c:pt idx="425" formatCode="General">
                  <c:v>-0.110365095687203</c:v>
                </c:pt>
                <c:pt idx="426" formatCode="General">
                  <c:v>-0.11065809131542299</c:v>
                </c:pt>
                <c:pt idx="427" formatCode="General">
                  <c:v>-0.110875979326955</c:v>
                </c:pt>
                <c:pt idx="428" formatCode="General">
                  <c:v>-0.111020313582692</c:v>
                </c:pt>
                <c:pt idx="429" formatCode="General">
                  <c:v>-0.111092445901517</c:v>
                </c:pt>
                <c:pt idx="430" formatCode="General">
                  <c:v>-0.11109397880988101</c:v>
                </c:pt>
                <c:pt idx="431" formatCode="General">
                  <c:v>-0.11102620386296801</c:v>
                </c:pt>
                <c:pt idx="432" formatCode="General">
                  <c:v>-0.11088961225256901</c:v>
                </c:pt>
                <c:pt idx="433" formatCode="General">
                  <c:v>-0.110686058745365</c:v>
                </c:pt>
                <c:pt idx="434" formatCode="General">
                  <c:v>-0.110416931351061</c:v>
                </c:pt>
                <c:pt idx="435" formatCode="General">
                  <c:v>-0.110082919489481</c:v>
                </c:pt>
                <c:pt idx="436" formatCode="General">
                  <c:v>-0.109685384573117</c:v>
                </c:pt>
                <c:pt idx="437" formatCode="General">
                  <c:v>-0.109225541067914</c:v>
                </c:pt>
                <c:pt idx="438" formatCode="General">
                  <c:v>-0.10870452918913701</c:v>
                </c:pt>
                <c:pt idx="439" formatCode="General">
                  <c:v>-0.108123450157562</c:v>
                </c:pt>
                <c:pt idx="440" formatCode="General">
                  <c:v>-0.107483486913779</c:v>
                </c:pt>
                <c:pt idx="441" formatCode="General">
                  <c:v>-0.106785799774925</c:v>
                </c:pt>
                <c:pt idx="442" formatCode="General">
                  <c:v>-0.10603141949954201</c:v>
                </c:pt>
                <c:pt idx="443" formatCode="General">
                  <c:v>-0.105221476070133</c:v>
                </c:pt>
                <c:pt idx="444" formatCode="General">
                  <c:v>-0.10435716613922399</c:v>
                </c:pt>
                <c:pt idx="445" formatCode="General">
                  <c:v>-0.10343958270136799</c:v>
                </c:pt>
                <c:pt idx="446" formatCode="General">
                  <c:v>-0.102469818637572</c:v>
                </c:pt>
                <c:pt idx="447" formatCode="General">
                  <c:v>-0.101448989649268</c:v>
                </c:pt>
                <c:pt idx="448" formatCode="General">
                  <c:v>-0.10037823690054</c:v>
                </c:pt>
                <c:pt idx="449" formatCode="General">
                  <c:v>-9.9258680931163301E-2</c:v>
                </c:pt>
                <c:pt idx="450" formatCode="General">
                  <c:v>-9.8091478790204606E-2</c:v>
                </c:pt>
                <c:pt idx="451" formatCode="General">
                  <c:v>-9.6877834835449497E-2</c:v>
                </c:pt>
                <c:pt idx="452" formatCode="General">
                  <c:v>-9.5618949037360804E-2</c:v>
                </c:pt>
                <c:pt idx="453" formatCode="General">
                  <c:v>-9.4316069028551996E-2</c:v>
                </c:pt>
                <c:pt idx="454" formatCode="General">
                  <c:v>-9.2970444925606494E-2</c:v>
                </c:pt>
                <c:pt idx="455" formatCode="General">
                  <c:v>-9.1583378325662407E-2</c:v>
                </c:pt>
                <c:pt idx="456" formatCode="General">
                  <c:v>-9.0156171532913595E-2</c:v>
                </c:pt>
                <c:pt idx="457" formatCode="General">
                  <c:v>-8.8690124086532596E-2</c:v>
                </c:pt>
                <c:pt idx="458" formatCode="General">
                  <c:v>-8.7186594891700206E-2</c:v>
                </c:pt>
                <c:pt idx="459" formatCode="General">
                  <c:v>-8.5647004333926996E-2</c:v>
                </c:pt>
                <c:pt idx="460" formatCode="General">
                  <c:v>-8.4072774628251995E-2</c:v>
                </c:pt>
                <c:pt idx="461" formatCode="General">
                  <c:v>-8.2465329315123598E-2</c:v>
                </c:pt>
                <c:pt idx="462" formatCode="General">
                  <c:v>-8.0826201779896703E-2</c:v>
                </c:pt>
                <c:pt idx="463" formatCode="General">
                  <c:v>-7.9156934252419597E-2</c:v>
                </c:pt>
                <c:pt idx="464" formatCode="General">
                  <c:v>-7.7459117596690497E-2</c:v>
                </c:pt>
                <c:pt idx="465" formatCode="General">
                  <c:v>-7.5734390578951594E-2</c:v>
                </c:pt>
                <c:pt idx="466" formatCode="General">
                  <c:v>-7.3984383155510994E-2</c:v>
                </c:pt>
                <c:pt idx="467" formatCode="General">
                  <c:v>-7.2210819629211706E-2</c:v>
                </c:pt>
                <c:pt idx="468" formatCode="General">
                  <c:v>-7.0415462459225295E-2</c:v>
                </c:pt>
                <c:pt idx="469" formatCode="General">
                  <c:v>-6.8600048336456901E-2</c:v>
                </c:pt>
                <c:pt idx="470" formatCode="General">
                  <c:v>-6.6766387218593404E-2</c:v>
                </c:pt>
                <c:pt idx="471" formatCode="General">
                  <c:v>-6.4916318527028394E-2</c:v>
                </c:pt>
                <c:pt idx="472" formatCode="General">
                  <c:v>-6.3051749339849597E-2</c:v>
                </c:pt>
                <c:pt idx="473" formatCode="General">
                  <c:v>-6.1174597588153398E-2</c:v>
                </c:pt>
                <c:pt idx="474" formatCode="General">
                  <c:v>-5.9286776961563502E-2</c:v>
                </c:pt>
                <c:pt idx="475" formatCode="General">
                  <c:v>-5.7390252984375403E-2</c:v>
                </c:pt>
                <c:pt idx="476" formatCode="General">
                  <c:v>-5.54870402008927E-2</c:v>
                </c:pt>
                <c:pt idx="477" formatCode="General">
                  <c:v>-5.3579187011853498E-2</c:v>
                </c:pt>
                <c:pt idx="478" formatCode="General">
                  <c:v>-5.1668662521900798E-2</c:v>
                </c:pt>
                <c:pt idx="479" formatCode="General">
                  <c:v>-4.9757536602934603E-2</c:v>
                </c:pt>
                <c:pt idx="480" formatCode="General">
                  <c:v>-4.7847905574275103E-2</c:v>
                </c:pt>
                <c:pt idx="481" formatCode="General">
                  <c:v>-4.5941819395187003E-2</c:v>
                </c:pt>
                <c:pt idx="482" formatCode="General">
                  <c:v>-4.4041348405441501E-2</c:v>
                </c:pt>
                <c:pt idx="483" formatCode="General">
                  <c:v>-4.2148557201866999E-2</c:v>
                </c:pt>
                <c:pt idx="484" formatCode="General">
                  <c:v>-4.0265509171046203E-2</c:v>
                </c:pt>
                <c:pt idx="485" formatCode="General">
                  <c:v>-3.8394261044228099E-2</c:v>
                </c:pt>
                <c:pt idx="486" formatCode="General">
                  <c:v>-3.6536851285251498E-2</c:v>
                </c:pt>
                <c:pt idx="487" formatCode="General">
                  <c:v>-3.4695302009256697E-2</c:v>
                </c:pt>
                <c:pt idx="488" formatCode="General">
                  <c:v>-3.2871609741278E-2</c:v>
                </c:pt>
                <c:pt idx="489" formatCode="General">
                  <c:v>-3.1067739094923101E-2</c:v>
                </c:pt>
                <c:pt idx="490" formatCode="General">
                  <c:v>-2.9285600555178599E-2</c:v>
                </c:pt>
                <c:pt idx="491" formatCode="General">
                  <c:v>-2.75270916617101E-2</c:v>
                </c:pt>
                <c:pt idx="492" formatCode="General">
                  <c:v>-2.5794124225224199E-2</c:v>
                </c:pt>
                <c:pt idx="493" formatCode="General">
                  <c:v>-2.4088470835973898E-2</c:v>
                </c:pt>
                <c:pt idx="494" formatCode="General">
                  <c:v>-2.2411861480578599E-2</c:v>
                </c:pt>
                <c:pt idx="495" formatCode="General">
                  <c:v>-2.0766052949986201E-2</c:v>
                </c:pt>
                <c:pt idx="496" formatCode="General">
                  <c:v>-1.91527124770818E-2</c:v>
                </c:pt>
                <c:pt idx="497" formatCode="General">
                  <c:v>-1.75733570119837E-2</c:v>
                </c:pt>
                <c:pt idx="498" formatCode="General">
                  <c:v>-1.6029467416529199E-2</c:v>
                </c:pt>
                <c:pt idx="499" formatCode="General">
                  <c:v>-1.45225096601102E-2</c:v>
                </c:pt>
                <c:pt idx="500" formatCode="General">
                  <c:v>-1.3053874845693E-2</c:v>
                </c:pt>
                <c:pt idx="501" formatCode="General">
                  <c:v>-1.1624826988004201E-2</c:v>
                </c:pt>
                <c:pt idx="502" formatCode="General">
                  <c:v>-1.02365593371319E-2</c:v>
                </c:pt>
                <c:pt idx="503" formatCode="General">
                  <c:v>-8.8902048382524003E-3</c:v>
                </c:pt>
                <c:pt idx="504" formatCode="General">
                  <c:v>-7.5867397778770999E-3</c:v>
                </c:pt>
                <c:pt idx="505" formatCode="General">
                  <c:v>-6.3271466046366598E-3</c:v>
                </c:pt>
                <c:pt idx="506" formatCode="General">
                  <c:v>-5.1122692955975499E-3</c:v>
                </c:pt>
                <c:pt idx="507" formatCode="General">
                  <c:v>-3.9428124131458703E-3</c:v>
                </c:pt>
                <c:pt idx="508" formatCode="General">
                  <c:v>-2.81946016582304E-3</c:v>
                </c:pt>
                <c:pt idx="509" formatCode="General">
                  <c:v>-1.74273168961041E-3</c:v>
                </c:pt>
                <c:pt idx="510" formatCode="General">
                  <c:v>-7.1304406385483497E-4</c:v>
                </c:pt>
                <c:pt idx="511" formatCode="General">
                  <c:v>2.6916275719860003E-4</c:v>
                </c:pt>
                <c:pt idx="512" formatCode="General">
                  <c:v>1.20363430766531E-3</c:v>
                </c:pt>
                <c:pt idx="513" formatCode="General">
                  <c:v>2.0903025208204901E-3</c:v>
                </c:pt>
                <c:pt idx="514" formatCode="General">
                  <c:v>2.9290974362681898E-3</c:v>
                </c:pt>
                <c:pt idx="515" formatCode="General">
                  <c:v>3.7200348881612001E-3</c:v>
                </c:pt>
                <c:pt idx="516" formatCode="General">
                  <c:v>4.4633227980561303E-3</c:v>
                </c:pt>
                <c:pt idx="517" formatCode="General">
                  <c:v>5.1592384530676199E-3</c:v>
                </c:pt>
                <c:pt idx="518" formatCode="General">
                  <c:v>5.8081022308848797E-3</c:v>
                </c:pt>
                <c:pt idx="519" formatCode="General">
                  <c:v>6.4103722824787497E-3</c:v>
                </c:pt>
                <c:pt idx="520" formatCode="General">
                  <c:v>6.9665859023488501E-3</c:v>
                </c:pt>
                <c:pt idx="521" formatCode="General">
                  <c:v>7.4773980006590298E-3</c:v>
                </c:pt>
                <c:pt idx="522" formatCode="General">
                  <c:v>7.9436195397582197E-3</c:v>
                </c:pt>
                <c:pt idx="523" formatCode="General">
                  <c:v>8.3660887855026098E-3</c:v>
                </c:pt>
                <c:pt idx="524" formatCode="General">
                  <c:v>8.74570408708065E-3</c:v>
                </c:pt>
                <c:pt idx="525" formatCode="General">
                  <c:v>9.0835206741884007E-3</c:v>
                </c:pt>
                <c:pt idx="526" formatCode="General">
                  <c:v>9.3806318136531106E-3</c:v>
                </c:pt>
                <c:pt idx="527" formatCode="General">
                  <c:v>9.6381971758017996E-3</c:v>
                </c:pt>
                <c:pt idx="528" formatCode="General">
                  <c:v>9.8574929863530607E-3</c:v>
                </c:pt>
                <c:pt idx="529" formatCode="General">
                  <c:v>1.00398937286612E-2</c:v>
                </c:pt>
                <c:pt idx="530" formatCode="General">
                  <c:v>1.0186799884944401E-2</c:v>
                </c:pt>
                <c:pt idx="531" formatCode="General">
                  <c:v>1.02996730665194E-2</c:v>
                </c:pt>
                <c:pt idx="532" formatCode="General">
                  <c:v>1.0380082906088601E-2</c:v>
                </c:pt>
                <c:pt idx="533" formatCode="General">
                  <c:v>1.0429640351562399E-2</c:v>
                </c:pt>
                <c:pt idx="534" formatCode="General">
                  <c:v>1.04500343865671E-2</c:v>
                </c:pt>
                <c:pt idx="535" formatCode="General">
                  <c:v>1.04430151243727E-2</c:v>
                </c:pt>
                <c:pt idx="536" formatCode="General">
                  <c:v>1.0410322502660699E-2</c:v>
                </c:pt>
                <c:pt idx="537" formatCode="General">
                  <c:v>1.0353727722909E-2</c:v>
                </c:pt>
                <c:pt idx="538" formatCode="General">
                  <c:v>1.02751052718579E-2</c:v>
                </c:pt>
                <c:pt idx="539" formatCode="General">
                  <c:v>1.0176348193904601E-2</c:v>
                </c:pt>
                <c:pt idx="540" formatCode="General">
                  <c:v>1.0059375786096499E-2</c:v>
                </c:pt>
                <c:pt idx="541" formatCode="General">
                  <c:v>9.9261411629170994E-3</c:v>
                </c:pt>
                <c:pt idx="542" formatCode="General">
                  <c:v>9.7786156668876294E-3</c:v>
                </c:pt>
                <c:pt idx="543" formatCode="General">
                  <c:v>9.6187842057334008E-3</c:v>
                </c:pt>
                <c:pt idx="544" formatCode="General">
                  <c:v>9.4486547028889405E-3</c:v>
                </c:pt>
                <c:pt idx="545" formatCode="General">
                  <c:v>9.2702458882118408E-3</c:v>
                </c:pt>
                <c:pt idx="546" formatCode="General">
                  <c:v>9.0855818745493797E-3</c:v>
                </c:pt>
                <c:pt idx="547" formatCode="General">
                  <c:v>8.8966929376370994E-3</c:v>
                </c:pt>
                <c:pt idx="548" formatCode="General">
                  <c:v>8.70559886181849E-3</c:v>
                </c:pt>
                <c:pt idx="549" formatCode="General">
                  <c:v>8.5143126687804299E-3</c:v>
                </c:pt>
                <c:pt idx="550" formatCode="General">
                  <c:v>8.3248268710410106E-3</c:v>
                </c:pt>
                <c:pt idx="551" formatCode="General">
                  <c:v>8.1391833771085401E-3</c:v>
                </c:pt>
                <c:pt idx="552" formatCode="General">
                  <c:v>7.9593940731154597E-3</c:v>
                </c:pt>
                <c:pt idx="553" formatCode="General">
                  <c:v>7.7873412291647303E-3</c:v>
                </c:pt>
                <c:pt idx="554" formatCode="General">
                  <c:v>7.6249671849093004E-3</c:v>
                </c:pt>
                <c:pt idx="555" formatCode="General">
                  <c:v>7.47418318683752E-3</c:v>
                </c:pt>
                <c:pt idx="556" formatCode="General">
                  <c:v>7.3368573331932599E-3</c:v>
                </c:pt>
                <c:pt idx="557" formatCode="General">
                  <c:v>7.2148662881350804E-3</c:v>
                </c:pt>
                <c:pt idx="558" formatCode="General">
                  <c:v>7.1099917186018399E-3</c:v>
                </c:pt>
                <c:pt idx="559" formatCode="General">
                  <c:v>7.0240216181770097E-3</c:v>
                </c:pt>
                <c:pt idx="560" formatCode="General">
                  <c:v>6.9586964242507598E-3</c:v>
                </c:pt>
                <c:pt idx="561" formatCode="General">
                  <c:v>6.91559846739743E-3</c:v>
                </c:pt>
                <c:pt idx="562" formatCode="General">
                  <c:v>6.89632026870043E-3</c:v>
                </c:pt>
                <c:pt idx="563" formatCode="General">
                  <c:v>6.9024859650936698E-3</c:v>
                </c:pt>
                <c:pt idx="564" formatCode="General">
                  <c:v>6.9356362403474999E-3</c:v>
                </c:pt>
                <c:pt idx="565" formatCode="General">
                  <c:v>6.9972178758028799E-3</c:v>
                </c:pt>
                <c:pt idx="566" formatCode="General">
                  <c:v>7.0885864003724297E-3</c:v>
                </c:pt>
                <c:pt idx="567" formatCode="General">
                  <c:v>7.2110134669801703E-3</c:v>
                </c:pt>
                <c:pt idx="568" formatCode="General">
                  <c:v>7.3657008205765704E-3</c:v>
                </c:pt>
                <c:pt idx="569" formatCode="General">
                  <c:v>7.5538470657991802E-3</c:v>
                </c:pt>
                <c:pt idx="570" formatCode="General">
                  <c:v>7.7766012349146096E-3</c:v>
                </c:pt>
                <c:pt idx="571" formatCode="General">
                  <c:v>8.0350039243810099E-3</c:v>
                </c:pt>
                <c:pt idx="572" formatCode="General">
                  <c:v>8.3299936953589292E-3</c:v>
                </c:pt>
                <c:pt idx="573" formatCode="General">
                  <c:v>8.6624717879719999E-3</c:v>
                </c:pt>
                <c:pt idx="574" formatCode="General">
                  <c:v>9.0332569113439499E-3</c:v>
                </c:pt>
                <c:pt idx="575" formatCode="General">
                  <c:v>9.4430331467148798E-3</c:v>
                </c:pt>
                <c:pt idx="576" formatCode="General">
                  <c:v>9.8924152823084005E-3</c:v>
                </c:pt>
                <c:pt idx="577" formatCode="General">
                  <c:v>1.03819590387722E-2</c:v>
                </c:pt>
                <c:pt idx="578" formatCode="General">
                  <c:v>1.0912067058134601E-2</c:v>
                </c:pt>
                <c:pt idx="579" formatCode="General">
                  <c:v>1.14831013485281E-2</c:v>
                </c:pt>
                <c:pt idx="580" formatCode="General">
                  <c:v>1.2095352434990801E-2</c:v>
                </c:pt>
                <c:pt idx="581" formatCode="General">
                  <c:v>1.27489895735976E-2</c:v>
                </c:pt>
                <c:pt idx="582" formatCode="General">
                  <c:v>1.34441207803014E-2</c:v>
                </c:pt>
                <c:pt idx="583" formatCode="General">
                  <c:v>1.41807048444923E-2</c:v>
                </c:pt>
                <c:pt idx="584" formatCode="General">
                  <c:v>1.49586629972247E-2</c:v>
                </c:pt>
                <c:pt idx="585" formatCode="General">
                  <c:v>1.5777792203068099E-2</c:v>
                </c:pt>
                <c:pt idx="586" formatCode="General">
                  <c:v>1.6637764989162501E-2</c:v>
                </c:pt>
                <c:pt idx="587" formatCode="General">
                  <c:v>1.7538149573730399E-2</c:v>
                </c:pt>
                <c:pt idx="588" formatCode="General">
                  <c:v>1.8478432982486401E-2</c:v>
                </c:pt>
                <c:pt idx="589" formatCode="General">
                  <c:v>1.94580881395384E-2</c:v>
                </c:pt>
                <c:pt idx="590" formatCode="General">
                  <c:v>2.0476418976477301E-2</c:v>
                </c:pt>
                <c:pt idx="591" formatCode="General">
                  <c:v>2.1532559602741599E-2</c:v>
                </c:pt>
                <c:pt idx="592" formatCode="General">
                  <c:v>2.26255536583999E-2</c:v>
                </c:pt>
                <c:pt idx="593" formatCode="General">
                  <c:v>2.3754385173137701E-2</c:v>
                </c:pt>
                <c:pt idx="594" formatCode="General">
                  <c:v>2.4917991630594299E-2</c:v>
                </c:pt>
                <c:pt idx="595" formatCode="General">
                  <c:v>2.61151655817955E-2</c:v>
                </c:pt>
                <c:pt idx="596" formatCode="General">
                  <c:v>2.7344563115681699E-2</c:v>
                </c:pt>
                <c:pt idx="597" formatCode="General">
                  <c:v>2.8604774915447499E-2</c:v>
                </c:pt>
                <c:pt idx="598" formatCode="General">
                  <c:v>2.9894247007615098E-2</c:v>
                </c:pt>
                <c:pt idx="599" formatCode="General">
                  <c:v>3.12113971937562E-2</c:v>
                </c:pt>
                <c:pt idx="600" formatCode="General">
                  <c:v>3.2554530109074102E-2</c:v>
                </c:pt>
                <c:pt idx="601" formatCode="General">
                  <c:v>3.39217972269103E-2</c:v>
                </c:pt>
                <c:pt idx="602" formatCode="General">
                  <c:v>3.5311372864246099E-2</c:v>
                </c:pt>
                <c:pt idx="603" formatCode="General">
                  <c:v>3.6721264635127697E-2</c:v>
                </c:pt>
                <c:pt idx="604" formatCode="General">
                  <c:v>3.8149368351333798E-2</c:v>
                </c:pt>
                <c:pt idx="605" formatCode="General">
                  <c:v>3.9593549680691897E-2</c:v>
                </c:pt>
                <c:pt idx="606" formatCode="General">
                  <c:v>4.1051558772475502E-2</c:v>
                </c:pt>
                <c:pt idx="607" formatCode="General">
                  <c:v>4.2521087645739301E-2</c:v>
                </c:pt>
                <c:pt idx="608" formatCode="General">
                  <c:v>4.3999690778046101E-2</c:v>
                </c:pt>
                <c:pt idx="609" formatCode="General">
                  <c:v>4.5484905801000598E-2</c:v>
                </c:pt>
                <c:pt idx="610" formatCode="General">
                  <c:v>4.69742300597377E-2</c:v>
                </c:pt>
                <c:pt idx="611" formatCode="General">
                  <c:v>4.8465077194374297E-2</c:v>
                </c:pt>
                <c:pt idx="612" formatCode="General">
                  <c:v>4.9954836368903403E-2</c:v>
                </c:pt>
                <c:pt idx="613" formatCode="General">
                  <c:v>5.14407330337577E-2</c:v>
                </c:pt>
                <c:pt idx="614" formatCode="General">
                  <c:v>5.29200006624342E-2</c:v>
                </c:pt>
                <c:pt idx="615" formatCode="General">
                  <c:v>5.4389861685330498E-2</c:v>
                </c:pt>
                <c:pt idx="616" formatCode="General">
                  <c:v>5.5847477534638E-2</c:v>
                </c:pt>
                <c:pt idx="617" formatCode="General">
                  <c:v>5.7289961504854499E-2</c:v>
                </c:pt>
                <c:pt idx="618" formatCode="General">
                  <c:v>5.8714399284911997E-2</c:v>
                </c:pt>
                <c:pt idx="619" formatCode="General">
                  <c:v>6.0117921601715002E-2</c:v>
                </c:pt>
                <c:pt idx="620" formatCode="General">
                  <c:v>6.1497635259961103E-2</c:v>
                </c:pt>
                <c:pt idx="621" formatCode="General">
                  <c:v>6.2850608810169406E-2</c:v>
                </c:pt>
                <c:pt idx="622" formatCode="General">
                  <c:v>6.4173891073844205E-2</c:v>
                </c:pt>
                <c:pt idx="623" formatCode="General">
                  <c:v>6.54645595150707E-2</c:v>
                </c:pt>
                <c:pt idx="624" formatCode="General">
                  <c:v>6.6719712549227303E-2</c:v>
                </c:pt>
                <c:pt idx="625" formatCode="General">
                  <c:v>6.7936467026374001E-2</c:v>
                </c:pt>
                <c:pt idx="626" formatCode="General">
                  <c:v>6.9111971258124599E-2</c:v>
                </c:pt>
                <c:pt idx="627" formatCode="General">
                  <c:v>7.0243420352853206E-2</c:v>
                </c:pt>
                <c:pt idx="628" formatCode="General">
                  <c:v>7.1328053804768907E-2</c:v>
                </c:pt>
                <c:pt idx="629" formatCode="General">
                  <c:v>7.2363163107049294E-2</c:v>
                </c:pt>
                <c:pt idx="630" formatCode="General">
                  <c:v>7.3346096130442601E-2</c:v>
                </c:pt>
                <c:pt idx="631" formatCode="General">
                  <c:v>7.4274304436494798E-2</c:v>
                </c:pt>
                <c:pt idx="632" formatCode="General">
                  <c:v>7.5145272158190599E-2</c:v>
                </c:pt>
                <c:pt idx="633" formatCode="General">
                  <c:v>7.5956606760115397E-2</c:v>
                </c:pt>
                <c:pt idx="634" formatCode="General">
                  <c:v>7.67060185372931E-2</c:v>
                </c:pt>
                <c:pt idx="635" formatCode="General">
                  <c:v>7.7391259361217296E-2</c:v>
                </c:pt>
                <c:pt idx="636" formatCode="General">
                  <c:v>7.8010232568418603E-2</c:v>
                </c:pt>
                <c:pt idx="637" formatCode="General">
                  <c:v>7.8560994107440496E-2</c:v>
                </c:pt>
                <c:pt idx="638" formatCode="General">
                  <c:v>7.9041691367642705E-2</c:v>
                </c:pt>
                <c:pt idx="639" formatCode="General">
                  <c:v>7.9450600607668995E-2</c:v>
                </c:pt>
                <c:pt idx="640" formatCode="General">
                  <c:v>7.9786130064693594E-2</c:v>
                </c:pt>
                <c:pt idx="641" formatCode="General">
                  <c:v>8.0046862446135E-2</c:v>
                </c:pt>
                <c:pt idx="642" formatCode="General">
                  <c:v>8.0231539234349197E-2</c:v>
                </c:pt>
                <c:pt idx="643" formatCode="General">
                  <c:v>8.0338939271462101E-2</c:v>
                </c:pt>
                <c:pt idx="644" formatCode="General">
                  <c:v>8.0368086501043906E-2</c:v>
                </c:pt>
                <c:pt idx="645" formatCode="General">
                  <c:v>8.0318250954357601E-2</c:v>
                </c:pt>
                <c:pt idx="646" formatCode="General">
                  <c:v>8.0188817923406097E-2</c:v>
                </c:pt>
                <c:pt idx="647" formatCode="General">
                  <c:v>7.9979359101860395E-2</c:v>
                </c:pt>
                <c:pt idx="648" formatCode="General">
                  <c:v>7.9689572610038395E-2</c:v>
                </c:pt>
                <c:pt idx="649" formatCode="General">
                  <c:v>7.9319369705698806E-2</c:v>
                </c:pt>
                <c:pt idx="650" formatCode="General">
                  <c:v>7.8868909680118005E-2</c:v>
                </c:pt>
                <c:pt idx="651" formatCode="General">
                  <c:v>7.8338414567425393E-2</c:v>
                </c:pt>
                <c:pt idx="652" formatCode="General">
                  <c:v>7.7728355369882096E-2</c:v>
                </c:pt>
                <c:pt idx="653" formatCode="General">
                  <c:v>7.7039451986669102E-2</c:v>
                </c:pt>
                <c:pt idx="654" formatCode="General">
                  <c:v>7.6272633349477301E-2</c:v>
                </c:pt>
                <c:pt idx="655" formatCode="General">
                  <c:v>7.5428946701212696E-2</c:v>
                </c:pt>
                <c:pt idx="656" formatCode="General">
                  <c:v>7.4509584577564403E-2</c:v>
                </c:pt>
                <c:pt idx="657" formatCode="General">
                  <c:v>7.3516033233596498E-2</c:v>
                </c:pt>
                <c:pt idx="658" formatCode="General">
                  <c:v>7.24499928904936E-2</c:v>
                </c:pt>
                <c:pt idx="659" formatCode="General">
                  <c:v>7.1313276023067598E-2</c:v>
                </c:pt>
                <c:pt idx="660" formatCode="General">
                  <c:v>7.0107833029170494E-2</c:v>
                </c:pt>
                <c:pt idx="661" formatCode="General">
                  <c:v>6.8835890185614104E-2</c:v>
                </c:pt>
                <c:pt idx="662" formatCode="General">
                  <c:v>6.7499814312403497E-2</c:v>
                </c:pt>
                <c:pt idx="663" formatCode="General">
                  <c:v>6.6102076987835601E-2</c:v>
                </c:pt>
                <c:pt idx="664" formatCode="General">
                  <c:v>6.4645439525766804E-2</c:v>
                </c:pt>
                <c:pt idx="665" formatCode="General">
                  <c:v>6.3132770122583101E-2</c:v>
                </c:pt>
                <c:pt idx="666" formatCode="General">
                  <c:v>6.15670479226577E-2</c:v>
                </c:pt>
                <c:pt idx="667" formatCode="General">
                  <c:v>5.99514416901685E-2</c:v>
                </c:pt>
                <c:pt idx="668" formatCode="General">
                  <c:v>5.8289179755250498E-2</c:v>
                </c:pt>
                <c:pt idx="669" formatCode="General">
                  <c:v>5.6583678058844199E-2</c:v>
                </c:pt>
                <c:pt idx="670" formatCode="General">
                  <c:v>5.4838516398425102E-2</c:v>
                </c:pt>
                <c:pt idx="671" formatCode="General">
                  <c:v>5.3057296892125301E-2</c:v>
                </c:pt>
                <c:pt idx="672" formatCode="General">
                  <c:v>5.1243765735386297E-2</c:v>
                </c:pt>
                <c:pt idx="673" formatCode="General">
                  <c:v>4.9401743056390703E-2</c:v>
                </c:pt>
                <c:pt idx="674" formatCode="General">
                  <c:v>4.75350901162424E-2</c:v>
                </c:pt>
                <c:pt idx="675" formatCode="General">
                  <c:v>4.5647795508673601E-2</c:v>
                </c:pt>
                <c:pt idx="676" formatCode="General">
                  <c:v>4.3743899039262103E-2</c:v>
                </c:pt>
                <c:pt idx="677" formatCode="General">
                  <c:v>4.1827461997102099E-2</c:v>
                </c:pt>
                <c:pt idx="678" formatCode="General">
                  <c:v>3.9902592344231803E-2</c:v>
                </c:pt>
                <c:pt idx="679" formatCode="General">
                  <c:v>3.7973373855800699E-2</c:v>
                </c:pt>
                <c:pt idx="680" formatCode="General">
                  <c:v>3.6043898603540903E-2</c:v>
                </c:pt>
                <c:pt idx="681" formatCode="General">
                  <c:v>3.4118306861617501E-2</c:v>
                </c:pt>
                <c:pt idx="682" formatCode="General">
                  <c:v>3.2200659751515801E-2</c:v>
                </c:pt>
                <c:pt idx="683" formatCode="General">
                  <c:v>3.0294968080891601E-2</c:v>
                </c:pt>
                <c:pt idx="684" formatCode="General">
                  <c:v>2.84051857137902E-2</c:v>
                </c:pt>
                <c:pt idx="685" formatCode="General">
                  <c:v>2.6535205988675099E-2</c:v>
                </c:pt>
                <c:pt idx="686" formatCode="General">
                  <c:v>2.4688904277368001E-2</c:v>
                </c:pt>
                <c:pt idx="687" formatCode="General">
                  <c:v>2.28700276566626E-2</c:v>
                </c:pt>
                <c:pt idx="688" formatCode="General">
                  <c:v>2.1082234342716302E-2</c:v>
                </c:pt>
                <c:pt idx="689" formatCode="General">
                  <c:v>1.93290989510819E-2</c:v>
                </c:pt>
                <c:pt idx="690" formatCode="General">
                  <c:v>1.7614051950269601E-2</c:v>
                </c:pt>
                <c:pt idx="691" formatCode="General">
                  <c:v>1.5940373642525801E-2</c:v>
                </c:pt>
                <c:pt idx="692" formatCode="General">
                  <c:v>1.43111502498412E-2</c:v>
                </c:pt>
                <c:pt idx="693" formatCode="General">
                  <c:v>1.27293893573552E-2</c:v>
                </c:pt>
                <c:pt idx="694" formatCode="General">
                  <c:v>1.1197925077932099E-2</c:v>
                </c:pt>
                <c:pt idx="695" formatCode="General">
                  <c:v>9.7193578831514301E-3</c:v>
                </c:pt>
                <c:pt idx="696" formatCode="General">
                  <c:v>8.2960716885856992E-3</c:v>
                </c:pt>
                <c:pt idx="697" formatCode="General">
                  <c:v>6.9303110976925804E-3</c:v>
                </c:pt>
                <c:pt idx="698" formatCode="General">
                  <c:v>5.6241472898766898E-3</c:v>
                </c:pt>
                <c:pt idx="699" formatCode="General">
                  <c:v>4.3793818809023197E-3</c:v>
                </c:pt>
                <c:pt idx="700" formatCode="General">
                  <c:v>3.1976223508683801E-3</c:v>
                </c:pt>
                <c:pt idx="701" formatCode="General">
                  <c:v>2.0803056583240998E-3</c:v>
                </c:pt>
                <c:pt idx="702" formatCode="General">
                  <c:v>1.02855287354639E-3</c:v>
                </c:pt>
                <c:pt idx="703">
                  <c:v>4.3190587585433398E-5</c:v>
                </c:pt>
                <c:pt idx="704" formatCode="General">
                  <c:v>-8.7509729875892496E-4</c:v>
                </c:pt>
                <c:pt idx="705" formatCode="General">
                  <c:v>-1.7258414397078399E-3</c:v>
                </c:pt>
                <c:pt idx="706" formatCode="General">
                  <c:v>-2.5088846784570499E-3</c:v>
                </c:pt>
                <c:pt idx="707" formatCode="General">
                  <c:v>-3.2244041367921598E-3</c:v>
                </c:pt>
                <c:pt idx="708" formatCode="General">
                  <c:v>-3.87275075814406E-3</c:v>
                </c:pt>
                <c:pt idx="709" formatCode="General">
                  <c:v>-4.4544075223049298E-3</c:v>
                </c:pt>
                <c:pt idx="710" formatCode="General">
                  <c:v>-4.9702341869409103E-3</c:v>
                </c:pt>
                <c:pt idx="711" formatCode="General">
                  <c:v>-5.4213878934337304E-3</c:v>
                </c:pt>
                <c:pt idx="712" formatCode="General">
                  <c:v>-5.8091567977106798E-3</c:v>
                </c:pt>
                <c:pt idx="713" formatCode="General">
                  <c:v>-6.1350757387668899E-3</c:v>
                </c:pt>
                <c:pt idx="714" formatCode="General">
                  <c:v>-6.4009552725947001E-3</c:v>
                </c:pt>
                <c:pt idx="715" formatCode="General">
                  <c:v>-6.6088423457812103E-3</c:v>
                </c:pt>
                <c:pt idx="716" formatCode="General">
                  <c:v>-6.7610256093328502E-3</c:v>
                </c:pt>
                <c:pt idx="717" formatCode="General">
                  <c:v>-6.8599932125718603E-3</c:v>
                </c:pt>
                <c:pt idx="718" formatCode="General">
                  <c:v>-6.9084352145762102E-3</c:v>
                </c:pt>
                <c:pt idx="719" formatCode="General">
                  <c:v>-6.9092079675878802E-3</c:v>
                </c:pt>
                <c:pt idx="720" formatCode="General">
                  <c:v>-6.8654040646415303E-3</c:v>
                </c:pt>
                <c:pt idx="721" formatCode="General">
                  <c:v>-6.7803612570776902E-3</c:v>
                </c:pt>
                <c:pt idx="722" formatCode="General">
                  <c:v>-6.6574558744457602E-3</c:v>
                </c:pt>
                <c:pt idx="723" formatCode="General">
                  <c:v>-6.5002720900684497E-3</c:v>
                </c:pt>
                <c:pt idx="724" formatCode="General">
                  <c:v>-6.3126283252564397E-3</c:v>
                </c:pt>
                <c:pt idx="725" formatCode="General">
                  <c:v>-6.0983703955190304E-3</c:v>
                </c:pt>
                <c:pt idx="726" formatCode="General">
                  <c:v>-5.8614848443948797E-3</c:v>
                </c:pt>
                <c:pt idx="727" formatCode="General">
                  <c:v>-5.6061321533074802E-3</c:v>
                </c:pt>
                <c:pt idx="728" formatCode="General">
                  <c:v>-5.3365553221191003E-3</c:v>
                </c:pt>
                <c:pt idx="729" formatCode="General">
                  <c:v>-5.0570779491663602E-3</c:v>
                </c:pt>
                <c:pt idx="730" formatCode="General">
                  <c:v>-4.7719889158647898E-3</c:v>
                </c:pt>
                <c:pt idx="731" formatCode="General">
                  <c:v>-4.48585115562609E-3</c:v>
                </c:pt>
                <c:pt idx="732" formatCode="General">
                  <c:v>-4.2029647983250103E-3</c:v>
                </c:pt>
                <c:pt idx="733" formatCode="General">
                  <c:v>-3.9276957357320397E-3</c:v>
                </c:pt>
                <c:pt idx="734" formatCode="General">
                  <c:v>-3.6648298936803299E-3</c:v>
                </c:pt>
                <c:pt idx="735" formatCode="General">
                  <c:v>-3.4189780855089901E-3</c:v>
                </c:pt>
                <c:pt idx="736" formatCode="General">
                  <c:v>-3.1945342492868999E-3</c:v>
                </c:pt>
                <c:pt idx="737" formatCode="General">
                  <c:v>-2.99618076815822E-3</c:v>
                </c:pt>
                <c:pt idx="738" formatCode="General">
                  <c:v>-2.8283015482345802E-3</c:v>
                </c:pt>
                <c:pt idx="739" formatCode="General">
                  <c:v>-2.6944240562862798E-3</c:v>
                </c:pt>
                <c:pt idx="740" formatCode="General">
                  <c:v>-2.59889999065921E-3</c:v>
                </c:pt>
                <c:pt idx="741" formatCode="General">
                  <c:v>-2.5464450367239798E-3</c:v>
                </c:pt>
                <c:pt idx="742" formatCode="General">
                  <c:v>-2.5409610253881399E-3</c:v>
                </c:pt>
                <c:pt idx="743" formatCode="General">
                  <c:v>-2.5865048977811002E-3</c:v>
                </c:pt>
                <c:pt idx="744" formatCode="General">
                  <c:v>-2.6868456282671599E-3</c:v>
                </c:pt>
                <c:pt idx="745" formatCode="General">
                  <c:v>-2.8454241125103002E-3</c:v>
                </c:pt>
                <c:pt idx="746" formatCode="General">
                  <c:v>-3.0659323002851699E-3</c:v>
                </c:pt>
                <c:pt idx="747" formatCode="General">
                  <c:v>-3.3517868303004701E-3</c:v>
                </c:pt>
                <c:pt idx="748" formatCode="General">
                  <c:v>-3.70601306351958E-3</c:v>
                </c:pt>
                <c:pt idx="749" formatCode="General">
                  <c:v>-4.1308100043233303E-3</c:v>
                </c:pt>
                <c:pt idx="750" formatCode="General">
                  <c:v>-4.6291951827169301E-3</c:v>
                </c:pt>
                <c:pt idx="751" formatCode="General">
                  <c:v>-5.2039861531659E-3</c:v>
                </c:pt>
                <c:pt idx="752" formatCode="General">
                  <c:v>-5.8566550140102596E-3</c:v>
                </c:pt>
                <c:pt idx="753" formatCode="General">
                  <c:v>-6.5895118731808299E-3</c:v>
                </c:pt>
                <c:pt idx="754" formatCode="General">
                  <c:v>-7.4047460151748798E-3</c:v>
                </c:pt>
                <c:pt idx="755" formatCode="General">
                  <c:v>-8.3032531038608696E-3</c:v>
                </c:pt>
                <c:pt idx="756" formatCode="General">
                  <c:v>-9.2863177693441497E-3</c:v>
                </c:pt>
                <c:pt idx="757" formatCode="General">
                  <c:v>-1.03557423311778E-2</c:v>
                </c:pt>
                <c:pt idx="758" formatCode="General">
                  <c:v>-1.1512130846219999E-2</c:v>
                </c:pt>
                <c:pt idx="759" formatCode="General">
                  <c:v>-1.27553831348696E-2</c:v>
                </c:pt>
                <c:pt idx="760" formatCode="General">
                  <c:v>-1.40859154327229E-2</c:v>
                </c:pt>
                <c:pt idx="761" formatCode="General">
                  <c:v>-1.5503680799900299E-2</c:v>
                </c:pt>
                <c:pt idx="762" formatCode="General">
                  <c:v>-1.7008113427449501E-2</c:v>
                </c:pt>
                <c:pt idx="763" formatCode="General">
                  <c:v>-1.8598677417418899E-2</c:v>
                </c:pt>
                <c:pt idx="764" formatCode="General">
                  <c:v>-2.0273899422103999E-2</c:v>
                </c:pt>
                <c:pt idx="765" formatCode="General">
                  <c:v>-2.2032472960451799E-2</c:v>
                </c:pt>
                <c:pt idx="766" formatCode="General">
                  <c:v>-2.3873455405938899E-2</c:v>
                </c:pt>
                <c:pt idx="767" formatCode="General">
                  <c:v>-2.57956561068831E-2</c:v>
                </c:pt>
                <c:pt idx="768" formatCode="General">
                  <c:v>-2.7797011440074602E-2</c:v>
                </c:pt>
                <c:pt idx="769" formatCode="General">
                  <c:v>-2.9874621163205401E-2</c:v>
                </c:pt>
                <c:pt idx="770" formatCode="General">
                  <c:v>-3.20259787762813E-2</c:v>
                </c:pt>
                <c:pt idx="771" formatCode="General">
                  <c:v>-3.4248541752351098E-2</c:v>
                </c:pt>
                <c:pt idx="772" formatCode="General">
                  <c:v>-3.6539125243253201E-2</c:v>
                </c:pt>
                <c:pt idx="773" formatCode="General">
                  <c:v>-3.88939801299268E-2</c:v>
                </c:pt>
                <c:pt idx="774" formatCode="General">
                  <c:v>-4.13099564686659E-2</c:v>
                </c:pt>
                <c:pt idx="775" formatCode="General">
                  <c:v>-4.3783538550269001E-2</c:v>
                </c:pt>
                <c:pt idx="776" formatCode="General">
                  <c:v>-4.6310722438418599E-2</c:v>
                </c:pt>
                <c:pt idx="777" formatCode="General">
                  <c:v>-4.8887140412202199E-2</c:v>
                </c:pt>
                <c:pt idx="778" formatCode="General">
                  <c:v>-5.1508638437329397E-2</c:v>
                </c:pt>
                <c:pt idx="779" formatCode="General">
                  <c:v>-5.41708530200153E-2</c:v>
                </c:pt>
                <c:pt idx="780" formatCode="General">
                  <c:v>-5.6869145978683797E-2</c:v>
                </c:pt>
                <c:pt idx="781" formatCode="General">
                  <c:v>-5.9598694040533903E-2</c:v>
                </c:pt>
                <c:pt idx="782" formatCode="General">
                  <c:v>-6.2354493672522202E-2</c:v>
                </c:pt>
                <c:pt idx="783" formatCode="General">
                  <c:v>-6.5131458303595804E-2</c:v>
                </c:pt>
                <c:pt idx="784" formatCode="General">
                  <c:v>-6.7924426025728402E-2</c:v>
                </c:pt>
                <c:pt idx="785" formatCode="General">
                  <c:v>-7.0728195330346397E-2</c:v>
                </c:pt>
                <c:pt idx="786" formatCode="General">
                  <c:v>-7.3537035211830304E-2</c:v>
                </c:pt>
                <c:pt idx="787" formatCode="General">
                  <c:v>-7.6345837712449002E-2</c:v>
                </c:pt>
                <c:pt idx="788" formatCode="General">
                  <c:v>-7.9149584475185802E-2</c:v>
                </c:pt>
                <c:pt idx="789" formatCode="General">
                  <c:v>-8.1942218996358604E-2</c:v>
                </c:pt>
                <c:pt idx="790" formatCode="General">
                  <c:v>-8.4717741592095899E-2</c:v>
                </c:pt>
                <c:pt idx="791" formatCode="General">
                  <c:v>-8.7470938028928399E-2</c:v>
                </c:pt>
                <c:pt idx="792" formatCode="General">
                  <c:v>-9.0196330765773894E-2</c:v>
                </c:pt>
                <c:pt idx="793" formatCode="General">
                  <c:v>-9.2888614242884096E-2</c:v>
                </c:pt>
                <c:pt idx="794" formatCode="General">
                  <c:v>-9.5542125043034803E-2</c:v>
                </c:pt>
                <c:pt idx="795" formatCode="General">
                  <c:v>-9.8150831510203401E-2</c:v>
                </c:pt>
                <c:pt idx="796" formatCode="General">
                  <c:v>-0.10070901311111299</c:v>
                </c:pt>
                <c:pt idx="797" formatCode="General">
                  <c:v>-0.103211876105526</c:v>
                </c:pt>
                <c:pt idx="798" formatCode="General">
                  <c:v>-0.10565439691594</c:v>
                </c:pt>
                <c:pt idx="799" formatCode="General">
                  <c:v>-0.10803071036975399</c:v>
                </c:pt>
                <c:pt idx="800" formatCode="General">
                  <c:v>-0.110335754810548</c:v>
                </c:pt>
                <c:pt idx="801" formatCode="General">
                  <c:v>-0.112564653960737</c:v>
                </c:pt>
                <c:pt idx="802" formatCode="General">
                  <c:v>-0.114712252912357</c:v>
                </c:pt>
                <c:pt idx="803" formatCode="General">
                  <c:v>-0.116773877773191</c:v>
                </c:pt>
                <c:pt idx="804" formatCode="General">
                  <c:v>-0.11874496620589001</c:v>
                </c:pt>
                <c:pt idx="805" formatCode="General">
                  <c:v>-0.120621171933084</c:v>
                </c:pt>
                <c:pt idx="806" formatCode="General">
                  <c:v>-0.12239820681671899</c:v>
                </c:pt>
                <c:pt idx="807" formatCode="General">
                  <c:v>-0.12407198151577201</c:v>
                </c:pt>
                <c:pt idx="808" formatCode="General">
                  <c:v>-0.12563861519278999</c:v>
                </c:pt>
                <c:pt idx="809" formatCode="General">
                  <c:v>-0.12709442108295199</c:v>
                </c:pt>
                <c:pt idx="810" formatCode="General">
                  <c:v>-0.12843594400508199</c:v>
                </c:pt>
                <c:pt idx="811" formatCode="General">
                  <c:v>-0.12965989292743901</c:v>
                </c:pt>
                <c:pt idx="812" formatCode="General">
                  <c:v>-0.13076322965670101</c:v>
                </c:pt>
                <c:pt idx="813" formatCode="General">
                  <c:v>-0.13174315065057701</c:v>
                </c:pt>
                <c:pt idx="814" formatCode="General">
                  <c:v>-0.13259701421310999</c:v>
                </c:pt>
                <c:pt idx="815" formatCode="General">
                  <c:v>-0.133322474559353</c:v>
                </c:pt>
                <c:pt idx="816" formatCode="General">
                  <c:v>-0.13391741513982</c:v>
                </c:pt>
                <c:pt idx="817" formatCode="General">
                  <c:v>-0.13437991900628601</c:v>
                </c:pt>
                <c:pt idx="818" formatCode="General">
                  <c:v>-0.13470840520677699</c:v>
                </c:pt>
                <c:pt idx="819" formatCode="General">
                  <c:v>-0.134901503124396</c:v>
                </c:pt>
                <c:pt idx="820" formatCode="General">
                  <c:v>-0.13495811120171899</c:v>
                </c:pt>
                <c:pt idx="821" formatCode="General">
                  <c:v>-0.134877321400839</c:v>
                </c:pt>
                <c:pt idx="822" formatCode="General">
                  <c:v>-0.13465849153085999</c:v>
                </c:pt>
                <c:pt idx="823" formatCode="General">
                  <c:v>-0.13430127602747099</c:v>
                </c:pt>
                <c:pt idx="824" formatCode="General">
                  <c:v>-0.13380553745684201</c:v>
                </c:pt>
                <c:pt idx="825" formatCode="General">
                  <c:v>-0.133171409820075</c:v>
                </c:pt>
                <c:pt idx="826" formatCode="General">
                  <c:v>-0.13239922263541401</c:v>
                </c:pt>
                <c:pt idx="827" formatCode="General">
                  <c:v>-0.131489627787754</c:v>
                </c:pt>
                <c:pt idx="828" formatCode="General">
                  <c:v>-0.130443573245029</c:v>
                </c:pt>
                <c:pt idx="829" formatCode="General">
                  <c:v>-0.129262197756461</c:v>
                </c:pt>
                <c:pt idx="830" formatCode="General">
                  <c:v>-0.12794684492372499</c:v>
                </c:pt>
                <c:pt idx="831" formatCode="General">
                  <c:v>-0.12649913980996699</c:v>
                </c:pt>
                <c:pt idx="832" formatCode="General">
                  <c:v>-0.124920952793264</c:v>
                </c:pt>
                <c:pt idx="833" formatCode="General">
                  <c:v>-0.123214304444762</c:v>
                </c:pt>
                <c:pt idx="834" formatCode="General">
                  <c:v>-0.121381490346784</c:v>
                </c:pt>
                <c:pt idx="835" formatCode="General">
                  <c:v>-0.119425051214649</c:v>
                </c:pt>
                <c:pt idx="836" formatCode="General">
                  <c:v>-0.117347681479415</c:v>
                </c:pt>
                <c:pt idx="837" formatCode="General">
                  <c:v>-0.11515234777797199</c:v>
                </c:pt>
                <c:pt idx="838" formatCode="General">
                  <c:v>-0.11284220067001501</c:v>
                </c:pt>
                <c:pt idx="839" formatCode="General">
                  <c:v>-0.11042047814370599</c:v>
                </c:pt>
                <c:pt idx="840" formatCode="General">
                  <c:v>-0.107890688369397</c:v>
                </c:pt>
                <c:pt idx="841" formatCode="General">
                  <c:v>-0.105256531604802</c:v>
                </c:pt>
                <c:pt idx="842" formatCode="General">
                  <c:v>-0.102521798625994</c:v>
                </c:pt>
                <c:pt idx="843" formatCode="General">
                  <c:v>-9.9690445176698894E-2</c:v>
                </c:pt>
                <c:pt idx="844" formatCode="General">
                  <c:v>-9.6766621059882693E-2</c:v>
                </c:pt>
                <c:pt idx="845" formatCode="General">
                  <c:v>-9.3754590083189093E-2</c:v>
                </c:pt>
                <c:pt idx="846" formatCode="General">
                  <c:v>-9.0658791066398597E-2</c:v>
                </c:pt>
                <c:pt idx="847" formatCode="General">
                  <c:v>-8.7483707501816305E-2</c:v>
                </c:pt>
                <c:pt idx="848" formatCode="General">
                  <c:v>-8.4233936294306103E-2</c:v>
                </c:pt>
                <c:pt idx="849" formatCode="General">
                  <c:v>-8.0914222885849998E-2</c:v>
                </c:pt>
                <c:pt idx="850" formatCode="General">
                  <c:v>-7.7529328075448503E-2</c:v>
                </c:pt>
                <c:pt idx="851" formatCode="General">
                  <c:v>-7.4084159694053894E-2</c:v>
                </c:pt>
                <c:pt idx="852" formatCode="General">
                  <c:v>-7.0583705035058106E-2</c:v>
                </c:pt>
                <c:pt idx="853" formatCode="General">
                  <c:v>-6.7032995410191601E-2</c:v>
                </c:pt>
                <c:pt idx="854" formatCode="General">
                  <c:v>-6.3437077494349806E-2</c:v>
                </c:pt>
                <c:pt idx="855" formatCode="General">
                  <c:v>-5.9800998712981099E-2</c:v>
                </c:pt>
                <c:pt idx="856" formatCode="General">
                  <c:v>-5.6129899939077597E-2</c:v>
                </c:pt>
                <c:pt idx="857" formatCode="General">
                  <c:v>-5.2428953758724701E-2</c:v>
                </c:pt>
                <c:pt idx="858" formatCode="General">
                  <c:v>-4.8703336131618001E-2</c:v>
                </c:pt>
                <c:pt idx="859" formatCode="General">
                  <c:v>-4.4958210634710498E-2</c:v>
                </c:pt>
                <c:pt idx="860" formatCode="General">
                  <c:v>-4.1198715315671597E-2</c:v>
                </c:pt>
                <c:pt idx="861" formatCode="General">
                  <c:v>-3.7430006581195503E-2</c:v>
                </c:pt>
                <c:pt idx="862" formatCode="General">
                  <c:v>-3.3657193847897698E-2</c:v>
                </c:pt>
                <c:pt idx="863" formatCode="General">
                  <c:v>-2.98853288675252E-2</c:v>
                </c:pt>
                <c:pt idx="864" formatCode="General">
                  <c:v>-2.6119451464764701E-2</c:v>
                </c:pt>
                <c:pt idx="865" formatCode="General">
                  <c:v>-2.2364533728177802E-2</c:v>
                </c:pt>
                <c:pt idx="866" formatCode="General">
                  <c:v>-1.8625471910246199E-2</c:v>
                </c:pt>
                <c:pt idx="867" formatCode="General">
                  <c:v>-1.49071358792845E-2</c:v>
                </c:pt>
                <c:pt idx="868" formatCode="General">
                  <c:v>-1.1214236398722001E-2</c:v>
                </c:pt>
                <c:pt idx="869" formatCode="General">
                  <c:v>-7.5512284571772502E-3</c:v>
                </c:pt>
                <c:pt idx="870" formatCode="General">
                  <c:v>-3.9231568320427599E-3</c:v>
                </c:pt>
                <c:pt idx="871" formatCode="General">
                  <c:v>-3.3422855771367402E-4</c:v>
                </c:pt>
                <c:pt idx="872" formatCode="General">
                  <c:v>3.2113246397768801E-3</c:v>
                </c:pt>
                <c:pt idx="873" formatCode="General">
                  <c:v>6.7088551876723799E-3</c:v>
                </c:pt>
                <c:pt idx="874" formatCode="General">
                  <c:v>1.0154866657285599E-2</c:v>
                </c:pt>
                <c:pt idx="875" formatCode="General">
                  <c:v>1.35449698717956E-2</c:v>
                </c:pt>
                <c:pt idx="876" formatCode="General">
                  <c:v>1.68753585573421E-2</c:v>
                </c:pt>
                <c:pt idx="877" formatCode="General">
                  <c:v>2.0142882622351602E-2</c:v>
                </c:pt>
                <c:pt idx="878" formatCode="General">
                  <c:v>2.3343423940546299E-2</c:v>
                </c:pt>
                <c:pt idx="879" formatCode="General">
                  <c:v>2.6473940155301402E-2</c:v>
                </c:pt>
                <c:pt idx="880" formatCode="General">
                  <c:v>2.9531517401811098E-2</c:v>
                </c:pt>
                <c:pt idx="881" formatCode="General">
                  <c:v>3.2512665948660702E-2</c:v>
                </c:pt>
                <c:pt idx="882" formatCode="General">
                  <c:v>3.5414384811277698E-2</c:v>
                </c:pt>
                <c:pt idx="883" formatCode="General">
                  <c:v>3.8233734044440998E-2</c:v>
                </c:pt>
                <c:pt idx="884" formatCode="General">
                  <c:v>4.0968364366515103E-2</c:v>
                </c:pt>
                <c:pt idx="885" formatCode="General">
                  <c:v>4.3616460437440698E-2</c:v>
                </c:pt>
                <c:pt idx="886" formatCode="General">
                  <c:v>4.6175616180408899E-2</c:v>
                </c:pt>
                <c:pt idx="887" formatCode="General">
                  <c:v>4.8643818889698799E-2</c:v>
                </c:pt>
                <c:pt idx="888" formatCode="General">
                  <c:v>5.1019486488762998E-2</c:v>
                </c:pt>
                <c:pt idx="889" formatCode="General">
                  <c:v>5.3300372451790097E-2</c:v>
                </c:pt>
                <c:pt idx="890" formatCode="General">
                  <c:v>5.54851477925494E-2</c:v>
                </c:pt>
                <c:pt idx="891" formatCode="General">
                  <c:v>5.7572901976013502E-2</c:v>
                </c:pt>
                <c:pt idx="892" formatCode="General">
                  <c:v>5.95619898818903E-2</c:v>
                </c:pt>
                <c:pt idx="893" formatCode="General">
                  <c:v>6.1451582404113803E-2</c:v>
                </c:pt>
                <c:pt idx="894" formatCode="General">
                  <c:v>6.3241236790953795E-2</c:v>
                </c:pt>
                <c:pt idx="895" formatCode="General">
                  <c:v>6.49302740140527E-2</c:v>
                </c:pt>
                <c:pt idx="896" formatCode="General">
                  <c:v>6.6518774411284606E-2</c:v>
                </c:pt>
                <c:pt idx="897" formatCode="General">
                  <c:v>6.8006533102078104E-2</c:v>
                </c:pt>
                <c:pt idx="898" formatCode="General">
                  <c:v>6.9393456727477598E-2</c:v>
                </c:pt>
                <c:pt idx="899" formatCode="General">
                  <c:v>7.0679611831566402E-2</c:v>
                </c:pt>
                <c:pt idx="900" formatCode="General">
                  <c:v>7.1865237156000406E-2</c:v>
                </c:pt>
                <c:pt idx="901" formatCode="General">
                  <c:v>7.2951222916670194E-2</c:v>
                </c:pt>
                <c:pt idx="902" formatCode="General">
                  <c:v>7.3937996503917303E-2</c:v>
                </c:pt>
                <c:pt idx="903" formatCode="General">
                  <c:v>7.4825975432794206E-2</c:v>
                </c:pt>
                <c:pt idx="904" formatCode="General">
                  <c:v>7.5616171762980605E-2</c:v>
                </c:pt>
                <c:pt idx="905" formatCode="General">
                  <c:v>7.6309701391038903E-2</c:v>
                </c:pt>
                <c:pt idx="906" formatCode="General">
                  <c:v>7.6908229936862194E-2</c:v>
                </c:pt>
                <c:pt idx="907" formatCode="General">
                  <c:v>7.7413358407770499E-2</c:v>
                </c:pt>
                <c:pt idx="908" formatCode="General">
                  <c:v>7.7825989718875596E-2</c:v>
                </c:pt>
                <c:pt idx="909" formatCode="General">
                  <c:v>7.8147479224062899E-2</c:v>
                </c:pt>
                <c:pt idx="910" formatCode="General">
                  <c:v>7.8380217365301597E-2</c:v>
                </c:pt>
                <c:pt idx="911" formatCode="General">
                  <c:v>7.85259457269461E-2</c:v>
                </c:pt>
                <c:pt idx="912" formatCode="General">
                  <c:v>7.8586173116558494E-2</c:v>
                </c:pt>
                <c:pt idx="913" formatCode="General">
                  <c:v>7.8563341579974605E-2</c:v>
                </c:pt>
                <c:pt idx="914" formatCode="General">
                  <c:v>7.8459747692602E-2</c:v>
                </c:pt>
                <c:pt idx="915" formatCode="General">
                  <c:v>7.8277419173680099E-2</c:v>
                </c:pt>
                <c:pt idx="916" formatCode="General">
                  <c:v>7.80186792265367E-2</c:v>
                </c:pt>
                <c:pt idx="917" formatCode="General">
                  <c:v>7.7686157692493402E-2</c:v>
                </c:pt>
                <c:pt idx="918" formatCode="General">
                  <c:v>7.7282220082708297E-2</c:v>
                </c:pt>
                <c:pt idx="919" formatCode="General">
                  <c:v>7.6809407753299197E-2</c:v>
                </c:pt>
                <c:pt idx="920" formatCode="General">
                  <c:v>7.6269953392496398E-2</c:v>
                </c:pt>
                <c:pt idx="921" formatCode="General">
                  <c:v>7.5666335147369895E-2</c:v>
                </c:pt>
                <c:pt idx="922" formatCode="General">
                  <c:v>7.5001836681251294E-2</c:v>
                </c:pt>
                <c:pt idx="923" formatCode="General">
                  <c:v>7.4279138132850697E-2</c:v>
                </c:pt>
                <c:pt idx="924" formatCode="General">
                  <c:v>7.3500626586797402E-2</c:v>
                </c:pt>
                <c:pt idx="925" formatCode="General">
                  <c:v>7.2669009809115004E-2</c:v>
                </c:pt>
                <c:pt idx="926" formatCode="General">
                  <c:v>7.1787019154817194E-2</c:v>
                </c:pt>
                <c:pt idx="927" formatCode="General">
                  <c:v>7.0857256240992303E-2</c:v>
                </c:pt>
                <c:pt idx="928" formatCode="General">
                  <c:v>6.9882356056413505E-2</c:v>
                </c:pt>
                <c:pt idx="929" formatCode="General">
                  <c:v>6.8865052005393501E-2</c:v>
                </c:pt>
                <c:pt idx="930" formatCode="General">
                  <c:v>6.78080013689666E-2</c:v>
                </c:pt>
                <c:pt idx="931" formatCode="General">
                  <c:v>6.6713767882699698E-2</c:v>
                </c:pt>
                <c:pt idx="932" formatCode="General">
                  <c:v>6.5584935294892996E-2</c:v>
                </c:pt>
                <c:pt idx="933" formatCode="General">
                  <c:v>6.44240647110252E-2</c:v>
                </c:pt>
                <c:pt idx="934" formatCode="General">
                  <c:v>6.3233689750619507E-2</c:v>
                </c:pt>
                <c:pt idx="935" formatCode="General">
                  <c:v>6.20163145960217E-2</c:v>
                </c:pt>
                <c:pt idx="936" formatCode="General">
                  <c:v>6.0774362092635197E-2</c:v>
                </c:pt>
                <c:pt idx="937" formatCode="General">
                  <c:v>5.9510230993030197E-2</c:v>
                </c:pt>
                <c:pt idx="938" formatCode="General">
                  <c:v>5.82262994862583E-2</c:v>
                </c:pt>
                <c:pt idx="939" formatCode="General">
                  <c:v>5.6924816627711101E-2</c:v>
                </c:pt>
                <c:pt idx="940" formatCode="General">
                  <c:v>5.5607953046443101E-2</c:v>
                </c:pt>
                <c:pt idx="941" formatCode="General">
                  <c:v>5.4277825629991401E-2</c:v>
                </c:pt>
                <c:pt idx="942" formatCode="General">
                  <c:v>5.2936557796222597E-2</c:v>
                </c:pt>
                <c:pt idx="943" formatCode="General">
                  <c:v>5.15861765942748E-2</c:v>
                </c:pt>
                <c:pt idx="944" formatCode="General">
                  <c:v>5.0228561112567301E-2</c:v>
                </c:pt>
                <c:pt idx="945" formatCode="General">
                  <c:v>4.8865619836682202E-2</c:v>
                </c:pt>
                <c:pt idx="946" formatCode="General">
                  <c:v>4.7499196132675101E-2</c:v>
                </c:pt>
                <c:pt idx="947" formatCode="General">
                  <c:v>4.6130963254050299E-2</c:v>
                </c:pt>
                <c:pt idx="948" formatCode="General">
                  <c:v>4.4762590293021397E-2</c:v>
                </c:pt>
                <c:pt idx="949" formatCode="General">
                  <c:v>4.3395658334991698E-2</c:v>
                </c:pt>
                <c:pt idx="950" formatCode="General">
                  <c:v>4.2031613574715097E-2</c:v>
                </c:pt>
                <c:pt idx="951" formatCode="General">
                  <c:v>4.0671944017203802E-2</c:v>
                </c:pt>
                <c:pt idx="952" formatCode="General">
                  <c:v>3.9318035049240099E-2</c:v>
                </c:pt>
                <c:pt idx="953" formatCode="General">
                  <c:v>3.7971139068711197E-2</c:v>
                </c:pt>
                <c:pt idx="954" formatCode="General">
                  <c:v>3.66324620940785E-2</c:v>
                </c:pt>
                <c:pt idx="955" formatCode="General">
                  <c:v>3.5303158556647701E-2</c:v>
                </c:pt>
                <c:pt idx="956" formatCode="General">
                  <c:v>3.3984308676364601E-2</c:v>
                </c:pt>
                <c:pt idx="957" formatCode="General">
                  <c:v>3.2676936773755501E-2</c:v>
                </c:pt>
                <c:pt idx="958" formatCode="General">
                  <c:v>3.1382002362619801E-2</c:v>
                </c:pt>
                <c:pt idx="959" formatCode="General">
                  <c:v>3.0100406472341301E-2</c:v>
                </c:pt>
                <c:pt idx="960" formatCode="General">
                  <c:v>2.8833006072310999E-2</c:v>
                </c:pt>
                <c:pt idx="961" formatCode="General">
                  <c:v>2.7580599133782899E-2</c:v>
                </c:pt>
                <c:pt idx="962" formatCode="General">
                  <c:v>2.6343883164864801E-2</c:v>
                </c:pt>
                <c:pt idx="963" formatCode="General">
                  <c:v>2.51235934131608E-2</c:v>
                </c:pt>
                <c:pt idx="964" formatCode="General">
                  <c:v>2.39204007223799E-2</c:v>
                </c:pt>
                <c:pt idx="965" formatCode="General">
                  <c:v>2.2734860571920701E-2</c:v>
                </c:pt>
                <c:pt idx="966" formatCode="General">
                  <c:v>2.1567590353171601E-2</c:v>
                </c:pt>
                <c:pt idx="967" formatCode="General">
                  <c:v>2.04191850529814E-2</c:v>
                </c:pt>
                <c:pt idx="968" formatCode="General">
                  <c:v>1.9290207411713601E-2</c:v>
                </c:pt>
                <c:pt idx="969" formatCode="General">
                  <c:v>1.8181142218842601E-2</c:v>
                </c:pt>
                <c:pt idx="970" formatCode="General">
                  <c:v>1.7092455063527499E-2</c:v>
                </c:pt>
                <c:pt idx="971" formatCode="General">
                  <c:v>1.6024611819126702E-2</c:v>
                </c:pt>
                <c:pt idx="972" formatCode="General">
                  <c:v>1.49780797335454E-2</c:v>
                </c:pt>
                <c:pt idx="973" formatCode="General">
                  <c:v>1.39532831352502E-2</c:v>
                </c:pt>
                <c:pt idx="974" formatCode="General">
                  <c:v>1.29506585560737E-2</c:v>
                </c:pt>
                <c:pt idx="975" formatCode="General">
                  <c:v>1.19706609543235E-2</c:v>
                </c:pt>
                <c:pt idx="976" formatCode="General">
                  <c:v>1.10136545351053E-2</c:v>
                </c:pt>
                <c:pt idx="977" formatCode="General">
                  <c:v>1.00800234306528E-2</c:v>
                </c:pt>
                <c:pt idx="978" formatCode="General">
                  <c:v>9.1701903517806705E-3</c:v>
                </c:pt>
                <c:pt idx="979" formatCode="General">
                  <c:v>8.2846167581285303E-3</c:v>
                </c:pt>
                <c:pt idx="980" formatCode="General">
                  <c:v>7.4237432779678198E-3</c:v>
                </c:pt>
                <c:pt idx="981" formatCode="General">
                  <c:v>6.5879806917401099E-3</c:v>
                </c:pt>
                <c:pt idx="982" formatCode="General">
                  <c:v>5.7777137158986002E-3</c:v>
                </c:pt>
                <c:pt idx="983" formatCode="General">
                  <c:v>4.9933610196334199E-3</c:v>
                </c:pt>
                <c:pt idx="984" formatCode="General">
                  <c:v>4.2353848186709696E-3</c:v>
                </c:pt>
                <c:pt idx="985" formatCode="General">
                  <c:v>3.5042843495622102E-3</c:v>
                </c:pt>
                <c:pt idx="986" formatCode="General">
                  <c:v>2.80052758301592E-3</c:v>
                </c:pt>
                <c:pt idx="987" formatCode="General">
                  <c:v>2.1244932355623299E-3</c:v>
                </c:pt>
                <c:pt idx="988" formatCode="General">
                  <c:v>1.4766348377228001E-3</c:v>
                </c:pt>
                <c:pt idx="989" formatCode="General">
                  <c:v>8.5744460008097803E-4</c:v>
                </c:pt>
                <c:pt idx="990" formatCode="General">
                  <c:v>2.6743635745791799E-4</c:v>
                </c:pt>
                <c:pt idx="991" formatCode="General">
                  <c:v>-2.9291709356213402E-4</c:v>
                </c:pt>
                <c:pt idx="992" formatCode="General">
                  <c:v>-8.2318991792709598E-4</c:v>
                </c:pt>
                <c:pt idx="993" formatCode="General">
                  <c:v>-1.32289528690445E-3</c:v>
                </c:pt>
                <c:pt idx="994" formatCode="General">
                  <c:v>-1.7915892506741699E-3</c:v>
                </c:pt>
                <c:pt idx="995" formatCode="General">
                  <c:v>-2.2288289806134398E-3</c:v>
                </c:pt>
                <c:pt idx="996" formatCode="General">
                  <c:v>-2.6341679743267501E-3</c:v>
                </c:pt>
                <c:pt idx="997" formatCode="General">
                  <c:v>-3.0071594069000398E-3</c:v>
                </c:pt>
                <c:pt idx="998" formatCode="General">
                  <c:v>-3.3473581313395199E-3</c:v>
                </c:pt>
                <c:pt idx="999" formatCode="General">
                  <c:v>-3.65433075404876E-3</c:v>
                </c:pt>
                <c:pt idx="1000" formatCode="General">
                  <c:v>-3.9277132459402501E-3</c:v>
                </c:pt>
                <c:pt idx="1001" formatCode="General">
                  <c:v>-4.1671637293087304E-3</c:v>
                </c:pt>
                <c:pt idx="1002" formatCode="General">
                  <c:v>-4.3723596846983398E-3</c:v>
                </c:pt>
                <c:pt idx="1003" formatCode="General">
                  <c:v>-4.5430495474044104E-3</c:v>
                </c:pt>
                <c:pt idx="1004" formatCode="General">
                  <c:v>-4.6789491476954903E-3</c:v>
                </c:pt>
                <c:pt idx="1005" formatCode="General">
                  <c:v>-4.7798517451648499E-3</c:v>
                </c:pt>
                <c:pt idx="1006" formatCode="General">
                  <c:v>-4.8456878000223197E-3</c:v>
                </c:pt>
                <c:pt idx="1007" formatCode="General">
                  <c:v>-4.8763553178768704E-3</c:v>
                </c:pt>
                <c:pt idx="1008" formatCode="General">
                  <c:v>-4.8717611182788499E-3</c:v>
                </c:pt>
                <c:pt idx="1009" formatCode="General">
                  <c:v>-4.8319345517070303E-3</c:v>
                </c:pt>
                <c:pt idx="1010" formatCode="General">
                  <c:v>-4.7569299092555303E-3</c:v>
                </c:pt>
                <c:pt idx="1011" formatCode="General">
                  <c:v>-4.6469205067148399E-3</c:v>
                </c:pt>
                <c:pt idx="1012" formatCode="General">
                  <c:v>-4.5021498301075899E-3</c:v>
                </c:pt>
                <c:pt idx="1013" formatCode="General">
                  <c:v>-4.3229121785538496E-3</c:v>
                </c:pt>
                <c:pt idx="1014" formatCode="General">
                  <c:v>-4.1095514039507898E-3</c:v>
                </c:pt>
                <c:pt idx="1015" formatCode="General">
                  <c:v>-3.8625133148773899E-3</c:v>
                </c:pt>
                <c:pt idx="1016" formatCode="General">
                  <c:v>-3.5823972044753899E-3</c:v>
                </c:pt>
                <c:pt idx="1017" formatCode="General">
                  <c:v>-3.2698339396798099E-3</c:v>
                </c:pt>
                <c:pt idx="1018" formatCode="General">
                  <c:v>-2.9255237827463501E-3</c:v>
                </c:pt>
                <c:pt idx="1019" formatCode="General">
                  <c:v>-2.5502881865191E-3</c:v>
                </c:pt>
                <c:pt idx="1020" formatCode="General">
                  <c:v>-2.1450595305869502E-3</c:v>
                </c:pt>
                <c:pt idx="1021" formatCode="General">
                  <c:v>-1.7108147893713001E-3</c:v>
                </c:pt>
                <c:pt idx="1022" formatCode="General">
                  <c:v>-1.2486719827733E-3</c:v>
                </c:pt>
                <c:pt idx="1023" formatCode="General">
                  <c:v>-7.5988358814084304E-4</c:v>
                </c:pt>
                <c:pt idx="1024" formatCode="General">
                  <c:v>-2.4575693873421398E-4</c:v>
                </c:pt>
                <c:pt idx="1025" formatCode="General">
                  <c:v>2.9236361186262699E-4</c:v>
                </c:pt>
                <c:pt idx="1026" formatCode="General">
                  <c:v>8.5299720328736901E-4</c:v>
                </c:pt>
                <c:pt idx="1027" formatCode="General">
                  <c:v>1.4345337891427E-3</c:v>
                </c:pt>
                <c:pt idx="1028" formatCode="General">
                  <c:v>2.0353040506996302E-3</c:v>
                </c:pt>
                <c:pt idx="1029" formatCode="General">
                  <c:v>2.6534930766908401E-3</c:v>
                </c:pt>
                <c:pt idx="1030" formatCode="General">
                  <c:v>3.28720662614482E-3</c:v>
                </c:pt>
                <c:pt idx="1031" formatCode="General">
                  <c:v>3.9344979510634202E-3</c:v>
                </c:pt>
                <c:pt idx="1032" formatCode="General">
                  <c:v>4.5933239830240804E-3</c:v>
                </c:pt>
                <c:pt idx="1033" formatCode="General">
                  <c:v>5.2615062177693303E-3</c:v>
                </c:pt>
                <c:pt idx="1034" formatCode="General">
                  <c:v>5.93680964486512E-3</c:v>
                </c:pt>
                <c:pt idx="1035" formatCode="General">
                  <c:v>6.61702077115021E-3</c:v>
                </c:pt>
                <c:pt idx="1036" formatCode="General">
                  <c:v>7.2997967167854998E-3</c:v>
                </c:pt>
                <c:pt idx="1037" formatCode="General">
                  <c:v>7.9826671412743001E-3</c:v>
                </c:pt>
                <c:pt idx="1038" formatCode="General">
                  <c:v>8.6631211145551407E-3</c:v>
                </c:pt>
                <c:pt idx="1039" formatCode="General">
                  <c:v>9.3386815478503707E-3</c:v>
                </c:pt>
                <c:pt idx="1040" formatCode="General">
                  <c:v>1.0006761758051401E-2</c:v>
                </c:pt>
                <c:pt idx="1041" formatCode="General">
                  <c:v>1.06647244188305E-2</c:v>
                </c:pt>
                <c:pt idx="1042" formatCode="General">
                  <c:v>1.13099612988612E-2</c:v>
                </c:pt>
                <c:pt idx="1043" formatCode="General">
                  <c:v>1.1939802452813701E-2</c:v>
                </c:pt>
                <c:pt idx="1044" formatCode="General">
                  <c:v>1.2551574573902999E-2</c:v>
                </c:pt>
                <c:pt idx="1045" formatCode="General">
                  <c:v>1.31425629388617E-2</c:v>
                </c:pt>
                <c:pt idx="1046" formatCode="General">
                  <c:v>1.3710024799582599E-2</c:v>
                </c:pt>
                <c:pt idx="1047" formatCode="General">
                  <c:v>1.4251264728772899E-2</c:v>
                </c:pt>
                <c:pt idx="1048" formatCode="General">
                  <c:v>1.47636529226828E-2</c:v>
                </c:pt>
                <c:pt idx="1049" formatCode="General">
                  <c:v>1.52445770398035E-2</c:v>
                </c:pt>
                <c:pt idx="1050" formatCode="General">
                  <c:v>1.56914373085301E-2</c:v>
                </c:pt>
                <c:pt idx="1051" formatCode="General">
                  <c:v>1.6101603662404099E-2</c:v>
                </c:pt>
                <c:pt idx="1052" formatCode="General">
                  <c:v>1.6472539940724298E-2</c:v>
                </c:pt>
                <c:pt idx="1053" formatCode="General">
                  <c:v>1.68018726493399E-2</c:v>
                </c:pt>
                <c:pt idx="1054" formatCode="General">
                  <c:v>1.7087227081570299E-2</c:v>
                </c:pt>
                <c:pt idx="1055" formatCode="General">
                  <c:v>1.7326268624580098E-2</c:v>
                </c:pt>
                <c:pt idx="1056" formatCode="General">
                  <c:v>1.75167699108317E-2</c:v>
                </c:pt>
                <c:pt idx="1057" formatCode="General">
                  <c:v>1.7656610704435902E-2</c:v>
                </c:pt>
                <c:pt idx="1058" formatCode="General">
                  <c:v>1.7743726781980499E-2</c:v>
                </c:pt>
                <c:pt idx="1059" formatCode="General">
                  <c:v>1.7776215431556799E-2</c:v>
                </c:pt>
                <c:pt idx="1060" formatCode="General">
                  <c:v>1.7752336153547699E-2</c:v>
                </c:pt>
                <c:pt idx="1061" formatCode="General">
                  <c:v>1.7670394276580199E-2</c:v>
                </c:pt>
                <c:pt idx="1062" formatCode="General">
                  <c:v>1.75288890512376E-2</c:v>
                </c:pt>
                <c:pt idx="1063" formatCode="General">
                  <c:v>1.7326457100846099E-2</c:v>
                </c:pt>
                <c:pt idx="1064" formatCode="General">
                  <c:v>1.7061803889268298E-2</c:v>
                </c:pt>
                <c:pt idx="1065" formatCode="General">
                  <c:v>1.67338591050664E-2</c:v>
                </c:pt>
                <c:pt idx="1066" formatCode="General">
                  <c:v>1.63417718960145E-2</c:v>
                </c:pt>
                <c:pt idx="1067" formatCode="General">
                  <c:v>1.58847732388533E-2</c:v>
                </c:pt>
                <c:pt idx="1068" formatCode="General">
                  <c:v>1.5362211731677599E-2</c:v>
                </c:pt>
                <c:pt idx="1069" formatCode="General">
                  <c:v>1.4773711442950499E-2</c:v>
                </c:pt>
                <c:pt idx="1070" formatCode="General">
                  <c:v>1.41191007198672E-2</c:v>
                </c:pt>
                <c:pt idx="1071" formatCode="General">
                  <c:v>1.33982757208617E-2</c:v>
                </c:pt>
                <c:pt idx="1072" formatCode="General">
                  <c:v>1.2611388646735E-2</c:v>
                </c:pt>
                <c:pt idx="1073" formatCode="General">
                  <c:v>1.1758789490462E-2</c:v>
                </c:pt>
                <c:pt idx="1074" formatCode="General">
                  <c:v>1.0840988565965E-2</c:v>
                </c:pt>
                <c:pt idx="1075" formatCode="General">
                  <c:v>9.8586844128781704E-3</c:v>
                </c:pt>
                <c:pt idx="1076" formatCode="General">
                  <c:v>8.8127440745888394E-3</c:v>
                </c:pt>
                <c:pt idx="1077" formatCode="General">
                  <c:v>7.70428454681141E-3</c:v>
                </c:pt>
                <c:pt idx="1078" formatCode="General">
                  <c:v>6.53458976237476E-3</c:v>
                </c:pt>
                <c:pt idx="1079" formatCode="General">
                  <c:v>5.3050749104495802E-3</c:v>
                </c:pt>
                <c:pt idx="1080" formatCode="General">
                  <c:v>4.0173721408176301E-3</c:v>
                </c:pt>
                <c:pt idx="1081" formatCode="General">
                  <c:v>2.6733637017352899E-3</c:v>
                </c:pt>
                <c:pt idx="1082" formatCode="General">
                  <c:v>1.2750890865677899E-3</c:v>
                </c:pt>
                <c:pt idx="1083" formatCode="General">
                  <c:v>-1.75300151681107E-4</c:v>
                </c:pt>
                <c:pt idx="1084" formatCode="General">
                  <c:v>-1.67551274089565E-3</c:v>
                </c:pt>
                <c:pt idx="1085" formatCode="General">
                  <c:v>-3.22302928825253E-3</c:v>
                </c:pt>
                <c:pt idx="1086" formatCode="General">
                  <c:v>-4.8151303182876401E-3</c:v>
                </c:pt>
                <c:pt idx="1087" formatCode="General">
                  <c:v>-6.4489921840191798E-3</c:v>
                </c:pt>
                <c:pt idx="1088" formatCode="General">
                  <c:v>-8.12166589579188E-3</c:v>
                </c:pt>
                <c:pt idx="1089" formatCode="General">
                  <c:v>-9.8299950116665907E-3</c:v>
                </c:pt>
                <c:pt idx="1090" formatCode="General">
                  <c:v>-1.15707047540968E-2</c:v>
                </c:pt>
                <c:pt idx="1091" formatCode="General">
                  <c:v>-1.3340489258605899E-2</c:v>
                </c:pt>
                <c:pt idx="1092" formatCode="General">
                  <c:v>-1.51358287976005E-2</c:v>
                </c:pt>
                <c:pt idx="1093" formatCode="General">
                  <c:v>-1.6953107467940199E-2</c:v>
                </c:pt>
                <c:pt idx="1094" formatCode="General">
                  <c:v>-1.87886204267078E-2</c:v>
                </c:pt>
                <c:pt idx="1095" formatCode="General">
                  <c:v>-2.0638714646543699E-2</c:v>
                </c:pt>
                <c:pt idx="1096" formatCode="General">
                  <c:v>-2.24997226043703E-2</c:v>
                </c:pt>
                <c:pt idx="1097" formatCode="General">
                  <c:v>-2.4367354265708501E-2</c:v>
                </c:pt>
                <c:pt idx="1098" formatCode="General">
                  <c:v>-2.6237172676079799E-2</c:v>
                </c:pt>
                <c:pt idx="1099" formatCode="General">
                  <c:v>-2.81053094100965E-2</c:v>
                </c:pt>
                <c:pt idx="1100" formatCode="General">
                  <c:v>-2.9968423023567899E-2</c:v>
                </c:pt>
                <c:pt idx="1101" formatCode="General">
                  <c:v>-3.18220281117291E-2</c:v>
                </c:pt>
                <c:pt idx="1102" formatCode="General">
                  <c:v>-3.3661555609094701E-2</c:v>
                </c:pt>
                <c:pt idx="1103" formatCode="General">
                  <c:v>-3.5483607617504E-2</c:v>
                </c:pt>
                <c:pt idx="1104" formatCode="General">
                  <c:v>-3.7284320346090798E-2</c:v>
                </c:pt>
                <c:pt idx="1105" formatCode="General">
                  <c:v>-3.9059193924786899E-2</c:v>
                </c:pt>
                <c:pt idx="1106" formatCode="General">
                  <c:v>-4.0803741731528002E-2</c:v>
                </c:pt>
                <c:pt idx="1107" formatCode="General">
                  <c:v>-4.2514150526803601E-2</c:v>
                </c:pt>
                <c:pt idx="1108" formatCode="General">
                  <c:v>-4.4186734160887399E-2</c:v>
                </c:pt>
                <c:pt idx="1109" formatCode="General">
                  <c:v>-4.5817311079638497E-2</c:v>
                </c:pt>
                <c:pt idx="1110" formatCode="General">
                  <c:v>-4.7401779638012502E-2</c:v>
                </c:pt>
                <c:pt idx="1111" formatCode="General">
                  <c:v>-4.8936700725317202E-2</c:v>
                </c:pt>
                <c:pt idx="1112" formatCode="General">
                  <c:v>-5.0418241510497099E-2</c:v>
                </c:pt>
                <c:pt idx="1113" formatCode="General">
                  <c:v>-5.1842661277059603E-2</c:v>
                </c:pt>
                <c:pt idx="1114" formatCode="General">
                  <c:v>-5.3206898495140501E-2</c:v>
                </c:pt>
                <c:pt idx="1115" formatCode="General">
                  <c:v>-5.4507484029128701E-2</c:v>
                </c:pt>
                <c:pt idx="1116" formatCode="General">
                  <c:v>-5.5740973874786298E-2</c:v>
                </c:pt>
                <c:pt idx="1117" formatCode="General">
                  <c:v>-5.6904076777164303E-2</c:v>
                </c:pt>
                <c:pt idx="1118" formatCode="General">
                  <c:v>-5.7994135992435601E-2</c:v>
                </c:pt>
                <c:pt idx="1119" formatCode="General">
                  <c:v>-5.9008068917695299E-2</c:v>
                </c:pt>
                <c:pt idx="1120" formatCode="General">
                  <c:v>-5.9942876639334897E-2</c:v>
                </c:pt>
                <c:pt idx="1121" formatCode="General">
                  <c:v>-6.0796786869920398E-2</c:v>
                </c:pt>
                <c:pt idx="1122" formatCode="General">
                  <c:v>-6.1567565661288098E-2</c:v>
                </c:pt>
                <c:pt idx="1123" formatCode="General">
                  <c:v>-6.2252360800191302E-2</c:v>
                </c:pt>
                <c:pt idx="1124" formatCode="General">
                  <c:v>-6.2848863108192599E-2</c:v>
                </c:pt>
                <c:pt idx="1125" formatCode="General">
                  <c:v>-6.3355420030177995E-2</c:v>
                </c:pt>
                <c:pt idx="1126" formatCode="General">
                  <c:v>-6.3770414710579898E-2</c:v>
                </c:pt>
                <c:pt idx="1127" formatCode="General">
                  <c:v>-6.4092225784843998E-2</c:v>
                </c:pt>
                <c:pt idx="1128" formatCode="General">
                  <c:v>-6.4319727628931594E-2</c:v>
                </c:pt>
                <c:pt idx="1129" formatCode="General">
                  <c:v>-6.4451752440675705E-2</c:v>
                </c:pt>
                <c:pt idx="1130" formatCode="General">
                  <c:v>-6.4487068412646995E-2</c:v>
                </c:pt>
                <c:pt idx="1131" formatCode="General">
                  <c:v>-6.4425407032825399E-2</c:v>
                </c:pt>
                <c:pt idx="1132" formatCode="General">
                  <c:v>-6.4265886636966502E-2</c:v>
                </c:pt>
                <c:pt idx="1133" formatCode="General">
                  <c:v>-6.4007929701158595E-2</c:v>
                </c:pt>
                <c:pt idx="1134" formatCode="General">
                  <c:v>-6.3651355313957395E-2</c:v>
                </c:pt>
                <c:pt idx="1135" formatCode="General">
                  <c:v>-6.3195835580336895E-2</c:v>
                </c:pt>
                <c:pt idx="1136" formatCode="General">
                  <c:v>-6.2641907092068794E-2</c:v>
                </c:pt>
                <c:pt idx="1137" formatCode="General">
                  <c:v>-6.19899363424311E-2</c:v>
                </c:pt>
                <c:pt idx="1138" formatCode="General">
                  <c:v>-6.12405206667462E-2</c:v>
                </c:pt>
                <c:pt idx="1139" formatCode="General">
                  <c:v>-6.0394475437126102E-2</c:v>
                </c:pt>
                <c:pt idx="1140" formatCode="General">
                  <c:v>-5.9452228363733699E-2</c:v>
                </c:pt>
                <c:pt idx="1141" formatCode="General">
                  <c:v>-5.8414370355627597E-2</c:v>
                </c:pt>
                <c:pt idx="1142" formatCode="General">
                  <c:v>-5.7282255463171297E-2</c:v>
                </c:pt>
                <c:pt idx="1143" formatCode="General">
                  <c:v>-5.6057413157687502E-2</c:v>
                </c:pt>
                <c:pt idx="1144" formatCode="General">
                  <c:v>-5.4740929098152501E-2</c:v>
                </c:pt>
                <c:pt idx="1145" formatCode="General">
                  <c:v>-5.3334478197144902E-2</c:v>
                </c:pt>
                <c:pt idx="1146" formatCode="General">
                  <c:v>-5.1839854718875603E-2</c:v>
                </c:pt>
                <c:pt idx="1147" formatCode="General">
                  <c:v>-5.0258909953141397E-2</c:v>
                </c:pt>
                <c:pt idx="1148" formatCode="General">
                  <c:v>-4.8594020378202901E-2</c:v>
                </c:pt>
                <c:pt idx="1149" formatCode="General">
                  <c:v>-4.6847027976276101E-2</c:v>
                </c:pt>
                <c:pt idx="1150" formatCode="General">
                  <c:v>-4.5020185443549798E-2</c:v>
                </c:pt>
                <c:pt idx="1151" formatCode="General">
                  <c:v>-4.3115699938093603E-2</c:v>
                </c:pt>
                <c:pt idx="1152" formatCode="General">
                  <c:v>-4.1135656006611898E-2</c:v>
                </c:pt>
                <c:pt idx="1153" formatCode="General">
                  <c:v>-3.9082571554885003E-2</c:v>
                </c:pt>
                <c:pt idx="1154" formatCode="General">
                  <c:v>-3.6958887773181702E-2</c:v>
                </c:pt>
                <c:pt idx="1155" formatCode="General">
                  <c:v>-3.4767438405163699E-2</c:v>
                </c:pt>
                <c:pt idx="1156" formatCode="General">
                  <c:v>-3.2510948638169897E-2</c:v>
                </c:pt>
                <c:pt idx="1157" formatCode="General">
                  <c:v>-3.0192479765623299E-2</c:v>
                </c:pt>
                <c:pt idx="1158" formatCode="General">
                  <c:v>-2.7814881962765999E-2</c:v>
                </c:pt>
                <c:pt idx="1159" formatCode="General">
                  <c:v>-2.5380787153988699E-2</c:v>
                </c:pt>
                <c:pt idx="1160" formatCode="General">
                  <c:v>-2.2893638303049801E-2</c:v>
                </c:pt>
                <c:pt idx="1161" formatCode="General">
                  <c:v>-2.03561372183085E-2</c:v>
                </c:pt>
                <c:pt idx="1162" formatCode="General">
                  <c:v>-1.77711713942942E-2</c:v>
                </c:pt>
                <c:pt idx="1163" formatCode="General">
                  <c:v>-1.5141936140067499E-2</c:v>
                </c:pt>
                <c:pt idx="1164" formatCode="General">
                  <c:v>-1.24713438665142E-2</c:v>
                </c:pt>
                <c:pt idx="1165" formatCode="General">
                  <c:v>-9.7625144795420692E-3</c:v>
                </c:pt>
                <c:pt idx="1166" formatCode="General">
                  <c:v>-7.0182669196053298E-3</c:v>
                </c:pt>
                <c:pt idx="1167" formatCode="General">
                  <c:v>-4.2416586456905199E-3</c:v>
                </c:pt>
                <c:pt idx="1168" formatCode="General">
                  <c:v>-1.4359943886368899E-3</c:v>
                </c:pt>
                <c:pt idx="1169" formatCode="General">
                  <c:v>1.3957112759352801E-3</c:v>
                </c:pt>
                <c:pt idx="1170" formatCode="General">
                  <c:v>4.2502967733185799E-3</c:v>
                </c:pt>
                <c:pt idx="1171" formatCode="General">
                  <c:v>7.1249063863887503E-3</c:v>
                </c:pt>
                <c:pt idx="1172" formatCode="General">
                  <c:v>1.0016501977328399E-2</c:v>
                </c:pt>
                <c:pt idx="1173" formatCode="General">
                  <c:v>1.2921796944797399E-2</c:v>
                </c:pt>
                <c:pt idx="1174" formatCode="General">
                  <c:v>1.5837843561425601E-2</c:v>
                </c:pt>
                <c:pt idx="1175" formatCode="General">
                  <c:v>1.8761537648164701E-2</c:v>
                </c:pt>
                <c:pt idx="1176" formatCode="General">
                  <c:v>2.1690120876862201E-2</c:v>
                </c:pt>
                <c:pt idx="1177" formatCode="General">
                  <c:v>2.4620634259439101E-2</c:v>
                </c:pt>
                <c:pt idx="1178" formatCode="General">
                  <c:v>2.7549901863218099E-2</c:v>
                </c:pt>
                <c:pt idx="1179" formatCode="General">
                  <c:v>3.0475120417435501E-2</c:v>
                </c:pt>
                <c:pt idx="1180" formatCode="General">
                  <c:v>3.3393846707067E-2</c:v>
                </c:pt>
                <c:pt idx="1181" formatCode="General">
                  <c:v>3.63029452268714E-2</c:v>
                </c:pt>
                <c:pt idx="1182" formatCode="General">
                  <c:v>3.9200115237697203E-2</c:v>
                </c:pt>
                <c:pt idx="1183" formatCode="General">
                  <c:v>4.2082878067506199E-2</c:v>
                </c:pt>
                <c:pt idx="1184" formatCode="General">
                  <c:v>4.4947937384423799E-2</c:v>
                </c:pt>
                <c:pt idx="1185" formatCode="General">
                  <c:v>4.7792871578415698E-2</c:v>
                </c:pt>
                <c:pt idx="1186" formatCode="General">
                  <c:v>5.0615649645398698E-2</c:v>
                </c:pt>
                <c:pt idx="1187" formatCode="General">
                  <c:v>5.3413466064099802E-2</c:v>
                </c:pt>
                <c:pt idx="1188" formatCode="General">
                  <c:v>5.6183747382021101E-2</c:v>
                </c:pt>
                <c:pt idx="1189" formatCode="General">
                  <c:v>5.8924275756051102E-2</c:v>
                </c:pt>
                <c:pt idx="1190" formatCode="General">
                  <c:v>6.16326147238462E-2</c:v>
                </c:pt>
                <c:pt idx="1191" formatCode="General">
                  <c:v>6.4306655102655499E-2</c:v>
                </c:pt>
                <c:pt idx="1192" formatCode="General">
                  <c:v>6.6944609280604903E-2</c:v>
                </c:pt>
                <c:pt idx="1193" formatCode="General">
                  <c:v>6.9544361188216205E-2</c:v>
                </c:pt>
                <c:pt idx="1194" formatCode="General">
                  <c:v>7.2102950258018897E-2</c:v>
                </c:pt>
                <c:pt idx="1195" formatCode="General">
                  <c:v>7.4618136523025597E-2</c:v>
                </c:pt>
                <c:pt idx="1196" formatCode="General">
                  <c:v>7.7087992633923796E-2</c:v>
                </c:pt>
                <c:pt idx="1197" formatCode="General">
                  <c:v>7.9510387215716197E-2</c:v>
                </c:pt>
                <c:pt idx="1198" formatCode="General">
                  <c:v>8.1883324119682896E-2</c:v>
                </c:pt>
                <c:pt idx="1199" formatCode="General">
                  <c:v>8.4204803404818895E-2</c:v>
                </c:pt>
                <c:pt idx="1200" formatCode="General">
                  <c:v>8.6472798020101396E-2</c:v>
                </c:pt>
                <c:pt idx="1201" formatCode="General">
                  <c:v>8.8685314135868998E-2</c:v>
                </c:pt>
                <c:pt idx="1202" formatCode="General">
                  <c:v>9.0840444942832402E-2</c:v>
                </c:pt>
                <c:pt idx="1203" formatCode="General">
                  <c:v>9.2936268792116097E-2</c:v>
                </c:pt>
                <c:pt idx="1204" formatCode="General">
                  <c:v>9.4970943522213594E-2</c:v>
                </c:pt>
                <c:pt idx="1205" formatCode="General">
                  <c:v>9.6942657557646694E-2</c:v>
                </c:pt>
                <c:pt idx="1206" formatCode="General">
                  <c:v>9.8849565505983103E-2</c:v>
                </c:pt>
                <c:pt idx="1207" formatCode="General">
                  <c:v>0.100689896700148</c:v>
                </c:pt>
                <c:pt idx="1208" formatCode="General">
                  <c:v>0.102461906713428</c:v>
                </c:pt>
                <c:pt idx="1209" formatCode="General">
                  <c:v>0.10416387118876901</c:v>
                </c:pt>
                <c:pt idx="1210" formatCode="General">
                  <c:v>0.10579408857393401</c:v>
                </c:pt>
                <c:pt idx="1211" formatCode="General">
                  <c:v>0.10735093043226999</c:v>
                </c:pt>
                <c:pt idx="1212" formatCode="General">
                  <c:v>0.108832733130568</c:v>
                </c:pt>
                <c:pt idx="1213" formatCode="General">
                  <c:v>0.110237846823892</c:v>
                </c:pt>
                <c:pt idx="1214" formatCode="General">
                  <c:v>0.111564693999076</c:v>
                </c:pt>
                <c:pt idx="1215" formatCode="General">
                  <c:v>0.112811669535128</c:v>
                </c:pt>
                <c:pt idx="1216" formatCode="General">
                  <c:v>0.113977241084568</c:v>
                </c:pt>
                <c:pt idx="1217" formatCode="General">
                  <c:v>0.115059902947471</c:v>
                </c:pt>
                <c:pt idx="1218" formatCode="General">
                  <c:v>0.116058118123082</c:v>
                </c:pt>
                <c:pt idx="1219" formatCode="General">
                  <c:v>0.116970429592183</c:v>
                </c:pt>
                <c:pt idx="1220" formatCode="General">
                  <c:v>0.117795411865905</c:v>
                </c:pt>
                <c:pt idx="1221" formatCode="General">
                  <c:v>0.11853161758049199</c:v>
                </c:pt>
                <c:pt idx="1222" formatCode="General">
                  <c:v>0.119177685807989</c:v>
                </c:pt>
                <c:pt idx="1223" formatCode="General">
                  <c:v>0.11973229149702</c:v>
                </c:pt>
                <c:pt idx="1224" formatCode="General">
                  <c:v>0.12019403925106401</c:v>
                </c:pt>
                <c:pt idx="1225" formatCode="General">
                  <c:v>0.120561681514693</c:v>
                </c:pt>
                <c:pt idx="1226" formatCode="General">
                  <c:v>0.120834029447335</c:v>
                </c:pt>
                <c:pt idx="1227" formatCode="General">
                  <c:v>0.121009883040346</c:v>
                </c:pt>
                <c:pt idx="1228" formatCode="General">
                  <c:v>0.121088086127793</c:v>
                </c:pt>
                <c:pt idx="1229" formatCode="General">
                  <c:v>0.12106753346818699</c:v>
                </c:pt>
                <c:pt idx="1230" formatCode="General">
                  <c:v>0.120947175046873</c:v>
                </c:pt>
                <c:pt idx="1231" formatCode="General">
                  <c:v>0.120726019726239</c:v>
                </c:pt>
                <c:pt idx="1232" formatCode="General">
                  <c:v>0.120403169540883</c:v>
                </c:pt>
                <c:pt idx="1233" formatCode="General">
                  <c:v>0.11997777162435599</c:v>
                </c:pt>
                <c:pt idx="1234" formatCode="General">
                  <c:v>0.119449036039698</c:v>
                </c:pt>
                <c:pt idx="1235" formatCode="General">
                  <c:v>0.118816249040994</c:v>
                </c:pt>
                <c:pt idx="1236" formatCode="General">
                  <c:v>0.118078772660828</c:v>
                </c:pt>
                <c:pt idx="1237" formatCode="General">
                  <c:v>0.11723603825755</c:v>
                </c:pt>
                <c:pt idx="1238" formatCode="General">
                  <c:v>0.116287567396546</c:v>
                </c:pt>
                <c:pt idx="1239" formatCode="General">
                  <c:v>0.115232976320342</c:v>
                </c:pt>
                <c:pt idx="1240" formatCode="General">
                  <c:v>0.114071962125496</c:v>
                </c:pt>
                <c:pt idx="1241" formatCode="General">
                  <c:v>0.112804313196106</c:v>
                </c:pt>
                <c:pt idx="1242" formatCode="General">
                  <c:v>0.111429921246605</c:v>
                </c:pt>
                <c:pt idx="1243" formatCode="General">
                  <c:v>0.10994877723721699</c:v>
                </c:pt>
                <c:pt idx="1244" formatCode="General">
                  <c:v>0.108360975717518</c:v>
                </c:pt>
                <c:pt idx="1245" formatCode="General">
                  <c:v>0.106666723378136</c:v>
                </c:pt>
                <c:pt idx="1246" formatCode="General">
                  <c:v>0.10486633390726301</c:v>
                </c:pt>
                <c:pt idx="1247" formatCode="General">
                  <c:v>0.10296023930824801</c:v>
                </c:pt>
                <c:pt idx="1248" formatCode="General">
                  <c:v>0.10094898999759901</c:v>
                </c:pt>
                <c:pt idx="1249" formatCode="General">
                  <c:v>9.8833255550855398E-2</c:v>
                </c:pt>
                <c:pt idx="1250" formatCode="General">
                  <c:v>9.6613835827244393E-2</c:v>
                </c:pt>
                <c:pt idx="1251" formatCode="General">
                  <c:v>9.4291654037207698E-2</c:v>
                </c:pt>
                <c:pt idx="1252" formatCode="General">
                  <c:v>9.1867765299638804E-2</c:v>
                </c:pt>
                <c:pt idx="1253" formatCode="General">
                  <c:v>8.9343357075860802E-2</c:v>
                </c:pt>
                <c:pt idx="1254" formatCode="General">
                  <c:v>8.6719752511429701E-2</c:v>
                </c:pt>
                <c:pt idx="1255" formatCode="General">
                  <c:v>8.3998420019236505E-2</c:v>
                </c:pt>
                <c:pt idx="1256" formatCode="General">
                  <c:v>8.1180962505469204E-2</c:v>
                </c:pt>
                <c:pt idx="1257" formatCode="General">
                  <c:v>7.8269119461504402E-2</c:v>
                </c:pt>
                <c:pt idx="1258" formatCode="General">
                  <c:v>7.5264779948804303E-2</c:v>
                </c:pt>
                <c:pt idx="1259" formatCode="General">
                  <c:v>7.2169982635776397E-2</c:v>
                </c:pt>
                <c:pt idx="1260" formatCode="General">
                  <c:v>6.8986905569132798E-2</c:v>
                </c:pt>
                <c:pt idx="1261" formatCode="General">
                  <c:v>6.5717887528232002E-2</c:v>
                </c:pt>
                <c:pt idx="1262" formatCode="General">
                  <c:v>6.2365385703449398E-2</c:v>
                </c:pt>
                <c:pt idx="1263" formatCode="General">
                  <c:v>5.8932010442449799E-2</c:v>
                </c:pt>
                <c:pt idx="1264" formatCode="General">
                  <c:v>5.5420511518857699E-2</c:v>
                </c:pt>
                <c:pt idx="1265" formatCode="General">
                  <c:v>5.1833778859174902E-2</c:v>
                </c:pt>
                <c:pt idx="1266" formatCode="General">
                  <c:v>4.8174881262491497E-2</c:v>
                </c:pt>
                <c:pt idx="1267" formatCode="General">
                  <c:v>4.4447044570769E-2</c:v>
                </c:pt>
                <c:pt idx="1268" formatCode="General">
                  <c:v>4.0653624018404402E-2</c:v>
                </c:pt>
                <c:pt idx="1269" formatCode="General">
                  <c:v>3.6798076803268603E-2</c:v>
                </c:pt>
                <c:pt idx="1270" formatCode="General">
                  <c:v>3.2883998689225299E-2</c:v>
                </c:pt>
                <c:pt idx="1271" formatCode="General">
                  <c:v>2.8915161397313101E-2</c:v>
                </c:pt>
                <c:pt idx="1272" formatCode="General">
                  <c:v>2.48954809798991E-2</c:v>
                </c:pt>
                <c:pt idx="1273" formatCode="General">
                  <c:v>2.08288866265442E-2</c:v>
                </c:pt>
                <c:pt idx="1274" formatCode="General">
                  <c:v>1.6719508396227999E-2</c:v>
                </c:pt>
                <c:pt idx="1275" formatCode="General">
                  <c:v>1.25716158346484E-2</c:v>
                </c:pt>
                <c:pt idx="1276" formatCode="General">
                  <c:v>8.3895336519749595E-3</c:v>
                </c:pt>
                <c:pt idx="1277" formatCode="General">
                  <c:v>4.1777753665098501E-3</c:v>
                </c:pt>
                <c:pt idx="1278">
                  <c:v>-5.9079968276631903E-5</c:v>
                </c:pt>
                <c:pt idx="1279" formatCode="General">
                  <c:v>-4.3163747710669997E-3</c:v>
                </c:pt>
                <c:pt idx="1280" formatCode="General">
                  <c:v>-8.5893896789860508E-3</c:v>
                </c:pt>
                <c:pt idx="1281" formatCode="General">
                  <c:v>-1.2873302472726399E-2</c:v>
                </c:pt>
                <c:pt idx="1282" formatCode="General">
                  <c:v>-1.71631072169755E-2</c:v>
                </c:pt>
                <c:pt idx="1283" formatCode="General">
                  <c:v>-2.1453851412221701E-2</c:v>
                </c:pt>
                <c:pt idx="1284" formatCode="General">
                  <c:v>-2.5740506714897599E-2</c:v>
                </c:pt>
                <c:pt idx="1285" formatCode="General">
                  <c:v>-3.0017870515764201E-2</c:v>
                </c:pt>
                <c:pt idx="1286" formatCode="General">
                  <c:v>-3.4280808524628101E-2</c:v>
                </c:pt>
                <c:pt idx="1287" formatCode="General">
                  <c:v>-3.8524180943782897E-2</c:v>
                </c:pt>
                <c:pt idx="1288" formatCode="General">
                  <c:v>-4.2742735833981201E-2</c:v>
                </c:pt>
                <c:pt idx="1289" formatCode="General">
                  <c:v>-4.6931173905840902E-2</c:v>
                </c:pt>
                <c:pt idx="1290" formatCode="General">
                  <c:v>-5.1084183987599403E-2</c:v>
                </c:pt>
                <c:pt idx="1291" formatCode="General">
                  <c:v>-5.5196514124851603E-2</c:v>
                </c:pt>
                <c:pt idx="1292" formatCode="General">
                  <c:v>-5.92628698242166E-2</c:v>
                </c:pt>
                <c:pt idx="1293" formatCode="General">
                  <c:v>-6.3277838188603802E-2</c:v>
                </c:pt>
                <c:pt idx="1294" formatCode="General">
                  <c:v>-6.7236328671306897E-2</c:v>
                </c:pt>
                <c:pt idx="1295" formatCode="General">
                  <c:v>-7.1133176706486001E-2</c:v>
                </c:pt>
                <c:pt idx="1296" formatCode="General">
                  <c:v>-7.4963104451137005E-2</c:v>
                </c:pt>
                <c:pt idx="1297" formatCode="General">
                  <c:v>-7.8720981016134797E-2</c:v>
                </c:pt>
                <c:pt idx="1298" formatCode="General">
                  <c:v>-8.2401858718274101E-2</c:v>
                </c:pt>
                <c:pt idx="1299" formatCode="General">
                  <c:v>-8.60009962357354E-2</c:v>
                </c:pt>
                <c:pt idx="1300" formatCode="General">
                  <c:v>-8.9513796054622202E-2</c:v>
                </c:pt>
                <c:pt idx="1301" formatCode="General">
                  <c:v>-9.2935260517874402E-2</c:v>
                </c:pt>
                <c:pt idx="1302" formatCode="General">
                  <c:v>-9.6260489329422994E-2</c:v>
                </c:pt>
                <c:pt idx="1303" formatCode="General">
                  <c:v>-9.9484785525767103E-2</c:v>
                </c:pt>
                <c:pt idx="1304" formatCode="General">
                  <c:v>-0.102603642328097</c:v>
                </c:pt>
                <c:pt idx="1305" formatCode="General">
                  <c:v>-0.10561277633262101</c:v>
                </c:pt>
                <c:pt idx="1306" formatCode="General">
                  <c:v>-0.108508099699098</c:v>
                </c:pt>
                <c:pt idx="1307" formatCode="General">
                  <c:v>-0.111285679896526</c:v>
                </c:pt>
                <c:pt idx="1308" formatCode="General">
                  <c:v>-0.11394120796597999</c:v>
                </c:pt>
                <c:pt idx="1309" formatCode="General">
                  <c:v>-0.116471074192055</c:v>
                </c:pt>
                <c:pt idx="1310" formatCode="General">
                  <c:v>-0.11887191669628</c:v>
                </c:pt>
                <c:pt idx="1311" formatCode="General">
                  <c:v>-0.121140528965988</c:v>
                </c:pt>
                <c:pt idx="1312" formatCode="General">
                  <c:v>-0.123273840876262</c:v>
                </c:pt>
                <c:pt idx="1313" formatCode="General">
                  <c:v>-0.12526888107657999</c:v>
                </c:pt>
                <c:pt idx="1314" formatCode="General">
                  <c:v>-0.12712281783281301</c:v>
                </c:pt>
                <c:pt idx="1315" formatCode="General">
                  <c:v>-0.128833475634516</c:v>
                </c:pt>
                <c:pt idx="1316" formatCode="General">
                  <c:v>-0.130398746582086</c:v>
                </c:pt>
                <c:pt idx="1317" formatCode="General">
                  <c:v>-0.13181601896828801</c:v>
                </c:pt>
                <c:pt idx="1318" formatCode="General">
                  <c:v>-0.13308377447707501</c:v>
                </c:pt>
                <c:pt idx="1319" formatCode="General">
                  <c:v>-0.13420060417344101</c:v>
                </c:pt>
                <c:pt idx="1320" formatCode="General">
                  <c:v>-0.13516505879601501</c:v>
                </c:pt>
                <c:pt idx="1321" formatCode="General">
                  <c:v>-0.13597617204690701</c:v>
                </c:pt>
                <c:pt idx="1322" formatCode="General">
                  <c:v>-0.136632937132</c:v>
                </c:pt>
                <c:pt idx="1323" formatCode="General">
                  <c:v>-0.137134746925347</c:v>
                </c:pt>
                <c:pt idx="1324" formatCode="General">
                  <c:v>-0.137480944543419</c:v>
                </c:pt>
                <c:pt idx="1325" formatCode="General">
                  <c:v>-0.13767185701498799</c:v>
                </c:pt>
                <c:pt idx="1326" formatCode="General">
                  <c:v>-0.13770822479000799</c:v>
                </c:pt>
                <c:pt idx="1327" formatCode="General">
                  <c:v>-0.137590003063881</c:v>
                </c:pt>
                <c:pt idx="1328" formatCode="General">
                  <c:v>-0.13731796739763699</c:v>
                </c:pt>
                <c:pt idx="1329" formatCode="General">
                  <c:v>-0.136893800499754</c:v>
                </c:pt>
                <c:pt idx="1330" formatCode="General">
                  <c:v>-0.13631884179458101</c:v>
                </c:pt>
                <c:pt idx="1331" formatCode="General">
                  <c:v>-0.13559402454293401</c:v>
                </c:pt>
                <c:pt idx="1332" formatCode="General">
                  <c:v>-0.134721518627511</c:v>
                </c:pt>
                <c:pt idx="1333" formatCode="General">
                  <c:v>-0.13370368625270301</c:v>
                </c:pt>
                <c:pt idx="1334" formatCode="General">
                  <c:v>-0.13254235656458899</c:v>
                </c:pt>
                <c:pt idx="1335" formatCode="General">
                  <c:v>-0.131239912715677</c:v>
                </c:pt>
                <c:pt idx="1336" formatCode="General">
                  <c:v>-0.12979939902379301</c:v>
                </c:pt>
                <c:pt idx="1337" formatCode="General">
                  <c:v>-0.128224444849527</c:v>
                </c:pt>
                <c:pt idx="1338" formatCode="General">
                  <c:v>-0.12651859568416199</c:v>
                </c:pt>
                <c:pt idx="1339" formatCode="General">
                  <c:v>-0.124685217177691</c:v>
                </c:pt>
                <c:pt idx="1340" formatCode="General">
                  <c:v>-0.122728028709788</c:v>
                </c:pt>
                <c:pt idx="1341" formatCode="General">
                  <c:v>-0.120651084529564</c:v>
                </c:pt>
                <c:pt idx="1342" formatCode="General">
                  <c:v>-0.118458174714865</c:v>
                </c:pt>
                <c:pt idx="1343" formatCode="General">
                  <c:v>-0.116153359944332</c:v>
                </c:pt>
                <c:pt idx="1344" formatCode="General">
                  <c:v>-0.113741569139968</c:v>
                </c:pt>
                <c:pt idx="1345" formatCode="General">
                  <c:v>-0.111227988067004</c:v>
                </c:pt>
                <c:pt idx="1346" formatCode="General">
                  <c:v>-0.108617371927857</c:v>
                </c:pt>
                <c:pt idx="1347" formatCode="General">
                  <c:v>-0.105914558537673</c:v>
                </c:pt>
                <c:pt idx="1348" formatCode="General">
                  <c:v>-0.103124993841371</c:v>
                </c:pt>
                <c:pt idx="1349" formatCode="General">
                  <c:v>-0.100253625444928</c:v>
                </c:pt>
                <c:pt idx="1350" formatCode="General">
                  <c:v>-9.7305406415425205E-2</c:v>
                </c:pt>
                <c:pt idx="1351" formatCode="General">
                  <c:v>-9.4286401501933598E-2</c:v>
                </c:pt>
                <c:pt idx="1352" formatCode="General">
                  <c:v>-9.1202163118746696E-2</c:v>
                </c:pt>
                <c:pt idx="1353" formatCode="General">
                  <c:v>-8.8058100233288403E-2</c:v>
                </c:pt>
                <c:pt idx="1354" formatCode="General">
                  <c:v>-8.4860080102337102E-2</c:v>
                </c:pt>
                <c:pt idx="1355" formatCode="General">
                  <c:v>-8.1613922678775097E-2</c:v>
                </c:pt>
                <c:pt idx="1356" formatCode="General">
                  <c:v>-7.8325855037438802E-2</c:v>
                </c:pt>
                <c:pt idx="1357" formatCode="General">
                  <c:v>-7.5001898579364498E-2</c:v>
                </c:pt>
                <c:pt idx="1358" formatCode="General">
                  <c:v>-7.1647302562913295E-2</c:v>
                </c:pt>
                <c:pt idx="1359" formatCode="General">
                  <c:v>-6.82675435129418E-2</c:v>
                </c:pt>
                <c:pt idx="1360" formatCode="General">
                  <c:v>-6.4868584684900005E-2</c:v>
                </c:pt>
                <c:pt idx="1361" formatCode="General">
                  <c:v>-6.1456135570707497E-2</c:v>
                </c:pt>
                <c:pt idx="1362" formatCode="General">
                  <c:v>-5.80357866738484E-2</c:v>
                </c:pt>
                <c:pt idx="1363" formatCode="General">
                  <c:v>-5.4613080682856398E-2</c:v>
                </c:pt>
                <c:pt idx="1364" formatCode="General">
                  <c:v>-5.1193459661931097E-2</c:v>
                </c:pt>
                <c:pt idx="1365" formatCode="General">
                  <c:v>-4.7782311966820597E-2</c:v>
                </c:pt>
                <c:pt idx="1366" formatCode="General">
                  <c:v>-4.4384915121025298E-2</c:v>
                </c:pt>
                <c:pt idx="1367" formatCode="General">
                  <c:v>-4.1006369768961298E-2</c:v>
                </c:pt>
                <c:pt idx="1368" formatCode="General">
                  <c:v>-3.7651602354917199E-2</c:v>
                </c:pt>
                <c:pt idx="1369" formatCode="General">
                  <c:v>-3.4325429389320899E-2</c:v>
                </c:pt>
                <c:pt idx="1370" formatCode="General">
                  <c:v>-3.1032514753629E-2</c:v>
                </c:pt>
                <c:pt idx="1371" formatCode="General">
                  <c:v>-2.7777316684881599E-2</c:v>
                </c:pt>
                <c:pt idx="1372" formatCode="General">
                  <c:v>-2.45640930978612E-2</c:v>
                </c:pt>
                <c:pt idx="1373" formatCode="General">
                  <c:v>-2.1396867553646601E-2</c:v>
                </c:pt>
                <c:pt idx="1374" formatCode="General">
                  <c:v>-1.8279502051513099E-2</c:v>
                </c:pt>
                <c:pt idx="1375" formatCode="General">
                  <c:v>-1.5215657381085001E-2</c:v>
                </c:pt>
                <c:pt idx="1376" formatCode="General">
                  <c:v>-1.2208650814736899E-2</c:v>
                </c:pt>
                <c:pt idx="1377" formatCode="General">
                  <c:v>-9.2616339876424193E-3</c:v>
                </c:pt>
                <c:pt idx="1378" formatCode="General">
                  <c:v>-6.3775190053017398E-3</c:v>
                </c:pt>
                <c:pt idx="1379" formatCode="General">
                  <c:v>-3.55884009288918E-3</c:v>
                </c:pt>
                <c:pt idx="1380" formatCode="General">
                  <c:v>-8.0799253512277996E-4</c:v>
                </c:pt>
                <c:pt idx="1381" formatCode="General">
                  <c:v>1.87293063102299E-3</c:v>
                </c:pt>
                <c:pt idx="1382" formatCode="General">
                  <c:v>4.4821256661549897E-3</c:v>
                </c:pt>
                <c:pt idx="1383" formatCode="General">
                  <c:v>7.0180376395421297E-3</c:v>
                </c:pt>
                <c:pt idx="1384" formatCode="General">
                  <c:v>9.4794344402397597E-3</c:v>
                </c:pt>
                <c:pt idx="1385" formatCode="General">
                  <c:v>1.18653667461661E-2</c:v>
                </c:pt>
                <c:pt idx="1386" formatCode="General">
                  <c:v>1.4175125349140699E-2</c:v>
                </c:pt>
                <c:pt idx="1387" formatCode="General">
                  <c:v>1.6408292682554199E-2</c:v>
                </c:pt>
                <c:pt idx="1388" formatCode="General">
                  <c:v>1.85647924267262E-2</c:v>
                </c:pt>
                <c:pt idx="1389" formatCode="General">
                  <c:v>2.0644779445274399E-2</c:v>
                </c:pt>
                <c:pt idx="1390" formatCode="General">
                  <c:v>2.26486897652232E-2</c:v>
                </c:pt>
                <c:pt idx="1391" formatCode="General">
                  <c:v>2.4577240055698502E-2</c:v>
                </c:pt>
                <c:pt idx="1392" formatCode="General">
                  <c:v>2.6431423649581901E-2</c:v>
                </c:pt>
                <c:pt idx="1393" formatCode="General">
                  <c:v>2.82124899356134E-2</c:v>
                </c:pt>
                <c:pt idx="1394" formatCode="General">
                  <c:v>2.99219446487668E-2</c:v>
                </c:pt>
                <c:pt idx="1395" formatCode="General">
                  <c:v>3.1561546145431503E-2</c:v>
                </c:pt>
                <c:pt idx="1396" formatCode="General">
                  <c:v>3.3133290781646001E-2</c:v>
                </c:pt>
                <c:pt idx="1397" formatCode="General">
                  <c:v>3.4639413417612799E-2</c:v>
                </c:pt>
                <c:pt idx="1398" formatCode="General">
                  <c:v>3.6082372939735E-2</c:v>
                </c:pt>
                <c:pt idx="1399" formatCode="General">
                  <c:v>3.7464836751576497E-2</c:v>
                </c:pt>
                <c:pt idx="1400" formatCode="General">
                  <c:v>3.8789677508749398E-2</c:v>
                </c:pt>
                <c:pt idx="1401" formatCode="General">
                  <c:v>4.0059960246418301E-2</c:v>
                </c:pt>
                <c:pt idx="1402" formatCode="General">
                  <c:v>4.1278929501522003E-2</c:v>
                </c:pt>
                <c:pt idx="1403" formatCode="General">
                  <c:v>4.2449994630071403E-2</c:v>
                </c:pt>
                <c:pt idx="1404" formatCode="General">
                  <c:v>4.3576694179843597E-2</c:v>
                </c:pt>
                <c:pt idx="1405" formatCode="General">
                  <c:v>4.4662734222662398E-2</c:v>
                </c:pt>
                <c:pt idx="1406" formatCode="General">
                  <c:v>4.5712002145953397E-2</c:v>
                </c:pt>
                <c:pt idx="1407" formatCode="General">
                  <c:v>4.6728435159270297E-2</c:v>
                </c:pt>
                <c:pt idx="1408" formatCode="General">
                  <c:v>4.77160308015913E-2</c:v>
                </c:pt>
                <c:pt idx="1409" formatCode="General">
                  <c:v>4.8678878156806299E-2</c:v>
                </c:pt>
                <c:pt idx="1410" formatCode="General">
                  <c:v>4.9621179844567702E-2</c:v>
                </c:pt>
                <c:pt idx="1411" formatCode="General">
                  <c:v>5.0547164309131101E-2</c:v>
                </c:pt>
                <c:pt idx="1412" formatCode="General">
                  <c:v>5.1461044979431901E-2</c:v>
                </c:pt>
                <c:pt idx="1413" formatCode="General">
                  <c:v>5.2367055567401101E-2</c:v>
                </c:pt>
                <c:pt idx="1414" formatCode="General">
                  <c:v>5.3269482645005403E-2</c:v>
                </c:pt>
                <c:pt idx="1415" formatCode="General">
                  <c:v>5.4172585646722303E-2</c:v>
                </c:pt>
                <c:pt idx="1416" formatCode="General">
                  <c:v>5.5080519412926403E-2</c:v>
                </c:pt>
                <c:pt idx="1417" formatCode="General">
                  <c:v>5.5997478546248002E-2</c:v>
                </c:pt>
                <c:pt idx="1418" formatCode="General">
                  <c:v>5.6927579383809601E-2</c:v>
                </c:pt>
                <c:pt idx="1419" formatCode="General">
                  <c:v>5.7874775724399301E-2</c:v>
                </c:pt>
                <c:pt idx="1420" formatCode="General">
                  <c:v>5.8842907191677299E-2</c:v>
                </c:pt>
                <c:pt idx="1421" formatCode="General">
                  <c:v>5.9835757748365401E-2</c:v>
                </c:pt>
                <c:pt idx="1422" formatCode="General">
                  <c:v>6.0857000269634802E-2</c:v>
                </c:pt>
                <c:pt idx="1423" formatCode="General">
                  <c:v>6.1910136218272703E-2</c:v>
                </c:pt>
                <c:pt idx="1424" formatCode="General">
                  <c:v>6.2998542909439001E-2</c:v>
                </c:pt>
                <c:pt idx="1425" formatCode="General">
                  <c:v>6.4125369455584502E-2</c:v>
                </c:pt>
                <c:pt idx="1426" formatCode="General">
                  <c:v>6.52935378349985E-2</c:v>
                </c:pt>
                <c:pt idx="1427" formatCode="General">
                  <c:v>6.6505810492764397E-2</c:v>
                </c:pt>
                <c:pt idx="1428" formatCode="General">
                  <c:v>6.7764705354715196E-2</c:v>
                </c:pt>
                <c:pt idx="1429" formatCode="General">
                  <c:v>6.9072560663325802E-2</c:v>
                </c:pt>
                <c:pt idx="1430" formatCode="General">
                  <c:v>7.04315019128047E-2</c:v>
                </c:pt>
                <c:pt idx="1431" formatCode="General">
                  <c:v>7.1843348489479902E-2</c:v>
                </c:pt>
                <c:pt idx="1432" formatCode="General">
                  <c:v>7.3309687370469404E-2</c:v>
                </c:pt>
                <c:pt idx="1433" formatCode="General">
                  <c:v>7.4831852982897698E-2</c:v>
                </c:pt>
                <c:pt idx="1434" formatCode="General">
                  <c:v>7.6410900728224096E-2</c:v>
                </c:pt>
                <c:pt idx="1435" formatCode="General">
                  <c:v>7.8047638037022193E-2</c:v>
                </c:pt>
                <c:pt idx="1436" formatCode="General">
                  <c:v>7.9742599750015297E-2</c:v>
                </c:pt>
                <c:pt idx="1437" formatCode="General">
                  <c:v>8.1495973763579602E-2</c:v>
                </c:pt>
                <c:pt idx="1438" formatCode="General">
                  <c:v>8.33076845654174E-2</c:v>
                </c:pt>
                <c:pt idx="1439" formatCode="General">
                  <c:v>8.5177336990960598E-2</c:v>
                </c:pt>
                <c:pt idx="1440" formatCode="General">
                  <c:v>8.7104255650917201E-2</c:v>
                </c:pt>
                <c:pt idx="1441" formatCode="General">
                  <c:v>8.9087537528431404E-2</c:v>
                </c:pt>
                <c:pt idx="1442" formatCode="General">
                  <c:v>9.1125984410101502E-2</c:v>
                </c:pt>
                <c:pt idx="1443" formatCode="General">
                  <c:v>9.3218078609910299E-2</c:v>
                </c:pt>
                <c:pt idx="1444" formatCode="General">
                  <c:v>9.5361924334714604E-2</c:v>
                </c:pt>
                <c:pt idx="1445" formatCode="General">
                  <c:v>9.7555406598869604E-2</c:v>
                </c:pt>
                <c:pt idx="1446" formatCode="General">
                  <c:v>9.9796149673683804E-2</c:v>
                </c:pt>
                <c:pt idx="1447" formatCode="General">
                  <c:v>0.102081502368348</c:v>
                </c:pt>
                <c:pt idx="1448" formatCode="General">
                  <c:v>0.104408527050495</c:v>
                </c:pt>
                <c:pt idx="1449" formatCode="General">
                  <c:v>0.10677394685901299</c:v>
                </c:pt>
                <c:pt idx="1450" formatCode="General">
                  <c:v>0.109174308688192</c:v>
                </c:pt>
                <c:pt idx="1451" formatCode="General">
                  <c:v>0.111605937934844</c:v>
                </c:pt>
                <c:pt idx="1452" formatCode="General">
                  <c:v>0.114064869168264</c:v>
                </c:pt>
                <c:pt idx="1453" formatCode="General">
                  <c:v>0.11654690352825101</c:v>
                </c:pt>
                <c:pt idx="1454" formatCode="General">
                  <c:v>0.11904772413597201</c:v>
                </c:pt>
                <c:pt idx="1455" formatCode="General">
                  <c:v>0.121562841445949</c:v>
                </c:pt>
                <c:pt idx="1456" formatCode="General">
                  <c:v>0.12408749322309599</c:v>
                </c:pt>
                <c:pt idx="1457" formatCode="General">
                  <c:v>0.12661646934362999</c:v>
                </c:pt>
                <c:pt idx="1458" formatCode="General">
                  <c:v>0.12914437549266999</c:v>
                </c:pt>
                <c:pt idx="1459" formatCode="General">
                  <c:v>0.13166580053778901</c:v>
                </c:pt>
                <c:pt idx="1460" formatCode="General">
                  <c:v>0.13417587281586699</c:v>
                </c:pt>
                <c:pt idx="1461" formatCode="General">
                  <c:v>0.13666921149373701</c:v>
                </c:pt>
                <c:pt idx="1462" formatCode="General">
                  <c:v>0.13913983053106499</c:v>
                </c:pt>
                <c:pt idx="1463" formatCode="General">
                  <c:v>0.141581810241279</c:v>
                </c:pt>
                <c:pt idx="1464" formatCode="General">
                  <c:v>0.14398940821926801</c:v>
                </c:pt>
                <c:pt idx="1465" formatCode="General">
                  <c:v>0.14635703325893801</c:v>
                </c:pt>
                <c:pt idx="1466" formatCode="General">
                  <c:v>0.14867822624704799</c:v>
                </c:pt>
                <c:pt idx="1467" formatCode="General">
                  <c:v>0.15094724318181699</c:v>
                </c:pt>
                <c:pt idx="1468" formatCode="General">
                  <c:v>0.15315814279012999</c:v>
                </c:pt>
                <c:pt idx="1469" formatCode="General">
                  <c:v>0.155304757196601</c:v>
                </c:pt>
                <c:pt idx="1470" formatCode="General">
                  <c:v>0.15738178903220901</c:v>
                </c:pt>
                <c:pt idx="1471" formatCode="General">
                  <c:v>0.15938322608910699</c:v>
                </c:pt>
                <c:pt idx="1472" formatCode="General">
                  <c:v>0.161302832360604</c:v>
                </c:pt>
                <c:pt idx="1473" formatCode="General">
                  <c:v>0.16313528917183101</c:v>
                </c:pt>
                <c:pt idx="1474" formatCode="General">
                  <c:v>0.164874689604525</c:v>
                </c:pt>
                <c:pt idx="1475" formatCode="General">
                  <c:v>0.166515503129013</c:v>
                </c:pt>
                <c:pt idx="1476" formatCode="General">
                  <c:v>0.16805266608071601</c:v>
                </c:pt>
                <c:pt idx="1477" formatCode="General">
                  <c:v>0.16948045751937399</c:v>
                </c:pt>
                <c:pt idx="1478" formatCode="General">
                  <c:v>0.1707935724754</c:v>
                </c:pt>
                <c:pt idx="1479" formatCode="General">
                  <c:v>0.17198721550510099</c:v>
                </c:pt>
                <c:pt idx="1480" formatCode="General">
                  <c:v>0.17305651950338</c:v>
                </c:pt>
                <c:pt idx="1481" formatCode="General">
                  <c:v>0.173996496300168</c:v>
                </c:pt>
                <c:pt idx="1482" formatCode="General">
                  <c:v>0.17480264530089901</c:v>
                </c:pt>
                <c:pt idx="1483" formatCode="General">
                  <c:v>0.17547096467807599</c:v>
                </c:pt>
                <c:pt idx="1484" formatCode="General">
                  <c:v>0.17599740802392</c:v>
                </c:pt>
                <c:pt idx="1485" formatCode="General">
                  <c:v>0.176378368121475</c:v>
                </c:pt>
                <c:pt idx="1486" formatCode="General">
                  <c:v>0.17661063682617401</c:v>
                </c:pt>
                <c:pt idx="1487" formatCode="General">
                  <c:v>0.176690311339398</c:v>
                </c:pt>
                <c:pt idx="1488" formatCode="General">
                  <c:v>0.17661436284847201</c:v>
                </c:pt>
                <c:pt idx="1489" formatCode="General">
                  <c:v>0.17638026497631601</c:v>
                </c:pt>
                <c:pt idx="1490" formatCode="General">
                  <c:v>0.17598581744321301</c:v>
                </c:pt>
                <c:pt idx="1491" formatCode="General">
                  <c:v>0.175428577959266</c:v>
                </c:pt>
                <c:pt idx="1492" formatCode="General">
                  <c:v>0.174706357664136</c:v>
                </c:pt>
                <c:pt idx="1493" formatCode="General">
                  <c:v>0.173817852961928</c:v>
                </c:pt>
                <c:pt idx="1494" formatCode="General">
                  <c:v>0.172762058082471</c:v>
                </c:pt>
                <c:pt idx="1495" formatCode="General">
                  <c:v>0.17153810721895699</c:v>
                </c:pt>
                <c:pt idx="1496" formatCode="General">
                  <c:v>0.170144688972236</c:v>
                </c:pt>
                <c:pt idx="1497" formatCode="General">
                  <c:v>0.16858113597571101</c:v>
                </c:pt>
                <c:pt idx="1498" formatCode="General">
                  <c:v>0.16684748852209499</c:v>
                </c:pt>
                <c:pt idx="1499" formatCode="General">
                  <c:v>0.16494386093148999</c:v>
                </c:pt>
                <c:pt idx="1500" formatCode="General">
                  <c:v>0.16287035521902499</c:v>
                </c:pt>
                <c:pt idx="1501" formatCode="General">
                  <c:v>0.16062761445741999</c:v>
                </c:pt>
                <c:pt idx="1502" formatCode="General">
                  <c:v>0.15821679815981399</c:v>
                </c:pt>
                <c:pt idx="1503" formatCode="General">
                  <c:v>0.155638988365214</c:v>
                </c:pt>
                <c:pt idx="1504" formatCode="General">
                  <c:v>0.152895645417499</c:v>
                </c:pt>
                <c:pt idx="1505" formatCode="General">
                  <c:v>0.14998858748482799</c:v>
                </c:pt>
                <c:pt idx="1506" formatCode="General">
                  <c:v>0.14691943283994899</c:v>
                </c:pt>
                <c:pt idx="1507" formatCode="General">
                  <c:v>0.14369062735354299</c:v>
                </c:pt>
                <c:pt idx="1508" formatCode="General">
                  <c:v>0.140304960521035</c:v>
                </c:pt>
                <c:pt idx="1509" formatCode="General">
                  <c:v>0.13676542196029701</c:v>
                </c:pt>
                <c:pt idx="1510" formatCode="General">
                  <c:v>0.133075090708133</c:v>
                </c:pt>
                <c:pt idx="1511" formatCode="General">
                  <c:v>0.12923655861535299</c:v>
                </c:pt>
                <c:pt idx="1512" formatCode="General">
                  <c:v>0.125253012230924</c:v>
                </c:pt>
                <c:pt idx="1513" formatCode="General">
                  <c:v>0.12112830769129899</c:v>
                </c:pt>
                <c:pt idx="1514" formatCode="General">
                  <c:v>0.11686633119267099</c:v>
                </c:pt>
                <c:pt idx="1515" formatCode="General">
                  <c:v>0.11247086540080101</c:v>
                </c:pt>
                <c:pt idx="1516" formatCode="General">
                  <c:v>0.107945585975013</c:v>
                </c:pt>
                <c:pt idx="1517" formatCode="General">
                  <c:v>0.10329462410684701</c:v>
                </c:pt>
                <c:pt idx="1518" formatCode="General">
                  <c:v>9.8522569947340793E-2</c:v>
                </c:pt>
                <c:pt idx="1519" formatCode="General">
                  <c:v>9.3633888749755201E-2</c:v>
                </c:pt>
                <c:pt idx="1520" formatCode="General">
                  <c:v>8.8633403770857405E-2</c:v>
                </c:pt>
                <c:pt idx="1521" formatCode="General">
                  <c:v>8.3526223446884207E-2</c:v>
                </c:pt>
                <c:pt idx="1522" formatCode="General">
                  <c:v>7.8316595253090204E-2</c:v>
                </c:pt>
                <c:pt idx="1523" formatCode="General">
                  <c:v>7.3008958173560901E-2</c:v>
                </c:pt>
                <c:pt idx="1524" formatCode="General">
                  <c:v>6.7608652942632103E-2</c:v>
                </c:pt>
                <c:pt idx="1525" formatCode="General">
                  <c:v>6.2121265516484302E-2</c:v>
                </c:pt>
                <c:pt idx="1526" formatCode="General">
                  <c:v>5.6551433164850597E-2</c:v>
                </c:pt>
                <c:pt idx="1527" formatCode="General">
                  <c:v>5.09038752533119E-2</c:v>
                </c:pt>
                <c:pt idx="1528" formatCode="General">
                  <c:v>4.5184002181556299E-2</c:v>
                </c:pt>
                <c:pt idx="1529" formatCode="General">
                  <c:v>3.9396321243654303E-2</c:v>
                </c:pt>
                <c:pt idx="1530" formatCode="General">
                  <c:v>3.3545952374584798E-2</c:v>
                </c:pt>
                <c:pt idx="1531" formatCode="General">
                  <c:v>2.7638209870065801E-2</c:v>
                </c:pt>
                <c:pt idx="1532" formatCode="General">
                  <c:v>2.1677954323468099E-2</c:v>
                </c:pt>
                <c:pt idx="1533" formatCode="General">
                  <c:v>1.5670116344955499E-2</c:v>
                </c:pt>
                <c:pt idx="1534" formatCode="General">
                  <c:v>9.6196981103907394E-3</c:v>
                </c:pt>
                <c:pt idx="1535" formatCode="General">
                  <c:v>3.5312368847909398E-3</c:v>
                </c:pt>
                <c:pt idx="1536" formatCode="General">
                  <c:v>-2.5906297158047901E-3</c:v>
                </c:pt>
                <c:pt idx="1537" formatCode="General">
                  <c:v>-8.7406179219804703E-3</c:v>
                </c:pt>
                <c:pt idx="1538" formatCode="General">
                  <c:v>-1.4914421677422801E-2</c:v>
                </c:pt>
                <c:pt idx="1539" formatCode="General">
                  <c:v>-2.11076953292526E-2</c:v>
                </c:pt>
                <c:pt idx="1540" formatCode="General">
                  <c:v>-2.7315377550307898E-2</c:v>
                </c:pt>
                <c:pt idx="1541" formatCode="General">
                  <c:v>-3.3532872032078803E-2</c:v>
                </c:pt>
                <c:pt idx="1542" formatCode="General">
                  <c:v>-3.9756638960324601E-2</c:v>
                </c:pt>
                <c:pt idx="1543" formatCode="General">
                  <c:v>-4.59825340964801E-2</c:v>
                </c:pt>
                <c:pt idx="1544" formatCode="General">
                  <c:v>-5.220616612192E-2</c:v>
                </c:pt>
                <c:pt idx="1545" formatCode="General">
                  <c:v>-5.8423526017251197E-2</c:v>
                </c:pt>
                <c:pt idx="1546" formatCode="General">
                  <c:v>-6.4630475973381105E-2</c:v>
                </c:pt>
                <c:pt idx="1547" formatCode="General">
                  <c:v>-7.0823296300400698E-2</c:v>
                </c:pt>
                <c:pt idx="1548" formatCode="General">
                  <c:v>-7.6998676558440601E-2</c:v>
                </c:pt>
                <c:pt idx="1549" formatCode="General">
                  <c:v>-8.3153112564670298E-2</c:v>
                </c:pt>
                <c:pt idx="1550" formatCode="General">
                  <c:v>-8.92828830166532E-2</c:v>
                </c:pt>
                <c:pt idx="1551" formatCode="General">
                  <c:v>-9.5385140655444497E-2</c:v>
                </c:pt>
                <c:pt idx="1552" formatCode="General">
                  <c:v>-0.101456836713197</c:v>
                </c:pt>
                <c:pt idx="1553" formatCode="General">
                  <c:v>-0.10749458531200801</c:v>
                </c:pt>
                <c:pt idx="1554" formatCode="General">
                  <c:v>-0.11349529602031</c:v>
                </c:pt>
                <c:pt idx="1555" formatCode="General">
                  <c:v>-0.11945672969766299</c:v>
                </c:pt>
                <c:pt idx="1556" formatCode="General">
                  <c:v>-0.125376366512819</c:v>
                </c:pt>
                <c:pt idx="1557" formatCode="General">
                  <c:v>-0.13125124087854101</c:v>
                </c:pt>
                <c:pt idx="1558" formatCode="General">
                  <c:v>-0.137078525928403</c:v>
                </c:pt>
                <c:pt idx="1559" formatCode="General">
                  <c:v>-0.14285563834442899</c:v>
                </c:pt>
                <c:pt idx="1560" formatCode="General">
                  <c:v>-0.14858074601629601</c:v>
                </c:pt>
                <c:pt idx="1561" formatCode="General">
                  <c:v>-0.15425161509395699</c:v>
                </c:pt>
                <c:pt idx="1562" formatCode="General">
                  <c:v>-0.15986552493581099</c:v>
                </c:pt>
                <c:pt idx="1563" formatCode="General">
                  <c:v>-0.16542045313770601</c:v>
                </c:pt>
                <c:pt idx="1564" formatCode="General">
                  <c:v>-0.170915126886309</c:v>
                </c:pt>
                <c:pt idx="1565" formatCode="General">
                  <c:v>-0.17634779821103999</c:v>
                </c:pt>
                <c:pt idx="1566" formatCode="General">
                  <c:v>-0.181716089257977</c:v>
                </c:pt>
                <c:pt idx="1567" formatCode="General">
                  <c:v>-0.18701762017625101</c:v>
                </c:pt>
                <c:pt idx="1568" formatCode="General">
                  <c:v>-0.192250693501228</c:v>
                </c:pt>
                <c:pt idx="1569" formatCode="General">
                  <c:v>-0.19741422668921499</c:v>
                </c:pt>
                <c:pt idx="1570" formatCode="General">
                  <c:v>-0.202506037554785</c:v>
                </c:pt>
                <c:pt idx="1571" formatCode="General">
                  <c:v>-0.20752388056805901</c:v>
                </c:pt>
                <c:pt idx="1572" formatCode="General">
                  <c:v>-0.212466662607187</c:v>
                </c:pt>
                <c:pt idx="1573" formatCode="General">
                  <c:v>-0.21733284852877399</c:v>
                </c:pt>
                <c:pt idx="1574" formatCode="General">
                  <c:v>-0.222120812205236</c:v>
                </c:pt>
                <c:pt idx="1575" formatCode="General">
                  <c:v>-0.226828844317981</c:v>
                </c:pt>
                <c:pt idx="1576" formatCode="General">
                  <c:v>-0.231454638150457</c:v>
                </c:pt>
                <c:pt idx="1577" formatCode="General">
                  <c:v>-0.235996432706886</c:v>
                </c:pt>
                <c:pt idx="1578" formatCode="General">
                  <c:v>-0.24045308539808199</c:v>
                </c:pt>
                <c:pt idx="1579" formatCode="General">
                  <c:v>-0.24482287289892399</c:v>
                </c:pt>
                <c:pt idx="1580" formatCode="General">
                  <c:v>-0.24910342473271699</c:v>
                </c:pt>
                <c:pt idx="1581" formatCode="General">
                  <c:v>-0.25329287292288299</c:v>
                </c:pt>
                <c:pt idx="1582" formatCode="General">
                  <c:v>-0.25738944026439697</c:v>
                </c:pt>
                <c:pt idx="1583" formatCode="General">
                  <c:v>-0.26139137317237299</c:v>
                </c:pt>
                <c:pt idx="1584" formatCode="General">
                  <c:v>-0.26529690795615302</c:v>
                </c:pt>
                <c:pt idx="1585" formatCode="General">
                  <c:v>-0.26910376859080898</c:v>
                </c:pt>
                <c:pt idx="1586" formatCode="General">
                  <c:v>-0.27281019779788102</c:v>
                </c:pt>
                <c:pt idx="1587" formatCode="General">
                  <c:v>-0.27641398946482199</c:v>
                </c:pt>
                <c:pt idx="1588" formatCode="General">
                  <c:v>-0.27991292920618199</c:v>
                </c:pt>
                <c:pt idx="1589" formatCode="General">
                  <c:v>-0.28330486255394899</c:v>
                </c:pt>
                <c:pt idx="1590" formatCode="General">
                  <c:v>-0.28658719660187998</c:v>
                </c:pt>
                <c:pt idx="1591" formatCode="General">
                  <c:v>-0.28975796579811203</c:v>
                </c:pt>
                <c:pt idx="1592" formatCode="General">
                  <c:v>-0.29281485778128102</c:v>
                </c:pt>
                <c:pt idx="1593" formatCode="General">
                  <c:v>-0.29575567784035001</c:v>
                </c:pt>
                <c:pt idx="1594" formatCode="General">
                  <c:v>-0.29857833997535599</c:v>
                </c:pt>
                <c:pt idx="1595" formatCode="General">
                  <c:v>-0.30127983055817198</c:v>
                </c:pt>
                <c:pt idx="1596" formatCode="General">
                  <c:v>-0.30385776206926002</c:v>
                </c:pt>
                <c:pt idx="1597" formatCode="General">
                  <c:v>-0.30630945562918899</c:v>
                </c:pt>
                <c:pt idx="1598" formatCode="General">
                  <c:v>-0.30863189490360998</c:v>
                </c:pt>
                <c:pt idx="1599" formatCode="General">
                  <c:v>-0.31082289031681498</c:v>
                </c:pt>
                <c:pt idx="1600" formatCode="General">
                  <c:v>-0.312880040343673</c:v>
                </c:pt>
                <c:pt idx="1601" formatCode="General">
                  <c:v>-0.31480066606081603</c:v>
                </c:pt>
                <c:pt idx="1602" formatCode="General">
                  <c:v>-0.31658235359183801</c:v>
                </c:pt>
                <c:pt idx="1603" formatCode="General">
                  <c:v>-0.31822246565669798</c:v>
                </c:pt>
                <c:pt idx="1604" formatCode="General">
                  <c:v>-0.31971811397364103</c:v>
                </c:pt>
                <c:pt idx="1605" formatCode="General">
                  <c:v>-0.32106669087263601</c:v>
                </c:pt>
                <c:pt idx="1606" formatCode="General">
                  <c:v>-0.32226492264709999</c:v>
                </c:pt>
                <c:pt idx="1607" formatCode="General">
                  <c:v>-0.32331050204362599</c:v>
                </c:pt>
                <c:pt idx="1608" formatCode="General">
                  <c:v>-0.32420160879182303</c:v>
                </c:pt>
                <c:pt idx="1609" formatCode="General">
                  <c:v>-0.32493517952679701</c:v>
                </c:pt>
                <c:pt idx="1610" formatCode="General">
                  <c:v>-0.32550848102511598</c:v>
                </c:pt>
                <c:pt idx="1611" formatCode="General">
                  <c:v>-0.32591931829325099</c:v>
                </c:pt>
                <c:pt idx="1612" formatCode="General">
                  <c:v>-0.32616545389701102</c:v>
                </c:pt>
                <c:pt idx="1613" formatCode="General">
                  <c:v>-0.32624460940665301</c:v>
                </c:pt>
                <c:pt idx="1614" formatCode="General">
                  <c:v>-0.32615500683124599</c:v>
                </c:pt>
                <c:pt idx="1615" formatCode="General">
                  <c:v>-0.32589480985624603</c:v>
                </c:pt>
                <c:pt idx="1616" formatCode="General">
                  <c:v>-0.32546152576844301</c:v>
                </c:pt>
                <c:pt idx="1617" formatCode="General">
                  <c:v>-0.32485314562912598</c:v>
                </c:pt>
                <c:pt idx="1618" formatCode="General">
                  <c:v>-0.32406826134839101</c:v>
                </c:pt>
                <c:pt idx="1619" formatCode="General">
                  <c:v>-0.323105491913525</c:v>
                </c:pt>
                <c:pt idx="1620" formatCode="General">
                  <c:v>-0.32196347431133199</c:v>
                </c:pt>
                <c:pt idx="1621" formatCode="General">
                  <c:v>-0.32064108979460298</c:v>
                </c:pt>
                <c:pt idx="1622" formatCode="General">
                  <c:v>-0.31913731641895499</c:v>
                </c:pt>
                <c:pt idx="1623" formatCode="General">
                  <c:v>-0.31745137011618402</c:v>
                </c:pt>
                <c:pt idx="1624" formatCode="General">
                  <c:v>-0.315582599890049</c:v>
                </c:pt>
                <c:pt idx="1625" formatCode="General">
                  <c:v>-0.31353053010785298</c:v>
                </c:pt>
                <c:pt idx="1626" formatCode="General">
                  <c:v>-0.31129496374678001</c:v>
                </c:pt>
                <c:pt idx="1627" formatCode="General">
                  <c:v>-0.30887586692436497</c:v>
                </c:pt>
                <c:pt idx="1628" formatCode="General">
                  <c:v>-0.30627340366570899</c:v>
                </c:pt>
                <c:pt idx="1629" formatCode="General">
                  <c:v>-0.30348803293201998</c:v>
                </c:pt>
                <c:pt idx="1630" formatCode="General">
                  <c:v>-0.30052038497738598</c:v>
                </c:pt>
                <c:pt idx="1631" formatCode="General">
                  <c:v>-0.29737128390179801</c:v>
                </c:pt>
                <c:pt idx="1632" formatCode="General">
                  <c:v>-0.29404179387972001</c:v>
                </c:pt>
                <c:pt idx="1633" formatCode="General">
                  <c:v>-0.29053325816073999</c:v>
                </c:pt>
                <c:pt idx="1634" formatCode="General">
                  <c:v>-0.286847278919522</c:v>
                </c:pt>
                <c:pt idx="1635" formatCode="General">
                  <c:v>-0.28298569403750901</c:v>
                </c:pt>
                <c:pt idx="1636" formatCode="General">
                  <c:v>-0.278950651999753</c:v>
                </c:pt>
                <c:pt idx="1637" formatCode="General">
                  <c:v>-0.27474447993053103</c:v>
                </c:pt>
                <c:pt idx="1638" formatCode="General">
                  <c:v>-0.27036975805305802</c:v>
                </c:pt>
                <c:pt idx="1639" formatCode="General">
                  <c:v>-0.26582940078624301</c:v>
                </c:pt>
                <c:pt idx="1640" formatCode="General">
                  <c:v>-0.26112646534730199</c:v>
                </c:pt>
                <c:pt idx="1641" formatCode="General">
                  <c:v>-0.25626427585295902</c:v>
                </c:pt>
                <c:pt idx="1642" formatCode="General">
                  <c:v>-0.25124650919292701</c:v>
                </c:pt>
                <c:pt idx="1643" formatCode="General">
                  <c:v>-0.24607700169775201</c:v>
                </c:pt>
                <c:pt idx="1644" formatCode="General">
                  <c:v>-0.240759858527547</c:v>
                </c:pt>
                <c:pt idx="1645" formatCode="General">
                  <c:v>-0.235299431799494</c:v>
                </c:pt>
                <c:pt idx="1646" formatCode="General">
                  <c:v>-0.22970028147141</c:v>
                </c:pt>
                <c:pt idx="1647" formatCode="General">
                  <c:v>-0.223967239347337</c:v>
                </c:pt>
                <c:pt idx="1648" formatCode="General">
                  <c:v>-0.218105270411314</c:v>
                </c:pt>
                <c:pt idx="1649" formatCode="General">
                  <c:v>-0.212119589450221</c:v>
                </c:pt>
                <c:pt idx="1650" formatCode="General">
                  <c:v>-0.206015633137864</c:v>
                </c:pt>
                <c:pt idx="1651" formatCode="General">
                  <c:v>-0.19979896767102501</c:v>
                </c:pt>
                <c:pt idx="1652" formatCode="General">
                  <c:v>-0.19347541044625299</c:v>
                </c:pt>
                <c:pt idx="1653" formatCode="General">
                  <c:v>-0.18705094774768599</c:v>
                </c:pt>
                <c:pt idx="1654" formatCode="General">
                  <c:v>-0.18053169125305399</c:v>
                </c:pt>
                <c:pt idx="1655" formatCode="General">
                  <c:v>-0.17392394249971599</c:v>
                </c:pt>
                <c:pt idx="1656" formatCode="General">
                  <c:v>-0.16723405462038499</c:v>
                </c:pt>
                <c:pt idx="1657" formatCode="General">
                  <c:v>-0.16046850450450301</c:v>
                </c:pt>
                <c:pt idx="1658" formatCode="General">
                  <c:v>-0.15363398129778699</c:v>
                </c:pt>
                <c:pt idx="1659" formatCode="General">
                  <c:v>-0.14673724292242801</c:v>
                </c:pt>
                <c:pt idx="1660" formatCode="General">
                  <c:v>-0.13978506791618101</c:v>
                </c:pt>
                <c:pt idx="1661" formatCode="General">
                  <c:v>-0.13278428323536801</c:v>
                </c:pt>
                <c:pt idx="1662" formatCode="General">
                  <c:v>-0.12574180036138899</c:v>
                </c:pt>
                <c:pt idx="1663" formatCode="General">
                  <c:v>-0.11866459445760701</c:v>
                </c:pt>
                <c:pt idx="1664" formatCode="General">
                  <c:v>-0.11155967128685899</c:v>
                </c:pt>
                <c:pt idx="1665" formatCode="General">
                  <c:v>-0.104433985510648</c:v>
                </c:pt>
                <c:pt idx="1666" formatCode="General">
                  <c:v>-9.7294473116084398E-2</c:v>
                </c:pt>
                <c:pt idx="1667" formatCode="General">
                  <c:v>-9.01480890193576E-2</c:v>
                </c:pt>
                <c:pt idx="1668" formatCode="General">
                  <c:v>-8.3001688195715906E-2</c:v>
                </c:pt>
                <c:pt idx="1669" formatCode="General">
                  <c:v>-7.5862115622327503E-2</c:v>
                </c:pt>
                <c:pt idx="1670" formatCode="General">
                  <c:v>-6.8736195776861894E-2</c:v>
                </c:pt>
                <c:pt idx="1671" formatCode="General">
                  <c:v>-6.1630557572409199E-2</c:v>
                </c:pt>
                <c:pt idx="1672" formatCode="General">
                  <c:v>-5.4551778633053299E-2</c:v>
                </c:pt>
                <c:pt idx="1673" formatCode="General">
                  <c:v>-4.7506342165589903E-2</c:v>
                </c:pt>
                <c:pt idx="1674" formatCode="General">
                  <c:v>-4.0500572915588499E-2</c:v>
                </c:pt>
                <c:pt idx="1675" formatCode="General">
                  <c:v>-3.3540683505160998E-2</c:v>
                </c:pt>
                <c:pt idx="1676" formatCode="General">
                  <c:v>-2.6632665189364399E-2</c:v>
                </c:pt>
                <c:pt idx="1677" formatCode="General">
                  <c:v>-1.9782292791019101E-2</c:v>
                </c:pt>
                <c:pt idx="1678" formatCode="General">
                  <c:v>-1.29952473878293E-2</c:v>
                </c:pt>
                <c:pt idx="1679" formatCode="General">
                  <c:v>-6.2770263892773697E-3</c:v>
                </c:pt>
                <c:pt idx="1680" formatCode="General">
                  <c:v>3.6711563872030603E-4</c:v>
                </c:pt>
                <c:pt idx="1681" formatCode="General">
                  <c:v>6.93215774094408E-3</c:v>
                </c:pt>
                <c:pt idx="1682" formatCode="General">
                  <c:v>1.3413346923502101E-2</c:v>
                </c:pt>
                <c:pt idx="1683" formatCode="General">
                  <c:v>1.98061351298487E-2</c:v>
                </c:pt>
                <c:pt idx="1684" formatCode="General">
                  <c:v>2.6106228250046701E-2</c:v>
                </c:pt>
                <c:pt idx="1685" formatCode="General">
                  <c:v>3.23095906471359E-2</c:v>
                </c:pt>
                <c:pt idx="1686" formatCode="General">
                  <c:v>3.8412462911971298E-2</c:v>
                </c:pt>
                <c:pt idx="1687" formatCode="General">
                  <c:v>4.4411362255886697E-2</c:v>
                </c:pt>
                <c:pt idx="1688" formatCode="General">
                  <c:v>5.0303080292526101E-2</c:v>
                </c:pt>
                <c:pt idx="1689" formatCode="General">
                  <c:v>5.6084697753391199E-2</c:v>
                </c:pt>
                <c:pt idx="1690" formatCode="General">
                  <c:v>6.1753592088185899E-2</c:v>
                </c:pt>
                <c:pt idx="1691" formatCode="General">
                  <c:v>6.7307431589863395E-2</c:v>
                </c:pt>
                <c:pt idx="1692" formatCode="General">
                  <c:v>7.2744179006419593E-2</c:v>
                </c:pt>
                <c:pt idx="1693" formatCode="General">
                  <c:v>7.8062105868891798E-2</c:v>
                </c:pt>
                <c:pt idx="1694" formatCode="General">
                  <c:v>8.3259749148576701E-2</c:v>
                </c:pt>
                <c:pt idx="1695" formatCode="General">
                  <c:v>8.8335955720428003E-2</c:v>
                </c:pt>
                <c:pt idx="1696" formatCode="General">
                  <c:v>9.3289899448024294E-2</c:v>
                </c:pt>
                <c:pt idx="1697" formatCode="General">
                  <c:v>9.8121078442368295E-2</c:v>
                </c:pt>
                <c:pt idx="1698" formatCode="General">
                  <c:v>0.102829214906033</c:v>
                </c:pt>
                <c:pt idx="1699" formatCode="General">
                  <c:v>0.10741431504809</c:v>
                </c:pt>
                <c:pt idx="1700" formatCode="General">
                  <c:v>0.111876737300232</c:v>
                </c:pt>
                <c:pt idx="1701" formatCode="General">
                  <c:v>0.11621703599052501</c:v>
                </c:pt>
                <c:pt idx="1702" formatCode="General">
                  <c:v>0.120436017070953</c:v>
                </c:pt>
                <c:pt idx="1703" formatCode="General">
                  <c:v>0.12453481421734799</c:v>
                </c:pt>
                <c:pt idx="1704" formatCode="General">
                  <c:v>0.12851484735798599</c:v>
                </c:pt>
                <c:pt idx="1705" formatCode="General">
                  <c:v>0.132377768101092</c:v>
                </c:pt>
                <c:pt idx="1706" formatCode="General">
                  <c:v>0.136125459322093</c:v>
                </c:pt>
                <c:pt idx="1707" formatCode="General">
                  <c:v>0.13975999351360299</c:v>
                </c:pt>
                <c:pt idx="1708" formatCode="General">
                  <c:v>0.143283694848551</c:v>
                </c:pt>
                <c:pt idx="1709" formatCode="General">
                  <c:v>0.14669910007134501</c:v>
                </c:pt>
                <c:pt idx="1710" formatCode="General">
                  <c:v>0.15000890724659699</c:v>
                </c:pt>
                <c:pt idx="1711" formatCode="General">
                  <c:v>0.15321598878762399</c:v>
                </c:pt>
                <c:pt idx="1712" formatCode="General">
                  <c:v>0.15632340651339799</c:v>
                </c:pt>
                <c:pt idx="1713" formatCode="General">
                  <c:v>0.15933437175996101</c:v>
                </c:pt>
                <c:pt idx="1714" formatCode="General">
                  <c:v>0.162252207106033</c:v>
                </c:pt>
                <c:pt idx="1715" formatCode="General">
                  <c:v>0.16508043508273401</c:v>
                </c:pt>
                <c:pt idx="1716" formatCode="General">
                  <c:v>0.16782281982383099</c:v>
                </c:pt>
                <c:pt idx="1717" formatCode="General">
                  <c:v>0.17048286107164201</c:v>
                </c:pt>
                <c:pt idx="1718" formatCode="General">
                  <c:v>0.17306428740156499</c:v>
                </c:pt>
                <c:pt idx="1719" formatCode="General">
                  <c:v>0.17557069994711499</c:v>
                </c:pt>
                <c:pt idx="1720" formatCode="General">
                  <c:v>0.17800606386742601</c:v>
                </c:pt>
                <c:pt idx="1721" formatCode="General">
                  <c:v>0.18037474286584301</c:v>
                </c:pt>
                <c:pt idx="1722" formatCode="General">
                  <c:v>0.182680834545384</c:v>
                </c:pt>
                <c:pt idx="1723" formatCode="General">
                  <c:v>0.18492807609369499</c:v>
                </c:pt>
                <c:pt idx="1724" formatCode="General">
                  <c:v>0.187119895230968</c:v>
                </c:pt>
                <c:pt idx="1725" formatCode="General">
                  <c:v>0.189260520617519</c:v>
                </c:pt>
                <c:pt idx="1726" formatCode="General">
                  <c:v>0.19135398679493801</c:v>
                </c:pt>
                <c:pt idx="1727" formatCode="General">
                  <c:v>0.19340451140030401</c:v>
                </c:pt>
                <c:pt idx="1728" formatCode="General">
                  <c:v>0.19541596201372199</c:v>
                </c:pt>
                <c:pt idx="1729" formatCode="General">
                  <c:v>0.19739179052280201</c:v>
                </c:pt>
                <c:pt idx="1730" formatCode="General">
                  <c:v>0.19933559419764499</c:v>
                </c:pt>
                <c:pt idx="1731" formatCode="General">
                  <c:v>0.201250638763423</c:v>
                </c:pt>
                <c:pt idx="1732" formatCode="General">
                  <c:v>0.203140410962761</c:v>
                </c:pt>
                <c:pt idx="1733" formatCode="General">
                  <c:v>0.20500865694439499</c:v>
                </c:pt>
                <c:pt idx="1734" formatCode="General">
                  <c:v>0.20685873462274701</c:v>
                </c:pt>
                <c:pt idx="1735" formatCode="General">
                  <c:v>0.20869303184097299</c:v>
                </c:pt>
                <c:pt idx="1736" formatCode="General">
                  <c:v>0.21051415738372201</c:v>
                </c:pt>
                <c:pt idx="1737" formatCode="General">
                  <c:v>0.21232558620459199</c:v>
                </c:pt>
                <c:pt idx="1738" formatCode="General">
                  <c:v>0.214129961761304</c:v>
                </c:pt>
                <c:pt idx="1739" formatCode="General">
                  <c:v>0.215928963621108</c:v>
                </c:pt>
                <c:pt idx="1740" formatCode="General">
                  <c:v>0.21772453796315699</c:v>
                </c:pt>
                <c:pt idx="1741" formatCode="General">
                  <c:v>0.21951899070495301</c:v>
                </c:pt>
                <c:pt idx="1742" formatCode="General">
                  <c:v>0.22131389325351</c:v>
                </c:pt>
                <c:pt idx="1743" formatCode="General">
                  <c:v>0.22311059945201001</c:v>
                </c:pt>
                <c:pt idx="1744" formatCode="General">
                  <c:v>0.22491087293399001</c:v>
                </c:pt>
                <c:pt idx="1745" formatCode="General">
                  <c:v>0.226715847262492</c:v>
                </c:pt>
                <c:pt idx="1746" formatCode="General">
                  <c:v>0.228526509649602</c:v>
                </c:pt>
                <c:pt idx="1747" formatCode="General">
                  <c:v>0.23034376132898601</c:v>
                </c:pt>
                <c:pt idx="1748" formatCode="General">
                  <c:v>0.232167907201449</c:v>
                </c:pt>
                <c:pt idx="1749" formatCode="General">
                  <c:v>0.233999224439634</c:v>
                </c:pt>
                <c:pt idx="1750" formatCode="General">
                  <c:v>0.235838042905923</c:v>
                </c:pt>
                <c:pt idx="1751" formatCode="General">
                  <c:v>0.237684187492748</c:v>
                </c:pt>
                <c:pt idx="1752" formatCode="General">
                  <c:v>0.23953700009991899</c:v>
                </c:pt>
                <c:pt idx="1753" formatCode="General">
                  <c:v>0.241395932532495</c:v>
                </c:pt>
                <c:pt idx="1754" formatCode="General">
                  <c:v>0.24326009122737299</c:v>
                </c:pt>
                <c:pt idx="1755" formatCode="General">
                  <c:v>0.245128259603903</c:v>
                </c:pt>
                <c:pt idx="1756" formatCode="General">
                  <c:v>0.24699951867312001</c:v>
                </c:pt>
                <c:pt idx="1757" formatCode="General">
                  <c:v>0.248872775258065</c:v>
                </c:pt>
                <c:pt idx="1758" formatCode="General">
                  <c:v>0.25074667633471898</c:v>
                </c:pt>
                <c:pt idx="1759" formatCode="General">
                  <c:v>0.25261909509115998</c:v>
                </c:pt>
                <c:pt idx="1760" formatCode="General">
                  <c:v>0.25448774694631299</c:v>
                </c:pt>
                <c:pt idx="1761" formatCode="General">
                  <c:v>0.25635083580926898</c:v>
                </c:pt>
                <c:pt idx="1762" formatCode="General">
                  <c:v>0.25820598587179899</c:v>
                </c:pt>
                <c:pt idx="1763" formatCode="General">
                  <c:v>0.26005024116126002</c:v>
                </c:pt>
                <c:pt idx="1764" formatCode="General">
                  <c:v>0.26188127160744601</c:v>
                </c:pt>
                <c:pt idx="1765" formatCode="General">
                  <c:v>0.263696886834969</c:v>
                </c:pt>
                <c:pt idx="1766" formatCode="General">
                  <c:v>0.265493898531735</c:v>
                </c:pt>
                <c:pt idx="1767" formatCode="General">
                  <c:v>0.26726919577849401</c:v>
                </c:pt>
                <c:pt idx="1768" formatCode="General">
                  <c:v>0.26901990418551802</c:v>
                </c:pt>
                <c:pt idx="1769" formatCode="General">
                  <c:v>0.270742823603909</c:v>
                </c:pt>
                <c:pt idx="1770" formatCode="General">
                  <c:v>0.27243439628231902</c:v>
                </c:pt>
                <c:pt idx="1771" formatCode="General">
                  <c:v>0.27409084926656002</c:v>
                </c:pt>
                <c:pt idx="1772" formatCode="General">
                  <c:v>0.275709291110871</c:v>
                </c:pt>
                <c:pt idx="1773" formatCode="General">
                  <c:v>0.27728617605458</c:v>
                </c:pt>
                <c:pt idx="1774" formatCode="General">
                  <c:v>0.27881772621225198</c:v>
                </c:pt>
                <c:pt idx="1775" formatCode="General">
                  <c:v>0.28030056075085902</c:v>
                </c:pt>
                <c:pt idx="1776" formatCode="General">
                  <c:v>0.28173068537700302</c:v>
                </c:pt>
                <c:pt idx="1777" formatCode="General">
                  <c:v>0.283104537139655</c:v>
                </c:pt>
                <c:pt idx="1778" formatCode="General">
                  <c:v>0.28441856774188401</c:v>
                </c:pt>
                <c:pt idx="1779" formatCode="General">
                  <c:v>0.28566919166000398</c:v>
                </c:pt>
                <c:pt idx="1780" formatCode="General">
                  <c:v>0.28685281144806701</c:v>
                </c:pt>
                <c:pt idx="1781" formatCode="General">
                  <c:v>0.28796582593891701</c:v>
                </c:pt>
                <c:pt idx="1782" formatCode="General">
                  <c:v>0.2890045966625</c:v>
                </c:pt>
                <c:pt idx="1783" formatCode="General">
                  <c:v>0.28996496370059399</c:v>
                </c:pt>
                <c:pt idx="1784" formatCode="General">
                  <c:v>0.29084333638276899</c:v>
                </c:pt>
                <c:pt idx="1785" formatCode="General">
                  <c:v>0.29163623464427502</c:v>
                </c:pt>
                <c:pt idx="1786" formatCode="General">
                  <c:v>0.292339721443857</c:v>
                </c:pt>
                <c:pt idx="1787" formatCode="General">
                  <c:v>0.292950441388243</c:v>
                </c:pt>
                <c:pt idx="1788" formatCode="General">
                  <c:v>0.29346470022462201</c:v>
                </c:pt>
                <c:pt idx="1789" formatCode="General">
                  <c:v>0.29387946033909801</c:v>
                </c:pt>
                <c:pt idx="1790" formatCode="General">
                  <c:v>0.29419181835307301</c:v>
                </c:pt>
                <c:pt idx="1791" formatCode="General">
                  <c:v>0.29439784482210901</c:v>
                </c:pt>
                <c:pt idx="1792" formatCode="General">
                  <c:v>0.294494251839023</c:v>
                </c:pt>
                <c:pt idx="1793" formatCode="General">
                  <c:v>0.29447852686720699</c:v>
                </c:pt>
                <c:pt idx="1794" formatCode="General">
                  <c:v>0.29434774780244599</c:v>
                </c:pt>
                <c:pt idx="1795" formatCode="General">
                  <c:v>0.29409850589505898</c:v>
                </c:pt>
                <c:pt idx="1796" formatCode="General">
                  <c:v>0.29372811628523099</c:v>
                </c:pt>
                <c:pt idx="1797" formatCode="General">
                  <c:v>0.29323467582219398</c:v>
                </c:pt>
                <c:pt idx="1798" formatCode="General">
                  <c:v>0.29261586109660198</c:v>
                </c:pt>
                <c:pt idx="1799" formatCode="General">
                  <c:v>0.291868836306452</c:v>
                </c:pt>
                <c:pt idx="1800" formatCode="General">
                  <c:v>0.29099139132174101</c:v>
                </c:pt>
                <c:pt idx="1801" formatCode="General">
                  <c:v>0.28998143790723402</c:v>
                </c:pt>
                <c:pt idx="1802" formatCode="General">
                  <c:v>0.288836434991046</c:v>
                </c:pt>
                <c:pt idx="1803" formatCode="General">
                  <c:v>0.28755450688752998</c:v>
                </c:pt>
                <c:pt idx="1804" formatCode="General">
                  <c:v>0.28613444615384498</c:v>
                </c:pt>
                <c:pt idx="1805" formatCode="General">
                  <c:v>0.28457405248864398</c:v>
                </c:pt>
                <c:pt idx="1806" formatCode="General">
                  <c:v>0.28287167132333502</c:v>
                </c:pt>
                <c:pt idx="1807" formatCode="General">
                  <c:v>0.28102633472212302</c:v>
                </c:pt>
                <c:pt idx="1808" formatCode="General">
                  <c:v>0.27903663870019602</c:v>
                </c:pt>
                <c:pt idx="1809" formatCode="General">
                  <c:v>0.27690173178580602</c:v>
                </c:pt>
                <c:pt idx="1810" formatCode="General">
                  <c:v>0.27462078301553999</c:v>
                </c:pt>
                <c:pt idx="1811" formatCode="General">
                  <c:v>0.27219238571643201</c:v>
                </c:pt>
                <c:pt idx="1812" formatCode="General">
                  <c:v>0.269615721197562</c:v>
                </c:pt>
                <c:pt idx="1813" formatCode="General">
                  <c:v>0.266891106100756</c:v>
                </c:pt>
                <c:pt idx="1814" formatCode="General">
                  <c:v>0.26401775663375399</c:v>
                </c:pt>
                <c:pt idx="1815" formatCode="General">
                  <c:v>0.26099473045730098</c:v>
                </c:pt>
                <c:pt idx="1816" formatCode="General">
                  <c:v>0.25782219081414698</c:v>
                </c:pt>
                <c:pt idx="1817" formatCode="General">
                  <c:v>0.25450033006318101</c:v>
                </c:pt>
                <c:pt idx="1818" formatCode="General">
                  <c:v>0.25102911759782898</c:v>
                </c:pt>
                <c:pt idx="1819" formatCode="General">
                  <c:v>0.24740856594303301</c:v>
                </c:pt>
                <c:pt idx="1820" formatCode="General">
                  <c:v>0.24363903869819101</c:v>
                </c:pt>
                <c:pt idx="1821" formatCode="General">
                  <c:v>0.239720980072017</c:v>
                </c:pt>
                <c:pt idx="1822" formatCode="General">
                  <c:v>0.23565498344443001</c:v>
                </c:pt>
                <c:pt idx="1823" formatCode="General">
                  <c:v>0.231441733979139</c:v>
                </c:pt>
                <c:pt idx="1824" formatCode="General">
                  <c:v>0.22708210195192999</c:v>
                </c:pt>
                <c:pt idx="1825" formatCode="General">
                  <c:v>0.22257707850612099</c:v>
                </c:pt>
                <c:pt idx="1826" formatCode="General">
                  <c:v>0.21792775641301301</c:v>
                </c:pt>
                <c:pt idx="1827" formatCode="General">
                  <c:v>0.21313537604776001</c:v>
                </c:pt>
                <c:pt idx="1828" formatCode="General">
                  <c:v>0.208201365841652</c:v>
                </c:pt>
                <c:pt idx="1829" formatCode="General">
                  <c:v>0.20312721570119999</c:v>
                </c:pt>
                <c:pt idx="1830" formatCode="General">
                  <c:v>0.19791451198883001</c:v>
                </c:pt>
                <c:pt idx="1831" formatCode="General">
                  <c:v>0.19256503644268599</c:v>
                </c:pt>
                <c:pt idx="1832" formatCode="General">
                  <c:v>0.187080649277716</c:v>
                </c:pt>
                <c:pt idx="1833" formatCode="General">
                  <c:v>0.18146332521925601</c:v>
                </c:pt>
                <c:pt idx="1834" formatCode="General">
                  <c:v>0.175715254195174</c:v>
                </c:pt>
                <c:pt idx="1835" formatCode="General">
                  <c:v>0.16983871739298501</c:v>
                </c:pt>
                <c:pt idx="1836" formatCode="General">
                  <c:v>0.16383605593018299</c:v>
                </c:pt>
                <c:pt idx="1837" formatCode="General">
                  <c:v>0.15770972175658399</c:v>
                </c:pt>
                <c:pt idx="1838" formatCode="General">
                  <c:v>0.151462376262334</c:v>
                </c:pt>
                <c:pt idx="1839" formatCode="General">
                  <c:v>0.145096769564768</c:v>
                </c:pt>
                <c:pt idx="1840" formatCode="General">
                  <c:v>0.13861571290900901</c:v>
                </c:pt>
                <c:pt idx="1841" formatCode="General">
                  <c:v>0.13202217578933501</c:v>
                </c:pt>
                <c:pt idx="1842" formatCode="General">
                  <c:v>0.125319226250592</c:v>
                </c:pt>
                <c:pt idx="1843" formatCode="General">
                  <c:v>0.118510065896787</c:v>
                </c:pt>
                <c:pt idx="1844" formatCode="General">
                  <c:v>0.111598012004107</c:v>
                </c:pt>
                <c:pt idx="1845" formatCode="General">
                  <c:v>0.10458642849434401</c:v>
                </c:pt>
                <c:pt idx="1846" formatCode="General">
                  <c:v>9.7478817475862206E-2</c:v>
                </c:pt>
                <c:pt idx="1847" formatCode="General">
                  <c:v>9.0278818678056594E-2</c:v>
                </c:pt>
                <c:pt idx="1848" formatCode="General">
                  <c:v>8.2990182748305205E-2</c:v>
                </c:pt>
                <c:pt idx="1849" formatCode="General">
                  <c:v>7.5616704443345006E-2</c:v>
                </c:pt>
                <c:pt idx="1850" formatCode="General">
                  <c:v>6.8162310908519805E-2</c:v>
                </c:pt>
                <c:pt idx="1851" formatCode="General">
                  <c:v>6.0631051198041901E-2</c:v>
                </c:pt>
                <c:pt idx="1852" formatCode="General">
                  <c:v>5.3026973805411902E-2</c:v>
                </c:pt>
                <c:pt idx="1853" formatCode="General">
                  <c:v>4.5354324273194503E-2</c:v>
                </c:pt>
                <c:pt idx="1854" formatCode="General">
                  <c:v>3.7617430764556203E-2</c:v>
                </c:pt>
                <c:pt idx="1855" formatCode="General">
                  <c:v>2.9820624298232599E-2</c:v>
                </c:pt>
                <c:pt idx="1856" formatCode="General">
                  <c:v>2.19683854268422E-2</c:v>
                </c:pt>
                <c:pt idx="1857" formatCode="General">
                  <c:v>1.4065284125775001E-2</c:v>
                </c:pt>
                <c:pt idx="1858" formatCode="General">
                  <c:v>6.11590167649029E-3</c:v>
                </c:pt>
                <c:pt idx="1859" formatCode="General">
                  <c:v>-1.87507528350217E-3</c:v>
                </c:pt>
                <c:pt idx="1860" formatCode="General">
                  <c:v>-9.9028637870929893E-3</c:v>
                </c:pt>
                <c:pt idx="1861" formatCode="General">
                  <c:v>-1.7962657174914E-2</c:v>
                </c:pt>
                <c:pt idx="1862" formatCode="General">
                  <c:v>-2.6049587145716199E-2</c:v>
                </c:pt>
                <c:pt idx="1863" formatCode="General">
                  <c:v>-3.4158684087670303E-2</c:v>
                </c:pt>
                <c:pt idx="1864" formatCode="General">
                  <c:v>-4.2285003104779E-2</c:v>
                </c:pt>
                <c:pt idx="1865" formatCode="General">
                  <c:v>-5.0423587330136903E-2</c:v>
                </c:pt>
                <c:pt idx="1866" formatCode="General">
                  <c:v>-5.8569360382010799E-2</c:v>
                </c:pt>
                <c:pt idx="1867" formatCode="General">
                  <c:v>-6.6717190741817298E-2</c:v>
                </c:pt>
                <c:pt idx="1868" formatCode="General">
                  <c:v>-7.4861970532773603E-2</c:v>
                </c:pt>
                <c:pt idx="1869" formatCode="General">
                  <c:v>-8.2998580837883806E-2</c:v>
                </c:pt>
                <c:pt idx="1870" formatCode="General">
                  <c:v>-9.1121899180629504E-2</c:v>
                </c:pt>
                <c:pt idx="1871" formatCode="General">
                  <c:v>-9.9226808211639705E-2</c:v>
                </c:pt>
                <c:pt idx="1872" formatCode="General">
                  <c:v>-0.107308152578612</c:v>
                </c:pt>
                <c:pt idx="1873" formatCode="General">
                  <c:v>-0.115360796996353</c:v>
                </c:pt>
                <c:pt idx="1874" formatCode="General">
                  <c:v>-0.123379591425438</c:v>
                </c:pt>
                <c:pt idx="1875" formatCode="General">
                  <c:v>-0.13135943325562099</c:v>
                </c:pt>
                <c:pt idx="1876" formatCode="General">
                  <c:v>-0.13929527664761501</c:v>
                </c:pt>
                <c:pt idx="1877" formatCode="General">
                  <c:v>-0.147182029627481</c:v>
                </c:pt>
                <c:pt idx="1878" formatCode="General">
                  <c:v>-0.15501466695197699</c:v>
                </c:pt>
                <c:pt idx="1879" formatCode="General">
                  <c:v>-0.16278824801675301</c:v>
                </c:pt>
                <c:pt idx="1880" formatCode="General">
                  <c:v>-0.170497862955828</c:v>
                </c:pt>
                <c:pt idx="1881" formatCode="General">
                  <c:v>-0.17813862866251401</c:v>
                </c:pt>
                <c:pt idx="1882" formatCode="General">
                  <c:v>-0.18570569689593899</c:v>
                </c:pt>
                <c:pt idx="1883" formatCode="General">
                  <c:v>-0.193194317868423</c:v>
                </c:pt>
                <c:pt idx="1884" formatCode="General">
                  <c:v>-0.20059984666789399</c:v>
                </c:pt>
                <c:pt idx="1885" formatCode="General">
                  <c:v>-0.20791768962773199</c:v>
                </c:pt>
                <c:pt idx="1886" formatCode="General">
                  <c:v>-0.21514335005228699</c:v>
                </c:pt>
                <c:pt idx="1887" formatCode="General">
                  <c:v>-0.22227239782112501</c:v>
                </c:pt>
                <c:pt idx="1888" formatCode="General">
                  <c:v>-0.22930065310530401</c:v>
                </c:pt>
                <c:pt idx="1889" formatCode="General">
                  <c:v>-0.23622372160656999</c:v>
                </c:pt>
                <c:pt idx="1890" formatCode="General">
                  <c:v>-0.243036916230426</c:v>
                </c:pt>
                <c:pt idx="1891" formatCode="General">
                  <c:v>-0.24973646377950401</c:v>
                </c:pt>
                <c:pt idx="1892" formatCode="General">
                  <c:v>-0.25631848949307501</c:v>
                </c:pt>
                <c:pt idx="1893" formatCode="General">
                  <c:v>-0.262778949219513</c:v>
                </c:pt>
                <c:pt idx="1894" formatCode="General">
                  <c:v>-0.26911467253520799</c:v>
                </c:pt>
                <c:pt idx="1895" formatCode="General">
                  <c:v>-0.27532180536470302</c:v>
                </c:pt>
                <c:pt idx="1896" formatCode="General">
                  <c:v>-0.28139674857492403</c:v>
                </c:pt>
                <c:pt idx="1897" formatCode="General">
                  <c:v>-0.28733627295372</c:v>
                </c:pt>
                <c:pt idx="1898" formatCode="General">
                  <c:v>-0.293136938468123</c:v>
                </c:pt>
                <c:pt idx="1899" formatCode="General">
                  <c:v>-0.29879557596732298</c:v>
                </c:pt>
                <c:pt idx="1900" formatCode="General">
                  <c:v>-0.30430878743732398</c:v>
                </c:pt>
                <c:pt idx="1901" formatCode="General">
                  <c:v>-0.30967347585133098</c:v>
                </c:pt>
                <c:pt idx="1902" formatCode="General">
                  <c:v>-0.31488686201962701</c:v>
                </c:pt>
                <c:pt idx="1903" formatCode="General">
                  <c:v>-0.31994593723278197</c:v>
                </c:pt>
                <c:pt idx="1904" formatCode="General">
                  <c:v>-0.324848028241146</c:v>
                </c:pt>
                <c:pt idx="1905" formatCode="General">
                  <c:v>-0.32959131856041601</c:v>
                </c:pt>
                <c:pt idx="1906" formatCode="General">
                  <c:v>-0.33417321308593201</c:v>
                </c:pt>
                <c:pt idx="1907" formatCode="General">
                  <c:v>-0.338591262469152</c:v>
                </c:pt>
                <c:pt idx="1908" formatCode="General">
                  <c:v>-0.342843270143533</c:v>
                </c:pt>
                <c:pt idx="1909" formatCode="General">
                  <c:v>-0.34692676957405399</c:v>
                </c:pt>
                <c:pt idx="1910" formatCode="General">
                  <c:v>-0.35084006151590802</c:v>
                </c:pt>
                <c:pt idx="1911" formatCode="General">
                  <c:v>-0.35458120871033599</c:v>
                </c:pt>
                <c:pt idx="1912" formatCode="General">
                  <c:v>-0.358148468117443</c:v>
                </c:pt>
                <c:pt idx="1913" formatCode="General">
                  <c:v>-0.36154030996581599</c:v>
                </c:pt>
                <c:pt idx="1914" formatCode="General">
                  <c:v>-0.36475484311391398</c:v>
                </c:pt>
                <c:pt idx="1915" formatCode="General">
                  <c:v>-0.36779039496014598</c:v>
                </c:pt>
                <c:pt idx="1916" formatCode="General">
                  <c:v>-0.37064601767025102</c:v>
                </c:pt>
                <c:pt idx="1917" formatCode="General">
                  <c:v>-0.373319878927306</c:v>
                </c:pt>
                <c:pt idx="1918" formatCode="General">
                  <c:v>-0.37581024090395598</c:v>
                </c:pt>
                <c:pt idx="1919" formatCode="General">
                  <c:v>-0.37811615330694298</c:v>
                </c:pt>
                <c:pt idx="1920" formatCode="General">
                  <c:v>-0.38023635733709699</c:v>
                </c:pt>
                <c:pt idx="1921" formatCode="General">
                  <c:v>-0.38216975882170201</c:v>
                </c:pt>
                <c:pt idx="1922" formatCode="General">
                  <c:v>-0.38391541812653801</c:v>
                </c:pt>
                <c:pt idx="1923" formatCode="General">
                  <c:v>-0.38547201956264299</c:v>
                </c:pt>
                <c:pt idx="1924" formatCode="General">
                  <c:v>-0.38683836454167803</c:v>
                </c:pt>
                <c:pt idx="1925" formatCode="General">
                  <c:v>-0.38801343126330601</c:v>
                </c:pt>
                <c:pt idx="1926" formatCode="General">
                  <c:v>-0.38899586498810201</c:v>
                </c:pt>
                <c:pt idx="1927" formatCode="General">
                  <c:v>-0.38978503027609501</c:v>
                </c:pt>
                <c:pt idx="1928" formatCode="General">
                  <c:v>-0.39038002180836501</c:v>
                </c:pt>
                <c:pt idx="1929" formatCode="General">
                  <c:v>-0.39078005323834902</c:v>
                </c:pt>
                <c:pt idx="1930" formatCode="General">
                  <c:v>-0.39098400042394998</c:v>
                </c:pt>
                <c:pt idx="1931" formatCode="General">
                  <c:v>-0.39099096781951698</c:v>
                </c:pt>
                <c:pt idx="1932" formatCode="General">
                  <c:v>-0.390800850261451</c:v>
                </c:pt>
                <c:pt idx="1933" formatCode="General">
                  <c:v>-0.39041264420295402</c:v>
                </c:pt>
                <c:pt idx="1934" formatCode="General">
                  <c:v>-0.38982492327952001</c:v>
                </c:pt>
                <c:pt idx="1935" formatCode="General">
                  <c:v>-0.38903707806407001</c:v>
                </c:pt>
                <c:pt idx="1936" formatCode="General">
                  <c:v>-0.38804886280353301</c:v>
                </c:pt>
                <c:pt idx="1937" formatCode="General">
                  <c:v>-0.38685978098338503</c:v>
                </c:pt>
                <c:pt idx="1938" formatCode="General">
                  <c:v>-0.38546955749445899</c:v>
                </c:pt>
                <c:pt idx="1939" formatCode="General">
                  <c:v>-0.38387760726057102</c:v>
                </c:pt>
                <c:pt idx="1940" formatCode="General">
                  <c:v>-0.38208306672161602</c:v>
                </c:pt>
                <c:pt idx="1941" formatCode="General">
                  <c:v>-0.38008590686471599</c:v>
                </c:pt>
                <c:pt idx="1942" formatCode="General">
                  <c:v>-0.37788585654176099</c:v>
                </c:pt>
                <c:pt idx="1943" formatCode="General">
                  <c:v>-0.37548179686602801</c:v>
                </c:pt>
                <c:pt idx="1944" formatCode="General">
                  <c:v>-0.37287345528548499</c:v>
                </c:pt>
                <c:pt idx="1945" formatCode="General">
                  <c:v>-0.37006096140232803</c:v>
                </c:pt>
                <c:pt idx="1946" formatCode="General">
                  <c:v>-0.36704368703681001</c:v>
                </c:pt>
                <c:pt idx="1947" formatCode="General">
                  <c:v>-0.36382135382209002</c:v>
                </c:pt>
                <c:pt idx="1948" formatCode="General">
                  <c:v>-0.360394652895066</c:v>
                </c:pt>
                <c:pt idx="1949" formatCode="General">
                  <c:v>-0.35676358292598498</c:v>
                </c:pt>
                <c:pt idx="1950" formatCode="General">
                  <c:v>-0.35292784764834301</c:v>
                </c:pt>
                <c:pt idx="1951" formatCode="General">
                  <c:v>-0.34888749338552799</c:v>
                </c:pt>
                <c:pt idx="1952" formatCode="General">
                  <c:v>-0.34464250426645998</c:v>
                </c:pt>
                <c:pt idx="1953" formatCode="General">
                  <c:v>-0.34019385247247402</c:v>
                </c:pt>
                <c:pt idx="1954" formatCode="General">
                  <c:v>-0.33554241021898301</c:v>
                </c:pt>
                <c:pt idx="1955" formatCode="General">
                  <c:v>-0.33068826774249499</c:v>
                </c:pt>
                <c:pt idx="1956" formatCode="General">
                  <c:v>-0.325631914801846</c:v>
                </c:pt>
                <c:pt idx="1957" formatCode="General">
                  <c:v>-0.32037489889717902</c:v>
                </c:pt>
                <c:pt idx="1958" formatCode="General">
                  <c:v>-0.31491866834191801</c:v>
                </c:pt>
                <c:pt idx="1959" formatCode="General">
                  <c:v>-0.30926393958764598</c:v>
                </c:pt>
                <c:pt idx="1960" formatCode="General">
                  <c:v>-0.303412361254706</c:v>
                </c:pt>
                <c:pt idx="1961" formatCode="General">
                  <c:v>-0.29736603841506098</c:v>
                </c:pt>
                <c:pt idx="1962" formatCode="General">
                  <c:v>-0.29112640090651998</c:v>
                </c:pt>
                <c:pt idx="1963" formatCode="General">
                  <c:v>-0.28469571260073201</c:v>
                </c:pt>
                <c:pt idx="1964" formatCode="General">
                  <c:v>-0.27807610506727598</c:v>
                </c:pt>
                <c:pt idx="1965" formatCode="General">
                  <c:v>-0.27126954040714801</c:v>
                </c:pt>
                <c:pt idx="1966" formatCode="General">
                  <c:v>-0.26427941660962501</c:v>
                </c:pt>
                <c:pt idx="1967" formatCode="General">
                  <c:v>-0.25710847401637499</c:v>
                </c:pt>
                <c:pt idx="1968" formatCode="General">
                  <c:v>-0.24975970066400399</c:v>
                </c:pt>
                <c:pt idx="1969" formatCode="General">
                  <c:v>-0.24223690968703099</c:v>
                </c:pt>
                <c:pt idx="1970" formatCode="General">
                  <c:v>-0.23454312948384701</c:v>
                </c:pt>
                <c:pt idx="1971" formatCode="General">
                  <c:v>-0.22668214479126</c:v>
                </c:pt>
                <c:pt idx="1972" formatCode="General">
                  <c:v>-0.21865861388699101</c:v>
                </c:pt>
                <c:pt idx="1973" formatCode="General">
                  <c:v>-0.210476873263758</c:v>
                </c:pt>
                <c:pt idx="1974" formatCode="General">
                  <c:v>-0.20214133802386799</c:v>
                </c:pt>
                <c:pt idx="1975" formatCode="General">
                  <c:v>-0.19365652151913601</c:v>
                </c:pt>
                <c:pt idx="1976" formatCode="General">
                  <c:v>-0.18502711829492299</c:v>
                </c:pt>
                <c:pt idx="1977" formatCode="General">
                  <c:v>-0.17625907341522801</c:v>
                </c:pt>
                <c:pt idx="1978" formatCode="General">
                  <c:v>-0.16735840350526901</c:v>
                </c:pt>
                <c:pt idx="1979" formatCode="General">
                  <c:v>-0.15833002560159101</c:v>
                </c:pt>
                <c:pt idx="1980" formatCode="General">
                  <c:v>-0.14918039224167401</c:v>
                </c:pt>
                <c:pt idx="1981" formatCode="General">
                  <c:v>-0.13991606266135001</c:v>
                </c:pt>
                <c:pt idx="1982" formatCode="General">
                  <c:v>-0.13054343940712401</c:v>
                </c:pt>
                <c:pt idx="1983" formatCode="General">
                  <c:v>-0.12106929475124099</c:v>
                </c:pt>
                <c:pt idx="1984" formatCode="General">
                  <c:v>-0.111500262114356</c:v>
                </c:pt>
                <c:pt idx="1985" formatCode="General">
                  <c:v>-0.101843902690798</c:v>
                </c:pt>
                <c:pt idx="1986" formatCode="General">
                  <c:v>-9.2108140499318106E-2</c:v>
                </c:pt>
                <c:pt idx="1987" formatCode="General">
                  <c:v>-8.2300593671315994E-2</c:v>
                </c:pt>
                <c:pt idx="1988" formatCode="General">
                  <c:v>-7.2429064748281299E-2</c:v>
                </c:pt>
                <c:pt idx="1989" formatCode="General">
                  <c:v>-6.2502074185942905E-2</c:v>
                </c:pt>
                <c:pt idx="1990" formatCode="General">
                  <c:v>-5.2527721678595499E-2</c:v>
                </c:pt>
                <c:pt idx="1991" formatCode="General">
                  <c:v>-4.2514070560748699E-2</c:v>
                </c:pt>
                <c:pt idx="1992" formatCode="General">
                  <c:v>-3.2469232203325801E-2</c:v>
                </c:pt>
                <c:pt idx="1993" formatCode="General">
                  <c:v>-2.2401930612563899E-2</c:v>
                </c:pt>
                <c:pt idx="1994" formatCode="General">
                  <c:v>-1.23214560438613E-2</c:v>
                </c:pt>
                <c:pt idx="1995" formatCode="General">
                  <c:v>-2.23651216745532E-3</c:v>
                </c:pt>
                <c:pt idx="1996" formatCode="General">
                  <c:v>7.84381215467112E-3</c:v>
                </c:pt>
                <c:pt idx="1997" formatCode="General">
                  <c:v>1.79101671448589E-2</c:v>
                </c:pt>
                <c:pt idx="1998" formatCode="General">
                  <c:v>2.7953626741017399E-2</c:v>
                </c:pt>
                <c:pt idx="1999" formatCode="General">
                  <c:v>3.7965156857577301E-2</c:v>
                </c:pt>
                <c:pt idx="2000" formatCode="General">
                  <c:v>4.7935636559848102E-2</c:v>
                </c:pt>
                <c:pt idx="2001" formatCode="General">
                  <c:v>5.78559455226361E-2</c:v>
                </c:pt>
                <c:pt idx="2002" formatCode="General">
                  <c:v>6.7716947154548998E-2</c:v>
                </c:pt>
                <c:pt idx="2003" formatCode="General">
                  <c:v>7.7509568108936305E-2</c:v>
                </c:pt>
                <c:pt idx="2004" formatCode="General">
                  <c:v>8.7224823718208694E-2</c:v>
                </c:pt>
                <c:pt idx="2005" formatCode="General">
                  <c:v>9.6853729429838498E-2</c:v>
                </c:pt>
                <c:pt idx="2006" formatCode="General">
                  <c:v>0.106387419874776</c:v>
                </c:pt>
                <c:pt idx="2007" formatCode="General">
                  <c:v>0.115817127342334</c:v>
                </c:pt>
                <c:pt idx="2008" formatCode="General">
                  <c:v>0.125134247649756</c:v>
                </c:pt>
                <c:pt idx="2009" formatCode="General">
                  <c:v>0.13433034953050099</c:v>
                </c:pt>
                <c:pt idx="2010" formatCode="General">
                  <c:v>0.14339706847998299</c:v>
                </c:pt>
                <c:pt idx="2011" formatCode="General">
                  <c:v>0.152326219518056</c:v>
                </c:pt>
                <c:pt idx="2012" formatCode="General">
                  <c:v>0.16110987385315201</c:v>
                </c:pt>
                <c:pt idx="2013" formatCode="General">
                  <c:v>0.169740359776101</c:v>
                </c:pt>
                <c:pt idx="2014" formatCode="General">
                  <c:v>0.17821019469206401</c:v>
                </c:pt>
                <c:pt idx="2015" formatCode="General">
                  <c:v>0.18651207966903699</c:v>
                </c:pt>
                <c:pt idx="2016" formatCode="General">
                  <c:v>0.19463905597371101</c:v>
                </c:pt>
                <c:pt idx="2017" formatCode="General">
                  <c:v>0.20258442349648301</c:v>
                </c:pt>
                <c:pt idx="2018" formatCode="General">
                  <c:v>0.21034173453816099</c:v>
                </c:pt>
                <c:pt idx="2019" formatCode="General">
                  <c:v>0.217904898934973</c:v>
                </c:pt>
                <c:pt idx="2020" formatCode="General">
                  <c:v>0.22526812564068699</c:v>
                </c:pt>
                <c:pt idx="2021" formatCode="General">
                  <c:v>0.23242595144528699</c:v>
                </c:pt>
                <c:pt idx="2022" formatCode="General">
                  <c:v>0.23937325347778199</c:v>
                </c:pt>
                <c:pt idx="2023" formatCode="General">
                  <c:v>0.246105240918572</c:v>
                </c:pt>
                <c:pt idx="2024" formatCode="General">
                  <c:v>0.25261747284609498</c:v>
                </c:pt>
                <c:pt idx="2025" formatCode="General">
                  <c:v>0.25890588568949502</c:v>
                </c:pt>
                <c:pt idx="2026" formatCode="General">
                  <c:v>0.264966812244462</c:v>
                </c:pt>
                <c:pt idx="2027" formatCode="General">
                  <c:v>0.270796937966021</c:v>
                </c:pt>
                <c:pt idx="2028" formatCode="General">
                  <c:v>0.276393309638087</c:v>
                </c:pt>
                <c:pt idx="2029" formatCode="General">
                  <c:v>0.28175334692313703</c:v>
                </c:pt>
                <c:pt idx="2030" formatCode="General">
                  <c:v>0.28687480120349301</c:v>
                </c:pt>
                <c:pt idx="2031" formatCode="General">
                  <c:v>0.29175582232778402</c:v>
                </c:pt>
                <c:pt idx="2032" formatCode="General">
                  <c:v>0.29639497442435903</c:v>
                </c:pt>
                <c:pt idx="2033" formatCode="General">
                  <c:v>0.30079118733070798</c:v>
                </c:pt>
                <c:pt idx="2034" formatCode="General">
                  <c:v>0.30494375146101699</c:v>
                </c:pt>
                <c:pt idx="2035" formatCode="General">
                  <c:v>0.30885227052275899</c:v>
                </c:pt>
                <c:pt idx="2036" formatCode="General">
                  <c:v>0.31251672594478902</c:v>
                </c:pt>
                <c:pt idx="2037" formatCode="General">
                  <c:v>0.31593753871131702</c:v>
                </c:pt>
                <c:pt idx="2038" formatCode="General">
                  <c:v>0.31911540901472701</c:v>
                </c:pt>
                <c:pt idx="2039" formatCode="General">
                  <c:v>0.32205135749220498</c:v>
                </c:pt>
                <c:pt idx="2040" formatCode="General">
                  <c:v>0.32474674069131798</c:v>
                </c:pt>
                <c:pt idx="2041" formatCode="General">
                  <c:v>0.32720325178473098</c:v>
                </c:pt>
                <c:pt idx="2042" formatCode="General">
                  <c:v>0.329422871525268</c:v>
                </c:pt>
                <c:pt idx="2043" formatCode="General">
                  <c:v>0.331407866517551</c:v>
                </c:pt>
                <c:pt idx="2044" formatCode="General">
                  <c:v>0.33316079689246098</c:v>
                </c:pt>
                <c:pt idx="2045" formatCode="General">
                  <c:v>0.33468447106017102</c:v>
                </c:pt>
                <c:pt idx="2046" formatCode="General">
                  <c:v>0.335982003106094</c:v>
                </c:pt>
                <c:pt idx="2047" formatCode="General">
                  <c:v>0.33705672002974901</c:v>
                </c:pt>
                <c:pt idx="2048" formatCode="General">
                  <c:v>0.337912211741423</c:v>
                </c:pt>
                <c:pt idx="2049" formatCode="General">
                  <c:v>0.33855223159122699</c:v>
                </c:pt>
                <c:pt idx="2050" formatCode="General">
                  <c:v>0.338980655122046</c:v>
                </c:pt>
                <c:pt idx="2051" formatCode="General">
                  <c:v>0.33920165654725398</c:v>
                </c:pt>
                <c:pt idx="2052" formatCode="General">
                  <c:v>0.339219520236062</c:v>
                </c:pt>
                <c:pt idx="2053" formatCode="General">
                  <c:v>0.33903864792572902</c:v>
                </c:pt>
                <c:pt idx="2054" formatCode="General">
                  <c:v>0.33866369241873601</c:v>
                </c:pt>
                <c:pt idx="2055" formatCode="General">
                  <c:v>0.33809936043264799</c:v>
                </c:pt>
                <c:pt idx="2056" formatCode="General">
                  <c:v>0.33735036847640598</c:v>
                </c:pt>
                <c:pt idx="2057" formatCode="General">
                  <c:v>0.33642159013363099</c:v>
                </c:pt>
                <c:pt idx="2058" formatCode="General">
                  <c:v>0.33531803761759499</c:v>
                </c:pt>
                <c:pt idx="2059" formatCode="General">
                  <c:v>0.334044672759025</c:v>
                </c:pt>
                <c:pt idx="2060" formatCode="General">
                  <c:v>0.33260649139602699</c:v>
                </c:pt>
                <c:pt idx="2061" formatCode="General">
                  <c:v>0.33100857411276902</c:v>
                </c:pt>
                <c:pt idx="2062" formatCode="General">
                  <c:v>0.32925598960683999</c:v>
                </c:pt>
                <c:pt idx="2063" formatCode="General">
                  <c:v>0.32735379923400498</c:v>
                </c:pt>
                <c:pt idx="2064" formatCode="General">
                  <c:v>0.32530705283266398</c:v>
                </c:pt>
                <c:pt idx="2065" formatCode="General">
                  <c:v>0.32312076826310898</c:v>
                </c:pt>
                <c:pt idx="2066" formatCode="General">
                  <c:v>0.32079992050156803</c:v>
                </c:pt>
                <c:pt idx="2067" formatCode="General">
                  <c:v>0.31834945263023801</c:v>
                </c:pt>
                <c:pt idx="2068" formatCode="General">
                  <c:v>0.31577417439157501</c:v>
                </c:pt>
                <c:pt idx="2069" formatCode="General">
                  <c:v>0.31307888137190898</c:v>
                </c:pt>
                <c:pt idx="2070" formatCode="General">
                  <c:v>0.31026833992588199</c:v>
                </c:pt>
                <c:pt idx="2071" formatCode="General">
                  <c:v>0.307347128705451</c:v>
                </c:pt>
                <c:pt idx="2072" formatCode="General">
                  <c:v>0.30431975193335198</c:v>
                </c:pt>
                <c:pt idx="2073" formatCode="General">
                  <c:v>0.30119066091222502</c:v>
                </c:pt>
                <c:pt idx="2074" formatCode="General">
                  <c:v>0.29796415506149199</c:v>
                </c:pt>
                <c:pt idx="2075" formatCode="General">
                  <c:v>0.29464439203664899</c:v>
                </c:pt>
                <c:pt idx="2076" formatCode="General">
                  <c:v>0.29123546829724301</c:v>
                </c:pt>
                <c:pt idx="2077" formatCode="General">
                  <c:v>0.28774138806284499</c:v>
                </c:pt>
                <c:pt idx="2078" formatCode="General">
                  <c:v>0.284166018016621</c:v>
                </c:pt>
                <c:pt idx="2079" formatCode="General">
                  <c:v>0.28051305163644702</c:v>
                </c:pt>
                <c:pt idx="2080" formatCode="General">
                  <c:v>0.27678608540202398</c:v>
                </c:pt>
                <c:pt idx="2081" formatCode="General">
                  <c:v>0.27298859972317902</c:v>
                </c:pt>
                <c:pt idx="2082" formatCode="General">
                  <c:v>0.26912397794763099</c:v>
                </c:pt>
                <c:pt idx="2083" formatCode="General">
                  <c:v>0.26519547566569401</c:v>
                </c:pt>
                <c:pt idx="2084" formatCode="General">
                  <c:v>0.26120618907975801</c:v>
                </c:pt>
                <c:pt idx="2085" formatCode="General">
                  <c:v>0.257159137491207</c:v>
                </c:pt>
                <c:pt idx="2086" formatCode="General">
                  <c:v>0.25305723950894798</c:v>
                </c:pt>
                <c:pt idx="2087" formatCode="General">
                  <c:v>0.248903280310171</c:v>
                </c:pt>
                <c:pt idx="2088" formatCode="General">
                  <c:v>0.24469993683313801</c:v>
                </c:pt>
                <c:pt idx="2089" formatCode="General">
                  <c:v>0.24044980719452699</c:v>
                </c:pt>
                <c:pt idx="2090" formatCode="General">
                  <c:v>0.23615538406598399</c:v>
                </c:pt>
                <c:pt idx="2091" formatCode="General">
                  <c:v>0.23181908059252099</c:v>
                </c:pt>
                <c:pt idx="2092" formatCode="General">
                  <c:v>0.22744326342646101</c:v>
                </c:pt>
                <c:pt idx="2093" formatCode="General">
                  <c:v>0.223030273591694</c:v>
                </c:pt>
                <c:pt idx="2094" formatCode="General">
                  <c:v>0.218582335377904</c:v>
                </c:pt>
                <c:pt idx="2095" formatCode="General">
                  <c:v>0.21410157124231299</c:v>
                </c:pt>
                <c:pt idx="2096" formatCode="General">
                  <c:v>0.20959009015071201</c:v>
                </c:pt>
                <c:pt idx="2097" formatCode="General">
                  <c:v>0.20505001070086701</c:v>
                </c:pt>
                <c:pt idx="2098" formatCode="General">
                  <c:v>0.20048336686998999</c:v>
                </c:pt>
                <c:pt idx="2099" formatCode="General">
                  <c:v>0.19589212280930501</c:v>
                </c:pt>
                <c:pt idx="2100" formatCode="General">
                  <c:v>0.19127830524238201</c:v>
                </c:pt>
                <c:pt idx="2101" formatCode="General">
                  <c:v>0.186643918520258</c:v>
                </c:pt>
                <c:pt idx="2102" formatCode="General">
                  <c:v>0.181990946067035</c:v>
                </c:pt>
                <c:pt idx="2103" formatCode="General">
                  <c:v>0.17732135907122001</c:v>
                </c:pt>
                <c:pt idx="2104" formatCode="General">
                  <c:v>0.17263707947708601</c:v>
                </c:pt>
                <c:pt idx="2105" formatCode="General">
                  <c:v>0.16794009934232201</c:v>
                </c:pt>
                <c:pt idx="2106" formatCode="General">
                  <c:v>0.163232443754844</c:v>
                </c:pt>
                <c:pt idx="2107" formatCode="General">
                  <c:v>0.15851611506794699</c:v>
                </c:pt>
                <c:pt idx="2108" formatCode="General">
                  <c:v>0.15379314656909099</c:v>
                </c:pt>
                <c:pt idx="2109" formatCode="General">
                  <c:v>0.149065558772245</c:v>
                </c:pt>
                <c:pt idx="2110" formatCode="General">
                  <c:v>0.14433541565924801</c:v>
                </c:pt>
                <c:pt idx="2111" formatCode="General">
                  <c:v>0.139604830080959</c:v>
                </c:pt>
                <c:pt idx="2112" formatCode="General">
                  <c:v>0.134875909550984</c:v>
                </c:pt>
                <c:pt idx="2113" formatCode="General">
                  <c:v>0.13015080769996901</c:v>
                </c:pt>
                <c:pt idx="2114" formatCode="General">
                  <c:v>0.12543173103138899</c:v>
                </c:pt>
                <c:pt idx="2115" formatCode="General">
                  <c:v>0.120720929612705</c:v>
                </c:pt>
                <c:pt idx="2116" formatCode="General">
                  <c:v>0.11602063811435701</c:v>
                </c:pt>
                <c:pt idx="2117" formatCode="General">
                  <c:v>0.111333119748191</c:v>
                </c:pt>
                <c:pt idx="2118" formatCode="General">
                  <c:v>0.106660670104316</c:v>
                </c:pt>
                <c:pt idx="2119" formatCode="General">
                  <c:v>0.102005614427758</c:v>
                </c:pt>
                <c:pt idx="2120" formatCode="General">
                  <c:v>9.7370352415146896E-2</c:v>
                </c:pt>
                <c:pt idx="2121" formatCode="General">
                  <c:v>9.2757235106609007E-2</c:v>
                </c:pt>
                <c:pt idx="2122" formatCode="General">
                  <c:v>8.8168550567398196E-2</c:v>
                </c:pt>
                <c:pt idx="2123" formatCode="General">
                  <c:v>8.36066352103748E-2</c:v>
                </c:pt>
                <c:pt idx="2124" formatCode="General">
                  <c:v>7.9073880149914594E-2</c:v>
                </c:pt>
                <c:pt idx="2125" formatCode="General">
                  <c:v>7.4572664091270904E-2</c:v>
                </c:pt>
                <c:pt idx="2126" formatCode="General">
                  <c:v>7.0105338462674097E-2</c:v>
                </c:pt>
                <c:pt idx="2127" formatCode="General">
                  <c:v>6.5674217710958299E-2</c:v>
                </c:pt>
                <c:pt idx="2128" formatCode="General">
                  <c:v>6.12815668435936E-2</c:v>
                </c:pt>
                <c:pt idx="2129" formatCode="General">
                  <c:v>5.69295515527918E-2</c:v>
                </c:pt>
                <c:pt idx="2130" formatCode="General">
                  <c:v>5.2620390821209499E-2</c:v>
                </c:pt>
                <c:pt idx="2131" formatCode="General">
                  <c:v>4.8356206622229302E-2</c:v>
                </c:pt>
                <c:pt idx="2132" formatCode="General">
                  <c:v>4.4139054735658302E-2</c:v>
                </c:pt>
                <c:pt idx="2133" formatCode="General">
                  <c:v>3.9970931376789601E-2</c:v>
                </c:pt>
                <c:pt idx="2134" formatCode="General">
                  <c:v>3.5853713633490603E-2</c:v>
                </c:pt>
                <c:pt idx="2135" formatCode="General">
                  <c:v>3.1789214213914598E-2</c:v>
                </c:pt>
                <c:pt idx="2136" formatCode="General">
                  <c:v>2.7779134927808199E-2</c:v>
                </c:pt>
                <c:pt idx="2137" formatCode="General">
                  <c:v>2.3825118333898599E-2</c:v>
                </c:pt>
                <c:pt idx="2138" formatCode="General">
                  <c:v>1.9928639613266502E-2</c:v>
                </c:pt>
                <c:pt idx="2139" formatCode="General">
                  <c:v>1.6091006219292901E-2</c:v>
                </c:pt>
                <c:pt idx="2140" formatCode="General">
                  <c:v>1.23134283311204E-2</c:v>
                </c:pt>
                <c:pt idx="2141" formatCode="General">
                  <c:v>8.59703267302004E-3</c:v>
                </c:pt>
                <c:pt idx="2142" formatCode="General">
                  <c:v>4.9427630281253E-3</c:v>
                </c:pt>
                <c:pt idx="2143" formatCode="General">
                  <c:v>1.35142999854433E-3</c:v>
                </c:pt>
                <c:pt idx="2144" formatCode="General">
                  <c:v>-2.1763776743591499E-3</c:v>
                </c:pt>
                <c:pt idx="2145" formatCode="General">
                  <c:v>-5.6402242103012097E-3</c:v>
                </c:pt>
                <c:pt idx="2146" formatCode="General">
                  <c:v>-9.0397540991501695E-3</c:v>
                </c:pt>
                <c:pt idx="2147" formatCode="General">
                  <c:v>-1.2374890492731799E-2</c:v>
                </c:pt>
                <c:pt idx="2148" formatCode="General">
                  <c:v>-1.56457206993172E-2</c:v>
                </c:pt>
                <c:pt idx="2149" formatCode="General">
                  <c:v>-1.88524554697087E-2</c:v>
                </c:pt>
                <c:pt idx="2150" formatCode="General">
                  <c:v>-2.1995471055889001E-2</c:v>
                </c:pt>
                <c:pt idx="2151" formatCode="General">
                  <c:v>-2.5075399051395199E-2</c:v>
                </c:pt>
                <c:pt idx="2152" formatCode="General">
                  <c:v>-2.80930505401864E-2</c:v>
                </c:pt>
                <c:pt idx="2153" formatCode="General">
                  <c:v>-3.10493492409093E-2</c:v>
                </c:pt>
                <c:pt idx="2154" formatCode="General">
                  <c:v>-3.3945456873513698E-2</c:v>
                </c:pt>
                <c:pt idx="2155" formatCode="General">
                  <c:v>-3.6782701050348997E-2</c:v>
                </c:pt>
                <c:pt idx="2156" formatCode="General">
                  <c:v>-3.9562577762252603E-2</c:v>
                </c:pt>
                <c:pt idx="2157" formatCode="General">
                  <c:v>-4.2286759096809699E-2</c:v>
                </c:pt>
                <c:pt idx="2158" formatCode="General">
                  <c:v>-4.49570564967662E-2</c:v>
                </c:pt>
                <c:pt idx="2159" formatCode="General">
                  <c:v>-4.7575462376658398E-2</c:v>
                </c:pt>
                <c:pt idx="2160" formatCode="General">
                  <c:v>-5.0144109016579001E-2</c:v>
                </c:pt>
                <c:pt idx="2161" formatCode="General">
                  <c:v>-5.2665261433464998E-2</c:v>
                </c:pt>
                <c:pt idx="2162" formatCode="General">
                  <c:v>-5.5141339826846103E-2</c:v>
                </c:pt>
                <c:pt idx="2163" formatCode="General">
                  <c:v>-5.7574844886151499E-2</c:v>
                </c:pt>
                <c:pt idx="2164" formatCode="General">
                  <c:v>-5.9968483804663499E-2</c:v>
                </c:pt>
                <c:pt idx="2165" formatCode="General">
                  <c:v>-6.23250386977462E-2</c:v>
                </c:pt>
                <c:pt idx="2166" formatCode="General">
                  <c:v>-6.4647322865202098E-2</c:v>
                </c:pt>
                <c:pt idx="2167" formatCode="General">
                  <c:v>-6.6938268900253298E-2</c:v>
                </c:pt>
                <c:pt idx="2168" formatCode="General">
                  <c:v>-6.9200904871895494E-2</c:v>
                </c:pt>
                <c:pt idx="2169" formatCode="General">
                  <c:v>-7.1438271533071099E-2</c:v>
                </c:pt>
                <c:pt idx="2170" formatCode="General">
                  <c:v>-7.3653448024813398E-2</c:v>
                </c:pt>
                <c:pt idx="2171" formatCode="General">
                  <c:v>-7.5849590733084504E-2</c:v>
                </c:pt>
                <c:pt idx="2172" formatCode="General">
                  <c:v>-7.8029860140491306E-2</c:v>
                </c:pt>
                <c:pt idx="2173" formatCode="General">
                  <c:v>-8.0197446831902594E-2</c:v>
                </c:pt>
                <c:pt idx="2174" formatCode="General">
                  <c:v>-8.2355496434749806E-2</c:v>
                </c:pt>
                <c:pt idx="2175" formatCode="General">
                  <c:v>-8.4507088488588095E-2</c:v>
                </c:pt>
                <c:pt idx="2176" formatCode="General">
                  <c:v>-8.6655298873756406E-2</c:v>
                </c:pt>
                <c:pt idx="2177" formatCode="General">
                  <c:v>-8.8803315432319896E-2</c:v>
                </c:pt>
                <c:pt idx="2178" formatCode="General">
                  <c:v>-9.0953834154892901E-2</c:v>
                </c:pt>
                <c:pt idx="2179" formatCode="General">
                  <c:v>-9.3109456758791204E-2</c:v>
                </c:pt>
                <c:pt idx="2180" formatCode="General">
                  <c:v>-9.5272972938702405E-2</c:v>
                </c:pt>
                <c:pt idx="2181" formatCode="General">
                  <c:v>-9.7447027207407499E-2</c:v>
                </c:pt>
                <c:pt idx="2182" formatCode="General">
                  <c:v>-9.9634571080794904E-2</c:v>
                </c:pt>
                <c:pt idx="2183" formatCode="General">
                  <c:v>-0.10183779043651101</c:v>
                </c:pt>
                <c:pt idx="2184" formatCode="General">
                  <c:v>-0.104058590382361</c:v>
                </c:pt>
                <c:pt idx="2185" formatCode="General">
                  <c:v>-0.10629919549972699</c:v>
                </c:pt>
                <c:pt idx="2186" formatCode="General">
                  <c:v>-0.108561148445945</c:v>
                </c:pt>
                <c:pt idx="2187" formatCode="General">
                  <c:v>-0.110846330200881</c:v>
                </c:pt>
                <c:pt idx="2188" formatCode="General">
                  <c:v>-0.113156497130561</c:v>
                </c:pt>
                <c:pt idx="2189" formatCode="General">
                  <c:v>-0.115492657207207</c:v>
                </c:pt>
                <c:pt idx="2190" formatCode="General">
                  <c:v>-0.11785562747709701</c:v>
                </c:pt>
                <c:pt idx="2191" formatCode="General">
                  <c:v>-0.120246136573587</c:v>
                </c:pt>
                <c:pt idx="2192" formatCode="General">
                  <c:v>-0.122664826353704</c:v>
                </c:pt>
                <c:pt idx="2193" formatCode="General">
                  <c:v>-0.125111740183769</c:v>
                </c:pt>
                <c:pt idx="2194" formatCode="General">
                  <c:v>-0.12758689002828499</c:v>
                </c:pt>
                <c:pt idx="2195" formatCode="General">
                  <c:v>-0.130090335278122</c:v>
                </c:pt>
                <c:pt idx="2196" formatCode="General">
                  <c:v>-0.13262168336517099</c:v>
                </c:pt>
                <c:pt idx="2197" formatCode="General">
                  <c:v>-0.13518054227443199</c:v>
                </c:pt>
                <c:pt idx="2198" formatCode="General">
                  <c:v>-0.13776555402291199</c:v>
                </c:pt>
                <c:pt idx="2199" formatCode="General">
                  <c:v>-0.14037546791649</c:v>
                </c:pt>
                <c:pt idx="2200" formatCode="General">
                  <c:v>-0.14300922692495599</c:v>
                </c:pt>
                <c:pt idx="2201" formatCode="General">
                  <c:v>-0.14566434947513701</c:v>
                </c:pt>
                <c:pt idx="2202" formatCode="General">
                  <c:v>-0.148338574053066</c:v>
                </c:pt>
                <c:pt idx="2203" formatCode="General">
                  <c:v>-0.15103011727157301</c:v>
                </c:pt>
                <c:pt idx="2204" formatCode="General">
                  <c:v>-0.153737035759517</c:v>
                </c:pt>
                <c:pt idx="2205" formatCode="General">
                  <c:v>-0.156456101076552</c:v>
                </c:pt>
                <c:pt idx="2206" formatCode="General">
                  <c:v>-0.159183924012408</c:v>
                </c:pt>
                <c:pt idx="2207" formatCode="General">
                  <c:v>-0.16191770170420999</c:v>
                </c:pt>
                <c:pt idx="2208" formatCode="General">
                  <c:v>-0.16465421066222199</c:v>
                </c:pt>
                <c:pt idx="2209" formatCode="General">
                  <c:v>-0.16739026936940801</c:v>
                </c:pt>
                <c:pt idx="2210" formatCode="General">
                  <c:v>-0.17012219548344201</c:v>
                </c:pt>
                <c:pt idx="2211" formatCode="General">
                  <c:v>-0.172845332354845</c:v>
                </c:pt>
                <c:pt idx="2212" formatCode="General">
                  <c:v>-0.17555571981322399</c:v>
                </c:pt>
                <c:pt idx="2213" formatCode="General">
                  <c:v>-0.17824922647063299</c:v>
                </c:pt>
                <c:pt idx="2214" formatCode="General">
                  <c:v>-0.18092148256205201</c:v>
                </c:pt>
                <c:pt idx="2215" formatCode="General">
                  <c:v>-0.183568399751602</c:v>
                </c:pt>
                <c:pt idx="2216" formatCode="General">
                  <c:v>-0.18618461830854899</c:v>
                </c:pt>
                <c:pt idx="2217" formatCode="General">
                  <c:v>-0.18876519632036101</c:v>
                </c:pt>
                <c:pt idx="2218" formatCode="General">
                  <c:v>-0.191306298167192</c:v>
                </c:pt>
                <c:pt idx="2219" formatCode="General">
                  <c:v>-0.193803035119858</c:v>
                </c:pt>
                <c:pt idx="2220" formatCode="General">
                  <c:v>-0.19625035413334899</c:v>
                </c:pt>
                <c:pt idx="2221" formatCode="General">
                  <c:v>-0.19864325336181299</c:v>
                </c:pt>
                <c:pt idx="2222" formatCode="General">
                  <c:v>-0.20097684816740999</c:v>
                </c:pt>
                <c:pt idx="2223" formatCode="General">
                  <c:v>-0.203246893017067</c:v>
                </c:pt>
                <c:pt idx="2224" formatCode="General">
                  <c:v>-0.20544815621316301</c:v>
                </c:pt>
                <c:pt idx="2225" formatCode="General">
                  <c:v>-0.207575471920427</c:v>
                </c:pt>
                <c:pt idx="2226" formatCode="General">
                  <c:v>-0.20962447454841401</c:v>
                </c:pt>
                <c:pt idx="2227" formatCode="General">
                  <c:v>-0.211591063180361</c:v>
                </c:pt>
                <c:pt idx="2228" formatCode="General">
                  <c:v>-0.21347072405032999</c:v>
                </c:pt>
                <c:pt idx="2229" formatCode="General">
                  <c:v>-0.21525849344342099</c:v>
                </c:pt>
                <c:pt idx="2230" formatCode="General">
                  <c:v>-0.216949616733251</c:v>
                </c:pt>
                <c:pt idx="2231" formatCode="General">
                  <c:v>-0.21854021031672</c:v>
                </c:pt>
                <c:pt idx="2232" formatCode="General">
                  <c:v>-0.22002670976295799</c:v>
                </c:pt>
                <c:pt idx="2233" formatCode="General">
                  <c:v>-0.221405235218784</c:v>
                </c:pt>
                <c:pt idx="2234" formatCode="General">
                  <c:v>-0.22267208924666501</c:v>
                </c:pt>
                <c:pt idx="2235" formatCode="General">
                  <c:v>-0.22382382559161301</c:v>
                </c:pt>
                <c:pt idx="2236" formatCode="General">
                  <c:v>-0.22485723404358199</c:v>
                </c:pt>
                <c:pt idx="2237" formatCode="General">
                  <c:v>-0.22576933590109899</c:v>
                </c:pt>
                <c:pt idx="2238" formatCode="General">
                  <c:v>-0.22655735532755</c:v>
                </c:pt>
                <c:pt idx="2239" formatCode="General">
                  <c:v>-0.227218703883383</c:v>
                </c:pt>
                <c:pt idx="2240" formatCode="General">
                  <c:v>-0.227751003636635</c:v>
                </c:pt>
                <c:pt idx="2241" formatCode="General">
                  <c:v>-0.22815255843099599</c:v>
                </c:pt>
                <c:pt idx="2242" formatCode="General">
                  <c:v>-0.22842124874048</c:v>
                </c:pt>
                <c:pt idx="2243" formatCode="General">
                  <c:v>-0.22855497512150399</c:v>
                </c:pt>
                <c:pt idx="2244" formatCode="General">
                  <c:v>-0.228552330376804</c:v>
                </c:pt>
                <c:pt idx="2245" formatCode="General">
                  <c:v>-0.22841259023624999</c:v>
                </c:pt>
                <c:pt idx="2246" formatCode="General">
                  <c:v>-0.228135040379944</c:v>
                </c:pt>
                <c:pt idx="2247" formatCode="General">
                  <c:v>-0.22771838264605099</c:v>
                </c:pt>
                <c:pt idx="2248" formatCode="General">
                  <c:v>-0.22716237466959999</c:v>
                </c:pt>
                <c:pt idx="2249" formatCode="General">
                  <c:v>-0.22646738549192899</c:v>
                </c:pt>
                <c:pt idx="2250" formatCode="General">
                  <c:v>-0.22563366481710301</c:v>
                </c:pt>
                <c:pt idx="2251" formatCode="General">
                  <c:v>-0.224661262115886</c:v>
                </c:pt>
                <c:pt idx="2252" formatCode="General">
                  <c:v>-0.22355061820328101</c:v>
                </c:pt>
                <c:pt idx="2253" formatCode="General">
                  <c:v>-0.22230311494716901</c:v>
                </c:pt>
                <c:pt idx="2254" formatCode="General">
                  <c:v>-0.220919961061431</c:v>
                </c:pt>
                <c:pt idx="2255" formatCode="General">
                  <c:v>-0.219402573557751</c:v>
                </c:pt>
                <c:pt idx="2256" formatCode="General">
                  <c:v>-0.21775254858123699</c:v>
                </c:pt>
                <c:pt idx="2257" formatCode="General">
                  <c:v>-0.215971102771298</c:v>
                </c:pt>
                <c:pt idx="2258" formatCode="General">
                  <c:v>-0.214060166888839</c:v>
                </c:pt>
                <c:pt idx="2259" formatCode="General">
                  <c:v>-0.21202246624516799</c:v>
                </c:pt>
                <c:pt idx="2260" formatCode="General">
                  <c:v>-0.209860820930072</c:v>
                </c:pt>
                <c:pt idx="2261" formatCode="General">
                  <c:v>-0.20757745465718899</c:v>
                </c:pt>
                <c:pt idx="2262" formatCode="General">
                  <c:v>-0.20517455500805901</c:v>
                </c:pt>
                <c:pt idx="2263" formatCode="General">
                  <c:v>-0.20265542415093099</c:v>
                </c:pt>
                <c:pt idx="2264" formatCode="General">
                  <c:v>-0.20002335310771599</c:v>
                </c:pt>
                <c:pt idx="2265" formatCode="General">
                  <c:v>-0.19728091655975399</c:v>
                </c:pt>
                <c:pt idx="2266" formatCode="General">
                  <c:v>-0.194431111381795</c:v>
                </c:pt>
                <c:pt idx="2267" formatCode="General">
                  <c:v>-0.191477929710028</c:v>
                </c:pt>
                <c:pt idx="2268" formatCode="General">
                  <c:v>-0.188424668016407</c:v>
                </c:pt>
                <c:pt idx="2269" formatCode="General">
                  <c:v>-0.185274338872154</c:v>
                </c:pt>
                <c:pt idx="2270" formatCode="General">
                  <c:v>-0.18203083525267</c:v>
                </c:pt>
                <c:pt idx="2271" formatCode="General">
                  <c:v>-0.17869785256508</c:v>
                </c:pt>
                <c:pt idx="2272" formatCode="General">
                  <c:v>-0.17527876819442201</c:v>
                </c:pt>
                <c:pt idx="2273" formatCode="General">
                  <c:v>-0.17177721064846499</c:v>
                </c:pt>
                <c:pt idx="2274" formatCode="General">
                  <c:v>-0.168197136871893</c:v>
                </c:pt>
                <c:pt idx="2275" formatCode="General">
                  <c:v>-0.16454276056832901</c:v>
                </c:pt>
                <c:pt idx="2276" formatCode="General">
                  <c:v>-0.160817874420014</c:v>
                </c:pt>
                <c:pt idx="2277" formatCode="General">
                  <c:v>-0.15702528567124699</c:v>
                </c:pt>
                <c:pt idx="2278" formatCode="General">
                  <c:v>-0.153168541040547</c:v>
                </c:pt>
                <c:pt idx="2279" formatCode="General">
                  <c:v>-0.14925202896437101</c:v>
                </c:pt>
                <c:pt idx="2280" formatCode="General">
                  <c:v>-0.14527922793711301</c:v>
                </c:pt>
                <c:pt idx="2281" formatCode="General">
                  <c:v>-0.141253157793921</c:v>
                </c:pt>
                <c:pt idx="2282" formatCode="General">
                  <c:v>-0.13717761275514201</c:v>
                </c:pt>
                <c:pt idx="2283" formatCode="General">
                  <c:v>-0.133056623873505</c:v>
                </c:pt>
                <c:pt idx="2284" formatCode="General">
                  <c:v>-0.128893227309826</c:v>
                </c:pt>
                <c:pt idx="2285" formatCode="General">
                  <c:v>-0.124689996512463</c:v>
                </c:pt>
                <c:pt idx="2286" formatCode="General">
                  <c:v>-0.12045029662185799</c:v>
                </c:pt>
                <c:pt idx="2287" formatCode="General">
                  <c:v>-0.11617782546903201</c:v>
                </c:pt>
                <c:pt idx="2288" formatCode="General">
                  <c:v>-0.11187588920347601</c:v>
                </c:pt>
                <c:pt idx="2289" formatCode="General">
                  <c:v>-0.107546820280673</c:v>
                </c:pt>
                <c:pt idx="2290" formatCode="General">
                  <c:v>-0.103193151636987</c:v>
                </c:pt>
                <c:pt idx="2291" formatCode="General">
                  <c:v>-9.8818324422418793E-2</c:v>
                </c:pt>
                <c:pt idx="2292" formatCode="General">
                  <c:v>-9.4425528459753896E-2</c:v>
                </c:pt>
                <c:pt idx="2293" formatCode="General">
                  <c:v>-9.0017001662385507E-2</c:v>
                </c:pt>
                <c:pt idx="2294" formatCode="General">
                  <c:v>-8.5594647770984494E-2</c:v>
                </c:pt>
                <c:pt idx="2295" formatCode="General">
                  <c:v>-8.1161250700912194E-2</c:v>
                </c:pt>
                <c:pt idx="2296" formatCode="General">
                  <c:v>-7.6719415399505303E-2</c:v>
                </c:pt>
                <c:pt idx="2297" formatCode="General">
                  <c:v>-7.2270989018297802E-2</c:v>
                </c:pt>
                <c:pt idx="2298" formatCode="General">
                  <c:v>-6.7818635257334503E-2</c:v>
                </c:pt>
                <c:pt idx="2299" formatCode="General">
                  <c:v>-6.3364355915569701E-2</c:v>
                </c:pt>
                <c:pt idx="2300" formatCode="General">
                  <c:v>-5.8909894991128801E-2</c:v>
                </c:pt>
                <c:pt idx="2301" formatCode="General">
                  <c:v>-5.4457368116068702E-2</c:v>
                </c:pt>
                <c:pt idx="2302" formatCode="General">
                  <c:v>-5.0008294836081803E-2</c:v>
                </c:pt>
                <c:pt idx="2303" formatCode="General">
                  <c:v>-4.5565137037173999E-2</c:v>
                </c:pt>
                <c:pt idx="2304" formatCode="General">
                  <c:v>-4.1129740992066399E-2</c:v>
                </c:pt>
                <c:pt idx="2305" formatCode="General">
                  <c:v>-3.6703201049469003E-2</c:v>
                </c:pt>
                <c:pt idx="2306" formatCode="General">
                  <c:v>-3.22870943625665E-2</c:v>
                </c:pt>
                <c:pt idx="2307" formatCode="General">
                  <c:v>-2.7883551457473101E-2</c:v>
                </c:pt>
                <c:pt idx="2308" formatCode="General">
                  <c:v>-2.3494149839005E-2</c:v>
                </c:pt>
                <c:pt idx="2309" formatCode="General">
                  <c:v>-1.9120334926586401E-2</c:v>
                </c:pt>
                <c:pt idx="2310" formatCode="General">
                  <c:v>-1.4763532895928799E-2</c:v>
                </c:pt>
                <c:pt idx="2311" formatCode="General">
                  <c:v>-1.04251336702168E-2</c:v>
                </c:pt>
                <c:pt idx="2312" formatCode="General">
                  <c:v>-6.10654454207709E-3</c:v>
                </c:pt>
                <c:pt idx="2313" formatCode="General">
                  <c:v>-1.8092299444928701E-3</c:v>
                </c:pt>
                <c:pt idx="2314" formatCode="General">
                  <c:v>2.4648071904252999E-3</c:v>
                </c:pt>
                <c:pt idx="2315" formatCode="General">
                  <c:v>6.7146686829229604E-3</c:v>
                </c:pt>
                <c:pt idx="2316" formatCode="General">
                  <c:v>1.0939479888356101E-2</c:v>
                </c:pt>
                <c:pt idx="2317" formatCode="General">
                  <c:v>1.5137170454782099E-2</c:v>
                </c:pt>
                <c:pt idx="2318" formatCode="General">
                  <c:v>1.93060952450234E-2</c:v>
                </c:pt>
                <c:pt idx="2319" formatCode="General">
                  <c:v>2.3445184014882402E-2</c:v>
                </c:pt>
                <c:pt idx="2320" formatCode="General">
                  <c:v>2.7552846577966E-2</c:v>
                </c:pt>
                <c:pt idx="2321" formatCode="General">
                  <c:v>3.1627971486038103E-2</c:v>
                </c:pt>
                <c:pt idx="2322" formatCode="General">
                  <c:v>3.5669421509512703E-2</c:v>
                </c:pt>
                <c:pt idx="2323" formatCode="General">
                  <c:v>3.9675385768622597E-2</c:v>
                </c:pt>
                <c:pt idx="2324" formatCode="General">
                  <c:v>4.3643956037702401E-2</c:v>
                </c:pt>
                <c:pt idx="2325" formatCode="General">
                  <c:v>4.75737603023152E-2</c:v>
                </c:pt>
                <c:pt idx="2326" formatCode="General">
                  <c:v>5.1463474658381601E-2</c:v>
                </c:pt>
                <c:pt idx="2327" formatCode="General">
                  <c:v>5.5311739764064699E-2</c:v>
                </c:pt>
                <c:pt idx="2328" formatCode="General">
                  <c:v>5.9117113581433602E-2</c:v>
                </c:pt>
                <c:pt idx="2329" formatCode="General">
                  <c:v>6.2877558822266394E-2</c:v>
                </c:pt>
                <c:pt idx="2330" formatCode="General">
                  <c:v>6.6591586808557299E-2</c:v>
                </c:pt>
                <c:pt idx="2331" formatCode="General">
                  <c:v>7.0258270167553899E-2</c:v>
                </c:pt>
                <c:pt idx="2332" formatCode="General">
                  <c:v>7.3875610713312598E-2</c:v>
                </c:pt>
                <c:pt idx="2333" formatCode="General">
                  <c:v>7.7442029447473401E-2</c:v>
                </c:pt>
                <c:pt idx="2334" formatCode="General">
                  <c:v>8.0956044150159806E-2</c:v>
                </c:pt>
                <c:pt idx="2335" formatCode="General">
                  <c:v>8.4416162210460097E-2</c:v>
                </c:pt>
                <c:pt idx="2336" formatCode="General">
                  <c:v>8.7820878982101905E-2</c:v>
                </c:pt>
                <c:pt idx="2337" formatCode="General">
                  <c:v>9.1168196072341307E-2</c:v>
                </c:pt>
                <c:pt idx="2338" formatCode="General">
                  <c:v>9.4457237189492005E-2</c:v>
                </c:pt>
                <c:pt idx="2339" formatCode="General">
                  <c:v>9.7686668085969902E-2</c:v>
                </c:pt>
                <c:pt idx="2340" formatCode="General">
                  <c:v>0.10085456877090899</c:v>
                </c:pt>
                <c:pt idx="2341" formatCode="General">
                  <c:v>0.103959576570662</c:v>
                </c:pt>
                <c:pt idx="2342" formatCode="General">
                  <c:v>0.107000465472585</c:v>
                </c:pt>
                <c:pt idx="2343" formatCode="General">
                  <c:v>0.10997606826519001</c:v>
                </c:pt>
                <c:pt idx="2344" formatCode="General">
                  <c:v>0.112885230909541</c:v>
                </c:pt>
                <c:pt idx="2345" formatCode="General">
                  <c:v>0.11572629780391699</c:v>
                </c:pt>
                <c:pt idx="2346" formatCode="General">
                  <c:v>0.11849819018124801</c:v>
                </c:pt>
                <c:pt idx="2347" formatCode="General">
                  <c:v>0.121199918376906</c:v>
                </c:pt>
                <c:pt idx="2348" formatCode="General">
                  <c:v>0.12383000499702</c:v>
                </c:pt>
                <c:pt idx="2349" formatCode="General">
                  <c:v>0.12638755865856699</c:v>
                </c:pt>
                <c:pt idx="2350" formatCode="General">
                  <c:v>0.12887184149193701</c:v>
                </c:pt>
                <c:pt idx="2351" formatCode="General">
                  <c:v>0.13128217980923601</c:v>
                </c:pt>
                <c:pt idx="2352" formatCode="General">
                  <c:v>0.13361790782139699</c:v>
                </c:pt>
                <c:pt idx="2353" formatCode="General">
                  <c:v>0.135877843444245</c:v>
                </c:pt>
                <c:pt idx="2354" formatCode="General">
                  <c:v>0.13806141858954399</c:v>
                </c:pt>
                <c:pt idx="2355" formatCode="General">
                  <c:v>0.14016867707269101</c:v>
                </c:pt>
                <c:pt idx="2356" formatCode="General">
                  <c:v>0.14219862719499801</c:v>
                </c:pt>
                <c:pt idx="2357" formatCode="General">
                  <c:v>0.144150776463283</c:v>
                </c:pt>
                <c:pt idx="2358" formatCode="General">
                  <c:v>0.146025286711298</c:v>
                </c:pt>
                <c:pt idx="2359" formatCode="General">
                  <c:v>0.147821847566179</c:v>
                </c:pt>
                <c:pt idx="2360" formatCode="General">
                  <c:v>0.14954061891651901</c:v>
                </c:pt>
                <c:pt idx="2361" formatCode="General">
                  <c:v>0.15118120228047199</c:v>
                </c:pt>
                <c:pt idx="2362" formatCode="General">
                  <c:v>0.15274318314237201</c:v>
                </c:pt>
                <c:pt idx="2363" formatCode="General">
                  <c:v>0.15422725692119199</c:v>
                </c:pt>
                <c:pt idx="2364" formatCode="General">
                  <c:v>0.155633640769719</c:v>
                </c:pt>
                <c:pt idx="2365" formatCode="General">
                  <c:v>0.156962457537172</c:v>
                </c:pt>
                <c:pt idx="2366" formatCode="General">
                  <c:v>0.15821430718874499</c:v>
                </c:pt>
                <c:pt idx="2367" formatCode="General">
                  <c:v>0.15938921704339301</c:v>
                </c:pt>
                <c:pt idx="2368" formatCode="General">
                  <c:v>0.1604876917093</c:v>
                </c:pt>
                <c:pt idx="2369" formatCode="General">
                  <c:v>0.16151075568075399</c:v>
                </c:pt>
                <c:pt idx="2370" formatCode="General">
                  <c:v>0.16245879024874399</c:v>
                </c:pt>
                <c:pt idx="2371" formatCode="General">
                  <c:v>0.163332001797202</c:v>
                </c:pt>
                <c:pt idx="2372" formatCode="General">
                  <c:v>0.16413110678459</c:v>
                </c:pt>
                <c:pt idx="2373" formatCode="General">
                  <c:v>0.164857297840487</c:v>
                </c:pt>
                <c:pt idx="2374" formatCode="General">
                  <c:v>0.16551109919831999</c:v>
                </c:pt>
                <c:pt idx="2375" formatCode="General">
                  <c:v>0.16609287880557599</c:v>
                </c:pt>
                <c:pt idx="2376" formatCode="General">
                  <c:v>0.16660398637572399</c:v>
                </c:pt>
                <c:pt idx="2377" formatCode="General">
                  <c:v>0.16704514747966201</c:v>
                </c:pt>
                <c:pt idx="2378" formatCode="General">
                  <c:v>0.16741681147457699</c:v>
                </c:pt>
                <c:pt idx="2379" formatCode="General">
                  <c:v>0.167719283707152</c:v>
                </c:pt>
                <c:pt idx="2380" formatCode="General">
                  <c:v>0.16795332646703001</c:v>
                </c:pt>
                <c:pt idx="2381" formatCode="General">
                  <c:v>0.168120171116938</c:v>
                </c:pt>
                <c:pt idx="2382" formatCode="General">
                  <c:v>0.16822034786684201</c:v>
                </c:pt>
                <c:pt idx="2383" formatCode="General">
                  <c:v>0.168254124030395</c:v>
                </c:pt>
                <c:pt idx="2384" formatCode="General">
                  <c:v>0.16822163160305301</c:v>
                </c:pt>
                <c:pt idx="2385" formatCode="General">
                  <c:v>0.168123437773949</c:v>
                </c:pt>
                <c:pt idx="2386" formatCode="General">
                  <c:v>0.16796005644963199</c:v>
                </c:pt>
                <c:pt idx="2387" formatCode="General">
                  <c:v>0.167731868967117</c:v>
                </c:pt>
                <c:pt idx="2388" formatCode="General">
                  <c:v>0.16743908515228201</c:v>
                </c:pt>
                <c:pt idx="2389" formatCode="General">
                  <c:v>0.16708124243282299</c:v>
                </c:pt>
                <c:pt idx="2390" formatCode="General">
                  <c:v>0.16665836392650701</c:v>
                </c:pt>
                <c:pt idx="2391" formatCode="General">
                  <c:v>0.166171046949114</c:v>
                </c:pt>
                <c:pt idx="2392" formatCode="General">
                  <c:v>0.16561927977760499</c:v>
                </c:pt>
                <c:pt idx="2393" formatCode="General">
                  <c:v>0.16500233065386699</c:v>
                </c:pt>
                <c:pt idx="2394" formatCode="General">
                  <c:v>0.164319419559005</c:v>
                </c:pt>
                <c:pt idx="2395" formatCode="General">
                  <c:v>0.163570384880908</c:v>
                </c:pt>
                <c:pt idx="2396" formatCode="General">
                  <c:v>0.16275510291053</c:v>
                </c:pt>
                <c:pt idx="2397" formatCode="General">
                  <c:v>0.16187232157134299</c:v>
                </c:pt>
                <c:pt idx="2398" formatCode="General">
                  <c:v>0.16092077555151901</c:v>
                </c:pt>
                <c:pt idx="2399" formatCode="General">
                  <c:v>0.159899945721278</c:v>
                </c:pt>
                <c:pt idx="2400" formatCode="General">
                  <c:v>0.158809471491102</c:v>
                </c:pt>
                <c:pt idx="2401" formatCode="General">
                  <c:v>0.15764794715132999</c:v>
                </c:pt>
                <c:pt idx="2402" formatCode="General">
                  <c:v>0.15641346580181101</c:v>
                </c:pt>
                <c:pt idx="2403" formatCode="General">
                  <c:v>0.155104904176155</c:v>
                </c:pt>
                <c:pt idx="2404" formatCode="General">
                  <c:v>0.15372141606704401</c:v>
                </c:pt>
                <c:pt idx="2405" formatCode="General">
                  <c:v>0.15226124530993601</c:v>
                </c:pt>
                <c:pt idx="2406" formatCode="General">
                  <c:v>0.150722279389117</c:v>
                </c:pt>
                <c:pt idx="2407" formatCode="General">
                  <c:v>0.14910327725856301</c:v>
                </c:pt>
                <c:pt idx="2408" formatCode="General">
                  <c:v>0.147402807463972</c:v>
                </c:pt>
                <c:pt idx="2409" formatCode="General">
                  <c:v>0.14561862609217799</c:v>
                </c:pt>
                <c:pt idx="2410" formatCode="General">
                  <c:v>0.143748818797134</c:v>
                </c:pt>
                <c:pt idx="2411" formatCode="General">
                  <c:v>0.14179195860457799</c:v>
                </c:pt>
                <c:pt idx="2412" formatCode="General">
                  <c:v>0.139746472874657</c:v>
                </c:pt>
                <c:pt idx="2413" formatCode="General">
                  <c:v>0.13761010030024401</c:v>
                </c:pt>
                <c:pt idx="2414" formatCode="General">
                  <c:v>0.13538095356142901</c:v>
                </c:pt>
                <c:pt idx="2415" formatCode="General">
                  <c:v>0.13305713720495099</c:v>
                </c:pt>
                <c:pt idx="2416" formatCode="General">
                  <c:v>0.13063672068705101</c:v>
                </c:pt>
                <c:pt idx="2417" formatCode="General">
                  <c:v>0.12811829454582199</c:v>
                </c:pt>
                <c:pt idx="2418" formatCode="General">
                  <c:v>0.125499941194613</c:v>
                </c:pt>
                <c:pt idx="2419" formatCode="General">
                  <c:v>0.12278025874531499</c:v>
                </c:pt>
                <c:pt idx="2420" formatCode="General">
                  <c:v>0.119957922086977</c:v>
                </c:pt>
                <c:pt idx="2421" formatCode="General">
                  <c:v>0.117031608520296</c:v>
                </c:pt>
                <c:pt idx="2422" formatCode="General">
                  <c:v>0.114000001258344</c:v>
                </c:pt>
                <c:pt idx="2423" formatCode="General">
                  <c:v>0.110861837193</c:v>
                </c:pt>
                <c:pt idx="2424" formatCode="General">
                  <c:v>0.107616406989233</c:v>
                </c:pt>
                <c:pt idx="2425" formatCode="General">
                  <c:v>0.104262541224313</c:v>
                </c:pt>
                <c:pt idx="2426" formatCode="General">
                  <c:v>0.100799578211163</c:v>
                </c:pt>
                <c:pt idx="2427" formatCode="General">
                  <c:v>9.7226942192457005E-2</c:v>
                </c:pt>
                <c:pt idx="2428" formatCode="General">
                  <c:v>9.3544135944871501E-2</c:v>
                </c:pt>
                <c:pt idx="2429" formatCode="General">
                  <c:v>8.9751809535128194E-2</c:v>
                </c:pt>
                <c:pt idx="2430" formatCode="General">
                  <c:v>8.5850120355599399E-2</c:v>
                </c:pt>
                <c:pt idx="2431" formatCode="General">
                  <c:v>8.18391218213146E-2</c:v>
                </c:pt>
                <c:pt idx="2432" formatCode="General">
                  <c:v>7.7719408727522907E-2</c:v>
                </c:pt>
                <c:pt idx="2433" formatCode="General">
                  <c:v>7.3492182992461894E-2</c:v>
                </c:pt>
                <c:pt idx="2434" formatCode="General">
                  <c:v>6.9159117422673402E-2</c:v>
                </c:pt>
                <c:pt idx="2435" formatCode="General">
                  <c:v>6.4721213655586696E-2</c:v>
                </c:pt>
                <c:pt idx="2436" formatCode="General">
                  <c:v>6.0179833584054397E-2</c:v>
                </c:pt>
                <c:pt idx="2437" formatCode="General">
                  <c:v>5.5537400475633103E-2</c:v>
                </c:pt>
                <c:pt idx="2438" formatCode="General">
                  <c:v>5.0796770487849301E-2</c:v>
                </c:pt>
                <c:pt idx="2439" formatCode="General">
                  <c:v>4.5960513461825198E-2</c:v>
                </c:pt>
                <c:pt idx="2440" formatCode="General">
                  <c:v>4.1030840477955903E-2</c:v>
                </c:pt>
                <c:pt idx="2441" formatCode="General">
                  <c:v>3.60107764178016E-2</c:v>
                </c:pt>
                <c:pt idx="2442" formatCode="General">
                  <c:v>3.0904220887191001E-2</c:v>
                </c:pt>
                <c:pt idx="2443" formatCode="General">
                  <c:v>2.5715260379215E-2</c:v>
                </c:pt>
                <c:pt idx="2444" formatCode="General">
                  <c:v>2.0447509114100301E-2</c:v>
                </c:pt>
                <c:pt idx="2445" formatCode="General">
                  <c:v>1.5105166057922399E-2</c:v>
                </c:pt>
                <c:pt idx="2446" formatCode="General">
                  <c:v>9.6930660555957608E-3</c:v>
                </c:pt>
                <c:pt idx="2447" formatCode="General">
                  <c:v>4.21601856057235E-3</c:v>
                </c:pt>
                <c:pt idx="2448" formatCode="General">
                  <c:v>-1.32122521762222E-3</c:v>
                </c:pt>
                <c:pt idx="2449" formatCode="General">
                  <c:v>-6.9129477732616301E-3</c:v>
                </c:pt>
                <c:pt idx="2450" formatCode="General">
                  <c:v>-1.25534952306708E-2</c:v>
                </c:pt>
                <c:pt idx="2451" formatCode="General">
                  <c:v>-1.8236929062549499E-2</c:v>
                </c:pt>
                <c:pt idx="2452" formatCode="General">
                  <c:v>-2.39570218959839E-2</c:v>
                </c:pt>
                <c:pt idx="2453" formatCode="General">
                  <c:v>-2.9707705536872499E-2</c:v>
                </c:pt>
                <c:pt idx="2454" formatCode="General">
                  <c:v>-3.54823243834008E-2</c:v>
                </c:pt>
                <c:pt idx="2455" formatCode="General">
                  <c:v>-4.1274331981123902E-2</c:v>
                </c:pt>
                <c:pt idx="2456" formatCode="General">
                  <c:v>-4.7076862100902499E-2</c:v>
                </c:pt>
                <c:pt idx="2457" formatCode="General">
                  <c:v>-5.2883003085076603E-2</c:v>
                </c:pt>
                <c:pt idx="2458" formatCode="General">
                  <c:v>-5.86857109464443E-2</c:v>
                </c:pt>
                <c:pt idx="2459" formatCode="General">
                  <c:v>-6.4477840142749598E-2</c:v>
                </c:pt>
                <c:pt idx="2460" formatCode="General">
                  <c:v>-7.0252191937996603E-2</c:v>
                </c:pt>
                <c:pt idx="2461" formatCode="General">
                  <c:v>-7.6001506951245398E-2</c:v>
                </c:pt>
                <c:pt idx="2462" formatCode="General">
                  <c:v>-8.1718554586522996E-2</c:v>
                </c:pt>
                <c:pt idx="2463" formatCode="General">
                  <c:v>-8.7396055589026703E-2</c:v>
                </c:pt>
                <c:pt idx="2464" formatCode="General">
                  <c:v>-9.3026659922836694E-2</c:v>
                </c:pt>
                <c:pt idx="2465" formatCode="General">
                  <c:v>-9.8603142562683502E-2</c:v>
                </c:pt>
                <c:pt idx="2466" formatCode="General">
                  <c:v>-0.10411834224491399</c:v>
                </c:pt>
                <c:pt idx="2467" formatCode="General">
                  <c:v>-0.109565176368056</c:v>
                </c:pt>
                <c:pt idx="2468" formatCode="General">
                  <c:v>-0.114936711391578</c:v>
                </c:pt>
                <c:pt idx="2469" formatCode="General">
                  <c:v>-0.120226031145892</c:v>
                </c:pt>
                <c:pt idx="2470" formatCode="General">
                  <c:v>-0.12542639851887999</c:v>
                </c:pt>
                <c:pt idx="2471" formatCode="General">
                  <c:v>-0.13053129559093901</c:v>
                </c:pt>
                <c:pt idx="2472" formatCode="General">
                  <c:v>-0.13553438361501</c:v>
                </c:pt>
                <c:pt idx="2473" formatCode="General">
                  <c:v>-0.140429514341842</c:v>
                </c:pt>
                <c:pt idx="2474" formatCode="General">
                  <c:v>-0.14521078755073299</c:v>
                </c:pt>
                <c:pt idx="2475" formatCode="General">
                  <c:v>-0.149872568264272</c:v>
                </c:pt>
                <c:pt idx="2476" formatCode="General">
                  <c:v>-0.15440942480748099</c:v>
                </c:pt>
                <c:pt idx="2477" formatCode="General">
                  <c:v>-0.15881623292453401</c:v>
                </c:pt>
                <c:pt idx="2478" formatCode="General">
                  <c:v>-0.16308827305333901</c:v>
                </c:pt>
                <c:pt idx="2479" formatCode="General">
                  <c:v>-0.16722104828690701</c:v>
                </c:pt>
                <c:pt idx="2480" formatCode="General">
                  <c:v>-0.171210360538085</c:v>
                </c:pt>
                <c:pt idx="2481" formatCode="General">
                  <c:v>-0.175052460263425</c:v>
                </c:pt>
                <c:pt idx="2482" formatCode="General">
                  <c:v>-0.17874391808914</c:v>
                </c:pt>
                <c:pt idx="2483" formatCode="General">
                  <c:v>-0.18228168279978299</c:v>
                </c:pt>
                <c:pt idx="2484" formatCode="General">
                  <c:v>-0.185663050881791</c:v>
                </c:pt>
                <c:pt idx="2485" formatCode="General">
                  <c:v>-0.18888568066273301</c:v>
                </c:pt>
                <c:pt idx="2486" formatCode="General">
                  <c:v>-0.19194766457242901</c:v>
                </c:pt>
                <c:pt idx="2487" formatCode="General">
                  <c:v>-0.19484748846202901</c:v>
                </c:pt>
                <c:pt idx="2488" formatCode="General">
                  <c:v>-0.19758402156631499</c:v>
                </c:pt>
                <c:pt idx="2489" formatCode="General">
                  <c:v>-0.20015646458747299</c:v>
                </c:pt>
                <c:pt idx="2490" formatCode="General">
                  <c:v>-0.20256492240255899</c:v>
                </c:pt>
                <c:pt idx="2491" formatCode="General">
                  <c:v>-0.204809591630218</c:v>
                </c:pt>
                <c:pt idx="2492" formatCode="General">
                  <c:v>-0.206890150774622</c:v>
                </c:pt>
                <c:pt idx="2493" formatCode="General">
                  <c:v>-0.20880766738853501</c:v>
                </c:pt>
                <c:pt idx="2494" formatCode="General">
                  <c:v>-0.21056357161278699</c:v>
                </c:pt>
                <c:pt idx="2495" formatCode="General">
                  <c:v>-0.21215896841585999</c:v>
                </c:pt>
                <c:pt idx="2496" formatCode="General">
                  <c:v>-0.213596190204416</c:v>
                </c:pt>
                <c:pt idx="2497" formatCode="General">
                  <c:v>-0.214877748956873</c:v>
                </c:pt>
                <c:pt idx="2498" formatCode="General">
                  <c:v>-0.2160061416697</c:v>
                </c:pt>
                <c:pt idx="2499" formatCode="General">
                  <c:v>-0.21698437388460301</c:v>
                </c:pt>
                <c:pt idx="2500" formatCode="General">
                  <c:v>-0.217815891474398</c:v>
                </c:pt>
                <c:pt idx="2501" formatCode="General">
                  <c:v>-0.218504026239456</c:v>
                </c:pt>
                <c:pt idx="2502" formatCode="General">
                  <c:v>-0.219052971217989</c:v>
                </c:pt>
                <c:pt idx="2503" formatCode="General">
                  <c:v>-0.21946717822828099</c:v>
                </c:pt>
                <c:pt idx="2504" formatCode="General">
                  <c:v>-0.21975017856441301</c:v>
                </c:pt>
                <c:pt idx="2505" formatCode="General">
                  <c:v>-0.21990666794931901</c:v>
                </c:pt>
                <c:pt idx="2506" formatCode="General">
                  <c:v>-0.21994156652451699</c:v>
                </c:pt>
                <c:pt idx="2507" formatCode="General">
                  <c:v>-0.219859850711698</c:v>
                </c:pt>
                <c:pt idx="2508" formatCode="General">
                  <c:v>-0.219666994448146</c:v>
                </c:pt>
                <c:pt idx="2509" formatCode="General">
                  <c:v>-0.21936786913456799</c:v>
                </c:pt>
                <c:pt idx="2510" formatCode="General">
                  <c:v>-0.218967671870504</c:v>
                </c:pt>
                <c:pt idx="2511" formatCode="General">
                  <c:v>-0.21847150018053199</c:v>
                </c:pt>
                <c:pt idx="2512" formatCode="General">
                  <c:v>-0.217884822142066</c:v>
                </c:pt>
                <c:pt idx="2513" formatCode="General">
                  <c:v>-0.21721344197262299</c:v>
                </c:pt>
                <c:pt idx="2514" formatCode="General">
                  <c:v>-0.216462335455019</c:v>
                </c:pt>
                <c:pt idx="2515" formatCode="General">
                  <c:v>-0.21563667487753499</c:v>
                </c:pt>
                <c:pt idx="2516" formatCode="General">
                  <c:v>-0.214741962867771</c:v>
                </c:pt>
                <c:pt idx="2517" formatCode="General">
                  <c:v>-0.21378397637184501</c:v>
                </c:pt>
                <c:pt idx="2518" formatCode="General">
                  <c:v>-0.212768085152787</c:v>
                </c:pt>
                <c:pt idx="2519" formatCode="General">
                  <c:v>-0.211698700052047</c:v>
                </c:pt>
                <c:pt idx="2520" formatCode="General">
                  <c:v>-0.210580871284822</c:v>
                </c:pt>
                <c:pt idx="2521" formatCode="General">
                  <c:v>-0.20941935647455601</c:v>
                </c:pt>
                <c:pt idx="2522" formatCode="General">
                  <c:v>-0.20821855922032201</c:v>
                </c:pt>
                <c:pt idx="2523" formatCode="General">
                  <c:v>-0.20698355800356599</c:v>
                </c:pt>
                <c:pt idx="2524" formatCode="General">
                  <c:v>-0.205718008532947</c:v>
                </c:pt>
                <c:pt idx="2525" formatCode="General">
                  <c:v>-0.20442564435344199</c:v>
                </c:pt>
                <c:pt idx="2526" formatCode="General">
                  <c:v>-0.20311045318082499</c:v>
                </c:pt>
                <c:pt idx="2527" formatCode="General">
                  <c:v>-0.201775542754728</c:v>
                </c:pt>
                <c:pt idx="2528" formatCode="General">
                  <c:v>-0.20042363583415701</c:v>
                </c:pt>
                <c:pt idx="2529" formatCode="General">
                  <c:v>-0.19905723697696401</c:v>
                </c:pt>
                <c:pt idx="2530" formatCode="General">
                  <c:v>-0.19767919865424299</c:v>
                </c:pt>
                <c:pt idx="2531" formatCode="General">
                  <c:v>-0.196291655084884</c:v>
                </c:pt>
                <c:pt idx="2532" formatCode="General">
                  <c:v>-0.194895952317749</c:v>
                </c:pt>
                <c:pt idx="2533" formatCode="General">
                  <c:v>-0.193493316636867</c:v>
                </c:pt>
                <c:pt idx="2534" formatCode="General">
                  <c:v>-0.19208494374851501</c:v>
                </c:pt>
                <c:pt idx="2535" formatCode="General">
                  <c:v>-0.190671486955756</c:v>
                </c:pt>
                <c:pt idx="2536" formatCode="General">
                  <c:v>-0.18925308891555501</c:v>
                </c:pt>
                <c:pt idx="2537" formatCode="General">
                  <c:v>-0.18783001891230999</c:v>
                </c:pt>
                <c:pt idx="2538" formatCode="General">
                  <c:v>-0.186402223695011</c:v>
                </c:pt>
                <c:pt idx="2539" formatCode="General">
                  <c:v>-0.184969268936307</c:v>
                </c:pt>
                <c:pt idx="2540" formatCode="General">
                  <c:v>-0.18352979552729301</c:v>
                </c:pt>
                <c:pt idx="2541" formatCode="General">
                  <c:v>-0.182081615379278</c:v>
                </c:pt>
                <c:pt idx="2542" formatCode="General">
                  <c:v>-0.18062296345804499</c:v>
                </c:pt>
                <c:pt idx="2543" formatCode="General">
                  <c:v>-0.17915212219226101</c:v>
                </c:pt>
                <c:pt idx="2544" formatCode="General">
                  <c:v>-0.177666828748614</c:v>
                </c:pt>
                <c:pt idx="2545" formatCode="General">
                  <c:v>-0.17616427717219299</c:v>
                </c:pt>
                <c:pt idx="2546" formatCode="General">
                  <c:v>-0.17464123972111001</c:v>
                </c:pt>
                <c:pt idx="2547" formatCode="General">
                  <c:v>-0.173094653383641</c:v>
                </c:pt>
                <c:pt idx="2548" formatCode="General">
                  <c:v>-0.171520640792237</c:v>
                </c:pt>
                <c:pt idx="2549" formatCode="General">
                  <c:v>-0.169915084372777</c:v>
                </c:pt>
                <c:pt idx="2550" formatCode="General">
                  <c:v>-0.168274308251604</c:v>
                </c:pt>
                <c:pt idx="2551" formatCode="General">
                  <c:v>-0.16659408828907299</c:v>
                </c:pt>
                <c:pt idx="2552" formatCode="General">
                  <c:v>-0.16487011952289499</c:v>
                </c:pt>
                <c:pt idx="2553" formatCode="General">
                  <c:v>-0.16309762065471101</c:v>
                </c:pt>
                <c:pt idx="2554" formatCode="General">
                  <c:v>-0.16127191745605499</c:v>
                </c:pt>
                <c:pt idx="2555" formatCode="General">
                  <c:v>-0.15938850674662999</c:v>
                </c:pt>
                <c:pt idx="2556" formatCode="General">
                  <c:v>-0.15744200662272601</c:v>
                </c:pt>
                <c:pt idx="2557" formatCode="General">
                  <c:v>-0.15542727251489799</c:v>
                </c:pt>
                <c:pt idx="2558" formatCode="General">
                  <c:v>-0.15333951104245</c:v>
                </c:pt>
                <c:pt idx="2559" formatCode="General">
                  <c:v>-0.15117324984796299</c:v>
                </c:pt>
                <c:pt idx="2560" formatCode="General">
                  <c:v>-0.148923369527904</c:v>
                </c:pt>
                <c:pt idx="2561" formatCode="General">
                  <c:v>-0.146584730172935</c:v>
                </c:pt>
                <c:pt idx="2562" formatCode="General">
                  <c:v>-0.14415217008846901</c:v>
                </c:pt>
                <c:pt idx="2563" formatCode="General">
                  <c:v>-0.14162106816991701</c:v>
                </c:pt>
                <c:pt idx="2564" formatCode="General">
                  <c:v>-0.13898627701364699</c:v>
                </c:pt>
                <c:pt idx="2565" formatCode="General">
                  <c:v>-0.13624265672805899</c:v>
                </c:pt>
                <c:pt idx="2566" formatCode="General">
                  <c:v>-0.133385719459161</c:v>
                </c:pt>
                <c:pt idx="2567" formatCode="General">
                  <c:v>-0.130411148023305</c:v>
                </c:pt>
                <c:pt idx="2568" formatCode="General">
                  <c:v>-0.12731471495910601</c:v>
                </c:pt>
                <c:pt idx="2569" formatCode="General">
                  <c:v>-0.124092293860882</c:v>
                </c:pt>
                <c:pt idx="2570" formatCode="General">
                  <c:v>-0.12073989385697</c:v>
                </c:pt>
                <c:pt idx="2571" formatCode="General">
                  <c:v>-0.117254161692102</c:v>
                </c:pt>
                <c:pt idx="2572" formatCode="General">
                  <c:v>-0.113631289912057</c:v>
                </c:pt>
                <c:pt idx="2573" formatCode="General">
                  <c:v>-0.109867550981505</c:v>
                </c:pt>
                <c:pt idx="2574" formatCode="General">
                  <c:v>-0.105960472859086</c:v>
                </c:pt>
                <c:pt idx="2575" formatCode="General">
                  <c:v>-0.10190779092215101</c:v>
                </c:pt>
                <c:pt idx="2576" formatCode="General">
                  <c:v>-9.7707245319055197E-2</c:v>
                </c:pt>
                <c:pt idx="2577" formatCode="General">
                  <c:v>-9.3356597196826693E-2</c:v>
                </c:pt>
                <c:pt idx="2578" formatCode="General">
                  <c:v>-8.8854170669081106E-2</c:v>
                </c:pt>
                <c:pt idx="2579" formatCode="General">
                  <c:v>-8.4198867787678405E-2</c:v>
                </c:pt>
                <c:pt idx="2580" formatCode="General">
                  <c:v>-7.9389617047223998E-2</c:v>
                </c:pt>
                <c:pt idx="2581" formatCode="General">
                  <c:v>-7.4426354229747402E-2</c:v>
                </c:pt>
                <c:pt idx="2582" formatCode="General">
                  <c:v>-6.9308911829853298E-2</c:v>
                </c:pt>
                <c:pt idx="2583" formatCode="General">
                  <c:v>-6.4036891890363906E-2</c:v>
                </c:pt>
                <c:pt idx="2584" formatCode="General">
                  <c:v>-5.8610820032858599E-2</c:v>
                </c:pt>
                <c:pt idx="2585" formatCode="General">
                  <c:v>-5.30322030621991E-2</c:v>
                </c:pt>
                <c:pt idx="2586" formatCode="General">
                  <c:v>-4.7302817888410599E-2</c:v>
                </c:pt>
                <c:pt idx="2587" formatCode="General">
                  <c:v>-4.1424045917936997E-2</c:v>
                </c:pt>
                <c:pt idx="2588" formatCode="General">
                  <c:v>-3.5397905285009898E-2</c:v>
                </c:pt>
                <c:pt idx="2589" formatCode="General">
                  <c:v>-2.9227095510837499E-2</c:v>
                </c:pt>
                <c:pt idx="2590" formatCode="General">
                  <c:v>-2.29143128201625E-2</c:v>
                </c:pt>
                <c:pt idx="2591" formatCode="General">
                  <c:v>-1.6462213417568899E-2</c:v>
                </c:pt>
                <c:pt idx="2592" formatCode="General">
                  <c:v>-9.8744780956713102E-3</c:v>
                </c:pt>
                <c:pt idx="2593" formatCode="General">
                  <c:v>-3.1553346043089502E-3</c:v>
                </c:pt>
                <c:pt idx="2594" formatCode="General">
                  <c:v>3.6906233085063399E-3</c:v>
                </c:pt>
                <c:pt idx="2595" formatCode="General">
                  <c:v>1.06585545990413E-2</c:v>
                </c:pt>
                <c:pt idx="2596" formatCode="General">
                  <c:v>1.7743996319967301E-2</c:v>
                </c:pt>
                <c:pt idx="2597" formatCode="General">
                  <c:v>2.4941857676967299E-2</c:v>
                </c:pt>
                <c:pt idx="2598" formatCode="General">
                  <c:v>3.2246890581715003E-2</c:v>
                </c:pt>
                <c:pt idx="2599" formatCode="General">
                  <c:v>3.9653220741242001E-2</c:v>
                </c:pt>
                <c:pt idx="2600" formatCode="General">
                  <c:v>4.71544450047666E-2</c:v>
                </c:pt>
                <c:pt idx="2601" formatCode="General">
                  <c:v>5.4744750844975001E-2</c:v>
                </c:pt>
                <c:pt idx="2602" formatCode="General">
                  <c:v>6.2417471650780598E-2</c:v>
                </c:pt>
                <c:pt idx="2603" formatCode="General">
                  <c:v>7.0166038622511404E-2</c:v>
                </c:pt>
                <c:pt idx="2604" formatCode="General">
                  <c:v>7.7983645947352298E-2</c:v>
                </c:pt>
                <c:pt idx="2605" formatCode="General">
                  <c:v>8.5863240433411106E-2</c:v>
                </c:pt>
                <c:pt idx="2606" formatCode="General">
                  <c:v>9.3798073755838401E-2</c:v>
                </c:pt>
                <c:pt idx="2607" formatCode="General">
                  <c:v>0.10178020300819</c:v>
                </c:pt>
                <c:pt idx="2608" formatCode="General">
                  <c:v>0.109802578323431</c:v>
                </c:pt>
                <c:pt idx="2609" formatCode="General">
                  <c:v>0.117857668450621</c:v>
                </c:pt>
                <c:pt idx="2610" formatCode="General">
                  <c:v>0.12593785715938099</c:v>
                </c:pt>
                <c:pt idx="2611" formatCode="General">
                  <c:v>0.13403554221731501</c:v>
                </c:pt>
                <c:pt idx="2612" formatCode="General">
                  <c:v>0.14214264846116301</c:v>
                </c:pt>
                <c:pt idx="2613" formatCode="General">
                  <c:v>0.150251780777093</c:v>
                </c:pt>
                <c:pt idx="2614" formatCode="General">
                  <c:v>0.15835574863902299</c:v>
                </c:pt>
                <c:pt idx="2615" formatCode="General">
                  <c:v>0.166446926382392</c:v>
                </c:pt>
                <c:pt idx="2616" formatCode="General">
                  <c:v>0.17451727649537599</c:v>
                </c:pt>
                <c:pt idx="2617" formatCode="General">
                  <c:v>0.182559475177033</c:v>
                </c:pt>
                <c:pt idx="2618" formatCode="General">
                  <c:v>0.19056595246828301</c:v>
                </c:pt>
                <c:pt idx="2619" formatCode="General">
                  <c:v>0.19852934756701399</c:v>
                </c:pt>
                <c:pt idx="2620" formatCode="General">
                  <c:v>0.206442563615446</c:v>
                </c:pt>
                <c:pt idx="2621" formatCode="General">
                  <c:v>0.21429820492854901</c:v>
                </c:pt>
                <c:pt idx="2622" formatCode="General">
                  <c:v>0.22208906078471299</c:v>
                </c:pt>
                <c:pt idx="2623" formatCode="General">
                  <c:v>0.22980768709941601</c:v>
                </c:pt>
                <c:pt idx="2624" formatCode="General">
                  <c:v>0.23744749257373701</c:v>
                </c:pt>
                <c:pt idx="2625" formatCode="General">
                  <c:v>0.245002204153311</c:v>
                </c:pt>
                <c:pt idx="2626" formatCode="General">
                  <c:v>0.25246472179601898</c:v>
                </c:pt>
                <c:pt idx="2627" formatCode="General">
                  <c:v>0.25982875739120698</c:v>
                </c:pt>
                <c:pt idx="2628" formatCode="General">
                  <c:v>0.267088909259384</c:v>
                </c:pt>
                <c:pt idx="2629" formatCode="General">
                  <c:v>0.27423894454004899</c:v>
                </c:pt>
                <c:pt idx="2630" formatCode="General">
                  <c:v>0.28127277946831902</c:v>
                </c:pt>
                <c:pt idx="2631" formatCode="General">
                  <c:v>0.28818511934172603</c:v>
                </c:pt>
                <c:pt idx="2632" formatCode="General">
                  <c:v>0.29497042385359401</c:v>
                </c:pt>
                <c:pt idx="2633" formatCode="General">
                  <c:v>0.301623881445996</c:v>
                </c:pt>
                <c:pt idx="2634" formatCode="General">
                  <c:v>0.30814089091897701</c:v>
                </c:pt>
                <c:pt idx="2635" formatCode="General">
                  <c:v>0.31451643571366</c:v>
                </c:pt>
                <c:pt idx="2636" formatCode="General">
                  <c:v>0.32074612823019499</c:v>
                </c:pt>
                <c:pt idx="2637" formatCode="General">
                  <c:v>0.32682573302447299</c:v>
                </c:pt>
                <c:pt idx="2638" formatCode="General">
                  <c:v>0.332751115374601</c:v>
                </c:pt>
                <c:pt idx="2639" formatCode="General">
                  <c:v>0.33851876210914</c:v>
                </c:pt>
                <c:pt idx="2640" formatCode="General">
                  <c:v>0.344125164637195</c:v>
                </c:pt>
                <c:pt idx="2641" formatCode="General">
                  <c:v>0.34956625862531299</c:v>
                </c:pt>
                <c:pt idx="2642" formatCode="General">
                  <c:v>0.35483905980762898</c:v>
                </c:pt>
                <c:pt idx="2643" formatCode="General">
                  <c:v>0.35994118999842301</c:v>
                </c:pt>
                <c:pt idx="2644" formatCode="General">
                  <c:v>0.36486964663926802</c:v>
                </c:pt>
                <c:pt idx="2645" formatCode="General">
                  <c:v>0.36962181379284598</c:v>
                </c:pt>
                <c:pt idx="2646" formatCode="General">
                  <c:v>0.37419551766653802</c:v>
                </c:pt>
                <c:pt idx="2647" formatCode="General">
                  <c:v>0.37858845700618299</c:v>
                </c:pt>
                <c:pt idx="2648" formatCode="General">
                  <c:v>0.38279868385133897</c:v>
                </c:pt>
                <c:pt idx="2649" formatCode="General">
                  <c:v>0.38682466750498101</c:v>
                </c:pt>
                <c:pt idx="2650" formatCode="General">
                  <c:v>0.390665192109037</c:v>
                </c:pt>
                <c:pt idx="2651" formatCode="General">
                  <c:v>0.39431872746121699</c:v>
                </c:pt>
                <c:pt idx="2652" formatCode="General">
                  <c:v>0.39778338949444098</c:v>
                </c:pt>
                <c:pt idx="2653" formatCode="General">
                  <c:v>0.40105808504951201</c:v>
                </c:pt>
                <c:pt idx="2654" formatCode="General">
                  <c:v>0.40414205102970502</c:v>
                </c:pt>
                <c:pt idx="2655" formatCode="General">
                  <c:v>0.40703470782840201</c:v>
                </c:pt>
                <c:pt idx="2656" formatCode="General">
                  <c:v>0.40973507393679598</c:v>
                </c:pt>
                <c:pt idx="2657" formatCode="General">
                  <c:v>0.412242303815259</c:v>
                </c:pt>
                <c:pt idx="2658" formatCode="General">
                  <c:v>0.41455631298392098</c:v>
                </c:pt>
                <c:pt idx="2659" formatCode="General">
                  <c:v>0.416677181297952</c:v>
                </c:pt>
                <c:pt idx="2660" formatCode="General">
                  <c:v>0.41860450203103</c:v>
                </c:pt>
                <c:pt idx="2661" formatCode="General">
                  <c:v>0.42033785619443398</c:v>
                </c:pt>
                <c:pt idx="2662" formatCode="General">
                  <c:v>0.42187694606298498</c:v>
                </c:pt>
                <c:pt idx="2663" formatCode="General">
                  <c:v>0.42322212848528401</c:v>
                </c:pt>
                <c:pt idx="2664" formatCode="General">
                  <c:v>0.42437379955964</c:v>
                </c:pt>
                <c:pt idx="2665" formatCode="General">
                  <c:v>0.42533128418095101</c:v>
                </c:pt>
                <c:pt idx="2666" formatCode="General">
                  <c:v>0.42609497507684502</c:v>
                </c:pt>
                <c:pt idx="2667" formatCode="General">
                  <c:v>0.42666546517269799</c:v>
                </c:pt>
                <c:pt idx="2668" formatCode="General">
                  <c:v>0.42704337170447398</c:v>
                </c:pt>
                <c:pt idx="2669" formatCode="General">
                  <c:v>0.42722929111992503</c:v>
                </c:pt>
                <c:pt idx="2670" formatCode="General">
                  <c:v>0.42722325429011099</c:v>
                </c:pt>
                <c:pt idx="2671" formatCode="General">
                  <c:v>0.427025816156345</c:v>
                </c:pt>
                <c:pt idx="2672" formatCode="General">
                  <c:v>0.42663760840188403</c:v>
                </c:pt>
                <c:pt idx="2673" formatCode="General">
                  <c:v>0.42605921595062102</c:v>
                </c:pt>
                <c:pt idx="2674" formatCode="General">
                  <c:v>0.42529068229995198</c:v>
                </c:pt>
                <c:pt idx="2675" formatCode="General">
                  <c:v>0.42433263586742298</c:v>
                </c:pt>
                <c:pt idx="2676" formatCode="General">
                  <c:v>0.423186381358579</c:v>
                </c:pt>
                <c:pt idx="2677" formatCode="General">
                  <c:v>0.42185274274825002</c:v>
                </c:pt>
                <c:pt idx="2678" formatCode="General">
                  <c:v>0.42033250642725201</c:v>
                </c:pt>
                <c:pt idx="2679" formatCode="General">
                  <c:v>0.41862642607628398</c:v>
                </c:pt>
                <c:pt idx="2680" formatCode="General">
                  <c:v>0.41673473938976802</c:v>
                </c:pt>
                <c:pt idx="2681" formatCode="General">
                  <c:v>0.41465830371030499</c:v>
                </c:pt>
                <c:pt idx="2682" formatCode="General">
                  <c:v>0.41239863449147302</c:v>
                </c:pt>
                <c:pt idx="2683" formatCode="General">
                  <c:v>0.40995620102506802</c:v>
                </c:pt>
                <c:pt idx="2684" formatCode="General">
                  <c:v>0.40733144589436798</c:v>
                </c:pt>
                <c:pt idx="2685" formatCode="General">
                  <c:v>0.40452551187358199</c:v>
                </c:pt>
                <c:pt idx="2686" formatCode="General">
                  <c:v>0.40153968807946999</c:v>
                </c:pt>
                <c:pt idx="2687" formatCode="General">
                  <c:v>0.39837479887766297</c:v>
                </c:pt>
                <c:pt idx="2688" formatCode="General">
                  <c:v>0.39503171350337801</c:v>
                </c:pt>
                <c:pt idx="2689" formatCode="General">
                  <c:v>0.39151144934841098</c:v>
                </c:pt>
                <c:pt idx="2690" formatCode="General">
                  <c:v>0.38781517662132098</c:v>
                </c:pt>
                <c:pt idx="2691" formatCode="General">
                  <c:v>0.38394419937130703</c:v>
                </c:pt>
                <c:pt idx="2692" formatCode="General">
                  <c:v>0.37989945789624002</c:v>
                </c:pt>
                <c:pt idx="2693" formatCode="General">
                  <c:v>0.37568205782206299</c:v>
                </c:pt>
                <c:pt idx="2694" formatCode="General">
                  <c:v>0.37129317720744998</c:v>
                </c:pt>
                <c:pt idx="2695" formatCode="General">
                  <c:v>0.36673406066976999</c:v>
                </c:pt>
                <c:pt idx="2696" formatCode="General">
                  <c:v>0.362006027387753</c:v>
                </c:pt>
                <c:pt idx="2697" formatCode="General">
                  <c:v>0.35711042484375299</c:v>
                </c:pt>
                <c:pt idx="2698" formatCode="General">
                  <c:v>0.35204868494024899</c:v>
                </c:pt>
                <c:pt idx="2699" formatCode="General">
                  <c:v>0.34682227288545697</c:v>
                </c:pt>
                <c:pt idx="2700" formatCode="General">
                  <c:v>0.34143264198245099</c:v>
                </c:pt>
                <c:pt idx="2701" formatCode="General">
                  <c:v>0.33588140176866399</c:v>
                </c:pt>
                <c:pt idx="2702" formatCode="General">
                  <c:v>0.33017022524450701</c:v>
                </c:pt>
                <c:pt idx="2703" formatCode="General">
                  <c:v>0.32430078593272998</c:v>
                </c:pt>
                <c:pt idx="2704" formatCode="General">
                  <c:v>0.31827487725734699</c:v>
                </c:pt>
                <c:pt idx="2705" formatCode="General">
                  <c:v>0.31209441905393998</c:v>
                </c:pt>
                <c:pt idx="2706" formatCode="General">
                  <c:v>0.30576134175827202</c:v>
                </c:pt>
                <c:pt idx="2707" formatCode="General">
                  <c:v>0.29927758388008102</c:v>
                </c:pt>
                <c:pt idx="2708" formatCode="General">
                  <c:v>0.292645265043396</c:v>
                </c:pt>
                <c:pt idx="2709" formatCode="General">
                  <c:v>0.285866584279036</c:v>
                </c:pt>
                <c:pt idx="2710" formatCode="General">
                  <c:v>0.27894375472727001</c:v>
                </c:pt>
                <c:pt idx="2711" formatCode="General">
                  <c:v>0.271879107178715</c:v>
                </c:pt>
                <c:pt idx="2712" formatCode="General">
                  <c:v>0.26467504469435199</c:v>
                </c:pt>
                <c:pt idx="2713" formatCode="General">
                  <c:v>0.25733404171305402</c:v>
                </c:pt>
                <c:pt idx="2714" formatCode="General">
                  <c:v>0.24985874671472</c:v>
                </c:pt>
                <c:pt idx="2715" formatCode="General">
                  <c:v>0.24225181542906099</c:v>
                </c:pt>
                <c:pt idx="2716" formatCode="General">
                  <c:v>0.23451593307044799</c:v>
                </c:pt>
                <c:pt idx="2717" formatCode="General">
                  <c:v>0.22665393579069701</c:v>
                </c:pt>
                <c:pt idx="2718" formatCode="General">
                  <c:v>0.21866876080432401</c:v>
                </c:pt>
                <c:pt idx="2719" formatCode="General">
                  <c:v>0.21056342197222599</c:v>
                </c:pt>
                <c:pt idx="2720" formatCode="General">
                  <c:v>0.20234102006911101</c:v>
                </c:pt>
                <c:pt idx="2721" formatCode="General">
                  <c:v>0.194004741703346</c:v>
                </c:pt>
                <c:pt idx="2722" formatCode="General">
                  <c:v>0.18555785861607199</c:v>
                </c:pt>
                <c:pt idx="2723" formatCode="General">
                  <c:v>0.177003746099169</c:v>
                </c:pt>
                <c:pt idx="2724" formatCode="General">
                  <c:v>0.168345835265375</c:v>
                </c:pt>
                <c:pt idx="2725" formatCode="General">
                  <c:v>0.15958767153673201</c:v>
                </c:pt>
                <c:pt idx="2726" formatCode="General">
                  <c:v>0.150732947986326</c:v>
                </c:pt>
                <c:pt idx="2727" formatCode="General">
                  <c:v>0.14178539508827601</c:v>
                </c:pt>
                <c:pt idx="2728" formatCode="General">
                  <c:v>0.132748764482752</c:v>
                </c:pt>
                <c:pt idx="2729" formatCode="General">
                  <c:v>0.12362693527441899</c:v>
                </c:pt>
                <c:pt idx="2730" formatCode="General">
                  <c:v>0.11442391427467399</c:v>
                </c:pt>
                <c:pt idx="2731" formatCode="General">
                  <c:v>0.105143773977177</c:v>
                </c:pt>
                <c:pt idx="2732" formatCode="General">
                  <c:v>9.5790740702576399E-2</c:v>
                </c:pt>
                <c:pt idx="2733" formatCode="General">
                  <c:v>8.6369074535611795E-2</c:v>
                </c:pt>
                <c:pt idx="2734" formatCode="General">
                  <c:v>7.6883045357459295E-2</c:v>
                </c:pt>
                <c:pt idx="2735" formatCode="General">
                  <c:v>6.7337038740431496E-2</c:v>
                </c:pt>
                <c:pt idx="2736" formatCode="General">
                  <c:v>5.7735556704838702E-2</c:v>
                </c:pt>
                <c:pt idx="2737" formatCode="General">
                  <c:v>4.8083199219005203E-2</c:v>
                </c:pt>
                <c:pt idx="2738" formatCode="General">
                  <c:v>3.8384591937185297E-2</c:v>
                </c:pt>
                <c:pt idx="2739" formatCode="General">
                  <c:v>2.86444263808582E-2</c:v>
                </c:pt>
                <c:pt idx="2740" formatCode="General">
                  <c:v>1.8867506031278399E-2</c:v>
                </c:pt>
                <c:pt idx="2741" formatCode="General">
                  <c:v>9.0586836463772205E-3</c:v>
                </c:pt>
                <c:pt idx="2742" formatCode="General">
                  <c:v>-7.7710401613237303E-4</c:v>
                </c:pt>
                <c:pt idx="2743" formatCode="General">
                  <c:v>-1.06348443986806E-2</c:v>
                </c:pt>
                <c:pt idx="2744" formatCode="General">
                  <c:v>-2.0509468615062101E-2</c:v>
                </c:pt>
                <c:pt idx="2745" formatCode="General">
                  <c:v>-3.0395862450288101E-2</c:v>
                </c:pt>
                <c:pt idx="2746" formatCode="General">
                  <c:v>-4.0288826088002903E-2</c:v>
                </c:pt>
                <c:pt idx="2747" formatCode="General">
                  <c:v>-5.0183087239494897E-2</c:v>
                </c:pt>
                <c:pt idx="2748" formatCode="General">
                  <c:v>-6.0073371039700098E-2</c:v>
                </c:pt>
                <c:pt idx="2749" formatCode="General">
                  <c:v>-6.9954310302825007E-2</c:v>
                </c:pt>
                <c:pt idx="2750" formatCode="General">
                  <c:v>-7.9820508843214594E-2</c:v>
                </c:pt>
                <c:pt idx="2751" formatCode="General">
                  <c:v>-8.9666562574786293E-2</c:v>
                </c:pt>
                <c:pt idx="2752" formatCode="General">
                  <c:v>-9.9487011127751504E-2</c:v>
                </c:pt>
                <c:pt idx="2753" formatCode="General">
                  <c:v>-0.10927629206714599</c:v>
                </c:pt>
                <c:pt idx="2754" formatCode="General">
                  <c:v>-0.11902881497885701</c:v>
                </c:pt>
                <c:pt idx="2755" formatCode="General">
                  <c:v>-0.128739039165368</c:v>
                </c:pt>
                <c:pt idx="2756" formatCode="General">
                  <c:v>-0.138401373986999</c:v>
                </c:pt>
                <c:pt idx="2757" formatCode="General">
                  <c:v>-0.14801013040997901</c:v>
                </c:pt>
                <c:pt idx="2758" formatCode="General">
                  <c:v>-0.15755964982030399</c:v>
                </c:pt>
                <c:pt idx="2759" formatCode="General">
                  <c:v>-0.16704432270845701</c:v>
                </c:pt>
                <c:pt idx="2760" formatCode="General">
                  <c:v>-0.17645843558288901</c:v>
                </c:pt>
                <c:pt idx="2761" formatCode="General">
                  <c:v>-0.18579628851300201</c:v>
                </c:pt>
                <c:pt idx="2762" formatCode="General">
                  <c:v>-0.19505227268905001</c:v>
                </c:pt>
                <c:pt idx="2763" formatCode="General">
                  <c:v>-0.20422071864580801</c:v>
                </c:pt>
                <c:pt idx="2764" formatCode="General">
                  <c:v>-0.213295946270041</c:v>
                </c:pt>
                <c:pt idx="2765" formatCode="General">
                  <c:v>-0.222272293276148</c:v>
                </c:pt>
                <c:pt idx="2766" formatCode="General">
                  <c:v>-0.23114418405860099</c:v>
                </c:pt>
                <c:pt idx="2767" formatCode="General">
                  <c:v>-0.23990608348561701</c:v>
                </c:pt>
                <c:pt idx="2768" formatCode="General">
                  <c:v>-0.24855239445928501</c:v>
                </c:pt>
                <c:pt idx="2769" formatCode="General">
                  <c:v>-0.25707763601956002</c:v>
                </c:pt>
                <c:pt idx="2770" formatCode="General">
                  <c:v>-0.26547646303406802</c:v>
                </c:pt>
                <c:pt idx="2771" formatCode="General">
                  <c:v>-0.27374350184781199</c:v>
                </c:pt>
                <c:pt idx="2772" formatCode="General">
                  <c:v>-0.28187339771143699</c:v>
                </c:pt>
                <c:pt idx="2773" formatCode="General">
                  <c:v>-0.289860892021432</c:v>
                </c:pt>
                <c:pt idx="2774" formatCode="General">
                  <c:v>-0.29770083814425502</c:v>
                </c:pt>
                <c:pt idx="2775" formatCode="General">
                  <c:v>-0.30538820636602598</c:v>
                </c:pt>
                <c:pt idx="2776" formatCode="General">
                  <c:v>-0.31291803923989298</c:v>
                </c:pt>
                <c:pt idx="2777" formatCode="General">
                  <c:v>-0.32028555158722199</c:v>
                </c:pt>
                <c:pt idx="2778" formatCode="General">
                  <c:v>-0.327485978919628</c:v>
                </c:pt>
                <c:pt idx="2779" formatCode="General">
                  <c:v>-0.33451467701215898</c:v>
                </c:pt>
                <c:pt idx="2780" formatCode="General">
                  <c:v>-0.34136719711481001</c:v>
                </c:pt>
                <c:pt idx="2781" formatCode="General">
                  <c:v>-0.34803922990512598</c:v>
                </c:pt>
                <c:pt idx="2782" formatCode="General">
                  <c:v>-0.35452659247736201</c:v>
                </c:pt>
                <c:pt idx="2783" formatCode="General">
                  <c:v>-0.36082517515902301</c:v>
                </c:pt>
                <c:pt idx="2784" formatCode="General">
                  <c:v>-0.366931099431271</c:v>
                </c:pt>
                <c:pt idx="2785" formatCode="General">
                  <c:v>-0.37284062642888799</c:v>
                </c:pt>
                <c:pt idx="2786" formatCode="General">
                  <c:v>-0.37855024792289399</c:v>
                </c:pt>
                <c:pt idx="2787" formatCode="General">
                  <c:v>-0.38405662882279001</c:v>
                </c:pt>
                <c:pt idx="2788" formatCode="General">
                  <c:v>-0.389356539125989</c:v>
                </c:pt>
                <c:pt idx="2789" formatCode="General">
                  <c:v>-0.39444701005170302</c:v>
                </c:pt>
                <c:pt idx="2790" formatCode="General">
                  <c:v>-0.39932528208853302</c:v>
                </c:pt>
                <c:pt idx="2791" formatCode="General">
                  <c:v>-0.40398878778678698</c:v>
                </c:pt>
                <c:pt idx="2792" formatCode="General">
                  <c:v>-0.40843519302598702</c:v>
                </c:pt>
                <c:pt idx="2793" formatCode="General">
                  <c:v>-0.41266238545581202</c:v>
                </c:pt>
                <c:pt idx="2794" formatCode="General">
                  <c:v>-0.41666845751130899</c:v>
                </c:pt>
                <c:pt idx="2795" formatCode="General">
                  <c:v>-0.42045173782853401</c:v>
                </c:pt>
                <c:pt idx="2796" formatCode="General">
                  <c:v>-0.42401072491042602</c:v>
                </c:pt>
                <c:pt idx="2797" formatCode="General">
                  <c:v>-0.42734417921124401</c:v>
                </c:pt>
                <c:pt idx="2798" formatCode="General">
                  <c:v>-0.43045116444425402</c:v>
                </c:pt>
                <c:pt idx="2799" formatCode="General">
                  <c:v>-0.433330917580729</c:v>
                </c:pt>
                <c:pt idx="2800" formatCode="General">
                  <c:v>-0.43598292331924199</c:v>
                </c:pt>
                <c:pt idx="2801" formatCode="General">
                  <c:v>-0.43840690542462202</c:v>
                </c:pt>
                <c:pt idx="2802" formatCode="General">
                  <c:v>-0.440602854613107</c:v>
                </c:pt>
                <c:pt idx="2803" formatCode="General">
                  <c:v>-0.44257100069717897</c:v>
                </c:pt>
                <c:pt idx="2804" formatCode="General">
                  <c:v>-0.44431173848850303</c:v>
                </c:pt>
                <c:pt idx="2805" formatCode="General">
                  <c:v>-0.44582581714019898</c:v>
                </c:pt>
                <c:pt idx="2806" formatCode="General">
                  <c:v>-0.44711421264795498</c:v>
                </c:pt>
                <c:pt idx="2807" formatCode="General">
                  <c:v>-0.44817802968350701</c:v>
                </c:pt>
                <c:pt idx="2808" formatCode="General">
                  <c:v>-0.44901863860369801</c:v>
                </c:pt>
                <c:pt idx="2809" formatCode="General">
                  <c:v>-0.44963766325190602</c:v>
                </c:pt>
                <c:pt idx="2810" formatCode="General">
                  <c:v>-0.45003694690865598</c:v>
                </c:pt>
                <c:pt idx="2811" formatCode="General">
                  <c:v>-0.45021852741477397</c:v>
                </c:pt>
                <c:pt idx="2812" formatCode="General">
                  <c:v>-0.45018471560400602</c:v>
                </c:pt>
                <c:pt idx="2813" formatCode="General">
                  <c:v>-0.44993801028507602</c:v>
                </c:pt>
                <c:pt idx="2814" formatCode="General">
                  <c:v>-0.44948100738305902</c:v>
                </c:pt>
                <c:pt idx="2815" formatCode="General">
                  <c:v>-0.44881653763177198</c:v>
                </c:pt>
                <c:pt idx="2816" formatCode="General">
                  <c:v>-0.44794763367684098</c:v>
                </c:pt>
                <c:pt idx="2817" formatCode="General">
                  <c:v>-0.44687732523986201</c:v>
                </c:pt>
                <c:pt idx="2818" formatCode="General">
                  <c:v>-0.44560923568913502</c:v>
                </c:pt>
                <c:pt idx="2819" formatCode="General">
                  <c:v>-0.44414696609335302</c:v>
                </c:pt>
                <c:pt idx="2820" formatCode="General">
                  <c:v>-0.442493770170728</c:v>
                </c:pt>
                <c:pt idx="2821" formatCode="General">
                  <c:v>-0.44065370851417901</c:v>
                </c:pt>
                <c:pt idx="2822" formatCode="General">
                  <c:v>-0.43863107375199001</c:v>
                </c:pt>
                <c:pt idx="2823" formatCode="General">
                  <c:v>-0.43642924161344998</c:v>
                </c:pt>
                <c:pt idx="2824" formatCode="General">
                  <c:v>-0.43405227689171</c:v>
                </c:pt>
                <c:pt idx="2825" formatCode="General">
                  <c:v>-0.43150501748450398</c:v>
                </c:pt>
                <c:pt idx="2826" formatCode="General">
                  <c:v>-0.42879133664041602</c:v>
                </c:pt>
                <c:pt idx="2827" formatCode="General">
                  <c:v>-0.42591514465854802</c:v>
                </c:pt>
                <c:pt idx="2828" formatCode="General">
                  <c:v>-0.42288101923821397</c:v>
                </c:pt>
                <c:pt idx="2829" formatCode="General">
                  <c:v>-0.41969314120933898</c:v>
                </c:pt>
                <c:pt idx="2830" formatCode="General">
                  <c:v>-0.41635577427312098</c:v>
                </c:pt>
                <c:pt idx="2831" formatCode="General">
                  <c:v>-0.41287378800269298</c:v>
                </c:pt>
                <c:pt idx="2832" formatCode="General">
                  <c:v>-0.40925107670418298</c:v>
                </c:pt>
                <c:pt idx="2833" formatCode="General">
                  <c:v>-0.40549205744651501</c:v>
                </c:pt>
                <c:pt idx="2834" formatCode="General">
                  <c:v>-0.40160127476392798</c:v>
                </c:pt>
                <c:pt idx="2835" formatCode="General">
                  <c:v>-0.39758280372098898</c:v>
                </c:pt>
                <c:pt idx="2836" formatCode="General">
                  <c:v>-0.39344123634677097</c:v>
                </c:pt>
                <c:pt idx="2837" formatCode="General">
                  <c:v>-0.389180182432868</c:v>
                </c:pt>
                <c:pt idx="2838" formatCode="General">
                  <c:v>-0.38480378985112801</c:v>
                </c:pt>
                <c:pt idx="2839" formatCode="General">
                  <c:v>-0.38031636873081698</c:v>
                </c:pt>
                <c:pt idx="2840" formatCode="General">
                  <c:v>-0.37572175072843</c:v>
                </c:pt>
                <c:pt idx="2841" formatCode="General">
                  <c:v>-0.37102379580734801</c:v>
                </c:pt>
                <c:pt idx="2842" formatCode="General">
                  <c:v>-0.36622590754449802</c:v>
                </c:pt>
                <c:pt idx="2843" formatCode="General">
                  <c:v>-0.36133154229555198</c:v>
                </c:pt>
                <c:pt idx="2844" formatCode="General">
                  <c:v>-0.35634375963806703</c:v>
                </c:pt>
                <c:pt idx="2845" formatCode="General">
                  <c:v>-0.35126578698177002</c:v>
                </c:pt>
                <c:pt idx="2846" formatCode="General">
                  <c:v>-0.346101089498833</c:v>
                </c:pt>
                <c:pt idx="2847" formatCode="General">
                  <c:v>-0.34085279638580601</c:v>
                </c:pt>
                <c:pt idx="2848" formatCode="General">
                  <c:v>-0.335523642378036</c:v>
                </c:pt>
                <c:pt idx="2849" formatCode="General">
                  <c:v>-0.33011598492772598</c:v>
                </c:pt>
                <c:pt idx="2850" formatCode="General">
                  <c:v>-0.32463189708263801</c:v>
                </c:pt>
                <c:pt idx="2851" formatCode="General">
                  <c:v>-0.31907376540911098</c:v>
                </c:pt>
                <c:pt idx="2852" formatCode="General">
                  <c:v>-0.31344383187078201</c:v>
                </c:pt>
                <c:pt idx="2853" formatCode="General">
                  <c:v>-0.30774414628798102</c:v>
                </c:pt>
                <c:pt idx="2854" formatCode="General">
                  <c:v>-0.30197661890588601</c:v>
                </c:pt>
                <c:pt idx="2855" formatCode="General">
                  <c:v>-0.29614298174058801</c:v>
                </c:pt>
                <c:pt idx="2856" formatCode="General">
                  <c:v>-0.29024429643427702</c:v>
                </c:pt>
                <c:pt idx="2857" formatCode="General">
                  <c:v>-0.28428155270230199</c:v>
                </c:pt>
                <c:pt idx="2858" formatCode="General">
                  <c:v>-0.27825632968174502</c:v>
                </c:pt>
                <c:pt idx="2859" formatCode="General">
                  <c:v>-0.27216970396257401</c:v>
                </c:pt>
                <c:pt idx="2860" formatCode="General">
                  <c:v>-0.26602219891672402</c:v>
                </c:pt>
                <c:pt idx="2861" formatCode="General">
                  <c:v>-0.259814350836229</c:v>
                </c:pt>
                <c:pt idx="2862" formatCode="General">
                  <c:v>-0.25354631118619803</c:v>
                </c:pt>
                <c:pt idx="2863" formatCode="General">
                  <c:v>-0.24721840684065399</c:v>
                </c:pt>
                <c:pt idx="2864" formatCode="General">
                  <c:v>-0.24083125647860601</c:v>
                </c:pt>
                <c:pt idx="2865" formatCode="General">
                  <c:v>-0.23438518587030399</c:v>
                </c:pt>
                <c:pt idx="2866" formatCode="General">
                  <c:v>-0.227880208377226</c:v>
                </c:pt>
                <c:pt idx="2867" formatCode="General">
                  <c:v>-0.22131608303891201</c:v>
                </c:pt>
                <c:pt idx="2868" formatCode="General">
                  <c:v>-0.214692870385362</c:v>
                </c:pt>
                <c:pt idx="2869" formatCode="General">
                  <c:v>-0.20800994549379101</c:v>
                </c:pt>
                <c:pt idx="2870" formatCode="General">
                  <c:v>-0.20126709314121799</c:v>
                </c:pt>
                <c:pt idx="2871" formatCode="General">
                  <c:v>-0.19446461161786199</c:v>
                </c:pt>
                <c:pt idx="2872" formatCode="General">
                  <c:v>-0.187602188891455</c:v>
                </c:pt>
                <c:pt idx="2873" formatCode="General">
                  <c:v>-0.18067942239485699</c:v>
                </c:pt>
                <c:pt idx="2874" formatCode="General">
                  <c:v>-0.17369641076599401</c:v>
                </c:pt>
                <c:pt idx="2875" formatCode="General">
                  <c:v>-0.16665271272611401</c:v>
                </c:pt>
                <c:pt idx="2876" formatCode="General">
                  <c:v>-0.15954779302651401</c:v>
                </c:pt>
                <c:pt idx="2877" formatCode="General">
                  <c:v>-0.152381141138349</c:v>
                </c:pt>
                <c:pt idx="2878" formatCode="General">
                  <c:v>-0.14515233620204299</c:v>
                </c:pt>
                <c:pt idx="2879" formatCode="General">
                  <c:v>-0.137861654453797</c:v>
                </c:pt>
                <c:pt idx="2880" formatCode="General">
                  <c:v>-0.13050949252018401</c:v>
                </c:pt>
                <c:pt idx="2881" formatCode="General">
                  <c:v>-0.123095751431232</c:v>
                </c:pt>
                <c:pt idx="2882" formatCode="General">
                  <c:v>-0.115620383863657</c:v>
                </c:pt>
                <c:pt idx="2883" formatCode="General">
                  <c:v>-0.108083986199374</c:v>
                </c:pt>
                <c:pt idx="2884" formatCode="General">
                  <c:v>-0.100486717540562</c:v>
                </c:pt>
                <c:pt idx="2885" formatCode="General">
                  <c:v>-9.28287985588028E-2</c:v>
                </c:pt>
                <c:pt idx="2886" formatCode="General">
                  <c:v>-8.5111137348386698E-2</c:v>
                </c:pt>
                <c:pt idx="2887" formatCode="General">
                  <c:v>-7.7334810973213403E-2</c:v>
                </c:pt>
                <c:pt idx="2888" formatCode="General">
                  <c:v>-6.9500966069926104E-2</c:v>
                </c:pt>
                <c:pt idx="2889" formatCode="General">
                  <c:v>-6.1610795471023903E-2</c:v>
                </c:pt>
                <c:pt idx="2890" formatCode="General">
                  <c:v>-5.3665498632688602E-2</c:v>
                </c:pt>
                <c:pt idx="2891" formatCode="General">
                  <c:v>-4.5666322776216697E-2</c:v>
                </c:pt>
                <c:pt idx="2892" formatCode="General">
                  <c:v>-3.7615141650711698E-2</c:v>
                </c:pt>
                <c:pt idx="2893" formatCode="General">
                  <c:v>-2.9514422650072199E-2</c:v>
                </c:pt>
                <c:pt idx="2894" formatCode="General">
                  <c:v>-2.1366086420235301E-2</c:v>
                </c:pt>
                <c:pt idx="2895" formatCode="General">
                  <c:v>-1.3172507648569001E-2</c:v>
                </c:pt>
                <c:pt idx="2896" formatCode="General">
                  <c:v>-4.9365896862152599E-3</c:v>
                </c:pt>
                <c:pt idx="2897" formatCode="General">
                  <c:v>3.3388280946997501E-3</c:v>
                </c:pt>
                <c:pt idx="2898" formatCode="General">
                  <c:v>1.16504822630056E-2</c:v>
                </c:pt>
                <c:pt idx="2899" formatCode="General">
                  <c:v>1.9994714635562901E-2</c:v>
                </c:pt>
                <c:pt idx="2900" formatCode="General">
                  <c:v>2.83681278009453E-2</c:v>
                </c:pt>
                <c:pt idx="2901" formatCode="General">
                  <c:v>3.6767560389474603E-2</c:v>
                </c:pt>
                <c:pt idx="2902" formatCode="General">
                  <c:v>4.5188486201403102E-2</c:v>
                </c:pt>
                <c:pt idx="2903" formatCode="General">
                  <c:v>5.3626604213334601E-2</c:v>
                </c:pt>
                <c:pt idx="2904" formatCode="General">
                  <c:v>6.2077994898616602E-2</c:v>
                </c:pt>
                <c:pt idx="2905" formatCode="General">
                  <c:v>7.0537505787950594E-2</c:v>
                </c:pt>
                <c:pt idx="2906" formatCode="General">
                  <c:v>7.9000331983813205E-2</c:v>
                </c:pt>
                <c:pt idx="2907" formatCode="General">
                  <c:v>8.7461651242648403E-2</c:v>
                </c:pt>
                <c:pt idx="2908" formatCode="General">
                  <c:v>9.5916050799063901E-2</c:v>
                </c:pt>
                <c:pt idx="2909" formatCode="General">
                  <c:v>0.104358108685663</c:v>
                </c:pt>
                <c:pt idx="2910" formatCode="General">
                  <c:v>0.112782468817459</c:v>
                </c:pt>
                <c:pt idx="2911" formatCode="General">
                  <c:v>0.121183295817718</c:v>
                </c:pt>
                <c:pt idx="2912" formatCode="General">
                  <c:v>0.129554291345641</c:v>
                </c:pt>
                <c:pt idx="2913" formatCode="General">
                  <c:v>0.13788929909591099</c:v>
                </c:pt>
                <c:pt idx="2914" formatCode="General">
                  <c:v>0.14618190330384001</c:v>
                </c:pt>
                <c:pt idx="2915" formatCode="General">
                  <c:v>0.15442601450039001</c:v>
                </c:pt>
                <c:pt idx="2916" formatCode="General">
                  <c:v>0.16261584946760299</c:v>
                </c:pt>
                <c:pt idx="2917" formatCode="General">
                  <c:v>0.170744316291462</c:v>
                </c:pt>
                <c:pt idx="2918" formatCode="General">
                  <c:v>0.17880460777012999</c:v>
                </c:pt>
                <c:pt idx="2919" formatCode="General">
                  <c:v>0.18679046273222599</c:v>
                </c:pt>
                <c:pt idx="2920" formatCode="General">
                  <c:v>0.19469553876992499</c:v>
                </c:pt>
                <c:pt idx="2921" formatCode="General">
                  <c:v>0.20251284626295199</c:v>
                </c:pt>
                <c:pt idx="2922" formatCode="General">
                  <c:v>0.21023531496187201</c:v>
                </c:pt>
                <c:pt idx="2923" formatCode="General">
                  <c:v>0.217856504528949</c:v>
                </c:pt>
                <c:pt idx="2924" formatCode="General">
                  <c:v>0.22537003966174901</c:v>
                </c:pt>
                <c:pt idx="2925" formatCode="General">
                  <c:v>0.23276904277038299</c:v>
                </c:pt>
                <c:pt idx="2926" formatCode="General">
                  <c:v>0.24004669363186401</c:v>
                </c:pt>
                <c:pt idx="2927" formatCode="General">
                  <c:v>0.24719680843422401</c:v>
                </c:pt>
                <c:pt idx="2928" formatCode="General">
                  <c:v>0.25421227534711399</c:v>
                </c:pt>
                <c:pt idx="2929" formatCode="General">
                  <c:v>0.26108660075360401</c:v>
                </c:pt>
                <c:pt idx="2930" formatCode="General">
                  <c:v>0.26781358093687102</c:v>
                </c:pt>
                <c:pt idx="2931" formatCode="General">
                  <c:v>0.27438723446195801</c:v>
                </c:pt>
                <c:pt idx="2932" formatCode="General">
                  <c:v>0.28080177800245598</c:v>
                </c:pt>
                <c:pt idx="2933" formatCode="General">
                  <c:v>0.28705104858547598</c:v>
                </c:pt>
                <c:pt idx="2934" formatCode="General">
                  <c:v>0.29312903872538898</c:v>
                </c:pt>
                <c:pt idx="2935" formatCode="General">
                  <c:v>0.29903002763245501</c:v>
                </c:pt>
                <c:pt idx="2936" formatCode="General">
                  <c:v>0.30474909674857897</c:v>
                </c:pt>
                <c:pt idx="2937" formatCode="General">
                  <c:v>0.31028106132495098</c:v>
                </c:pt>
                <c:pt idx="2938" formatCode="General">
                  <c:v>0.31562088228755503</c:v>
                </c:pt>
                <c:pt idx="2939" formatCode="General">
                  <c:v>0.32076374612546599</c:v>
                </c:pt>
                <c:pt idx="2940" formatCode="General">
                  <c:v>0.32570502855186201</c:v>
                </c:pt>
                <c:pt idx="2941" formatCode="General">
                  <c:v>0.33044030814811698</c:v>
                </c:pt>
                <c:pt idx="2942" formatCode="General">
                  <c:v>0.33496538304851797</c:v>
                </c:pt>
                <c:pt idx="2943" formatCode="General">
                  <c:v>0.33927677158554298</c:v>
                </c:pt>
                <c:pt idx="2944" formatCode="General">
                  <c:v>0.343370600047471</c:v>
                </c:pt>
                <c:pt idx="2945" formatCode="General">
                  <c:v>0.34724307400154403</c:v>
                </c:pt>
                <c:pt idx="2946" formatCode="General">
                  <c:v>0.35089114114827302</c:v>
                </c:pt>
                <c:pt idx="2947" formatCode="General">
                  <c:v>0.354312507102367</c:v>
                </c:pt>
                <c:pt idx="2948" formatCode="General">
                  <c:v>0.35750494993655002</c:v>
                </c:pt>
                <c:pt idx="2949" formatCode="General">
                  <c:v>0.36046568822559499</c:v>
                </c:pt>
                <c:pt idx="2950" formatCode="General">
                  <c:v>0.36319245296609298</c:v>
                </c:pt>
                <c:pt idx="2951" formatCode="General">
                  <c:v>0.36568357586884598</c:v>
                </c:pt>
                <c:pt idx="2952" formatCode="General">
                  <c:v>0.36793746988106601</c:v>
                </c:pt>
                <c:pt idx="2953" formatCode="General">
                  <c:v>0.36995362160432199</c:v>
                </c:pt>
                <c:pt idx="2954" formatCode="General">
                  <c:v>0.371731447235713</c:v>
                </c:pt>
                <c:pt idx="2955" formatCode="General">
                  <c:v>0.37326961842138401</c:v>
                </c:pt>
                <c:pt idx="2956" formatCode="General">
                  <c:v>0.37456768962290199</c:v>
                </c:pt>
                <c:pt idx="2957" formatCode="General">
                  <c:v>0.375625651610699</c:v>
                </c:pt>
                <c:pt idx="2958" formatCode="General">
                  <c:v>0.37644332776442502</c:v>
                </c:pt>
                <c:pt idx="2959" formatCode="General">
                  <c:v>0.37702141240973103</c:v>
                </c:pt>
                <c:pt idx="2960" formatCode="General">
                  <c:v>0.37736093666991599</c:v>
                </c:pt>
                <c:pt idx="2961" formatCode="General">
                  <c:v>0.37746264129546098</c:v>
                </c:pt>
                <c:pt idx="2962" formatCode="General">
                  <c:v>0.37732799854523702</c:v>
                </c:pt>
                <c:pt idx="2963" formatCode="General">
                  <c:v>0.37695866872438299</c:v>
                </c:pt>
                <c:pt idx="2964" formatCode="General">
                  <c:v>0.37635587065825499</c:v>
                </c:pt>
                <c:pt idx="2965" formatCode="General">
                  <c:v>0.37552140771451098</c:v>
                </c:pt>
                <c:pt idx="2966" formatCode="General">
                  <c:v>0.374457253998633</c:v>
                </c:pt>
                <c:pt idx="2967" formatCode="General">
                  <c:v>0.37316598334141798</c:v>
                </c:pt>
                <c:pt idx="2968" formatCode="General">
                  <c:v>0.37165023352171001</c:v>
                </c:pt>
                <c:pt idx="2969" formatCode="General">
                  <c:v>0.36991260698654099</c:v>
                </c:pt>
                <c:pt idx="2970" formatCode="General">
                  <c:v>0.36795614541191102</c:v>
                </c:pt>
                <c:pt idx="2971" formatCode="General">
                  <c:v>0.36578330767918699</c:v>
                </c:pt>
                <c:pt idx="2972" formatCode="General">
                  <c:v>0.36339754732423202</c:v>
                </c:pt>
                <c:pt idx="2973" formatCode="General">
                  <c:v>0.36080282472803699</c:v>
                </c:pt>
                <c:pt idx="2974" formatCode="General">
                  <c:v>0.35800238538635898</c:v>
                </c:pt>
                <c:pt idx="2975" formatCode="General">
                  <c:v>0.35499982564885202</c:v>
                </c:pt>
                <c:pt idx="2976" formatCode="General">
                  <c:v>0.35179965650798301</c:v>
                </c:pt>
                <c:pt idx="2977" formatCode="General">
                  <c:v>0.34840566906709203</c:v>
                </c:pt>
                <c:pt idx="2978" formatCode="General">
                  <c:v>0.34482184022739998</c:v>
                </c:pt>
                <c:pt idx="2979" formatCode="General">
                  <c:v>0.34105249767909301</c:v>
                </c:pt>
                <c:pt idx="2980" formatCode="General">
                  <c:v>0.33710226847732599</c:v>
                </c:pt>
                <c:pt idx="2981" formatCode="General">
                  <c:v>0.332975987384659</c:v>
                </c:pt>
                <c:pt idx="2982" formatCode="General">
                  <c:v>0.32867758261839097</c:v>
                </c:pt>
                <c:pt idx="2983" formatCode="General">
                  <c:v>0.32421172828214501</c:v>
                </c:pt>
                <c:pt idx="2984" formatCode="General">
                  <c:v>0.31958390035034501</c:v>
                </c:pt>
                <c:pt idx="2985" formatCode="General">
                  <c:v>0.31479867986411503</c:v>
                </c:pt>
                <c:pt idx="2986" formatCode="General">
                  <c:v>0.30986072092428402</c:v>
                </c:pt>
                <c:pt idx="2987" formatCode="General">
                  <c:v>0.304775416457297</c:v>
                </c:pt>
                <c:pt idx="2988" formatCode="General">
                  <c:v>0.29954779504615298</c:v>
                </c:pt>
                <c:pt idx="2989" formatCode="General">
                  <c:v>0.29418297156741702</c:v>
                </c:pt>
                <c:pt idx="2990" formatCode="General">
                  <c:v>0.28868619527531802</c:v>
                </c:pt>
                <c:pt idx="2991" formatCode="General">
                  <c:v>0.283062842322371</c:v>
                </c:pt>
                <c:pt idx="2992" formatCode="General">
                  <c:v>0.277318276438832</c:v>
                </c:pt>
                <c:pt idx="2993" formatCode="General">
                  <c:v>0.27145781546409797</c:v>
                </c:pt>
                <c:pt idx="2994" formatCode="General">
                  <c:v>0.26548661922962802</c:v>
                </c:pt>
                <c:pt idx="2995" formatCode="General">
                  <c:v>0.25940996926554699</c:v>
                </c:pt>
                <c:pt idx="2996" formatCode="General">
                  <c:v>0.25323323648746199</c:v>
                </c:pt>
                <c:pt idx="2997" formatCode="General">
                  <c:v>0.2469617620522</c:v>
                </c:pt>
                <c:pt idx="2998" formatCode="General">
                  <c:v>0.24060090482492699</c:v>
                </c:pt>
                <c:pt idx="2999" formatCode="General">
                  <c:v>0.23415610570891099</c:v>
                </c:pt>
                <c:pt idx="3000" formatCode="General">
                  <c:v>0.22763282241155999</c:v>
                </c:pt>
                <c:pt idx="3001" formatCode="General">
                  <c:v>0.22103641161024201</c:v>
                </c:pt>
                <c:pt idx="3002" formatCode="General">
                  <c:v>0.21437224046565501</c:v>
                </c:pt>
                <c:pt idx="3003" formatCode="General">
                  <c:v>0.20764580577026401</c:v>
                </c:pt>
                <c:pt idx="3004" formatCode="General">
                  <c:v>0.20086251456245499</c:v>
                </c:pt>
                <c:pt idx="3005" formatCode="General">
                  <c:v>0.19402771781619099</c:v>
                </c:pt>
                <c:pt idx="3006" formatCode="General">
                  <c:v>0.187146773457532</c:v>
                </c:pt>
                <c:pt idx="3007" formatCode="General">
                  <c:v>0.18022500211089501</c:v>
                </c:pt>
                <c:pt idx="3008" formatCode="General">
                  <c:v>0.17326773827156799</c:v>
                </c:pt>
                <c:pt idx="3009" formatCode="General">
                  <c:v>0.16628027671087101</c:v>
                </c:pt>
                <c:pt idx="3010" formatCode="General">
                  <c:v>0.159267817698098</c:v>
                </c:pt>
                <c:pt idx="3011" formatCode="General">
                  <c:v>0.152235578870414</c:v>
                </c:pt>
                <c:pt idx="3012" formatCode="General">
                  <c:v>0.14518874987673799</c:v>
                </c:pt>
                <c:pt idx="3013" formatCode="General">
                  <c:v>0.138132416346819</c:v>
                </c:pt>
                <c:pt idx="3014" formatCode="General">
                  <c:v>0.13107161372866399</c:v>
                </c:pt>
                <c:pt idx="3015" formatCode="General">
                  <c:v>0.124011322064128</c:v>
                </c:pt>
                <c:pt idx="3016" formatCode="General">
                  <c:v>0.116956453035027</c:v>
                </c:pt>
                <c:pt idx="3017" formatCode="General">
                  <c:v>0.109911848178738</c:v>
                </c:pt>
                <c:pt idx="3018" formatCode="General">
                  <c:v>0.102882265119578</c:v>
                </c:pt>
                <c:pt idx="3019" formatCode="General">
                  <c:v>9.5872401071406502E-2</c:v>
                </c:pt>
                <c:pt idx="3020" formatCode="General">
                  <c:v>8.8886829444520393E-2</c:v>
                </c:pt>
                <c:pt idx="3021" formatCode="General">
                  <c:v>8.1930017123443194E-2</c:v>
                </c:pt>
                <c:pt idx="3022" formatCode="General">
                  <c:v>7.5006389593867698E-2</c:v>
                </c:pt>
                <c:pt idx="3023" formatCode="General">
                  <c:v>6.8120237440512099E-2</c:v>
                </c:pt>
                <c:pt idx="3024" formatCode="General">
                  <c:v>6.1275714257082302E-2</c:v>
                </c:pt>
                <c:pt idx="3025" formatCode="General">
                  <c:v>5.4476851231141203E-2</c:v>
                </c:pt>
                <c:pt idx="3026" formatCode="General">
                  <c:v>4.77275788886799E-2</c:v>
                </c:pt>
                <c:pt idx="3027" formatCode="General">
                  <c:v>4.1031789812027902E-2</c:v>
                </c:pt>
                <c:pt idx="3028" formatCode="General">
                  <c:v>3.4393183542577199E-2</c:v>
                </c:pt>
                <c:pt idx="3029" formatCode="General">
                  <c:v>2.7815268476548399E-2</c:v>
                </c:pt>
                <c:pt idx="3030" formatCode="General">
                  <c:v>2.1301491219251699E-2</c:v>
                </c:pt>
                <c:pt idx="3031" formatCode="General">
                  <c:v>1.4855152471016301E-2</c:v>
                </c:pt>
                <c:pt idx="3032" formatCode="General">
                  <c:v>8.4794068293651305E-3</c:v>
                </c:pt>
                <c:pt idx="3033" formatCode="General">
                  <c:v>2.1772236772758902E-3</c:v>
                </c:pt>
                <c:pt idx="3034" formatCode="General">
                  <c:v>-4.0486005242127898E-3</c:v>
                </c:pt>
                <c:pt idx="3035" formatCode="General">
                  <c:v>-1.0195416478253901E-2</c:v>
                </c:pt>
                <c:pt idx="3036" formatCode="General">
                  <c:v>-1.6260703147174801E-2</c:v>
                </c:pt>
                <c:pt idx="3037" formatCode="General">
                  <c:v>-2.2242105083762401E-2</c:v>
                </c:pt>
                <c:pt idx="3038" formatCode="General">
                  <c:v>-2.8137477091750199E-2</c:v>
                </c:pt>
                <c:pt idx="3039" formatCode="General">
                  <c:v>-3.3944864014026403E-2</c:v>
                </c:pt>
                <c:pt idx="3040" formatCode="General">
                  <c:v>-3.9662473925245301E-2</c:v>
                </c:pt>
                <c:pt idx="3041" formatCode="General">
                  <c:v>-4.5288656872830797E-2</c:v>
                </c:pt>
                <c:pt idx="3042" formatCode="General">
                  <c:v>-5.0821990328601102E-2</c:v>
                </c:pt>
                <c:pt idx="3043" formatCode="General">
                  <c:v>-5.6261209243564897E-2</c:v>
                </c:pt>
                <c:pt idx="3044" formatCode="General">
                  <c:v>-6.1605231796111701E-2</c:v>
                </c:pt>
                <c:pt idx="3045" formatCode="General">
                  <c:v>-6.6853190362745299E-2</c:v>
                </c:pt>
                <c:pt idx="3046" formatCode="General">
                  <c:v>-7.2004350408402806E-2</c:v>
                </c:pt>
                <c:pt idx="3047" formatCode="General">
                  <c:v>-7.7058134015587504E-2</c:v>
                </c:pt>
                <c:pt idx="3048" formatCode="General">
                  <c:v>-8.2014160213170498E-2</c:v>
                </c:pt>
                <c:pt idx="3049" formatCode="General">
                  <c:v>-8.6872274754791604E-2</c:v>
                </c:pt>
                <c:pt idx="3050" formatCode="General">
                  <c:v>-9.16324647779867E-2</c:v>
                </c:pt>
                <c:pt idx="3051" formatCode="General">
                  <c:v>-9.6294830701877304E-2</c:v>
                </c:pt>
                <c:pt idx="3052" formatCode="General">
                  <c:v>-0.10085972180757</c:v>
                </c:pt>
                <c:pt idx="3053" formatCode="General">
                  <c:v>-0.10532761185004</c:v>
                </c:pt>
                <c:pt idx="3054" formatCode="General">
                  <c:v>-0.109699112711899</c:v>
                </c:pt>
                <c:pt idx="3055" formatCode="General">
                  <c:v>-0.113974998777575</c:v>
                </c:pt>
                <c:pt idx="3056" formatCode="General">
                  <c:v>-0.118156080451826</c:v>
                </c:pt>
                <c:pt idx="3057" formatCode="General">
                  <c:v>-0.12224339276419</c:v>
                </c:pt>
                <c:pt idx="3058" formatCode="General">
                  <c:v>-0.126238127246322</c:v>
                </c:pt>
                <c:pt idx="3059" formatCode="General">
                  <c:v>-0.13014148769165601</c:v>
                </c:pt>
                <c:pt idx="3060" formatCode="General">
                  <c:v>-0.133954825719623</c:v>
                </c:pt>
                <c:pt idx="3061" formatCode="General">
                  <c:v>-0.13767962491591701</c:v>
                </c:pt>
                <c:pt idx="3062" formatCode="General">
                  <c:v>-0.141317364661844</c:v>
                </c:pt>
                <c:pt idx="3063" formatCode="General">
                  <c:v>-0.14486960337720101</c:v>
                </c:pt>
                <c:pt idx="3064" formatCode="General">
                  <c:v>-0.148338022053602</c:v>
                </c:pt>
                <c:pt idx="3065" formatCode="General">
                  <c:v>-0.15172429524147801</c:v>
                </c:pt>
                <c:pt idx="3066" formatCode="General">
                  <c:v>-0.15503012135378599</c:v>
                </c:pt>
                <c:pt idx="3067" formatCode="General">
                  <c:v>-0.15825726171012999</c:v>
                </c:pt>
                <c:pt idx="3068" formatCode="General">
                  <c:v>-0.161407418537523</c:v>
                </c:pt>
                <c:pt idx="3069" formatCode="General">
                  <c:v>-0.16448227643979499</c:v>
                </c:pt>
                <c:pt idx="3070" formatCode="General">
                  <c:v>-0.16748360671138701</c:v>
                </c:pt>
                <c:pt idx="3071" formatCode="General">
                  <c:v>-0.17041309528167201</c:v>
                </c:pt>
                <c:pt idx="3072" formatCode="General">
                  <c:v>-0.17327231733726101</c:v>
                </c:pt>
                <c:pt idx="3073" formatCode="General">
                  <c:v>-0.17606279503901201</c:v>
                </c:pt>
                <c:pt idx="3074" formatCode="General">
                  <c:v>-0.17878600688576299</c:v>
                </c:pt>
                <c:pt idx="3075" formatCode="General">
                  <c:v>-0.18144338967356799</c:v>
                </c:pt>
                <c:pt idx="3076" formatCode="General">
                  <c:v>-0.18403627951512599</c:v>
                </c:pt>
                <c:pt idx="3077" formatCode="General">
                  <c:v>-0.186565852363756</c:v>
                </c:pt>
                <c:pt idx="3078" formatCode="General">
                  <c:v>-0.18903313209450801</c:v>
                </c:pt>
                <c:pt idx="3079" formatCode="General">
                  <c:v>-0.191439062344332</c:v>
                </c:pt>
                <c:pt idx="3080" formatCode="General">
                  <c:v>-0.19378446373751901</c:v>
                </c:pt>
                <c:pt idx="3081" formatCode="General">
                  <c:v>-0.19606993329038899</c:v>
                </c:pt>
                <c:pt idx="3082" formatCode="General">
                  <c:v>-0.198295912640926</c:v>
                </c:pt>
                <c:pt idx="3083" formatCode="General">
                  <c:v>-0.20046271506890301</c:v>
                </c:pt>
                <c:pt idx="3084" formatCode="General">
                  <c:v>-0.202570436266377</c:v>
                </c:pt>
                <c:pt idx="3085" formatCode="General">
                  <c:v>-0.20461896728627099</c:v>
                </c:pt>
                <c:pt idx="3086" formatCode="General">
                  <c:v>-0.20660797685116</c:v>
                </c:pt>
                <c:pt idx="3087" formatCode="General">
                  <c:v>-0.208536993186623</c:v>
                </c:pt>
                <c:pt idx="3088" formatCode="General">
                  <c:v>-0.21040533184813301</c:v>
                </c:pt>
                <c:pt idx="3089" formatCode="General">
                  <c:v>-0.21221206218306601</c:v>
                </c:pt>
                <c:pt idx="3090" formatCode="General">
                  <c:v>-0.213956049161076</c:v>
                </c:pt>
                <c:pt idx="3091" formatCode="General">
                  <c:v>-0.21563598990824601</c:v>
                </c:pt>
                <c:pt idx="3092" formatCode="General">
                  <c:v>-0.21725033695384199</c:v>
                </c:pt>
                <c:pt idx="3093" formatCode="General">
                  <c:v>-0.21879722762832299</c:v>
                </c:pt>
                <c:pt idx="3094" formatCode="General">
                  <c:v>-0.22027469005928799</c:v>
                </c:pt>
                <c:pt idx="3095" formatCode="General">
                  <c:v>-0.221680539375327</c:v>
                </c:pt>
                <c:pt idx="3096" formatCode="General">
                  <c:v>-0.22301235785989501</c:v>
                </c:pt>
                <c:pt idx="3097" formatCode="General">
                  <c:v>-0.22426759068371199</c:v>
                </c:pt>
                <c:pt idx="3098" formatCode="General">
                  <c:v>-0.22544343177867401</c:v>
                </c:pt>
                <c:pt idx="3099" formatCode="General">
                  <c:v>-0.226536858536558</c:v>
                </c:pt>
                <c:pt idx="3100" formatCode="General">
                  <c:v>-0.22754468790157001</c:v>
                </c:pt>
                <c:pt idx="3101" formatCode="General">
                  <c:v>-0.22846357717823301</c:v>
                </c:pt>
                <c:pt idx="3102" formatCode="General">
                  <c:v>-0.22929006845382199</c:v>
                </c:pt>
                <c:pt idx="3103" formatCode="General">
                  <c:v>-0.230020527985173</c:v>
                </c:pt>
                <c:pt idx="3104" formatCode="General">
                  <c:v>-0.23065118890532199</c:v>
                </c:pt>
                <c:pt idx="3105" formatCode="General">
                  <c:v>-0.23117820450106799</c:v>
                </c:pt>
                <c:pt idx="3106" formatCode="General">
                  <c:v>-0.231597645088013</c:v>
                </c:pt>
                <c:pt idx="3107" formatCode="General">
                  <c:v>-0.23190552825114999</c:v>
                </c:pt>
                <c:pt idx="3108" formatCode="General">
                  <c:v>-0.23209770068832</c:v>
                </c:pt>
                <c:pt idx="3109" formatCode="General">
                  <c:v>-0.232169987956895</c:v>
                </c:pt>
                <c:pt idx="3110" formatCode="General">
                  <c:v>-0.23211830116861401</c:v>
                </c:pt>
                <c:pt idx="3111" formatCode="General">
                  <c:v>-0.23193845950377201</c:v>
                </c:pt>
                <c:pt idx="3112" formatCode="General">
                  <c:v>-0.23162631547620999</c:v>
                </c:pt>
                <c:pt idx="3113" formatCode="General">
                  <c:v>-0.231177749330639</c:v>
                </c:pt>
                <c:pt idx="3114" formatCode="General">
                  <c:v>-0.23058870107721399</c:v>
                </c:pt>
                <c:pt idx="3115" formatCode="General">
                  <c:v>-0.22985525456060801</c:v>
                </c:pt>
                <c:pt idx="3116" formatCode="General">
                  <c:v>-0.22897355091659899</c:v>
                </c:pt>
                <c:pt idx="3117" formatCode="General">
                  <c:v>-0.22793980687868401</c:v>
                </c:pt>
                <c:pt idx="3118" formatCode="General">
                  <c:v>-0.226750447830567</c:v>
                </c:pt>
                <c:pt idx="3119" formatCode="General">
                  <c:v>-0.225402075117594</c:v>
                </c:pt>
                <c:pt idx="3120" formatCode="General">
                  <c:v>-0.22389142329528899</c:v>
                </c:pt>
                <c:pt idx="3121" formatCode="General">
                  <c:v>-0.222215528135009</c:v>
                </c:pt>
                <c:pt idx="3122" formatCode="General">
                  <c:v>-0.22037163058252701</c:v>
                </c:pt>
                <c:pt idx="3123" formatCode="General">
                  <c:v>-0.218357170604699</c:v>
                </c:pt>
                <c:pt idx="3124" formatCode="General">
                  <c:v>-0.21616994779776899</c:v>
                </c:pt>
                <c:pt idx="3125" formatCode="General">
                  <c:v>-0.21380802111424299</c:v>
                </c:pt>
                <c:pt idx="3126" formatCode="General">
                  <c:v>-0.211269792152977</c:v>
                </c:pt>
                <c:pt idx="3127" formatCode="General">
                  <c:v>-0.20855399117700199</c:v>
                </c:pt>
                <c:pt idx="3128" formatCode="General">
                  <c:v>-0.20565960418718701</c:v>
                </c:pt>
                <c:pt idx="3129" formatCode="General">
                  <c:v>-0.20258607240565199</c:v>
                </c:pt>
                <c:pt idx="3130" formatCode="General">
                  <c:v>-0.19933327919914001</c:v>
                </c:pt>
                <c:pt idx="3131" formatCode="General">
                  <c:v>-0.19590144966590101</c:v>
                </c:pt>
                <c:pt idx="3132" formatCode="General">
                  <c:v>-0.19229116621367101</c:v>
                </c:pt>
                <c:pt idx="3133" formatCode="General">
                  <c:v>-0.188503494266096</c:v>
                </c:pt>
                <c:pt idx="3134" formatCode="General">
                  <c:v>-0.18453989852990901</c:v>
                </c:pt>
                <c:pt idx="3135" formatCode="General">
                  <c:v>-0.180402294251123</c:v>
                </c:pt>
                <c:pt idx="3136" formatCode="General">
                  <c:v>-0.17609305720554599</c:v>
                </c:pt>
                <c:pt idx="3137" formatCode="General">
                  <c:v>-0.171614971412026</c:v>
                </c:pt>
                <c:pt idx="3138" formatCode="General">
                  <c:v>-0.16697133220628599</c:v>
                </c:pt>
                <c:pt idx="3139" formatCode="General">
                  <c:v>-0.16216586087415299</c:v>
                </c:pt>
                <c:pt idx="3140" formatCode="General">
                  <c:v>-0.15720272612685099</c:v>
                </c:pt>
                <c:pt idx="3141" formatCode="General">
                  <c:v>-0.15208655931654499</c:v>
                </c:pt>
                <c:pt idx="3142" formatCode="General">
                  <c:v>-0.146822436944718</c:v>
                </c:pt>
                <c:pt idx="3143" formatCode="General">
                  <c:v>-0.141415883337458</c:v>
                </c:pt>
                <c:pt idx="3144" formatCode="General">
                  <c:v>-0.13587288161191899</c:v>
                </c:pt>
                <c:pt idx="3145" formatCode="General">
                  <c:v>-0.13019979007819699</c:v>
                </c:pt>
                <c:pt idx="3146" formatCode="General">
                  <c:v>-0.124403379664762</c:v>
                </c:pt>
                <c:pt idx="3147" formatCode="General">
                  <c:v>-0.118490879740177</c:v>
                </c:pt>
                <c:pt idx="3148" formatCode="General">
                  <c:v>-0.112469888919914</c:v>
                </c:pt>
                <c:pt idx="3149" formatCode="General">
                  <c:v>-0.106348394760306</c:v>
                </c:pt>
                <c:pt idx="3150" formatCode="General">
                  <c:v>-0.100134701104148</c:v>
                </c:pt>
                <c:pt idx="3151" formatCode="General">
                  <c:v>-9.3837454387342201E-2</c:v>
                </c:pt>
                <c:pt idx="3152" formatCode="General">
                  <c:v>-8.7465630425409696E-2</c:v>
                </c:pt>
                <c:pt idx="3153" formatCode="General">
                  <c:v>-8.1028511473467402E-2</c:v>
                </c:pt>
                <c:pt idx="3154" formatCode="General">
                  <c:v>-7.4535662960781401E-2</c:v>
                </c:pt>
                <c:pt idx="3155" formatCode="General">
                  <c:v>-6.7996852271938094E-2</c:v>
                </c:pt>
                <c:pt idx="3156" formatCode="General">
                  <c:v>-6.1422031575306402E-2</c:v>
                </c:pt>
                <c:pt idx="3157" formatCode="General">
                  <c:v>-5.4821384833634502E-2</c:v>
                </c:pt>
                <c:pt idx="3158" formatCode="General">
                  <c:v>-4.82053199040125E-2</c:v>
                </c:pt>
                <c:pt idx="3159" formatCode="General">
                  <c:v>-4.15843419589896E-2</c:v>
                </c:pt>
                <c:pt idx="3160" formatCode="General">
                  <c:v>-3.4969035920081201E-2</c:v>
                </c:pt>
                <c:pt idx="3161" formatCode="General">
                  <c:v>-2.8370031940341701E-2</c:v>
                </c:pt>
                <c:pt idx="3162" formatCode="General">
                  <c:v>-2.17977319184549E-2</c:v>
                </c:pt>
                <c:pt idx="3163" formatCode="General">
                  <c:v>-1.52630625505844E-2</c:v>
                </c:pt>
                <c:pt idx="3164" formatCode="General">
                  <c:v>-8.7769807388696896E-3</c:v>
                </c:pt>
                <c:pt idx="3165" formatCode="General">
                  <c:v>-2.3499798483820901E-3</c:v>
                </c:pt>
                <c:pt idx="3166" formatCode="General">
                  <c:v>4.0072750419124304E-3</c:v>
                </c:pt>
                <c:pt idx="3167" formatCode="General">
                  <c:v>1.0284441266184099E-2</c:v>
                </c:pt>
                <c:pt idx="3168" formatCode="General">
                  <c:v>1.6471057484519401E-2</c:v>
                </c:pt>
                <c:pt idx="3169" formatCode="General">
                  <c:v>2.2557088264764699E-2</c:v>
                </c:pt>
                <c:pt idx="3170" formatCode="General">
                  <c:v>2.85329230830948E-2</c:v>
                </c:pt>
                <c:pt idx="3171" formatCode="General">
                  <c:v>3.4388334311094303E-2</c:v>
                </c:pt>
                <c:pt idx="3172" formatCode="General">
                  <c:v>4.0114072974845198E-2</c:v>
                </c:pt>
                <c:pt idx="3173" formatCode="General">
                  <c:v>4.5701474892710703E-2</c:v>
                </c:pt>
                <c:pt idx="3174" formatCode="General">
                  <c:v>5.1141803990706697E-2</c:v>
                </c:pt>
                <c:pt idx="3175" formatCode="General">
                  <c:v>5.6426711837805697E-2</c:v>
                </c:pt>
                <c:pt idx="3176" formatCode="General">
                  <c:v>6.1547773089772002E-2</c:v>
                </c:pt>
                <c:pt idx="3177" formatCode="General">
                  <c:v>6.6497541262384899E-2</c:v>
                </c:pt>
                <c:pt idx="3178" formatCode="General">
                  <c:v>7.1269085321085099E-2</c:v>
                </c:pt>
                <c:pt idx="3179" formatCode="General">
                  <c:v>7.5855858936805895E-2</c:v>
                </c:pt>
                <c:pt idx="3180" formatCode="General">
                  <c:v>8.0251654841619405E-2</c:v>
                </c:pt>
                <c:pt idx="3181" formatCode="General">
                  <c:v>8.4450578170186502E-2</c:v>
                </c:pt>
                <c:pt idx="3182" formatCode="General">
                  <c:v>8.8447546060630503E-2</c:v>
                </c:pt>
                <c:pt idx="3183" formatCode="General">
                  <c:v>9.2237746683833E-2</c:v>
                </c:pt>
                <c:pt idx="3184" formatCode="General">
                  <c:v>9.5817094144344001E-2</c:v>
                </c:pt>
                <c:pt idx="3185" formatCode="General">
                  <c:v>9.9182236498348605E-2</c:v>
                </c:pt>
                <c:pt idx="3186" formatCode="General">
                  <c:v>0.102330406184424</c:v>
                </c:pt>
                <c:pt idx="3187" formatCode="General">
                  <c:v>0.105258779580936</c:v>
                </c:pt>
                <c:pt idx="3188" formatCode="General">
                  <c:v>0.10796499306495699</c:v>
                </c:pt>
                <c:pt idx="3189" formatCode="General">
                  <c:v>0.11044819142586799</c:v>
                </c:pt>
                <c:pt idx="3190" formatCode="General">
                  <c:v>0.11270739700755</c:v>
                </c:pt>
                <c:pt idx="3191" formatCode="General">
                  <c:v>0.114742418270127</c:v>
                </c:pt>
                <c:pt idx="3192" formatCode="General">
                  <c:v>0.116554355420703</c:v>
                </c:pt>
                <c:pt idx="3193" formatCode="General">
                  <c:v>0.118143846043141</c:v>
                </c:pt>
                <c:pt idx="3194" formatCode="General">
                  <c:v>0.11951196148791</c:v>
                </c:pt>
                <c:pt idx="3195" formatCode="General">
                  <c:v>0.120660861643822</c:v>
                </c:pt>
                <c:pt idx="3196" formatCode="General">
                  <c:v>0.121593658229994</c:v>
                </c:pt>
                <c:pt idx="3197" formatCode="General">
                  <c:v>0.122313217815482</c:v>
                </c:pt>
                <c:pt idx="3198" formatCode="General">
                  <c:v>0.122823109420386</c:v>
                </c:pt>
                <c:pt idx="3199" formatCode="General">
                  <c:v>0.123128113110759</c:v>
                </c:pt>
                <c:pt idx="3200" formatCode="General">
                  <c:v>0.12323251398109999</c:v>
                </c:pt>
                <c:pt idx="3201" formatCode="General">
                  <c:v>0.12314156001021601</c:v>
                </c:pt>
                <c:pt idx="3202" formatCode="General">
                  <c:v>0.122861477375733</c:v>
                </c:pt>
                <c:pt idx="3203" formatCode="General">
                  <c:v>0.12239819445543899</c:v>
                </c:pt>
                <c:pt idx="3204" formatCode="General">
                  <c:v>0.12175771022321701</c:v>
                </c:pt>
                <c:pt idx="3205" formatCode="General">
                  <c:v>0.120946661330381</c:v>
                </c:pt>
                <c:pt idx="3206" formatCode="General">
                  <c:v>0.119972252592391</c:v>
                </c:pt>
                <c:pt idx="3207" formatCode="General">
                  <c:v>0.118841678913832</c:v>
                </c:pt>
                <c:pt idx="3208" formatCode="General">
                  <c:v>0.117563031516686</c:v>
                </c:pt>
                <c:pt idx="3209" formatCode="General">
                  <c:v>0.116144233731708</c:v>
                </c:pt>
                <c:pt idx="3210" formatCode="General">
                  <c:v>0.114593406476502</c:v>
                </c:pt>
                <c:pt idx="3211" formatCode="General">
                  <c:v>0.11291933189217999</c:v>
                </c:pt>
                <c:pt idx="3212" formatCode="General">
                  <c:v>0.11112982336327799</c:v>
                </c:pt>
                <c:pt idx="3213" formatCode="General">
                  <c:v>0.109233787916582</c:v>
                </c:pt>
                <c:pt idx="3214" formatCode="General">
                  <c:v>0.107240717366844</c:v>
                </c:pt>
                <c:pt idx="3215" formatCode="General">
                  <c:v>0.10515888925335599</c:v>
                </c:pt>
                <c:pt idx="3216" formatCode="General">
                  <c:v>0.102996856291922</c:v>
                </c:pt>
                <c:pt idx="3217" formatCode="General">
                  <c:v>0.100763594521908</c:v>
                </c:pt>
                <c:pt idx="3218" formatCode="General">
                  <c:v>9.8467912742165695E-2</c:v>
                </c:pt>
                <c:pt idx="3219" formatCode="General">
                  <c:v>9.6118903948576098E-2</c:v>
                </c:pt>
                <c:pt idx="3220" formatCode="General">
                  <c:v>9.3725371823333306E-2</c:v>
                </c:pt>
                <c:pt idx="3221" formatCode="General">
                  <c:v>9.1295776247453705E-2</c:v>
                </c:pt>
                <c:pt idx="3222" formatCode="General">
                  <c:v>8.8838762025476803E-2</c:v>
                </c:pt>
                <c:pt idx="3223" formatCode="General">
                  <c:v>8.6362723222653995E-2</c:v>
                </c:pt>
                <c:pt idx="3224" formatCode="General">
                  <c:v>8.3875472386469002E-2</c:v>
                </c:pt>
                <c:pt idx="3225" formatCode="General">
                  <c:v>8.1384781223395597E-2</c:v>
                </c:pt>
                <c:pt idx="3226" formatCode="General">
                  <c:v>7.8898173140551101E-2</c:v>
                </c:pt>
                <c:pt idx="3227" formatCode="General">
                  <c:v>7.6422956680244902E-2</c:v>
                </c:pt>
                <c:pt idx="3228" formatCode="General">
                  <c:v>7.3966127031673101E-2</c:v>
                </c:pt>
                <c:pt idx="3229" formatCode="General">
                  <c:v>7.1534270902641806E-2</c:v>
                </c:pt>
                <c:pt idx="3230" formatCode="General">
                  <c:v>6.9133751617551406E-2</c:v>
                </c:pt>
                <c:pt idx="3231" formatCode="General">
                  <c:v>6.6770588505817893E-2</c:v>
                </c:pt>
                <c:pt idx="3232" formatCode="General">
                  <c:v>6.4450418584457506E-2</c:v>
                </c:pt>
                <c:pt idx="3233" formatCode="General">
                  <c:v>6.2178529006071299E-2</c:v>
                </c:pt>
                <c:pt idx="3234" formatCode="General">
                  <c:v>5.9959784515049998E-2</c:v>
                </c:pt>
                <c:pt idx="3235" formatCode="General">
                  <c:v>5.7798618101521301E-2</c:v>
                </c:pt>
                <c:pt idx="3236" formatCode="General">
                  <c:v>5.5699131532770799E-2</c:v>
                </c:pt>
                <c:pt idx="3237" formatCode="General">
                  <c:v>5.3664995997255403E-2</c:v>
                </c:pt>
                <c:pt idx="3238" formatCode="General">
                  <c:v>5.1699493797773298E-2</c:v>
                </c:pt>
                <c:pt idx="3239" formatCode="General">
                  <c:v>4.9805517429479501E-2</c:v>
                </c:pt>
                <c:pt idx="3240" formatCode="General">
                  <c:v>4.79854207604654E-2</c:v>
                </c:pt>
                <c:pt idx="3241" formatCode="General">
                  <c:v>4.6241207325631702E-2</c:v>
                </c:pt>
                <c:pt idx="3242" formatCode="General">
                  <c:v>4.4574505732980003E-2</c:v>
                </c:pt>
                <c:pt idx="3243" formatCode="General">
                  <c:v>4.2986513655320198E-2</c:v>
                </c:pt>
                <c:pt idx="3244" formatCode="General">
                  <c:v>4.1478024047526402E-2</c:v>
                </c:pt>
                <c:pt idx="3245" formatCode="General">
                  <c:v>4.0049421531966597E-2</c:v>
                </c:pt>
                <c:pt idx="3246" formatCode="General">
                  <c:v>3.87007355763892E-2</c:v>
                </c:pt>
                <c:pt idx="3247" formatCode="General">
                  <c:v>3.7431623744337603E-2</c:v>
                </c:pt>
                <c:pt idx="3248" formatCode="General">
                  <c:v>3.6241419366194898E-2</c:v>
                </c:pt>
                <c:pt idx="3249" formatCode="General">
                  <c:v>3.5129084566177603E-2</c:v>
                </c:pt>
                <c:pt idx="3250" formatCode="General">
                  <c:v>3.4093171644827801E-2</c:v>
                </c:pt>
                <c:pt idx="3251" formatCode="General">
                  <c:v>3.3132002796964599E-2</c:v>
                </c:pt>
                <c:pt idx="3252" formatCode="General">
                  <c:v>3.22435900345256E-2</c:v>
                </c:pt>
                <c:pt idx="3253" formatCode="General">
                  <c:v>3.14256379854507E-2</c:v>
                </c:pt>
                <c:pt idx="3254" formatCode="General">
                  <c:v>3.0675617073017698E-2</c:v>
                </c:pt>
                <c:pt idx="3255" formatCode="General">
                  <c:v>2.99907856659677E-2</c:v>
                </c:pt>
                <c:pt idx="3256" formatCode="General">
                  <c:v>2.9368247560337801E-2</c:v>
                </c:pt>
                <c:pt idx="3257" formatCode="General">
                  <c:v>2.8804852308557501E-2</c:v>
                </c:pt>
                <c:pt idx="3258" formatCode="General">
                  <c:v>2.8297296115137999E-2</c:v>
                </c:pt>
                <c:pt idx="3259" formatCode="General">
                  <c:v>2.78421340998793E-2</c:v>
                </c:pt>
                <c:pt idx="3260" formatCode="General">
                  <c:v>2.7435780179489101E-2</c:v>
                </c:pt>
                <c:pt idx="3261" formatCode="General">
                  <c:v>2.7074612043487E-2</c:v>
                </c:pt>
                <c:pt idx="3262" formatCode="General">
                  <c:v>2.6754913367924599E-2</c:v>
                </c:pt>
                <c:pt idx="3263" formatCode="General">
                  <c:v>2.6472909614171002E-2</c:v>
                </c:pt>
                <c:pt idx="3264" formatCode="General">
                  <c:v>2.6224813614291399E-2</c:v>
                </c:pt>
                <c:pt idx="3265" formatCode="General">
                  <c:v>2.6006867692561601E-2</c:v>
                </c:pt>
                <c:pt idx="3266" formatCode="General">
                  <c:v>2.5815368907301201E-2</c:v>
                </c:pt>
                <c:pt idx="3267" formatCode="General">
                  <c:v>2.5646583896399702E-2</c:v>
                </c:pt>
                <c:pt idx="3268" formatCode="General">
                  <c:v>2.5496826939611E-2</c:v>
                </c:pt>
                <c:pt idx="3269" formatCode="General">
                  <c:v>2.5362599861760499E-2</c:v>
                </c:pt>
                <c:pt idx="3270" formatCode="General">
                  <c:v>2.52404971633216E-2</c:v>
                </c:pt>
                <c:pt idx="3271" formatCode="General">
                  <c:v>2.5127155356441899E-2</c:v>
                </c:pt>
                <c:pt idx="3272" formatCode="General">
                  <c:v>2.50194224142588E-2</c:v>
                </c:pt>
                <c:pt idx="3273" formatCode="General">
                  <c:v>2.4914323171398699E-2</c:v>
                </c:pt>
                <c:pt idx="3274" formatCode="General">
                  <c:v>2.4809042832230201E-2</c:v>
                </c:pt>
                <c:pt idx="3275" formatCode="General">
                  <c:v>2.4700923329779901E-2</c:v>
                </c:pt>
                <c:pt idx="3276" formatCode="General">
                  <c:v>2.4587514660826999E-2</c:v>
                </c:pt>
                <c:pt idx="3277" formatCode="General">
                  <c:v>2.44666765701483E-2</c:v>
                </c:pt>
                <c:pt idx="3278" formatCode="General">
                  <c:v>2.4336452237697499E-2</c:v>
                </c:pt>
                <c:pt idx="3279" formatCode="General">
                  <c:v>2.4195094391169399E-2</c:v>
                </c:pt>
                <c:pt idx="3280" formatCode="General">
                  <c:v>2.4041151855140799E-2</c:v>
                </c:pt>
                <c:pt idx="3281" formatCode="General">
                  <c:v>2.3873394384950501E-2</c:v>
                </c:pt>
                <c:pt idx="3282" formatCode="General">
                  <c:v>2.3690826083593401E-2</c:v>
                </c:pt>
                <c:pt idx="3283" formatCode="General">
                  <c:v>2.3492716813521799E-2</c:v>
                </c:pt>
                <c:pt idx="3284" formatCode="General">
                  <c:v>2.3278626285310199E-2</c:v>
                </c:pt>
                <c:pt idx="3285" formatCode="General">
                  <c:v>2.3048420333085701E-2</c:v>
                </c:pt>
                <c:pt idx="3286" formatCode="General">
                  <c:v>2.2802173494583002E-2</c:v>
                </c:pt>
                <c:pt idx="3287" formatCode="General">
                  <c:v>2.25402321652011E-2</c:v>
                </c:pt>
                <c:pt idx="3288" formatCode="General">
                  <c:v>2.2263231905565398E-2</c:v>
                </c:pt>
                <c:pt idx="3289" formatCode="General">
                  <c:v>2.19720470765075E-2</c:v>
                </c:pt>
                <c:pt idx="3290" formatCode="General">
                  <c:v>2.16677455614569E-2</c:v>
                </c:pt>
                <c:pt idx="3291" formatCode="General">
                  <c:v>2.1351702561441602E-2</c:v>
                </c:pt>
                <c:pt idx="3292" formatCode="General">
                  <c:v>2.10255097212203E-2</c:v>
                </c:pt>
                <c:pt idx="3293" formatCode="General">
                  <c:v>2.0690968718459199E-2</c:v>
                </c:pt>
                <c:pt idx="3294" formatCode="General">
                  <c:v>2.0350099164733002E-2</c:v>
                </c:pt>
                <c:pt idx="3295" formatCode="General">
                  <c:v>2.00050928080556E-2</c:v>
                </c:pt>
                <c:pt idx="3296" formatCode="General">
                  <c:v>1.9658369705026799E-2</c:v>
                </c:pt>
                <c:pt idx="3297" formatCode="General">
                  <c:v>1.9312477701934502E-2</c:v>
                </c:pt>
                <c:pt idx="3298" formatCode="General">
                  <c:v>1.8970091061510999E-2</c:v>
                </c:pt>
                <c:pt idx="3299" formatCode="General">
                  <c:v>1.8634027138637502E-2</c:v>
                </c:pt>
                <c:pt idx="3300" formatCode="General">
                  <c:v>1.8307254606009599E-2</c:v>
                </c:pt>
                <c:pt idx="3301" formatCode="General">
                  <c:v>1.7992801328411499E-2</c:v>
                </c:pt>
                <c:pt idx="3302" formatCode="General">
                  <c:v>1.7693815189686098E-2</c:v>
                </c:pt>
                <c:pt idx="3303" formatCode="General">
                  <c:v>1.7413529844802499E-2</c:v>
                </c:pt>
                <c:pt idx="3304" formatCode="General">
                  <c:v>1.7155167668740399E-2</c:v>
                </c:pt>
                <c:pt idx="3305" formatCode="General">
                  <c:v>1.6922006692234301E-2</c:v>
                </c:pt>
                <c:pt idx="3306" formatCode="General">
                  <c:v>1.6717308039399099E-2</c:v>
                </c:pt>
                <c:pt idx="3307" formatCode="General">
                  <c:v>1.6544383798397001E-2</c:v>
                </c:pt>
                <c:pt idx="3308" formatCode="General">
                  <c:v>1.6406462619581601E-2</c:v>
                </c:pt>
                <c:pt idx="3309" formatCode="General">
                  <c:v>1.63066600772016E-2</c:v>
                </c:pt>
                <c:pt idx="3310" formatCode="General">
                  <c:v>1.6248122510045499E-2</c:v>
                </c:pt>
                <c:pt idx="3311" formatCode="General">
                  <c:v>1.6233857471321101E-2</c:v>
                </c:pt>
                <c:pt idx="3312" formatCode="General">
                  <c:v>1.6266755389114599E-2</c:v>
                </c:pt>
                <c:pt idx="3313" formatCode="General">
                  <c:v>1.63495890496579E-2</c:v>
                </c:pt>
                <c:pt idx="3314" formatCode="General">
                  <c:v>1.6485006604553501E-2</c:v>
                </c:pt>
                <c:pt idx="3315" formatCode="General">
                  <c:v>1.6675522431986799E-2</c:v>
                </c:pt>
                <c:pt idx="3316" formatCode="General">
                  <c:v>1.6923402281457299E-2</c:v>
                </c:pt>
                <c:pt idx="3317" formatCode="General">
                  <c:v>1.7230715358313699E-2</c:v>
                </c:pt>
                <c:pt idx="3318" formatCode="General">
                  <c:v>1.7599348591700498E-2</c:v>
                </c:pt>
                <c:pt idx="3319" formatCode="General">
                  <c:v>1.8030965034615098E-2</c:v>
                </c:pt>
                <c:pt idx="3320" formatCode="General">
                  <c:v>1.8527017511175699E-2</c:v>
                </c:pt>
                <c:pt idx="3321" formatCode="General">
                  <c:v>1.9088757863857799E-2</c:v>
                </c:pt>
                <c:pt idx="3322" formatCode="General">
                  <c:v>1.9717095235985398E-2</c:v>
                </c:pt>
                <c:pt idx="3323" formatCode="General">
                  <c:v>2.04127175523874E-2</c:v>
                </c:pt>
                <c:pt idx="3324" formatCode="General">
                  <c:v>2.1176069471875999E-2</c:v>
                </c:pt>
                <c:pt idx="3325" formatCode="General">
                  <c:v>2.2007211654669401E-2</c:v>
                </c:pt>
                <c:pt idx="3326" formatCode="General">
                  <c:v>2.29059570584998E-2</c:v>
                </c:pt>
                <c:pt idx="3327" formatCode="General">
                  <c:v>2.3871868850268201E-2</c:v>
                </c:pt>
                <c:pt idx="3328" formatCode="General">
                  <c:v>2.4904239061336601E-2</c:v>
                </c:pt>
                <c:pt idx="3329" formatCode="General">
                  <c:v>2.6002062090325202E-2</c:v>
                </c:pt>
                <c:pt idx="3330" formatCode="General">
                  <c:v>2.7163964976715901E-2</c:v>
                </c:pt>
                <c:pt idx="3331" formatCode="General">
                  <c:v>2.83883080535897E-2</c:v>
                </c:pt>
                <c:pt idx="3332" formatCode="General">
                  <c:v>2.96732325152562E-2</c:v>
                </c:pt>
                <c:pt idx="3333" formatCode="General">
                  <c:v>3.1016486120369599E-2</c:v>
                </c:pt>
                <c:pt idx="3334" formatCode="General">
                  <c:v>3.2415518666236799E-2</c:v>
                </c:pt>
                <c:pt idx="3335" formatCode="General">
                  <c:v>3.3867600512722799E-2</c:v>
                </c:pt>
                <c:pt idx="3336" formatCode="General">
                  <c:v>3.5369710626713097E-2</c:v>
                </c:pt>
                <c:pt idx="3337" formatCode="General">
                  <c:v>3.6918518483301403E-2</c:v>
                </c:pt>
                <c:pt idx="3338" formatCode="General">
                  <c:v>3.8510435234401598E-2</c:v>
                </c:pt>
                <c:pt idx="3339" formatCode="General">
                  <c:v>4.0141614610586698E-2</c:v>
                </c:pt>
                <c:pt idx="3340" formatCode="General">
                  <c:v>4.1807951992776302E-2</c:v>
                </c:pt>
                <c:pt idx="3341" formatCode="General">
                  <c:v>4.3505140660082799E-2</c:v>
                </c:pt>
                <c:pt idx="3342" formatCode="General">
                  <c:v>4.5228689027484899E-2</c:v>
                </c:pt>
                <c:pt idx="3343" formatCode="General">
                  <c:v>4.6973886693063703E-2</c:v>
                </c:pt>
                <c:pt idx="3344" formatCode="General">
                  <c:v>4.8735813108851202E-2</c:v>
                </c:pt>
                <c:pt idx="3345" formatCode="General">
                  <c:v>5.0509383427803499E-2</c:v>
                </c:pt>
                <c:pt idx="3346" formatCode="General">
                  <c:v>5.2289352388991003E-2</c:v>
                </c:pt>
                <c:pt idx="3347" formatCode="General">
                  <c:v>5.40703341808128E-2</c:v>
                </c:pt>
                <c:pt idx="3348" formatCode="General">
                  <c:v>5.5846819101351503E-2</c:v>
                </c:pt>
                <c:pt idx="3349" formatCode="General">
                  <c:v>5.7613155650785203E-2</c:v>
                </c:pt>
                <c:pt idx="3350" formatCode="General">
                  <c:v>5.9363675177487897E-2</c:v>
                </c:pt>
                <c:pt idx="3351" formatCode="General">
                  <c:v>6.10925958209457E-2</c:v>
                </c:pt>
                <c:pt idx="3352" formatCode="General">
                  <c:v>6.2794008325863807E-2</c:v>
                </c:pt>
                <c:pt idx="3353" formatCode="General">
                  <c:v>6.44620260804874E-2</c:v>
                </c:pt>
                <c:pt idx="3354" formatCode="General">
                  <c:v>6.6090727425683199E-2</c:v>
                </c:pt>
                <c:pt idx="3355" formatCode="General">
                  <c:v>6.7674235289479898E-2</c:v>
                </c:pt>
                <c:pt idx="3356" formatCode="General">
                  <c:v>6.92066888246953E-2</c:v>
                </c:pt>
                <c:pt idx="3357" formatCode="General">
                  <c:v>7.0682160779078795E-2</c:v>
                </c:pt>
                <c:pt idx="3358" formatCode="General">
                  <c:v>7.2094837593270206E-2</c:v>
                </c:pt>
                <c:pt idx="3359" formatCode="General">
                  <c:v>7.34389495472757E-2</c:v>
                </c:pt>
                <c:pt idx="3360" formatCode="General">
                  <c:v>7.4708784604995707E-2</c:v>
                </c:pt>
                <c:pt idx="3361" formatCode="General">
                  <c:v>7.5898819434402298E-2</c:v>
                </c:pt>
                <c:pt idx="3362" formatCode="General">
                  <c:v>7.7003626059034699E-2</c:v>
                </c:pt>
                <c:pt idx="3363" formatCode="General">
                  <c:v>7.8017865739934494E-2</c:v>
                </c:pt>
                <c:pt idx="3364" formatCode="General">
                  <c:v>7.8936302460672098E-2</c:v>
                </c:pt>
                <c:pt idx="3365" formatCode="General">
                  <c:v>7.9753920632314498E-2</c:v>
                </c:pt>
                <c:pt idx="3366" formatCode="General">
                  <c:v>8.0465881228559202E-2</c:v>
                </c:pt>
                <c:pt idx="3367" formatCode="General">
                  <c:v>8.10675195437357E-2</c:v>
                </c:pt>
                <c:pt idx="3368" formatCode="General">
                  <c:v>8.1554446629161503E-2</c:v>
                </c:pt>
                <c:pt idx="3369" formatCode="General">
                  <c:v>8.1922430705712895E-2</c:v>
                </c:pt>
                <c:pt idx="3370" formatCode="General">
                  <c:v>8.2167360622643001E-2</c:v>
                </c:pt>
                <c:pt idx="3371" formatCode="General">
                  <c:v>8.2285283534515002E-2</c:v>
                </c:pt>
                <c:pt idx="3372" formatCode="General">
                  <c:v>8.2272955219848801E-2</c:v>
                </c:pt>
                <c:pt idx="3373" formatCode="General">
                  <c:v>8.2127472150667E-2</c:v>
                </c:pt>
                <c:pt idx="3374" formatCode="General">
                  <c:v>8.1845472721693804E-2</c:v>
                </c:pt>
                <c:pt idx="3375" formatCode="General">
                  <c:v>8.14238936495527E-2</c:v>
                </c:pt>
                <c:pt idx="3376" formatCode="General">
                  <c:v>8.0860061129400099E-2</c:v>
                </c:pt>
                <c:pt idx="3377" formatCode="General">
                  <c:v>8.01517242037635E-2</c:v>
                </c:pt>
                <c:pt idx="3378" formatCode="General">
                  <c:v>7.9297526696562995E-2</c:v>
                </c:pt>
                <c:pt idx="3379" formatCode="General">
                  <c:v>7.8295893869278599E-2</c:v>
                </c:pt>
                <c:pt idx="3380" formatCode="General">
                  <c:v>7.7145399993519201E-2</c:v>
                </c:pt>
                <c:pt idx="3381" formatCode="General">
                  <c:v>7.58448063413516E-2</c:v>
                </c:pt>
                <c:pt idx="3382" formatCode="General">
                  <c:v>7.4393046727831605E-2</c:v>
                </c:pt>
                <c:pt idx="3383" formatCode="General">
                  <c:v>7.27898199564425E-2</c:v>
                </c:pt>
                <c:pt idx="3384" formatCode="General">
                  <c:v>7.1035497420357696E-2</c:v>
                </c:pt>
                <c:pt idx="3385" formatCode="General">
                  <c:v>6.91299947998055E-2</c:v>
                </c:pt>
                <c:pt idx="3386" formatCode="General">
                  <c:v>6.7073713947072705E-2</c:v>
                </c:pt>
                <c:pt idx="3387" formatCode="General">
                  <c:v>6.4867572351695504E-2</c:v>
                </c:pt>
                <c:pt idx="3388" formatCode="General">
                  <c:v>6.2511923891986995E-2</c:v>
                </c:pt>
                <c:pt idx="3389" formatCode="General">
                  <c:v>6.00086253749786E-2</c:v>
                </c:pt>
                <c:pt idx="3390" formatCode="General">
                  <c:v>5.7359489619829798E-2</c:v>
                </c:pt>
                <c:pt idx="3391" formatCode="General">
                  <c:v>5.4566084798674197E-2</c:v>
                </c:pt>
                <c:pt idx="3392" formatCode="General">
                  <c:v>5.1630771456260501E-2</c:v>
                </c:pt>
                <c:pt idx="3393" formatCode="General">
                  <c:v>4.8555642155920502E-2</c:v>
                </c:pt>
                <c:pt idx="3394" formatCode="General">
                  <c:v>4.5342963367053103E-2</c:v>
                </c:pt>
                <c:pt idx="3395" formatCode="General">
                  <c:v>4.1995762450893898E-2</c:v>
                </c:pt>
                <c:pt idx="3396" formatCode="General">
                  <c:v>3.8517314356620203E-2</c:v>
                </c:pt>
                <c:pt idx="3397" formatCode="General">
                  <c:v>3.4911501220203298E-2</c:v>
                </c:pt>
                <c:pt idx="3398" formatCode="General">
                  <c:v>3.11816772509604E-2</c:v>
                </c:pt>
                <c:pt idx="3399" formatCode="General">
                  <c:v>2.7331131314830101E-2</c:v>
                </c:pt>
                <c:pt idx="3400" formatCode="General">
                  <c:v>2.3364236108001299E-2</c:v>
                </c:pt>
                <c:pt idx="3401" formatCode="General">
                  <c:v>1.9285407870613201E-2</c:v>
                </c:pt>
                <c:pt idx="3402" formatCode="General">
                  <c:v>1.50994501076482E-2</c:v>
                </c:pt>
                <c:pt idx="3403" formatCode="General">
                  <c:v>1.08109650459187E-2</c:v>
                </c:pt>
                <c:pt idx="3404" formatCode="General">
                  <c:v>6.4242488930350804E-3</c:v>
                </c:pt>
                <c:pt idx="3405" formatCode="General">
                  <c:v>1.94385619132131E-3</c:v>
                </c:pt>
                <c:pt idx="3406" formatCode="General">
                  <c:v>-2.6253076527314998E-3</c:v>
                </c:pt>
                <c:pt idx="3407" formatCode="General">
                  <c:v>-7.2775375138611599E-3</c:v>
                </c:pt>
                <c:pt idx="3408" formatCode="General">
                  <c:v>-1.20072093810025E-2</c:v>
                </c:pt>
                <c:pt idx="3409" formatCode="General">
                  <c:v>-1.6809017059603401E-2</c:v>
                </c:pt>
                <c:pt idx="3410" formatCode="General">
                  <c:v>-2.1677337748704499E-2</c:v>
                </c:pt>
                <c:pt idx="3411" formatCode="General">
                  <c:v>-2.6606424711419399E-2</c:v>
                </c:pt>
                <c:pt idx="3412" formatCode="General">
                  <c:v>-3.1590515985713503E-2</c:v>
                </c:pt>
                <c:pt idx="3413" formatCode="General">
                  <c:v>-3.6623701034640598E-2</c:v>
                </c:pt>
                <c:pt idx="3414" formatCode="General">
                  <c:v>-4.1699990712333997E-2</c:v>
                </c:pt>
                <c:pt idx="3415" formatCode="General">
                  <c:v>-4.6813356875123897E-2</c:v>
                </c:pt>
                <c:pt idx="3416" formatCode="General">
                  <c:v>-5.1957751291404203E-2</c:v>
                </c:pt>
                <c:pt idx="3417" formatCode="General">
                  <c:v>-5.7127019661665501E-2</c:v>
                </c:pt>
                <c:pt idx="3418" formatCode="General">
                  <c:v>-6.2314968619290603E-2</c:v>
                </c:pt>
                <c:pt idx="3419" formatCode="General">
                  <c:v>-6.7515395220098307E-2</c:v>
                </c:pt>
                <c:pt idx="3420" formatCode="General">
                  <c:v>-7.2722058669694598E-2</c:v>
                </c:pt>
                <c:pt idx="3421" formatCode="General">
                  <c:v>-7.7928800651827404E-2</c:v>
                </c:pt>
                <c:pt idx="3422" formatCode="General">
                  <c:v>-8.3129404070846305E-2</c:v>
                </c:pt>
                <c:pt idx="3423" formatCode="General">
                  <c:v>-8.8317650229187805E-2</c:v>
                </c:pt>
                <c:pt idx="3424" formatCode="General">
                  <c:v>-9.3487391774858999E-2</c:v>
                </c:pt>
                <c:pt idx="3425" formatCode="General">
                  <c:v>-9.8632461845357899E-2</c:v>
                </c:pt>
                <c:pt idx="3426" formatCode="General">
                  <c:v>-0.103746768861849</c:v>
                </c:pt>
                <c:pt idx="3427" formatCode="General">
                  <c:v>-0.10882427648008</c:v>
                </c:pt>
                <c:pt idx="3428" formatCode="General">
                  <c:v>-0.11385895887381201</c:v>
                </c:pt>
                <c:pt idx="3429" formatCode="General">
                  <c:v>-0.118844860883856</c:v>
                </c:pt>
                <c:pt idx="3430" formatCode="General">
                  <c:v>-0.12377611325431299</c:v>
                </c:pt>
                <c:pt idx="3431" formatCode="General">
                  <c:v>-0.12864695966727399</c:v>
                </c:pt>
                <c:pt idx="3432" formatCode="General">
                  <c:v>-0.13345166260913799</c:v>
                </c:pt>
                <c:pt idx="3433" formatCode="General">
                  <c:v>-0.13818461283410399</c:v>
                </c:pt>
                <c:pt idx="3434" formatCode="General">
                  <c:v>-0.142840335693034</c:v>
                </c:pt>
                <c:pt idx="3435" formatCode="General">
                  <c:v>-0.14741338123799699</c:v>
                </c:pt>
                <c:pt idx="3436" formatCode="General">
                  <c:v>-0.15189847991726199</c:v>
                </c:pt>
                <c:pt idx="3437" formatCode="General">
                  <c:v>-0.15629050038064701</c:v>
                </c:pt>
                <c:pt idx="3438" formatCode="General">
                  <c:v>-0.16058443293709801</c:v>
                </c:pt>
                <c:pt idx="3439" formatCode="General">
                  <c:v>-0.16477538602385</c:v>
                </c:pt>
                <c:pt idx="3440" formatCode="General">
                  <c:v>-0.168858632680741</c:v>
                </c:pt>
                <c:pt idx="3441" formatCode="General">
                  <c:v>-0.172829602365285</c:v>
                </c:pt>
                <c:pt idx="3442" formatCode="General">
                  <c:v>-0.17668382078932501</c:v>
                </c:pt>
                <c:pt idx="3443" formatCode="General">
                  <c:v>-0.180417057493306</c:v>
                </c:pt>
                <c:pt idx="3444" formatCode="General">
                  <c:v>-0.18402520081614199</c:v>
                </c:pt>
                <c:pt idx="3445" formatCode="General">
                  <c:v>-0.18750417016425799</c:v>
                </c:pt>
                <c:pt idx="3446" formatCode="General">
                  <c:v>-0.19085054479573399</c:v>
                </c:pt>
                <c:pt idx="3447" formatCode="General">
                  <c:v>-0.19406095666673001</c:v>
                </c:pt>
                <c:pt idx="3448" formatCode="General">
                  <c:v>-0.19713169281353399</c:v>
                </c:pt>
                <c:pt idx="3449" formatCode="General">
                  <c:v>-0.20005911251715999</c:v>
                </c:pt>
                <c:pt idx="3450" formatCode="General">
                  <c:v>-0.20284028176214999</c:v>
                </c:pt>
                <c:pt idx="3451" formatCode="General">
                  <c:v>-0.20547301298909099</c:v>
                </c:pt>
                <c:pt idx="3452" formatCode="General">
                  <c:v>-0.20795516667431299</c:v>
                </c:pt>
                <c:pt idx="3453" formatCode="General">
                  <c:v>-0.21028404117512101</c:v>
                </c:pt>
                <c:pt idx="3454" formatCode="General">
                  <c:v>-0.21245742931519601</c:v>
                </c:pt>
                <c:pt idx="3455" formatCode="General">
                  <c:v>-0.21447372602487999</c:v>
                </c:pt>
                <c:pt idx="3456" formatCode="General">
                  <c:v>-0.21633127138556099</c:v>
                </c:pt>
                <c:pt idx="3457" formatCode="General">
                  <c:v>-0.21802831643770701</c:v>
                </c:pt>
                <c:pt idx="3458" formatCode="General">
                  <c:v>-0.21956355954274501</c:v>
                </c:pt>
                <c:pt idx="3459" formatCode="General">
                  <c:v>-0.22093623816258301</c:v>
                </c:pt>
                <c:pt idx="3460" formatCode="General">
                  <c:v>-0.22214601228576</c:v>
                </c:pt>
                <c:pt idx="3461" formatCode="General">
                  <c:v>-0.223192351270464</c:v>
                </c:pt>
                <c:pt idx="3462" formatCode="General">
                  <c:v>-0.224074469216657</c:v>
                </c:pt>
                <c:pt idx="3463" formatCode="General">
                  <c:v>-0.22479247602809399</c:v>
                </c:pt>
                <c:pt idx="3464" formatCode="General">
                  <c:v>-0.22534688325626601</c:v>
                </c:pt>
                <c:pt idx="3465" formatCode="General">
                  <c:v>-0.22573845737058401</c:v>
                </c:pt>
                <c:pt idx="3466" formatCode="General">
                  <c:v>-0.225967656355579</c:v>
                </c:pt>
                <c:pt idx="3467" formatCode="General">
                  <c:v>-0.226035596837458</c:v>
                </c:pt>
                <c:pt idx="3468" formatCode="General">
                  <c:v>-0.22594308250971801</c:v>
                </c:pt>
                <c:pt idx="3469" formatCode="General">
                  <c:v>-0.22569153534943101</c:v>
                </c:pt>
                <c:pt idx="3470" formatCode="General">
                  <c:v>-0.22528255323763499</c:v>
                </c:pt>
                <c:pt idx="3471" formatCode="General">
                  <c:v>-0.22471780361561999</c:v>
                </c:pt>
                <c:pt idx="3472" formatCode="General">
                  <c:v>-0.22399957993161801</c:v>
                </c:pt>
                <c:pt idx="3473" formatCode="General">
                  <c:v>-0.22313025119197599</c:v>
                </c:pt>
                <c:pt idx="3474" formatCode="General">
                  <c:v>-0.22211266331863599</c:v>
                </c:pt>
                <c:pt idx="3475" formatCode="General">
                  <c:v>-0.22094904010324201</c:v>
                </c:pt>
                <c:pt idx="3476" formatCode="General">
                  <c:v>-0.219641991017612</c:v>
                </c:pt>
                <c:pt idx="3477" formatCode="General">
                  <c:v>-0.218194639740667</c:v>
                </c:pt>
                <c:pt idx="3478" formatCode="General">
                  <c:v>-0.21661053987162199</c:v>
                </c:pt>
                <c:pt idx="3479" formatCode="General">
                  <c:v>-0.214893099089255</c:v>
                </c:pt>
                <c:pt idx="3480" formatCode="General">
                  <c:v>-0.213045976761461</c:v>
                </c:pt>
                <c:pt idx="3481" formatCode="General">
                  <c:v>-0.21107259216781299</c:v>
                </c:pt>
                <c:pt idx="3482" formatCode="General">
                  <c:v>-0.20897663592790899</c:v>
                </c:pt>
                <c:pt idx="3483" formatCode="General">
                  <c:v>-0.206762594815494</c:v>
                </c:pt>
                <c:pt idx="3484" formatCode="General">
                  <c:v>-0.20443412968476099</c:v>
                </c:pt>
                <c:pt idx="3485" formatCode="General">
                  <c:v>-0.201995563170661</c:v>
                </c:pt>
                <c:pt idx="3486" formatCode="General">
                  <c:v>-0.19945143446140801</c:v>
                </c:pt>
                <c:pt idx="3487" formatCode="General">
                  <c:v>-0.19680582645473901</c:v>
                </c:pt>
                <c:pt idx="3488" formatCode="General">
                  <c:v>-0.194062867754104</c:v>
                </c:pt>
                <c:pt idx="3489" formatCode="General">
                  <c:v>-0.19122683596124099</c:v>
                </c:pt>
                <c:pt idx="3490" formatCode="General">
                  <c:v>-0.18830265111276301</c:v>
                </c:pt>
                <c:pt idx="3491" formatCode="General">
                  <c:v>-0.185294791279735</c:v>
                </c:pt>
                <c:pt idx="3492" formatCode="General">
                  <c:v>-0.18220775445937401</c:v>
                </c:pt>
                <c:pt idx="3493" formatCode="General">
                  <c:v>-0.17904662644165101</c:v>
                </c:pt>
                <c:pt idx="3494" formatCode="General">
                  <c:v>-0.17581591998375701</c:v>
                </c:pt>
                <c:pt idx="3495" formatCode="General">
                  <c:v>-0.17251950656235199</c:v>
                </c:pt>
                <c:pt idx="3496" formatCode="General">
                  <c:v>-0.16916180599011299</c:v>
                </c:pt>
                <c:pt idx="3497" formatCode="General">
                  <c:v>-0.16574786490963</c:v>
                </c:pt>
                <c:pt idx="3498" formatCode="General">
                  <c:v>-0.16228214457628901</c:v>
                </c:pt>
                <c:pt idx="3499" formatCode="General">
                  <c:v>-0.158768458539813</c:v>
                </c:pt>
                <c:pt idx="3500" formatCode="General">
                  <c:v>-0.155211107811457</c:v>
                </c:pt>
                <c:pt idx="3501" formatCode="General">
                  <c:v>-0.15161441230120101</c:v>
                </c:pt>
                <c:pt idx="3502" formatCode="General">
                  <c:v>-0.14798207670640401</c:v>
                </c:pt>
                <c:pt idx="3503" formatCode="General">
                  <c:v>-0.144317733705802</c:v>
                </c:pt>
                <c:pt idx="3504" formatCode="General">
                  <c:v>-0.14062502912368399</c:v>
                </c:pt>
                <c:pt idx="3505" formatCode="General">
                  <c:v>-0.13690760406932301</c:v>
                </c:pt>
                <c:pt idx="3506" formatCode="General">
                  <c:v>-0.13316856252058001</c:v>
                </c:pt>
                <c:pt idx="3507" formatCode="General">
                  <c:v>-0.12941101742387801</c:v>
                </c:pt>
                <c:pt idx="3508" formatCode="General">
                  <c:v>-0.12563814910354401</c:v>
                </c:pt>
                <c:pt idx="3509" formatCode="General">
                  <c:v>-0.12185268679186199</c:v>
                </c:pt>
                <c:pt idx="3510" formatCode="General">
                  <c:v>-0.118057403896839</c:v>
                </c:pt>
                <c:pt idx="3511" formatCode="General">
                  <c:v>-0.11425456891294999</c:v>
                </c:pt>
                <c:pt idx="3512" formatCode="General">
                  <c:v>-0.110445448874434</c:v>
                </c:pt>
                <c:pt idx="3513" formatCode="General">
                  <c:v>-0.106631976617139</c:v>
                </c:pt>
                <c:pt idx="3514" formatCode="General">
                  <c:v>-0.10281586348348699</c:v>
                </c:pt>
                <c:pt idx="3515" formatCode="General">
                  <c:v>-9.8998532603753395E-2</c:v>
                </c:pt>
                <c:pt idx="3516" formatCode="General">
                  <c:v>-9.5181623362090503E-2</c:v>
                </c:pt>
                <c:pt idx="3517" formatCode="General">
                  <c:v>-9.1365443363115501E-2</c:v>
                </c:pt>
                <c:pt idx="3518" formatCode="General">
                  <c:v>-8.7550526838761397E-2</c:v>
                </c:pt>
                <c:pt idx="3519" formatCode="General">
                  <c:v>-8.3737288236550703E-2</c:v>
                </c:pt>
                <c:pt idx="3520" formatCode="General">
                  <c:v>-7.9925495702994703E-2</c:v>
                </c:pt>
                <c:pt idx="3521" formatCode="General">
                  <c:v>-7.6115370602511195E-2</c:v>
                </c:pt>
                <c:pt idx="3522" formatCode="General">
                  <c:v>-7.2306589688729106E-2</c:v>
                </c:pt>
                <c:pt idx="3523" formatCode="General">
                  <c:v>-6.8498234702501895E-2</c:v>
                </c:pt>
                <c:pt idx="3524" formatCode="General">
                  <c:v>-6.4689393633654599E-2</c:v>
                </c:pt>
                <c:pt idx="3525" formatCode="General">
                  <c:v>-6.0878700646631402E-2</c:v>
                </c:pt>
                <c:pt idx="3526" formatCode="General">
                  <c:v>-5.7064435689324497E-2</c:v>
                </c:pt>
                <c:pt idx="3527" formatCode="General">
                  <c:v>-5.3245640002746099E-2</c:v>
                </c:pt>
                <c:pt idx="3528" formatCode="General">
                  <c:v>-4.9420542065840303E-2</c:v>
                </c:pt>
                <c:pt idx="3529" formatCode="General">
                  <c:v>-4.5586511166742401E-2</c:v>
                </c:pt>
                <c:pt idx="3530" formatCode="General">
                  <c:v>-4.1741776519825503E-2</c:v>
                </c:pt>
                <c:pt idx="3531" formatCode="General">
                  <c:v>-3.7883976417491402E-2</c:v>
                </c:pt>
                <c:pt idx="3532" formatCode="General">
                  <c:v>-3.4010576476406297E-2</c:v>
                </c:pt>
                <c:pt idx="3533" formatCode="General">
                  <c:v>-3.01189586461338E-2</c:v>
                </c:pt>
                <c:pt idx="3534" formatCode="General">
                  <c:v>-2.6205963576971199E-2</c:v>
                </c:pt>
                <c:pt idx="3535" formatCode="General">
                  <c:v>-2.2268979637637101E-2</c:v>
                </c:pt>
                <c:pt idx="3536" formatCode="General">
                  <c:v>-1.83049491459394E-2</c:v>
                </c:pt>
                <c:pt idx="3537" formatCode="General">
                  <c:v>-1.43103011975983E-2</c:v>
                </c:pt>
                <c:pt idx="3538" formatCode="General">
                  <c:v>-1.02816117090637E-2</c:v>
                </c:pt>
                <c:pt idx="3539" formatCode="General">
                  <c:v>-6.2156744524905997E-3</c:v>
                </c:pt>
                <c:pt idx="3540" formatCode="General">
                  <c:v>-2.1090227725062E-3</c:v>
                </c:pt>
                <c:pt idx="3541" formatCode="General">
                  <c:v>2.0415793988819999E-3</c:v>
                </c:pt>
                <c:pt idx="3542" formatCode="General">
                  <c:v>6.2396034330568402E-3</c:v>
                </c:pt>
                <c:pt idx="3543" formatCode="General">
                  <c:v>1.04887810146445E-2</c:v>
                </c:pt>
                <c:pt idx="3544" formatCode="General">
                  <c:v>1.47924944495054E-2</c:v>
                </c:pt>
                <c:pt idx="3545" formatCode="General">
                  <c:v>1.9154233665602E-2</c:v>
                </c:pt>
                <c:pt idx="3546" formatCode="General">
                  <c:v>2.3577016753788999E-2</c:v>
                </c:pt>
                <c:pt idx="3547" formatCode="General">
                  <c:v>2.8063413259034602E-2</c:v>
                </c:pt>
                <c:pt idx="3548" formatCode="General">
                  <c:v>3.2616677684449202E-2</c:v>
                </c:pt>
                <c:pt idx="3549" formatCode="General">
                  <c:v>3.7240226304938402E-2</c:v>
                </c:pt>
                <c:pt idx="3550" formatCode="General">
                  <c:v>4.1936488430275899E-2</c:v>
                </c:pt>
                <c:pt idx="3551" formatCode="General">
                  <c:v>4.6708442516192501E-2</c:v>
                </c:pt>
                <c:pt idx="3552" formatCode="General">
                  <c:v>5.1558647720414699E-2</c:v>
                </c:pt>
                <c:pt idx="3553" formatCode="General">
                  <c:v>5.6489126564884799E-2</c:v>
                </c:pt>
                <c:pt idx="3554" formatCode="General">
                  <c:v>6.1501934636131003E-2</c:v>
                </c:pt>
                <c:pt idx="3555" formatCode="General">
                  <c:v>6.6598694446418902E-2</c:v>
                </c:pt>
                <c:pt idx="3556" formatCode="General">
                  <c:v>7.1781100491997304E-2</c:v>
                </c:pt>
                <c:pt idx="3557" formatCode="General">
                  <c:v>7.7050419188637795E-2</c:v>
                </c:pt>
                <c:pt idx="3558" formatCode="General">
                  <c:v>8.24074889950491E-2</c:v>
                </c:pt>
                <c:pt idx="3559" formatCode="General">
                  <c:v>8.7853246508642499E-2</c:v>
                </c:pt>
                <c:pt idx="3560" formatCode="General">
                  <c:v>9.3387692377734102E-2</c:v>
                </c:pt>
                <c:pt idx="3561" formatCode="General">
                  <c:v>9.9010417706330803E-2</c:v>
                </c:pt>
                <c:pt idx="3562" formatCode="General">
                  <c:v>0.104721306719957</c:v>
                </c:pt>
                <c:pt idx="3563" formatCode="General">
                  <c:v>0.11052000915801399</c:v>
                </c:pt>
                <c:pt idx="3564" formatCode="General">
                  <c:v>0.116405381880375</c:v>
                </c:pt>
                <c:pt idx="3565" formatCode="General">
                  <c:v>0.122376039245765</c:v>
                </c:pt>
                <c:pt idx="3566" formatCode="General">
                  <c:v>0.128430458730738</c:v>
                </c:pt>
                <c:pt idx="3567" formatCode="General">
                  <c:v>0.13456647905781</c:v>
                </c:pt>
                <c:pt idx="3568" formatCode="General">
                  <c:v>0.14078179162325899</c:v>
                </c:pt>
                <c:pt idx="3569" formatCode="General">
                  <c:v>0.147072981173791</c:v>
                </c:pt>
                <c:pt idx="3570" formatCode="General">
                  <c:v>0.15343664501086099</c:v>
                </c:pt>
                <c:pt idx="3571" formatCode="General">
                  <c:v>0.15986955071834399</c:v>
                </c:pt>
                <c:pt idx="3572" formatCode="General">
                  <c:v>0.16636755740258799</c:v>
                </c:pt>
                <c:pt idx="3573" formatCode="General">
                  <c:v>0.17292614482707599</c:v>
                </c:pt>
                <c:pt idx="3574" formatCode="General">
                  <c:v>0.17954056770259799</c:v>
                </c:pt>
                <c:pt idx="3575" formatCode="General">
                  <c:v>0.186205893603165</c:v>
                </c:pt>
                <c:pt idx="3576" formatCode="General">
                  <c:v>0.192916545932348</c:v>
                </c:pt>
                <c:pt idx="3577" formatCode="General">
                  <c:v>0.19966684644566199</c:v>
                </c:pt>
                <c:pt idx="3578" formatCode="General">
                  <c:v>0.206450592473958</c:v>
                </c:pt>
                <c:pt idx="3579" formatCode="General">
                  <c:v>0.21326109963034301</c:v>
                </c:pt>
                <c:pt idx="3580" formatCode="General">
                  <c:v>0.22009180508201201</c:v>
                </c:pt>
                <c:pt idx="3581" formatCode="General">
                  <c:v>0.22693533098278501</c:v>
                </c:pt>
                <c:pt idx="3582" formatCode="General">
                  <c:v>0.23378451095272099</c:v>
                </c:pt>
                <c:pt idx="3583" formatCode="General">
                  <c:v>0.24063149984882401</c:v>
                </c:pt>
                <c:pt idx="3584" formatCode="General">
                  <c:v>0.24746827679596001</c:v>
                </c:pt>
                <c:pt idx="3585" formatCode="General">
                  <c:v>0.25428679371100599</c:v>
                </c:pt>
                <c:pt idx="3586" formatCode="General">
                  <c:v>0.26107847645835103</c:v>
                </c:pt>
                <c:pt idx="3587" formatCode="General">
                  <c:v>0.26783481065124998</c:v>
                </c:pt>
                <c:pt idx="3588" formatCode="General">
                  <c:v>0.274546928016354</c:v>
                </c:pt>
                <c:pt idx="3589" formatCode="General">
                  <c:v>0.28120617649041801</c:v>
                </c:pt>
                <c:pt idx="3590" formatCode="General">
                  <c:v>0.28780366004540597</c:v>
                </c:pt>
                <c:pt idx="3591" formatCode="General">
                  <c:v>0.29433022828187699</c:v>
                </c:pt>
                <c:pt idx="3592" formatCode="General">
                  <c:v>0.300776532612476</c:v>
                </c:pt>
                <c:pt idx="3593" formatCode="General">
                  <c:v>0.30713314834595601</c:v>
                </c:pt>
                <c:pt idx="3594" formatCode="General">
                  <c:v>0.313391131899318</c:v>
                </c:pt>
                <c:pt idx="3595" formatCode="General">
                  <c:v>0.31954102019296199</c:v>
                </c:pt>
                <c:pt idx="3596" formatCode="General">
                  <c:v>0.32557335735042098</c:v>
                </c:pt>
                <c:pt idx="3597" formatCode="General">
                  <c:v>0.331479281638627</c:v>
                </c:pt>
                <c:pt idx="3598" formatCode="General">
                  <c:v>0.33724898732327002</c:v>
                </c:pt>
                <c:pt idx="3599" formatCode="General">
                  <c:v>0.34287327893777603</c:v>
                </c:pt>
                <c:pt idx="3600" formatCode="General">
                  <c:v>0.34834320816469999</c:v>
                </c:pt>
                <c:pt idx="3601" formatCode="General">
                  <c:v>0.353649519911437</c:v>
                </c:pt>
                <c:pt idx="3602" formatCode="General">
                  <c:v>0.35878377574684001</c:v>
                </c:pt>
                <c:pt idx="3603" formatCode="General">
                  <c:v>0.363737865709092</c:v>
                </c:pt>
                <c:pt idx="3604" formatCode="General">
                  <c:v>0.368503397628201</c:v>
                </c:pt>
                <c:pt idx="3605" formatCode="General">
                  <c:v>0.37307220028793098</c:v>
                </c:pt>
                <c:pt idx="3606" formatCode="General">
                  <c:v>0.37743635449973101</c:v>
                </c:pt>
                <c:pt idx="3607" formatCode="General">
                  <c:v>0.38158774862016298</c:v>
                </c:pt>
                <c:pt idx="3608" formatCode="General">
                  <c:v>0.38551965090896401</c:v>
                </c:pt>
                <c:pt idx="3609" formatCode="General">
                  <c:v>0.389225150051487</c:v>
                </c:pt>
                <c:pt idx="3610" formatCode="General">
                  <c:v>0.39269702957816099</c:v>
                </c:pt>
                <c:pt idx="3611" formatCode="General">
                  <c:v>0.39592947198218498</c:v>
                </c:pt>
                <c:pt idx="3612" formatCode="General">
                  <c:v>0.39891705785911202</c:v>
                </c:pt>
                <c:pt idx="3613" formatCode="General">
                  <c:v>0.401654581697027</c:v>
                </c:pt>
                <c:pt idx="3614" formatCode="General">
                  <c:v>0.40413698428054301</c:v>
                </c:pt>
                <c:pt idx="3615" formatCode="General">
                  <c:v>0.40635928931863602</c:v>
                </c:pt>
                <c:pt idx="3616" formatCode="General">
                  <c:v>0.40831667243179998</c:v>
                </c:pt>
                <c:pt idx="3617" formatCode="General">
                  <c:v>0.41000562561531601</c:v>
                </c:pt>
                <c:pt idx="3618" formatCode="General">
                  <c:v>0.41142331159735102</c:v>
                </c:pt>
                <c:pt idx="3619" formatCode="General">
                  <c:v>0.41256669841252203</c:v>
                </c:pt>
                <c:pt idx="3620" formatCode="General">
                  <c:v>0.41343339698540998</c:v>
                </c:pt>
                <c:pt idx="3621" formatCode="General">
                  <c:v>0.41402153409173698</c:v>
                </c:pt>
                <c:pt idx="3622" formatCode="General">
                  <c:v>0.414329676751167</c:v>
                </c:pt>
                <c:pt idx="3623" formatCode="General">
                  <c:v>0.41435688285255201</c:v>
                </c:pt>
                <c:pt idx="3624" formatCode="General">
                  <c:v>0.41410270057996201</c:v>
                </c:pt>
                <c:pt idx="3625" formatCode="General">
                  <c:v>0.41356711244748501</c:v>
                </c:pt>
                <c:pt idx="3626" formatCode="General">
                  <c:v>0.412750640580197</c:v>
                </c:pt>
                <c:pt idx="3627" formatCode="General">
                  <c:v>0.411654342865864</c:v>
                </c:pt>
                <c:pt idx="3628" formatCode="General">
                  <c:v>0.41027968470257797</c:v>
                </c:pt>
                <c:pt idx="3629" formatCode="General">
                  <c:v>0.40862857250891499</c:v>
                </c:pt>
                <c:pt idx="3630" formatCode="General">
                  <c:v>0.40670340642992597</c:v>
                </c:pt>
                <c:pt idx="3631" formatCode="General">
                  <c:v>0.40450706716629298</c:v>
                </c:pt>
                <c:pt idx="3632" formatCode="General">
                  <c:v>0.40204283983355898</c:v>
                </c:pt>
                <c:pt idx="3633" formatCode="General">
                  <c:v>0.39931439700259203</c:v>
                </c:pt>
                <c:pt idx="3634" formatCode="General">
                  <c:v>0.39632588691649501</c:v>
                </c:pt>
                <c:pt idx="3635" formatCode="General">
                  <c:v>0.39308188126910598</c:v>
                </c:pt>
                <c:pt idx="3636" formatCode="General">
                  <c:v>0.38958731848877398</c:v>
                </c:pt>
                <c:pt idx="3637" formatCode="General">
                  <c:v>0.38584751147980501</c:v>
                </c:pt>
                <c:pt idx="3638" formatCode="General">
                  <c:v>0.38186813922551799</c:v>
                </c:pt>
                <c:pt idx="3639" formatCode="General">
                  <c:v>0.37765522198813101</c:v>
                </c:pt>
                <c:pt idx="3640" formatCode="General">
                  <c:v>0.373215115084851</c:v>
                </c:pt>
                <c:pt idx="3641" formatCode="General">
                  <c:v>0.368554458192342</c:v>
                </c:pt>
                <c:pt idx="3642" formatCode="General">
                  <c:v>0.363680109253744</c:v>
                </c:pt>
                <c:pt idx="3643" formatCode="General">
                  <c:v>0.35859925823781402</c:v>
                </c:pt>
                <c:pt idx="3644" formatCode="General">
                  <c:v>0.353319358004474</c:v>
                </c:pt>
                <c:pt idx="3645" formatCode="General">
                  <c:v>0.34784800015161199</c:v>
                </c:pt>
                <c:pt idx="3646" formatCode="General">
                  <c:v>0.34219297195899201</c:v>
                </c:pt>
                <c:pt idx="3647" formatCode="General">
                  <c:v>0.33636231755722401</c:v>
                </c:pt>
                <c:pt idx="3648" formatCode="General">
                  <c:v>0.330364176045155</c:v>
                </c:pt>
                <c:pt idx="3649" formatCode="General">
                  <c:v>0.32420672821186303</c:v>
                </c:pt>
                <c:pt idx="3650" formatCode="General">
                  <c:v>0.31789837708581298</c:v>
                </c:pt>
                <c:pt idx="3651" formatCode="General">
                  <c:v>0.31144760730264498</c:v>
                </c:pt>
                <c:pt idx="3652" formatCode="General">
                  <c:v>0.30486287039041099</c:v>
                </c:pt>
                <c:pt idx="3653" formatCode="General">
                  <c:v>0.298152607972546</c:v>
                </c:pt>
                <c:pt idx="3654" formatCode="General">
                  <c:v>0.291325334898768</c:v>
                </c:pt>
                <c:pt idx="3655" formatCode="General">
                  <c:v>0.28438951554118902</c:v>
                </c:pt>
                <c:pt idx="3656" formatCode="General">
                  <c:v>0.27735358267224403</c:v>
                </c:pt>
                <c:pt idx="3657" formatCode="General">
                  <c:v>0.27022592505549098</c:v>
                </c:pt>
                <c:pt idx="3658" formatCode="General">
                  <c:v>0.26301481512303099</c:v>
                </c:pt>
                <c:pt idx="3659" formatCode="General">
                  <c:v>0.25572844435942499</c:v>
                </c:pt>
                <c:pt idx="3660" formatCode="General">
                  <c:v>0.24837480894581701</c:v>
                </c:pt>
                <c:pt idx="3661" formatCode="General">
                  <c:v>0.24096175649604701</c:v>
                </c:pt>
                <c:pt idx="3662" formatCode="General">
                  <c:v>0.23349699501732801</c:v>
                </c:pt>
                <c:pt idx="3663" formatCode="General">
                  <c:v>0.22598804017351201</c:v>
                </c:pt>
                <c:pt idx="3664" formatCode="General">
                  <c:v>0.21844216886083001</c:v>
                </c:pt>
                <c:pt idx="3665" formatCode="General">
                  <c:v>0.21086648131976099</c:v>
                </c:pt>
                <c:pt idx="3666" formatCode="General">
                  <c:v>0.20326781551137099</c:v>
                </c:pt>
                <c:pt idx="3667" formatCode="General">
                  <c:v>0.19565275368483101</c:v>
                </c:pt>
                <c:pt idx="3668" formatCode="General">
                  <c:v>0.18802759282982701</c:v>
                </c:pt>
                <c:pt idx="3669" formatCode="General">
                  <c:v>0.18039831788669899</c:v>
                </c:pt>
                <c:pt idx="3670" formatCode="General">
                  <c:v>0.17277068964367501</c:v>
                </c:pt>
                <c:pt idx="3671" formatCode="General">
                  <c:v>0.16515016728743701</c:v>
                </c:pt>
                <c:pt idx="3672" formatCode="General">
                  <c:v>0.15754182299070199</c:v>
                </c:pt>
                <c:pt idx="3673" formatCode="General">
                  <c:v>0.14995037706138201</c:v>
                </c:pt>
                <c:pt idx="3674" formatCode="General">
                  <c:v>0.14238025251240499</c:v>
                </c:pt>
                <c:pt idx="3675" formatCode="General">
                  <c:v>0.13483556579608999</c:v>
                </c:pt>
                <c:pt idx="3676" formatCode="General">
                  <c:v>0.127320059727034</c:v>
                </c:pt>
                <c:pt idx="3677" formatCode="General">
                  <c:v>0.119837097785359</c:v>
                </c:pt>
                <c:pt idx="3678" formatCode="General">
                  <c:v>0.11238977740228499</c:v>
                </c:pt>
                <c:pt idx="3679" formatCode="General">
                  <c:v>0.10498087893114801</c:v>
                </c:pt>
                <c:pt idx="3680" formatCode="General">
                  <c:v>9.7612779178948506E-2</c:v>
                </c:pt>
                <c:pt idx="3681" formatCode="General">
                  <c:v>9.0287281989063703E-2</c:v>
                </c:pt>
                <c:pt idx="3682" formatCode="General">
                  <c:v>8.3005918326855097E-2</c:v>
                </c:pt>
                <c:pt idx="3683" formatCode="General">
                  <c:v>7.5770657517210099E-2</c:v>
                </c:pt>
                <c:pt idx="3684" formatCode="General">
                  <c:v>6.8582222512483401E-2</c:v>
                </c:pt>
                <c:pt idx="3685" formatCode="General">
                  <c:v>6.14411306783069E-2</c:v>
                </c:pt>
                <c:pt idx="3686" formatCode="General">
                  <c:v>5.4348348253051598E-2</c:v>
                </c:pt>
                <c:pt idx="3687" formatCode="General">
                  <c:v>4.7303230183432E-2</c:v>
                </c:pt>
                <c:pt idx="3688" formatCode="General">
                  <c:v>4.03055886084593E-2</c:v>
                </c:pt>
                <c:pt idx="3689" formatCode="General">
                  <c:v>3.3354905011654098E-2</c:v>
                </c:pt>
                <c:pt idx="3690" formatCode="General">
                  <c:v>2.64502888365221E-2</c:v>
                </c:pt>
                <c:pt idx="3691" formatCode="General">
                  <c:v>1.9591085032830399E-2</c:v>
                </c:pt>
                <c:pt idx="3692" formatCode="General">
                  <c:v>1.27758417134861E-2</c:v>
                </c:pt>
                <c:pt idx="3693" formatCode="General">
                  <c:v>6.0028414528943003E-3</c:v>
                </c:pt>
                <c:pt idx="3694" formatCode="General">
                  <c:v>-7.2976420912932805E-4</c:v>
                </c:pt>
                <c:pt idx="3695" formatCode="General">
                  <c:v>-7.4239219483126003E-3</c:v>
                </c:pt>
                <c:pt idx="3696" formatCode="General">
                  <c:v>-1.4082099349415801E-2</c:v>
                </c:pt>
                <c:pt idx="3697" formatCode="General">
                  <c:v>-2.0706199805815301E-2</c:v>
                </c:pt>
                <c:pt idx="3698" formatCode="General">
                  <c:v>-2.7298527603915001E-2</c:v>
                </c:pt>
                <c:pt idx="3699" formatCode="General">
                  <c:v>-3.3861865840606603E-2</c:v>
                </c:pt>
                <c:pt idx="3700" formatCode="General">
                  <c:v>-4.0398914483834002E-2</c:v>
                </c:pt>
                <c:pt idx="3701" formatCode="General">
                  <c:v>-4.6913220880024399E-2</c:v>
                </c:pt>
                <c:pt idx="3702" formatCode="General">
                  <c:v>-5.3407510748308601E-2</c:v>
                </c:pt>
                <c:pt idx="3703" formatCode="General">
                  <c:v>-5.9884148021858798E-2</c:v>
                </c:pt>
                <c:pt idx="3704" formatCode="General">
                  <c:v>-6.6346767692557998E-2</c:v>
                </c:pt>
                <c:pt idx="3705" formatCode="General">
                  <c:v>-7.2798192641059203E-2</c:v>
                </c:pt>
                <c:pt idx="3706" formatCode="General">
                  <c:v>-7.9241317969403202E-2</c:v>
                </c:pt>
                <c:pt idx="3707" formatCode="General">
                  <c:v>-8.5679707624476395E-2</c:v>
                </c:pt>
                <c:pt idx="3708" formatCode="General">
                  <c:v>-9.2115911938933301E-2</c:v>
                </c:pt>
                <c:pt idx="3709" formatCode="General">
                  <c:v>-9.8552483504081495E-2</c:v>
                </c:pt>
                <c:pt idx="3710" formatCode="General">
                  <c:v>-0.104992602195786</c:v>
                </c:pt>
                <c:pt idx="3711" formatCode="General">
                  <c:v>-0.111439021996765</c:v>
                </c:pt>
                <c:pt idx="3712" formatCode="General">
                  <c:v>-0.117894482534271</c:v>
                </c:pt>
                <c:pt idx="3713" formatCode="General">
                  <c:v>-0.124361748436808</c:v>
                </c:pt>
                <c:pt idx="3714" formatCode="General">
                  <c:v>-0.130843023600896</c:v>
                </c:pt>
                <c:pt idx="3715" formatCode="General">
                  <c:v>-0.13734044000124199</c:v>
                </c:pt>
                <c:pt idx="3716" formatCode="General">
                  <c:v>-0.143855635658689</c:v>
                </c:pt>
                <c:pt idx="3717" formatCode="General">
                  <c:v>-0.15039080329863799</c:v>
                </c:pt>
                <c:pt idx="3718" formatCode="General">
                  <c:v>-0.15694767507120899</c:v>
                </c:pt>
                <c:pt idx="3719" formatCode="General">
                  <c:v>-0.16352741794242701</c:v>
                </c:pt>
                <c:pt idx="3720" formatCode="General">
                  <c:v>-0.170131217392475</c:v>
                </c:pt>
                <c:pt idx="3721" formatCode="General">
                  <c:v>-0.17675982586250699</c:v>
                </c:pt>
                <c:pt idx="3722" formatCode="General">
                  <c:v>-0.18341408233407799</c:v>
                </c:pt>
                <c:pt idx="3723" formatCode="General">
                  <c:v>-0.19009442612365801</c:v>
                </c:pt>
                <c:pt idx="3724" formatCode="General">
                  <c:v>-0.196800909680067</c:v>
                </c:pt>
                <c:pt idx="3725" formatCode="General">
                  <c:v>-0.20353373573776201</c:v>
                </c:pt>
                <c:pt idx="3726" formatCode="General">
                  <c:v>-0.21029223234022501</c:v>
                </c:pt>
                <c:pt idx="3727" formatCode="General">
                  <c:v>-0.21707538618766001</c:v>
                </c:pt>
                <c:pt idx="3728" formatCode="General">
                  <c:v>-0.22388243024586199</c:v>
                </c:pt>
                <c:pt idx="3729" formatCode="General">
                  <c:v>-0.23071133470631799</c:v>
                </c:pt>
                <c:pt idx="3730" formatCode="General">
                  <c:v>-0.237560381062138</c:v>
                </c:pt>
                <c:pt idx="3731" formatCode="General">
                  <c:v>-0.24442784337770501</c:v>
                </c:pt>
                <c:pt idx="3732" formatCode="General">
                  <c:v>-0.251311345550149</c:v>
                </c:pt>
                <c:pt idx="3733" formatCode="General">
                  <c:v>-0.25820793239533102</c:v>
                </c:pt>
                <c:pt idx="3734" formatCode="General">
                  <c:v>-0.26511464367085702</c:v>
                </c:pt>
                <c:pt idx="3735" formatCode="General">
                  <c:v>-0.27202811461937199</c:v>
                </c:pt>
                <c:pt idx="3736" formatCode="General">
                  <c:v>-0.278944584138346</c:v>
                </c:pt>
                <c:pt idx="3737" formatCode="General">
                  <c:v>-0.28586051399016799</c:v>
                </c:pt>
                <c:pt idx="3738" formatCode="General">
                  <c:v>-0.29277155172620301</c:v>
                </c:pt>
                <c:pt idx="3739" formatCode="General">
                  <c:v>-0.29967301665713802</c:v>
                </c:pt>
                <c:pt idx="3740" formatCode="General">
                  <c:v>-0.30655954004556801</c:v>
                </c:pt>
                <c:pt idx="3741" formatCode="General">
                  <c:v>-0.313426240189418</c:v>
                </c:pt>
                <c:pt idx="3742" formatCode="General">
                  <c:v>-0.32026826690601701</c:v>
                </c:pt>
                <c:pt idx="3743" formatCode="General">
                  <c:v>-0.32707963721625</c:v>
                </c:pt>
                <c:pt idx="3744" formatCode="General">
                  <c:v>-0.333853852873784</c:v>
                </c:pt>
                <c:pt idx="3745" formatCode="General">
                  <c:v>-0.34058515920848798</c:v>
                </c:pt>
                <c:pt idx="3746" formatCode="General">
                  <c:v>-0.34726749110523802</c:v>
                </c:pt>
                <c:pt idx="3747" formatCode="General">
                  <c:v>-0.35389338954018801</c:v>
                </c:pt>
                <c:pt idx="3748" formatCode="General">
                  <c:v>-0.360456213121153</c:v>
                </c:pt>
                <c:pt idx="3749" formatCode="General">
                  <c:v>-0.36694930312041202</c:v>
                </c:pt>
                <c:pt idx="3750" formatCode="General">
                  <c:v>-0.373365328884328</c:v>
                </c:pt>
                <c:pt idx="3751" formatCode="General">
                  <c:v>-0.379696903259923</c:v>
                </c:pt>
                <c:pt idx="3752" formatCode="General">
                  <c:v>-0.38593670121413498</c:v>
                </c:pt>
                <c:pt idx="3753" formatCode="General">
                  <c:v>-0.39207744686064799</c:v>
                </c:pt>
                <c:pt idx="3754" formatCode="General">
                  <c:v>-0.39811085206260799</c:v>
                </c:pt>
                <c:pt idx="3755" formatCode="General">
                  <c:v>-0.40402878836516098</c:v>
                </c:pt>
                <c:pt idx="3756" formatCode="General">
                  <c:v>-0.409823955881087</c:v>
                </c:pt>
                <c:pt idx="3757" formatCode="General">
                  <c:v>-0.41548828874002902</c:v>
                </c:pt>
                <c:pt idx="3758" formatCode="General">
                  <c:v>-0.42101345985117999</c:v>
                </c:pt>
                <c:pt idx="3759" formatCode="General">
                  <c:v>-0.42639207149487901</c:v>
                </c:pt>
                <c:pt idx="3760" formatCode="General">
                  <c:v>-0.43161610196928402</c:v>
                </c:pt>
                <c:pt idx="3761" formatCode="General">
                  <c:v>-0.43667736387019201</c:v>
                </c:pt>
                <c:pt idx="3762" formatCode="General">
                  <c:v>-0.44156811493739501</c:v>
                </c:pt>
                <c:pt idx="3763" formatCode="General">
                  <c:v>-0.44628008228784</c:v>
                </c:pt>
                <c:pt idx="3764" formatCode="General">
                  <c:v>-0.45080548709853902</c:v>
                </c:pt>
                <c:pt idx="3765" formatCode="General">
                  <c:v>-0.45513666053836199</c:v>
                </c:pt>
                <c:pt idx="3766" formatCode="General">
                  <c:v>-0.45926602927750498</c:v>
                </c:pt>
                <c:pt idx="3767" formatCode="General">
                  <c:v>-0.46318660299640702</c:v>
                </c:pt>
                <c:pt idx="3768" formatCode="General">
                  <c:v>-0.46689045946758301</c:v>
                </c:pt>
                <c:pt idx="3769" formatCode="General">
                  <c:v>-0.47037082024387</c:v>
                </c:pt>
                <c:pt idx="3770" formatCode="General">
                  <c:v>-0.47362108999363001</c:v>
                </c:pt>
                <c:pt idx="3771" formatCode="General">
                  <c:v>-0.47663368412224799</c:v>
                </c:pt>
                <c:pt idx="3772" formatCode="General">
                  <c:v>-0.47940225563183703</c:v>
                </c:pt>
                <c:pt idx="3773" formatCode="General">
                  <c:v>-0.481921307780598</c:v>
                </c:pt>
                <c:pt idx="3774" formatCode="General">
                  <c:v>-0.484184912975344</c:v>
                </c:pt>
                <c:pt idx="3775" formatCode="General">
                  <c:v>-0.48618668081258098</c:v>
                </c:pt>
                <c:pt idx="3776" formatCode="General">
                  <c:v>-0.48792143426405299</c:v>
                </c:pt>
                <c:pt idx="3777" formatCode="General">
                  <c:v>-0.48938419976806502</c:v>
                </c:pt>
                <c:pt idx="3778" formatCode="General">
                  <c:v>-0.49056957567894399</c:v>
                </c:pt>
                <c:pt idx="3779" formatCode="General">
                  <c:v>-0.49147334349892402</c:v>
                </c:pt>
                <c:pt idx="3780" formatCode="General">
                  <c:v>-0.49209141861857397</c:v>
                </c:pt>
                <c:pt idx="3781" formatCode="General">
                  <c:v>-0.492419219815596</c:v>
                </c:pt>
                <c:pt idx="3782" formatCode="General">
                  <c:v>-0.49245331031056999</c:v>
                </c:pt>
                <c:pt idx="3783" formatCode="General">
                  <c:v>-0.49219097095247799</c:v>
                </c:pt>
                <c:pt idx="3784" formatCode="General">
                  <c:v>-0.49162952698159101</c:v>
                </c:pt>
                <c:pt idx="3785" formatCode="General">
                  <c:v>-0.49076677259152102</c:v>
                </c:pt>
                <c:pt idx="3786" formatCode="General">
                  <c:v>-0.48960043006127402</c:v>
                </c:pt>
                <c:pt idx="3787" formatCode="General">
                  <c:v>-0.48812862084048703</c:v>
                </c:pt>
                <c:pt idx="3788" formatCode="General">
                  <c:v>-0.48634990382593901</c:v>
                </c:pt>
                <c:pt idx="3789" formatCode="General">
                  <c:v>-0.48426328740359798</c:v>
                </c:pt>
                <c:pt idx="3790" formatCode="General">
                  <c:v>-0.48186874331975299</c:v>
                </c:pt>
                <c:pt idx="3791" formatCode="General">
                  <c:v>-0.47916657118289901</c:v>
                </c:pt>
                <c:pt idx="3792" formatCode="General">
                  <c:v>-0.47615668995704102</c:v>
                </c:pt>
                <c:pt idx="3793" formatCode="General">
                  <c:v>-0.47283919362798899</c:v>
                </c:pt>
                <c:pt idx="3794" formatCode="General">
                  <c:v>-0.46921547522124601</c:v>
                </c:pt>
                <c:pt idx="3795" formatCode="General">
                  <c:v>-0.46528714912942998</c:v>
                </c:pt>
                <c:pt idx="3796" formatCode="General">
                  <c:v>-0.46105586601520498</c:v>
                </c:pt>
                <c:pt idx="3797" formatCode="General">
                  <c:v>-0.45652386261831202</c:v>
                </c:pt>
                <c:pt idx="3798" formatCode="General">
                  <c:v>-0.45169395995301398</c:v>
                </c:pt>
                <c:pt idx="3799" formatCode="General">
                  <c:v>-0.44656946317594498</c:v>
                </c:pt>
                <c:pt idx="3800" formatCode="General">
                  <c:v>-0.44115352059991902</c:v>
                </c:pt>
                <c:pt idx="3801" formatCode="General">
                  <c:v>-0.43544957571928</c:v>
                </c:pt>
                <c:pt idx="3802" formatCode="General">
                  <c:v>-0.429461434474387</c:v>
                </c:pt>
                <c:pt idx="3803" formatCode="General">
                  <c:v>-0.42319376277695497</c:v>
                </c:pt>
                <c:pt idx="3804" formatCode="General">
                  <c:v>-0.41665151639841602</c:v>
                </c:pt>
                <c:pt idx="3805" formatCode="General">
                  <c:v>-0.409839835322928</c:v>
                </c:pt>
                <c:pt idx="3806" formatCode="General">
                  <c:v>-0.40276446969505297</c:v>
                </c:pt>
                <c:pt idx="3807" formatCode="General">
                  <c:v>-0.39543068066300302</c:v>
                </c:pt>
                <c:pt idx="3808" formatCode="General">
                  <c:v>-0.38784426996739801</c:v>
                </c:pt>
                <c:pt idx="3809" formatCode="General">
                  <c:v>-0.38001219710713702</c:v>
                </c:pt>
                <c:pt idx="3810" formatCode="General">
                  <c:v>-0.37194138955392197</c:v>
                </c:pt>
                <c:pt idx="3811" formatCode="General">
                  <c:v>-0.36363850800269198</c:v>
                </c:pt>
                <c:pt idx="3812" formatCode="General">
                  <c:v>-0.35510997120513499</c:v>
                </c:pt>
                <c:pt idx="3813" formatCode="General">
                  <c:v>-0.34636311090774102</c:v>
                </c:pt>
                <c:pt idx="3814" formatCode="General">
                  <c:v>-0.33740614568716099</c:v>
                </c:pt>
                <c:pt idx="3815" formatCode="General">
                  <c:v>-0.32824648441319099</c:v>
                </c:pt>
                <c:pt idx="3816" formatCode="General">
                  <c:v>-0.31889216497213901</c:v>
                </c:pt>
                <c:pt idx="3817" formatCode="General">
                  <c:v>-0.30935140071148198</c:v>
                </c:pt>
                <c:pt idx="3818" formatCode="General">
                  <c:v>-0.29963198847591899</c:v>
                </c:pt>
                <c:pt idx="3819" formatCode="General">
                  <c:v>-0.28974291699569998</c:v>
                </c:pt>
                <c:pt idx="3820" formatCode="General">
                  <c:v>-0.27969329454460201</c:v>
                </c:pt>
                <c:pt idx="3821" formatCode="General">
                  <c:v>-0.269491591865403</c:v>
                </c:pt>
                <c:pt idx="3822" formatCode="General">
                  <c:v>-0.25914615374338301</c:v>
                </c:pt>
                <c:pt idx="3823" formatCode="General">
                  <c:v>-0.24866585226496099</c:v>
                </c:pt>
                <c:pt idx="3824" formatCode="General">
                  <c:v>-0.23806010035278</c:v>
                </c:pt>
                <c:pt idx="3825" formatCode="General">
                  <c:v>-0.22733823058003599</c:v>
                </c:pt>
                <c:pt idx="3826" formatCode="General">
                  <c:v>-0.21650936526884501</c:v>
                </c:pt>
                <c:pt idx="3827" formatCode="General">
                  <c:v>-0.205582437071055</c:v>
                </c:pt>
                <c:pt idx="3828" formatCode="General">
                  <c:v>-0.194566759093622</c:v>
                </c:pt>
                <c:pt idx="3829" formatCode="General">
                  <c:v>-0.18347199458749999</c:v>
                </c:pt>
                <c:pt idx="3830" formatCode="General">
                  <c:v>-0.172307029207279</c:v>
                </c:pt>
                <c:pt idx="3831" formatCode="General">
                  <c:v>-0.16108099307172299</c:v>
                </c:pt>
                <c:pt idx="3832" formatCode="General">
                  <c:v>-0.14980336356835</c:v>
                </c:pt>
                <c:pt idx="3833" formatCode="General">
                  <c:v>-0.138483405942675</c:v>
                </c:pt>
                <c:pt idx="3834" formatCode="General">
                  <c:v>-0.127130637834071</c:v>
                </c:pt>
                <c:pt idx="3835" formatCode="General">
                  <c:v>-0.11575428578814199</c:v>
                </c:pt>
                <c:pt idx="3836" formatCode="General">
                  <c:v>-0.10436318112541</c:v>
                </c:pt>
                <c:pt idx="3837" formatCode="General">
                  <c:v>-9.2965810441585695E-2</c:v>
                </c:pt>
                <c:pt idx="3838" formatCode="General">
                  <c:v>-8.1570918213673599E-2</c:v>
                </c:pt>
                <c:pt idx="3839" formatCode="General">
                  <c:v>-7.0187569821246895E-2</c:v>
                </c:pt>
                <c:pt idx="3840" formatCode="General">
                  <c:v>-5.8824548689350699E-2</c:v>
                </c:pt>
                <c:pt idx="3841" formatCode="General">
                  <c:v>-4.74903433438741E-2</c:v>
                </c:pt>
                <c:pt idx="3842" formatCode="General">
                  <c:v>-3.61936820601335E-2</c:v>
                </c:pt>
                <c:pt idx="3843" formatCode="General">
                  <c:v>-2.4942974423173302E-2</c:v>
                </c:pt>
                <c:pt idx="3844" formatCode="General">
                  <c:v>-1.3745779790603801E-2</c:v>
                </c:pt>
                <c:pt idx="3845" formatCode="General">
                  <c:v>-2.6104514443157701E-3</c:v>
                </c:pt>
                <c:pt idx="3846" formatCode="General">
                  <c:v>8.4548559754571203E-3</c:v>
                </c:pt>
                <c:pt idx="3847" formatCode="General">
                  <c:v>1.94428349686206E-2</c:v>
                </c:pt>
                <c:pt idx="3848" formatCode="General">
                  <c:v>3.03458755386255E-2</c:v>
                </c:pt>
                <c:pt idx="3849" formatCode="General">
                  <c:v>4.1155996983772598E-2</c:v>
                </c:pt>
                <c:pt idx="3850" formatCode="General">
                  <c:v>5.1865967637536099E-2</c:v>
                </c:pt>
                <c:pt idx="3851" formatCode="General">
                  <c:v>6.2468872815593997E-2</c:v>
                </c:pt>
                <c:pt idx="3852" formatCode="General">
                  <c:v>7.2958003010737002E-2</c:v>
                </c:pt>
                <c:pt idx="3853" formatCode="General">
                  <c:v>8.3326789206059598E-2</c:v>
                </c:pt>
                <c:pt idx="3854" formatCode="General">
                  <c:v>9.3568249580468402E-2</c:v>
                </c:pt>
                <c:pt idx="3855" formatCode="General">
                  <c:v>0.10367604723096099</c:v>
                </c:pt>
                <c:pt idx="3856" formatCode="General">
                  <c:v>0.113644024947454</c:v>
                </c:pt>
                <c:pt idx="3857" formatCode="General">
                  <c:v>0.123466103360358</c:v>
                </c:pt>
                <c:pt idx="3858" formatCode="General">
                  <c:v>0.13313631697310599</c:v>
                </c:pt>
                <c:pt idx="3859" formatCode="General">
                  <c:v>0.14264932789016799</c:v>
                </c:pt>
                <c:pt idx="3860" formatCode="General">
                  <c:v>0.15199983627921501</c:v>
                </c:pt>
                <c:pt idx="3861" formatCode="General">
                  <c:v>0.161182009921675</c:v>
                </c:pt>
                <c:pt idx="3862" formatCode="General">
                  <c:v>0.170191084138898</c:v>
                </c:pt>
                <c:pt idx="3863" formatCode="General">
                  <c:v>0.179022322209928</c:v>
                </c:pt>
                <c:pt idx="3864" formatCode="General">
                  <c:v>0.187670379360243</c:v>
                </c:pt>
                <c:pt idx="3865" formatCode="General">
                  <c:v>0.196130958685174</c:v>
                </c:pt>
                <c:pt idx="3866" formatCode="General">
                  <c:v>0.20440032338300801</c:v>
                </c:pt>
                <c:pt idx="3867" formatCode="General">
                  <c:v>0.21247409014583701</c:v>
                </c:pt>
                <c:pt idx="3868" formatCode="General">
                  <c:v>0.22034822942774901</c:v>
                </c:pt>
                <c:pt idx="3869" formatCode="General">
                  <c:v>0.22801914711443999</c:v>
                </c:pt>
                <c:pt idx="3870" formatCode="General">
                  <c:v>0.23548310570498601</c:v>
                </c:pt>
                <c:pt idx="3871" formatCode="General">
                  <c:v>0.24273673193672099</c:v>
                </c:pt>
                <c:pt idx="3872" formatCode="General">
                  <c:v>0.249777011649642</c:v>
                </c:pt>
                <c:pt idx="3873" formatCode="General">
                  <c:v>0.25660072159972702</c:v>
                </c:pt>
                <c:pt idx="3874" formatCode="General">
                  <c:v>0.26320497555751998</c:v>
                </c:pt>
                <c:pt idx="3875" formatCode="General">
                  <c:v>0.26958778918847698</c:v>
                </c:pt>
                <c:pt idx="3876" formatCode="General">
                  <c:v>0.27574692336692402</c:v>
                </c:pt>
                <c:pt idx="3877" formatCode="General">
                  <c:v>0.281679732599868</c:v>
                </c:pt>
                <c:pt idx="3878" formatCode="General">
                  <c:v>0.28738378921088598</c:v>
                </c:pt>
                <c:pt idx="3879" formatCode="General">
                  <c:v>0.29285749800670902</c:v>
                </c:pt>
                <c:pt idx="3880" formatCode="General">
                  <c:v>0.29809952179725901</c:v>
                </c:pt>
                <c:pt idx="3881" formatCode="General">
                  <c:v>0.30310817352118902</c:v>
                </c:pt>
                <c:pt idx="3882" formatCode="General">
                  <c:v>0.30788239864198902</c:v>
                </c:pt>
                <c:pt idx="3883" formatCode="General">
                  <c:v>0.31242076033035099</c:v>
                </c:pt>
                <c:pt idx="3884" formatCode="General">
                  <c:v>0.31672195582446699</c:v>
                </c:pt>
                <c:pt idx="3885" formatCode="General">
                  <c:v>0.32078588926162099</c:v>
                </c:pt>
                <c:pt idx="3886" formatCode="General">
                  <c:v>0.32461155990637902</c:v>
                </c:pt>
                <c:pt idx="3887" formatCode="General">
                  <c:v>0.32819851481692602</c:v>
                </c:pt>
                <c:pt idx="3888" formatCode="General">
                  <c:v>0.33154692244816197</c:v>
                </c:pt>
                <c:pt idx="3889" formatCode="General">
                  <c:v>0.33465593602883997</c:v>
                </c:pt>
                <c:pt idx="3890" formatCode="General">
                  <c:v>0.33752574781170902</c:v>
                </c:pt>
                <c:pt idx="3891" formatCode="General">
                  <c:v>0.34015669852271102</c:v>
                </c:pt>
                <c:pt idx="3892" formatCode="General">
                  <c:v>0.34254914330981201</c:v>
                </c:pt>
                <c:pt idx="3893" formatCode="General">
                  <c:v>0.34470400551286001</c:v>
                </c:pt>
                <c:pt idx="3894" formatCode="General">
                  <c:v>0.346622202034091</c:v>
                </c:pt>
                <c:pt idx="3895" formatCode="General">
                  <c:v>0.34830455407369298</c:v>
                </c:pt>
                <c:pt idx="3896" formatCode="General">
                  <c:v>0.34975185189019098</c:v>
                </c:pt>
                <c:pt idx="3897" formatCode="General">
                  <c:v>0.35096589257463801</c:v>
                </c:pt>
                <c:pt idx="3898" formatCode="General">
                  <c:v>0.35194793066856001</c:v>
                </c:pt>
                <c:pt idx="3899" formatCode="General">
                  <c:v>0.35269960249792598</c:v>
                </c:pt>
                <c:pt idx="3900" formatCode="General">
                  <c:v>0.35322304101887497</c:v>
                </c:pt>
                <c:pt idx="3901" formatCode="General">
                  <c:v>0.353520273748469</c:v>
                </c:pt>
                <c:pt idx="3902" formatCode="General">
                  <c:v>0.353593638683383</c:v>
                </c:pt>
                <c:pt idx="3903" formatCode="General">
                  <c:v>0.35344476694947102</c:v>
                </c:pt>
                <c:pt idx="3904" formatCode="General">
                  <c:v>0.35307622984722797</c:v>
                </c:pt>
                <c:pt idx="3905" formatCode="General">
                  <c:v>0.35249161680473101</c:v>
                </c:pt>
                <c:pt idx="3906" formatCode="General">
                  <c:v>0.351693756749133</c:v>
                </c:pt>
                <c:pt idx="3907" formatCode="General">
                  <c:v>0.35068514110622201</c:v>
                </c:pt>
                <c:pt idx="3908" formatCode="General">
                  <c:v>0.34946906869622202</c:v>
                </c:pt>
                <c:pt idx="3909" formatCode="General">
                  <c:v>0.34804864904574101</c:v>
                </c:pt>
                <c:pt idx="3910" formatCode="General">
                  <c:v>0.346427283451816</c:v>
                </c:pt>
                <c:pt idx="3911" formatCode="General">
                  <c:v>0.34460924116543501</c:v>
                </c:pt>
                <c:pt idx="3912" formatCode="General">
                  <c:v>0.34259849654808</c:v>
                </c:pt>
                <c:pt idx="3913" formatCode="General">
                  <c:v>0.34039858952479102</c:v>
                </c:pt>
                <c:pt idx="3914" formatCode="General">
                  <c:v>0.33801324381322301</c:v>
                </c:pt>
                <c:pt idx="3915" formatCode="General">
                  <c:v>0.33544699333311301</c:v>
                </c:pt>
                <c:pt idx="3916" formatCode="General">
                  <c:v>0.33270460104853899</c:v>
                </c:pt>
                <c:pt idx="3917" formatCode="General">
                  <c:v>0.32979040188456799</c:v>
                </c:pt>
                <c:pt idx="3918" formatCode="General">
                  <c:v>0.32670884501790298</c:v>
                </c:pt>
                <c:pt idx="3919" formatCode="General">
                  <c:v>0.32346504616675698</c:v>
                </c:pt>
                <c:pt idx="3920" formatCode="General">
                  <c:v>0.32006370460641498</c:v>
                </c:pt>
                <c:pt idx="3921" formatCode="General">
                  <c:v>0.31650956657309698</c:v>
                </c:pt>
                <c:pt idx="3922" formatCode="General">
                  <c:v>0.31280799466015802</c:v>
                </c:pt>
                <c:pt idx="3923" formatCode="General">
                  <c:v>0.30896392818410701</c:v>
                </c:pt>
                <c:pt idx="3924" formatCode="General">
                  <c:v>0.304982859949473</c:v>
                </c:pt>
                <c:pt idx="3925" formatCode="General">
                  <c:v>0.30087038663690902</c:v>
                </c:pt>
                <c:pt idx="3926" formatCode="General">
                  <c:v>0.29663208934054702</c:v>
                </c:pt>
                <c:pt idx="3927" formatCode="General">
                  <c:v>0.29227347044510499</c:v>
                </c:pt>
                <c:pt idx="3928" formatCode="General">
                  <c:v>0.28779946996315098</c:v>
                </c:pt>
                <c:pt idx="3929" formatCode="General">
                  <c:v>0.28321609172258799</c:v>
                </c:pt>
                <c:pt idx="3930" formatCode="General">
                  <c:v>0.27852938606351801</c:v>
                </c:pt>
                <c:pt idx="3931" formatCode="General">
                  <c:v>0.27374477144854897</c:v>
                </c:pt>
                <c:pt idx="3932" formatCode="General">
                  <c:v>0.26886810287245499</c:v>
                </c:pt>
                <c:pt idx="3933" formatCode="General">
                  <c:v>0.26390531745993001</c:v>
                </c:pt>
                <c:pt idx="3934" formatCode="General">
                  <c:v>0.25886220561572298</c:v>
                </c:pt>
                <c:pt idx="3935" formatCode="General">
                  <c:v>0.25374460646343999</c:v>
                </c:pt>
                <c:pt idx="3936" formatCode="General">
                  <c:v>0.24855831326311001</c:v>
                </c:pt>
                <c:pt idx="3937" formatCode="General">
                  <c:v>0.24330911288044901</c:v>
                </c:pt>
                <c:pt idx="3938" formatCode="General">
                  <c:v>0.23800278566620101</c:v>
                </c:pt>
                <c:pt idx="3939" formatCode="General">
                  <c:v>0.23264504753741899</c:v>
                </c:pt>
                <c:pt idx="3940" formatCode="General">
                  <c:v>0.227241602887436</c:v>
                </c:pt>
                <c:pt idx="3941" formatCode="General">
                  <c:v>0.22179814204589601</c:v>
                </c:pt>
                <c:pt idx="3942" formatCode="General">
                  <c:v>0.216320228651077</c:v>
                </c:pt>
                <c:pt idx="3943" formatCode="General">
                  <c:v>0.210813350839715</c:v>
                </c:pt>
                <c:pt idx="3944" formatCode="General">
                  <c:v>0.20528297990099201</c:v>
                </c:pt>
                <c:pt idx="3945" formatCode="General">
                  <c:v>0.19973441506141901</c:v>
                </c:pt>
                <c:pt idx="3946" formatCode="General">
                  <c:v>0.194172887664979</c:v>
                </c:pt>
                <c:pt idx="3947" formatCode="General">
                  <c:v>0.18860356679008999</c:v>
                </c:pt>
                <c:pt idx="3948" formatCode="General">
                  <c:v>0.183031454549373</c:v>
                </c:pt>
                <c:pt idx="3949" formatCode="General">
                  <c:v>0.17746144768276101</c:v>
                </c:pt>
                <c:pt idx="3950" formatCode="General">
                  <c:v>0.17189831842234099</c:v>
                </c:pt>
                <c:pt idx="3951" formatCode="General">
                  <c:v>0.16634670939801899</c:v>
                </c:pt>
                <c:pt idx="3952" formatCode="General">
                  <c:v>0.16081108722485199</c:v>
                </c:pt>
                <c:pt idx="3953" formatCode="General">
                  <c:v>0.15529572171436501</c:v>
                </c:pt>
                <c:pt idx="3954" formatCode="General">
                  <c:v>0.14980479572379399</c:v>
                </c:pt>
                <c:pt idx="3955" formatCode="General">
                  <c:v>0.14434232554388399</c:v>
                </c:pt>
                <c:pt idx="3956" formatCode="General">
                  <c:v>0.13891216453092101</c:v>
                </c:pt>
                <c:pt idx="3957" formatCode="General">
                  <c:v>0.133517966274601</c:v>
                </c:pt>
                <c:pt idx="3958" formatCode="General">
                  <c:v>0.12816315286360599</c:v>
                </c:pt>
                <c:pt idx="3959" formatCode="General">
                  <c:v>0.122851044182914</c:v>
                </c:pt>
                <c:pt idx="3960" formatCode="General">
                  <c:v>0.117584731217889</c:v>
                </c:pt>
                <c:pt idx="3961" formatCode="General">
                  <c:v>0.112367140189195</c:v>
                </c:pt>
                <c:pt idx="3962" formatCode="General">
                  <c:v>0.107201005163367</c:v>
                </c:pt>
                <c:pt idx="3963" formatCode="General">
                  <c:v>0.102088783258628</c:v>
                </c:pt>
                <c:pt idx="3964" formatCode="General">
                  <c:v>9.7032786539372098E-2</c:v>
                </c:pt>
                <c:pt idx="3965" formatCode="General">
                  <c:v>9.2035116296938196E-2</c:v>
                </c:pt>
                <c:pt idx="3966" formatCode="General">
                  <c:v>8.7097687049749503E-2</c:v>
                </c:pt>
                <c:pt idx="3967" formatCode="General">
                  <c:v>8.2222257325342094E-2</c:v>
                </c:pt>
                <c:pt idx="3968" formatCode="General">
                  <c:v>7.7410342096264004E-2</c:v>
                </c:pt>
                <c:pt idx="3969" formatCode="General">
                  <c:v>7.2663188107095003E-2</c:v>
                </c:pt>
                <c:pt idx="3970" formatCode="General">
                  <c:v>6.7981921395284806E-2</c:v>
                </c:pt>
                <c:pt idx="3971" formatCode="General">
                  <c:v>6.3367532595697204E-2</c:v>
                </c:pt>
                <c:pt idx="3972" formatCode="General">
                  <c:v>5.88207400536154E-2</c:v>
                </c:pt>
                <c:pt idx="3973" formatCode="General">
                  <c:v>5.4342099209688903E-2</c:v>
                </c:pt>
                <c:pt idx="3974" formatCode="General">
                  <c:v>4.9931815992945001E-2</c:v>
                </c:pt>
                <c:pt idx="3975" formatCode="General">
                  <c:v>4.5590270119967601E-2</c:v>
                </c:pt>
                <c:pt idx="3976" formatCode="General">
                  <c:v>4.1317364852820102E-2</c:v>
                </c:pt>
                <c:pt idx="3977" formatCode="General">
                  <c:v>3.7113038128253797E-2</c:v>
                </c:pt>
                <c:pt idx="3978" formatCode="General">
                  <c:v>3.29772988792E-2</c:v>
                </c:pt>
                <c:pt idx="3979" formatCode="General">
                  <c:v>2.8909196315758199E-2</c:v>
                </c:pt>
                <c:pt idx="3980" formatCode="General">
                  <c:v>2.4908410738122201E-2</c:v>
                </c:pt>
                <c:pt idx="3981" formatCode="General">
                  <c:v>2.0974332283252899E-2</c:v>
                </c:pt>
                <c:pt idx="3982" formatCode="General">
                  <c:v>1.7105981917424799E-2</c:v>
                </c:pt>
                <c:pt idx="3983" formatCode="General">
                  <c:v>1.33026097376669E-2</c:v>
                </c:pt>
                <c:pt idx="3984" formatCode="General">
                  <c:v>9.5631874549165705E-3</c:v>
                </c:pt>
                <c:pt idx="3985" formatCode="General">
                  <c:v>5.88637011887013E-3</c:v>
                </c:pt>
                <c:pt idx="3986" formatCode="General">
                  <c:v>2.2705691592702299E-3</c:v>
                </c:pt>
                <c:pt idx="3987" formatCode="General">
                  <c:v>-1.2854547601786699E-3</c:v>
                </c:pt>
                <c:pt idx="3988" formatCode="General">
                  <c:v>-4.7830751610006602E-3</c:v>
                </c:pt>
                <c:pt idx="3989" formatCode="General">
                  <c:v>-8.2238559609001897E-3</c:v>
                </c:pt>
                <c:pt idx="3990" formatCode="General">
                  <c:v>-1.16095259410688E-2</c:v>
                </c:pt>
                <c:pt idx="3991" formatCode="General">
                  <c:v>-1.49419063005342E-2</c:v>
                </c:pt>
                <c:pt idx="3992" formatCode="General">
                  <c:v>-1.82223246184849E-2</c:v>
                </c:pt>
                <c:pt idx="3993" formatCode="General">
                  <c:v>-2.1452110525247099E-2</c:v>
                </c:pt>
                <c:pt idx="3994" formatCode="General">
                  <c:v>-2.4632728508781999E-2</c:v>
                </c:pt>
                <c:pt idx="3995" formatCode="General">
                  <c:v>-2.7766264440824601E-2</c:v>
                </c:pt>
                <c:pt idx="3996" formatCode="General">
                  <c:v>-3.0854369295488699E-2</c:v>
                </c:pt>
                <c:pt idx="3997" formatCode="General">
                  <c:v>-3.3898652190486503E-2</c:v>
                </c:pt>
                <c:pt idx="3998" formatCode="General">
                  <c:v>-3.6900781847097802E-2</c:v>
                </c:pt>
                <c:pt idx="3999" formatCode="General">
                  <c:v>-3.9862439769560998E-2</c:v>
                </c:pt>
                <c:pt idx="4000" formatCode="General">
                  <c:v>-4.2785302595586903E-2</c:v>
                </c:pt>
                <c:pt idx="4001" formatCode="General">
                  <c:v>-4.5670502000853298E-2</c:v>
                </c:pt>
                <c:pt idx="4002" formatCode="General">
                  <c:v>-4.8519672126159603E-2</c:v>
                </c:pt>
                <c:pt idx="4003" formatCode="General">
                  <c:v>-5.1334005034535599E-2</c:v>
                </c:pt>
                <c:pt idx="4004" formatCode="General">
                  <c:v>-5.41152012366274E-2</c:v>
                </c:pt>
                <c:pt idx="4005" formatCode="General">
                  <c:v>-5.6864437171592702E-2</c:v>
                </c:pt>
                <c:pt idx="4006" formatCode="General">
                  <c:v>-5.9582351138815E-2</c:v>
                </c:pt>
                <c:pt idx="4007" formatCode="General">
                  <c:v>-6.2270665844744201E-2</c:v>
                </c:pt>
                <c:pt idx="4008" formatCode="General">
                  <c:v>-6.4930140030783706E-2</c:v>
                </c:pt>
                <c:pt idx="4009" formatCode="General">
                  <c:v>-6.7561508746941307E-2</c:v>
                </c:pt>
                <c:pt idx="4010" formatCode="General">
                  <c:v>-7.0166118936442104E-2</c:v>
                </c:pt>
                <c:pt idx="4011" formatCode="General">
                  <c:v>-7.2744302800138605E-2</c:v>
                </c:pt>
                <c:pt idx="4012" formatCode="General">
                  <c:v>-7.5296368719208404E-2</c:v>
                </c:pt>
                <c:pt idx="4013" formatCode="General">
                  <c:v>-7.7822722841384306E-2</c:v>
                </c:pt>
                <c:pt idx="4014" formatCode="General">
                  <c:v>-8.0323414699176393E-2</c:v>
                </c:pt>
                <c:pt idx="4015" formatCode="General">
                  <c:v>-8.2799187107780406E-2</c:v>
                </c:pt>
                <c:pt idx="4016" formatCode="General">
                  <c:v>-8.5250414228941696E-2</c:v>
                </c:pt>
                <c:pt idx="4017" formatCode="General">
                  <c:v>-8.7676434771666895E-2</c:v>
                </c:pt>
                <c:pt idx="4018" formatCode="General">
                  <c:v>-9.0076712324241401E-2</c:v>
                </c:pt>
                <c:pt idx="4019" formatCode="General">
                  <c:v>-9.2451026246758494E-2</c:v>
                </c:pt>
                <c:pt idx="4020" formatCode="General">
                  <c:v>-9.4799485425767799E-2</c:v>
                </c:pt>
                <c:pt idx="4021" formatCode="General">
                  <c:v>-9.7121951147815799E-2</c:v>
                </c:pt>
                <c:pt idx="4022" formatCode="General">
                  <c:v>-9.9417970985716295E-2</c:v>
                </c:pt>
                <c:pt idx="4023" formatCode="General">
                  <c:v>-0.101686784827689</c:v>
                </c:pt>
                <c:pt idx="4024" formatCode="General">
                  <c:v>-0.10392734403696301</c:v>
                </c:pt>
                <c:pt idx="4025" formatCode="General">
                  <c:v>-0.10613840176167499</c:v>
                </c:pt>
                <c:pt idx="4026" formatCode="General">
                  <c:v>-0.108319104269766</c:v>
                </c:pt>
                <c:pt idx="4027" formatCode="General">
                  <c:v>-0.11046846301897</c:v>
                </c:pt>
                <c:pt idx="4028" formatCode="General">
                  <c:v>-0.11258480265057</c:v>
                </c:pt>
                <c:pt idx="4029" formatCode="General">
                  <c:v>-0.114666925185788</c:v>
                </c:pt>
                <c:pt idx="4030" formatCode="General">
                  <c:v>-0.116714144190481</c:v>
                </c:pt>
                <c:pt idx="4031" formatCode="General">
                  <c:v>-0.118724674255363</c:v>
                </c:pt>
                <c:pt idx="4032" formatCode="General">
                  <c:v>-0.12069714179468299</c:v>
                </c:pt>
                <c:pt idx="4033" formatCode="General">
                  <c:v>-0.12263022195339</c:v>
                </c:pt>
                <c:pt idx="4034" formatCode="General">
                  <c:v>-0.12452205640143001</c:v>
                </c:pt>
                <c:pt idx="4035" formatCode="General">
                  <c:v>-0.12637139171876</c:v>
                </c:pt>
                <c:pt idx="4036" formatCode="General">
                  <c:v>-0.128177076974512</c:v>
                </c:pt>
                <c:pt idx="4037" formatCode="General">
                  <c:v>-0.12993742080291501</c:v>
                </c:pt>
                <c:pt idx="4038" formatCode="General">
                  <c:v>-0.13165019929194499</c:v>
                </c:pt>
                <c:pt idx="4039" formatCode="General">
                  <c:v>-0.13331384941990901</c:v>
                </c:pt>
                <c:pt idx="4040" formatCode="General">
                  <c:v>-0.134927055977588</c:v>
                </c:pt>
                <c:pt idx="4041" formatCode="General">
                  <c:v>-0.136488649926571</c:v>
                </c:pt>
                <c:pt idx="4042" formatCode="General">
                  <c:v>-0.13799700357644001</c:v>
                </c:pt>
                <c:pt idx="4043" formatCode="General">
                  <c:v>-0.13945005128041199</c:v>
                </c:pt>
                <c:pt idx="4044" formatCode="General">
                  <c:v>-0.140846456669419</c:v>
                </c:pt>
                <c:pt idx="4045" formatCode="General">
                  <c:v>-0.142185146925221</c:v>
                </c:pt>
                <c:pt idx="4046" formatCode="General">
                  <c:v>-0.143464688678962</c:v>
                </c:pt>
                <c:pt idx="4047" formatCode="General">
                  <c:v>-0.14468375351846499</c:v>
                </c:pt>
                <c:pt idx="4048" formatCode="General">
                  <c:v>-0.145840702747731</c:v>
                </c:pt>
                <c:pt idx="4049" formatCode="General">
                  <c:v>-0.14693466195171401</c:v>
                </c:pt>
                <c:pt idx="4050" formatCode="General">
                  <c:v>-0.14796499586585399</c:v>
                </c:pt>
                <c:pt idx="4051" formatCode="General">
                  <c:v>-0.14893015727484499</c:v>
                </c:pt>
                <c:pt idx="4052" formatCode="General">
                  <c:v>-0.149829280397549</c:v>
                </c:pt>
                <c:pt idx="4053" formatCode="General">
                  <c:v>-0.15066182144749601</c:v>
                </c:pt>
                <c:pt idx="4054" formatCode="General">
                  <c:v>-0.151427416336812</c:v>
                </c:pt>
                <c:pt idx="4055" formatCode="General">
                  <c:v>-0.15212533121855201</c:v>
                </c:pt>
                <c:pt idx="4056" formatCode="General">
                  <c:v>-0.152754995696297</c:v>
                </c:pt>
                <c:pt idx="4057" formatCode="General">
                  <c:v>-0.15331653457651001</c:v>
                </c:pt>
                <c:pt idx="4058" formatCode="General">
                  <c:v>-0.15380917296120999</c:v>
                </c:pt>
                <c:pt idx="4059" formatCode="General">
                  <c:v>-0.15423279441443499</c:v>
                </c:pt>
                <c:pt idx="4060" formatCode="General">
                  <c:v>-0.15458807659687299</c:v>
                </c:pt>
                <c:pt idx="4061" formatCode="General">
                  <c:v>-0.154875255038361</c:v>
                </c:pt>
                <c:pt idx="4062" formatCode="General">
                  <c:v>-0.155094050342555</c:v>
                </c:pt>
                <c:pt idx="4063" formatCode="General">
                  <c:v>-0.15524483160316699</c:v>
                </c:pt>
                <c:pt idx="4064" formatCode="General">
                  <c:v>-0.155328684055759</c:v>
                </c:pt>
                <c:pt idx="4065" formatCode="General">
                  <c:v>-0.15534622643757401</c:v>
                </c:pt>
                <c:pt idx="4066" formatCode="General">
                  <c:v>-0.155298087712476</c:v>
                </c:pt>
                <c:pt idx="4067" formatCode="General">
                  <c:v>-0.15518549779919599</c:v>
                </c:pt>
                <c:pt idx="4068" formatCode="General">
                  <c:v>-0.15500969775764101</c:v>
                </c:pt>
                <c:pt idx="4069" formatCode="General">
                  <c:v>-0.15477132511178099</c:v>
                </c:pt>
                <c:pt idx="4070" formatCode="General">
                  <c:v>-0.15447151726731001</c:v>
                </c:pt>
                <c:pt idx="4071" formatCode="General">
                  <c:v>-0.15411200889339999</c:v>
                </c:pt>
                <c:pt idx="4072" formatCode="General">
                  <c:v>-0.153694514856207</c:v>
                </c:pt>
                <c:pt idx="4073" formatCode="General">
                  <c:v>-0.15322061814941201</c:v>
                </c:pt>
                <c:pt idx="4074" formatCode="General">
                  <c:v>-0.152691726342747</c:v>
                </c:pt>
                <c:pt idx="4075" formatCode="General">
                  <c:v>-0.152109099747328</c:v>
                </c:pt>
                <c:pt idx="4076" formatCode="General">
                  <c:v>-0.15147444357758</c:v>
                </c:pt>
                <c:pt idx="4077" formatCode="General">
                  <c:v>-0.150789937932827</c:v>
                </c:pt>
                <c:pt idx="4078" formatCode="General">
                  <c:v>-0.15005761672898801</c:v>
                </c:pt>
                <c:pt idx="4079" formatCode="General">
                  <c:v>-0.14927931697532401</c:v>
                </c:pt>
                <c:pt idx="4080" formatCode="General">
                  <c:v>-0.14845725331571399</c:v>
                </c:pt>
                <c:pt idx="4081" formatCode="General">
                  <c:v>-0.14759397463275001</c:v>
                </c:pt>
                <c:pt idx="4082" formatCode="General">
                  <c:v>-0.146691241902071</c:v>
                </c:pt>
                <c:pt idx="4083" formatCode="General">
                  <c:v>-0.145751038824806</c:v>
                </c:pt>
                <c:pt idx="4084" formatCode="General">
                  <c:v>-0.144775682253135</c:v>
                </c:pt>
                <c:pt idx="4085" formatCode="General">
                  <c:v>-0.14376719377317099</c:v>
                </c:pt>
                <c:pt idx="4086" formatCode="General">
                  <c:v>-0.142727282379149</c:v>
                </c:pt>
                <c:pt idx="4087" formatCode="General">
                  <c:v>-0.141657980150656</c:v>
                </c:pt>
                <c:pt idx="4088" formatCode="General">
                  <c:v>-0.14056219049088201</c:v>
                </c:pt>
                <c:pt idx="4089" formatCode="General">
                  <c:v>-0.13944193737536001</c:v>
                </c:pt>
                <c:pt idx="4090" formatCode="General">
                  <c:v>-0.13829826347771301</c:v>
                </c:pt>
                <c:pt idx="4091" formatCode="General">
                  <c:v>-0.13713303196193399</c:v>
                </c:pt>
                <c:pt idx="4092" formatCode="General">
                  <c:v>-0.13594904236272401</c:v>
                </c:pt>
                <c:pt idx="4093" formatCode="General">
                  <c:v>-0.13474822697209701</c:v>
                </c:pt>
                <c:pt idx="4094" formatCode="General">
                  <c:v>-0.13353155268459699</c:v>
                </c:pt>
                <c:pt idx="4095" formatCode="General">
                  <c:v>-0.132300765543544</c:v>
                </c:pt>
                <c:pt idx="4096" formatCode="General">
                  <c:v>-0.13105795634613901</c:v>
                </c:pt>
                <c:pt idx="4097" formatCode="General">
                  <c:v>-0.12980439152381601</c:v>
                </c:pt>
                <c:pt idx="4098" formatCode="General">
                  <c:v>-0.12854150884398299</c:v>
                </c:pt>
                <c:pt idx="4099" formatCode="General">
                  <c:v>-0.1272705423154</c:v>
                </c:pt>
                <c:pt idx="4100" formatCode="General">
                  <c:v>-0.12599299877258999</c:v>
                </c:pt>
                <c:pt idx="4101" formatCode="General">
                  <c:v>-0.124710116024152</c:v>
                </c:pt>
                <c:pt idx="4102" formatCode="General">
                  <c:v>-0.12342226904262001</c:v>
                </c:pt>
                <c:pt idx="4103" formatCode="General">
                  <c:v>-0.122130136642944</c:v>
                </c:pt>
                <c:pt idx="4104" formatCode="General">
                  <c:v>-0.120834770402479</c:v>
                </c:pt>
                <c:pt idx="4105" formatCode="General">
                  <c:v>-0.119536494795684</c:v>
                </c:pt>
                <c:pt idx="4106" formatCode="General">
                  <c:v>-0.118235401789769</c:v>
                </c:pt>
                <c:pt idx="4107" formatCode="General">
                  <c:v>-0.116932035379766</c:v>
                </c:pt>
                <c:pt idx="4108" formatCode="General">
                  <c:v>-0.115626884947859</c:v>
                </c:pt>
                <c:pt idx="4109" formatCode="General">
                  <c:v>-0.114320296507984</c:v>
                </c:pt>
                <c:pt idx="4110" formatCode="General">
                  <c:v>-0.11301191679585</c:v>
                </c:pt>
                <c:pt idx="4111" formatCode="General">
                  <c:v>-0.111701241639608</c:v>
                </c:pt>
                <c:pt idx="4112" formatCode="General">
                  <c:v>-0.110387785935321</c:v>
                </c:pt>
                <c:pt idx="4113" formatCode="General">
                  <c:v>-0.109071625611998</c:v>
                </c:pt>
                <c:pt idx="4114" formatCode="General">
                  <c:v>-0.107752257467037</c:v>
                </c:pt>
                <c:pt idx="4115" formatCode="General">
                  <c:v>-0.10642805881860801</c:v>
                </c:pt>
                <c:pt idx="4116" formatCode="General">
                  <c:v>-0.105098548892902</c:v>
                </c:pt>
                <c:pt idx="4117" formatCode="General">
                  <c:v>-0.103763394659101</c:v>
                </c:pt>
                <c:pt idx="4118" formatCode="General">
                  <c:v>-0.102420679576566</c:v>
                </c:pt>
                <c:pt idx="4119" formatCode="General">
                  <c:v>-0.10106909956272001</c:v>
                </c:pt>
                <c:pt idx="4120" formatCode="General">
                  <c:v>-9.9708172603198003E-2</c:v>
                </c:pt>
                <c:pt idx="4121" formatCode="General">
                  <c:v>-9.8336516097222895E-2</c:v>
                </c:pt>
                <c:pt idx="4122" formatCode="General">
                  <c:v>-9.6952341011927304E-2</c:v>
                </c:pt>
                <c:pt idx="4123" formatCode="General">
                  <c:v>-9.5554585004959794E-2</c:v>
                </c:pt>
                <c:pt idx="4124" formatCode="General">
                  <c:v>-9.4141422976798603E-2</c:v>
                </c:pt>
                <c:pt idx="4125" formatCode="General">
                  <c:v>-9.2711235186619306E-2</c:v>
                </c:pt>
                <c:pt idx="4126" formatCode="General">
                  <c:v>-9.1262723466834894E-2</c:v>
                </c:pt>
                <c:pt idx="4127" formatCode="General">
                  <c:v>-8.9793798043091594E-2</c:v>
                </c:pt>
                <c:pt idx="4128" formatCode="General">
                  <c:v>-8.8302621860484307E-2</c:v>
                </c:pt>
                <c:pt idx="4129" formatCode="General">
                  <c:v>-8.6787226088072905E-2</c:v>
                </c:pt>
                <c:pt idx="4130" formatCode="General">
                  <c:v>-8.5246026665132202E-2</c:v>
                </c:pt>
                <c:pt idx="4131" formatCode="General">
                  <c:v>-8.3677263888272402E-2</c:v>
                </c:pt>
                <c:pt idx="4132" formatCode="General">
                  <c:v>-8.2078499188494095E-2</c:v>
                </c:pt>
                <c:pt idx="4133" formatCode="General">
                  <c:v>-8.0448246236055398E-2</c:v>
                </c:pt>
                <c:pt idx="4134" formatCode="General">
                  <c:v>-7.8784996192401605E-2</c:v>
                </c:pt>
                <c:pt idx="4135" formatCode="General">
                  <c:v>-7.7086606497351107E-2</c:v>
                </c:pt>
                <c:pt idx="4136" formatCode="General">
                  <c:v>-7.5351892129804393E-2</c:v>
                </c:pt>
                <c:pt idx="4137" formatCode="General">
                  <c:v>-7.35791064856888E-2</c:v>
                </c:pt>
                <c:pt idx="4138" formatCode="General">
                  <c:v>-7.1766355905749202E-2</c:v>
                </c:pt>
                <c:pt idx="4139" formatCode="General">
                  <c:v>-6.9912243734836593E-2</c:v>
                </c:pt>
                <c:pt idx="4140" formatCode="General">
                  <c:v>-6.8015402332000902E-2</c:v>
                </c:pt>
                <c:pt idx="4141" formatCode="General">
                  <c:v>-6.6074919428209103E-2</c:v>
                </c:pt>
                <c:pt idx="4142" formatCode="General">
                  <c:v>-6.4089252660489301E-2</c:v>
                </c:pt>
                <c:pt idx="4143" formatCode="General">
                  <c:v>-6.2056758141826297E-2</c:v>
                </c:pt>
                <c:pt idx="4144" formatCode="General">
                  <c:v>-5.9976823986023699E-2</c:v>
                </c:pt>
                <c:pt idx="4145" formatCode="General">
                  <c:v>-5.7848274888171798E-2</c:v>
                </c:pt>
                <c:pt idx="4146" formatCode="General">
                  <c:v>-5.5669829565456602E-2</c:v>
                </c:pt>
                <c:pt idx="4147" formatCode="General">
                  <c:v>-5.34412819387977E-2</c:v>
                </c:pt>
                <c:pt idx="4148" formatCode="General">
                  <c:v>-5.11623871319083E-2</c:v>
                </c:pt>
                <c:pt idx="4149" formatCode="General">
                  <c:v>-4.8832184441219603E-2</c:v>
                </c:pt>
                <c:pt idx="4150" formatCode="General">
                  <c:v>-4.64500840636453E-2</c:v>
                </c:pt>
                <c:pt idx="4151" formatCode="General">
                  <c:v>-4.4015971633181702E-2</c:v>
                </c:pt>
                <c:pt idx="4152" formatCode="General">
                  <c:v>-4.15296457399481E-2</c:v>
                </c:pt>
                <c:pt idx="4153" formatCode="General">
                  <c:v>-3.8991275272669802E-2</c:v>
                </c:pt>
                <c:pt idx="4154" formatCode="General">
                  <c:v>-3.64009052708366E-2</c:v>
                </c:pt>
                <c:pt idx="4155" formatCode="General">
                  <c:v>-3.3758951440516598E-2</c:v>
                </c:pt>
                <c:pt idx="4156" formatCode="General">
                  <c:v>-3.1066213645294102E-2</c:v>
                </c:pt>
                <c:pt idx="4157" formatCode="General">
                  <c:v>-2.8323286493420301E-2</c:v>
                </c:pt>
                <c:pt idx="4158" formatCode="General">
                  <c:v>-2.5531056718850802E-2</c:v>
                </c:pt>
                <c:pt idx="4159" formatCode="General">
                  <c:v>-2.2690688489411699E-2</c:v>
                </c:pt>
                <c:pt idx="4160" formatCode="General">
                  <c:v>-1.9803046634020001E-2</c:v>
                </c:pt>
                <c:pt idx="4161" formatCode="General">
                  <c:v>-1.6869175486915602E-2</c:v>
                </c:pt>
                <c:pt idx="4162" formatCode="General">
                  <c:v>-1.3890365816737599E-2</c:v>
                </c:pt>
                <c:pt idx="4163" formatCode="General">
                  <c:v>-1.0868179392161901E-2</c:v>
                </c:pt>
                <c:pt idx="4164" formatCode="General">
                  <c:v>-7.8049342101359897E-3</c:v>
                </c:pt>
                <c:pt idx="4165" formatCode="General">
                  <c:v>-4.7025301959138502E-3</c:v>
                </c:pt>
                <c:pt idx="4166" formatCode="General">
                  <c:v>-1.5623446246082499E-3</c:v>
                </c:pt>
                <c:pt idx="4167" formatCode="General">
                  <c:v>1.61365979812004E-3</c:v>
                </c:pt>
                <c:pt idx="4168" formatCode="General">
                  <c:v>4.8233896753013599E-3</c:v>
                </c:pt>
                <c:pt idx="4169" formatCode="General">
                  <c:v>8.0646707885688694E-3</c:v>
                </c:pt>
                <c:pt idx="4170" formatCode="General">
                  <c:v>1.1334770502889E-2</c:v>
                </c:pt>
                <c:pt idx="4171" formatCode="General">
                  <c:v>1.4631451206501399E-2</c:v>
                </c:pt>
                <c:pt idx="4172" formatCode="General">
                  <c:v>1.7952022060711899E-2</c:v>
                </c:pt>
                <c:pt idx="4173" formatCode="General">
                  <c:v>2.1293795296160101E-2</c:v>
                </c:pt>
                <c:pt idx="4174" formatCode="General">
                  <c:v>2.4654166174139101E-2</c:v>
                </c:pt>
                <c:pt idx="4175" formatCode="General">
                  <c:v>2.8030122265733901E-2</c:v>
                </c:pt>
                <c:pt idx="4176" formatCode="General">
                  <c:v>3.1419312759780701E-2</c:v>
                </c:pt>
                <c:pt idx="4177" formatCode="General">
                  <c:v>3.4819073884396902E-2</c:v>
                </c:pt>
                <c:pt idx="4178" formatCode="General">
                  <c:v>3.8226829503598E-2</c:v>
                </c:pt>
                <c:pt idx="4179" formatCode="General">
                  <c:v>4.1639643007493399E-2</c:v>
                </c:pt>
                <c:pt idx="4180" formatCode="General">
                  <c:v>4.5054729333018101E-2</c:v>
                </c:pt>
                <c:pt idx="4181" formatCode="General">
                  <c:v>4.8469467365270302E-2</c:v>
                </c:pt>
                <c:pt idx="4182" formatCode="General">
                  <c:v>5.1880344731478997E-2</c:v>
                </c:pt>
                <c:pt idx="4183" formatCode="General">
                  <c:v>5.5284584545757999E-2</c:v>
                </c:pt>
                <c:pt idx="4184" formatCode="General">
                  <c:v>5.8679753560949302E-2</c:v>
                </c:pt>
                <c:pt idx="4185" formatCode="General">
                  <c:v>6.2063148852005E-2</c:v>
                </c:pt>
                <c:pt idx="4186" formatCode="General">
                  <c:v>6.54322686304558E-2</c:v>
                </c:pt>
                <c:pt idx="4187" formatCode="General">
                  <c:v>6.8784337207035501E-2</c:v>
                </c:pt>
                <c:pt idx="4188" formatCode="General">
                  <c:v>7.2116823048428702E-2</c:v>
                </c:pt>
                <c:pt idx="4189" formatCode="General">
                  <c:v>7.54274789418833E-2</c:v>
                </c:pt>
                <c:pt idx="4190" formatCode="General">
                  <c:v>7.8713721203963402E-2</c:v>
                </c:pt>
                <c:pt idx="4191" formatCode="General">
                  <c:v>8.1972664152186001E-2</c:v>
                </c:pt>
                <c:pt idx="4192" formatCode="General">
                  <c:v>8.5202259712513898E-2</c:v>
                </c:pt>
                <c:pt idx="4193" formatCode="General">
                  <c:v>8.8400775494722403E-2</c:v>
                </c:pt>
                <c:pt idx="4194" formatCode="General">
                  <c:v>9.1565642894334401E-2</c:v>
                </c:pt>
                <c:pt idx="4195" formatCode="General">
                  <c:v>9.4695046049233206E-2</c:v>
                </c:pt>
                <c:pt idx="4196" formatCode="General">
                  <c:v>9.7787494975697595E-2</c:v>
                </c:pt>
                <c:pt idx="4197" formatCode="General">
                  <c:v>0.100841181255743</c:v>
                </c:pt>
                <c:pt idx="4198" formatCode="General">
                  <c:v>0.103854542571875</c:v>
                </c:pt>
                <c:pt idx="4199" formatCode="General">
                  <c:v>0.10682681102159</c:v>
                </c:pt>
                <c:pt idx="4200" formatCode="General">
                  <c:v>0.109756876546993</c:v>
                </c:pt>
                <c:pt idx="4201" formatCode="General">
                  <c:v>0.112643180017985</c:v>
                </c:pt>
                <c:pt idx="4202" formatCode="General">
                  <c:v>0.115484850456293</c:v>
                </c:pt>
                <c:pt idx="4203" formatCode="General">
                  <c:v>0.118281239018693</c:v>
                </c:pt>
                <c:pt idx="4204" formatCode="General">
                  <c:v>0.12103176966382</c:v>
                </c:pt>
                <c:pt idx="4205" formatCode="General">
                  <c:v>0.123735413198984</c:v>
                </c:pt>
                <c:pt idx="4206" formatCode="General">
                  <c:v>0.12639177867122101</c:v>
                </c:pt>
                <c:pt idx="4207" formatCode="General">
                  <c:v>0.12900116790739499</c:v>
                </c:pt>
                <c:pt idx="4208" formatCode="General">
                  <c:v>0.131563441388341</c:v>
                </c:pt>
                <c:pt idx="4209" formatCode="General">
                  <c:v>0.134078977653</c:v>
                </c:pt>
                <c:pt idx="4210" formatCode="General">
                  <c:v>0.13654819101444399</c:v>
                </c:pt>
                <c:pt idx="4211" formatCode="General">
                  <c:v>0.13897140091815099</c:v>
                </c:pt>
                <c:pt idx="4212" formatCode="General">
                  <c:v>0.141348863605576</c:v>
                </c:pt>
                <c:pt idx="4213" formatCode="General">
                  <c:v>0.143681329783475</c:v>
                </c:pt>
                <c:pt idx="4214" formatCode="General">
                  <c:v>0.14597001497710299</c:v>
                </c:pt>
                <c:pt idx="4215" formatCode="General">
                  <c:v>0.148215450547071</c:v>
                </c:pt>
                <c:pt idx="4216" formatCode="General">
                  <c:v>0.150418499498012</c:v>
                </c:pt>
                <c:pt idx="4217" formatCode="General">
                  <c:v>0.15258043313551001</c:v>
                </c:pt>
                <c:pt idx="4218" formatCode="General">
                  <c:v>0.15470230269591301</c:v>
                </c:pt>
                <c:pt idx="4219" formatCode="General">
                  <c:v>0.156784944855175</c:v>
                </c:pt>
                <c:pt idx="4220" formatCode="General">
                  <c:v>0.15883004809989101</c:v>
                </c:pt>
                <c:pt idx="4221" formatCode="General">
                  <c:v>0.160839106263862</c:v>
                </c:pt>
                <c:pt idx="4222" formatCode="General">
                  <c:v>0.16281331783804201</c:v>
                </c:pt>
                <c:pt idx="4223" formatCode="General">
                  <c:v>0.16475467917847</c:v>
                </c:pt>
                <c:pt idx="4224" formatCode="General">
                  <c:v>0.16666495659394301</c:v>
                </c:pt>
                <c:pt idx="4225" formatCode="General">
                  <c:v>0.168546111697392</c:v>
                </c:pt>
                <c:pt idx="4226" formatCode="General">
                  <c:v>0.170400234316156</c:v>
                </c:pt>
                <c:pt idx="4227" formatCode="General">
                  <c:v>0.17222846697689101</c:v>
                </c:pt>
                <c:pt idx="4228" formatCode="General">
                  <c:v>0.174032564276663</c:v>
                </c:pt>
                <c:pt idx="4229" formatCode="General">
                  <c:v>0.17581449543562599</c:v>
                </c:pt>
                <c:pt idx="4230" formatCode="General">
                  <c:v>0.17757578008375499</c:v>
                </c:pt>
                <c:pt idx="4231" formatCode="General">
                  <c:v>0.17931803074562599</c:v>
                </c:pt>
                <c:pt idx="4232" formatCode="General">
                  <c:v>0.18104299620405501</c:v>
                </c:pt>
                <c:pt idx="4233" formatCode="General">
                  <c:v>0.18275253403518499</c:v>
                </c:pt>
                <c:pt idx="4234" formatCode="General">
                  <c:v>0.184448090309006</c:v>
                </c:pt>
                <c:pt idx="4235" formatCode="General">
                  <c:v>0.186131725012014</c:v>
                </c:pt>
                <c:pt idx="4236" formatCode="General">
                  <c:v>0.18780505644453899</c:v>
                </c:pt>
                <c:pt idx="4237" formatCode="General">
                  <c:v>0.18946913637877799</c:v>
                </c:pt>
                <c:pt idx="4238" formatCode="General">
                  <c:v>0.191125058627995</c:v>
                </c:pt>
                <c:pt idx="4239" formatCode="General">
                  <c:v>0.19277404627585901</c:v>
                </c:pt>
                <c:pt idx="4240" formatCode="General">
                  <c:v>0.194417430593958</c:v>
                </c:pt>
                <c:pt idx="4241" formatCode="General">
                  <c:v>0.196056110714695</c:v>
                </c:pt>
                <c:pt idx="4242" formatCode="General">
                  <c:v>0.19769108787984499</c:v>
                </c:pt>
                <c:pt idx="4243" formatCode="General">
                  <c:v>0.19932344905250099</c:v>
                </c:pt>
                <c:pt idx="4244" formatCode="General">
                  <c:v>0.20095327957715201</c:v>
                </c:pt>
                <c:pt idx="4245" formatCode="General">
                  <c:v>0.20258077420916901</c:v>
                </c:pt>
                <c:pt idx="4246" formatCode="General">
                  <c:v>0.20420694342923901</c:v>
                </c:pt>
                <c:pt idx="4247" formatCode="General">
                  <c:v>0.20583245637402001</c:v>
                </c:pt>
                <c:pt idx="4248" formatCode="General">
                  <c:v>0.20745694624629599</c:v>
                </c:pt>
                <c:pt idx="4249" formatCode="General">
                  <c:v>0.20907963707716101</c:v>
                </c:pt>
                <c:pt idx="4250" formatCode="General">
                  <c:v>0.21070056955588901</c:v>
                </c:pt>
                <c:pt idx="4251" formatCode="General">
                  <c:v>0.21231961505192001</c:v>
                </c:pt>
                <c:pt idx="4252" formatCode="General">
                  <c:v>0.21393634329828501</c:v>
                </c:pt>
                <c:pt idx="4253" formatCode="General">
                  <c:v>0.21554999380065201</c:v>
                </c:pt>
                <c:pt idx="4254" formatCode="General">
                  <c:v>0.217159050047981</c:v>
                </c:pt>
                <c:pt idx="4255" formatCode="General">
                  <c:v>0.21876284875617999</c:v>
                </c:pt>
                <c:pt idx="4256" formatCode="General">
                  <c:v>0.22036007235746299</c:v>
                </c:pt>
                <c:pt idx="4257" formatCode="General">
                  <c:v>0.221948686973099</c:v>
                </c:pt>
                <c:pt idx="4258" formatCode="General">
                  <c:v>0.22352765811068601</c:v>
                </c:pt>
                <c:pt idx="4259" formatCode="General">
                  <c:v>0.22509541377328801</c:v>
                </c:pt>
                <c:pt idx="4260" formatCode="General">
                  <c:v>0.22664969901014101</c:v>
                </c:pt>
                <c:pt idx="4261" formatCode="General">
                  <c:v>0.22818814687965799</c:v>
                </c:pt>
                <c:pt idx="4262" formatCode="General">
                  <c:v>0.229707915672165</c:v>
                </c:pt>
                <c:pt idx="4263" formatCode="General">
                  <c:v>0.231206817989175</c:v>
                </c:pt>
                <c:pt idx="4264" formatCode="General">
                  <c:v>0.23268284972769901</c:v>
                </c:pt>
                <c:pt idx="4265" formatCode="General">
                  <c:v>0.23413297073771899</c:v>
                </c:pt>
                <c:pt idx="4266" formatCode="General">
                  <c:v>0.23555370143627499</c:v>
                </c:pt>
                <c:pt idx="4267" formatCode="General">
                  <c:v>0.23694232475598401</c:v>
                </c:pt>
                <c:pt idx="4268" formatCode="General">
                  <c:v>0.238295872542478</c:v>
                </c:pt>
                <c:pt idx="4269" formatCode="General">
                  <c:v>0.23961048158609499</c:v>
                </c:pt>
                <c:pt idx="4270" formatCode="General">
                  <c:v>0.24088258650422401</c:v>
                </c:pt>
                <c:pt idx="4271" formatCode="General">
                  <c:v>0.24210905683714101</c:v>
                </c:pt>
                <c:pt idx="4272" formatCode="General">
                  <c:v>0.24328661476301799</c:v>
                </c:pt>
                <c:pt idx="4273" formatCode="General">
                  <c:v>0.24441121022118401</c:v>
                </c:pt>
                <c:pt idx="4274" formatCode="General">
                  <c:v>0.24547864005887701</c:v>
                </c:pt>
                <c:pt idx="4275" formatCode="General">
                  <c:v>0.24648520681884301</c:v>
                </c:pt>
                <c:pt idx="4276" formatCode="General">
                  <c:v>0.24742721287476299</c:v>
                </c:pt>
                <c:pt idx="4277" formatCode="General">
                  <c:v>0.248300346890098</c:v>
                </c:pt>
                <c:pt idx="4278" formatCode="General">
                  <c:v>0.24910024708768</c:v>
                </c:pt>
                <c:pt idx="4279" formatCode="General">
                  <c:v>0.24982265320956701</c:v>
                </c:pt>
                <c:pt idx="4280" formatCode="General">
                  <c:v>0.25046385920737002</c:v>
                </c:pt>
                <c:pt idx="4281" formatCode="General">
                  <c:v>0.25101984675826</c:v>
                </c:pt>
                <c:pt idx="4282" formatCode="General">
                  <c:v>0.25148621697066698</c:v>
                </c:pt>
                <c:pt idx="4283" formatCode="General">
                  <c:v>0.25185873361863798</c:v>
                </c:pt>
                <c:pt idx="4284" formatCode="General">
                  <c:v>0.252133183322517</c:v>
                </c:pt>
                <c:pt idx="4285" formatCode="General">
                  <c:v>0.25230543345022599</c:v>
                </c:pt>
                <c:pt idx="4286" formatCode="General">
                  <c:v>0.25237139799223501</c:v>
                </c:pt>
                <c:pt idx="4287" formatCode="General">
                  <c:v>0.25232698884740501</c:v>
                </c:pt>
                <c:pt idx="4288" formatCode="General">
                  <c:v>0.25216813004170902</c:v>
                </c:pt>
                <c:pt idx="4289" formatCode="General">
                  <c:v>0.25189083385260902</c:v>
                </c:pt>
                <c:pt idx="4290" formatCode="General">
                  <c:v>0.251491225818675</c:v>
                </c:pt>
                <c:pt idx="4291" formatCode="General">
                  <c:v>0.25096554822018702</c:v>
                </c:pt>
                <c:pt idx="4292" formatCode="General">
                  <c:v>0.25031007169701402</c:v>
                </c:pt>
                <c:pt idx="4293" formatCode="General">
                  <c:v>0.24952113660408801</c:v>
                </c:pt>
                <c:pt idx="4294" formatCode="General">
                  <c:v>0.248595253677099</c:v>
                </c:pt>
                <c:pt idx="4295" formatCode="General">
                  <c:v>0.247529028644524</c:v>
                </c:pt>
                <c:pt idx="4296" formatCode="General">
                  <c:v>0.24631920699520499</c:v>
                </c:pt>
                <c:pt idx="4297" formatCode="General">
                  <c:v>0.24496268765655199</c:v>
                </c:pt>
                <c:pt idx="4298" formatCode="General">
                  <c:v>0.24345653157031599</c:v>
                </c:pt>
                <c:pt idx="4299" formatCode="General">
                  <c:v>0.241797940188168</c:v>
                </c:pt>
                <c:pt idx="4300" formatCode="General">
                  <c:v>0.239984195036198</c:v>
                </c:pt>
                <c:pt idx="4301" formatCode="General">
                  <c:v>0.238012765958909</c:v>
                </c:pt>
                <c:pt idx="4302" formatCode="General">
                  <c:v>0.235881367596458</c:v>
                </c:pt>
                <c:pt idx="4303" formatCode="General">
                  <c:v>0.23358784044934</c:v>
                </c:pt>
                <c:pt idx="4304" formatCode="General">
                  <c:v>0.23113019083426201</c:v>
                </c:pt>
                <c:pt idx="4305" formatCode="General">
                  <c:v>0.228506692172322</c:v>
                </c:pt>
                <c:pt idx="4306" formatCode="General">
                  <c:v>0.22571576203361399</c:v>
                </c:pt>
                <c:pt idx="4307" formatCode="General">
                  <c:v>0.22275593475571601</c:v>
                </c:pt>
                <c:pt idx="4308" formatCode="General">
                  <c:v>0.21962594231895</c:v>
                </c:pt>
                <c:pt idx="4309" formatCode="General">
                  <c:v>0.216324596834848</c:v>
                </c:pt>
                <c:pt idx="4310" formatCode="General">
                  <c:v>0.21285137779514801</c:v>
                </c:pt>
                <c:pt idx="4311" formatCode="General">
                  <c:v>0.209205627169154</c:v>
                </c:pt>
                <c:pt idx="4312" formatCode="General">
                  <c:v>0.20538711854304001</c:v>
                </c:pt>
                <c:pt idx="4313" formatCode="General">
                  <c:v>0.20139573999534399</c:v>
                </c:pt>
                <c:pt idx="4314" formatCode="General">
                  <c:v>0.197230939238521</c:v>
                </c:pt>
                <c:pt idx="4315" formatCode="General">
                  <c:v>0.19289334652258799</c:v>
                </c:pt>
                <c:pt idx="4316" formatCode="General">
                  <c:v>0.188383716759317</c:v>
                </c:pt>
                <c:pt idx="4317" formatCode="General">
                  <c:v>0.183702246261398</c:v>
                </c:pt>
                <c:pt idx="4318" formatCode="General">
                  <c:v>0.178849649114318</c:v>
                </c:pt>
                <c:pt idx="4319" formatCode="General">
                  <c:v>0.17382724797211799</c:v>
                </c:pt>
                <c:pt idx="4320" formatCode="General">
                  <c:v>0.16863639527330701</c:v>
                </c:pt>
                <c:pt idx="4321" formatCode="General">
                  <c:v>0.163278912581833</c:v>
                </c:pt>
                <c:pt idx="4322" formatCode="General">
                  <c:v>0.157756517745898</c:v>
                </c:pt>
                <c:pt idx="4323" formatCode="General">
                  <c:v>0.15207074881721799</c:v>
                </c:pt>
                <c:pt idx="4324" formatCode="General">
                  <c:v>0.146223533717487</c:v>
                </c:pt>
                <c:pt idx="4325" formatCode="General">
                  <c:v>0.14021718678217299</c:v>
                </c:pt>
                <c:pt idx="4326" formatCode="General">
                  <c:v>0.13405389941903501</c:v>
                </c:pt>
                <c:pt idx="4327" formatCode="General">
                  <c:v>0.12773671470635101</c:v>
                </c:pt>
                <c:pt idx="4328" formatCode="General">
                  <c:v>0.121268468549158</c:v>
                </c:pt>
                <c:pt idx="4329" formatCode="General">
                  <c:v>0.11465172290576101</c:v>
                </c:pt>
                <c:pt idx="4330" formatCode="General">
                  <c:v>0.107890347650764</c:v>
                </c:pt>
                <c:pt idx="4331" formatCode="General">
                  <c:v>0.10098741016215</c:v>
                </c:pt>
                <c:pt idx="4332" formatCode="General">
                  <c:v>9.3946130447923507E-2</c:v>
                </c:pt>
                <c:pt idx="4333" formatCode="General">
                  <c:v>8.6771006921335395E-2</c:v>
                </c:pt>
                <c:pt idx="4334" formatCode="General">
                  <c:v>7.9465635228820594E-2</c:v>
                </c:pt>
                <c:pt idx="4335" formatCode="General">
                  <c:v>7.2033655316628198E-2</c:v>
                </c:pt>
                <c:pt idx="4336" formatCode="General">
                  <c:v>6.4479934020789095E-2</c:v>
                </c:pt>
                <c:pt idx="4337" formatCode="General">
                  <c:v>5.6808877492900603E-2</c:v>
                </c:pt>
                <c:pt idx="4338" formatCode="General">
                  <c:v>4.9024258242101798E-2</c:v>
                </c:pt>
                <c:pt idx="4339" formatCode="General">
                  <c:v>4.1130438913172203E-2</c:v>
                </c:pt>
                <c:pt idx="4340" formatCode="General">
                  <c:v>3.31329635246531E-2</c:v>
                </c:pt>
                <c:pt idx="4341" formatCode="General">
                  <c:v>2.50368153478755E-2</c:v>
                </c:pt>
                <c:pt idx="4342" formatCode="General">
                  <c:v>1.6846276425465202E-2</c:v>
                </c:pt>
                <c:pt idx="4343" formatCode="General">
                  <c:v>8.56659734766985E-3</c:v>
                </c:pt>
                <c:pt idx="4344" formatCode="General">
                  <c:v>2.03013635361349E-4</c:v>
                </c:pt>
                <c:pt idx="4345" formatCode="General">
                  <c:v>-8.2394428703253097E-3</c:v>
                </c:pt>
                <c:pt idx="4346" formatCode="General">
                  <c:v>-1.6755847984746899E-2</c:v>
                </c:pt>
                <c:pt idx="4347" formatCode="General">
                  <c:v>-2.53403269126521E-2</c:v>
                </c:pt>
                <c:pt idx="4348" formatCode="General">
                  <c:v>-3.3987137936830898E-2</c:v>
                </c:pt>
                <c:pt idx="4349" formatCode="General">
                  <c:v>-4.2691343190836201E-2</c:v>
                </c:pt>
                <c:pt idx="4350" formatCode="General">
                  <c:v>-5.1447128311673702E-2</c:v>
                </c:pt>
                <c:pt idx="4351" formatCode="General">
                  <c:v>-6.0248254973666697E-2</c:v>
                </c:pt>
                <c:pt idx="4352" formatCode="General">
                  <c:v>-6.9088742178344403E-2</c:v>
                </c:pt>
                <c:pt idx="4353" formatCode="General">
                  <c:v>-7.7962949194888803E-2</c:v>
                </c:pt>
                <c:pt idx="4354" formatCode="General">
                  <c:v>-8.6865050837075297E-2</c:v>
                </c:pt>
                <c:pt idx="4355" formatCode="General">
                  <c:v>-9.5789472807018494E-2</c:v>
                </c:pt>
                <c:pt idx="4356" formatCode="General">
                  <c:v>-0.104729882238282</c:v>
                </c:pt>
                <c:pt idx="4357" formatCode="General">
                  <c:v>-0.113680230313977</c:v>
                </c:pt>
                <c:pt idx="4358" formatCode="General">
                  <c:v>-0.12263484645858901</c:v>
                </c:pt>
                <c:pt idx="4359" formatCode="General">
                  <c:v>-0.131587336543561</c:v>
                </c:pt>
                <c:pt idx="4360" formatCode="General">
                  <c:v>-0.14053160073159299</c:v>
                </c:pt>
                <c:pt idx="4361" formatCode="General">
                  <c:v>-0.149461457054894</c:v>
                </c:pt>
                <c:pt idx="4362" formatCode="General">
                  <c:v>-0.158371129362403</c:v>
                </c:pt>
                <c:pt idx="4363" formatCode="General">
                  <c:v>-0.167254694051508</c:v>
                </c:pt>
                <c:pt idx="4364" formatCode="General">
                  <c:v>-0.176105488589793</c:v>
                </c:pt>
                <c:pt idx="4365" formatCode="General">
                  <c:v>-0.184917259098518</c:v>
                </c:pt>
                <c:pt idx="4366" formatCode="General">
                  <c:v>-0.19368428535139001</c:v>
                </c:pt>
                <c:pt idx="4367" formatCode="General">
                  <c:v>-0.20240074930018101</c:v>
                </c:pt>
                <c:pt idx="4368" formatCode="General">
                  <c:v>-0.211060157069136</c:v>
                </c:pt>
                <c:pt idx="4369" formatCode="General">
                  <c:v>-0.219656462579011</c:v>
                </c:pt>
                <c:pt idx="4370" formatCode="General">
                  <c:v>-0.22818414349645599</c:v>
                </c:pt>
                <c:pt idx="4371" formatCode="General">
                  <c:v>-0.23663705199573001</c:v>
                </c:pt>
                <c:pt idx="4372" formatCode="General">
                  <c:v>-0.24500891258953</c:v>
                </c:pt>
                <c:pt idx="4373" formatCode="General">
                  <c:v>-0.25329395597752502</c:v>
                </c:pt>
                <c:pt idx="4374" formatCode="General">
                  <c:v>-0.26148641666304301</c:v>
                </c:pt>
                <c:pt idx="4375" formatCode="General">
                  <c:v>-0.26958045649673201</c:v>
                </c:pt>
                <c:pt idx="4376" formatCode="General">
                  <c:v>-0.27757016971336501</c:v>
                </c:pt>
                <c:pt idx="4377" formatCode="General">
                  <c:v>-0.28544963558895298</c:v>
                </c:pt>
                <c:pt idx="4378" formatCode="General">
                  <c:v>-0.29321348624722299</c:v>
                </c:pt>
                <c:pt idx="4379" formatCode="General">
                  <c:v>-0.30085639502999501</c:v>
                </c:pt>
                <c:pt idx="4380" formatCode="General">
                  <c:v>-0.30837299042474198</c:v>
                </c:pt>
                <c:pt idx="4381" formatCode="General">
                  <c:v>-0.31575785154379599</c:v>
                </c:pt>
                <c:pt idx="4382" formatCode="General">
                  <c:v>-0.323005491814434</c:v>
                </c:pt>
                <c:pt idx="4383" formatCode="General">
                  <c:v>-0.33011036670793498</c:v>
                </c:pt>
                <c:pt idx="4384" formatCode="General">
                  <c:v>-0.33706692911387098</c:v>
                </c:pt>
                <c:pt idx="4385" formatCode="General">
                  <c:v>-0.34387025962283702</c:v>
                </c:pt>
                <c:pt idx="4386" formatCode="General">
                  <c:v>-0.35051604920382901</c:v>
                </c:pt>
                <c:pt idx="4387" formatCode="General">
                  <c:v>-0.35699938922230601</c:v>
                </c:pt>
                <c:pt idx="4388" formatCode="General">
                  <c:v>-0.36331474029226202</c:v>
                </c:pt>
                <c:pt idx="4389" formatCode="General">
                  <c:v>-0.36945762565651902</c:v>
                </c:pt>
                <c:pt idx="4390" formatCode="General">
                  <c:v>-0.37542359871812298</c:v>
                </c:pt>
                <c:pt idx="4391" formatCode="General">
                  <c:v>-0.38120785282370301</c:v>
                </c:pt>
                <c:pt idx="4392" formatCode="General">
                  <c:v>-0.386806098511491</c:v>
                </c:pt>
                <c:pt idx="4393" formatCode="General">
                  <c:v>-0.39221408240070699</c:v>
                </c:pt>
                <c:pt idx="4394" formatCode="General">
                  <c:v>-0.39742758368915199</c:v>
                </c:pt>
                <c:pt idx="4395" formatCode="General">
                  <c:v>-0.40244254049674599</c:v>
                </c:pt>
                <c:pt idx="4396" formatCode="General">
                  <c:v>-0.40725510679551202</c:v>
                </c:pt>
                <c:pt idx="4397" formatCode="General">
                  <c:v>-0.411861487773308</c:v>
                </c:pt>
                <c:pt idx="4398" formatCode="General">
                  <c:v>-0.41625802774069498</c:v>
                </c:pt>
                <c:pt idx="4399" formatCode="General">
                  <c:v>-0.42044121679915403</c:v>
                </c:pt>
                <c:pt idx="4400" formatCode="General">
                  <c:v>-0.42440763778645302</c:v>
                </c:pt>
                <c:pt idx="4401" formatCode="General">
                  <c:v>-0.42815411964600297</c:v>
                </c:pt>
                <c:pt idx="4402" formatCode="General">
                  <c:v>-0.43167757793108302</c:v>
                </c:pt>
                <c:pt idx="4403" formatCode="General">
                  <c:v>-0.43497504735808601</c:v>
                </c:pt>
                <c:pt idx="4404" formatCode="General">
                  <c:v>-0.43804373652057199</c:v>
                </c:pt>
                <c:pt idx="4405" formatCode="General">
                  <c:v>-0.44088097710532997</c:v>
                </c:pt>
                <c:pt idx="4406" formatCode="General">
                  <c:v>-0.443484317922479</c:v>
                </c:pt>
                <c:pt idx="4407" formatCode="General">
                  <c:v>-0.44585141096480502</c:v>
                </c:pt>
                <c:pt idx="4408" formatCode="General">
                  <c:v>-0.44797999961746798</c:v>
                </c:pt>
                <c:pt idx="4409" formatCode="General">
                  <c:v>-0.44986808583074001</c:v>
                </c:pt>
                <c:pt idx="4410" formatCode="General">
                  <c:v>-0.45151387333467302</c:v>
                </c:pt>
                <c:pt idx="4411" formatCode="General">
                  <c:v>-0.45291563921415101</c:v>
                </c:pt>
                <c:pt idx="4412" formatCode="General">
                  <c:v>-0.45407182333061402</c:v>
                </c:pt>
                <c:pt idx="4413" formatCode="General">
                  <c:v>-0.45498103312793498</c:v>
                </c:pt>
                <c:pt idx="4414" formatCode="General">
                  <c:v>-0.45564204170602801</c:v>
                </c:pt>
                <c:pt idx="4415" formatCode="General">
                  <c:v>-0.45605388251343898</c:v>
                </c:pt>
                <c:pt idx="4416" formatCode="General">
                  <c:v>-0.45621567569757598</c:v>
                </c:pt>
                <c:pt idx="4417" formatCode="General">
                  <c:v>-0.456126659231396</c:v>
                </c:pt>
                <c:pt idx="4418" formatCode="General">
                  <c:v>-0.45578629855394298</c:v>
                </c:pt>
                <c:pt idx="4419" formatCode="General">
                  <c:v>-0.45519423040630302</c:v>
                </c:pt>
                <c:pt idx="4420" formatCode="General">
                  <c:v>-0.45435026115611798</c:v>
                </c:pt>
                <c:pt idx="4421" formatCode="General">
                  <c:v>-0.453254367137224</c:v>
                </c:pt>
                <c:pt idx="4422" formatCode="General">
                  <c:v>-0.45190669384127402</c:v>
                </c:pt>
                <c:pt idx="4423" formatCode="General">
                  <c:v>-0.450307555603219</c:v>
                </c:pt>
                <c:pt idx="4424" formatCode="General">
                  <c:v>-0.448457433278238</c:v>
                </c:pt>
                <c:pt idx="4425" formatCode="General">
                  <c:v>-0.44635697969626298</c:v>
                </c:pt>
                <c:pt idx="4426" formatCode="General">
                  <c:v>-0.44400701419476302</c:v>
                </c:pt>
                <c:pt idx="4427" formatCode="General">
                  <c:v>-0.44140851922384999</c:v>
                </c:pt>
                <c:pt idx="4428" formatCode="General">
                  <c:v>-0.438562645017119</c:v>
                </c:pt>
                <c:pt idx="4429" formatCode="General">
                  <c:v>-0.435470708834303</c:v>
                </c:pt>
                <c:pt idx="4430" formatCode="General">
                  <c:v>-0.432134193114598</c:v>
                </c:pt>
                <c:pt idx="4431" formatCode="General">
                  <c:v>-0.42855473999935501</c:v>
                </c:pt>
                <c:pt idx="4432" formatCode="General">
                  <c:v>-0.42473412019180001</c:v>
                </c:pt>
                <c:pt idx="4433" formatCode="General">
                  <c:v>-0.42067430388905802</c:v>
                </c:pt>
                <c:pt idx="4434" formatCode="General">
                  <c:v>-0.41637745377068502</c:v>
                </c:pt>
                <c:pt idx="4435" formatCode="General">
                  <c:v>-0.411845810200614</c:v>
                </c:pt>
                <c:pt idx="4436" formatCode="General">
                  <c:v>-0.407081785303752</c:v>
                </c:pt>
                <c:pt idx="4437" formatCode="General">
                  <c:v>-0.40208801229312102</c:v>
                </c:pt>
                <c:pt idx="4438" formatCode="General">
                  <c:v>-0.39686721582933598</c:v>
                </c:pt>
                <c:pt idx="4439" formatCode="General">
                  <c:v>-0.39142219443024101</c:v>
                </c:pt>
                <c:pt idx="4440" formatCode="General">
                  <c:v>-0.38575597898894998</c:v>
                </c:pt>
                <c:pt idx="4441" formatCode="General">
                  <c:v>-0.37987177180638398</c:v>
                </c:pt>
                <c:pt idx="4442" formatCode="General">
                  <c:v>-0.37377281136975499</c:v>
                </c:pt>
                <c:pt idx="4443" formatCode="General">
                  <c:v>-0.367462471566044</c:v>
                </c:pt>
                <c:pt idx="4444" formatCode="General">
                  <c:v>-0.36094436610866698</c:v>
                </c:pt>
                <c:pt idx="4445" formatCode="General">
                  <c:v>-0.35422217641623399</c:v>
                </c:pt>
                <c:pt idx="4446" formatCode="General">
                  <c:v>-0.34729968035606001</c:v>
                </c:pt>
                <c:pt idx="4447" formatCode="General">
                  <c:v>-0.34018085675882198</c:v>
                </c:pt>
                <c:pt idx="4448" formatCode="General">
                  <c:v>-0.332869768593829</c:v>
                </c:pt>
                <c:pt idx="4449" formatCode="General">
                  <c:v>-0.32537058841626498</c:v>
                </c:pt>
                <c:pt idx="4450" formatCode="General">
                  <c:v>-0.31768760330992002</c:v>
                </c:pt>
                <c:pt idx="4451" formatCode="General">
                  <c:v>-0.30982522593608097</c:v>
                </c:pt>
                <c:pt idx="4452" formatCode="General">
                  <c:v>-0.30178797817481201</c:v>
                </c:pt>
                <c:pt idx="4453" formatCode="General">
                  <c:v>-0.293580484257145</c:v>
                </c:pt>
                <c:pt idx="4454" formatCode="General">
                  <c:v>-0.28520748103663301</c:v>
                </c:pt>
                <c:pt idx="4455" formatCode="General">
                  <c:v>-0.27667380232163202</c:v>
                </c:pt>
                <c:pt idx="4456" formatCode="General">
                  <c:v>-0.26798437787899998</c:v>
                </c:pt>
                <c:pt idx="4457" formatCode="General">
                  <c:v>-0.25914423913634699</c:v>
                </c:pt>
                <c:pt idx="4458" formatCode="General">
                  <c:v>-0.25015850435353998</c:v>
                </c:pt>
                <c:pt idx="4459" formatCode="General">
                  <c:v>-0.241032388794022</c:v>
                </c:pt>
                <c:pt idx="4460" formatCode="General">
                  <c:v>-0.231771196903168</c:v>
                </c:pt>
                <c:pt idx="4461" formatCode="General">
                  <c:v>-0.22238032548554401</c:v>
                </c:pt>
                <c:pt idx="4462" formatCode="General">
                  <c:v>-0.21286523479326799</c:v>
                </c:pt>
                <c:pt idx="4463" formatCode="General">
                  <c:v>-0.20323143592043999</c:v>
                </c:pt>
                <c:pt idx="4464" formatCode="General">
                  <c:v>-0.19348457425491999</c:v>
                </c:pt>
                <c:pt idx="4465" formatCode="General">
                  <c:v>-0.18363035377033099</c:v>
                </c:pt>
                <c:pt idx="4466" formatCode="General">
                  <c:v>-0.17367447043631401</c:v>
                </c:pt>
                <c:pt idx="4467" formatCode="General">
                  <c:v>-0.163622767860372</c:v>
                </c:pt>
                <c:pt idx="4468" formatCode="General">
                  <c:v>-0.153481186100109</c:v>
                </c:pt>
                <c:pt idx="4469" formatCode="General">
                  <c:v>-0.14325568005719</c:v>
                </c:pt>
                <c:pt idx="4470" formatCode="General">
                  <c:v>-0.13295221086623499</c:v>
                </c:pt>
                <c:pt idx="4471" formatCode="General">
                  <c:v>-0.12257685234257799</c:v>
                </c:pt>
                <c:pt idx="4472" formatCode="General">
                  <c:v>-0.112135788996915</c:v>
                </c:pt>
                <c:pt idx="4473" formatCode="General">
                  <c:v>-0.101635186924416</c:v>
                </c:pt>
                <c:pt idx="4474" formatCode="General">
                  <c:v>-9.1081232461772799E-2</c:v>
                </c:pt>
                <c:pt idx="4475" formatCode="General">
                  <c:v>-8.0480186778437504E-2</c:v>
                </c:pt>
                <c:pt idx="4476" formatCode="General">
                  <c:v>-6.9838379997952907E-2</c:v>
                </c:pt>
                <c:pt idx="4477" formatCode="General">
                  <c:v>-5.9162144446568497E-2</c:v>
                </c:pt>
                <c:pt idx="4478" formatCode="General">
                  <c:v>-4.84578502786513E-2</c:v>
                </c:pt>
                <c:pt idx="4479" formatCode="General">
                  <c:v>-3.7731852618050198E-2</c:v>
                </c:pt>
                <c:pt idx="4480" formatCode="General">
                  <c:v>-2.6990593654163599E-2</c:v>
                </c:pt>
                <c:pt idx="4481" formatCode="General">
                  <c:v>-1.6240594313683101E-2</c:v>
                </c:pt>
                <c:pt idx="4482" formatCode="General">
                  <c:v>-5.4882773979733901E-3</c:v>
                </c:pt>
                <c:pt idx="4483" formatCode="General">
                  <c:v>5.2598875289964304E-3</c:v>
                </c:pt>
                <c:pt idx="4484" formatCode="General">
                  <c:v>1.5997374542879101E-2</c:v>
                </c:pt>
                <c:pt idx="4485" formatCode="General">
                  <c:v>2.67176665773728E-2</c:v>
                </c:pt>
                <c:pt idx="4486" formatCode="General">
                  <c:v>3.7414223135539201E-2</c:v>
                </c:pt>
                <c:pt idx="4487" formatCode="General">
                  <c:v>4.80805881725095E-2</c:v>
                </c:pt>
                <c:pt idx="4488" formatCode="General">
                  <c:v>5.87102412897412E-2</c:v>
                </c:pt>
                <c:pt idx="4489" formatCode="General">
                  <c:v>6.9296651361338807E-2</c:v>
                </c:pt>
                <c:pt idx="4490" formatCode="General">
                  <c:v>7.9833394534460894E-2</c:v>
                </c:pt>
                <c:pt idx="4491" formatCode="General">
                  <c:v>9.0313922816654096E-2</c:v>
                </c:pt>
                <c:pt idx="4492" formatCode="General">
                  <c:v>0.100731481241795</c:v>
                </c:pt>
                <c:pt idx="4493" formatCode="General">
                  <c:v>0.11107974347092101</c:v>
                </c:pt>
                <c:pt idx="4494" formatCode="General">
                  <c:v>0.121352652288408</c:v>
                </c:pt>
                <c:pt idx="4495" formatCode="General">
                  <c:v>0.13154402371324</c:v>
                </c:pt>
                <c:pt idx="4496" formatCode="General">
                  <c:v>0.14164750070057799</c:v>
                </c:pt>
                <c:pt idx="4497" formatCode="General">
                  <c:v>0.15165659461992201</c:v>
                </c:pt>
                <c:pt idx="4498" formatCode="General">
                  <c:v>0.161565247510948</c:v>
                </c:pt>
                <c:pt idx="4499" formatCode="General">
                  <c:v>0.17136738019137601</c:v>
                </c:pt>
                <c:pt idx="4500" formatCode="General">
                  <c:v>0.18105730298148501</c:v>
                </c:pt>
                <c:pt idx="4501" formatCode="General">
                  <c:v>0.190628654355363</c:v>
                </c:pt>
                <c:pt idx="4502" formatCode="General">
                  <c:v>0.20007492106408201</c:v>
                </c:pt>
                <c:pt idx="4503" formatCode="General">
                  <c:v>0.209390661753146</c:v>
                </c:pt>
                <c:pt idx="4504" formatCode="General">
                  <c:v>0.21857045972914499</c:v>
                </c:pt>
                <c:pt idx="4505" formatCode="General">
                  <c:v>0.227608780046543</c:v>
                </c:pt>
                <c:pt idx="4506" formatCode="General">
                  <c:v>0.23649999488420001</c:v>
                </c:pt>
                <c:pt idx="4507" formatCode="General">
                  <c:v>0.245238870372085</c:v>
                </c:pt>
                <c:pt idx="4508" formatCode="General">
                  <c:v>0.253819548501033</c:v>
                </c:pt>
                <c:pt idx="4509" formatCode="General">
                  <c:v>0.26223663901487798</c:v>
                </c:pt>
                <c:pt idx="4510" formatCode="General">
                  <c:v>0.27048585341371101</c:v>
                </c:pt>
                <c:pt idx="4511" formatCode="General">
                  <c:v>0.27856225633434301</c:v>
                </c:pt>
                <c:pt idx="4512" formatCode="General">
                  <c:v>0.28646017599140999</c:v>
                </c:pt>
                <c:pt idx="4513" formatCode="General">
                  <c:v>0.29417499314313</c:v>
                </c:pt>
                <c:pt idx="4514" formatCode="General">
                  <c:v>0.30170319590309003</c:v>
                </c:pt>
                <c:pt idx="4515" formatCode="General">
                  <c:v>0.30904011961782302</c:v>
                </c:pt>
                <c:pt idx="4516" formatCode="General">
                  <c:v>0.31618139613496898</c:v>
                </c:pt>
                <c:pt idx="4517" formatCode="General">
                  <c:v>0.32312313719531299</c:v>
                </c:pt>
                <c:pt idx="4518" formatCode="General">
                  <c:v>0.32986136013346301</c:v>
                </c:pt>
                <c:pt idx="4519" formatCode="General">
                  <c:v>0.33639253160571497</c:v>
                </c:pt>
                <c:pt idx="4520" formatCode="General">
                  <c:v>0.34271355788848701</c:v>
                </c:pt>
                <c:pt idx="4521" formatCode="General">
                  <c:v>0.34882118323970202</c:v>
                </c:pt>
                <c:pt idx="4522" formatCode="General">
                  <c:v>0.35471196982091002</c:v>
                </c:pt>
                <c:pt idx="4523" formatCode="General">
                  <c:v>0.36038345365677898</c:v>
                </c:pt>
                <c:pt idx="4524" formatCode="General">
                  <c:v>0.36583356720749999</c:v>
                </c:pt>
                <c:pt idx="4525" formatCode="General">
                  <c:v>0.37105944474721497</c:v>
                </c:pt>
                <c:pt idx="4526" formatCode="General">
                  <c:v>0.37605846626247902</c:v>
                </c:pt>
                <c:pt idx="4527" formatCode="General">
                  <c:v>0.380828977416378</c:v>
                </c:pt>
                <c:pt idx="4528" formatCode="General">
                  <c:v>0.38536968504118102</c:v>
                </c:pt>
                <c:pt idx="4529" formatCode="General">
                  <c:v>0.38967896568559901</c:v>
                </c:pt>
                <c:pt idx="4530" formatCode="General">
                  <c:v>0.39375482329212702</c:v>
                </c:pt>
                <c:pt idx="4531" formatCode="General">
                  <c:v>0.39759609285226399</c:v>
                </c:pt>
                <c:pt idx="4532" formatCode="General">
                  <c:v>0.40120247220825001</c:v>
                </c:pt>
                <c:pt idx="4533" formatCode="General">
                  <c:v>0.40457331163055199</c:v>
                </c:pt>
                <c:pt idx="4534" formatCode="General">
                  <c:v>0.40770749561377001</c:v>
                </c:pt>
                <c:pt idx="4535" formatCode="General">
                  <c:v>0.410604633694169</c:v>
                </c:pt>
                <c:pt idx="4536" formatCode="General">
                  <c:v>0.41326514480176801</c:v>
                </c:pt>
                <c:pt idx="4537" formatCode="General">
                  <c:v>0.415689596676864</c:v>
                </c:pt>
                <c:pt idx="4538" formatCode="General">
                  <c:v>0.41787807638473301</c:v>
                </c:pt>
                <c:pt idx="4539" formatCode="General">
                  <c:v>0.41983121817701402</c:v>
                </c:pt>
                <c:pt idx="4540" formatCode="General">
                  <c:v>0.42154973326554501</c:v>
                </c:pt>
                <c:pt idx="4541" formatCode="General">
                  <c:v>0.42303435169234199</c:v>
                </c:pt>
                <c:pt idx="4542" formatCode="General">
                  <c:v>0.42428641840421599</c:v>
                </c:pt>
                <c:pt idx="4543" formatCode="General">
                  <c:v>0.42530788877069498</c:v>
                </c:pt>
                <c:pt idx="4544" formatCode="General">
                  <c:v>0.426100647540892</c:v>
                </c:pt>
                <c:pt idx="4545" formatCode="General">
                  <c:v>0.42666592950740301</c:v>
                </c:pt>
                <c:pt idx="4546" formatCode="General">
                  <c:v>0.427005959565189</c:v>
                </c:pt>
                <c:pt idx="4547" formatCode="General">
                  <c:v>0.42712347000435902</c:v>
                </c:pt>
                <c:pt idx="4548" formatCode="General">
                  <c:v>0.427020483784598</c:v>
                </c:pt>
                <c:pt idx="4549" formatCode="General">
                  <c:v>0.42669932513925801</c:v>
                </c:pt>
                <c:pt idx="4550" formatCode="General">
                  <c:v>0.426162695749145</c:v>
                </c:pt>
                <c:pt idx="4551" formatCode="General">
                  <c:v>0.42541316994256301</c:v>
                </c:pt>
                <c:pt idx="4552" formatCode="General">
                  <c:v>0.42445419165513898</c:v>
                </c:pt>
                <c:pt idx="4553" formatCode="General">
                  <c:v>0.423289019286748</c:v>
                </c:pt>
                <c:pt idx="4554" formatCode="General">
                  <c:v>0.42192055967372999</c:v>
                </c:pt>
                <c:pt idx="4555" formatCode="General">
                  <c:v>0.42035196705891897</c:v>
                </c:pt>
                <c:pt idx="4556" formatCode="General">
                  <c:v>0.41858668194821602</c:v>
                </c:pt>
                <c:pt idx="4557" formatCode="General">
                  <c:v>0.416628396184065</c:v>
                </c:pt>
                <c:pt idx="4558" formatCode="General">
                  <c:v>0.41448046288380702</c:v>
                </c:pt>
                <c:pt idx="4559" formatCode="General">
                  <c:v>0.41214641819003101</c:v>
                </c:pt>
                <c:pt idx="4560" formatCode="General">
                  <c:v>0.40963003864422698</c:v>
                </c:pt>
                <c:pt idx="4561" formatCode="General">
                  <c:v>0.40693535072399001</c:v>
                </c:pt>
                <c:pt idx="4562" formatCode="General">
                  <c:v>0.40406655493297899</c:v>
                </c:pt>
                <c:pt idx="4563" formatCode="General">
                  <c:v>0.40102740928327402</c:v>
                </c:pt>
                <c:pt idx="4564" formatCode="General">
                  <c:v>0.39782122316901802</c:v>
                </c:pt>
                <c:pt idx="4565" formatCode="General">
                  <c:v>0.3944520189997</c:v>
                </c:pt>
                <c:pt idx="4566" formatCode="General">
                  <c:v>0.39092404643915601</c:v>
                </c:pt>
                <c:pt idx="4567" formatCode="General">
                  <c:v>0.38724115984324198</c:v>
                </c:pt>
                <c:pt idx="4568" formatCode="General">
                  <c:v>0.38340727089569299</c:v>
                </c:pt>
                <c:pt idx="4569" formatCode="General">
                  <c:v>0.379425881929288</c:v>
                </c:pt>
                <c:pt idx="4570" formatCode="General">
                  <c:v>0.37530060219186601</c:v>
                </c:pt>
                <c:pt idx="4571" formatCode="General">
                  <c:v>0.37103527080676701</c:v>
                </c:pt>
                <c:pt idx="4572" formatCode="General">
                  <c:v>0.36663389824997</c:v>
                </c:pt>
                <c:pt idx="4573" formatCode="General">
                  <c:v>0.36210009933266202</c:v>
                </c:pt>
                <c:pt idx="4574" formatCode="General">
                  <c:v>0.35743709582568201</c:v>
                </c:pt>
                <c:pt idx="4575" formatCode="General">
                  <c:v>0.35264885731988499</c:v>
                </c:pt>
                <c:pt idx="4576" formatCode="General">
                  <c:v>0.34773906084443101</c:v>
                </c:pt>
                <c:pt idx="4577" formatCode="General">
                  <c:v>0.34271094969858401</c:v>
                </c:pt>
                <c:pt idx="4578" formatCode="General">
                  <c:v>0.33756738975100098</c:v>
                </c:pt>
                <c:pt idx="4579" formatCode="General">
                  <c:v>0.33231149819779998</c:v>
                </c:pt>
                <c:pt idx="4580" formatCode="General">
                  <c:v>0.32694665649119897</c:v>
                </c:pt>
                <c:pt idx="4581" formatCode="General">
                  <c:v>0.32147544405217898</c:v>
                </c:pt>
                <c:pt idx="4582" formatCode="General">
                  <c:v>0.31590070194589798</c:v>
                </c:pt>
                <c:pt idx="4583" formatCode="General">
                  <c:v>0.31022563163216799</c:v>
                </c:pt>
                <c:pt idx="4584" formatCode="General">
                  <c:v>0.30445265643648201</c:v>
                </c:pt>
                <c:pt idx="4585" formatCode="General">
                  <c:v>0.29858395245995001</c:v>
                </c:pt>
                <c:pt idx="4586" formatCode="General">
                  <c:v>0.29262210043841302</c:v>
                </c:pt>
                <c:pt idx="4587" formatCode="General">
                  <c:v>0.28656962069426301</c:v>
                </c:pt>
                <c:pt idx="4588" formatCode="General">
                  <c:v>0.28042885610748503</c:v>
                </c:pt>
                <c:pt idx="4589" formatCode="General">
                  <c:v>0.27420152106740903</c:v>
                </c:pt>
                <c:pt idx="4590" formatCode="General">
                  <c:v>0.26788977568283501</c:v>
                </c:pt>
                <c:pt idx="4591" formatCode="General">
                  <c:v>0.26149574807183601</c:v>
                </c:pt>
                <c:pt idx="4592" formatCode="General">
                  <c:v>0.25502046424205799</c:v>
                </c:pt>
                <c:pt idx="4593" formatCode="General">
                  <c:v>0.24846599756454199</c:v>
                </c:pt>
                <c:pt idx="4594" formatCode="General">
                  <c:v>0.241834016175208</c:v>
                </c:pt>
                <c:pt idx="4595" formatCode="General">
                  <c:v>0.23512562325763001</c:v>
                </c:pt>
                <c:pt idx="4596" formatCode="General">
                  <c:v>0.228342004663381</c:v>
                </c:pt>
                <c:pt idx="4597" formatCode="General">
                  <c:v>0.221484534440921</c:v>
                </c:pt>
                <c:pt idx="4598" formatCode="General">
                  <c:v>0.21455478627639901</c:v>
                </c:pt>
                <c:pt idx="4599" formatCode="General">
                  <c:v>0.20755400328977999</c:v>
                </c:pt>
                <c:pt idx="4600" formatCode="General">
                  <c:v>0.200483535738431</c:v>
                </c:pt>
                <c:pt idx="4601" formatCode="General">
                  <c:v>0.19334390077105601</c:v>
                </c:pt>
                <c:pt idx="4602" formatCode="General">
                  <c:v>0.18613639207399499</c:v>
                </c:pt>
                <c:pt idx="4603" formatCode="General">
                  <c:v>0.17886261975871801</c:v>
                </c:pt>
                <c:pt idx="4604" formatCode="General">
                  <c:v>0.17152282925477599</c:v>
                </c:pt>
                <c:pt idx="4605" formatCode="General">
                  <c:v>0.16411799633778701</c:v>
                </c:pt>
                <c:pt idx="4606" formatCode="General">
                  <c:v>0.156649026820845</c:v>
                </c:pt>
                <c:pt idx="4607" formatCode="General">
                  <c:v>0.149117168034339</c:v>
                </c:pt>
                <c:pt idx="4608" formatCode="General">
                  <c:v>0.14152353509183799</c:v>
                </c:pt>
                <c:pt idx="4609" formatCode="General">
                  <c:v>0.13386905714023201</c:v>
                </c:pt>
                <c:pt idx="4610" formatCode="General">
                  <c:v>0.12615507431937101</c:v>
                </c:pt>
                <c:pt idx="4611" formatCode="General">
                  <c:v>0.11838278925482699</c:v>
                </c:pt>
                <c:pt idx="4612" formatCode="General">
                  <c:v>0.11055322120453399</c:v>
                </c:pt>
                <c:pt idx="4613" formatCode="General">
                  <c:v>0.102667234339964</c:v>
                </c:pt>
                <c:pt idx="4614" formatCode="General">
                  <c:v>9.4726181538014195E-2</c:v>
                </c:pt>
                <c:pt idx="4615" formatCode="General">
                  <c:v>8.67319289069787E-2</c:v>
                </c:pt>
                <c:pt idx="4616" formatCode="General">
                  <c:v>7.8686219413526701E-2</c:v>
                </c:pt>
                <c:pt idx="4617" formatCode="General">
                  <c:v>7.0590116640461303E-2</c:v>
                </c:pt>
                <c:pt idx="4618" formatCode="General">
                  <c:v>6.2445621355670403E-2</c:v>
                </c:pt>
                <c:pt idx="4619" formatCode="General">
                  <c:v>5.42546499930988E-2</c:v>
                </c:pt>
                <c:pt idx="4620" formatCode="General">
                  <c:v>4.6018417133129798E-2</c:v>
                </c:pt>
                <c:pt idx="4621" formatCode="General">
                  <c:v>3.7739109416170501E-2</c:v>
                </c:pt>
                <c:pt idx="4622" formatCode="General">
                  <c:v>2.9419474290774902E-2</c:v>
                </c:pt>
                <c:pt idx="4623" formatCode="General">
                  <c:v>2.1062119918494999E-2</c:v>
                </c:pt>
                <c:pt idx="4624" formatCode="General">
                  <c:v>1.2669461295700801E-2</c:v>
                </c:pt>
                <c:pt idx="4625" formatCode="General">
                  <c:v>4.2442744636212197E-3</c:v>
                </c:pt>
                <c:pt idx="4626" formatCode="General">
                  <c:v>-4.2102882108614502E-3</c:v>
                </c:pt>
                <c:pt idx="4627" formatCode="General">
                  <c:v>-1.2691286042343999E-2</c:v>
                </c:pt>
                <c:pt idx="4628" formatCode="General">
                  <c:v>-2.1195551552952E-2</c:v>
                </c:pt>
                <c:pt idx="4629" formatCode="General">
                  <c:v>-2.9720196611973299E-2</c:v>
                </c:pt>
                <c:pt idx="4630" formatCode="General">
                  <c:v>-3.8262063263334499E-2</c:v>
                </c:pt>
                <c:pt idx="4631" formatCode="General">
                  <c:v>-4.6817097393562997E-2</c:v>
                </c:pt>
                <c:pt idx="4632" formatCode="General">
                  <c:v>-5.5380953594641097E-2</c:v>
                </c:pt>
                <c:pt idx="4633" formatCode="General">
                  <c:v>-6.3949662576254798E-2</c:v>
                </c:pt>
                <c:pt idx="4634" formatCode="General">
                  <c:v>-7.2519120547674204E-2</c:v>
                </c:pt>
                <c:pt idx="4635" formatCode="General">
                  <c:v>-8.1084552785098796E-2</c:v>
                </c:pt>
                <c:pt idx="4636" formatCode="General">
                  <c:v>-8.9641631337737296E-2</c:v>
                </c:pt>
                <c:pt idx="4637" formatCode="General">
                  <c:v>-9.8186028118356999E-2</c:v>
                </c:pt>
                <c:pt idx="4638" formatCode="General">
                  <c:v>-0.10671281875840199</c:v>
                </c:pt>
                <c:pt idx="4639" formatCode="General">
                  <c:v>-0.115217043220433</c:v>
                </c:pt>
                <c:pt idx="4640" formatCode="General">
                  <c:v>-0.12369382298616401</c:v>
                </c:pt>
                <c:pt idx="4641" formatCode="General">
                  <c:v>-0.132138353349671</c:v>
                </c:pt>
                <c:pt idx="4642" formatCode="General">
                  <c:v>-0.14054533498903701</c:v>
                </c:pt>
                <c:pt idx="4643" formatCode="General">
                  <c:v>-0.148908969786646</c:v>
                </c:pt>
                <c:pt idx="4644" formatCode="General">
                  <c:v>-0.15722354871042801</c:v>
                </c:pt>
                <c:pt idx="4645" formatCode="General">
                  <c:v>-0.165483037037919</c:v>
                </c:pt>
                <c:pt idx="4646" formatCode="General">
                  <c:v>-0.173681650918839</c:v>
                </c:pt>
                <c:pt idx="4647" formatCode="General">
                  <c:v>-0.18181396996133101</c:v>
                </c:pt>
                <c:pt idx="4648" formatCode="General">
                  <c:v>-0.18987453045668301</c:v>
                </c:pt>
                <c:pt idx="4649" formatCode="General">
                  <c:v>-0.19785760884074599</c:v>
                </c:pt>
                <c:pt idx="4650" formatCode="General">
                  <c:v>-0.20575707347198</c:v>
                </c:pt>
                <c:pt idx="4651" formatCode="General">
                  <c:v>-0.21356697697353599</c:v>
                </c:pt>
                <c:pt idx="4652" formatCode="General">
                  <c:v>-0.22128142267885501</c:v>
                </c:pt>
                <c:pt idx="4653" formatCode="General">
                  <c:v>-0.228894512645237</c:v>
                </c:pt>
                <c:pt idx="4654" formatCode="General">
                  <c:v>-0.23640037469744801</c:v>
                </c:pt>
                <c:pt idx="4655" formatCode="General">
                  <c:v>-0.24379323780055701</c:v>
                </c:pt>
                <c:pt idx="4656" formatCode="General">
                  <c:v>-0.251067344044267</c:v>
                </c:pt>
                <c:pt idx="4657" formatCode="General">
                  <c:v>-0.25821696797788501</c:v>
                </c:pt>
                <c:pt idx="4658" formatCode="General">
                  <c:v>-0.26523660116474401</c:v>
                </c:pt>
                <c:pt idx="4659" formatCode="General">
                  <c:v>-0.27212080560193702</c:v>
                </c:pt>
                <c:pt idx="4660" formatCode="General">
                  <c:v>-0.27886415589303398</c:v>
                </c:pt>
                <c:pt idx="4661" formatCode="General">
                  <c:v>-0.28546141489447502</c:v>
                </c:pt>
                <c:pt idx="4662" formatCode="General">
                  <c:v>-0.29190749926940301</c:v>
                </c:pt>
                <c:pt idx="4663" formatCode="General">
                  <c:v>-0.29819742648467701</c:v>
                </c:pt>
                <c:pt idx="4664" formatCode="General">
                  <c:v>-0.30432642915617297</c:v>
                </c:pt>
                <c:pt idx="4665" formatCode="General">
                  <c:v>-0.31028996459521102</c:v>
                </c:pt>
                <c:pt idx="4666" formatCode="General">
                  <c:v>-0.31608364913432802</c:v>
                </c:pt>
                <c:pt idx="4667" formatCode="General">
                  <c:v>-0.32170324570639403</c:v>
                </c:pt>
                <c:pt idx="4668" formatCode="General">
                  <c:v>-0.32714472282537999</c:v>
                </c:pt>
                <c:pt idx="4669" formatCode="General">
                  <c:v>-0.33240435978765698</c:v>
                </c:pt>
                <c:pt idx="4670" formatCode="General">
                  <c:v>-0.33747862760534703</c:v>
                </c:pt>
                <c:pt idx="4671" formatCode="General">
                  <c:v>-0.34236416793527702</c:v>
                </c:pt>
                <c:pt idx="4672" formatCode="General">
                  <c:v>-0.347057947561421</c:v>
                </c:pt>
                <c:pt idx="4673" formatCode="General">
                  <c:v>-0.35155719831087401</c:v>
                </c:pt>
                <c:pt idx="4674" formatCode="General">
                  <c:v>-0.35585938200218298</c:v>
                </c:pt>
                <c:pt idx="4675" formatCode="General">
                  <c:v>-0.35996217114805701</c:v>
                </c:pt>
                <c:pt idx="4676" formatCode="General">
                  <c:v>-0.36386354212483601</c:v>
                </c:pt>
                <c:pt idx="4677" formatCode="General">
                  <c:v>-0.36756181003750699</c:v>
                </c:pt>
                <c:pt idx="4678" formatCode="General">
                  <c:v>-0.37105548495152202</c:v>
                </c:pt>
                <c:pt idx="4679" formatCode="General">
                  <c:v>-0.37434329448808201</c:v>
                </c:pt>
                <c:pt idx="4680" formatCode="General">
                  <c:v>-0.37742433383331597</c:v>
                </c:pt>
                <c:pt idx="4681" formatCode="General">
                  <c:v>-0.38029804189538602</c:v>
                </c:pt>
                <c:pt idx="4682" formatCode="General">
                  <c:v>-0.38296404338976298</c:v>
                </c:pt>
                <c:pt idx="4683" formatCode="General">
                  <c:v>-0.38542216408472302</c:v>
                </c:pt>
                <c:pt idx="4684" formatCode="General">
                  <c:v>-0.387672574706176</c:v>
                </c:pt>
                <c:pt idx="4685" formatCode="General">
                  <c:v>-0.389715768362562</c:v>
                </c:pt>
                <c:pt idx="4686" formatCode="General">
                  <c:v>-0.39155246053166998</c:v>
                </c:pt>
                <c:pt idx="4687" formatCode="General">
                  <c:v>-0.39318360025890797</c:v>
                </c:pt>
                <c:pt idx="4688" formatCode="General">
                  <c:v>-0.39461038999786702</c:v>
                </c:pt>
                <c:pt idx="4689" formatCode="General">
                  <c:v>-0.39583425369161401</c:v>
                </c:pt>
                <c:pt idx="4690" formatCode="General">
                  <c:v>-0.39685685643576601</c:v>
                </c:pt>
                <c:pt idx="4691" formatCode="General">
                  <c:v>-0.39768012257040702</c:v>
                </c:pt>
                <c:pt idx="4692" formatCode="General">
                  <c:v>-0.39830613364518902</c:v>
                </c:pt>
                <c:pt idx="4693" formatCode="General">
                  <c:v>-0.39873716434559903</c:v>
                </c:pt>
                <c:pt idx="4694" formatCode="General">
                  <c:v>-0.39897570974017199</c:v>
                </c:pt>
                <c:pt idx="4695" formatCode="General">
                  <c:v>-0.39902443164956197</c:v>
                </c:pt>
                <c:pt idx="4696" formatCode="General">
                  <c:v>-0.39888615456515603</c:v>
                </c:pt>
                <c:pt idx="4697" formatCode="General">
                  <c:v>-0.39856385666078198</c:v>
                </c:pt>
                <c:pt idx="4698" formatCode="General">
                  <c:v>-0.39806064472106401</c:v>
                </c:pt>
                <c:pt idx="4699" formatCode="General">
                  <c:v>-0.39737974689087502</c:v>
                </c:pt>
                <c:pt idx="4700" formatCode="General">
                  <c:v>-0.396524507979371</c:v>
                </c:pt>
                <c:pt idx="4701" formatCode="General">
                  <c:v>-0.39549836414310302</c:v>
                </c:pt>
                <c:pt idx="4702" formatCode="General">
                  <c:v>-0.39430482919732202</c:v>
                </c:pt>
                <c:pt idx="4703" formatCode="General">
                  <c:v>-0.392947489057208</c:v>
                </c:pt>
                <c:pt idx="4704" formatCode="General">
                  <c:v>-0.39142997606535201</c:v>
                </c:pt>
                <c:pt idx="4705" formatCode="General">
                  <c:v>-0.38975595119490603</c:v>
                </c:pt>
                <c:pt idx="4706" formatCode="General">
                  <c:v>-0.38792910079917697</c:v>
                </c:pt>
                <c:pt idx="4707" formatCode="General">
                  <c:v>-0.38595312136816901</c:v>
                </c:pt>
                <c:pt idx="4708" formatCode="General">
                  <c:v>-0.38383169990362997</c:v>
                </c:pt>
                <c:pt idx="4709" formatCode="General">
                  <c:v>-0.38156850492302002</c:v>
                </c:pt>
                <c:pt idx="4710" formatCode="General">
                  <c:v>-0.37916717367175201</c:v>
                </c:pt>
                <c:pt idx="4711" formatCode="General">
                  <c:v>-0.37663129250417898</c:v>
                </c:pt>
                <c:pt idx="4712" formatCode="General">
                  <c:v>-0.37396438175820601</c:v>
                </c:pt>
                <c:pt idx="4713" formatCode="General">
                  <c:v>-0.37116989750031498</c:v>
                </c:pt>
                <c:pt idx="4714" formatCode="General">
                  <c:v>-0.368251218975577</c:v>
                </c:pt>
                <c:pt idx="4715" formatCode="General">
                  <c:v>-0.36521162103988802</c:v>
                </c:pt>
                <c:pt idx="4716" formatCode="General">
                  <c:v>-0.36205427620025099</c:v>
                </c:pt>
                <c:pt idx="4717" formatCode="General">
                  <c:v>-0.35878225018618998</c:v>
                </c:pt>
                <c:pt idx="4718" formatCode="General">
                  <c:v>-0.35539848230467702</c:v>
                </c:pt>
                <c:pt idx="4719" formatCode="General">
                  <c:v>-0.35190578198176398</c:v>
                </c:pt>
                <c:pt idx="4720" formatCode="General">
                  <c:v>-0.34830681446106998</c:v>
                </c:pt>
                <c:pt idx="4721" formatCode="General">
                  <c:v>-0.344604153722536</c:v>
                </c:pt>
                <c:pt idx="4722" formatCode="General">
                  <c:v>-0.34080018600214401</c:v>
                </c:pt>
                <c:pt idx="4723" formatCode="General">
                  <c:v>-0.33689711116402499</c:v>
                </c:pt>
                <c:pt idx="4724" formatCode="General">
                  <c:v>-0.33289703329869402</c:v>
                </c:pt>
                <c:pt idx="4725" formatCode="General">
                  <c:v>-0.32880183760932402</c:v>
                </c:pt>
                <c:pt idx="4726" formatCode="General">
                  <c:v>-0.32461331588588799</c:v>
                </c:pt>
                <c:pt idx="4727" formatCode="General">
                  <c:v>-0.32033309382736702</c:v>
                </c:pt>
                <c:pt idx="4728" formatCode="General">
                  <c:v>-0.315962550468527</c:v>
                </c:pt>
                <c:pt idx="4729" formatCode="General">
                  <c:v>-0.31150301224653199</c:v>
                </c:pt>
                <c:pt idx="4730" formatCode="General">
                  <c:v>-0.30695563592004099</c:v>
                </c:pt>
                <c:pt idx="4731" formatCode="General">
                  <c:v>-0.30232138068063003</c:v>
                </c:pt>
                <c:pt idx="4732" formatCode="General">
                  <c:v>-0.29760115086932798</c:v>
                </c:pt>
                <c:pt idx="4733" formatCode="General">
                  <c:v>-0.29279567181345001</c:v>
                </c:pt>
                <c:pt idx="4734" formatCode="General">
                  <c:v>-0.28790545512416899</c:v>
                </c:pt>
                <c:pt idx="4735" formatCode="General">
                  <c:v>-0.28293089787769599</c:v>
                </c:pt>
                <c:pt idx="4736" formatCode="General">
                  <c:v>-0.27787233236327902</c:v>
                </c:pt>
                <c:pt idx="4737" formatCode="General">
                  <c:v>-0.27273000452988999</c:v>
                </c:pt>
                <c:pt idx="4738" formatCode="General">
                  <c:v>-0.267504001364535</c:v>
                </c:pt>
                <c:pt idx="4739" formatCode="General">
                  <c:v>-0.26219438818796098</c:v>
                </c:pt>
                <c:pt idx="4740" formatCode="General">
                  <c:v>-0.256801136759091</c:v>
                </c:pt>
                <c:pt idx="4741" formatCode="General">
                  <c:v>-0.25132404403285602</c:v>
                </c:pt>
                <c:pt idx="4742" formatCode="General">
                  <c:v>-0.24576292685367501</c:v>
                </c:pt>
                <c:pt idx="4743" formatCode="General">
                  <c:v>-0.24011756601123299</c:v>
                </c:pt>
                <c:pt idx="4744" formatCode="General">
                  <c:v>-0.23438772153756399</c:v>
                </c:pt>
                <c:pt idx="4745" formatCode="General">
                  <c:v>-0.228573108945201</c:v>
                </c:pt>
                <c:pt idx="4746" formatCode="General">
                  <c:v>-0.22267342530162801</c:v>
                </c:pt>
                <c:pt idx="4747" formatCode="General">
                  <c:v>-0.216688425573837</c:v>
                </c:pt>
                <c:pt idx="4748" formatCode="General">
                  <c:v>-0.210617791628157</c:v>
                </c:pt>
                <c:pt idx="4749" formatCode="General">
                  <c:v>-0.204461308939315</c:v>
                </c:pt>
                <c:pt idx="4750" formatCode="General">
                  <c:v>-0.19821884324693301</c:v>
                </c:pt>
                <c:pt idx="4751" formatCode="General">
                  <c:v>-0.19189023999254001</c:v>
                </c:pt>
                <c:pt idx="4752" formatCode="General">
                  <c:v>-0.18547544549480999</c:v>
                </c:pt>
                <c:pt idx="4753" formatCode="General">
                  <c:v>-0.17897453549093501</c:v>
                </c:pt>
                <c:pt idx="4754" formatCode="General">
                  <c:v>-0.17238771482620099</c:v>
                </c:pt>
                <c:pt idx="4755" formatCode="General">
                  <c:v>-0.16571521333061701</c:v>
                </c:pt>
                <c:pt idx="4756" formatCode="General">
                  <c:v>-0.158957389651606</c:v>
                </c:pt>
                <c:pt idx="4757" formatCode="General">
                  <c:v>-0.152114749440698</c:v>
                </c:pt>
                <c:pt idx="4758" formatCode="General">
                  <c:v>-0.14518794586762501</c:v>
                </c:pt>
                <c:pt idx="4759" formatCode="General">
                  <c:v>-0.13817783201407299</c:v>
                </c:pt>
                <c:pt idx="4760" formatCode="General">
                  <c:v>-0.131085401572682</c:v>
                </c:pt>
                <c:pt idx="4761" formatCode="General">
                  <c:v>-0.123911829116674</c:v>
                </c:pt>
                <c:pt idx="4762" formatCode="General">
                  <c:v>-0.11665846502211701</c:v>
                </c:pt>
                <c:pt idx="4763" formatCode="General">
                  <c:v>-0.109326876969688</c:v>
                </c:pt>
                <c:pt idx="4764" formatCode="General">
                  <c:v>-0.101918828805987</c:v>
                </c:pt>
                <c:pt idx="4765" formatCode="General">
                  <c:v>-9.4436210750676805E-2</c:v>
                </c:pt>
                <c:pt idx="4766" formatCode="General">
                  <c:v>-8.6881176452504802E-2</c:v>
                </c:pt>
                <c:pt idx="4767" formatCode="General">
                  <c:v>-7.9256085067807999E-2</c:v>
                </c:pt>
                <c:pt idx="4768" formatCode="General">
                  <c:v>-7.1563517198761098E-2</c:v>
                </c:pt>
                <c:pt idx="4769" formatCode="General">
                  <c:v>-6.3806275264407797E-2</c:v>
                </c:pt>
                <c:pt idx="4770" formatCode="General">
                  <c:v>-5.5987505675931498E-2</c:v>
                </c:pt>
                <c:pt idx="4771" formatCode="General">
                  <c:v>-4.8109995957045203E-2</c:v>
                </c:pt>
                <c:pt idx="4772" formatCode="General">
                  <c:v>-4.0176960396546599E-2</c:v>
                </c:pt>
                <c:pt idx="4773" formatCode="General">
                  <c:v>-3.2192525944044099E-2</c:v>
                </c:pt>
                <c:pt idx="4774" formatCode="General">
                  <c:v>-2.4160588923461301E-2</c:v>
                </c:pt>
                <c:pt idx="4775" formatCode="General">
                  <c:v>-1.6085215085426399E-2</c:v>
                </c:pt>
                <c:pt idx="4776" formatCode="General">
                  <c:v>-7.9707129982941605E-3</c:v>
                </c:pt>
                <c:pt idx="4777" formatCode="General">
                  <c:v>1.7792197268891199E-4</c:v>
                </c:pt>
                <c:pt idx="4778" formatCode="General">
                  <c:v>8.3561831779741993E-3</c:v>
                </c:pt>
                <c:pt idx="4779" formatCode="General">
                  <c:v>1.6560129970140398E-2</c:v>
                </c:pt>
                <c:pt idx="4780" formatCode="General">
                  <c:v>2.4784659881507898E-2</c:v>
                </c:pt>
                <c:pt idx="4781" formatCode="General">
                  <c:v>3.3024008876327102E-2</c:v>
                </c:pt>
                <c:pt idx="4782" formatCode="General">
                  <c:v>4.12730204718618E-2</c:v>
                </c:pt>
                <c:pt idx="4783" formatCode="General">
                  <c:v>4.9526724989651001E-2</c:v>
                </c:pt>
                <c:pt idx="4784" formatCode="General">
                  <c:v>5.7779699385425702E-2</c:v>
                </c:pt>
                <c:pt idx="4785" formatCode="General">
                  <c:v>6.6026081765922603E-2</c:v>
                </c:pt>
                <c:pt idx="4786" formatCode="General">
                  <c:v>7.4260199036462304E-2</c:v>
                </c:pt>
                <c:pt idx="4787" formatCode="General">
                  <c:v>8.2476657295375996E-2</c:v>
                </c:pt>
                <c:pt idx="4788" formatCode="General">
                  <c:v>9.0669767589445005E-2</c:v>
                </c:pt>
                <c:pt idx="4789" formatCode="General">
                  <c:v>9.8833501904205603E-2</c:v>
                </c:pt>
                <c:pt idx="4790" formatCode="General">
                  <c:v>0.106961563904133</c:v>
                </c:pt>
                <c:pt idx="4791" formatCode="General">
                  <c:v>0.115047982823289</c:v>
                </c:pt>
                <c:pt idx="4792" formatCode="General">
                  <c:v>0.123086694050695</c:v>
                </c:pt>
                <c:pt idx="4793" formatCode="General">
                  <c:v>0.131072041590925</c:v>
                </c:pt>
                <c:pt idx="4794" formatCode="General">
                  <c:v>0.13899829845021999</c:v>
                </c:pt>
                <c:pt idx="4795" formatCode="General">
                  <c:v>0.14685963946417299</c:v>
                </c:pt>
                <c:pt idx="4796" formatCode="General">
                  <c:v>0.15465066563105301</c:v>
                </c:pt>
                <c:pt idx="4797" formatCode="General">
                  <c:v>0.16236532373308499</c:v>
                </c:pt>
                <c:pt idx="4798" formatCode="General">
                  <c:v>0.16999747559926001</c:v>
                </c:pt>
                <c:pt idx="4799" formatCode="General">
                  <c:v>0.17754209509611199</c:v>
                </c:pt>
                <c:pt idx="4800" formatCode="General">
                  <c:v>0.18499420221628601</c:v>
                </c:pt>
                <c:pt idx="4801" formatCode="General">
                  <c:v>0.19234819368101799</c:v>
                </c:pt>
                <c:pt idx="4802" formatCode="General">
                  <c:v>0.19959896802987101</c:v>
                </c:pt>
                <c:pt idx="4803" formatCode="General">
                  <c:v>0.20674202704293901</c:v>
                </c:pt>
                <c:pt idx="4804" formatCode="General">
                  <c:v>0.21377288052869201</c:v>
                </c:pt>
                <c:pt idx="4805" formatCode="General">
                  <c:v>0.220686997439517</c:v>
                </c:pt>
                <c:pt idx="4806" formatCode="General">
                  <c:v>0.227480334423701</c:v>
                </c:pt>
                <c:pt idx="4807" formatCode="General">
                  <c:v>0.234148850743436</c:v>
                </c:pt>
                <c:pt idx="4808" formatCode="General">
                  <c:v>0.24068900737208099</c:v>
                </c:pt>
                <c:pt idx="4809" formatCode="General">
                  <c:v>0.24709772095253901</c:v>
                </c:pt>
                <c:pt idx="4810" formatCode="General">
                  <c:v>0.25337121908502003</c:v>
                </c:pt>
                <c:pt idx="4811" formatCode="General">
                  <c:v>0.25950610507329602</c:v>
                </c:pt>
                <c:pt idx="4812" formatCode="General">
                  <c:v>0.26549999607893898</c:v>
                </c:pt>
                <c:pt idx="4813" formatCode="General">
                  <c:v>0.27135043452547503</c:v>
                </c:pt>
                <c:pt idx="4814" formatCode="General">
                  <c:v>0.277055289333688</c:v>
                </c:pt>
                <c:pt idx="4815" formatCode="General">
                  <c:v>0.28261280025880697</c:v>
                </c:pt>
                <c:pt idx="4816" formatCode="General">
                  <c:v>0.28802151862330999</c:v>
                </c:pt>
                <c:pt idx="4817" formatCode="General">
                  <c:v>0.29328021660485498</c:v>
                </c:pt>
                <c:pt idx="4818" formatCode="General">
                  <c:v>0.29838732374827198</c:v>
                </c:pt>
                <c:pt idx="4819" formatCode="General">
                  <c:v>0.30334201515562698</c:v>
                </c:pt>
                <c:pt idx="4820" formatCode="General">
                  <c:v>0.30814422635612898</c:v>
                </c:pt>
                <c:pt idx="4821" formatCode="General">
                  <c:v>0.312793455980234</c:v>
                </c:pt>
                <c:pt idx="4822" formatCode="General">
                  <c:v>0.31728925515179002</c:v>
                </c:pt>
                <c:pt idx="4823" formatCode="General">
                  <c:v>0.32163236309512899</c:v>
                </c:pt>
                <c:pt idx="4824" formatCode="General">
                  <c:v>0.32582356525070499</c:v>
                </c:pt>
                <c:pt idx="4825" formatCode="General">
                  <c:v>0.32986303155956398</c:v>
                </c:pt>
                <c:pt idx="4826" formatCode="General">
                  <c:v>0.33375193104446099</c:v>
                </c:pt>
                <c:pt idx="4827" formatCode="General">
                  <c:v>0.33749192407103701</c:v>
                </c:pt>
                <c:pt idx="4828" formatCode="General">
                  <c:v>0.34108398194373102</c:v>
                </c:pt>
                <c:pt idx="4829" formatCode="General">
                  <c:v>0.34452986826927501</c:v>
                </c:pt>
                <c:pt idx="4830" formatCode="General">
                  <c:v>0.34783119082170799</c:v>
                </c:pt>
                <c:pt idx="4831" formatCode="General">
                  <c:v>0.350989837844432</c:v>
                </c:pt>
                <c:pt idx="4832" formatCode="General">
                  <c:v>0.354008486890869</c:v>
                </c:pt>
                <c:pt idx="4833" formatCode="General">
                  <c:v>0.35688896890259902</c:v>
                </c:pt>
                <c:pt idx="4834" formatCode="General">
                  <c:v>0.35963374463682202</c:v>
                </c:pt>
                <c:pt idx="4835" formatCode="General">
                  <c:v>0.36224545104676398</c:v>
                </c:pt>
                <c:pt idx="4836" formatCode="General">
                  <c:v>0.364726282945252</c:v>
                </c:pt>
                <c:pt idx="4837" formatCode="General">
                  <c:v>0.367078984609369</c:v>
                </c:pt>
                <c:pt idx="4838" formatCode="General">
                  <c:v>0.369305887576308</c:v>
                </c:pt>
                <c:pt idx="4839" formatCode="General">
                  <c:v>0.37140987100645001</c:v>
                </c:pt>
                <c:pt idx="4840" formatCode="General">
                  <c:v>0.37339387142817698</c:v>
                </c:pt>
                <c:pt idx="4841" formatCode="General">
                  <c:v>0.375260254393538</c:v>
                </c:pt>
                <c:pt idx="4842" formatCode="General">
                  <c:v>0.377011896046553</c:v>
                </c:pt>
                <c:pt idx="4843" formatCode="General">
                  <c:v>0.37865171035699902</c:v>
                </c:pt>
                <c:pt idx="4844" formatCode="General">
                  <c:v>0.38018251935011299</c:v>
                </c:pt>
                <c:pt idx="4845" formatCode="General">
                  <c:v>0.38160647607889497</c:v>
                </c:pt>
                <c:pt idx="4846" formatCode="General">
                  <c:v>0.38292563679275998</c:v>
                </c:pt>
                <c:pt idx="4847" formatCode="General">
                  <c:v>0.384142608586443</c:v>
                </c:pt>
                <c:pt idx="4848" formatCode="General">
                  <c:v>0.38525999753318402</c:v>
                </c:pt>
                <c:pt idx="4849" formatCode="General">
                  <c:v>0.38627972724273002</c:v>
                </c:pt>
                <c:pt idx="4850" formatCode="General">
                  <c:v>0.38720306914610297</c:v>
                </c:pt>
                <c:pt idx="4851" formatCode="General">
                  <c:v>0.38803187092498098</c:v>
                </c:pt>
                <c:pt idx="4852" formatCode="General">
                  <c:v>0.38876861041896998</c:v>
                </c:pt>
                <c:pt idx="4853" formatCode="General">
                  <c:v>0.38941466220855597</c:v>
                </c:pt>
                <c:pt idx="4854" formatCode="General">
                  <c:v>0.389970714796603</c:v>
                </c:pt>
                <c:pt idx="4855" formatCode="General">
                  <c:v>0.39043748351381502</c:v>
                </c:pt>
                <c:pt idx="4856" formatCode="General">
                  <c:v>0.39081584279346299</c:v>
                </c:pt>
                <c:pt idx="4857" formatCode="General">
                  <c:v>0.39110684668323697</c:v>
                </c:pt>
                <c:pt idx="4858" formatCode="General">
                  <c:v>0.39131110545539799</c:v>
                </c:pt>
                <c:pt idx="4859" formatCode="General">
                  <c:v>0.39142824688927802</c:v>
                </c:pt>
                <c:pt idx="4860" formatCode="General">
                  <c:v>0.39145801216461601</c:v>
                </c:pt>
                <c:pt idx="4861" formatCode="General">
                  <c:v>0.391399898087193</c:v>
                </c:pt>
                <c:pt idx="4862" formatCode="General">
                  <c:v>0.39125317934171799</c:v>
                </c:pt>
                <c:pt idx="4863" formatCode="General">
                  <c:v>0.39101750054602002</c:v>
                </c:pt>
                <c:pt idx="4864" formatCode="General">
                  <c:v>0.39069182540721298</c:v>
                </c:pt>
                <c:pt idx="4865" formatCode="General">
                  <c:v>0.39027476365601399</c:v>
                </c:pt>
                <c:pt idx="4866" formatCode="General">
                  <c:v>0.38976467176352803</c:v>
                </c:pt>
                <c:pt idx="4867" formatCode="General">
                  <c:v>0.38915971411011702</c:v>
                </c:pt>
                <c:pt idx="4868" formatCode="General">
                  <c:v>0.388457812236217</c:v>
                </c:pt>
                <c:pt idx="4869" formatCode="General">
                  <c:v>0.38765669677057701</c:v>
                </c:pt>
                <c:pt idx="4870" formatCode="General">
                  <c:v>0.38675390619315603</c:v>
                </c:pt>
                <c:pt idx="4871" formatCode="General">
                  <c:v>0.385746735334488</c:v>
                </c:pt>
                <c:pt idx="4872" formatCode="General">
                  <c:v>0.38463233694455601</c:v>
                </c:pt>
                <c:pt idx="4873" formatCode="General">
                  <c:v>0.38340767574818202</c:v>
                </c:pt>
                <c:pt idx="4874" formatCode="General">
                  <c:v>0.38206951732557798</c:v>
                </c:pt>
                <c:pt idx="4875" formatCode="General">
                  <c:v>0.38061448536681802</c:v>
                </c:pt>
                <c:pt idx="4876" formatCode="General">
                  <c:v>0.37903906521635999</c:v>
                </c:pt>
                <c:pt idx="4877" formatCode="General">
                  <c:v>0.37733965388548002</c:v>
                </c:pt>
                <c:pt idx="4878" formatCode="General">
                  <c:v>0.37551250658451601</c:v>
                </c:pt>
                <c:pt idx="4879" formatCode="General">
                  <c:v>0.37355383247408103</c:v>
                </c:pt>
                <c:pt idx="4880" formatCode="General">
                  <c:v>0.37145974067819298</c:v>
                </c:pt>
                <c:pt idx="4881" formatCode="General">
                  <c:v>0.36922627958235099</c:v>
                </c:pt>
                <c:pt idx="4882" formatCode="General">
                  <c:v>0.36684948632599901</c:v>
                </c:pt>
                <c:pt idx="4883" formatCode="General">
                  <c:v>0.36432537031054302</c:v>
                </c:pt>
                <c:pt idx="4884" formatCode="General">
                  <c:v>0.36164989925382002</c:v>
                </c:pt>
                <c:pt idx="4885" formatCode="General">
                  <c:v>0.35881908829696901</c:v>
                </c:pt>
                <c:pt idx="4886" formatCode="General">
                  <c:v>0.35582899211563501</c:v>
                </c:pt>
                <c:pt idx="4887" formatCode="General">
                  <c:v>0.35267573833459298</c:v>
                </c:pt>
                <c:pt idx="4888" formatCode="General">
                  <c:v>0.349355608410373</c:v>
                </c:pt>
                <c:pt idx="4889" formatCode="General">
                  <c:v>0.34586489648402502</c:v>
                </c:pt>
                <c:pt idx="4890" formatCode="General">
                  <c:v>0.34219997504473099</c:v>
                </c:pt>
                <c:pt idx="4891" formatCode="General">
                  <c:v>0.33835738410783001</c:v>
                </c:pt>
                <c:pt idx="4892" formatCode="General">
                  <c:v>0.33433386086241101</c:v>
                </c:pt>
                <c:pt idx="4893" formatCode="General">
                  <c:v>0.33012631821010002</c:v>
                </c:pt>
                <c:pt idx="4894" formatCode="General">
                  <c:v>0.32573184456898102</c:v>
                </c:pt>
                <c:pt idx="4895" formatCode="General">
                  <c:v>0.32114774267392199</c:v>
                </c:pt>
                <c:pt idx="4896" formatCode="General">
                  <c:v>0.31637154223317898</c:v>
                </c:pt>
                <c:pt idx="4897" formatCode="General">
                  <c:v>0.311401033337598</c:v>
                </c:pt>
                <c:pt idx="4898" formatCode="General">
                  <c:v>0.30623427245239698</c:v>
                </c:pt>
                <c:pt idx="4899" formatCode="General">
                  <c:v>0.30086951160279002</c:v>
                </c:pt>
                <c:pt idx="4900" formatCode="General">
                  <c:v>0.295305334712339</c:v>
                </c:pt>
                <c:pt idx="4901" formatCode="General">
                  <c:v>0.28954073860406498</c:v>
                </c:pt>
                <c:pt idx="4902" formatCode="General">
                  <c:v>0.28357494208395301</c:v>
                </c:pt>
                <c:pt idx="4903" formatCode="General">
                  <c:v>0.277407404385348</c:v>
                </c:pt>
                <c:pt idx="4904" formatCode="General">
                  <c:v>0.27103798324286899</c:v>
                </c:pt>
                <c:pt idx="4905" formatCode="General">
                  <c:v>0.26446697120919399</c:v>
                </c:pt>
                <c:pt idx="4906" formatCode="General">
                  <c:v>0.25769494706442803</c:v>
                </c:pt>
                <c:pt idx="4907" formatCode="General">
                  <c:v>0.25072278047774699</c:v>
                </c:pt>
                <c:pt idx="4908" formatCode="General">
                  <c:v>0.243551715624545</c:v>
                </c:pt>
                <c:pt idx="4909" formatCode="General">
                  <c:v>0.23618339981341799</c:v>
                </c:pt>
                <c:pt idx="4910" formatCode="General">
                  <c:v>0.228619899457014</c:v>
                </c:pt>
                <c:pt idx="4911" formatCode="General">
                  <c:v>0.22086364793062399</c:v>
                </c:pt>
                <c:pt idx="4912" formatCode="General">
                  <c:v>0.21291738770122001</c:v>
                </c:pt>
                <c:pt idx="4913" formatCode="General">
                  <c:v>0.20478417336725499</c:v>
                </c:pt>
                <c:pt idx="4914" formatCode="General">
                  <c:v>0.19646744616714101</c:v>
                </c:pt>
                <c:pt idx="4915" formatCode="General">
                  <c:v>0.18797109293386099</c:v>
                </c:pt>
                <c:pt idx="4916" formatCode="General">
                  <c:v>0.17929928653732899</c:v>
                </c:pt>
                <c:pt idx="4917" formatCode="General">
                  <c:v>0.17045653293517299</c:v>
                </c:pt>
                <c:pt idx="4918" formatCode="General">
                  <c:v>0.161447782900146</c:v>
                </c:pt>
                <c:pt idx="4919" formatCode="General">
                  <c:v>0.1522782168895</c:v>
                </c:pt>
                <c:pt idx="4920" formatCode="General">
                  <c:v>0.14295333387043499</c:v>
                </c:pt>
                <c:pt idx="4921" formatCode="General">
                  <c:v>0.13347896866759401</c:v>
                </c:pt>
                <c:pt idx="4922" formatCode="General">
                  <c:v>0.12386128713293</c:v>
                </c:pt>
                <c:pt idx="4923" formatCode="General">
                  <c:v>0.11410673018226899</c:v>
                </c:pt>
                <c:pt idx="4924" formatCode="General">
                  <c:v>0.104222004102309</c:v>
                </c:pt>
                <c:pt idx="4925" formatCode="General">
                  <c:v>9.4214073574369006E-2</c:v>
                </c:pt>
                <c:pt idx="4926" formatCode="General">
                  <c:v>8.4090058221557101E-2</c:v>
                </c:pt>
                <c:pt idx="4927" formatCode="General">
                  <c:v>7.3857393575896102E-2</c:v>
                </c:pt>
                <c:pt idx="4928" formatCode="General">
                  <c:v>6.3523738405881006E-2</c:v>
                </c:pt>
                <c:pt idx="4929" formatCode="General">
                  <c:v>5.3096912263559198E-2</c:v>
                </c:pt>
                <c:pt idx="4930" formatCode="General">
                  <c:v>4.2584948550864601E-2</c:v>
                </c:pt>
                <c:pt idx="4931" formatCode="General">
                  <c:v>3.1995992790241901E-2</c:v>
                </c:pt>
                <c:pt idx="4932" formatCode="General">
                  <c:v>2.1338307721396998E-2</c:v>
                </c:pt>
                <c:pt idx="4933" formatCode="General">
                  <c:v>1.06203410893407E-2</c:v>
                </c:pt>
                <c:pt idx="4934" formatCode="General">
                  <c:v>-1.4937566706958001E-4</c:v>
                </c:pt>
                <c:pt idx="4935" formatCode="General">
                  <c:v>-1.09623244771416E-2</c:v>
                </c:pt>
                <c:pt idx="4936" formatCode="General">
                  <c:v>-2.18098251597111E-2</c:v>
                </c:pt>
                <c:pt idx="4937" formatCode="General">
                  <c:v>-3.2683163860151798E-2</c:v>
                </c:pt>
                <c:pt idx="4938" formatCode="General">
                  <c:v>-4.35736398239219E-2</c:v>
                </c:pt>
                <c:pt idx="4939" formatCode="General">
                  <c:v>-5.4472483258887802E-2</c:v>
                </c:pt>
                <c:pt idx="4940" formatCode="General">
                  <c:v>-6.5370941006466093E-2</c:v>
                </c:pt>
                <c:pt idx="4941" formatCode="General">
                  <c:v>-7.6260361073121799E-2</c:v>
                </c:pt>
                <c:pt idx="4942" formatCode="General">
                  <c:v>-8.7132109526837503E-2</c:v>
                </c:pt>
                <c:pt idx="4943" formatCode="General">
                  <c:v>-9.7977589163220496E-2</c:v>
                </c:pt>
                <c:pt idx="4944" formatCode="General">
                  <c:v>-0.10878841737586301</c:v>
                </c:pt>
                <c:pt idx="4945" formatCode="General">
                  <c:v>-0.119556210939971</c:v>
                </c:pt>
                <c:pt idx="4946" formatCode="General">
                  <c:v>-0.130272660766761</c:v>
                </c:pt>
                <c:pt idx="4947" formatCode="General">
                  <c:v>-0.140929663901771</c:v>
                </c:pt>
                <c:pt idx="4948" formatCode="General">
                  <c:v>-0.15151925184849199</c:v>
                </c:pt>
                <c:pt idx="4949" formatCode="General">
                  <c:v>-0.16203361784205</c:v>
                </c:pt>
                <c:pt idx="4950" formatCode="General">
                  <c:v>-0.17246512444721199</c:v>
                </c:pt>
                <c:pt idx="4951" formatCode="General">
                  <c:v>-0.182806300971253</c:v>
                </c:pt>
                <c:pt idx="4952" formatCode="General">
                  <c:v>-0.19304992056762699</c:v>
                </c:pt>
                <c:pt idx="4953" formatCode="General">
                  <c:v>-0.203188971126714</c:v>
                </c:pt>
                <c:pt idx="4954" formatCode="General">
                  <c:v>-0.21321665694289399</c:v>
                </c:pt>
                <c:pt idx="4955" formatCode="General">
                  <c:v>-0.22312639303519399</c:v>
                </c:pt>
                <c:pt idx="4956" formatCode="General">
                  <c:v>-0.23291179099110401</c:v>
                </c:pt>
                <c:pt idx="4957" formatCode="General">
                  <c:v>-0.24256674853468399</c:v>
                </c:pt>
                <c:pt idx="4958" formatCode="General">
                  <c:v>-0.25208538191617802</c:v>
                </c:pt>
                <c:pt idx="4959" formatCode="General">
                  <c:v>-0.26146205832223202</c:v>
                </c:pt>
                <c:pt idx="4960" formatCode="General">
                  <c:v>-0.27069148122199599</c:v>
                </c:pt>
                <c:pt idx="4961" formatCode="General">
                  <c:v>-0.27976855577012899</c:v>
                </c:pt>
                <c:pt idx="4962" formatCode="General">
                  <c:v>-0.28868840421863101</c:v>
                </c:pt>
                <c:pt idx="4963" formatCode="General">
                  <c:v>-0.29744645626314697</c:v>
                </c:pt>
                <c:pt idx="4964" formatCode="General">
                  <c:v>-0.30603842461016101</c:v>
                </c:pt>
                <c:pt idx="4965" formatCode="General">
                  <c:v>-0.31446026492200602</c:v>
                </c:pt>
                <c:pt idx="4966" formatCode="General">
                  <c:v>-0.32270814231428901</c:v>
                </c:pt>
                <c:pt idx="4967" formatCode="General">
                  <c:v>-0.33077851460451402</c:v>
                </c:pt>
                <c:pt idx="4968" formatCode="General">
                  <c:v>-0.33866815482721102</c:v>
                </c:pt>
                <c:pt idx="4969" formatCode="General">
                  <c:v>-0.34637400623903603</c:v>
                </c:pt>
                <c:pt idx="4970" formatCode="General">
                  <c:v>-0.35389324513349502</c:v>
                </c:pt>
                <c:pt idx="4971" formatCode="General">
                  <c:v>-0.36122331489116799</c:v>
                </c:pt>
                <c:pt idx="4972" formatCode="General">
                  <c:v>-0.36836188847544998</c:v>
                </c:pt>
                <c:pt idx="4973" formatCode="General">
                  <c:v>-0.37530683361828199</c:v>
                </c:pt>
                <c:pt idx="4974" formatCode="General">
                  <c:v>-0.38205623296715902</c:v>
                </c:pt>
                <c:pt idx="4975" formatCode="General">
                  <c:v>-0.38860840254408202</c:v>
                </c:pt>
                <c:pt idx="4976" formatCode="General">
                  <c:v>-0.39496175882419099</c:v>
                </c:pt>
                <c:pt idx="4977" formatCode="General">
                  <c:v>-0.40111500072962702</c:v>
                </c:pt>
                <c:pt idx="4978" formatCode="General">
                  <c:v>-0.40706703505693598</c:v>
                </c:pt>
                <c:pt idx="4979" formatCode="General">
                  <c:v>-0.41281683821703802</c:v>
                </c:pt>
                <c:pt idx="4980" formatCode="General">
                  <c:v>-0.418363672928033</c:v>
                </c:pt>
                <c:pt idx="4981" formatCode="General">
                  <c:v>-0.42370675039352401</c:v>
                </c:pt>
                <c:pt idx="4982" formatCode="General">
                  <c:v>-0.42884535356373998</c:v>
                </c:pt>
                <c:pt idx="4983" formatCode="General">
                  <c:v>-0.43377910497993</c:v>
                </c:pt>
                <c:pt idx="4984" formatCode="General">
                  <c:v>-0.43850761616827599</c:v>
                </c:pt>
                <c:pt idx="4985" formatCode="General">
                  <c:v>-0.443030959707021</c:v>
                </c:pt>
                <c:pt idx="4986" formatCode="General">
                  <c:v>-0.44734912877954902</c:v>
                </c:pt>
                <c:pt idx="4987" formatCode="General">
                  <c:v>-0.45146197364076901</c:v>
                </c:pt>
                <c:pt idx="4988" formatCode="General">
                  <c:v>-0.455369679446194</c:v>
                </c:pt>
                <c:pt idx="4989" formatCode="General">
                  <c:v>-0.45907172586737999</c:v>
                </c:pt>
                <c:pt idx="4990" formatCode="General">
                  <c:v>-0.462567979406588</c:v>
                </c:pt>
                <c:pt idx="4991" formatCode="General">
                  <c:v>-0.46585931451442802</c:v>
                </c:pt>
                <c:pt idx="4992" formatCode="General">
                  <c:v>-0.46894593425458198</c:v>
                </c:pt>
                <c:pt idx="4993" formatCode="General">
                  <c:v>-0.47182776801078002</c:v>
                </c:pt>
                <c:pt idx="4994" formatCode="General">
                  <c:v>-0.47450509121969497</c:v>
                </c:pt>
                <c:pt idx="4995" formatCode="General">
                  <c:v>-0.47697806124914099</c:v>
                </c:pt>
                <c:pt idx="4996" formatCode="General">
                  <c:v>-0.47924719913268099</c:v>
                </c:pt>
                <c:pt idx="4997" formatCode="General">
                  <c:v>-0.48131281810343701</c:v>
                </c:pt>
                <c:pt idx="4998" formatCode="General">
                  <c:v>-0.48317449750696001</c:v>
                </c:pt>
                <c:pt idx="4999" formatCode="General">
                  <c:v>-0.48483271520495602</c:v>
                </c:pt>
                <c:pt idx="5000" formatCode="General">
                  <c:v>-0.486287862165804</c:v>
                </c:pt>
                <c:pt idx="5001" formatCode="General">
                  <c:v>-0.48753958424138399</c:v>
                </c:pt>
                <c:pt idx="5002" formatCode="General">
                  <c:v>-0.48858788132623199</c:v>
                </c:pt>
                <c:pt idx="5003" formatCode="General">
                  <c:v>-0.48943267625251202</c:v>
                </c:pt>
                <c:pt idx="5004" formatCode="General">
                  <c:v>-0.490073832731447</c:v>
                </c:pt>
                <c:pt idx="5005" formatCode="General">
                  <c:v>-0.490511670369919</c:v>
                </c:pt>
                <c:pt idx="5006" formatCode="General">
                  <c:v>-0.49074592748142398</c:v>
                </c:pt>
                <c:pt idx="5007" formatCode="General">
                  <c:v>-0.49077625775293299</c:v>
                </c:pt>
                <c:pt idx="5008" formatCode="General">
                  <c:v>-0.490602854151929</c:v>
                </c:pt>
                <c:pt idx="5009" formatCode="General">
                  <c:v>-0.49022538717307701</c:v>
                </c:pt>
                <c:pt idx="5010" formatCode="General">
                  <c:v>-0.48964342488145701</c:v>
                </c:pt>
                <c:pt idx="5011" formatCode="General">
                  <c:v>-0.48885604013607298</c:v>
                </c:pt>
                <c:pt idx="5012" formatCode="General">
                  <c:v>-0.48786291614232902</c:v>
                </c:pt>
                <c:pt idx="5013" formatCode="General">
                  <c:v>-0.486663918685033</c:v>
                </c:pt>
                <c:pt idx="5014" formatCode="General">
                  <c:v>-0.48525853868680502</c:v>
                </c:pt>
                <c:pt idx="5015" formatCode="General">
                  <c:v>-0.48364689564004598</c:v>
                </c:pt>
                <c:pt idx="5016" formatCode="General">
                  <c:v>-0.48182814843942001</c:v>
                </c:pt>
                <c:pt idx="5017" formatCode="General">
                  <c:v>-0.47980103809529601</c:v>
                </c:pt>
                <c:pt idx="5018" formatCode="General">
                  <c:v>-0.47756560278529803</c:v>
                </c:pt>
                <c:pt idx="5019" formatCode="General">
                  <c:v>-0.47512111298950599</c:v>
                </c:pt>
                <c:pt idx="5020" formatCode="General">
                  <c:v>-0.47246647524491298</c:v>
                </c:pt>
                <c:pt idx="5021" formatCode="General">
                  <c:v>-0.46960146480642401</c:v>
                </c:pt>
                <c:pt idx="5022" formatCode="General">
                  <c:v>-0.46652569635330099</c:v>
                </c:pt>
                <c:pt idx="5023" formatCode="General">
                  <c:v>-0.46323856621112702</c:v>
                </c:pt>
                <c:pt idx="5024" formatCode="General">
                  <c:v>-0.45973980049804303</c:v>
                </c:pt>
                <c:pt idx="5025" formatCode="General">
                  <c:v>-0.45602891042099303</c:v>
                </c:pt>
                <c:pt idx="5026" formatCode="General">
                  <c:v>-0.45210467425936701</c:v>
                </c:pt>
                <c:pt idx="5027" formatCode="General">
                  <c:v>-0.447966794412059</c:v>
                </c:pt>
                <c:pt idx="5028" formatCode="General">
                  <c:v>-0.44361497660669802</c:v>
                </c:pt>
                <c:pt idx="5029" formatCode="General">
                  <c:v>-0.43904884381095999</c:v>
                </c:pt>
                <c:pt idx="5030" formatCode="General">
                  <c:v>-0.43426846093004101</c:v>
                </c:pt>
                <c:pt idx="5031" formatCode="General">
                  <c:v>-0.429273316067947</c:v>
                </c:pt>
                <c:pt idx="5032" formatCode="General">
                  <c:v>-0.42406332474081498</c:v>
                </c:pt>
                <c:pt idx="5033" formatCode="General">
                  <c:v>-0.41863841267689</c:v>
                </c:pt>
                <c:pt idx="5034" formatCode="General">
                  <c:v>-0.41299849191619797</c:v>
                </c:pt>
                <c:pt idx="5035" formatCode="General">
                  <c:v>-0.40714404662329601</c:v>
                </c:pt>
                <c:pt idx="5036" formatCode="General">
                  <c:v>-0.40107560439223799</c:v>
                </c:pt>
                <c:pt idx="5037" formatCode="General">
                  <c:v>-0.39479366965587798</c:v>
                </c:pt>
                <c:pt idx="5038" formatCode="General">
                  <c:v>-0.388298763001033</c:v>
                </c:pt>
                <c:pt idx="5039" formatCode="General">
                  <c:v>-0.38159197669988398</c:v>
                </c:pt>
                <c:pt idx="5040" formatCode="General">
                  <c:v>-0.37467439233164201</c:v>
                </c:pt>
                <c:pt idx="5041" formatCode="General">
                  <c:v>-0.36754655339821202</c:v>
                </c:pt>
                <c:pt idx="5042" formatCode="General">
                  <c:v>-0.36021007121237603</c:v>
                </c:pt>
                <c:pt idx="5043" formatCode="General">
                  <c:v>-0.35266662497075402</c:v>
                </c:pt>
                <c:pt idx="5044" formatCode="General">
                  <c:v>-0.34491732640247502</c:v>
                </c:pt>
                <c:pt idx="5045" formatCode="General">
                  <c:v>-0.33696428880988</c:v>
                </c:pt>
                <c:pt idx="5046" formatCode="General">
                  <c:v>-0.32880914823005403</c:v>
                </c:pt>
                <c:pt idx="5047" formatCode="General">
                  <c:v>-0.32045401334778401</c:v>
                </c:pt>
                <c:pt idx="5048" formatCode="General">
                  <c:v>-0.31190158236493298</c:v>
                </c:pt>
                <c:pt idx="5049" formatCode="General">
                  <c:v>-0.303154495425142</c:v>
                </c:pt>
                <c:pt idx="5050" formatCode="General">
                  <c:v>-0.29421530946612201</c:v>
                </c:pt>
                <c:pt idx="5051" formatCode="General">
                  <c:v>-0.28508704285588898</c:v>
                </c:pt>
                <c:pt idx="5052" formatCode="General">
                  <c:v>-0.27577321445047798</c:v>
                </c:pt>
                <c:pt idx="5053" formatCode="General">
                  <c:v>-0.26627718097028102</c:v>
                </c:pt>
                <c:pt idx="5054" formatCode="General">
                  <c:v>-0.25660210217025697</c:v>
                </c:pt>
                <c:pt idx="5055" formatCode="General">
                  <c:v>-0.24675154099288199</c:v>
                </c:pt>
                <c:pt idx="5056" formatCode="General">
                  <c:v>-0.23673005513540399</c:v>
                </c:pt>
                <c:pt idx="5057" formatCode="General">
                  <c:v>-0.22654202543308699</c:v>
                </c:pt>
                <c:pt idx="5058" formatCode="General">
                  <c:v>-0.21619151977533199</c:v>
                </c:pt>
                <c:pt idx="5059" formatCode="General">
                  <c:v>-0.20568289179917701</c:v>
                </c:pt>
                <c:pt idx="5060" formatCode="General">
                  <c:v>-0.19502134165936999</c:v>
                </c:pt>
                <c:pt idx="5061" formatCode="General">
                  <c:v>-0.18421181597730699</c:v>
                </c:pt>
                <c:pt idx="5062" formatCode="General">
                  <c:v>-0.17325940563023601</c:v>
                </c:pt>
                <c:pt idx="5063" formatCode="General">
                  <c:v>-0.162169394033018</c:v>
                </c:pt>
                <c:pt idx="5064" formatCode="General">
                  <c:v>-0.150947268186536</c:v>
                </c:pt>
                <c:pt idx="5065" formatCode="General">
                  <c:v>-0.13959919561189499</c:v>
                </c:pt>
                <c:pt idx="5066" formatCode="General">
                  <c:v>-0.128130966563341</c:v>
                </c:pt>
                <c:pt idx="5067" formatCode="General">
                  <c:v>-0.116548934656797</c:v>
                </c:pt>
                <c:pt idx="5068" formatCode="General">
                  <c:v>-0.104859550193404</c:v>
                </c:pt>
                <c:pt idx="5069" formatCode="General">
                  <c:v>-9.3069267649550105E-2</c:v>
                </c:pt>
                <c:pt idx="5070" formatCode="General">
                  <c:v>-8.1185022314853E-2</c:v>
                </c:pt>
                <c:pt idx="5071" formatCode="General">
                  <c:v>-6.9213205873261796E-2</c:v>
                </c:pt>
                <c:pt idx="5072" formatCode="General">
                  <c:v>-5.7161177517571903E-2</c:v>
                </c:pt>
                <c:pt idx="5073" formatCode="General">
                  <c:v>-4.5036274216719803E-2</c:v>
                </c:pt>
                <c:pt idx="5074" formatCode="General">
                  <c:v>-3.2845642209202601E-2</c:v>
                </c:pt>
                <c:pt idx="5075" formatCode="General">
                  <c:v>-2.0596764212001399E-2</c:v>
                </c:pt>
                <c:pt idx="5076" formatCode="General">
                  <c:v>-8.2969862322185908E-3</c:v>
                </c:pt>
                <c:pt idx="5077" formatCode="General">
                  <c:v>4.0454781587593398E-3</c:v>
                </c:pt>
                <c:pt idx="5078" formatCode="General">
                  <c:v>1.6422633588077301E-2</c:v>
                </c:pt>
                <c:pt idx="5079" formatCode="General">
                  <c:v>2.8826865012884801E-2</c:v>
                </c:pt>
                <c:pt idx="5080" formatCode="General">
                  <c:v>4.1250371537680998E-2</c:v>
                </c:pt>
                <c:pt idx="5081" formatCode="General">
                  <c:v>5.3685124584245403E-2</c:v>
                </c:pt>
                <c:pt idx="5082" formatCode="General">
                  <c:v>6.6122875481993804E-2</c:v>
                </c:pt>
                <c:pt idx="5083" formatCode="General">
                  <c:v>7.8555189446521304E-2</c:v>
                </c:pt>
                <c:pt idx="5084" formatCode="General">
                  <c:v>9.0973468449306705E-2</c:v>
                </c:pt>
                <c:pt idx="5085" formatCode="General">
                  <c:v>0.103369057008452</c:v>
                </c:pt>
                <c:pt idx="5086" formatCode="General">
                  <c:v>0.11573382520728</c:v>
                </c:pt>
                <c:pt idx="5087" formatCode="General">
                  <c:v>0.12805964513073501</c:v>
                </c:pt>
                <c:pt idx="5088" formatCode="General">
                  <c:v>0.140337820733933</c:v>
                </c:pt>
                <c:pt idx="5089" formatCode="General">
                  <c:v>0.15256012849098</c:v>
                </c:pt>
                <c:pt idx="5090" formatCode="General">
                  <c:v>0.16471784326396599</c:v>
                </c:pt>
                <c:pt idx="5091" formatCode="General">
                  <c:v>0.17680219197765701</c:v>
                </c:pt>
                <c:pt idx="5092" formatCode="General">
                  <c:v>0.188804478337012</c:v>
                </c:pt>
                <c:pt idx="5093" formatCode="General">
                  <c:v>0.20071615212726601</c:v>
                </c:pt>
                <c:pt idx="5094" formatCode="General">
                  <c:v>0.212529359546512</c:v>
                </c:pt>
                <c:pt idx="5095" formatCode="General">
                  <c:v>0.22423581606979401</c:v>
                </c:pt>
                <c:pt idx="5096" formatCode="General">
                  <c:v>0.235826704945239</c:v>
                </c:pt>
                <c:pt idx="5097" formatCode="General">
                  <c:v>0.247293334222981</c:v>
                </c:pt>
                <c:pt idx="5098" formatCode="General">
                  <c:v>0.25862774736357602</c:v>
                </c:pt>
                <c:pt idx="5099" formatCode="General">
                  <c:v>0.26982171143391198</c:v>
                </c:pt>
                <c:pt idx="5100" formatCode="General">
                  <c:v>0.28086686158739299</c:v>
                </c:pt>
                <c:pt idx="5101" formatCode="General">
                  <c:v>0.29175530055744597</c:v>
                </c:pt>
                <c:pt idx="5102" formatCode="General">
                  <c:v>0.30247909533600198</c:v>
                </c:pt>
                <c:pt idx="5103" formatCode="General">
                  <c:v>0.31303039887922002</c:v>
                </c:pt>
                <c:pt idx="5104" formatCode="General">
                  <c:v>0.32340152890190299</c:v>
                </c:pt>
                <c:pt idx="5105" formatCode="General">
                  <c:v>0.33358492168944098</c:v>
                </c:pt>
                <c:pt idx="5106" formatCode="General">
                  <c:v>0.34357313117367899</c:v>
                </c:pt>
                <c:pt idx="5107" formatCode="General">
                  <c:v>0.35335888579164298</c:v>
                </c:pt>
                <c:pt idx="5108" formatCode="General">
                  <c:v>0.36293504653717301</c:v>
                </c:pt>
                <c:pt idx="5109" formatCode="General">
                  <c:v>0.37229471296231698</c:v>
                </c:pt>
                <c:pt idx="5110" formatCode="General">
                  <c:v>0.38143117101066798</c:v>
                </c:pt>
                <c:pt idx="5111" formatCode="General">
                  <c:v>0.39033783333789801</c:v>
                </c:pt>
                <c:pt idx="5112" formatCode="General">
                  <c:v>0.39900839351129602</c:v>
                </c:pt>
                <c:pt idx="5113" formatCode="General">
                  <c:v>0.40743672566407002</c:v>
                </c:pt>
                <c:pt idx="5114" formatCode="General">
                  <c:v>0.415616914986006</c:v>
                </c:pt>
                <c:pt idx="5115" formatCode="General">
                  <c:v>0.42354325973553902</c:v>
                </c:pt>
                <c:pt idx="5116" formatCode="General">
                  <c:v>0.431210312820345</c:v>
                </c:pt>
                <c:pt idx="5117" formatCode="General">
                  <c:v>0.43861287743746802</c:v>
                </c:pt>
                <c:pt idx="5118" formatCode="General">
                  <c:v>0.445745989731193</c:v>
                </c:pt>
                <c:pt idx="5119" formatCode="General">
                  <c:v>0.45260496259173999</c:v>
                </c:pt>
                <c:pt idx="5120" formatCode="General">
                  <c:v>0.45918536726343001</c:v>
                </c:pt>
                <c:pt idx="5121" formatCode="General">
                  <c:v>0.46548302008543802</c:v>
                </c:pt>
                <c:pt idx="5122" formatCode="General">
                  <c:v>0.47149403772502801</c:v>
                </c:pt>
                <c:pt idx="5123" formatCode="General">
                  <c:v>0.47721488143144603</c:v>
                </c:pt>
                <c:pt idx="5124" formatCode="General">
                  <c:v>0.48264223755527502</c:v>
                </c:pt>
                <c:pt idx="5125" formatCode="General">
                  <c:v>0.48777311040023102</c:v>
                </c:pt>
                <c:pt idx="5126" formatCode="General">
                  <c:v>0.492604809254299</c:v>
                </c:pt>
                <c:pt idx="5127" formatCode="General">
                  <c:v>0.49713495611645803</c:v>
                </c:pt>
                <c:pt idx="5128" formatCode="General">
                  <c:v>0.50136148513752099</c:v>
                </c:pt>
                <c:pt idx="5129" formatCode="General">
                  <c:v>0.50528264615387897</c:v>
                </c:pt>
                <c:pt idx="5130" formatCode="General">
                  <c:v>0.508897003634599</c:v>
                </c:pt>
                <c:pt idx="5131" formatCode="General">
                  <c:v>0.51220350038700202</c:v>
                </c:pt>
                <c:pt idx="5132" formatCode="General">
                  <c:v>0.51520136251180004</c:v>
                </c:pt>
                <c:pt idx="5133" formatCode="General">
                  <c:v>0.51789014463409899</c:v>
                </c:pt>
                <c:pt idx="5134" formatCode="General">
                  <c:v>0.52026975586366697</c:v>
                </c:pt>
                <c:pt idx="5135" formatCode="General">
                  <c:v>0.52234037553244195</c:v>
                </c:pt>
                <c:pt idx="5136" formatCode="General">
                  <c:v>0.52410258265940302</c:v>
                </c:pt>
                <c:pt idx="5137" formatCode="General">
                  <c:v>0.52555732672018696</c:v>
                </c:pt>
                <c:pt idx="5138" formatCode="General">
                  <c:v>0.52670583061572296</c:v>
                </c:pt>
                <c:pt idx="5139" formatCode="General">
                  <c:v>0.52754965668314502</c:v>
                </c:pt>
                <c:pt idx="5140" formatCode="General">
                  <c:v>0.52809072792247302</c:v>
                </c:pt>
                <c:pt idx="5141" formatCode="General">
                  <c:v>0.52833123414953398</c:v>
                </c:pt>
                <c:pt idx="5142" formatCode="General">
                  <c:v>0.52827369914811895</c:v>
                </c:pt>
                <c:pt idx="5143" formatCode="General">
                  <c:v>0.52792099957418503</c:v>
                </c:pt>
                <c:pt idx="5144" formatCode="General">
                  <c:v>0.52727627250118103</c:v>
                </c:pt>
                <c:pt idx="5145" formatCode="General">
                  <c:v>0.52634298647322897</c:v>
                </c:pt>
                <c:pt idx="5146" formatCode="General">
                  <c:v>0.52512501120724597</c:v>
                </c:pt>
                <c:pt idx="5147" formatCode="General">
                  <c:v>0.52362641662438203</c:v>
                </c:pt>
                <c:pt idx="5148" formatCode="General">
                  <c:v>0.52185157406012095</c:v>
                </c:pt>
                <c:pt idx="5149" formatCode="General">
                  <c:v>0.51980512946263202</c:v>
                </c:pt>
                <c:pt idx="5150" formatCode="General">
                  <c:v>0.51749196511300699</c:v>
                </c:pt>
                <c:pt idx="5151" formatCode="General">
                  <c:v>0.51491731707430699</c:v>
                </c:pt>
                <c:pt idx="5152" formatCode="General">
                  <c:v>0.51208657716520201</c:v>
                </c:pt>
                <c:pt idx="5153" formatCode="General">
                  <c:v>0.50900535666941904</c:v>
                </c:pt>
                <c:pt idx="5154" formatCode="General">
                  <c:v>0.505679619703433</c:v>
                </c:pt>
                <c:pt idx="5155" formatCode="General">
                  <c:v>0.50211548632980296</c:v>
                </c:pt>
                <c:pt idx="5156" formatCode="General">
                  <c:v>0.49831923162109398</c:v>
                </c:pt>
                <c:pt idx="5157" formatCode="General">
                  <c:v>0.49429736506397598</c:v>
                </c:pt>
                <c:pt idx="5158" formatCode="General">
                  <c:v>0.49005654777840002</c:v>
                </c:pt>
                <c:pt idx="5159" formatCode="General">
                  <c:v>0.48560360572086703</c:v>
                </c:pt>
                <c:pt idx="5160" formatCode="General">
                  <c:v>0.480945503996699</c:v>
                </c:pt>
                <c:pt idx="5161" formatCode="General">
                  <c:v>0.476089372850864</c:v>
                </c:pt>
                <c:pt idx="5162" formatCode="General">
                  <c:v>0.471042494055737</c:v>
                </c:pt>
                <c:pt idx="5163" formatCode="General">
                  <c:v>0.46581220796831901</c:v>
                </c:pt>
                <c:pt idx="5164" formatCode="General">
                  <c:v>0.46040592481530801</c:v>
                </c:pt>
                <c:pt idx="5165" formatCode="General">
                  <c:v>0.45483114358537902</c:v>
                </c:pt>
                <c:pt idx="5166" formatCode="General">
                  <c:v>0.44909541562041</c:v>
                </c:pt>
                <c:pt idx="5167" formatCode="General">
                  <c:v>0.44320633260349901</c:v>
                </c:pt>
                <c:pt idx="5168" formatCode="General">
                  <c:v>0.43717150814717798</c:v>
                </c:pt>
                <c:pt idx="5169" formatCode="General">
                  <c:v>0.430998558185965</c:v>
                </c:pt>
                <c:pt idx="5170" formatCode="General">
                  <c:v>0.42469508794166599</c:v>
                </c:pt>
                <c:pt idx="5171" formatCode="General">
                  <c:v>0.41826867887156599</c:v>
                </c:pt>
                <c:pt idx="5172" formatCode="General">
                  <c:v>0.41172685987838198</c:v>
                </c:pt>
                <c:pt idx="5173" formatCode="General">
                  <c:v>0.40507710389968798</c:v>
                </c:pt>
                <c:pt idx="5174" formatCode="General">
                  <c:v>0.39832681041059698</c:v>
                </c:pt>
                <c:pt idx="5175" formatCode="General">
                  <c:v>0.39148328423964501</c:v>
                </c:pt>
                <c:pt idx="5176" formatCode="General">
                  <c:v>0.38455372385797698</c:v>
                </c:pt>
                <c:pt idx="5177" formatCode="General">
                  <c:v>0.37754519748629101</c:v>
                </c:pt>
                <c:pt idx="5178" formatCode="General">
                  <c:v>0.37046464263964102</c:v>
                </c:pt>
                <c:pt idx="5179" formatCode="General">
                  <c:v>0.36331884743924098</c:v>
                </c:pt>
                <c:pt idx="5180" formatCode="General">
                  <c:v>0.35611442755891798</c:v>
                </c:pt>
                <c:pt idx="5181" formatCode="General">
                  <c:v>0.34885782200554799</c:v>
                </c:pt>
                <c:pt idx="5182" formatCode="General">
                  <c:v>0.34155527661294099</c:v>
                </c:pt>
                <c:pt idx="5183" formatCode="General">
                  <c:v>0.33421282937500602</c:v>
                </c:pt>
                <c:pt idx="5184" formatCode="General">
                  <c:v>0.32683630905990702</c:v>
                </c:pt>
                <c:pt idx="5185" formatCode="General">
                  <c:v>0.319431315425309</c:v>
                </c:pt>
                <c:pt idx="5186" formatCode="General">
                  <c:v>0.31200321119840901</c:v>
                </c:pt>
                <c:pt idx="5187" formatCode="General">
                  <c:v>0.30455711706994598</c:v>
                </c:pt>
                <c:pt idx="5188" formatCode="General">
                  <c:v>0.297097893477554</c:v>
                </c:pt>
                <c:pt idx="5189" formatCode="General">
                  <c:v>0.289630144697341</c:v>
                </c:pt>
                <c:pt idx="5190" formatCode="General">
                  <c:v>0.28215820540174003</c:v>
                </c:pt>
                <c:pt idx="5191" formatCode="General">
                  <c:v>0.274686133228283</c:v>
                </c:pt>
                <c:pt idx="5192" formatCode="General">
                  <c:v>0.26721771486314699</c:v>
                </c:pt>
                <c:pt idx="5193" formatCode="General">
                  <c:v>0.25975645238956602</c:v>
                </c:pt>
                <c:pt idx="5194" formatCode="General">
                  <c:v>0.25230556051234099</c:v>
                </c:pt>
                <c:pt idx="5195" formatCode="General">
                  <c:v>0.24486796102621999</c:v>
                </c:pt>
                <c:pt idx="5196" formatCode="General">
                  <c:v>0.237446284888187</c:v>
                </c:pt>
                <c:pt idx="5197" formatCode="General">
                  <c:v>0.23004288010170901</c:v>
                </c:pt>
                <c:pt idx="5198" formatCode="General">
                  <c:v>0.22265979387884899</c:v>
                </c:pt>
                <c:pt idx="5199" formatCode="General">
                  <c:v>0.215298828255791</c:v>
                </c:pt>
                <c:pt idx="5200" formatCode="General">
                  <c:v>0.20796147436589199</c:v>
                </c:pt>
                <c:pt idx="5201" formatCode="General">
                  <c:v>0.200648879668999</c:v>
                </c:pt>
                <c:pt idx="5202" formatCode="General">
                  <c:v>0.193361996982163</c:v>
                </c:pt>
                <c:pt idx="5203" formatCode="General">
                  <c:v>0.18610153025339801</c:v>
                </c:pt>
                <c:pt idx="5204" formatCode="General">
                  <c:v>0.17886781722803799</c:v>
                </c:pt>
                <c:pt idx="5205" formatCode="General">
                  <c:v>0.17166098737542099</c:v>
                </c:pt>
                <c:pt idx="5206" formatCode="General">
                  <c:v>0.164480971835821</c:v>
                </c:pt>
                <c:pt idx="5207" formatCode="General">
                  <c:v>0.157327386659705</c:v>
                </c:pt>
                <c:pt idx="5208" formatCode="General">
                  <c:v>0.15019963134994699</c:v>
                </c:pt>
                <c:pt idx="5209" formatCode="General">
                  <c:v>0.14309689685183</c:v>
                </c:pt>
                <c:pt idx="5210" formatCode="General">
                  <c:v>0.13601815778848</c:v>
                </c:pt>
                <c:pt idx="5211" formatCode="General">
                  <c:v>0.128962168863621</c:v>
                </c:pt>
                <c:pt idx="5212" formatCode="General">
                  <c:v>0.121927513513713</c:v>
                </c:pt>
                <c:pt idx="5213" formatCode="General">
                  <c:v>0.114912600713357</c:v>
                </c:pt>
                <c:pt idx="5214" formatCode="General">
                  <c:v>0.107915661204524</c:v>
                </c:pt>
                <c:pt idx="5215" formatCode="General">
                  <c:v>0.100934841698347</c:v>
                </c:pt>
                <c:pt idx="5216" formatCode="General">
                  <c:v>9.39680930710797E-2</c:v>
                </c:pt>
                <c:pt idx="5217" formatCode="General">
                  <c:v>8.7013257331911301E-2</c:v>
                </c:pt>
                <c:pt idx="5218" formatCode="General">
                  <c:v>8.00681115375321E-2</c:v>
                </c:pt>
                <c:pt idx="5219" formatCode="General">
                  <c:v>7.3130254989499405E-2</c:v>
                </c:pt>
                <c:pt idx="5220" formatCode="General">
                  <c:v>6.6197326638260903E-2</c:v>
                </c:pt>
                <c:pt idx="5221" formatCode="General">
                  <c:v>5.9266661488215501E-2</c:v>
                </c:pt>
                <c:pt idx="5222" formatCode="General">
                  <c:v>5.2335901745194501E-2</c:v>
                </c:pt>
                <c:pt idx="5223" formatCode="General">
                  <c:v>4.5402807391175297E-2</c:v>
                </c:pt>
                <c:pt idx="5224" formatCode="General">
                  <c:v>3.8464381135848102E-2</c:v>
                </c:pt>
                <c:pt idx="5225" formatCode="General">
                  <c:v>3.1517978542700997E-2</c:v>
                </c:pt>
                <c:pt idx="5226" formatCode="General">
                  <c:v>2.4561389078038599E-2</c:v>
                </c:pt>
                <c:pt idx="5227" formatCode="General">
                  <c:v>1.7591770963937301E-2</c:v>
                </c:pt>
                <c:pt idx="5228" formatCode="General">
                  <c:v>1.0606647564148201E-2</c:v>
                </c:pt>
                <c:pt idx="5229" formatCode="General">
                  <c:v>3.6034993246326801E-3</c:v>
                </c:pt>
                <c:pt idx="5230" formatCode="General">
                  <c:v>-3.4202698118665198E-3</c:v>
                </c:pt>
                <c:pt idx="5231" formatCode="General">
                  <c:v>-1.04667390386553E-2</c:v>
                </c:pt>
                <c:pt idx="5232" formatCode="General">
                  <c:v>-1.7537950473085699E-2</c:v>
                </c:pt>
                <c:pt idx="5233" formatCode="General">
                  <c:v>-2.4635477208968599E-2</c:v>
                </c:pt>
                <c:pt idx="5234" formatCode="General">
                  <c:v>-3.1761461659535702E-2</c:v>
                </c:pt>
                <c:pt idx="5235" formatCode="General">
                  <c:v>-3.8917649891293198E-2</c:v>
                </c:pt>
                <c:pt idx="5236" formatCode="General">
                  <c:v>-4.6105829030776001E-2</c:v>
                </c:pt>
                <c:pt idx="5237" formatCode="General">
                  <c:v>-5.3327827843180201E-2</c:v>
                </c:pt>
                <c:pt idx="5238" formatCode="General">
                  <c:v>-6.0584395034530197E-2</c:v>
                </c:pt>
                <c:pt idx="5239" formatCode="General">
                  <c:v>-6.7876332446017498E-2</c:v>
                </c:pt>
                <c:pt idx="5240" formatCode="General">
                  <c:v>-7.5205172292687195E-2</c:v>
                </c:pt>
                <c:pt idx="5241" formatCode="General">
                  <c:v>-8.2572047397015597E-2</c:v>
                </c:pt>
                <c:pt idx="5242" formatCode="General">
                  <c:v>-8.9977032172265603E-2</c:v>
                </c:pt>
                <c:pt idx="5243" formatCode="General">
                  <c:v>-9.74202928574779E-2</c:v>
                </c:pt>
                <c:pt idx="5244" formatCode="General">
                  <c:v>-0.10490222652062101</c:v>
                </c:pt>
                <c:pt idx="5245" formatCode="General">
                  <c:v>-0.11242285333928401</c:v>
                </c:pt>
                <c:pt idx="5246" formatCode="General">
                  <c:v>-0.119981330077057</c:v>
                </c:pt>
                <c:pt idx="5247" formatCode="General">
                  <c:v>-0.12757760303680801</c:v>
                </c:pt>
                <c:pt idx="5248" formatCode="General">
                  <c:v>-0.135211399092033</c:v>
                </c:pt>
                <c:pt idx="5249" formatCode="General">
                  <c:v>-0.14288103087380299</c:v>
                </c:pt>
                <c:pt idx="5250" formatCode="General">
                  <c:v>-0.15058503952473201</c:v>
                </c:pt>
                <c:pt idx="5251" formatCode="General">
                  <c:v>-0.15832188108851</c:v>
                </c:pt>
                <c:pt idx="5252" formatCode="General">
                  <c:v>-0.166089978685908</c:v>
                </c:pt>
                <c:pt idx="5253" formatCode="General">
                  <c:v>-0.17388822098778201</c:v>
                </c:pt>
                <c:pt idx="5254" formatCode="General">
                  <c:v>-0.18171432916920799</c:v>
                </c:pt>
                <c:pt idx="5255" formatCode="General">
                  <c:v>-0.18956534007593401</c:v>
                </c:pt>
                <c:pt idx="5256" formatCode="General">
                  <c:v>-0.19743885146094001</c:v>
                </c:pt>
                <c:pt idx="5257" formatCode="General">
                  <c:v>-0.20533209025566601</c:v>
                </c:pt>
                <c:pt idx="5258" formatCode="General">
                  <c:v>-0.21324231201702801</c:v>
                </c:pt>
                <c:pt idx="5259" formatCode="General">
                  <c:v>-0.221165837770501</c:v>
                </c:pt>
                <c:pt idx="5260" formatCode="General">
                  <c:v>-0.22909912943861199</c:v>
                </c:pt>
                <c:pt idx="5261" formatCode="General">
                  <c:v>-0.23703893709656801</c:v>
                </c:pt>
                <c:pt idx="5262" formatCode="General">
                  <c:v>-0.244981232484516</c:v>
                </c:pt>
                <c:pt idx="5263" formatCode="General">
                  <c:v>-0.252922278380319</c:v>
                </c:pt>
                <c:pt idx="5264" formatCode="General">
                  <c:v>-0.26085816258646599</c:v>
                </c:pt>
                <c:pt idx="5265" formatCode="General">
                  <c:v>-0.26878422557006698</c:v>
                </c:pt>
                <c:pt idx="5266" formatCode="General">
                  <c:v>-0.27669567497154501</c:v>
                </c:pt>
                <c:pt idx="5267" formatCode="General">
                  <c:v>-0.28458822981276</c:v>
                </c:pt>
                <c:pt idx="5268" formatCode="General">
                  <c:v>-0.29245710972995698</c:v>
                </c:pt>
                <c:pt idx="5269" formatCode="General">
                  <c:v>-0.30029746395735901</c:v>
                </c:pt>
                <c:pt idx="5270" formatCode="General">
                  <c:v>-0.30810395684711001</c:v>
                </c:pt>
                <c:pt idx="5271" formatCode="General">
                  <c:v>-0.31587131696014598</c:v>
                </c:pt>
                <c:pt idx="5272" formatCode="General">
                  <c:v>-0.323594448033589</c:v>
                </c:pt>
                <c:pt idx="5273" formatCode="General">
                  <c:v>-0.33126790429083303</c:v>
                </c:pt>
                <c:pt idx="5274" formatCode="General">
                  <c:v>-0.33888642811153102</c:v>
                </c:pt>
                <c:pt idx="5275" formatCode="General">
                  <c:v>-0.34644450384076603</c:v>
                </c:pt>
                <c:pt idx="5276" formatCode="General">
                  <c:v>-0.35393687688277498</c:v>
                </c:pt>
                <c:pt idx="5277" formatCode="General">
                  <c:v>-0.36135806175177299</c:v>
                </c:pt>
                <c:pt idx="5278" formatCode="General">
                  <c:v>-0.368702284771741</c:v>
                </c:pt>
                <c:pt idx="5279" formatCode="General">
                  <c:v>-0.37596357534407698</c:v>
                </c:pt>
                <c:pt idx="5280" formatCode="General">
                  <c:v>-0.38313634240370298</c:v>
                </c:pt>
                <c:pt idx="5281" formatCode="General">
                  <c:v>-0.39021491171130002</c:v>
                </c:pt>
                <c:pt idx="5282" formatCode="General">
                  <c:v>-0.39719345549167301</c:v>
                </c:pt>
                <c:pt idx="5283" formatCode="General">
                  <c:v>-0.40406604060880003</c:v>
                </c:pt>
                <c:pt idx="5284" formatCode="General">
                  <c:v>-0.41082668841671199</c:v>
                </c:pt>
                <c:pt idx="5285" formatCode="General">
                  <c:v>-0.41746992472313699</c:v>
                </c:pt>
                <c:pt idx="5286" formatCode="General">
                  <c:v>-0.423989780333903</c:v>
                </c:pt>
                <c:pt idx="5287" formatCode="General">
                  <c:v>-0.430380808323446</c:v>
                </c:pt>
                <c:pt idx="5288" formatCode="General">
                  <c:v>-0.4366376138459</c:v>
                </c:pt>
                <c:pt idx="5289" formatCode="General">
                  <c:v>-0.44275427945370599</c:v>
                </c:pt>
                <c:pt idx="5290" formatCode="General">
                  <c:v>-0.44872546091031401</c:v>
                </c:pt>
                <c:pt idx="5291" formatCode="General">
                  <c:v>-0.45454590027793801</c:v>
                </c:pt>
                <c:pt idx="5292" formatCode="General">
                  <c:v>-0.46020980891533197</c:v>
                </c:pt>
                <c:pt idx="5293" formatCode="General">
                  <c:v>-0.46571145150411902</c:v>
                </c:pt>
                <c:pt idx="5294" formatCode="General">
                  <c:v>-0.47104579986589201</c:v>
                </c:pt>
                <c:pt idx="5295" formatCode="General">
                  <c:v>-0.476207981897526</c:v>
                </c:pt>
                <c:pt idx="5296" formatCode="General">
                  <c:v>-0.48119271580555401</c:v>
                </c:pt>
                <c:pt idx="5297" formatCode="General">
                  <c:v>-0.48599531599093798</c:v>
                </c:pt>
                <c:pt idx="5298" formatCode="General">
                  <c:v>-0.490610717756435</c:v>
                </c:pt>
                <c:pt idx="5299" formatCode="General">
                  <c:v>-0.49503395237671199</c:v>
                </c:pt>
                <c:pt idx="5300" formatCode="General">
                  <c:v>-0.49926076069179798</c:v>
                </c:pt>
                <c:pt idx="5301" formatCode="General">
                  <c:v>-0.50328649783606905</c:v>
                </c:pt>
                <c:pt idx="5302" formatCode="General">
                  <c:v>-0.50710659386843004</c:v>
                </c:pt>
                <c:pt idx="5303" formatCode="General">
                  <c:v>-0.51071661352284903</c:v>
                </c:pt>
                <c:pt idx="5304" formatCode="General">
                  <c:v>-0.51411227358106704</c:v>
                </c:pt>
                <c:pt idx="5305" formatCode="General">
                  <c:v>-0.51728943949489203</c:v>
                </c:pt>
                <c:pt idx="5306" formatCode="General">
                  <c:v>-0.52024413722337604</c:v>
                </c:pt>
                <c:pt idx="5307" formatCode="General">
                  <c:v>-0.52297254452908104</c:v>
                </c:pt>
                <c:pt idx="5308" formatCode="General">
                  <c:v>-0.52547099790223095</c:v>
                </c:pt>
                <c:pt idx="5309" formatCode="General">
                  <c:v>-0.52773597952680495</c:v>
                </c:pt>
                <c:pt idx="5310" formatCode="General">
                  <c:v>-0.52976412058907796</c:v>
                </c:pt>
                <c:pt idx="5311" formatCode="General">
                  <c:v>-0.53155218543377403</c:v>
                </c:pt>
                <c:pt idx="5312" formatCode="General">
                  <c:v>-0.53309707291830999</c:v>
                </c:pt>
                <c:pt idx="5313" formatCode="General">
                  <c:v>-0.53439579948019</c:v>
                </c:pt>
                <c:pt idx="5314" formatCode="General">
                  <c:v>-0.53544550024073301</c:v>
                </c:pt>
                <c:pt idx="5315" formatCode="General">
                  <c:v>-0.53624341259982899</c:v>
                </c:pt>
                <c:pt idx="5316" formatCode="General">
                  <c:v>-0.53678687855657403</c:v>
                </c:pt>
                <c:pt idx="5317" formatCode="General">
                  <c:v>-0.53707338995922604</c:v>
                </c:pt>
                <c:pt idx="5318" formatCode="General">
                  <c:v>-0.53710114483559002</c:v>
                </c:pt>
                <c:pt idx="5319" formatCode="General">
                  <c:v>-0.536868461101765</c:v>
                </c:pt>
                <c:pt idx="5320" formatCode="General">
                  <c:v>-0.53637318128172295</c:v>
                </c:pt>
                <c:pt idx="5321" formatCode="General">
                  <c:v>-0.53561371518787904</c:v>
                </c:pt>
                <c:pt idx="5322" formatCode="General">
                  <c:v>-0.53458860018598697</c:v>
                </c:pt>
                <c:pt idx="5323" formatCode="General">
                  <c:v>-0.53329639276027796</c:v>
                </c:pt>
                <c:pt idx="5324" formatCode="General">
                  <c:v>-0.53173567698837199</c:v>
                </c:pt>
                <c:pt idx="5325" formatCode="General">
                  <c:v>-0.529905144652141</c:v>
                </c:pt>
                <c:pt idx="5326" formatCode="General">
                  <c:v>-0.52780465904859997</c:v>
                </c:pt>
                <c:pt idx="5327" formatCode="General">
                  <c:v>-0.52543364644388102</c:v>
                </c:pt>
                <c:pt idx="5328" formatCode="General">
                  <c:v>-0.52279148012237597</c:v>
                </c:pt>
                <c:pt idx="5329" formatCode="General">
                  <c:v>-0.519878096455615</c:v>
                </c:pt>
                <c:pt idx="5330" formatCode="General">
                  <c:v>-0.51669344250925497</c:v>
                </c:pt>
                <c:pt idx="5331" formatCode="General">
                  <c:v>-0.51323746196793996</c:v>
                </c:pt>
                <c:pt idx="5332" formatCode="General">
                  <c:v>-0.50951075218042297</c:v>
                </c:pt>
                <c:pt idx="5333" formatCode="General">
                  <c:v>-0.50551418725877795</c:v>
                </c:pt>
                <c:pt idx="5334" formatCode="General">
                  <c:v>-0.50124829964475004</c:v>
                </c:pt>
                <c:pt idx="5335" formatCode="General">
                  <c:v>-0.49671406257094203</c:v>
                </c:pt>
                <c:pt idx="5336" formatCode="General">
                  <c:v>-0.49191268773758201</c:v>
                </c:pt>
                <c:pt idx="5337" formatCode="General">
                  <c:v>-0.486845629338863</c:v>
                </c:pt>
                <c:pt idx="5338" formatCode="General">
                  <c:v>-0.48151451669481199</c:v>
                </c:pt>
                <c:pt idx="5339" formatCode="General">
                  <c:v>-0.47592118629075503</c:v>
                </c:pt>
                <c:pt idx="5340" formatCode="General">
                  <c:v>-0.470067723652144</c:v>
                </c:pt>
                <c:pt idx="5341" formatCode="General">
                  <c:v>-0.46395639602926297</c:v>
                </c:pt>
                <c:pt idx="5342" formatCode="General">
                  <c:v>-0.45758974249310702</c:v>
                </c:pt>
                <c:pt idx="5343" formatCode="General">
                  <c:v>-0.45097055817757897</c:v>
                </c:pt>
                <c:pt idx="5344" formatCode="General">
                  <c:v>-0.44410181266777499</c:v>
                </c:pt>
                <c:pt idx="5345" formatCode="General">
                  <c:v>-0.436986677316198</c:v>
                </c:pt>
                <c:pt idx="5346" formatCode="General">
                  <c:v>-0.42962856519633802</c:v>
                </c:pt>
                <c:pt idx="5347" formatCode="General">
                  <c:v>-0.422031115259487</c:v>
                </c:pt>
                <c:pt idx="5348" formatCode="General">
                  <c:v>-0.41419821848411797</c:v>
                </c:pt>
                <c:pt idx="5349" formatCode="General">
                  <c:v>-0.406133939819116</c:v>
                </c:pt>
                <c:pt idx="5350" formatCode="General">
                  <c:v>-0.39784254906715899</c:v>
                </c:pt>
                <c:pt idx="5351" formatCode="General">
                  <c:v>-0.38932861348404801</c:v>
                </c:pt>
                <c:pt idx="5352" formatCode="General">
                  <c:v>-0.380596915980429</c:v>
                </c:pt>
                <c:pt idx="5353" formatCode="General">
                  <c:v>-0.37165236935382301</c:v>
                </c:pt>
                <c:pt idx="5354" formatCode="General">
                  <c:v>-0.36250014772959899</c:v>
                </c:pt>
                <c:pt idx="5355" formatCode="General">
                  <c:v>-0.35314561804111999</c:v>
                </c:pt>
                <c:pt idx="5356" formatCode="General">
                  <c:v>-0.34359431262280998</c:v>
                </c:pt>
                <c:pt idx="5357" formatCode="General">
                  <c:v>-0.333852061955557</c:v>
                </c:pt>
                <c:pt idx="5358" formatCode="General">
                  <c:v>-0.32392481345885998</c:v>
                </c:pt>
                <c:pt idx="5359" formatCode="General">
                  <c:v>-0.31381869133062101</c:v>
                </c:pt>
                <c:pt idx="5360" formatCode="General">
                  <c:v>-0.30353998475362798</c:v>
                </c:pt>
                <c:pt idx="5361" formatCode="General">
                  <c:v>-0.29309517112516698</c:v>
                </c:pt>
                <c:pt idx="5362" formatCode="General">
                  <c:v>-0.28249089503675301</c:v>
                </c:pt>
                <c:pt idx="5363" formatCode="General">
                  <c:v>-0.27173393632868797</c:v>
                </c:pt>
                <c:pt idx="5364" formatCode="General">
                  <c:v>-0.260831241595187</c:v>
                </c:pt>
                <c:pt idx="5365" formatCode="General">
                  <c:v>-0.24978989594523701</c:v>
                </c:pt>
                <c:pt idx="5366" formatCode="General">
                  <c:v>-0.23861710057133001</c:v>
                </c:pt>
                <c:pt idx="5367" formatCode="General">
                  <c:v>-0.227320198064694</c:v>
                </c:pt>
                <c:pt idx="5368" formatCode="General">
                  <c:v>-0.21590664849758601</c:v>
                </c:pt>
                <c:pt idx="5369" formatCode="General">
                  <c:v>-0.20438394616934999</c:v>
                </c:pt>
                <c:pt idx="5370" formatCode="General">
                  <c:v>-0.19275970695879399</c:v>
                </c:pt>
                <c:pt idx="5371" formatCode="General">
                  <c:v>-0.18104165586218901</c:v>
                </c:pt>
                <c:pt idx="5372" formatCode="General">
                  <c:v>-0.16923759878432601</c:v>
                </c:pt>
                <c:pt idx="5373" formatCode="General">
                  <c:v>-0.157355340741793</c:v>
                </c:pt>
                <c:pt idx="5374" formatCode="General">
                  <c:v>-0.14540272042794</c:v>
                </c:pt>
                <c:pt idx="5375" formatCode="General">
                  <c:v>-0.13338765705275499</c:v>
                </c:pt>
                <c:pt idx="5376" formatCode="General">
                  <c:v>-0.121318129550228</c:v>
                </c:pt>
                <c:pt idx="5377" formatCode="General">
                  <c:v>-0.109202048399396</c:v>
                </c:pt>
                <c:pt idx="5378" formatCode="General">
                  <c:v>-9.7047341712157606E-2</c:v>
                </c:pt>
                <c:pt idx="5379" formatCode="General">
                  <c:v>-8.4861946722193396E-2</c:v>
                </c:pt>
                <c:pt idx="5380" formatCode="General">
                  <c:v>-7.2653691905835302E-2</c:v>
                </c:pt>
                <c:pt idx="5381" formatCode="General">
                  <c:v>-6.0430441183336299E-2</c:v>
                </c:pt>
                <c:pt idx="5382" formatCode="General">
                  <c:v>-4.8199990748562099E-2</c:v>
                </c:pt>
                <c:pt idx="5383" formatCode="General">
                  <c:v>-3.5970056557655103E-2</c:v>
                </c:pt>
                <c:pt idx="5384" formatCode="General">
                  <c:v>-2.37483709018779E-2</c:v>
                </c:pt>
                <c:pt idx="5385" formatCode="General">
                  <c:v>-1.15424699219257E-2</c:v>
                </c:pt>
                <c:pt idx="5386" formatCode="General">
                  <c:v>6.4016514694689795E-4</c:v>
                </c:pt>
                <c:pt idx="5387" formatCode="General">
                  <c:v>1.27921450423178E-2</c:v>
                </c:pt>
                <c:pt idx="5388" formatCode="General">
                  <c:v>2.4906234487256599E-2</c:v>
                </c:pt>
                <c:pt idx="5389" formatCode="General">
                  <c:v>3.6975300811286999E-2</c:v>
                </c:pt>
                <c:pt idx="5390" formatCode="General">
                  <c:v>4.8992410461755301E-2</c:v>
                </c:pt>
                <c:pt idx="5391" formatCode="General">
                  <c:v>6.0950716110328498E-2</c:v>
                </c:pt>
                <c:pt idx="5392" formatCode="General">
                  <c:v>7.2843492811017402E-2</c:v>
                </c:pt>
                <c:pt idx="5393" formatCode="General">
                  <c:v>8.4664196611463599E-2</c:v>
                </c:pt>
                <c:pt idx="5394" formatCode="General">
                  <c:v>9.6406511848921697E-2</c:v>
                </c:pt>
                <c:pt idx="5395" formatCode="General">
                  <c:v>0.10806428198899</c:v>
                </c:pt>
                <c:pt idx="5396" formatCode="General">
                  <c:v>0.119631483922539</c:v>
                </c:pt>
                <c:pt idx="5397" formatCode="General">
                  <c:v>0.13110227138435701</c:v>
                </c:pt>
                <c:pt idx="5398" formatCode="General">
                  <c:v>0.142471036376973</c:v>
                </c:pt>
                <c:pt idx="5399" formatCode="General">
                  <c:v>0.153732542386018</c:v>
                </c:pt>
                <c:pt idx="5400" formatCode="General">
                  <c:v>0.16488157025862599</c:v>
                </c:pt>
                <c:pt idx="5401" formatCode="General">
                  <c:v>0.175912932487202</c:v>
                </c:pt>
                <c:pt idx="5402" formatCode="General">
                  <c:v>0.186821383964003</c:v>
                </c:pt>
                <c:pt idx="5403" formatCode="General">
                  <c:v>0.19760253674699199</c:v>
                </c:pt>
                <c:pt idx="5404" formatCode="General">
                  <c:v>0.20825185957202499</c:v>
                </c:pt>
                <c:pt idx="5405" formatCode="General">
                  <c:v>0.218765112277336</c:v>
                </c:pt>
                <c:pt idx="5406" formatCode="General">
                  <c:v>0.22913886988382601</c:v>
                </c:pt>
                <c:pt idx="5407" formatCode="General">
                  <c:v>0.23936888302360701</c:v>
                </c:pt>
                <c:pt idx="5408" formatCode="General">
                  <c:v>0.249451567699221</c:v>
                </c:pt>
                <c:pt idx="5409" formatCode="General">
                  <c:v>0.259383546061278</c:v>
                </c:pt>
                <c:pt idx="5410" formatCode="General">
                  <c:v>0.26916103948995701</c:v>
                </c:pt>
                <c:pt idx="5411" formatCode="General">
                  <c:v>0.27878097251704298</c:v>
                </c:pt>
                <c:pt idx="5412" formatCode="General">
                  <c:v>0.28824100422522497</c:v>
                </c:pt>
                <c:pt idx="5413" formatCode="General">
                  <c:v>0.29753834752450598</c:v>
                </c:pt>
                <c:pt idx="5414" formatCode="General">
                  <c:v>0.30667021469039901</c:v>
                </c:pt>
                <c:pt idx="5415" formatCode="General">
                  <c:v>0.31563441602717401</c:v>
                </c:pt>
                <c:pt idx="5416" formatCode="General">
                  <c:v>0.32442880536664997</c:v>
                </c:pt>
                <c:pt idx="5417" formatCode="General">
                  <c:v>0.333051172158223</c:v>
                </c:pt>
                <c:pt idx="5418" formatCode="General">
                  <c:v>0.34149926109385298</c:v>
                </c:pt>
                <c:pt idx="5419" formatCode="General">
                  <c:v>0.34977135449663699</c:v>
                </c:pt>
                <c:pt idx="5420" formatCode="General">
                  <c:v>0.35786623200612899</c:v>
                </c:pt>
                <c:pt idx="5421" formatCode="General">
                  <c:v>0.36578198719875799</c:v>
                </c:pt>
                <c:pt idx="5422" formatCode="General">
                  <c:v>0.37351654095994602</c:v>
                </c:pt>
                <c:pt idx="5423" formatCode="General">
                  <c:v>0.38106880931756099</c:v>
                </c:pt>
                <c:pt idx="5424" formatCode="General">
                  <c:v>0.38843765989795198</c:v>
                </c:pt>
                <c:pt idx="5425" formatCode="General">
                  <c:v>0.39562178475189103</c:v>
                </c:pt>
                <c:pt idx="5426" formatCode="General">
                  <c:v>0.402620233621031</c:v>
                </c:pt>
                <c:pt idx="5427" formatCode="General">
                  <c:v>0.40943186271905802</c:v>
                </c:pt>
                <c:pt idx="5428" formatCode="General">
                  <c:v>0.41605529999132101</c:v>
                </c:pt>
                <c:pt idx="5429" formatCode="General">
                  <c:v>0.42248947860321701</c:v>
                </c:pt>
                <c:pt idx="5430" formatCode="General">
                  <c:v>0.42873318216126799</c:v>
                </c:pt>
                <c:pt idx="5431" formatCode="General">
                  <c:v>0.43478550216002898</c:v>
                </c:pt>
                <c:pt idx="5432" formatCode="General">
                  <c:v>0.44064534039977599</c:v>
                </c:pt>
                <c:pt idx="5433" formatCode="General">
                  <c:v>0.44631135530991001</c:v>
                </c:pt>
                <c:pt idx="5434" formatCode="General">
                  <c:v>0.45178254692740699</c:v>
                </c:pt>
                <c:pt idx="5435" formatCode="General">
                  <c:v>0.45705777982291901</c:v>
                </c:pt>
                <c:pt idx="5436" formatCode="General">
                  <c:v>0.462136287704627</c:v>
                </c:pt>
                <c:pt idx="5437" formatCode="General">
                  <c:v>0.467017148493301</c:v>
                </c:pt>
                <c:pt idx="5438" formatCode="General">
                  <c:v>0.47169921245080099</c:v>
                </c:pt>
                <c:pt idx="5439" formatCode="General">
                  <c:v>0.47618116224328999</c:v>
                </c:pt>
                <c:pt idx="5440" formatCode="General">
                  <c:v>0.48046207822632298</c:v>
                </c:pt>
                <c:pt idx="5441" formatCode="General">
                  <c:v>0.48454088942867202</c:v>
                </c:pt>
                <c:pt idx="5442" formatCode="General">
                  <c:v>0.48841580591895001</c:v>
                </c:pt>
                <c:pt idx="5443" formatCode="General">
                  <c:v>0.492085413200053</c:v>
                </c:pt>
                <c:pt idx="5444" formatCode="General">
                  <c:v>0.49554827003976898</c:v>
                </c:pt>
                <c:pt idx="5445" formatCode="General">
                  <c:v>0.498802916952098</c:v>
                </c:pt>
                <c:pt idx="5446" formatCode="General">
                  <c:v>0.50184841504843902</c:v>
                </c:pt>
                <c:pt idx="5447" formatCode="General">
                  <c:v>0.50468323426942396</c:v>
                </c:pt>
                <c:pt idx="5448" formatCode="General">
                  <c:v>0.50730521694090902</c:v>
                </c:pt>
                <c:pt idx="5449" formatCode="General">
                  <c:v>0.50971275631245105</c:v>
                </c:pt>
                <c:pt idx="5450" formatCode="General">
                  <c:v>0.51190441148267296</c:v>
                </c:pt>
                <c:pt idx="5451" formatCode="General">
                  <c:v>0.51387880384666895</c:v>
                </c:pt>
                <c:pt idx="5452" formatCode="General">
                  <c:v>0.51563411097787804</c:v>
                </c:pt>
                <c:pt idx="5453" formatCode="General">
                  <c:v>0.51716858572442004</c:v>
                </c:pt>
                <c:pt idx="5454" formatCode="General">
                  <c:v>0.51848058223594196</c:v>
                </c:pt>
                <c:pt idx="5455" formatCode="General">
                  <c:v>0.51956751980946203</c:v>
                </c:pt>
                <c:pt idx="5456" formatCode="General">
                  <c:v>0.52042753284874799</c:v>
                </c:pt>
                <c:pt idx="5457" formatCode="General">
                  <c:v>0.52105916491323701</c:v>
                </c:pt>
                <c:pt idx="5458" formatCode="General">
                  <c:v>0.52146121495227804</c:v>
                </c:pt>
                <c:pt idx="5459" formatCode="General">
                  <c:v>0.52163161787944901</c:v>
                </c:pt>
                <c:pt idx="5460" formatCode="General">
                  <c:v>0.52156803395919604</c:v>
                </c:pt>
                <c:pt idx="5461" formatCode="General">
                  <c:v>0.52126958233732101</c:v>
                </c:pt>
                <c:pt idx="5462" formatCode="General">
                  <c:v>0.52073469289497298</c:v>
                </c:pt>
                <c:pt idx="5463" formatCode="General">
                  <c:v>0.51996096547071302</c:v>
                </c:pt>
                <c:pt idx="5464" formatCode="General">
                  <c:v>0.518946943703116</c:v>
                </c:pt>
                <c:pt idx="5465" formatCode="General">
                  <c:v>0.51769168779987196</c:v>
                </c:pt>
                <c:pt idx="5466" formatCode="General">
                  <c:v>0.51619362605794095</c:v>
                </c:pt>
                <c:pt idx="5467" formatCode="General">
                  <c:v>0.51445154866955101</c:v>
                </c:pt>
                <c:pt idx="5468" formatCode="General">
                  <c:v>0.512464184354809</c:v>
                </c:pt>
                <c:pt idx="5469" formatCode="General">
                  <c:v>0.51023023433744996</c:v>
                </c:pt>
                <c:pt idx="5470" formatCode="General">
                  <c:v>0.50774945203310995</c:v>
                </c:pt>
                <c:pt idx="5471" formatCode="General">
                  <c:v>0.50502105375869699</c:v>
                </c:pt>
                <c:pt idx="5472" formatCode="General">
                  <c:v>0.50204418419309704</c:v>
                </c:pt>
                <c:pt idx="5473" formatCode="General">
                  <c:v>0.49881904710573599</c:v>
                </c:pt>
                <c:pt idx="5474" formatCode="General">
                  <c:v>0.49534530972235302</c:v>
                </c:pt>
                <c:pt idx="5475" formatCode="General">
                  <c:v>0.49162256231497498</c:v>
                </c:pt>
                <c:pt idx="5476" formatCode="General">
                  <c:v>0.48765144373619501</c:v>
                </c:pt>
                <c:pt idx="5477" formatCode="General">
                  <c:v>0.48343210128499198</c:v>
                </c:pt>
                <c:pt idx="5478" formatCode="General">
                  <c:v>0.47896513878527402</c:v>
                </c:pt>
                <c:pt idx="5479" formatCode="General">
                  <c:v>0.47425167356500397</c:v>
                </c:pt>
                <c:pt idx="5480" formatCode="General">
                  <c:v>0.46929225849393202</c:v>
                </c:pt>
                <c:pt idx="5481" formatCode="General">
                  <c:v>0.46408841805110002</c:v>
                </c:pt>
                <c:pt idx="5482" formatCode="General">
                  <c:v>0.45864166769953002</c:v>
                </c:pt>
                <c:pt idx="5483" formatCode="General">
                  <c:v>0.452953421605923</c:v>
                </c:pt>
                <c:pt idx="5484" formatCode="General">
                  <c:v>0.44702599004444399</c:v>
                </c:pt>
                <c:pt idx="5485" formatCode="General">
                  <c:v>0.44086179290219601</c:v>
                </c:pt>
                <c:pt idx="5486" formatCode="General">
                  <c:v>0.43446329560439001</c:v>
                </c:pt>
                <c:pt idx="5487" formatCode="General">
                  <c:v>0.42783322283515202</c:v>
                </c:pt>
                <c:pt idx="5488" formatCode="General">
                  <c:v>0.420974617148204</c:v>
                </c:pt>
                <c:pt idx="5489" formatCode="General">
                  <c:v>0.41389081235783298</c:v>
                </c:pt>
                <c:pt idx="5490" formatCode="General">
                  <c:v>0.40658534950763098</c:v>
                </c:pt>
                <c:pt idx="5491" formatCode="General">
                  <c:v>0.39906205166361503</c:v>
                </c:pt>
                <c:pt idx="5492" formatCode="General">
                  <c:v>0.39132499630029999</c:v>
                </c:pt>
                <c:pt idx="5493" formatCode="General">
                  <c:v>0.38337843063747101</c:v>
                </c:pt>
                <c:pt idx="5494" formatCode="General">
                  <c:v>0.37522690479335902</c:v>
                </c:pt>
                <c:pt idx="5495" formatCode="General">
                  <c:v>0.36687524531552801</c:v>
                </c:pt>
                <c:pt idx="5496" formatCode="General">
                  <c:v>0.35832840911994301</c:v>
                </c:pt>
                <c:pt idx="5497" formatCode="General">
                  <c:v>0.34959160520487398</c:v>
                </c:pt>
                <c:pt idx="5498" formatCode="General">
                  <c:v>0.34067027848012998</c:v>
                </c:pt>
                <c:pt idx="5499" formatCode="General">
                  <c:v>0.33157007272101802</c:v>
                </c:pt>
                <c:pt idx="5500" formatCode="General">
                  <c:v>0.32229685183445</c:v>
                </c:pt>
                <c:pt idx="5501" formatCode="General">
                  <c:v>0.31285665793914902</c:v>
                </c:pt>
                <c:pt idx="5502" formatCode="General">
                  <c:v>0.30325562791369498</c:v>
                </c:pt>
                <c:pt idx="5503" formatCode="General">
                  <c:v>0.29350011702949302</c:v>
                </c:pt>
                <c:pt idx="5504" formatCode="General">
                  <c:v>0.28359662915116701</c:v>
                </c:pt>
                <c:pt idx="5505" formatCode="General">
                  <c:v>0.27355177787742802</c:v>
                </c:pt>
                <c:pt idx="5506" formatCode="General">
                  <c:v>0.26337235925091301</c:v>
                </c:pt>
                <c:pt idx="5507" formatCode="General">
                  <c:v>0.253065169698097</c:v>
                </c:pt>
                <c:pt idx="5508" formatCode="General">
                  <c:v>0.24263718690946801</c:v>
                </c:pt>
                <c:pt idx="5509" formatCode="General">
                  <c:v>0.23209550005120599</c:v>
                </c:pt>
                <c:pt idx="5510" formatCode="General">
                  <c:v>0.22144716750927501</c:v>
                </c:pt>
                <c:pt idx="5511" formatCode="General">
                  <c:v>0.21069935419913699</c:v>
                </c:pt>
                <c:pt idx="5512" formatCode="General">
                  <c:v>0.19985932046523</c:v>
                </c:pt>
                <c:pt idx="5513" formatCode="General">
                  <c:v>0.18893428972885901</c:v>
                </c:pt>
                <c:pt idx="5514" formatCode="General">
                  <c:v>0.17793152585920299</c:v>
                </c:pt>
                <c:pt idx="5515" formatCode="General">
                  <c:v>0.166858270784491</c:v>
                </c:pt>
                <c:pt idx="5516" formatCode="General">
                  <c:v>0.15572172317518601</c:v>
                </c:pt>
                <c:pt idx="5517" formatCode="General">
                  <c:v>0.144529072786382</c:v>
                </c:pt>
                <c:pt idx="5518" formatCode="General">
                  <c:v>0.133287463445427</c:v>
                </c:pt>
                <c:pt idx="5519" formatCode="General">
                  <c:v>0.12200402012523399</c:v>
                </c:pt>
                <c:pt idx="5520" formatCode="General">
                  <c:v>0.110685788792157</c:v>
                </c:pt>
                <c:pt idx="5521" formatCode="General">
                  <c:v>9.9339725384423899E-2</c:v>
                </c:pt>
                <c:pt idx="5522" formatCode="General">
                  <c:v>8.7972691110762696E-2</c:v>
                </c:pt>
                <c:pt idx="5523" formatCode="General">
                  <c:v>7.6591466952967202E-2</c:v>
                </c:pt>
                <c:pt idx="5524" formatCode="General">
                  <c:v>6.5202703169286697E-2</c:v>
                </c:pt>
                <c:pt idx="5525" formatCode="General">
                  <c:v>5.3812934593209398E-2</c:v>
                </c:pt>
                <c:pt idx="5526" formatCode="General">
                  <c:v>4.2428625379609002E-2</c:v>
                </c:pt>
                <c:pt idx="5527" formatCode="General">
                  <c:v>3.1056066181532199E-2</c:v>
                </c:pt>
                <c:pt idx="5528" formatCode="General">
                  <c:v>1.9701371551344299E-2</c:v>
                </c:pt>
                <c:pt idx="5529" formatCode="General">
                  <c:v>8.3704965131941901E-3</c:v>
                </c:pt>
                <c:pt idx="5530" formatCode="General">
                  <c:v>-2.93074404239522E-3</c:v>
                </c:pt>
                <c:pt idx="5531" formatCode="General">
                  <c:v>-1.41966568656751E-2</c:v>
                </c:pt>
                <c:pt idx="5532" formatCode="General">
                  <c:v>-2.54217128854674E-2</c:v>
                </c:pt>
                <c:pt idx="5533" formatCode="General">
                  <c:v>-3.66005851080759E-2</c:v>
                </c:pt>
                <c:pt idx="5534" formatCode="General">
                  <c:v>-4.7728077269564302E-2</c:v>
                </c:pt>
                <c:pt idx="5535" formatCode="General">
                  <c:v>-5.8799158566273303E-2</c:v>
                </c:pt>
                <c:pt idx="5536" formatCode="General">
                  <c:v>-6.9809054898422707E-2</c:v>
                </c:pt>
                <c:pt idx="5537" formatCode="General">
                  <c:v>-8.0753113810270102E-2</c:v>
                </c:pt>
                <c:pt idx="5538" formatCode="General">
                  <c:v>-9.1626767090003294E-2</c:v>
                </c:pt>
                <c:pt idx="5539" formatCode="General">
                  <c:v>-0.10242562456228101</c:v>
                </c:pt>
                <c:pt idx="5540" formatCode="General">
                  <c:v>-0.113145515391152</c:v>
                </c:pt>
                <c:pt idx="5541" formatCode="General">
                  <c:v>-0.123782406632584</c:v>
                </c:pt>
                <c:pt idx="5542" formatCode="General">
                  <c:v>-0.134332374636008</c:v>
                </c:pt>
                <c:pt idx="5543" formatCode="General">
                  <c:v>-0.14479169482121301</c:v>
                </c:pt>
                <c:pt idx="5544" formatCode="General">
                  <c:v>-0.15515681672270701</c:v>
                </c:pt>
                <c:pt idx="5545" formatCode="General">
                  <c:v>-0.165424223473049</c:v>
                </c:pt>
                <c:pt idx="5546" formatCode="General">
                  <c:v>-0.17559052799883201</c:v>
                </c:pt>
                <c:pt idx="5547" formatCode="General">
                  <c:v>-0.185652658812893</c:v>
                </c:pt>
                <c:pt idx="5548" formatCode="General">
                  <c:v>-0.195607405873687</c:v>
                </c:pt>
                <c:pt idx="5549" formatCode="General">
                  <c:v>-0.20545159698117699</c:v>
                </c:pt>
                <c:pt idx="5550" formatCode="General">
                  <c:v>-0.21518243730324299</c:v>
                </c:pt>
                <c:pt idx="5551" formatCode="General">
                  <c:v>-0.22479711112575301</c:v>
                </c:pt>
                <c:pt idx="5552" formatCode="General">
                  <c:v>-0.23429270457104001</c:v>
                </c:pt>
                <c:pt idx="5553" formatCode="General">
                  <c:v>-0.243666238033585</c:v>
                </c:pt>
                <c:pt idx="5554" formatCode="General">
                  <c:v>-0.252915200500478</c:v>
                </c:pt>
                <c:pt idx="5555" formatCode="General">
                  <c:v>-0.262037027702057</c:v>
                </c:pt>
                <c:pt idx="5556" formatCode="General">
                  <c:v>-0.27102905337320699</c:v>
                </c:pt>
                <c:pt idx="5557" formatCode="General">
                  <c:v>-0.279888997796432</c:v>
                </c:pt>
                <c:pt idx="5558" formatCode="General">
                  <c:v>-0.28861393396638002</c:v>
                </c:pt>
                <c:pt idx="5559" formatCode="General">
                  <c:v>-0.29720132252791298</c:v>
                </c:pt>
                <c:pt idx="5560" formatCode="General">
                  <c:v>-0.30564901995208299</c:v>
                </c:pt>
                <c:pt idx="5561" formatCode="General">
                  <c:v>-0.31395367682387998</c:v>
                </c:pt>
                <c:pt idx="5562" formatCode="General">
                  <c:v>-0.32211285654230298</c:v>
                </c:pt>
                <c:pt idx="5563" formatCode="General">
                  <c:v>-0.33012462156247302</c:v>
                </c:pt>
                <c:pt idx="5564" formatCode="General">
                  <c:v>-0.33798579309232701</c:v>
                </c:pt>
                <c:pt idx="5565" formatCode="General">
                  <c:v>-0.34569353177810902</c:v>
                </c:pt>
                <c:pt idx="5566" formatCode="General">
                  <c:v>-0.35324547523289201</c:v>
                </c:pt>
                <c:pt idx="5567" formatCode="General">
                  <c:v>-0.36063861276027398</c:v>
                </c:pt>
                <c:pt idx="5568" formatCode="General">
                  <c:v>-0.367869790372715</c:v>
                </c:pt>
                <c:pt idx="5569" formatCode="General">
                  <c:v>-0.37493631027153601</c:v>
                </c:pt>
                <c:pt idx="5570" formatCode="General">
                  <c:v>-0.38183488379595398</c:v>
                </c:pt>
                <c:pt idx="5571" formatCode="General">
                  <c:v>-0.38856215312168602</c:v>
                </c:pt>
                <c:pt idx="5572" formatCode="General">
                  <c:v>-0.39511536295744099</c:v>
                </c:pt>
                <c:pt idx="5573" formatCode="General">
                  <c:v>-0.40149175339186899</c:v>
                </c:pt>
                <c:pt idx="5574" formatCode="General">
                  <c:v>-0.407687467059627</c:v>
                </c:pt>
                <c:pt idx="5575" formatCode="General">
                  <c:v>-0.413699138034886</c:v>
                </c:pt>
                <c:pt idx="5576" formatCode="General">
                  <c:v>-0.419523546929499</c:v>
                </c:pt>
                <c:pt idx="5577" formatCode="General">
                  <c:v>-0.42515705402721499</c:v>
                </c:pt>
                <c:pt idx="5578" formatCode="General">
                  <c:v>-0.43059663004186299</c:v>
                </c:pt>
                <c:pt idx="5579" formatCode="General">
                  <c:v>-0.43583831864718803</c:v>
                </c:pt>
                <c:pt idx="5580" formatCode="General">
                  <c:v>-0.44087829887921598</c:v>
                </c:pt>
                <c:pt idx="5581" formatCode="General">
                  <c:v>-0.44571352557972499</c:v>
                </c:pt>
                <c:pt idx="5582" formatCode="General">
                  <c:v>-0.45034009503289801</c:v>
                </c:pt>
                <c:pt idx="5583" formatCode="General">
                  <c:v>-0.45475373516842998</c:v>
                </c:pt>
                <c:pt idx="5584" formatCode="General">
                  <c:v>-0.45895103113456398</c:v>
                </c:pt>
                <c:pt idx="5585" formatCode="General">
                  <c:v>-0.462928424420053</c:v>
                </c:pt>
                <c:pt idx="5586" formatCode="General">
                  <c:v>-0.46668214680946202</c:v>
                </c:pt>
                <c:pt idx="5587" formatCode="General">
                  <c:v>-0.47020879511646002</c:v>
                </c:pt>
                <c:pt idx="5588" formatCode="General">
                  <c:v>-0.47350483572243002</c:v>
                </c:pt>
                <c:pt idx="5589" formatCode="General">
                  <c:v>-0.47656654245755897</c:v>
                </c:pt>
                <c:pt idx="5590" formatCode="General">
                  <c:v>-0.47939002215109</c:v>
                </c:pt>
                <c:pt idx="5591" formatCode="General">
                  <c:v>-0.48197135243538203</c:v>
                </c:pt>
                <c:pt idx="5592" formatCode="General">
                  <c:v>-0.484307670024959</c:v>
                </c:pt>
                <c:pt idx="5593" formatCode="General">
                  <c:v>-0.48639562327949498</c:v>
                </c:pt>
                <c:pt idx="5594" formatCode="General">
                  <c:v>-0.48823178033397802</c:v>
                </c:pt>
                <c:pt idx="5595" formatCode="General">
                  <c:v>-0.48981324254737801</c:v>
                </c:pt>
                <c:pt idx="5596" formatCode="General">
                  <c:v>-0.49113667723629401</c:v>
                </c:pt>
                <c:pt idx="5597" formatCode="General">
                  <c:v>-0.49219983763944197</c:v>
                </c:pt>
                <c:pt idx="5598" formatCode="General">
                  <c:v>-0.49300006391266998</c:v>
                </c:pt>
                <c:pt idx="5599" formatCode="General">
                  <c:v>-0.49353473968676698</c:v>
                </c:pt>
                <c:pt idx="5600" formatCode="General">
                  <c:v>-0.49380238438641899</c:v>
                </c:pt>
                <c:pt idx="5601" formatCode="General">
                  <c:v>-0.49380054598834899</c:v>
                </c:pt>
                <c:pt idx="5602" formatCode="General">
                  <c:v>-0.49352727838850502</c:v>
                </c:pt>
                <c:pt idx="5603" formatCode="General">
                  <c:v>-0.49298134286204998</c:v>
                </c:pt>
                <c:pt idx="5604" formatCode="General">
                  <c:v>-0.49216158192350001</c:v>
                </c:pt>
                <c:pt idx="5605" formatCode="General">
                  <c:v>-0.49106684981005699</c:v>
                </c:pt>
                <c:pt idx="5606" formatCode="General">
                  <c:v>-0.48969607463833498</c:v>
                </c:pt>
                <c:pt idx="5607" formatCode="General">
                  <c:v>-0.48804930724909601</c:v>
                </c:pt>
                <c:pt idx="5608" formatCode="General">
                  <c:v>-0.48612616093590899</c:v>
                </c:pt>
                <c:pt idx="5609" formatCode="General">
                  <c:v>-0.48392673927198598</c:v>
                </c:pt>
                <c:pt idx="5610" formatCode="General">
                  <c:v>-0.48145173345823999</c:v>
                </c:pt>
                <c:pt idx="5611" formatCode="General">
                  <c:v>-0.478701818307391</c:v>
                </c:pt>
                <c:pt idx="5612" formatCode="General">
                  <c:v>-0.475678106387944</c:v>
                </c:pt>
                <c:pt idx="5613" formatCode="General">
                  <c:v>-0.47238167772360001</c:v>
                </c:pt>
                <c:pt idx="5614" formatCode="General">
                  <c:v>-0.46881456971013102</c:v>
                </c:pt>
                <c:pt idx="5615" formatCode="General">
                  <c:v>-0.464978755797125</c:v>
                </c:pt>
                <c:pt idx="5616" formatCode="General">
                  <c:v>-0.46087652293751502</c:v>
                </c:pt>
                <c:pt idx="5617" formatCode="General">
                  <c:v>-0.45651053048888401</c:v>
                </c:pt>
                <c:pt idx="5618" formatCode="General">
                  <c:v>-0.45188379175741</c:v>
                </c:pt>
                <c:pt idx="5619" formatCode="General">
                  <c:v>-0.44700009413891201</c:v>
                </c:pt>
                <c:pt idx="5620" formatCode="General">
                  <c:v>-0.44186241417055999</c:v>
                </c:pt>
                <c:pt idx="5621" formatCode="General">
                  <c:v>-0.43647492351528999</c:v>
                </c:pt>
                <c:pt idx="5622" formatCode="General">
                  <c:v>-0.43084202151512002</c:v>
                </c:pt>
                <c:pt idx="5623" formatCode="General">
                  <c:v>-0.42496765338459502</c:v>
                </c:pt>
                <c:pt idx="5624" formatCode="General">
                  <c:v>-0.418856968913846</c:v>
                </c:pt>
                <c:pt idx="5625" formatCode="General">
                  <c:v>-0.41251577958812902</c:v>
                </c:pt>
                <c:pt idx="5626" formatCode="General">
                  <c:v>-0.405949288203442</c:v>
                </c:pt>
                <c:pt idx="5627" formatCode="General">
                  <c:v>-0.39916253811922697</c:v>
                </c:pt>
                <c:pt idx="5628" formatCode="General">
                  <c:v>-0.39216161567019397</c:v>
                </c:pt>
                <c:pt idx="5629" formatCode="General">
                  <c:v>-0.384953101585014</c:v>
                </c:pt>
                <c:pt idx="5630" formatCode="General">
                  <c:v>-0.37754335425105501</c:v>
                </c:pt>
                <c:pt idx="5631" formatCode="General">
                  <c:v>-0.36993845542982701</c:v>
                </c:pt>
                <c:pt idx="5632" formatCode="General">
                  <c:v>-0.362145320612136</c:v>
                </c:pt>
                <c:pt idx="5633" formatCode="General">
                  <c:v>-0.35417116123036702</c:v>
                </c:pt>
                <c:pt idx="5634" formatCode="General">
                  <c:v>-0.346022811534273</c:v>
                </c:pt>
                <c:pt idx="5635" formatCode="General">
                  <c:v>-0.337707253822988</c:v>
                </c:pt>
                <c:pt idx="5636" formatCode="General">
                  <c:v>-0.32923215341833501</c:v>
                </c:pt>
                <c:pt idx="5637" formatCode="General">
                  <c:v>-0.32060475881595202</c:v>
                </c:pt>
                <c:pt idx="5638" formatCode="General">
                  <c:v>-0.31183234931155002</c:v>
                </c:pt>
                <c:pt idx="5639" formatCode="General">
                  <c:v>-0.30292285010369102</c:v>
                </c:pt>
                <c:pt idx="5640" formatCode="General">
                  <c:v>-0.29388421260191999</c:v>
                </c:pt>
                <c:pt idx="5641" formatCode="General">
                  <c:v>-0.28472376353963302</c:v>
                </c:pt>
                <c:pt idx="5642" formatCode="General">
                  <c:v>-0.275448726107764</c:v>
                </c:pt>
                <c:pt idx="5643" formatCode="General">
                  <c:v>-0.26606685483172898</c:v>
                </c:pt>
                <c:pt idx="5644" formatCode="General">
                  <c:v>-0.256585898250067</c:v>
                </c:pt>
                <c:pt idx="5645" formatCode="General">
                  <c:v>-0.247013464010335</c:v>
                </c:pt>
                <c:pt idx="5646" formatCode="General">
                  <c:v>-0.23735649836409101</c:v>
                </c:pt>
                <c:pt idx="5647" formatCode="General">
                  <c:v>-0.227622408472651</c:v>
                </c:pt>
                <c:pt idx="5648" formatCode="General">
                  <c:v>-0.21781907588773999</c:v>
                </c:pt>
                <c:pt idx="5649" formatCode="General">
                  <c:v>-0.20795315162757899</c:v>
                </c:pt>
                <c:pt idx="5650" formatCode="General">
                  <c:v>-0.19803106319126901</c:v>
                </c:pt>
                <c:pt idx="5651" formatCode="General">
                  <c:v>-0.188059752701776</c:v>
                </c:pt>
                <c:pt idx="5652" formatCode="General">
                  <c:v>-0.178046181277983</c:v>
                </c:pt>
                <c:pt idx="5653" formatCode="General">
                  <c:v>-0.16799717056837801</c:v>
                </c:pt>
                <c:pt idx="5654" formatCode="General">
                  <c:v>-0.15791836029009901</c:v>
                </c:pt>
                <c:pt idx="5655" formatCode="General">
                  <c:v>-0.147815807643492</c:v>
                </c:pt>
                <c:pt idx="5656" formatCode="General">
                  <c:v>-0.13769557470823901</c:v>
                </c:pt>
                <c:pt idx="5657" formatCode="General">
                  <c:v>-0.12756261935042201</c:v>
                </c:pt>
                <c:pt idx="5658" formatCode="General">
                  <c:v>-0.117422391089884</c:v>
                </c:pt>
                <c:pt idx="5659" formatCode="General">
                  <c:v>-0.107279904237708</c:v>
                </c:pt>
                <c:pt idx="5660" formatCode="General">
                  <c:v>-9.71397375657745E-2</c:v>
                </c:pt>
                <c:pt idx="5661" formatCode="General">
                  <c:v>-8.7007130808070501E-2</c:v>
                </c:pt>
                <c:pt idx="5662" formatCode="General">
                  <c:v>-7.6886379650817599E-2</c:v>
                </c:pt>
                <c:pt idx="5663" formatCode="General">
                  <c:v>-6.6780782665819299E-2</c:v>
                </c:pt>
                <c:pt idx="5664" formatCode="General">
                  <c:v>-5.6694402102947301E-2</c:v>
                </c:pt>
                <c:pt idx="5665" formatCode="General">
                  <c:v>-4.6631110908873799E-2</c:v>
                </c:pt>
                <c:pt idx="5666" formatCode="General">
                  <c:v>-3.6593938559203003E-2</c:v>
                </c:pt>
                <c:pt idx="5667" formatCode="General">
                  <c:v>-2.6585700235952699E-2</c:v>
                </c:pt>
                <c:pt idx="5668" formatCode="General">
                  <c:v>-1.6609622509269201E-2</c:v>
                </c:pt>
                <c:pt idx="5669" formatCode="General">
                  <c:v>-6.6682924969200296E-3</c:v>
                </c:pt>
                <c:pt idx="5670" formatCode="General">
                  <c:v>3.2364191833275401E-3</c:v>
                </c:pt>
                <c:pt idx="5671" formatCode="General">
                  <c:v>1.31026834063239E-2</c:v>
                </c:pt>
                <c:pt idx="5672" formatCode="General">
                  <c:v>2.2928578646904101E-2</c:v>
                </c:pt>
                <c:pt idx="5673" formatCode="General">
                  <c:v>3.2712051485290397E-2</c:v>
                </c:pt>
                <c:pt idx="5674" formatCode="General">
                  <c:v>4.2451480096072899E-2</c:v>
                </c:pt>
                <c:pt idx="5675" formatCode="General">
                  <c:v>5.2145704365190199E-2</c:v>
                </c:pt>
                <c:pt idx="5676" formatCode="General">
                  <c:v>6.1793939083319503E-2</c:v>
                </c:pt>
                <c:pt idx="5677" formatCode="General">
                  <c:v>7.1395162791427505E-2</c:v>
                </c:pt>
                <c:pt idx="5678" formatCode="General">
                  <c:v>8.0948639400786004E-2</c:v>
                </c:pt>
                <c:pt idx="5679" formatCode="General">
                  <c:v>9.0454382654361301E-2</c:v>
                </c:pt>
                <c:pt idx="5680" formatCode="General">
                  <c:v>9.99114879738425E-2</c:v>
                </c:pt>
                <c:pt idx="5681" formatCode="General">
                  <c:v>0.109319073347799</c:v>
                </c:pt>
                <c:pt idx="5682" formatCode="General">
                  <c:v>0.11867698081325501</c:v>
                </c:pt>
                <c:pt idx="5683" formatCode="General">
                  <c:v>0.127985204755933</c:v>
                </c:pt>
                <c:pt idx="5684" formatCode="General">
                  <c:v>0.13724375251714399</c:v>
                </c:pt>
                <c:pt idx="5685" formatCode="General">
                  <c:v>0.14645201916654099</c:v>
                </c:pt>
                <c:pt idx="5686" formatCode="General">
                  <c:v>0.15560934627022699</c:v>
                </c:pt>
                <c:pt idx="5687" formatCode="General">
                  <c:v>0.164715620576278</c:v>
                </c:pt>
                <c:pt idx="5688" formatCode="General">
                  <c:v>0.173770710789382</c:v>
                </c:pt>
                <c:pt idx="5689" formatCode="General">
                  <c:v>0.182773861421828</c:v>
                </c:pt>
                <c:pt idx="5690" formatCode="General">
                  <c:v>0.191724762025867</c:v>
                </c:pt>
                <c:pt idx="5691" formatCode="General">
                  <c:v>0.20062309910046799</c:v>
                </c:pt>
                <c:pt idx="5692" formatCode="General">
                  <c:v>0.209468475718877</c:v>
                </c:pt>
                <c:pt idx="5693" formatCode="General">
                  <c:v>0.218260352316656</c:v>
                </c:pt>
                <c:pt idx="5694" formatCode="General">
                  <c:v>0.22699754285516599</c:v>
                </c:pt>
                <c:pt idx="5695" formatCode="General">
                  <c:v>0.235679292076373</c:v>
                </c:pt>
                <c:pt idx="5696" formatCode="General">
                  <c:v>0.24430480969402099</c:v>
                </c:pt>
                <c:pt idx="5697" formatCode="General">
                  <c:v>0.25287264181853403</c:v>
                </c:pt>
                <c:pt idx="5698" formatCode="General">
                  <c:v>0.26138116224501601</c:v>
                </c:pt>
                <c:pt idx="5699" formatCode="General">
                  <c:v>0.26982817564733402</c:v>
                </c:pt>
                <c:pt idx="5700" formatCode="General">
                  <c:v>0.27821197729084401</c:v>
                </c:pt>
                <c:pt idx="5701" formatCode="General">
                  <c:v>0.28653036946527</c:v>
                </c:pt>
                <c:pt idx="5702" formatCode="General">
                  <c:v>0.294780632078252</c:v>
                </c:pt>
                <c:pt idx="5703" formatCode="General">
                  <c:v>0.302960691911564</c:v>
                </c:pt>
                <c:pt idx="5704" formatCode="General">
                  <c:v>0.31106811212846502</c:v>
                </c:pt>
                <c:pt idx="5705" formatCode="General">
                  <c:v>0.31909998121076899</c:v>
                </c:pt>
                <c:pt idx="5706" formatCode="General">
                  <c:v>0.32705293853643602</c:v>
                </c:pt>
                <c:pt idx="5707" formatCode="General">
                  <c:v>0.33492321863903302</c:v>
                </c:pt>
                <c:pt idx="5708" formatCode="General">
                  <c:v>0.34270677070882299</c:v>
                </c:pt>
                <c:pt idx="5709" formatCode="General">
                  <c:v>0.35039988169412301</c:v>
                </c:pt>
                <c:pt idx="5710" formatCode="General">
                  <c:v>0.35799868120934603</c:v>
                </c:pt>
                <c:pt idx="5711" formatCode="General">
                  <c:v>0.36549862200871402</c:v>
                </c:pt>
                <c:pt idx="5712" formatCode="General">
                  <c:v>0.37289555528582102</c:v>
                </c:pt>
                <c:pt idx="5713" formatCode="General">
                  <c:v>0.38018474921147699</c:v>
                </c:pt>
                <c:pt idx="5714" formatCode="General">
                  <c:v>0.38736082342391198</c:v>
                </c:pt>
                <c:pt idx="5715" formatCode="General">
                  <c:v>0.39441837513994998</c:v>
                </c:pt>
                <c:pt idx="5716" formatCode="General">
                  <c:v>0.40135157137732802</c:v>
                </c:pt>
                <c:pt idx="5717" formatCode="General">
                  <c:v>0.40815477167735997</c:v>
                </c:pt>
                <c:pt idx="5718" formatCode="General">
                  <c:v>0.41482263476556602</c:v>
                </c:pt>
                <c:pt idx="5719" formatCode="General">
                  <c:v>0.421349552663208</c:v>
                </c:pt>
                <c:pt idx="5720" formatCode="General">
                  <c:v>0.42772925558386699</c:v>
                </c:pt>
                <c:pt idx="5721" formatCode="General">
                  <c:v>0.43395547050477201</c:v>
                </c:pt>
                <c:pt idx="5722" formatCode="General">
                  <c:v>0.44002204593252903</c:v>
                </c:pt>
                <c:pt idx="5723" formatCode="General">
                  <c:v>0.44592266931581798</c:v>
                </c:pt>
                <c:pt idx="5724" formatCode="General">
                  <c:v>0.45165099287059801</c:v>
                </c:pt>
                <c:pt idx="5725" formatCode="General">
                  <c:v>0.45720058954305298</c:v>
                </c:pt>
                <c:pt idx="5726" formatCode="General">
                  <c:v>0.46256504618055999</c:v>
                </c:pt>
                <c:pt idx="5727" formatCode="General">
                  <c:v>0.46773795484951203</c:v>
                </c:pt>
                <c:pt idx="5728" formatCode="General">
                  <c:v>0.47271284788962897</c:v>
                </c:pt>
                <c:pt idx="5729" formatCode="General">
                  <c:v>0.47748339394875799</c:v>
                </c:pt>
                <c:pt idx="5730" formatCode="General">
                  <c:v>0.482043285044712</c:v>
                </c:pt>
                <c:pt idx="5731" formatCode="General">
                  <c:v>0.48638626128236001</c:v>
                </c:pt>
                <c:pt idx="5732" formatCode="General">
                  <c:v>0.49050625844137402</c:v>
                </c:pt>
                <c:pt idx="5733" formatCode="General">
                  <c:v>0.49439733384664097</c:v>
                </c:pt>
                <c:pt idx="5734" formatCode="General">
                  <c:v>0.49805367170208098</c:v>
                </c:pt>
                <c:pt idx="5735" formatCode="General">
                  <c:v>0.50146955388635905</c:v>
                </c:pt>
                <c:pt idx="5736" formatCode="General">
                  <c:v>0.50463948915413304</c:v>
                </c:pt>
                <c:pt idx="5737" formatCode="General">
                  <c:v>0.50755824081098</c:v>
                </c:pt>
                <c:pt idx="5738" formatCode="General">
                  <c:v>0.51022078058504094</c:v>
                </c:pt>
                <c:pt idx="5739" formatCode="General">
                  <c:v>0.51262234699134301</c:v>
                </c:pt>
                <c:pt idx="5740" formatCode="General">
                  <c:v>0.51475844613255495</c:v>
                </c:pt>
                <c:pt idx="5741" formatCode="General">
                  <c:v>0.51662480560748902</c:v>
                </c:pt>
                <c:pt idx="5742" formatCode="General">
                  <c:v>0.51821744340916398</c:v>
                </c:pt>
                <c:pt idx="5743" formatCode="General">
                  <c:v>0.51953275794835496</c:v>
                </c:pt>
                <c:pt idx="5744" formatCode="General">
                  <c:v>0.52056745916999303</c:v>
                </c:pt>
                <c:pt idx="5745" formatCode="General">
                  <c:v>0.52131859313631501</c:v>
                </c:pt>
                <c:pt idx="5746" formatCode="General">
                  <c:v>0.52178358168319805</c:v>
                </c:pt>
                <c:pt idx="5747" formatCode="General">
                  <c:v>0.52196015284527397</c:v>
                </c:pt>
                <c:pt idx="5748" formatCode="General">
                  <c:v>0.52184645504504401</c:v>
                </c:pt>
                <c:pt idx="5749" formatCode="General">
                  <c:v>0.52144101203962101</c:v>
                </c:pt>
                <c:pt idx="5750" formatCode="General">
                  <c:v>0.520742737114683</c:v>
                </c:pt>
                <c:pt idx="5751" formatCode="General">
                  <c:v>0.51975095288606998</c:v>
                </c:pt>
                <c:pt idx="5752" formatCode="General">
                  <c:v>0.51846530627561804</c:v>
                </c:pt>
                <c:pt idx="5753" formatCode="General">
                  <c:v>0.51688594040137004</c:v>
                </c:pt>
                <c:pt idx="5754" formatCode="General">
                  <c:v>0.51501336080888005</c:v>
                </c:pt>
                <c:pt idx="5755" formatCode="General">
                  <c:v>0.51284848620983903</c:v>
                </c:pt>
                <c:pt idx="5756" formatCode="General">
                  <c:v>0.51039266535922401</c:v>
                </c:pt>
                <c:pt idx="5757" formatCode="General">
                  <c:v>0.50764762432819299</c:v>
                </c:pt>
                <c:pt idx="5758" formatCode="General">
                  <c:v>0.50461546875301999</c:v>
                </c:pt>
                <c:pt idx="5759" formatCode="General">
                  <c:v>0.50129869387752302</c:v>
                </c:pt>
                <c:pt idx="5760" formatCode="General">
                  <c:v>0.49770024243792599</c:v>
                </c:pt>
                <c:pt idx="5761" formatCode="General">
                  <c:v>0.49382339604687803</c:v>
                </c:pt>
                <c:pt idx="5762" formatCode="General">
                  <c:v>0.48967176830348502</c:v>
                </c:pt>
                <c:pt idx="5763" formatCode="General">
                  <c:v>0.48524936246968098</c:v>
                </c:pt>
                <c:pt idx="5764" formatCode="General">
                  <c:v>0.480560518179249</c:v>
                </c:pt>
                <c:pt idx="5765" formatCode="General">
                  <c:v>0.47560985823792501</c:v>
                </c:pt>
                <c:pt idx="5766" formatCode="General">
                  <c:v>0.470402395465226</c:v>
                </c:pt>
                <c:pt idx="5767" formatCode="General">
                  <c:v>0.46494342999593602</c:v>
                </c:pt>
                <c:pt idx="5768" formatCode="General">
                  <c:v>0.45923848904004799</c:v>
                </c:pt>
                <c:pt idx="5769" formatCode="General">
                  <c:v>0.45329344397185101</c:v>
                </c:pt>
                <c:pt idx="5770" formatCode="General">
                  <c:v>0.44711445916588799</c:v>
                </c:pt>
                <c:pt idx="5771" formatCode="General">
                  <c:v>0.44070782644395201</c:v>
                </c:pt>
                <c:pt idx="5772" formatCode="General">
                  <c:v>0.43408007205288102</c:v>
                </c:pt>
                <c:pt idx="5773" formatCode="General">
                  <c:v>0.427237981491769</c:v>
                </c:pt>
                <c:pt idx="5774" formatCode="General">
                  <c:v>0.420188496628984</c:v>
                </c:pt>
                <c:pt idx="5775" formatCode="General">
                  <c:v>0.41293871272206101</c:v>
                </c:pt>
                <c:pt idx="5776" formatCode="General">
                  <c:v>0.40549578477709902</c:v>
                </c:pt>
                <c:pt idx="5777" formatCode="General">
                  <c:v>0.39786700137693198</c:v>
                </c:pt>
                <c:pt idx="5778" formatCode="General">
                  <c:v>0.39005981585282001</c:v>
                </c:pt>
                <c:pt idx="5779" formatCode="General">
                  <c:v>0.38208175867521399</c:v>
                </c:pt>
                <c:pt idx="5780" formatCode="General">
                  <c:v>0.373940394429357</c:v>
                </c:pt>
                <c:pt idx="5781" formatCode="General">
                  <c:v>0.36564329012566499</c:v>
                </c:pt>
                <c:pt idx="5782" formatCode="General">
                  <c:v>0.35719799840680699</c:v>
                </c:pt>
                <c:pt idx="5783" formatCode="General">
                  <c:v>0.34861214033408999</c:v>
                </c:pt>
                <c:pt idx="5784" formatCode="General">
                  <c:v>0.33989323572067498</c:v>
                </c:pt>
                <c:pt idx="5785" formatCode="General">
                  <c:v>0.33104878368082702</c:v>
                </c:pt>
                <c:pt idx="5786" formatCode="General">
                  <c:v>0.32208625665833202</c:v>
                </c:pt>
                <c:pt idx="5787" formatCode="General">
                  <c:v>0.31301292696468302</c:v>
                </c:pt>
                <c:pt idx="5788" formatCode="General">
                  <c:v>0.30383602011190702</c:v>
                </c:pt>
                <c:pt idx="5789" formatCode="General">
                  <c:v>0.29456267697090599</c:v>
                </c:pt>
                <c:pt idx="5790" formatCode="General">
                  <c:v>0.28519989554910502</c:v>
                </c:pt>
                <c:pt idx="5791" formatCode="General">
                  <c:v>0.275754529212767</c:v>
                </c:pt>
                <c:pt idx="5792" formatCode="General">
                  <c:v>0.26623323550335898</c:v>
                </c:pt>
                <c:pt idx="5793" formatCode="General">
                  <c:v>0.25664243192198399</c:v>
                </c:pt>
                <c:pt idx="5794" formatCode="General">
                  <c:v>0.24698837274577501</c:v>
                </c:pt>
                <c:pt idx="5795" formatCode="General">
                  <c:v>0.237277176869232</c:v>
                </c:pt>
                <c:pt idx="5796" formatCode="General">
                  <c:v>0.227514734838621</c:v>
                </c:pt>
                <c:pt idx="5797" formatCode="General">
                  <c:v>0.217706672566811</c:v>
                </c:pt>
                <c:pt idx="5798" formatCode="General">
                  <c:v>0.20785842944142299</c:v>
                </c:pt>
                <c:pt idx="5799" formatCode="General">
                  <c:v>0.19797518214989099</c:v>
                </c:pt>
                <c:pt idx="5800" formatCode="General">
                  <c:v>0.188061822334567</c:v>
                </c:pt>
                <c:pt idx="5801" formatCode="General">
                  <c:v>0.17812309551246699</c:v>
                </c:pt>
                <c:pt idx="5802" formatCode="General">
                  <c:v>0.16816342598158901</c:v>
                </c:pt>
                <c:pt idx="5803" formatCode="General">
                  <c:v>0.15818694543766801</c:v>
                </c:pt>
                <c:pt idx="5804" formatCode="General">
                  <c:v>0.14819764754231299</c:v>
                </c:pt>
                <c:pt idx="5805" formatCode="General">
                  <c:v>0.13819922398533099</c:v>
                </c:pt>
                <c:pt idx="5806" formatCode="General">
                  <c:v>0.128195137763432</c:v>
                </c:pt>
                <c:pt idx="5807" formatCode="General">
                  <c:v>0.118188545235813</c:v>
                </c:pt>
                <c:pt idx="5808" formatCode="General">
                  <c:v>0.10818214434824699</c:v>
                </c:pt>
                <c:pt idx="5809" formatCode="General">
                  <c:v>9.8178733285310404E-2</c:v>
                </c:pt>
                <c:pt idx="5810" formatCode="General">
                  <c:v>8.8181142513232294E-2</c:v>
                </c:pt>
                <c:pt idx="5811" formatCode="General">
                  <c:v>7.8191874762095895E-2</c:v>
                </c:pt>
                <c:pt idx="5812" formatCode="General">
                  <c:v>6.8212804522418999E-2</c:v>
                </c:pt>
                <c:pt idx="5813" formatCode="General">
                  <c:v>5.8245289324508703E-2</c:v>
                </c:pt>
                <c:pt idx="5814" formatCode="General">
                  <c:v>4.8291335760627198E-2</c:v>
                </c:pt>
                <c:pt idx="5815" formatCode="General">
                  <c:v>3.83525753595284E-2</c:v>
                </c:pt>
                <c:pt idx="5816" formatCode="General">
                  <c:v>2.8429708884915798E-2</c:v>
                </c:pt>
                <c:pt idx="5817" formatCode="General">
                  <c:v>1.8524185865941099E-2</c:v>
                </c:pt>
                <c:pt idx="5818" formatCode="General">
                  <c:v>8.6372478056227203E-3</c:v>
                </c:pt>
                <c:pt idx="5819" formatCode="General">
                  <c:v>-1.23068557678955E-3</c:v>
                </c:pt>
                <c:pt idx="5820" formatCode="General">
                  <c:v>-1.10788941321566E-2</c:v>
                </c:pt>
                <c:pt idx="5821" formatCode="General">
                  <c:v>-2.0906751917424301E-2</c:v>
                </c:pt>
                <c:pt idx="5822" formatCode="General">
                  <c:v>-3.07137559545352E-2</c:v>
                </c:pt>
                <c:pt idx="5823" formatCode="General">
                  <c:v>-4.0499477869523501E-2</c:v>
                </c:pt>
                <c:pt idx="5824" formatCode="General">
                  <c:v>-5.0263533741711601E-2</c:v>
                </c:pt>
                <c:pt idx="5825" formatCode="General">
                  <c:v>-6.0005537893486803E-2</c:v>
                </c:pt>
                <c:pt idx="5826" formatCode="General">
                  <c:v>-6.97250779705193E-2</c:v>
                </c:pt>
                <c:pt idx="5827" formatCode="General">
                  <c:v>-7.9421736435650994E-2</c:v>
                </c:pt>
                <c:pt idx="5828" formatCode="General">
                  <c:v>-8.90955674703377E-2</c:v>
                </c:pt>
                <c:pt idx="5829" formatCode="General">
                  <c:v>-9.8746063729013303E-2</c:v>
                </c:pt>
                <c:pt idx="5830" formatCode="General">
                  <c:v>-0.10837310909632999</c:v>
                </c:pt>
                <c:pt idx="5831" formatCode="General">
                  <c:v>-0.117976486563924</c:v>
                </c:pt>
                <c:pt idx="5832" formatCode="General">
                  <c:v>-0.12755525343764401</c:v>
                </c:pt>
                <c:pt idx="5833" formatCode="General">
                  <c:v>-0.137108831357346</c:v>
                </c:pt>
                <c:pt idx="5834" formatCode="General">
                  <c:v>-0.14663660605682199</c:v>
                </c:pt>
                <c:pt idx="5835" formatCode="General">
                  <c:v>-0.15613836543033899</c:v>
                </c:pt>
                <c:pt idx="5836" formatCode="General">
                  <c:v>-0.16561322671512099</c:v>
                </c:pt>
                <c:pt idx="5837" formatCode="General">
                  <c:v>-0.175060118167609</c:v>
                </c:pt>
                <c:pt idx="5838" formatCode="General">
                  <c:v>-0.18447837352504001</c:v>
                </c:pt>
                <c:pt idx="5839" formatCode="General">
                  <c:v>-0.19386666287789001</c:v>
                </c:pt>
                <c:pt idx="5840" formatCode="General">
                  <c:v>-0.203223451744099</c:v>
                </c:pt>
                <c:pt idx="5841" formatCode="General">
                  <c:v>-0.21254710199813101</c:v>
                </c:pt>
                <c:pt idx="5842" formatCode="General">
                  <c:v>-0.221835899755429</c:v>
                </c:pt>
                <c:pt idx="5843" formatCode="General">
                  <c:v>-0.23108810200602101</c:v>
                </c:pt>
                <c:pt idx="5844" formatCode="General">
                  <c:v>-0.24030196445125401</c:v>
                </c:pt>
                <c:pt idx="5845" formatCode="General">
                  <c:v>-0.249475665275293</c:v>
                </c:pt>
                <c:pt idx="5846" formatCode="General">
                  <c:v>-0.258606223599954</c:v>
                </c:pt>
                <c:pt idx="5847" formatCode="General">
                  <c:v>-0.26769062349941802</c:v>
                </c:pt>
                <c:pt idx="5848" formatCode="General">
                  <c:v>-0.276726539423022</c:v>
                </c:pt>
                <c:pt idx="5849" formatCode="General">
                  <c:v>-0.28571126297625199</c:v>
                </c:pt>
                <c:pt idx="5850" formatCode="General">
                  <c:v>-0.29464158761855302</c:v>
                </c:pt>
                <c:pt idx="5851" formatCode="General">
                  <c:v>-0.303513890849959</c:v>
                </c:pt>
                <c:pt idx="5852" formatCode="General">
                  <c:v>-0.31232472803578398</c:v>
                </c:pt>
                <c:pt idx="5853" formatCode="General">
                  <c:v>-0.32107037653346698</c:v>
                </c:pt>
                <c:pt idx="5854" formatCode="General">
                  <c:v>-0.32974679625244302</c:v>
                </c:pt>
                <c:pt idx="5855" formatCode="General">
                  <c:v>-0.33834969547358901</c:v>
                </c:pt>
                <c:pt idx="5856" formatCode="General">
                  <c:v>-0.34687456959415203</c:v>
                </c:pt>
                <c:pt idx="5857" formatCode="General">
                  <c:v>-0.355316781597381</c:v>
                </c:pt>
                <c:pt idx="5858" formatCode="General">
                  <c:v>-0.36367160938162502</c:v>
                </c:pt>
                <c:pt idx="5859" formatCode="General">
                  <c:v>-0.37193426901079502</c:v>
                </c:pt>
                <c:pt idx="5860" formatCode="General">
                  <c:v>-0.38009940734078201</c:v>
                </c:pt>
                <c:pt idx="5861" formatCode="General">
                  <c:v>-0.38816169156286501</c:v>
                </c:pt>
                <c:pt idx="5862" formatCode="General">
                  <c:v>-0.39611595204983802</c:v>
                </c:pt>
                <c:pt idx="5863" formatCode="General">
                  <c:v>-0.40395719620867399</c:v>
                </c:pt>
                <c:pt idx="5864" formatCode="General">
                  <c:v>-0.41167999706589897</c:v>
                </c:pt>
                <c:pt idx="5865" formatCode="General">
                  <c:v>-0.41927800902801399</c:v>
                </c:pt>
                <c:pt idx="5866" formatCode="General">
                  <c:v>-0.42674562861788801</c:v>
                </c:pt>
                <c:pt idx="5867" formatCode="General">
                  <c:v>-0.43407711783105102</c:v>
                </c:pt>
                <c:pt idx="5868" formatCode="General">
                  <c:v>-0.44126652944820799</c:v>
                </c:pt>
                <c:pt idx="5869" formatCode="General">
                  <c:v>-0.448308280821756</c:v>
                </c:pt>
                <c:pt idx="5870" formatCode="General">
                  <c:v>-0.45519608886511498</c:v>
                </c:pt>
                <c:pt idx="5871" formatCode="General">
                  <c:v>-0.46192353101224398</c:v>
                </c:pt>
                <c:pt idx="5872" formatCode="General">
                  <c:v>-0.46848470491545802</c:v>
                </c:pt>
                <c:pt idx="5873" formatCode="General">
                  <c:v>-0.47487372485331902</c:v>
                </c:pt>
                <c:pt idx="5874" formatCode="General">
                  <c:v>-0.48108417151349903</c:v>
                </c:pt>
                <c:pt idx="5875" formatCode="General">
                  <c:v>-0.48711015161383098</c:v>
                </c:pt>
                <c:pt idx="5876" formatCode="General">
                  <c:v>-0.49294536496966002</c:v>
                </c:pt>
                <c:pt idx="5877" formatCode="General">
                  <c:v>-0.49858382369727</c:v>
                </c:pt>
                <c:pt idx="5878" formatCode="General">
                  <c:v>-0.50401999325319002</c:v>
                </c:pt>
                <c:pt idx="5879" formatCode="General">
                  <c:v>-0.50924790830720701</c:v>
                </c:pt>
                <c:pt idx="5880" formatCode="General">
                  <c:v>-0.51426179065226096</c:v>
                </c:pt>
                <c:pt idx="5881" formatCode="General">
                  <c:v>-0.51905602783416005</c:v>
                </c:pt>
                <c:pt idx="5882" formatCode="General">
                  <c:v>-0.52362512114859106</c:v>
                </c:pt>
                <c:pt idx="5883" formatCode="General">
                  <c:v>-0.52796364860391598</c:v>
                </c:pt>
                <c:pt idx="5884" formatCode="General">
                  <c:v>-0.532066437684656</c:v>
                </c:pt>
                <c:pt idx="5885" formatCode="General">
                  <c:v>-0.53592841969156302</c:v>
                </c:pt>
                <c:pt idx="5886" formatCode="General">
                  <c:v>-0.53954462910297396</c:v>
                </c:pt>
                <c:pt idx="5887" formatCode="General">
                  <c:v>-0.54291037416240595</c:v>
                </c:pt>
                <c:pt idx="5888" formatCode="General">
                  <c:v>-0.54602109508896002</c:v>
                </c:pt>
                <c:pt idx="5889" formatCode="General">
                  <c:v>-0.54887245988657896</c:v>
                </c:pt>
                <c:pt idx="5890" formatCode="General">
                  <c:v>-0.55146037544027604</c:v>
                </c:pt>
                <c:pt idx="5891" formatCode="General">
                  <c:v>-0.55378092952617997</c:v>
                </c:pt>
                <c:pt idx="5892" formatCode="General">
                  <c:v>-0.55583049289486197</c:v>
                </c:pt>
                <c:pt idx="5893" formatCode="General">
                  <c:v>-0.55760566149264001</c:v>
                </c:pt>
                <c:pt idx="5894" formatCode="General">
                  <c:v>-0.55910324137963796</c:v>
                </c:pt>
                <c:pt idx="5895" formatCode="General">
                  <c:v>-0.56032029663342098</c:v>
                </c:pt>
                <c:pt idx="5896" formatCode="General">
                  <c:v>-0.56125419564967904</c:v>
                </c:pt>
                <c:pt idx="5897" formatCode="General">
                  <c:v>-0.56190254375750004</c:v>
                </c:pt>
                <c:pt idx="5898" formatCode="General">
                  <c:v>-0.56226321843676197</c:v>
                </c:pt>
                <c:pt idx="5899" formatCode="General">
                  <c:v>-0.56233441299954501</c:v>
                </c:pt>
                <c:pt idx="5900" formatCode="General">
                  <c:v>-0.56211461799050499</c:v>
                </c:pt>
                <c:pt idx="5901" formatCode="General">
                  <c:v>-0.56160259745827301</c:v>
                </c:pt>
                <c:pt idx="5902" formatCode="General">
                  <c:v>-0.56079741674754002</c:v>
                </c:pt>
                <c:pt idx="5903" formatCode="General">
                  <c:v>-0.55969841691071698</c:v>
                </c:pt>
                <c:pt idx="5904" formatCode="General">
                  <c:v>-0.55830518973682697</c:v>
                </c:pt>
                <c:pt idx="5905" formatCode="General">
                  <c:v>-0.55661766295917603</c:v>
                </c:pt>
                <c:pt idx="5906" formatCode="General">
                  <c:v>-0.55463608058296598</c:v>
                </c:pt>
                <c:pt idx="5907" formatCode="General">
                  <c:v>-0.55236096429164705</c:v>
                </c:pt>
                <c:pt idx="5908" formatCode="General">
                  <c:v>-0.54979308384623704</c:v>
                </c:pt>
                <c:pt idx="5909" formatCode="General">
                  <c:v>-0.54693352822897001</c:v>
                </c:pt>
                <c:pt idx="5910" formatCode="General">
                  <c:v>-0.54378372509529205</c:v>
                </c:pt>
                <c:pt idx="5911" formatCode="General">
                  <c:v>-0.54034535697243602</c:v>
                </c:pt>
                <c:pt idx="5912" formatCode="General">
                  <c:v>-0.53662038754569497</c:v>
                </c:pt>
                <c:pt idx="5913" formatCode="General">
                  <c:v>-0.53261106612987397</c:v>
                </c:pt>
                <c:pt idx="5914" formatCode="General">
                  <c:v>-0.52831992422158203</c:v>
                </c:pt>
                <c:pt idx="5915" formatCode="General">
                  <c:v>-0.52374976269057405</c:v>
                </c:pt>
                <c:pt idx="5916" formatCode="General">
                  <c:v>-0.51890364921146803</c:v>
                </c:pt>
                <c:pt idx="5917" formatCode="General">
                  <c:v>-0.51378491599026299</c:v>
                </c:pt>
                <c:pt idx="5918" formatCode="General">
                  <c:v>-0.50839714786038204</c:v>
                </c:pt>
                <c:pt idx="5919" formatCode="General">
                  <c:v>-0.50274418329876103</c:v>
                </c:pt>
                <c:pt idx="5920" formatCode="General">
                  <c:v>-0.49683010821227502</c:v>
                </c:pt>
                <c:pt idx="5921" formatCode="General">
                  <c:v>-0.49065923319756399</c:v>
                </c:pt>
                <c:pt idx="5922" formatCode="General">
                  <c:v>-0.48423609885441299</c:v>
                </c:pt>
                <c:pt idx="5923" formatCode="General">
                  <c:v>-0.47756547706538599</c:v>
                </c:pt>
                <c:pt idx="5924" formatCode="General">
                  <c:v>-0.47065234439110598</c:v>
                </c:pt>
                <c:pt idx="5925" formatCode="General">
                  <c:v>-0.46350187591366199</c:v>
                </c:pt>
                <c:pt idx="5926" formatCode="General">
                  <c:v>-0.45611944313577302</c:v>
                </c:pt>
                <c:pt idx="5927" formatCode="General">
                  <c:v>-0.44851060608386001</c:v>
                </c:pt>
                <c:pt idx="5928" formatCode="General">
                  <c:v>-0.44068109967039198</c:v>
                </c:pt>
                <c:pt idx="5929" formatCode="General">
                  <c:v>-0.432636815915934</c:v>
                </c:pt>
                <c:pt idx="5930" formatCode="General">
                  <c:v>-0.42438380965929801</c:v>
                </c:pt>
                <c:pt idx="5931" formatCode="General">
                  <c:v>-0.41592828897624201</c:v>
                </c:pt>
                <c:pt idx="5932" formatCode="General">
                  <c:v>-0.40727658816024198</c:v>
                </c:pt>
                <c:pt idx="5933" formatCode="General">
                  <c:v>-0.39843515852078099</c:v>
                </c:pt>
                <c:pt idx="5934" formatCode="General">
                  <c:v>-0.389410573453499</c:v>
                </c:pt>
                <c:pt idx="5935" formatCode="General">
                  <c:v>-0.38020951335023701</c:v>
                </c:pt>
                <c:pt idx="5936" formatCode="General">
                  <c:v>-0.370838753791432</c:v>
                </c:pt>
                <c:pt idx="5937" formatCode="General">
                  <c:v>-0.361305145666653</c:v>
                </c:pt>
                <c:pt idx="5938" formatCode="General">
                  <c:v>-0.351615612025794</c:v>
                </c:pt>
                <c:pt idx="5939" formatCode="General">
                  <c:v>-0.34177713718163</c:v>
                </c:pt>
                <c:pt idx="5940" formatCode="General">
                  <c:v>-0.33179675057393498</c:v>
                </c:pt>
                <c:pt idx="5941" formatCode="General">
                  <c:v>-0.32168152331689998</c:v>
                </c:pt>
                <c:pt idx="5942" formatCode="General">
                  <c:v>-0.31143855627656503</c:v>
                </c:pt>
                <c:pt idx="5943" formatCode="General">
                  <c:v>-0.30107497322581001</c:v>
                </c:pt>
                <c:pt idx="5944" formatCode="General">
                  <c:v>-0.29059789986322299</c:v>
                </c:pt>
                <c:pt idx="5945" formatCode="General">
                  <c:v>-0.28001445925192903</c:v>
                </c:pt>
                <c:pt idx="5946" formatCode="General">
                  <c:v>-0.269331759733063</c:v>
                </c:pt>
                <c:pt idx="5947" formatCode="General">
                  <c:v>-0.25855688353530198</c:v>
                </c:pt>
                <c:pt idx="5948" formatCode="General">
                  <c:v>-0.247696882748631</c:v>
                </c:pt>
                <c:pt idx="5949" formatCode="General">
                  <c:v>-0.23675876658666301</c:v>
                </c:pt>
                <c:pt idx="5950" formatCode="General">
                  <c:v>-0.22574949200359401</c:v>
                </c:pt>
                <c:pt idx="5951" formatCode="General">
                  <c:v>-0.214675952609725</c:v>
                </c:pt>
                <c:pt idx="5952" formatCode="General">
                  <c:v>-0.20354497209297301</c:v>
                </c:pt>
                <c:pt idx="5953" formatCode="General">
                  <c:v>-0.19236329382280501</c:v>
                </c:pt>
                <c:pt idx="5954" formatCode="General">
                  <c:v>-0.18113757089756599</c:v>
                </c:pt>
                <c:pt idx="5955" formatCode="General">
                  <c:v>-0.16987436332168701</c:v>
                </c:pt>
                <c:pt idx="5956" formatCode="General">
                  <c:v>-0.158580126019745</c:v>
                </c:pt>
                <c:pt idx="5957" formatCode="General">
                  <c:v>-0.14726119553717701</c:v>
                </c:pt>
                <c:pt idx="5958" formatCode="General">
                  <c:v>-0.135923794598657</c:v>
                </c:pt>
                <c:pt idx="5959" formatCode="General">
                  <c:v>-0.12457402284384</c:v>
                </c:pt>
                <c:pt idx="5960" formatCode="General">
                  <c:v>-0.11321784648324899</c:v>
                </c:pt>
                <c:pt idx="5961" formatCode="General">
                  <c:v>-0.10186109017424699</c:v>
                </c:pt>
                <c:pt idx="5962" formatCode="General">
                  <c:v>-9.0509435501400198E-2</c:v>
                </c:pt>
                <c:pt idx="5963" formatCode="General">
                  <c:v>-7.9168416228845101E-2</c:v>
                </c:pt>
                <c:pt idx="5964" formatCode="General">
                  <c:v>-6.7843413082985596E-2</c:v>
                </c:pt>
                <c:pt idx="5965" formatCode="General">
                  <c:v>-5.6539645399361398E-2</c:v>
                </c:pt>
                <c:pt idx="5966" formatCode="General">
                  <c:v>-4.5262174087148797E-2</c:v>
                </c:pt>
                <c:pt idx="5967" formatCode="General">
                  <c:v>-3.4015900401085798E-2</c:v>
                </c:pt>
                <c:pt idx="5968" formatCode="General">
                  <c:v>-2.2805548826261499E-2</c:v>
                </c:pt>
                <c:pt idx="5969" formatCode="General">
                  <c:v>-1.16356775026568E-2</c:v>
                </c:pt>
                <c:pt idx="5970" formatCode="General">
                  <c:v>-5.1067585560348903E-4</c:v>
                </c:pt>
                <c:pt idx="5971" formatCode="General">
                  <c:v>1.0565234320606401E-2</c:v>
                </c:pt>
                <c:pt idx="5972" formatCode="General">
                  <c:v>2.1588007901708402E-2</c:v>
                </c:pt>
                <c:pt idx="5973" formatCode="General">
                  <c:v>3.2553779805226397E-2</c:v>
                </c:pt>
                <c:pt idx="5974" formatCode="General">
                  <c:v>4.3458855701005203E-2</c:v>
                </c:pt>
                <c:pt idx="5975" formatCode="General">
                  <c:v>5.4299712223567602E-2</c:v>
                </c:pt>
                <c:pt idx="5976" formatCode="General">
                  <c:v>6.5072992188232898E-2</c:v>
                </c:pt>
                <c:pt idx="5977" formatCode="General">
                  <c:v>7.5775500734649198E-2</c:v>
                </c:pt>
                <c:pt idx="5978" formatCode="General">
                  <c:v>8.6404217440332595E-2</c:v>
                </c:pt>
                <c:pt idx="5979" formatCode="General">
                  <c:v>9.6956286583065904E-2</c:v>
                </c:pt>
                <c:pt idx="5980" formatCode="General">
                  <c:v>0.107429000524547</c:v>
                </c:pt>
                <c:pt idx="5981" formatCode="General">
                  <c:v>0.11781981075165</c:v>
                </c:pt>
                <c:pt idx="5982" formatCode="General">
                  <c:v>0.12812631982542499</c:v>
                </c:pt>
                <c:pt idx="5983" formatCode="General">
                  <c:v>0.13834627672086899</c:v>
                </c:pt>
                <c:pt idx="5984" formatCode="General">
                  <c:v>0.148477571979753</c:v>
                </c:pt>
                <c:pt idx="5985" formatCode="General">
                  <c:v>0.158518217930672</c:v>
                </c:pt>
                <c:pt idx="5986" formatCode="General">
                  <c:v>0.16846635658133599</c:v>
                </c:pt>
                <c:pt idx="5987" formatCode="General">
                  <c:v>0.178320258657122</c:v>
                </c:pt>
                <c:pt idx="5988" formatCode="General">
                  <c:v>0.18807830028683001</c:v>
                </c:pt>
                <c:pt idx="5989" formatCode="General">
                  <c:v>0.197738963593032</c:v>
                </c:pt>
                <c:pt idx="5990" formatCode="General">
                  <c:v>0.207300828929744</c:v>
                </c:pt>
                <c:pt idx="5991" formatCode="General">
                  <c:v>0.216762560570298</c:v>
                </c:pt>
                <c:pt idx="5992" formatCode="General">
                  <c:v>0.22612290415692601</c:v>
                </c:pt>
                <c:pt idx="5993" formatCode="General">
                  <c:v>0.23538067976237401</c:v>
                </c:pt>
                <c:pt idx="5994" formatCode="General">
                  <c:v>0.24453476301619301</c:v>
                </c:pt>
                <c:pt idx="5995" formatCode="General">
                  <c:v>0.25358408618288802</c:v>
                </c:pt>
                <c:pt idx="5996" formatCode="General">
                  <c:v>0.26252762907760102</c:v>
                </c:pt>
                <c:pt idx="5997" formatCode="General">
                  <c:v>0.271364394822322</c:v>
                </c:pt>
                <c:pt idx="5998" formatCode="General">
                  <c:v>0.28009341426363399</c:v>
                </c:pt>
                <c:pt idx="5999" formatCode="General">
                  <c:v>0.28871373788503402</c:v>
                </c:pt>
                <c:pt idx="6000" formatCode="General">
                  <c:v>0.29722442160345502</c:v>
                </c:pt>
                <c:pt idx="6001" formatCode="General">
                  <c:v>0.30562451385650102</c:v>
                </c:pt>
                <c:pt idx="6002" formatCode="General">
                  <c:v>0.31391304539923898</c:v>
                </c:pt>
                <c:pt idx="6003" formatCode="General">
                  <c:v>0.322089027206102</c:v>
                </c:pt>
                <c:pt idx="6004" formatCode="General">
                  <c:v>0.33015144400902502</c:v>
                </c:pt>
                <c:pt idx="6005" formatCode="General">
                  <c:v>0.33809923297304401</c:v>
                </c:pt>
                <c:pt idx="6006" formatCode="General">
                  <c:v>0.34593127960509301</c:v>
                </c:pt>
                <c:pt idx="6007" formatCode="General">
                  <c:v>0.35364641234902899</c:v>
                </c:pt>
                <c:pt idx="6008" formatCode="General">
                  <c:v>0.36124339315703202</c:v>
                </c:pt>
                <c:pt idx="6009" formatCode="General">
                  <c:v>0.36872091450031902</c:v>
                </c:pt>
                <c:pt idx="6010" formatCode="General">
                  <c:v>0.376077582190812</c:v>
                </c:pt>
                <c:pt idx="6011" formatCode="General">
                  <c:v>0.38331191094499201</c:v>
                </c:pt>
                <c:pt idx="6012" formatCode="General">
                  <c:v>0.39042232777027103</c:v>
                </c:pt>
                <c:pt idx="6013" formatCode="General">
                  <c:v>0.397407155669731</c:v>
                </c:pt>
                <c:pt idx="6014" formatCode="General">
                  <c:v>0.40426460869133801</c:v>
                </c:pt>
                <c:pt idx="6015" formatCode="General">
                  <c:v>0.41099279552380302</c:v>
                </c:pt>
                <c:pt idx="6016" formatCode="General">
                  <c:v>0.41758970881427598</c:v>
                </c:pt>
                <c:pt idx="6017" formatCode="General">
                  <c:v>0.42405322585699201</c:v>
                </c:pt>
                <c:pt idx="6018" formatCode="General">
                  <c:v>0.43038110608196101</c:v>
                </c:pt>
                <c:pt idx="6019" formatCode="General">
                  <c:v>0.43657098347031997</c:v>
                </c:pt>
                <c:pt idx="6020" formatCode="General">
                  <c:v>0.442620361539383</c:v>
                </c:pt>
                <c:pt idx="6021" formatCode="General">
                  <c:v>0.44852662646548802</c:v>
                </c:pt>
                <c:pt idx="6022" formatCode="General">
                  <c:v>0.45428704531416603</c:v>
                </c:pt>
                <c:pt idx="6023" formatCode="General">
                  <c:v>0.45989875291556898</c:v>
                </c:pt>
                <c:pt idx="6024" formatCode="General">
                  <c:v>0.46535876202748999</c:v>
                </c:pt>
                <c:pt idx="6025" formatCode="General">
                  <c:v>0.47066397126826798</c:v>
                </c:pt>
                <c:pt idx="6026" formatCode="General">
                  <c:v>0.47581116714041199</c:v>
                </c:pt>
                <c:pt idx="6027" formatCode="General">
                  <c:v>0.48079702378844602</c:v>
                </c:pt>
                <c:pt idx="6028" formatCode="General">
                  <c:v>0.48561810698084201</c:v>
                </c:pt>
                <c:pt idx="6029" formatCode="General">
                  <c:v>0.49027088453002099</c:v>
                </c:pt>
                <c:pt idx="6030" formatCode="General">
                  <c:v>0.49475173181467702</c:v>
                </c:pt>
                <c:pt idx="6031" formatCode="General">
                  <c:v>0.499056936710641</c:v>
                </c:pt>
                <c:pt idx="6032" formatCode="General">
                  <c:v>0.50318270701774204</c:v>
                </c:pt>
                <c:pt idx="6033" formatCode="General">
                  <c:v>0.50712518325314504</c:v>
                </c:pt>
                <c:pt idx="6034" formatCode="General">
                  <c:v>0.51088047123572899</c:v>
                </c:pt>
                <c:pt idx="6035" formatCode="General">
                  <c:v>0.51444458366790802</c:v>
                </c:pt>
                <c:pt idx="6036" formatCode="General">
                  <c:v>0.51781350964515305</c:v>
                </c:pt>
                <c:pt idx="6037" formatCode="General">
                  <c:v>0.52098323697901905</c:v>
                </c:pt>
                <c:pt idx="6038" formatCode="General">
                  <c:v>0.52394967555682903</c:v>
                </c:pt>
                <c:pt idx="6039" formatCode="General">
                  <c:v>0.52670874402051704</c:v>
                </c:pt>
                <c:pt idx="6040" formatCode="General">
                  <c:v>0.52925641233711695</c:v>
                </c:pt>
                <c:pt idx="6041" formatCode="General">
                  <c:v>0.53158867561864298</c:v>
                </c:pt>
                <c:pt idx="6042" formatCode="General">
                  <c:v>0.53370152683308802</c:v>
                </c:pt>
                <c:pt idx="6043" formatCode="General">
                  <c:v>0.53559103658766605</c:v>
                </c:pt>
                <c:pt idx="6044" formatCode="General">
                  <c:v>0.53725333318761404</c:v>
                </c:pt>
                <c:pt idx="6045" formatCode="General">
                  <c:v>0.53868462282960194</c:v>
                </c:pt>
                <c:pt idx="6046" formatCode="General">
                  <c:v>0.53988121197484895</c:v>
                </c:pt>
                <c:pt idx="6047" formatCode="General">
                  <c:v>0.540839474777985</c:v>
                </c:pt>
                <c:pt idx="6048" formatCode="General">
                  <c:v>0.54155592775162198</c:v>
                </c:pt>
                <c:pt idx="6049" formatCode="General">
                  <c:v>0.54202725687825404</c:v>
                </c:pt>
                <c:pt idx="6050" formatCode="General">
                  <c:v>0.54225032866642298</c:v>
                </c:pt>
                <c:pt idx="6051" formatCode="General">
                  <c:v>0.54222214138882696</c:v>
                </c:pt>
                <c:pt idx="6052" formatCode="General">
                  <c:v>0.54193983497561204</c:v>
                </c:pt>
                <c:pt idx="6053" formatCode="General">
                  <c:v>0.54140080569526705</c:v>
                </c:pt>
                <c:pt idx="6054" formatCode="General">
                  <c:v>0.54060261063114201</c:v>
                </c:pt>
                <c:pt idx="6055" formatCode="General">
                  <c:v>0.53954301472347699</c:v>
                </c:pt>
                <c:pt idx="6056" formatCode="General">
                  <c:v>0.538220057992845</c:v>
                </c:pt>
                <c:pt idx="6057" formatCode="General">
                  <c:v>0.53663204875202397</c:v>
                </c:pt>
                <c:pt idx="6058" formatCode="General">
                  <c:v>0.53477750070600705</c:v>
                </c:pt>
                <c:pt idx="6059" formatCode="General">
                  <c:v>0.53265518366843401</c:v>
                </c:pt>
                <c:pt idx="6060" formatCode="General">
                  <c:v>0.53026427644391705</c:v>
                </c:pt>
                <c:pt idx="6061" formatCode="General">
                  <c:v>0.52760413841619203</c:v>
                </c:pt>
                <c:pt idx="6062" formatCode="General">
                  <c:v>0.52467438861721705</c:v>
                </c:pt>
                <c:pt idx="6063" formatCode="General">
                  <c:v>0.52147505932166105</c:v>
                </c:pt>
                <c:pt idx="6064" formatCode="General">
                  <c:v>0.51800642637090799</c:v>
                </c:pt>
                <c:pt idx="6065" formatCode="General">
                  <c:v>0.51426913210318503</c:v>
                </c:pt>
                <c:pt idx="6066" formatCode="General">
                  <c:v>0.51026416393676099</c:v>
                </c:pt>
                <c:pt idx="6067" formatCode="General">
                  <c:v>0.50599271242072297</c:v>
                </c:pt>
                <c:pt idx="6068" formatCode="General">
                  <c:v>0.50145636222235102</c:v>
                </c:pt>
                <c:pt idx="6069" formatCode="General">
                  <c:v>0.49665713041749698</c:v>
                </c:pt>
                <c:pt idx="6070" formatCode="General">
                  <c:v>0.49159731547263502</c:v>
                </c:pt>
                <c:pt idx="6071" formatCode="General">
                  <c:v>0.48627950080198701</c:v>
                </c:pt>
                <c:pt idx="6072" formatCode="General">
                  <c:v>0.48070663252657703</c:v>
                </c:pt>
                <c:pt idx="6073" formatCode="General">
                  <c:v>0.47488198816390298</c:v>
                </c:pt>
                <c:pt idx="6074" formatCode="General">
                  <c:v>0.46880918502631502</c:v>
                </c:pt>
                <c:pt idx="6075" formatCode="General">
                  <c:v>0.46249213829192798</c:v>
                </c:pt>
                <c:pt idx="6076" formatCode="General">
                  <c:v>0.45593507644763498</c:v>
                </c:pt>
                <c:pt idx="6077" formatCode="General">
                  <c:v>0.44914260833006298</c:v>
                </c:pt>
                <c:pt idx="6078" formatCode="General">
                  <c:v>0.44211962223825302</c:v>
                </c:pt>
                <c:pt idx="6079" formatCode="General">
                  <c:v>0.43487123434845998</c:v>
                </c:pt>
                <c:pt idx="6080" formatCode="General">
                  <c:v>0.42740291168432898</c:v>
                </c:pt>
                <c:pt idx="6081" formatCode="General">
                  <c:v>0.41972042744982802</c:v>
                </c:pt>
                <c:pt idx="6082" formatCode="General">
                  <c:v>0.41182970484732401</c:v>
                </c:pt>
                <c:pt idx="6083" formatCode="General">
                  <c:v>0.40373697704059702</c:v>
                </c:pt>
                <c:pt idx="6084" formatCode="General">
                  <c:v>0.39544870597460402</c:v>
                </c:pt>
                <c:pt idx="6085" formatCode="General">
                  <c:v>0.38697153289879799</c:v>
                </c:pt>
                <c:pt idx="6086" formatCode="General">
                  <c:v>0.37831239940871803</c:v>
                </c:pt>
                <c:pt idx="6087" formatCode="General">
                  <c:v>0.369478395680364</c:v>
                </c:pt>
                <c:pt idx="6088" formatCode="General">
                  <c:v>0.36047670567859103</c:v>
                </c:pt>
                <c:pt idx="6089" formatCode="General">
                  <c:v>0.35131468193600301</c:v>
                </c:pt>
                <c:pt idx="6090" formatCode="General">
                  <c:v>0.341999873766343</c:v>
                </c:pt>
                <c:pt idx="6091" formatCode="General">
                  <c:v>0.33253993769120199</c:v>
                </c:pt>
                <c:pt idx="6092" formatCode="General">
                  <c:v>0.32294265019021101</c:v>
                </c:pt>
                <c:pt idx="6093" formatCode="General">
                  <c:v>0.31321587012547902</c:v>
                </c:pt>
                <c:pt idx="6094" formatCode="General">
                  <c:v>0.30336744715999697</c:v>
                </c:pt>
                <c:pt idx="6095" formatCode="General">
                  <c:v>0.293405245047753</c:v>
                </c:pt>
                <c:pt idx="6096" formatCode="General">
                  <c:v>0.28333717713885698</c:v>
                </c:pt>
                <c:pt idx="6097" formatCode="General">
                  <c:v>0.27317114187886299</c:v>
                </c:pt>
                <c:pt idx="6098" formatCode="General">
                  <c:v>0.262915099180759</c:v>
                </c:pt>
                <c:pt idx="6099" formatCode="General">
                  <c:v>0.25257689524485899</c:v>
                </c:pt>
                <c:pt idx="6100" formatCode="General">
                  <c:v>0.24216429199157699</c:v>
                </c:pt>
                <c:pt idx="6101" formatCode="General">
                  <c:v>0.23168507304493099</c:v>
                </c:pt>
                <c:pt idx="6102" formatCode="General">
                  <c:v>0.221146870251066</c:v>
                </c:pt>
                <c:pt idx="6103" formatCode="General">
                  <c:v>0.21055714421319999</c:v>
                </c:pt>
                <c:pt idx="6104" formatCode="General">
                  <c:v>0.19992324409016901</c:v>
                </c:pt>
                <c:pt idx="6105" formatCode="General">
                  <c:v>0.18925241358498901</c:v>
                </c:pt>
                <c:pt idx="6106" formatCode="General">
                  <c:v>0.17855168644800501</c:v>
                </c:pt>
                <c:pt idx="6107" formatCode="General">
                  <c:v>0.16782793991040099</c:v>
                </c:pt>
                <c:pt idx="6108" formatCode="General">
                  <c:v>0.15708784936768999</c:v>
                </c:pt>
                <c:pt idx="6109" formatCode="General">
                  <c:v>0.14633779182030099</c:v>
                </c:pt>
                <c:pt idx="6110" formatCode="General">
                  <c:v>0.135583971267243</c:v>
                </c:pt>
                <c:pt idx="6111" formatCode="General">
                  <c:v>0.124832396306343</c:v>
                </c:pt>
                <c:pt idx="6112" formatCode="General">
                  <c:v>0.11408878511059101</c:v>
                </c:pt>
                <c:pt idx="6113" formatCode="General">
                  <c:v>0.10335858748335899</c:v>
                </c:pt>
                <c:pt idx="6114" formatCode="General">
                  <c:v>9.2647012755944294E-2</c:v>
                </c:pt>
                <c:pt idx="6115" formatCode="General">
                  <c:v>8.1958954752254204E-2</c:v>
                </c:pt>
                <c:pt idx="6116" formatCode="General">
                  <c:v>7.1299020955912798E-2</c:v>
                </c:pt>
                <c:pt idx="6117" formatCode="General">
                  <c:v>6.0671568341121702E-2</c:v>
                </c:pt>
                <c:pt idx="6118" formatCode="General">
                  <c:v>5.0080585114547098E-2</c:v>
                </c:pt>
                <c:pt idx="6119" formatCode="General">
                  <c:v>3.9529832564486903E-2</c:v>
                </c:pt>
                <c:pt idx="6120" formatCode="General">
                  <c:v>2.90227888617701E-2</c:v>
                </c:pt>
                <c:pt idx="6121" formatCode="General">
                  <c:v>1.8562575772795999E-2</c:v>
                </c:pt>
                <c:pt idx="6122" formatCode="General">
                  <c:v>8.1520599361965297E-3</c:v>
                </c:pt>
                <c:pt idx="6123" formatCode="General">
                  <c:v>-2.2061546695400099E-3</c:v>
                </c:pt>
                <c:pt idx="6124" formatCode="General">
                  <c:v>-1.25098393879195E-2</c:v>
                </c:pt>
                <c:pt idx="6125" formatCode="General">
                  <c:v>-2.2756987625960599E-2</c:v>
                </c:pt>
                <c:pt idx="6126" formatCode="General">
                  <c:v>-3.2945811868289203E-2</c:v>
                </c:pt>
                <c:pt idx="6127" formatCode="General">
                  <c:v>-4.3074920001242301E-2</c:v>
                </c:pt>
                <c:pt idx="6128" formatCode="General">
                  <c:v>-5.3143159898126298E-2</c:v>
                </c:pt>
                <c:pt idx="6129" formatCode="General">
                  <c:v>-6.3149549034440894E-2</c:v>
                </c:pt>
                <c:pt idx="6130" formatCode="General">
                  <c:v>-7.3093338188590706E-2</c:v>
                </c:pt>
                <c:pt idx="6131" formatCode="General">
                  <c:v>-8.2974079858694899E-2</c:v>
                </c:pt>
                <c:pt idx="6132" formatCode="General">
                  <c:v>-9.2791522328409606E-2</c:v>
                </c:pt>
                <c:pt idx="6133" formatCode="General">
                  <c:v>-0.102545550161262</c:v>
                </c:pt>
                <c:pt idx="6134" formatCode="General">
                  <c:v>-0.11223624969443401</c:v>
                </c:pt>
                <c:pt idx="6135" formatCode="General">
                  <c:v>-0.12186392276690799</c:v>
                </c:pt>
                <c:pt idx="6136" formatCode="General">
                  <c:v>-0.131428985441155</c:v>
                </c:pt>
                <c:pt idx="6137" formatCode="General">
                  <c:v>-0.140931971399373</c:v>
                </c:pt>
                <c:pt idx="6138" formatCode="General">
                  <c:v>-0.15037355043241599</c:v>
                </c:pt>
                <c:pt idx="6139" formatCode="General">
                  <c:v>-0.159754488371736</c:v>
                </c:pt>
                <c:pt idx="6140" formatCode="General">
                  <c:v>-0.16907560362302601</c:v>
                </c:pt>
                <c:pt idx="6141" formatCode="General">
                  <c:v>-0.178337736263814</c:v>
                </c:pt>
                <c:pt idx="6142" formatCode="General">
                  <c:v>-0.18754182127904301</c:v>
                </c:pt>
                <c:pt idx="6143" formatCode="General">
                  <c:v>-0.19668875799996799</c:v>
                </c:pt>
                <c:pt idx="6144" formatCode="General">
                  <c:v>-0.205779429441002</c:v>
                </c:pt>
                <c:pt idx="6145" formatCode="General">
                  <c:v>-0.21481473772267501</c:v>
                </c:pt>
                <c:pt idx="6146" formatCode="General">
                  <c:v>-0.223795481136464</c:v>
                </c:pt>
                <c:pt idx="6147" formatCode="General">
                  <c:v>-0.23272243940081899</c:v>
                </c:pt>
                <c:pt idx="6148" formatCode="General">
                  <c:v>-0.24159630744876501</c:v>
                </c:pt>
                <c:pt idx="6149" formatCode="General">
                  <c:v>-0.25041757652798002</c:v>
                </c:pt>
                <c:pt idx="6150" formatCode="General">
                  <c:v>-0.259186692197372</c:v>
                </c:pt>
                <c:pt idx="6151" formatCode="General">
                  <c:v>-0.26790400820425903</c:v>
                </c:pt>
                <c:pt idx="6152" formatCode="General">
                  <c:v>-0.27656960975467698</c:v>
                </c:pt>
                <c:pt idx="6153" formatCode="General">
                  <c:v>-0.28518337429145801</c:v>
                </c:pt>
                <c:pt idx="6154" formatCode="General">
                  <c:v>-0.29374510153871503</c:v>
                </c:pt>
                <c:pt idx="6155" formatCode="General">
                  <c:v>-0.30225436498935399</c:v>
                </c:pt>
                <c:pt idx="6156" formatCode="General">
                  <c:v>-0.31071040300994202</c:v>
                </c:pt>
                <c:pt idx="6157" formatCode="General">
                  <c:v>-0.31911225749326499</c:v>
                </c:pt>
                <c:pt idx="6158" formatCode="General">
                  <c:v>-0.32745881093537499</c:v>
                </c:pt>
                <c:pt idx="6159" formatCode="General">
                  <c:v>-0.33574863974019098</c:v>
                </c:pt>
                <c:pt idx="6160" formatCode="General">
                  <c:v>-0.34397992882025102</c:v>
                </c:pt>
                <c:pt idx="6161" formatCode="General">
                  <c:v>-0.35215067665281302</c:v>
                </c:pt>
                <c:pt idx="6162" formatCode="General">
                  <c:v>-0.36025863939584002</c:v>
                </c:pt>
                <c:pt idx="6163" formatCode="General">
                  <c:v>-0.368301199007666</c:v>
                </c:pt>
                <c:pt idx="6164" formatCode="General">
                  <c:v>-0.37627545581383498</c:v>
                </c:pt>
                <c:pt idx="6165" formatCode="General">
                  <c:v>-0.38417823135156698</c:v>
                </c:pt>
                <c:pt idx="6166" formatCode="General">
                  <c:v>-0.392006009135272</c:v>
                </c:pt>
                <c:pt idx="6167" formatCode="General">
                  <c:v>-0.39975498016364203</c:v>
                </c:pt>
                <c:pt idx="6168" formatCode="General">
                  <c:v>-0.40742099762085798</c:v>
                </c:pt>
                <c:pt idx="6169" formatCode="General">
                  <c:v>-0.41499963265591</c:v>
                </c:pt>
                <c:pt idx="6170" formatCode="General">
                  <c:v>-0.42248618563168</c:v>
                </c:pt>
                <c:pt idx="6171" formatCode="General">
                  <c:v>-0.42987563835119702</c:v>
                </c:pt>
                <c:pt idx="6172" formatCode="General">
                  <c:v>-0.43716271148563701</c:v>
                </c:pt>
                <c:pt idx="6173" formatCode="General">
                  <c:v>-0.44434182772866498</c:v>
                </c:pt>
                <c:pt idx="6174" formatCode="General">
                  <c:v>-0.45140716992764102</c:v>
                </c:pt>
                <c:pt idx="6175" formatCode="General">
                  <c:v>-0.45835264164727102</c:v>
                </c:pt>
                <c:pt idx="6176" formatCode="General">
                  <c:v>-0.465171875027097</c:v>
                </c:pt>
                <c:pt idx="6177" formatCode="General">
                  <c:v>-0.47185829962964299</c:v>
                </c:pt>
                <c:pt idx="6178" formatCode="General">
                  <c:v>-0.478405107247587</c:v>
                </c:pt>
                <c:pt idx="6179" formatCode="General">
                  <c:v>-0.484805311361443</c:v>
                </c:pt>
                <c:pt idx="6180" formatCode="General">
                  <c:v>-0.49105171126796998</c:v>
                </c:pt>
                <c:pt idx="6181" formatCode="General">
                  <c:v>-0.497136958760516</c:v>
                </c:pt>
                <c:pt idx="6182" formatCode="General">
                  <c:v>-0.50305363114239898</c:v>
                </c:pt>
                <c:pt idx="6183" formatCode="General">
                  <c:v>-0.50879418384397201</c:v>
                </c:pt>
                <c:pt idx="6184" formatCode="General">
                  <c:v>-0.51435094453317498</c:v>
                </c:pt>
                <c:pt idx="6185" formatCode="General">
                  <c:v>-0.51971611530161399</c:v>
                </c:pt>
                <c:pt idx="6186" formatCode="General">
                  <c:v>-0.52488183465377003</c:v>
                </c:pt>
                <c:pt idx="6187" formatCode="General">
                  <c:v>-0.52984024663846596</c:v>
                </c:pt>
                <c:pt idx="6188" formatCode="General">
                  <c:v>-0.53458355647875</c:v>
                </c:pt>
                <c:pt idx="6189" formatCode="General">
                  <c:v>-0.53910396272515804</c:v>
                </c:pt>
                <c:pt idx="6190" formatCode="General">
                  <c:v>-0.54339361451599999</c:v>
                </c:pt>
                <c:pt idx="6191" formatCode="General">
                  <c:v>-0.54744476240560802</c:v>
                </c:pt>
                <c:pt idx="6192" formatCode="General">
                  <c:v>-0.55124979157989196</c:v>
                </c:pt>
                <c:pt idx="6193" formatCode="General">
                  <c:v>-0.55480118395432299</c:v>
                </c:pt>
                <c:pt idx="6194" formatCode="General">
                  <c:v>-0.55809154922922999</c:v>
                </c:pt>
                <c:pt idx="6195" formatCode="General">
                  <c:v>-0.56111368482631396</c:v>
                </c:pt>
                <c:pt idx="6196" formatCode="General">
                  <c:v>-0.56386058441387199</c:v>
                </c:pt>
                <c:pt idx="6197" formatCode="General">
                  <c:v>-0.56632545215974495</c:v>
                </c:pt>
                <c:pt idx="6198" formatCode="General">
                  <c:v>-0.56850173808621496</c:v>
                </c:pt>
                <c:pt idx="6199" formatCode="General">
                  <c:v>-0.57038315698568098</c:v>
                </c:pt>
                <c:pt idx="6200" formatCode="General">
                  <c:v>-0.57196374436289499</c:v>
                </c:pt>
                <c:pt idx="6201" formatCode="General">
                  <c:v>-0.57323776084742095</c:v>
                </c:pt>
                <c:pt idx="6202" formatCode="General">
                  <c:v>-0.57419984441425498</c:v>
                </c:pt>
                <c:pt idx="6203" formatCode="General">
                  <c:v>-0.57484496743374802</c:v>
                </c:pt>
                <c:pt idx="6204" formatCode="General">
                  <c:v>-0.57516843220008995</c:v>
                </c:pt>
                <c:pt idx="6205" formatCode="General">
                  <c:v>-0.57516607414617105</c:v>
                </c:pt>
                <c:pt idx="6206" formatCode="General">
                  <c:v>-0.57483403566875901</c:v>
                </c:pt>
                <c:pt idx="6207" formatCode="General">
                  <c:v>-0.57416883193893697</c:v>
                </c:pt>
                <c:pt idx="6208" formatCode="General">
                  <c:v>-0.57316745093034405</c:v>
                </c:pt>
                <c:pt idx="6209" formatCode="General">
                  <c:v>-0.57182733281876597</c:v>
                </c:pt>
                <c:pt idx="6210" formatCode="General">
                  <c:v>-0.57014639279590895</c:v>
                </c:pt>
                <c:pt idx="6211" formatCode="General">
                  <c:v>-0.568123036976111</c:v>
                </c:pt>
                <c:pt idx="6212" formatCode="General">
                  <c:v>-0.56575612115622198</c:v>
                </c:pt>
                <c:pt idx="6213" formatCode="General">
                  <c:v>-0.56304495920939202</c:v>
                </c:pt>
                <c:pt idx="6214" formatCode="General">
                  <c:v>-0.55998939512907298</c:v>
                </c:pt>
                <c:pt idx="6215" formatCode="General">
                  <c:v>-0.55658981112600403</c:v>
                </c:pt>
                <c:pt idx="6216" formatCode="General">
                  <c:v>-0.55284707177840797</c:v>
                </c:pt>
                <c:pt idx="6217" formatCode="General">
                  <c:v>-0.54876251744436799</c:v>
                </c:pt>
                <c:pt idx="6218" formatCode="General">
                  <c:v>-0.54433801559615003</c:v>
                </c:pt>
                <c:pt idx="6219" formatCode="General">
                  <c:v>-0.53957590582937898</c:v>
                </c:pt>
                <c:pt idx="6220" formatCode="General">
                  <c:v>-0.53447904403105395</c:v>
                </c:pt>
                <c:pt idx="6221" formatCode="General">
                  <c:v>-0.52905081768192297</c:v>
                </c:pt>
                <c:pt idx="6222" formatCode="General">
                  <c:v>-0.52329525085672302</c:v>
                </c:pt>
                <c:pt idx="6223" formatCode="General">
                  <c:v>-0.51721640608060204</c:v>
                </c:pt>
                <c:pt idx="6224" formatCode="General">
                  <c:v>-0.51081892760927206</c:v>
                </c:pt>
                <c:pt idx="6225" formatCode="General">
                  <c:v>-0.50410858965486005</c:v>
                </c:pt>
                <c:pt idx="6226" formatCode="General">
                  <c:v>-0.49709089447398402</c:v>
                </c:pt>
                <c:pt idx="6227" formatCode="General">
                  <c:v>-0.48977149207098603</c:v>
                </c:pt>
                <c:pt idx="6228" formatCode="General">
                  <c:v>-0.48215727104709299</c:v>
                </c:pt>
                <c:pt idx="6229" formatCode="General">
                  <c:v>-0.474255235337745</c:v>
                </c:pt>
                <c:pt idx="6230" formatCode="General">
                  <c:v>-0.46607235789663798</c:v>
                </c:pt>
                <c:pt idx="6231" formatCode="General">
                  <c:v>-0.45761665044358502</c:v>
                </c:pt>
                <c:pt idx="6232" formatCode="General">
                  <c:v>-0.448896581072113</c:v>
                </c:pt>
                <c:pt idx="6233" formatCode="General">
                  <c:v>-0.43992035470817398</c:v>
                </c:pt>
                <c:pt idx="6234" formatCode="General">
                  <c:v>-0.43069639219879902</c:v>
                </c:pt>
                <c:pt idx="6235" formatCode="General">
                  <c:v>-0.42123388118231497</c:v>
                </c:pt>
                <c:pt idx="6236" formatCode="General">
                  <c:v>-0.41154218788175201</c:v>
                </c:pt>
                <c:pt idx="6237" formatCode="General">
                  <c:v>-0.40163072550457901</c:v>
                </c:pt>
                <c:pt idx="6238" formatCode="General">
                  <c:v>-0.39150918404199597</c:v>
                </c:pt>
                <c:pt idx="6239" formatCode="General">
                  <c:v>-0.38118749750525699</c:v>
                </c:pt>
                <c:pt idx="6240" formatCode="General">
                  <c:v>-0.37067578227590497</c:v>
                </c:pt>
                <c:pt idx="6241" formatCode="General">
                  <c:v>-0.35998422879752001</c:v>
                </c:pt>
                <c:pt idx="6242" formatCode="General">
                  <c:v>-0.34912321518717099</c:v>
                </c:pt>
                <c:pt idx="6243" formatCode="General">
                  <c:v>-0.338103217548469</c:v>
                </c:pt>
                <c:pt idx="6244" formatCode="General">
                  <c:v>-0.32693476080549499</c:v>
                </c:pt>
                <c:pt idx="6245" formatCode="General">
                  <c:v>-0.31562843445527899</c:v>
                </c:pt>
                <c:pt idx="6246" formatCode="General">
                  <c:v>-0.30419485629585102</c:v>
                </c:pt>
                <c:pt idx="6247" formatCode="General">
                  <c:v>-0.292644582373219</c:v>
                </c:pt>
                <c:pt idx="6248" formatCode="General">
                  <c:v>-0.28098813530542799</c:v>
                </c:pt>
                <c:pt idx="6249" formatCode="General">
                  <c:v>-0.26923604437731602</c:v>
                </c:pt>
                <c:pt idx="6250" formatCode="General">
                  <c:v>-0.257398776418723</c:v>
                </c:pt>
                <c:pt idx="6251" formatCode="General">
                  <c:v>-0.245486707949234</c:v>
                </c:pt>
                <c:pt idx="6252" formatCode="General">
                  <c:v>-0.23351006097871699</c:v>
                </c:pt>
                <c:pt idx="6253" formatCode="General">
                  <c:v>-0.22147894274667301</c:v>
                </c:pt>
                <c:pt idx="6254" formatCode="General">
                  <c:v>-0.209403290447816</c:v>
                </c:pt>
                <c:pt idx="6255" formatCode="General">
                  <c:v>-0.197292816920209</c:v>
                </c:pt>
                <c:pt idx="6256" formatCode="General">
                  <c:v>-0.185157125691948</c:v>
                </c:pt>
                <c:pt idx="6257" formatCode="General">
                  <c:v>-0.173005610152935</c:v>
                </c:pt>
                <c:pt idx="6258" formatCode="General">
                  <c:v>-0.160847347840571</c:v>
                </c:pt>
                <c:pt idx="6259" formatCode="General">
                  <c:v>-0.14869122147751701</c:v>
                </c:pt>
                <c:pt idx="6260" formatCode="General">
                  <c:v>-0.13654588889268299</c:v>
                </c:pt>
                <c:pt idx="6261" formatCode="General">
                  <c:v>-0.124419636179638</c:v>
                </c:pt>
                <c:pt idx="6262" formatCode="General">
                  <c:v>-0.11232051234075</c:v>
                </c:pt>
                <c:pt idx="6263" formatCode="General">
                  <c:v>-0.100256364945706</c:v>
                </c:pt>
                <c:pt idx="6264" formatCode="General">
                  <c:v>-8.8234650220025204E-2</c:v>
                </c:pt>
                <c:pt idx="6265" formatCode="General">
                  <c:v>-7.6262505890786605E-2</c:v>
                </c:pt>
                <c:pt idx="6266" formatCode="General">
                  <c:v>-6.4346800890899794E-2</c:v>
                </c:pt>
                <c:pt idx="6267" formatCode="General">
                  <c:v>-5.2494060957023699E-2</c:v>
                </c:pt>
                <c:pt idx="6268" formatCode="General">
                  <c:v>-4.0710451322436503E-2</c:v>
                </c:pt>
                <c:pt idx="6269" formatCode="General">
                  <c:v>-2.9001825193462099E-2</c:v>
                </c:pt>
                <c:pt idx="6270" formatCode="General">
                  <c:v>-1.7373772184519101E-2</c:v>
                </c:pt>
                <c:pt idx="6271" formatCode="General">
                  <c:v>-5.8314932828583896E-3</c:v>
                </c:pt>
                <c:pt idx="6272" formatCode="General">
                  <c:v>5.6202074686511703E-3</c:v>
                </c:pt>
                <c:pt idx="6273" formatCode="General">
                  <c:v>1.6976762380464298E-2</c:v>
                </c:pt>
                <c:pt idx="6274" formatCode="General">
                  <c:v>2.8233938551802E-2</c:v>
                </c:pt>
                <c:pt idx="6275" formatCode="General">
                  <c:v>3.9387850995572501E-2</c:v>
                </c:pt>
                <c:pt idx="6276" formatCode="General">
                  <c:v>5.0434860380003603E-2</c:v>
                </c:pt>
                <c:pt idx="6277" formatCode="General">
                  <c:v>6.1371729368906197E-2</c:v>
                </c:pt>
                <c:pt idx="6278" formatCode="General">
                  <c:v>7.2195469592863701E-2</c:v>
                </c:pt>
                <c:pt idx="6279" formatCode="General">
                  <c:v>8.2903332649191905E-2</c:v>
                </c:pt>
                <c:pt idx="6280" formatCode="General">
                  <c:v>9.3492926071880297E-2</c:v>
                </c:pt>
                <c:pt idx="6281" formatCode="General">
                  <c:v>0.103962115889255</c:v>
                </c:pt>
                <c:pt idx="6282" formatCode="General">
                  <c:v>0.114309018061859</c:v>
                </c:pt>
                <c:pt idx="6283" formatCode="General">
                  <c:v>0.12453200761508</c:v>
                </c:pt>
                <c:pt idx="6284" formatCode="General">
                  <c:v>0.13462971597933801</c:v>
                </c:pt>
                <c:pt idx="6285" formatCode="General">
                  <c:v>0.144600928846295</c:v>
                </c:pt>
                <c:pt idx="6286" formatCode="General">
                  <c:v>0.15444464084708301</c:v>
                </c:pt>
                <c:pt idx="6287" formatCode="General">
                  <c:v>0.16416007237697</c:v>
                </c:pt>
                <c:pt idx="6288" formatCode="General">
                  <c:v>0.17374657713119299</c:v>
                </c:pt>
                <c:pt idx="6289" formatCode="General">
                  <c:v>0.18320374875978601</c:v>
                </c:pt>
                <c:pt idx="6290" formatCode="General">
                  <c:v>0.19253123055497801</c:v>
                </c:pt>
                <c:pt idx="6291" formatCode="General">
                  <c:v>0.201728829512899</c:v>
                </c:pt>
                <c:pt idx="6292" formatCode="General">
                  <c:v>0.21079654462146899</c:v>
                </c:pt>
                <c:pt idx="6293" formatCode="General">
                  <c:v>0.2197343615106</c:v>
                </c:pt>
                <c:pt idx="6294" formatCode="General">
                  <c:v>0.22854232452530601</c:v>
                </c:pt>
                <c:pt idx="6295" formatCode="General">
                  <c:v>0.23722062787168299</c:v>
                </c:pt>
                <c:pt idx="6296" formatCode="General">
                  <c:v>0.24576949162648601</c:v>
                </c:pt>
                <c:pt idx="6297" formatCode="General">
                  <c:v>0.25418917814734399</c:v>
                </c:pt>
                <c:pt idx="6298" formatCode="General">
                  <c:v>0.26247997543613599</c:v>
                </c:pt>
                <c:pt idx="6299" formatCode="General">
                  <c:v>0.27064213126204101</c:v>
                </c:pt>
                <c:pt idx="6300" formatCode="General">
                  <c:v>0.27867599255084902</c:v>
                </c:pt>
                <c:pt idx="6301" formatCode="General">
                  <c:v>0.28658178744306301</c:v>
                </c:pt>
                <c:pt idx="6302" formatCode="General">
                  <c:v>0.29435970446113402</c:v>
                </c:pt>
                <c:pt idx="6303" formatCode="General">
                  <c:v>0.30200990226756202</c:v>
                </c:pt>
                <c:pt idx="6304" formatCode="General">
                  <c:v>0.30953245312114902</c:v>
                </c:pt>
                <c:pt idx="6305" formatCode="General">
                  <c:v>0.31692739892238098</c:v>
                </c:pt>
                <c:pt idx="6306" formatCode="General">
                  <c:v>0.32419470521323202</c:v>
                </c:pt>
                <c:pt idx="6307" formatCode="General">
                  <c:v>0.33133425588709498</c:v>
                </c:pt>
                <c:pt idx="6308" formatCode="General">
                  <c:v>0.33834575610242701</c:v>
                </c:pt>
                <c:pt idx="6309" formatCode="General">
                  <c:v>0.34522884945512899</c:v>
                </c:pt>
                <c:pt idx="6310" formatCode="General">
                  <c:v>0.35198309202457501</c:v>
                </c:pt>
                <c:pt idx="6311" formatCode="General">
                  <c:v>0.35860790228620998</c:v>
                </c:pt>
                <c:pt idx="6312" formatCode="General">
                  <c:v>0.36510252138596599</c:v>
                </c:pt>
                <c:pt idx="6313" formatCode="General">
                  <c:v>0.371466038035204</c:v>
                </c:pt>
                <c:pt idx="6314" formatCode="General">
                  <c:v>0.37769747461563902</c:v>
                </c:pt>
                <c:pt idx="6315" formatCode="General">
                  <c:v>0.38379571097987297</c:v>
                </c:pt>
                <c:pt idx="6316" formatCode="General">
                  <c:v>0.38975949631923301</c:v>
                </c:pt>
                <c:pt idx="6317" formatCode="General">
                  <c:v>0.39558737284961698</c:v>
                </c:pt>
                <c:pt idx="6318" formatCode="General">
                  <c:v>0.40127776016311001</c:v>
                </c:pt>
                <c:pt idx="6319" formatCode="General">
                  <c:v>0.406828998922936</c:v>
                </c:pt>
                <c:pt idx="6320" formatCode="General">
                  <c:v>0.41223926874578198</c:v>
                </c:pt>
                <c:pt idx="6321" formatCode="General">
                  <c:v>0.417506564651346</c:v>
                </c:pt>
                <c:pt idx="6322" formatCode="General">
                  <c:v>0.42262881234127098</c:v>
                </c:pt>
                <c:pt idx="6323" formatCode="General">
                  <c:v>0.427604046803296</c:v>
                </c:pt>
                <c:pt idx="6324" formatCode="General">
                  <c:v>0.43242984814037999</c:v>
                </c:pt>
                <c:pt idx="6325" formatCode="General">
                  <c:v>0.437103576855284</c:v>
                </c:pt>
                <c:pt idx="6326" formatCode="General">
                  <c:v>0.44162236132781002</c:v>
                </c:pt>
                <c:pt idx="6327" formatCode="General">
                  <c:v>0.445983304346868</c:v>
                </c:pt>
                <c:pt idx="6328" formatCode="General">
                  <c:v>0.45018407048132297</c:v>
                </c:pt>
                <c:pt idx="6329" formatCode="General">
                  <c:v>0.45422186565339101</c:v>
                </c:pt>
                <c:pt idx="6330" formatCode="General">
                  <c:v>0.45809391769187602</c:v>
                </c:pt>
                <c:pt idx="6331" formatCode="General">
                  <c:v>0.461797547036365</c:v>
                </c:pt>
                <c:pt idx="6332" formatCode="General">
                  <c:v>0.46532964465158999</c:v>
                </c:pt>
                <c:pt idx="6333" formatCode="General">
                  <c:v>0.46868718339173199</c:v>
                </c:pt>
                <c:pt idx="6334" formatCode="General">
                  <c:v>0.47186678817813399</c:v>
                </c:pt>
                <c:pt idx="6335" formatCode="General">
                  <c:v>0.474865361511632</c:v>
                </c:pt>
                <c:pt idx="6336" formatCode="General">
                  <c:v>0.47768066331341302</c:v>
                </c:pt>
                <c:pt idx="6337" formatCode="General">
                  <c:v>0.48030966990037</c:v>
                </c:pt>
                <c:pt idx="6338" formatCode="General">
                  <c:v>0.48274899455507603</c:v>
                </c:pt>
                <c:pt idx="6339" formatCode="General">
                  <c:v>0.48499554909789999</c:v>
                </c:pt>
                <c:pt idx="6340" formatCode="General">
                  <c:v>0.48704610325044001</c:v>
                </c:pt>
                <c:pt idx="6341" formatCode="General">
                  <c:v>0.48889786599003099</c:v>
                </c:pt>
                <c:pt idx="6342" formatCode="General">
                  <c:v>0.49054854471179499</c:v>
                </c:pt>
                <c:pt idx="6343" formatCode="General">
                  <c:v>0.49199577005867401</c:v>
                </c:pt>
                <c:pt idx="6344" formatCode="General">
                  <c:v>0.49323701064505199</c:v>
                </c:pt>
                <c:pt idx="6345" formatCode="General">
                  <c:v>0.49426957543332201</c:v>
                </c:pt>
                <c:pt idx="6346" formatCode="General">
                  <c:v>0.49509072931216402</c:v>
                </c:pt>
                <c:pt idx="6347" formatCode="General">
                  <c:v>0.49569882080431599</c:v>
                </c:pt>
                <c:pt idx="6348" formatCode="General">
                  <c:v>0.496092208600455</c:v>
                </c:pt>
                <c:pt idx="6349" formatCode="General">
                  <c:v>0.49626864851041302</c:v>
                </c:pt>
                <c:pt idx="6350" formatCode="General">
                  <c:v>0.49622691075329201</c:v>
                </c:pt>
                <c:pt idx="6351" formatCode="General">
                  <c:v>0.49596581895991299</c:v>
                </c:pt>
                <c:pt idx="6352" formatCode="General">
                  <c:v>0.49548412518442603</c:v>
                </c:pt>
                <c:pt idx="6353" formatCode="General">
                  <c:v>0.49478105842942699</c:v>
                </c:pt>
                <c:pt idx="6354" formatCode="General">
                  <c:v>0.49385576596143499</c:v>
                </c:pt>
                <c:pt idx="6355" formatCode="General">
                  <c:v>0.492707284604046</c:v>
                </c:pt>
                <c:pt idx="6356" formatCode="General">
                  <c:v>0.49133517803290999</c:v>
                </c:pt>
                <c:pt idx="6357" formatCode="General">
                  <c:v>0.489740124317873</c:v>
                </c:pt>
                <c:pt idx="6358" formatCode="General">
                  <c:v>0.48792271097900702</c:v>
                </c:pt>
                <c:pt idx="6359" formatCode="General">
                  <c:v>0.485882792385952</c:v>
                </c:pt>
                <c:pt idx="6360" formatCode="General">
                  <c:v>0.48362111114720202</c:v>
                </c:pt>
                <c:pt idx="6361" formatCode="General">
                  <c:v>0.48113893939230201</c:v>
                </c:pt>
                <c:pt idx="6362" formatCode="General">
                  <c:v>0.47843789683611299</c:v>
                </c:pt>
                <c:pt idx="6363" formatCode="General">
                  <c:v>0.47551939438366497</c:v>
                </c:pt>
                <c:pt idx="6364" formatCode="General">
                  <c:v>0.472385122542539</c:v>
                </c:pt>
                <c:pt idx="6365" formatCode="General">
                  <c:v>0.46903763345597699</c:v>
                </c:pt>
                <c:pt idx="6366" formatCode="General">
                  <c:v>0.46547919288360001</c:v>
                </c:pt>
                <c:pt idx="6367" formatCode="General">
                  <c:v>0.46171220480172698</c:v>
                </c:pt>
                <c:pt idx="6368" formatCode="General">
                  <c:v>0.45773927767086697</c:v>
                </c:pt>
                <c:pt idx="6369" formatCode="General">
                  <c:v>0.45356376053686898</c:v>
                </c:pt>
                <c:pt idx="6370" formatCode="General">
                  <c:v>0.449189237956926</c:v>
                </c:pt>
                <c:pt idx="6371" formatCode="General">
                  <c:v>0.44461989885269598</c:v>
                </c:pt>
                <c:pt idx="6372" formatCode="General">
                  <c:v>0.439859411193741</c:v>
                </c:pt>
                <c:pt idx="6373" formatCode="General">
                  <c:v>0.43491139445378502</c:v>
                </c:pt>
                <c:pt idx="6374" formatCode="General">
                  <c:v>0.42978057830039401</c:v>
                </c:pt>
                <c:pt idx="6375" formatCode="General">
                  <c:v>0.42447177108398698</c:v>
                </c:pt>
                <c:pt idx="6376" formatCode="General">
                  <c:v>0.41899015141169499</c:v>
                </c:pt>
                <c:pt idx="6377" formatCode="General">
                  <c:v>0.41334019409938499</c:v>
                </c:pt>
                <c:pt idx="6378" formatCode="General">
                  <c:v>0.40752669634396999</c:v>
                </c:pt>
                <c:pt idx="6379" formatCode="General">
                  <c:v>0.40155543359436802</c:v>
                </c:pt>
                <c:pt idx="6380" formatCode="General">
                  <c:v>0.39543203727161103</c:v>
                </c:pt>
                <c:pt idx="6381" formatCode="General">
                  <c:v>0.38916235875250799</c:v>
                </c:pt>
                <c:pt idx="6382" formatCode="General">
                  <c:v>0.38275199280797301</c:v>
                </c:pt>
                <c:pt idx="6383" formatCode="General">
                  <c:v>0.37620725153787499</c:v>
                </c:pt>
                <c:pt idx="6384" formatCode="General">
                  <c:v>0.36953409297734502</c:v>
                </c:pt>
                <c:pt idx="6385" formatCode="General">
                  <c:v>0.36273806541659698</c:v>
                </c:pt>
                <c:pt idx="6386" formatCode="General">
                  <c:v>0.355825947350492</c:v>
                </c:pt>
                <c:pt idx="6387" formatCode="General">
                  <c:v>0.34880414948391503</c:v>
                </c:pt>
                <c:pt idx="6388" formatCode="General">
                  <c:v>0.341678549858415</c:v>
                </c:pt>
                <c:pt idx="6389" formatCode="General">
                  <c:v>0.334455617741655</c:v>
                </c:pt>
                <c:pt idx="6390" formatCode="General">
                  <c:v>0.32714189699859197</c:v>
                </c:pt>
                <c:pt idx="6391" formatCode="General">
                  <c:v>0.31974342012100399</c:v>
                </c:pt>
                <c:pt idx="6392" formatCode="General">
                  <c:v>0.31226675716361202</c:v>
                </c:pt>
                <c:pt idx="6393" formatCode="General">
                  <c:v>0.30471851919077197</c:v>
                </c:pt>
                <c:pt idx="6394" formatCode="General">
                  <c:v>0.297104757756185</c:v>
                </c:pt>
                <c:pt idx="6395" formatCode="General">
                  <c:v>0.28943197638851997</c:v>
                </c:pt>
                <c:pt idx="6396" formatCode="General">
                  <c:v>0.28170612940246198</c:v>
                </c:pt>
                <c:pt idx="6397" formatCode="General">
                  <c:v>0.273933111201141</c:v>
                </c:pt>
                <c:pt idx="6398" formatCode="General">
                  <c:v>0.26611935203612402</c:v>
                </c:pt>
                <c:pt idx="6399" formatCode="General">
                  <c:v>0.25827074417285401</c:v>
                </c:pt>
                <c:pt idx="6400" formatCode="General">
                  <c:v>0.25039309080185201</c:v>
                </c:pt>
                <c:pt idx="6401" formatCode="General">
                  <c:v>0.24249213222500801</c:v>
                </c:pt>
                <c:pt idx="6402" formatCode="General">
                  <c:v>0.23457300325130001</c:v>
                </c:pt>
                <c:pt idx="6403" formatCode="General">
                  <c:v>0.22664077261586399</c:v>
                </c:pt>
                <c:pt idx="6404" formatCode="General">
                  <c:v>0.218700558044708</c:v>
                </c:pt>
                <c:pt idx="6405" formatCode="General">
                  <c:v>0.21075755964496701</c:v>
                </c:pt>
                <c:pt idx="6406" formatCode="General">
                  <c:v>0.202817043886867</c:v>
                </c:pt>
                <c:pt idx="6407" formatCode="General">
                  <c:v>0.19488368952587701</c:v>
                </c:pt>
                <c:pt idx="6408" formatCode="General">
                  <c:v>0.18696108466690201</c:v>
                </c:pt>
                <c:pt idx="6409" formatCode="General">
                  <c:v>0.17905341724019999</c:v>
                </c:pt>
                <c:pt idx="6410" formatCode="General">
                  <c:v>0.17116508484191001</c:v>
                </c:pt>
                <c:pt idx="6411" formatCode="General">
                  <c:v>0.163299537176753</c:v>
                </c:pt>
                <c:pt idx="6412" formatCode="General">
                  <c:v>0.155460320932265</c:v>
                </c:pt>
                <c:pt idx="6413" formatCode="General">
                  <c:v>0.14765065828221099</c:v>
                </c:pt>
                <c:pt idx="6414" formatCode="General">
                  <c:v>0.13987341989952401</c:v>
                </c:pt>
                <c:pt idx="6415" formatCode="General">
                  <c:v>0.132131197151449</c:v>
                </c:pt>
                <c:pt idx="6416" formatCode="General">
                  <c:v>0.12442662313551001</c:v>
                </c:pt>
                <c:pt idx="6417" formatCode="General">
                  <c:v>0.116762087481853</c:v>
                </c:pt>
                <c:pt idx="6418" formatCode="General">
                  <c:v>0.109139516695914</c:v>
                </c:pt>
                <c:pt idx="6419" formatCode="General">
                  <c:v>0.101560683676689</c:v>
                </c:pt>
                <c:pt idx="6420" formatCode="General">
                  <c:v>9.4027165087911799E-2</c:v>
                </c:pt>
                <c:pt idx="6421" formatCode="General">
                  <c:v>8.6540261921264905E-2</c:v>
                </c:pt>
                <c:pt idx="6422" formatCode="General">
                  <c:v>7.9101035097538797E-2</c:v>
                </c:pt>
                <c:pt idx="6423" formatCode="General">
                  <c:v>7.1710355450389701E-2</c:v>
                </c:pt>
                <c:pt idx="6424" formatCode="General">
                  <c:v>6.4368891481003998E-2</c:v>
                </c:pt>
                <c:pt idx="6425" formatCode="General">
                  <c:v>5.70770908886317E-2</c:v>
                </c:pt>
                <c:pt idx="6426" formatCode="General">
                  <c:v>4.9835163345390197E-2</c:v>
                </c:pt>
                <c:pt idx="6427" formatCode="General">
                  <c:v>4.2643126190451797E-2</c:v>
                </c:pt>
                <c:pt idx="6428" formatCode="General">
                  <c:v>3.5500851298805702E-2</c:v>
                </c:pt>
                <c:pt idx="6429" formatCode="General">
                  <c:v>2.84080592344109E-2</c:v>
                </c:pt>
                <c:pt idx="6430" formatCode="General">
                  <c:v>2.1364349383402498E-2</c:v>
                </c:pt>
                <c:pt idx="6431" formatCode="General">
                  <c:v>1.4369122827427E-2</c:v>
                </c:pt>
                <c:pt idx="6432" formatCode="General">
                  <c:v>7.4215589607387802E-3</c:v>
                </c:pt>
                <c:pt idx="6433" formatCode="General">
                  <c:v>5.2076950520672804E-4</c:v>
                </c:pt>
                <c:pt idx="6434" formatCode="General">
                  <c:v>-6.3342068123299101E-3</c:v>
                </c:pt>
                <c:pt idx="6435" formatCode="General">
                  <c:v>-1.3144433963042599E-2</c:v>
                </c:pt>
                <c:pt idx="6436" formatCode="General">
                  <c:v>-1.9911103281063901E-2</c:v>
                </c:pt>
                <c:pt idx="6437" formatCode="General">
                  <c:v>-2.6635450853534599E-2</c:v>
                </c:pt>
                <c:pt idx="6438" formatCode="General">
                  <c:v>-3.3318780592724799E-2</c:v>
                </c:pt>
                <c:pt idx="6439" formatCode="General">
                  <c:v>-3.9962496495295097E-2</c:v>
                </c:pt>
                <c:pt idx="6440" formatCode="General">
                  <c:v>-4.6568021588719997E-2</c:v>
                </c:pt>
                <c:pt idx="6441" formatCode="General">
                  <c:v>-5.3136776217548101E-2</c:v>
                </c:pt>
                <c:pt idx="6442" formatCode="General">
                  <c:v>-5.9670175086785703E-2</c:v>
                </c:pt>
                <c:pt idx="6443" formatCode="General">
                  <c:v>-6.6169637579088295E-2</c:v>
                </c:pt>
                <c:pt idx="6444" formatCode="General">
                  <c:v>-7.2636561580221998E-2</c:v>
                </c:pt>
                <c:pt idx="6445" formatCode="General">
                  <c:v>-7.9072301605028802E-2</c:v>
                </c:pt>
                <c:pt idx="6446" formatCode="General">
                  <c:v>-8.5478214321569296E-2</c:v>
                </c:pt>
                <c:pt idx="6447" formatCode="General">
                  <c:v>-9.1855562053890102E-2</c:v>
                </c:pt>
                <c:pt idx="6448" formatCode="General">
                  <c:v>-9.8205437795148107E-2</c:v>
                </c:pt>
                <c:pt idx="6449" formatCode="General">
                  <c:v>-0.104528929694122</c:v>
                </c:pt>
                <c:pt idx="6450" formatCode="General">
                  <c:v>-0.11082707869649901</c:v>
                </c:pt>
                <c:pt idx="6451" formatCode="General">
                  <c:v>-0.11710076047260699</c:v>
                </c:pt>
                <c:pt idx="6452" formatCode="General">
                  <c:v>-0.12335073187977701</c:v>
                </c:pt>
                <c:pt idx="6453" formatCode="General">
                  <c:v>-0.12957759440127101</c:v>
                </c:pt>
                <c:pt idx="6454" formatCode="General">
                  <c:v>-0.135781849781555</c:v>
                </c:pt>
                <c:pt idx="6455" formatCode="General">
                  <c:v>-0.14196380729420899</c:v>
                </c:pt>
                <c:pt idx="6456" formatCode="General">
                  <c:v>-0.14812359758341001</c:v>
                </c:pt>
                <c:pt idx="6457" formatCode="General">
                  <c:v>-0.15426129864742799</c:v>
                </c:pt>
                <c:pt idx="6458" formatCode="General">
                  <c:v>-0.16037673650728099</c:v>
                </c:pt>
                <c:pt idx="6459" formatCode="General">
                  <c:v>-0.166469492416637</c:v>
                </c:pt>
                <c:pt idx="6460" formatCode="General">
                  <c:v>-0.17253904476770099</c:v>
                </c:pt>
                <c:pt idx="6461" formatCode="General">
                  <c:v>-0.17858469584693701</c:v>
                </c:pt>
                <c:pt idx="6462" formatCode="General">
                  <c:v>-0.18460550927675401</c:v>
                </c:pt>
                <c:pt idx="6463" formatCode="General">
                  <c:v>-0.19060019290719299</c:v>
                </c:pt>
                <c:pt idx="6464" formatCode="General">
                  <c:v>-0.19656795989460299</c:v>
                </c:pt>
                <c:pt idx="6465" formatCode="General">
                  <c:v>-0.20250745262968201</c:v>
                </c:pt>
                <c:pt idx="6466" formatCode="General">
                  <c:v>-0.20841615706048</c:v>
                </c:pt>
                <c:pt idx="6467" formatCode="General">
                  <c:v>-0.21429219988152401</c:v>
                </c:pt>
                <c:pt idx="6468" formatCode="General">
                  <c:v>-0.220133942554703</c:v>
                </c:pt>
                <c:pt idx="6469" formatCode="General">
                  <c:v>-0.225938872449296</c:v>
                </c:pt>
                <c:pt idx="6470" formatCode="General">
                  <c:v>-0.23170468257433499</c:v>
                </c:pt>
                <c:pt idx="6471" formatCode="General">
                  <c:v>-0.23742932687382401</c:v>
                </c:pt>
                <c:pt idx="6472" formatCode="General">
                  <c:v>-0.24310940591743899</c:v>
                </c:pt>
                <c:pt idx="6473" formatCode="General">
                  <c:v>-0.24874177923219901</c:v>
                </c:pt>
                <c:pt idx="6474" formatCode="General">
                  <c:v>-0.25432376754348401</c:v>
                </c:pt>
                <c:pt idx="6475" formatCode="General">
                  <c:v>-0.25985205169938502</c:v>
                </c:pt>
                <c:pt idx="6476" formatCode="General">
                  <c:v>-0.26532317193545002</c:v>
                </c:pt>
                <c:pt idx="6477" formatCode="General">
                  <c:v>-0.27073358672662601</c:v>
                </c:pt>
                <c:pt idx="6478" formatCode="General">
                  <c:v>-0.276079239309583</c:v>
                </c:pt>
                <c:pt idx="6479" formatCode="General">
                  <c:v>-0.28135667737690201</c:v>
                </c:pt>
                <c:pt idx="6480" formatCode="General">
                  <c:v>-0.28656257650212702</c:v>
                </c:pt>
                <c:pt idx="6481" formatCode="General">
                  <c:v>-0.29169257887627797</c:v>
                </c:pt>
                <c:pt idx="6482" formatCode="General">
                  <c:v>-0.29674238361987398</c:v>
                </c:pt>
                <c:pt idx="6483" formatCode="General">
                  <c:v>-0.30170794747575003</c:v>
                </c:pt>
                <c:pt idx="6484" formatCode="General">
                  <c:v>-0.30658549434798299</c:v>
                </c:pt>
                <c:pt idx="6485" formatCode="General">
                  <c:v>-0.31137095540995702</c:v>
                </c:pt>
                <c:pt idx="6486" formatCode="General">
                  <c:v>-0.31605996505849199</c:v>
                </c:pt>
                <c:pt idx="6487" formatCode="General">
                  <c:v>-0.32064844116164298</c:v>
                </c:pt>
                <c:pt idx="6488" formatCode="General">
                  <c:v>-0.32513215579295601</c:v>
                </c:pt>
                <c:pt idx="6489" formatCode="General">
                  <c:v>-0.32950723171502999</c:v>
                </c:pt>
                <c:pt idx="6490" formatCode="General">
                  <c:v>-0.33376966057470497</c:v>
                </c:pt>
                <c:pt idx="6491" formatCode="General">
                  <c:v>-0.33791527708561497</c:v>
                </c:pt>
                <c:pt idx="6492" formatCode="General">
                  <c:v>-0.34194034775099502</c:v>
                </c:pt>
                <c:pt idx="6493" formatCode="General">
                  <c:v>-0.34584104947608202</c:v>
                </c:pt>
                <c:pt idx="6494" formatCode="General">
                  <c:v>-0.34961347396178599</c:v>
                </c:pt>
                <c:pt idx="6495" formatCode="General">
                  <c:v>-0.35325423302947401</c:v>
                </c:pt>
                <c:pt idx="6496" formatCode="General">
                  <c:v>-0.35676045650656801</c:v>
                </c:pt>
                <c:pt idx="6497" formatCode="General">
                  <c:v>-0.36012862540148799</c:v>
                </c:pt>
                <c:pt idx="6498" formatCode="General">
                  <c:v>-0.36335511533953802</c:v>
                </c:pt>
                <c:pt idx="6499" formatCode="General">
                  <c:v>-0.36643737154225298</c:v>
                </c:pt>
                <c:pt idx="6500" formatCode="General">
                  <c:v>-0.36937282530504401</c:v>
                </c:pt>
                <c:pt idx="6501" formatCode="General">
                  <c:v>-0.37215827160078802</c:v>
                </c:pt>
                <c:pt idx="6502" formatCode="General">
                  <c:v>-0.374791478090444</c:v>
                </c:pt>
                <c:pt idx="6503" formatCode="General">
                  <c:v>-0.37727021720033099</c:v>
                </c:pt>
                <c:pt idx="6504" formatCode="General">
                  <c:v>-0.37959219562879998</c:v>
                </c:pt>
                <c:pt idx="6505" formatCode="General">
                  <c:v>-0.381756150953865</c:v>
                </c:pt>
                <c:pt idx="6506" formatCode="General">
                  <c:v>-0.38376077661075603</c:v>
                </c:pt>
                <c:pt idx="6507" formatCode="General">
                  <c:v>-0.385604582239367</c:v>
                </c:pt>
                <c:pt idx="6508" formatCode="General">
                  <c:v>-0.38728645824711899</c:v>
                </c:pt>
                <c:pt idx="6509" formatCode="General">
                  <c:v>-0.38880572816452003</c:v>
                </c:pt>
                <c:pt idx="6510" formatCode="General">
                  <c:v>-0.39016206849642199</c:v>
                </c:pt>
                <c:pt idx="6511" formatCode="General">
                  <c:v>-0.39135498355481202</c:v>
                </c:pt>
                <c:pt idx="6512" formatCode="General">
                  <c:v>-0.39238476794405702</c:v>
                </c:pt>
                <c:pt idx="6513" formatCode="General">
                  <c:v>-0.39325149944279197</c:v>
                </c:pt>
                <c:pt idx="6514" formatCode="General">
                  <c:v>-0.39395546005585702</c:v>
                </c:pt>
                <c:pt idx="6515" formatCode="General">
                  <c:v>-0.39449771146767199</c:v>
                </c:pt>
                <c:pt idx="6516" formatCode="General">
                  <c:v>-0.39487900352441002</c:v>
                </c:pt>
                <c:pt idx="6517" formatCode="General">
                  <c:v>-0.39510075037486397</c:v>
                </c:pt>
                <c:pt idx="6518" formatCode="General">
                  <c:v>-0.39516452519679801</c:v>
                </c:pt>
                <c:pt idx="6519" formatCode="General">
                  <c:v>-0.39507193916188998</c:v>
                </c:pt>
                <c:pt idx="6520" formatCode="General">
                  <c:v>-0.394824644063342</c:v>
                </c:pt>
                <c:pt idx="6521" formatCode="General">
                  <c:v>-0.39442483493654501</c:v>
                </c:pt>
                <c:pt idx="6522" formatCode="General">
                  <c:v>-0.39387475588836901</c:v>
                </c:pt>
                <c:pt idx="6523" formatCode="General">
                  <c:v>-0.39317711191715599</c:v>
                </c:pt>
                <c:pt idx="6524" formatCode="General">
                  <c:v>-0.392334521837296</c:v>
                </c:pt>
                <c:pt idx="6525" formatCode="General">
                  <c:v>-0.39134947344527099</c:v>
                </c:pt>
                <c:pt idx="6526" formatCode="General">
                  <c:v>-0.39022540993900701</c:v>
                </c:pt>
                <c:pt idx="6527" formatCode="General">
                  <c:v>-0.38896563098597903</c:v>
                </c:pt>
                <c:pt idx="6528" formatCode="General">
                  <c:v>-0.38757321143034801</c:v>
                </c:pt>
                <c:pt idx="6529" formatCode="General">
                  <c:v>-0.38605204276423999</c:v>
                </c:pt>
                <c:pt idx="6530" formatCode="General">
                  <c:v>-0.38440570686679798</c:v>
                </c:pt>
                <c:pt idx="6531" formatCode="General">
                  <c:v>-0.382636868846156</c:v>
                </c:pt>
                <c:pt idx="6532" formatCode="General">
                  <c:v>-0.380749487213773</c:v>
                </c:pt>
                <c:pt idx="6533" formatCode="General">
                  <c:v>-0.37874781070663299</c:v>
                </c:pt>
                <c:pt idx="6534" formatCode="General">
                  <c:v>-0.37663509075335799</c:v>
                </c:pt>
                <c:pt idx="6535" formatCode="General">
                  <c:v>-0.37441465000656299</c:v>
                </c:pt>
                <c:pt idx="6536" formatCode="General">
                  <c:v>-0.37209051878309701</c:v>
                </c:pt>
                <c:pt idx="6537" formatCode="General">
                  <c:v>-0.36966631389968502</c:v>
                </c:pt>
                <c:pt idx="6538" formatCode="General">
                  <c:v>-0.36714516662492702</c:v>
                </c:pt>
                <c:pt idx="6539" formatCode="General">
                  <c:v>-0.36453087701714099</c:v>
                </c:pt>
                <c:pt idx="6540" formatCode="General">
                  <c:v>-0.361827422115441</c:v>
                </c:pt>
                <c:pt idx="6541" formatCode="General">
                  <c:v>-0.35903832874151997</c:v>
                </c:pt>
                <c:pt idx="6542" formatCode="General">
                  <c:v>-0.35616712300423098</c:v>
                </c:pt>
                <c:pt idx="6543" formatCode="General">
                  <c:v>-0.35321680215734702</c:v>
                </c:pt>
                <c:pt idx="6544" formatCode="General">
                  <c:v>-0.35018985884387199</c:v>
                </c:pt>
                <c:pt idx="6545" formatCode="General">
                  <c:v>-0.34708947146941599</c:v>
                </c:pt>
                <c:pt idx="6546" formatCode="General">
                  <c:v>-0.34391898462015402</c:v>
                </c:pt>
                <c:pt idx="6547" formatCode="General">
                  <c:v>-0.340680697345356</c:v>
                </c:pt>
                <c:pt idx="6548" formatCode="General">
                  <c:v>-0.33737641638132498</c:v>
                </c:pt>
                <c:pt idx="6549" formatCode="General">
                  <c:v>-0.334008671816442</c:v>
                </c:pt>
                <c:pt idx="6550" formatCode="General">
                  <c:v>-0.330579726635021</c:v>
                </c:pt>
                <c:pt idx="6551" formatCode="General">
                  <c:v>-0.32709144530280698</c:v>
                </c:pt>
                <c:pt idx="6552" formatCode="General">
                  <c:v>-0.32354533080886799</c:v>
                </c:pt>
                <c:pt idx="6553" formatCode="General">
                  <c:v>-0.319942600749824</c:v>
                </c:pt>
                <c:pt idx="6554" formatCode="General">
                  <c:v>-0.31628474379712501</c:v>
                </c:pt>
                <c:pt idx="6555" formatCode="General">
                  <c:v>-0.31257249163965001</c:v>
                </c:pt>
                <c:pt idx="6556" formatCode="General">
                  <c:v>-0.30880636284625201</c:v>
                </c:pt>
                <c:pt idx="6557" formatCode="General">
                  <c:v>-0.30498723892156998</c:v>
                </c:pt>
                <c:pt idx="6558" formatCode="General">
                  <c:v>-0.30111479810597103</c:v>
                </c:pt>
                <c:pt idx="6559" formatCode="General">
                  <c:v>-0.29718857911283603</c:v>
                </c:pt>
                <c:pt idx="6560" formatCode="General">
                  <c:v>-0.29320872550968002</c:v>
                </c:pt>
                <c:pt idx="6561" formatCode="General">
                  <c:v>-0.28917491640543103</c:v>
                </c:pt>
                <c:pt idx="6562" formatCode="General">
                  <c:v>-0.28508627509776102</c:v>
                </c:pt>
                <c:pt idx="6563" formatCode="General">
                  <c:v>-0.28094145849545399</c:v>
                </c:pt>
                <c:pt idx="6564" formatCode="General">
                  <c:v>-0.27673927655297198</c:v>
                </c:pt>
                <c:pt idx="6565" formatCode="General">
                  <c:v>-0.27247824368816098</c:v>
                </c:pt>
                <c:pt idx="6566" formatCode="General">
                  <c:v>-0.26815656352817402</c:v>
                </c:pt>
                <c:pt idx="6567" formatCode="General">
                  <c:v>-0.26377219929513102</c:v>
                </c:pt>
                <c:pt idx="6568" formatCode="General">
                  <c:v>-0.25932299278978199</c:v>
                </c:pt>
                <c:pt idx="6569" formatCode="General">
                  <c:v>-0.254807236687007</c:v>
                </c:pt>
                <c:pt idx="6570" formatCode="General">
                  <c:v>-0.25022267087920302</c:v>
                </c:pt>
                <c:pt idx="6571" formatCode="General">
                  <c:v>-0.245566903822971</c:v>
                </c:pt>
                <c:pt idx="6572" formatCode="General">
                  <c:v>-0.240837011232999</c:v>
                </c:pt>
                <c:pt idx="6573" formatCode="General">
                  <c:v>-0.236030142652739</c:v>
                </c:pt>
                <c:pt idx="6574" formatCode="General">
                  <c:v>-0.23114414179162901</c:v>
                </c:pt>
                <c:pt idx="6575" formatCode="General">
                  <c:v>-0.22617595653241199</c:v>
                </c:pt>
                <c:pt idx="6576" formatCode="General">
                  <c:v>-0.22112265973172801</c:v>
                </c:pt>
                <c:pt idx="6577" formatCode="General">
                  <c:v>-0.21598159324472499</c:v>
                </c:pt>
                <c:pt idx="6578" formatCode="General">
                  <c:v>-0.21074980851578401</c:v>
                </c:pt>
                <c:pt idx="6579" formatCode="General">
                  <c:v>-0.205424079799401</c:v>
                </c:pt>
                <c:pt idx="6580" formatCode="General">
                  <c:v>-0.200001482265173</c:v>
                </c:pt>
                <c:pt idx="6581" formatCode="General">
                  <c:v>-0.19447897690014801</c:v>
                </c:pt>
                <c:pt idx="6582" formatCode="General">
                  <c:v>-0.18885394334737901</c:v>
                </c:pt>
                <c:pt idx="6583" formatCode="General">
                  <c:v>-0.18312406503103301</c:v>
                </c:pt>
                <c:pt idx="6584" formatCode="General">
                  <c:v>-0.17728665233490701</c:v>
                </c:pt>
                <c:pt idx="6585" formatCode="General">
                  <c:v>-0.171339381092254</c:v>
                </c:pt>
                <c:pt idx="6586" formatCode="General">
                  <c:v>-0.165280051370187</c:v>
                </c:pt>
                <c:pt idx="6587" formatCode="General">
                  <c:v>-0.15910666806685</c:v>
                </c:pt>
                <c:pt idx="6588" formatCode="General">
                  <c:v>-0.15281740135265101</c:v>
                </c:pt>
                <c:pt idx="6589" formatCode="General">
                  <c:v>-0.146410638733664</c:v>
                </c:pt>
                <c:pt idx="6590" formatCode="General">
                  <c:v>-0.13988504687886699</c:v>
                </c:pt>
                <c:pt idx="6591" formatCode="General">
                  <c:v>-0.13323956476915799</c:v>
                </c:pt>
                <c:pt idx="6592" formatCode="General">
                  <c:v>-0.12647339214974199</c:v>
                </c:pt>
                <c:pt idx="6593" formatCode="General">
                  <c:v>-0.119586028547068</c:v>
                </c:pt>
                <c:pt idx="6594" formatCode="General">
                  <c:v>-0.11257730830282001</c:v>
                </c:pt>
                <c:pt idx="6595" formatCode="General">
                  <c:v>-0.105447328732797</c:v>
                </c:pt>
                <c:pt idx="6596" formatCode="General">
                  <c:v>-9.81965845720527E-2</c:v>
                </c:pt>
                <c:pt idx="6597" formatCode="General">
                  <c:v>-9.0825943493502204E-2</c:v>
                </c:pt>
                <c:pt idx="6598" formatCode="General">
                  <c:v>-8.3336552583346699E-2</c:v>
                </c:pt>
                <c:pt idx="6599" formatCode="General">
                  <c:v>-7.5729963315914903E-2</c:v>
                </c:pt>
                <c:pt idx="6600" formatCode="General">
                  <c:v>-6.8008153843548205E-2</c:v>
                </c:pt>
                <c:pt idx="6601" formatCode="General">
                  <c:v>-6.0173432377647197E-2</c:v>
                </c:pt>
                <c:pt idx="6602" formatCode="General">
                  <c:v>-5.2228543987664897E-2</c:v>
                </c:pt>
                <c:pt idx="6603" formatCode="General">
                  <c:v>-4.41766323486509E-2</c:v>
                </c:pt>
                <c:pt idx="6604" formatCode="General">
                  <c:v>-3.60212302200172E-2</c:v>
                </c:pt>
                <c:pt idx="6605" formatCode="General">
                  <c:v>-2.7766259124702201E-2</c:v>
                </c:pt>
                <c:pt idx="6606" formatCode="General">
                  <c:v>-1.9416026160087599E-2</c:v>
                </c:pt>
                <c:pt idx="6607" formatCode="General">
                  <c:v>-1.09752740731531E-2</c:v>
                </c:pt>
                <c:pt idx="6608" formatCode="General">
                  <c:v>-2.4491166406424999E-3</c:v>
                </c:pt>
                <c:pt idx="6609" formatCode="General">
                  <c:v>6.1569746514716101E-3</c:v>
                </c:pt>
                <c:pt idx="6610" formatCode="General">
                  <c:v>1.4837120277520001E-2</c:v>
                </c:pt>
                <c:pt idx="6611" formatCode="General">
                  <c:v>2.3584993873313601E-2</c:v>
                </c:pt>
                <c:pt idx="6612" formatCode="General">
                  <c:v>3.2394001677553498E-2</c:v>
                </c:pt>
                <c:pt idx="6613" formatCode="General">
                  <c:v>4.1257206129578797E-2</c:v>
                </c:pt>
                <c:pt idx="6614" formatCode="General">
                  <c:v>5.0167326514681997E-2</c:v>
                </c:pt>
                <c:pt idx="6615" formatCode="General">
                  <c:v>5.9116752308304099E-2</c:v>
                </c:pt>
                <c:pt idx="6616" formatCode="General">
                  <c:v>6.8097513295794596E-2</c:v>
                </c:pt>
                <c:pt idx="6617" formatCode="General">
                  <c:v>7.7101454709522302E-2</c:v>
                </c:pt>
                <c:pt idx="6618" formatCode="General">
                  <c:v>8.6120102517889097E-2</c:v>
                </c:pt>
                <c:pt idx="6619" formatCode="General">
                  <c:v>9.5144723485737104E-2</c:v>
                </c:pt>
                <c:pt idx="6620" formatCode="General">
                  <c:v>0.104166457917708</c:v>
                </c:pt>
                <c:pt idx="6621" formatCode="General">
                  <c:v>0.113176223596578</c:v>
                </c:pt>
                <c:pt idx="6622" formatCode="General">
                  <c:v>0.122164712657783</c:v>
                </c:pt>
                <c:pt idx="6623" formatCode="General">
                  <c:v>0.13112245294133701</c:v>
                </c:pt>
                <c:pt idx="6624" formatCode="General">
                  <c:v>0.14003982971981899</c:v>
                </c:pt>
                <c:pt idx="6625" formatCode="General">
                  <c:v>0.148907205052002</c:v>
                </c:pt>
                <c:pt idx="6626" formatCode="General">
                  <c:v>0.157714921311817</c:v>
                </c:pt>
                <c:pt idx="6627" formatCode="General">
                  <c:v>0.16645317854818201</c:v>
                </c:pt>
                <c:pt idx="6628" formatCode="General">
                  <c:v>0.175112134724524</c:v>
                </c:pt>
                <c:pt idx="6629" formatCode="General">
                  <c:v>0.18368202230824801</c:v>
                </c:pt>
                <c:pt idx="6630" formatCode="General">
                  <c:v>0.19215314379093101</c:v>
                </c:pt>
                <c:pt idx="6631" formatCode="General">
                  <c:v>0.200515847833271</c:v>
                </c:pt>
                <c:pt idx="6632" formatCode="General">
                  <c:v>0.20876056040588201</c:v>
                </c:pt>
                <c:pt idx="6633" formatCode="General">
                  <c:v>0.21687782256420801</c:v>
                </c:pt>
                <c:pt idx="6634" formatCode="General">
                  <c:v>0.22485837493184599</c:v>
                </c:pt>
                <c:pt idx="6635" formatCode="General">
                  <c:v>0.232693128790606</c:v>
                </c:pt>
                <c:pt idx="6636" formatCode="General">
                  <c:v>0.240373179898418</c:v>
                </c:pt>
                <c:pt idx="6637" formatCode="General">
                  <c:v>0.24788987973259899</c:v>
                </c:pt>
                <c:pt idx="6638" formatCode="General">
                  <c:v>0.25523484238550898</c:v>
                </c:pt>
                <c:pt idx="6639" formatCode="General">
                  <c:v>0.26239990022133503</c:v>
                </c:pt>
                <c:pt idx="6640" formatCode="General">
                  <c:v>0.26937726309714599</c:v>
                </c:pt>
                <c:pt idx="6641" formatCode="General">
                  <c:v>0.27615947282847397</c:v>
                </c:pt>
                <c:pt idx="6642" formatCode="General">
                  <c:v>0.282739384209651</c:v>
                </c:pt>
                <c:pt idx="6643" formatCode="General">
                  <c:v>0.28911025811434399</c:v>
                </c:pt>
                <c:pt idx="6644" formatCode="General">
                  <c:v>0.29526570034382599</c:v>
                </c:pt>
                <c:pt idx="6645" formatCode="General">
                  <c:v>0.30119979503611999</c:v>
                </c:pt>
                <c:pt idx="6646" formatCode="General">
                  <c:v>0.306907032453269</c:v>
                </c:pt>
                <c:pt idx="6647" formatCode="General">
                  <c:v>0.3123823237742</c:v>
                </c:pt>
                <c:pt idx="6648" formatCode="General">
                  <c:v>0.31762107826381702</c:v>
                </c:pt>
                <c:pt idx="6649" formatCode="General">
                  <c:v>0.32261916594946</c:v>
                </c:pt>
                <c:pt idx="6650" formatCode="General">
                  <c:v>0.32737292138625601</c:v>
                </c:pt>
                <c:pt idx="6651" formatCode="General">
                  <c:v>0.33187915459659201</c:v>
                </c:pt>
                <c:pt idx="6652" formatCode="General">
                  <c:v>0.33613520851020001</c:v>
                </c:pt>
                <c:pt idx="6653" formatCode="General">
                  <c:v>0.34013889954256099</c:v>
                </c:pt>
                <c:pt idx="6654" formatCode="General">
                  <c:v>0.34388845920038402</c:v>
                </c:pt>
                <c:pt idx="6655" formatCode="General">
                  <c:v>0.34738269881577899</c:v>
                </c:pt>
                <c:pt idx="6656" formatCode="General">
                  <c:v>0.350621008700848</c:v>
                </c:pt>
                <c:pt idx="6657" formatCode="General">
                  <c:v>0.35360317958542198</c:v>
                </c:pt>
                <c:pt idx="6658" formatCode="General">
                  <c:v>0.35632953512239501</c:v>
                </c:pt>
                <c:pt idx="6659" formatCode="General">
                  <c:v>0.35880087764230201</c:v>
                </c:pt>
                <c:pt idx="6660" formatCode="General">
                  <c:v>0.361018468332785</c:v>
                </c:pt>
                <c:pt idx="6661" formatCode="General">
                  <c:v>0.36298411292780702</c:v>
                </c:pt>
                <c:pt idx="6662" formatCode="General">
                  <c:v>0.36469998910049301</c:v>
                </c:pt>
                <c:pt idx="6663" formatCode="General">
                  <c:v>0.36616877475662002</c:v>
                </c:pt>
                <c:pt idx="6664" formatCode="General">
                  <c:v>0.36739359096274998</c:v>
                </c:pt>
                <c:pt idx="6665" formatCode="General">
                  <c:v>0.36837797466795802</c:v>
                </c:pt>
                <c:pt idx="6666" formatCode="General">
                  <c:v>0.36912590302875298</c:v>
                </c:pt>
                <c:pt idx="6667" formatCode="General">
                  <c:v>0.36964161800062401</c:v>
                </c:pt>
                <c:pt idx="6668" formatCode="General">
                  <c:v>0.36992981305964501</c:v>
                </c:pt>
                <c:pt idx="6669" formatCode="General">
                  <c:v>0.36999552415403802</c:v>
                </c:pt>
                <c:pt idx="6670" formatCode="General">
                  <c:v>0.369844052185204</c:v>
                </c:pt>
                <c:pt idx="6671" formatCode="General">
                  <c:v>0.36948110328139999</c:v>
                </c:pt>
                <c:pt idx="6672" formatCode="General">
                  <c:v>0.36891261431872802</c:v>
                </c:pt>
                <c:pt idx="6673" formatCode="General">
                  <c:v>0.36814473167969702</c:v>
                </c:pt>
                <c:pt idx="6674" formatCode="General">
                  <c:v>0.36718385637816803</c:v>
                </c:pt>
                <c:pt idx="6675" formatCode="General">
                  <c:v>0.36603658335442502</c:v>
                </c:pt>
                <c:pt idx="6676" formatCode="General">
                  <c:v>0.36470967083237699</c:v>
                </c:pt>
                <c:pt idx="6677" formatCode="General">
                  <c:v>0.36321001461240598</c:v>
                </c:pt>
                <c:pt idx="6678" formatCode="General">
                  <c:v>0.36154468513148302</c:v>
                </c:pt>
                <c:pt idx="6679" formatCode="General">
                  <c:v>0.35972079630266102</c:v>
                </c:pt>
                <c:pt idx="6680" formatCode="General">
                  <c:v>0.35774550721012199</c:v>
                </c:pt>
                <c:pt idx="6681" formatCode="General">
                  <c:v>0.35562610952607299</c:v>
                </c:pt>
                <c:pt idx="6682" formatCode="General">
                  <c:v>0.35336983000663802</c:v>
                </c:pt>
                <c:pt idx="6683" formatCode="General">
                  <c:v>0.35098384359149998</c:v>
                </c:pt>
                <c:pt idx="6684" formatCode="General">
                  <c:v>0.34847536320438799</c:v>
                </c:pt>
                <c:pt idx="6685" formatCode="General">
                  <c:v>0.34585151448412399</c:v>
                </c:pt>
                <c:pt idx="6686" formatCode="General">
                  <c:v>0.34311930250863598</c:v>
                </c:pt>
                <c:pt idx="6687" formatCode="General">
                  <c:v>0.34028560169948502</c:v>
                </c:pt>
                <c:pt idx="6688" formatCode="General">
                  <c:v>0.33735714993928001</c:v>
                </c:pt>
                <c:pt idx="6689" formatCode="General">
                  <c:v>0.33434054752972397</c:v>
                </c:pt>
                <c:pt idx="6690" formatCode="General">
                  <c:v>0.33124220977455998</c:v>
                </c:pt>
                <c:pt idx="6691" formatCode="General">
                  <c:v>0.32806841718600199</c:v>
                </c:pt>
                <c:pt idx="6692" formatCode="General">
                  <c:v>0.32482516040106502</c:v>
                </c:pt>
                <c:pt idx="6693" formatCode="General">
                  <c:v>0.32151813629958897</c:v>
                </c:pt>
                <c:pt idx="6694" formatCode="General">
                  <c:v>0.31815277858377899</c:v>
                </c:pt>
                <c:pt idx="6695" formatCode="General">
                  <c:v>0.31473429254219498</c:v>
                </c:pt>
                <c:pt idx="6696" formatCode="General">
                  <c:v>0.311267678385378</c:v>
                </c:pt>
                <c:pt idx="6697" formatCode="General">
                  <c:v>0.307757539055519</c:v>
                </c:pt>
                <c:pt idx="6698" formatCode="General">
                  <c:v>0.30420815639783699</c:v>
                </c:pt>
                <c:pt idx="6699" formatCode="General">
                  <c:v>0.30062354243425499</c:v>
                </c:pt>
                <c:pt idx="6700" formatCode="General">
                  <c:v>0.29700735375861198</c:v>
                </c:pt>
                <c:pt idx="6701" formatCode="General">
                  <c:v>0.29336271915484602</c:v>
                </c:pt>
                <c:pt idx="6702" formatCode="General">
                  <c:v>0.28969254850876502</c:v>
                </c:pt>
                <c:pt idx="6703" formatCode="General">
                  <c:v>0.28599990146416199</c:v>
                </c:pt>
                <c:pt idx="6704" formatCode="General">
                  <c:v>0.28228703884293999</c:v>
                </c:pt>
                <c:pt idx="6705" formatCode="General">
                  <c:v>0.27855605254183502</c:v>
                </c:pt>
                <c:pt idx="6706" formatCode="General">
                  <c:v>0.27480845502665502</c:v>
                </c:pt>
                <c:pt idx="6707" formatCode="General">
                  <c:v>0.27104520299860402</c:v>
                </c:pt>
                <c:pt idx="6708" formatCode="General">
                  <c:v>0.26726736335038898</c:v>
                </c:pt>
                <c:pt idx="6709" formatCode="General">
                  <c:v>0.263475657091159</c:v>
                </c:pt>
                <c:pt idx="6710" formatCode="General">
                  <c:v>0.25967048948011501</c:v>
                </c:pt>
                <c:pt idx="6711" formatCode="General">
                  <c:v>0.25585201019349202</c:v>
                </c:pt>
                <c:pt idx="6712" formatCode="General">
                  <c:v>0.25202009404348003</c:v>
                </c:pt>
                <c:pt idx="6713" formatCode="General">
                  <c:v>0.248173362348002</c:v>
                </c:pt>
                <c:pt idx="6714" formatCode="General">
                  <c:v>0.24431092122834799</c:v>
                </c:pt>
                <c:pt idx="6715" formatCode="General">
                  <c:v>0.24043249658101401</c:v>
                </c:pt>
                <c:pt idx="6716" formatCode="General">
                  <c:v>0.23653626502365699</c:v>
                </c:pt>
                <c:pt idx="6717" formatCode="General">
                  <c:v>0.232620400364871</c:v>
                </c:pt>
                <c:pt idx="6718" formatCode="General">
                  <c:v>0.22868335568149001</c:v>
                </c:pt>
                <c:pt idx="6719" formatCode="General">
                  <c:v>0.22472332498932401</c:v>
                </c:pt>
                <c:pt idx="6720" formatCode="General">
                  <c:v>0.220738204594462</c:v>
                </c:pt>
                <c:pt idx="6721" formatCode="General">
                  <c:v>0.21672513321796599</c:v>
                </c:pt>
                <c:pt idx="6722" formatCode="General">
                  <c:v>0.21268164809548201</c:v>
                </c:pt>
                <c:pt idx="6723" formatCode="General">
                  <c:v>0.208605318455207</c:v>
                </c:pt>
                <c:pt idx="6724" formatCode="General">
                  <c:v>0.204493738419363</c:v>
                </c:pt>
                <c:pt idx="6725" formatCode="General">
                  <c:v>0.200344530356524</c:v>
                </c:pt>
                <c:pt idx="6726" formatCode="General">
                  <c:v>0.19615477141191101</c:v>
                </c:pt>
                <c:pt idx="6727" formatCode="General">
                  <c:v>0.19192106360334099</c:v>
                </c:pt>
                <c:pt idx="6728" formatCode="General">
                  <c:v>0.187640730889682</c:v>
                </c:pt>
                <c:pt idx="6729" formatCode="General">
                  <c:v>0.183311398133055</c:v>
                </c:pt>
                <c:pt idx="6730" formatCode="General">
                  <c:v>0.178930329522068</c:v>
                </c:pt>
                <c:pt idx="6731" formatCode="General">
                  <c:v>0.17449443720902699</c:v>
                </c:pt>
                <c:pt idx="6732" formatCode="General">
                  <c:v>0.17000094332152399</c:v>
                </c:pt>
                <c:pt idx="6733" formatCode="General">
                  <c:v>0.165447953843744</c:v>
                </c:pt>
                <c:pt idx="6734" formatCode="General">
                  <c:v>0.16083285158580901</c:v>
                </c:pt>
                <c:pt idx="6735" formatCode="General">
                  <c:v>0.15615325952793599</c:v>
                </c:pt>
                <c:pt idx="6736" formatCode="General">
                  <c:v>0.151407160825269</c:v>
                </c:pt>
                <c:pt idx="6737" formatCode="General">
                  <c:v>0.14659233881119699</c:v>
                </c:pt>
                <c:pt idx="6738" formatCode="General">
                  <c:v>0.141706858908654</c:v>
                </c:pt>
                <c:pt idx="6739" formatCode="General">
                  <c:v>0.13674864412652801</c:v>
                </c:pt>
                <c:pt idx="6740" formatCode="General">
                  <c:v>0.131716551241959</c:v>
                </c:pt>
                <c:pt idx="6741" formatCode="General">
                  <c:v>0.126609823132105</c:v>
                </c:pt>
                <c:pt idx="6742" formatCode="General">
                  <c:v>0.12142692796476801</c:v>
                </c:pt>
                <c:pt idx="6743" formatCode="General">
                  <c:v>0.11616712098939</c:v>
                </c:pt>
                <c:pt idx="6744" formatCode="General">
                  <c:v>0.110830068802264</c:v>
                </c:pt>
                <c:pt idx="6745" formatCode="General">
                  <c:v>0.105415731277022</c:v>
                </c:pt>
                <c:pt idx="6746" formatCode="General">
                  <c:v>9.9924286189076394E-2</c:v>
                </c:pt>
                <c:pt idx="6747" formatCode="General">
                  <c:v>9.4355561495577306E-2</c:v>
                </c:pt>
                <c:pt idx="6748" formatCode="General">
                  <c:v>8.87100756857441E-2</c:v>
                </c:pt>
                <c:pt idx="6749" formatCode="General">
                  <c:v>8.2988553089346107E-2</c:v>
                </c:pt>
                <c:pt idx="6750" formatCode="General">
                  <c:v>7.7191861195633593E-2</c:v>
                </c:pt>
                <c:pt idx="6751" formatCode="General">
                  <c:v>7.1321517533251305E-2</c:v>
                </c:pt>
                <c:pt idx="6752" formatCode="General">
                  <c:v>6.5379176489680002E-2</c:v>
                </c:pt>
                <c:pt idx="6753" formatCode="General">
                  <c:v>5.9367035628526001E-2</c:v>
                </c:pt>
                <c:pt idx="6754" formatCode="General">
                  <c:v>5.3287261682950199E-2</c:v>
                </c:pt>
                <c:pt idx="6755" formatCode="General">
                  <c:v>4.7141874466547003E-2</c:v>
                </c:pt>
                <c:pt idx="6756" formatCode="General">
                  <c:v>4.0933250822856301E-2</c:v>
                </c:pt>
                <c:pt idx="6757" formatCode="General">
                  <c:v>3.4663646734057002E-2</c:v>
                </c:pt>
                <c:pt idx="6758" formatCode="General">
                  <c:v>2.8336240014922E-2</c:v>
                </c:pt>
                <c:pt idx="6759" formatCode="General">
                  <c:v>2.19546544297557E-2</c:v>
                </c:pt>
                <c:pt idx="6760" formatCode="General">
                  <c:v>1.5522757521678299E-2</c:v>
                </c:pt>
                <c:pt idx="6761" formatCode="General">
                  <c:v>9.04405278406923E-3</c:v>
                </c:pt>
                <c:pt idx="6762" formatCode="General">
                  <c:v>2.5221582854995702E-3</c:v>
                </c:pt>
                <c:pt idx="6763" formatCode="General">
                  <c:v>-4.0386505760166402E-3</c:v>
                </c:pt>
                <c:pt idx="6764" formatCode="General">
                  <c:v>-1.0634525803903601E-2</c:v>
                </c:pt>
                <c:pt idx="6765" formatCode="General">
                  <c:v>-1.7261096080042702E-2</c:v>
                </c:pt>
                <c:pt idx="6766" formatCode="General">
                  <c:v>-2.3913957857148001E-2</c:v>
                </c:pt>
                <c:pt idx="6767" formatCode="General">
                  <c:v>-3.0588754762968001E-2</c:v>
                </c:pt>
                <c:pt idx="6768" formatCode="General">
                  <c:v>-3.7280662188889702E-2</c:v>
                </c:pt>
                <c:pt idx="6769" formatCode="General">
                  <c:v>-4.3984903217351101E-2</c:v>
                </c:pt>
                <c:pt idx="6770" formatCode="General">
                  <c:v>-5.06963212630656E-2</c:v>
                </c:pt>
                <c:pt idx="6771" formatCode="General">
                  <c:v>-5.7409946190407603E-2</c:v>
                </c:pt>
                <c:pt idx="6772" formatCode="General">
                  <c:v>-6.4121021036358597E-2</c:v>
                </c:pt>
                <c:pt idx="6773" formatCode="General">
                  <c:v>-7.0823992156724705E-2</c:v>
                </c:pt>
                <c:pt idx="6774" formatCode="General">
                  <c:v>-7.7514079926502499E-2</c:v>
                </c:pt>
                <c:pt idx="6775" formatCode="General">
                  <c:v>-8.4186368796613106E-2</c:v>
                </c:pt>
                <c:pt idx="6776" formatCode="General">
                  <c:v>-9.0835699901036904E-2</c:v>
                </c:pt>
                <c:pt idx="6777" formatCode="General">
                  <c:v>-9.74572739215947E-2</c:v>
                </c:pt>
                <c:pt idx="6778" formatCode="General">
                  <c:v>-0.10404616998419799</c:v>
                </c:pt>
                <c:pt idx="6779" formatCode="General">
                  <c:v>-0.110597860409169</c:v>
                </c:pt>
                <c:pt idx="6780" formatCode="General">
                  <c:v>-0.117107674516796</c:v>
                </c:pt>
                <c:pt idx="6781" formatCode="General">
                  <c:v>-0.12357073042929</c:v>
                </c:pt>
                <c:pt idx="6782" formatCode="General">
                  <c:v>-0.12998203823003401</c:v>
                </c:pt>
                <c:pt idx="6783" formatCode="General">
                  <c:v>-0.13633761632290101</c:v>
                </c:pt>
                <c:pt idx="6784" formatCode="General">
                  <c:v>-0.142633408131108</c:v>
                </c:pt>
                <c:pt idx="6785" formatCode="General">
                  <c:v>-0.14886460121258799</c:v>
                </c:pt>
                <c:pt idx="6786" formatCode="General">
                  <c:v>-0.15502680662948001</c:v>
                </c:pt>
                <c:pt idx="6787" formatCode="General">
                  <c:v>-0.16111671221570201</c:v>
                </c:pt>
                <c:pt idx="6788" formatCode="General">
                  <c:v>-0.167130918402176</c:v>
                </c:pt>
                <c:pt idx="6789" formatCode="General">
                  <c:v>-0.17306523672041901</c:v>
                </c:pt>
                <c:pt idx="6790" formatCode="General">
                  <c:v>-0.17891579200132901</c:v>
                </c:pt>
                <c:pt idx="6791" formatCode="General">
                  <c:v>-0.18467917019140501</c:v>
                </c:pt>
                <c:pt idx="6792" formatCode="General">
                  <c:v>-0.19035243052498099</c:v>
                </c:pt>
                <c:pt idx="6793" formatCode="General">
                  <c:v>-0.19593303857718999</c:v>
                </c:pt>
                <c:pt idx="6794" formatCode="General">
                  <c:v>-0.20141823016910901</c:v>
                </c:pt>
                <c:pt idx="6795" formatCode="General">
                  <c:v>-0.206804934588939</c:v>
                </c:pt>
                <c:pt idx="6796" formatCode="General">
                  <c:v>-0.21209034822237499</c:v>
                </c:pt>
                <c:pt idx="6797" formatCode="General">
                  <c:v>-0.21727199912804299</c:v>
                </c:pt>
                <c:pt idx="6798" formatCode="General">
                  <c:v>-0.22234774138475399</c:v>
                </c:pt>
                <c:pt idx="6799" formatCode="General">
                  <c:v>-0.22731573810154701</c:v>
                </c:pt>
                <c:pt idx="6800" formatCode="General">
                  <c:v>-0.232174374882408</c:v>
                </c:pt>
                <c:pt idx="6801" formatCode="General">
                  <c:v>-0.23692167362911201</c:v>
                </c:pt>
                <c:pt idx="6802" formatCode="General">
                  <c:v>-0.24155582669088599</c:v>
                </c:pt>
                <c:pt idx="6803" formatCode="General">
                  <c:v>-0.24607575586691899</c:v>
                </c:pt>
                <c:pt idx="6804" formatCode="General">
                  <c:v>-0.250479955667882</c:v>
                </c:pt>
                <c:pt idx="6805" formatCode="General">
                  <c:v>-0.25476640690138802</c:v>
                </c:pt>
                <c:pt idx="6806" formatCode="General">
                  <c:v>-0.25893376261682899</c:v>
                </c:pt>
                <c:pt idx="6807" formatCode="General">
                  <c:v>-0.26298140241923501</c:v>
                </c:pt>
                <c:pt idx="6808" formatCode="General">
                  <c:v>-0.26690827228363401</c:v>
                </c:pt>
                <c:pt idx="6809" formatCode="General">
                  <c:v>-0.27071334754321003</c:v>
                </c:pt>
                <c:pt idx="6810" formatCode="General">
                  <c:v>-0.274396185531051</c:v>
                </c:pt>
                <c:pt idx="6811" formatCode="General">
                  <c:v>-0.27795582921373702</c:v>
                </c:pt>
                <c:pt idx="6812" formatCode="General">
                  <c:v>-0.28139121948749302</c:v>
                </c:pt>
                <c:pt idx="6813" formatCode="General">
                  <c:v>-0.28470132728190001</c:v>
                </c:pt>
                <c:pt idx="6814" formatCode="General">
                  <c:v>-0.28788568827271899</c:v>
                </c:pt>
                <c:pt idx="6815" formatCode="General">
                  <c:v>-0.29094385137696599</c:v>
                </c:pt>
                <c:pt idx="6816" formatCode="General">
                  <c:v>-0.293874766365607</c:v>
                </c:pt>
                <c:pt idx="6817" formatCode="General">
                  <c:v>-0.29667786470038199</c:v>
                </c:pt>
                <c:pt idx="6818" formatCode="General">
                  <c:v>-0.299352604872478</c:v>
                </c:pt>
                <c:pt idx="6819" formatCode="General">
                  <c:v>-0.30189840312078298</c:v>
                </c:pt>
                <c:pt idx="6820" formatCode="General">
                  <c:v>-0.30431462684835198</c:v>
                </c:pt>
                <c:pt idx="6821" formatCode="General">
                  <c:v>-0.30660059300488202</c:v>
                </c:pt>
                <c:pt idx="6822" formatCode="General">
                  <c:v>-0.30875557111663599</c:v>
                </c:pt>
                <c:pt idx="6823" formatCode="General">
                  <c:v>-0.31077879047419299</c:v>
                </c:pt>
                <c:pt idx="6824" formatCode="General">
                  <c:v>-0.31266939099265201</c:v>
                </c:pt>
                <c:pt idx="6825" formatCode="General">
                  <c:v>-0.31442594483532998</c:v>
                </c:pt>
                <c:pt idx="6826" formatCode="General">
                  <c:v>-0.31604753810866398</c:v>
                </c:pt>
                <c:pt idx="6827" formatCode="General">
                  <c:v>-0.31753332406266699</c:v>
                </c:pt>
                <c:pt idx="6828" formatCode="General">
                  <c:v>-0.31888195188051599</c:v>
                </c:pt>
                <c:pt idx="6829" formatCode="General">
                  <c:v>-0.32009262164726099</c:v>
                </c:pt>
                <c:pt idx="6830" formatCode="General">
                  <c:v>-0.32116404400632098</c:v>
                </c:pt>
                <c:pt idx="6831" formatCode="General">
                  <c:v>-0.32209441079100898</c:v>
                </c:pt>
                <c:pt idx="6832" formatCode="General">
                  <c:v>-0.32288251427591103</c:v>
                </c:pt>
                <c:pt idx="6833" formatCode="General">
                  <c:v>-0.32352680489765001</c:v>
                </c:pt>
                <c:pt idx="6834" formatCode="General">
                  <c:v>-0.32402585119356098</c:v>
                </c:pt>
                <c:pt idx="6835" formatCode="General">
                  <c:v>-0.324378361220508</c:v>
                </c:pt>
                <c:pt idx="6836" formatCode="General">
                  <c:v>-0.32458213916379502</c:v>
                </c:pt>
                <c:pt idx="6837" formatCode="General">
                  <c:v>-0.32463566608348399</c:v>
                </c:pt>
                <c:pt idx="6838" formatCode="General">
                  <c:v>-0.32453717143353999</c:v>
                </c:pt>
                <c:pt idx="6839" formatCode="General">
                  <c:v>-0.32428454975992699</c:v>
                </c:pt>
                <c:pt idx="6840" formatCode="General">
                  <c:v>-0.32387601746102102</c:v>
                </c:pt>
                <c:pt idx="6841" formatCode="General">
                  <c:v>-0.32331015836642102</c:v>
                </c:pt>
                <c:pt idx="6842" formatCode="General">
                  <c:v>-0.32258531501952598</c:v>
                </c:pt>
                <c:pt idx="6843" formatCode="General">
                  <c:v>-0.32169906505202001</c:v>
                </c:pt>
                <c:pt idx="6844" formatCode="General">
                  <c:v>-0.320649873610375</c:v>
                </c:pt>
                <c:pt idx="6845" formatCode="General">
                  <c:v>-0.319436109214983</c:v>
                </c:pt>
                <c:pt idx="6846" formatCode="General">
                  <c:v>-0.31805540363238399</c:v>
                </c:pt>
                <c:pt idx="6847" formatCode="General">
                  <c:v>-0.316505809640378</c:v>
                </c:pt>
                <c:pt idx="6848" formatCode="General">
                  <c:v>-0.31478593681634398</c:v>
                </c:pt>
                <c:pt idx="6849" formatCode="General">
                  <c:v>-0.31289439073265002</c:v>
                </c:pt>
                <c:pt idx="6850" formatCode="General">
                  <c:v>-0.31082969714261799</c:v>
                </c:pt>
                <c:pt idx="6851" formatCode="General">
                  <c:v>-0.30859036874634999</c:v>
                </c:pt>
                <c:pt idx="6852" formatCode="General">
                  <c:v>-0.30617545259013601</c:v>
                </c:pt>
                <c:pt idx="6853" formatCode="General">
                  <c:v>-0.303583975398038</c:v>
                </c:pt>
                <c:pt idx="6854" formatCode="General">
                  <c:v>-0.30081434767943699</c:v>
                </c:pt>
                <c:pt idx="6855" formatCode="General">
                  <c:v>-0.29786544435760598</c:v>
                </c:pt>
                <c:pt idx="6856" formatCode="General">
                  <c:v>-0.29473622850757702</c:v>
                </c:pt>
                <c:pt idx="6857" formatCode="General">
                  <c:v>-0.29142623474748602</c:v>
                </c:pt>
                <c:pt idx="6858" formatCode="General">
                  <c:v>-0.287935067026792</c:v>
                </c:pt>
                <c:pt idx="6859" formatCode="General">
                  <c:v>-0.28426228660922198</c:v>
                </c:pt>
                <c:pt idx="6860" formatCode="General">
                  <c:v>-0.28040747814022698</c:v>
                </c:pt>
                <c:pt idx="6861" formatCode="General">
                  <c:v>-0.276370820686135</c:v>
                </c:pt>
                <c:pt idx="6862" formatCode="General">
                  <c:v>-0.27215314549938302</c:v>
                </c:pt>
                <c:pt idx="6863" formatCode="General">
                  <c:v>-0.26775528427280698</c:v>
                </c:pt>
                <c:pt idx="6864" formatCode="General">
                  <c:v>-0.26317797770488399</c:v>
                </c:pt>
                <c:pt idx="6865" formatCode="General">
                  <c:v>-0.25842192003264502</c:v>
                </c:pt>
                <c:pt idx="6866" formatCode="General">
                  <c:v>-0.25348879492512799</c:v>
                </c:pt>
                <c:pt idx="6867" formatCode="General">
                  <c:v>-0.24837976694473499</c:v>
                </c:pt>
                <c:pt idx="6868" formatCode="General">
                  <c:v>-0.243096957771057</c:v>
                </c:pt>
                <c:pt idx="6869" formatCode="General">
                  <c:v>-0.23764297044223801</c:v>
                </c:pt>
                <c:pt idx="6870" formatCode="General">
                  <c:v>-0.232019687965176</c:v>
                </c:pt>
                <c:pt idx="6871" formatCode="General">
                  <c:v>-0.22622984799076801</c:v>
                </c:pt>
                <c:pt idx="6872" formatCode="General">
                  <c:v>-0.22027662624630301</c:v>
                </c:pt>
                <c:pt idx="6873" formatCode="General">
                  <c:v>-0.214163532174069</c:v>
                </c:pt>
                <c:pt idx="6874" formatCode="General">
                  <c:v>-0.207894294501556</c:v>
                </c:pt>
                <c:pt idx="6875" formatCode="General">
                  <c:v>-0.20147230981091199</c:v>
                </c:pt>
                <c:pt idx="6876" formatCode="General">
                  <c:v>-0.19490170690494099</c:v>
                </c:pt>
                <c:pt idx="6877" formatCode="General">
                  <c:v>-0.18818737396056301</c:v>
                </c:pt>
                <c:pt idx="6878" formatCode="General">
                  <c:v>-0.18133373790191301</c:v>
                </c:pt>
                <c:pt idx="6879" formatCode="General">
                  <c:v>-0.17434526685113</c:v>
                </c:pt>
                <c:pt idx="6880" formatCode="General">
                  <c:v>-0.167227583409608</c:v>
                </c:pt>
                <c:pt idx="6881" formatCode="General">
                  <c:v>-0.15998633695130801</c:v>
                </c:pt>
                <c:pt idx="6882" formatCode="General">
                  <c:v>-0.15262658064575499</c:v>
                </c:pt>
                <c:pt idx="6883" formatCode="General">
                  <c:v>-0.145154893352932</c:v>
                </c:pt>
                <c:pt idx="6884" formatCode="General">
                  <c:v>-0.137577785823915</c:v>
                </c:pt>
                <c:pt idx="6885" formatCode="General">
                  <c:v>-0.129900940542027</c:v>
                </c:pt>
                <c:pt idx="6886" formatCode="General">
                  <c:v>-0.122130830536386</c:v>
                </c:pt>
                <c:pt idx="6887" formatCode="General">
                  <c:v>-0.1142742487292</c:v>
                </c:pt>
                <c:pt idx="6888" formatCode="General">
                  <c:v>-0.10633770075244101</c:v>
                </c:pt>
                <c:pt idx="6889" formatCode="General">
                  <c:v>-9.8328424749124996E-2</c:v>
                </c:pt>
                <c:pt idx="6890" formatCode="General">
                  <c:v>-9.0253919476402794E-2</c:v>
                </c:pt>
                <c:pt idx="6891" formatCode="General">
                  <c:v>-8.2121796377256404E-2</c:v>
                </c:pt>
                <c:pt idx="6892" formatCode="General">
                  <c:v>-7.3939683476667406E-2</c:v>
                </c:pt>
                <c:pt idx="6893" formatCode="General">
                  <c:v>-6.5714646086628595E-2</c:v>
                </c:pt>
                <c:pt idx="6894" formatCode="General">
                  <c:v>-5.7454224371245102E-2</c:v>
                </c:pt>
                <c:pt idx="6895" formatCode="General">
                  <c:v>-4.9165953956541802E-2</c:v>
                </c:pt>
                <c:pt idx="6896" formatCode="General">
                  <c:v>-4.08573156506329E-2</c:v>
                </c:pt>
                <c:pt idx="6897" formatCode="General">
                  <c:v>-3.2536260619309802E-2</c:v>
                </c:pt>
                <c:pt idx="6898" formatCode="General">
                  <c:v>-2.4210660180215299E-2</c:v>
                </c:pt>
                <c:pt idx="6899" formatCode="General">
                  <c:v>-1.5888186293773299E-2</c:v>
                </c:pt>
                <c:pt idx="6900" formatCode="General">
                  <c:v>-7.5762795290345401E-3</c:v>
                </c:pt>
                <c:pt idx="6901" formatCode="General">
                  <c:v>7.1782850334264903E-4</c:v>
                </c:pt>
                <c:pt idx="6902" formatCode="General">
                  <c:v>8.9865702121646601E-3</c:v>
                </c:pt>
                <c:pt idx="6903" formatCode="General">
                  <c:v>1.72225690047863E-2</c:v>
                </c:pt>
                <c:pt idx="6904" formatCode="General">
                  <c:v>2.54186734977228E-2</c:v>
                </c:pt>
                <c:pt idx="6905" formatCode="General">
                  <c:v>3.3567411382051097E-2</c:v>
                </c:pt>
                <c:pt idx="6906" formatCode="General">
                  <c:v>4.1661574906860503E-2</c:v>
                </c:pt>
                <c:pt idx="6907" formatCode="General">
                  <c:v>4.9694805403743998E-2</c:v>
                </c:pt>
                <c:pt idx="6908" formatCode="General">
                  <c:v>5.7660471429820302E-2</c:v>
                </c:pt>
                <c:pt idx="6909" formatCode="General">
                  <c:v>6.5551590355983097E-2</c:v>
                </c:pt>
                <c:pt idx="6910" formatCode="General">
                  <c:v>7.3361971570053003E-2</c:v>
                </c:pt>
                <c:pt idx="6911" formatCode="General">
                  <c:v>8.10857696498654E-2</c:v>
                </c:pt>
                <c:pt idx="6912" formatCode="General">
                  <c:v>8.8717391409192298E-2</c:v>
                </c:pt>
                <c:pt idx="6913" formatCode="General">
                  <c:v>9.6251411981614604E-2</c:v>
                </c:pt>
                <c:pt idx="6914" formatCode="General">
                  <c:v>0.10368203625358299</c:v>
                </c:pt>
                <c:pt idx="6915" formatCode="General">
                  <c:v>0.111004193572229</c:v>
                </c:pt>
                <c:pt idx="6916" formatCode="General">
                  <c:v>0.118213635958331</c:v>
                </c:pt>
                <c:pt idx="6917" formatCode="General">
                  <c:v>0.12530623675665001</c:v>
                </c:pt>
                <c:pt idx="6918" formatCode="General">
                  <c:v>0.132277374236519</c:v>
                </c:pt>
                <c:pt idx="6919" formatCode="General">
                  <c:v>0.13912297918094599</c:v>
                </c:pt>
                <c:pt idx="6920" formatCode="General">
                  <c:v>0.145839631413203</c:v>
                </c:pt>
                <c:pt idx="6921" formatCode="General">
                  <c:v>0.152424010001008</c:v>
                </c:pt>
                <c:pt idx="6922" formatCode="General">
                  <c:v>0.15887382954395801</c:v>
                </c:pt>
                <c:pt idx="6923" formatCode="General">
                  <c:v>0.16518623080304101</c:v>
                </c:pt>
                <c:pt idx="6924" formatCode="General">
                  <c:v>0.171358708840392</c:v>
                </c:pt>
                <c:pt idx="6925" formatCode="General">
                  <c:v>0.17738956972622799</c:v>
                </c:pt>
                <c:pt idx="6926" formatCode="General">
                  <c:v>0.18327701620784201</c:v>
                </c:pt>
                <c:pt idx="6927" formatCode="General">
                  <c:v>0.18901969070425201</c:v>
                </c:pt>
                <c:pt idx="6928" formatCode="General">
                  <c:v>0.194616584758453</c:v>
                </c:pt>
                <c:pt idx="6929" formatCode="General">
                  <c:v>0.200067025834297</c:v>
                </c:pt>
                <c:pt idx="6930" formatCode="General">
                  <c:v>0.205370577478248</c:v>
                </c:pt>
                <c:pt idx="6931" formatCode="General">
                  <c:v>0.21052714968455499</c:v>
                </c:pt>
                <c:pt idx="6932" formatCode="General">
                  <c:v>0.215536960956172</c:v>
                </c:pt>
                <c:pt idx="6933" formatCode="General">
                  <c:v>0.22040047963016701</c:v>
                </c:pt>
                <c:pt idx="6934" formatCode="General">
                  <c:v>0.225118427229305</c:v>
                </c:pt>
                <c:pt idx="6935" formatCode="General">
                  <c:v>0.22969178820060601</c:v>
                </c:pt>
                <c:pt idx="6936" formatCode="General">
                  <c:v>0.234121824887118</c:v>
                </c:pt>
                <c:pt idx="6937" formatCode="General">
                  <c:v>0.238410079543488</c:v>
                </c:pt>
                <c:pt idx="6938" formatCode="General">
                  <c:v>0.24255827554642501</c:v>
                </c:pt>
                <c:pt idx="6939" formatCode="General">
                  <c:v>0.24656837401599399</c:v>
                </c:pt>
                <c:pt idx="6940" formatCode="General">
                  <c:v>0.25044259114964401</c:v>
                </c:pt>
                <c:pt idx="6941" formatCode="General">
                  <c:v>0.254183292900655</c:v>
                </c:pt>
                <c:pt idx="6942" formatCode="General">
                  <c:v>0.25779300106750003</c:v>
                </c:pt>
                <c:pt idx="6943" formatCode="General">
                  <c:v>0.26127441885435299</c:v>
                </c:pt>
                <c:pt idx="6944" formatCode="General">
                  <c:v>0.26463049709144498</c:v>
                </c:pt>
                <c:pt idx="6945" formatCode="General">
                  <c:v>0.26786423314039498</c:v>
                </c:pt>
                <c:pt idx="6946" formatCode="General">
                  <c:v>0.27097873184507298</c:v>
                </c:pt>
                <c:pt idx="6947" formatCode="General">
                  <c:v>0.27397729076480698</c:v>
                </c:pt>
                <c:pt idx="6948" formatCode="General">
                  <c:v>0.276863261620171</c:v>
                </c:pt>
                <c:pt idx="6949" formatCode="General">
                  <c:v>0.27964005838199602</c:v>
                </c:pt>
                <c:pt idx="6950" formatCode="General">
                  <c:v>0.282311136686904</c:v>
                </c:pt>
                <c:pt idx="6951" formatCode="General">
                  <c:v>0.28488002367563697</c:v>
                </c:pt>
                <c:pt idx="6952" formatCode="General">
                  <c:v>0.28735029600935202</c:v>
                </c:pt>
                <c:pt idx="6953" formatCode="General">
                  <c:v>0.28972550638574401</c:v>
                </c:pt>
                <c:pt idx="6954" formatCode="General">
                  <c:v>0.29200926532633598</c:v>
                </c:pt>
                <c:pt idx="6955" formatCode="General">
                  <c:v>0.29420512571833202</c:v>
                </c:pt>
                <c:pt idx="6956" formatCode="General">
                  <c:v>0.29631661729290398</c:v>
                </c:pt>
                <c:pt idx="6957" formatCode="General">
                  <c:v>0.29834729653504299</c:v>
                </c:pt>
                <c:pt idx="6958" formatCode="General">
                  <c:v>0.30030062499861199</c:v>
                </c:pt>
                <c:pt idx="6959" formatCode="General">
                  <c:v>0.30217995565915701</c:v>
                </c:pt>
                <c:pt idx="6960" formatCode="General">
                  <c:v>0.30398859083408702</c:v>
                </c:pt>
                <c:pt idx="6961" formatCode="General">
                  <c:v>0.30572979064803402</c:v>
                </c:pt>
                <c:pt idx="6962" formatCode="General">
                  <c:v>0.307406712934365</c:v>
                </c:pt>
                <c:pt idx="6963" formatCode="General">
                  <c:v>0.30902236033850899</c:v>
                </c:pt>
                <c:pt idx="6964" formatCode="General">
                  <c:v>0.31057963628999402</c:v>
                </c:pt>
                <c:pt idx="6965" formatCode="General">
                  <c:v>0.31208129864813799</c:v>
                </c:pt>
                <c:pt idx="6966" formatCode="General">
                  <c:v>0.31352986339279398</c:v>
                </c:pt>
                <c:pt idx="6967" formatCode="General">
                  <c:v>0.31492778825104101</c:v>
                </c:pt>
                <c:pt idx="6968" formatCode="General">
                  <c:v>0.31627744705801702</c:v>
                </c:pt>
                <c:pt idx="6969" formatCode="General">
                  <c:v>0.31758096870469998</c:v>
                </c:pt>
                <c:pt idx="6970" formatCode="General">
                  <c:v>0.31884025172688502</c:v>
                </c:pt>
                <c:pt idx="6971" formatCode="General">
                  <c:v>0.32005709959073098</c:v>
                </c:pt>
                <c:pt idx="6972" formatCode="General">
                  <c:v>0.321233092960727</c:v>
                </c:pt>
                <c:pt idx="6973" formatCode="General">
                  <c:v>0.32236960693403799</c:v>
                </c:pt>
                <c:pt idx="6974" formatCode="General">
                  <c:v>0.32346789086865901</c:v>
                </c:pt>
                <c:pt idx="6975" formatCode="General">
                  <c:v>0.32452888552547199</c:v>
                </c:pt>
                <c:pt idx="6976" formatCode="General">
                  <c:v>0.32555335485578202</c:v>
                </c:pt>
                <c:pt idx="6977" formatCode="General">
                  <c:v>0.32654192689704298</c:v>
                </c:pt>
                <c:pt idx="6978" formatCode="General">
                  <c:v>0.32749491031293299</c:v>
                </c:pt>
                <c:pt idx="6979" formatCode="General">
                  <c:v>0.32841243139995502</c:v>
                </c:pt>
                <c:pt idx="6980" formatCode="General">
                  <c:v>0.32929448663156302</c:v>
                </c:pt>
                <c:pt idx="6981" formatCode="General">
                  <c:v>0.33014081802489398</c:v>
                </c:pt>
                <c:pt idx="6982" formatCode="General">
                  <c:v>0.33095092870024001</c:v>
                </c:pt>
                <c:pt idx="6983" formatCode="General">
                  <c:v>0.33172411094850102</c:v>
                </c:pt>
                <c:pt idx="6984" formatCode="General">
                  <c:v>0.332459454806595</c:v>
                </c:pt>
                <c:pt idx="6985" formatCode="General">
                  <c:v>0.33315586305218498</c:v>
                </c:pt>
                <c:pt idx="6986" formatCode="General">
                  <c:v>0.33381198602075302</c:v>
                </c:pt>
                <c:pt idx="6987" formatCode="General">
                  <c:v>0.33442627228602201</c:v>
                </c:pt>
                <c:pt idx="6988" formatCode="General">
                  <c:v>0.334996966374559</c:v>
                </c:pt>
                <c:pt idx="6989" formatCode="General">
                  <c:v>0.33552216300924398</c:v>
                </c:pt>
                <c:pt idx="6990" formatCode="General">
                  <c:v>0.33599974549714701</c:v>
                </c:pt>
                <c:pt idx="6991" formatCode="General">
                  <c:v>0.33642737399445199</c:v>
                </c:pt>
                <c:pt idx="6992" formatCode="General">
                  <c:v>0.33680263160777502</c:v>
                </c:pt>
                <c:pt idx="6993" formatCode="General">
                  <c:v>0.33712280496740199</c:v>
                </c:pt>
                <c:pt idx="6994" formatCode="General">
                  <c:v>0.33738502083024102</c:v>
                </c:pt>
                <c:pt idx="6995" formatCode="General">
                  <c:v>0.33758631032467601</c:v>
                </c:pt>
                <c:pt idx="6996" formatCode="General">
                  <c:v>0.33772353814053302</c:v>
                </c:pt>
                <c:pt idx="6997" formatCode="General">
                  <c:v>0.33779337806721399</c:v>
                </c:pt>
                <c:pt idx="6998" formatCode="General">
                  <c:v>0.33779230095558199</c:v>
                </c:pt>
                <c:pt idx="6999" formatCode="General">
                  <c:v>0.33771667777310499</c:v>
                </c:pt>
                <c:pt idx="7000" formatCode="General">
                  <c:v>0.33756278849494997</c:v>
                </c:pt>
                <c:pt idx="7001" formatCode="General">
                  <c:v>0.33732690183918201</c:v>
                </c:pt>
                <c:pt idx="7002" formatCode="General">
                  <c:v>0.33700500292993801</c:v>
                </c:pt>
                <c:pt idx="7003" formatCode="General">
                  <c:v>0.33659260817269598</c:v>
                </c:pt>
                <c:pt idx="7004" formatCode="General">
                  <c:v>0.33608586443752198</c:v>
                </c:pt>
                <c:pt idx="7005" formatCode="General">
                  <c:v>0.33548051245181998</c:v>
                </c:pt>
                <c:pt idx="7006" formatCode="General">
                  <c:v>0.33477185104343299</c:v>
                </c:pt>
                <c:pt idx="7007" formatCode="General">
                  <c:v>0.333955903221898</c:v>
                </c:pt>
                <c:pt idx="7008" formatCode="General">
                  <c:v>0.33302840029752501</c:v>
                </c:pt>
                <c:pt idx="7009" formatCode="General">
                  <c:v>0.33198466365249002</c:v>
                </c:pt>
                <c:pt idx="7010" formatCode="General">
                  <c:v>0.33081968170903697</c:v>
                </c:pt>
                <c:pt idx="7011" formatCode="General">
                  <c:v>0.32952875652867603</c:v>
                </c:pt>
                <c:pt idx="7012" formatCode="General">
                  <c:v>0.32810759121885102</c:v>
                </c:pt>
                <c:pt idx="7013" formatCode="General">
                  <c:v>0.32655172671559501</c:v>
                </c:pt>
                <c:pt idx="7014" formatCode="General">
                  <c:v>0.32485648710194398</c:v>
                </c:pt>
                <c:pt idx="7015" formatCode="General">
                  <c:v>0.32301705423393601</c:v>
                </c:pt>
                <c:pt idx="7016" formatCode="General">
                  <c:v>0.32102904461627901</c:v>
                </c:pt>
                <c:pt idx="7017" formatCode="General">
                  <c:v>0.318888028671162</c:v>
                </c:pt>
                <c:pt idx="7018" formatCode="General">
                  <c:v>0.31658946022358597</c:v>
                </c:pt>
                <c:pt idx="7019" formatCode="General">
                  <c:v>0.31412870684842797</c:v>
                </c:pt>
                <c:pt idx="7020" formatCode="General">
                  <c:v>0.31150111046150503</c:v>
                </c:pt>
                <c:pt idx="7021" formatCode="General">
                  <c:v>0.308702580811195</c:v>
                </c:pt>
                <c:pt idx="7022" formatCode="General">
                  <c:v>0.30572903079406999</c:v>
                </c:pt>
                <c:pt idx="7023" formatCode="General">
                  <c:v>0.30257582169910802</c:v>
                </c:pt>
                <c:pt idx="7024" formatCode="General">
                  <c:v>0.299238887906567</c:v>
                </c:pt>
                <c:pt idx="7025" formatCode="General">
                  <c:v>0.29571482752219203</c:v>
                </c:pt>
                <c:pt idx="7026" formatCode="General">
                  <c:v>0.29199980543970999</c:v>
                </c:pt>
                <c:pt idx="7027" formatCode="General">
                  <c:v>0.28809054942343099</c:v>
                </c:pt>
                <c:pt idx="7028" formatCode="General">
                  <c:v>0.28398384267788201</c:v>
                </c:pt>
                <c:pt idx="7029" formatCode="General">
                  <c:v>0.27967599265253401</c:v>
                </c:pt>
                <c:pt idx="7030" formatCode="General">
                  <c:v>0.27516444799888501</c:v>
                </c:pt>
                <c:pt idx="7031" formatCode="General">
                  <c:v>0.27044678890629298</c:v>
                </c:pt>
                <c:pt idx="7032" formatCode="General">
                  <c:v>0.26552003759520798</c:v>
                </c:pt>
                <c:pt idx="7033" formatCode="General">
                  <c:v>0.26038172109560398</c:v>
                </c:pt>
                <c:pt idx="7034" formatCode="General">
                  <c:v>0.25502946051526798</c:v>
                </c:pt>
                <c:pt idx="7035" formatCode="General">
                  <c:v>0.24946144025480901</c:v>
                </c:pt>
                <c:pt idx="7036" formatCode="General">
                  <c:v>0.24367593667588799</c:v>
                </c:pt>
                <c:pt idx="7037" formatCode="General">
                  <c:v>0.23767181045763899</c:v>
                </c:pt>
                <c:pt idx="7038" formatCode="General">
                  <c:v>0.23144846929947099</c:v>
                </c:pt>
                <c:pt idx="7039" formatCode="General">
                  <c:v>0.225004711682776</c:v>
                </c:pt>
                <c:pt idx="7040" formatCode="General">
                  <c:v>0.218339795979587</c:v>
                </c:pt>
                <c:pt idx="7041" formatCode="General">
                  <c:v>0.211454063253048</c:v>
                </c:pt>
                <c:pt idx="7042" formatCode="General">
                  <c:v>0.204347790007195</c:v>
                </c:pt>
                <c:pt idx="7043" formatCode="General">
                  <c:v>0.197021079758159</c:v>
                </c:pt>
                <c:pt idx="7044" formatCode="General">
                  <c:v>0.18947497310739</c:v>
                </c:pt>
                <c:pt idx="7045" formatCode="General">
                  <c:v>0.18171096619232299</c:v>
                </c:pt>
                <c:pt idx="7046" formatCode="General">
                  <c:v>0.17373088288274999</c:v>
                </c:pt>
                <c:pt idx="7047" formatCode="General">
                  <c:v>0.16553681710035401</c:v>
                </c:pt>
                <c:pt idx="7048" formatCode="General">
                  <c:v>0.157131114807878</c:v>
                </c:pt>
                <c:pt idx="7049" formatCode="General">
                  <c:v>0.14851680681846299</c:v>
                </c:pt>
                <c:pt idx="7050" formatCode="General">
                  <c:v>0.13969652904686</c:v>
                </c:pt>
                <c:pt idx="7051" formatCode="General">
                  <c:v>0.13067354817329699</c:v>
                </c:pt>
                <c:pt idx="7052" formatCode="General">
                  <c:v>0.121452327867154</c:v>
                </c:pt>
                <c:pt idx="7053" formatCode="General">
                  <c:v>0.112036833397805</c:v>
                </c:pt>
                <c:pt idx="7054" formatCode="General">
                  <c:v>0.10243148296192001</c:v>
                </c:pt>
                <c:pt idx="7055" formatCode="General">
                  <c:v>9.2641731563912796E-2</c:v>
                </c:pt>
                <c:pt idx="7056" formatCode="General">
                  <c:v>8.2672931718265605E-2</c:v>
                </c:pt>
                <c:pt idx="7057" formatCode="General">
                  <c:v>7.2530749141599807E-2</c:v>
                </c:pt>
                <c:pt idx="7058" formatCode="General">
                  <c:v>6.2221720114263399E-2</c:v>
                </c:pt>
                <c:pt idx="7059" formatCode="General">
                  <c:v>5.1752646730511803E-2</c:v>
                </c:pt>
                <c:pt idx="7060" formatCode="General">
                  <c:v>4.1130432478485197E-2</c:v>
                </c:pt>
                <c:pt idx="7061" formatCode="General">
                  <c:v>3.0362041827928898E-2</c:v>
                </c:pt>
                <c:pt idx="7062" formatCode="General">
                  <c:v>1.9455081579292599E-2</c:v>
                </c:pt>
                <c:pt idx="7063" formatCode="General">
                  <c:v>8.4182530382047004E-3</c:v>
                </c:pt>
                <c:pt idx="7064" formatCode="General">
                  <c:v>-2.7403413160139701E-3</c:v>
                </c:pt>
                <c:pt idx="7065" formatCode="General">
                  <c:v>-1.40122930810734E-2</c:v>
                </c:pt>
                <c:pt idx="7066" formatCode="General">
                  <c:v>-2.5388231311120901E-2</c:v>
                </c:pt>
                <c:pt idx="7067" formatCode="General">
                  <c:v>-3.6858445373080299E-2</c:v>
                </c:pt>
                <c:pt idx="7068" formatCode="General">
                  <c:v>-4.8413079294717602E-2</c:v>
                </c:pt>
                <c:pt idx="7069" formatCode="General">
                  <c:v>-6.0042693568762802E-2</c:v>
                </c:pt>
                <c:pt idx="7070" formatCode="General">
                  <c:v>-7.1736718040215405E-2</c:v>
                </c:pt>
                <c:pt idx="7071" formatCode="General">
                  <c:v>-8.3484486009122102E-2</c:v>
                </c:pt>
                <c:pt idx="7072" formatCode="General">
                  <c:v>-9.5275432121698006E-2</c:v>
                </c:pt>
                <c:pt idx="7073" formatCode="General">
                  <c:v>-0.107098613671521</c:v>
                </c:pt>
                <c:pt idx="7074" formatCode="General">
                  <c:v>-0.118943213798946</c:v>
                </c:pt>
                <c:pt idx="7075" formatCode="General">
                  <c:v>-0.13079758309334499</c:v>
                </c:pt>
                <c:pt idx="7076" formatCode="General">
                  <c:v>-0.14265034984336</c:v>
                </c:pt>
                <c:pt idx="7077" formatCode="General">
                  <c:v>-0.15449050037534001</c:v>
                </c:pt>
                <c:pt idx="7078" formatCode="General">
                  <c:v>-0.1663057838451</c:v>
                </c:pt>
                <c:pt idx="7079" formatCode="General">
                  <c:v>-0.17808433754752301</c:v>
                </c:pt>
                <c:pt idx="7080" formatCode="General">
                  <c:v>-0.18981489610322499</c:v>
                </c:pt>
                <c:pt idx="7081" formatCode="General">
                  <c:v>-0.201485691632942</c:v>
                </c:pt>
                <c:pt idx="7082" formatCode="General">
                  <c:v>-0.21308488926660701</c:v>
                </c:pt>
                <c:pt idx="7083" formatCode="General">
                  <c:v>-0.22460020563071501</c:v>
                </c:pt>
                <c:pt idx="7084" formatCode="General">
                  <c:v>-0.23602002152364701</c:v>
                </c:pt>
                <c:pt idx="7085" formatCode="General">
                  <c:v>-0.24733295736113201</c:v>
                </c:pt>
                <c:pt idx="7086" formatCode="General">
                  <c:v>-0.25852731541324903</c:v>
                </c:pt>
                <c:pt idx="7087" formatCode="General">
                  <c:v>-0.26959213973538798</c:v>
                </c:pt>
                <c:pt idx="7088" formatCode="General">
                  <c:v>-0.280516172945799</c:v>
                </c:pt>
                <c:pt idx="7089" formatCode="General">
                  <c:v>-0.29128781705836299</c:v>
                </c:pt>
                <c:pt idx="7090" formatCode="General">
                  <c:v>-0.30189629701309501</c:v>
                </c:pt>
                <c:pt idx="7091" formatCode="General">
                  <c:v>-0.31233119022661199</c:v>
                </c:pt>
                <c:pt idx="7092" formatCode="General">
                  <c:v>-0.32258179719181401</c:v>
                </c:pt>
                <c:pt idx="7093" formatCode="General">
                  <c:v>-0.332637721257943</c:v>
                </c:pt>
                <c:pt idx="7094" formatCode="General">
                  <c:v>-0.34248949186015298</c:v>
                </c:pt>
                <c:pt idx="7095" formatCode="General">
                  <c:v>-0.35212805396068603</c:v>
                </c:pt>
                <c:pt idx="7096" formatCode="General">
                  <c:v>-0.36154459210122902</c:v>
                </c:pt>
                <c:pt idx="7097" formatCode="General">
                  <c:v>-0.370730010785914</c:v>
                </c:pt>
                <c:pt idx="7098" formatCode="General">
                  <c:v>-0.37967599419382297</c:v>
                </c:pt>
                <c:pt idx="7099" formatCode="General">
                  <c:v>-0.388375063738509</c:v>
                </c:pt>
                <c:pt idx="7100" formatCode="General">
                  <c:v>-0.39681941069030302</c:v>
                </c:pt>
                <c:pt idx="7101" formatCode="General">
                  <c:v>-0.40500191855231499</c:v>
                </c:pt>
                <c:pt idx="7102" formatCode="General">
                  <c:v>-0.412916260762835</c:v>
                </c:pt>
                <c:pt idx="7103" formatCode="General">
                  <c:v>-0.42055681348610902</c:v>
                </c:pt>
                <c:pt idx="7104" formatCode="General">
                  <c:v>-0.42791797474214799</c:v>
                </c:pt>
                <c:pt idx="7105" formatCode="General">
                  <c:v>-0.43499411619718797</c:v>
                </c:pt>
                <c:pt idx="7106" formatCode="General">
                  <c:v>-0.44178071679766101</c:v>
                </c:pt>
                <c:pt idx="7107" formatCode="General">
                  <c:v>-0.44827437086307298</c:v>
                </c:pt>
                <c:pt idx="7108" formatCode="General">
                  <c:v>-0.45447155518260401</c:v>
                </c:pt>
                <c:pt idx="7109" formatCode="General">
                  <c:v>-0.46036903212434699</c:v>
                </c:pt>
                <c:pt idx="7110" formatCode="General">
                  <c:v>-0.46596444240090501</c:v>
                </c:pt>
                <c:pt idx="7111" formatCode="General">
                  <c:v>-0.471256311853127</c:v>
                </c:pt>
                <c:pt idx="7112" formatCode="General">
                  <c:v>-0.476243852937284</c:v>
                </c:pt>
                <c:pt idx="7113" formatCode="General">
                  <c:v>-0.48092581987191901</c:v>
                </c:pt>
                <c:pt idx="7114" formatCode="General">
                  <c:v>-0.48530203151287499</c:v>
                </c:pt>
                <c:pt idx="7115" formatCode="General">
                  <c:v>-0.489373382802822</c:v>
                </c:pt>
                <c:pt idx="7116" formatCode="General">
                  <c:v>-0.49314013284434099</c:v>
                </c:pt>
                <c:pt idx="7117" formatCode="General">
                  <c:v>-0.49660387491381602</c:v>
                </c:pt>
                <c:pt idx="7118" formatCode="General">
                  <c:v>-0.49976655699878803</c:v>
                </c:pt>
                <c:pt idx="7119" formatCode="General">
                  <c:v>-0.50263031813134096</c:v>
                </c:pt>
                <c:pt idx="7120" formatCode="General">
                  <c:v>-0.50519850768876595</c:v>
                </c:pt>
                <c:pt idx="7121" formatCode="General">
                  <c:v>-0.50747457661462303</c:v>
                </c:pt>
                <c:pt idx="7122" formatCode="General">
                  <c:v>-0.50946241888935195</c:v>
                </c:pt>
                <c:pt idx="7123" formatCode="General">
                  <c:v>-0.51116634101860603</c:v>
                </c:pt>
                <c:pt idx="7124" formatCode="General">
                  <c:v>-0.51259095120245002</c:v>
                </c:pt>
                <c:pt idx="7125" formatCode="General">
                  <c:v>-0.51374106632183902</c:v>
                </c:pt>
                <c:pt idx="7126" formatCode="General">
                  <c:v>-0.51462166492946204</c:v>
                </c:pt>
                <c:pt idx="7127" formatCode="General">
                  <c:v>-0.51523841779161605</c:v>
                </c:pt>
                <c:pt idx="7128" formatCode="General">
                  <c:v>-0.51559769701565505</c:v>
                </c:pt>
                <c:pt idx="7129" formatCode="General">
                  <c:v>-0.51570638604499897</c:v>
                </c:pt>
                <c:pt idx="7130" formatCode="General">
                  <c:v>-0.51557068863421796</c:v>
                </c:pt>
                <c:pt idx="7131" formatCode="General">
                  <c:v>-0.515197117707619</c:v>
                </c:pt>
                <c:pt idx="7132" formatCode="General">
                  <c:v>-0.514593101656176</c:v>
                </c:pt>
                <c:pt idx="7133" formatCode="General">
                  <c:v>-0.51376583737584103</c:v>
                </c:pt>
                <c:pt idx="7134" formatCode="General">
                  <c:v>-0.51272267925202097</c:v>
                </c:pt>
                <c:pt idx="7135" formatCode="General">
                  <c:v>-0.51147114583084097</c:v>
                </c:pt>
                <c:pt idx="7136" formatCode="General">
                  <c:v>-0.51001886913679295</c:v>
                </c:pt>
                <c:pt idx="7137" formatCode="General">
                  <c:v>-0.50837354623837805</c:v>
                </c:pt>
                <c:pt idx="7138" formatCode="General">
                  <c:v>-0.50654289479509396</c:v>
                </c:pt>
                <c:pt idx="7139" formatCode="General">
                  <c:v>-0.50453461401230704</c:v>
                </c:pt>
                <c:pt idx="7140" formatCode="General">
                  <c:v>-0.50235635208831197</c:v>
                </c:pt>
                <c:pt idx="7141" formatCode="General">
                  <c:v>-0.50001568087742498</c:v>
                </c:pt>
                <c:pt idx="7142" formatCode="General">
                  <c:v>-0.49752007813090698</c:v>
                </c:pt>
                <c:pt idx="7143" formatCode="General">
                  <c:v>-0.49487685747016302</c:v>
                </c:pt>
                <c:pt idx="7144" formatCode="General">
                  <c:v>-0.49209267360162401</c:v>
                </c:pt>
                <c:pt idx="7145" formatCode="General">
                  <c:v>-0.48917465213709099</c:v>
                </c:pt>
                <c:pt idx="7146" formatCode="General">
                  <c:v>-0.48613042762201802</c:v>
                </c:pt>
                <c:pt idx="7147" formatCode="General">
                  <c:v>-0.48296644369250202</c:v>
                </c:pt>
                <c:pt idx="7148" formatCode="General">
                  <c:v>-0.47968892128537099</c:v>
                </c:pt>
                <c:pt idx="7149" formatCode="General">
                  <c:v>-0.476303985921321</c:v>
                </c:pt>
                <c:pt idx="7150" formatCode="General">
                  <c:v>-0.47281721071869598</c:v>
                </c:pt>
                <c:pt idx="7151" formatCode="General">
                  <c:v>-0.46923469016256097</c:v>
                </c:pt>
                <c:pt idx="7152" formatCode="General">
                  <c:v>-0.46556199119409702</c:v>
                </c:pt>
                <c:pt idx="7153" formatCode="General">
                  <c:v>-0.46180352291364501</c:v>
                </c:pt>
                <c:pt idx="7154" formatCode="General">
                  <c:v>-0.45796365941954498</c:v>
                </c:pt>
                <c:pt idx="7155" formatCode="General">
                  <c:v>-0.45404642136192802</c:v>
                </c:pt>
                <c:pt idx="7156" formatCode="General">
                  <c:v>-0.45005602897642499</c:v>
                </c:pt>
                <c:pt idx="7157" formatCode="General">
                  <c:v>-0.44599635764947798</c:v>
                </c:pt>
                <c:pt idx="7158" formatCode="General">
                  <c:v>-0.44186986360230701</c:v>
                </c:pt>
                <c:pt idx="7159" formatCode="General">
                  <c:v>-0.43767925204281399</c:v>
                </c:pt>
                <c:pt idx="7160" formatCode="General">
                  <c:v>-0.43342716164801398</c:v>
                </c:pt>
                <c:pt idx="7161" formatCode="General">
                  <c:v>-0.42911556242992999</c:v>
                </c:pt>
                <c:pt idx="7162" formatCode="General">
                  <c:v>-0.42474577197052799</c:v>
                </c:pt>
                <c:pt idx="7163" formatCode="General">
                  <c:v>-0.420318577707189</c:v>
                </c:pt>
                <c:pt idx="7164" formatCode="General">
                  <c:v>-0.41583490615521601</c:v>
                </c:pt>
                <c:pt idx="7165" formatCode="General">
                  <c:v>-0.41129540343661902</c:v>
                </c:pt>
                <c:pt idx="7166" formatCode="General">
                  <c:v>-0.406700403079303</c:v>
                </c:pt>
                <c:pt idx="7167" formatCode="General">
                  <c:v>-0.40204940443430598</c:v>
                </c:pt>
                <c:pt idx="7168" formatCode="General">
                  <c:v>-0.39734118576245298</c:v>
                </c:pt>
                <c:pt idx="7169" formatCode="General">
                  <c:v>-0.39257500848953197</c:v>
                </c:pt>
                <c:pt idx="7170" formatCode="General">
                  <c:v>-0.38774969661011099</c:v>
                </c:pt>
                <c:pt idx="7171" formatCode="General">
                  <c:v>-0.38286355989894599</c:v>
                </c:pt>
                <c:pt idx="7172" formatCode="General">
                  <c:v>-0.37791450340784299</c:v>
                </c:pt>
                <c:pt idx="7173" formatCode="General">
                  <c:v>-0.372900155299698</c:v>
                </c:pt>
                <c:pt idx="7174" formatCode="General">
                  <c:v>-0.36781854784003998</c:v>
                </c:pt>
                <c:pt idx="7175" formatCode="General">
                  <c:v>-0.36266762100665201</c:v>
                </c:pt>
                <c:pt idx="7176" formatCode="General">
                  <c:v>-0.35744462980803499</c:v>
                </c:pt>
                <c:pt idx="7177" formatCode="General">
                  <c:v>-0.35214616221220701</c:v>
                </c:pt>
                <c:pt idx="7178" formatCode="General">
                  <c:v>-0.34676883176327999</c:v>
                </c:pt>
                <c:pt idx="7179" formatCode="General">
                  <c:v>-0.341309444348465</c:v>
                </c:pt>
                <c:pt idx="7180" formatCode="General">
                  <c:v>-0.33576504920335598</c:v>
                </c:pt>
                <c:pt idx="7181" formatCode="General">
                  <c:v>-0.33013246083027298</c:v>
                </c:pt>
                <c:pt idx="7182" formatCode="General">
                  <c:v>-0.324408784001951</c:v>
                </c:pt>
                <c:pt idx="7183" formatCode="General">
                  <c:v>-0.31859088343896702</c:v>
                </c:pt>
                <c:pt idx="7184" formatCode="General">
                  <c:v>-0.31267489522895298</c:v>
                </c:pt>
                <c:pt idx="7185" formatCode="General">
                  <c:v>-0.30665789186195702</c:v>
                </c:pt>
                <c:pt idx="7186" formatCode="General">
                  <c:v>-0.30053692364485401</c:v>
                </c:pt>
                <c:pt idx="7187" formatCode="General">
                  <c:v>-0.29430844073971701</c:v>
                </c:pt>
                <c:pt idx="7188" formatCode="General">
                  <c:v>-0.28796995776997703</c:v>
                </c:pt>
                <c:pt idx="7189" formatCode="General">
                  <c:v>-0.28151911530771401</c:v>
                </c:pt>
                <c:pt idx="7190" formatCode="General">
                  <c:v>-0.27495352783142002</c:v>
                </c:pt>
                <c:pt idx="7191" formatCode="General">
                  <c:v>-0.26827078732035298</c:v>
                </c:pt>
                <c:pt idx="7192" formatCode="General">
                  <c:v>-0.26146849557672802</c:v>
                </c:pt>
                <c:pt idx="7193" formatCode="General">
                  <c:v>-0.25454488907266098</c:v>
                </c:pt>
                <c:pt idx="7194" formatCode="General">
                  <c:v>-0.24749885833601501</c:v>
                </c:pt>
                <c:pt idx="7195" formatCode="General">
                  <c:v>-0.24032934516502</c:v>
                </c:pt>
                <c:pt idx="7196" formatCode="General">
                  <c:v>-0.233035267833857</c:v>
                </c:pt>
                <c:pt idx="7197" formatCode="General">
                  <c:v>-0.22561604200027199</c:v>
                </c:pt>
                <c:pt idx="7198" formatCode="General">
                  <c:v>-0.21807113080816101</c:v>
                </c:pt>
                <c:pt idx="7199" formatCode="General">
                  <c:v>-0.21040109048681399</c:v>
                </c:pt>
                <c:pt idx="7200" formatCode="General">
                  <c:v>-0.202606988588478</c:v>
                </c:pt>
                <c:pt idx="7201" formatCode="General">
                  <c:v>-0.194689207265412</c:v>
                </c:pt>
                <c:pt idx="7202" formatCode="General">
                  <c:v>-0.18664902881944201</c:v>
                </c:pt>
                <c:pt idx="7203" formatCode="General">
                  <c:v>-0.17848875899238301</c:v>
                </c:pt>
                <c:pt idx="7204" formatCode="General">
                  <c:v>-0.170210890870829</c:v>
                </c:pt>
                <c:pt idx="7205" formatCode="General">
                  <c:v>-0.16181805544953901</c:v>
                </c:pt>
                <c:pt idx="7206" formatCode="General">
                  <c:v>-0.15331310157511699</c:v>
                </c:pt>
                <c:pt idx="7207" formatCode="General">
                  <c:v>-0.14469950199627099</c:v>
                </c:pt>
                <c:pt idx="7208" formatCode="General">
                  <c:v>-0.13598116242585201</c:v>
                </c:pt>
                <c:pt idx="7209" formatCode="General">
                  <c:v>-0.12716232801364999</c:v>
                </c:pt>
                <c:pt idx="7210" formatCode="General">
                  <c:v>-0.11824763093959501</c:v>
                </c:pt>
                <c:pt idx="7211" formatCode="General">
                  <c:v>-0.109242136826074</c:v>
                </c:pt>
                <c:pt idx="7212" formatCode="General">
                  <c:v>-0.100151275768654</c:v>
                </c:pt>
                <c:pt idx="7213" formatCode="General">
                  <c:v>-9.09807711039093E-2</c:v>
                </c:pt>
                <c:pt idx="7214" formatCode="General">
                  <c:v>-8.1736786955935906E-2</c:v>
                </c:pt>
                <c:pt idx="7215" formatCode="General">
                  <c:v>-7.2425808704109002E-2</c:v>
                </c:pt>
                <c:pt idx="7216" formatCode="General">
                  <c:v>-6.3054554585866604E-2</c:v>
                </c:pt>
                <c:pt idx="7217" formatCode="General">
                  <c:v>-5.3630021904712097E-2</c:v>
                </c:pt>
                <c:pt idx="7218" formatCode="General">
                  <c:v>-4.4159584865353797E-2</c:v>
                </c:pt>
                <c:pt idx="7219" formatCode="General">
                  <c:v>-3.46508196974726E-2</c:v>
                </c:pt>
                <c:pt idx="7220" formatCode="General">
                  <c:v>-2.51114712916637E-2</c:v>
                </c:pt>
                <c:pt idx="7221" formatCode="General">
                  <c:v>-1.5549506909492E-2</c:v>
                </c:pt>
                <c:pt idx="7222" formatCode="General">
                  <c:v>-5.9731107253106E-3</c:v>
                </c:pt>
                <c:pt idx="7223" formatCode="General">
                  <c:v>3.60938767782962E-3</c:v>
                </c:pt>
                <c:pt idx="7224" formatCode="General">
                  <c:v>1.3189648998620501E-2</c:v>
                </c:pt>
                <c:pt idx="7225" formatCode="General">
                  <c:v>2.2759186339214098E-2</c:v>
                </c:pt>
                <c:pt idx="7226" formatCode="General">
                  <c:v>3.2309414785577299E-2</c:v>
                </c:pt>
                <c:pt idx="7227" formatCode="General">
                  <c:v>4.1831744786049299E-2</c:v>
                </c:pt>
                <c:pt idx="7228" formatCode="General">
                  <c:v>5.1317590628829901E-2</c:v>
                </c:pt>
                <c:pt idx="7229" formatCode="General">
                  <c:v>6.0758389314147301E-2</c:v>
                </c:pt>
                <c:pt idx="7230" formatCode="General">
                  <c:v>7.0145644506912602E-2</c:v>
                </c:pt>
                <c:pt idx="7231" formatCode="General">
                  <c:v>7.9470973176913706E-2</c:v>
                </c:pt>
                <c:pt idx="7232" formatCode="General">
                  <c:v>8.8726098872345005E-2</c:v>
                </c:pt>
                <c:pt idx="7233" formatCode="General">
                  <c:v>9.7902883463350701E-2</c:v>
                </c:pt>
                <c:pt idx="7234" formatCode="General">
                  <c:v>0.106993354813586</c:v>
                </c:pt>
                <c:pt idx="7235" formatCode="General">
                  <c:v>0.115989774499663</c:v>
                </c:pt>
                <c:pt idx="7236" formatCode="General">
                  <c:v>0.124884600560075</c:v>
                </c:pt>
                <c:pt idx="7237" formatCode="General">
                  <c:v>0.13367055013759599</c:v>
                </c:pt>
                <c:pt idx="7238" formatCode="General">
                  <c:v>0.14234070922071301</c:v>
                </c:pt>
                <c:pt idx="7239" formatCode="General">
                  <c:v>0.15088837129409699</c:v>
                </c:pt>
                <c:pt idx="7240" formatCode="General">
                  <c:v>0.15930717440337</c:v>
                </c:pt>
                <c:pt idx="7241" formatCode="General">
                  <c:v>0.16759110200601199</c:v>
                </c:pt>
                <c:pt idx="7242" formatCode="General">
                  <c:v>0.175734467224713</c:v>
                </c:pt>
                <c:pt idx="7243" formatCode="General">
                  <c:v>0.183732049927636</c:v>
                </c:pt>
                <c:pt idx="7244" formatCode="General">
                  <c:v>0.19157896834861199</c:v>
                </c:pt>
                <c:pt idx="7245" formatCode="General">
                  <c:v>0.199270740697639</c:v>
                </c:pt>
                <c:pt idx="7246" formatCode="General">
                  <c:v>0.20680331486770301</c:v>
                </c:pt>
                <c:pt idx="7247" formatCode="General">
                  <c:v>0.21417308322593101</c:v>
                </c:pt>
                <c:pt idx="7248" formatCode="General">
                  <c:v>0.221376890926506</c:v>
                </c:pt>
                <c:pt idx="7249" formatCode="General">
                  <c:v>0.228411985473815</c:v>
                </c:pt>
                <c:pt idx="7250" formatCode="General">
                  <c:v>0.235276048501736</c:v>
                </c:pt>
                <c:pt idx="7251" formatCode="General">
                  <c:v>0.24196702919295399</c:v>
                </c:pt>
                <c:pt idx="7252" formatCode="General">
                  <c:v>0.24848380633115899</c:v>
                </c:pt>
                <c:pt idx="7253" formatCode="General">
                  <c:v>0.25482591882334199</c:v>
                </c:pt>
                <c:pt idx="7254" formatCode="General">
                  <c:v>0.26099274845286502</c:v>
                </c:pt>
                <c:pt idx="7255" formatCode="General">
                  <c:v>0.266983864632101</c:v>
                </c:pt>
                <c:pt idx="7256" formatCode="General">
                  <c:v>0.27279953666530898</c:v>
                </c:pt>
                <c:pt idx="7257" formatCode="General">
                  <c:v>0.27844019999806002</c:v>
                </c:pt>
                <c:pt idx="7258" formatCode="General">
                  <c:v>0.283906947003701</c:v>
                </c:pt>
                <c:pt idx="7259" formatCode="General">
                  <c:v>0.28920204335649902</c:v>
                </c:pt>
                <c:pt idx="7260" formatCode="General">
                  <c:v>0.29432769698007999</c:v>
                </c:pt>
                <c:pt idx="7261" formatCode="General">
                  <c:v>0.29928590534669802</c:v>
                </c:pt>
                <c:pt idx="7262" formatCode="General">
                  <c:v>0.30407949129834</c:v>
                </c:pt>
                <c:pt idx="7263" formatCode="General">
                  <c:v>0.30871153112298599</c:v>
                </c:pt>
                <c:pt idx="7264" formatCode="General">
                  <c:v>0.31318473750723402</c:v>
                </c:pt>
                <c:pt idx="7265" formatCode="General">
                  <c:v>0.31750300861722502</c:v>
                </c:pt>
                <c:pt idx="7266" formatCode="General">
                  <c:v>0.32167033576596399</c:v>
                </c:pt>
                <c:pt idx="7267" formatCode="General">
                  <c:v>0.32569011498247002</c:v>
                </c:pt>
                <c:pt idx="7268" formatCode="General">
                  <c:v>0.32956675289041099</c:v>
                </c:pt>
                <c:pt idx="7269" formatCode="General">
                  <c:v>0.33330513305334603</c:v>
                </c:pt>
                <c:pt idx="7270" formatCode="General">
                  <c:v>0.33690936910008601</c:v>
                </c:pt>
                <c:pt idx="7271" formatCode="General">
                  <c:v>0.34038383132188998</c:v>
                </c:pt>
                <c:pt idx="7272" formatCode="General">
                  <c:v>0.34373375404961998</c:v>
                </c:pt>
                <c:pt idx="7273" formatCode="General">
                  <c:v>0.34696412423821998</c:v>
                </c:pt>
                <c:pt idx="7274" formatCode="General">
                  <c:v>0.35008000818540103</c:v>
                </c:pt>
                <c:pt idx="7275" formatCode="General">
                  <c:v>0.35308603745876099</c:v>
                </c:pt>
                <c:pt idx="7276" formatCode="General">
                  <c:v>0.35598686489963299</c:v>
                </c:pt>
                <c:pt idx="7277" formatCode="General">
                  <c:v>0.35878725212220902</c:v>
                </c:pt>
                <c:pt idx="7278" formatCode="General">
                  <c:v>0.36149202560013399</c:v>
                </c:pt>
                <c:pt idx="7279" formatCode="General">
                  <c:v>0.36410598330465699</c:v>
                </c:pt>
                <c:pt idx="7280" formatCode="General">
                  <c:v>0.36663280444792301</c:v>
                </c:pt>
                <c:pt idx="7281" formatCode="General">
                  <c:v>0.36907665459101602</c:v>
                </c:pt>
                <c:pt idx="7282" formatCode="General">
                  <c:v>0.37144184515833301</c:v>
                </c:pt>
                <c:pt idx="7283" formatCode="General">
                  <c:v>0.37373271586085699</c:v>
                </c:pt>
                <c:pt idx="7284" formatCode="General">
                  <c:v>0.37595299441498498</c:v>
                </c:pt>
                <c:pt idx="7285" formatCode="General">
                  <c:v>0.378105257662807</c:v>
                </c:pt>
                <c:pt idx="7286" formatCode="General">
                  <c:v>0.38019264417815501</c:v>
                </c:pt>
                <c:pt idx="7287" formatCode="General">
                  <c:v>0.38221849631015697</c:v>
                </c:pt>
                <c:pt idx="7288" formatCode="General">
                  <c:v>0.38418566469433402</c:v>
                </c:pt>
                <c:pt idx="7289" formatCode="General">
                  <c:v>0.38609591476146798</c:v>
                </c:pt>
                <c:pt idx="7290" formatCode="General">
                  <c:v>0.38795051946973802</c:v>
                </c:pt>
                <c:pt idx="7291" formatCode="General">
                  <c:v>0.38975097592312702</c:v>
                </c:pt>
                <c:pt idx="7292" formatCode="General">
                  <c:v>0.39149855577290499</c:v>
                </c:pt>
                <c:pt idx="7293" formatCode="General">
                  <c:v>0.39319425993691298</c:v>
                </c:pt>
                <c:pt idx="7294" formatCode="General">
                  <c:v>0.39483832592450102</c:v>
                </c:pt>
                <c:pt idx="7295" formatCode="General">
                  <c:v>0.39643082083018599</c:v>
                </c:pt>
                <c:pt idx="7296" formatCode="General">
                  <c:v>0.39797169142464001</c:v>
                </c:pt>
                <c:pt idx="7297" formatCode="General">
                  <c:v>0.399459747611218</c:v>
                </c:pt>
                <c:pt idx="7298" formatCode="General">
                  <c:v>0.40089378538457798</c:v>
                </c:pt>
                <c:pt idx="7299" formatCode="General">
                  <c:v>0.40227269134452298</c:v>
                </c:pt>
                <c:pt idx="7300" formatCode="General">
                  <c:v>0.40359388101648602</c:v>
                </c:pt>
                <c:pt idx="7301" formatCode="General">
                  <c:v>0.40485496470543098</c:v>
                </c:pt>
                <c:pt idx="7302" formatCode="General">
                  <c:v>0.406053941937431</c:v>
                </c:pt>
                <c:pt idx="7303" formatCode="General">
                  <c:v>0.40718759711529701</c:v>
                </c:pt>
                <c:pt idx="7304" formatCode="General">
                  <c:v>0.40825255631040802</c:v>
                </c:pt>
                <c:pt idx="7305" formatCode="General">
                  <c:v>0.40924543331494001</c:v>
                </c:pt>
                <c:pt idx="7306" formatCode="General">
                  <c:v>0.41016182733509299</c:v>
                </c:pt>
                <c:pt idx="7307" formatCode="General">
                  <c:v>0.410997471551375</c:v>
                </c:pt>
                <c:pt idx="7308" formatCode="General">
                  <c:v>0.41174839841510502</c:v>
                </c:pt>
                <c:pt idx="7309" formatCode="General">
                  <c:v>0.412409882195585</c:v>
                </c:pt>
                <c:pt idx="7310" formatCode="General">
                  <c:v>0.412976967062615</c:v>
                </c:pt>
                <c:pt idx="7311" formatCode="General">
                  <c:v>0.41344463389656899</c:v>
                </c:pt>
                <c:pt idx="7312" formatCode="General">
                  <c:v>0.41380788843812999</c:v>
                </c:pt>
                <c:pt idx="7313" formatCode="General">
                  <c:v>0.41406174079883001</c:v>
                </c:pt>
                <c:pt idx="7314" formatCode="General">
                  <c:v>0.41420023299276498</c:v>
                </c:pt>
                <c:pt idx="7315" formatCode="General">
                  <c:v>0.41421803617189401</c:v>
                </c:pt>
                <c:pt idx="7316" formatCode="General">
                  <c:v>0.41410959021683402</c:v>
                </c:pt>
                <c:pt idx="7317" formatCode="General">
                  <c:v>0.41386909070751399</c:v>
                </c:pt>
                <c:pt idx="7318" formatCode="General">
                  <c:v>0.41349157715148199</c:v>
                </c:pt>
                <c:pt idx="7319" formatCode="General">
                  <c:v>0.41297092811032898</c:v>
                </c:pt>
                <c:pt idx="7320" formatCode="General">
                  <c:v>0.41230189521237198</c:v>
                </c:pt>
                <c:pt idx="7321" formatCode="General">
                  <c:v>0.41147922703404499</c:v>
                </c:pt>
                <c:pt idx="7322" formatCode="General">
                  <c:v>0.41049708015455</c:v>
                </c:pt>
                <c:pt idx="7323" formatCode="General">
                  <c:v>0.409350708508809</c:v>
                </c:pt>
                <c:pt idx="7324" formatCode="General">
                  <c:v>0.408035513286301</c:v>
                </c:pt>
                <c:pt idx="7325" formatCode="General">
                  <c:v>0.40654691459644299</c:v>
                </c:pt>
                <c:pt idx="7326" formatCode="General">
                  <c:v>0.40488034207828699</c:v>
                </c:pt>
                <c:pt idx="7327" formatCode="General">
                  <c:v>0.40303128926315701</c:v>
                </c:pt>
                <c:pt idx="7328" formatCode="General">
                  <c:v>0.40099592358937902</c:v>
                </c:pt>
                <c:pt idx="7329" formatCode="General">
                  <c:v>0.39877112589158897</c:v>
                </c:pt>
                <c:pt idx="7330" formatCode="General">
                  <c:v>0.39635381098506001</c:v>
                </c:pt>
                <c:pt idx="7331" formatCode="General">
                  <c:v>0.39374037921301902</c:v>
                </c:pt>
                <c:pt idx="7332" formatCode="General">
                  <c:v>0.39092834488202</c:v>
                </c:pt>
                <c:pt idx="7333" formatCode="General">
                  <c:v>0.38791587159427299</c:v>
                </c:pt>
                <c:pt idx="7334" formatCode="General">
                  <c:v>0.38470059182836303</c:v>
                </c:pt>
                <c:pt idx="7335" formatCode="General">
                  <c:v>0.38128117675685103</c:v>
                </c:pt>
                <c:pt idx="7336" formatCode="General">
                  <c:v>0.37765692542962498</c:v>
                </c:pt>
                <c:pt idx="7337" formatCode="General">
                  <c:v>0.37382764164512</c:v>
                </c:pt>
                <c:pt idx="7338" formatCode="General">
                  <c:v>0.36979351315083098</c:v>
                </c:pt>
                <c:pt idx="7339" formatCode="General">
                  <c:v>0.36555453147962202</c:v>
                </c:pt>
                <c:pt idx="7340" formatCode="General">
                  <c:v>0.36111154238095</c:v>
                </c:pt>
                <c:pt idx="7341" formatCode="General">
                  <c:v>0.356466239202056</c:v>
                </c:pt>
                <c:pt idx="7342" formatCode="General">
                  <c:v>0.35162004554027498</c:v>
                </c:pt>
                <c:pt idx="7343" formatCode="General">
                  <c:v>0.34657556765630199</c:v>
                </c:pt>
                <c:pt idx="7344" formatCode="General">
                  <c:v>0.34133556118986702</c:v>
                </c:pt>
                <c:pt idx="7345" formatCode="General">
                  <c:v>0.33590282058246301</c:v>
                </c:pt>
                <c:pt idx="7346" formatCode="General">
                  <c:v>0.33028176803308101</c:v>
                </c:pt>
                <c:pt idx="7347" formatCode="General">
                  <c:v>0.32447677619832299</c:v>
                </c:pt>
                <c:pt idx="7348" formatCode="General">
                  <c:v>0.31849193545773102</c:v>
                </c:pt>
                <c:pt idx="7349" formatCode="General">
                  <c:v>0.312332149135986</c:v>
                </c:pt>
                <c:pt idx="7350" formatCode="General">
                  <c:v>0.30600309897422601</c:v>
                </c:pt>
                <c:pt idx="7351" formatCode="General">
                  <c:v>0.299510121206229</c:v>
                </c:pt>
                <c:pt idx="7352" formatCode="General">
                  <c:v>0.292859697996804</c:v>
                </c:pt>
                <c:pt idx="7353" formatCode="General">
                  <c:v>0.28605891702471797</c:v>
                </c:pt>
                <c:pt idx="7354" formatCode="General">
                  <c:v>0.27911422171618899</c:v>
                </c:pt>
                <c:pt idx="7355" formatCode="General">
                  <c:v>0.27203292039647098</c:v>
                </c:pt>
                <c:pt idx="7356" formatCode="General">
                  <c:v>0.26482266536237697</c:v>
                </c:pt>
                <c:pt idx="7357" formatCode="General">
                  <c:v>0.25749079917239698</c:v>
                </c:pt>
                <c:pt idx="7358" formatCode="General">
                  <c:v>0.25004539318821201</c:v>
                </c:pt>
                <c:pt idx="7359" formatCode="General">
                  <c:v>0.24249523316711499</c:v>
                </c:pt>
                <c:pt idx="7360" formatCode="General">
                  <c:v>0.23484863824971799</c:v>
                </c:pt>
                <c:pt idx="7361" formatCode="General">
                  <c:v>0.22711436151624501</c:v>
                </c:pt>
                <c:pt idx="7362" formatCode="General">
                  <c:v>0.219301134156864</c:v>
                </c:pt>
                <c:pt idx="7363" formatCode="General">
                  <c:v>0.211418043769207</c:v>
                </c:pt>
                <c:pt idx="7364" formatCode="General">
                  <c:v>0.20347397606231399</c:v>
                </c:pt>
                <c:pt idx="7365" formatCode="General">
                  <c:v>0.19547754559234201</c:v>
                </c:pt>
                <c:pt idx="7366" formatCode="General">
                  <c:v>0.18743818062985099</c:v>
                </c:pt>
                <c:pt idx="7367" formatCode="General">
                  <c:v>0.17936506945101999</c:v>
                </c:pt>
                <c:pt idx="7368" formatCode="General">
                  <c:v>0.171267519035219</c:v>
                </c:pt>
                <c:pt idx="7369" formatCode="General">
                  <c:v>0.16315443268039501</c:v>
                </c:pt>
                <c:pt idx="7370" formatCode="General">
                  <c:v>0.155034789101479</c:v>
                </c:pt>
                <c:pt idx="7371" formatCode="General">
                  <c:v>0.14691765280841401</c:v>
                </c:pt>
                <c:pt idx="7372" formatCode="General">
                  <c:v>0.13881159289433501</c:v>
                </c:pt>
                <c:pt idx="7373" formatCode="General">
                  <c:v>0.13072519854550599</c:v>
                </c:pt>
                <c:pt idx="7374" formatCode="General">
                  <c:v>0.122667090713951</c:v>
                </c:pt>
                <c:pt idx="7375" formatCode="General">
                  <c:v>0.11464537804255499</c:v>
                </c:pt>
                <c:pt idx="7376" formatCode="General">
                  <c:v>0.10666817272478001</c:v>
                </c:pt>
                <c:pt idx="7377" formatCode="General">
                  <c:v>9.8743577013451905E-2</c:v>
                </c:pt>
                <c:pt idx="7378" formatCode="General">
                  <c:v>9.0878584019557701E-2</c:v>
                </c:pt>
                <c:pt idx="7379" formatCode="General">
                  <c:v>8.3080137926385897E-2</c:v>
                </c:pt>
                <c:pt idx="7380" formatCode="General">
                  <c:v>7.5355342081336402E-2</c:v>
                </c:pt>
                <c:pt idx="7381" formatCode="General">
                  <c:v>6.7711381871731702E-2</c:v>
                </c:pt>
                <c:pt idx="7382" formatCode="General">
                  <c:v>6.0154423946292203E-2</c:v>
                </c:pt>
                <c:pt idx="7383" formatCode="General">
                  <c:v>5.2690103255057803E-2</c:v>
                </c:pt>
                <c:pt idx="7384" formatCode="General">
                  <c:v>4.5324228246754902E-2</c:v>
                </c:pt>
                <c:pt idx="7385" formatCode="General">
                  <c:v>3.80622857922433E-2</c:v>
                </c:pt>
                <c:pt idx="7386" formatCode="General">
                  <c:v>3.09093891497897E-2</c:v>
                </c:pt>
                <c:pt idx="7387" formatCode="General">
                  <c:v>2.3869746187316999E-2</c:v>
                </c:pt>
                <c:pt idx="7388" formatCode="General">
                  <c:v>1.6947253304098801E-2</c:v>
                </c:pt>
                <c:pt idx="7389" formatCode="General">
                  <c:v>1.01456945604108E-2</c:v>
                </c:pt>
                <c:pt idx="7390" formatCode="General">
                  <c:v>3.4692706432179702E-3</c:v>
                </c:pt>
                <c:pt idx="7391" formatCode="General">
                  <c:v>-3.0790062059548001E-3</c:v>
                </c:pt>
                <c:pt idx="7392" formatCode="General">
                  <c:v>-9.4968645053913701E-3</c:v>
                </c:pt>
                <c:pt idx="7393" formatCode="General">
                  <c:v>-1.57820601122905E-2</c:v>
                </c:pt>
                <c:pt idx="7394" formatCode="General">
                  <c:v>-2.1932778633085299E-2</c:v>
                </c:pt>
                <c:pt idx="7395" formatCode="General">
                  <c:v>-2.7947055834078E-2</c:v>
                </c:pt>
                <c:pt idx="7396" formatCode="General">
                  <c:v>-3.3823290361351399E-2</c:v>
                </c:pt>
                <c:pt idx="7397" formatCode="General">
                  <c:v>-3.9560801088762698E-2</c:v>
                </c:pt>
                <c:pt idx="7398" formatCode="General">
                  <c:v>-4.5159194545105703E-2</c:v>
                </c:pt>
                <c:pt idx="7399" formatCode="General">
                  <c:v>-5.06177006848633E-2</c:v>
                </c:pt>
                <c:pt idx="7400" formatCode="General">
                  <c:v>-5.5936222625121101E-2</c:v>
                </c:pt>
                <c:pt idx="7401" formatCode="General">
                  <c:v>-6.1115378842438998E-2</c:v>
                </c:pt>
                <c:pt idx="7402" formatCode="General">
                  <c:v>-6.6155831895026801E-2</c:v>
                </c:pt>
                <c:pt idx="7403" formatCode="General">
                  <c:v>-7.1058185212558106E-2</c:v>
                </c:pt>
                <c:pt idx="7404" formatCode="General">
                  <c:v>-7.5823505299464994E-2</c:v>
                </c:pt>
                <c:pt idx="7405" formatCode="General">
                  <c:v>-8.0453288234444004E-2</c:v>
                </c:pt>
                <c:pt idx="7406" formatCode="General">
                  <c:v>-8.4948843642880301E-2</c:v>
                </c:pt>
                <c:pt idx="7407" formatCode="General">
                  <c:v>-8.93118110857056E-2</c:v>
                </c:pt>
                <c:pt idx="7408" formatCode="General">
                  <c:v>-9.3544678996420397E-2</c:v>
                </c:pt>
                <c:pt idx="7409" formatCode="General">
                  <c:v>-9.7649603088408796E-2</c:v>
                </c:pt>
                <c:pt idx="7410" formatCode="General">
                  <c:v>-0.101628275970753</c:v>
                </c:pt>
                <c:pt idx="7411" formatCode="General">
                  <c:v>-0.105483027574794</c:v>
                </c:pt>
                <c:pt idx="7412" formatCode="General">
                  <c:v>-0.109216285818732</c:v>
                </c:pt>
                <c:pt idx="7413" formatCode="General">
                  <c:v>-0.11282996966164301</c:v>
                </c:pt>
                <c:pt idx="7414" formatCode="General">
                  <c:v>-0.116326579477861</c:v>
                </c:pt>
                <c:pt idx="7415" formatCode="General">
                  <c:v>-0.119709237047696</c:v>
                </c:pt>
                <c:pt idx="7416" formatCode="General">
                  <c:v>-0.122980499238035</c:v>
                </c:pt>
                <c:pt idx="7417" formatCode="General">
                  <c:v>-0.126142759277869</c:v>
                </c:pt>
                <c:pt idx="7418" formatCode="General">
                  <c:v>-0.12919835376511801</c:v>
                </c:pt>
                <c:pt idx="7419" formatCode="General">
                  <c:v>-0.13215009443785999</c:v>
                </c:pt>
                <c:pt idx="7420" formatCode="General">
                  <c:v>-0.13500070008277701</c:v>
                </c:pt>
                <c:pt idx="7421" formatCode="General">
                  <c:v>-0.13775218975596901</c:v>
                </c:pt>
                <c:pt idx="7422" formatCode="General">
                  <c:v>-0.14040695526034599</c:v>
                </c:pt>
                <c:pt idx="7423" formatCode="General">
                  <c:v>-0.142967319677758</c:v>
                </c:pt>
                <c:pt idx="7424" formatCode="General">
                  <c:v>-0.14543552626331899</c:v>
                </c:pt>
                <c:pt idx="7425" formatCode="General">
                  <c:v>-0.14781424251674799</c:v>
                </c:pt>
                <c:pt idx="7426" formatCode="General">
                  <c:v>-0.150105435171729</c:v>
                </c:pt>
                <c:pt idx="7427" formatCode="General">
                  <c:v>-0.152310306731992</c:v>
                </c:pt>
                <c:pt idx="7428" formatCode="General">
                  <c:v>-0.154430529364708</c:v>
                </c:pt>
                <c:pt idx="7429" formatCode="General">
                  <c:v>-0.15646833398038701</c:v>
                </c:pt>
                <c:pt idx="7430" formatCode="General">
                  <c:v>-0.15842534540264699</c:v>
                </c:pt>
                <c:pt idx="7431" formatCode="General">
                  <c:v>-0.160302471278265</c:v>
                </c:pt>
                <c:pt idx="7432" formatCode="General">
                  <c:v>-0.16210059080954101</c:v>
                </c:pt>
                <c:pt idx="7433" formatCode="General">
                  <c:v>-0.16382115936119801</c:v>
                </c:pt>
                <c:pt idx="7434" formatCode="General">
                  <c:v>-0.16546515038749801</c:v>
                </c:pt>
                <c:pt idx="7435" formatCode="General">
                  <c:v>-0.16703300997808099</c:v>
                </c:pt>
                <c:pt idx="7436" formatCode="General">
                  <c:v>-0.16852581146802301</c:v>
                </c:pt>
                <c:pt idx="7437" formatCode="General">
                  <c:v>-0.16994423215454099</c:v>
                </c:pt>
                <c:pt idx="7438" formatCode="General">
                  <c:v>-0.171288491498092</c:v>
                </c:pt>
                <c:pt idx="7439" formatCode="General">
                  <c:v>-0.17255892028147701</c:v>
                </c:pt>
                <c:pt idx="7440" formatCode="General">
                  <c:v>-0.173755544676268</c:v>
                </c:pt>
                <c:pt idx="7441" formatCode="General">
                  <c:v>-0.17487864365056599</c:v>
                </c:pt>
                <c:pt idx="7442" formatCode="General">
                  <c:v>-0.175928782829014</c:v>
                </c:pt>
                <c:pt idx="7443" formatCode="General">
                  <c:v>-0.176905672139158</c:v>
                </c:pt>
                <c:pt idx="7444" formatCode="General">
                  <c:v>-0.17780869628493701</c:v>
                </c:pt>
                <c:pt idx="7445" formatCode="General">
                  <c:v>-0.17863762322999799</c:v>
                </c:pt>
                <c:pt idx="7446" formatCode="General">
                  <c:v>-0.17939261740972801</c:v>
                </c:pt>
                <c:pt idx="7447" formatCode="General">
                  <c:v>-0.180073500993468</c:v>
                </c:pt>
                <c:pt idx="7448" formatCode="General">
                  <c:v>-0.180679879677385</c:v>
                </c:pt>
                <c:pt idx="7449" formatCode="General">
                  <c:v>-0.18121147183497699</c:v>
                </c:pt>
                <c:pt idx="7450" formatCode="General">
                  <c:v>-0.18166799130745301</c:v>
                </c:pt>
                <c:pt idx="7451" formatCode="General">
                  <c:v>-0.182049095696698</c:v>
                </c:pt>
                <c:pt idx="7452" formatCode="General">
                  <c:v>-0.18235446912112299</c:v>
                </c:pt>
                <c:pt idx="7453" formatCode="General">
                  <c:v>-0.182583906701316</c:v>
                </c:pt>
                <c:pt idx="7454" formatCode="General">
                  <c:v>-0.182737273743314</c:v>
                </c:pt>
                <c:pt idx="7455" formatCode="General">
                  <c:v>-0.18281440765045601</c:v>
                </c:pt>
                <c:pt idx="7456" formatCode="General">
                  <c:v>-0.18281529573372801</c:v>
                </c:pt>
                <c:pt idx="7457" formatCode="General">
                  <c:v>-0.18274009246279499</c:v>
                </c:pt>
                <c:pt idx="7458" formatCode="General">
                  <c:v>-0.18258894449878399</c:v>
                </c:pt>
                <c:pt idx="7459" formatCode="General">
                  <c:v>-0.18236210536952699</c:v>
                </c:pt>
                <c:pt idx="7460" formatCode="General">
                  <c:v>-0.182060023171628</c:v>
                </c:pt>
                <c:pt idx="7461" formatCode="General">
                  <c:v>-0.181683255766145</c:v>
                </c:pt>
                <c:pt idx="7462" formatCode="General">
                  <c:v>-0.18123255498025601</c:v>
                </c:pt>
                <c:pt idx="7463" formatCode="General">
                  <c:v>-0.18070881148137399</c:v>
                </c:pt>
                <c:pt idx="7464" formatCode="General">
                  <c:v>-0.18011304572365999</c:v>
                </c:pt>
                <c:pt idx="7465" formatCode="General">
                  <c:v>-0.179446484210629</c:v>
                </c:pt>
                <c:pt idx="7466" formatCode="General">
                  <c:v>-0.178710557749237</c:v>
                </c:pt>
                <c:pt idx="7467" formatCode="General">
                  <c:v>-0.17790692999122901</c:v>
                </c:pt>
                <c:pt idx="7468" formatCode="General">
                  <c:v>-0.177037369654858</c:v>
                </c:pt>
                <c:pt idx="7469" formatCode="General">
                  <c:v>-0.17610382943860201</c:v>
                </c:pt>
                <c:pt idx="7470" formatCode="General">
                  <c:v>-0.17510848839259599</c:v>
                </c:pt>
                <c:pt idx="7471" formatCode="General">
                  <c:v>-0.17405368318158801</c:v>
                </c:pt>
                <c:pt idx="7472" formatCode="General">
                  <c:v>-0.17294203831056901</c:v>
                </c:pt>
                <c:pt idx="7473" formatCode="General">
                  <c:v>-0.17177634553275001</c:v>
                </c:pt>
                <c:pt idx="7474" formatCode="General">
                  <c:v>-0.17055959822333</c:v>
                </c:pt>
                <c:pt idx="7475" formatCode="General">
                  <c:v>-0.16929469986711701</c:v>
                </c:pt>
                <c:pt idx="7476" formatCode="General">
                  <c:v>-0.167984818919235</c:v>
                </c:pt>
                <c:pt idx="7477" formatCode="General">
                  <c:v>-0.16663413712025099</c:v>
                </c:pt>
                <c:pt idx="7478" formatCode="General">
                  <c:v>-0.16524659461272101</c:v>
                </c:pt>
                <c:pt idx="7479" formatCode="General">
                  <c:v>-0.16382569617706899</c:v>
                </c:pt>
                <c:pt idx="7480" formatCode="General">
                  <c:v>-0.16237512158105299</c:v>
                </c:pt>
                <c:pt idx="7481" formatCode="General">
                  <c:v>-0.160899248424418</c:v>
                </c:pt>
                <c:pt idx="7482" formatCode="General">
                  <c:v>-0.15940207247079</c:v>
                </c:pt>
                <c:pt idx="7483" formatCode="General">
                  <c:v>-0.15788769604677999</c:v>
                </c:pt>
                <c:pt idx="7484" formatCode="General">
                  <c:v>-0.15636144889929901</c:v>
                </c:pt>
                <c:pt idx="7485" formatCode="General">
                  <c:v>-0.15482817778627</c:v>
                </c:pt>
                <c:pt idx="7486" formatCode="General">
                  <c:v>-0.15329206852645</c:v>
                </c:pt>
                <c:pt idx="7487" formatCode="General">
                  <c:v>-0.151757787452278</c:v>
                </c:pt>
                <c:pt idx="7488" formatCode="General">
                  <c:v>-0.15023051739373999</c:v>
                </c:pt>
                <c:pt idx="7489" formatCode="General">
                  <c:v>-0.14871482967643701</c:v>
                </c:pt>
                <c:pt idx="7490" formatCode="General">
                  <c:v>-0.14721563791998599</c:v>
                </c:pt>
                <c:pt idx="7491" formatCode="General">
                  <c:v>-0.14573773361761</c:v>
                </c:pt>
                <c:pt idx="7492" formatCode="General">
                  <c:v>-0.14428571988102601</c:v>
                </c:pt>
                <c:pt idx="7493" formatCode="General">
                  <c:v>-0.14286462095834501</c:v>
                </c:pt>
                <c:pt idx="7494" formatCode="General">
                  <c:v>-0.141479816456903</c:v>
                </c:pt>
                <c:pt idx="7495" formatCode="General">
                  <c:v>-0.140135887381623</c:v>
                </c:pt>
                <c:pt idx="7496" formatCode="General">
                  <c:v>-0.13883710576709399</c:v>
                </c:pt>
                <c:pt idx="7497" formatCode="General">
                  <c:v>-0.137588573202968</c:v>
                </c:pt>
                <c:pt idx="7498" formatCode="General">
                  <c:v>-0.136394602336848</c:v>
                </c:pt>
                <c:pt idx="7499" formatCode="General">
                  <c:v>-0.135259134631557</c:v>
                </c:pt>
                <c:pt idx="7500" formatCode="General">
                  <c:v>-0.13418636061750699</c:v>
                </c:pt>
                <c:pt idx="7501" formatCode="General">
                  <c:v>-0.133180212477925</c:v>
                </c:pt>
                <c:pt idx="7502" formatCode="General">
                  <c:v>-0.13224435035123</c:v>
                </c:pt>
                <c:pt idx="7503" formatCode="General">
                  <c:v>-0.13138272904441201</c:v>
                </c:pt>
                <c:pt idx="7504" formatCode="General">
                  <c:v>-0.130599032379002</c:v>
                </c:pt>
                <c:pt idx="7505" formatCode="General">
                  <c:v>-0.12989604716900799</c:v>
                </c:pt>
                <c:pt idx="7506" formatCode="General">
                  <c:v>-0.12927624961178499</c:v>
                </c:pt>
                <c:pt idx="7507" formatCode="General">
                  <c:v>-0.12874247171199099</c:v>
                </c:pt>
                <c:pt idx="7508" formatCode="General">
                  <c:v>-0.12829737158660801</c:v>
                </c:pt>
                <c:pt idx="7509" formatCode="General">
                  <c:v>-0.12794289610454901</c:v>
                </c:pt>
                <c:pt idx="7510" formatCode="General">
                  <c:v>-0.12768132032921301</c:v>
                </c:pt>
                <c:pt idx="7511" formatCode="General">
                  <c:v>-0.127514249130355</c:v>
                </c:pt>
                <c:pt idx="7512" formatCode="General">
                  <c:v>-0.12744251868055001</c:v>
                </c:pt>
                <c:pt idx="7513" formatCode="General">
                  <c:v>-0.12746687004481499</c:v>
                </c:pt>
                <c:pt idx="7514" formatCode="General">
                  <c:v>-0.12758806607526699</c:v>
                </c:pt>
                <c:pt idx="7515" formatCode="General">
                  <c:v>-0.12780687455720699</c:v>
                </c:pt>
                <c:pt idx="7516" formatCode="General">
                  <c:v>-0.12812300097552501</c:v>
                </c:pt>
                <c:pt idx="7517" formatCode="General">
                  <c:v>-0.128536133206124</c:v>
                </c:pt>
                <c:pt idx="7518" formatCode="General">
                  <c:v>-0.12904555785083299</c:v>
                </c:pt>
                <c:pt idx="7519" formatCode="General">
                  <c:v>-0.12965013632751399</c:v>
                </c:pt>
                <c:pt idx="7520" formatCode="General">
                  <c:v>-0.130348386377204</c:v>
                </c:pt>
                <c:pt idx="7521" formatCode="General">
                  <c:v>-0.13113853593219499</c:v>
                </c:pt>
                <c:pt idx="7522" formatCode="General">
                  <c:v>-0.13201861750505101</c:v>
                </c:pt>
                <c:pt idx="7523" formatCode="General">
                  <c:v>-0.132986527697427</c:v>
                </c:pt>
                <c:pt idx="7524" formatCode="General">
                  <c:v>-0.13404006047181699</c:v>
                </c:pt>
                <c:pt idx="7525" formatCode="General">
                  <c:v>-0.13517634748887</c:v>
                </c:pt>
                <c:pt idx="7526" formatCode="General">
                  <c:v>-0.13639190084410599</c:v>
                </c:pt>
                <c:pt idx="7527" formatCode="General">
                  <c:v>-0.13768327260202201</c:v>
                </c:pt>
                <c:pt idx="7528" formatCode="General">
                  <c:v>-0.13904711920431201</c:v>
                </c:pt>
                <c:pt idx="7529" formatCode="General">
                  <c:v>-0.14047916955418799</c:v>
                </c:pt>
                <c:pt idx="7530" formatCode="General">
                  <c:v>-0.14197534009115001</c:v>
                </c:pt>
                <c:pt idx="7531" formatCode="General">
                  <c:v>-0.143531804596674</c:v>
                </c:pt>
                <c:pt idx="7532" formatCode="General">
                  <c:v>-0.145143408745779</c:v>
                </c:pt>
                <c:pt idx="7533" formatCode="General">
                  <c:v>-0.146805229353386</c:v>
                </c:pt>
                <c:pt idx="7534" formatCode="General">
                  <c:v>-0.148512245150872</c:v>
                </c:pt>
                <c:pt idx="7535" formatCode="General">
                  <c:v>-0.150258807768508</c:v>
                </c:pt>
                <c:pt idx="7536" formatCode="General">
                  <c:v>-0.15203981479826301</c:v>
                </c:pt>
                <c:pt idx="7537" formatCode="General">
                  <c:v>-0.153850257718189</c:v>
                </c:pt>
                <c:pt idx="7538" formatCode="General">
                  <c:v>-0.15568460756376101</c:v>
                </c:pt>
                <c:pt idx="7539" formatCode="General">
                  <c:v>-0.15753680449603599</c:v>
                </c:pt>
                <c:pt idx="7540" formatCode="General">
                  <c:v>-0.15940085727186801</c:v>
                </c:pt>
                <c:pt idx="7541" formatCode="General">
                  <c:v>-0.16127042188850299</c:v>
                </c:pt>
                <c:pt idx="7542" formatCode="General">
                  <c:v>-0.163139389235849</c:v>
                </c:pt>
                <c:pt idx="7543" formatCode="General">
                  <c:v>-0.16500197250996099</c:v>
                </c:pt>
                <c:pt idx="7544" formatCode="General">
                  <c:v>-0.16685220512502799</c:v>
                </c:pt>
                <c:pt idx="7545" formatCode="General">
                  <c:v>-0.16868444020321499</c:v>
                </c:pt>
                <c:pt idx="7546" formatCode="General">
                  <c:v>-0.170492794483773</c:v>
                </c:pt>
                <c:pt idx="7547" formatCode="General">
                  <c:v>-0.17227063488379399</c:v>
                </c:pt>
                <c:pt idx="7548" formatCode="General">
                  <c:v>-0.17401222061840199</c:v>
                </c:pt>
                <c:pt idx="7549" formatCode="General">
                  <c:v>-0.175711724512706</c:v>
                </c:pt>
                <c:pt idx="7550" formatCode="General">
                  <c:v>-0.17736263843243499</c:v>
                </c:pt>
                <c:pt idx="7551" formatCode="General">
                  <c:v>-0.17895948511710699</c:v>
                </c:pt>
                <c:pt idx="7552" formatCode="General">
                  <c:v>-0.180497363187654</c:v>
                </c:pt>
                <c:pt idx="7553" formatCode="General">
                  <c:v>-0.18197072489820099</c:v>
                </c:pt>
                <c:pt idx="7554" formatCode="General">
                  <c:v>-0.18337384344111601</c:v>
                </c:pt>
                <c:pt idx="7555" formatCode="General">
                  <c:v>-0.18470143773497999</c:v>
                </c:pt>
                <c:pt idx="7556" formatCode="General">
                  <c:v>-0.18594820686799199</c:v>
                </c:pt>
                <c:pt idx="7557" formatCode="General">
                  <c:v>-0.18710936444429699</c:v>
                </c:pt>
                <c:pt idx="7558" formatCode="General">
                  <c:v>-0.18818060668667999</c:v>
                </c:pt>
                <c:pt idx="7559" formatCode="General">
                  <c:v>-0.18915699597131699</c:v>
                </c:pt>
                <c:pt idx="7560" formatCode="General">
                  <c:v>-0.190034031519656</c:v>
                </c:pt>
                <c:pt idx="7561" formatCode="General">
                  <c:v>-0.19080830684518499</c:v>
                </c:pt>
                <c:pt idx="7562" formatCode="General">
                  <c:v>-0.191476298112153</c:v>
                </c:pt>
                <c:pt idx="7563" formatCode="General">
                  <c:v>-0.192033731826601</c:v>
                </c:pt>
                <c:pt idx="7564" formatCode="General">
                  <c:v>-0.192477197689123</c:v>
                </c:pt>
                <c:pt idx="7565" formatCode="General">
                  <c:v>-0.19280373869600401</c:v>
                </c:pt>
                <c:pt idx="7566" formatCode="General">
                  <c:v>-0.19301024524537</c:v>
                </c:pt>
                <c:pt idx="7567" formatCode="General">
                  <c:v>-0.19309462398917901</c:v>
                </c:pt>
                <c:pt idx="7568" formatCode="General">
                  <c:v>-0.19305451253717201</c:v>
                </c:pt>
                <c:pt idx="7569" formatCode="General">
                  <c:v>-0.19288750557026399</c:v>
                </c:pt>
                <c:pt idx="7570" formatCode="General">
                  <c:v>-0.192591635928856</c:v>
                </c:pt>
                <c:pt idx="7571" formatCode="General">
                  <c:v>-0.192165272848177</c:v>
                </c:pt>
                <c:pt idx="7572" formatCode="General">
                  <c:v>-0.19160701579682601</c:v>
                </c:pt>
                <c:pt idx="7573" formatCode="General">
                  <c:v>-0.19091565495548901</c:v>
                </c:pt>
                <c:pt idx="7574" formatCode="General">
                  <c:v>-0.190090298860566</c:v>
                </c:pt>
                <c:pt idx="7575" formatCode="General">
                  <c:v>-0.18913024139618301</c:v>
                </c:pt>
                <c:pt idx="7576" formatCode="General">
                  <c:v>-0.188035026736353</c:v>
                </c:pt>
                <c:pt idx="7577" formatCode="General">
                  <c:v>-0.18680448010210601</c:v>
                </c:pt>
                <c:pt idx="7578" formatCode="General">
                  <c:v>-0.18543866889535601</c:v>
                </c:pt>
                <c:pt idx="7579" formatCode="General">
                  <c:v>-0.183937855510584</c:v>
                </c:pt>
                <c:pt idx="7580" formatCode="General">
                  <c:v>-0.182302464328887</c:v>
                </c:pt>
                <c:pt idx="7581" formatCode="General">
                  <c:v>-0.18053321033981601</c:v>
                </c:pt>
                <c:pt idx="7582" formatCode="General">
                  <c:v>-0.17863102482495199</c:v>
                </c:pt>
                <c:pt idx="7583" formatCode="General">
                  <c:v>-0.17659705981809701</c:v>
                </c:pt>
                <c:pt idx="7584" formatCode="General">
                  <c:v>-0.17443264567848099</c:v>
                </c:pt>
                <c:pt idx="7585" formatCode="General">
                  <c:v>-0.172139247773332</c:v>
                </c:pt>
                <c:pt idx="7586" formatCode="General">
                  <c:v>-0.16971856380849901</c:v>
                </c:pt>
                <c:pt idx="7587" formatCode="General">
                  <c:v>-0.16717244662642999</c:v>
                </c:pt>
                <c:pt idx="7588" formatCode="General">
                  <c:v>-0.164502889381439</c:v>
                </c:pt>
                <c:pt idx="7589" formatCode="General">
                  <c:v>-0.16171207799520701</c:v>
                </c:pt>
                <c:pt idx="7590" formatCode="General">
                  <c:v>-0.15880235714014099</c:v>
                </c:pt>
                <c:pt idx="7591" formatCode="General">
                  <c:v>-0.155776119036661</c:v>
                </c:pt>
                <c:pt idx="7592" formatCode="General">
                  <c:v>-0.15263594816547099</c:v>
                </c:pt>
                <c:pt idx="7593" formatCode="General">
                  <c:v>-0.14938454948539001</c:v>
                </c:pt>
                <c:pt idx="7594" formatCode="General">
                  <c:v>-0.14602465620755201</c:v>
                </c:pt>
                <c:pt idx="7595" formatCode="General">
                  <c:v>-0.142559119108565</c:v>
                </c:pt>
                <c:pt idx="7596" formatCode="General">
                  <c:v>-0.13899094214911201</c:v>
                </c:pt>
                <c:pt idx="7597" formatCode="General">
                  <c:v>-0.13532315193083999</c:v>
                </c:pt>
                <c:pt idx="7598" formatCode="General">
                  <c:v>-0.13155882473057101</c:v>
                </c:pt>
                <c:pt idx="7599" formatCode="General">
                  <c:v>-0.12770118435047401</c:v>
                </c:pt>
                <c:pt idx="7600" formatCode="General">
                  <c:v>-0.12375347428297299</c:v>
                </c:pt>
                <c:pt idx="7601" formatCode="General">
                  <c:v>-0.119718928493076</c:v>
                </c:pt>
                <c:pt idx="7602" formatCode="General">
                  <c:v>-0.11560081704818199</c:v>
                </c:pt>
                <c:pt idx="7603" formatCode="General">
                  <c:v>-0.111402495753915</c:v>
                </c:pt>
                <c:pt idx="7604" formatCode="General">
                  <c:v>-0.10712734104132</c:v>
                </c:pt>
                <c:pt idx="7605" formatCode="General">
                  <c:v>-0.102778730380298</c:v>
                </c:pt>
                <c:pt idx="7606" formatCode="General">
                  <c:v>-9.8360036552272906E-2</c:v>
                </c:pt>
                <c:pt idx="7607" formatCode="General">
                  <c:v>-9.3874673492087904E-2</c:v>
                </c:pt>
                <c:pt idx="7608" formatCode="General">
                  <c:v>-8.9326038039228894E-2</c:v>
                </c:pt>
                <c:pt idx="7609" formatCode="General">
                  <c:v>-8.4717500596087597E-2</c:v>
                </c:pt>
                <c:pt idx="7610" formatCode="General">
                  <c:v>-8.0052457093023402E-2</c:v>
                </c:pt>
                <c:pt idx="7611" formatCode="General">
                  <c:v>-7.5334273442516406E-2</c:v>
                </c:pt>
                <c:pt idx="7612" formatCode="General">
                  <c:v>-7.0566276473602904E-2</c:v>
                </c:pt>
                <c:pt idx="7613" formatCode="General">
                  <c:v>-6.5751759159192305E-2</c:v>
                </c:pt>
                <c:pt idx="7614" formatCode="General">
                  <c:v>-6.0894037349231302E-2</c:v>
                </c:pt>
                <c:pt idx="7615" formatCode="General">
                  <c:v>-5.5996395909497801E-2</c:v>
                </c:pt>
                <c:pt idx="7616" formatCode="General">
                  <c:v>-5.10620276773859E-2</c:v>
                </c:pt>
                <c:pt idx="7617" formatCode="General">
                  <c:v>-4.6094095895484501E-2</c:v>
                </c:pt>
                <c:pt idx="7618" formatCode="General">
                  <c:v>-4.1095767167126498E-2</c:v>
                </c:pt>
                <c:pt idx="7619" formatCode="General">
                  <c:v>-3.606986739668E-2</c:v>
                </c:pt>
                <c:pt idx="7620" formatCode="General">
                  <c:v>-3.10195296953714E-2</c:v>
                </c:pt>
                <c:pt idx="7621" formatCode="General">
                  <c:v>-2.5948479738487799E-2</c:v>
                </c:pt>
                <c:pt idx="7622" formatCode="General">
                  <c:v>-2.0859192973622601E-2</c:v>
                </c:pt>
                <c:pt idx="7623" formatCode="General">
                  <c:v>-1.57543495025061E-2</c:v>
                </c:pt>
                <c:pt idx="7624" formatCode="General">
                  <c:v>-1.0636993489831201E-2</c:v>
                </c:pt>
                <c:pt idx="7625" formatCode="General">
                  <c:v>-5.5094866636652201E-3</c:v>
                </c:pt>
                <c:pt idx="7626" formatCode="General">
                  <c:v>-3.7503113994489802E-4</c:v>
                </c:pt>
                <c:pt idx="7627" formatCode="General">
                  <c:v>4.7638385051713E-3</c:v>
                </c:pt>
                <c:pt idx="7628" formatCode="General">
                  <c:v>9.9048439028780293E-3</c:v>
                </c:pt>
                <c:pt idx="7629" formatCode="General">
                  <c:v>1.50453011037225E-2</c:v>
                </c:pt>
                <c:pt idx="7630" formatCode="General">
                  <c:v>2.0182646366767001E-2</c:v>
                </c:pt>
                <c:pt idx="7631" formatCode="General">
                  <c:v>2.5314480116007499E-2</c:v>
                </c:pt>
                <c:pt idx="7632" formatCode="General">
                  <c:v>3.0438521924160699E-2</c:v>
                </c:pt>
                <c:pt idx="7633" formatCode="General">
                  <c:v>3.5552090884718703E-2</c:v>
                </c:pt>
                <c:pt idx="7634" formatCode="General">
                  <c:v>4.0653174277257703E-2</c:v>
                </c:pt>
                <c:pt idx="7635" formatCode="General">
                  <c:v>4.5739926079472401E-2</c:v>
                </c:pt>
                <c:pt idx="7636" formatCode="General">
                  <c:v>5.0810073276699501E-2</c:v>
                </c:pt>
                <c:pt idx="7637" formatCode="General">
                  <c:v>5.5861910758844301E-2</c:v>
                </c:pt>
                <c:pt idx="7638" formatCode="General">
                  <c:v>6.0893296942840201E-2</c:v>
                </c:pt>
                <c:pt idx="7639" formatCode="General">
                  <c:v>6.5902178253031504E-2</c:v>
                </c:pt>
                <c:pt idx="7640" formatCode="General">
                  <c:v>7.08876676134335E-2</c:v>
                </c:pt>
                <c:pt idx="7641" formatCode="General">
                  <c:v>7.5847875994731404E-2</c:v>
                </c:pt>
                <c:pt idx="7642" formatCode="General">
                  <c:v>8.0780814099993298E-2</c:v>
                </c:pt>
                <c:pt idx="7643" formatCode="General">
                  <c:v>8.5685098638438997E-2</c:v>
                </c:pt>
                <c:pt idx="7644" formatCode="General">
                  <c:v>9.0559406806987694E-2</c:v>
                </c:pt>
                <c:pt idx="7645" formatCode="General">
                  <c:v>9.5402347573725996E-2</c:v>
                </c:pt>
                <c:pt idx="7646" formatCode="General">
                  <c:v>0.10021192639329</c:v>
                </c:pt>
                <c:pt idx="7647" formatCode="General">
                  <c:v>0.104986728185208</c:v>
                </c:pt>
                <c:pt idx="7648" formatCode="General">
                  <c:v>0.109726463758853</c:v>
                </c:pt>
                <c:pt idx="7649" formatCode="General">
                  <c:v>0.114429748675847</c:v>
                </c:pt>
                <c:pt idx="7650" formatCode="General">
                  <c:v>0.119095039371878</c:v>
                </c:pt>
                <c:pt idx="7651" formatCode="General">
                  <c:v>0.123721907113041</c:v>
                </c:pt>
                <c:pt idx="7652" formatCode="General">
                  <c:v>0.128309963172722</c:v>
                </c:pt>
                <c:pt idx="7653" formatCode="General">
                  <c:v>0.13285864496143601</c:v>
                </c:pt>
                <c:pt idx="7654" formatCode="General">
                  <c:v>0.13736666000473999</c:v>
                </c:pt>
                <c:pt idx="7655" formatCode="General">
                  <c:v>0.14183309545330999</c:v>
                </c:pt>
                <c:pt idx="7656" formatCode="General">
                  <c:v>0.146257585844462</c:v>
                </c:pt>
                <c:pt idx="7657" formatCode="General">
                  <c:v>0.15064020212606999</c:v>
                </c:pt>
                <c:pt idx="7658" formatCode="General">
                  <c:v>0.154980350299464</c:v>
                </c:pt>
                <c:pt idx="7659" formatCode="General">
                  <c:v>0.15927776209640301</c:v>
                </c:pt>
                <c:pt idx="7660" formatCode="General">
                  <c:v>0.16353255718486701</c:v>
                </c:pt>
                <c:pt idx="7661" formatCode="General">
                  <c:v>0.167744094903375</c:v>
                </c:pt>
                <c:pt idx="7662" formatCode="General">
                  <c:v>0.17191202813451301</c:v>
                </c:pt>
                <c:pt idx="7663" formatCode="General">
                  <c:v>0.17603644245722999</c:v>
                </c:pt>
                <c:pt idx="7664" formatCode="General">
                  <c:v>0.18011781768474799</c:v>
                </c:pt>
                <c:pt idx="7665" formatCode="General">
                  <c:v>0.18415646014957199</c:v>
                </c:pt>
                <c:pt idx="7666" formatCode="General">
                  <c:v>0.18815294166357499</c:v>
                </c:pt>
                <c:pt idx="7667" formatCode="General">
                  <c:v>0.192107549905463</c:v>
                </c:pt>
                <c:pt idx="7668" formatCode="General">
                  <c:v>0.19602028209742101</c:v>
                </c:pt>
                <c:pt idx="7669" formatCode="General">
                  <c:v>0.19989193791992599</c:v>
                </c:pt>
                <c:pt idx="7670" formatCode="General">
                  <c:v>0.203723065593095</c:v>
                </c:pt>
                <c:pt idx="7671" formatCode="General">
                  <c:v>0.20751383112267099</c:v>
                </c:pt>
                <c:pt idx="7672" formatCode="General">
                  <c:v>0.21126461423033699</c:v>
                </c:pt>
                <c:pt idx="7673" formatCode="General">
                  <c:v>0.21497607729993801</c:v>
                </c:pt>
                <c:pt idx="7674" formatCode="General">
                  <c:v>0.21864918145978399</c:v>
                </c:pt>
                <c:pt idx="7675" formatCode="General">
                  <c:v>0.222285112371223</c:v>
                </c:pt>
                <c:pt idx="7676" formatCode="General">
                  <c:v>0.22588466093437201</c:v>
                </c:pt>
                <c:pt idx="7677" formatCode="General">
                  <c:v>0.22944821044038199</c:v>
                </c:pt>
                <c:pt idx="7678" formatCode="General">
                  <c:v>0.23297682833453201</c:v>
                </c:pt>
                <c:pt idx="7679" formatCode="General">
                  <c:v>0.23647127599488599</c:v>
                </c:pt>
                <c:pt idx="7680" formatCode="General">
                  <c:v>0.23993243800448399</c:v>
                </c:pt>
                <c:pt idx="7681" formatCode="General">
                  <c:v>0.243361355822031</c:v>
                </c:pt>
                <c:pt idx="7682" formatCode="General">
                  <c:v>0.246758649180783</c:v>
                </c:pt>
                <c:pt idx="7683" formatCode="General">
                  <c:v>0.25012504930637097</c:v>
                </c:pt>
                <c:pt idx="7684" formatCode="General">
                  <c:v>0.25346146733258401</c:v>
                </c:pt>
                <c:pt idx="7685" formatCode="General">
                  <c:v>0.25676895421757201</c:v>
                </c:pt>
                <c:pt idx="7686" formatCode="General">
                  <c:v>0.260048142052828</c:v>
                </c:pt>
                <c:pt idx="7687" formatCode="General">
                  <c:v>0.263299701458372</c:v>
                </c:pt>
                <c:pt idx="7688" formatCode="General">
                  <c:v>0.26652387814390499</c:v>
                </c:pt>
                <c:pt idx="7689" formatCode="General">
                  <c:v>0.26972107079945401</c:v>
                </c:pt>
                <c:pt idx="7690" formatCode="General">
                  <c:v>0.27289244635226501</c:v>
                </c:pt>
                <c:pt idx="7691" formatCode="General">
                  <c:v>0.27603881447159201</c:v>
                </c:pt>
                <c:pt idx="7692" formatCode="General">
                  <c:v>0.27916046240030401</c:v>
                </c:pt>
                <c:pt idx="7693" formatCode="General">
                  <c:v>0.28225719154852802</c:v>
                </c:pt>
                <c:pt idx="7694" formatCode="General">
                  <c:v>0.28532893139235199</c:v>
                </c:pt>
                <c:pt idx="7695" formatCode="General">
                  <c:v>0.288375862411688</c:v>
                </c:pt>
                <c:pt idx="7696" formatCode="General">
                  <c:v>0.29139838896984999</c:v>
                </c:pt>
                <c:pt idx="7697" formatCode="General">
                  <c:v>0.29439650328818101</c:v>
                </c:pt>
                <c:pt idx="7698" formatCode="General">
                  <c:v>0.297369258502163</c:v>
                </c:pt>
                <c:pt idx="7699" formatCode="General">
                  <c:v>0.30031640586445202</c:v>
                </c:pt>
                <c:pt idx="7700" formatCode="General">
                  <c:v>0.303237479015387</c:v>
                </c:pt>
                <c:pt idx="7701" formatCode="General">
                  <c:v>0.30613170156896502</c:v>
                </c:pt>
                <c:pt idx="7702" formatCode="General">
                  <c:v>0.30899858925092</c:v>
                </c:pt>
                <c:pt idx="7703" formatCode="General">
                  <c:v>0.31183742781365598</c:v>
                </c:pt>
                <c:pt idx="7704" formatCode="General">
                  <c:v>0.31464717810814802</c:v>
                </c:pt>
                <c:pt idx="7705" formatCode="General">
                  <c:v>0.31742597070832301</c:v>
                </c:pt>
                <c:pt idx="7706" formatCode="General">
                  <c:v>0.32017214228540097</c:v>
                </c:pt>
                <c:pt idx="7707" formatCode="General">
                  <c:v>0.32288425897468298</c:v>
                </c:pt>
                <c:pt idx="7708" formatCode="General">
                  <c:v>0.32556055992080302</c:v>
                </c:pt>
                <c:pt idx="7709" formatCode="General">
                  <c:v>0.32819904224285401</c:v>
                </c:pt>
                <c:pt idx="7710" formatCode="General">
                  <c:v>0.330797565861978</c:v>
                </c:pt>
                <c:pt idx="7711" formatCode="General">
                  <c:v>0.333353831033399</c:v>
                </c:pt>
                <c:pt idx="7712" formatCode="General">
                  <c:v>0.33586529959683598</c:v>
                </c:pt>
                <c:pt idx="7713" formatCode="General">
                  <c:v>0.33832927620111702</c:v>
                </c:pt>
                <c:pt idx="7714" formatCode="General">
                  <c:v>0.340742899153404</c:v>
                </c:pt>
                <c:pt idx="7715" formatCode="General">
                  <c:v>0.343103117494506</c:v>
                </c:pt>
                <c:pt idx="7716" formatCode="General">
                  <c:v>0.34540672292130498</c:v>
                </c:pt>
                <c:pt idx="7717" formatCode="General">
                  <c:v>0.347650281401363</c:v>
                </c:pt>
                <c:pt idx="7718" formatCode="General">
                  <c:v>0.34983022952804599</c:v>
                </c:pt>
                <c:pt idx="7719" formatCode="General">
                  <c:v>0.35194291728015697</c:v>
                </c:pt>
                <c:pt idx="7720" formatCode="General">
                  <c:v>0.35398448122977599</c:v>
                </c:pt>
                <c:pt idx="7721" formatCode="General">
                  <c:v>0.35595089049006901</c:v>
                </c:pt>
                <c:pt idx="7722" formatCode="General">
                  <c:v>0.357838031590128</c:v>
                </c:pt>
                <c:pt idx="7723" formatCode="General">
                  <c:v>0.35964162975374497</c:v>
                </c:pt>
                <c:pt idx="7724" formatCode="General">
                  <c:v>0.36135727253674998</c:v>
                </c:pt>
                <c:pt idx="7725" formatCode="General">
                  <c:v>0.36298046679713197</c:v>
                </c:pt>
                <c:pt idx="7726" formatCode="General">
                  <c:v>0.36450659920103601</c:v>
                </c:pt>
                <c:pt idx="7727" formatCode="General">
                  <c:v>0.36593094706978901</c:v>
                </c:pt>
                <c:pt idx="7728" formatCode="General">
                  <c:v>0.36724871867103698</c:v>
                </c:pt>
                <c:pt idx="7729" formatCode="General">
                  <c:v>0.36845503824639297</c:v>
                </c:pt>
                <c:pt idx="7730" formatCode="General">
                  <c:v>0.36954497923338198</c:v>
                </c:pt>
                <c:pt idx="7731" formatCode="General">
                  <c:v>0.37051354708776602</c:v>
                </c:pt>
                <c:pt idx="7732" formatCode="General">
                  <c:v>0.37135571426585801</c:v>
                </c:pt>
                <c:pt idx="7733" formatCode="General">
                  <c:v>0.37206645572920399</c:v>
                </c:pt>
                <c:pt idx="7734" formatCode="General">
                  <c:v>0.37264074624252502</c:v>
                </c:pt>
                <c:pt idx="7735" formatCode="General">
                  <c:v>0.37307370624910702</c:v>
                </c:pt>
                <c:pt idx="7736" formatCode="General">
                  <c:v>0.37336002960674203</c:v>
                </c:pt>
                <c:pt idx="7737" formatCode="General">
                  <c:v>0.37349432536603899</c:v>
                </c:pt>
                <c:pt idx="7738" formatCode="General">
                  <c:v>0.37347175193625998</c:v>
                </c:pt>
                <c:pt idx="7739" formatCode="General">
                  <c:v>0.37328788799108698</c:v>
                </c:pt>
                <c:pt idx="7740" formatCode="General">
                  <c:v>0.37293766062453698</c:v>
                </c:pt>
                <c:pt idx="7741" formatCode="General">
                  <c:v>0.37241631586843998</c:v>
                </c:pt>
                <c:pt idx="7742" formatCode="General">
                  <c:v>0.371719025856388</c:v>
                </c:pt>
                <c:pt idx="7743" formatCode="General">
                  <c:v>0.37084089932178799</c:v>
                </c:pt>
                <c:pt idx="7744" formatCode="General">
                  <c:v>0.36977809147497098</c:v>
                </c:pt>
                <c:pt idx="7745" formatCode="General">
                  <c:v>0.36852619076632698</c:v>
                </c:pt>
                <c:pt idx="7746" formatCode="General">
                  <c:v>0.367080654112385</c:v>
                </c:pt>
                <c:pt idx="7747" formatCode="General">
                  <c:v>0.36543748100768098</c:v>
                </c:pt>
                <c:pt idx="7748" formatCode="General">
                  <c:v>0.363593204907047</c:v>
                </c:pt>
                <c:pt idx="7749" formatCode="General">
                  <c:v>0.361543797876061</c:v>
                </c:pt>
                <c:pt idx="7750" formatCode="General">
                  <c:v>0.35928569963206097</c:v>
                </c:pt>
                <c:pt idx="7751" formatCode="General">
                  <c:v>0.35681593796880801</c:v>
                </c:pt>
                <c:pt idx="7752" formatCode="General">
                  <c:v>0.35413156211997998</c:v>
                </c:pt>
                <c:pt idx="7753" formatCode="General">
                  <c:v>0.35123011182194702</c:v>
                </c:pt>
                <c:pt idx="7754" formatCode="General">
                  <c:v>0.34810905507791201</c:v>
                </c:pt>
                <c:pt idx="7755" formatCode="General">
                  <c:v>0.34476573881581402</c:v>
                </c:pt>
                <c:pt idx="7756" formatCode="General">
                  <c:v>0.341197964975197</c:v>
                </c:pt>
                <c:pt idx="7757" formatCode="General">
                  <c:v>0.33740400867361903</c:v>
                </c:pt>
                <c:pt idx="7758" formatCode="General">
                  <c:v>0.33338204966750601</c:v>
                </c:pt>
                <c:pt idx="7759" formatCode="General">
                  <c:v>0.32913067056187501</c:v>
                </c:pt>
                <c:pt idx="7760" formatCode="General">
                  <c:v>0.32464891846087202</c:v>
                </c:pt>
                <c:pt idx="7761" formatCode="General">
                  <c:v>0.31993627607499198</c:v>
                </c:pt>
                <c:pt idx="7762" formatCode="General">
                  <c:v>0.31499263785069598</c:v>
                </c:pt>
                <c:pt idx="7763" formatCode="General">
                  <c:v>0.30981819776396702</c:v>
                </c:pt>
                <c:pt idx="7764" formatCode="General">
                  <c:v>0.30441285531492901</c:v>
                </c:pt>
                <c:pt idx="7765" formatCode="General">
                  <c:v>0.29877672449918702</c:v>
                </c:pt>
                <c:pt idx="7766" formatCode="General">
                  <c:v>0.29291074663903199</c:v>
                </c:pt>
                <c:pt idx="7767" formatCode="General">
                  <c:v>0.286816182828736</c:v>
                </c:pt>
                <c:pt idx="7768" formatCode="General">
                  <c:v>0.28049499467960098</c:v>
                </c:pt>
                <c:pt idx="7769" formatCode="General">
                  <c:v>0.273948709552012</c:v>
                </c:pt>
                <c:pt idx="7770" formatCode="General">
                  <c:v>0.26717883859948099</c:v>
                </c:pt>
                <c:pt idx="7771" formatCode="General">
                  <c:v>0.26018752841471698</c:v>
                </c:pt>
                <c:pt idx="7772" formatCode="General">
                  <c:v>0.25297759635791101</c:v>
                </c:pt>
                <c:pt idx="7773" formatCode="General">
                  <c:v>0.24555239959377001</c:v>
                </c:pt>
                <c:pt idx="7774" formatCode="General">
                  <c:v>0.23791466268442299</c:v>
                </c:pt>
                <c:pt idx="7775" formatCode="General">
                  <c:v>0.230067515341533</c:v>
                </c:pt>
                <c:pt idx="7776" formatCode="General">
                  <c:v>0.222015105258904</c:v>
                </c:pt>
                <c:pt idx="7777" formatCode="General">
                  <c:v>0.21376142683199001</c:v>
                </c:pt>
                <c:pt idx="7778" formatCode="General">
                  <c:v>0.205310210815492</c:v>
                </c:pt>
                <c:pt idx="7779" formatCode="General">
                  <c:v>0.19666601875230699</c:v>
                </c:pt>
                <c:pt idx="7780" formatCode="General">
                  <c:v>0.187833707991099</c:v>
                </c:pt>
                <c:pt idx="7781" formatCode="General">
                  <c:v>0.17881780428408101</c:v>
                </c:pt>
                <c:pt idx="7782" formatCode="General">
                  <c:v>0.16962352393590399</c:v>
                </c:pt>
                <c:pt idx="7783" formatCode="General">
                  <c:v>0.16025623099331399</c:v>
                </c:pt>
                <c:pt idx="7784" formatCode="General">
                  <c:v>0.15072086849257399</c:v>
                </c:pt>
                <c:pt idx="7785" formatCode="General">
                  <c:v>0.14102353729657399</c:v>
                </c:pt>
                <c:pt idx="7786" formatCode="General">
                  <c:v>0.13117038939971301</c:v>
                </c:pt>
                <c:pt idx="7787" formatCode="General">
                  <c:v>0.121166411646509</c:v>
                </c:pt>
                <c:pt idx="7788" formatCode="General">
                  <c:v>0.11101764295182601</c:v>
                </c:pt>
                <c:pt idx="7789" formatCode="General">
                  <c:v>0.100731316608236</c:v>
                </c:pt>
                <c:pt idx="7790" formatCode="General">
                  <c:v>9.03140188096241E-2</c:v>
                </c:pt>
                <c:pt idx="7791" formatCode="General">
                  <c:v>7.9771548008256005E-2</c:v>
                </c:pt>
                <c:pt idx="7792" formatCode="General">
                  <c:v>6.9110554569554297E-2</c:v>
                </c:pt>
                <c:pt idx="7793" formatCode="General">
                  <c:v>5.8337628780077401E-2</c:v>
                </c:pt>
                <c:pt idx="7794" formatCode="General">
                  <c:v>4.7459705442837001E-2</c:v>
                </c:pt>
                <c:pt idx="7795" formatCode="General">
                  <c:v>3.6484040471967599E-2</c:v>
                </c:pt>
                <c:pt idx="7796" formatCode="General">
                  <c:v>2.5417040146538901E-2</c:v>
                </c:pt>
                <c:pt idx="7797" formatCode="General">
                  <c:v>1.4265298409380499E-2</c:v>
                </c:pt>
                <c:pt idx="7798" formatCode="General">
                  <c:v>3.03578531883263E-3</c:v>
                </c:pt>
                <c:pt idx="7799" formatCode="General">
                  <c:v>-8.2637042085098606E-3</c:v>
                </c:pt>
                <c:pt idx="7800" formatCode="General">
                  <c:v>-1.9626243342726401E-2</c:v>
                </c:pt>
                <c:pt idx="7801" formatCode="General">
                  <c:v>-3.1045357057939E-2</c:v>
                </c:pt>
                <c:pt idx="7802" formatCode="General">
                  <c:v>-4.2513847541545802E-2</c:v>
                </c:pt>
                <c:pt idx="7803" formatCode="General">
                  <c:v>-5.4024857065532998E-2</c:v>
                </c:pt>
                <c:pt idx="7804" formatCode="General">
                  <c:v>-6.5571909742688506E-2</c:v>
                </c:pt>
                <c:pt idx="7805" formatCode="General">
                  <c:v>-7.7147829052971698E-2</c:v>
                </c:pt>
                <c:pt idx="7806" formatCode="General">
                  <c:v>-8.8745763687764198E-2</c:v>
                </c:pt>
                <c:pt idx="7807" formatCode="General">
                  <c:v>-0.100359264432173</c:v>
                </c:pt>
                <c:pt idx="7808" formatCode="General">
                  <c:v>-0.11198116531633701</c:v>
                </c:pt>
                <c:pt idx="7809" formatCode="General">
                  <c:v>-0.123604645236875</c:v>
                </c:pt>
                <c:pt idx="7810" formatCode="General">
                  <c:v>-0.13522332894583</c:v>
                </c:pt>
                <c:pt idx="7811" formatCode="General">
                  <c:v>-0.14683069645015601</c:v>
                </c:pt>
                <c:pt idx="7812" formatCode="General">
                  <c:v>-0.158420043226466</c:v>
                </c:pt>
                <c:pt idx="7813" formatCode="General">
                  <c:v>-0.16998508151775199</c:v>
                </c:pt>
                <c:pt idx="7814" formatCode="General">
                  <c:v>-0.181519963021019</c:v>
                </c:pt>
                <c:pt idx="7815" formatCode="General">
                  <c:v>-0.193018669960937</c:v>
                </c:pt>
                <c:pt idx="7816" formatCode="General">
                  <c:v>-0.20447495992026499</c:v>
                </c:pt>
                <c:pt idx="7817" formatCode="General">
                  <c:v>-0.215882955103324</c:v>
                </c:pt>
                <c:pt idx="7818" formatCode="General">
                  <c:v>-0.227237156577485</c:v>
                </c:pt>
                <c:pt idx="7819" formatCode="General">
                  <c:v>-0.238531830554017</c:v>
                </c:pt>
                <c:pt idx="7820" formatCode="General">
                  <c:v>-0.24976095198583501</c:v>
                </c:pt>
                <c:pt idx="7821" formatCode="General">
                  <c:v>-0.26091879592322398</c:v>
                </c:pt>
                <c:pt idx="7822" formatCode="General">
                  <c:v>-0.27200001667486701</c:v>
                </c:pt>
                <c:pt idx="7823" formatCode="General">
                  <c:v>-0.28299959342453401</c:v>
                </c:pt>
                <c:pt idx="7824" formatCode="General">
                  <c:v>-0.29391220914655097</c:v>
                </c:pt>
                <c:pt idx="7825" formatCode="General">
                  <c:v>-0.304732250357167</c:v>
                </c:pt>
                <c:pt idx="7826" formatCode="General">
                  <c:v>-0.31545495004381802</c:v>
                </c:pt>
                <c:pt idx="7827" formatCode="General">
                  <c:v>-0.32607583577146998</c:v>
                </c:pt>
                <c:pt idx="7828" formatCode="General">
                  <c:v>-0.33658958670195199</c:v>
                </c:pt>
                <c:pt idx="7829" formatCode="General">
                  <c:v>-0.346991598717307</c:v>
                </c:pt>
                <c:pt idx="7830" formatCode="General">
                  <c:v>-0.35727757284677902</c:v>
                </c:pt>
                <c:pt idx="7831" formatCode="General">
                  <c:v>-0.367442853443539</c:v>
                </c:pt>
                <c:pt idx="7832" formatCode="General">
                  <c:v>-0.377482954159929</c:v>
                </c:pt>
                <c:pt idx="7833" formatCode="General">
                  <c:v>-0.38739360231555597</c:v>
                </c:pt>
                <c:pt idx="7834" formatCode="General">
                  <c:v>-0.39717069451180398</c:v>
                </c:pt>
                <c:pt idx="7835" formatCode="General">
                  <c:v>-0.40680971797846999</c:v>
                </c:pt>
                <c:pt idx="7836" formatCode="General">
                  <c:v>-0.41630632834987102</c:v>
                </c:pt>
                <c:pt idx="7837" formatCode="General">
                  <c:v>-0.42565691548729701</c:v>
                </c:pt>
                <c:pt idx="7838" formatCode="General">
                  <c:v>-0.43485748764819998</c:v>
                </c:pt>
                <c:pt idx="7839" formatCode="General">
                  <c:v>-0.44390364730985898</c:v>
                </c:pt>
                <c:pt idx="7840" formatCode="General">
                  <c:v>-0.45279218436549601</c:v>
                </c:pt>
                <c:pt idx="7841" formatCode="General">
                  <c:v>-0.46151901612302698</c:v>
                </c:pt>
                <c:pt idx="7842" formatCode="General">
                  <c:v>-0.47008009872996898</c:v>
                </c:pt>
                <c:pt idx="7843" formatCode="General">
                  <c:v>-0.47847211332791401</c:v>
                </c:pt>
                <c:pt idx="7844" formatCode="General">
                  <c:v>-0.48669136625843901</c:v>
                </c:pt>
                <c:pt idx="7845" formatCode="General">
                  <c:v>-0.494734261530761</c:v>
                </c:pt>
                <c:pt idx="7846" formatCode="General">
                  <c:v>-0.50259735284457496</c:v>
                </c:pt>
                <c:pt idx="7847" formatCode="General">
                  <c:v>-0.51027730978434205</c:v>
                </c:pt>
                <c:pt idx="7848" formatCode="General">
                  <c:v>-0.51777041183318895</c:v>
                </c:pt>
                <c:pt idx="7849" formatCode="General">
                  <c:v>-0.52507357249257602</c:v>
                </c:pt>
                <c:pt idx="7850" formatCode="General">
                  <c:v>-0.532183362107576</c:v>
                </c:pt>
                <c:pt idx="7851" formatCode="General">
                  <c:v>-0.53909643683569197</c:v>
                </c:pt>
                <c:pt idx="7852" formatCode="General">
                  <c:v>-0.54580959391417405</c:v>
                </c:pt>
                <c:pt idx="7853" formatCode="General">
                  <c:v>-0.55231919986082301</c:v>
                </c:pt>
                <c:pt idx="7854" formatCode="General">
                  <c:v>-0.558621810621725</c:v>
                </c:pt>
                <c:pt idx="7855" formatCode="General">
                  <c:v>-0.56471474243026298</c:v>
                </c:pt>
                <c:pt idx="7856" formatCode="General">
                  <c:v>-0.57059499462709096</c:v>
                </c:pt>
                <c:pt idx="7857" formatCode="General">
                  <c:v>-0.57625916534488097</c:v>
                </c:pt>
                <c:pt idx="7858" formatCode="General">
                  <c:v>-0.58170452503324699</c:v>
                </c:pt>
                <c:pt idx="7859" formatCode="General">
                  <c:v>-0.58692752299529005</c:v>
                </c:pt>
                <c:pt idx="7860" formatCode="General">
                  <c:v>-0.59192532557907696</c:v>
                </c:pt>
                <c:pt idx="7861" formatCode="General">
                  <c:v>-0.59669537479477397</c:v>
                </c:pt>
                <c:pt idx="7862" formatCode="General">
                  <c:v>-0.60123426274657599</c:v>
                </c:pt>
                <c:pt idx="7863" formatCode="General">
                  <c:v>-0.60553934894221795</c:v>
                </c:pt>
                <c:pt idx="7864" formatCode="General">
                  <c:v>-0.60960830259000798</c:v>
                </c:pt>
                <c:pt idx="7865" formatCode="General">
                  <c:v>-0.61343799479513395</c:v>
                </c:pt>
                <c:pt idx="7866" formatCode="General">
                  <c:v>-0.61702603617692497</c:v>
                </c:pt>
                <c:pt idx="7867" formatCode="General">
                  <c:v>-0.62036984187210797</c:v>
                </c:pt>
                <c:pt idx="7868" formatCode="General">
                  <c:v>-0.62346656735266004</c:v>
                </c:pt>
                <c:pt idx="7869" formatCode="General">
                  <c:v>-0.626314194938977</c:v>
                </c:pt>
                <c:pt idx="7870" formatCode="General">
                  <c:v>-0.62891004618336099</c:v>
                </c:pt>
                <c:pt idx="7871" formatCode="General">
                  <c:v>-0.63125225921146999</c:v>
                </c:pt>
                <c:pt idx="7872" formatCode="General">
                  <c:v>-0.63333878831682699</c:v>
                </c:pt>
                <c:pt idx="7873" formatCode="General">
                  <c:v>-0.63516678003498395</c:v>
                </c:pt>
                <c:pt idx="7874" formatCode="General">
                  <c:v>-0.63673422400973601</c:v>
                </c:pt>
                <c:pt idx="7875" formatCode="General">
                  <c:v>-0.63803905672435202</c:v>
                </c:pt>
                <c:pt idx="7876" formatCode="General">
                  <c:v>-0.63907963474095197</c:v>
                </c:pt>
                <c:pt idx="7877" formatCode="General">
                  <c:v>-0.63985472356647199</c:v>
                </c:pt>
                <c:pt idx="7878" formatCode="General">
                  <c:v>-0.64036232937182402</c:v>
                </c:pt>
                <c:pt idx="7879" formatCode="General">
                  <c:v>-0.64060024796496295</c:v>
                </c:pt>
                <c:pt idx="7880" formatCode="General">
                  <c:v>-0.64056731133902001</c:v>
                </c:pt>
                <c:pt idx="7881" formatCode="General">
                  <c:v>-0.64026287277718597</c:v>
                </c:pt>
                <c:pt idx="7882" formatCode="General">
                  <c:v>-0.63968557121955405</c:v>
                </c:pt>
                <c:pt idx="7883" formatCode="General">
                  <c:v>-0.63883380956260005</c:v>
                </c:pt>
                <c:pt idx="7884" formatCode="General">
                  <c:v>-0.63770643808878602</c:v>
                </c:pt>
                <c:pt idx="7885" formatCode="General">
                  <c:v>-0.63630280243228399</c:v>
                </c:pt>
                <c:pt idx="7886" formatCode="General">
                  <c:v>-0.63462221931617202</c:v>
                </c:pt>
                <c:pt idx="7887" formatCode="General">
                  <c:v>-0.63266445445655295</c:v>
                </c:pt>
                <c:pt idx="7888" formatCode="General">
                  <c:v>-0.63042934207807599</c:v>
                </c:pt>
                <c:pt idx="7889" formatCode="General">
                  <c:v>-0.62791630406965504</c:v>
                </c:pt>
                <c:pt idx="7890" formatCode="General">
                  <c:v>-0.62512522140777305</c:v>
                </c:pt>
                <c:pt idx="7891" formatCode="General">
                  <c:v>-0.62205618497975701</c:v>
                </c:pt>
                <c:pt idx="7892" formatCode="General">
                  <c:v>-0.61870934487749896</c:v>
                </c:pt>
                <c:pt idx="7893" formatCode="General">
                  <c:v>-0.61508501625808298</c:v>
                </c:pt>
                <c:pt idx="7894" formatCode="General">
                  <c:v>-0.61118374010904197</c:v>
                </c:pt>
                <c:pt idx="7895" formatCode="General">
                  <c:v>-0.60700617261353396</c:v>
                </c:pt>
                <c:pt idx="7896" formatCode="General">
                  <c:v>-0.60255312131197303</c:v>
                </c:pt>
                <c:pt idx="7897" formatCode="General">
                  <c:v>-0.59782554711285796</c:v>
                </c:pt>
                <c:pt idx="7898" formatCode="General">
                  <c:v>-0.59282456000894002</c:v>
                </c:pt>
                <c:pt idx="7899" formatCode="General">
                  <c:v>-0.58755146862153296</c:v>
                </c:pt>
                <c:pt idx="7900" formatCode="General">
                  <c:v>-0.58200771737463297</c:v>
                </c:pt>
                <c:pt idx="7901" formatCode="General">
                  <c:v>-0.57619487361264599</c:v>
                </c:pt>
                <c:pt idx="7902" formatCode="General">
                  <c:v>-0.57011466212208906</c:v>
                </c:pt>
                <c:pt idx="7903" formatCode="General">
                  <c:v>-0.56376900150147502</c:v>
                </c:pt>
                <c:pt idx="7904" formatCode="General">
                  <c:v>-0.55715996203031404</c:v>
                </c:pt>
                <c:pt idx="7905" formatCode="General">
                  <c:v>-0.55028974579399603</c:v>
                </c:pt>
                <c:pt idx="7906" formatCode="General">
                  <c:v>-0.543160745810774</c:v>
                </c:pt>
                <c:pt idx="7907" formatCode="General">
                  <c:v>-0.53577549530483703</c:v>
                </c:pt>
                <c:pt idx="7908" formatCode="General">
                  <c:v>-0.52813667858366198</c:v>
                </c:pt>
                <c:pt idx="7909" formatCode="General">
                  <c:v>-0.52024709470818198</c:v>
                </c:pt>
                <c:pt idx="7910" formatCode="General">
                  <c:v>-0.51210969658561101</c:v>
                </c:pt>
                <c:pt idx="7911" formatCode="General">
                  <c:v>-0.50372759089826702</c:v>
                </c:pt>
                <c:pt idx="7912" formatCode="General">
                  <c:v>-0.49510402179233798</c:v>
                </c:pt>
                <c:pt idx="7913" formatCode="General">
                  <c:v>-0.48624236260040499</c:v>
                </c:pt>
                <c:pt idx="7914" formatCode="General">
                  <c:v>-0.47714611016134001</c:v>
                </c:pt>
                <c:pt idx="7915" formatCode="General">
                  <c:v>-0.46781898063770899</c:v>
                </c:pt>
                <c:pt idx="7916" formatCode="General">
                  <c:v>-0.45826474051639399</c:v>
                </c:pt>
                <c:pt idx="7917" formatCode="General">
                  <c:v>-0.44848729012188099</c:v>
                </c:pt>
                <c:pt idx="7918" formatCode="General">
                  <c:v>-0.43849066697256001</c:v>
                </c:pt>
                <c:pt idx="7919" formatCode="General">
                  <c:v>-0.42827903261122002</c:v>
                </c:pt>
                <c:pt idx="7920" formatCode="General">
                  <c:v>-0.41785665614336098</c:v>
                </c:pt>
                <c:pt idx="7921" formatCode="General">
                  <c:v>-0.40722786256325499</c:v>
                </c:pt>
                <c:pt idx="7922" formatCode="General">
                  <c:v>-0.39639720303682002</c:v>
                </c:pt>
                <c:pt idx="7923" formatCode="General">
                  <c:v>-0.38536899670200497</c:v>
                </c:pt>
                <c:pt idx="7924" formatCode="General">
                  <c:v>-0.37414790400811498</c:v>
                </c:pt>
                <c:pt idx="7925" formatCode="General">
                  <c:v>-0.36273901244849199</c:v>
                </c:pt>
                <c:pt idx="7926" formatCode="General">
                  <c:v>-0.35114757508504602</c:v>
                </c:pt>
                <c:pt idx="7927" formatCode="General">
                  <c:v>-0.339378436800504</c:v>
                </c:pt>
                <c:pt idx="7928" formatCode="General">
                  <c:v>-0.32743650434961502</c:v>
                </c:pt>
                <c:pt idx="7929" formatCode="General">
                  <c:v>-0.31532684622028201</c:v>
                </c:pt>
                <c:pt idx="7930" formatCode="General">
                  <c:v>-0.30305465899891398</c:v>
                </c:pt>
                <c:pt idx="7931" formatCode="General">
                  <c:v>-0.29062530164282702</c:v>
                </c:pt>
                <c:pt idx="7932" formatCode="General">
                  <c:v>-0.278044254280435</c:v>
                </c:pt>
                <c:pt idx="7933" formatCode="General">
                  <c:v>-0.26531708575301799</c:v>
                </c:pt>
                <c:pt idx="7934" formatCode="General">
                  <c:v>-0.25244891456735702</c:v>
                </c:pt>
                <c:pt idx="7935" formatCode="General">
                  <c:v>-0.23944549760161801</c:v>
                </c:pt>
                <c:pt idx="7936" formatCode="General">
                  <c:v>-0.22631271577571099</c:v>
                </c:pt>
                <c:pt idx="7937" formatCode="General">
                  <c:v>-0.213056005868796</c:v>
                </c:pt>
                <c:pt idx="7938" formatCode="General">
                  <c:v>-0.199681406648861</c:v>
                </c:pt>
                <c:pt idx="7939" formatCode="General">
                  <c:v>-0.186195074789338</c:v>
                </c:pt>
                <c:pt idx="7940" formatCode="General">
                  <c:v>-0.17260261639267399</c:v>
                </c:pt>
                <c:pt idx="7941" formatCode="General">
                  <c:v>-0.15890967386059199</c:v>
                </c:pt>
                <c:pt idx="7942" formatCode="General">
                  <c:v>-0.14512252991528199</c:v>
                </c:pt>
                <c:pt idx="7943" formatCode="General">
                  <c:v>-0.13124756251904901</c:v>
                </c:pt>
                <c:pt idx="7944" formatCode="General">
                  <c:v>-0.11729057380985999</c:v>
                </c:pt>
                <c:pt idx="7945" formatCode="General">
                  <c:v>-0.103257375222347</c:v>
                </c:pt>
                <c:pt idx="7946" formatCode="General">
                  <c:v>-8.9154390603938399E-2</c:v>
                </c:pt>
                <c:pt idx="7947" formatCode="General">
                  <c:v>-7.4988111043387901E-2</c:v>
                </c:pt>
                <c:pt idx="7948" formatCode="General">
                  <c:v>-6.0764484325854497E-2</c:v>
                </c:pt>
                <c:pt idx="7949" formatCode="General">
                  <c:v>-4.6489993278987403E-2</c:v>
                </c:pt>
                <c:pt idx="7950" formatCode="General">
                  <c:v>-3.2171134756836001E-2</c:v>
                </c:pt>
                <c:pt idx="7951" formatCode="General">
                  <c:v>-1.78138484277185E-2</c:v>
                </c:pt>
                <c:pt idx="7952" formatCode="General">
                  <c:v>-3.4245633627589698E-3</c:v>
                </c:pt>
                <c:pt idx="7953" formatCode="General">
                  <c:v>1.0990222541654601E-2</c:v>
                </c:pt>
                <c:pt idx="7954" formatCode="General">
                  <c:v>2.54240528557396E-2</c:v>
                </c:pt>
                <c:pt idx="7955" formatCode="General">
                  <c:v>3.9870491287847101E-2</c:v>
                </c:pt>
                <c:pt idx="7956" formatCode="General">
                  <c:v>5.43231098200972E-2</c:v>
                </c:pt>
                <c:pt idx="7957" formatCode="General">
                  <c:v>6.8774970263474303E-2</c:v>
                </c:pt>
                <c:pt idx="7958" formatCode="General">
                  <c:v>8.3219732917712105E-2</c:v>
                </c:pt>
                <c:pt idx="7959" formatCode="General">
                  <c:v>9.7651160970508105E-2</c:v>
                </c:pt>
                <c:pt idx="7960" formatCode="General">
                  <c:v>0.112062509480437</c:v>
                </c:pt>
                <c:pt idx="7961" formatCode="General">
                  <c:v>0.12644709455651601</c:v>
                </c:pt>
                <c:pt idx="7962" formatCode="General">
                  <c:v>0.14079888805166299</c:v>
                </c:pt>
                <c:pt idx="7963" formatCode="General">
                  <c:v>0.155111395699811</c:v>
                </c:pt>
                <c:pt idx="7964" formatCode="General">
                  <c:v>0.169377603437804</c:v>
                </c:pt>
                <c:pt idx="7965" formatCode="General">
                  <c:v>0.18359113296044599</c:v>
                </c:pt>
                <c:pt idx="7966" formatCode="General">
                  <c:v>0.197745769575987</c:v>
                </c:pt>
                <c:pt idx="7967" formatCode="General">
                  <c:v>0.21183483689320801</c:v>
                </c:pt>
                <c:pt idx="7968" formatCode="General">
                  <c:v>0.225851725912187</c:v>
                </c:pt>
                <c:pt idx="7969" formatCode="General">
                  <c:v>0.239789920029814</c:v>
                </c:pt>
                <c:pt idx="7970" formatCode="General">
                  <c:v>0.253642523626602</c:v>
                </c:pt>
                <c:pt idx="7971" formatCode="General">
                  <c:v>0.26740334171999602</c:v>
                </c:pt>
                <c:pt idx="7972" formatCode="General">
                  <c:v>0.28106642301601997</c:v>
                </c:pt>
                <c:pt idx="7973" formatCode="General">
                  <c:v>0.29462541175016299</c:v>
                </c:pt>
                <c:pt idx="7974" formatCode="General">
                  <c:v>0.30807402823090202</c:v>
                </c:pt>
                <c:pt idx="7975" formatCode="General">
                  <c:v>0.32140557599651298</c:v>
                </c:pt>
                <c:pt idx="7976" formatCode="General">
                  <c:v>0.334613545613967</c:v>
                </c:pt>
                <c:pt idx="7977" formatCode="General">
                  <c:v>0.34769220345857699</c:v>
                </c:pt>
                <c:pt idx="7978" formatCode="General">
                  <c:v>0.36063549508266202</c:v>
                </c:pt>
                <c:pt idx="7979" formatCode="General">
                  <c:v>0.37343697614319299</c:v>
                </c:pt>
                <c:pt idx="7980" formatCode="General">
                  <c:v>0.38609092416110302</c:v>
                </c:pt>
                <c:pt idx="7981" formatCode="General">
                  <c:v>0.39859129072551402</c:v>
                </c:pt>
                <c:pt idx="7982" formatCode="General">
                  <c:v>0.41093165897116801</c:v>
                </c:pt>
                <c:pt idx="7983" formatCode="General">
                  <c:v>0.423106404924871</c:v>
                </c:pt>
                <c:pt idx="7984" formatCode="General">
                  <c:v>0.43511016609292003</c:v>
                </c:pt>
                <c:pt idx="7985" formatCode="General">
                  <c:v>0.44693672000601598</c:v>
                </c:pt>
                <c:pt idx="7986" formatCode="General">
                  <c:v>0.45858057093000199</c:v>
                </c:pt>
                <c:pt idx="7987" formatCode="General">
                  <c:v>0.47003649917561702</c:v>
                </c:pt>
                <c:pt idx="7988" formatCode="General">
                  <c:v>0.48129842647058901</c:v>
                </c:pt>
                <c:pt idx="7989" formatCode="General">
                  <c:v>0.492361024869852</c:v>
                </c:pt>
                <c:pt idx="7990" formatCode="General">
                  <c:v>0.50321931152528498</c:v>
                </c:pt>
                <c:pt idx="7991" formatCode="General">
                  <c:v>0.51386802669167597</c:v>
                </c:pt>
                <c:pt idx="7992" formatCode="General">
                  <c:v>0.52430210060065496</c:v>
                </c:pt>
                <c:pt idx="7993" formatCode="General">
                  <c:v>0.53451623890809996</c:v>
                </c:pt>
                <c:pt idx="7994" formatCode="General">
                  <c:v>0.54450593749280796</c:v>
                </c:pt>
                <c:pt idx="7995" formatCode="General">
                  <c:v>0.55426646502393395</c:v>
                </c:pt>
                <c:pt idx="7996" formatCode="General">
                  <c:v>0.56379277722844801</c:v>
                </c:pt>
                <c:pt idx="7997" formatCode="General">
                  <c:v>0.57308070553684498</c:v>
                </c:pt>
                <c:pt idx="7998" formatCode="General">
                  <c:v>0.58212644011935599</c:v>
                </c:pt>
                <c:pt idx="7999" formatCode="General">
                  <c:v>0.59092586645825496</c:v>
                </c:pt>
                <c:pt idx="8000" formatCode="General">
                  <c:v>0.59947448829252803</c:v>
                </c:pt>
                <c:pt idx="8001" formatCode="General">
                  <c:v>0.60776804108893701</c:v>
                </c:pt>
                <c:pt idx="8002" formatCode="General">
                  <c:v>0.61580256350277796</c:v>
                </c:pt>
                <c:pt idx="8003" formatCode="General">
                  <c:v>0.62357443621749697</c:v>
                </c:pt>
                <c:pt idx="8004" formatCode="General">
                  <c:v>0.63108037398429395</c:v>
                </c:pt>
                <c:pt idx="8005" formatCode="General">
                  <c:v>0.63831732346435799</c:v>
                </c:pt>
                <c:pt idx="8006" formatCode="General">
                  <c:v>0.64528139170416898</c:v>
                </c:pt>
                <c:pt idx="8007" formatCode="General">
                  <c:v>0.65196942643450795</c:v>
                </c:pt>
                <c:pt idx="8008" formatCode="General">
                  <c:v>0.65837862022573601</c:v>
                </c:pt>
                <c:pt idx="8009" formatCode="General">
                  <c:v>0.66450592406157505</c:v>
                </c:pt>
                <c:pt idx="8010" formatCode="General">
                  <c:v>0.67034907988627901</c:v>
                </c:pt>
                <c:pt idx="8011" formatCode="General">
                  <c:v>0.67590561203764898</c:v>
                </c:pt>
                <c:pt idx="8012" formatCode="General">
                  <c:v>0.68117319783562402</c:v>
                </c:pt>
                <c:pt idx="8013" formatCode="General">
                  <c:v>0.686149194386659</c:v>
                </c:pt>
                <c:pt idx="8014" formatCode="General">
                  <c:v>0.69083119095745804</c:v>
                </c:pt>
                <c:pt idx="8015" formatCode="General">
                  <c:v>0.69521767929654099</c:v>
                </c:pt>
                <c:pt idx="8016" formatCode="General">
                  <c:v>0.699307460315718</c:v>
                </c:pt>
                <c:pt idx="8017" formatCode="General">
                  <c:v>0.70309896630905999</c:v>
                </c:pt>
                <c:pt idx="8018" formatCode="General">
                  <c:v>0.706590174145317</c:v>
                </c:pt>
                <c:pt idx="8019" formatCode="General">
                  <c:v>0.709779273448923</c:v>
                </c:pt>
                <c:pt idx="8020" formatCode="General">
                  <c:v>0.71266528908385796</c:v>
                </c:pt>
                <c:pt idx="8021" formatCode="General">
                  <c:v>0.71524754905592303</c:v>
                </c:pt>
                <c:pt idx="8022" formatCode="General">
                  <c:v>0.71752508081198396</c:v>
                </c:pt>
                <c:pt idx="8023" formatCode="General">
                  <c:v>0.71949763066027295</c:v>
                </c:pt>
                <c:pt idx="8024" formatCode="General">
                  <c:v>0.72116458655613602</c:v>
                </c:pt>
                <c:pt idx="8025" formatCode="General">
                  <c:v>0.722524912192129</c:v>
                </c:pt>
                <c:pt idx="8026" formatCode="General">
                  <c:v>0.72357829140096297</c:v>
                </c:pt>
                <c:pt idx="8027" formatCode="General">
                  <c:v>0.72432470606913402</c:v>
                </c:pt>
                <c:pt idx="8028" formatCode="General">
                  <c:v>0.72476435432592301</c:v>
                </c:pt>
                <c:pt idx="8029" formatCode="General">
                  <c:v>0.72489759877829996</c:v>
                </c:pt>
                <c:pt idx="8030" formatCode="General">
                  <c:v>0.72472444385292001</c:v>
                </c:pt>
                <c:pt idx="8031" formatCode="General">
                  <c:v>0.72424560492538104</c:v>
                </c:pt>
                <c:pt idx="8032" formatCode="General">
                  <c:v>0.72346201043473202</c:v>
                </c:pt>
                <c:pt idx="8033" formatCode="General">
                  <c:v>0.72237415461358201</c:v>
                </c:pt>
                <c:pt idx="8034" formatCode="General">
                  <c:v>0.72098260890182098</c:v>
                </c:pt>
                <c:pt idx="8035" formatCode="General">
                  <c:v>0.71928815354784104</c:v>
                </c:pt>
                <c:pt idx="8036" formatCode="General">
                  <c:v>0.717292341349129</c:v>
                </c:pt>
                <c:pt idx="8037" formatCode="General">
                  <c:v>0.71499687301232895</c:v>
                </c:pt>
                <c:pt idx="8038" formatCode="General">
                  <c:v>0.71240244952084397</c:v>
                </c:pt>
                <c:pt idx="8039" formatCode="General">
                  <c:v>0.709510402197148</c:v>
                </c:pt>
                <c:pt idx="8040" formatCode="General">
                  <c:v>0.70632290646116302</c:v>
                </c:pt>
                <c:pt idx="8041" formatCode="General">
                  <c:v>0.70284231848590895</c:v>
                </c:pt>
                <c:pt idx="8042" formatCode="General">
                  <c:v>0.69907049111754205</c:v>
                </c:pt>
                <c:pt idx="8043" formatCode="General">
                  <c:v>0.69500880632075401</c:v>
                </c:pt>
                <c:pt idx="8044" formatCode="General">
                  <c:v>0.69065983202907499</c:v>
                </c:pt>
                <c:pt idx="8045" formatCode="General">
                  <c:v>0.68602582183941196</c:v>
                </c:pt>
                <c:pt idx="8046" formatCode="General">
                  <c:v>0.68110906349254496</c:v>
                </c:pt>
                <c:pt idx="8047" formatCode="General">
                  <c:v>0.67591197625322397</c:v>
                </c:pt>
                <c:pt idx="8048" formatCode="General">
                  <c:v>0.67043713835613294</c:v>
                </c:pt>
                <c:pt idx="8049" formatCode="General">
                  <c:v>0.66468781780104103</c:v>
                </c:pt>
                <c:pt idx="8050" formatCode="General">
                  <c:v>0.65866693245952401</c:v>
                </c:pt>
                <c:pt idx="8051" formatCode="General">
                  <c:v>0.65237798313053297</c:v>
                </c:pt>
                <c:pt idx="8052" formatCode="General">
                  <c:v>0.64582404866043197</c:v>
                </c:pt>
                <c:pt idx="8053" formatCode="General">
                  <c:v>0.63900825341149503</c:v>
                </c:pt>
                <c:pt idx="8054" formatCode="General">
                  <c:v>0.63193435956206101</c:v>
                </c:pt>
                <c:pt idx="8055" formatCode="General">
                  <c:v>0.624605672805149</c:v>
                </c:pt>
                <c:pt idx="8056" formatCode="General">
                  <c:v>0.61702555001015003</c:v>
                </c:pt>
                <c:pt idx="8057" formatCode="General">
                  <c:v>0.60919801971611898</c:v>
                </c:pt>
                <c:pt idx="8058" formatCode="General">
                  <c:v>0.60112721968624205</c:v>
                </c:pt>
                <c:pt idx="8059" formatCode="General">
                  <c:v>0.59281680617431198</c:v>
                </c:pt>
                <c:pt idx="8060" formatCode="General">
                  <c:v>0.58427101719961105</c:v>
                </c:pt>
                <c:pt idx="8061" formatCode="General">
                  <c:v>0.57549423309546599</c:v>
                </c:pt>
                <c:pt idx="8062" formatCode="General">
                  <c:v>0.56649088365473899</c:v>
                </c:pt>
                <c:pt idx="8063" formatCode="General">
                  <c:v>0.55726545139569905</c:v>
                </c:pt>
                <c:pt idx="8064" formatCode="General">
                  <c:v>0.54782250169336899</c:v>
                </c:pt>
                <c:pt idx="8065" formatCode="General">
                  <c:v>0.538167183969811</c:v>
                </c:pt>
                <c:pt idx="8066" formatCode="General">
                  <c:v>0.528304142052054</c:v>
                </c:pt>
                <c:pt idx="8067" formatCode="General">
                  <c:v>0.51823799318181296</c:v>
                </c:pt>
                <c:pt idx="8068" formatCode="General">
                  <c:v>0.50797389874282095</c:v>
                </c:pt>
                <c:pt idx="8069" formatCode="General">
                  <c:v>0.49751654687028302</c:v>
                </c:pt>
                <c:pt idx="8070" formatCode="General">
                  <c:v>0.48687119552027402</c:v>
                </c:pt>
                <c:pt idx="8071" formatCode="General">
                  <c:v>0.47604374049923398</c:v>
                </c:pt>
                <c:pt idx="8072" formatCode="General">
                  <c:v>0.46503953815621202</c:v>
                </c:pt>
                <c:pt idx="8073" formatCode="General">
                  <c:v>0.45386383182822898</c:v>
                </c:pt>
                <c:pt idx="8074" formatCode="General">
                  <c:v>0.44252186366370999</c:v>
                </c:pt>
                <c:pt idx="8075" formatCode="General">
                  <c:v>0.43101942632435802</c:v>
                </c:pt>
                <c:pt idx="8076" formatCode="General">
                  <c:v>0.41936235358881901</c:v>
                </c:pt>
                <c:pt idx="8077" formatCode="General">
                  <c:v>0.40755641899377199</c:v>
                </c:pt>
                <c:pt idx="8078" formatCode="General">
                  <c:v>0.39560733445750101</c:v>
                </c:pt>
                <c:pt idx="8079" formatCode="General">
                  <c:v>0.383520779501486</c:v>
                </c:pt>
                <c:pt idx="8080" formatCode="General">
                  <c:v>0.37130290498877699</c:v>
                </c:pt>
                <c:pt idx="8081" formatCode="General">
                  <c:v>0.35895930894864803</c:v>
                </c:pt>
                <c:pt idx="8082" formatCode="General">
                  <c:v>0.34649601566064497</c:v>
                </c:pt>
                <c:pt idx="8083" formatCode="General">
                  <c:v>0.33391905026644098</c:v>
                </c:pt>
                <c:pt idx="8084" formatCode="General">
                  <c:v>0.32123432855286099</c:v>
                </c:pt>
                <c:pt idx="8085" formatCode="General">
                  <c:v>0.30844768285553598</c:v>
                </c:pt>
                <c:pt idx="8086" formatCode="General">
                  <c:v>0.29556494231365499</c:v>
                </c:pt>
                <c:pt idx="8087" formatCode="General">
                  <c:v>0.28259295503552001</c:v>
                </c:pt>
                <c:pt idx="8088" formatCode="General">
                  <c:v>0.269537427641519</c:v>
                </c:pt>
                <c:pt idx="8089" formatCode="General">
                  <c:v>0.25640384064597099</c:v>
                </c:pt>
                <c:pt idx="8090" formatCode="General">
                  <c:v>0.243198172959084</c:v>
                </c:pt>
                <c:pt idx="8091" formatCode="General">
                  <c:v>0.22992643772289201</c:v>
                </c:pt>
                <c:pt idx="8092" formatCode="General">
                  <c:v>0.21659512881586401</c:v>
                </c:pt>
                <c:pt idx="8093" formatCode="General">
                  <c:v>0.20321007560582099</c:v>
                </c:pt>
                <c:pt idx="8094" formatCode="General">
                  <c:v>0.189776375476608</c:v>
                </c:pt>
                <c:pt idx="8095" formatCode="General">
                  <c:v>0.17629960464474401</c:v>
                </c:pt>
                <c:pt idx="8096" formatCode="General">
                  <c:v>0.162785901629381</c:v>
                </c:pt>
                <c:pt idx="8097" formatCode="General">
                  <c:v>0.14924077895403001</c:v>
                </c:pt>
                <c:pt idx="8098" formatCode="General">
                  <c:v>0.13566906704451401</c:v>
                </c:pt>
                <c:pt idx="8099" formatCode="General">
                  <c:v>0.12207607314317</c:v>
                </c:pt>
                <c:pt idx="8100" formatCode="General">
                  <c:v>0.108467177358178</c:v>
                </c:pt>
                <c:pt idx="8101" formatCode="General">
                  <c:v>9.4847771469401002E-2</c:v>
                </c:pt>
                <c:pt idx="8102" formatCode="General">
                  <c:v>8.1223229108159406E-2</c:v>
                </c:pt>
                <c:pt idx="8103" formatCode="General">
                  <c:v>6.75983453978799E-2</c:v>
                </c:pt>
                <c:pt idx="8104" formatCode="General">
                  <c:v>5.3977875661945798E-2</c:v>
                </c:pt>
                <c:pt idx="8105" formatCode="General">
                  <c:v>4.0366571536203898E-2</c:v>
                </c:pt>
                <c:pt idx="8106" formatCode="General">
                  <c:v>2.6768661508144002E-2</c:v>
                </c:pt>
                <c:pt idx="8107" formatCode="General">
                  <c:v>1.3188384588712699E-2</c:v>
                </c:pt>
                <c:pt idx="8108" formatCode="General">
                  <c:v>-3.6997843333312202E-4</c:v>
                </c:pt>
                <c:pt idx="8109" formatCode="General">
                  <c:v>-1.3902421776199001E-2</c:v>
                </c:pt>
                <c:pt idx="8110" formatCode="General">
                  <c:v>-2.74048984833252E-2</c:v>
                </c:pt>
                <c:pt idx="8111" formatCode="General">
                  <c:v>-4.0873661455743497E-2</c:v>
                </c:pt>
                <c:pt idx="8112" formatCode="General">
                  <c:v>-5.4305108348779697E-2</c:v>
                </c:pt>
                <c:pt idx="8113" formatCode="General">
                  <c:v>-6.7695743028649003E-2</c:v>
                </c:pt>
                <c:pt idx="8114" formatCode="General">
                  <c:v>-8.1042266075223898E-2</c:v>
                </c:pt>
                <c:pt idx="8115" formatCode="General">
                  <c:v>-9.4341561703107105E-2</c:v>
                </c:pt>
                <c:pt idx="8116" formatCode="General">
                  <c:v>-0.107590666744487</c:v>
                </c:pt>
                <c:pt idx="8117" formatCode="General">
                  <c:v>-0.12078674448964601</c:v>
                </c:pt>
                <c:pt idx="8118" formatCode="General">
                  <c:v>-0.133927110666299</c:v>
                </c:pt>
                <c:pt idx="8119" formatCode="General">
                  <c:v>-0.14700921611996001</c:v>
                </c:pt>
                <c:pt idx="8120" formatCode="General">
                  <c:v>-0.16003067361969101</c:v>
                </c:pt>
                <c:pt idx="8121" formatCode="General">
                  <c:v>-0.17298923667603899</c:v>
                </c:pt>
                <c:pt idx="8122" formatCode="General">
                  <c:v>-0.185882770981981</c:v>
                </c:pt>
                <c:pt idx="8123" formatCode="General">
                  <c:v>-0.19870927977966901</c:v>
                </c:pt>
                <c:pt idx="8124" formatCode="General">
                  <c:v>-0.21146683000984301</c:v>
                </c:pt>
                <c:pt idx="8125" formatCode="General">
                  <c:v>-0.22415363669611199</c:v>
                </c:pt>
                <c:pt idx="8126" formatCode="General">
                  <c:v>-0.23676805195528999</c:v>
                </c:pt>
                <c:pt idx="8127" formatCode="General">
                  <c:v>-0.249308532220155</c:v>
                </c:pt>
                <c:pt idx="8128" formatCode="General">
                  <c:v>-0.26177355091936499</c:v>
                </c:pt>
                <c:pt idx="8129" formatCode="General">
                  <c:v>-0.27416157885903603</c:v>
                </c:pt>
                <c:pt idx="8130" formatCode="General">
                  <c:v>-0.28647123228441901</c:v>
                </c:pt>
                <c:pt idx="8131" formatCode="General">
                  <c:v>-0.29870115816862602</c:v>
                </c:pt>
                <c:pt idx="8132" formatCode="General">
                  <c:v>-0.310850004663977</c:v>
                </c:pt>
                <c:pt idx="8133" formatCode="General">
                  <c:v>-0.32291646707091198</c:v>
                </c:pt>
                <c:pt idx="8134" formatCode="General">
                  <c:v>-0.33489927493377297</c:v>
                </c:pt>
                <c:pt idx="8135" formatCode="General">
                  <c:v>-0.34679712251745498</c:v>
                </c:pt>
                <c:pt idx="8136" formatCode="General">
                  <c:v>-0.35860864825071997</c:v>
                </c:pt>
                <c:pt idx="8137" formatCode="General">
                  <c:v>-0.37033243624845502</c:v>
                </c:pt>
                <c:pt idx="8138" formatCode="General">
                  <c:v>-0.38196706651399498</c:v>
                </c:pt>
                <c:pt idx="8139" formatCode="General">
                  <c:v>-0.39351105655102098</c:v>
                </c:pt>
                <c:pt idx="8140" formatCode="General">
                  <c:v>-0.40496274973135798</c:v>
                </c:pt>
                <c:pt idx="8141" formatCode="General">
                  <c:v>-0.41632047273241202</c:v>
                </c:pt>
                <c:pt idx="8142" formatCode="General">
                  <c:v>-0.42758239558156302</c:v>
                </c:pt>
                <c:pt idx="8143" formatCode="General">
                  <c:v>-0.43874658244488601</c:v>
                </c:pt>
                <c:pt idx="8144" formatCode="General">
                  <c:v>-0.44981100410719799</c:v>
                </c:pt>
                <c:pt idx="8145" formatCode="General">
                  <c:v>-0.46077338147056501</c:v>
                </c:pt>
                <c:pt idx="8146" formatCode="General">
                  <c:v>-0.47163125393135602</c:v>
                </c:pt>
                <c:pt idx="8147" formatCode="General">
                  <c:v>-0.48238206049941201</c:v>
                </c:pt>
                <c:pt idx="8148" formatCode="General">
                  <c:v>-0.49302300404903598</c:v>
                </c:pt>
                <c:pt idx="8149" formatCode="General">
                  <c:v>-0.50355106264414695</c:v>
                </c:pt>
                <c:pt idx="8150" formatCode="General">
                  <c:v>-0.51396302247139602</c:v>
                </c:pt>
                <c:pt idx="8151" formatCode="General">
                  <c:v>-0.52425539992648895</c:v>
                </c:pt>
                <c:pt idx="8152" formatCode="General">
                  <c:v>-0.53442447195089904</c:v>
                </c:pt>
                <c:pt idx="8153" formatCode="General">
                  <c:v>-0.54446626184923796</c:v>
                </c:pt>
                <c:pt idx="8154" formatCode="General">
                  <c:v>-0.55437652473558097</c:v>
                </c:pt>
                <c:pt idx="8155" formatCode="General">
                  <c:v>-0.56415073952250905</c:v>
                </c:pt>
                <c:pt idx="8156" formatCode="General">
                  <c:v>-0.57378415043529796</c:v>
                </c:pt>
                <c:pt idx="8157" formatCode="General">
                  <c:v>-0.58327165983819995</c:v>
                </c:pt>
                <c:pt idx="8158" formatCode="General">
                  <c:v>-0.59260792377897897</c:v>
                </c:pt>
                <c:pt idx="8159" formatCode="General">
                  <c:v>-0.60178730523150603</c:v>
                </c:pt>
                <c:pt idx="8160" formatCode="General">
                  <c:v>-0.61080381780210902</c:v>
                </c:pt>
                <c:pt idx="8161" formatCode="General">
                  <c:v>-0.61965124250527803</c:v>
                </c:pt>
                <c:pt idx="8162" formatCode="General">
                  <c:v>-0.62832309249142704</c:v>
                </c:pt>
                <c:pt idx="8163" formatCode="General">
                  <c:v>-0.63681260712731702</c:v>
                </c:pt>
                <c:pt idx="8164" formatCode="General">
                  <c:v>-0.64511267236853898</c:v>
                </c:pt>
                <c:pt idx="8165" formatCode="General">
                  <c:v>-0.65321605024095697</c:v>
                </c:pt>
                <c:pt idx="8166" formatCode="General">
                  <c:v>-0.661114776811906</c:v>
                </c:pt>
                <c:pt idx="8167" formatCode="General">
                  <c:v>-0.66880079277665505</c:v>
                </c:pt>
                <c:pt idx="8168" formatCode="General">
                  <c:v>-0.67626652007071097</c:v>
                </c:pt>
                <c:pt idx="8169" formatCode="General">
                  <c:v>-0.68350332308940098</c:v>
                </c:pt>
                <c:pt idx="8170" formatCode="General">
                  <c:v>-0.690502497833415</c:v>
                </c:pt>
                <c:pt idx="8171" formatCode="General">
                  <c:v>-0.69725499286663195</c:v>
                </c:pt>
                <c:pt idx="8172" formatCode="General">
                  <c:v>-0.70375195125600098</c:v>
                </c:pt>
                <c:pt idx="8173" formatCode="General">
                  <c:v>-0.70998427143439202</c:v>
                </c:pt>
                <c:pt idx="8174" formatCode="General">
                  <c:v>-0.71594207809710197</c:v>
                </c:pt>
                <c:pt idx="8175" formatCode="General">
                  <c:v>-0.72161592438219102</c:v>
                </c:pt>
                <c:pt idx="8176" formatCode="General">
                  <c:v>-0.72699642037711798</c:v>
                </c:pt>
                <c:pt idx="8177" formatCode="General">
                  <c:v>-0.73207421684150398</c:v>
                </c:pt>
                <c:pt idx="8178" formatCode="General">
                  <c:v>-0.736839454349411</c:v>
                </c:pt>
                <c:pt idx="8179" formatCode="General">
                  <c:v>-0.74128181524871495</c:v>
                </c:pt>
                <c:pt idx="8180" formatCode="General">
                  <c:v>-0.74539119251808394</c:v>
                </c:pt>
                <c:pt idx="8181" formatCode="General">
                  <c:v>-0.74915782315762502</c:v>
                </c:pt>
                <c:pt idx="8182" formatCode="General">
                  <c:v>-0.75257181668643702</c:v>
                </c:pt>
                <c:pt idx="8183" formatCode="General">
                  <c:v>-0.75562370391700995</c:v>
                </c:pt>
                <c:pt idx="8184" formatCode="General">
                  <c:v>-0.75830391121974206</c:v>
                </c:pt>
                <c:pt idx="8185" formatCode="General">
                  <c:v>-0.76060223302819097</c:v>
                </c:pt>
                <c:pt idx="8186" formatCode="General">
                  <c:v>-0.76250906594108403</c:v>
                </c:pt>
                <c:pt idx="8187" formatCode="General">
                  <c:v>-0.76401602519664302</c:v>
                </c:pt>
                <c:pt idx="8188" formatCode="General">
                  <c:v>-0.76511377405774905</c:v>
                </c:pt>
                <c:pt idx="8189" formatCode="General">
                  <c:v>-0.76579302457362497</c:v>
                </c:pt>
                <c:pt idx="8190" formatCode="General">
                  <c:v>-0.76604579258690697</c:v>
                </c:pt>
                <c:pt idx="8191" formatCode="General">
                  <c:v>-0.76586382270717501</c:v>
                </c:pt>
                <c:pt idx="8192" formatCode="General">
                  <c:v>-0.765239033727387</c:v>
                </c:pt>
                <c:pt idx="8193" formatCode="General">
                  <c:v>-0.76416415100304602</c:v>
                </c:pt>
                <c:pt idx="8194" formatCode="General">
                  <c:v>-0.762632196537536</c:v>
                </c:pt>
                <c:pt idx="8195" formatCode="General">
                  <c:v>-0.76063639974278097</c:v>
                </c:pt>
                <c:pt idx="8196" formatCode="General">
                  <c:v>-0.75817024526446797</c:v>
                </c:pt>
                <c:pt idx="8197" formatCode="General">
                  <c:v>-0.755228057105374</c:v>
                </c:pt>
                <c:pt idx="8198" formatCode="General">
                  <c:v>-0.75180502963570905</c:v>
                </c:pt>
                <c:pt idx="8199" formatCode="General">
                  <c:v>-0.747896641717543</c:v>
                </c:pt>
                <c:pt idx="8200" formatCode="General">
                  <c:v>-0.74349908481919602</c:v>
                </c:pt>
                <c:pt idx="8201" formatCode="General">
                  <c:v>-0.73860873556502205</c:v>
                </c:pt>
                <c:pt idx="8202" formatCode="General">
                  <c:v>-0.733222614660889</c:v>
                </c:pt>
                <c:pt idx="8203" formatCode="General">
                  <c:v>-0.72733848396155998</c:v>
                </c:pt>
                <c:pt idx="8204" formatCode="General">
                  <c:v>-0.72095532550277497</c:v>
                </c:pt>
                <c:pt idx="8205" formatCode="General">
                  <c:v>-0.71407265781266904</c:v>
                </c:pt>
                <c:pt idx="8206" formatCode="General">
                  <c:v>-0.706689406891993</c:v>
                </c:pt>
                <c:pt idx="8207" formatCode="General">
                  <c:v>-0.69880657250711198</c:v>
                </c:pt>
                <c:pt idx="8208" formatCode="General">
                  <c:v>-0.69042619194933397</c:v>
                </c:pt>
                <c:pt idx="8209" formatCode="General">
                  <c:v>-0.68154953076116098</c:v>
                </c:pt>
                <c:pt idx="8210" formatCode="General">
                  <c:v>-0.67217963745520304</c:v>
                </c:pt>
                <c:pt idx="8211" formatCode="General">
                  <c:v>-0.66232044935387602</c:v>
                </c:pt>
                <c:pt idx="8212" formatCode="General">
                  <c:v>-0.65197649809610703</c:v>
                </c:pt>
                <c:pt idx="8213" formatCode="General">
                  <c:v>-0.64115287298296797</c:v>
                </c:pt>
                <c:pt idx="8214" formatCode="General">
                  <c:v>-0.62985564571198105</c:v>
                </c:pt>
                <c:pt idx="8215" formatCode="General">
                  <c:v>-0.61809181602525298</c:v>
                </c:pt>
                <c:pt idx="8216" formatCode="General">
                  <c:v>-0.60586863545855896</c:v>
                </c:pt>
                <c:pt idx="8217" formatCode="General">
                  <c:v>-0.59319457971952105</c:v>
                </c:pt>
                <c:pt idx="8218" formatCode="General">
                  <c:v>-0.58007873376854302</c:v>
                </c:pt>
                <c:pt idx="8219" formatCode="General">
                  <c:v>-0.56653064928837904</c:v>
                </c:pt>
                <c:pt idx="8220" formatCode="General">
                  <c:v>-0.552560838707429</c:v>
                </c:pt>
                <c:pt idx="8221" formatCode="General">
                  <c:v>-0.538181172488852</c:v>
                </c:pt>
                <c:pt idx="8222" formatCode="General">
                  <c:v>-0.52340315468266696</c:v>
                </c:pt>
                <c:pt idx="8223" formatCode="General">
                  <c:v>-0.50823932724374998</c:v>
                </c:pt>
                <c:pt idx="8224" formatCode="General">
                  <c:v>-0.49270332970018499</c:v>
                </c:pt>
                <c:pt idx="8225" formatCode="General">
                  <c:v>-0.47680918658598498</c:v>
                </c:pt>
                <c:pt idx="8226" formatCode="General">
                  <c:v>-0.46057164519607802</c:v>
                </c:pt>
                <c:pt idx="8227" formatCode="General">
                  <c:v>-0.44400558637660298</c:v>
                </c:pt>
                <c:pt idx="8228" formatCode="General">
                  <c:v>-0.42712695787020899</c:v>
                </c:pt>
                <c:pt idx="8229" formatCode="General">
                  <c:v>-0.40995213544289999</c:v>
                </c:pt>
                <c:pt idx="8230" formatCode="General">
                  <c:v>-0.392497255262867</c:v>
                </c:pt>
                <c:pt idx="8231" formatCode="General">
                  <c:v>-0.37477975513784301</c:v>
                </c:pt>
                <c:pt idx="8232" formatCode="General">
                  <c:v>-0.35681778720985902</c:v>
                </c:pt>
                <c:pt idx="8233" formatCode="General">
                  <c:v>-0.33862889547827102</c:v>
                </c:pt>
                <c:pt idx="8234" formatCode="General">
                  <c:v>-0.32023098366163599</c:v>
                </c:pt>
                <c:pt idx="8235" formatCode="General">
                  <c:v>-0.30164290736753002</c:v>
                </c:pt>
                <c:pt idx="8236" formatCode="General">
                  <c:v>-0.282883801528519</c:v>
                </c:pt>
                <c:pt idx="8237" formatCode="General">
                  <c:v>-0.26397233594795599</c:v>
                </c:pt>
                <c:pt idx="8238" formatCode="General">
                  <c:v>-0.24492723724728399</c:v>
                </c:pt>
                <c:pt idx="8239" formatCode="General">
                  <c:v>-0.22576838232334701</c:v>
                </c:pt>
                <c:pt idx="8240" formatCode="General">
                  <c:v>-0.20651563414004501</c:v>
                </c:pt>
                <c:pt idx="8241" formatCode="General">
                  <c:v>-0.187188082584686</c:v>
                </c:pt>
                <c:pt idx="8242" formatCode="General">
                  <c:v>-0.167805091054435</c:v>
                </c:pt>
                <c:pt idx="8243" formatCode="General">
                  <c:v>-0.148386314665958</c:v>
                </c:pt>
                <c:pt idx="8244" formatCode="General">
                  <c:v>-0.12895091274273901</c:v>
                </c:pt>
                <c:pt idx="8245" formatCode="General">
                  <c:v>-0.109517851324322</c:v>
                </c:pt>
                <c:pt idx="8246" formatCode="General">
                  <c:v>-9.0106348938481698E-2</c:v>
                </c:pt>
                <c:pt idx="8247" formatCode="General">
                  <c:v>-7.0735206420836597E-2</c:v>
                </c:pt>
                <c:pt idx="8248" formatCode="General">
                  <c:v>-5.1422937755227299E-2</c:v>
                </c:pt>
                <c:pt idx="8249" formatCode="General">
                  <c:v>-3.2187826969077002E-2</c:v>
                </c:pt>
                <c:pt idx="8250" formatCode="General">
                  <c:v>-1.30477539605578E-2</c:v>
                </c:pt>
                <c:pt idx="8251" formatCode="General">
                  <c:v>5.9797709129076398E-3</c:v>
                </c:pt>
                <c:pt idx="8252" formatCode="General">
                  <c:v>2.4877658392357099E-2</c:v>
                </c:pt>
                <c:pt idx="8253" formatCode="General">
                  <c:v>4.3629342719447899E-2</c:v>
                </c:pt>
                <c:pt idx="8254" formatCode="General">
                  <c:v>6.2218715756106498E-2</c:v>
                </c:pt>
                <c:pt idx="8255" formatCode="General">
                  <c:v>8.0630187665562902E-2</c:v>
                </c:pt>
                <c:pt idx="8256" formatCode="General">
                  <c:v>9.8848735613917105E-2</c:v>
                </c:pt>
                <c:pt idx="8257" formatCode="General">
                  <c:v>0.116859869179158</c:v>
                </c:pt>
                <c:pt idx="8258" formatCode="General">
                  <c:v>0.13464976949576499</c:v>
                </c:pt>
                <c:pt idx="8259" formatCode="General">
                  <c:v>0.15220524541810901</c:v>
                </c:pt>
                <c:pt idx="8260" formatCode="General">
                  <c:v>0.16951374247736301</c:v>
                </c:pt>
                <c:pt idx="8261" formatCode="General">
                  <c:v>0.186563465322932</c:v>
                </c:pt>
                <c:pt idx="8262" formatCode="General">
                  <c:v>0.20334321067945399</c:v>
                </c:pt>
                <c:pt idx="8263" formatCode="General">
                  <c:v>0.21984249875985701</c:v>
                </c:pt>
                <c:pt idx="8264" formatCode="General">
                  <c:v>0.23605161450273501</c:v>
                </c:pt>
                <c:pt idx="8265" formatCode="General">
                  <c:v>0.25196147431119198</c:v>
                </c:pt>
                <c:pt idx="8266" formatCode="General">
                  <c:v>0.26756380226955401</c:v>
                </c:pt>
                <c:pt idx="8267" formatCode="General">
                  <c:v>0.28285105797177601</c:v>
                </c:pt>
                <c:pt idx="8268" formatCode="General">
                  <c:v>0.29781643910776701</c:v>
                </c:pt>
                <c:pt idx="8269" formatCode="General">
                  <c:v>0.31245389276253299</c:v>
                </c:pt>
                <c:pt idx="8270" formatCode="General">
                  <c:v>0.326758069532539</c:v>
                </c:pt>
                <c:pt idx="8271" formatCode="General">
                  <c:v>0.34072438677345002</c:v>
                </c:pt>
                <c:pt idx="8272" formatCode="General">
                  <c:v>0.354349049069351</c:v>
                </c:pt>
                <c:pt idx="8273" formatCode="General">
                  <c:v>0.36762908666849697</c:v>
                </c:pt>
                <c:pt idx="8274" formatCode="General">
                  <c:v>0.38056201359358999</c:v>
                </c:pt>
                <c:pt idx="8275" formatCode="General">
                  <c:v>0.39314541476491999</c:v>
                </c:pt>
                <c:pt idx="8276" formatCode="General">
                  <c:v>0.40537817044810198</c:v>
                </c:pt>
                <c:pt idx="8277" formatCode="General">
                  <c:v>0.417260664670695</c:v>
                </c:pt>
                <c:pt idx="8278" formatCode="General">
                  <c:v>0.428792978817364</c:v>
                </c:pt>
                <c:pt idx="8279" formatCode="General">
                  <c:v>0.439975685302262</c:v>
                </c:pt>
                <c:pt idx="8280" formatCode="General">
                  <c:v>0.45080992558007099</c:v>
                </c:pt>
                <c:pt idx="8281" formatCode="General">
                  <c:v>0.46129786594057798</c:v>
                </c:pt>
                <c:pt idx="8282" formatCode="General">
                  <c:v>0.47144251414999799</c:v>
                </c:pt>
                <c:pt idx="8283" formatCode="General">
                  <c:v>0.48124596192972802</c:v>
                </c:pt>
                <c:pt idx="8284" formatCode="General">
                  <c:v>0.49071142817187802</c:v>
                </c:pt>
                <c:pt idx="8285" formatCode="General">
                  <c:v>0.49984337168360499</c:v>
                </c:pt>
                <c:pt idx="8286" formatCode="General">
                  <c:v>0.50864622632144996</c:v>
                </c:pt>
                <c:pt idx="8287" formatCode="General">
                  <c:v>0.51712472791463104</c:v>
                </c:pt>
                <c:pt idx="8288" formatCode="General">
                  <c:v>0.52528385992002902</c:v>
                </c:pt>
                <c:pt idx="8289" formatCode="General">
                  <c:v>0.53312874531462096</c:v>
                </c:pt>
                <c:pt idx="8290" formatCode="General">
                  <c:v>0.54066460637714897</c:v>
                </c:pt>
                <c:pt idx="8291" formatCode="General">
                  <c:v>0.54789728776511804</c:v>
                </c:pt>
                <c:pt idx="8292" formatCode="General">
                  <c:v>0.55483315975604797</c:v>
                </c:pt>
                <c:pt idx="8293" formatCode="General">
                  <c:v>0.561477943178739</c:v>
                </c:pt>
                <c:pt idx="8294" formatCode="General">
                  <c:v>0.56783766969399596</c:v>
                </c:pt>
                <c:pt idx="8295" formatCode="General">
                  <c:v>0.573918746291464</c:v>
                </c:pt>
                <c:pt idx="8296" formatCode="General">
                  <c:v>0.57972734674181303</c:v>
                </c:pt>
                <c:pt idx="8297" formatCode="General">
                  <c:v>0.58526985326526504</c:v>
                </c:pt>
                <c:pt idx="8298" formatCode="General">
                  <c:v>0.59055234112733701</c:v>
                </c:pt>
                <c:pt idx="8299" formatCode="General">
                  <c:v>0.59558108165447099</c:v>
                </c:pt>
                <c:pt idx="8300" formatCode="General">
                  <c:v>0.60036255703756003</c:v>
                </c:pt>
                <c:pt idx="8301" formatCode="General">
                  <c:v>0.60490283970075198</c:v>
                </c:pt>
                <c:pt idx="8302" formatCode="General">
                  <c:v>0.60920755629248302</c:v>
                </c:pt>
                <c:pt idx="8303" formatCode="General">
                  <c:v>0.61328242952638901</c:v>
                </c:pt>
                <c:pt idx="8304" formatCode="General">
                  <c:v>0.61713284013553704</c:v>
                </c:pt>
                <c:pt idx="8305" formatCode="General">
                  <c:v>0.620764307939212</c:v>
                </c:pt>
                <c:pt idx="8306" formatCode="General">
                  <c:v>0.62418196324408604</c:v>
                </c:pt>
                <c:pt idx="8307" formatCode="General">
                  <c:v>0.62738997372216199</c:v>
                </c:pt>
                <c:pt idx="8308" formatCode="General">
                  <c:v>0.63039267781070996</c:v>
                </c:pt>
                <c:pt idx="8309" formatCode="General">
                  <c:v>0.63319419253543996</c:v>
                </c:pt>
                <c:pt idx="8310" formatCode="General">
                  <c:v>0.63579841311057705</c:v>
                </c:pt>
                <c:pt idx="8311" formatCode="General">
                  <c:v>0.63820901826316701</c:v>
                </c:pt>
                <c:pt idx="8312" formatCode="General">
                  <c:v>0.64042892829522702</c:v>
                </c:pt>
                <c:pt idx="8313" formatCode="General">
                  <c:v>0.64246033850959505</c:v>
                </c:pt>
                <c:pt idx="8314" formatCode="General">
                  <c:v>0.64430541304568301</c:v>
                </c:pt>
                <c:pt idx="8315" formatCode="General">
                  <c:v>0.64596641381703601</c:v>
                </c:pt>
                <c:pt idx="8316" formatCode="General">
                  <c:v>0.64744514594096703</c:v>
                </c:pt>
                <c:pt idx="8317" formatCode="General">
                  <c:v>0.64874246736624597</c:v>
                </c:pt>
                <c:pt idx="8318" formatCode="General">
                  <c:v>0.64985938643695695</c:v>
                </c:pt>
                <c:pt idx="8319" formatCode="General">
                  <c:v>0.65079612942130904</c:v>
                </c:pt>
                <c:pt idx="8320" formatCode="General">
                  <c:v>0.65155217217862005</c:v>
                </c:pt>
                <c:pt idx="8321" formatCode="General">
                  <c:v>0.65212747703977503</c:v>
                </c:pt>
                <c:pt idx="8322" formatCode="General">
                  <c:v>0.65252155306039195</c:v>
                </c:pt>
                <c:pt idx="8323" formatCode="General">
                  <c:v>0.65273341553793895</c:v>
                </c:pt>
                <c:pt idx="8324" formatCode="General">
                  <c:v>0.65276161912612796</c:v>
                </c:pt>
                <c:pt idx="8325" formatCode="General">
                  <c:v>0.65260387176048495</c:v>
                </c:pt>
                <c:pt idx="8326" formatCode="General">
                  <c:v>0.65225821400193695</c:v>
                </c:pt>
                <c:pt idx="8327" formatCode="General">
                  <c:v>0.65172261082294902</c:v>
                </c:pt>
                <c:pt idx="8328" formatCode="General">
                  <c:v>0.65099386379737101</c:v>
                </c:pt>
                <c:pt idx="8329" formatCode="General">
                  <c:v>0.65006877641286698</c:v>
                </c:pt>
                <c:pt idx="8330" formatCode="General">
                  <c:v>0.64894442798309604</c:v>
                </c:pt>
                <c:pt idx="8331" formatCode="General">
                  <c:v>0.64761819177785696</c:v>
                </c:pt>
                <c:pt idx="8332" formatCode="General">
                  <c:v>0.64608662464329303</c:v>
                </c:pt>
                <c:pt idx="8333" formatCode="General">
                  <c:v>0.64434547736044101</c:v>
                </c:pt>
                <c:pt idx="8334" formatCode="General">
                  <c:v>0.64239094091462201</c:v>
                </c:pt>
                <c:pt idx="8335" formatCode="General">
                  <c:v>0.64021931147534406</c:v>
                </c:pt>
                <c:pt idx="8336" formatCode="General">
                  <c:v>0.63782695265040101</c:v>
                </c:pt>
                <c:pt idx="8337" formatCode="General">
                  <c:v>0.63520983281583598</c:v>
                </c:pt>
                <c:pt idx="8338" formatCode="General">
                  <c:v>0.63236403952273401</c:v>
                </c:pt>
                <c:pt idx="8339" formatCode="General">
                  <c:v>0.62928540303092895</c:v>
                </c:pt>
                <c:pt idx="8340" formatCode="General">
                  <c:v>0.62597005706050901</c:v>
                </c:pt>
                <c:pt idx="8341" formatCode="General">
                  <c:v>0.62241451088316202</c:v>
                </c:pt>
                <c:pt idx="8342" formatCode="General">
                  <c:v>0.618614627262702</c:v>
                </c:pt>
                <c:pt idx="8343" formatCode="General">
                  <c:v>0.61456717089857105</c:v>
                </c:pt>
                <c:pt idx="8344" formatCode="General">
                  <c:v>0.61026838608020495</c:v>
                </c:pt>
                <c:pt idx="8345" formatCode="General">
                  <c:v>0.605714984610915</c:v>
                </c:pt>
                <c:pt idx="8346" formatCode="General">
                  <c:v>0.60090425640427503</c:v>
                </c:pt>
                <c:pt idx="8347" formatCode="General">
                  <c:v>0.59583296164321997</c:v>
                </c:pt>
                <c:pt idx="8348" formatCode="General">
                  <c:v>0.59049841606952502</c:v>
                </c:pt>
                <c:pt idx="8349" formatCode="General">
                  <c:v>0.58489853224259403</c:v>
                </c:pt>
                <c:pt idx="8350" formatCode="General">
                  <c:v>0.579030749514715</c:v>
                </c:pt>
                <c:pt idx="8351" formatCode="General">
                  <c:v>0.57289310937399496</c:v>
                </c:pt>
                <c:pt idx="8352" formatCode="General">
                  <c:v>0.56648488718156997</c:v>
                </c:pt>
                <c:pt idx="8353" formatCode="General">
                  <c:v>0.55980494007470605</c:v>
                </c:pt>
                <c:pt idx="8354" formatCode="General">
                  <c:v>0.55285259377170504</c:v>
                </c:pt>
                <c:pt idx="8355" formatCode="General">
                  <c:v>0.54562721258067703</c:v>
                </c:pt>
                <c:pt idx="8356" formatCode="General">
                  <c:v>0.53812867997274705</c:v>
                </c:pt>
                <c:pt idx="8357" formatCode="General">
                  <c:v>0.53035747383296905</c:v>
                </c:pt>
                <c:pt idx="8358" formatCode="General">
                  <c:v>0.52231461110428201</c:v>
                </c:pt>
                <c:pt idx="8359" formatCode="General">
                  <c:v>0.51400157002379498</c:v>
                </c:pt>
                <c:pt idx="8360" formatCode="General">
                  <c:v>0.505419653335208</c:v>
                </c:pt>
                <c:pt idx="8361" formatCode="General">
                  <c:v>0.49657052160817999</c:v>
                </c:pt>
                <c:pt idx="8362" formatCode="General">
                  <c:v>0.48745681458151802</c:v>
                </c:pt>
                <c:pt idx="8363" formatCode="General">
                  <c:v>0.47808209320151501</c:v>
                </c:pt>
                <c:pt idx="8364" formatCode="General">
                  <c:v>0.46844960608222502</c:v>
                </c:pt>
                <c:pt idx="8365" formatCode="General">
                  <c:v>0.45856269907078201</c:v>
                </c:pt>
                <c:pt idx="8366" formatCode="General">
                  <c:v>0.44842536074997202</c:v>
                </c:pt>
                <c:pt idx="8367" formatCode="General">
                  <c:v>0.438041695063692</c:v>
                </c:pt>
                <c:pt idx="8368" formatCode="General">
                  <c:v>0.42741643812726599</c:v>
                </c:pt>
                <c:pt idx="8369" formatCode="General">
                  <c:v>0.41655548343272403</c:v>
                </c:pt>
                <c:pt idx="8370" formatCode="General">
                  <c:v>0.40546467747032999</c:v>
                </c:pt>
                <c:pt idx="8371" formatCode="General">
                  <c:v>0.39414961495999501</c:v>
                </c:pt>
                <c:pt idx="8372" formatCode="General">
                  <c:v>0.382616206891153</c:v>
                </c:pt>
                <c:pt idx="8373" formatCode="General">
                  <c:v>0.370871238563109</c:v>
                </c:pt>
                <c:pt idx="8374" formatCode="General">
                  <c:v>0.35892174028963503</c:v>
                </c:pt>
                <c:pt idx="8375" formatCode="General">
                  <c:v>0.34677438841341901</c:v>
                </c:pt>
                <c:pt idx="8376" formatCode="General">
                  <c:v>0.33443705390747103</c:v>
                </c:pt>
                <c:pt idx="8377" formatCode="General">
                  <c:v>0.32191772655123702</c:v>
                </c:pt>
                <c:pt idx="8378" formatCode="General">
                  <c:v>0.30922376390858303</c:v>
                </c:pt>
                <c:pt idx="8379" formatCode="General">
                  <c:v>0.29636295915358202</c:v>
                </c:pt>
                <c:pt idx="8380" formatCode="General">
                  <c:v>0.28334357574507801</c:v>
                </c:pt>
                <c:pt idx="8381" formatCode="General">
                  <c:v>0.27017377330713199</c:v>
                </c:pt>
                <c:pt idx="8382" formatCode="General">
                  <c:v>0.25686206480903701</c:v>
                </c:pt>
                <c:pt idx="8383" formatCode="General">
                  <c:v>0.24341725461854399</c:v>
                </c:pt>
                <c:pt idx="8384" formatCode="General">
                  <c:v>0.22984732804548799</c:v>
                </c:pt>
                <c:pt idx="8385" formatCode="General">
                  <c:v>0.216161008445409</c:v>
                </c:pt>
                <c:pt idx="8386" formatCode="General">
                  <c:v>0.20236731933772001</c:v>
                </c:pt>
                <c:pt idx="8387" formatCode="General">
                  <c:v>0.188474914426215</c:v>
                </c:pt>
                <c:pt idx="8388" formatCode="General">
                  <c:v>0.17449251827333101</c:v>
                </c:pt>
                <c:pt idx="8389" formatCode="General">
                  <c:v>0.160428412507545</c:v>
                </c:pt>
                <c:pt idx="8390" formatCode="General">
                  <c:v>0.14629100260694899</c:v>
                </c:pt>
                <c:pt idx="8391" formatCode="General">
                  <c:v>0.13208933043128801</c:v>
                </c:pt>
                <c:pt idx="8392" formatCode="General">
                  <c:v>0.117831454616114</c:v>
                </c:pt>
                <c:pt idx="8393" formatCode="General">
                  <c:v>0.10352537836996301</c:v>
                </c:pt>
                <c:pt idx="8394" formatCode="General">
                  <c:v>8.9179182324952103E-2</c:v>
                </c:pt>
                <c:pt idx="8395" formatCode="General">
                  <c:v>7.48005128546161E-2</c:v>
                </c:pt>
                <c:pt idx="8396" formatCode="General">
                  <c:v>6.0397590421554001E-2</c:v>
                </c:pt>
                <c:pt idx="8397" formatCode="General">
                  <c:v>4.5977666169621401E-2</c:v>
                </c:pt>
                <c:pt idx="8398" formatCode="General">
                  <c:v>3.1547999646109097E-2</c:v>
                </c:pt>
                <c:pt idx="8399" formatCode="General">
                  <c:v>1.7116000110158298E-2</c:v>
                </c:pt>
                <c:pt idx="8400" formatCode="General">
                  <c:v>2.6886332874381099E-3</c:v>
                </c:pt>
                <c:pt idx="8401" formatCode="General">
                  <c:v>-1.1727618273009799E-2</c:v>
                </c:pt>
                <c:pt idx="8402" formatCode="General">
                  <c:v>-2.6126693094140299E-2</c:v>
                </c:pt>
                <c:pt idx="8403" formatCode="General">
                  <c:v>-4.0502343227554902E-2</c:v>
                </c:pt>
                <c:pt idx="8404" formatCode="General">
                  <c:v>-5.4848614257941797E-2</c:v>
                </c:pt>
                <c:pt idx="8405" formatCode="General">
                  <c:v>-6.9159874646210401E-2</c:v>
                </c:pt>
                <c:pt idx="8406" formatCode="General">
                  <c:v>-8.3430777114791799E-2</c:v>
                </c:pt>
                <c:pt idx="8407" formatCode="General">
                  <c:v>-9.7656212242559007E-2</c:v>
                </c:pt>
                <c:pt idx="8408" formatCode="General">
                  <c:v>-0.111831316805275</c:v>
                </c:pt>
                <c:pt idx="8409" formatCode="General">
                  <c:v>-0.1259519117216</c:v>
                </c:pt>
                <c:pt idx="8410" formatCode="General">
                  <c:v>-0.14001338207554501</c:v>
                </c:pt>
                <c:pt idx="8411" formatCode="General">
                  <c:v>-0.154011149184278</c:v>
                </c:pt>
                <c:pt idx="8412" formatCode="General">
                  <c:v>-0.16794176393364199</c:v>
                </c:pt>
                <c:pt idx="8413" formatCode="General">
                  <c:v>-0.18180125383281101</c:v>
                </c:pt>
                <c:pt idx="8414" formatCode="General">
                  <c:v>-0.19558554356660199</c:v>
                </c:pt>
                <c:pt idx="8415" formatCode="General">
                  <c:v>-0.20929158579194501</c:v>
                </c:pt>
                <c:pt idx="8416" formatCode="General">
                  <c:v>-0.22291628048033299</c:v>
                </c:pt>
                <c:pt idx="8417" formatCode="General">
                  <c:v>-0.23645637203169401</c:v>
                </c:pt>
                <c:pt idx="8418" formatCode="General">
                  <c:v>-0.24990944183819799</c:v>
                </c:pt>
                <c:pt idx="8419" formatCode="General">
                  <c:v>-0.26327232232402398</c:v>
                </c:pt>
                <c:pt idx="8420" formatCode="General">
                  <c:v>-0.27654205414086203</c:v>
                </c:pt>
                <c:pt idx="8421" formatCode="General">
                  <c:v>-0.28971653582718399</c:v>
                </c:pt>
                <c:pt idx="8422" formatCode="General">
                  <c:v>-0.30279334060401403</c:v>
                </c:pt>
                <c:pt idx="8423" formatCode="General">
                  <c:v>-0.31576965217682001</c:v>
                </c:pt>
                <c:pt idx="8424" formatCode="General">
                  <c:v>-0.328643354601658</c:v>
                </c:pt>
                <c:pt idx="8425" formatCode="General">
                  <c:v>-0.34141248883968001</c:v>
                </c:pt>
                <c:pt idx="8426" formatCode="General">
                  <c:v>-0.35407407212269398</c:v>
                </c:pt>
                <c:pt idx="8427" formatCode="General">
                  <c:v>-0.36662568686192498</c:v>
                </c:pt>
                <c:pt idx="8428" formatCode="General">
                  <c:v>-0.37906504604744801</c:v>
                </c:pt>
                <c:pt idx="8429" formatCode="General">
                  <c:v>-0.39138936856753498</c:v>
                </c:pt>
                <c:pt idx="8430" formatCode="General">
                  <c:v>-0.40359589378435701</c:v>
                </c:pt>
                <c:pt idx="8431" formatCode="General">
                  <c:v>-0.41568197259308298</c:v>
                </c:pt>
                <c:pt idx="8432" formatCode="General">
                  <c:v>-0.42764507872937602</c:v>
                </c:pt>
                <c:pt idx="8433" formatCode="General">
                  <c:v>-0.43948271364870301</c:v>
                </c:pt>
                <c:pt idx="8434" formatCode="General">
                  <c:v>-0.451191304724396</c:v>
                </c:pt>
                <c:pt idx="8435" formatCode="General">
                  <c:v>-0.46276724875706399</c:v>
                </c:pt>
                <c:pt idx="8436" formatCode="General">
                  <c:v>-0.47420712537402698</c:v>
                </c:pt>
                <c:pt idx="8437" formatCode="General">
                  <c:v>-0.48550767118074201</c:v>
                </c:pt>
                <c:pt idx="8438" formatCode="General">
                  <c:v>-0.496665184162427</c:v>
                </c:pt>
                <c:pt idx="8439" formatCode="General">
                  <c:v>-0.50767494348306197</c:v>
                </c:pt>
                <c:pt idx="8440" formatCode="General">
                  <c:v>-0.51853239824821695</c:v>
                </c:pt>
                <c:pt idx="8441" formatCode="General">
                  <c:v>-0.52923332532021405</c:v>
                </c:pt>
                <c:pt idx="8442" formatCode="General">
                  <c:v>-0.53977319578753802</c:v>
                </c:pt>
                <c:pt idx="8443" formatCode="General">
                  <c:v>-0.55014608941525001</c:v>
                </c:pt>
                <c:pt idx="8444" formatCode="General">
                  <c:v>-0.56034639657545404</c:v>
                </c:pt>
                <c:pt idx="8445" formatCode="General">
                  <c:v>-0.57036905010018102</c:v>
                </c:pt>
                <c:pt idx="8446" formatCode="General">
                  <c:v>-0.58020839055595297</c:v>
                </c:pt>
                <c:pt idx="8447" formatCode="General">
                  <c:v>-0.58985813574976698</c:v>
                </c:pt>
                <c:pt idx="8448" formatCode="General">
                  <c:v>-0.59931197120032598</c:v>
                </c:pt>
                <c:pt idx="8449" formatCode="General">
                  <c:v>-0.60856317963434103</c:v>
                </c:pt>
                <c:pt idx="8450" formatCode="General">
                  <c:v>-0.61760517024608497</c:v>
                </c:pt>
                <c:pt idx="8451" formatCode="General">
                  <c:v>-0.626430976841583</c:v>
                </c:pt>
                <c:pt idx="8452" formatCode="General">
                  <c:v>-0.63503242301222995</c:v>
                </c:pt>
                <c:pt idx="8453" formatCode="General">
                  <c:v>-0.64340189671429604</c:v>
                </c:pt>
                <c:pt idx="8454" formatCode="General">
                  <c:v>-0.65153181156836604</c:v>
                </c:pt>
                <c:pt idx="8455" formatCode="General">
                  <c:v>-0.65941419977735005</c:v>
                </c:pt>
                <c:pt idx="8456" formatCode="General">
                  <c:v>-0.66704096319600903</c:v>
                </c:pt>
                <c:pt idx="8457" formatCode="General">
                  <c:v>-0.67440379680642804</c:v>
                </c:pt>
                <c:pt idx="8458" formatCode="General">
                  <c:v>-0.68149419229022601</c:v>
                </c:pt>
                <c:pt idx="8459" formatCode="General">
                  <c:v>-0.68830357001491005</c:v>
                </c:pt>
                <c:pt idx="8460" formatCode="General">
                  <c:v>-0.69482330539259096</c:v>
                </c:pt>
                <c:pt idx="8461" formatCode="General">
                  <c:v>-0.70104473897269703</c:v>
                </c:pt>
                <c:pt idx="8462" formatCode="General">
                  <c:v>-0.70695918020105997</c:v>
                </c:pt>
                <c:pt idx="8463" formatCode="General">
                  <c:v>-0.71255790706122302</c:v>
                </c:pt>
                <c:pt idx="8464" formatCode="General">
                  <c:v>-0.71783216638765501</c:v>
                </c:pt>
                <c:pt idx="8465" formatCode="General">
                  <c:v>-0.72277323854824505</c:v>
                </c:pt>
                <c:pt idx="8466" formatCode="General">
                  <c:v>-0.72737255131670597</c:v>
                </c:pt>
                <c:pt idx="8467" formatCode="General">
                  <c:v>-0.73162161758558497</c:v>
                </c:pt>
                <c:pt idx="8468" formatCode="General">
                  <c:v>-0.73551196598729796</c:v>
                </c:pt>
                <c:pt idx="8469" formatCode="General">
                  <c:v>-0.73903533384994002</c:v>
                </c:pt>
                <c:pt idx="8470" formatCode="General">
                  <c:v>-0.74218369081373603</c:v>
                </c:pt>
                <c:pt idx="8471" formatCode="General">
                  <c:v>-0.744949182274531</c:v>
                </c:pt>
                <c:pt idx="8472" formatCode="General">
                  <c:v>-0.747324200199044</c:v>
                </c:pt>
                <c:pt idx="8473" formatCode="General">
                  <c:v>-0.74930142285635803</c:v>
                </c:pt>
                <c:pt idx="8474" formatCode="General">
                  <c:v>-0.75087378256735604</c:v>
                </c:pt>
                <c:pt idx="8475" formatCode="General">
                  <c:v>-0.75203453094016803</c:v>
                </c:pt>
                <c:pt idx="8476" formatCode="General">
                  <c:v>-0.75277735945150903</c:v>
                </c:pt>
                <c:pt idx="8477" formatCode="General">
                  <c:v>-0.75309634601986097</c:v>
                </c:pt>
                <c:pt idx="8478" formatCode="General">
                  <c:v>-0.75298589218261802</c:v>
                </c:pt>
                <c:pt idx="8479" formatCode="General">
                  <c:v>-0.75244083465876199</c:v>
                </c:pt>
                <c:pt idx="8480" formatCode="General">
                  <c:v>-0.75145655544066803</c:v>
                </c:pt>
                <c:pt idx="8481" formatCode="General">
                  <c:v>-0.75002886688106696</c:v>
                </c:pt>
                <c:pt idx="8482" formatCode="General">
                  <c:v>-0.74815409649225495</c:v>
                </c:pt>
                <c:pt idx="8483" formatCode="General">
                  <c:v>-0.74582917785235503</c:v>
                </c:pt>
                <c:pt idx="8484" formatCode="General">
                  <c:v>-0.74305151214368104</c:v>
                </c:pt>
                <c:pt idx="8485" formatCode="General">
                  <c:v>-0.73981903317902797</c:v>
                </c:pt>
                <c:pt idx="8486" formatCode="General">
                  <c:v>-0.73613029395704199</c:v>
                </c:pt>
                <c:pt idx="8487" formatCode="General">
                  <c:v>-0.731984482811047</c:v>
                </c:pt>
                <c:pt idx="8488" formatCode="General">
                  <c:v>-0.72738137721937701</c:v>
                </c:pt>
                <c:pt idx="8489" formatCode="General">
                  <c:v>-0.72232139530870099</c:v>
                </c:pt>
                <c:pt idx="8490" formatCode="General">
                  <c:v>-0.71680559444446401</c:v>
                </c:pt>
                <c:pt idx="8491" formatCode="General">
                  <c:v>-0.71083560944488899</c:v>
                </c:pt>
                <c:pt idx="8492" formatCode="General">
                  <c:v>-0.70441374508892396</c:v>
                </c:pt>
                <c:pt idx="8493" formatCode="General">
                  <c:v>-0.697542924212886</c:v>
                </c:pt>
                <c:pt idx="8494" formatCode="General">
                  <c:v>-0.69022677766345997</c:v>
                </c:pt>
                <c:pt idx="8495" formatCode="General">
                  <c:v>-0.68246962529097399</c:v>
                </c:pt>
                <c:pt idx="8496" formatCode="General">
                  <c:v>-0.67427633243919904</c:v>
                </c:pt>
                <c:pt idx="8497" formatCode="General">
                  <c:v>-0.66565238542932803</c:v>
                </c:pt>
                <c:pt idx="8498" formatCode="General">
                  <c:v>-0.65660393660435701</c:v>
                </c:pt>
                <c:pt idx="8499" formatCode="General">
                  <c:v>-0.64713783149697601</c:v>
                </c:pt>
                <c:pt idx="8500" formatCode="General">
                  <c:v>-0.63726151169984202</c:v>
                </c:pt>
                <c:pt idx="8501" formatCode="General">
                  <c:v>-0.62698291864560196</c:v>
                </c:pt>
                <c:pt idx="8502" formatCode="General">
                  <c:v>-0.61631062183567697</c:v>
                </c:pt>
                <c:pt idx="8503" formatCode="General">
                  <c:v>-0.60525379604787999</c:v>
                </c:pt>
                <c:pt idx="8504" formatCode="General">
                  <c:v>-0.59382212285026104</c:v>
                </c:pt>
                <c:pt idx="8505" formatCode="General">
                  <c:v>-0.58202580039927698</c:v>
                </c:pt>
                <c:pt idx="8506" formatCode="General">
                  <c:v>-0.56987551341383702</c:v>
                </c:pt>
                <c:pt idx="8507" formatCode="General">
                  <c:v>-0.55738245396851105</c:v>
                </c:pt>
                <c:pt idx="8508" formatCode="General">
                  <c:v>-0.54455829191635896</c:v>
                </c:pt>
                <c:pt idx="8509" formatCode="General">
                  <c:v>-0.53141513237425397</c:v>
                </c:pt>
                <c:pt idx="8510" formatCode="General">
                  <c:v>-0.51796542592939199</c:v>
                </c:pt>
                <c:pt idx="8511" formatCode="General">
                  <c:v>-0.50422198672873797</c:v>
                </c:pt>
                <c:pt idx="8512" formatCode="General">
                  <c:v>-0.49019797422526801</c:v>
                </c:pt>
                <c:pt idx="8513" formatCode="General">
                  <c:v>-0.47590686825498502</c:v>
                </c:pt>
                <c:pt idx="8514" formatCode="General">
                  <c:v>-0.46136244660577902</c:v>
                </c:pt>
                <c:pt idx="8515" formatCode="General">
                  <c:v>-0.44657871309566699</c:v>
                </c:pt>
                <c:pt idx="8516" formatCode="General">
                  <c:v>-0.43156992897464003</c:v>
                </c:pt>
                <c:pt idx="8517" formatCode="General">
                  <c:v>-0.41635049312669498</c:v>
                </c:pt>
                <c:pt idx="8518" formatCode="General">
                  <c:v>-0.40093492964854899</c:v>
                </c:pt>
                <c:pt idx="8519" formatCode="General">
                  <c:v>-0.38533793667948901</c:v>
                </c:pt>
                <c:pt idx="8520" formatCode="General">
                  <c:v>-0.36957423012273699</c:v>
                </c:pt>
                <c:pt idx="8521" formatCode="General">
                  <c:v>-0.35365858954844298</c:v>
                </c:pt>
                <c:pt idx="8522" formatCode="General">
                  <c:v>-0.33760581995670702</c:v>
                </c:pt>
                <c:pt idx="8523" formatCode="General">
                  <c:v>-0.321430649473263</c:v>
                </c:pt>
                <c:pt idx="8524" formatCode="General">
                  <c:v>-0.30514774594884098</c:v>
                </c:pt>
                <c:pt idx="8525" formatCode="General">
                  <c:v>-0.28877169446631901</c:v>
                </c:pt>
                <c:pt idx="8526" formatCode="General">
                  <c:v>-0.27231699390549002</c:v>
                </c:pt>
                <c:pt idx="8527" formatCode="General">
                  <c:v>-0.25579796994098097</c:v>
                </c:pt>
                <c:pt idx="8528" formatCode="General">
                  <c:v>-0.23922876118150699</c:v>
                </c:pt>
                <c:pt idx="8529" formatCode="General">
                  <c:v>-0.22262329618916701</c:v>
                </c:pt>
                <c:pt idx="8530" formatCode="General">
                  <c:v>-0.205995279212243</c:v>
                </c:pt>
                <c:pt idx="8531" formatCode="General">
                  <c:v>-0.18935806615980499</c:v>
                </c:pt>
                <c:pt idx="8532" formatCode="General">
                  <c:v>-0.17272476182921701</c:v>
                </c:pt>
                <c:pt idx="8533" formatCode="General">
                  <c:v>-0.15610823099211599</c:v>
                </c:pt>
                <c:pt idx="8534" formatCode="General">
                  <c:v>-0.13952088298686899</c:v>
                </c:pt>
                <c:pt idx="8535" formatCode="General">
                  <c:v>-0.122974794317984</c:v>
                </c:pt>
                <c:pt idx="8536" formatCode="General">
                  <c:v>-0.106481744795139</c:v>
                </c:pt>
                <c:pt idx="8537" formatCode="General">
                  <c:v>-9.0053029767367399E-2</c:v>
                </c:pt>
                <c:pt idx="8538" formatCode="General">
                  <c:v>-7.3699533914321394E-2</c:v>
                </c:pt>
                <c:pt idx="8539" formatCode="General">
                  <c:v>-5.7431727354726299E-2</c:v>
                </c:pt>
                <c:pt idx="8540" formatCode="General">
                  <c:v>-4.1259598683984697E-2</c:v>
                </c:pt>
                <c:pt idx="8541" formatCode="General">
                  <c:v>-2.5192704742256902E-2</c:v>
                </c:pt>
                <c:pt idx="8542" formatCode="General">
                  <c:v>-9.2401713289668695E-3</c:v>
                </c:pt>
                <c:pt idx="8543" formatCode="General">
                  <c:v>6.5893614029922604E-3</c:v>
                </c:pt>
                <c:pt idx="8544" formatCode="General">
                  <c:v>2.2287742463832898E-2</c:v>
                </c:pt>
                <c:pt idx="8545" formatCode="General">
                  <c:v>3.78472980619909E-2</c:v>
                </c:pt>
                <c:pt idx="8546" formatCode="General">
                  <c:v>5.32608198338664E-2</c:v>
                </c:pt>
                <c:pt idx="8547" formatCode="General">
                  <c:v>6.8521557296197896E-2</c:v>
                </c:pt>
                <c:pt idx="8548" formatCode="General">
                  <c:v>8.3623310991482999E-2</c:v>
                </c:pt>
                <c:pt idx="8549" formatCode="General">
                  <c:v>9.8560312804299499E-2</c:v>
                </c:pt>
                <c:pt idx="8550" formatCode="General">
                  <c:v>0.113327246620994</c:v>
                </c:pt>
                <c:pt idx="8551" formatCode="General">
                  <c:v>0.127919239228449</c:v>
                </c:pt>
                <c:pt idx="8552" formatCode="General">
                  <c:v>0.14233189515324601</c:v>
                </c:pt>
                <c:pt idx="8553" formatCode="General">
                  <c:v>0.156561272743687</c:v>
                </c:pt>
                <c:pt idx="8554" formatCode="General">
                  <c:v>0.17060375949260201</c:v>
                </c:pt>
                <c:pt idx="8555" formatCode="General">
                  <c:v>0.18445626414897801</c:v>
                </c:pt>
                <c:pt idx="8556" formatCode="General">
                  <c:v>0.198116096638841</c:v>
                </c:pt>
                <c:pt idx="8557" formatCode="General">
                  <c:v>0.211580824398404</c:v>
                </c:pt>
                <c:pt idx="8558" formatCode="General">
                  <c:v>0.22484841847821599</c:v>
                </c:pt>
                <c:pt idx="8559" formatCode="General">
                  <c:v>0.23791725596066601</c:v>
                </c:pt>
                <c:pt idx="8560" formatCode="General">
                  <c:v>0.25078604809468102</c:v>
                </c:pt>
                <c:pt idx="8561" formatCode="General">
                  <c:v>0.26345381435679199</c:v>
                </c:pt>
                <c:pt idx="8562" formatCode="General">
                  <c:v>0.27591981155468298</c:v>
                </c:pt>
                <c:pt idx="8563" formatCode="General">
                  <c:v>0.28818352314795698</c:v>
                </c:pt>
                <c:pt idx="8564" formatCode="General">
                  <c:v>0.30024471337523501</c:v>
                </c:pt>
                <c:pt idx="8565" formatCode="General">
                  <c:v>0.31210337874125899</c:v>
                </c:pt>
                <c:pt idx="8566" formatCode="General">
                  <c:v>0.32375973652362</c:v>
                </c:pt>
                <c:pt idx="8567" formatCode="General">
                  <c:v>0.33521411487271902</c:v>
                </c:pt>
                <c:pt idx="8568" formatCode="General">
                  <c:v>0.34646695519718401</c:v>
                </c:pt>
                <c:pt idx="8569" formatCode="General">
                  <c:v>0.35751888403270499</c:v>
                </c:pt>
                <c:pt idx="8570" formatCode="General">
                  <c:v>0.36837062118814201</c:v>
                </c:pt>
                <c:pt idx="8571" formatCode="General">
                  <c:v>0.37902293560577599</c:v>
                </c:pt>
                <c:pt idx="8572" formatCode="General">
                  <c:v>0.38947666741577402</c:v>
                </c:pt>
                <c:pt idx="8573" formatCode="General">
                  <c:v>0.39973270502886699</c:v>
                </c:pt>
                <c:pt idx="8574" formatCode="General">
                  <c:v>0.40979195250009698</c:v>
                </c:pt>
                <c:pt idx="8575" formatCode="General">
                  <c:v>0.41965524809287902</c:v>
                </c:pt>
                <c:pt idx="8576" formatCode="General">
                  <c:v>0.429323349549879</c:v>
                </c:pt>
                <c:pt idx="8577" formatCode="General">
                  <c:v>0.438797041942174</c:v>
                </c:pt>
                <c:pt idx="8578" formatCode="General">
                  <c:v>0.448077080474031</c:v>
                </c:pt>
                <c:pt idx="8579" formatCode="General">
                  <c:v>0.45716406976028601</c:v>
                </c:pt>
                <c:pt idx="8580" formatCode="General">
                  <c:v>0.466058512828329</c:v>
                </c:pt>
                <c:pt idx="8581" formatCode="General">
                  <c:v>0.47476082054874202</c:v>
                </c:pt>
                <c:pt idx="8582" formatCode="General">
                  <c:v>0.48327120706402599</c:v>
                </c:pt>
                <c:pt idx="8583" formatCode="General">
                  <c:v>0.49158970208054698</c:v>
                </c:pt>
                <c:pt idx="8584" formatCode="General">
                  <c:v>0.499716233927404</c:v>
                </c:pt>
                <c:pt idx="8585" formatCode="General">
                  <c:v>0.50765060209603896</c:v>
                </c:pt>
                <c:pt idx="8586" formatCode="General">
                  <c:v>0.51539238569655099</c:v>
                </c:pt>
                <c:pt idx="8587" formatCode="General">
                  <c:v>0.52294096809407198</c:v>
                </c:pt>
                <c:pt idx="8588" formatCode="General">
                  <c:v>0.53029556996197103</c:v>
                </c:pt>
                <c:pt idx="8589" formatCode="General">
                  <c:v>0.53745517225474404</c:v>
                </c:pt>
                <c:pt idx="8590" formatCode="General">
                  <c:v>0.54441849646247098</c:v>
                </c:pt>
                <c:pt idx="8591" formatCode="General">
                  <c:v>0.55118410263766304</c:v>
                </c:pt>
                <c:pt idx="8592" formatCode="General">
                  <c:v>0.55775033809586505</c:v>
                </c:pt>
                <c:pt idx="8593" formatCode="General">
                  <c:v>0.56411537295610403</c:v>
                </c:pt>
                <c:pt idx="8594" formatCode="General">
                  <c:v>0.570277140222747</c:v>
                </c:pt>
                <c:pt idx="8595" formatCode="General">
                  <c:v>0.57623333445841596</c:v>
                </c:pt>
                <c:pt idx="8596" formatCode="General">
                  <c:v>0.58198157344063495</c:v>
                </c:pt>
                <c:pt idx="8597" formatCode="General">
                  <c:v>0.58751923714644005</c:v>
                </c:pt>
                <c:pt idx="8598" formatCode="General">
                  <c:v>0.59284344950247703</c:v>
                </c:pt>
                <c:pt idx="8599" formatCode="General">
                  <c:v>0.59795119036585098</c:v>
                </c:pt>
                <c:pt idx="8600" formatCode="General">
                  <c:v>0.60283925506467295</c:v>
                </c:pt>
                <c:pt idx="8601" formatCode="General">
                  <c:v>0.60750431286131101</c:v>
                </c:pt>
                <c:pt idx="8602" formatCode="General">
                  <c:v>0.61194296459024899</c:v>
                </c:pt>
                <c:pt idx="8603" formatCode="General">
                  <c:v>0.61615163336602896</c:v>
                </c:pt>
                <c:pt idx="8604" formatCode="General">
                  <c:v>0.62012660863291003</c:v>
                </c:pt>
                <c:pt idx="8605" formatCode="General">
                  <c:v>0.62386411007318598</c:v>
                </c:pt>
                <c:pt idx="8606" formatCode="General">
                  <c:v>0.62736028850568903</c:v>
                </c:pt>
                <c:pt idx="8607" formatCode="General">
                  <c:v>0.63061121935360498</c:v>
                </c:pt>
                <c:pt idx="8608" formatCode="General">
                  <c:v>0.63361289580699998</c:v>
                </c:pt>
                <c:pt idx="8609" formatCode="General">
                  <c:v>0.63636128310187201</c:v>
                </c:pt>
                <c:pt idx="8610" formatCode="General">
                  <c:v>0.63885237201147504</c:v>
                </c:pt>
                <c:pt idx="8611" formatCode="General">
                  <c:v>0.64108217759278396</c:v>
                </c:pt>
                <c:pt idx="8612" formatCode="General">
                  <c:v>0.64304677190536197</c:v>
                </c:pt>
                <c:pt idx="8613" formatCode="General">
                  <c:v>0.64474221953584498</c:v>
                </c:pt>
                <c:pt idx="8614" formatCode="General">
                  <c:v>0.64616466351144097</c:v>
                </c:pt>
                <c:pt idx="8615" formatCode="General">
                  <c:v>0.647310367887734</c:v>
                </c:pt>
                <c:pt idx="8616" formatCode="General">
                  <c:v>0.64817564328242006</c:v>
                </c:pt>
                <c:pt idx="8617" formatCode="General">
                  <c:v>0.64875698335191401</c:v>
                </c:pt>
                <c:pt idx="8618" formatCode="General">
                  <c:v>0.64905105007480801</c:v>
                </c:pt>
                <c:pt idx="8619" formatCode="General">
                  <c:v>0.64905468719764903</c:v>
                </c:pt>
                <c:pt idx="8620" formatCode="General">
                  <c:v>0.648764879660784</c:v>
                </c:pt>
                <c:pt idx="8621" formatCode="General">
                  <c:v>0.64817877136462498</c:v>
                </c:pt>
                <c:pt idx="8622" formatCode="General">
                  <c:v>0.64729379308424895</c:v>
                </c:pt>
                <c:pt idx="8623" formatCode="General">
                  <c:v>0.64610762249893205</c:v>
                </c:pt>
                <c:pt idx="8624" formatCode="General">
                  <c:v>0.64461812989504497</c:v>
                </c:pt>
                <c:pt idx="8625" formatCode="General">
                  <c:v>0.64282349579323494</c:v>
                </c:pt>
                <c:pt idx="8626" formatCode="General">
                  <c:v>0.64072226574087499</c:v>
                </c:pt>
                <c:pt idx="8627" formatCode="General">
                  <c:v>0.63831318501814804</c:v>
                </c:pt>
                <c:pt idx="8628" formatCode="General">
                  <c:v>0.63559533714915994</c:v>
                </c:pt>
                <c:pt idx="8629" formatCode="General">
                  <c:v>0.632568146529776</c:v>
                </c:pt>
                <c:pt idx="8630" formatCode="General">
                  <c:v>0.62923130784348802</c:v>
                </c:pt>
                <c:pt idx="8631" formatCode="General">
                  <c:v>0.62558493085594402</c:v>
                </c:pt>
                <c:pt idx="8632" formatCode="General">
                  <c:v>0.62162947133338498</c:v>
                </c:pt>
                <c:pt idx="8633" formatCode="General">
                  <c:v>0.61736570143954395</c:v>
                </c:pt>
                <c:pt idx="8634" formatCode="General">
                  <c:v>0.61279478993807701</c:v>
                </c:pt>
                <c:pt idx="8635" formatCode="General">
                  <c:v>0.60791827887936301</c:v>
                </c:pt>
                <c:pt idx="8636" formatCode="General">
                  <c:v>0.60273804790352903</c:v>
                </c:pt>
                <c:pt idx="8637" formatCode="General">
                  <c:v>0.59725638929388003</c:v>
                </c:pt>
                <c:pt idx="8638" formatCode="General">
                  <c:v>0.59147597224385695</c:v>
                </c:pt>
                <c:pt idx="8639" formatCode="General">
                  <c:v>0.58539980219733601</c:v>
                </c:pt>
                <c:pt idx="8640" formatCode="General">
                  <c:v>0.57903128435173401</c:v>
                </c:pt>
                <c:pt idx="8641" formatCode="General">
                  <c:v>0.57237418442416399</c:v>
                </c:pt>
                <c:pt idx="8642" formatCode="General">
                  <c:v>0.56543258437314303</c:v>
                </c:pt>
                <c:pt idx="8643" formatCode="General">
                  <c:v>0.55821099390047002</c:v>
                </c:pt>
                <c:pt idx="8644" formatCode="General">
                  <c:v>0.55071420353092804</c:v>
                </c:pt>
                <c:pt idx="8645" formatCode="General">
                  <c:v>0.54294733734718104</c:v>
                </c:pt>
                <c:pt idx="8646" formatCode="General">
                  <c:v>0.53491592427934198</c:v>
                </c:pt>
                <c:pt idx="8647" formatCode="General">
                  <c:v>0.52662579610528903</c:v>
                </c:pt>
                <c:pt idx="8648" formatCode="General">
                  <c:v>0.51808307734554204</c:v>
                </c:pt>
                <c:pt idx="8649" formatCode="General">
                  <c:v>0.50929414547435303</c:v>
                </c:pt>
                <c:pt idx="8650" formatCode="General">
                  <c:v>0.50026574395010603</c:v>
                </c:pt>
                <c:pt idx="8651" formatCode="General">
                  <c:v>0.491004881492834</c:v>
                </c:pt>
                <c:pt idx="8652" formatCode="General">
                  <c:v>0.48151871649848998</c:v>
                </c:pt>
                <c:pt idx="8653" formatCode="General">
                  <c:v>0.47181467736680399</c:v>
                </c:pt>
                <c:pt idx="8654" formatCode="General">
                  <c:v>0.46190048413920098</c:v>
                </c:pt>
                <c:pt idx="8655" formatCode="General">
                  <c:v>0.45178404369172398</c:v>
                </c:pt>
                <c:pt idx="8656" formatCode="General">
                  <c:v>0.441473397044719</c:v>
                </c:pt>
                <c:pt idx="8657" formatCode="General">
                  <c:v>0.43097678260543398</c:v>
                </c:pt>
                <c:pt idx="8658" formatCode="General">
                  <c:v>0.42030255395397698</c:v>
                </c:pt>
                <c:pt idx="8659" formatCode="General">
                  <c:v>0.40945924076833901</c:v>
                </c:pt>
                <c:pt idx="8660" formatCode="General">
                  <c:v>0.398455463494235</c:v>
                </c:pt>
                <c:pt idx="8661" formatCode="General">
                  <c:v>0.387299887143635</c:v>
                </c:pt>
                <c:pt idx="8662" formatCode="General">
                  <c:v>0.376001252962683</c:v>
                </c:pt>
                <c:pt idx="8663" formatCode="General">
                  <c:v>0.364568405630884</c:v>
                </c:pt>
                <c:pt idx="8664" formatCode="General">
                  <c:v>0.353010209831088</c:v>
                </c:pt>
                <c:pt idx="8665" formatCode="General">
                  <c:v>0.341335461814533</c:v>
                </c:pt>
                <c:pt idx="8666" formatCode="General">
                  <c:v>0.32955298167489699</c:v>
                </c:pt>
                <c:pt idx="8667" formatCode="General">
                  <c:v>0.317671597601976</c:v>
                </c:pt>
                <c:pt idx="8668" formatCode="General">
                  <c:v>0.30570001908646599</c:v>
                </c:pt>
                <c:pt idx="8669" formatCode="General">
                  <c:v>0.29364687806862999</c:v>
                </c:pt>
                <c:pt idx="8670" formatCode="General">
                  <c:v>0.28152083247384002</c:v>
                </c:pt>
                <c:pt idx="8671" formatCode="General">
                  <c:v>0.26933034809908601</c:v>
                </c:pt>
                <c:pt idx="8672" formatCode="General">
                  <c:v>0.257083781654458</c:v>
                </c:pt>
                <c:pt idx="8673" formatCode="General">
                  <c:v>0.244789341754827</c:v>
                </c:pt>
                <c:pt idx="8674" formatCode="General">
                  <c:v>0.23245508747129401</c:v>
                </c:pt>
                <c:pt idx="8675" formatCode="General">
                  <c:v>0.22008893354612299</c:v>
                </c:pt>
                <c:pt idx="8676" formatCode="General">
                  <c:v>0.20769854857908501</c:v>
                </c:pt>
                <c:pt idx="8677" formatCode="General">
                  <c:v>0.195291418113374</c:v>
                </c:pt>
                <c:pt idx="8678" formatCode="General">
                  <c:v>0.18287483649380801</c:v>
                </c:pt>
                <c:pt idx="8679" formatCode="General">
                  <c:v>0.17045588952858301</c:v>
                </c:pt>
                <c:pt idx="8680" formatCode="General">
                  <c:v>0.158041412243796</c:v>
                </c:pt>
                <c:pt idx="8681" formatCode="General">
                  <c:v>0.14563799377310499</c:v>
                </c:pt>
                <c:pt idx="8682" formatCode="General">
                  <c:v>0.13325198348796</c:v>
                </c:pt>
                <c:pt idx="8683" formatCode="General">
                  <c:v>0.12088947584314599</c:v>
                </c:pt>
                <c:pt idx="8684" formatCode="General">
                  <c:v>0.108556296590537</c:v>
                </c:pt>
                <c:pt idx="8685" formatCode="General">
                  <c:v>9.6258012567510404E-2</c:v>
                </c:pt>
                <c:pt idx="8686" formatCode="General">
                  <c:v>8.3999914768113207E-2</c:v>
                </c:pt>
                <c:pt idx="8687" formatCode="General">
                  <c:v>7.1787015434997797E-2</c:v>
                </c:pt>
                <c:pt idx="8688" formatCode="General">
                  <c:v>5.9624058460569798E-2</c:v>
                </c:pt>
                <c:pt idx="8689" formatCode="General">
                  <c:v>4.7515510597294197E-2</c:v>
                </c:pt>
                <c:pt idx="8690" formatCode="General">
                  <c:v>3.5465561368173699E-2</c:v>
                </c:pt>
                <c:pt idx="8691" formatCode="General">
                  <c:v>2.3478128508947298E-2</c:v>
                </c:pt>
                <c:pt idx="8692" formatCode="General">
                  <c:v>1.15568604881144E-2</c:v>
                </c:pt>
                <c:pt idx="8693" formatCode="General">
                  <c:v>-2.9486957202036799E-4</c:v>
                </c:pt>
                <c:pt idx="8694" formatCode="General">
                  <c:v>-1.2073948222625501E-2</c:v>
                </c:pt>
                <c:pt idx="8695" formatCode="General">
                  <c:v>-2.37775087662336E-2</c:v>
                </c:pt>
                <c:pt idx="8696" formatCode="General">
                  <c:v>-3.5402945783308701E-2</c:v>
                </c:pt>
                <c:pt idx="8697" formatCode="General">
                  <c:v>-4.6947898110585501E-2</c:v>
                </c:pt>
                <c:pt idx="8698" formatCode="General">
                  <c:v>-5.8410230761017201E-2</c:v>
                </c:pt>
                <c:pt idx="8699" formatCode="General">
                  <c:v>-6.9788037790331894E-2</c:v>
                </c:pt>
                <c:pt idx="8700" formatCode="General">
                  <c:v>-8.1079628359957606E-2</c:v>
                </c:pt>
                <c:pt idx="8701" formatCode="General">
                  <c:v>-9.2283515382958703E-2</c:v>
                </c:pt>
                <c:pt idx="8702" formatCode="General">
                  <c:v>-0.103398405155929</c:v>
                </c:pt>
                <c:pt idx="8703" formatCode="General">
                  <c:v>-0.114423181615621</c:v>
                </c:pt>
                <c:pt idx="8704" formatCode="General">
                  <c:v>-0.125356899662601</c:v>
                </c:pt>
                <c:pt idx="8705" formatCode="General">
                  <c:v>-0.136198768652038</c:v>
                </c:pt>
                <c:pt idx="8706" formatCode="General">
                  <c:v>-0.14694813873672899</c:v>
                </c:pt>
                <c:pt idx="8707" formatCode="General">
                  <c:v>-0.157604485550705</c:v>
                </c:pt>
                <c:pt idx="8708" formatCode="General">
                  <c:v>-0.16816739208607501</c:v>
                </c:pt>
                <c:pt idx="8709" formatCode="General">
                  <c:v>-0.17863654829591399</c:v>
                </c:pt>
                <c:pt idx="8710" formatCode="General">
                  <c:v>-0.18901172682983999</c:v>
                </c:pt>
                <c:pt idx="8711" formatCode="General">
                  <c:v>-0.19929276841349799</c:v>
                </c:pt>
                <c:pt idx="8712" formatCode="General">
                  <c:v>-0.209479558762242</c:v>
                </c:pt>
                <c:pt idx="8713" formatCode="General">
                  <c:v>-0.21957200150710801</c:v>
                </c:pt>
                <c:pt idx="8714" formatCode="General">
                  <c:v>-0.22957006249159401</c:v>
                </c:pt>
                <c:pt idx="8715" formatCode="General">
                  <c:v>-0.239473772719763</c:v>
                </c:pt>
                <c:pt idx="8716" formatCode="General">
                  <c:v>-0.24928309653476799</c:v>
                </c:pt>
                <c:pt idx="8717" formatCode="General">
                  <c:v>-0.25899789220478298</c:v>
                </c:pt>
                <c:pt idx="8718" formatCode="General">
                  <c:v>-0.26861806757804502</c:v>
                </c:pt>
                <c:pt idx="8719" formatCode="General">
                  <c:v>-0.27814348042664899</c:v>
                </c:pt>
                <c:pt idx="8720" formatCode="General">
                  <c:v>-0.28757392462877701</c:v>
                </c:pt>
                <c:pt idx="8721" formatCode="General">
                  <c:v>-0.29690917725552002</c:v>
                </c:pt>
                <c:pt idx="8722" formatCode="General">
                  <c:v>-0.30614883805317999</c:v>
                </c:pt>
                <c:pt idx="8723" formatCode="General">
                  <c:v>-0.31529243371479398</c:v>
                </c:pt>
                <c:pt idx="8724" formatCode="General">
                  <c:v>-0.32433943522101299</c:v>
                </c:pt>
                <c:pt idx="8725" formatCode="General">
                  <c:v>-0.33328915207133603</c:v>
                </c:pt>
                <c:pt idx="8726" formatCode="General">
                  <c:v>-0.34214074036839198</c:v>
                </c:pt>
                <c:pt idx="8727" formatCode="General">
                  <c:v>-0.350893279095147</c:v>
                </c:pt>
                <c:pt idx="8728" formatCode="General">
                  <c:v>-0.35954573380978699</c:v>
                </c:pt>
                <c:pt idx="8729" formatCode="General">
                  <c:v>-0.36809685475084702</c:v>
                </c:pt>
                <c:pt idx="8730" formatCode="General">
                  <c:v>-0.37654519617895799</c:v>
                </c:pt>
                <c:pt idx="8731" formatCode="General">
                  <c:v>-0.38488919895183299</c:v>
                </c:pt>
                <c:pt idx="8732" formatCode="General">
                  <c:v>-0.39312711774701897</c:v>
                </c:pt>
                <c:pt idx="8733" formatCode="General">
                  <c:v>-0.401257044357892</c:v>
                </c:pt>
                <c:pt idx="8734" formatCode="General">
                  <c:v>-0.40927694181916402</c:v>
                </c:pt>
                <c:pt idx="8735" formatCode="General">
                  <c:v>-0.41718456640679902</c:v>
                </c:pt>
                <c:pt idx="8736" formatCode="General">
                  <c:v>-0.42497749328260298</c:v>
                </c:pt>
                <c:pt idx="8737" formatCode="General">
                  <c:v>-0.43265309696708998</c:v>
                </c:pt>
                <c:pt idx="8738" formatCode="General">
                  <c:v>-0.44020853960487999</c:v>
                </c:pt>
                <c:pt idx="8739" formatCode="General">
                  <c:v>-0.44764087040853801</c:v>
                </c:pt>
                <c:pt idx="8740" formatCode="General">
                  <c:v>-0.454947019748352</c:v>
                </c:pt>
                <c:pt idx="8741" formatCode="General">
                  <c:v>-0.462123724338182</c:v>
                </c:pt>
                <c:pt idx="8742" formatCode="General">
                  <c:v>-0.46916755494565099</c:v>
                </c:pt>
                <c:pt idx="8743" formatCode="General">
                  <c:v>-0.476074854577202</c:v>
                </c:pt>
                <c:pt idx="8744" formatCode="General">
                  <c:v>-0.48284183294105898</c:v>
                </c:pt>
                <c:pt idx="8745" formatCode="General">
                  <c:v>-0.48946457027552198</c:v>
                </c:pt>
                <c:pt idx="8746" formatCode="General">
                  <c:v>-0.49593902262179901</c:v>
                </c:pt>
                <c:pt idx="8747" formatCode="General">
                  <c:v>-0.50226104210090206</c:v>
                </c:pt>
                <c:pt idx="8748" formatCode="General">
                  <c:v>-0.50842631638718105</c:v>
                </c:pt>
                <c:pt idx="8749" formatCode="General">
                  <c:v>-0.51443043037671798</c:v>
                </c:pt>
                <c:pt idx="8750" formatCode="General">
                  <c:v>-0.52026887333735805</c:v>
                </c:pt>
                <c:pt idx="8751" formatCode="General">
                  <c:v>-0.52593704841165601</c:v>
                </c:pt>
                <c:pt idx="8752" formatCode="General">
                  <c:v>-0.53143027815156396</c:v>
                </c:pt>
                <c:pt idx="8753" formatCode="General">
                  <c:v>-0.53674381861862897</c:v>
                </c:pt>
                <c:pt idx="8754" formatCode="General">
                  <c:v>-0.54187287403614703</c:v>
                </c:pt>
                <c:pt idx="8755" formatCode="General">
                  <c:v>-0.54681261070141995</c:v>
                </c:pt>
                <c:pt idx="8756" formatCode="General">
                  <c:v>-0.55155816755964104</c:v>
                </c:pt>
                <c:pt idx="8757" formatCode="General">
                  <c:v>-0.55610465396015696</c:v>
                </c:pt>
                <c:pt idx="8758" formatCode="General">
                  <c:v>-0.56044716626365698</c:v>
                </c:pt>
                <c:pt idx="8759" formatCode="General">
                  <c:v>-0.56458084294838795</c:v>
                </c:pt>
                <c:pt idx="8760" formatCode="General">
                  <c:v>-0.56850087298757801</c:v>
                </c:pt>
                <c:pt idx="8761" formatCode="General">
                  <c:v>-0.57220246903679595</c:v>
                </c:pt>
                <c:pt idx="8762" formatCode="General">
                  <c:v>-0.57568089402510003</c:v>
                </c:pt>
                <c:pt idx="8763" formatCode="General">
                  <c:v>-0.57893149309519598</c:v>
                </c:pt>
                <c:pt idx="8764" formatCode="General">
                  <c:v>-0.58194971789763095</c:v>
                </c:pt>
                <c:pt idx="8765" formatCode="General">
                  <c:v>-0.58473109296877301</c:v>
                </c:pt>
                <c:pt idx="8766" formatCode="General">
                  <c:v>-0.587271229926983</c:v>
                </c:pt>
                <c:pt idx="8767" formatCode="General">
                  <c:v>-0.58956584845769799</c:v>
                </c:pt>
                <c:pt idx="8768" formatCode="General">
                  <c:v>-0.59161079999656896</c:v>
                </c:pt>
                <c:pt idx="8769" formatCode="General">
                  <c:v>-0.59340214030116401</c:v>
                </c:pt>
                <c:pt idx="8770" formatCode="General">
                  <c:v>-0.59493609104357104</c:v>
                </c:pt>
                <c:pt idx="8771" formatCode="General">
                  <c:v>-0.59620904067248304</c:v>
                </c:pt>
                <c:pt idx="8772" formatCode="General">
                  <c:v>-0.59721755603558302</c:v>
                </c:pt>
                <c:pt idx="8773" formatCode="General">
                  <c:v>-0.59795843868549403</c:v>
                </c:pt>
                <c:pt idx="8774" formatCode="General">
                  <c:v>-0.59842866784778703</c:v>
                </c:pt>
                <c:pt idx="8775" formatCode="General">
                  <c:v>-0.59862534846559901</c:v>
                </c:pt>
                <c:pt idx="8776" formatCode="General">
                  <c:v>-0.59854592893404701</c:v>
                </c:pt>
                <c:pt idx="8777" formatCode="General">
                  <c:v>-0.59818810728165495</c:v>
                </c:pt>
                <c:pt idx="8778" formatCode="General">
                  <c:v>-0.59754980214172304</c:v>
                </c:pt>
                <c:pt idx="8779" formatCode="General">
                  <c:v>-0.59662914525240096</c:v>
                </c:pt>
                <c:pt idx="8780" formatCode="General">
                  <c:v>-0.59542453175792198</c:v>
                </c:pt>
                <c:pt idx="8781" formatCode="General">
                  <c:v>-0.59393471749290405</c:v>
                </c:pt>
                <c:pt idx="8782" formatCode="General">
                  <c:v>-0.59215864139834895</c:v>
                </c:pt>
                <c:pt idx="8783" formatCode="General">
                  <c:v>-0.59009549096288405</c:v>
                </c:pt>
                <c:pt idx="8784" formatCode="General">
                  <c:v>-0.58774464765926104</c:v>
                </c:pt>
                <c:pt idx="8785" formatCode="General">
                  <c:v>-0.58510588497806904</c:v>
                </c:pt>
                <c:pt idx="8786" formatCode="General">
                  <c:v>-0.58217980196748598</c:v>
                </c:pt>
                <c:pt idx="8787" formatCode="General">
                  <c:v>-0.57896669649981303</c:v>
                </c:pt>
                <c:pt idx="8788" formatCode="General">
                  <c:v>-0.57546681867274296</c:v>
                </c:pt>
                <c:pt idx="8789" formatCode="General">
                  <c:v>-0.57168100969513902</c:v>
                </c:pt>
                <c:pt idx="8790" formatCode="General">
                  <c:v>-0.567610684648997</c:v>
                </c:pt>
                <c:pt idx="8791" formatCode="General">
                  <c:v>-0.56325727903796496</c:v>
                </c:pt>
                <c:pt idx="8792" formatCode="General">
                  <c:v>-0.55862270554302895</c:v>
                </c:pt>
                <c:pt idx="8793" formatCode="General">
                  <c:v>-0.55370930647258099</c:v>
                </c:pt>
                <c:pt idx="8794" formatCode="General">
                  <c:v>-0.54851873673741702</c:v>
                </c:pt>
                <c:pt idx="8795" formatCode="General">
                  <c:v>-0.54305352957919895</c:v>
                </c:pt>
                <c:pt idx="8796" formatCode="General">
                  <c:v>-0.53731670678934695</c:v>
                </c:pt>
                <c:pt idx="8797" formatCode="General">
                  <c:v>-0.531311664675854</c:v>
                </c:pt>
                <c:pt idx="8798" formatCode="General">
                  <c:v>-0.52504208502397998</c:v>
                </c:pt>
                <c:pt idx="8799" formatCode="General">
                  <c:v>-0.51851131217853896</c:v>
                </c:pt>
                <c:pt idx="8800" formatCode="General">
                  <c:v>-0.51172288864892002</c:v>
                </c:pt>
                <c:pt idx="8801" formatCode="General">
                  <c:v>-0.50468114219210702</c:v>
                </c:pt>
                <c:pt idx="8802" formatCode="General">
                  <c:v>-0.49739058792652402</c:v>
                </c:pt>
                <c:pt idx="8803" formatCode="General">
                  <c:v>-0.48985530178543502</c:v>
                </c:pt>
                <c:pt idx="8804" formatCode="General">
                  <c:v>-0.48208000900664999</c:v>
                </c:pt>
                <c:pt idx="8805" formatCode="General">
                  <c:v>-0.47407016433478699</c:v>
                </c:pt>
                <c:pt idx="8806" formatCode="General">
                  <c:v>-0.46583125650085999</c:v>
                </c:pt>
                <c:pt idx="8807" formatCode="General">
                  <c:v>-0.45736818506919902</c:v>
                </c:pt>
                <c:pt idx="8808" formatCode="General">
                  <c:v>-0.44868626405268702</c:v>
                </c:pt>
                <c:pt idx="8809" formatCode="General">
                  <c:v>-0.43979082831184102</c:v>
                </c:pt>
                <c:pt idx="8810" formatCode="General">
                  <c:v>-0.43068771269850298</c:v>
                </c:pt>
                <c:pt idx="8811" formatCode="General">
                  <c:v>-0.421383239517024</c:v>
                </c:pt>
                <c:pt idx="8812" formatCode="General">
                  <c:v>-0.4118831124706</c:v>
                </c:pt>
                <c:pt idx="8813" formatCode="General">
                  <c:v>-0.40219388508693898</c:v>
                </c:pt>
                <c:pt idx="8814" formatCode="General">
                  <c:v>-0.39232146523841899</c:v>
                </c:pt>
                <c:pt idx="8815" formatCode="General">
                  <c:v>-0.38227203920202901</c:v>
                </c:pt>
                <c:pt idx="8816" formatCode="General">
                  <c:v>-0.37205218932871598</c:v>
                </c:pt>
                <c:pt idx="8817" formatCode="General">
                  <c:v>-0.36166835731139801</c:v>
                </c:pt>
                <c:pt idx="8818" formatCode="General">
                  <c:v>-0.35112781947882099</c:v>
                </c:pt>
                <c:pt idx="8819" formatCode="General">
                  <c:v>-0.34043704452116602</c:v>
                </c:pt>
                <c:pt idx="8820" formatCode="General">
                  <c:v>-0.32960207662746899</c:v>
                </c:pt>
                <c:pt idx="8821" formatCode="General">
                  <c:v>-0.318629266386735</c:v>
                </c:pt>
                <c:pt idx="8822" formatCode="General">
                  <c:v>-0.30752584757843199</c:v>
                </c:pt>
                <c:pt idx="8823" formatCode="General">
                  <c:v>-0.29629878111298502</c:v>
                </c:pt>
                <c:pt idx="8824" formatCode="General">
                  <c:v>-0.28495411170714802</c:v>
                </c:pt>
                <c:pt idx="8825" formatCode="General">
                  <c:v>-0.27349864513014399</c:v>
                </c:pt>
                <c:pt idx="8826" formatCode="General">
                  <c:v>-0.26193953277306398</c:v>
                </c:pt>
                <c:pt idx="8827" formatCode="General">
                  <c:v>-0.25028359466495298</c:v>
                </c:pt>
                <c:pt idx="8828" formatCode="General">
                  <c:v>-0.23853727866270999</c:v>
                </c:pt>
                <c:pt idx="8829" formatCode="General">
                  <c:v>-0.226707251963541</c:v>
                </c:pt>
                <c:pt idx="8830" formatCode="General">
                  <c:v>-0.214800440236281</c:v>
                </c:pt>
                <c:pt idx="8831" formatCode="General">
                  <c:v>-0.20282342425001901</c:v>
                </c:pt>
                <c:pt idx="8832" formatCode="General">
                  <c:v>-0.19078241388362699</c:v>
                </c:pt>
                <c:pt idx="8833" formatCode="General">
                  <c:v>-0.17868379289001801</c:v>
                </c:pt>
                <c:pt idx="8834" formatCode="General">
                  <c:v>-0.16653367711308301</c:v>
                </c:pt>
                <c:pt idx="8835" formatCode="General">
                  <c:v>-0.15433844569643501</c:v>
                </c:pt>
                <c:pt idx="8836" formatCode="General">
                  <c:v>-0.142104749427368</c:v>
                </c:pt>
                <c:pt idx="8837" formatCode="General">
                  <c:v>-0.12983840433097801</c:v>
                </c:pt>
                <c:pt idx="8838" formatCode="General">
                  <c:v>-0.117545452378594</c:v>
                </c:pt>
                <c:pt idx="8839" formatCode="General">
                  <c:v>-0.105232283186878</c:v>
                </c:pt>
                <c:pt idx="8840" formatCode="General">
                  <c:v>-9.2905048820257602E-2</c:v>
                </c:pt>
                <c:pt idx="8841" formatCode="General">
                  <c:v>-8.0569589113027598E-2</c:v>
                </c:pt>
                <c:pt idx="8842" formatCode="General">
                  <c:v>-6.8231488792091594E-2</c:v>
                </c:pt>
                <c:pt idx="8843" formatCode="General">
                  <c:v>-5.5896639707711998E-2</c:v>
                </c:pt>
                <c:pt idx="8844" formatCode="General">
                  <c:v>-4.3570748533485401E-2</c:v>
                </c:pt>
                <c:pt idx="8845" formatCode="General">
                  <c:v>-3.1259257831499902E-2</c:v>
                </c:pt>
                <c:pt idx="8846" formatCode="General">
                  <c:v>-1.8967430923119599E-2</c:v>
                </c:pt>
                <c:pt idx="8847" formatCode="General">
                  <c:v>-6.7009019443778697E-3</c:v>
                </c:pt>
                <c:pt idx="8848" formatCode="General">
                  <c:v>5.5348565028741003E-3</c:v>
                </c:pt>
                <c:pt idx="8849" formatCode="General">
                  <c:v>1.7735064124815101E-2</c:v>
                </c:pt>
                <c:pt idx="8850" formatCode="General">
                  <c:v>2.9894037070543202E-2</c:v>
                </c:pt>
                <c:pt idx="8851" formatCode="General">
                  <c:v>4.2006685429322899E-2</c:v>
                </c:pt>
                <c:pt idx="8852" formatCode="General">
                  <c:v>5.4068156411459803E-2</c:v>
                </c:pt>
                <c:pt idx="8853" formatCode="General">
                  <c:v>6.6073723926761599E-2</c:v>
                </c:pt>
                <c:pt idx="8854" formatCode="General">
                  <c:v>7.8018744350667996E-2</c:v>
                </c:pt>
                <c:pt idx="8855" formatCode="General">
                  <c:v>8.9898106229814201E-2</c:v>
                </c:pt>
                <c:pt idx="8856" formatCode="General">
                  <c:v>0.101707249028349</c:v>
                </c:pt>
                <c:pt idx="8857" formatCode="General">
                  <c:v>0.113441208323184</c:v>
                </c:pt>
                <c:pt idx="8858" formatCode="General">
                  <c:v>0.125095599317322</c:v>
                </c:pt>
                <c:pt idx="8859" formatCode="General">
                  <c:v>0.136666189133513</c:v>
                </c:pt>
                <c:pt idx="8860" formatCode="General">
                  <c:v>0.148148778348662</c:v>
                </c:pt>
                <c:pt idx="8861" formatCode="General">
                  <c:v>0.159539153860148</c:v>
                </c:pt>
                <c:pt idx="8862" formatCode="General">
                  <c:v>0.17083254054122099</c:v>
                </c:pt>
                <c:pt idx="8863" formatCode="General">
                  <c:v>0.182024686170426</c:v>
                </c:pt>
                <c:pt idx="8864" formatCode="General">
                  <c:v>0.19311140860491399</c:v>
                </c:pt>
                <c:pt idx="8865" formatCode="General">
                  <c:v>0.20408852624206</c:v>
                </c:pt>
                <c:pt idx="8866" formatCode="General">
                  <c:v>0.21495190918856</c:v>
                </c:pt>
                <c:pt idx="8867" formatCode="General">
                  <c:v>0.22569802574658299</c:v>
                </c:pt>
                <c:pt idx="8868" formatCode="General">
                  <c:v>0.23632336632793399</c:v>
                </c:pt>
                <c:pt idx="8869" formatCode="General">
                  <c:v>0.24682378247293199</c:v>
                </c:pt>
                <c:pt idx="8870" formatCode="General">
                  <c:v>0.25719505141021098</c:v>
                </c:pt>
                <c:pt idx="8871" formatCode="General">
                  <c:v>0.26743355952356601</c:v>
                </c:pt>
                <c:pt idx="8872" formatCode="General">
                  <c:v>0.27753629831455701</c:v>
                </c:pt>
                <c:pt idx="8873" formatCode="General">
                  <c:v>0.28749970917921502</c:v>
                </c:pt>
                <c:pt idx="8874" formatCode="General">
                  <c:v>0.29732015643780102</c:v>
                </c:pt>
                <c:pt idx="8875" formatCode="General">
                  <c:v>0.30699449431331499</c:v>
                </c:pt>
                <c:pt idx="8876" formatCode="General">
                  <c:v>0.31651904815294302</c:v>
                </c:pt>
                <c:pt idx="8877" formatCode="General">
                  <c:v>0.32589059863203701</c:v>
                </c:pt>
                <c:pt idx="8878" formatCode="General">
                  <c:v>0.335105961175788</c:v>
                </c:pt>
                <c:pt idx="8879" formatCode="General">
                  <c:v>0.344161940082927</c:v>
                </c:pt>
                <c:pt idx="8880" formatCode="General">
                  <c:v>0.35305585048024102</c:v>
                </c:pt>
                <c:pt idx="8881" formatCode="General">
                  <c:v>0.36178447639422701</c:v>
                </c:pt>
                <c:pt idx="8882" formatCode="General">
                  <c:v>0.37034506809344198</c:v>
                </c:pt>
                <c:pt idx="8883" formatCode="General">
                  <c:v>0.37873489927244702</c:v>
                </c:pt>
                <c:pt idx="8884" formatCode="General">
                  <c:v>0.38695117566303999</c:v>
                </c:pt>
                <c:pt idx="8885" formatCode="General">
                  <c:v>0.39499110413852301</c:v>
                </c:pt>
                <c:pt idx="8886" formatCode="General">
                  <c:v>0.40285242475758198</c:v>
                </c:pt>
                <c:pt idx="8887" formatCode="General">
                  <c:v>0.41053291909330197</c:v>
                </c:pt>
                <c:pt idx="8888" formatCode="General">
                  <c:v>0.41803029218683302</c:v>
                </c:pt>
                <c:pt idx="8889" formatCode="General">
                  <c:v>0.425342191869168</c:v>
                </c:pt>
                <c:pt idx="8890" formatCode="General">
                  <c:v>0.43246628400317499</c:v>
                </c:pt>
                <c:pt idx="8891" formatCode="General">
                  <c:v>0.43940133129363801</c:v>
                </c:pt>
                <c:pt idx="8892" formatCode="General">
                  <c:v>0.44614558330786902</c:v>
                </c:pt>
                <c:pt idx="8893" formatCode="General">
                  <c:v>0.45269717815654698</c:v>
                </c:pt>
                <c:pt idx="8894" formatCode="General">
                  <c:v>0.459054758913292</c:v>
                </c:pt>
                <c:pt idx="8895" formatCode="General">
                  <c:v>0.46521693978274098</c:v>
                </c:pt>
                <c:pt idx="8896" formatCode="General">
                  <c:v>0.47118228050908301</c:v>
                </c:pt>
                <c:pt idx="8897" formatCode="General">
                  <c:v>0.47694982104335598</c:v>
                </c:pt>
                <c:pt idx="8898" formatCode="General">
                  <c:v>0.48251856069586202</c:v>
                </c:pt>
                <c:pt idx="8899" formatCode="General">
                  <c:v>0.48788741092944798</c:v>
                </c:pt>
                <c:pt idx="8900" formatCode="General">
                  <c:v>0.49305574568656402</c:v>
                </c:pt>
                <c:pt idx="8901" formatCode="General">
                  <c:v>0.49802292148843402</c:v>
                </c:pt>
                <c:pt idx="8902" formatCode="General">
                  <c:v>0.50278874040398402</c:v>
                </c:pt>
                <c:pt idx="8903" formatCode="General">
                  <c:v>0.50735291773679403</c:v>
                </c:pt>
                <c:pt idx="8904" formatCode="General">
                  <c:v>0.51171502623720699</c:v>
                </c:pt>
                <c:pt idx="8905" formatCode="General">
                  <c:v>0.51587504085535896</c:v>
                </c:pt>
                <c:pt idx="8906" formatCode="General">
                  <c:v>0.51983285626024101</c:v>
                </c:pt>
                <c:pt idx="8907" formatCode="General">
                  <c:v>0.52358875008431904</c:v>
                </c:pt>
                <c:pt idx="8908" formatCode="General">
                  <c:v>0.52714285349468104</c:v>
                </c:pt>
                <c:pt idx="8909" formatCode="General">
                  <c:v>0.53049516041990996</c:v>
                </c:pt>
                <c:pt idx="8910" formatCode="General">
                  <c:v>0.53364663108480503</c:v>
                </c:pt>
                <c:pt idx="8911" formatCode="General">
                  <c:v>0.53659814371479997</c:v>
                </c:pt>
                <c:pt idx="8912" formatCode="General">
                  <c:v>0.53935036455546703</c:v>
                </c:pt>
                <c:pt idx="8913" formatCode="General">
                  <c:v>0.54190434006550103</c:v>
                </c:pt>
                <c:pt idx="8914" formatCode="General">
                  <c:v>0.54426149825565395</c:v>
                </c:pt>
                <c:pt idx="8915" formatCode="General">
                  <c:v>0.54642298216130603</c:v>
                </c:pt>
                <c:pt idx="8916" formatCode="General">
                  <c:v>0.54838909242395295</c:v>
                </c:pt>
                <c:pt idx="8917" formatCode="General">
                  <c:v>0.55016101502793402</c:v>
                </c:pt>
                <c:pt idx="8918" formatCode="General">
                  <c:v>0.55174092244452</c:v>
                </c:pt>
                <c:pt idx="8919" formatCode="General">
                  <c:v>0.55313027720045105</c:v>
                </c:pt>
                <c:pt idx="8920" formatCode="General">
                  <c:v>0.55433070755070202</c:v>
                </c:pt>
                <c:pt idx="8921" formatCode="General">
                  <c:v>0.55534361253218201</c:v>
                </c:pt>
                <c:pt idx="8922" formatCode="General">
                  <c:v>0.55617065035464097</c:v>
                </c:pt>
                <c:pt idx="8923" formatCode="General">
                  <c:v>0.55681380440080097</c:v>
                </c:pt>
                <c:pt idx="8924" formatCode="General">
                  <c:v>0.557274795722288</c:v>
                </c:pt>
                <c:pt idx="8925" formatCode="General">
                  <c:v>0.55755551824848404</c:v>
                </c:pt>
                <c:pt idx="8926" formatCode="General">
                  <c:v>0.55765704426655505</c:v>
                </c:pt>
                <c:pt idx="8927" formatCode="General">
                  <c:v>0.55758123674001303</c:v>
                </c:pt>
                <c:pt idx="8928" formatCode="General">
                  <c:v>0.55733030169908704</c:v>
                </c:pt>
                <c:pt idx="8929" formatCode="General">
                  <c:v>0.55690560994342497</c:v>
                </c:pt>
                <c:pt idx="8930" formatCode="General">
                  <c:v>0.556308747523235</c:v>
                </c:pt>
                <c:pt idx="8931" formatCode="General">
                  <c:v>0.55554169130578201</c:v>
                </c:pt>
                <c:pt idx="8932" formatCode="General">
                  <c:v>0.55460671391441496</c:v>
                </c:pt>
                <c:pt idx="8933" formatCode="General">
                  <c:v>0.55350524517447897</c:v>
                </c:pt>
                <c:pt idx="8934" formatCode="General">
                  <c:v>0.55223839875937897</c:v>
                </c:pt>
                <c:pt idx="8935" formatCode="General">
                  <c:v>0.55080819184943897</c:v>
                </c:pt>
                <c:pt idx="8936" formatCode="General">
                  <c:v>0.54921645857458401</c:v>
                </c:pt>
                <c:pt idx="8937" formatCode="General">
                  <c:v>0.54746416331438097</c:v>
                </c:pt>
                <c:pt idx="8938" formatCode="General">
                  <c:v>0.54555203037650701</c:v>
                </c:pt>
                <c:pt idx="8939" formatCode="General">
                  <c:v>0.54348176800912895</c:v>
                </c:pt>
                <c:pt idx="8940" formatCode="General">
                  <c:v>0.54125501643136098</c:v>
                </c:pt>
                <c:pt idx="8941" formatCode="General">
                  <c:v>0.53887265387460903</c:v>
                </c:pt>
                <c:pt idx="8942" formatCode="General">
                  <c:v>0.53633538914679502</c:v>
                </c:pt>
                <c:pt idx="8943" formatCode="General">
                  <c:v>0.53364435520964404</c:v>
                </c:pt>
                <c:pt idx="8944" formatCode="General">
                  <c:v>0.53080009163580899</c:v>
                </c:pt>
                <c:pt idx="8945" formatCode="General">
                  <c:v>0.52780305887890699</c:v>
                </c:pt>
                <c:pt idx="8946" formatCode="General">
                  <c:v>0.52465421728489203</c:v>
                </c:pt>
                <c:pt idx="8947" formatCode="General">
                  <c:v>0.52135348532343395</c:v>
                </c:pt>
                <c:pt idx="8948" formatCode="General">
                  <c:v>0.51790129417701503</c:v>
                </c:pt>
                <c:pt idx="8949" formatCode="General">
                  <c:v>0.51429816853003896</c:v>
                </c:pt>
                <c:pt idx="8950" formatCode="General">
                  <c:v>0.51054356763664399</c:v>
                </c:pt>
                <c:pt idx="8951" formatCode="General">
                  <c:v>0.50663704003019305</c:v>
                </c:pt>
                <c:pt idx="8952" formatCode="General">
                  <c:v>0.50257892242541202</c:v>
                </c:pt>
                <c:pt idx="8953" formatCode="General">
                  <c:v>0.49836923084764101</c:v>
                </c:pt>
                <c:pt idx="8954" formatCode="General">
                  <c:v>0.494007020931999</c:v>
                </c:pt>
                <c:pt idx="8955" formatCode="General">
                  <c:v>0.48949155521218402</c:v>
                </c:pt>
                <c:pt idx="8956" formatCode="General">
                  <c:v>0.48482245638107802</c:v>
                </c:pt>
                <c:pt idx="8957" formatCode="General">
                  <c:v>0.47999917051650298</c:v>
                </c:pt>
                <c:pt idx="8958" formatCode="General">
                  <c:v>0.47502092030061399</c:v>
                </c:pt>
                <c:pt idx="8959" formatCode="General">
                  <c:v>0.469886744322005</c:v>
                </c:pt>
                <c:pt idx="8960" formatCode="General">
                  <c:v>0.46459552682101402</c:v>
                </c:pt>
                <c:pt idx="8961" formatCode="General">
                  <c:v>0.45914605149709398</c:v>
                </c:pt>
                <c:pt idx="8962" formatCode="General">
                  <c:v>0.45353710095127397</c:v>
                </c:pt>
                <c:pt idx="8963" formatCode="General">
                  <c:v>0.44776800752213097</c:v>
                </c:pt>
                <c:pt idx="8964" formatCode="General">
                  <c:v>0.44183762729265802</c:v>
                </c:pt>
                <c:pt idx="8965" formatCode="General">
                  <c:v>0.43574479907692198</c:v>
                </c:pt>
                <c:pt idx="8966" formatCode="General">
                  <c:v>0.42948847368187398</c:v>
                </c:pt>
                <c:pt idx="8967" formatCode="General">
                  <c:v>0.42306766699637099</c:v>
                </c:pt>
                <c:pt idx="8968" formatCode="General">
                  <c:v>0.41648096892770797</c:v>
                </c:pt>
                <c:pt idx="8969" formatCode="General">
                  <c:v>0.40972711741357198</c:v>
                </c:pt>
                <c:pt idx="8970" formatCode="General">
                  <c:v>0.40280558716833798</c:v>
                </c:pt>
                <c:pt idx="8971" formatCode="General">
                  <c:v>0.39571503015759801</c:v>
                </c:pt>
                <c:pt idx="8972" formatCode="General">
                  <c:v>0.38845482200612202</c:v>
                </c:pt>
                <c:pt idx="8973" formatCode="General">
                  <c:v>0.38102460967868901</c:v>
                </c:pt>
                <c:pt idx="8974" formatCode="General">
                  <c:v>0.37342319187940098</c:v>
                </c:pt>
                <c:pt idx="8975" formatCode="General">
                  <c:v>0.36565012947735098</c:v>
                </c:pt>
                <c:pt idx="8976" formatCode="General">
                  <c:v>0.35770539527371498</c:v>
                </c:pt>
                <c:pt idx="8977" formatCode="General">
                  <c:v>0.34958858827366601</c:v>
                </c:pt>
                <c:pt idx="8978" formatCode="General">
                  <c:v>0.34129960969282802</c:v>
                </c:pt>
                <c:pt idx="8979" formatCode="General">
                  <c:v>0.33283863108293199</c:v>
                </c:pt>
                <c:pt idx="8980" formatCode="General">
                  <c:v>0.32420602420326999</c:v>
                </c:pt>
                <c:pt idx="8981" formatCode="General">
                  <c:v>0.31540234958220897</c:v>
                </c:pt>
                <c:pt idx="8982" formatCode="General">
                  <c:v>0.30642840560159001</c:v>
                </c:pt>
                <c:pt idx="8983" formatCode="General">
                  <c:v>0.29728522541887198</c:v>
                </c:pt>
                <c:pt idx="8984" formatCode="General">
                  <c:v>0.28797411941656798</c:v>
                </c:pt>
                <c:pt idx="8985" formatCode="General">
                  <c:v>0.27849666597607398</c:v>
                </c:pt>
                <c:pt idx="8986" formatCode="General">
                  <c:v>0.26885475105332401</c:v>
                </c:pt>
                <c:pt idx="8987" formatCode="General">
                  <c:v>0.25905060056364798</c:v>
                </c:pt>
                <c:pt idx="8988" formatCode="General">
                  <c:v>0.24908669785686</c:v>
                </c:pt>
                <c:pt idx="8989" formatCode="General">
                  <c:v>0.23896580580309701</c:v>
                </c:pt>
                <c:pt idx="8990" formatCode="General">
                  <c:v>0.22869104701163601</c:v>
                </c:pt>
                <c:pt idx="8991" formatCode="General">
                  <c:v>0.218265824864813</c:v>
                </c:pt>
                <c:pt idx="8992" formatCode="General">
                  <c:v>0.2076938922803</c:v>
                </c:pt>
                <c:pt idx="8993" formatCode="General">
                  <c:v>0.19697937803528001</c:v>
                </c:pt>
                <c:pt idx="8994" formatCode="General">
                  <c:v>0.186126743860832</c:v>
                </c:pt>
                <c:pt idx="8995" formatCode="General">
                  <c:v>0.175140792986647</c:v>
                </c:pt>
                <c:pt idx="8996" formatCode="General">
                  <c:v>0.16402667436312299</c:v>
                </c:pt>
                <c:pt idx="8997" formatCode="General">
                  <c:v>0.15278983249950601</c:v>
                </c:pt>
                <c:pt idx="8998" formatCode="General">
                  <c:v>0.141436015734586</c:v>
                </c:pt>
                <c:pt idx="8999" formatCode="General">
                  <c:v>0.12997138811842901</c:v>
                </c:pt>
                <c:pt idx="9000" formatCode="General">
                  <c:v>0.118402380902004</c:v>
                </c:pt>
                <c:pt idx="9001" formatCode="General">
                  <c:v>0.106735785164785</c:v>
                </c:pt>
                <c:pt idx="9002" formatCode="General">
                  <c:v>9.4978711964815096E-2</c:v>
                </c:pt>
                <c:pt idx="9003" formatCode="General">
                  <c:v>8.3138580667746598E-2</c:v>
                </c:pt>
                <c:pt idx="9004" formatCode="General">
                  <c:v>7.1223110840673204E-2</c:v>
                </c:pt>
                <c:pt idx="9005" formatCode="General">
                  <c:v>5.92402116645422E-2</c:v>
                </c:pt>
                <c:pt idx="9006" formatCode="General">
                  <c:v>4.7198143337092602E-2</c:v>
                </c:pt>
                <c:pt idx="9007" formatCode="General">
                  <c:v>3.5105472477605898E-2</c:v>
                </c:pt>
                <c:pt idx="9008" formatCode="General">
                  <c:v>2.2970980786132099E-2</c:v>
                </c:pt>
                <c:pt idx="9009" formatCode="General">
                  <c:v>1.08036543570788E-2</c:v>
                </c:pt>
                <c:pt idx="9010" formatCode="General">
                  <c:v>-1.38728950763477E-3</c:v>
                </c:pt>
                <c:pt idx="9011" formatCode="General">
                  <c:v>-1.3592433751431701E-2</c:v>
                </c:pt>
                <c:pt idx="9012" formatCode="General">
                  <c:v>-2.5802177285648299E-2</c:v>
                </c:pt>
                <c:pt idx="9013" formatCode="General">
                  <c:v>-3.8006763915988097E-2</c:v>
                </c:pt>
                <c:pt idx="9014" formatCode="General">
                  <c:v>-5.0196305302307002E-2</c:v>
                </c:pt>
                <c:pt idx="9015" formatCode="General">
                  <c:v>-6.2360793057120702E-2</c:v>
                </c:pt>
                <c:pt idx="9016" formatCode="General">
                  <c:v>-7.4490120856765304E-2</c:v>
                </c:pt>
                <c:pt idx="9017" formatCode="General">
                  <c:v>-8.65741087180769E-2</c:v>
                </c:pt>
                <c:pt idx="9018" formatCode="General">
                  <c:v>-9.8602525646654296E-2</c:v>
                </c:pt>
                <c:pt idx="9019" formatCode="General">
                  <c:v>-0.110565115015128</c:v>
                </c:pt>
                <c:pt idx="9020" formatCode="General">
                  <c:v>-0.12245162042142101</c:v>
                </c:pt>
                <c:pt idx="9021" formatCode="General">
                  <c:v>-0.13425181282941001</c:v>
                </c:pt>
                <c:pt idx="9022" formatCode="General">
                  <c:v>-0.145955515866518</c:v>
                </c:pt>
                <c:pt idx="9023" formatCode="General">
                  <c:v>-0.15755261742180399</c:v>
                </c:pt>
                <c:pt idx="9024" formatCode="General">
                  <c:v>-0.169033104891125</c:v>
                </c:pt>
                <c:pt idx="9025" formatCode="General">
                  <c:v>-0.18038709354349899</c:v>
                </c:pt>
                <c:pt idx="9026" formatCode="General">
                  <c:v>-0.19160484553336199</c:v>
                </c:pt>
                <c:pt idx="9027" formatCode="General">
                  <c:v>-0.20267680641378599</c:v>
                </c:pt>
                <c:pt idx="9028" formatCode="General">
                  <c:v>-0.21359362233585699</c:v>
                </c:pt>
                <c:pt idx="9029" formatCode="General">
                  <c:v>-0.224346111193339</c:v>
                </c:pt>
                <c:pt idx="9030" formatCode="General">
                  <c:v>-0.23492537085732301</c:v>
                </c:pt>
                <c:pt idx="9031" formatCode="General">
                  <c:v>-0.245322776710901</c:v>
                </c:pt>
                <c:pt idx="9032" formatCode="General">
                  <c:v>-0.255530024412919</c:v>
                </c:pt>
                <c:pt idx="9033" formatCode="General">
                  <c:v>-0.265539073320538</c:v>
                </c:pt>
                <c:pt idx="9034" formatCode="General">
                  <c:v>-0.27534218686979001</c:v>
                </c:pt>
                <c:pt idx="9035" formatCode="General">
                  <c:v>-0.28493203709530202</c:v>
                </c:pt>
                <c:pt idx="9036" formatCode="General">
                  <c:v>-0.294301641002708</c:v>
                </c:pt>
                <c:pt idx="9037" formatCode="General">
                  <c:v>-0.30344443762101497</c:v>
                </c:pt>
                <c:pt idx="9038" formatCode="General">
                  <c:v>-0.31235421444553602</c:v>
                </c:pt>
                <c:pt idx="9039" formatCode="General">
                  <c:v>-0.32102518224447801</c:v>
                </c:pt>
                <c:pt idx="9040" formatCode="General">
                  <c:v>-0.32945201049656497</c:v>
                </c:pt>
                <c:pt idx="9041" formatCode="General">
                  <c:v>-0.33762983755985998</c:v>
                </c:pt>
                <c:pt idx="9042" formatCode="General">
                  <c:v>-0.34555417376886499</c:v>
                </c:pt>
                <c:pt idx="9043" formatCode="General">
                  <c:v>-0.35322096617170201</c:v>
                </c:pt>
                <c:pt idx="9044" formatCode="General">
                  <c:v>-0.36062672931199002</c:v>
                </c:pt>
                <c:pt idx="9045" formatCode="General">
                  <c:v>-0.36776844034581102</c:v>
                </c:pt>
                <c:pt idx="9046" formatCode="General">
                  <c:v>-0.37464347705814099</c:v>
                </c:pt>
                <c:pt idx="9047" formatCode="General">
                  <c:v>-0.38124972617493902</c:v>
                </c:pt>
                <c:pt idx="9048" formatCode="General">
                  <c:v>-0.38758558700870599</c:v>
                </c:pt>
                <c:pt idx="9049" formatCode="General">
                  <c:v>-0.39364985968812199</c:v>
                </c:pt>
                <c:pt idx="9050" formatCode="General">
                  <c:v>-0.39944189746111097</c:v>
                </c:pt>
                <c:pt idx="9051" formatCode="General">
                  <c:v>-0.40496155546433898</c:v>
                </c:pt>
                <c:pt idx="9052" formatCode="General">
                  <c:v>-0.41020911457592801</c:v>
                </c:pt>
                <c:pt idx="9053" formatCode="General">
                  <c:v>-0.41518532539512198</c:v>
                </c:pt>
                <c:pt idx="9054" formatCode="General">
                  <c:v>-0.41989144867790701</c:v>
                </c:pt>
                <c:pt idx="9055" formatCode="General">
                  <c:v>-0.42432913376093001</c:v>
                </c:pt>
                <c:pt idx="9056" formatCode="General">
                  <c:v>-0.428500448414041</c:v>
                </c:pt>
                <c:pt idx="9057" formatCode="General">
                  <c:v>-0.43240792209270301</c:v>
                </c:pt>
                <c:pt idx="9058" formatCode="General">
                  <c:v>-0.43605445020657002</c:v>
                </c:pt>
                <c:pt idx="9059" formatCode="General">
                  <c:v>-0.43944357070441897</c:v>
                </c:pt>
                <c:pt idx="9060" formatCode="General">
                  <c:v>-0.44257890051362803</c:v>
                </c:pt>
                <c:pt idx="9061" formatCode="General">
                  <c:v>-0.44546416118068299</c:v>
                </c:pt>
                <c:pt idx="9062" formatCode="General">
                  <c:v>-0.44810389741559398</c:v>
                </c:pt>
                <c:pt idx="9063" formatCode="General">
                  <c:v>-0.450502786894868</c:v>
                </c:pt>
                <c:pt idx="9064" formatCode="General">
                  <c:v>-0.45266557672433599</c:v>
                </c:pt>
                <c:pt idx="9065" formatCode="General">
                  <c:v>-0.45459810511494703</c:v>
                </c:pt>
                <c:pt idx="9066" formatCode="General">
                  <c:v>-0.45630612988266001</c:v>
                </c:pt>
                <c:pt idx="9067" formatCode="General">
                  <c:v>-0.45779468861436501</c:v>
                </c:pt>
                <c:pt idx="9068" formatCode="General">
                  <c:v>-0.45907019510573499</c:v>
                </c:pt>
                <c:pt idx="9069" formatCode="General">
                  <c:v>-0.46013890723362599</c:v>
                </c:pt>
                <c:pt idx="9070" formatCode="General">
                  <c:v>-0.461006711290323</c:v>
                </c:pt>
                <c:pt idx="9071" formatCode="General">
                  <c:v>-0.46168024520048501</c:v>
                </c:pt>
                <c:pt idx="9072" formatCode="General">
                  <c:v>-0.46216632505760202</c:v>
                </c:pt>
                <c:pt idx="9073" formatCode="General">
                  <c:v>-0.46247129548516203</c:v>
                </c:pt>
                <c:pt idx="9074" formatCode="General">
                  <c:v>-0.46260158936311901</c:v>
                </c:pt>
                <c:pt idx="9075" formatCode="General">
                  <c:v>-0.46256478777770998</c:v>
                </c:pt>
                <c:pt idx="9076" formatCode="General">
                  <c:v>-0.46236743717958101</c:v>
                </c:pt>
                <c:pt idx="9077" formatCode="General">
                  <c:v>-0.46201594096063903</c:v>
                </c:pt>
                <c:pt idx="9078" formatCode="General">
                  <c:v>-0.461517199975845</c:v>
                </c:pt>
                <c:pt idx="9079" formatCode="General">
                  <c:v>-0.460877513351104</c:v>
                </c:pt>
                <c:pt idx="9080" formatCode="General">
                  <c:v>-0.46010308555628399</c:v>
                </c:pt>
                <c:pt idx="9081" formatCode="General">
                  <c:v>-0.45920059038948502</c:v>
                </c:pt>
                <c:pt idx="9082" formatCode="General">
                  <c:v>-0.45817612342006298</c:v>
                </c:pt>
                <c:pt idx="9083" formatCode="General">
                  <c:v>-0.45703568703310599</c:v>
                </c:pt>
                <c:pt idx="9084" formatCode="General">
                  <c:v>-0.45578574208422701</c:v>
                </c:pt>
                <c:pt idx="9085" formatCode="General">
                  <c:v>-0.454431641559494</c:v>
                </c:pt>
                <c:pt idx="9086" formatCode="General">
                  <c:v>-0.45297910424569199</c:v>
                </c:pt>
                <c:pt idx="9087" formatCode="General">
                  <c:v>-0.45143328659162302</c:v>
                </c:pt>
                <c:pt idx="9088" formatCode="General">
                  <c:v>-0.44979873710381002</c:v>
                </c:pt>
                <c:pt idx="9089" formatCode="General">
                  <c:v>-0.44808057117118</c:v>
                </c:pt>
                <c:pt idx="9090" formatCode="General">
                  <c:v>-0.44628345170638201</c:v>
                </c:pt>
                <c:pt idx="9091" formatCode="General">
                  <c:v>-0.44441149028701898</c:v>
                </c:pt>
                <c:pt idx="9092" formatCode="General">
                  <c:v>-0.44246832944315501</c:v>
                </c:pt>
                <c:pt idx="9093" formatCode="General">
                  <c:v>-0.44045775551288202</c:v>
                </c:pt>
                <c:pt idx="9094" formatCode="General">
                  <c:v>-0.438383184324458</c:v>
                </c:pt>
                <c:pt idx="9095" formatCode="General">
                  <c:v>-0.43624714897262801</c:v>
                </c:pt>
                <c:pt idx="9096" formatCode="General">
                  <c:v>-0.43405237229975102</c:v>
                </c:pt>
                <c:pt idx="9097" formatCode="General">
                  <c:v>-0.43180086726425398</c:v>
                </c:pt>
                <c:pt idx="9098" formatCode="General">
                  <c:v>-0.42949443282661198</c:v>
                </c:pt>
                <c:pt idx="9099" formatCode="General">
                  <c:v>-0.42713479753452599</c:v>
                </c:pt>
                <c:pt idx="9100" formatCode="General">
                  <c:v>-0.42472311780564997</c:v>
                </c:pt>
                <c:pt idx="9101" formatCode="General">
                  <c:v>-0.42226050284818201</c:v>
                </c:pt>
                <c:pt idx="9102" formatCode="General">
                  <c:v>-0.419747049819089</c:v>
                </c:pt>
                <c:pt idx="9103" formatCode="General">
                  <c:v>-0.41718298998140702</c:v>
                </c:pt>
                <c:pt idx="9104" formatCode="General">
                  <c:v>-0.41456883384969501</c:v>
                </c:pt>
                <c:pt idx="9105" formatCode="General">
                  <c:v>-0.41190425227366101</c:v>
                </c:pt>
                <c:pt idx="9106" formatCode="General">
                  <c:v>-0.409188093971047</c:v>
                </c:pt>
                <c:pt idx="9107" formatCode="General">
                  <c:v>-0.40641955911385003</c:v>
                </c:pt>
                <c:pt idx="9108" formatCode="General">
                  <c:v>-0.40359725605825297</c:v>
                </c:pt>
                <c:pt idx="9109" formatCode="General">
                  <c:v>-0.40071922992529901</c:v>
                </c:pt>
                <c:pt idx="9110" formatCode="General">
                  <c:v>-0.39778416954825702</c:v>
                </c:pt>
                <c:pt idx="9111" formatCode="General">
                  <c:v>-0.39479038862444799</c:v>
                </c:pt>
                <c:pt idx="9112" formatCode="General">
                  <c:v>-0.39173525066366999</c:v>
                </c:pt>
                <c:pt idx="9113" formatCode="General">
                  <c:v>-0.38861629982176699</c:v>
                </c:pt>
                <c:pt idx="9114" formatCode="General">
                  <c:v>-0.38543091509146199</c:v>
                </c:pt>
                <c:pt idx="9115" formatCode="General">
                  <c:v>-0.38217629715033502</c:v>
                </c:pt>
                <c:pt idx="9116" formatCode="General">
                  <c:v>-0.378849569356212</c:v>
                </c:pt>
                <c:pt idx="9117" formatCode="General">
                  <c:v>-0.37544782422547401</c:v>
                </c:pt>
                <c:pt idx="9118" formatCode="General">
                  <c:v>-0.37196816026672802</c:v>
                </c:pt>
                <c:pt idx="9119" formatCode="General">
                  <c:v>-0.36840716676132101</c:v>
                </c:pt>
                <c:pt idx="9120" formatCode="General">
                  <c:v>-0.36476152014111601</c:v>
                </c:pt>
                <c:pt idx="9121" formatCode="General">
                  <c:v>-0.36102805289170897</c:v>
                </c:pt>
                <c:pt idx="9122" formatCode="General">
                  <c:v>-0.35720321697426</c:v>
                </c:pt>
                <c:pt idx="9123" formatCode="General">
                  <c:v>-0.35328314769656499</c:v>
                </c:pt>
                <c:pt idx="9124" formatCode="General">
                  <c:v>-0.34926482349314297</c:v>
                </c:pt>
                <c:pt idx="9125" formatCode="General">
                  <c:v>-0.34514507303659098</c:v>
                </c:pt>
                <c:pt idx="9126" formatCode="General">
                  <c:v>-0.34092049761686999</c:v>
                </c:pt>
                <c:pt idx="9127" formatCode="General">
                  <c:v>-0.33658805088393301</c:v>
                </c:pt>
                <c:pt idx="9128" formatCode="General">
                  <c:v>-0.33214458920004503</c:v>
                </c:pt>
                <c:pt idx="9129" formatCode="General">
                  <c:v>-0.32758736439673097</c:v>
                </c:pt>
                <c:pt idx="9130" formatCode="General">
                  <c:v>-0.322913519605937</c:v>
                </c:pt>
                <c:pt idx="9131" formatCode="General">
                  <c:v>-0.31812005895770401</c:v>
                </c:pt>
                <c:pt idx="9132" formatCode="General">
                  <c:v>-0.31320447419764902</c:v>
                </c:pt>
                <c:pt idx="9133" formatCode="General">
                  <c:v>-0.30816477202322501</c:v>
                </c:pt>
                <c:pt idx="9134" formatCode="General">
                  <c:v>-0.302998884615575</c:v>
                </c:pt>
                <c:pt idx="9135" formatCode="General">
                  <c:v>-0.29770467241439103</c:v>
                </c:pt>
                <c:pt idx="9136" formatCode="General">
                  <c:v>-0.29228095794884201</c:v>
                </c:pt>
                <c:pt idx="9137" formatCode="General">
                  <c:v>-0.286725973129967</c:v>
                </c:pt>
                <c:pt idx="9138" formatCode="General">
                  <c:v>-0.28103834088451302</c:v>
                </c:pt>
                <c:pt idx="9139" formatCode="General">
                  <c:v>-0.275217740073391</c:v>
                </c:pt>
                <c:pt idx="9140" formatCode="General">
                  <c:v>-0.26926378827611203</c:v>
                </c:pt>
                <c:pt idx="9141" formatCode="General">
                  <c:v>-0.26317640706446199</c:v>
                </c:pt>
                <c:pt idx="9142" formatCode="General">
                  <c:v>-0.25695528344799401</c:v>
                </c:pt>
                <c:pt idx="9143" formatCode="General">
                  <c:v>-0.25060040667540001</c:v>
                </c:pt>
                <c:pt idx="9144" formatCode="General">
                  <c:v>-0.24411266711570401</c:v>
                </c:pt>
                <c:pt idx="9145" formatCode="General">
                  <c:v>-0.23749324538674099</c:v>
                </c:pt>
                <c:pt idx="9146" formatCode="General">
                  <c:v>-0.23074298473058399</c:v>
                </c:pt>
                <c:pt idx="9147" formatCode="General">
                  <c:v>-0.223863455385995</c:v>
                </c:pt>
                <c:pt idx="9148" formatCode="General">
                  <c:v>-0.21685702465512999</c:v>
                </c:pt>
                <c:pt idx="9149" formatCode="General">
                  <c:v>-0.209726190358238</c:v>
                </c:pt>
                <c:pt idx="9150" formatCode="General">
                  <c:v>-0.20247343507319501</c:v>
                </c:pt>
                <c:pt idx="9151" formatCode="General">
                  <c:v>-0.19510119058918601</c:v>
                </c:pt>
                <c:pt idx="9152" formatCode="General">
                  <c:v>-0.18761244540552</c:v>
                </c:pt>
                <c:pt idx="9153" formatCode="General">
                  <c:v>-0.18001126737339301</c:v>
                </c:pt>
                <c:pt idx="9154" formatCode="General">
                  <c:v>-0.172301632307542</c:v>
                </c:pt>
                <c:pt idx="9155" formatCode="General">
                  <c:v>-0.16448721535920599</c:v>
                </c:pt>
                <c:pt idx="9156" formatCode="General">
                  <c:v>-0.15657198969368299</c:v>
                </c:pt>
                <c:pt idx="9157" formatCode="General">
                  <c:v>-0.14856077744690699</c:v>
                </c:pt>
                <c:pt idx="9158" formatCode="General">
                  <c:v>-0.14045870703552399</c:v>
                </c:pt>
                <c:pt idx="9159" formatCode="General">
                  <c:v>-0.132271034790994</c:v>
                </c:pt>
                <c:pt idx="9160" formatCode="General">
                  <c:v>-0.12400309782911299</c:v>
                </c:pt>
                <c:pt idx="9161" formatCode="General">
                  <c:v>-0.11566026002266</c:v>
                </c:pt>
                <c:pt idx="9162" formatCode="General">
                  <c:v>-0.107248429588061</c:v>
                </c:pt>
                <c:pt idx="9163" formatCode="General">
                  <c:v>-9.8773508683129896E-2</c:v>
                </c:pt>
                <c:pt idx="9164" formatCode="General">
                  <c:v>-9.0241822209013403E-2</c:v>
                </c:pt>
                <c:pt idx="9165" formatCode="General">
                  <c:v>-8.1659577760389596E-2</c:v>
                </c:pt>
                <c:pt idx="9166" formatCode="General">
                  <c:v>-7.3033334203367606E-2</c:v>
                </c:pt>
                <c:pt idx="9167" formatCode="General">
                  <c:v>-6.4370034349652702E-2</c:v>
                </c:pt>
                <c:pt idx="9168" formatCode="General">
                  <c:v>-5.5676888928053801E-2</c:v>
                </c:pt>
                <c:pt idx="9169" formatCode="General">
                  <c:v>-4.6960716409040697E-2</c:v>
                </c:pt>
                <c:pt idx="9170" formatCode="General">
                  <c:v>-3.8227891765555203E-2</c:v>
                </c:pt>
                <c:pt idx="9171" formatCode="General">
                  <c:v>-2.9485523377903701E-2</c:v>
                </c:pt>
                <c:pt idx="9172" formatCode="General">
                  <c:v>-2.0741476772261101E-2</c:v>
                </c:pt>
                <c:pt idx="9173" formatCode="General">
                  <c:v>-1.2003139435238499E-2</c:v>
                </c:pt>
                <c:pt idx="9174" formatCode="General">
                  <c:v>-3.2772974982935099E-3</c:v>
                </c:pt>
                <c:pt idx="9175" formatCode="General">
                  <c:v>5.42875434718038E-3</c:v>
                </c:pt>
                <c:pt idx="9176" formatCode="General">
                  <c:v>1.4107681095363801E-2</c:v>
                </c:pt>
                <c:pt idx="9177" formatCode="General">
                  <c:v>2.2752210193331599E-2</c:v>
                </c:pt>
                <c:pt idx="9178" formatCode="General">
                  <c:v>3.1355154535421398E-2</c:v>
                </c:pt>
                <c:pt idx="9179" formatCode="General">
                  <c:v>3.9909448317040297E-2</c:v>
                </c:pt>
                <c:pt idx="9180" formatCode="General">
                  <c:v>4.8408099362310997E-2</c:v>
                </c:pt>
                <c:pt idx="9181" formatCode="General">
                  <c:v>5.6843721334130001E-2</c:v>
                </c:pt>
                <c:pt idx="9182" formatCode="General">
                  <c:v>6.5209599961495598E-2</c:v>
                </c:pt>
                <c:pt idx="9183" formatCode="General">
                  <c:v>7.3499181798336699E-2</c:v>
                </c:pt>
                <c:pt idx="9184" formatCode="General">
                  <c:v>8.17049827383656E-2</c:v>
                </c:pt>
                <c:pt idx="9185" formatCode="General">
                  <c:v>8.9820754130903305E-2</c:v>
                </c:pt>
                <c:pt idx="9186" formatCode="General">
                  <c:v>9.7840494839724096E-2</c:v>
                </c:pt>
                <c:pt idx="9187" formatCode="General">
                  <c:v>0.105757239887783</c:v>
                </c:pt>
                <c:pt idx="9188" formatCode="General">
                  <c:v>0.113564697555515</c:v>
                </c:pt>
                <c:pt idx="9189" formatCode="General">
                  <c:v>0.12125738815209899</c:v>
                </c:pt>
                <c:pt idx="9190" formatCode="General">
                  <c:v>0.12882948812851699</c:v>
                </c:pt>
                <c:pt idx="9191" formatCode="General">
                  <c:v>0.136275310620741</c:v>
                </c:pt>
                <c:pt idx="9192" formatCode="General">
                  <c:v>0.14358985307977501</c:v>
                </c:pt>
                <c:pt idx="9193" formatCode="General">
                  <c:v>0.150767709520401</c:v>
                </c:pt>
                <c:pt idx="9194" formatCode="General">
                  <c:v>0.15780352944114701</c:v>
                </c:pt>
                <c:pt idx="9195" formatCode="General">
                  <c:v>0.16469264322501401</c:v>
                </c:pt>
                <c:pt idx="9196" formatCode="General">
                  <c:v>0.171430571332225</c:v>
                </c:pt>
                <c:pt idx="9197" formatCode="General">
                  <c:v>0.17801342503172801</c:v>
                </c:pt>
                <c:pt idx="9198" formatCode="General">
                  <c:v>0.18443685371844501</c:v>
                </c:pt>
                <c:pt idx="9199" formatCode="General">
                  <c:v>0.190697038169301</c:v>
                </c:pt>
                <c:pt idx="9200" formatCode="General">
                  <c:v>0.19679073177345299</c:v>
                </c:pt>
                <c:pt idx="9201" formatCode="General">
                  <c:v>0.20271410466083201</c:v>
                </c:pt>
                <c:pt idx="9202" formatCode="General">
                  <c:v>0.208463768544873</c:v>
                </c:pt>
                <c:pt idx="9203" formatCode="General">
                  <c:v>0.21403690250971999</c:v>
                </c:pt>
                <c:pt idx="9204" formatCode="General">
                  <c:v>0.21943118211042201</c:v>
                </c:pt>
                <c:pt idx="9205" formatCode="General">
                  <c:v>0.224644137332566</c:v>
                </c:pt>
                <c:pt idx="9206" formatCode="General">
                  <c:v>0.229673128136757</c:v>
                </c:pt>
                <c:pt idx="9207" formatCode="General">
                  <c:v>0.234516461159884</c:v>
                </c:pt>
                <c:pt idx="9208" formatCode="General">
                  <c:v>0.239172870647161</c:v>
                </c:pt>
                <c:pt idx="9209" formatCode="General">
                  <c:v>0.243640840686454</c:v>
                </c:pt>
                <c:pt idx="9210" formatCode="General">
                  <c:v>0.24791907888638801</c:v>
                </c:pt>
                <c:pt idx="9211" formatCode="General">
                  <c:v>0.25200654535639799</c:v>
                </c:pt>
                <c:pt idx="9212" formatCode="General">
                  <c:v>0.25590241914692202</c:v>
                </c:pt>
                <c:pt idx="9213" formatCode="General">
                  <c:v>0.25960606158708499</c:v>
                </c:pt>
                <c:pt idx="9214" formatCode="General">
                  <c:v>0.26311697832644398</c:v>
                </c:pt>
                <c:pt idx="9215" formatCode="General">
                  <c:v>0.26643484165533299</c:v>
                </c:pt>
                <c:pt idx="9216" formatCode="General">
                  <c:v>0.26956006656425802</c:v>
                </c:pt>
                <c:pt idx="9217" formatCode="General">
                  <c:v>0.27249375602301301</c:v>
                </c:pt>
                <c:pt idx="9218" formatCode="General">
                  <c:v>0.27523643647086299</c:v>
                </c:pt>
                <c:pt idx="9219" formatCode="General">
                  <c:v>0.27778799269585203</c:v>
                </c:pt>
                <c:pt idx="9220" formatCode="General">
                  <c:v>0.28014937924594602</c:v>
                </c:pt>
                <c:pt idx="9221" formatCode="General">
                  <c:v>0.28232220629675697</c:v>
                </c:pt>
                <c:pt idx="9222" formatCode="General">
                  <c:v>0.28430801857221899</c:v>
                </c:pt>
                <c:pt idx="9223" formatCode="General">
                  <c:v>0.28610817896929103</c:v>
                </c:pt>
                <c:pt idx="9224" formatCode="General">
                  <c:v>0.28772391113396401</c:v>
                </c:pt>
                <c:pt idx="9225" formatCode="General">
                  <c:v>0.28915738038000599</c:v>
                </c:pt>
                <c:pt idx="9226" formatCode="General">
                  <c:v>0.290410685092857</c:v>
                </c:pt>
                <c:pt idx="9227" formatCode="General">
                  <c:v>0.291486201587219</c:v>
                </c:pt>
                <c:pt idx="9228" formatCode="General">
                  <c:v>0.29238609664109899</c:v>
                </c:pt>
                <c:pt idx="9229" formatCode="General">
                  <c:v>0.29311278270723701</c:v>
                </c:pt>
                <c:pt idx="9230" formatCode="General">
                  <c:v>0.29366895371753299</c:v>
                </c:pt>
                <c:pt idx="9231" formatCode="General">
                  <c:v>0.29405703125749599</c:v>
                </c:pt>
                <c:pt idx="9232" formatCode="General">
                  <c:v>0.29428019000960798</c:v>
                </c:pt>
                <c:pt idx="9233" formatCode="General">
                  <c:v>0.29434126481190798</c:v>
                </c:pt>
                <c:pt idx="9234" formatCode="General">
                  <c:v>0.29424268371775197</c:v>
                </c:pt>
                <c:pt idx="9235" formatCode="General">
                  <c:v>0.29398765063668603</c:v>
                </c:pt>
                <c:pt idx="9236" formatCode="General">
                  <c:v>0.29358017362682598</c:v>
                </c:pt>
                <c:pt idx="9237" formatCode="General">
                  <c:v>0.29302355509992001</c:v>
                </c:pt>
                <c:pt idx="9238" formatCode="General">
                  <c:v>0.29232107965057702</c:v>
                </c:pt>
                <c:pt idx="9239" formatCode="General">
                  <c:v>0.29147643640198301</c:v>
                </c:pt>
                <c:pt idx="9240" formatCode="General">
                  <c:v>0.29049333579472603</c:v>
                </c:pt>
                <c:pt idx="9241" formatCode="General">
                  <c:v>0.28937556966051597</c:v>
                </c:pt>
                <c:pt idx="9242" formatCode="General">
                  <c:v>0.28812700723553197</c:v>
                </c:pt>
                <c:pt idx="9243" formatCode="General">
                  <c:v>0.28675162781655</c:v>
                </c:pt>
                <c:pt idx="9244" formatCode="General">
                  <c:v>0.28525335038023802</c:v>
                </c:pt>
                <c:pt idx="9245" formatCode="General">
                  <c:v>0.28363622722704701</c:v>
                </c:pt>
                <c:pt idx="9246" formatCode="General">
                  <c:v>0.28190435019934901</c:v>
                </c:pt>
                <c:pt idx="9247" formatCode="General">
                  <c:v>0.28006187711702302</c:v>
                </c:pt>
                <c:pt idx="9248" formatCode="General">
                  <c:v>0.27811297276669</c:v>
                </c:pt>
                <c:pt idx="9249" formatCode="General">
                  <c:v>0.27606180369968097</c:v>
                </c:pt>
                <c:pt idx="9250" formatCode="General">
                  <c:v>0.27391269418285003</c:v>
                </c:pt>
                <c:pt idx="9251" formatCode="General">
                  <c:v>0.27166990543515801</c:v>
                </c:pt>
                <c:pt idx="9252" formatCode="General">
                  <c:v>0.26933766536437898</c:v>
                </c:pt>
                <c:pt idx="9253" formatCode="General">
                  <c:v>0.26692025570962802</c:v>
                </c:pt>
                <c:pt idx="9254" formatCode="General">
                  <c:v>0.26442195795929901</c:v>
                </c:pt>
                <c:pt idx="9255" formatCode="General">
                  <c:v>0.26184702529933801</c:v>
                </c:pt>
                <c:pt idx="9256" formatCode="General">
                  <c:v>0.25919978388113502</c:v>
                </c:pt>
                <c:pt idx="9257" formatCode="General">
                  <c:v>0.25648449933151202</c:v>
                </c:pt>
                <c:pt idx="9258" formatCode="General">
                  <c:v>0.25370536155224699</c:v>
                </c:pt>
                <c:pt idx="9259" formatCode="General">
                  <c:v>0.25086657355858899</c:v>
                </c:pt>
                <c:pt idx="9260" formatCode="General">
                  <c:v>0.24797231025100699</c:v>
                </c:pt>
                <c:pt idx="9261" formatCode="General">
                  <c:v>0.245026767105196</c:v>
                </c:pt>
                <c:pt idx="9262" formatCode="General">
                  <c:v>0.242034051045766</c:v>
                </c:pt>
                <c:pt idx="9263" formatCode="General">
                  <c:v>0.238998174069533</c:v>
                </c:pt>
                <c:pt idx="9264" formatCode="General">
                  <c:v>0.235923114084923</c:v>
                </c:pt>
                <c:pt idx="9265" formatCode="General">
                  <c:v>0.23281277738696399</c:v>
                </c:pt>
                <c:pt idx="9266" formatCode="General">
                  <c:v>0.22967105578201899</c:v>
                </c:pt>
                <c:pt idx="9267" formatCode="General">
                  <c:v>0.22650178141416699</c:v>
                </c:pt>
                <c:pt idx="9268" formatCode="General">
                  <c:v>0.223308672953239</c:v>
                </c:pt>
                <c:pt idx="9269" formatCode="General">
                  <c:v>0.22009539504419201</c:v>
                </c:pt>
                <c:pt idx="9270" formatCode="General">
                  <c:v>0.21686549369945701</c:v>
                </c:pt>
                <c:pt idx="9271" formatCode="General">
                  <c:v>0.213622236156642</c:v>
                </c:pt>
                <c:pt idx="9272" formatCode="General">
                  <c:v>0.21036931039031001</c:v>
                </c:pt>
                <c:pt idx="9273" formatCode="General">
                  <c:v>0.207110197944536</c:v>
                </c:pt>
                <c:pt idx="9274" formatCode="General">
                  <c:v>0.20384771226305801</c:v>
                </c:pt>
                <c:pt idx="9275" formatCode="General">
                  <c:v>0.20058469195063</c:v>
                </c:pt>
                <c:pt idx="9276" formatCode="General">
                  <c:v>0.197324052822166</c:v>
                </c:pt>
                <c:pt idx="9277" formatCode="General">
                  <c:v>0.194068286365804</c:v>
                </c:pt>
                <c:pt idx="9278" formatCode="General">
                  <c:v>0.19082005478297201</c:v>
                </c:pt>
                <c:pt idx="9279" formatCode="General">
                  <c:v>0.18758270073196801</c:v>
                </c:pt>
                <c:pt idx="9280" formatCode="General">
                  <c:v>0.18435808902387099</c:v>
                </c:pt>
                <c:pt idx="9281" formatCode="General">
                  <c:v>0.181148148981018</c:v>
                </c:pt>
                <c:pt idx="9282" formatCode="General">
                  <c:v>0.17795560545494099</c:v>
                </c:pt>
                <c:pt idx="9283" formatCode="General">
                  <c:v>0.17478231837713701</c:v>
                </c:pt>
                <c:pt idx="9284" formatCode="General">
                  <c:v>0.17162967613878799</c:v>
                </c:pt>
                <c:pt idx="9285" formatCode="General">
                  <c:v>0.16849880195733999</c:v>
                </c:pt>
                <c:pt idx="9286" formatCode="General">
                  <c:v>0.16539164010232699</c:v>
                </c:pt>
                <c:pt idx="9287" formatCode="General">
                  <c:v>0.162309428554995</c:v>
                </c:pt>
                <c:pt idx="9288" formatCode="General">
                  <c:v>0.15925311259300501</c:v>
                </c:pt>
                <c:pt idx="9289" formatCode="General">
                  <c:v>0.15622398402304599</c:v>
                </c:pt>
                <c:pt idx="9290" formatCode="General">
                  <c:v>0.15322266328758499</c:v>
                </c:pt>
                <c:pt idx="9291" formatCode="General">
                  <c:v>0.150250095319368</c:v>
                </c:pt>
                <c:pt idx="9292" formatCode="General">
                  <c:v>0.147306574193523</c:v>
                </c:pt>
                <c:pt idx="9293" formatCode="General">
                  <c:v>0.14439227652587</c:v>
                </c:pt>
                <c:pt idx="9294" formatCode="General">
                  <c:v>0.14150788225868799</c:v>
                </c:pt>
                <c:pt idx="9295" formatCode="General">
                  <c:v>0.13865354144692199</c:v>
                </c:pt>
                <c:pt idx="9296" formatCode="General">
                  <c:v>0.13582928256013199</c:v>
                </c:pt>
                <c:pt idx="9297" formatCode="General">
                  <c:v>0.133034579738603</c:v>
                </c:pt>
                <c:pt idx="9298" formatCode="General">
                  <c:v>0.13026888653798199</c:v>
                </c:pt>
                <c:pt idx="9299" formatCode="General">
                  <c:v>0.127531734805827</c:v>
                </c:pt>
                <c:pt idx="9300" formatCode="General">
                  <c:v>0.124822261190168</c:v>
                </c:pt>
                <c:pt idx="9301" formatCode="General">
                  <c:v>0.12214023149763301</c:v>
                </c:pt>
                <c:pt idx="9302" formatCode="General">
                  <c:v>0.119484466598727</c:v>
                </c:pt>
                <c:pt idx="9303" formatCode="General">
                  <c:v>0.116853334341532</c:v>
                </c:pt>
                <c:pt idx="9304" formatCode="General">
                  <c:v>0.11424597585525401</c:v>
                </c:pt>
                <c:pt idx="9305" formatCode="General">
                  <c:v>0.111661364291561</c:v>
                </c:pt>
                <c:pt idx="9306" formatCode="General">
                  <c:v>0.10909866966406601</c:v>
                </c:pt>
                <c:pt idx="9307" formatCode="General">
                  <c:v>0.106556213682187</c:v>
                </c:pt>
                <c:pt idx="9308" formatCode="General">
                  <c:v>0.104032009391982</c:v>
                </c:pt>
                <c:pt idx="9309" formatCode="General">
                  <c:v>0.10152494661902101</c:v>
                </c:pt>
                <c:pt idx="9310" formatCode="General">
                  <c:v>9.9033275520606506E-2</c:v>
                </c:pt>
                <c:pt idx="9311" formatCode="General">
                  <c:v>9.6555552400269695E-2</c:v>
                </c:pt>
                <c:pt idx="9312" formatCode="General">
                  <c:v>9.4090163121966594E-2</c:v>
                </c:pt>
                <c:pt idx="9313" formatCode="General">
                  <c:v>9.1634749094521697E-2</c:v>
                </c:pt>
                <c:pt idx="9314" formatCode="General">
                  <c:v>8.9187370024415694E-2</c:v>
                </c:pt>
                <c:pt idx="9315" formatCode="General">
                  <c:v>8.6746581395601402E-2</c:v>
                </c:pt>
                <c:pt idx="9316" formatCode="General">
                  <c:v>8.4310320231545305E-2</c:v>
                </c:pt>
                <c:pt idx="9317" formatCode="General">
                  <c:v>8.1876458826806803E-2</c:v>
                </c:pt>
                <c:pt idx="9318" formatCode="General">
                  <c:v>7.9443899129984299E-2</c:v>
                </c:pt>
                <c:pt idx="9319" formatCode="General">
                  <c:v>7.7010441320116196E-2</c:v>
                </c:pt>
                <c:pt idx="9320" formatCode="General">
                  <c:v>7.4573766167906494E-2</c:v>
                </c:pt>
                <c:pt idx="9321" formatCode="General">
                  <c:v>7.2132672334309603E-2</c:v>
                </c:pt>
                <c:pt idx="9322" formatCode="General">
                  <c:v>6.9685484918361407E-2</c:v>
                </c:pt>
                <c:pt idx="9323" formatCode="General">
                  <c:v>6.7230426364698698E-2</c:v>
                </c:pt>
                <c:pt idx="9324" formatCode="General">
                  <c:v>6.4765744450271903E-2</c:v>
                </c:pt>
                <c:pt idx="9325" formatCode="General">
                  <c:v>6.2290198594076002E-2</c:v>
                </c:pt>
                <c:pt idx="9326" formatCode="General">
                  <c:v>5.9802007665891603E-2</c:v>
                </c:pt>
                <c:pt idx="9327" formatCode="General">
                  <c:v>5.7299370688130097E-2</c:v>
                </c:pt>
                <c:pt idx="9328" formatCode="General">
                  <c:v>5.4781563313066703E-2</c:v>
                </c:pt>
                <c:pt idx="9329" formatCode="General">
                  <c:v>5.2246832374873098E-2</c:v>
                </c:pt>
                <c:pt idx="9330" formatCode="General">
                  <c:v>4.9693872794427899E-2</c:v>
                </c:pt>
                <c:pt idx="9331" formatCode="General">
                  <c:v>4.7121966657934E-2</c:v>
                </c:pt>
                <c:pt idx="9332" formatCode="General">
                  <c:v>4.4529860862747198E-2</c:v>
                </c:pt>
                <c:pt idx="9333" formatCode="General">
                  <c:v>4.1916757973000797E-2</c:v>
                </c:pt>
                <c:pt idx="9334" formatCode="General">
                  <c:v>3.9281848083002502E-2</c:v>
                </c:pt>
                <c:pt idx="9335" formatCode="General">
                  <c:v>3.6624269782616299E-2</c:v>
                </c:pt>
                <c:pt idx="9336" formatCode="General">
                  <c:v>3.39437060996556E-2</c:v>
                </c:pt>
                <c:pt idx="9337" formatCode="General">
                  <c:v>3.1240336476379801E-2</c:v>
                </c:pt>
                <c:pt idx="9338" formatCode="General">
                  <c:v>2.85137203823599E-2</c:v>
                </c:pt>
                <c:pt idx="9339" formatCode="General">
                  <c:v>2.57637290953729E-2</c:v>
                </c:pt>
                <c:pt idx="9340" formatCode="General">
                  <c:v>2.29901573991582E-2</c:v>
                </c:pt>
                <c:pt idx="9341" formatCode="General">
                  <c:v>2.0193191765804901E-2</c:v>
                </c:pt>
                <c:pt idx="9342" formatCode="General">
                  <c:v>1.73734065661184E-2</c:v>
                </c:pt>
                <c:pt idx="9343" formatCode="General">
                  <c:v>1.4530650538307901E-2</c:v>
                </c:pt>
                <c:pt idx="9344" formatCode="General">
                  <c:v>1.1665587191447399E-2</c:v>
                </c:pt>
                <c:pt idx="9345" formatCode="General">
                  <c:v>8.7787467330426305E-3</c:v>
                </c:pt>
                <c:pt idx="9346" formatCode="General">
                  <c:v>5.8709506266689899E-3</c:v>
                </c:pt>
                <c:pt idx="9347" formatCode="General">
                  <c:v>2.9433165387774901E-3</c:v>
                </c:pt>
                <c:pt idx="9348">
                  <c:v>-3.2759034491823302E-6</c:v>
                </c:pt>
                <c:pt idx="9349" formatCode="General">
                  <c:v>-2.9671967730332E-3</c:v>
                </c:pt>
                <c:pt idx="9350" formatCode="General">
                  <c:v>-5.9471441433860102E-3</c:v>
                </c:pt>
                <c:pt idx="9351" formatCode="General">
                  <c:v>-8.9422516648109199E-3</c:v>
                </c:pt>
                <c:pt idx="9352" formatCode="General">
                  <c:v>-1.1951013084394099E-2</c:v>
                </c:pt>
                <c:pt idx="9353" formatCode="General">
                  <c:v>-1.49722431385866E-2</c:v>
                </c:pt>
                <c:pt idx="9354" formatCode="General">
                  <c:v>-1.8004104769688001E-2</c:v>
                </c:pt>
                <c:pt idx="9355" formatCode="General">
                  <c:v>-2.1044611346180402E-2</c:v>
                </c:pt>
                <c:pt idx="9356" formatCode="General">
                  <c:v>-2.4092314643324699E-2</c:v>
                </c:pt>
                <c:pt idx="9357" formatCode="General">
                  <c:v>-2.7145737831373799E-2</c:v>
                </c:pt>
                <c:pt idx="9358" formatCode="General">
                  <c:v>-3.0202790719739501E-2</c:v>
                </c:pt>
                <c:pt idx="9359" formatCode="General">
                  <c:v>-3.3261272803350402E-2</c:v>
                </c:pt>
                <c:pt idx="9360" formatCode="General">
                  <c:v>-3.6319008232297299E-2</c:v>
                </c:pt>
                <c:pt idx="9361" formatCode="General">
                  <c:v>-3.9373847875130798E-2</c:v>
                </c:pt>
                <c:pt idx="9362" formatCode="General">
                  <c:v>-4.2423738452831303E-2</c:v>
                </c:pt>
                <c:pt idx="9363" formatCode="General">
                  <c:v>-4.5466714087833898E-2</c:v>
                </c:pt>
                <c:pt idx="9364" formatCode="General">
                  <c:v>-4.8500893397034499E-2</c:v>
                </c:pt>
                <c:pt idx="9365" formatCode="General">
                  <c:v>-5.1523906076236699E-2</c:v>
                </c:pt>
                <c:pt idx="9366" formatCode="General">
                  <c:v>-5.4533390794035803E-2</c:v>
                </c:pt>
                <c:pt idx="9367" formatCode="General">
                  <c:v>-5.7526578959533302E-2</c:v>
                </c:pt>
                <c:pt idx="9368" formatCode="General">
                  <c:v>-6.0501465706649098E-2</c:v>
                </c:pt>
                <c:pt idx="9369" formatCode="General">
                  <c:v>-6.3456837909314501E-2</c:v>
                </c:pt>
                <c:pt idx="9370" formatCode="General">
                  <c:v>-6.6390526156091104E-2</c:v>
                </c:pt>
                <c:pt idx="9371" formatCode="General">
                  <c:v>-6.9299844146988004E-2</c:v>
                </c:pt>
                <c:pt idx="9372" formatCode="General">
                  <c:v>-7.2182770418838194E-2</c:v>
                </c:pt>
                <c:pt idx="9373" formatCode="General">
                  <c:v>-7.5037031584935104E-2</c:v>
                </c:pt>
                <c:pt idx="9374" formatCode="General">
                  <c:v>-7.7861053438828001E-2</c:v>
                </c:pt>
                <c:pt idx="9375" formatCode="General">
                  <c:v>-8.06529381124656E-2</c:v>
                </c:pt>
                <c:pt idx="9376" formatCode="General">
                  <c:v>-8.3410373738695198E-2</c:v>
                </c:pt>
                <c:pt idx="9377" formatCode="General">
                  <c:v>-8.6131819386282907E-2</c:v>
                </c:pt>
                <c:pt idx="9378" formatCode="General">
                  <c:v>-8.8815985326515107E-2</c:v>
                </c:pt>
                <c:pt idx="9379" formatCode="General">
                  <c:v>-9.1461167781959396E-2</c:v>
                </c:pt>
                <c:pt idx="9380" formatCode="General">
                  <c:v>-9.4065230819530499E-2</c:v>
                </c:pt>
                <c:pt idx="9381" formatCode="General">
                  <c:v>-9.6626711657170405E-2</c:v>
                </c:pt>
                <c:pt idx="9382" formatCode="General">
                  <c:v>-9.9143826657226097E-2</c:v>
                </c:pt>
                <c:pt idx="9383" formatCode="General">
                  <c:v>-0.101614975033088</c:v>
                </c:pt>
                <c:pt idx="9384" formatCode="General">
                  <c:v>-0.104039321075951</c:v>
                </c:pt>
                <c:pt idx="9385" formatCode="General">
                  <c:v>-0.10641565602054</c:v>
                </c:pt>
                <c:pt idx="9386" formatCode="General">
                  <c:v>-0.10874232518989101</c:v>
                </c:pt>
                <c:pt idx="9387" formatCode="General">
                  <c:v>-0.11101836241742501</c:v>
                </c:pt>
                <c:pt idx="9388" formatCode="General">
                  <c:v>-0.11324299576999999</c:v>
                </c:pt>
                <c:pt idx="9389" formatCode="General">
                  <c:v>-0.115415000025525</c:v>
                </c:pt>
                <c:pt idx="9390" formatCode="General">
                  <c:v>-0.117533264188772</c:v>
                </c:pt>
                <c:pt idx="9391" formatCode="General">
                  <c:v>-0.11959734835058</c:v>
                </c:pt>
                <c:pt idx="9392" formatCode="General">
                  <c:v>-0.121606420273844</c:v>
                </c:pt>
                <c:pt idx="9393" formatCode="General">
                  <c:v>-0.123559717340518</c:v>
                </c:pt>
                <c:pt idx="9394" formatCode="General">
                  <c:v>-0.12545706954558999</c:v>
                </c:pt>
                <c:pt idx="9395" formatCode="General">
                  <c:v>-0.12729730070987599</c:v>
                </c:pt>
                <c:pt idx="9396" formatCode="General">
                  <c:v>-0.12907978742933399</c:v>
                </c:pt>
                <c:pt idx="9397" formatCode="General">
                  <c:v>-0.13080459976068701</c:v>
                </c:pt>
                <c:pt idx="9398" formatCode="General">
                  <c:v>-0.132471333629536</c:v>
                </c:pt>
                <c:pt idx="9399" formatCode="General">
                  <c:v>-0.134079541782505</c:v>
                </c:pt>
                <c:pt idx="9400" formatCode="General">
                  <c:v>-0.13562876143305</c:v>
                </c:pt>
                <c:pt idx="9401" formatCode="General">
                  <c:v>-0.13711831867880001</c:v>
                </c:pt>
                <c:pt idx="9402" formatCode="General">
                  <c:v>-0.138547842574789</c:v>
                </c:pt>
                <c:pt idx="9403" formatCode="General">
                  <c:v>-0.13991735722788801</c:v>
                </c:pt>
                <c:pt idx="9404" formatCode="General">
                  <c:v>-0.14122670804524701</c:v>
                </c:pt>
                <c:pt idx="9405" formatCode="General">
                  <c:v>-0.14247576811778201</c:v>
                </c:pt>
                <c:pt idx="9406" formatCode="General">
                  <c:v>-0.14366440330500699</c:v>
                </c:pt>
                <c:pt idx="9407" formatCode="General">
                  <c:v>-0.14479246555283501</c:v>
                </c:pt>
                <c:pt idx="9408" formatCode="General">
                  <c:v>-0.14585989442008901</c:v>
                </c:pt>
                <c:pt idx="9409" formatCode="General">
                  <c:v>-0.146866557903294</c:v>
                </c:pt>
                <c:pt idx="9410" formatCode="General">
                  <c:v>-0.14781233982333</c:v>
                </c:pt>
                <c:pt idx="9411" formatCode="General">
                  <c:v>-0.14869710096605299</c:v>
                </c:pt>
                <c:pt idx="9412" formatCode="General">
                  <c:v>-0.14952072928417801</c:v>
                </c:pt>
                <c:pt idx="9413" formatCode="General">
                  <c:v>-0.15028314248954799</c:v>
                </c:pt>
                <c:pt idx="9414" formatCode="General">
                  <c:v>-0.15098417659077301</c:v>
                </c:pt>
                <c:pt idx="9415" formatCode="General">
                  <c:v>-0.15162368964923401</c:v>
                </c:pt>
                <c:pt idx="9416" formatCode="General">
                  <c:v>-0.15220151961369399</c:v>
                </c:pt>
                <c:pt idx="9417" formatCode="General">
                  <c:v>-0.152717482271641</c:v>
                </c:pt>
                <c:pt idx="9418" formatCode="General">
                  <c:v>-0.15317137671730999</c:v>
                </c:pt>
                <c:pt idx="9419" formatCode="General">
                  <c:v>-0.15356298621895101</c:v>
                </c:pt>
                <c:pt idx="9420" formatCode="General">
                  <c:v>-0.153892030881942</c:v>
                </c:pt>
                <c:pt idx="9421" formatCode="General">
                  <c:v>-0.15415822750365599</c:v>
                </c:pt>
                <c:pt idx="9422" formatCode="General">
                  <c:v>-0.154361303248464</c:v>
                </c:pt>
                <c:pt idx="9423" formatCode="General">
                  <c:v>-0.15450094429758601</c:v>
                </c:pt>
                <c:pt idx="9424" formatCode="General">
                  <c:v>-0.15457679858253001</c:v>
                </c:pt>
                <c:pt idx="9425" formatCode="General">
                  <c:v>-0.15458849066018701</c:v>
                </c:pt>
                <c:pt idx="9426" formatCode="General">
                  <c:v>-0.15453568917916599</c:v>
                </c:pt>
                <c:pt idx="9427" formatCode="General">
                  <c:v>-0.15441806094862401</c:v>
                </c:pt>
                <c:pt idx="9428" formatCode="General">
                  <c:v>-0.15423521239522001</c:v>
                </c:pt>
                <c:pt idx="9429" formatCode="General">
                  <c:v>-0.15398669612617399</c:v>
                </c:pt>
                <c:pt idx="9430" formatCode="General">
                  <c:v>-0.153672087646709</c:v>
                </c:pt>
                <c:pt idx="9431" formatCode="General">
                  <c:v>-0.15329105043153199</c:v>
                </c:pt>
                <c:pt idx="9432" formatCode="General">
                  <c:v>-0.15284318080745299</c:v>
                </c:pt>
                <c:pt idx="9433" formatCode="General">
                  <c:v>-0.15232806293651999</c:v>
                </c:pt>
                <c:pt idx="9434" formatCode="General">
                  <c:v>-0.15174539233738901</c:v>
                </c:pt>
                <c:pt idx="9435" formatCode="General">
                  <c:v>-0.151094818786425</c:v>
                </c:pt>
                <c:pt idx="9436" formatCode="General">
                  <c:v>-0.150375946768119</c:v>
                </c:pt>
                <c:pt idx="9437" formatCode="General">
                  <c:v>-0.14958850643815</c:v>
                </c:pt>
                <c:pt idx="9438" formatCode="General">
                  <c:v>-0.148732212299961</c:v>
                </c:pt>
                <c:pt idx="9439" formatCode="General">
                  <c:v>-0.14780680871927099</c:v>
                </c:pt>
                <c:pt idx="9440" formatCode="General">
                  <c:v>-0.146812130470452</c:v>
                </c:pt>
                <c:pt idx="9441" formatCode="General">
                  <c:v>-0.14574795283407299</c:v>
                </c:pt>
                <c:pt idx="9442" formatCode="General">
                  <c:v>-0.14461420340598499</c:v>
                </c:pt>
                <c:pt idx="9443" formatCode="General">
                  <c:v>-0.14341086569775599</c:v>
                </c:pt>
                <c:pt idx="9444" formatCode="General">
                  <c:v>-0.142137864178498</c:v>
                </c:pt>
                <c:pt idx="9445" formatCode="General">
                  <c:v>-0.14079528471390701</c:v>
                </c:pt>
                <c:pt idx="9446" formatCode="General">
                  <c:v>-0.13938333632093799</c:v>
                </c:pt>
                <c:pt idx="9447" formatCode="General">
                  <c:v>-0.137902225192885</c:v>
                </c:pt>
                <c:pt idx="9448" formatCode="General">
                  <c:v>-0.136352199818849</c:v>
                </c:pt>
                <c:pt idx="9449" formatCode="General">
                  <c:v>-0.134733619022704</c:v>
                </c:pt>
                <c:pt idx="9450" formatCode="General">
                  <c:v>-0.13304700601878999</c:v>
                </c:pt>
                <c:pt idx="9451" formatCode="General">
                  <c:v>-0.13129292981680099</c:v>
                </c:pt>
                <c:pt idx="9452" formatCode="General">
                  <c:v>-0.129471989366646</c:v>
                </c:pt>
                <c:pt idx="9453" formatCode="General">
                  <c:v>-0.127584924688734</c:v>
                </c:pt>
                <c:pt idx="9454" formatCode="General">
                  <c:v>-0.12563262347107901</c:v>
                </c:pt>
                <c:pt idx="9455" formatCode="General">
                  <c:v>-0.123616099385269</c:v>
                </c:pt>
                <c:pt idx="9456" formatCode="General">
                  <c:v>-0.121536373993863</c:v>
                </c:pt>
                <c:pt idx="9457" formatCode="General">
                  <c:v>-0.11939462392880699</c:v>
                </c:pt>
                <c:pt idx="9458" formatCode="General">
                  <c:v>-0.1171921817254</c:v>
                </c:pt>
                <c:pt idx="9459" formatCode="General">
                  <c:v>-0.114930406673675</c:v>
                </c:pt>
                <c:pt idx="9460" formatCode="General">
                  <c:v>-0.112610773542569</c:v>
                </c:pt>
                <c:pt idx="9461" formatCode="General">
                  <c:v>-0.110234874341276</c:v>
                </c:pt>
                <c:pt idx="9462" formatCode="General">
                  <c:v>-0.10780445687583699</c:v>
                </c:pt>
                <c:pt idx="9463" formatCode="General">
                  <c:v>-0.105321353150666</c:v>
                </c:pt>
                <c:pt idx="9464" formatCode="General">
                  <c:v>-0.10278746108568899</c:v>
                </c:pt>
                <c:pt idx="9465" formatCode="General">
                  <c:v>-0.10020483851346</c:v>
                </c:pt>
                <c:pt idx="9466" formatCode="General">
                  <c:v>-9.7575632618915206E-2</c:v>
                </c:pt>
                <c:pt idx="9467" formatCode="General">
                  <c:v>-9.49020053288607E-2</c:v>
                </c:pt>
                <c:pt idx="9468" formatCode="General">
                  <c:v>-9.21862788280194E-2</c:v>
                </c:pt>
                <c:pt idx="9469" formatCode="General">
                  <c:v>-8.9430873862150304E-2</c:v>
                </c:pt>
                <c:pt idx="9470" formatCode="General">
                  <c:v>-8.6638229751531098E-2</c:v>
                </c:pt>
                <c:pt idx="9471" formatCode="General">
                  <c:v>-8.3810896426957396E-2</c:v>
                </c:pt>
                <c:pt idx="9472" formatCode="General">
                  <c:v>-8.0951523380146995E-2</c:v>
                </c:pt>
                <c:pt idx="9473" formatCode="General">
                  <c:v>-7.8062779132502702E-2</c:v>
                </c:pt>
                <c:pt idx="9474" formatCode="General">
                  <c:v>-7.5147338311383399E-2</c:v>
                </c:pt>
                <c:pt idx="9475" formatCode="General">
                  <c:v>-7.2208032552493598E-2</c:v>
                </c:pt>
                <c:pt idx="9476" formatCode="General">
                  <c:v>-6.9247732313503799E-2</c:v>
                </c:pt>
                <c:pt idx="9477" formatCode="General">
                  <c:v>-6.6269260766515195E-2</c:v>
                </c:pt>
                <c:pt idx="9478" formatCode="General">
                  <c:v>-6.3275489635845103E-2</c:v>
                </c:pt>
                <c:pt idx="9479" formatCode="General">
                  <c:v>-6.0269338189658801E-2</c:v>
                </c:pt>
                <c:pt idx="9480" formatCode="General">
                  <c:v>-5.7253755408137499E-2</c:v>
                </c:pt>
                <c:pt idx="9481" formatCode="General">
                  <c:v>-5.4231644645686798E-2</c:v>
                </c:pt>
                <c:pt idx="9482" formatCode="General">
                  <c:v>-5.1205853518614702E-2</c:v>
                </c:pt>
                <c:pt idx="9483" formatCode="General">
                  <c:v>-4.81792839458072E-2</c:v>
                </c:pt>
                <c:pt idx="9484" formatCode="General">
                  <c:v>-4.51548855442011E-2</c:v>
                </c:pt>
                <c:pt idx="9485" formatCode="General">
                  <c:v>-4.2135477482070999E-2</c:v>
                </c:pt>
                <c:pt idx="9486" formatCode="General">
                  <c:v>-3.9123836101844403E-2</c:v>
                </c:pt>
                <c:pt idx="9487" formatCode="General">
                  <c:v>-3.6122701260227902E-2</c:v>
                </c:pt>
                <c:pt idx="9488" formatCode="General">
                  <c:v>-3.3134723651498797E-2</c:v>
                </c:pt>
                <c:pt idx="9489" formatCode="General">
                  <c:v>-3.0162568333746101E-2</c:v>
                </c:pt>
                <c:pt idx="9490" formatCode="General">
                  <c:v>-2.72088055832297E-2</c:v>
                </c:pt>
                <c:pt idx="9491" formatCode="General">
                  <c:v>-2.4275846794745901E-2</c:v>
                </c:pt>
                <c:pt idx="9492" formatCode="General">
                  <c:v>-2.1366061213864199E-2</c:v>
                </c:pt>
                <c:pt idx="9493" formatCode="General">
                  <c:v>-1.8481788771449102E-2</c:v>
                </c:pt>
                <c:pt idx="9494" formatCode="General">
                  <c:v>-1.5625222366604099E-2</c:v>
                </c:pt>
                <c:pt idx="9495" formatCode="General">
                  <c:v>-1.27983562535061E-2</c:v>
                </c:pt>
                <c:pt idx="9496" formatCode="General">
                  <c:v>-1.0003164038526399E-2</c:v>
                </c:pt>
                <c:pt idx="9497" formatCode="General">
                  <c:v>-7.2415629604729503E-3</c:v>
                </c:pt>
                <c:pt idx="9498" formatCode="General">
                  <c:v>-4.5152435670538999E-3</c:v>
                </c:pt>
                <c:pt idx="9499" formatCode="General">
                  <c:v>-1.82573292264276E-3</c:v>
                </c:pt>
                <c:pt idx="9500" formatCode="General">
                  <c:v>8.2547072091812101E-4</c:v>
                </c:pt>
                <c:pt idx="9501" formatCode="General">
                  <c:v>3.4369900918374001E-3</c:v>
                </c:pt>
                <c:pt idx="9502" formatCode="General">
                  <c:v>6.0076758930932899E-3</c:v>
                </c:pt>
                <c:pt idx="9503" formatCode="General">
                  <c:v>8.5364857677201096E-3</c:v>
                </c:pt>
                <c:pt idx="9504" formatCode="General">
                  <c:v>1.1022511325260999E-2</c:v>
                </c:pt>
                <c:pt idx="9505" formatCode="General">
                  <c:v>1.34650150235159E-2</c:v>
                </c:pt>
                <c:pt idx="9506" formatCode="General">
                  <c:v>1.58633511044163E-2</c:v>
                </c:pt>
                <c:pt idx="9507" formatCode="General">
                  <c:v>1.8216946165160501E-2</c:v>
                </c:pt>
                <c:pt idx="9508" formatCode="General">
                  <c:v>2.0525447838983801E-2</c:v>
                </c:pt>
                <c:pt idx="9509" formatCode="General">
                  <c:v>2.2788658399953799E-2</c:v>
                </c:pt>
                <c:pt idx="9510" formatCode="General">
                  <c:v>2.5006448388952801E-2</c:v>
                </c:pt>
                <c:pt idx="9511" formatCode="General">
                  <c:v>2.7178847009240899E-2</c:v>
                </c:pt>
                <c:pt idx="9512" formatCode="General">
                  <c:v>2.9306077854002001E-2</c:v>
                </c:pt>
                <c:pt idx="9513" formatCode="General">
                  <c:v>3.1388424211766998E-2</c:v>
                </c:pt>
                <c:pt idx="9514" formatCode="General">
                  <c:v>3.3426251664779402E-2</c:v>
                </c:pt>
                <c:pt idx="9515" formatCode="General">
                  <c:v>3.5420098068508002E-2</c:v>
                </c:pt>
                <c:pt idx="9516" formatCode="General">
                  <c:v>3.7370550449772701E-2</c:v>
                </c:pt>
                <c:pt idx="9517" formatCode="General">
                  <c:v>3.9278322415337699E-2</c:v>
                </c:pt>
                <c:pt idx="9518" formatCode="General">
                  <c:v>4.1144237976564302E-2</c:v>
                </c:pt>
                <c:pt idx="9519" formatCode="General">
                  <c:v>4.2969154735172703E-2</c:v>
                </c:pt>
                <c:pt idx="9520" formatCode="General">
                  <c:v>4.4754045407915201E-2</c:v>
                </c:pt>
                <c:pt idx="9521" formatCode="General">
                  <c:v>4.6499934909311098E-2</c:v>
                </c:pt>
                <c:pt idx="9522" formatCode="General">
                  <c:v>4.8207934161021801E-2</c:v>
                </c:pt>
                <c:pt idx="9523" formatCode="General">
                  <c:v>4.9879271135002699E-2</c:v>
                </c:pt>
                <c:pt idx="9524" formatCode="General">
                  <c:v>5.15151051595788E-2</c:v>
                </c:pt>
                <c:pt idx="9525" formatCode="General">
                  <c:v>5.3116612515367798E-2</c:v>
                </c:pt>
                <c:pt idx="9526" formatCode="General">
                  <c:v>5.4685095100242297E-2</c:v>
                </c:pt>
                <c:pt idx="9527" formatCode="General">
                  <c:v>5.62218606589929E-2</c:v>
                </c:pt>
                <c:pt idx="9528" formatCode="General">
                  <c:v>5.7728197274998297E-2</c:v>
                </c:pt>
                <c:pt idx="9529" formatCode="General">
                  <c:v>5.9205413428739903E-2</c:v>
                </c:pt>
                <c:pt idx="9530" formatCode="General">
                  <c:v>6.0654779102725397E-2</c:v>
                </c:pt>
                <c:pt idx="9531" formatCode="General">
                  <c:v>6.2077561947259503E-2</c:v>
                </c:pt>
                <c:pt idx="9532" formatCode="General">
                  <c:v>6.3474974433614495E-2</c:v>
                </c:pt>
                <c:pt idx="9533" formatCode="General">
                  <c:v>6.4848218824424E-2</c:v>
                </c:pt>
                <c:pt idx="9534" formatCode="General">
                  <c:v>6.6198490066083998E-2</c:v>
                </c:pt>
                <c:pt idx="9535" formatCode="General">
                  <c:v>6.7526917029184105E-2</c:v>
                </c:pt>
                <c:pt idx="9536" formatCode="General">
                  <c:v>6.88346059973476E-2</c:v>
                </c:pt>
                <c:pt idx="9537" formatCode="General">
                  <c:v>7.0122532586029698E-2</c:v>
                </c:pt>
                <c:pt idx="9538" formatCode="General">
                  <c:v>7.1391595503218899E-2</c:v>
                </c:pt>
                <c:pt idx="9539" formatCode="General">
                  <c:v>7.2642680396024895E-2</c:v>
                </c:pt>
                <c:pt idx="9540" formatCode="General">
                  <c:v>7.38765568719605E-2</c:v>
                </c:pt>
                <c:pt idx="9541" formatCode="General">
                  <c:v>7.5093882958180105E-2</c:v>
                </c:pt>
                <c:pt idx="9542" formatCode="General">
                  <c:v>7.6295322051837505E-2</c:v>
                </c:pt>
                <c:pt idx="9543" formatCode="General">
                  <c:v>7.7481391991295903E-2</c:v>
                </c:pt>
                <c:pt idx="9544" formatCode="General">
                  <c:v>7.8652465018914E-2</c:v>
                </c:pt>
                <c:pt idx="9545" formatCode="General">
                  <c:v>7.9808889038261305E-2</c:v>
                </c:pt>
                <c:pt idx="9546" formatCode="General">
                  <c:v>8.0950852176331203E-2</c:v>
                </c:pt>
                <c:pt idx="9547" formatCode="General">
                  <c:v>8.2078487188124799E-2</c:v>
                </c:pt>
                <c:pt idx="9548" formatCode="General">
                  <c:v>8.3191790209938901E-2</c:v>
                </c:pt>
                <c:pt idx="9549" formatCode="General">
                  <c:v>8.4290633962619696E-2</c:v>
                </c:pt>
                <c:pt idx="9550" formatCode="General">
                  <c:v>8.5374894093630901E-2</c:v>
                </c:pt>
                <c:pt idx="9551" formatCode="General">
                  <c:v>8.6444256260864397E-2</c:v>
                </c:pt>
                <c:pt idx="9552" formatCode="General">
                  <c:v>8.7498323767233793E-2</c:v>
                </c:pt>
                <c:pt idx="9553" formatCode="General">
                  <c:v>8.8536592305554496E-2</c:v>
                </c:pt>
                <c:pt idx="9554" formatCode="General">
                  <c:v>8.9558417319108005E-2</c:v>
                </c:pt>
                <c:pt idx="9555" formatCode="General">
                  <c:v>9.0563144194567402E-2</c:v>
                </c:pt>
                <c:pt idx="9556" formatCode="General">
                  <c:v>9.1550025508272195E-2</c:v>
                </c:pt>
                <c:pt idx="9557" formatCode="General">
                  <c:v>9.2518176017536702E-2</c:v>
                </c:pt>
                <c:pt idx="9558" formatCode="General">
                  <c:v>9.3466651090306302E-2</c:v>
                </c:pt>
                <c:pt idx="9559" formatCode="General">
                  <c:v>9.4394469721096205E-2</c:v>
                </c:pt>
                <c:pt idx="9560" formatCode="General">
                  <c:v>9.5300526526971893E-2</c:v>
                </c:pt>
                <c:pt idx="9561" formatCode="General">
                  <c:v>9.6183665776581204E-2</c:v>
                </c:pt>
                <c:pt idx="9562" formatCode="General">
                  <c:v>9.7042760389495594E-2</c:v>
                </c:pt>
                <c:pt idx="9563" formatCode="General">
                  <c:v>9.7876568038450795E-2</c:v>
                </c:pt>
                <c:pt idx="9564" formatCode="General">
                  <c:v>9.8683789248974293E-2</c:v>
                </c:pt>
                <c:pt idx="9565" formatCode="General">
                  <c:v>9.9463103745335804E-2</c:v>
                </c:pt>
                <c:pt idx="9566" formatCode="General">
                  <c:v>0.100213240575138</c:v>
                </c:pt>
                <c:pt idx="9567" formatCode="General">
                  <c:v>0.100932889025729</c:v>
                </c:pt>
                <c:pt idx="9568" formatCode="General">
                  <c:v>0.10162070191574001</c:v>
                </c:pt>
                <c:pt idx="9569" formatCode="General">
                  <c:v>0.10227536389478301</c:v>
                </c:pt>
                <c:pt idx="9570" formatCode="General">
                  <c:v>0.102895507532655</c:v>
                </c:pt>
                <c:pt idx="9571" formatCode="General">
                  <c:v>0.103479883683571</c:v>
                </c:pt>
                <c:pt idx="9572" formatCode="General">
                  <c:v>0.104027272250799</c:v>
                </c:pt>
                <c:pt idx="9573" formatCode="General">
                  <c:v>0.104536425412479</c:v>
                </c:pt>
                <c:pt idx="9574" formatCode="General">
                  <c:v>0.105006188560908</c:v>
                </c:pt>
                <c:pt idx="9575" formatCode="General">
                  <c:v>0.10543551094464899</c:v>
                </c:pt>
                <c:pt idx="9576" formatCode="General">
                  <c:v>0.10582333540156499</c:v>
                </c:pt>
                <c:pt idx="9577" formatCode="General">
                  <c:v>0.10616865325414999</c:v>
                </c:pt>
                <c:pt idx="9578" formatCode="General">
                  <c:v>0.106470623769998</c:v>
                </c:pt>
                <c:pt idx="9579" formatCode="General">
                  <c:v>0.106728468161428</c:v>
                </c:pt>
                <c:pt idx="9580" formatCode="General">
                  <c:v>0.10694146071999901</c:v>
                </c:pt>
                <c:pt idx="9581" formatCode="General">
                  <c:v>0.107109037411467</c:v>
                </c:pt>
                <c:pt idx="9582" formatCode="General">
                  <c:v>0.107230738805814</c:v>
                </c:pt>
                <c:pt idx="9583" formatCode="General">
                  <c:v>0.10730614142542599</c:v>
                </c:pt>
                <c:pt idx="9584" formatCode="General">
                  <c:v>0.10733496413161001</c:v>
                </c:pt>
                <c:pt idx="9585" formatCode="General">
                  <c:v>0.107317120987227</c:v>
                </c:pt>
                <c:pt idx="9586" formatCode="General">
                  <c:v>0.107252606604172</c:v>
                </c:pt>
                <c:pt idx="9587" formatCode="General">
                  <c:v>0.107141575987497</c:v>
                </c:pt>
                <c:pt idx="9588" formatCode="General">
                  <c:v>0.106984282750178</c:v>
                </c:pt>
                <c:pt idx="9589" formatCode="General">
                  <c:v>0.10678106312532699</c:v>
                </c:pt>
                <c:pt idx="9590" formatCode="General">
                  <c:v>0.106532488148452</c:v>
                </c:pt>
                <c:pt idx="9591" formatCode="General">
                  <c:v>0.106239249063581</c:v>
                </c:pt>
                <c:pt idx="9592" formatCode="General">
                  <c:v>0.105902172347366</c:v>
                </c:pt>
                <c:pt idx="9593" formatCode="General">
                  <c:v>0.105522151510982</c:v>
                </c:pt>
                <c:pt idx="9594" formatCode="General">
                  <c:v>0.105100236718777</c:v>
                </c:pt>
                <c:pt idx="9595" formatCode="General">
                  <c:v>0.10463767655721801</c:v>
                </c:pt>
                <c:pt idx="9596" formatCode="General">
                  <c:v>0.104135787727024</c:v>
                </c:pt>
                <c:pt idx="9597" formatCode="General">
                  <c:v>0.10359603189180901</c:v>
                </c:pt>
                <c:pt idx="9598" formatCode="General">
                  <c:v>0.103020002343087</c:v>
                </c:pt>
                <c:pt idx="9599" formatCode="General">
                  <c:v>0.102409400367238</c:v>
                </c:pt>
                <c:pt idx="9600" formatCode="General">
                  <c:v>0.101766061055998</c:v>
                </c:pt>
                <c:pt idx="9601" formatCode="General">
                  <c:v>0.101091876523666</c:v>
                </c:pt>
                <c:pt idx="9602" formatCode="General">
                  <c:v>0.100388823554275</c:v>
                </c:pt>
                <c:pt idx="9603" formatCode="General">
                  <c:v>9.9659005063481507E-2</c:v>
                </c:pt>
                <c:pt idx="9604" formatCode="General">
                  <c:v>9.8904624842146904E-2</c:v>
                </c:pt>
                <c:pt idx="9605" formatCode="General">
                  <c:v>9.8127912788802202E-2</c:v>
                </c:pt>
                <c:pt idx="9606" formatCode="General">
                  <c:v>9.7331203078342907E-2</c:v>
                </c:pt>
                <c:pt idx="9607" formatCode="General">
                  <c:v>9.6516867280706006E-2</c:v>
                </c:pt>
                <c:pt idx="9608" formatCode="General">
                  <c:v>9.5687295611351197E-2</c:v>
                </c:pt>
                <c:pt idx="9609" formatCode="General">
                  <c:v>9.4845036610649303E-2</c:v>
                </c:pt>
                <c:pt idx="9610" formatCode="General">
                  <c:v>9.3992567722819803E-2</c:v>
                </c:pt>
                <c:pt idx="9611" formatCode="General">
                  <c:v>9.3132367301428598E-2</c:v>
                </c:pt>
                <c:pt idx="9612" formatCode="General">
                  <c:v>9.2266967956950593E-2</c:v>
                </c:pt>
                <c:pt idx="9613" formatCode="General">
                  <c:v>9.1398892209833604E-2</c:v>
                </c:pt>
                <c:pt idx="9614" formatCode="General">
                  <c:v>9.0530687002041102E-2</c:v>
                </c:pt>
                <c:pt idx="9615" formatCode="General">
                  <c:v>8.9664856522416306E-2</c:v>
                </c:pt>
                <c:pt idx="9616" formatCode="General">
                  <c:v>8.8803842081065995E-2</c:v>
                </c:pt>
                <c:pt idx="9617" formatCode="General">
                  <c:v>8.7950017286809401E-2</c:v>
                </c:pt>
                <c:pt idx="9618" formatCode="General">
                  <c:v>8.7105736104699294E-2</c:v>
                </c:pt>
                <c:pt idx="9619" formatCode="General">
                  <c:v>8.6273277956897904E-2</c:v>
                </c:pt>
                <c:pt idx="9620" formatCode="General">
                  <c:v>8.5454836668667697E-2</c:v>
                </c:pt>
                <c:pt idx="9621" formatCode="General">
                  <c:v>8.4652522223554502E-2</c:v>
                </c:pt>
                <c:pt idx="9622" formatCode="General">
                  <c:v>8.3868362073477906E-2</c:v>
                </c:pt>
                <c:pt idx="9623" formatCode="General">
                  <c:v>8.3104302783786999E-2</c:v>
                </c:pt>
                <c:pt idx="9624" formatCode="General">
                  <c:v>8.2362155141742499E-2</c:v>
                </c:pt>
                <c:pt idx="9625" formatCode="General">
                  <c:v>8.1643595974548705E-2</c:v>
                </c:pt>
                <c:pt idx="9626" formatCode="General">
                  <c:v>8.0950178546259993E-2</c:v>
                </c:pt>
                <c:pt idx="9627" formatCode="General">
                  <c:v>8.0283342505289401E-2</c:v>
                </c:pt>
                <c:pt idx="9628" formatCode="General">
                  <c:v>7.9644369640999496E-2</c:v>
                </c:pt>
                <c:pt idx="9629" formatCode="General">
                  <c:v>7.9034394656171902E-2</c:v>
                </c:pt>
                <c:pt idx="9630" formatCode="General">
                  <c:v>7.8454414028115496E-2</c:v>
                </c:pt>
                <c:pt idx="9631" formatCode="General">
                  <c:v>7.7905193560333194E-2</c:v>
                </c:pt>
                <c:pt idx="9632" formatCode="General">
                  <c:v>7.7387341759655601E-2</c:v>
                </c:pt>
                <c:pt idx="9633" formatCode="General">
                  <c:v>7.69013916728776E-2</c:v>
                </c:pt>
                <c:pt idx="9634" formatCode="General">
                  <c:v>7.6447650918493898E-2</c:v>
                </c:pt>
                <c:pt idx="9635" formatCode="General">
                  <c:v>7.60261578800039E-2</c:v>
                </c:pt>
                <c:pt idx="9636" formatCode="General">
                  <c:v>7.5636825349739201E-2</c:v>
                </c:pt>
                <c:pt idx="9637" formatCode="General">
                  <c:v>7.5279477390934699E-2</c:v>
                </c:pt>
                <c:pt idx="9638" formatCode="General">
                  <c:v>7.4953704674034297E-2</c:v>
                </c:pt>
                <c:pt idx="9639" formatCode="General">
                  <c:v>7.4658875190181301E-2</c:v>
                </c:pt>
                <c:pt idx="9640" formatCode="General">
                  <c:v>7.4394170640909807E-2</c:v>
                </c:pt>
                <c:pt idx="9641" formatCode="General">
                  <c:v>7.41586196279167E-2</c:v>
                </c:pt>
                <c:pt idx="9642" formatCode="General">
                  <c:v>7.3951079998083702E-2</c:v>
                </c:pt>
                <c:pt idx="9643" formatCode="General">
                  <c:v>7.3770261202106696E-2</c:v>
                </c:pt>
                <c:pt idx="9644" formatCode="General">
                  <c:v>7.3614662616766496E-2</c:v>
                </c:pt>
                <c:pt idx="9645" formatCode="General">
                  <c:v>7.3482586015088905E-2</c:v>
                </c:pt>
                <c:pt idx="9646" formatCode="General">
                  <c:v>7.3372233061428704E-2</c:v>
                </c:pt>
                <c:pt idx="9647" formatCode="General">
                  <c:v>7.3281633691613501E-2</c:v>
                </c:pt>
                <c:pt idx="9648" formatCode="General">
                  <c:v>7.3208658554846401E-2</c:v>
                </c:pt>
                <c:pt idx="9649" formatCode="General">
                  <c:v>7.3151027312067907E-2</c:v>
                </c:pt>
                <c:pt idx="9650" formatCode="General">
                  <c:v>7.3106334724978003E-2</c:v>
                </c:pt>
                <c:pt idx="9651" formatCode="General">
                  <c:v>7.3072025599993706E-2</c:v>
                </c:pt>
                <c:pt idx="9652" formatCode="General">
                  <c:v>7.3045382919815702E-2</c:v>
                </c:pt>
                <c:pt idx="9653" formatCode="General">
                  <c:v>7.3023657456158297E-2</c:v>
                </c:pt>
                <c:pt idx="9654" formatCode="General">
                  <c:v>7.3003985618870698E-2</c:v>
                </c:pt>
                <c:pt idx="9655" formatCode="General">
                  <c:v>7.2983352448167504E-2</c:v>
                </c:pt>
                <c:pt idx="9656" formatCode="General">
                  <c:v>7.2958670321680394E-2</c:v>
                </c:pt>
                <c:pt idx="9657" formatCode="General">
                  <c:v>7.2926711386466503E-2</c:v>
                </c:pt>
                <c:pt idx="9658" formatCode="General">
                  <c:v>7.2884243011280006E-2</c:v>
                </c:pt>
                <c:pt idx="9659" formatCode="General">
                  <c:v>7.2828008364417995E-2</c:v>
                </c:pt>
                <c:pt idx="9660" formatCode="General">
                  <c:v>7.2754639858322395E-2</c:v>
                </c:pt>
                <c:pt idx="9661" formatCode="General">
                  <c:v>7.2660782395781998E-2</c:v>
                </c:pt>
                <c:pt idx="9662" formatCode="General">
                  <c:v>7.25430165378846E-2</c:v>
                </c:pt>
                <c:pt idx="9663" formatCode="General">
                  <c:v>7.2397872264213001E-2</c:v>
                </c:pt>
                <c:pt idx="9664" formatCode="General">
                  <c:v>7.2221910161453906E-2</c:v>
                </c:pt>
                <c:pt idx="9665" formatCode="General">
                  <c:v>7.2011690903967404E-2</c:v>
                </c:pt>
                <c:pt idx="9666" formatCode="General">
                  <c:v>7.1763789821074495E-2</c:v>
                </c:pt>
                <c:pt idx="9667" formatCode="General">
                  <c:v>7.1474808209150198E-2</c:v>
                </c:pt>
                <c:pt idx="9668" formatCode="General">
                  <c:v>7.1141335399320493E-2</c:v>
                </c:pt>
                <c:pt idx="9669" formatCode="General">
                  <c:v>7.0759989362060599E-2</c:v>
                </c:pt>
                <c:pt idx="9670" formatCode="General">
                  <c:v>7.0327279146159299E-2</c:v>
                </c:pt>
                <c:pt idx="9671" formatCode="General">
                  <c:v>6.9840323447193001E-2</c:v>
                </c:pt>
                <c:pt idx="9672" formatCode="General">
                  <c:v>6.9295902145674299E-2</c:v>
                </c:pt>
                <c:pt idx="9673" formatCode="General">
                  <c:v>6.8690449256257793E-2</c:v>
                </c:pt>
                <c:pt idx="9674" formatCode="General">
                  <c:v>6.8021666271918302E-2</c:v>
                </c:pt>
                <c:pt idx="9675" formatCode="General">
                  <c:v>6.7286883392222802E-2</c:v>
                </c:pt>
                <c:pt idx="9676" formatCode="General">
                  <c:v>6.6482423131893703E-2</c:v>
                </c:pt>
                <c:pt idx="9677" formatCode="General">
                  <c:v>6.5605805933400402E-2</c:v>
                </c:pt>
                <c:pt idx="9678" formatCode="General">
                  <c:v>6.46548404852859E-2</c:v>
                </c:pt>
                <c:pt idx="9679" formatCode="General">
                  <c:v>6.3626887223381695E-2</c:v>
                </c:pt>
                <c:pt idx="9680" formatCode="General">
                  <c:v>6.2519388618708496E-2</c:v>
                </c:pt>
                <c:pt idx="9681" formatCode="General">
                  <c:v>6.1329963070164799E-2</c:v>
                </c:pt>
                <c:pt idx="9682" formatCode="General">
                  <c:v>6.0056922976342797E-2</c:v>
                </c:pt>
                <c:pt idx="9683" formatCode="General">
                  <c:v>5.8698177158091003E-2</c:v>
                </c:pt>
                <c:pt idx="9684" formatCode="General">
                  <c:v>5.7251713655386997E-2</c:v>
                </c:pt>
                <c:pt idx="9685" formatCode="General">
                  <c:v>5.5716210745314902E-2</c:v>
                </c:pt>
                <c:pt idx="9686" formatCode="General">
                  <c:v>5.40905054414084E-2</c:v>
                </c:pt>
                <c:pt idx="9687" formatCode="General">
                  <c:v>5.2373483286870103E-2</c:v>
                </c:pt>
                <c:pt idx="9688" formatCode="General">
                  <c:v>5.0563986865839398E-2</c:v>
                </c:pt>
                <c:pt idx="9689" formatCode="General">
                  <c:v>4.8660338679406202E-2</c:v>
                </c:pt>
                <c:pt idx="9690" formatCode="General">
                  <c:v>4.6661997487336203E-2</c:v>
                </c:pt>
                <c:pt idx="9691" formatCode="General">
                  <c:v>4.4569039429831897E-2</c:v>
                </c:pt>
                <c:pt idx="9692" formatCode="General">
                  <c:v>4.2380384984991401E-2</c:v>
                </c:pt>
                <c:pt idx="9693" formatCode="General">
                  <c:v>4.0095387614302397E-2</c:v>
                </c:pt>
                <c:pt idx="9694" formatCode="General">
                  <c:v>3.7714549647261002E-2</c:v>
                </c:pt>
                <c:pt idx="9695" formatCode="General">
                  <c:v>3.5238325674913903E-2</c:v>
                </c:pt>
                <c:pt idx="9696" formatCode="General">
                  <c:v>3.2666423683401502E-2</c:v>
                </c:pt>
                <c:pt idx="9697" formatCode="General">
                  <c:v>2.99989336217493E-2</c:v>
                </c:pt>
                <c:pt idx="9698" formatCode="General">
                  <c:v>2.7236910086335001E-2</c:v>
                </c:pt>
                <c:pt idx="9699" formatCode="General">
                  <c:v>2.4380734434003602E-2</c:v>
                </c:pt>
                <c:pt idx="9700" formatCode="General">
                  <c:v>2.1431090804328701E-2</c:v>
                </c:pt>
                <c:pt idx="9701" formatCode="General">
                  <c:v>1.8389611731029799E-2</c:v>
                </c:pt>
                <c:pt idx="9702" formatCode="General">
                  <c:v>1.52577040462518E-2</c:v>
                </c:pt>
                <c:pt idx="9703" formatCode="General">
                  <c:v>1.2036411481879001E-2</c:v>
                </c:pt>
                <c:pt idx="9704" formatCode="General">
                  <c:v>8.7270132316975505E-3</c:v>
                </c:pt>
                <c:pt idx="9705" formatCode="General">
                  <c:v>5.3315857415763704E-3</c:v>
                </c:pt>
                <c:pt idx="9706" formatCode="General">
                  <c:v>1.8518448937474999E-3</c:v>
                </c:pt>
                <c:pt idx="9707" formatCode="General">
                  <c:v>-1.71088519373453E-3</c:v>
                </c:pt>
                <c:pt idx="9708" formatCode="General">
                  <c:v>-5.3540021099291197E-3</c:v>
                </c:pt>
                <c:pt idx="9709" formatCode="General">
                  <c:v>-9.0747072576487803E-3</c:v>
                </c:pt>
                <c:pt idx="9710" formatCode="General">
                  <c:v>-1.28712666870996E-2</c:v>
                </c:pt>
                <c:pt idx="9711" formatCode="General">
                  <c:v>-1.6741399322158099E-2</c:v>
                </c:pt>
                <c:pt idx="9712" formatCode="General">
                  <c:v>-2.0682114603975298E-2</c:v>
                </c:pt>
                <c:pt idx="9713" formatCode="General">
                  <c:v>-2.4690327471953301E-2</c:v>
                </c:pt>
                <c:pt idx="9714" formatCode="General">
                  <c:v>-2.87629733164248E-2</c:v>
                </c:pt>
                <c:pt idx="9715" formatCode="General">
                  <c:v>-3.2897058891125298E-2</c:v>
                </c:pt>
                <c:pt idx="9716" formatCode="General">
                  <c:v>-3.7089705205681299E-2</c:v>
                </c:pt>
                <c:pt idx="9717" formatCode="General">
                  <c:v>-4.1338121409982401E-2</c:v>
                </c:pt>
                <c:pt idx="9718" formatCode="General">
                  <c:v>-4.5639017115509502E-2</c:v>
                </c:pt>
                <c:pt idx="9719" formatCode="General">
                  <c:v>-4.9988578974862197E-2</c:v>
                </c:pt>
                <c:pt idx="9720" formatCode="General">
                  <c:v>-5.4383099974311101E-2</c:v>
                </c:pt>
                <c:pt idx="9721" formatCode="General">
                  <c:v>-5.88190395928017E-2</c:v>
                </c:pt>
                <c:pt idx="9722" formatCode="General">
                  <c:v>-6.3292519300282096E-2</c:v>
                </c:pt>
                <c:pt idx="9723" formatCode="General">
                  <c:v>-6.7799868319312603E-2</c:v>
                </c:pt>
                <c:pt idx="9724" formatCode="General">
                  <c:v>-7.2337630072699402E-2</c:v>
                </c:pt>
                <c:pt idx="9725" formatCode="General">
                  <c:v>-7.6901473107761797E-2</c:v>
                </c:pt>
                <c:pt idx="9726" formatCode="General">
                  <c:v>-8.1487312031372799E-2</c:v>
                </c:pt>
                <c:pt idx="9727" formatCode="General">
                  <c:v>-8.6091940136329606E-2</c:v>
                </c:pt>
                <c:pt idx="9728" formatCode="General">
                  <c:v>-9.0711319662659995E-2</c:v>
                </c:pt>
                <c:pt idx="9729" formatCode="General">
                  <c:v>-9.5340498304327198E-2</c:v>
                </c:pt>
                <c:pt idx="9730" formatCode="General">
                  <c:v>-9.9975322266073904E-2</c:v>
                </c:pt>
                <c:pt idx="9731" formatCode="General">
                  <c:v>-0.10461157560808999</c:v>
                </c:pt>
                <c:pt idx="9732" formatCode="General">
                  <c:v>-0.109245388131944</c:v>
                </c:pt>
                <c:pt idx="9733" formatCode="General">
                  <c:v>-0.113872697646019</c:v>
                </c:pt>
                <c:pt idx="9734" formatCode="General">
                  <c:v>-0.118488640077765</c:v>
                </c:pt>
                <c:pt idx="9735" formatCode="General">
                  <c:v>-0.123088656507401</c:v>
                </c:pt>
                <c:pt idx="9736" formatCode="General">
                  <c:v>-0.12766811123202601</c:v>
                </c:pt>
                <c:pt idx="9737" formatCode="General">
                  <c:v>-0.13222280847770099</c:v>
                </c:pt>
                <c:pt idx="9738" formatCode="General">
                  <c:v>-0.13674848984712901</c:v>
                </c:pt>
                <c:pt idx="9739" formatCode="General">
                  <c:v>-0.14124075927803201</c:v>
                </c:pt>
                <c:pt idx="9740" formatCode="General">
                  <c:v>-0.14569515072844599</c:v>
                </c:pt>
                <c:pt idx="9741" formatCode="General">
                  <c:v>-0.150107616790156</c:v>
                </c:pt>
                <c:pt idx="9742" formatCode="General">
                  <c:v>-0.15447348334626401</c:v>
                </c:pt>
                <c:pt idx="9743" formatCode="General">
                  <c:v>-0.15878798106497199</c:v>
                </c:pt>
                <c:pt idx="9744" formatCode="General">
                  <c:v>-0.163047415750842</c:v>
                </c:pt>
                <c:pt idx="9745" formatCode="General">
                  <c:v>-0.16724751137826299</c:v>
                </c:pt>
                <c:pt idx="9746" formatCode="General">
                  <c:v>-0.17138328711116901</c:v>
                </c:pt>
                <c:pt idx="9747" formatCode="General">
                  <c:v>-0.175450252959507</c:v>
                </c:pt>
                <c:pt idx="9748" formatCode="General">
                  <c:v>-0.179444497121338</c:v>
                </c:pt>
                <c:pt idx="9749" formatCode="General">
                  <c:v>-0.18336160469929</c:v>
                </c:pt>
                <c:pt idx="9750" formatCode="General">
                  <c:v>-0.187197652120286</c:v>
                </c:pt>
                <c:pt idx="9751" formatCode="General">
                  <c:v>-0.19094871629481</c:v>
                </c:pt>
                <c:pt idx="9752" formatCode="General">
                  <c:v>-0.194610282159456</c:v>
                </c:pt>
                <c:pt idx="9753" formatCode="General">
                  <c:v>-0.198178383950839</c:v>
                </c:pt>
                <c:pt idx="9754" formatCode="General">
                  <c:v>-0.20164965935446699</c:v>
                </c:pt>
                <c:pt idx="9755" formatCode="General">
                  <c:v>-0.205020211251107</c:v>
                </c:pt>
                <c:pt idx="9756" formatCode="General">
                  <c:v>-0.20828607799094201</c:v>
                </c:pt>
                <c:pt idx="9757" formatCode="General">
                  <c:v>-0.21144387354888</c:v>
                </c:pt>
                <c:pt idx="9758" formatCode="General">
                  <c:v>-0.214490254095623</c:v>
                </c:pt>
                <c:pt idx="9759" formatCode="General">
                  <c:v>-0.217421845599714</c:v>
                </c:pt>
                <c:pt idx="9760" formatCode="General">
                  <c:v>-0.22023524075006301</c:v>
                </c:pt>
                <c:pt idx="9761" formatCode="General">
                  <c:v>-0.22292722865598999</c:v>
                </c:pt>
                <c:pt idx="9762" formatCode="General">
                  <c:v>-0.22549470862120799</c:v>
                </c:pt>
                <c:pt idx="9763" formatCode="General">
                  <c:v>-0.22793478483655</c:v>
                </c:pt>
                <c:pt idx="9764" formatCode="General">
                  <c:v>-0.23024466386398601</c:v>
                </c:pt>
                <c:pt idx="9765" formatCode="General">
                  <c:v>-0.23242174452940001</c:v>
                </c:pt>
                <c:pt idx="9766" formatCode="General">
                  <c:v>-0.23446355637972199</c:v>
                </c:pt>
                <c:pt idx="9767" formatCode="General">
                  <c:v>-0.236367691846955</c:v>
                </c:pt>
                <c:pt idx="9768" formatCode="General">
                  <c:v>-0.238131959675039</c:v>
                </c:pt>
                <c:pt idx="9769" formatCode="General">
                  <c:v>-0.23975434048174499</c:v>
                </c:pt>
                <c:pt idx="9770" formatCode="General">
                  <c:v>-0.24123301727153201</c:v>
                </c:pt>
                <c:pt idx="9771" formatCode="General">
                  <c:v>-0.24256631273253801</c:v>
                </c:pt>
                <c:pt idx="9772" formatCode="General">
                  <c:v>-0.24375272352195901</c:v>
                </c:pt>
                <c:pt idx="9773" formatCode="General">
                  <c:v>-0.24479095955227201</c:v>
                </c:pt>
                <c:pt idx="9774" formatCode="General">
                  <c:v>-0.24567982246564701</c:v>
                </c:pt>
                <c:pt idx="9775" formatCode="General">
                  <c:v>-0.246418349329804</c:v>
                </c:pt>
                <c:pt idx="9776" formatCode="General">
                  <c:v>-0.24700580777287301</c:v>
                </c:pt>
                <c:pt idx="9777" formatCode="General">
                  <c:v>-0.24744161694734301</c:v>
                </c:pt>
                <c:pt idx="9778" formatCode="General">
                  <c:v>-0.24772537843713099</c:v>
                </c:pt>
                <c:pt idx="9779" formatCode="General">
                  <c:v>-0.24785691723967701</c:v>
                </c:pt>
                <c:pt idx="9780" formatCode="General">
                  <c:v>-0.247836256054387</c:v>
                </c:pt>
                <c:pt idx="9781" formatCode="General">
                  <c:v>-0.24766353672545799</c:v>
                </c:pt>
                <c:pt idx="9782" formatCode="General">
                  <c:v>-0.24733910712729401</c:v>
                </c:pt>
                <c:pt idx="9783" formatCode="General">
                  <c:v>-0.246863558630385</c:v>
                </c:pt>
                <c:pt idx="9784" formatCode="General">
                  <c:v>-0.24623759364639899</c:v>
                </c:pt>
                <c:pt idx="9785" formatCode="General">
                  <c:v>-0.245462110973694</c:v>
                </c:pt>
                <c:pt idx="9786" formatCode="General">
                  <c:v>-0.24453829569562099</c:v>
                </c:pt>
                <c:pt idx="9787" formatCode="General">
                  <c:v>-0.24346743515934999</c:v>
                </c:pt>
                <c:pt idx="9788" formatCode="General">
                  <c:v>-0.24225098613282001</c:v>
                </c:pt>
                <c:pt idx="9789" formatCode="General">
                  <c:v>-0.240890615482033</c:v>
                </c:pt>
                <c:pt idx="9790" formatCode="General">
                  <c:v>-0.23938812438064799</c:v>
                </c:pt>
                <c:pt idx="9791" formatCode="General">
                  <c:v>-0.23774552633149401</c:v>
                </c:pt>
                <c:pt idx="9792" formatCode="General">
                  <c:v>-0.23596496920198701</c:v>
                </c:pt>
                <c:pt idx="9793" formatCode="General">
                  <c:v>-0.23404870686221299</c:v>
                </c:pt>
                <c:pt idx="9794" formatCode="General">
                  <c:v>-0.231999187982112</c:v>
                </c:pt>
                <c:pt idx="9795" formatCode="General">
                  <c:v>-0.22981903830412601</c:v>
                </c:pt>
                <c:pt idx="9796" formatCode="General">
                  <c:v>-0.227510979207039</c:v>
                </c:pt>
                <c:pt idx="9797" formatCode="General">
                  <c:v>-0.225077890558638</c:v>
                </c:pt>
                <c:pt idx="9798" formatCode="General">
                  <c:v>-0.222522769607606</c:v>
                </c:pt>
                <c:pt idx="9799" formatCode="General">
                  <c:v>-0.21984869220997599</c:v>
                </c:pt>
                <c:pt idx="9800" formatCode="General">
                  <c:v>-0.217058844961389</c:v>
                </c:pt>
                <c:pt idx="9801" formatCode="General">
                  <c:v>-0.21415651451911299</c:v>
                </c:pt>
                <c:pt idx="9802" formatCode="General">
                  <c:v>-0.21114507723150899</c:v>
                </c:pt>
                <c:pt idx="9803" formatCode="General">
                  <c:v>-0.20802798500362099</c:v>
                </c:pt>
                <c:pt idx="9804" formatCode="General">
                  <c:v>-0.20480875672176299</c:v>
                </c:pt>
                <c:pt idx="9805" formatCode="General">
                  <c:v>-0.20149096557106</c:v>
                </c:pt>
                <c:pt idx="9806" formatCode="General">
                  <c:v>-0.19807822240471101</c:v>
                </c:pt>
                <c:pt idx="9807" formatCode="General">
                  <c:v>-0.194574177505139</c:v>
                </c:pt>
                <c:pt idx="9808" formatCode="General">
                  <c:v>-0.19098251386385601</c:v>
                </c:pt>
                <c:pt idx="9809" formatCode="General">
                  <c:v>-0.18730692767173701</c:v>
                </c:pt>
                <c:pt idx="9810" formatCode="General">
                  <c:v>-0.18355111669850199</c:v>
                </c:pt>
                <c:pt idx="9811" formatCode="General">
                  <c:v>-0.17971877515144699</c:v>
                </c:pt>
                <c:pt idx="9812" formatCode="General">
                  <c:v>-0.17581358199178301</c:v>
                </c:pt>
                <c:pt idx="9813" formatCode="General">
                  <c:v>-0.17183919040297399</c:v>
                </c:pt>
                <c:pt idx="9814" formatCode="General">
                  <c:v>-0.16779922514092099</c:v>
                </c:pt>
                <c:pt idx="9815" formatCode="General">
                  <c:v>-0.16369726368811399</c:v>
                </c:pt>
                <c:pt idx="9816" formatCode="General">
                  <c:v>-0.159536822916996</c:v>
                </c:pt>
                <c:pt idx="9817" formatCode="General">
                  <c:v>-0.15532136484884301</c:v>
                </c:pt>
                <c:pt idx="9818" formatCode="General">
                  <c:v>-0.15105428335800899</c:v>
                </c:pt>
                <c:pt idx="9819" formatCode="General">
                  <c:v>-0.14673889464117701</c:v>
                </c:pt>
                <c:pt idx="9820" formatCode="General">
                  <c:v>-0.142378420635596</c:v>
                </c:pt>
                <c:pt idx="9821" formatCode="General">
                  <c:v>-0.137975994438538</c:v>
                </c:pt>
                <c:pt idx="9822" formatCode="General">
                  <c:v>-0.13353464818966301</c:v>
                </c:pt>
                <c:pt idx="9823" formatCode="General">
                  <c:v>-0.12905730546402999</c:v>
                </c:pt>
                <c:pt idx="9824" formatCode="General">
                  <c:v>-0.124546781087453</c:v>
                </c:pt>
                <c:pt idx="9825" formatCode="General">
                  <c:v>-0.1200057618574</c:v>
                </c:pt>
                <c:pt idx="9826" formatCode="General">
                  <c:v>-0.11543681762430499</c:v>
                </c:pt>
                <c:pt idx="9827" formatCode="General">
                  <c:v>-0.110842374198934</c:v>
                </c:pt>
                <c:pt idx="9828" formatCode="General">
                  <c:v>-0.10622477180765701</c:v>
                </c:pt>
                <c:pt idx="9829" formatCode="General">
                  <c:v>-0.10158621841554499</c:v>
                </c:pt>
                <c:pt idx="9830" formatCode="General">
                  <c:v>-9.6928728121810206E-2</c:v>
                </c:pt>
                <c:pt idx="9831" formatCode="General">
                  <c:v>-9.2254217445137204E-2</c:v>
                </c:pt>
                <c:pt idx="9832" formatCode="General">
                  <c:v>-8.7564480149194004E-2</c:v>
                </c:pt>
                <c:pt idx="9833" formatCode="General">
                  <c:v>-8.2861155721687105E-2</c:v>
                </c:pt>
                <c:pt idx="9834" formatCode="General">
                  <c:v>-7.8145801630232395E-2</c:v>
                </c:pt>
                <c:pt idx="9835" formatCode="General">
                  <c:v>-7.3419807143804902E-2</c:v>
                </c:pt>
                <c:pt idx="9836" formatCode="General">
                  <c:v>-6.8684351669290294E-2</c:v>
                </c:pt>
                <c:pt idx="9837" formatCode="General">
                  <c:v>-6.3940496673367597E-2</c:v>
                </c:pt>
                <c:pt idx="9838" formatCode="General">
                  <c:v>-5.91892714469133E-2</c:v>
                </c:pt>
                <c:pt idx="9839" formatCode="General">
                  <c:v>-5.44315383649683E-2</c:v>
                </c:pt>
                <c:pt idx="9840" formatCode="General">
                  <c:v>-4.9668010330438897E-2</c:v>
                </c:pt>
                <c:pt idx="9841" formatCode="General">
                  <c:v>-4.4899385486634302E-2</c:v>
                </c:pt>
                <c:pt idx="9842" formatCode="General">
                  <c:v>-4.0126164211160498E-2</c:v>
                </c:pt>
                <c:pt idx="9843" formatCode="General">
                  <c:v>-3.5348770218642703E-2</c:v>
                </c:pt>
                <c:pt idx="9844" formatCode="General">
                  <c:v>-3.05675888082707E-2</c:v>
                </c:pt>
                <c:pt idx="9845" formatCode="General">
                  <c:v>-2.5782876139399499E-2</c:v>
                </c:pt>
                <c:pt idx="9846" formatCode="General">
                  <c:v>-2.0994779722672899E-2</c:v>
                </c:pt>
                <c:pt idx="9847" formatCode="General">
                  <c:v>-1.6203420725405902E-2</c:v>
                </c:pt>
                <c:pt idx="9848" formatCode="General">
                  <c:v>-1.14088669483515E-2</c:v>
                </c:pt>
                <c:pt idx="9849" formatCode="General">
                  <c:v>-6.6110952935653604E-3</c:v>
                </c:pt>
                <c:pt idx="9850" formatCode="General">
                  <c:v>-1.8100711338784E-3</c:v>
                </c:pt>
                <c:pt idx="9851" formatCode="General">
                  <c:v>2.9942259251914301E-3</c:v>
                </c:pt>
                <c:pt idx="9852" formatCode="General">
                  <c:v>7.8018444148101902E-3</c:v>
                </c:pt>
                <c:pt idx="9853" formatCode="General">
                  <c:v>1.26129066975931E-2</c:v>
                </c:pt>
                <c:pt idx="9854" formatCode="General">
                  <c:v>1.7427533528455701E-2</c:v>
                </c:pt>
                <c:pt idx="9855" formatCode="General">
                  <c:v>2.2245770814026299E-2</c:v>
                </c:pt>
                <c:pt idx="9856" formatCode="General">
                  <c:v>2.70676801869018E-2</c:v>
                </c:pt>
                <c:pt idx="9857" formatCode="General">
                  <c:v>3.1893279358303599E-2</c:v>
                </c:pt>
                <c:pt idx="9858" formatCode="General">
                  <c:v>3.6722479068145797E-2</c:v>
                </c:pt>
                <c:pt idx="9859" formatCode="General">
                  <c:v>4.1555235158419301E-2</c:v>
                </c:pt>
                <c:pt idx="9860" formatCode="General">
                  <c:v>4.63913939036023E-2</c:v>
                </c:pt>
                <c:pt idx="9861" formatCode="General">
                  <c:v>5.1230725380294002E-2</c:v>
                </c:pt>
                <c:pt idx="9862" formatCode="General">
                  <c:v>5.6072928721977701E-2</c:v>
                </c:pt>
                <c:pt idx="9863" formatCode="General">
                  <c:v>6.0917583881173999E-2</c:v>
                </c:pt>
                <c:pt idx="9864" formatCode="General">
                  <c:v>6.5764256666627802E-2</c:v>
                </c:pt>
                <c:pt idx="9865" formatCode="General">
                  <c:v>7.0612341058700498E-2</c:v>
                </c:pt>
                <c:pt idx="9866" formatCode="General">
                  <c:v>7.5461055578083094E-2</c:v>
                </c:pt>
                <c:pt idx="9867" formatCode="General">
                  <c:v>8.0309566607836405E-2</c:v>
                </c:pt>
                <c:pt idx="9868" formatCode="General">
                  <c:v>8.5156895536202898E-2</c:v>
                </c:pt>
                <c:pt idx="9869" formatCode="General">
                  <c:v>9.0001872391406099E-2</c:v>
                </c:pt>
                <c:pt idx="9870" formatCode="General">
                  <c:v>9.4843258977582598E-2</c:v>
                </c:pt>
                <c:pt idx="9871" formatCode="General">
                  <c:v>9.9679663620161396E-2</c:v>
                </c:pt>
                <c:pt idx="9872" formatCode="General">
                  <c:v>0.104509500543241</c:v>
                </c:pt>
                <c:pt idx="9873" formatCode="General">
                  <c:v>0.109331114224447</c:v>
                </c:pt>
                <c:pt idx="9874" formatCode="General">
                  <c:v>0.11414263781994601</c:v>
                </c:pt>
                <c:pt idx="9875" formatCode="General">
                  <c:v>0.11894194869745101</c:v>
                </c:pt>
                <c:pt idx="9876" formatCode="General">
                  <c:v>0.12372680928940601</c:v>
                </c:pt>
                <c:pt idx="9877" formatCode="General">
                  <c:v>0.12849485458866</c:v>
                </c:pt>
                <c:pt idx="9878" formatCode="General">
                  <c:v>0.133243563670775</c:v>
                </c:pt>
                <c:pt idx="9879" formatCode="General">
                  <c:v>0.13797027933758799</c:v>
                </c:pt>
                <c:pt idx="9880" formatCode="General">
                  <c:v>0.142672132006156</c:v>
                </c:pt>
                <c:pt idx="9881" formatCode="General">
                  <c:v>0.147346116630476</c:v>
                </c:pt>
                <c:pt idx="9882" formatCode="General">
                  <c:v>0.15198907835023201</c:v>
                </c:pt>
                <c:pt idx="9883" formatCode="General">
                  <c:v>0.15659768376595201</c:v>
                </c:pt>
                <c:pt idx="9884" formatCode="General">
                  <c:v>0.16116845873267099</c:v>
                </c:pt>
                <c:pt idx="9885" formatCode="General">
                  <c:v>0.165697824213864</c:v>
                </c:pt>
                <c:pt idx="9886" formatCode="General">
                  <c:v>0.170182071927517</c:v>
                </c:pt>
                <c:pt idx="9887" formatCode="General">
                  <c:v>0.17461729318632699</c:v>
                </c:pt>
                <c:pt idx="9888" formatCode="General">
                  <c:v>0.17899957234431299</c:v>
                </c:pt>
                <c:pt idx="9889" formatCode="General">
                  <c:v>0.18332486869436801</c:v>
                </c:pt>
                <c:pt idx="9890" formatCode="General">
                  <c:v>0.18758897792811699</c:v>
                </c:pt>
                <c:pt idx="9891" formatCode="General">
                  <c:v>0.19178762732879001</c:v>
                </c:pt>
                <c:pt idx="9892" formatCode="General">
                  <c:v>0.195916518233961</c:v>
                </c:pt>
                <c:pt idx="9893" formatCode="General">
                  <c:v>0.19997129796416999</c:v>
                </c:pt>
                <c:pt idx="9894" formatCode="General">
                  <c:v>0.20394748432263199</c:v>
                </c:pt>
                <c:pt idx="9895" formatCode="General">
                  <c:v>0.207840650910289</c:v>
                </c:pt>
                <c:pt idx="9896" formatCode="General">
                  <c:v>0.21164630116588201</c:v>
                </c:pt>
                <c:pt idx="9897" formatCode="General">
                  <c:v>0.215359837107955</c:v>
                </c:pt>
                <c:pt idx="9898" formatCode="General">
                  <c:v>0.21897680467003899</c:v>
                </c:pt>
                <c:pt idx="9899" formatCode="General">
                  <c:v>0.222492715438146</c:v>
                </c:pt>
                <c:pt idx="9900" formatCode="General">
                  <c:v>0.22590305172664499</c:v>
                </c:pt>
                <c:pt idx="9901" formatCode="General">
                  <c:v>0.22920339659412101</c:v>
                </c:pt>
                <c:pt idx="9902" formatCode="General">
                  <c:v>0.23238930750122799</c:v>
                </c:pt>
                <c:pt idx="9903" formatCode="General">
                  <c:v>0.23545648913031</c:v>
                </c:pt>
                <c:pt idx="9904" formatCode="General">
                  <c:v>0.23840076723446699</c:v>
                </c:pt>
                <c:pt idx="9905" formatCode="General">
                  <c:v>0.241217977055809</c:v>
                </c:pt>
                <c:pt idx="9906" formatCode="General">
                  <c:v>0.24390403192271601</c:v>
                </c:pt>
                <c:pt idx="9907" formatCode="General">
                  <c:v>0.246455053334346</c:v>
                </c:pt>
                <c:pt idx="9908" formatCode="General">
                  <c:v>0.24886732735256201</c:v>
                </c:pt>
                <c:pt idx="9909" formatCode="General">
                  <c:v>0.25113719024866599</c:v>
                </c:pt>
                <c:pt idx="9910" formatCode="General">
                  <c:v>0.25326116875649402</c:v>
                </c:pt>
                <c:pt idx="9911" formatCode="General">
                  <c:v>0.25523597902949602</c:v>
                </c:pt>
                <c:pt idx="9912" formatCode="General">
                  <c:v>0.25705852175115801</c:v>
                </c:pt>
                <c:pt idx="9913" formatCode="General">
                  <c:v>0.25872588775599697</c:v>
                </c:pt>
                <c:pt idx="9914" formatCode="General">
                  <c:v>0.26023537431910598</c:v>
                </c:pt>
                <c:pt idx="9915" formatCode="General">
                  <c:v>0.26158449892747798</c:v>
                </c:pt>
                <c:pt idx="9916" formatCode="General">
                  <c:v>0.262770999474634</c:v>
                </c:pt>
                <c:pt idx="9917" formatCode="General">
                  <c:v>0.26379284275750498</c:v>
                </c:pt>
                <c:pt idx="9918" formatCode="General">
                  <c:v>0.26464824266363901</c:v>
                </c:pt>
                <c:pt idx="9919" formatCode="General">
                  <c:v>0.26533565952101001</c:v>
                </c:pt>
                <c:pt idx="9920" formatCode="General">
                  <c:v>0.26585380226907102</c:v>
                </c:pt>
                <c:pt idx="9921" formatCode="General">
                  <c:v>0.26620164456997097</c:v>
                </c:pt>
                <c:pt idx="9922" formatCode="General">
                  <c:v>0.26637841885631702</c:v>
                </c:pt>
                <c:pt idx="9923" formatCode="General">
                  <c:v>0.266383623072041</c:v>
                </c:pt>
                <c:pt idx="9924" formatCode="General">
                  <c:v>0.26621703220066001</c:v>
                </c:pt>
                <c:pt idx="9925" formatCode="General">
                  <c:v>0.26587868605847198</c:v>
                </c:pt>
                <c:pt idx="9926" formatCode="General">
                  <c:v>0.26536889599366098</c:v>
                </c:pt>
                <c:pt idx="9927" formatCode="General">
                  <c:v>0.264688246873171</c:v>
                </c:pt>
                <c:pt idx="9928" formatCode="General">
                  <c:v>0.26383759703718301</c:v>
                </c:pt>
                <c:pt idx="9929" formatCode="General">
                  <c:v>0.26281807688016601</c:v>
                </c:pt>
                <c:pt idx="9930" formatCode="General">
                  <c:v>0.26163108558968101</c:v>
                </c:pt>
                <c:pt idx="9931" formatCode="General">
                  <c:v>0.26027828188996899</c:v>
                </c:pt>
                <c:pt idx="9932" formatCode="General">
                  <c:v>0.25876158456605702</c:v>
                </c:pt>
                <c:pt idx="9933" formatCode="General">
                  <c:v>0.25708316828241701</c:v>
                </c:pt>
                <c:pt idx="9934" formatCode="General">
                  <c:v>0.25524545798787701</c:v>
                </c:pt>
                <c:pt idx="9935" formatCode="General">
                  <c:v>0.25325112280824702</c:v>
                </c:pt>
                <c:pt idx="9936" formatCode="General">
                  <c:v>0.25110306398589999</c:v>
                </c:pt>
                <c:pt idx="9937" formatCode="General">
                  <c:v>0.24880440663044801</c:v>
                </c:pt>
                <c:pt idx="9938" formatCode="General">
                  <c:v>0.246358480115699</c:v>
                </c:pt>
                <c:pt idx="9939" formatCode="General">
                  <c:v>0.24376885282532901</c:v>
                </c:pt>
                <c:pt idx="9940" formatCode="General">
                  <c:v>0.241039317314441</c:v>
                </c:pt>
                <c:pt idx="9941" formatCode="General">
                  <c:v>0.23817377408526699</c:v>
                </c:pt>
                <c:pt idx="9942" formatCode="General">
                  <c:v>0.23517631651659299</c:v>
                </c:pt>
                <c:pt idx="9943" formatCode="General">
                  <c:v>0.232051254959626</c:v>
                </c:pt>
                <c:pt idx="9944" formatCode="General">
                  <c:v>0.22880297680495501</c:v>
                </c:pt>
                <c:pt idx="9945" formatCode="General">
                  <c:v>0.225436063579768</c:v>
                </c:pt>
                <c:pt idx="9946" formatCode="General">
                  <c:v>0.22195521586279801</c:v>
                </c:pt>
                <c:pt idx="9947" formatCode="General">
                  <c:v>0.21836521547641</c:v>
                </c:pt>
                <c:pt idx="9948" formatCode="General">
                  <c:v>0.214671006809322</c:v>
                </c:pt>
                <c:pt idx="9949" formatCode="General">
                  <c:v>0.21087761612665001</c:v>
                </c:pt>
                <c:pt idx="9950" formatCode="General">
                  <c:v>0.206990111743446</c:v>
                </c:pt>
                <c:pt idx="9951" formatCode="General">
                  <c:v>0.20301358247210299</c:v>
                </c:pt>
                <c:pt idx="9952" formatCode="General">
                  <c:v>0.19895321968768601</c:v>
                </c:pt>
                <c:pt idx="9953" formatCode="General">
                  <c:v>0.194814194667322</c:v>
                </c:pt>
                <c:pt idx="9954" formatCode="General">
                  <c:v>0.190601690546611</c:v>
                </c:pt>
                <c:pt idx="9955" formatCode="General">
                  <c:v>0.186320998028463</c:v>
                </c:pt>
                <c:pt idx="9956" formatCode="General">
                  <c:v>0.18197733843646599</c:v>
                </c:pt>
                <c:pt idx="9957" formatCode="General">
                  <c:v>0.17757589034116</c:v>
                </c:pt>
                <c:pt idx="9958" formatCode="General">
                  <c:v>0.17312183436808801</c:v>
                </c:pt>
                <c:pt idx="9959" formatCode="General">
                  <c:v>0.16862024262119499</c:v>
                </c:pt>
                <c:pt idx="9960" formatCode="General">
                  <c:v>0.16407617161357399</c:v>
                </c:pt>
                <c:pt idx="9961" formatCode="General">
                  <c:v>0.15949461182500199</c:v>
                </c:pt>
                <c:pt idx="9962" formatCode="General">
                  <c:v>0.15488042240593</c:v>
                </c:pt>
                <c:pt idx="9963" formatCode="General">
                  <c:v>0.150238388588397</c:v>
                </c:pt>
                <c:pt idx="9964" formatCode="General">
                  <c:v>0.145573228268045</c:v>
                </c:pt>
                <c:pt idx="9965" formatCode="General">
                  <c:v>0.14088954313827101</c:v>
                </c:pt>
                <c:pt idx="9966" formatCode="General">
                  <c:v>0.13619181290459301</c:v>
                </c:pt>
                <c:pt idx="9967" formatCode="General">
                  <c:v>0.13148434952652899</c:v>
                </c:pt>
                <c:pt idx="9968" formatCode="General">
                  <c:v>0.12677130661268199</c:v>
                </c:pt>
                <c:pt idx="9969" formatCode="General">
                  <c:v>0.12205675059752</c:v>
                </c:pt>
                <c:pt idx="9970" formatCode="General">
                  <c:v>0.117344573263889</c:v>
                </c:pt>
                <c:pt idx="9971" formatCode="General">
                  <c:v>0.112638549417917</c:v>
                </c:pt>
                <c:pt idx="9972" formatCode="General">
                  <c:v>0.107942247872196</c:v>
                </c:pt>
                <c:pt idx="9973" formatCode="General">
                  <c:v>0.103259045863107</c:v>
                </c:pt>
                <c:pt idx="9974" formatCode="General">
                  <c:v>9.8592207870094595E-2</c:v>
                </c:pt>
                <c:pt idx="9975" formatCode="General">
                  <c:v>9.3944803415318301E-2</c:v>
                </c:pt>
                <c:pt idx="9976" formatCode="General">
                  <c:v>8.9319716874150301E-2</c:v>
                </c:pt>
                <c:pt idx="9977" formatCode="General">
                  <c:v>8.4719620098058404E-2</c:v>
                </c:pt>
                <c:pt idx="9978" formatCode="General">
                  <c:v>8.0147003522639496E-2</c:v>
                </c:pt>
                <c:pt idx="9979" formatCode="General">
                  <c:v>7.5604258426498094E-2</c:v>
                </c:pt>
                <c:pt idx="9980" formatCode="General">
                  <c:v>7.1093541226191201E-2</c:v>
                </c:pt>
                <c:pt idx="9981" formatCode="General">
                  <c:v>6.66167972415799E-2</c:v>
                </c:pt>
                <c:pt idx="9982" formatCode="General">
                  <c:v>6.2175903902587697E-2</c:v>
                </c:pt>
                <c:pt idx="9983" formatCode="General">
                  <c:v>5.7772534065837503E-2</c:v>
                </c:pt>
                <c:pt idx="9984" formatCode="General">
                  <c:v>5.3408070675663402E-2</c:v>
                </c:pt>
                <c:pt idx="9985" formatCode="General">
                  <c:v>4.9083853794549298E-2</c:v>
                </c:pt>
                <c:pt idx="9986" formatCode="General">
                  <c:v>4.48010632829711E-2</c:v>
                </c:pt>
                <c:pt idx="9987" formatCode="General">
                  <c:v>4.0560627651615999E-2</c:v>
                </c:pt>
                <c:pt idx="9988" formatCode="General">
                  <c:v>3.6363413285612697E-2</c:v>
                </c:pt>
                <c:pt idx="9989" formatCode="General">
                  <c:v>3.2210105287757501E-2</c:v>
                </c:pt>
                <c:pt idx="9990" formatCode="General">
                  <c:v>2.8101227506196699E-2</c:v>
                </c:pt>
                <c:pt idx="9991" formatCode="General">
                  <c:v>2.4037224201114201E-2</c:v>
                </c:pt>
                <c:pt idx="9992" formatCode="General">
                  <c:v>2.0018334826759299E-2</c:v>
                </c:pt>
                <c:pt idx="9993" formatCode="General">
                  <c:v>1.6044725940211699E-2</c:v>
                </c:pt>
                <c:pt idx="9994" formatCode="General">
                  <c:v>1.2116522796743899E-2</c:v>
                </c:pt>
                <c:pt idx="9995" formatCode="General">
                  <c:v>8.2336162018647498E-3</c:v>
                </c:pt>
                <c:pt idx="9996" formatCode="General">
                  <c:v>4.3958432248131897E-3</c:v>
                </c:pt>
                <c:pt idx="9997" formatCode="General">
                  <c:v>6.0302711136907901E-4</c:v>
                </c:pt>
                <c:pt idx="9998" formatCode="General">
                  <c:v>-3.1451690017619701E-3</c:v>
                </c:pt>
                <c:pt idx="9999" formatCode="General">
                  <c:v>-6.8491726085489896E-3</c:v>
                </c:pt>
                <c:pt idx="10000" formatCode="General">
                  <c:v>-1.05094126983802E-2</c:v>
                </c:pt>
                <c:pt idx="10001" formatCode="General">
                  <c:v>-1.4126357038544E-2</c:v>
                </c:pt>
                <c:pt idx="10002" formatCode="General">
                  <c:v>-1.7700607059361599E-2</c:v>
                </c:pt>
                <c:pt idx="10003" formatCode="General">
                  <c:v>-2.12327740113228E-2</c:v>
                </c:pt>
                <c:pt idx="10004" formatCode="General">
                  <c:v>-2.4723458351555299E-2</c:v>
                </c:pt>
                <c:pt idx="10005" formatCode="General">
                  <c:v>-2.8173391459362401E-2</c:v>
                </c:pt>
                <c:pt idx="10006" formatCode="General">
                  <c:v>-3.1583213304149101E-2</c:v>
                </c:pt>
                <c:pt idx="10007" formatCode="General">
                  <c:v>-3.49535610721931E-2</c:v>
                </c:pt>
                <c:pt idx="10008" formatCode="General">
                  <c:v>-3.8285229954078598E-2</c:v>
                </c:pt>
                <c:pt idx="10009" formatCode="General">
                  <c:v>-4.15788955268672E-2</c:v>
                </c:pt>
                <c:pt idx="10010" formatCode="General">
                  <c:v>-4.4835189493334697E-2</c:v>
                </c:pt>
                <c:pt idx="10011" formatCode="General">
                  <c:v>-4.8054764332982502E-2</c:v>
                </c:pt>
                <c:pt idx="10012" formatCode="General">
                  <c:v>-5.1238241475678598E-2</c:v>
                </c:pt>
                <c:pt idx="10013" formatCode="General">
                  <c:v>-5.4386252969586199E-2</c:v>
                </c:pt>
                <c:pt idx="10014" formatCode="General">
                  <c:v>-5.7499338305966097E-2</c:v>
                </c:pt>
                <c:pt idx="10015" formatCode="General">
                  <c:v>-6.0578043614623399E-2</c:v>
                </c:pt>
                <c:pt idx="10016" formatCode="General">
                  <c:v>-6.3622876253982497E-2</c:v>
                </c:pt>
                <c:pt idx="10017" formatCode="General">
                  <c:v>-6.6634249265232801E-2</c:v>
                </c:pt>
                <c:pt idx="10018" formatCode="General">
                  <c:v>-6.9612590489009293E-2</c:v>
                </c:pt>
                <c:pt idx="10019" formatCode="General">
                  <c:v>-7.2558243869788194E-2</c:v>
                </c:pt>
                <c:pt idx="10020" formatCode="General">
                  <c:v>-7.5471467218649405E-2</c:v>
                </c:pt>
                <c:pt idx="10021" formatCode="General">
                  <c:v>-7.8352496595546994E-2</c:v>
                </c:pt>
                <c:pt idx="10022" formatCode="General">
                  <c:v>-8.1201499722234699E-2</c:v>
                </c:pt>
                <c:pt idx="10023" formatCode="General">
                  <c:v>-8.4018531010247893E-2</c:v>
                </c:pt>
                <c:pt idx="10024" formatCode="General">
                  <c:v>-8.6803646090850894E-2</c:v>
                </c:pt>
                <c:pt idx="10025" formatCode="General">
                  <c:v>-8.9556813791235396E-2</c:v>
                </c:pt>
                <c:pt idx="10026" formatCode="General">
                  <c:v>-9.2277918731564199E-2</c:v>
                </c:pt>
                <c:pt idx="10027" formatCode="General">
                  <c:v>-9.4966829215713894E-2</c:v>
                </c:pt>
                <c:pt idx="10028" formatCode="General">
                  <c:v>-9.7623304609685699E-2</c:v>
                </c:pt>
                <c:pt idx="10029" formatCode="General">
                  <c:v>-0.100247058423955</c:v>
                </c:pt>
                <c:pt idx="10030" formatCode="General">
                  <c:v>-0.10283777811196</c:v>
                </c:pt>
                <c:pt idx="10031" formatCode="General">
                  <c:v>-0.105395083769177</c:v>
                </c:pt>
                <c:pt idx="10032" formatCode="General">
                  <c:v>-0.107918531298048</c:v>
                </c:pt>
                <c:pt idx="10033" formatCode="General">
                  <c:v>-0.11040757574711201</c:v>
                </c:pt>
                <c:pt idx="10034" formatCode="General">
                  <c:v>-0.112861640392925</c:v>
                </c:pt>
                <c:pt idx="10035" formatCode="General">
                  <c:v>-0.115280135347775</c:v>
                </c:pt>
                <c:pt idx="10036" formatCode="General">
                  <c:v>-0.11766235964183699</c:v>
                </c:pt>
                <c:pt idx="10037" formatCode="General">
                  <c:v>-0.12000757091540599</c:v>
                </c:pt>
                <c:pt idx="10038" formatCode="General">
                  <c:v>-0.122315061145159</c:v>
                </c:pt>
                <c:pt idx="10039" formatCode="General">
                  <c:v>-0.12458405876368001</c:v>
                </c:pt>
                <c:pt idx="10040" formatCode="General">
                  <c:v>-0.12681368444011401</c:v>
                </c:pt>
                <c:pt idx="10041" formatCode="General">
                  <c:v>-0.12900312490528301</c:v>
                </c:pt>
                <c:pt idx="10042" formatCode="General">
                  <c:v>-0.13115149991956501</c:v>
                </c:pt>
                <c:pt idx="10043" formatCode="General">
                  <c:v>-0.133257913456022</c:v>
                </c:pt>
                <c:pt idx="10044" formatCode="General">
                  <c:v>-0.135321477913212</c:v>
                </c:pt>
                <c:pt idx="10045" formatCode="General">
                  <c:v>-0.137341244365078</c:v>
                </c:pt>
                <c:pt idx="10046" formatCode="General">
                  <c:v>-0.13931629685802299</c:v>
                </c:pt>
                <c:pt idx="10047" formatCode="General">
                  <c:v>-0.14124569999072301</c:v>
                </c:pt>
                <c:pt idx="10048" formatCode="General">
                  <c:v>-0.14312851933401699</c:v>
                </c:pt>
                <c:pt idx="10049" formatCode="General">
                  <c:v>-0.14496382281773401</c:v>
                </c:pt>
                <c:pt idx="10050" formatCode="General">
                  <c:v>-0.14675068910237901</c:v>
                </c:pt>
                <c:pt idx="10051" formatCode="General">
                  <c:v>-0.148488205565941</c:v>
                </c:pt>
                <c:pt idx="10052" formatCode="General">
                  <c:v>-0.150175474778939</c:v>
                </c:pt>
                <c:pt idx="10053" formatCode="General">
                  <c:v>-0.15181161797700601</c:v>
                </c:pt>
                <c:pt idx="10054" formatCode="General">
                  <c:v>-0.15339577439056701</c:v>
                </c:pt>
                <c:pt idx="10055" formatCode="General">
                  <c:v>-0.15492710596638401</c:v>
                </c:pt>
                <c:pt idx="10056" formatCode="General">
                  <c:v>-0.156404804633963</c:v>
                </c:pt>
                <c:pt idx="10057" formatCode="General">
                  <c:v>-0.15782809604059</c:v>
                </c:pt>
                <c:pt idx="10058" formatCode="General">
                  <c:v>-0.159196231949087</c:v>
                </c:pt>
                <c:pt idx="10059" formatCode="General">
                  <c:v>-0.16050849849082199</c:v>
                </c:pt>
                <c:pt idx="10060" formatCode="General">
                  <c:v>-0.16176422443143301</c:v>
                </c:pt>
                <c:pt idx="10061" formatCode="General">
                  <c:v>-0.162962772367725</c:v>
                </c:pt>
                <c:pt idx="10062" formatCode="General">
                  <c:v>-0.164103544653493</c:v>
                </c:pt>
                <c:pt idx="10063" formatCode="General">
                  <c:v>-0.16518598906486201</c:v>
                </c:pt>
                <c:pt idx="10064" formatCode="General">
                  <c:v>-0.16620958696659899</c:v>
                </c:pt>
                <c:pt idx="10065" formatCode="General">
                  <c:v>-0.16717390133516999</c:v>
                </c:pt>
                <c:pt idx="10066" formatCode="General">
                  <c:v>-0.168078488979127</c:v>
                </c:pt>
                <c:pt idx="10067" formatCode="General">
                  <c:v>-0.16892291260578499</c:v>
                </c:pt>
                <c:pt idx="10068" formatCode="General">
                  <c:v>-0.16970685859775</c:v>
                </c:pt>
                <c:pt idx="10069" formatCode="General">
                  <c:v>-0.17043008524533901</c:v>
                </c:pt>
                <c:pt idx="10070" formatCode="General">
                  <c:v>-0.171092352037612</c:v>
                </c:pt>
                <c:pt idx="10071" formatCode="General">
                  <c:v>-0.17169341662533399</c:v>
                </c:pt>
                <c:pt idx="10072" formatCode="General">
                  <c:v>-0.17223314606281601</c:v>
                </c:pt>
                <c:pt idx="10073" formatCode="General">
                  <c:v>-0.17271145865325499</c:v>
                </c:pt>
                <c:pt idx="10074" formatCode="General">
                  <c:v>-0.173128206881909</c:v>
                </c:pt>
                <c:pt idx="10075" formatCode="General">
                  <c:v>-0.17348333743545999</c:v>
                </c:pt>
                <c:pt idx="10076" formatCode="General">
                  <c:v>-0.17377690310499599</c:v>
                </c:pt>
                <c:pt idx="10077" formatCode="General">
                  <c:v>-0.17400893747794499</c:v>
                </c:pt>
                <c:pt idx="10078" formatCode="General">
                  <c:v>-0.174179446019808</c:v>
                </c:pt>
                <c:pt idx="10079" formatCode="General">
                  <c:v>-0.17428852088699601</c:v>
                </c:pt>
                <c:pt idx="10080" formatCode="General">
                  <c:v>-0.17433634632645001</c:v>
                </c:pt>
                <c:pt idx="10081" formatCode="General">
                  <c:v>-0.17432307925103999</c:v>
                </c:pt>
                <c:pt idx="10082" formatCode="General">
                  <c:v>-0.17424889598587501</c:v>
                </c:pt>
                <c:pt idx="10083" formatCode="General">
                  <c:v>-0.17411404468021599</c:v>
                </c:pt>
                <c:pt idx="10084" formatCode="General">
                  <c:v>-0.17391873671668201</c:v>
                </c:pt>
                <c:pt idx="10085" formatCode="General">
                  <c:v>-0.173663191688055</c:v>
                </c:pt>
                <c:pt idx="10086" formatCode="General">
                  <c:v>-0.17334769545874301</c:v>
                </c:pt>
                <c:pt idx="10087" formatCode="General">
                  <c:v>-0.17297249615566601</c:v>
                </c:pt>
                <c:pt idx="10088" formatCode="General">
                  <c:v>-0.17253790413970399</c:v>
                </c:pt>
                <c:pt idx="10089" formatCode="General">
                  <c:v>-0.17204424798868601</c:v>
                </c:pt>
                <c:pt idx="10090" formatCode="General">
                  <c:v>-0.17149185963915201</c:v>
                </c:pt>
                <c:pt idx="10091" formatCode="General">
                  <c:v>-0.17088102037955399</c:v>
                </c:pt>
                <c:pt idx="10092" formatCode="General">
                  <c:v>-0.17021201650530501</c:v>
                </c:pt>
                <c:pt idx="10093" formatCode="General">
                  <c:v>-0.16948520797726499</c:v>
                </c:pt>
                <c:pt idx="10094" formatCode="General">
                  <c:v>-0.16870097174982501</c:v>
                </c:pt>
                <c:pt idx="10095" formatCode="General">
                  <c:v>-0.167859637481591</c:v>
                </c:pt>
                <c:pt idx="10096" formatCode="General">
                  <c:v>-0.16696148294886801</c:v>
                </c:pt>
                <c:pt idx="10097" formatCode="General">
                  <c:v>-0.16600679934632001</c:v>
                </c:pt>
                <c:pt idx="10098" formatCode="General">
                  <c:v>-0.16499590297338801</c:v>
                </c:pt>
                <c:pt idx="10099" formatCode="General">
                  <c:v>-0.16392913800658601</c:v>
                </c:pt>
                <c:pt idx="10100" formatCode="General">
                  <c:v>-0.16280681950277601</c:v>
                </c:pt>
                <c:pt idx="10101" formatCode="General">
                  <c:v>-0.16162923024961201</c:v>
                </c:pt>
                <c:pt idx="10102" formatCode="General">
                  <c:v>-0.16039662977867</c:v>
                </c:pt>
                <c:pt idx="10103" formatCode="General">
                  <c:v>-0.15910931024101899</c:v>
                </c:pt>
                <c:pt idx="10104" formatCode="General">
                  <c:v>-0.15776750213063101</c:v>
                </c:pt>
                <c:pt idx="10105" formatCode="General">
                  <c:v>-0.156371479011473</c:v>
                </c:pt>
                <c:pt idx="10106" formatCode="General">
                  <c:v>-0.15492151772013699</c:v>
                </c:pt>
                <c:pt idx="10107" formatCode="General">
                  <c:v>-0.15341783887569599</c:v>
                </c:pt>
                <c:pt idx="10108" formatCode="General">
                  <c:v>-0.151860668887594</c:v>
                </c:pt>
                <c:pt idx="10109" formatCode="General">
                  <c:v>-0.150250246495855</c:v>
                </c:pt>
                <c:pt idx="10110" formatCode="General">
                  <c:v>-0.14858677906992099</c:v>
                </c:pt>
                <c:pt idx="10111" formatCode="General">
                  <c:v>-0.14687049913290501</c:v>
                </c:pt>
                <c:pt idx="10112" formatCode="General">
                  <c:v>-0.14510166668615501</c:v>
                </c:pt>
                <c:pt idx="10113" formatCode="General">
                  <c:v>-0.143280413470458</c:v>
                </c:pt>
                <c:pt idx="10114" formatCode="General">
                  <c:v>-0.14140695729584099</c:v>
                </c:pt>
                <c:pt idx="10115" formatCode="General">
                  <c:v>-0.13948151642645501</c:v>
                </c:pt>
                <c:pt idx="10116" formatCode="General">
                  <c:v>-0.137504250500776</c:v>
                </c:pt>
                <c:pt idx="10117" formatCode="General">
                  <c:v>-0.135475376511141</c:v>
                </c:pt>
                <c:pt idx="10118" formatCode="General">
                  <c:v>-0.13339513086983601</c:v>
                </c:pt>
                <c:pt idx="10119" formatCode="General">
                  <c:v>-0.131263769352438</c:v>
                </c:pt>
                <c:pt idx="10120" formatCode="General">
                  <c:v>-0.12908156641858701</c:v>
                </c:pt>
                <c:pt idx="10121" formatCode="General">
                  <c:v>-0.12684875875851701</c:v>
                </c:pt>
                <c:pt idx="10122" formatCode="General">
                  <c:v>-0.124565551492924</c:v>
                </c:pt>
                <c:pt idx="10123" formatCode="General">
                  <c:v>-0.122232232950195</c:v>
                </c:pt>
                <c:pt idx="10124" formatCode="General">
                  <c:v>-0.119849082679538</c:v>
                </c:pt>
                <c:pt idx="10125" formatCode="General">
                  <c:v>-0.117416419019457</c:v>
                </c:pt>
                <c:pt idx="10126" formatCode="General">
                  <c:v>-0.114934602124691</c:v>
                </c:pt>
                <c:pt idx="10127" formatCode="General">
                  <c:v>-0.112403929830054</c:v>
                </c:pt>
                <c:pt idx="10128" formatCode="General">
                  <c:v>-0.109824801267134</c:v>
                </c:pt>
                <c:pt idx="10129" formatCode="General">
                  <c:v>-0.10719767816112601</c:v>
                </c:pt>
                <c:pt idx="10130" formatCode="General">
                  <c:v>-0.104523023522337</c:v>
                </c:pt>
                <c:pt idx="10131" formatCode="General">
                  <c:v>-0.101801348313285</c:v>
                </c:pt>
                <c:pt idx="10132" formatCode="General">
                  <c:v>-9.9033163130470003E-2</c:v>
                </c:pt>
                <c:pt idx="10133" formatCode="General">
                  <c:v>-9.6219034832214695E-2</c:v>
                </c:pt>
                <c:pt idx="10134" formatCode="General">
                  <c:v>-9.3359638293538896E-2</c:v>
                </c:pt>
                <c:pt idx="10135" formatCode="General">
                  <c:v>-9.0455592026338905E-2</c:v>
                </c:pt>
                <c:pt idx="10136" formatCode="General">
                  <c:v>-8.75075553523188E-2</c:v>
                </c:pt>
                <c:pt idx="10137" formatCode="General">
                  <c:v>-8.4516292690436104E-2</c:v>
                </c:pt>
                <c:pt idx="10138" formatCode="General">
                  <c:v>-8.1482567988487603E-2</c:v>
                </c:pt>
                <c:pt idx="10139" formatCode="General">
                  <c:v>-7.8407241329888397E-2</c:v>
                </c:pt>
                <c:pt idx="10140" formatCode="General">
                  <c:v>-7.5291220023850303E-2</c:v>
                </c:pt>
                <c:pt idx="10141" formatCode="General">
                  <c:v>-7.2135443631486496E-2</c:v>
                </c:pt>
                <c:pt idx="10142" formatCode="General">
                  <c:v>-6.8940884155621093E-2</c:v>
                </c:pt>
                <c:pt idx="10143" formatCode="General">
                  <c:v>-6.5708591971666896E-2</c:v>
                </c:pt>
                <c:pt idx="10144" formatCode="General">
                  <c:v>-6.2439645149265303E-2</c:v>
                </c:pt>
                <c:pt idx="10145" formatCode="General">
                  <c:v>-5.9135191401131403E-2</c:v>
                </c:pt>
                <c:pt idx="10146" formatCode="General">
                  <c:v>-5.5796446715968798E-2</c:v>
                </c:pt>
                <c:pt idx="10147" formatCode="General">
                  <c:v>-5.2424639940994298E-2</c:v>
                </c:pt>
                <c:pt idx="10148" formatCode="General">
                  <c:v>-4.9021157745138197E-2</c:v>
                </c:pt>
                <c:pt idx="10149" formatCode="General">
                  <c:v>-4.5587333488450801E-2</c:v>
                </c:pt>
                <c:pt idx="10150" formatCode="General">
                  <c:v>-4.2124583954489897E-2</c:v>
                </c:pt>
                <c:pt idx="10151" formatCode="General">
                  <c:v>-3.86344153135924E-2</c:v>
                </c:pt>
                <c:pt idx="10152" formatCode="General">
                  <c:v>-3.5118299203869802E-2</c:v>
                </c:pt>
                <c:pt idx="10153" formatCode="General">
                  <c:v>-3.1577769965145198E-2</c:v>
                </c:pt>
                <c:pt idx="10154" formatCode="General">
                  <c:v>-2.8014434157982E-2</c:v>
                </c:pt>
                <c:pt idx="10155" formatCode="General">
                  <c:v>-2.4430013282098099E-2</c:v>
                </c:pt>
                <c:pt idx="10156" formatCode="General">
                  <c:v>-2.0826219524167001E-2</c:v>
                </c:pt>
                <c:pt idx="10157" formatCode="General">
                  <c:v>-1.7204743788751101E-2</c:v>
                </c:pt>
                <c:pt idx="10158" formatCode="General">
                  <c:v>-1.3567413854229399E-2</c:v>
                </c:pt>
                <c:pt idx="10159" formatCode="General">
                  <c:v>-9.9160896309342505E-3</c:v>
                </c:pt>
                <c:pt idx="10160" formatCode="General">
                  <c:v>-6.2526395787859904E-3</c:v>
                </c:pt>
                <c:pt idx="10161" formatCode="General">
                  <c:v>-2.57898008904532E-3</c:v>
                </c:pt>
                <c:pt idx="10162" formatCode="General">
                  <c:v>1.1030286589644E-3</c:v>
                </c:pt>
                <c:pt idx="10163" formatCode="General">
                  <c:v>4.7913772596656599E-3</c:v>
                </c:pt>
                <c:pt idx="10164" formatCode="General">
                  <c:v>8.4840140855303291E-3</c:v>
                </c:pt>
                <c:pt idx="10165" formatCode="General">
                  <c:v>1.2178978424897E-2</c:v>
                </c:pt>
                <c:pt idx="10166" formatCode="General">
                  <c:v>1.5874244981199499E-2</c:v>
                </c:pt>
                <c:pt idx="10167" formatCode="General">
                  <c:v>1.9567715247015099E-2</c:v>
                </c:pt>
                <c:pt idx="10168" formatCode="General">
                  <c:v>2.3257284689251301E-2</c:v>
                </c:pt>
                <c:pt idx="10169" formatCode="General">
                  <c:v>2.69408553766061E-2</c:v>
                </c:pt>
                <c:pt idx="10170" formatCode="General">
                  <c:v>3.0616290648692101E-2</c:v>
                </c:pt>
                <c:pt idx="10171" formatCode="General">
                  <c:v>3.42814766617658E-2</c:v>
                </c:pt>
                <c:pt idx="10172" formatCode="General">
                  <c:v>3.7934334016295902E-2</c:v>
                </c:pt>
                <c:pt idx="10173" formatCode="General">
                  <c:v>4.1572764449405802E-2</c:v>
                </c:pt>
                <c:pt idx="10174" formatCode="General">
                  <c:v>4.5194648399383301E-2</c:v>
                </c:pt>
                <c:pt idx="10175" formatCode="General">
                  <c:v>4.8797849432468503E-2</c:v>
                </c:pt>
                <c:pt idx="10176" formatCode="General">
                  <c:v>5.23802195323659E-2</c:v>
                </c:pt>
                <c:pt idx="10177" formatCode="General">
                  <c:v>5.5939610982589497E-2</c:v>
                </c:pt>
                <c:pt idx="10178" formatCode="General">
                  <c:v>5.9473943770656797E-2</c:v>
                </c:pt>
                <c:pt idx="10179" formatCode="General">
                  <c:v>6.2981203686165693E-2</c:v>
                </c:pt>
                <c:pt idx="10180" formatCode="General">
                  <c:v>6.6459275644608601E-2</c:v>
                </c:pt>
                <c:pt idx="10181" formatCode="General">
                  <c:v>6.9906051867747204E-2</c:v>
                </c:pt>
                <c:pt idx="10182" formatCode="General">
                  <c:v>7.3319557637777505E-2</c:v>
                </c:pt>
                <c:pt idx="10183" formatCode="General">
                  <c:v>7.6697795545863798E-2</c:v>
                </c:pt>
                <c:pt idx="10184" formatCode="General">
                  <c:v>8.0038783713770503E-2</c:v>
                </c:pt>
                <c:pt idx="10185" formatCode="General">
                  <c:v>8.3340565047850507E-2</c:v>
                </c:pt>
                <c:pt idx="10186" formatCode="General">
                  <c:v>8.66012068431362E-2</c:v>
                </c:pt>
                <c:pt idx="10187" formatCode="General">
                  <c:v>8.9818803678953604E-2</c:v>
                </c:pt>
                <c:pt idx="10188" formatCode="General">
                  <c:v>9.29914824183289E-2</c:v>
                </c:pt>
                <c:pt idx="10189" formatCode="General">
                  <c:v>9.6117453732938396E-2</c:v>
                </c:pt>
                <c:pt idx="10190" formatCode="General">
                  <c:v>9.9194903990845601E-2</c:v>
                </c:pt>
                <c:pt idx="10191" formatCode="General">
                  <c:v>0.10222204350260999</c:v>
                </c:pt>
                <c:pt idx="10192" formatCode="General">
                  <c:v>0.105197169482699</c:v>
                </c:pt>
                <c:pt idx="10193" formatCode="General">
                  <c:v>0.108118613038423</c:v>
                </c:pt>
                <c:pt idx="10194" formatCode="General">
                  <c:v>0.110984730135108</c:v>
                </c:pt>
                <c:pt idx="10195" formatCode="General">
                  <c:v>0.113793898649619</c:v>
                </c:pt>
                <c:pt idx="10196" formatCode="General">
                  <c:v>0.11654452186242301</c:v>
                </c:pt>
                <c:pt idx="10197" formatCode="General">
                  <c:v>0.119235087674451</c:v>
                </c:pt>
                <c:pt idx="10198" formatCode="General">
                  <c:v>0.121864165026625</c:v>
                </c:pt>
                <c:pt idx="10199" formatCode="General">
                  <c:v>0.124430291516249</c:v>
                </c:pt>
                <c:pt idx="10200" formatCode="General">
                  <c:v>0.12693206748500499</c:v>
                </c:pt>
                <c:pt idx="10201" formatCode="General">
                  <c:v>0.129368116195063</c:v>
                </c:pt>
                <c:pt idx="10202" formatCode="General">
                  <c:v>0.13173713137597601</c:v>
                </c:pt>
                <c:pt idx="10203" formatCode="General">
                  <c:v>0.13403787573944301</c:v>
                </c:pt>
                <c:pt idx="10204" formatCode="General">
                  <c:v>0.136269070309051</c:v>
                </c:pt>
                <c:pt idx="10205" formatCode="General">
                  <c:v>0.138429547370822</c:v>
                </c:pt>
                <c:pt idx="10206" formatCode="General">
                  <c:v>0.140518150434879</c:v>
                </c:pt>
                <c:pt idx="10207" formatCode="General">
                  <c:v>0.14253372653006499</c:v>
                </c:pt>
                <c:pt idx="10208" formatCode="General">
                  <c:v>0.14447523422431799</c:v>
                </c:pt>
                <c:pt idx="10209" formatCode="General">
                  <c:v>0.146341637070352</c:v>
                </c:pt>
                <c:pt idx="10210" formatCode="General">
                  <c:v>0.14813189551987399</c:v>
                </c:pt>
                <c:pt idx="10211" formatCode="General">
                  <c:v>0.14984507492202701</c:v>
                </c:pt>
                <c:pt idx="10212" formatCode="General">
                  <c:v>0.15148024526193199</c:v>
                </c:pt>
                <c:pt idx="10213" formatCode="General">
                  <c:v>0.15303652285986899</c:v>
                </c:pt>
                <c:pt idx="10214" formatCode="General">
                  <c:v>0.15451307258736499</c:v>
                </c:pt>
                <c:pt idx="10215" formatCode="General">
                  <c:v>0.15590905497576099</c:v>
                </c:pt>
                <c:pt idx="10216" formatCode="General">
                  <c:v>0.15722372789056099</c:v>
                </c:pt>
                <c:pt idx="10217" formatCode="General">
                  <c:v>0.158456340148143</c:v>
                </c:pt>
                <c:pt idx="10218" formatCode="General">
                  <c:v>0.159606124284075</c:v>
                </c:pt>
                <c:pt idx="10219" formatCode="General">
                  <c:v>0.160672405993111</c:v>
                </c:pt>
                <c:pt idx="10220" formatCode="General">
                  <c:v>0.16165449979818999</c:v>
                </c:pt>
                <c:pt idx="10221" formatCode="General">
                  <c:v>0.162551709812888</c:v>
                </c:pt>
                <c:pt idx="10222" formatCode="General">
                  <c:v>0.16336349623865201</c:v>
                </c:pt>
                <c:pt idx="10223" formatCode="General">
                  <c:v>0.16408931529207901</c:v>
                </c:pt>
                <c:pt idx="10224" formatCode="General">
                  <c:v>0.16472854916393501</c:v>
                </c:pt>
                <c:pt idx="10225" formatCode="General">
                  <c:v>0.165280668488653</c:v>
                </c:pt>
                <c:pt idx="10226" formatCode="General">
                  <c:v>0.16574514295364201</c:v>
                </c:pt>
                <c:pt idx="10227" formatCode="General">
                  <c:v>0.16612149405472801</c:v>
                </c:pt>
                <c:pt idx="10228" formatCode="General">
                  <c:v>0.16640935131437301</c:v>
                </c:pt>
                <c:pt idx="10229" formatCode="General">
                  <c:v>0.166608285165952</c:v>
                </c:pt>
                <c:pt idx="10230" formatCode="General">
                  <c:v>0.16671785437352399</c:v>
                </c:pt>
                <c:pt idx="10231" formatCode="General">
                  <c:v>0.166737725557317</c:v>
                </c:pt>
                <c:pt idx="10232" formatCode="General">
                  <c:v>0.166667572293456</c:v>
                </c:pt>
                <c:pt idx="10233" formatCode="General">
                  <c:v>0.16650706636087101</c:v>
                </c:pt>
                <c:pt idx="10234" formatCode="General">
                  <c:v>0.166255935334744</c:v>
                </c:pt>
                <c:pt idx="10235" formatCode="General">
                  <c:v>0.165913911829556</c:v>
                </c:pt>
                <c:pt idx="10236" formatCode="General">
                  <c:v>0.16548073429539301</c:v>
                </c:pt>
                <c:pt idx="10237" formatCode="General">
                  <c:v>0.164956210354544</c:v>
                </c:pt>
                <c:pt idx="10238" formatCode="General">
                  <c:v>0.16434022409784901</c:v>
                </c:pt>
                <c:pt idx="10239" formatCode="General">
                  <c:v>0.16363267826032701</c:v>
                </c:pt>
                <c:pt idx="10240" formatCode="General">
                  <c:v>0.162833487251621</c:v>
                </c:pt>
                <c:pt idx="10241" formatCode="General">
                  <c:v>0.161942577186755</c:v>
                </c:pt>
                <c:pt idx="10242" formatCode="General">
                  <c:v>0.16095989304008601</c:v>
                </c:pt>
                <c:pt idx="10243" formatCode="General">
                  <c:v>0.15988546197053999</c:v>
                </c:pt>
                <c:pt idx="10244" formatCode="General">
                  <c:v>0.15871939405799301</c:v>
                </c:pt>
                <c:pt idx="10245" formatCode="General">
                  <c:v>0.157461774216998</c:v>
                </c:pt>
                <c:pt idx="10246" formatCode="General">
                  <c:v>0.15611276633951701</c:v>
                </c:pt>
                <c:pt idx="10247" formatCode="General">
                  <c:v>0.15467262033263601</c:v>
                </c:pt>
                <c:pt idx="10248" formatCode="General">
                  <c:v>0.15314155498335599</c:v>
                </c:pt>
                <c:pt idx="10249" formatCode="General">
                  <c:v>0.15151981348048599</c:v>
                </c:pt>
                <c:pt idx="10250" formatCode="General">
                  <c:v>0.149807780118247</c:v>
                </c:pt>
                <c:pt idx="10251" formatCode="General">
                  <c:v>0.148005878750296</c:v>
                </c:pt>
                <c:pt idx="10252" formatCode="General">
                  <c:v>0.146114564572845</c:v>
                </c:pt>
                <c:pt idx="10253" formatCode="General">
                  <c:v>0.144134428075261</c:v>
                </c:pt>
                <c:pt idx="10254" formatCode="General">
                  <c:v>0.142066036514372</c:v>
                </c:pt>
                <c:pt idx="10255" formatCode="General">
                  <c:v>0.13991002626222501</c:v>
                </c:pt>
                <c:pt idx="10256" formatCode="General">
                  <c:v>0.13766711658608799</c:v>
                </c:pt>
                <c:pt idx="10257" formatCode="General">
                  <c:v>0.13533811056161399</c:v>
                </c:pt>
                <c:pt idx="10258" formatCode="General">
                  <c:v>0.132923942873241</c:v>
                </c:pt>
                <c:pt idx="10259" formatCode="General">
                  <c:v>0.13042555902223801</c:v>
                </c:pt>
                <c:pt idx="10260" formatCode="General">
                  <c:v>0.12784390860038899</c:v>
                </c:pt>
                <c:pt idx="10261" formatCode="General">
                  <c:v>0.12518011269313301</c:v>
                </c:pt>
                <c:pt idx="10262" formatCode="General">
                  <c:v>0.122435413047855</c:v>
                </c:pt>
                <c:pt idx="10263" formatCode="General">
                  <c:v>0.119611050323949</c:v>
                </c:pt>
                <c:pt idx="10264" formatCode="General">
                  <c:v>0.116708408703872</c:v>
                </c:pt>
                <c:pt idx="10265" formatCode="General">
                  <c:v>0.113728920425262</c:v>
                </c:pt>
                <c:pt idx="10266" formatCode="General">
                  <c:v>0.11067415276147601</c:v>
                </c:pt>
                <c:pt idx="10267" formatCode="General">
                  <c:v>0.107545749985266</c:v>
                </c:pt>
                <c:pt idx="10268" formatCode="General">
                  <c:v>0.104345370482332</c:v>
                </c:pt>
                <c:pt idx="10269" formatCode="General">
                  <c:v>0.101074894356703</c:v>
                </c:pt>
                <c:pt idx="10270" formatCode="General">
                  <c:v>9.7736261624960005E-2</c:v>
                </c:pt>
                <c:pt idx="10271" formatCode="General">
                  <c:v>9.4331454783051202E-2</c:v>
                </c:pt>
                <c:pt idx="10272" formatCode="General">
                  <c:v>9.0862585231520604E-2</c:v>
                </c:pt>
                <c:pt idx="10273" formatCode="General">
                  <c:v>8.7331868057591605E-2</c:v>
                </c:pt>
                <c:pt idx="10274" formatCode="General">
                  <c:v>8.3741617237732699E-2</c:v>
                </c:pt>
                <c:pt idx="10275" formatCode="General">
                  <c:v>8.0094245242364998E-2</c:v>
                </c:pt>
                <c:pt idx="10276" formatCode="General">
                  <c:v>7.6392261347725601E-2</c:v>
                </c:pt>
                <c:pt idx="10277" formatCode="General">
                  <c:v>7.2638272237288096E-2</c:v>
                </c:pt>
                <c:pt idx="10278" formatCode="General">
                  <c:v>6.8834982936834002E-2</c:v>
                </c:pt>
                <c:pt idx="10279" formatCode="General">
                  <c:v>6.4985198046422901E-2</c:v>
                </c:pt>
                <c:pt idx="10280" formatCode="General">
                  <c:v>6.1091803886764301E-2</c:v>
                </c:pt>
                <c:pt idx="10281" formatCode="General">
                  <c:v>5.7157790918736101E-2</c:v>
                </c:pt>
                <c:pt idx="10282" formatCode="General">
                  <c:v>5.31862990442835E-2</c:v>
                </c:pt>
                <c:pt idx="10283" formatCode="General">
                  <c:v>4.9180482209173003E-2</c:v>
                </c:pt>
                <c:pt idx="10284" formatCode="General">
                  <c:v>4.5143568689478698E-2</c:v>
                </c:pt>
                <c:pt idx="10285" formatCode="General">
                  <c:v>4.1078963966864397E-2</c:v>
                </c:pt>
                <c:pt idx="10286" formatCode="General">
                  <c:v>3.6990130110242297E-2</c:v>
                </c:pt>
                <c:pt idx="10287" formatCode="General">
                  <c:v>3.2880602673673397E-2</c:v>
                </c:pt>
                <c:pt idx="10288" formatCode="General">
                  <c:v>2.87539262125092E-2</c:v>
                </c:pt>
                <c:pt idx="10289" formatCode="General">
                  <c:v>2.46137491068598E-2</c:v>
                </c:pt>
                <c:pt idx="10290" formatCode="General">
                  <c:v>2.0463871641713201E-2</c:v>
                </c:pt>
                <c:pt idx="10291" formatCode="General">
                  <c:v>1.63081167309851E-2</c:v>
                </c:pt>
                <c:pt idx="10292" formatCode="General">
                  <c:v>1.2150358917476E-2</c:v>
                </c:pt>
                <c:pt idx="10293" formatCode="General">
                  <c:v>7.9945637499121997E-3</c:v>
                </c:pt>
                <c:pt idx="10294" formatCode="General">
                  <c:v>3.8447149177278299E-3</c:v>
                </c:pt>
                <c:pt idx="10295" formatCode="General">
                  <c:v>-2.95205309398264E-4</c:v>
                </c:pt>
                <c:pt idx="10296" formatCode="General">
                  <c:v>-4.4211199419485802E-3</c:v>
                </c:pt>
                <c:pt idx="10297" formatCode="General">
                  <c:v>-8.5289141034310106E-3</c:v>
                </c:pt>
                <c:pt idx="10298" formatCode="General">
                  <c:v>-1.26144065573868E-2</c:v>
                </c:pt>
                <c:pt idx="10299" formatCode="General">
                  <c:v>-1.66734196323511E-2</c:v>
                </c:pt>
                <c:pt idx="10300" formatCode="General">
                  <c:v>-2.07017972432295E-2</c:v>
                </c:pt>
                <c:pt idx="10301" formatCode="General">
                  <c:v>-2.4695305159366999E-2</c:v>
                </c:pt>
                <c:pt idx="10302" formatCode="General">
                  <c:v>-2.8649697892012601E-2</c:v>
                </c:pt>
                <c:pt idx="10303" formatCode="General">
                  <c:v>-3.2560790884687198E-2</c:v>
                </c:pt>
                <c:pt idx="10304" formatCode="General">
                  <c:v>-3.6424370606812001E-2</c:v>
                </c:pt>
                <c:pt idx="10305" formatCode="General">
                  <c:v>-4.0236250508041103E-2</c:v>
                </c:pt>
                <c:pt idx="10306" formatCode="General">
                  <c:v>-4.3992288641339798E-2</c:v>
                </c:pt>
                <c:pt idx="10307" formatCode="General">
                  <c:v>-4.76883412479394E-2</c:v>
                </c:pt>
                <c:pt idx="10308" formatCode="General">
                  <c:v>-5.13203219482916E-2</c:v>
                </c:pt>
                <c:pt idx="10309" formatCode="General">
                  <c:v>-5.4884161797890303E-2</c:v>
                </c:pt>
                <c:pt idx="10310" formatCode="General">
                  <c:v>-5.8375871029658397E-2</c:v>
                </c:pt>
                <c:pt idx="10311" formatCode="General">
                  <c:v>-6.17915480160426E-2</c:v>
                </c:pt>
                <c:pt idx="10312" formatCode="General">
                  <c:v>-6.5127324215260601E-2</c:v>
                </c:pt>
                <c:pt idx="10313" formatCode="General">
                  <c:v>-6.8379363514070396E-2</c:v>
                </c:pt>
                <c:pt idx="10314" formatCode="General">
                  <c:v>-7.1543924960500799E-2</c:v>
                </c:pt>
                <c:pt idx="10315" formatCode="General">
                  <c:v>-7.4617372902059803E-2</c:v>
                </c:pt>
                <c:pt idx="10316" formatCode="General">
                  <c:v>-7.7596178447368602E-2</c:v>
                </c:pt>
                <c:pt idx="10317" formatCode="General">
                  <c:v>-8.0476930213351797E-2</c:v>
                </c:pt>
                <c:pt idx="10318" formatCode="General">
                  <c:v>-8.3256405173616904E-2</c:v>
                </c:pt>
                <c:pt idx="10319" formatCode="General">
                  <c:v>-8.5931177054873506E-2</c:v>
                </c:pt>
                <c:pt idx="10320" formatCode="General">
                  <c:v>-8.8498337160988996E-2</c:v>
                </c:pt>
                <c:pt idx="10321" formatCode="General">
                  <c:v>-9.0955126333602795E-2</c:v>
                </c:pt>
                <c:pt idx="10322" formatCode="General">
                  <c:v>-9.3298714689368206E-2</c:v>
                </c:pt>
                <c:pt idx="10323" formatCode="General">
                  <c:v>-9.5526188585019697E-2</c:v>
                </c:pt>
                <c:pt idx="10324" formatCode="General">
                  <c:v>-9.7634623695856904E-2</c:v>
                </c:pt>
                <c:pt idx="10325" formatCode="General">
                  <c:v>-9.9622204704944997E-2</c:v>
                </c:pt>
                <c:pt idx="10326" formatCode="General">
                  <c:v>-0.101487107691206</c:v>
                </c:pt>
                <c:pt idx="10327" formatCode="General">
                  <c:v>-0.103226819913164</c:v>
                </c:pt>
                <c:pt idx="10328" formatCode="General">
                  <c:v>-0.104839283760687</c:v>
                </c:pt>
                <c:pt idx="10329" formatCode="General">
                  <c:v>-0.10632349120112999</c:v>
                </c:pt>
                <c:pt idx="10330" formatCode="General">
                  <c:v>-0.107677853856205</c:v>
                </c:pt>
                <c:pt idx="10331" formatCode="General">
                  <c:v>-0.10890112332876201</c:v>
                </c:pt>
                <c:pt idx="10332" formatCode="General">
                  <c:v>-0.109992485574709</c:v>
                </c:pt>
                <c:pt idx="10333" formatCode="General">
                  <c:v>-0.11095095823291801</c:v>
                </c:pt>
                <c:pt idx="10334" formatCode="General">
                  <c:v>-0.11177585007034101</c:v>
                </c:pt>
                <c:pt idx="10335" formatCode="General">
                  <c:v>-0.112466239576107</c:v>
                </c:pt>
                <c:pt idx="10336" formatCode="General">
                  <c:v>-0.11302154443574</c:v>
                </c:pt>
                <c:pt idx="10337" formatCode="General">
                  <c:v>-0.113442131892527</c:v>
                </c:pt>
                <c:pt idx="10338" formatCode="General">
                  <c:v>-0.11372867361826</c:v>
                </c:pt>
                <c:pt idx="10339" formatCode="General">
                  <c:v>-0.113880969743426</c:v>
                </c:pt>
                <c:pt idx="10340" formatCode="General">
                  <c:v>-0.11389948472254501</c:v>
                </c:pt>
                <c:pt idx="10341" formatCode="General">
                  <c:v>-0.113784970947477</c:v>
                </c:pt>
                <c:pt idx="10342" formatCode="General">
                  <c:v>-0.113538399049413</c:v>
                </c:pt>
                <c:pt idx="10343" formatCode="General">
                  <c:v>-0.113161435425138</c:v>
                </c:pt>
                <c:pt idx="10344" formatCode="General">
                  <c:v>-0.11265522092345399</c:v>
                </c:pt>
                <c:pt idx="10345" formatCode="General">
                  <c:v>-0.112021193444691</c:v>
                </c:pt>
                <c:pt idx="10346" formatCode="General">
                  <c:v>-0.111261276614615</c:v>
                </c:pt>
                <c:pt idx="10347" formatCode="General">
                  <c:v>-0.110377568433091</c:v>
                </c:pt>
                <c:pt idx="10348" formatCode="General">
                  <c:v>-0.109372325143409</c:v>
                </c:pt>
                <c:pt idx="10349" formatCode="General">
                  <c:v>-0.10824793907483</c:v>
                </c:pt>
                <c:pt idx="10350" formatCode="General">
                  <c:v>-0.107007072604731</c:v>
                </c:pt>
                <c:pt idx="10351" formatCode="General">
                  <c:v>-0.105652577183352</c:v>
                </c:pt>
                <c:pt idx="10352" formatCode="General">
                  <c:v>-0.104187399055496</c:v>
                </c:pt>
                <c:pt idx="10353" formatCode="General">
                  <c:v>-0.10261471210974001</c:v>
                </c:pt>
                <c:pt idx="10354" formatCode="General">
                  <c:v>-0.100937896988559</c:v>
                </c:pt>
                <c:pt idx="10355" formatCode="General">
                  <c:v>-9.9160453159097203E-2</c:v>
                </c:pt>
                <c:pt idx="10356" formatCode="General">
                  <c:v>-9.7286071732664195E-2</c:v>
                </c:pt>
                <c:pt idx="10357" formatCode="General">
                  <c:v>-9.5318613724654805E-2</c:v>
                </c:pt>
                <c:pt idx="10358" formatCode="General">
                  <c:v>-9.3262076195642002E-2</c:v>
                </c:pt>
                <c:pt idx="10359" formatCode="General">
                  <c:v>-9.1120609961996599E-2</c:v>
                </c:pt>
                <c:pt idx="10360" formatCode="General">
                  <c:v>-8.8898445532283904E-2</c:v>
                </c:pt>
                <c:pt idx="10361" formatCode="General">
                  <c:v>-8.6600018567213694E-2</c:v>
                </c:pt>
                <c:pt idx="10362" formatCode="General">
                  <c:v>-8.4229846043121503E-2</c:v>
                </c:pt>
                <c:pt idx="10363" formatCode="General">
                  <c:v>-8.1792538062075398E-2</c:v>
                </c:pt>
                <c:pt idx="10364" formatCode="General">
                  <c:v>-7.9292830993554206E-2</c:v>
                </c:pt>
                <c:pt idx="10365" formatCode="General">
                  <c:v>-7.6735516199845297E-2</c:v>
                </c:pt>
                <c:pt idx="10366" formatCode="General">
                  <c:v>-7.4125575466614399E-2</c:v>
                </c:pt>
                <c:pt idx="10367" formatCode="General">
                  <c:v>-7.1468047701375201E-2</c:v>
                </c:pt>
                <c:pt idx="10368" formatCode="General">
                  <c:v>-6.8767939555659102E-2</c:v>
                </c:pt>
                <c:pt idx="10369" formatCode="General">
                  <c:v>-6.6030362697101802E-2</c:v>
                </c:pt>
                <c:pt idx="10370" formatCode="General">
                  <c:v>-6.3260477858703507E-2</c:v>
                </c:pt>
                <c:pt idx="10371" formatCode="General">
                  <c:v>-6.0463501864079602E-2</c:v>
                </c:pt>
                <c:pt idx="10372" formatCode="General">
                  <c:v>-5.7644725469319397E-2</c:v>
                </c:pt>
                <c:pt idx="10373" formatCode="General">
                  <c:v>-5.4809389564972201E-2</c:v>
                </c:pt>
                <c:pt idx="10374" formatCode="General">
                  <c:v>-5.1962758675793898E-2</c:v>
                </c:pt>
                <c:pt idx="10375" formatCode="General">
                  <c:v>-4.9110103630453997E-2</c:v>
                </c:pt>
                <c:pt idx="10376" formatCode="General">
                  <c:v>-4.6256680790182497E-2</c:v>
                </c:pt>
                <c:pt idx="10377" formatCode="General">
                  <c:v>-4.3407737756765097E-2</c:v>
                </c:pt>
                <c:pt idx="10378" formatCode="General">
                  <c:v>-4.0568517693453501E-2</c:v>
                </c:pt>
                <c:pt idx="10379" formatCode="General">
                  <c:v>-3.7744155690360597E-2</c:v>
                </c:pt>
                <c:pt idx="10380" formatCode="General">
                  <c:v>-3.4939780873330599E-2</c:v>
                </c:pt>
                <c:pt idx="10381" formatCode="General">
                  <c:v>-3.2160464450524298E-2</c:v>
                </c:pt>
                <c:pt idx="10382" formatCode="General">
                  <c:v>-2.9411154788004101E-2</c:v>
                </c:pt>
                <c:pt idx="10383" formatCode="General">
                  <c:v>-2.6696785315400401E-2</c:v>
                </c:pt>
                <c:pt idx="10384" formatCode="General">
                  <c:v>-2.4022222634989598E-2</c:v>
                </c:pt>
                <c:pt idx="10385" formatCode="General">
                  <c:v>-2.1392201096632899E-2</c:v>
                </c:pt>
                <c:pt idx="10386" formatCode="General">
                  <c:v>-1.88113203169765E-2</c:v>
                </c:pt>
                <c:pt idx="10387" formatCode="General">
                  <c:v>-1.6284106010970599E-2</c:v>
                </c:pt>
                <c:pt idx="10388" formatCode="General">
                  <c:v>-1.38149647661398E-2</c:v>
                </c:pt>
                <c:pt idx="10389" formatCode="General">
                  <c:v>-1.14081801969776E-2</c:v>
                </c:pt>
                <c:pt idx="10390" formatCode="General">
                  <c:v>-9.0678625570528096E-3</c:v>
                </c:pt>
                <c:pt idx="10391" formatCode="General">
                  <c:v>-6.79795789142024E-3</c:v>
                </c:pt>
                <c:pt idx="10392" formatCode="General">
                  <c:v>-4.6023127935681503E-3</c:v>
                </c:pt>
                <c:pt idx="10393" formatCode="General">
                  <c:v>-2.4845853328343999E-3</c:v>
                </c:pt>
                <c:pt idx="10394" formatCode="General">
                  <c:v>-4.4830140365443802E-4</c:v>
                </c:pt>
                <c:pt idx="10395" formatCode="General">
                  <c:v>1.5031811395633599E-3</c:v>
                </c:pt>
                <c:pt idx="10396" formatCode="General">
                  <c:v>3.36671680036656E-3</c:v>
                </c:pt>
                <c:pt idx="10397" formatCode="General">
                  <c:v>5.1393062900989299E-3</c:v>
                </c:pt>
                <c:pt idx="10398" formatCode="General">
                  <c:v>6.8181806758870703E-3</c:v>
                </c:pt>
                <c:pt idx="10399" formatCode="General">
                  <c:v>8.4007355308543599E-3</c:v>
                </c:pt>
                <c:pt idx="10400" formatCode="General">
                  <c:v>9.8845543082376908E-3</c:v>
                </c:pt>
                <c:pt idx="10401" formatCode="General">
                  <c:v>1.1267399144700501E-2</c:v>
                </c:pt>
                <c:pt idx="10402" formatCode="General">
                  <c:v>1.2547299929418901E-2</c:v>
                </c:pt>
                <c:pt idx="10403" formatCode="General">
                  <c:v>1.3722548924726401E-2</c:v>
                </c:pt>
                <c:pt idx="10404" formatCode="General">
                  <c:v>1.4791695260841699E-2</c:v>
                </c:pt>
                <c:pt idx="10405" formatCode="General">
                  <c:v>1.5753214586775598E-2</c:v>
                </c:pt>
                <c:pt idx="10406" formatCode="General">
                  <c:v>1.66054748148638E-2</c:v>
                </c:pt>
                <c:pt idx="10407" formatCode="General">
                  <c:v>1.7347373839053999E-2</c:v>
                </c:pt>
                <c:pt idx="10408" formatCode="General">
                  <c:v>1.7978831439505301E-2</c:v>
                </c:pt>
                <c:pt idx="10409" formatCode="General">
                  <c:v>1.8499152941624401E-2</c:v>
                </c:pt>
                <c:pt idx="10410" formatCode="General">
                  <c:v>1.8907910616824699E-2</c:v>
                </c:pt>
                <c:pt idx="10411" formatCode="General">
                  <c:v>1.92050390555028E-2</c:v>
                </c:pt>
                <c:pt idx="10412" formatCode="General">
                  <c:v>1.93903217004751E-2</c:v>
                </c:pt>
                <c:pt idx="10413" formatCode="General">
                  <c:v>1.9464903925882401E-2</c:v>
                </c:pt>
                <c:pt idx="10414" formatCode="General">
                  <c:v>1.9429109824903399E-2</c:v>
                </c:pt>
                <c:pt idx="10415" formatCode="General">
                  <c:v>1.9282831603903799E-2</c:v>
                </c:pt>
                <c:pt idx="10416" formatCode="General">
                  <c:v>1.9027275185223E-2</c:v>
                </c:pt>
                <c:pt idx="10417" formatCode="General">
                  <c:v>1.86639793408898E-2</c:v>
                </c:pt>
                <c:pt idx="10418" formatCode="General">
                  <c:v>1.8194555689259099E-2</c:v>
                </c:pt>
                <c:pt idx="10419" formatCode="General">
                  <c:v>1.7620148963891899E-2</c:v>
                </c:pt>
                <c:pt idx="10420" formatCode="General">
                  <c:v>1.6942483112943801E-2</c:v>
                </c:pt>
                <c:pt idx="10421" formatCode="General">
                  <c:v>1.61639116346689E-2</c:v>
                </c:pt>
                <c:pt idx="10422" formatCode="General">
                  <c:v>1.52862489943734E-2</c:v>
                </c:pt>
                <c:pt idx="10423" formatCode="General">
                  <c:v>1.43117373626895E-2</c:v>
                </c:pt>
                <c:pt idx="10424" formatCode="General">
                  <c:v>1.32426014344144E-2</c:v>
                </c:pt>
                <c:pt idx="10425" formatCode="General">
                  <c:v>1.20814882387771E-2</c:v>
                </c:pt>
                <c:pt idx="10426" formatCode="General">
                  <c:v>1.0830972219233201E-2</c:v>
                </c:pt>
                <c:pt idx="10427" formatCode="General">
                  <c:v>9.4940302844047104E-3</c:v>
                </c:pt>
                <c:pt idx="10428" formatCode="General">
                  <c:v>8.0740295701172207E-3</c:v>
                </c:pt>
                <c:pt idx="10429" formatCode="General">
                  <c:v>6.5739156910945198E-3</c:v>
                </c:pt>
                <c:pt idx="10430" formatCode="General">
                  <c:v>4.9970743338869804E-3</c:v>
                </c:pt>
                <c:pt idx="10431" formatCode="General">
                  <c:v>3.34716311753865E-3</c:v>
                </c:pt>
                <c:pt idx="10432" formatCode="General">
                  <c:v>1.6278235975677E-3</c:v>
                </c:pt>
                <c:pt idx="10433" formatCode="General">
                  <c:v>-1.57203842252519E-4</c:v>
                </c:pt>
                <c:pt idx="10434" formatCode="General">
                  <c:v>-2.00403320701186E-3</c:v>
                </c:pt>
                <c:pt idx="10435" formatCode="General">
                  <c:v>-3.9086582081855302E-3</c:v>
                </c:pt>
                <c:pt idx="10436" formatCode="General">
                  <c:v>-5.8669895078376499E-3</c:v>
                </c:pt>
                <c:pt idx="10437" formatCode="General">
                  <c:v>-7.8749315050779603E-3</c:v>
                </c:pt>
                <c:pt idx="10438" formatCode="General">
                  <c:v>-9.9282455201901206E-3</c:v>
                </c:pt>
                <c:pt idx="10439" formatCode="General">
                  <c:v>-1.2022617148091001E-2</c:v>
                </c:pt>
                <c:pt idx="10440" formatCode="General">
                  <c:v>-1.4153742304047499E-2</c:v>
                </c:pt>
                <c:pt idx="10441" formatCode="General">
                  <c:v>-1.63172379826955E-2</c:v>
                </c:pt>
                <c:pt idx="10442" formatCode="General">
                  <c:v>-1.85086504365084E-2</c:v>
                </c:pt>
                <c:pt idx="10443" formatCode="General">
                  <c:v>-2.0723474443044902E-2</c:v>
                </c:pt>
                <c:pt idx="10444" formatCode="General">
                  <c:v>-2.2957180832300601E-2</c:v>
                </c:pt>
                <c:pt idx="10445" formatCode="General">
                  <c:v>-2.5205291053848299E-2</c:v>
                </c:pt>
                <c:pt idx="10446" formatCode="General">
                  <c:v>-2.7463333846535501E-2</c:v>
                </c:pt>
                <c:pt idx="10447" formatCode="General">
                  <c:v>-2.9726740349878301E-2</c:v>
                </c:pt>
                <c:pt idx="10448" formatCode="General">
                  <c:v>-3.1990961616877103E-2</c:v>
                </c:pt>
                <c:pt idx="10449" formatCode="General">
                  <c:v>-3.4251491765931202E-2</c:v>
                </c:pt>
                <c:pt idx="10450" formatCode="General">
                  <c:v>-3.6503819644663198E-2</c:v>
                </c:pt>
                <c:pt idx="10451" formatCode="General">
                  <c:v>-3.8743436454980199E-2</c:v>
                </c:pt>
                <c:pt idx="10452" formatCode="General">
                  <c:v>-4.0965904460639198E-2</c:v>
                </c:pt>
                <c:pt idx="10453" formatCode="General">
                  <c:v>-4.3166870556702902E-2</c:v>
                </c:pt>
                <c:pt idx="10454" formatCode="General">
                  <c:v>-4.5342031736305903E-2</c:v>
                </c:pt>
                <c:pt idx="10455" formatCode="General">
                  <c:v>-4.7487099593084198E-2</c:v>
                </c:pt>
                <c:pt idx="10456" formatCode="General">
                  <c:v>-4.9597831494403499E-2</c:v>
                </c:pt>
                <c:pt idx="10457" formatCode="General">
                  <c:v>-5.1670080064951697E-2</c:v>
                </c:pt>
                <c:pt idx="10458" formatCode="General">
                  <c:v>-5.3699771118823597E-2</c:v>
                </c:pt>
                <c:pt idx="10459" formatCode="General">
                  <c:v>-5.5682933122480703E-2</c:v>
                </c:pt>
                <c:pt idx="10460" formatCode="General">
                  <c:v>-5.76156459233352E-2</c:v>
                </c:pt>
                <c:pt idx="10461" formatCode="General">
                  <c:v>-5.9494116526186802E-2</c:v>
                </c:pt>
                <c:pt idx="10462" formatCode="General">
                  <c:v>-6.1314660549118202E-2</c:v>
                </c:pt>
                <c:pt idx="10463" formatCode="General">
                  <c:v>-6.3073675685225802E-2</c:v>
                </c:pt>
                <c:pt idx="10464" formatCode="General">
                  <c:v>-6.4767746421568295E-2</c:v>
                </c:pt>
                <c:pt idx="10465" formatCode="General">
                  <c:v>-6.6393581629087803E-2</c:v>
                </c:pt>
                <c:pt idx="10466" formatCode="General">
                  <c:v>-6.7947944198728794E-2</c:v>
                </c:pt>
                <c:pt idx="10467" formatCode="General">
                  <c:v>-6.9427752355666006E-2</c:v>
                </c:pt>
                <c:pt idx="10468" formatCode="General">
                  <c:v>-7.0830131441581096E-2</c:v>
                </c:pt>
                <c:pt idx="10469" formatCode="General">
                  <c:v>-7.2152289143147003E-2</c:v>
                </c:pt>
                <c:pt idx="10470" formatCode="General">
                  <c:v>-7.3391552233460305E-2</c:v>
                </c:pt>
                <c:pt idx="10471" formatCode="General">
                  <c:v>-7.4545463799530698E-2</c:v>
                </c:pt>
                <c:pt idx="10472" formatCode="General">
                  <c:v>-7.5611671017541904E-2</c:v>
                </c:pt>
                <c:pt idx="10473" formatCode="General">
                  <c:v>-7.6588012122109903E-2</c:v>
                </c:pt>
                <c:pt idx="10474" formatCode="General">
                  <c:v>-7.7472556403672899E-2</c:v>
                </c:pt>
                <c:pt idx="10475" formatCode="General">
                  <c:v>-7.8263420418496904E-2</c:v>
                </c:pt>
                <c:pt idx="10476" formatCode="General">
                  <c:v>-7.8958905028503695E-2</c:v>
                </c:pt>
                <c:pt idx="10477" formatCode="General">
                  <c:v>-7.9557548589924601E-2</c:v>
                </c:pt>
                <c:pt idx="10478" formatCode="General">
                  <c:v>-8.0058048755707101E-2</c:v>
                </c:pt>
                <c:pt idx="10479" formatCode="General">
                  <c:v>-8.0459237704789993E-2</c:v>
                </c:pt>
                <c:pt idx="10480" formatCode="General">
                  <c:v>-8.07601666708056E-2</c:v>
                </c:pt>
                <c:pt idx="10481" formatCode="General">
                  <c:v>-8.0960033019448194E-2</c:v>
                </c:pt>
                <c:pt idx="10482" formatCode="General">
                  <c:v>-8.1058156476498597E-2</c:v>
                </c:pt>
                <c:pt idx="10483" formatCode="General">
                  <c:v>-8.1054090207902593E-2</c:v>
                </c:pt>
                <c:pt idx="10484" formatCode="General">
                  <c:v>-8.0947265266236898E-2</c:v>
                </c:pt>
                <c:pt idx="10485" formatCode="General">
                  <c:v>-8.0737675325433703E-2</c:v>
                </c:pt>
                <c:pt idx="10486" formatCode="General">
                  <c:v>-8.0425782098455606E-2</c:v>
                </c:pt>
                <c:pt idx="10487" formatCode="General">
                  <c:v>-8.0011783514550003E-2</c:v>
                </c:pt>
                <c:pt idx="10488" formatCode="General">
                  <c:v>-7.9496084915844395E-2</c:v>
                </c:pt>
                <c:pt idx="10489" formatCode="General">
                  <c:v>-7.8879335325100206E-2</c:v>
                </c:pt>
                <c:pt idx="10490" formatCode="General">
                  <c:v>-7.8162339364608396E-2</c:v>
                </c:pt>
                <c:pt idx="10491" formatCode="General">
                  <c:v>-7.7345531982360702E-2</c:v>
                </c:pt>
                <c:pt idx="10492" formatCode="General">
                  <c:v>-7.6430007883449197E-2</c:v>
                </c:pt>
                <c:pt idx="10493" formatCode="General">
                  <c:v>-7.5417079569541204E-2</c:v>
                </c:pt>
                <c:pt idx="10494" formatCode="General">
                  <c:v>-7.4308142770424301E-2</c:v>
                </c:pt>
                <c:pt idx="10495" formatCode="General">
                  <c:v>-7.3104671948857197E-2</c:v>
                </c:pt>
                <c:pt idx="10496" formatCode="General">
                  <c:v>-7.1808206097794702E-2</c:v>
                </c:pt>
                <c:pt idx="10497" formatCode="General">
                  <c:v>-7.0420842082918697E-2</c:v>
                </c:pt>
                <c:pt idx="10498" formatCode="General">
                  <c:v>-6.8944162774982304E-2</c:v>
                </c:pt>
                <c:pt idx="10499" formatCode="General">
                  <c:v>-6.7380264277884197E-2</c:v>
                </c:pt>
                <c:pt idx="10500" formatCode="General">
                  <c:v>-6.5731776198820299E-2</c:v>
                </c:pt>
                <c:pt idx="10501" formatCode="General">
                  <c:v>-6.4000737360054294E-2</c:v>
                </c:pt>
                <c:pt idx="10502" formatCode="General">
                  <c:v>-6.2189536971209797E-2</c:v>
                </c:pt>
                <c:pt idx="10503" formatCode="General">
                  <c:v>-6.0300517084647898E-2</c:v>
                </c:pt>
                <c:pt idx="10504" formatCode="General">
                  <c:v>-5.8336448835027303E-2</c:v>
                </c:pt>
                <c:pt idx="10505" formatCode="General">
                  <c:v>-5.6300518135195599E-2</c:v>
                </c:pt>
                <c:pt idx="10506" formatCode="General">
                  <c:v>-5.4195159181088498E-2</c:v>
                </c:pt>
                <c:pt idx="10507" formatCode="General">
                  <c:v>-5.2023091427432902E-2</c:v>
                </c:pt>
                <c:pt idx="10508" formatCode="General">
                  <c:v>-4.97874437298617E-2</c:v>
                </c:pt>
                <c:pt idx="10509" formatCode="General">
                  <c:v>-4.7491643333343998E-2</c:v>
                </c:pt>
                <c:pt idx="10510" formatCode="General">
                  <c:v>-4.5138346185668497E-2</c:v>
                </c:pt>
                <c:pt idx="10511" formatCode="General">
                  <c:v>-4.2730994623660402E-2</c:v>
                </c:pt>
                <c:pt idx="10512" formatCode="General">
                  <c:v>-4.0273351506566302E-2</c:v>
                </c:pt>
                <c:pt idx="10513" formatCode="General">
                  <c:v>-3.7768269683013701E-2</c:v>
                </c:pt>
                <c:pt idx="10514" formatCode="General">
                  <c:v>-3.5218729366462399E-2</c:v>
                </c:pt>
                <c:pt idx="10515" formatCode="General">
                  <c:v>-3.2627968937291897E-2</c:v>
                </c:pt>
                <c:pt idx="10516" formatCode="General">
                  <c:v>-2.9999445929170501E-2</c:v>
                </c:pt>
                <c:pt idx="10517" formatCode="General">
                  <c:v>-2.7336335771173399E-2</c:v>
                </c:pt>
                <c:pt idx="10518" formatCode="General">
                  <c:v>-2.4642535358002898E-2</c:v>
                </c:pt>
                <c:pt idx="10519" formatCode="General">
                  <c:v>-2.19216170593882E-2</c:v>
                </c:pt>
                <c:pt idx="10520" formatCode="General">
                  <c:v>-1.9176673796945501E-2</c:v>
                </c:pt>
                <c:pt idx="10521" formatCode="General">
                  <c:v>-1.6410870588580699E-2</c:v>
                </c:pt>
                <c:pt idx="10522" formatCode="General">
                  <c:v>-1.3627004637806899E-2</c:v>
                </c:pt>
                <c:pt idx="10523" formatCode="General">
                  <c:v>-1.08286096458602E-2</c:v>
                </c:pt>
                <c:pt idx="10524" formatCode="General">
                  <c:v>-8.0194667205839894E-3</c:v>
                </c:pt>
                <c:pt idx="10525" formatCode="General">
                  <c:v>-5.2029154446522896E-3</c:v>
                </c:pt>
                <c:pt idx="10526" formatCode="General">
                  <c:v>-2.3818054616880999E-3</c:v>
                </c:pt>
                <c:pt idx="10527" formatCode="General">
                  <c:v>4.4091522718388602E-4</c:v>
                </c:pt>
                <c:pt idx="10528" formatCode="General">
                  <c:v>3.26210024508997E-3</c:v>
                </c:pt>
                <c:pt idx="10529" formatCode="General">
                  <c:v>6.07845148943322E-3</c:v>
                </c:pt>
                <c:pt idx="10530" formatCode="General">
                  <c:v>8.8871109290179998E-3</c:v>
                </c:pt>
                <c:pt idx="10531" formatCode="General">
                  <c:v>1.16856472151468E-2</c:v>
                </c:pt>
                <c:pt idx="10532" formatCode="General">
                  <c:v>1.4470939989829901E-2</c:v>
                </c:pt>
                <c:pt idx="10533" formatCode="General">
                  <c:v>1.72402690706174E-2</c:v>
                </c:pt>
                <c:pt idx="10534" formatCode="General">
                  <c:v>1.99919119222845E-2</c:v>
                </c:pt>
                <c:pt idx="10535" formatCode="General">
                  <c:v>2.2723456952551901E-2</c:v>
                </c:pt>
                <c:pt idx="10536" formatCode="General">
                  <c:v>2.5432175091358099E-2</c:v>
                </c:pt>
                <c:pt idx="10537" formatCode="General">
                  <c:v>2.81156313968478E-2</c:v>
                </c:pt>
                <c:pt idx="10538" formatCode="General">
                  <c:v>3.0771255527523099E-2</c:v>
                </c:pt>
                <c:pt idx="10539" formatCode="General">
                  <c:v>3.3397369429846502E-2</c:v>
                </c:pt>
                <c:pt idx="10540" formatCode="General">
                  <c:v>3.5992139640037203E-2</c:v>
                </c:pt>
                <c:pt idx="10541" formatCode="General">
                  <c:v>3.8553485029184799E-2</c:v>
                </c:pt>
                <c:pt idx="10542" formatCode="General">
                  <c:v>4.1080114992794597E-2</c:v>
                </c:pt>
                <c:pt idx="10543" formatCode="General">
                  <c:v>4.3570576195369103E-2</c:v>
                </c:pt>
                <c:pt idx="10544" formatCode="General">
                  <c:v>4.60232413083164E-2</c:v>
                </c:pt>
                <c:pt idx="10545" formatCode="General">
                  <c:v>4.8436712284445599E-2</c:v>
                </c:pt>
                <c:pt idx="10546" formatCode="General">
                  <c:v>5.0809788848248501E-2</c:v>
                </c:pt>
                <c:pt idx="10547" formatCode="General">
                  <c:v>5.31413860039429E-2</c:v>
                </c:pt>
                <c:pt idx="10548" formatCode="General">
                  <c:v>5.5430513343454099E-2</c:v>
                </c:pt>
                <c:pt idx="10549" formatCode="General">
                  <c:v>5.7676361415739598E-2</c:v>
                </c:pt>
                <c:pt idx="10550" formatCode="General">
                  <c:v>5.9878177750511699E-2</c:v>
                </c:pt>
                <c:pt idx="10551" formatCode="General">
                  <c:v>6.2035295898559599E-2</c:v>
                </c:pt>
                <c:pt idx="10552" formatCode="General">
                  <c:v>6.4147235540346501E-2</c:v>
                </c:pt>
                <c:pt idx="10553" formatCode="General">
                  <c:v>6.62136338544317E-2</c:v>
                </c:pt>
                <c:pt idx="10554" formatCode="General">
                  <c:v>6.8234213034898697E-2</c:v>
                </c:pt>
                <c:pt idx="10555" formatCode="General">
                  <c:v>7.0208764938207199E-2</c:v>
                </c:pt>
                <c:pt idx="10556" formatCode="General">
                  <c:v>7.2137246687756701E-2</c:v>
                </c:pt>
                <c:pt idx="10557" formatCode="General">
                  <c:v>7.4019763121149301E-2</c:v>
                </c:pt>
                <c:pt idx="10558" formatCode="General">
                  <c:v>7.5856431338976196E-2</c:v>
                </c:pt>
                <c:pt idx="10559" formatCode="General">
                  <c:v>7.7647464990075701E-2</c:v>
                </c:pt>
                <c:pt idx="10560" formatCode="General">
                  <c:v>7.9393227686625198E-2</c:v>
                </c:pt>
                <c:pt idx="10561" formatCode="General">
                  <c:v>8.1094206907825303E-2</c:v>
                </c:pt>
                <c:pt idx="10562" formatCode="General">
                  <c:v>8.27508820650633E-2</c:v>
                </c:pt>
                <c:pt idx="10563" formatCode="General">
                  <c:v>8.4363813699701501E-2</c:v>
                </c:pt>
                <c:pt idx="10564" formatCode="General">
                  <c:v>8.5933745075719797E-2</c:v>
                </c:pt>
                <c:pt idx="10565" formatCode="General">
                  <c:v>8.7461420368878301E-2</c:v>
                </c:pt>
                <c:pt idx="10566" formatCode="General">
                  <c:v>8.8947605535331306E-2</c:v>
                </c:pt>
                <c:pt idx="10567" formatCode="General">
                  <c:v>9.0393141409495906E-2</c:v>
                </c:pt>
                <c:pt idx="10568" formatCode="General">
                  <c:v>9.1798983300472203E-2</c:v>
                </c:pt>
                <c:pt idx="10569" formatCode="General">
                  <c:v>9.3166078384433401E-2</c:v>
                </c:pt>
                <c:pt idx="10570" formatCode="General">
                  <c:v>9.4495402127072095E-2</c:v>
                </c:pt>
                <c:pt idx="10571" formatCode="General">
                  <c:v>9.5788057103295396E-2</c:v>
                </c:pt>
                <c:pt idx="10572" formatCode="General">
                  <c:v>9.7045097857225496E-2</c:v>
                </c:pt>
                <c:pt idx="10573" formatCode="General">
                  <c:v>9.8267564118248801E-2</c:v>
                </c:pt>
                <c:pt idx="10574" formatCode="General">
                  <c:v>9.9456586316236703E-2</c:v>
                </c:pt>
                <c:pt idx="10575" formatCode="General">
                  <c:v>0.10061327740532799</c:v>
                </c:pt>
                <c:pt idx="10576" formatCode="General">
                  <c:v>0.10173876725317101</c:v>
                </c:pt>
                <c:pt idx="10577" formatCode="General">
                  <c:v>0.10283419837996099</c:v>
                </c:pt>
                <c:pt idx="10578" formatCode="General">
                  <c:v>0.10390066161223201</c:v>
                </c:pt>
                <c:pt idx="10579" formatCode="General">
                  <c:v>0.10493925021167901</c:v>
                </c:pt>
                <c:pt idx="10580" formatCode="General">
                  <c:v>0.105951112132223</c:v>
                </c:pt>
                <c:pt idx="10581" formatCode="General">
                  <c:v>0.106937331070252</c:v>
                </c:pt>
                <c:pt idx="10582" formatCode="General">
                  <c:v>0.107898866821803</c:v>
                </c:pt>
                <c:pt idx="10583" formatCode="General">
                  <c:v>0.10883677283410401</c:v>
                </c:pt>
                <c:pt idx="10584" formatCode="General">
                  <c:v>0.10975205043066</c:v>
                </c:pt>
                <c:pt idx="10585" formatCode="General">
                  <c:v>0.11064562536658699</c:v>
                </c:pt>
                <c:pt idx="10586" formatCode="General">
                  <c:v>0.11151835849168</c:v>
                </c:pt>
                <c:pt idx="10587" formatCode="General">
                  <c:v>0.11237110770855201</c:v>
                </c:pt>
                <c:pt idx="10588" formatCode="General">
                  <c:v>0.113204730555924</c:v>
                </c:pt>
                <c:pt idx="10589" formatCode="General">
                  <c:v>0.114019917275911</c:v>
                </c:pt>
                <c:pt idx="10590" formatCode="General">
                  <c:v>0.11481729600568701</c:v>
                </c:pt>
                <c:pt idx="10591" formatCode="General">
                  <c:v>0.115597457581798</c:v>
                </c:pt>
                <c:pt idx="10592" formatCode="General">
                  <c:v>0.116360963599815</c:v>
                </c:pt>
                <c:pt idx="10593" formatCode="General">
                  <c:v>0.117108299394887</c:v>
                </c:pt>
                <c:pt idx="10594" formatCode="General">
                  <c:v>0.117839877940242</c:v>
                </c:pt>
                <c:pt idx="10595" formatCode="General">
                  <c:v>0.11855604776164</c:v>
                </c:pt>
                <c:pt idx="10596" formatCode="General">
                  <c:v>0.119257045571972</c:v>
                </c:pt>
                <c:pt idx="10597" formatCode="General">
                  <c:v>0.119943009054747</c:v>
                </c:pt>
                <c:pt idx="10598" formatCode="General">
                  <c:v>0.120614048297877</c:v>
                </c:pt>
                <c:pt idx="10599" formatCode="General">
                  <c:v>0.121270201354284</c:v>
                </c:pt>
                <c:pt idx="10600" formatCode="General">
                  <c:v>0.121911333484736</c:v>
                </c:pt>
                <c:pt idx="10601" formatCode="General">
                  <c:v>0.122537259961034</c:v>
                </c:pt>
                <c:pt idx="10602" formatCode="General">
                  <c:v>0.12314777269777399</c:v>
                </c:pt>
                <c:pt idx="10603" formatCode="General">
                  <c:v>0.123742546160688</c:v>
                </c:pt>
                <c:pt idx="10604" formatCode="General">
                  <c:v>0.12432119677358899</c:v>
                </c:pt>
                <c:pt idx="10605" formatCode="General">
                  <c:v>0.12488324535694501</c:v>
                </c:pt>
                <c:pt idx="10606" formatCode="General">
                  <c:v>0.12542807968113401</c:v>
                </c:pt>
                <c:pt idx="10607" formatCode="General">
                  <c:v>0.12595507824417701</c:v>
                </c:pt>
                <c:pt idx="10608" formatCode="General">
                  <c:v>0.12646352929086299</c:v>
                </c:pt>
                <c:pt idx="10609" formatCode="General">
                  <c:v>0.126952635561593</c:v>
                </c:pt>
                <c:pt idx="10610" formatCode="General">
                  <c:v>0.12742153240905299</c:v>
                </c:pt>
                <c:pt idx="10611" formatCode="General">
                  <c:v>0.12786924670722499</c:v>
                </c:pt>
                <c:pt idx="10612" formatCode="General">
                  <c:v>0.128294718870088</c:v>
                </c:pt>
                <c:pt idx="10613" formatCode="General">
                  <c:v>0.12869688503972901</c:v>
                </c:pt>
                <c:pt idx="10614" formatCode="General">
                  <c:v>0.12907469511935399</c:v>
                </c:pt>
                <c:pt idx="10615" formatCode="General">
                  <c:v>0.129426957103701</c:v>
                </c:pt>
                <c:pt idx="10616" formatCode="General">
                  <c:v>0.12975239249391701</c:v>
                </c:pt>
                <c:pt idx="10617" formatCode="General">
                  <c:v>0.130049669722864</c:v>
                </c:pt>
                <c:pt idx="10618" formatCode="General">
                  <c:v>0.13031748066259</c:v>
                </c:pt>
                <c:pt idx="10619" formatCode="General">
                  <c:v>0.13055450195208301</c:v>
                </c:pt>
                <c:pt idx="10620" formatCode="General">
                  <c:v>0.13075930280766501</c:v>
                </c:pt>
                <c:pt idx="10621" formatCode="General">
                  <c:v>0.130930425973317</c:v>
                </c:pt>
                <c:pt idx="10622" formatCode="General">
                  <c:v>0.131066400790459</c:v>
                </c:pt>
                <c:pt idx="10623" formatCode="General">
                  <c:v>0.13116573174923199</c:v>
                </c:pt>
                <c:pt idx="10624" formatCode="General">
                  <c:v>0.13122690400019099</c:v>
                </c:pt>
                <c:pt idx="10625" formatCode="General">
                  <c:v>0.131248389954811</c:v>
                </c:pt>
                <c:pt idx="10626" formatCode="General">
                  <c:v>0.13122865009903201</c:v>
                </c:pt>
                <c:pt idx="10627" formatCode="General">
                  <c:v>0.131166141136553</c:v>
                </c:pt>
                <c:pt idx="10628" formatCode="General">
                  <c:v>0.13105930072927999</c:v>
                </c:pt>
                <c:pt idx="10629" formatCode="General">
                  <c:v>0.130906609387405</c:v>
                </c:pt>
                <c:pt idx="10630" formatCode="General">
                  <c:v>0.13070659003186799</c:v>
                </c:pt>
                <c:pt idx="10631" formatCode="General">
                  <c:v>0.130457676365413</c:v>
                </c:pt>
                <c:pt idx="10632" formatCode="General">
                  <c:v>0.13015838111671699</c:v>
                </c:pt>
                <c:pt idx="10633" formatCode="General">
                  <c:v>0.12980731495476</c:v>
                </c:pt>
                <c:pt idx="10634" formatCode="General">
                  <c:v>0.129403022262707</c:v>
                </c:pt>
                <c:pt idx="10635" formatCode="General">
                  <c:v>0.12894408361279999</c:v>
                </c:pt>
                <c:pt idx="10636" formatCode="General">
                  <c:v>0.12842913043663701</c:v>
                </c:pt>
                <c:pt idx="10637" formatCode="General">
                  <c:v>0.12785680121346599</c:v>
                </c:pt>
                <c:pt idx="10638" formatCode="General">
                  <c:v>0.12722585321084701</c:v>
                </c:pt>
                <c:pt idx="10639" formatCode="General">
                  <c:v>0.12653511741388301</c:v>
                </c:pt>
                <c:pt idx="10640" formatCode="General">
                  <c:v>0.12578344081127901</c:v>
                </c:pt>
                <c:pt idx="10641" formatCode="General">
                  <c:v>0.124969787744092</c:v>
                </c:pt>
                <c:pt idx="10642" formatCode="General">
                  <c:v>0.124093138038538</c:v>
                </c:pt>
                <c:pt idx="10643" formatCode="General">
                  <c:v>0.12315252650918999</c:v>
                </c:pt>
                <c:pt idx="10644" formatCode="General">
                  <c:v>0.122147054502693</c:v>
                </c:pt>
                <c:pt idx="10645" formatCode="General">
                  <c:v>0.121075944415659</c:v>
                </c:pt>
                <c:pt idx="10646" formatCode="General">
                  <c:v>0.11993853539982301</c:v>
                </c:pt>
                <c:pt idx="10647" formatCode="General">
                  <c:v>0.118734163716448</c:v>
                </c:pt>
                <c:pt idx="10648" formatCode="General">
                  <c:v>0.11746226603288699</c:v>
                </c:pt>
                <c:pt idx="10649" formatCode="General">
                  <c:v>0.11612243521320301</c:v>
                </c:pt>
                <c:pt idx="10650" formatCode="General">
                  <c:v>0.11471430613524899</c:v>
                </c:pt>
                <c:pt idx="10651" formatCode="General">
                  <c:v>0.113237592368251</c:v>
                </c:pt>
                <c:pt idx="10652" formatCode="General">
                  <c:v>0.1116921457757</c:v>
                </c:pt>
                <c:pt idx="10653" formatCode="General">
                  <c:v>0.110077944930352</c:v>
                </c:pt>
                <c:pt idx="10654" formatCode="General">
                  <c:v>0.108395024211189</c:v>
                </c:pt>
                <c:pt idx="10655" formatCode="General">
                  <c:v>0.106643457979038</c:v>
                </c:pt>
                <c:pt idx="10656" formatCode="General">
                  <c:v>0.104823499426298</c:v>
                </c:pt>
                <c:pt idx="10657" formatCode="General">
                  <c:v>0.102935773563589</c:v>
                </c:pt>
                <c:pt idx="10658" formatCode="General">
                  <c:v>0.100980259973669</c:v>
                </c:pt>
                <c:pt idx="10659" formatCode="General">
                  <c:v>9.8957249385708407E-2</c:v>
                </c:pt>
                <c:pt idx="10660" formatCode="General">
                  <c:v>9.6868047806543997E-2</c:v>
                </c:pt>
                <c:pt idx="10661" formatCode="General">
                  <c:v>9.4713645328677099E-2</c:v>
                </c:pt>
                <c:pt idx="10662" formatCode="General">
                  <c:v>9.2494568462386906E-2</c:v>
                </c:pt>
                <c:pt idx="10663" formatCode="General">
                  <c:v>9.0211489015213295E-2</c:v>
                </c:pt>
                <c:pt idx="10664" formatCode="General">
                  <c:v>8.78657988131199E-2</c:v>
                </c:pt>
                <c:pt idx="10665" formatCode="General">
                  <c:v>8.5458526544944499E-2</c:v>
                </c:pt>
                <c:pt idx="10666" formatCode="General">
                  <c:v>8.2990754512689405E-2</c:v>
                </c:pt>
                <c:pt idx="10667" formatCode="General">
                  <c:v>8.0463687045179699E-2</c:v>
                </c:pt>
                <c:pt idx="10668" formatCode="General">
                  <c:v>7.7878681976597794E-2</c:v>
                </c:pt>
                <c:pt idx="10669" formatCode="General">
                  <c:v>7.5237747494262805E-2</c:v>
                </c:pt>
                <c:pt idx="10670" formatCode="General">
                  <c:v>7.2542443161670606E-2</c:v>
                </c:pt>
                <c:pt idx="10671" formatCode="General">
                  <c:v>6.9794345453562903E-2</c:v>
                </c:pt>
                <c:pt idx="10672" formatCode="General">
                  <c:v>6.6995601828539697E-2</c:v>
                </c:pt>
                <c:pt idx="10673" formatCode="General">
                  <c:v>6.4147894521135299E-2</c:v>
                </c:pt>
                <c:pt idx="10674" formatCode="General">
                  <c:v>6.12534038004715E-2</c:v>
                </c:pt>
                <c:pt idx="10675" formatCode="General">
                  <c:v>5.8314304148171903E-2</c:v>
                </c:pt>
                <c:pt idx="10676" formatCode="General">
                  <c:v>5.5332141891636301E-2</c:v>
                </c:pt>
                <c:pt idx="10677" formatCode="General">
                  <c:v>5.2308966256485998E-2</c:v>
                </c:pt>
                <c:pt idx="10678" formatCode="General">
                  <c:v>4.9247417498055099E-2</c:v>
                </c:pt>
                <c:pt idx="10679" formatCode="General">
                  <c:v>4.6150075363473E-2</c:v>
                </c:pt>
                <c:pt idx="10680" formatCode="General">
                  <c:v>4.3018843086935099E-2</c:v>
                </c:pt>
                <c:pt idx="10681" formatCode="General">
                  <c:v>3.9856052076012803E-2</c:v>
                </c:pt>
                <c:pt idx="10682" formatCode="General">
                  <c:v>3.6664562878056799E-2</c:v>
                </c:pt>
                <c:pt idx="10683" formatCode="General">
                  <c:v>3.3447153659276203E-2</c:v>
                </c:pt>
                <c:pt idx="10684" formatCode="General">
                  <c:v>3.0206415232957799E-2</c:v>
                </c:pt>
                <c:pt idx="10685" formatCode="General">
                  <c:v>2.6944715716566901E-2</c:v>
                </c:pt>
                <c:pt idx="10686" formatCode="General">
                  <c:v>2.3664237564238501E-2</c:v>
                </c:pt>
                <c:pt idx="10687" formatCode="General">
                  <c:v>2.03675788108101E-2</c:v>
                </c:pt>
                <c:pt idx="10688" formatCode="General">
                  <c:v>1.70577919335629E-2</c:v>
                </c:pt>
                <c:pt idx="10689" formatCode="General">
                  <c:v>1.37377112282647E-2</c:v>
                </c:pt>
                <c:pt idx="10690" formatCode="General">
                  <c:v>1.04094175911176E-2</c:v>
                </c:pt>
                <c:pt idx="10691" formatCode="General">
                  <c:v>7.0758256049693602E-3</c:v>
                </c:pt>
                <c:pt idx="10692" formatCode="General">
                  <c:v>3.7396896021006801E-3</c:v>
                </c:pt>
                <c:pt idx="10693" formatCode="General">
                  <c:v>4.02962750744738E-4</c:v>
                </c:pt>
                <c:pt idx="10694" formatCode="General">
                  <c:v>-2.9314960472158502E-3</c:v>
                </c:pt>
                <c:pt idx="10695" formatCode="General">
                  <c:v>-6.2604121169530904E-3</c:v>
                </c:pt>
                <c:pt idx="10696" formatCode="General">
                  <c:v>-9.5813103179105807E-3</c:v>
                </c:pt>
                <c:pt idx="10697" formatCode="General">
                  <c:v>-1.28920708674049E-2</c:v>
                </c:pt>
                <c:pt idx="10698" formatCode="General">
                  <c:v>-1.6190226442750599E-2</c:v>
                </c:pt>
                <c:pt idx="10699" formatCode="General">
                  <c:v>-1.9472948616539899E-2</c:v>
                </c:pt>
                <c:pt idx="10700" formatCode="General">
                  <c:v>-2.2737672097284001E-2</c:v>
                </c:pt>
                <c:pt idx="10701" formatCode="General">
                  <c:v>-2.5982652215118699E-2</c:v>
                </c:pt>
                <c:pt idx="10702" formatCode="General">
                  <c:v>-2.9205327758994599E-2</c:v>
                </c:pt>
                <c:pt idx="10703" formatCode="General">
                  <c:v>-3.2403276929424601E-2</c:v>
                </c:pt>
                <c:pt idx="10704" formatCode="General">
                  <c:v>-3.5574317093760299E-2</c:v>
                </c:pt>
                <c:pt idx="10705" formatCode="General">
                  <c:v>-3.8716007532923501E-2</c:v>
                </c:pt>
                <c:pt idx="10706" formatCode="General">
                  <c:v>-4.18266730693376E-2</c:v>
                </c:pt>
                <c:pt idx="10707" formatCode="General">
                  <c:v>-4.4904358051672998E-2</c:v>
                </c:pt>
                <c:pt idx="10708" formatCode="General">
                  <c:v>-4.7946746985594098E-2</c:v>
                </c:pt>
                <c:pt idx="10709" formatCode="General">
                  <c:v>-5.0952263326651703E-2</c:v>
                </c:pt>
                <c:pt idx="10710" formatCode="General">
                  <c:v>-5.3919066600803901E-2</c:v>
                </c:pt>
                <c:pt idx="10711" formatCode="General">
                  <c:v>-5.6845485585221997E-2</c:v>
                </c:pt>
                <c:pt idx="10712" formatCode="General">
                  <c:v>-5.9730096768718599E-2</c:v>
                </c:pt>
                <c:pt idx="10713" formatCode="General">
                  <c:v>-6.2571699762642902E-2</c:v>
                </c:pt>
                <c:pt idx="10714" formatCode="General">
                  <c:v>-6.5369260305670293E-2</c:v>
                </c:pt>
                <c:pt idx="10715" formatCode="General">
                  <c:v>-6.8121318318724297E-2</c:v>
                </c:pt>
                <c:pt idx="10716" formatCode="General">
                  <c:v>-7.0826552274578805E-2</c:v>
                </c:pt>
                <c:pt idx="10717" formatCode="General">
                  <c:v>-7.3484332026899704E-2</c:v>
                </c:pt>
                <c:pt idx="10718" formatCode="General">
                  <c:v>-7.6093650726952497E-2</c:v>
                </c:pt>
                <c:pt idx="10719" formatCode="General">
                  <c:v>-7.8653581714464293E-2</c:v>
                </c:pt>
                <c:pt idx="10720" formatCode="General">
                  <c:v>-8.11638561758843E-2</c:v>
                </c:pt>
                <c:pt idx="10721" formatCode="General">
                  <c:v>-8.3623751159471293E-2</c:v>
                </c:pt>
                <c:pt idx="10722" formatCode="General">
                  <c:v>-8.60325775818859E-2</c:v>
                </c:pt>
                <c:pt idx="10723" formatCode="General">
                  <c:v>-8.8390220304591496E-2</c:v>
                </c:pt>
                <c:pt idx="10724" formatCode="General">
                  <c:v>-9.0696123208253196E-2</c:v>
                </c:pt>
                <c:pt idx="10725" formatCode="General">
                  <c:v>-9.2950296989903897E-2</c:v>
                </c:pt>
                <c:pt idx="10726" formatCode="General">
                  <c:v>-9.5153327131048404E-2</c:v>
                </c:pt>
                <c:pt idx="10727" formatCode="General">
                  <c:v>-9.7304728519620798E-2</c:v>
                </c:pt>
                <c:pt idx="10728" formatCode="General">
                  <c:v>-9.9404990640557994E-2</c:v>
                </c:pt>
                <c:pt idx="10729" formatCode="General">
                  <c:v>-0.101454678070689</c:v>
                </c:pt>
                <c:pt idx="10730" formatCode="General">
                  <c:v>-0.103454228093388</c:v>
                </c:pt>
                <c:pt idx="10731" formatCode="General">
                  <c:v>-0.10540400489664099</c:v>
                </c:pt>
                <c:pt idx="10732" formatCode="General">
                  <c:v>-0.107304844354778</c:v>
                </c:pt>
                <c:pt idx="10733" formatCode="General">
                  <c:v>-0.109157987787504</c:v>
                </c:pt>
                <c:pt idx="10734" formatCode="General">
                  <c:v>-0.110963428416851</c:v>
                </c:pt>
                <c:pt idx="10735" formatCode="General">
                  <c:v>-0.11272207620876901</c:v>
                </c:pt>
                <c:pt idx="10736" formatCode="General">
                  <c:v>-0.114435909413955</c:v>
                </c:pt>
                <c:pt idx="10737" formatCode="General">
                  <c:v>-0.116106205568431</c:v>
                </c:pt>
                <c:pt idx="10738" formatCode="General">
                  <c:v>-0.117733908047585</c:v>
                </c:pt>
                <c:pt idx="10739" formatCode="General">
                  <c:v>-0.11932027664009399</c:v>
                </c:pt>
                <c:pt idx="10740" formatCode="General">
                  <c:v>-0.120866889494716</c:v>
                </c:pt>
                <c:pt idx="10741" formatCode="General">
                  <c:v>-0.122375096749225</c:v>
                </c:pt>
                <c:pt idx="10742" formatCode="General">
                  <c:v>-0.123846507040644</c:v>
                </c:pt>
                <c:pt idx="10743" formatCode="General">
                  <c:v>-0.125282955225923</c:v>
                </c:pt>
                <c:pt idx="10744" formatCode="General">
                  <c:v>-0.126685420771426</c:v>
                </c:pt>
                <c:pt idx="10745" formatCode="General">
                  <c:v>-0.12805567170841001</c:v>
                </c:pt>
                <c:pt idx="10746" formatCode="General">
                  <c:v>-0.12939634292103899</c:v>
                </c:pt>
                <c:pt idx="10747" formatCode="General">
                  <c:v>-0.130709161014609</c:v>
                </c:pt>
                <c:pt idx="10748" formatCode="General">
                  <c:v>-0.13199537359962199</c:v>
                </c:pt>
                <c:pt idx="10749" formatCode="General">
                  <c:v>-0.133256962658866</c:v>
                </c:pt>
                <c:pt idx="10750" formatCode="General">
                  <c:v>-0.13449615018061001</c:v>
                </c:pt>
                <c:pt idx="10751" formatCode="General">
                  <c:v>-0.13571476488707199</c:v>
                </c:pt>
                <c:pt idx="10752" formatCode="General">
                  <c:v>-0.13691474257858899</c:v>
                </c:pt>
                <c:pt idx="10753" formatCode="General">
                  <c:v>-0.13809813843421401</c:v>
                </c:pt>
                <c:pt idx="10754" formatCode="General">
                  <c:v>-0.13926656408385199</c:v>
                </c:pt>
                <c:pt idx="10755" formatCode="General">
                  <c:v>-0.14042170170239901</c:v>
                </c:pt>
                <c:pt idx="10756" formatCode="General">
                  <c:v>-0.141565390279806</c:v>
                </c:pt>
                <c:pt idx="10757" formatCode="General">
                  <c:v>-0.142699628302176</c:v>
                </c:pt>
                <c:pt idx="10758" formatCode="General">
                  <c:v>-0.14382652662126499</c:v>
                </c:pt>
                <c:pt idx="10759" formatCode="General">
                  <c:v>-0.144947743986336</c:v>
                </c:pt>
                <c:pt idx="10760" formatCode="General">
                  <c:v>-0.14606499991761299</c:v>
                </c:pt>
                <c:pt idx="10761" formatCode="General">
                  <c:v>-0.147180160101303</c:v>
                </c:pt>
                <c:pt idx="10762" formatCode="General">
                  <c:v>-0.148295178691735</c:v>
                </c:pt>
                <c:pt idx="10763" formatCode="General">
                  <c:v>-0.14941149924975899</c:v>
                </c:pt>
                <c:pt idx="10764" formatCode="General">
                  <c:v>-0.150530064682625</c:v>
                </c:pt>
                <c:pt idx="10765" formatCode="General">
                  <c:v>-0.15165249303025499</c:v>
                </c:pt>
                <c:pt idx="10766" formatCode="General">
                  <c:v>-0.152780603543822</c:v>
                </c:pt>
                <c:pt idx="10767" formatCode="General">
                  <c:v>-0.153915743520809</c:v>
                </c:pt>
                <c:pt idx="10768" formatCode="General">
                  <c:v>-0.155058755574431</c:v>
                </c:pt>
                <c:pt idx="10769" formatCode="General">
                  <c:v>-0.156210640766245</c:v>
                </c:pt>
                <c:pt idx="10770" formatCode="General">
                  <c:v>-0.15737310439385399</c:v>
                </c:pt>
                <c:pt idx="10771" formatCode="General">
                  <c:v>-0.15854690345952899</c:v>
                </c:pt>
                <c:pt idx="10772" formatCode="General">
                  <c:v>-0.15973230266772001</c:v>
                </c:pt>
                <c:pt idx="10773" formatCode="General">
                  <c:v>-0.160930286515125</c:v>
                </c:pt>
                <c:pt idx="10774" formatCode="General">
                  <c:v>-0.162141590259196</c:v>
                </c:pt>
                <c:pt idx="10775" formatCode="General">
                  <c:v>-0.163367119615768</c:v>
                </c:pt>
                <c:pt idx="10776" formatCode="General">
                  <c:v>-0.16460737953028301</c:v>
                </c:pt>
                <c:pt idx="10777" formatCode="General">
                  <c:v>-0.16586195261185599</c:v>
                </c:pt>
                <c:pt idx="10778" formatCode="General">
                  <c:v>-0.16713119967603099</c:v>
                </c:pt>
                <c:pt idx="10779" formatCode="General">
                  <c:v>-0.16841577763562701</c:v>
                </c:pt>
                <c:pt idx="10780" formatCode="General">
                  <c:v>-0.16971492892655299</c:v>
                </c:pt>
                <c:pt idx="10781" formatCode="General">
                  <c:v>-0.171028119519154</c:v>
                </c:pt>
                <c:pt idx="10782" formatCode="General">
                  <c:v>-0.172355764263107</c:v>
                </c:pt>
                <c:pt idx="10783" formatCode="General">
                  <c:v>-0.173697589023211</c:v>
                </c:pt>
                <c:pt idx="10784" formatCode="General">
                  <c:v>-0.175053003521739</c:v>
                </c:pt>
                <c:pt idx="10785" formatCode="General">
                  <c:v>-0.17642119687484201</c:v>
                </c:pt>
                <c:pt idx="10786" formatCode="General">
                  <c:v>-0.177801207431287</c:v>
                </c:pt>
                <c:pt idx="10787" formatCode="General">
                  <c:v>-0.179192466740491</c:v>
                </c:pt>
                <c:pt idx="10788" formatCode="General">
                  <c:v>-0.18059375380828399</c:v>
                </c:pt>
                <c:pt idx="10789" formatCode="General">
                  <c:v>-0.182003717284346</c:v>
                </c:pt>
                <c:pt idx="10790" formatCode="General">
                  <c:v>-0.18342154684452699</c:v>
                </c:pt>
                <c:pt idx="10791" formatCode="General">
                  <c:v>-0.184846424828746</c:v>
                </c:pt>
                <c:pt idx="10792" formatCode="General">
                  <c:v>-0.186276863705331</c:v>
                </c:pt>
                <c:pt idx="10793" formatCode="General">
                  <c:v>-0.187710734594384</c:v>
                </c:pt>
                <c:pt idx="10794" formatCode="General">
                  <c:v>-0.18914644929698801</c:v>
                </c:pt>
                <c:pt idx="10795" formatCode="General">
                  <c:v>-0.19058251515572799</c:v>
                </c:pt>
                <c:pt idx="10796" formatCode="General">
                  <c:v>-0.19201699586745799</c:v>
                </c:pt>
                <c:pt idx="10797" formatCode="General">
                  <c:v>-0.19344855686757301</c:v>
                </c:pt>
                <c:pt idx="10798" formatCode="General">
                  <c:v>-0.19487538587730199</c:v>
                </c:pt>
                <c:pt idx="10799" formatCode="General">
                  <c:v>-0.19629459136674701</c:v>
                </c:pt>
                <c:pt idx="10800" formatCode="General">
                  <c:v>-0.19770396671221699</c:v>
                </c:pt>
                <c:pt idx="10801" formatCode="General">
                  <c:v>-0.199102113277938</c:v>
                </c:pt>
                <c:pt idx="10802" formatCode="General">
                  <c:v>-0.20048672597685699</c:v>
                </c:pt>
                <c:pt idx="10803" formatCode="General">
                  <c:v>-0.20185506127262001</c:v>
                </c:pt>
                <c:pt idx="10804" formatCode="General">
                  <c:v>-0.20320514171297099</c:v>
                </c:pt>
                <c:pt idx="10805" formatCode="General">
                  <c:v>-0.204534735955063</c:v>
                </c:pt>
                <c:pt idx="10806" formatCode="General">
                  <c:v>-0.20584127620604101</c:v>
                </c:pt>
                <c:pt idx="10807" formatCode="General">
                  <c:v>-0.20712241950444499</c:v>
                </c:pt>
                <c:pt idx="10808" formatCode="General">
                  <c:v>-0.20837554218497301</c:v>
                </c:pt>
                <c:pt idx="10809" formatCode="General">
                  <c:v>-0.20959773107242799</c:v>
                </c:pt>
                <c:pt idx="10810" formatCode="General">
                  <c:v>-0.21078641762342401</c:v>
                </c:pt>
                <c:pt idx="10811" formatCode="General">
                  <c:v>-0.21193937385817899</c:v>
                </c:pt>
                <c:pt idx="10812" formatCode="General">
                  <c:v>-0.213053643404472</c:v>
                </c:pt>
                <c:pt idx="10813" formatCode="General">
                  <c:v>-0.214126581799987</c:v>
                </c:pt>
                <c:pt idx="10814" formatCode="General">
                  <c:v>-0.21515594800858001</c:v>
                </c:pt>
                <c:pt idx="10815" formatCode="General">
                  <c:v>-0.21613879967028099</c:v>
                </c:pt>
                <c:pt idx="10816" formatCode="General">
                  <c:v>-0.21707256765427099</c:v>
                </c:pt>
                <c:pt idx="10817" formatCode="General">
                  <c:v>-0.217955120392266</c:v>
                </c:pt>
                <c:pt idx="10818" formatCode="General">
                  <c:v>-0.21878374098307499</c:v>
                </c:pt>
                <c:pt idx="10819" formatCode="General">
                  <c:v>-0.219555511604694</c:v>
                </c:pt>
                <c:pt idx="10820" formatCode="General">
                  <c:v>-0.220267996813475</c:v>
                </c:pt>
                <c:pt idx="10821" formatCode="General">
                  <c:v>-0.22091863867269099</c:v>
                </c:pt>
                <c:pt idx="10822" formatCode="General">
                  <c:v>-0.221504921844944</c:v>
                </c:pt>
                <c:pt idx="10823" formatCode="General">
                  <c:v>-0.22202439680994901</c:v>
                </c:pt>
                <c:pt idx="10824" formatCode="General">
                  <c:v>-0.22247457704587001</c:v>
                </c:pt>
                <c:pt idx="10825" formatCode="General">
                  <c:v>-0.22285304234125899</c:v>
                </c:pt>
                <c:pt idx="10826" formatCode="General">
                  <c:v>-0.22315740152177699</c:v>
                </c:pt>
                <c:pt idx="10827" formatCode="General">
                  <c:v>-0.223385286394331</c:v>
                </c:pt>
                <c:pt idx="10828" formatCode="General">
                  <c:v>-0.22353436485276501</c:v>
                </c:pt>
                <c:pt idx="10829" formatCode="General">
                  <c:v>-0.22360239609232499</c:v>
                </c:pt>
                <c:pt idx="10830" formatCode="General">
                  <c:v>-0.223587180982419</c:v>
                </c:pt>
                <c:pt idx="10831" formatCode="General">
                  <c:v>-0.22348650929914701</c:v>
                </c:pt>
                <c:pt idx="10832" formatCode="General">
                  <c:v>-0.22329828232070001</c:v>
                </c:pt>
                <c:pt idx="10833" formatCode="General">
                  <c:v>-0.223020416155819</c:v>
                </c:pt>
                <c:pt idx="10834" formatCode="General">
                  <c:v>-0.222650875579436</c:v>
                </c:pt>
                <c:pt idx="10835" formatCode="General">
                  <c:v>-0.22218767624410099</c:v>
                </c:pt>
                <c:pt idx="10836" formatCode="General">
                  <c:v>-0.221628954455518</c:v>
                </c:pt>
                <c:pt idx="10837" formatCode="General">
                  <c:v>-0.22097281002039801</c:v>
                </c:pt>
                <c:pt idx="10838" formatCode="General">
                  <c:v>-0.22021737947877801</c:v>
                </c:pt>
                <c:pt idx="10839" formatCode="General">
                  <c:v>-0.21936095548766399</c:v>
                </c:pt>
                <c:pt idx="10840" formatCode="General">
                  <c:v>-0.21840183064487301</c:v>
                </c:pt>
                <c:pt idx="10841" formatCode="General">
                  <c:v>-0.21733838288753499</c:v>
                </c:pt>
                <c:pt idx="10842" formatCode="General">
                  <c:v>-0.216168979407863</c:v>
                </c:pt>
                <c:pt idx="10843" formatCode="General">
                  <c:v>-0.21489207761142701</c:v>
                </c:pt>
                <c:pt idx="10844" formatCode="General">
                  <c:v>-0.213506226598077</c:v>
                </c:pt>
                <c:pt idx="10845" formatCode="General">
                  <c:v>-0.21200989778182</c:v>
                </c:pt>
                <c:pt idx="10846" formatCode="General">
                  <c:v>-0.21040164774615</c:v>
                </c:pt>
                <c:pt idx="10847" formatCode="General">
                  <c:v>-0.20868016800327999</c:v>
                </c:pt>
                <c:pt idx="10848" formatCode="General">
                  <c:v>-0.206844008216716</c:v>
                </c:pt>
                <c:pt idx="10849" formatCode="General">
                  <c:v>-0.20489224753765101</c:v>
                </c:pt>
                <c:pt idx="10850" formatCode="General">
                  <c:v>-0.20282389114166099</c:v>
                </c:pt>
                <c:pt idx="10851" formatCode="General">
                  <c:v>-0.200637320013097</c:v>
                </c:pt>
                <c:pt idx="10852" formatCode="General">
                  <c:v>-0.19833191742241499</c:v>
                </c:pt>
                <c:pt idx="10853" formatCode="General">
                  <c:v>-0.19590705520878701</c:v>
                </c:pt>
                <c:pt idx="10854" formatCode="General">
                  <c:v>-0.19336136211634</c:v>
                </c:pt>
                <c:pt idx="10855" formatCode="General">
                  <c:v>-0.19069335737437901</c:v>
                </c:pt>
                <c:pt idx="10856" formatCode="General">
                  <c:v>-0.18790262114682499</c:v>
                </c:pt>
                <c:pt idx="10857" formatCode="General">
                  <c:v>-0.18498874073468399</c:v>
                </c:pt>
                <c:pt idx="10858" formatCode="General">
                  <c:v>-0.18195062006520299</c:v>
                </c:pt>
                <c:pt idx="10859" formatCode="General">
                  <c:v>-0.178787562252363</c:v>
                </c:pt>
                <c:pt idx="10860" formatCode="General">
                  <c:v>-0.17549886280632301</c:v>
                </c:pt>
                <c:pt idx="10861" formatCode="General">
                  <c:v>-0.172084302121076</c:v>
                </c:pt>
                <c:pt idx="10862" formatCode="General">
                  <c:v>-0.168543560372683</c:v>
                </c:pt>
                <c:pt idx="10863" formatCode="General">
                  <c:v>-0.16487563018682699</c:v>
                </c:pt>
                <c:pt idx="10864" formatCode="General">
                  <c:v>-0.161079932994628</c:v>
                </c:pt>
                <c:pt idx="10865" formatCode="General">
                  <c:v>-0.15715644967734199</c:v>
                </c:pt>
                <c:pt idx="10866" formatCode="General">
                  <c:v>-0.153105179841627</c:v>
                </c:pt>
                <c:pt idx="10867" formatCode="General">
                  <c:v>-0.14892655612431399</c:v>
                </c:pt>
                <c:pt idx="10868" formatCode="General">
                  <c:v>-0.14462034998230999</c:v>
                </c:pt>
                <c:pt idx="10869" formatCode="General">
                  <c:v>-0.140186135049708</c:v>
                </c:pt>
                <c:pt idx="10870" formatCode="General">
                  <c:v>-0.13562398658958999</c:v>
                </c:pt>
                <c:pt idx="10871" formatCode="General">
                  <c:v>-0.13093450507514601</c:v>
                </c:pt>
                <c:pt idx="10872" formatCode="General">
                  <c:v>-0.126118179860568</c:v>
                </c:pt>
                <c:pt idx="10873" formatCode="General">
                  <c:v>-0.121174833910615</c:v>
                </c:pt>
                <c:pt idx="10874" formatCode="General">
                  <c:v>-0.116105242173624</c:v>
                </c:pt>
                <c:pt idx="10875" formatCode="General">
                  <c:v>-0.110910112575064</c:v>
                </c:pt>
                <c:pt idx="10876" formatCode="General">
                  <c:v>-0.105589471574714</c:v>
                </c:pt>
                <c:pt idx="10877" formatCode="General">
                  <c:v>-0.100144341564242</c:v>
                </c:pt>
                <c:pt idx="10878" formatCode="General">
                  <c:v>-9.4576273485028395E-2</c:v>
                </c:pt>
                <c:pt idx="10879" formatCode="General">
                  <c:v>-8.8886098785962805E-2</c:v>
                </c:pt>
                <c:pt idx="10880" formatCode="General">
                  <c:v>-8.3074393682233197E-2</c:v>
                </c:pt>
                <c:pt idx="10881" formatCode="General">
                  <c:v>-7.7142147604685796E-2</c:v>
                </c:pt>
                <c:pt idx="10882" formatCode="General">
                  <c:v>-7.1090855782492898E-2</c:v>
                </c:pt>
                <c:pt idx="10883" formatCode="General">
                  <c:v>-6.4922472013337701E-2</c:v>
                </c:pt>
                <c:pt idx="10884" formatCode="General">
                  <c:v>-5.86387885348938E-2</c:v>
                </c:pt>
                <c:pt idx="10885" formatCode="General">
                  <c:v>-5.22413710011886E-2</c:v>
                </c:pt>
                <c:pt idx="10886" formatCode="General">
                  <c:v>-4.5732139410759903E-2</c:v>
                </c:pt>
                <c:pt idx="10887" formatCode="General">
                  <c:v>-3.91133756244798E-2</c:v>
                </c:pt>
                <c:pt idx="10888" formatCode="General">
                  <c:v>-3.2387164411173397E-2</c:v>
                </c:pt>
                <c:pt idx="10889" formatCode="General">
                  <c:v>-2.5555825429411299E-2</c:v>
                </c:pt>
                <c:pt idx="10890" formatCode="General">
                  <c:v>-1.86214363779269E-2</c:v>
                </c:pt>
                <c:pt idx="10891" formatCode="General">
                  <c:v>-1.1586374951114401E-2</c:v>
                </c:pt>
                <c:pt idx="10892" formatCode="General">
                  <c:v>-4.4539130208018796E-3</c:v>
                </c:pt>
                <c:pt idx="10893" formatCode="General">
                  <c:v>2.77288964862425E-3</c:v>
                </c:pt>
                <c:pt idx="10894" formatCode="General">
                  <c:v>1.00907618256936E-2</c:v>
                </c:pt>
                <c:pt idx="10895" formatCode="General">
                  <c:v>1.74962464032286E-2</c:v>
                </c:pt>
                <c:pt idx="10896" formatCode="General">
                  <c:v>2.49862229189926E-2</c:v>
                </c:pt>
                <c:pt idx="10897" formatCode="General">
                  <c:v>3.2556877488563098E-2</c:v>
                </c:pt>
                <c:pt idx="10898" formatCode="General">
                  <c:v>4.0204206012661302E-2</c:v>
                </c:pt>
                <c:pt idx="10899" formatCode="General">
                  <c:v>4.7924703745221002E-2</c:v>
                </c:pt>
                <c:pt idx="10900" formatCode="General">
                  <c:v>5.5714800392986201E-2</c:v>
                </c:pt>
                <c:pt idx="10901" formatCode="General">
                  <c:v>6.3570218044008503E-2</c:v>
                </c:pt>
                <c:pt idx="10902" formatCode="General">
                  <c:v>7.1485985185451406E-2</c:v>
                </c:pt>
                <c:pt idx="10903" formatCode="General">
                  <c:v>7.9457640918789596E-2</c:v>
                </c:pt>
                <c:pt idx="10904" formatCode="General">
                  <c:v>8.7480776678575706E-2</c:v>
                </c:pt>
                <c:pt idx="10905" formatCode="General">
                  <c:v>9.5550460349760197E-2</c:v>
                </c:pt>
                <c:pt idx="10906" formatCode="General">
                  <c:v>0.103661777190549</c:v>
                </c:pt>
                <c:pt idx="10907" formatCode="General">
                  <c:v>0.111809839887496</c:v>
                </c:pt>
                <c:pt idx="10908" formatCode="General">
                  <c:v>0.11998877059319001</c:v>
                </c:pt>
                <c:pt idx="10909" formatCode="General">
                  <c:v>0.12819333160697099</c:v>
                </c:pt>
                <c:pt idx="10910" formatCode="General">
                  <c:v>0.13641851503483901</c:v>
                </c:pt>
                <c:pt idx="10911" formatCode="General">
                  <c:v>0.14465838361236999</c:v>
                </c:pt>
                <c:pt idx="10912" formatCode="General">
                  <c:v>0.15290709717161399</c:v>
                </c:pt>
                <c:pt idx="10913" formatCode="General">
                  <c:v>0.161158552196347</c:v>
                </c:pt>
                <c:pt idx="10914" formatCode="General">
                  <c:v>0.169406891837248</c:v>
                </c:pt>
                <c:pt idx="10915" formatCode="General">
                  <c:v>0.177646039243363</c:v>
                </c:pt>
                <c:pt idx="10916" formatCode="General">
                  <c:v>0.185869687755712</c:v>
                </c:pt>
                <c:pt idx="10917" formatCode="General">
                  <c:v>0.194071905808543</c:v>
                </c:pt>
                <c:pt idx="10918" formatCode="General">
                  <c:v>0.202246571371138</c:v>
                </c:pt>
                <c:pt idx="10919" formatCode="General">
                  <c:v>0.210386839196019</c:v>
                </c:pt>
                <c:pt idx="10920" formatCode="General">
                  <c:v>0.21848627358449299</c:v>
                </c:pt>
                <c:pt idx="10921" formatCode="General">
                  <c:v>0.226538968069534</c:v>
                </c:pt>
                <c:pt idx="10922" formatCode="General">
                  <c:v>0.23453840169175999</c:v>
                </c:pt>
                <c:pt idx="10923" formatCode="General">
                  <c:v>0.24247791529165699</c:v>
                </c:pt>
                <c:pt idx="10924" formatCode="General">
                  <c:v>0.250350852142741</c:v>
                </c:pt>
                <c:pt idx="10925" formatCode="General">
                  <c:v>0.258151092337704</c:v>
                </c:pt>
                <c:pt idx="10926" formatCode="General">
                  <c:v>0.26587201111794101</c:v>
                </c:pt>
                <c:pt idx="10927" formatCode="General">
                  <c:v>0.27350698351766001</c:v>
                </c:pt>
                <c:pt idx="10928" formatCode="General">
                  <c:v>0.281049993386286</c:v>
                </c:pt>
                <c:pt idx="10929" formatCode="General">
                  <c:v>0.28849457055773498</c:v>
                </c:pt>
                <c:pt idx="10930" formatCode="General">
                  <c:v>0.29583424843593797</c:v>
                </c:pt>
                <c:pt idx="10931" formatCode="General">
                  <c:v>0.30306265641647301</c:v>
                </c:pt>
                <c:pt idx="10932" formatCode="General">
                  <c:v>0.31017353324473701</c:v>
                </c:pt>
                <c:pt idx="10933" formatCode="General">
                  <c:v>0.317160754276685</c:v>
                </c:pt>
                <c:pt idx="10934" formatCode="General">
                  <c:v>0.32401833637771599</c:v>
                </c:pt>
                <c:pt idx="10935" formatCode="General">
                  <c:v>0.33074045623766601</c:v>
                </c:pt>
                <c:pt idx="10936" formatCode="General">
                  <c:v>0.33732144625008098</c:v>
                </c:pt>
                <c:pt idx="10937" formatCode="General">
                  <c:v>0.34375574425709599</c:v>
                </c:pt>
                <c:pt idx="10938" formatCode="General">
                  <c:v>0.35003738946403301</c:v>
                </c:pt>
                <c:pt idx="10939" formatCode="General">
                  <c:v>0.35616109106330202</c:v>
                </c:pt>
                <c:pt idx="10940" formatCode="General">
                  <c:v>0.36212180638069502</c:v>
                </c:pt>
                <c:pt idx="10941" formatCode="General">
                  <c:v>0.36791464220917403</c:v>
                </c:pt>
                <c:pt idx="10942" formatCode="General">
                  <c:v>0.37353480537552503</c:v>
                </c:pt>
                <c:pt idx="10943" formatCode="General">
                  <c:v>0.37897712582479698</c:v>
                </c:pt>
                <c:pt idx="10944" formatCode="General">
                  <c:v>0.38423762319565702</c:v>
                </c:pt>
                <c:pt idx="10945" formatCode="General">
                  <c:v>0.38931199204206302</c:v>
                </c:pt>
                <c:pt idx="10946" formatCode="General">
                  <c:v>0.39419597906847598</c:v>
                </c:pt>
                <c:pt idx="10947" formatCode="General">
                  <c:v>0.39888596154338901</c:v>
                </c:pt>
                <c:pt idx="10948" formatCode="General">
                  <c:v>0.40337788282881298</c:v>
                </c:pt>
                <c:pt idx="10949" formatCode="General">
                  <c:v>0.40766824257020101</c:v>
                </c:pt>
                <c:pt idx="10950" formatCode="General">
                  <c:v>0.41175368696207398</c:v>
                </c:pt>
                <c:pt idx="10951" formatCode="General">
                  <c:v>0.41563145953107899</c:v>
                </c:pt>
                <c:pt idx="10952" formatCode="General">
                  <c:v>0.41929886853398401</c:v>
                </c:pt>
                <c:pt idx="10953" formatCode="General">
                  <c:v>0.42275320777986802</c:v>
                </c:pt>
                <c:pt idx="10954" formatCode="General">
                  <c:v>0.425992232008572</c:v>
                </c:pt>
                <c:pt idx="10955" formatCode="General">
                  <c:v>0.429013152099124</c:v>
                </c:pt>
                <c:pt idx="10956" formatCode="General">
                  <c:v>0.43181421011520499</c:v>
                </c:pt>
                <c:pt idx="10957" formatCode="General">
                  <c:v>0.43439426517706697</c:v>
                </c:pt>
                <c:pt idx="10958" formatCode="General">
                  <c:v>0.43675205778817999</c:v>
                </c:pt>
                <c:pt idx="10959" formatCode="General">
                  <c:v>0.43888616006137099</c:v>
                </c:pt>
                <c:pt idx="10960" formatCode="General">
                  <c:v>0.44079550223481601</c:v>
                </c:pt>
                <c:pt idx="10961" formatCode="General">
                  <c:v>0.442479460297035</c:v>
                </c:pt>
                <c:pt idx="10962" formatCode="General">
                  <c:v>0.44393780052808401</c:v>
                </c:pt>
                <c:pt idx="10963" formatCode="General">
                  <c:v>0.445170564423782</c:v>
                </c:pt>
                <c:pt idx="10964" formatCode="General">
                  <c:v>0.44617694836553201</c:v>
                </c:pt>
                <c:pt idx="10965" formatCode="General">
                  <c:v>0.44695693216934501</c:v>
                </c:pt>
                <c:pt idx="10966" formatCode="General">
                  <c:v>0.44751138985799999</c:v>
                </c:pt>
                <c:pt idx="10967" formatCode="General">
                  <c:v>0.44784092305006201</c:v>
                </c:pt>
                <c:pt idx="10968" formatCode="General">
                  <c:v>0.44794631291176901</c:v>
                </c:pt>
                <c:pt idx="10969" formatCode="General">
                  <c:v>0.44782905795102901</c:v>
                </c:pt>
                <c:pt idx="10970" formatCode="General">
                  <c:v>0.447490259886905</c:v>
                </c:pt>
                <c:pt idx="10971" formatCode="General">
                  <c:v>0.44693101621111098</c:v>
                </c:pt>
                <c:pt idx="10972" formatCode="General">
                  <c:v>0.44615253153893097</c:v>
                </c:pt>
                <c:pt idx="10973" formatCode="General">
                  <c:v>0.44515663146977302</c:v>
                </c:pt>
                <c:pt idx="10974" formatCode="General">
                  <c:v>0.44394519097944202</c:v>
                </c:pt>
                <c:pt idx="10975" formatCode="General">
                  <c:v>0.442519563287531</c:v>
                </c:pt>
                <c:pt idx="10976" formatCode="General">
                  <c:v>0.440882195974309</c:v>
                </c:pt>
                <c:pt idx="10977" formatCode="General">
                  <c:v>0.43903564805821299</c:v>
                </c:pt>
                <c:pt idx="10978" formatCode="General">
                  <c:v>0.43698239909258801</c:v>
                </c:pt>
                <c:pt idx="10979" formatCode="General">
                  <c:v>0.43472482056616202</c:v>
                </c:pt>
                <c:pt idx="10980" formatCode="General">
                  <c:v>0.43226518344659298</c:v>
                </c:pt>
                <c:pt idx="10981" formatCode="General">
                  <c:v>0.42960626604035201</c:v>
                </c:pt>
                <c:pt idx="10982" formatCode="General">
                  <c:v>0.42675130434219399</c:v>
                </c:pt>
                <c:pt idx="10983" formatCode="General">
                  <c:v>0.423702835810082</c:v>
                </c:pt>
                <c:pt idx="10984" formatCode="General">
                  <c:v>0.42046326389569899</c:v>
                </c:pt>
                <c:pt idx="10985" formatCode="General">
                  <c:v>0.417036484718949</c:v>
                </c:pt>
                <c:pt idx="10986" formatCode="General">
                  <c:v>0.41342527551885899</c:v>
                </c:pt>
                <c:pt idx="10987" formatCode="General">
                  <c:v>0.40963266209899502</c:v>
                </c:pt>
                <c:pt idx="10988" formatCode="General">
                  <c:v>0.40566207241441599</c:v>
                </c:pt>
                <c:pt idx="10989" formatCode="General">
                  <c:v>0.40151624664926</c:v>
                </c:pt>
                <c:pt idx="10990" formatCode="General">
                  <c:v>0.39719875735315602</c:v>
                </c:pt>
                <c:pt idx="10991" formatCode="General">
                  <c:v>0.39271252806936102</c:v>
                </c:pt>
                <c:pt idx="10992" formatCode="General">
                  <c:v>0.388060804557459</c:v>
                </c:pt>
                <c:pt idx="10993" formatCode="General">
                  <c:v>0.38324727989062501</c:v>
                </c:pt>
                <c:pt idx="10994" formatCode="General">
                  <c:v>0.37827547680736801</c:v>
                </c:pt>
                <c:pt idx="10995" formatCode="General">
                  <c:v>0.37314867721557898</c:v>
                </c:pt>
                <c:pt idx="10996" formatCode="General">
                  <c:v>0.36786988900797002</c:v>
                </c:pt>
                <c:pt idx="10997" formatCode="General">
                  <c:v>0.36244192361070598</c:v>
                </c:pt>
                <c:pt idx="10998" formatCode="General">
                  <c:v>0.35686800310425698</c:v>
                </c:pt>
                <c:pt idx="10999" formatCode="General">
                  <c:v>0.351151841025167</c:v>
                </c:pt>
                <c:pt idx="11000" formatCode="General">
                  <c:v>0.34529703472871098</c:v>
                </c:pt>
                <c:pt idx="11001" formatCode="General">
                  <c:v>0.33930694157471503</c:v>
                </c:pt>
                <c:pt idx="11002" formatCode="General">
                  <c:v>0.33318415690940301</c:v>
                </c:pt>
                <c:pt idx="11003" formatCode="General">
                  <c:v>0.326931657502881</c:v>
                </c:pt>
                <c:pt idx="11004" formatCode="General">
                  <c:v>0.32055288193849901</c:v>
                </c:pt>
                <c:pt idx="11005" formatCode="General">
                  <c:v>0.314050665280525</c:v>
                </c:pt>
                <c:pt idx="11006" formatCode="General">
                  <c:v>0.30742829547407802</c:v>
                </c:pt>
                <c:pt idx="11007" formatCode="General">
                  <c:v>0.30068953768522</c:v>
                </c:pt>
                <c:pt idx="11008" formatCode="General">
                  <c:v>0.29383698322789098</c:v>
                </c:pt>
                <c:pt idx="11009" formatCode="General">
                  <c:v>0.28687356137723502</c:v>
                </c:pt>
                <c:pt idx="11010" formatCode="General">
                  <c:v>0.27980220707881798</c:v>
                </c:pt>
                <c:pt idx="11011" formatCode="General">
                  <c:v>0.272625825176874</c:v>
                </c:pt>
                <c:pt idx="11012" formatCode="General">
                  <c:v>0.26534768317447099</c:v>
                </c:pt>
                <c:pt idx="11013" formatCode="General">
                  <c:v>0.25797061787512998</c:v>
                </c:pt>
                <c:pt idx="11014" formatCode="General">
                  <c:v>0.25049764069831199</c:v>
                </c:pt>
                <c:pt idx="11015" formatCode="General">
                  <c:v>0.24293173369318999</c:v>
                </c:pt>
                <c:pt idx="11016" formatCode="General">
                  <c:v>0.23527583551828901</c:v>
                </c:pt>
                <c:pt idx="11017" formatCode="General">
                  <c:v>0.227532912446399</c:v>
                </c:pt>
                <c:pt idx="11018" formatCode="General">
                  <c:v>0.21970596387102301</c:v>
                </c:pt>
                <c:pt idx="11019" formatCode="General">
                  <c:v>0.211797868713895</c:v>
                </c:pt>
                <c:pt idx="11020" formatCode="General">
                  <c:v>0.20381155262725201</c:v>
                </c:pt>
                <c:pt idx="11021" formatCode="General">
                  <c:v>0.195750015563907</c:v>
                </c:pt>
                <c:pt idx="11022" formatCode="General">
                  <c:v>0.187616232486704</c:v>
                </c:pt>
                <c:pt idx="11023" formatCode="General">
                  <c:v>0.17941325216038001</c:v>
                </c:pt>
                <c:pt idx="11024" formatCode="General">
                  <c:v>0.17114404994499</c:v>
                </c:pt>
                <c:pt idx="11025" formatCode="General">
                  <c:v>0.16281163466634799</c:v>
                </c:pt>
                <c:pt idx="11026" formatCode="General">
                  <c:v>0.15441911799416599</c:v>
                </c:pt>
                <c:pt idx="11027" formatCode="General">
                  <c:v>0.14596955613512699</c:v>
                </c:pt>
                <c:pt idx="11028" formatCode="General">
                  <c:v>0.13746605169501999</c:v>
                </c:pt>
                <c:pt idx="11029" formatCode="General">
                  <c:v>0.128911772958964</c:v>
                </c:pt>
                <c:pt idx="11030" formatCode="General">
                  <c:v>0.120309951184004</c:v>
                </c:pt>
                <c:pt idx="11031" formatCode="General">
                  <c:v>0.1116638277915</c:v>
                </c:pt>
                <c:pt idx="11032" formatCode="General">
                  <c:v>0.102976703765981</c:v>
                </c:pt>
                <c:pt idx="11033" formatCode="General">
                  <c:v>9.4251942076577999E-2</c:v>
                </c:pt>
                <c:pt idx="11034" formatCode="General">
                  <c:v>8.5492907328797302E-2</c:v>
                </c:pt>
                <c:pt idx="11035" formatCode="General">
                  <c:v>7.6703021210024203E-2</c:v>
                </c:pt>
                <c:pt idx="11036" formatCode="General">
                  <c:v>6.7885819484325205E-2</c:v>
                </c:pt>
                <c:pt idx="11037" formatCode="General">
                  <c:v>5.9044890606094899E-2</c:v>
                </c:pt>
                <c:pt idx="11038" formatCode="General">
                  <c:v>5.0183808176231297E-2</c:v>
                </c:pt>
                <c:pt idx="11039" formatCode="General">
                  <c:v>4.1306235434254303E-2</c:v>
                </c:pt>
                <c:pt idx="11040" formatCode="General">
                  <c:v>3.2415926129977603E-2</c:v>
                </c:pt>
                <c:pt idx="11041" formatCode="General">
                  <c:v>2.3516660882307E-2</c:v>
                </c:pt>
                <c:pt idx="11042" formatCode="General">
                  <c:v>1.4612286946435E-2</c:v>
                </c:pt>
                <c:pt idx="11043" formatCode="General">
                  <c:v>5.7067090995292702E-3</c:v>
                </c:pt>
                <c:pt idx="11044" formatCode="General">
                  <c:v>-3.1961741186138401E-3</c:v>
                </c:pt>
                <c:pt idx="11045" formatCode="General">
                  <c:v>-1.2092376218007199E-2</c:v>
                </c:pt>
                <c:pt idx="11046" formatCode="General">
                  <c:v>-2.0977873962598301E-2</c:v>
                </c:pt>
                <c:pt idx="11047" formatCode="General">
                  <c:v>-2.9848575241824899E-2</c:v>
                </c:pt>
                <c:pt idx="11048" formatCode="General">
                  <c:v>-3.8700377913759E-2</c:v>
                </c:pt>
                <c:pt idx="11049" formatCode="General">
                  <c:v>-4.7529135840121001E-2</c:v>
                </c:pt>
                <c:pt idx="11050" formatCode="General">
                  <c:v>-5.6330661797058798E-2</c:v>
                </c:pt>
                <c:pt idx="11051" formatCode="General">
                  <c:v>-6.5100746530732195E-2</c:v>
                </c:pt>
                <c:pt idx="11052" formatCode="General">
                  <c:v>-7.3835169582462307E-2</c:v>
                </c:pt>
                <c:pt idx="11053" formatCode="General">
                  <c:v>-8.2529713219246695E-2</c:v>
                </c:pt>
                <c:pt idx="11054" formatCode="General">
                  <c:v>-9.1180117717529499E-2</c:v>
                </c:pt>
                <c:pt idx="11055" formatCode="General">
                  <c:v>-9.9782139267705294E-2</c:v>
                </c:pt>
                <c:pt idx="11056" formatCode="General">
                  <c:v>-0.10833145870859601</c:v>
                </c:pt>
                <c:pt idx="11057" formatCode="General">
                  <c:v>-0.116823801036865</c:v>
                </c:pt>
                <c:pt idx="11058" formatCode="General">
                  <c:v>-0.125254960368752</c:v>
                </c:pt>
                <c:pt idx="11059" formatCode="General">
                  <c:v>-0.13362074118568301</c:v>
                </c:pt>
                <c:pt idx="11060" formatCode="General">
                  <c:v>-0.141916856851693</c:v>
                </c:pt>
                <c:pt idx="11061" formatCode="General">
                  <c:v>-0.150139102097785</c:v>
                </c:pt>
                <c:pt idx="11062" formatCode="General">
                  <c:v>-0.158283374898367</c:v>
                </c:pt>
                <c:pt idx="11063" formatCode="General">
                  <c:v>-0.16634551372332601</c:v>
                </c:pt>
                <c:pt idx="11064" formatCode="General">
                  <c:v>-0.17432140950588201</c:v>
                </c:pt>
                <c:pt idx="11065" formatCode="General">
                  <c:v>-0.182207077350652</c:v>
                </c:pt>
                <c:pt idx="11066" formatCode="General">
                  <c:v>-0.18999855303617399</c:v>
                </c:pt>
                <c:pt idx="11067" formatCode="General">
                  <c:v>-0.19769189123720199</c:v>
                </c:pt>
                <c:pt idx="11068" formatCode="General">
                  <c:v>-0.205283280714152</c:v>
                </c:pt>
                <c:pt idx="11069" formatCode="General">
                  <c:v>-0.21276894240394101</c:v>
                </c:pt>
                <c:pt idx="11070" formatCode="General">
                  <c:v>-0.22014512691695401</c:v>
                </c:pt>
                <c:pt idx="11071" formatCode="General">
                  <c:v>-0.22740823735243801</c:v>
                </c:pt>
                <c:pt idx="11072" formatCode="General">
                  <c:v>-0.23455483107844899</c:v>
                </c:pt>
                <c:pt idx="11073" formatCode="General">
                  <c:v>-0.24158145507825199</c:v>
                </c:pt>
                <c:pt idx="11074" formatCode="General">
                  <c:v>-0.24848479781218299</c:v>
                </c:pt>
                <c:pt idx="11075" formatCode="General">
                  <c:v>-0.25526169569269702</c:v>
                </c:pt>
                <c:pt idx="11076" formatCode="General">
                  <c:v>-0.261908966445902</c:v>
                </c:pt>
                <c:pt idx="11077" formatCode="General">
                  <c:v>-0.26842361200433901</c:v>
                </c:pt>
                <c:pt idx="11078" formatCode="General">
                  <c:v>-0.27480278957085802</c:v>
                </c:pt>
                <c:pt idx="11079" formatCode="General">
                  <c:v>-0.28104372657193399</c:v>
                </c:pt>
                <c:pt idx="11080" formatCode="General">
                  <c:v>-0.28714377484748599</c:v>
                </c:pt>
                <c:pt idx="11081" formatCode="General">
                  <c:v>-0.29310041063529901</c:v>
                </c:pt>
                <c:pt idx="11082" formatCode="General">
                  <c:v>-0.29891123280350701</c:v>
                </c:pt>
                <c:pt idx="11083" formatCode="General">
                  <c:v>-0.304573965884049</c:v>
                </c:pt>
                <c:pt idx="11084" formatCode="General">
                  <c:v>-0.31008645744754199</c:v>
                </c:pt>
                <c:pt idx="11085" formatCode="General">
                  <c:v>-0.315446674766515</c:v>
                </c:pt>
                <c:pt idx="11086" formatCode="General">
                  <c:v>-0.32065271236052001</c:v>
                </c:pt>
                <c:pt idx="11087" formatCode="General">
                  <c:v>-0.32570278908339101</c:v>
                </c:pt>
                <c:pt idx="11088" formatCode="General">
                  <c:v>-0.33059524891513498</c:v>
                </c:pt>
                <c:pt idx="11089" formatCode="General">
                  <c:v>-0.33532855308581999</c:v>
                </c:pt>
                <c:pt idx="11090" formatCode="General">
                  <c:v>-0.33990125243299402</c:v>
                </c:pt>
                <c:pt idx="11091" formatCode="General">
                  <c:v>-0.344312063363101</c:v>
                </c:pt>
                <c:pt idx="11092" formatCode="General">
                  <c:v>-0.34855982328090301</c:v>
                </c:pt>
                <c:pt idx="11093" formatCode="General">
                  <c:v>-0.35264343897200601</c:v>
                </c:pt>
                <c:pt idx="11094" formatCode="General">
                  <c:v>-0.35656197793351702</c:v>
                </c:pt>
                <c:pt idx="11095" formatCode="General">
                  <c:v>-0.36031455569770299</c:v>
                </c:pt>
                <c:pt idx="11096" formatCode="General">
                  <c:v>-0.36390037182729701</c:v>
                </c:pt>
                <c:pt idx="11097" formatCode="General">
                  <c:v>-0.36731876276289599</c:v>
                </c:pt>
                <c:pt idx="11098" formatCode="General">
                  <c:v>-0.370569143646648</c:v>
                </c:pt>
                <c:pt idx="11099" formatCode="General">
                  <c:v>-0.37365104621852002</c:v>
                </c:pt>
                <c:pt idx="11100" formatCode="General">
                  <c:v>-0.376564061762376</c:v>
                </c:pt>
                <c:pt idx="11101" formatCode="General">
                  <c:v>-0.37930787744142502</c:v>
                </c:pt>
                <c:pt idx="11102" formatCode="General">
                  <c:v>-0.38188222209837303</c:v>
                </c:pt>
                <c:pt idx="11103" formatCode="General">
                  <c:v>-0.38428690854988401</c:v>
                </c:pt>
                <c:pt idx="11104" formatCode="General">
                  <c:v>-0.38652183271841101</c:v>
                </c:pt>
                <c:pt idx="11105" formatCode="General">
                  <c:v>-0.388586910291152</c:v>
                </c:pt>
                <c:pt idx="11106" formatCode="General">
                  <c:v>-0.390482121068434</c:v>
                </c:pt>
                <c:pt idx="11107" formatCode="General">
                  <c:v>-0.392207456648897</c:v>
                </c:pt>
                <c:pt idx="11108" formatCode="General">
                  <c:v>-0.39376297252623899</c:v>
                </c:pt>
                <c:pt idx="11109" formatCode="General">
                  <c:v>-0.39514879623430799</c:v>
                </c:pt>
                <c:pt idx="11110" formatCode="General">
                  <c:v>-0.39636511751159498</c:v>
                </c:pt>
                <c:pt idx="11111" formatCode="General">
                  <c:v>-0.39741207377186899</c:v>
                </c:pt>
                <c:pt idx="11112" formatCode="General">
                  <c:v>-0.39828980521191898</c:v>
                </c:pt>
                <c:pt idx="11113" formatCode="General">
                  <c:v>-0.39899857258382698</c:v>
                </c:pt>
                <c:pt idx="11114" formatCode="General">
                  <c:v>-0.39953859788479101</c:v>
                </c:pt>
                <c:pt idx="11115" formatCode="General">
                  <c:v>-0.39991005653642397</c:v>
                </c:pt>
                <c:pt idx="11116" formatCode="General">
                  <c:v>-0.40011319431258102</c:v>
                </c:pt>
                <c:pt idx="11117" formatCode="General">
                  <c:v>-0.40014823229077201</c:v>
                </c:pt>
                <c:pt idx="11118" formatCode="General">
                  <c:v>-0.40001536616445799</c:v>
                </c:pt>
                <c:pt idx="11119" formatCode="General">
                  <c:v>-0.39971483358552201</c:v>
                </c:pt>
                <c:pt idx="11120" formatCode="General">
                  <c:v>-0.39924687428095801</c:v>
                </c:pt>
                <c:pt idx="11121" formatCode="General">
                  <c:v>-0.39861173031334501</c:v>
                </c:pt>
                <c:pt idx="11122" formatCode="General">
                  <c:v>-0.39780960453634001</c:v>
                </c:pt>
                <c:pt idx="11123" formatCode="General">
                  <c:v>-0.39684072058529501</c:v>
                </c:pt>
                <c:pt idx="11124" formatCode="General">
                  <c:v>-0.39570528154282197</c:v>
                </c:pt>
                <c:pt idx="11125" formatCode="General">
                  <c:v>-0.39440342075838603</c:v>
                </c:pt>
                <c:pt idx="11126" formatCode="General">
                  <c:v>-0.39293527250657601</c:v>
                </c:pt>
                <c:pt idx="11127" formatCode="General">
                  <c:v>-0.391300998088289</c:v>
                </c:pt>
                <c:pt idx="11128" formatCode="General">
                  <c:v>-0.389500796042488</c:v>
                </c:pt>
                <c:pt idx="11129" formatCode="General">
                  <c:v>-0.387534805327932</c:v>
                </c:pt>
                <c:pt idx="11130" formatCode="General">
                  <c:v>-0.38540316667916202</c:v>
                </c:pt>
                <c:pt idx="11131" formatCode="General">
                  <c:v>-0.38310604453168701</c:v>
                </c:pt>
                <c:pt idx="11132" formatCode="General">
                  <c:v>-0.38064358447002</c:v>
                </c:pt>
                <c:pt idx="11133" formatCode="General">
                  <c:v>-0.378015930864813</c:v>
                </c:pt>
                <c:pt idx="11134" formatCode="General">
                  <c:v>-0.37522329358964601</c:v>
                </c:pt>
                <c:pt idx="11135" formatCode="General">
                  <c:v>-0.37226585571057602</c:v>
                </c:pt>
                <c:pt idx="11136" formatCode="General">
                  <c:v>-0.36914378321986002</c:v>
                </c:pt>
                <c:pt idx="11137" formatCode="General">
                  <c:v>-0.36585735488301302</c:v>
                </c:pt>
                <c:pt idx="11138" formatCode="General">
                  <c:v>-0.36240687377629699</c:v>
                </c:pt>
                <c:pt idx="11139" formatCode="General">
                  <c:v>-0.35879269783974699</c:v>
                </c:pt>
                <c:pt idx="11140" formatCode="General">
                  <c:v>-0.355015450925382</c:v>
                </c:pt>
                <c:pt idx="11141" formatCode="General">
                  <c:v>-0.35107507946505501</c:v>
                </c:pt>
                <c:pt idx="11142" formatCode="General">
                  <c:v>-0.346971721988378</c:v>
                </c:pt>
                <c:pt idx="11143" formatCode="General">
                  <c:v>-0.34270638487975502</c:v>
                </c:pt>
                <c:pt idx="11144" formatCode="General">
                  <c:v>-0.33827993935220002</c:v>
                </c:pt>
                <c:pt idx="11145" formatCode="General">
                  <c:v>-0.33369347295499402</c:v>
                </c:pt>
                <c:pt idx="11146" formatCode="General">
                  <c:v>-0.32894725490370902</c:v>
                </c:pt>
                <c:pt idx="11147" formatCode="General">
                  <c:v>-0.32404182052311498</c:v>
                </c:pt>
                <c:pt idx="11148" formatCode="General">
                  <c:v>-0.318978666276236</c:v>
                </c:pt>
                <c:pt idx="11149" formatCode="General">
                  <c:v>-0.31375912171160197</c:v>
                </c:pt>
                <c:pt idx="11150" formatCode="General">
                  <c:v>-0.30838425304703299</c:v>
                </c:pt>
                <c:pt idx="11151" formatCode="General">
                  <c:v>-0.30285537659701101</c:v>
                </c:pt>
                <c:pt idx="11152" formatCode="General">
                  <c:v>-0.29717360412234201</c:v>
                </c:pt>
                <c:pt idx="11153" formatCode="General">
                  <c:v>-0.29134040455618299</c:v>
                </c:pt>
                <c:pt idx="11154" formatCode="General">
                  <c:v>-0.28535821489633101</c:v>
                </c:pt>
                <c:pt idx="11155" formatCode="General">
                  <c:v>-0.27922928725916801</c:v>
                </c:pt>
                <c:pt idx="11156" formatCode="General">
                  <c:v>-0.27295551025114201</c:v>
                </c:pt>
                <c:pt idx="11157" formatCode="General">
                  <c:v>-0.266538471271838</c:v>
                </c:pt>
                <c:pt idx="11158" formatCode="General">
                  <c:v>-0.25998066435828099</c:v>
                </c:pt>
                <c:pt idx="11159" formatCode="General">
                  <c:v>-0.25328549487314</c:v>
                </c:pt>
                <c:pt idx="11160" formatCode="General">
                  <c:v>-0.24645556654679901</c:v>
                </c:pt>
                <c:pt idx="11161" formatCode="General">
                  <c:v>-0.23949364745922699</c:v>
                </c:pt>
                <c:pt idx="11162" formatCode="General">
                  <c:v>-0.23240331282579099</c:v>
                </c:pt>
                <c:pt idx="11163" formatCode="General">
                  <c:v>-0.22518783466044701</c:v>
                </c:pt>
                <c:pt idx="11164" formatCode="General">
                  <c:v>-0.21785066588831201</c:v>
                </c:pt>
                <c:pt idx="11165" formatCode="General">
                  <c:v>-0.21039597151619599</c:v>
                </c:pt>
                <c:pt idx="11166" formatCode="General">
                  <c:v>-0.202827540628677</c:v>
                </c:pt>
                <c:pt idx="11167" formatCode="General">
                  <c:v>-0.19514928557518099</c:v>
                </c:pt>
                <c:pt idx="11168" formatCode="General">
                  <c:v>-0.18736635665457599</c:v>
                </c:pt>
                <c:pt idx="11169" formatCode="General">
                  <c:v>-0.17948344428936</c:v>
                </c:pt>
                <c:pt idx="11170" formatCode="General">
                  <c:v>-0.17150465614221</c:v>
                </c:pt>
                <c:pt idx="11171" formatCode="General">
                  <c:v>-0.16343522385157599</c:v>
                </c:pt>
                <c:pt idx="11172" formatCode="General">
                  <c:v>-0.15528102032402799</c:v>
                </c:pt>
                <c:pt idx="11173" formatCode="General">
                  <c:v>-0.14704727475601001</c:v>
                </c:pt>
                <c:pt idx="11174" formatCode="General">
                  <c:v>-0.13873907552029799</c:v>
                </c:pt>
                <c:pt idx="11175" formatCode="General">
                  <c:v>-0.13036249045829501</c:v>
                </c:pt>
                <c:pt idx="11176" formatCode="General">
                  <c:v>-0.121923511792836</c:v>
                </c:pt>
                <c:pt idx="11177" formatCode="General">
                  <c:v>-0.113427942560724</c:v>
                </c:pt>
                <c:pt idx="11178" formatCode="General">
                  <c:v>-0.10488253335122701</c:v>
                </c:pt>
                <c:pt idx="11179" formatCode="General">
                  <c:v>-9.6294427398705099E-2</c:v>
                </c:pt>
                <c:pt idx="11180" formatCode="General">
                  <c:v>-8.7670439381010906E-2</c:v>
                </c:pt>
                <c:pt idx="11181" formatCode="General">
                  <c:v>-7.9016938708289297E-2</c:v>
                </c:pt>
                <c:pt idx="11182" formatCode="General">
                  <c:v>-7.0340467265656806E-2</c:v>
                </c:pt>
                <c:pt idx="11183" formatCode="General">
                  <c:v>-6.1648328664768902E-2</c:v>
                </c:pt>
                <c:pt idx="11184" formatCode="General">
                  <c:v>-5.2948005918546898E-2</c:v>
                </c:pt>
                <c:pt idx="11185" formatCode="General">
                  <c:v>-4.4246527972156502E-2</c:v>
                </c:pt>
                <c:pt idx="11186" formatCode="General">
                  <c:v>-3.5551445212744698E-2</c:v>
                </c:pt>
                <c:pt idx="11187" formatCode="General">
                  <c:v>-2.6869850886947301E-2</c:v>
                </c:pt>
                <c:pt idx="11188" formatCode="General">
                  <c:v>-1.82093852992843E-2</c:v>
                </c:pt>
                <c:pt idx="11189" formatCode="General">
                  <c:v>-9.5782822213425992E-3</c:v>
                </c:pt>
                <c:pt idx="11190" formatCode="General">
                  <c:v>-9.8415261928237502E-4</c:v>
                </c:pt>
                <c:pt idx="11191" formatCode="General">
                  <c:v>7.56554824493786E-3</c:v>
                </c:pt>
                <c:pt idx="11192" formatCode="General">
                  <c:v>1.6062891565396999E-2</c:v>
                </c:pt>
                <c:pt idx="11193" formatCode="General">
                  <c:v>2.4499510270339701E-2</c:v>
                </c:pt>
                <c:pt idx="11194" formatCode="General">
                  <c:v>3.2867797311047199E-2</c:v>
                </c:pt>
                <c:pt idx="11195" formatCode="General">
                  <c:v>4.1160450838800197E-2</c:v>
                </c:pt>
                <c:pt idx="11196" formatCode="General">
                  <c:v>4.9369876211922598E-2</c:v>
                </c:pt>
                <c:pt idx="11197" formatCode="General">
                  <c:v>5.7488656501305899E-2</c:v>
                </c:pt>
                <c:pt idx="11198" formatCode="General">
                  <c:v>6.5509037099170303E-2</c:v>
                </c:pt>
                <c:pt idx="11199" formatCode="General">
                  <c:v>7.3422954768802798E-2</c:v>
                </c:pt>
                <c:pt idx="11200" formatCode="General">
                  <c:v>8.1223225491130799E-2</c:v>
                </c:pt>
                <c:pt idx="11201" formatCode="General">
                  <c:v>8.8903075754486097E-2</c:v>
                </c:pt>
                <c:pt idx="11202" formatCode="General">
                  <c:v>9.6455468222663002E-2</c:v>
                </c:pt>
                <c:pt idx="11203" formatCode="General">
                  <c:v>0.103873062159431</c:v>
                </c:pt>
                <c:pt idx="11204" formatCode="General">
                  <c:v>0.11114880506066099</c:v>
                </c:pt>
                <c:pt idx="11205" formatCode="General">
                  <c:v>0.118276030973351</c:v>
                </c:pt>
                <c:pt idx="11206" formatCode="General">
                  <c:v>0.12524840775212301</c:v>
                </c:pt>
                <c:pt idx="11207" formatCode="General">
                  <c:v>0.13205939540599401</c:v>
                </c:pt>
                <c:pt idx="11208" formatCode="General">
                  <c:v>0.138702738912999</c:v>
                </c:pt>
                <c:pt idx="11209" formatCode="General">
                  <c:v>0.14517256329078601</c:v>
                </c:pt>
                <c:pt idx="11210" formatCode="General">
                  <c:v>0.151463344311007</c:v>
                </c:pt>
                <c:pt idx="11211" formatCode="General">
                  <c:v>0.157569921431501</c:v>
                </c:pt>
                <c:pt idx="11212" formatCode="General">
                  <c:v>0.163487386947226</c:v>
                </c:pt>
                <c:pt idx="11213" formatCode="General">
                  <c:v>0.16921052896212899</c:v>
                </c:pt>
                <c:pt idx="11214" formatCode="General">
                  <c:v>0.17473440029457299</c:v>
                </c:pt>
                <c:pt idx="11215" formatCode="General">
                  <c:v>0.18005545761781</c:v>
                </c:pt>
                <c:pt idx="11216" formatCode="General">
                  <c:v>0.18516986446575501</c:v>
                </c:pt>
                <c:pt idx="11217" formatCode="General">
                  <c:v>0.190073321794339</c:v>
                </c:pt>
                <c:pt idx="11218" formatCode="General">
                  <c:v>0.19476227307307201</c:v>
                </c:pt>
                <c:pt idx="11219" formatCode="General">
                  <c:v>0.19923449143168201</c:v>
                </c:pt>
                <c:pt idx="11220" formatCode="General">
                  <c:v>0.203487313082935</c:v>
                </c:pt>
                <c:pt idx="11221" formatCode="General">
                  <c:v>0.20751748891414301</c:v>
                </c:pt>
                <c:pt idx="11222" formatCode="General">
                  <c:v>0.21132288776899799</c:v>
                </c:pt>
                <c:pt idx="11223" formatCode="General">
                  <c:v>0.21490205662714901</c:v>
                </c:pt>
                <c:pt idx="11224" formatCode="General">
                  <c:v>0.21825355278214401</c:v>
                </c:pt>
                <c:pt idx="11225" formatCode="General">
                  <c:v>0.22137635641928399</c:v>
                </c:pt>
                <c:pt idx="11226" formatCode="General">
                  <c:v>0.22426939620316599</c:v>
                </c:pt>
                <c:pt idx="11227" formatCode="General">
                  <c:v>0.22693256141870299</c:v>
                </c:pt>
                <c:pt idx="11228" formatCode="General">
                  <c:v>0.229366173911556</c:v>
                </c:pt>
                <c:pt idx="11229" formatCode="General">
                  <c:v>0.23157026840654699</c:v>
                </c:pt>
                <c:pt idx="11230" formatCode="General">
                  <c:v>0.23354512378487499</c:v>
                </c:pt>
                <c:pt idx="11231" formatCode="General">
                  <c:v>0.23529180992194501</c:v>
                </c:pt>
                <c:pt idx="11232" formatCode="General">
                  <c:v>0.236811646332137</c:v>
                </c:pt>
                <c:pt idx="11233" formatCode="General">
                  <c:v>0.23810609002242</c:v>
                </c:pt>
                <c:pt idx="11234" formatCode="General">
                  <c:v>0.23917725090255901</c:v>
                </c:pt>
                <c:pt idx="11235" formatCode="General">
                  <c:v>0.24002733782209601</c:v>
                </c:pt>
                <c:pt idx="11236" formatCode="General">
                  <c:v>0.240659142607102</c:v>
                </c:pt>
                <c:pt idx="11237" formatCode="General">
                  <c:v>0.24107598656270701</c:v>
                </c:pt>
                <c:pt idx="11238" formatCode="General">
                  <c:v>0.24128105730768901</c:v>
                </c:pt>
                <c:pt idx="11239" formatCode="General">
                  <c:v>0.24127734745160501</c:v>
                </c:pt>
                <c:pt idx="11240" formatCode="General">
                  <c:v>0.24106875550810999</c:v>
                </c:pt>
                <c:pt idx="11241" formatCode="General">
                  <c:v>0.240659596765364</c:v>
                </c:pt>
                <c:pt idx="11242" formatCode="General">
                  <c:v>0.240054469628492</c:v>
                </c:pt>
                <c:pt idx="11243" formatCode="General">
                  <c:v>0.23925813401527099</c:v>
                </c:pt>
                <c:pt idx="11244" formatCode="General">
                  <c:v>0.23827493929215701</c:v>
                </c:pt>
                <c:pt idx="11245" formatCode="General">
                  <c:v>0.237109890581889</c:v>
                </c:pt>
                <c:pt idx="11246" formatCode="General">
                  <c:v>0.23576866443316299</c:v>
                </c:pt>
                <c:pt idx="11247" formatCode="General">
                  <c:v>0.234256398930662</c:v>
                </c:pt>
                <c:pt idx="11248" formatCode="General">
                  <c:v>0.23257819276107999</c:v>
                </c:pt>
                <c:pt idx="11249" formatCode="General">
                  <c:v>0.23074023634865401</c:v>
                </c:pt>
                <c:pt idx="11250" formatCode="General">
                  <c:v>0.22874874653712801</c:v>
                </c:pt>
                <c:pt idx="11251" formatCode="General">
                  <c:v>0.22660973820847499</c:v>
                </c:pt>
                <c:pt idx="11252" formatCode="General">
                  <c:v>0.22432904201333101</c:v>
                </c:pt>
                <c:pt idx="11253" formatCode="General">
                  <c:v>0.221912898458929</c:v>
                </c:pt>
                <c:pt idx="11254" formatCode="General">
                  <c:v>0.21936848283256499</c:v>
                </c:pt>
                <c:pt idx="11255" formatCode="General">
                  <c:v>0.216702234478692</c:v>
                </c:pt>
                <c:pt idx="11256" formatCode="General">
                  <c:v>0.21392077953428401</c:v>
                </c:pt>
                <c:pt idx="11257" formatCode="General">
                  <c:v>0.211030999028408</c:v>
                </c:pt>
                <c:pt idx="11258" formatCode="General">
                  <c:v>0.208039502590769</c:v>
                </c:pt>
                <c:pt idx="11259" formatCode="General">
                  <c:v>0.204953626520297</c:v>
                </c:pt>
                <c:pt idx="11260" formatCode="General">
                  <c:v>0.20178036633574301</c:v>
                </c:pt>
                <c:pt idx="11261" formatCode="General">
                  <c:v>0.19852622065970099</c:v>
                </c:pt>
                <c:pt idx="11262" formatCode="General">
                  <c:v>0.19519778596575299</c:v>
                </c:pt>
                <c:pt idx="11263" formatCode="General">
                  <c:v>0.191801872289488</c:v>
                </c:pt>
                <c:pt idx="11264" formatCode="General">
                  <c:v>0.18834596184820601</c:v>
                </c:pt>
                <c:pt idx="11265" formatCode="General">
                  <c:v>0.184836574328263</c:v>
                </c:pt>
                <c:pt idx="11266" formatCode="General">
                  <c:v>0.181280197036883</c:v>
                </c:pt>
                <c:pt idx="11267" formatCode="General">
                  <c:v>0.177683402001098</c:v>
                </c:pt>
                <c:pt idx="11268" formatCode="General">
                  <c:v>0.17405233666844899</c:v>
                </c:pt>
                <c:pt idx="11269" formatCode="General">
                  <c:v>0.17039377700813799</c:v>
                </c:pt>
                <c:pt idx="11270" formatCode="General">
                  <c:v>0.16671413943360999</c:v>
                </c:pt>
                <c:pt idx="11271" formatCode="General">
                  <c:v>0.16301986481820799</c:v>
                </c:pt>
                <c:pt idx="11272" formatCode="General">
                  <c:v>0.15931685370329399</c:v>
                </c:pt>
                <c:pt idx="11273" formatCode="General">
                  <c:v>0.15561055836235599</c:v>
                </c:pt>
                <c:pt idx="11274" formatCode="General">
                  <c:v>0.15190680891399999</c:v>
                </c:pt>
                <c:pt idx="11275" formatCode="General">
                  <c:v>0.14821111351932401</c:v>
                </c:pt>
                <c:pt idx="11276" formatCode="General">
                  <c:v>0.14452875908486201</c:v>
                </c:pt>
                <c:pt idx="11277" formatCode="General">
                  <c:v>0.140864803334701</c:v>
                </c:pt>
                <c:pt idx="11278" formatCode="General">
                  <c:v>0.13722420154162299</c:v>
                </c:pt>
                <c:pt idx="11279" formatCode="General">
                  <c:v>0.133611669131251</c:v>
                </c:pt>
                <c:pt idx="11280" formatCode="General">
                  <c:v>0.130031639350802</c:v>
                </c:pt>
                <c:pt idx="11281" formatCode="General">
                  <c:v>0.126488401596967</c:v>
                </c:pt>
                <c:pt idx="11282" formatCode="General">
                  <c:v>0.122986022772733</c:v>
                </c:pt>
                <c:pt idx="11283" formatCode="General">
                  <c:v>0.119528255918</c:v>
                </c:pt>
                <c:pt idx="11284" formatCode="General">
                  <c:v>0.116118623928729</c:v>
                </c:pt>
                <c:pt idx="11285" formatCode="General">
                  <c:v>0.112760455835206</c:v>
                </c:pt>
                <c:pt idx="11286" formatCode="General">
                  <c:v>0.109456762704184</c:v>
                </c:pt>
                <c:pt idx="11287" formatCode="General">
                  <c:v>0.10621036403325999</c:v>
                </c:pt>
                <c:pt idx="11288" formatCode="General">
                  <c:v>0.10302377338188499</c:v>
                </c:pt>
                <c:pt idx="11289" formatCode="General">
                  <c:v>9.9899224945155796E-2</c:v>
                </c:pt>
                <c:pt idx="11290" formatCode="General">
                  <c:v>9.6838759457702095E-2</c:v>
                </c:pt>
                <c:pt idx="11291" formatCode="General">
                  <c:v>9.3844084644857606E-2</c:v>
                </c:pt>
                <c:pt idx="11292" formatCode="General">
                  <c:v>9.0916658110875806E-2</c:v>
                </c:pt>
                <c:pt idx="11293" formatCode="General">
                  <c:v>8.8057674660830407E-2</c:v>
                </c:pt>
                <c:pt idx="11294" formatCode="General">
                  <c:v>8.5268060413165994E-2</c:v>
                </c:pt>
                <c:pt idx="11295" formatCode="General">
                  <c:v>8.2548444820221403E-2</c:v>
                </c:pt>
                <c:pt idx="11296" formatCode="General">
                  <c:v>7.9899259862424896E-2</c:v>
                </c:pt>
                <c:pt idx="11297" formatCode="General">
                  <c:v>7.7320670675607397E-2</c:v>
                </c:pt>
                <c:pt idx="11298" formatCode="General">
                  <c:v>7.4812498937358599E-2</c:v>
                </c:pt>
                <c:pt idx="11299" formatCode="General">
                  <c:v>7.2374381363314699E-2</c:v>
                </c:pt>
                <c:pt idx="11300" formatCode="General">
                  <c:v>7.0005768583752806E-2</c:v>
                </c:pt>
                <c:pt idx="11301" formatCode="General">
                  <c:v>6.7705796096858201E-2</c:v>
                </c:pt>
                <c:pt idx="11302" formatCode="General">
                  <c:v>6.5473321756618297E-2</c:v>
                </c:pt>
                <c:pt idx="11303" formatCode="General">
                  <c:v>6.3307040123273595E-2</c:v>
                </c:pt>
                <c:pt idx="11304" formatCode="General">
                  <c:v>6.1205472498200103E-2</c:v>
                </c:pt>
                <c:pt idx="11305" formatCode="General">
                  <c:v>5.91668483381739E-2</c:v>
                </c:pt>
                <c:pt idx="11306" formatCode="General">
                  <c:v>5.7189243712747397E-2</c:v>
                </c:pt>
                <c:pt idx="11307" formatCode="General">
                  <c:v>5.5270530052614598E-2</c:v>
                </c:pt>
                <c:pt idx="11308" formatCode="General">
                  <c:v>5.3408359049718301E-2</c:v>
                </c:pt>
                <c:pt idx="11309" formatCode="General">
                  <c:v>5.1600311318481203E-2</c:v>
                </c:pt>
                <c:pt idx="11310" formatCode="General">
                  <c:v>4.9843731387068602E-2</c:v>
                </c:pt>
                <c:pt idx="11311" formatCode="General">
                  <c:v>4.8135855953972503E-2</c:v>
                </c:pt>
                <c:pt idx="11312" formatCode="General">
                  <c:v>4.6473757783679903E-2</c:v>
                </c:pt>
                <c:pt idx="11313" formatCode="General">
                  <c:v>4.4854373773378302E-2</c:v>
                </c:pt>
                <c:pt idx="11314" formatCode="General">
                  <c:v>4.3274547416388302E-2</c:v>
                </c:pt>
                <c:pt idx="11315" formatCode="General">
                  <c:v>4.17310086040849E-2</c:v>
                </c:pt>
                <c:pt idx="11316" formatCode="General">
                  <c:v>4.0220403953330403E-2</c:v>
                </c:pt>
                <c:pt idx="11317" formatCode="General">
                  <c:v>3.8739284130655902E-2</c:v>
                </c:pt>
                <c:pt idx="11318" formatCode="General">
                  <c:v>3.7284238635424398E-2</c:v>
                </c:pt>
                <c:pt idx="11319" formatCode="General">
                  <c:v>3.5851758723924002E-2</c:v>
                </c:pt>
                <c:pt idx="11320" formatCode="General">
                  <c:v>3.4438197808866103E-2</c:v>
                </c:pt>
                <c:pt idx="11321" formatCode="General">
                  <c:v>3.3039967258844602E-2</c:v>
                </c:pt>
                <c:pt idx="11322" formatCode="General">
                  <c:v>3.1653517014063097E-2</c:v>
                </c:pt>
                <c:pt idx="11323" formatCode="General">
                  <c:v>3.0275242378219401E-2</c:v>
                </c:pt>
                <c:pt idx="11324" formatCode="General">
                  <c:v>2.89016026191194E-2</c:v>
                </c:pt>
                <c:pt idx="11325" formatCode="General">
                  <c:v>2.7529088884683701E-2</c:v>
                </c:pt>
                <c:pt idx="11326" formatCode="General">
                  <c:v>2.6154179304570601E-2</c:v>
                </c:pt>
                <c:pt idx="11327" formatCode="General">
                  <c:v>2.4773458483055601E-2</c:v>
                </c:pt>
                <c:pt idx="11328" formatCode="General">
                  <c:v>2.3383581889258698E-2</c:v>
                </c:pt>
                <c:pt idx="11329" formatCode="General">
                  <c:v>2.1981279571320698E-2</c:v>
                </c:pt>
                <c:pt idx="11330" formatCode="General">
                  <c:v>2.05634197999469E-2</c:v>
                </c:pt>
                <c:pt idx="11331" formatCode="General">
                  <c:v>1.91270108991527E-2</c:v>
                </c:pt>
                <c:pt idx="11332" formatCode="General">
                  <c:v>1.76691423244364E-2</c:v>
                </c:pt>
                <c:pt idx="11333" formatCode="General">
                  <c:v>1.6187033210550698E-2</c:v>
                </c:pt>
                <c:pt idx="11334" formatCode="General">
                  <c:v>1.46780854403017E-2</c:v>
                </c:pt>
                <c:pt idx="11335" formatCode="General">
                  <c:v>1.3139823082693101E-2</c:v>
                </c:pt>
                <c:pt idx="11336" formatCode="General">
                  <c:v>1.1569934204327E-2</c:v>
                </c:pt>
                <c:pt idx="11337" formatCode="General">
                  <c:v>9.9663206664606496E-3</c:v>
                </c:pt>
                <c:pt idx="11338" formatCode="General">
                  <c:v>8.32708495513447E-3</c:v>
                </c:pt>
                <c:pt idx="11339" formatCode="General">
                  <c:v>6.6505170220610603E-3</c:v>
                </c:pt>
                <c:pt idx="11340" formatCode="General">
                  <c:v>4.93517489421733E-3</c:v>
                </c:pt>
                <c:pt idx="11341" formatCode="General">
                  <c:v>3.17976106834822E-3</c:v>
                </c:pt>
                <c:pt idx="11342" formatCode="General">
                  <c:v>1.3831946719573801E-3</c:v>
                </c:pt>
                <c:pt idx="11343" formatCode="General">
                  <c:v>-4.55344523419731E-4</c:v>
                </c:pt>
                <c:pt idx="11344" formatCode="General">
                  <c:v>-2.3364443593975001E-3</c:v>
                </c:pt>
                <c:pt idx="11345" formatCode="General">
                  <c:v>-4.2604361794649501E-3</c:v>
                </c:pt>
                <c:pt idx="11346" formatCode="General">
                  <c:v>-6.2274289278334101E-3</c:v>
                </c:pt>
                <c:pt idx="11347" formatCode="General">
                  <c:v>-8.2372917153744202E-3</c:v>
                </c:pt>
                <c:pt idx="11348" formatCode="General">
                  <c:v>-1.02896797072479E-2</c:v>
                </c:pt>
                <c:pt idx="11349" formatCode="General">
                  <c:v>-1.23839106715798E-2</c:v>
                </c:pt>
                <c:pt idx="11350" formatCode="General">
                  <c:v>-1.45191010073431E-2</c:v>
                </c:pt>
                <c:pt idx="11351" formatCode="General">
                  <c:v>-1.6694115446861401E-2</c:v>
                </c:pt>
                <c:pt idx="11352" formatCode="General">
                  <c:v>-1.8907598160348101E-2</c:v>
                </c:pt>
                <c:pt idx="11353" formatCode="General">
                  <c:v>-2.1157959643136E-2</c:v>
                </c:pt>
                <c:pt idx="11354" formatCode="General">
                  <c:v>-2.3443305015696098E-2</c:v>
                </c:pt>
                <c:pt idx="11355" formatCode="General">
                  <c:v>-2.5761525631933398E-2</c:v>
                </c:pt>
                <c:pt idx="11356" formatCode="General">
                  <c:v>-2.8110247931430601E-2</c:v>
                </c:pt>
                <c:pt idx="11357" formatCode="General">
                  <c:v>-3.04869266314567E-2</c:v>
                </c:pt>
                <c:pt idx="11358" formatCode="General">
                  <c:v>-3.2888786509740801E-2</c:v>
                </c:pt>
                <c:pt idx="11359" formatCode="General">
                  <c:v>-3.5312808754219202E-2</c:v>
                </c:pt>
                <c:pt idx="11360" formatCode="General">
                  <c:v>-3.7755831875041002E-2</c:v>
                </c:pt>
                <c:pt idx="11361" formatCode="General">
                  <c:v>-4.0214490854341201E-2</c:v>
                </c:pt>
                <c:pt idx="11362" formatCode="General">
                  <c:v>-4.2685197593699903E-2</c:v>
                </c:pt>
                <c:pt idx="11363" formatCode="General">
                  <c:v>-4.5164188404990299E-2</c:v>
                </c:pt>
                <c:pt idx="11364" formatCode="General">
                  <c:v>-4.7647574568546902E-2</c:v>
                </c:pt>
                <c:pt idx="11365" formatCode="General">
                  <c:v>-5.0131326443729703E-2</c:v>
                </c:pt>
                <c:pt idx="11366" formatCode="General">
                  <c:v>-5.2611208924255297E-2</c:v>
                </c:pt>
                <c:pt idx="11367" formatCode="General">
                  <c:v>-5.5082925358097397E-2</c:v>
                </c:pt>
                <c:pt idx="11368" formatCode="General">
                  <c:v>-5.7542060133876999E-2</c:v>
                </c:pt>
                <c:pt idx="11369" formatCode="General">
                  <c:v>-5.9984053156889802E-2</c:v>
                </c:pt>
                <c:pt idx="11370" formatCode="General">
                  <c:v>-6.2404301843964199E-2</c:v>
                </c:pt>
                <c:pt idx="11371" formatCode="General">
                  <c:v>-6.4798200293627498E-2</c:v>
                </c:pt>
                <c:pt idx="11372" formatCode="General">
                  <c:v>-6.7161058253265501E-2</c:v>
                </c:pt>
                <c:pt idx="11373" formatCode="General">
                  <c:v>-6.9488069347519901E-2</c:v>
                </c:pt>
                <c:pt idx="11374" formatCode="General">
                  <c:v>-7.1774462398123601E-2</c:v>
                </c:pt>
                <c:pt idx="11375" formatCode="General">
                  <c:v>-7.4015539350724302E-2</c:v>
                </c:pt>
                <c:pt idx="11376" formatCode="General">
                  <c:v>-7.6206589185159601E-2</c:v>
                </c:pt>
                <c:pt idx="11377" formatCode="General">
                  <c:v>-7.8342894453086703E-2</c:v>
                </c:pt>
                <c:pt idx="11378" formatCode="General">
                  <c:v>-8.0419762300634801E-2</c:v>
                </c:pt>
                <c:pt idx="11379" formatCode="General">
                  <c:v>-8.2432608450927397E-2</c:v>
                </c:pt>
                <c:pt idx="11380" formatCode="General">
                  <c:v>-8.4377026438629293E-2</c:v>
                </c:pt>
                <c:pt idx="11381" formatCode="General">
                  <c:v>-8.6248582104604996E-2</c:v>
                </c:pt>
                <c:pt idx="11382" formatCode="General">
                  <c:v>-8.8042977315033202E-2</c:v>
                </c:pt>
                <c:pt idx="11383" formatCode="General">
                  <c:v>-8.9756124624667893E-2</c:v>
                </c:pt>
                <c:pt idx="11384" formatCode="General">
                  <c:v>-9.1383994302497204E-2</c:v>
                </c:pt>
                <c:pt idx="11385" formatCode="General">
                  <c:v>-9.2922769870247696E-2</c:v>
                </c:pt>
                <c:pt idx="11386" formatCode="General">
                  <c:v>-9.4368858620234294E-2</c:v>
                </c:pt>
                <c:pt idx="11387" formatCode="General">
                  <c:v>-9.5718777137594802E-2</c:v>
                </c:pt>
                <c:pt idx="11388" formatCode="General">
                  <c:v>-9.6969299271203596E-2</c:v>
                </c:pt>
                <c:pt idx="11389" formatCode="General">
                  <c:v>-9.8117403614160201E-2</c:v>
                </c:pt>
                <c:pt idx="11390" formatCode="General">
                  <c:v>-9.9160256614733697E-2</c:v>
                </c:pt>
                <c:pt idx="11391" formatCode="General">
                  <c:v>-0.10009531171399801</c:v>
                </c:pt>
                <c:pt idx="11392" formatCode="General">
                  <c:v>-0.100920299731556</c:v>
                </c:pt>
                <c:pt idx="11393" formatCode="General">
                  <c:v>-0.10163320578646599</c:v>
                </c:pt>
                <c:pt idx="11394" formatCode="General">
                  <c:v>-0.102232295361476</c:v>
                </c:pt>
                <c:pt idx="11395" formatCode="General">
                  <c:v>-0.102716090877899</c:v>
                </c:pt>
                <c:pt idx="11396" formatCode="General">
                  <c:v>-0.103083396332348</c:v>
                </c:pt>
                <c:pt idx="11397" formatCode="General">
                  <c:v>-0.103333324147741</c:v>
                </c:pt>
                <c:pt idx="11398" formatCode="General">
                  <c:v>-0.103465262572597</c:v>
                </c:pt>
                <c:pt idx="11399" formatCode="General">
                  <c:v>-0.10347889447038</c:v>
                </c:pt>
                <c:pt idx="11400" formatCode="General">
                  <c:v>-0.103374220783768</c:v>
                </c:pt>
                <c:pt idx="11401" formatCode="General">
                  <c:v>-0.103151577695619</c:v>
                </c:pt>
                <c:pt idx="11402" formatCode="General">
                  <c:v>-0.10281159560126001</c:v>
                </c:pt>
                <c:pt idx="11403" formatCode="General">
                  <c:v>-0.102355207558342</c:v>
                </c:pt>
                <c:pt idx="11404" formatCode="General">
                  <c:v>-0.101783658492537</c:v>
                </c:pt>
                <c:pt idx="11405" formatCode="General">
                  <c:v>-0.10109845773060799</c:v>
                </c:pt>
                <c:pt idx="11406" formatCode="General">
                  <c:v>-0.10030138865024001</c:v>
                </c:pt>
                <c:pt idx="11407" formatCode="General">
                  <c:v>-9.9394575971810201E-2</c:v>
                </c:pt>
                <c:pt idx="11408" formatCode="General">
                  <c:v>-9.8380434657142704E-2</c:v>
                </c:pt>
                <c:pt idx="11409" formatCode="General">
                  <c:v>-9.7261568076475194E-2</c:v>
                </c:pt>
                <c:pt idx="11410" formatCode="General">
                  <c:v>-9.6040937077479502E-2</c:v>
                </c:pt>
                <c:pt idx="11411" formatCode="General">
                  <c:v>-9.4721820583124297E-2</c:v>
                </c:pt>
                <c:pt idx="11412" formatCode="General">
                  <c:v>-9.33076395101953E-2</c:v>
                </c:pt>
                <c:pt idx="11413" formatCode="General">
                  <c:v>-9.1802014199947699E-2</c:v>
                </c:pt>
                <c:pt idx="11414" formatCode="General">
                  <c:v>-9.02088857834321E-2</c:v>
                </c:pt>
                <c:pt idx="11415" formatCode="General">
                  <c:v>-8.85323680295374E-2</c:v>
                </c:pt>
                <c:pt idx="11416" formatCode="General">
                  <c:v>-8.6776745146535897E-2</c:v>
                </c:pt>
                <c:pt idx="11417" formatCode="General">
                  <c:v>-8.4946588870538298E-2</c:v>
                </c:pt>
                <c:pt idx="11418" formatCode="General">
                  <c:v>-8.3046552655366104E-2</c:v>
                </c:pt>
                <c:pt idx="11419" formatCode="General">
                  <c:v>-8.1081417856976506E-2</c:v>
                </c:pt>
                <c:pt idx="11420" formatCode="General">
                  <c:v>-7.9056116080679306E-2</c:v>
                </c:pt>
                <c:pt idx="11421" formatCode="General">
                  <c:v>-7.6975686395979001E-2</c:v>
                </c:pt>
                <c:pt idx="11422" formatCode="General">
                  <c:v>-7.4845240415970501E-2</c:v>
                </c:pt>
                <c:pt idx="11423" formatCode="General">
                  <c:v>-7.2670037738160498E-2</c:v>
                </c:pt>
                <c:pt idx="11424" formatCode="General">
                  <c:v>-7.0455445865590993E-2</c:v>
                </c:pt>
                <c:pt idx="11425" formatCode="General">
                  <c:v>-6.8206739558840407E-2</c:v>
                </c:pt>
                <c:pt idx="11426" formatCode="General">
                  <c:v>-6.59292742328626E-2</c:v>
                </c:pt>
                <c:pt idx="11427" formatCode="General">
                  <c:v>-6.3628421456817796E-2</c:v>
                </c:pt>
                <c:pt idx="11428" formatCode="General">
                  <c:v>-6.1309486650279903E-2</c:v>
                </c:pt>
                <c:pt idx="11429" formatCode="General">
                  <c:v>-5.89778433846481E-2</c:v>
                </c:pt>
                <c:pt idx="11430" formatCode="General">
                  <c:v>-5.6638753566904801E-2</c:v>
                </c:pt>
                <c:pt idx="11431" formatCode="General">
                  <c:v>-5.4297341293076E-2</c:v>
                </c:pt>
                <c:pt idx="11432" formatCode="General">
                  <c:v>-5.1958749376090602E-2</c:v>
                </c:pt>
                <c:pt idx="11433" formatCode="General">
                  <c:v>-4.9628023852803703E-2</c:v>
                </c:pt>
                <c:pt idx="11434" formatCode="General">
                  <c:v>-4.7309981209793697E-2</c:v>
                </c:pt>
                <c:pt idx="11435" formatCode="General">
                  <c:v>-4.5009316272006002E-2</c:v>
                </c:pt>
                <c:pt idx="11436" formatCode="General">
                  <c:v>-4.2730665430474803E-2</c:v>
                </c:pt>
                <c:pt idx="11437" formatCode="General">
                  <c:v>-4.0478436811286898E-2</c:v>
                </c:pt>
                <c:pt idx="11438" formatCode="General">
                  <c:v>-3.82567506898224E-2</c:v>
                </c:pt>
                <c:pt idx="11439" formatCode="General">
                  <c:v>-3.6069622467224102E-2</c:v>
                </c:pt>
                <c:pt idx="11440" formatCode="General">
                  <c:v>-3.3920931480298802E-2</c:v>
                </c:pt>
                <c:pt idx="11441" formatCode="General">
                  <c:v>-3.1814261388365302E-2</c:v>
                </c:pt>
                <c:pt idx="11442" formatCode="General">
                  <c:v>-2.9752954514134001E-2</c:v>
                </c:pt>
                <c:pt idx="11443" formatCode="General">
                  <c:v>-2.7740083018274801E-2</c:v>
                </c:pt>
                <c:pt idx="11444" formatCode="General">
                  <c:v>-2.57784237482649E-2</c:v>
                </c:pt>
                <c:pt idx="11445" formatCode="General">
                  <c:v>-2.3870594433907599E-2</c:v>
                </c:pt>
                <c:pt idx="11446" formatCode="General">
                  <c:v>-2.2018925338542598E-2</c:v>
                </c:pt>
                <c:pt idx="11447" formatCode="General">
                  <c:v>-2.0225422674758999E-2</c:v>
                </c:pt>
                <c:pt idx="11448" formatCode="General">
                  <c:v>-1.8491856110767001E-2</c:v>
                </c:pt>
                <c:pt idx="11449" formatCode="General">
                  <c:v>-1.6819692655128698E-2</c:v>
                </c:pt>
                <c:pt idx="11450" formatCode="General">
                  <c:v>-1.52101114231682E-2</c:v>
                </c:pt>
                <c:pt idx="11451" formatCode="General">
                  <c:v>-1.36640184593914E-2</c:v>
                </c:pt>
                <c:pt idx="11452" formatCode="General">
                  <c:v>-1.2182024059502101E-2</c:v>
                </c:pt>
                <c:pt idx="11453" formatCode="General">
                  <c:v>-1.07644675731693E-2</c:v>
                </c:pt>
                <c:pt idx="11454" formatCode="General">
                  <c:v>-9.4114092594831007E-3</c:v>
                </c:pt>
                <c:pt idx="11455" formatCode="General">
                  <c:v>-8.1226308937598999E-3</c:v>
                </c:pt>
                <c:pt idx="11456" formatCode="General">
                  <c:v>-6.8976494680089801E-3</c:v>
                </c:pt>
                <c:pt idx="11457" formatCode="General">
                  <c:v>-5.7357159883444104E-3</c:v>
                </c:pt>
                <c:pt idx="11458" formatCode="General">
                  <c:v>-4.6358251537590199E-3</c:v>
                </c:pt>
                <c:pt idx="11459" formatCode="General">
                  <c:v>-3.5967323484787498E-3</c:v>
                </c:pt>
                <c:pt idx="11460" formatCode="General">
                  <c:v>-2.6169640548352499E-3</c:v>
                </c:pt>
                <c:pt idx="11461" formatCode="General">
                  <c:v>-1.69481468914146E-3</c:v>
                </c:pt>
                <c:pt idx="11462" formatCode="General">
                  <c:v>-8.2836541884209497E-4</c:v>
                </c:pt>
                <c:pt idx="11463">
                  <c:v>-1.5506117334834401E-5</c:v>
                </c:pt>
                <c:pt idx="11464" formatCode="General">
                  <c:v>7.4605929374082299E-4</c:v>
                </c:pt>
                <c:pt idx="11465" formatCode="General">
                  <c:v>1.45880090962466E-3</c:v>
                </c:pt>
                <c:pt idx="11466" formatCode="General">
                  <c:v>2.1253402733331902E-3</c:v>
                </c:pt>
                <c:pt idx="11467" formatCode="General">
                  <c:v>2.7484297817830898E-3</c:v>
                </c:pt>
                <c:pt idx="11468" formatCode="General">
                  <c:v>3.3309476292787202E-3</c:v>
                </c:pt>
                <c:pt idx="11469" formatCode="General">
                  <c:v>3.8758846849967598E-3</c:v>
                </c:pt>
                <c:pt idx="11470" formatCode="General">
                  <c:v>4.3863101992636698E-3</c:v>
                </c:pt>
                <c:pt idx="11471" formatCode="General">
                  <c:v>4.8653559412763199E-3</c:v>
                </c:pt>
                <c:pt idx="11472" formatCode="General">
                  <c:v>5.3162150216717703E-3</c:v>
                </c:pt>
                <c:pt idx="11473" formatCode="General">
                  <c:v>5.7421111083731701E-3</c:v>
                </c:pt>
                <c:pt idx="11474" formatCode="General">
                  <c:v>6.1462830557523999E-3</c:v>
                </c:pt>
                <c:pt idx="11475" formatCode="General">
                  <c:v>6.5319629410850498E-3</c:v>
                </c:pt>
                <c:pt idx="11476" formatCode="General">
                  <c:v>6.9023514062534E-3</c:v>
                </c:pt>
                <c:pt idx="11477" formatCode="General">
                  <c:v>7.26061430584783E-3</c:v>
                </c:pt>
                <c:pt idx="11478" formatCode="General">
                  <c:v>7.6098732675872601E-3</c:v>
                </c:pt>
                <c:pt idx="11479" formatCode="General">
                  <c:v>7.9531399668653999E-3</c:v>
                </c:pt>
                <c:pt idx="11480" formatCode="General">
                  <c:v>8.2933208862581796E-3</c:v>
                </c:pt>
                <c:pt idx="11481" formatCode="General">
                  <c:v>8.6332670703510098E-3</c:v>
                </c:pt>
                <c:pt idx="11482" formatCode="General">
                  <c:v>8.9756961005336301E-3</c:v>
                </c:pt>
                <c:pt idx="11483" formatCode="General">
                  <c:v>9.3231762711465695E-3</c:v>
                </c:pt>
                <c:pt idx="11484" formatCode="General">
                  <c:v>9.6780772800700403E-3</c:v>
                </c:pt>
                <c:pt idx="11485" formatCode="General">
                  <c:v>1.00426248775017E-2</c:v>
                </c:pt>
                <c:pt idx="11486" formatCode="General">
                  <c:v>1.04188600279257E-2</c:v>
                </c:pt>
                <c:pt idx="11487" formatCode="General">
                  <c:v>1.08085921420912E-2</c:v>
                </c:pt>
                <c:pt idx="11488" formatCode="General">
                  <c:v>1.12134712101979E-2</c:v>
                </c:pt>
                <c:pt idx="11489" formatCode="General">
                  <c:v>1.1634955115283299E-2</c:v>
                </c:pt>
                <c:pt idx="11490" formatCode="General">
                  <c:v>1.20742671718001E-2</c:v>
                </c:pt>
                <c:pt idx="11491" formatCode="General">
                  <c:v>1.25323579465909E-2</c:v>
                </c:pt>
                <c:pt idx="11492" formatCode="General">
                  <c:v>1.3009933670372901E-2</c:v>
                </c:pt>
                <c:pt idx="11493" formatCode="General">
                  <c:v>1.35074899231282E-2</c:v>
                </c:pt>
                <c:pt idx="11494" formatCode="General">
                  <c:v>1.40252909384097E-2</c:v>
                </c:pt>
                <c:pt idx="11495" formatCode="General">
                  <c:v>1.45633400399773E-2</c:v>
                </c:pt>
                <c:pt idx="11496" formatCode="General">
                  <c:v>1.5121353613091399E-2</c:v>
                </c:pt>
                <c:pt idx="11497" formatCode="General">
                  <c:v>1.5698752304184601E-2</c:v>
                </c:pt>
                <c:pt idx="11498" formatCode="General">
                  <c:v>1.6294811390977999E-2</c:v>
                </c:pt>
                <c:pt idx="11499" formatCode="General">
                  <c:v>1.6908541486348599E-2</c:v>
                </c:pt>
                <c:pt idx="11500" formatCode="General">
                  <c:v>1.7538608620530301E-2</c:v>
                </c:pt>
                <c:pt idx="11501" formatCode="General">
                  <c:v>1.8183491037715799E-2</c:v>
                </c:pt>
                <c:pt idx="11502" formatCode="General">
                  <c:v>1.8841483164032599E-2</c:v>
                </c:pt>
                <c:pt idx="11503" formatCode="General">
                  <c:v>1.9510628156226902E-2</c:v>
                </c:pt>
                <c:pt idx="11504" formatCode="General">
                  <c:v>2.0188754796703599E-2</c:v>
                </c:pt>
                <c:pt idx="11505" formatCode="General">
                  <c:v>2.0873476888980301E-2</c:v>
                </c:pt>
                <c:pt idx="11506" formatCode="General">
                  <c:v>2.1562231846368799E-2</c:v>
                </c:pt>
                <c:pt idx="11507" formatCode="General">
                  <c:v>2.22522266280318E-2</c:v>
                </c:pt>
                <c:pt idx="11508" formatCode="General">
                  <c:v>2.2940531806160899E-2</c:v>
                </c:pt>
                <c:pt idx="11509" formatCode="General">
                  <c:v>2.36240799559315E-2</c:v>
                </c:pt>
                <c:pt idx="11510" formatCode="General">
                  <c:v>2.42996003069859E-2</c:v>
                </c:pt>
                <c:pt idx="11511" formatCode="General">
                  <c:v>2.4963770348964499E-2</c:v>
                </c:pt>
                <c:pt idx="11512" formatCode="General">
                  <c:v>2.56131625073646E-2</c:v>
                </c:pt>
                <c:pt idx="11513" formatCode="General">
                  <c:v>2.6244268223374698E-2</c:v>
                </c:pt>
                <c:pt idx="11514" formatCode="General">
                  <c:v>2.6853428865351098E-2</c:v>
                </c:pt>
                <c:pt idx="11515" formatCode="General">
                  <c:v>2.7436928438334899E-2</c:v>
                </c:pt>
                <c:pt idx="11516" formatCode="General">
                  <c:v>2.7991096286143099E-2</c:v>
                </c:pt>
                <c:pt idx="11517" formatCode="General">
                  <c:v>2.8512234492755799E-2</c:v>
                </c:pt>
                <c:pt idx="11518" formatCode="General">
                  <c:v>2.8996638559300701E-2</c:v>
                </c:pt>
                <c:pt idx="11519" formatCode="General">
                  <c:v>2.9440628220462801E-2</c:v>
                </c:pt>
                <c:pt idx="11520" formatCode="General">
                  <c:v>2.9840575743907499E-2</c:v>
                </c:pt>
                <c:pt idx="11521" formatCode="General">
                  <c:v>3.0192924789048101E-2</c:v>
                </c:pt>
                <c:pt idx="11522" formatCode="General">
                  <c:v>3.0494155902791299E-2</c:v>
                </c:pt>
                <c:pt idx="11523" formatCode="General">
                  <c:v>3.0740853971649801E-2</c:v>
                </c:pt>
                <c:pt idx="11524" formatCode="General">
                  <c:v>3.0929736379960399E-2</c:v>
                </c:pt>
                <c:pt idx="11525" formatCode="General">
                  <c:v>3.10577157746568E-2</c:v>
                </c:pt>
                <c:pt idx="11526" formatCode="General">
                  <c:v>3.1121854647226499E-2</c:v>
                </c:pt>
                <c:pt idx="11527" formatCode="General">
                  <c:v>3.1119357802147099E-2</c:v>
                </c:pt>
                <c:pt idx="11528" formatCode="General">
                  <c:v>3.1047628826971901E-2</c:v>
                </c:pt>
                <c:pt idx="11529" formatCode="General">
                  <c:v>3.0904276516904E-2</c:v>
                </c:pt>
                <c:pt idx="11530" formatCode="General">
                  <c:v>3.0687213205661899E-2</c:v>
                </c:pt>
                <c:pt idx="11531" formatCode="General">
                  <c:v>3.0394541496710201E-2</c:v>
                </c:pt>
                <c:pt idx="11532" formatCode="General">
                  <c:v>3.0024633780565899E-2</c:v>
                </c:pt>
                <c:pt idx="11533" formatCode="General">
                  <c:v>2.9576120405246799E-2</c:v>
                </c:pt>
                <c:pt idx="11534" formatCode="General">
                  <c:v>2.9047871615493701E-2</c:v>
                </c:pt>
                <c:pt idx="11535" formatCode="General">
                  <c:v>2.84391391525292E-2</c:v>
                </c:pt>
                <c:pt idx="11536" formatCode="General">
                  <c:v>2.7749473788691699E-2</c:v>
                </c:pt>
                <c:pt idx="11537" formatCode="General">
                  <c:v>2.6978634086850899E-2</c:v>
                </c:pt>
                <c:pt idx="11538" formatCode="General">
                  <c:v>2.6126769482406002E-2</c:v>
                </c:pt>
                <c:pt idx="11539" formatCode="General">
                  <c:v>2.5194392195304401E-2</c:v>
                </c:pt>
                <c:pt idx="11540" formatCode="General">
                  <c:v>2.4182221519822699E-2</c:v>
                </c:pt>
                <c:pt idx="11541" formatCode="General">
                  <c:v>2.3091351029980299E-2</c:v>
                </c:pt>
                <c:pt idx="11542" formatCode="General">
                  <c:v>2.19232263359221E-2</c:v>
                </c:pt>
                <c:pt idx="11543" formatCode="General">
                  <c:v>2.0679642282299699E-2</c:v>
                </c:pt>
                <c:pt idx="11544" formatCode="General">
                  <c:v>1.9362692515562999E-2</c:v>
                </c:pt>
                <c:pt idx="11545" formatCode="General">
                  <c:v>1.7974775058130901E-2</c:v>
                </c:pt>
                <c:pt idx="11546" formatCode="General">
                  <c:v>1.65186968606321E-2</c:v>
                </c:pt>
                <c:pt idx="11547" formatCode="General">
                  <c:v>1.49974667243998E-2</c:v>
                </c:pt>
                <c:pt idx="11548" formatCode="General">
                  <c:v>1.34144436931936E-2</c:v>
                </c:pt>
                <c:pt idx="11549" formatCode="General">
                  <c:v>1.17733481296092E-2</c:v>
                </c:pt>
                <c:pt idx="11550" formatCode="General">
                  <c:v>1.0078088388331401E-2</c:v>
                </c:pt>
                <c:pt idx="11551" formatCode="General">
                  <c:v>8.3328584121723798E-3</c:v>
                </c:pt>
                <c:pt idx="11552" formatCode="General">
                  <c:v>6.5421284206547302E-3</c:v>
                </c:pt>
                <c:pt idx="11553" formatCode="General">
                  <c:v>4.7104696528147303E-3</c:v>
                </c:pt>
                <c:pt idx="11554" formatCode="General">
                  <c:v>2.8431363659151701E-3</c:v>
                </c:pt>
                <c:pt idx="11555" formatCode="General">
                  <c:v>9.4558187921361101E-4</c:v>
                </c:pt>
                <c:pt idx="11556" formatCode="General">
                  <c:v>-9.7708585113533597E-4</c:v>
                </c:pt>
                <c:pt idx="11557" formatCode="General">
                  <c:v>-2.9197499341681202E-3</c:v>
                </c:pt>
                <c:pt idx="11558" formatCode="General">
                  <c:v>-4.8766376105459199E-3</c:v>
                </c:pt>
                <c:pt idx="11559" formatCode="General">
                  <c:v>-6.8408903356035602E-3</c:v>
                </c:pt>
                <c:pt idx="11560" formatCode="General">
                  <c:v>-8.8067955708022103E-3</c:v>
                </c:pt>
                <c:pt idx="11561" formatCode="General">
                  <c:v>-1.07684029940492E-2</c:v>
                </c:pt>
                <c:pt idx="11562" formatCode="General">
                  <c:v>-1.2719369088207101E-2</c:v>
                </c:pt>
                <c:pt idx="11563" formatCode="General">
                  <c:v>-1.4653592104416E-2</c:v>
                </c:pt>
                <c:pt idx="11564" formatCode="General">
                  <c:v>-1.65647483261122E-2</c:v>
                </c:pt>
                <c:pt idx="11565" formatCode="General">
                  <c:v>-1.8446784163400801E-2</c:v>
                </c:pt>
                <c:pt idx="11566" formatCode="General">
                  <c:v>-2.0292907860297301E-2</c:v>
                </c:pt>
                <c:pt idx="11567" formatCode="General">
                  <c:v>-2.2096684386474399E-2</c:v>
                </c:pt>
                <c:pt idx="11568" formatCode="General">
                  <c:v>-2.3852184275685601E-2</c:v>
                </c:pt>
                <c:pt idx="11569" formatCode="General">
                  <c:v>-2.55534181491502E-2</c:v>
                </c:pt>
                <c:pt idx="11570" formatCode="General">
                  <c:v>-2.7194274306360299E-2</c:v>
                </c:pt>
                <c:pt idx="11571" formatCode="General">
                  <c:v>-2.8768580945877299E-2</c:v>
                </c:pt>
                <c:pt idx="11572" formatCode="General">
                  <c:v>-3.0270666882813001E-2</c:v>
                </c:pt>
                <c:pt idx="11573" formatCode="General">
                  <c:v>-3.1694861915672397E-2</c:v>
                </c:pt>
                <c:pt idx="11574" formatCode="General">
                  <c:v>-3.3035465569463698E-2</c:v>
                </c:pt>
                <c:pt idx="11575" formatCode="General">
                  <c:v>-3.4287307935318603E-2</c:v>
                </c:pt>
                <c:pt idx="11576" formatCode="General">
                  <c:v>-3.5445274915433103E-2</c:v>
                </c:pt>
                <c:pt idx="11577" formatCode="General">
                  <c:v>-3.6504771262034198E-2</c:v>
                </c:pt>
                <c:pt idx="11578" formatCode="General">
                  <c:v>-3.7461183740339903E-2</c:v>
                </c:pt>
                <c:pt idx="11579" formatCode="General">
                  <c:v>-3.8309816859684299E-2</c:v>
                </c:pt>
                <c:pt idx="11580" formatCode="General">
                  <c:v>-3.9046485800604998E-2</c:v>
                </c:pt>
                <c:pt idx="11581" formatCode="General">
                  <c:v>-3.9667571633092299E-2</c:v>
                </c:pt>
                <c:pt idx="11582" formatCode="General">
                  <c:v>-4.0169954595262798E-2</c:v>
                </c:pt>
                <c:pt idx="11583" formatCode="General">
                  <c:v>-4.0550417594019998E-2</c:v>
                </c:pt>
                <c:pt idx="11584" formatCode="General">
                  <c:v>-4.0806117037035197E-2</c:v>
                </c:pt>
                <c:pt idx="11585" formatCode="General">
                  <c:v>-4.0934618831851399E-2</c:v>
                </c:pt>
                <c:pt idx="11586" formatCode="General">
                  <c:v>-4.0933846548538197E-2</c:v>
                </c:pt>
                <c:pt idx="11587" formatCode="General">
                  <c:v>-4.0802097959685001E-2</c:v>
                </c:pt>
                <c:pt idx="11588" formatCode="General">
                  <c:v>-4.0538469221236897E-2</c:v>
                </c:pt>
                <c:pt idx="11589" formatCode="General">
                  <c:v>-4.0141735541247399E-2</c:v>
                </c:pt>
                <c:pt idx="11590" formatCode="General">
                  <c:v>-3.9610862822325101E-2</c:v>
                </c:pt>
                <c:pt idx="11591" formatCode="General">
                  <c:v>-3.8946588250562103E-2</c:v>
                </c:pt>
                <c:pt idx="11592" formatCode="General">
                  <c:v>-3.8148736828539601E-2</c:v>
                </c:pt>
                <c:pt idx="11593" formatCode="General">
                  <c:v>-3.7217590194673203E-2</c:v>
                </c:pt>
                <c:pt idx="11594" formatCode="General">
                  <c:v>-3.6154514275634202E-2</c:v>
                </c:pt>
                <c:pt idx="11595" formatCode="General">
                  <c:v>-3.4960297047930099E-2</c:v>
                </c:pt>
                <c:pt idx="11596" formatCode="General">
                  <c:v>-3.3636606367328403E-2</c:v>
                </c:pt>
                <c:pt idx="11597" formatCode="General">
                  <c:v>-3.2185491552685797E-2</c:v>
                </c:pt>
                <c:pt idx="11598" formatCode="General">
                  <c:v>-3.0608732154829999E-2</c:v>
                </c:pt>
                <c:pt idx="11599" formatCode="General">
                  <c:v>-2.89088946365842E-2</c:v>
                </c:pt>
                <c:pt idx="11600" formatCode="General">
                  <c:v>-2.70893755982719E-2</c:v>
                </c:pt>
                <c:pt idx="11601" formatCode="General">
                  <c:v>-2.5153725992114399E-2</c:v>
                </c:pt>
                <c:pt idx="11602" formatCode="General">
                  <c:v>-2.3105478590111101E-2</c:v>
                </c:pt>
                <c:pt idx="11603" formatCode="General">
                  <c:v>-2.09481047525105E-2</c:v>
                </c:pt>
                <c:pt idx="11604" formatCode="General">
                  <c:v>-1.8685538152813201E-2</c:v>
                </c:pt>
                <c:pt idx="11605" formatCode="General">
                  <c:v>-1.6322201768050399E-2</c:v>
                </c:pt>
                <c:pt idx="11606" formatCode="General">
                  <c:v>-1.3862943347590801E-2</c:v>
                </c:pt>
                <c:pt idx="11607" formatCode="General">
                  <c:v>-1.1312916566483601E-2</c:v>
                </c:pt>
                <c:pt idx="11608" formatCode="General">
                  <c:v>-8.6769436810193099E-3</c:v>
                </c:pt>
                <c:pt idx="11609" formatCode="General">
                  <c:v>-5.9600173498922703E-3</c:v>
                </c:pt>
                <c:pt idx="11610" formatCode="General">
                  <c:v>-3.1678716355220899E-3</c:v>
                </c:pt>
                <c:pt idx="11611" formatCode="General">
                  <c:v>-3.0635088760359798E-4</c:v>
                </c:pt>
                <c:pt idx="11612" formatCode="General">
                  <c:v>2.6192901790300801E-3</c:v>
                </c:pt>
                <c:pt idx="11613" formatCode="General">
                  <c:v>5.6038188149797703E-3</c:v>
                </c:pt>
                <c:pt idx="11614" formatCode="General">
                  <c:v>8.6409455190067097E-3</c:v>
                </c:pt>
                <c:pt idx="11615" formatCode="General">
                  <c:v>1.17249372567783E-2</c:v>
                </c:pt>
                <c:pt idx="11616" formatCode="General">
                  <c:v>1.4850211333327401E-2</c:v>
                </c:pt>
                <c:pt idx="11617" formatCode="General">
                  <c:v>1.80102259643031E-2</c:v>
                </c:pt>
                <c:pt idx="11618" formatCode="General">
                  <c:v>2.11990697558696E-2</c:v>
                </c:pt>
                <c:pt idx="11619" formatCode="General">
                  <c:v>2.4410583216224298E-2</c:v>
                </c:pt>
                <c:pt idx="11620" formatCode="General">
                  <c:v>2.7638834835495799E-2</c:v>
                </c:pt>
                <c:pt idx="11621" formatCode="General">
                  <c:v>3.0878192970690801E-2</c:v>
                </c:pt>
                <c:pt idx="11622" formatCode="General">
                  <c:v>3.4122776047014497E-2</c:v>
                </c:pt>
                <c:pt idx="11623" formatCode="General">
                  <c:v>3.7367004808809903E-2</c:v>
                </c:pt>
                <c:pt idx="11624" formatCode="General">
                  <c:v>4.0605620222046702E-2</c:v>
                </c:pt>
                <c:pt idx="11625" formatCode="General">
                  <c:v>4.3833091771214402E-2</c:v>
                </c:pt>
                <c:pt idx="11626" formatCode="General">
                  <c:v>4.7043624785454298E-2</c:v>
                </c:pt>
                <c:pt idx="11627" formatCode="General">
                  <c:v>5.0232264801893703E-2</c:v>
                </c:pt>
                <c:pt idx="11628" formatCode="General">
                  <c:v>5.3393852686371701E-2</c:v>
                </c:pt>
                <c:pt idx="11629" formatCode="General">
                  <c:v>5.6522960277920302E-2</c:v>
                </c:pt>
                <c:pt idx="11630" formatCode="General">
                  <c:v>5.9615042140384697E-2</c:v>
                </c:pt>
                <c:pt idx="11631" formatCode="General">
                  <c:v>6.2665931964864502E-2</c:v>
                </c:pt>
                <c:pt idx="11632" formatCode="General">
                  <c:v>6.5671195757698003E-2</c:v>
                </c:pt>
                <c:pt idx="11633" formatCode="General">
                  <c:v>6.8626615361280799E-2</c:v>
                </c:pt>
                <c:pt idx="11634" formatCode="General">
                  <c:v>7.1528241589744398E-2</c:v>
                </c:pt>
                <c:pt idx="11635" formatCode="General">
                  <c:v>7.4372362924596994E-2</c:v>
                </c:pt>
                <c:pt idx="11636" formatCode="General">
                  <c:v>7.7155485015337796E-2</c:v>
                </c:pt>
                <c:pt idx="11637" formatCode="General">
                  <c:v>7.9874346807672303E-2</c:v>
                </c:pt>
                <c:pt idx="11638" formatCode="General">
                  <c:v>8.2526389333528197E-2</c:v>
                </c:pt>
                <c:pt idx="11639" formatCode="General">
                  <c:v>8.5108696290511002E-2</c:v>
                </c:pt>
                <c:pt idx="11640" formatCode="General">
                  <c:v>8.7618394070913694E-2</c:v>
                </c:pt>
                <c:pt idx="11641" formatCode="General">
                  <c:v>9.0053414556779995E-2</c:v>
                </c:pt>
                <c:pt idx="11642" formatCode="General">
                  <c:v>9.2411841909106202E-2</c:v>
                </c:pt>
                <c:pt idx="11643" formatCode="General">
                  <c:v>9.4691905347822097E-2</c:v>
                </c:pt>
                <c:pt idx="11644" formatCode="General">
                  <c:v>9.6892012957879095E-2</c:v>
                </c:pt>
                <c:pt idx="11645" formatCode="General">
                  <c:v>9.9010885973996807E-2</c:v>
                </c:pt>
                <c:pt idx="11646" formatCode="General">
                  <c:v>0.101047474951872</c:v>
                </c:pt>
                <c:pt idx="11647" formatCode="General">
                  <c:v>0.10300091255188699</c:v>
                </c:pt>
                <c:pt idx="11648" formatCode="General">
                  <c:v>0.104870578520079</c:v>
                </c:pt>
                <c:pt idx="11649" formatCode="General">
                  <c:v>0.10665601585970901</c:v>
                </c:pt>
                <c:pt idx="11650" formatCode="General">
                  <c:v>0.108356999255035</c:v>
                </c:pt>
                <c:pt idx="11651" formatCode="General">
                  <c:v>0.10997355932207301</c:v>
                </c:pt>
                <c:pt idx="11652" formatCode="General">
                  <c:v>0.111505880288921</c:v>
                </c:pt>
                <c:pt idx="11653" formatCode="General">
                  <c:v>0.112954254640727</c:v>
                </c:pt>
                <c:pt idx="11654" formatCode="General">
                  <c:v>0.11431915972961899</c:v>
                </c:pt>
                <c:pt idx="11655" formatCode="General">
                  <c:v>0.11560128018213001</c:v>
                </c:pt>
                <c:pt idx="11656" formatCode="General">
                  <c:v>0.116801361925897</c:v>
                </c:pt>
                <c:pt idx="11657" formatCode="General">
                  <c:v>0.117920274037627</c:v>
                </c:pt>
                <c:pt idx="11658" formatCode="General">
                  <c:v>0.11895899106119601</c:v>
                </c:pt>
                <c:pt idx="11659" formatCode="General">
                  <c:v>0.119918621537681</c:v>
                </c:pt>
                <c:pt idx="11660" formatCode="General">
                  <c:v>0.120800433584414</c:v>
                </c:pt>
                <c:pt idx="11661" formatCode="General">
                  <c:v>0.121605713034139</c:v>
                </c:pt>
                <c:pt idx="11662" formatCode="General">
                  <c:v>0.122335780840184</c:v>
                </c:pt>
                <c:pt idx="11663" formatCode="General">
                  <c:v>0.12299203768700701</c:v>
                </c:pt>
                <c:pt idx="11664" formatCode="General">
                  <c:v>0.123575996127187</c:v>
                </c:pt>
                <c:pt idx="11665" formatCode="General">
                  <c:v>0.124089145780128</c:v>
                </c:pt>
                <c:pt idx="11666" formatCode="General">
                  <c:v>0.12453292977540401</c:v>
                </c:pt>
                <c:pt idx="11667" formatCode="General">
                  <c:v>0.124908903067943</c:v>
                </c:pt>
                <c:pt idx="11668" formatCode="General">
                  <c:v>0.12521866779248</c:v>
                </c:pt>
                <c:pt idx="11669" formatCode="General">
                  <c:v>0.125463764718833</c:v>
                </c:pt>
                <c:pt idx="11670" formatCode="General">
                  <c:v>0.12564568860877601</c:v>
                </c:pt>
                <c:pt idx="11671" formatCode="General">
                  <c:v>0.12576593055728399</c:v>
                </c:pt>
                <c:pt idx="11672" formatCode="General">
                  <c:v>0.12582595892863899</c:v>
                </c:pt>
                <c:pt idx="11673" formatCode="General">
                  <c:v>0.12582719956207999</c:v>
                </c:pt>
                <c:pt idx="11674" formatCode="General">
                  <c:v>0.125771024619413</c:v>
                </c:pt>
                <c:pt idx="11675" formatCode="General">
                  <c:v>0.125658750035021</c:v>
                </c:pt>
                <c:pt idx="11676" formatCode="General">
                  <c:v>0.12549162922902099</c:v>
                </c:pt>
                <c:pt idx="11677" formatCode="General">
                  <c:v>0.125270841114793</c:v>
                </c:pt>
                <c:pt idx="11678" formatCode="General">
                  <c:v>0.12499751478139599</c:v>
                </c:pt>
                <c:pt idx="11679" formatCode="General">
                  <c:v>0.12467273091344799</c:v>
                </c:pt>
                <c:pt idx="11680" formatCode="General">
                  <c:v>0.12429741428954499</c:v>
                </c:pt>
                <c:pt idx="11681" formatCode="General">
                  <c:v>0.12387246187941001</c:v>
                </c:pt>
                <c:pt idx="11682" formatCode="General">
                  <c:v>0.123398708876615</c:v>
                </c:pt>
                <c:pt idx="11683" formatCode="General">
                  <c:v>0.12287682567285001</c:v>
                </c:pt>
                <c:pt idx="11684" formatCode="General">
                  <c:v>0.122307431900222</c:v>
                </c:pt>
                <c:pt idx="11685" formatCode="General">
                  <c:v>0.121691016567936</c:v>
                </c:pt>
                <c:pt idx="11686" formatCode="General">
                  <c:v>0.121028011273156</c:v>
                </c:pt>
                <c:pt idx="11687" formatCode="General">
                  <c:v>0.12031886135157099</c:v>
                </c:pt>
                <c:pt idx="11688" formatCode="General">
                  <c:v>0.119563821454237</c:v>
                </c:pt>
                <c:pt idx="11689" formatCode="General">
                  <c:v>0.118763015367308</c:v>
                </c:pt>
                <c:pt idx="11690" formatCode="General">
                  <c:v>0.117916579874387</c:v>
                </c:pt>
                <c:pt idx="11691" formatCode="General">
                  <c:v>0.117024586017065</c:v>
                </c:pt>
                <c:pt idx="11692" formatCode="General">
                  <c:v>0.116087038417673</c:v>
                </c:pt>
                <c:pt idx="11693" formatCode="General">
                  <c:v>0.115103783026754</c:v>
                </c:pt>
                <c:pt idx="11694" formatCode="General">
                  <c:v>0.114074585040847</c:v>
                </c:pt>
                <c:pt idx="11695" formatCode="General">
                  <c:v>0.112999269018893</c:v>
                </c:pt>
                <c:pt idx="11696" formatCode="General">
                  <c:v>0.111877580551263</c:v>
                </c:pt>
                <c:pt idx="11697" formatCode="General">
                  <c:v>0.110709185312778</c:v>
                </c:pt>
                <c:pt idx="11698" formatCode="General">
                  <c:v>0.109493691733403</c:v>
                </c:pt>
                <c:pt idx="11699" formatCode="General">
                  <c:v>0.108230671721207</c:v>
                </c:pt>
                <c:pt idx="11700" formatCode="General">
                  <c:v>0.106919679554682</c:v>
                </c:pt>
                <c:pt idx="11701" formatCode="General">
                  <c:v>0.105560217539341</c:v>
                </c:pt>
                <c:pt idx="11702" formatCode="General">
                  <c:v>0.104151804513121</c:v>
                </c:pt>
                <c:pt idx="11703" formatCode="General">
                  <c:v>0.102693943055796</c:v>
                </c:pt>
                <c:pt idx="11704" formatCode="General">
                  <c:v>0.10118612928858001</c:v>
                </c:pt>
                <c:pt idx="11705" formatCode="General">
                  <c:v>9.9627864092067503E-2</c:v>
                </c:pt>
                <c:pt idx="11706" formatCode="General">
                  <c:v>9.8018612512789802E-2</c:v>
                </c:pt>
                <c:pt idx="11707" formatCode="General">
                  <c:v>9.6357870170691404E-2</c:v>
                </c:pt>
                <c:pt idx="11708" formatCode="General">
                  <c:v>9.4645185612576996E-2</c:v>
                </c:pt>
                <c:pt idx="11709" formatCode="General">
                  <c:v>9.28801605915901E-2</c:v>
                </c:pt>
                <c:pt idx="11710" formatCode="General">
                  <c:v>9.1062350866792902E-2</c:v>
                </c:pt>
                <c:pt idx="11711" formatCode="General">
                  <c:v>8.9191375340794493E-2</c:v>
                </c:pt>
                <c:pt idx="11712" formatCode="General">
                  <c:v>8.7266931131073297E-2</c:v>
                </c:pt>
                <c:pt idx="11713" formatCode="General">
                  <c:v>8.5288680114499499E-2</c:v>
                </c:pt>
                <c:pt idx="11714" formatCode="General">
                  <c:v>8.32563048115781E-2</c:v>
                </c:pt>
                <c:pt idx="11715" formatCode="General">
                  <c:v>8.1169583610965504E-2</c:v>
                </c:pt>
                <c:pt idx="11716" formatCode="General">
                  <c:v>7.9028443271433504E-2</c:v>
                </c:pt>
                <c:pt idx="11717" formatCode="General">
                  <c:v>7.6832754073611897E-2</c:v>
                </c:pt>
                <c:pt idx="11718" formatCode="General">
                  <c:v>7.4582549245631E-2</c:v>
                </c:pt>
                <c:pt idx="11719" formatCode="General">
                  <c:v>7.2277651631077203E-2</c:v>
                </c:pt>
                <c:pt idx="11720" formatCode="General">
                  <c:v>6.9918274217322898E-2</c:v>
                </c:pt>
                <c:pt idx="11721" formatCode="General">
                  <c:v>6.7504623570274605E-2</c:v>
                </c:pt>
                <c:pt idx="11722" formatCode="General">
                  <c:v>6.5036616194376604E-2</c:v>
                </c:pt>
                <c:pt idx="11723" formatCode="General">
                  <c:v>6.2514949887821997E-2</c:v>
                </c:pt>
                <c:pt idx="11724" formatCode="General">
                  <c:v>5.99400405768249E-2</c:v>
                </c:pt>
                <c:pt idx="11725" formatCode="General">
                  <c:v>5.7311901632136002E-2</c:v>
                </c:pt>
                <c:pt idx="11726" formatCode="General">
                  <c:v>5.4630733120130101E-2</c:v>
                </c:pt>
                <c:pt idx="11727" formatCode="General">
                  <c:v>5.1897003044397802E-2</c:v>
                </c:pt>
                <c:pt idx="11728" formatCode="General">
                  <c:v>4.9111458564238403E-2</c:v>
                </c:pt>
                <c:pt idx="11729" formatCode="General">
                  <c:v>4.6275065440748102E-2</c:v>
                </c:pt>
                <c:pt idx="11730" formatCode="General">
                  <c:v>4.3388444625288902E-2</c:v>
                </c:pt>
                <c:pt idx="11731" formatCode="General">
                  <c:v>4.0452365383715501E-2</c:v>
                </c:pt>
                <c:pt idx="11732" formatCode="General">
                  <c:v>3.7467826750163302E-2</c:v>
                </c:pt>
                <c:pt idx="11733" formatCode="General">
                  <c:v>3.44359765134232E-2</c:v>
                </c:pt>
                <c:pt idx="11734" formatCode="General">
                  <c:v>3.13575061137513E-2</c:v>
                </c:pt>
                <c:pt idx="11735" formatCode="General">
                  <c:v>2.8232696462352401E-2</c:v>
                </c:pt>
                <c:pt idx="11736" formatCode="General">
                  <c:v>2.5063080272528199E-2</c:v>
                </c:pt>
                <c:pt idx="11737" formatCode="General">
                  <c:v>2.1849879904479601E-2</c:v>
                </c:pt>
                <c:pt idx="11738" formatCode="General">
                  <c:v>1.8593855186243E-2</c:v>
                </c:pt>
                <c:pt idx="11739" formatCode="General">
                  <c:v>1.5296452353023401E-2</c:v>
                </c:pt>
                <c:pt idx="11740" formatCode="General">
                  <c:v>1.19592887629968E-2</c:v>
                </c:pt>
                <c:pt idx="11741" formatCode="General">
                  <c:v>8.5834608710756797E-3</c:v>
                </c:pt>
                <c:pt idx="11742" formatCode="General">
                  <c:v>5.1695399049830398E-3</c:v>
                </c:pt>
                <c:pt idx="11743" formatCode="General">
                  <c:v>1.7187193016064801E-3</c:v>
                </c:pt>
                <c:pt idx="11744" formatCode="General">
                  <c:v>-1.76760535603666E-3</c:v>
                </c:pt>
                <c:pt idx="11745" formatCode="General">
                  <c:v>-5.2879770168951E-3</c:v>
                </c:pt>
                <c:pt idx="11746" formatCode="General">
                  <c:v>-8.8414208416400797E-3</c:v>
                </c:pt>
                <c:pt idx="11747" formatCode="General">
                  <c:v>-1.2426901660061799E-2</c:v>
                </c:pt>
                <c:pt idx="11748" formatCode="General">
                  <c:v>-1.6042660318294301E-2</c:v>
                </c:pt>
                <c:pt idx="11749" formatCode="General">
                  <c:v>-1.9686810520886399E-2</c:v>
                </c:pt>
                <c:pt idx="11750" formatCode="General">
                  <c:v>-2.33580171362252E-2</c:v>
                </c:pt>
                <c:pt idx="11751" formatCode="General">
                  <c:v>-2.7055520928525999E-2</c:v>
                </c:pt>
                <c:pt idx="11752" formatCode="General">
                  <c:v>-3.0777973868969698E-2</c:v>
                </c:pt>
                <c:pt idx="11753" formatCode="General">
                  <c:v>-3.4523876227313899E-2</c:v>
                </c:pt>
                <c:pt idx="11754" formatCode="General">
                  <c:v>-3.8291637040915802E-2</c:v>
                </c:pt>
                <c:pt idx="11755" formatCode="General">
                  <c:v>-4.2079640213883898E-2</c:v>
                </c:pt>
                <c:pt idx="11756" formatCode="General">
                  <c:v>-4.5886805398934999E-2</c:v>
                </c:pt>
                <c:pt idx="11757" formatCode="General">
                  <c:v>-4.9712025165859097E-2</c:v>
                </c:pt>
                <c:pt idx="11758" formatCode="General">
                  <c:v>-5.3553575483304201E-2</c:v>
                </c:pt>
                <c:pt idx="11759" formatCode="General">
                  <c:v>-5.7410181735064597E-2</c:v>
                </c:pt>
                <c:pt idx="11760" formatCode="General">
                  <c:v>-6.12805235453939E-2</c:v>
                </c:pt>
                <c:pt idx="11761" formatCode="General">
                  <c:v>-6.5162655375197207E-2</c:v>
                </c:pt>
                <c:pt idx="11762" formatCode="General">
                  <c:v>-6.9055142152433094E-2</c:v>
                </c:pt>
                <c:pt idx="11763" formatCode="General">
                  <c:v>-7.2957124871724302E-2</c:v>
                </c:pt>
                <c:pt idx="11764" formatCode="General">
                  <c:v>-7.6867115034618405E-2</c:v>
                </c:pt>
                <c:pt idx="11765" formatCode="General">
                  <c:v>-8.0782922703766094E-2</c:v>
                </c:pt>
                <c:pt idx="11766" formatCode="General">
                  <c:v>-8.4702801675662506E-2</c:v>
                </c:pt>
                <c:pt idx="11767" formatCode="General">
                  <c:v>-8.8625034431768696E-2</c:v>
                </c:pt>
                <c:pt idx="11768" formatCode="General">
                  <c:v>-9.2547922735477503E-2</c:v>
                </c:pt>
                <c:pt idx="11769" formatCode="General">
                  <c:v>-9.6470304761937103E-2</c:v>
                </c:pt>
                <c:pt idx="11770" formatCode="General">
                  <c:v>-0.100390419009077</c:v>
                </c:pt>
                <c:pt idx="11771" formatCode="General">
                  <c:v>-0.104305842182913</c:v>
                </c:pt>
                <c:pt idx="11772" formatCode="General">
                  <c:v>-0.108214641923482</c:v>
                </c:pt>
                <c:pt idx="11773" formatCode="General">
                  <c:v>-0.112114907035877</c:v>
                </c:pt>
                <c:pt idx="11774" formatCode="General">
                  <c:v>-0.116004189027634</c:v>
                </c:pt>
                <c:pt idx="11775" formatCode="General">
                  <c:v>-0.11988059383142401</c:v>
                </c:pt>
                <c:pt idx="11776" formatCode="General">
                  <c:v>-0.123742306332357</c:v>
                </c:pt>
                <c:pt idx="11777" formatCode="General">
                  <c:v>-0.12758696445215101</c:v>
                </c:pt>
                <c:pt idx="11778" formatCode="General">
                  <c:v>-0.131412190096764</c:v>
                </c:pt>
                <c:pt idx="11779" formatCode="General">
                  <c:v>-0.13521567799010301</c:v>
                </c:pt>
                <c:pt idx="11780" formatCode="General">
                  <c:v>-0.13899516197680201</c:v>
                </c:pt>
                <c:pt idx="11781" formatCode="General">
                  <c:v>-0.14274785975274601</c:v>
                </c:pt>
                <c:pt idx="11782" formatCode="General">
                  <c:v>-0.14647079285540299</c:v>
                </c:pt>
                <c:pt idx="11783" formatCode="General">
                  <c:v>-0.15016118569468401</c:v>
                </c:pt>
                <c:pt idx="11784" formatCode="General">
                  <c:v>-0.153816068305139</c:v>
                </c:pt>
                <c:pt idx="11785" formatCode="General">
                  <c:v>-0.157432366489628</c:v>
                </c:pt>
                <c:pt idx="11786" formatCode="General">
                  <c:v>-0.161006929752494</c:v>
                </c:pt>
                <c:pt idx="11787" formatCode="General">
                  <c:v>-0.16453644476732501</c:v>
                </c:pt>
                <c:pt idx="11788" formatCode="General">
                  <c:v>-0.168017506999461</c:v>
                </c:pt>
                <c:pt idx="11789" formatCode="General">
                  <c:v>-0.171446649935621</c:v>
                </c:pt>
                <c:pt idx="11790" formatCode="General">
                  <c:v>-0.174820259523085</c:v>
                </c:pt>
                <c:pt idx="11791" formatCode="General">
                  <c:v>-0.17813465135683901</c:v>
                </c:pt>
                <c:pt idx="11792" formatCode="General">
                  <c:v>-0.18138609325249799</c:v>
                </c:pt>
                <c:pt idx="11793" formatCode="General">
                  <c:v>-0.184570668363646</c:v>
                </c:pt>
                <c:pt idx="11794" formatCode="General">
                  <c:v>-0.18768440143579301</c:v>
                </c:pt>
                <c:pt idx="11795" formatCode="General">
                  <c:v>-0.190723300667303</c:v>
                </c:pt>
                <c:pt idx="11796" formatCode="General">
                  <c:v>-0.19368326758642501</c:v>
                </c:pt>
                <c:pt idx="11797" formatCode="General">
                  <c:v>-0.196560116255695</c:v>
                </c:pt>
                <c:pt idx="11798" formatCode="General">
                  <c:v>-0.19934960192537901</c:v>
                </c:pt>
                <c:pt idx="11799" formatCode="General">
                  <c:v>-0.20204745088064199</c:v>
                </c:pt>
                <c:pt idx="11800" formatCode="General">
                  <c:v>-0.204649330041725</c:v>
                </c:pt>
                <c:pt idx="11801" formatCode="General">
                  <c:v>-0.20715086634855101</c:v>
                </c:pt>
                <c:pt idx="11802" formatCode="General">
                  <c:v>-0.209547620362354</c:v>
                </c:pt>
                <c:pt idx="11803" formatCode="General">
                  <c:v>-0.211835169989607</c:v>
                </c:pt>
                <c:pt idx="11804" formatCode="General">
                  <c:v>-0.21400913697534699</c:v>
                </c:pt>
                <c:pt idx="11805" formatCode="General">
                  <c:v>-0.21606510061346601</c:v>
                </c:pt>
                <c:pt idx="11806" formatCode="General">
                  <c:v>-0.217998665863813</c:v>
                </c:pt>
                <c:pt idx="11807" formatCode="General">
                  <c:v>-0.219805485790174</c:v>
                </c:pt>
                <c:pt idx="11808" formatCode="General">
                  <c:v>-0.221481178455778</c:v>
                </c:pt>
                <c:pt idx="11809" formatCode="General">
                  <c:v>-0.22302150285456701</c:v>
                </c:pt>
                <c:pt idx="11810" formatCode="General">
                  <c:v>-0.224422277545759</c:v>
                </c:pt>
                <c:pt idx="11811" formatCode="General">
                  <c:v>-0.22567933615958799</c:v>
                </c:pt>
                <c:pt idx="11812" formatCode="General">
                  <c:v>-0.226788699575942</c:v>
                </c:pt>
                <c:pt idx="11813" formatCode="General">
                  <c:v>-0.227746439687699</c:v>
                </c:pt>
                <c:pt idx="11814" formatCode="General">
                  <c:v>-0.228548758691965</c:v>
                </c:pt>
                <c:pt idx="11815" formatCode="General">
                  <c:v>-0.22919204901046</c:v>
                </c:pt>
                <c:pt idx="11816" formatCode="General">
                  <c:v>-0.22967280181091199</c:v>
                </c:pt>
                <c:pt idx="11817" formatCode="General">
                  <c:v>-0.22998769167364</c:v>
                </c:pt>
                <c:pt idx="11818" formatCode="General">
                  <c:v>-0.23013358442297099</c:v>
                </c:pt>
                <c:pt idx="11819" formatCode="General">
                  <c:v>-0.230107543860845</c:v>
                </c:pt>
                <c:pt idx="11820" formatCode="General">
                  <c:v>-0.229906844704621</c:v>
                </c:pt>
                <c:pt idx="11821" formatCode="General">
                  <c:v>-0.229528984600783</c:v>
                </c:pt>
                <c:pt idx="11822" formatCode="General">
                  <c:v>-0.228971701547378</c:v>
                </c:pt>
                <c:pt idx="11823" formatCode="General">
                  <c:v>-0.22823298897877001</c:v>
                </c:pt>
                <c:pt idx="11824" formatCode="General">
                  <c:v>-0.22731110197777099</c:v>
                </c:pt>
                <c:pt idx="11825" formatCode="General">
                  <c:v>-0.22620459349259101</c:v>
                </c:pt>
                <c:pt idx="11826" formatCode="General">
                  <c:v>-0.22491227190504301</c:v>
                </c:pt>
                <c:pt idx="11827" formatCode="General">
                  <c:v>-0.22343319865866099</c:v>
                </c:pt>
                <c:pt idx="11828" formatCode="General">
                  <c:v>-0.22176681684733601</c:v>
                </c:pt>
                <c:pt idx="11829" formatCode="General">
                  <c:v>-0.21991289543169801</c:v>
                </c:pt>
                <c:pt idx="11830" formatCode="General">
                  <c:v>-0.21787143902358</c:v>
                </c:pt>
                <c:pt idx="11831" formatCode="General">
                  <c:v>-0.21564282225241299</c:v>
                </c:pt>
                <c:pt idx="11832" formatCode="General">
                  <c:v>-0.213227823483743</c:v>
                </c:pt>
                <c:pt idx="11833" formatCode="General">
                  <c:v>-0.21062752906615401</c:v>
                </c:pt>
                <c:pt idx="11834" formatCode="General">
                  <c:v>-0.20784333740123401</c:v>
                </c:pt>
                <c:pt idx="11835" formatCode="General">
                  <c:v>-0.20487697616793701</c:v>
                </c:pt>
                <c:pt idx="11836" formatCode="General">
                  <c:v>-0.201730524538835</c:v>
                </c:pt>
                <c:pt idx="11837" formatCode="General">
                  <c:v>-0.19840647265052599</c:v>
                </c:pt>
                <c:pt idx="11838" formatCode="General">
                  <c:v>-0.19490757364407699</c:v>
                </c:pt>
                <c:pt idx="11839" formatCode="General">
                  <c:v>-0.191236954089643</c:v>
                </c:pt>
                <c:pt idx="11840" formatCode="General">
                  <c:v>-0.18739817932404601</c:v>
                </c:pt>
                <c:pt idx="11841" formatCode="General">
                  <c:v>-0.18339502243615899</c:v>
                </c:pt>
                <c:pt idx="11842" formatCode="General">
                  <c:v>-0.17923160561924101</c:v>
                </c:pt>
                <c:pt idx="11843" formatCode="General">
                  <c:v>-0.174912432389629</c:v>
                </c:pt>
                <c:pt idx="11844" formatCode="General">
                  <c:v>-0.170442306084373</c:v>
                </c:pt>
                <c:pt idx="11845" formatCode="General">
                  <c:v>-0.165826344802527</c:v>
                </c:pt>
                <c:pt idx="11846" formatCode="General">
                  <c:v>-0.161069960185281</c:v>
                </c:pt>
                <c:pt idx="11847" formatCode="General">
                  <c:v>-0.15617885841523901</c:v>
                </c:pt>
                <c:pt idx="11848" formatCode="General">
                  <c:v>-0.15115901985246999</c:v>
                </c:pt>
                <c:pt idx="11849" formatCode="General">
                  <c:v>-0.14601669331832701</c:v>
                </c:pt>
                <c:pt idx="11850" formatCode="General">
                  <c:v>-0.14075839113180899</c:v>
                </c:pt>
                <c:pt idx="11851" formatCode="General">
                  <c:v>-0.13539087323702001</c:v>
                </c:pt>
                <c:pt idx="11852" formatCode="General">
                  <c:v>-0.129921045677001</c:v>
                </c:pt>
                <c:pt idx="11853" formatCode="General">
                  <c:v>-0.12435608284697899</c:v>
                </c:pt>
                <c:pt idx="11854" formatCode="General">
                  <c:v>-0.118703374803332</c:v>
                </c:pt>
                <c:pt idx="11855" formatCode="General">
                  <c:v>-0.11297044119643899</c:v>
                </c:pt>
                <c:pt idx="11856" formatCode="General">
                  <c:v>-0.107164937642435</c:v>
                </c:pt>
                <c:pt idx="11857" formatCode="General">
                  <c:v>-0.101294668363486</c:v>
                </c:pt>
                <c:pt idx="11858" formatCode="General">
                  <c:v>-9.5367593864275499E-2</c:v>
                </c:pt>
                <c:pt idx="11859" formatCode="General">
                  <c:v>-8.9391680411583893E-2</c:v>
                </c:pt>
                <c:pt idx="11860" formatCode="General">
                  <c:v>-8.3375018213817903E-2</c:v>
                </c:pt>
                <c:pt idx="11861" formatCode="General">
                  <c:v>-7.7325789181783303E-2</c:v>
                </c:pt>
                <c:pt idx="11862" formatCode="General">
                  <c:v>-7.1252115882111403E-2</c:v>
                </c:pt>
                <c:pt idx="11863" formatCode="General">
                  <c:v>-6.5162131804116105E-2</c:v>
                </c:pt>
                <c:pt idx="11864" formatCode="General">
                  <c:v>-5.90640141026164E-2</c:v>
                </c:pt>
                <c:pt idx="11865" formatCode="General">
                  <c:v>-5.2965852137596199E-2</c:v>
                </c:pt>
                <c:pt idx="11866" formatCode="General">
                  <c:v>-4.6875720951997699E-2</c:v>
                </c:pt>
                <c:pt idx="11867" formatCode="General">
                  <c:v>-4.0801610056328597E-2</c:v>
                </c:pt>
                <c:pt idx="11868" formatCode="General">
                  <c:v>-3.4751346371262197E-2</c:v>
                </c:pt>
                <c:pt idx="11869" formatCode="General">
                  <c:v>-2.8732689144183698E-2</c:v>
                </c:pt>
                <c:pt idx="11870" formatCode="General">
                  <c:v>-2.2753271603347398E-2</c:v>
                </c:pt>
                <c:pt idx="11871" formatCode="General">
                  <c:v>-1.68205344820824E-2</c:v>
                </c:pt>
                <c:pt idx="11872" formatCode="General">
                  <c:v>-1.09417662423381E-2</c:v>
                </c:pt>
                <c:pt idx="11873" formatCode="General">
                  <c:v>-5.1240007856669196E-3</c:v>
                </c:pt>
                <c:pt idx="11874" formatCode="General">
                  <c:v>6.2592523843278203E-4</c:v>
                </c:pt>
                <c:pt idx="11875" formatCode="General">
                  <c:v>6.3013090966829201E-3</c:v>
                </c:pt>
                <c:pt idx="11876" formatCode="General">
                  <c:v>1.18957993472895E-2</c:v>
                </c:pt>
                <c:pt idx="11877" formatCode="General">
                  <c:v>1.7403390367997498E-2</c:v>
                </c:pt>
                <c:pt idx="11878" formatCode="General">
                  <c:v>2.28182319947004E-2</c:v>
                </c:pt>
                <c:pt idx="11879" formatCode="General">
                  <c:v>2.81347623993022E-2</c:v>
                </c:pt>
                <c:pt idx="11880" formatCode="General">
                  <c:v>3.33478383713035E-2</c:v>
                </c:pt>
                <c:pt idx="11881" formatCode="General">
                  <c:v>3.8452847730838097E-2</c:v>
                </c:pt>
                <c:pt idx="11882" formatCode="General">
                  <c:v>4.3445196725763101E-2</c:v>
                </c:pt>
                <c:pt idx="11883" formatCode="General">
                  <c:v>4.8320141394613998E-2</c:v>
                </c:pt>
                <c:pt idx="11884" formatCode="General">
                  <c:v>5.3073651622094202E-2</c:v>
                </c:pt>
                <c:pt idx="11885" formatCode="General">
                  <c:v>5.77025611845432E-2</c:v>
                </c:pt>
                <c:pt idx="11886" formatCode="General">
                  <c:v>6.2203457400311399E-2</c:v>
                </c:pt>
                <c:pt idx="11887" formatCode="General">
                  <c:v>6.6573648668838997E-2</c:v>
                </c:pt>
                <c:pt idx="11888" formatCode="General">
                  <c:v>7.0811173342540695E-2</c:v>
                </c:pt>
                <c:pt idx="11889" formatCode="General">
                  <c:v>7.4913606734788807E-2</c:v>
                </c:pt>
                <c:pt idx="11890" formatCode="General">
                  <c:v>7.8879046009441303E-2</c:v>
                </c:pt>
                <c:pt idx="11891" formatCode="General">
                  <c:v>8.2706195077417E-2</c:v>
                </c:pt>
                <c:pt idx="11892" formatCode="General">
                  <c:v>8.6394253652236894E-2</c:v>
                </c:pt>
                <c:pt idx="11893" formatCode="General">
                  <c:v>8.9942357334959505E-2</c:v>
                </c:pt>
                <c:pt idx="11894" formatCode="General">
                  <c:v>9.3350563054045196E-2</c:v>
                </c:pt>
                <c:pt idx="11895" formatCode="General">
                  <c:v>9.6619296530422602E-2</c:v>
                </c:pt>
                <c:pt idx="11896" formatCode="General">
                  <c:v>9.9748611208840404E-2</c:v>
                </c:pt>
                <c:pt idx="11897" formatCode="General">
                  <c:v>0.10273870190076501</c:v>
                </c:pt>
                <c:pt idx="11898" formatCode="General">
                  <c:v>0.10559055791297001</c:v>
                </c:pt>
                <c:pt idx="11899" formatCode="General">
                  <c:v>0.108306456374944</c:v>
                </c:pt>
                <c:pt idx="11900" formatCode="General">
                  <c:v>0.110888205196879</c:v>
                </c:pt>
                <c:pt idx="11901" formatCode="General">
                  <c:v>0.11333745940867999</c:v>
                </c:pt>
                <c:pt idx="11902" formatCode="General">
                  <c:v>0.11565631943735601</c:v>
                </c:pt>
                <c:pt idx="11903" formatCode="General">
                  <c:v>0.11784734090085799</c:v>
                </c:pt>
                <c:pt idx="11904" formatCode="General">
                  <c:v>0.119913430575287</c:v>
                </c:pt>
                <c:pt idx="11905" formatCode="General">
                  <c:v>0.121857221528062</c:v>
                </c:pt>
                <c:pt idx="11906" formatCode="General">
                  <c:v>0.123681584774327</c:v>
                </c:pt>
                <c:pt idx="11907" formatCode="General">
                  <c:v>0.125390207300205</c:v>
                </c:pt>
                <c:pt idx="11908" formatCode="General">
                  <c:v>0.12698702497457101</c:v>
                </c:pt>
                <c:pt idx="11909" formatCode="General">
                  <c:v>0.12847601592782101</c:v>
                </c:pt>
                <c:pt idx="11910" formatCode="General">
                  <c:v>0.12986064103386499</c:v>
                </c:pt>
                <c:pt idx="11911" formatCode="General">
                  <c:v>0.13114489080938799</c:v>
                </c:pt>
                <c:pt idx="11912" formatCode="General">
                  <c:v>0.132333261459713</c:v>
                </c:pt>
                <c:pt idx="11913" formatCode="General">
                  <c:v>0.13342911259624299</c:v>
                </c:pt>
                <c:pt idx="11914" formatCode="General">
                  <c:v>0.134436849204497</c:v>
                </c:pt>
                <c:pt idx="11915" formatCode="General">
                  <c:v>0.135361302712937</c:v>
                </c:pt>
                <c:pt idx="11916" formatCode="General">
                  <c:v>0.13620658622558501</c:v>
                </c:pt>
                <c:pt idx="11917" formatCode="General">
                  <c:v>0.13697703233303701</c:v>
                </c:pt>
                <c:pt idx="11918" formatCode="General">
                  <c:v>0.13767689192204799</c:v>
                </c:pt>
                <c:pt idx="11919" formatCode="General">
                  <c:v>0.138310449615166</c:v>
                </c:pt>
                <c:pt idx="11920" formatCode="General">
                  <c:v>0.13888201409058001</c:v>
                </c:pt>
                <c:pt idx="11921" formatCode="General">
                  <c:v>0.13939572956999199</c:v>
                </c:pt>
                <c:pt idx="11922" formatCode="General">
                  <c:v>0.13985560473845099</c:v>
                </c:pt>
                <c:pt idx="11923" formatCode="General">
                  <c:v>0.14026557730257799</c:v>
                </c:pt>
                <c:pt idx="11924" formatCode="General">
                  <c:v>0.14062951688869799</c:v>
                </c:pt>
                <c:pt idx="11925" formatCode="General">
                  <c:v>0.14095116132848901</c:v>
                </c:pt>
                <c:pt idx="11926" formatCode="General">
                  <c:v>0.14123401049562501</c:v>
                </c:pt>
                <c:pt idx="11927" formatCode="General">
                  <c:v>0.141481486702913</c:v>
                </c:pt>
                <c:pt idx="11928" formatCode="General">
                  <c:v>0.14169679601863699</c:v>
                </c:pt>
                <c:pt idx="11929" formatCode="General">
                  <c:v>0.14188292787747001</c:v>
                </c:pt>
                <c:pt idx="11930" formatCode="General">
                  <c:v>0.14204273254903199</c:v>
                </c:pt>
                <c:pt idx="11931" formatCode="General">
                  <c:v>0.14217883450051799</c:v>
                </c:pt>
                <c:pt idx="11932" formatCode="General">
                  <c:v>0.14229364535584699</c:v>
                </c:pt>
                <c:pt idx="11933" formatCode="General">
                  <c:v>0.14238933629110301</c:v>
                </c:pt>
                <c:pt idx="11934" formatCode="General">
                  <c:v>0.14246786408456499</c:v>
                </c:pt>
                <c:pt idx="11935" formatCode="General">
                  <c:v>0.142530945993293</c:v>
                </c:pt>
                <c:pt idx="11936" formatCode="General">
                  <c:v>0.14258003039363901</c:v>
                </c:pt>
                <c:pt idx="11937" formatCode="General">
                  <c:v>0.14261628033485699</c:v>
                </c:pt>
                <c:pt idx="11938" formatCode="General">
                  <c:v>0.14264066523861399</c:v>
                </c:pt>
                <c:pt idx="11939" formatCode="General">
                  <c:v>0.14265389737149101</c:v>
                </c:pt>
                <c:pt idx="11940" formatCode="General">
                  <c:v>0.142656408850108</c:v>
                </c:pt>
                <c:pt idx="11941" formatCode="General">
                  <c:v>0.14264838990913201</c:v>
                </c:pt>
                <c:pt idx="11942" formatCode="General">
                  <c:v>0.142629730546811</c:v>
                </c:pt>
                <c:pt idx="11943" formatCode="General">
                  <c:v>0.14260012042426201</c:v>
                </c:pt>
                <c:pt idx="11944" formatCode="General">
                  <c:v>0.14255904248280499</c:v>
                </c:pt>
                <c:pt idx="11945" formatCode="General">
                  <c:v>0.14250565095508499</c:v>
                </c:pt>
                <c:pt idx="11946" formatCode="General">
                  <c:v>0.14243886898765901</c:v>
                </c:pt>
                <c:pt idx="11947" formatCode="General">
                  <c:v>0.14235745047905099</c:v>
                </c:pt>
                <c:pt idx="11948" formatCode="General">
                  <c:v>0.142259923910554</c:v>
                </c:pt>
                <c:pt idx="11949" formatCode="General">
                  <c:v>0.14214462937804401</c:v>
                </c:pt>
                <c:pt idx="11950" formatCode="General">
                  <c:v>0.14200965383596301</c:v>
                </c:pt>
                <c:pt idx="11951" formatCode="General">
                  <c:v>0.14185282015050199</c:v>
                </c:pt>
                <c:pt idx="11952" formatCode="General">
                  <c:v>0.14167180234916901</c:v>
                </c:pt>
                <c:pt idx="11953" formatCode="General">
                  <c:v>0.14146418047186099</c:v>
                </c:pt>
                <c:pt idx="11954" formatCode="General">
                  <c:v>0.141227328568163</c:v>
                </c:pt>
                <c:pt idx="11955" formatCode="General">
                  <c:v>0.14095850203838101</c:v>
                </c:pt>
                <c:pt idx="11956" formatCode="General">
                  <c:v>0.14065482721741701</c:v>
                </c:pt>
                <c:pt idx="11957" formatCode="General">
                  <c:v>0.14031318583380001</c:v>
                </c:pt>
                <c:pt idx="11958" formatCode="General">
                  <c:v>0.13993047052839999</c:v>
                </c:pt>
                <c:pt idx="11959" formatCode="General">
                  <c:v>0.13950348442895999</c:v>
                </c:pt>
                <c:pt idx="11960" formatCode="General">
                  <c:v>0.139028910048416</c:v>
                </c:pt>
                <c:pt idx="11961" formatCode="General">
                  <c:v>0.13850340488910601</c:v>
                </c:pt>
                <c:pt idx="11962" formatCode="General">
                  <c:v>0.137923584484303</c:v>
                </c:pt>
                <c:pt idx="11963" formatCode="General">
                  <c:v>0.137286003336102</c:v>
                </c:pt>
                <c:pt idx="11964" formatCode="General">
                  <c:v>0.13658723672781101</c:v>
                </c:pt>
                <c:pt idx="11965" formatCode="General">
                  <c:v>0.13582386126350299</c:v>
                </c:pt>
                <c:pt idx="11966" formatCode="General">
                  <c:v>0.13499242591388799</c:v>
                </c:pt>
                <c:pt idx="11967" formatCode="General">
                  <c:v>0.13408958536238599</c:v>
                </c:pt>
                <c:pt idx="11968" formatCode="General">
                  <c:v>0.13311202497710301</c:v>
                </c:pt>
                <c:pt idx="11969" formatCode="General">
                  <c:v>0.132056522142212</c:v>
                </c:pt>
                <c:pt idx="11970" formatCode="General">
                  <c:v>0.13091991140342499</c:v>
                </c:pt>
                <c:pt idx="11971" formatCode="General">
                  <c:v>0.129699094313004</c:v>
                </c:pt>
                <c:pt idx="11972" formatCode="General">
                  <c:v>0.128391111994104</c:v>
                </c:pt>
                <c:pt idx="11973" formatCode="General">
                  <c:v>0.12699316065181299</c:v>
                </c:pt>
                <c:pt idx="11974" formatCode="General">
                  <c:v>0.12550259148552201</c:v>
                </c:pt>
                <c:pt idx="11975" formatCode="General">
                  <c:v>0.12391685424868901</c:v>
                </c:pt>
                <c:pt idx="11976" formatCode="General">
                  <c:v>0.122233550321579</c:v>
                </c:pt>
                <c:pt idx="11977" formatCode="General">
                  <c:v>0.120450488574057</c:v>
                </c:pt>
                <c:pt idx="11978" formatCode="General">
                  <c:v>0.118565635272757</c:v>
                </c:pt>
                <c:pt idx="11979" formatCode="General">
                  <c:v>0.11657721349546001</c:v>
                </c:pt>
                <c:pt idx="11980" formatCode="General">
                  <c:v>0.11448369933437599</c:v>
                </c:pt>
                <c:pt idx="11981" formatCode="General">
                  <c:v>0.112283744019813</c:v>
                </c:pt>
                <c:pt idx="11982" formatCode="General">
                  <c:v>0.10997620635771301</c:v>
                </c:pt>
                <c:pt idx="11983" formatCode="General">
                  <c:v>0.107560185312357</c:v>
                </c:pt>
                <c:pt idx="11984" formatCode="General">
                  <c:v>0.105035062377101</c:v>
                </c:pt>
                <c:pt idx="11985" formatCode="General">
                  <c:v>0.102400458835276</c:v>
                </c:pt>
                <c:pt idx="11986" formatCode="General">
                  <c:v>9.9656260005971206E-2</c:v>
                </c:pt>
                <c:pt idx="11987" formatCode="General">
                  <c:v>9.6802616908341799E-2</c:v>
                </c:pt>
                <c:pt idx="11988" formatCode="General">
                  <c:v>9.3839940993705101E-2</c:v>
                </c:pt>
                <c:pt idx="11989" formatCode="General">
                  <c:v>9.0768924329593603E-2</c:v>
                </c:pt>
                <c:pt idx="11990" formatCode="General">
                  <c:v>8.7590534722886096E-2</c:v>
                </c:pt>
                <c:pt idx="11991" formatCode="General">
                  <c:v>8.4306012647800202E-2</c:v>
                </c:pt>
                <c:pt idx="11992" formatCode="General">
                  <c:v>8.0916878497773195E-2</c:v>
                </c:pt>
                <c:pt idx="11993" formatCode="General">
                  <c:v>7.74249153143413E-2</c:v>
                </c:pt>
                <c:pt idx="11994" formatCode="General">
                  <c:v>7.3832240715702602E-2</c:v>
                </c:pt>
                <c:pt idx="11995" formatCode="General">
                  <c:v>7.0141185366886002E-2</c:v>
                </c:pt>
                <c:pt idx="11996" formatCode="General">
                  <c:v>6.6354345488726901E-2</c:v>
                </c:pt>
                <c:pt idx="11997" formatCode="General">
                  <c:v>6.2474653993931102E-2</c:v>
                </c:pt>
                <c:pt idx="11998" formatCode="General">
                  <c:v>5.8505280052586303E-2</c:v>
                </c:pt>
                <c:pt idx="11999" formatCode="General">
                  <c:v>5.4449630387002498E-2</c:v>
                </c:pt>
                <c:pt idx="12000" formatCode="General">
                  <c:v>5.0311366088180202E-2</c:v>
                </c:pt>
                <c:pt idx="12001" formatCode="General">
                  <c:v>4.6094462798109199E-2</c:v>
                </c:pt>
                <c:pt idx="12002" formatCode="General">
                  <c:v>4.1803062213430303E-2</c:v>
                </c:pt>
                <c:pt idx="12003" formatCode="General">
                  <c:v>3.7441575675078401E-2</c:v>
                </c:pt>
                <c:pt idx="12004" formatCode="General">
                  <c:v>3.30146502361226E-2</c:v>
                </c:pt>
                <c:pt idx="12005" formatCode="General">
                  <c:v>2.8527117535155501E-2</c:v>
                </c:pt>
                <c:pt idx="12006" formatCode="General">
                  <c:v>2.3984058316475002E-2</c:v>
                </c:pt>
                <c:pt idx="12007" formatCode="General">
                  <c:v>1.9390757666153099E-2</c:v>
                </c:pt>
                <c:pt idx="12008" formatCode="General">
                  <c:v>1.47526544744779E-2</c:v>
                </c:pt>
                <c:pt idx="12009" formatCode="General">
                  <c:v>1.00753533071909E-2</c:v>
                </c:pt>
                <c:pt idx="12010" formatCode="General">
                  <c:v>5.3646941628240196E-3</c:v>
                </c:pt>
                <c:pt idx="12011" formatCode="General">
                  <c:v>6.2665313863436399E-4</c:v>
                </c:pt>
                <c:pt idx="12012" formatCode="General">
                  <c:v>-4.13270791485419E-3</c:v>
                </c:pt>
                <c:pt idx="12013" formatCode="General">
                  <c:v>-8.9071742762154606E-3</c:v>
                </c:pt>
                <c:pt idx="12014" formatCode="General">
                  <c:v>-1.3690410637216001E-2</c:v>
                </c:pt>
                <c:pt idx="12015" formatCode="General">
                  <c:v>-1.84760042531023E-2</c:v>
                </c:pt>
                <c:pt idx="12016" formatCode="General">
                  <c:v>-2.3257443044130501E-2</c:v>
                </c:pt>
                <c:pt idx="12017" formatCode="General">
                  <c:v>-2.80280913976667E-2</c:v>
                </c:pt>
                <c:pt idx="12018" formatCode="General">
                  <c:v>-3.2781239071293503E-2</c:v>
                </c:pt>
                <c:pt idx="12019" formatCode="General">
                  <c:v>-3.7510308643526002E-2</c:v>
                </c:pt>
                <c:pt idx="12020" formatCode="General">
                  <c:v>-4.2208709510004702E-2</c:v>
                </c:pt>
                <c:pt idx="12021" formatCode="General">
                  <c:v>-4.6869533052382499E-2</c:v>
                </c:pt>
                <c:pt idx="12022" formatCode="General">
                  <c:v>-5.14855319977452E-2</c:v>
                </c:pt>
                <c:pt idx="12023" formatCode="General">
                  <c:v>-5.6049808042112702E-2</c:v>
                </c:pt>
                <c:pt idx="12024" formatCode="General">
                  <c:v>-6.0556379053941199E-2</c:v>
                </c:pt>
                <c:pt idx="12025" formatCode="General">
                  <c:v>-6.4998539049641202E-2</c:v>
                </c:pt>
                <c:pt idx="12026" formatCode="General">
                  <c:v>-6.9369258237061998E-2</c:v>
                </c:pt>
                <c:pt idx="12027" formatCode="General">
                  <c:v>-7.36618392917847E-2</c:v>
                </c:pt>
                <c:pt idx="12028" formatCode="General">
                  <c:v>-7.7869511489142798E-2</c:v>
                </c:pt>
                <c:pt idx="12029" formatCode="General">
                  <c:v>-8.1986495886960803E-2</c:v>
                </c:pt>
                <c:pt idx="12030" formatCode="General">
                  <c:v>-8.6006912371878103E-2</c:v>
                </c:pt>
                <c:pt idx="12031" formatCode="General">
                  <c:v>-8.9924108858516205E-2</c:v>
                </c:pt>
                <c:pt idx="12032" formatCode="General">
                  <c:v>-9.3731774547778507E-2</c:v>
                </c:pt>
                <c:pt idx="12033" formatCode="General">
                  <c:v>-9.7424054548162206E-2</c:v>
                </c:pt>
                <c:pt idx="12034" formatCode="General">
                  <c:v>-0.10099501611937201</c:v>
                </c:pt>
                <c:pt idx="12035" formatCode="General">
                  <c:v>-0.104439176529974</c:v>
                </c:pt>
                <c:pt idx="12036" formatCode="General">
                  <c:v>-0.107751528587922</c:v>
                </c:pt>
                <c:pt idx="12037" formatCode="General">
                  <c:v>-0.110926917495385</c:v>
                </c:pt>
                <c:pt idx="12038" formatCode="General">
                  <c:v>-0.113960050305132</c:v>
                </c:pt>
                <c:pt idx="12039" formatCode="General">
                  <c:v>-0.11684656500051301</c:v>
                </c:pt>
                <c:pt idx="12040" formatCode="General">
                  <c:v>-0.119581985589128</c:v>
                </c:pt>
                <c:pt idx="12041" formatCode="General">
                  <c:v>-0.122161621945057</c:v>
                </c:pt>
                <c:pt idx="12042" formatCode="General">
                  <c:v>-0.12458166268313101</c:v>
                </c:pt>
                <c:pt idx="12043" formatCode="General">
                  <c:v>-0.12683814622821901</c:v>
                </c:pt>
                <c:pt idx="12044" formatCode="General">
                  <c:v>-0.128927384657858</c:v>
                </c:pt>
                <c:pt idx="12045" formatCode="General">
                  <c:v>-0.130846014529549</c:v>
                </c:pt>
                <c:pt idx="12046" formatCode="General">
                  <c:v>-0.13259096312687199</c:v>
                </c:pt>
                <c:pt idx="12047" formatCode="General">
                  <c:v>-0.13415942546932599</c:v>
                </c:pt>
                <c:pt idx="12048" formatCode="General">
                  <c:v>-0.13554887800134999</c:v>
                </c:pt>
                <c:pt idx="12049" formatCode="General">
                  <c:v>-0.13675759895033299</c:v>
                </c:pt>
                <c:pt idx="12050" formatCode="General">
                  <c:v>-0.13778404352948401</c:v>
                </c:pt>
                <c:pt idx="12051" formatCode="General">
                  <c:v>-0.13862620945314999</c:v>
                </c:pt>
                <c:pt idx="12052" formatCode="General">
                  <c:v>-0.13928270129231099</c:v>
                </c:pt>
                <c:pt idx="12053" formatCode="General">
                  <c:v>-0.139752806874615</c:v>
                </c:pt>
                <c:pt idx="12054" formatCode="General">
                  <c:v>-0.140035842701448</c:v>
                </c:pt>
                <c:pt idx="12055" formatCode="General">
                  <c:v>-0.14013108473705099</c:v>
                </c:pt>
                <c:pt idx="12056" formatCode="General">
                  <c:v>-0.14003836487153601</c:v>
                </c:pt>
                <c:pt idx="12057" formatCode="General">
                  <c:v>-0.139758559198747</c:v>
                </c:pt>
                <c:pt idx="12058" formatCode="General">
                  <c:v>-0.13929191460649801</c:v>
                </c:pt>
                <c:pt idx="12059" formatCode="General">
                  <c:v>-0.138639051809922</c:v>
                </c:pt>
                <c:pt idx="12060" formatCode="General">
                  <c:v>-0.137802073870747</c:v>
                </c:pt>
                <c:pt idx="12061" formatCode="General">
                  <c:v>-0.13678236159343601</c:v>
                </c:pt>
                <c:pt idx="12062" formatCode="General">
                  <c:v>-0.13558143264752601</c:v>
                </c:pt>
                <c:pt idx="12063" formatCode="General">
                  <c:v>-0.13420154125460501</c:v>
                </c:pt>
                <c:pt idx="12064" formatCode="General">
                  <c:v>-0.13264459211962601</c:v>
                </c:pt>
                <c:pt idx="12065" formatCode="General">
                  <c:v>-0.13091314915695301</c:v>
                </c:pt>
                <c:pt idx="12066" formatCode="General">
                  <c:v>-0.129010434073104</c:v>
                </c:pt>
                <c:pt idx="12067" formatCode="General">
                  <c:v>-0.12693917836558199</c:v>
                </c:pt>
                <c:pt idx="12068" formatCode="General">
                  <c:v>-0.12470265962658</c:v>
                </c:pt>
                <c:pt idx="12069" formatCode="General">
                  <c:v>-0.122305263436224</c:v>
                </c:pt>
                <c:pt idx="12070" formatCode="General">
                  <c:v>-0.119750804155749</c:v>
                </c:pt>
                <c:pt idx="12071" formatCode="General">
                  <c:v>-0.117043416670905</c:v>
                </c:pt>
                <c:pt idx="12072" formatCode="General">
                  <c:v>-0.114187608245051</c:v>
                </c:pt>
                <c:pt idx="12073" formatCode="General">
                  <c:v>-0.111187696177544</c:v>
                </c:pt>
                <c:pt idx="12074" formatCode="General">
                  <c:v>-0.10804878726791201</c:v>
                </c:pt>
                <c:pt idx="12075" formatCode="General">
                  <c:v>-0.10477573440025501</c:v>
                </c:pt>
                <c:pt idx="12076" formatCode="General">
                  <c:v>-0.101373576033235</c:v>
                </c:pt>
                <c:pt idx="12077" formatCode="General">
                  <c:v>-9.7848077290452404E-2</c:v>
                </c:pt>
                <c:pt idx="12078" formatCode="General">
                  <c:v>-9.4204659172255401E-2</c:v>
                </c:pt>
                <c:pt idx="12079" formatCode="General">
                  <c:v>-9.0449342858477305E-2</c:v>
                </c:pt>
                <c:pt idx="12080" formatCode="General">
                  <c:v>-8.6588207939943596E-2</c:v>
                </c:pt>
                <c:pt idx="12081" formatCode="General">
                  <c:v>-8.2626750270038699E-2</c:v>
                </c:pt>
                <c:pt idx="12082" formatCode="General">
                  <c:v>-7.8570916757657899E-2</c:v>
                </c:pt>
                <c:pt idx="12083" formatCode="General">
                  <c:v>-7.4426685478718696E-2</c:v>
                </c:pt>
                <c:pt idx="12084" formatCode="General">
                  <c:v>-7.0200569063651297E-2</c:v>
                </c:pt>
                <c:pt idx="12085" formatCode="General">
                  <c:v>-6.5899569560311497E-2</c:v>
                </c:pt>
                <c:pt idx="12086" formatCode="General">
                  <c:v>-6.1529971436097897E-2</c:v>
                </c:pt>
                <c:pt idx="12087" formatCode="General">
                  <c:v>-5.7097789138651399E-2</c:v>
                </c:pt>
                <c:pt idx="12088" formatCode="General">
                  <c:v>-5.2609419343246998E-2</c:v>
                </c:pt>
                <c:pt idx="12089" formatCode="General">
                  <c:v>-4.8071658525035602E-2</c:v>
                </c:pt>
                <c:pt idx="12090" formatCode="General">
                  <c:v>-4.3491090335176702E-2</c:v>
                </c:pt>
                <c:pt idx="12091" formatCode="General">
                  <c:v>-3.8874027972725399E-2</c:v>
                </c:pt>
                <c:pt idx="12092" formatCode="General">
                  <c:v>-3.4227060111602002E-2</c:v>
                </c:pt>
                <c:pt idx="12093" formatCode="General">
                  <c:v>-2.95567081868198E-2</c:v>
                </c:pt>
                <c:pt idx="12094" formatCode="General">
                  <c:v>-2.4869484420886798E-2</c:v>
                </c:pt>
                <c:pt idx="12095" formatCode="General">
                  <c:v>-2.0171933048435901E-2</c:v>
                </c:pt>
                <c:pt idx="12096" formatCode="General">
                  <c:v>-1.5470347298214501E-2</c:v>
                </c:pt>
                <c:pt idx="12097" formatCode="General">
                  <c:v>-1.0771019580327E-2</c:v>
                </c:pt>
                <c:pt idx="12098" formatCode="General">
                  <c:v>-6.0802062519975403E-3</c:v>
                </c:pt>
                <c:pt idx="12099" formatCode="General">
                  <c:v>-1.4040040058087499E-3</c:v>
                </c:pt>
                <c:pt idx="12100" formatCode="General">
                  <c:v>3.25160412817607E-3</c:v>
                </c:pt>
                <c:pt idx="12101" formatCode="General">
                  <c:v>7.8807372652288307E-3</c:v>
                </c:pt>
                <c:pt idx="12102" formatCode="General">
                  <c:v>1.2477619956697999E-2</c:v>
                </c:pt>
                <c:pt idx="12103" formatCode="General">
                  <c:v>1.70366876235724E-2</c:v>
                </c:pt>
                <c:pt idx="12104" formatCode="General">
                  <c:v>2.1552526465407701E-2</c:v>
                </c:pt>
                <c:pt idx="12105" formatCode="General">
                  <c:v>2.6019804707499001E-2</c:v>
                </c:pt>
                <c:pt idx="12106" formatCode="General">
                  <c:v>3.04334230241835E-2</c:v>
                </c:pt>
                <c:pt idx="12107" formatCode="General">
                  <c:v>3.47884593721587E-2</c:v>
                </c:pt>
                <c:pt idx="12108" formatCode="General">
                  <c:v>3.9080142429127697E-2</c:v>
                </c:pt>
                <c:pt idx="12109" formatCode="General">
                  <c:v>4.3303875350199403E-2</c:v>
                </c:pt>
                <c:pt idx="12110" formatCode="General">
                  <c:v>4.7455270605923701E-2</c:v>
                </c:pt>
                <c:pt idx="12111" formatCode="General">
                  <c:v>5.1530170538130103E-2</c:v>
                </c:pt>
                <c:pt idx="12112" formatCode="General">
                  <c:v>5.5524595293041802E-2</c:v>
                </c:pt>
                <c:pt idx="12113" formatCode="General">
                  <c:v>5.9434773765074798E-2</c:v>
                </c:pt>
                <c:pt idx="12114" formatCode="General">
                  <c:v>6.3257104311874507E-2</c:v>
                </c:pt>
                <c:pt idx="12115" formatCode="General">
                  <c:v>6.6988224357585599E-2</c:v>
                </c:pt>
                <c:pt idx="12116" formatCode="General">
                  <c:v>7.0624995928831397E-2</c:v>
                </c:pt>
                <c:pt idx="12117" formatCode="General">
                  <c:v>7.4164456146126406E-2</c:v>
                </c:pt>
                <c:pt idx="12118" formatCode="General">
                  <c:v>7.7603838657949301E-2</c:v>
                </c:pt>
                <c:pt idx="12119" formatCode="General">
                  <c:v>8.0940559515976299E-2</c:v>
                </c:pt>
                <c:pt idx="12120" formatCode="General">
                  <c:v>8.4172350673280605E-2</c:v>
                </c:pt>
                <c:pt idx="12121" formatCode="General">
                  <c:v>8.7297126897078303E-2</c:v>
                </c:pt>
                <c:pt idx="12122" formatCode="General">
                  <c:v>9.0312937701375495E-2</c:v>
                </c:pt>
                <c:pt idx="12123" formatCode="General">
                  <c:v>9.3218054777822107E-2</c:v>
                </c:pt>
                <c:pt idx="12124" formatCode="General">
                  <c:v>9.6011006875484001E-2</c:v>
                </c:pt>
                <c:pt idx="12125" formatCode="General">
                  <c:v>9.8690546263744794E-2</c:v>
                </c:pt>
                <c:pt idx="12126" formatCode="General">
                  <c:v>0.101255556190468</c:v>
                </c:pt>
                <c:pt idx="12127" formatCode="General">
                  <c:v>0.103705122976116</c:v>
                </c:pt>
                <c:pt idx="12128" formatCode="General">
                  <c:v>0.106038510416595</c:v>
                </c:pt>
                <c:pt idx="12129" formatCode="General">
                  <c:v>0.108255132235848</c:v>
                </c:pt>
                <c:pt idx="12130" formatCode="General">
                  <c:v>0.110354640350911</c:v>
                </c:pt>
                <c:pt idx="12131" formatCode="General">
                  <c:v>0.112336948696902</c:v>
                </c:pt>
                <c:pt idx="12132" formatCode="General">
                  <c:v>0.114202050648309</c:v>
                </c:pt>
                <c:pt idx="12133" formatCode="General">
                  <c:v>0.115950232864954</c:v>
                </c:pt>
                <c:pt idx="12134" formatCode="General">
                  <c:v>0.117581820972304</c:v>
                </c:pt>
                <c:pt idx="12135" formatCode="General">
                  <c:v>0.119096950503869</c:v>
                </c:pt>
                <c:pt idx="12136" formatCode="General">
                  <c:v>0.120495920725478</c:v>
                </c:pt>
                <c:pt idx="12137" formatCode="General">
                  <c:v>0.12177964287201599</c:v>
                </c:pt>
                <c:pt idx="12138" formatCode="General">
                  <c:v>0.12294909153832501</c:v>
                </c:pt>
                <c:pt idx="12139" formatCode="General">
                  <c:v>0.12400523647051</c:v>
                </c:pt>
                <c:pt idx="12140" formatCode="General">
                  <c:v>0.124949508504909</c:v>
                </c:pt>
                <c:pt idx="12141" formatCode="General">
                  <c:v>0.12578274113758101</c:v>
                </c:pt>
                <c:pt idx="12142" formatCode="General">
                  <c:v>0.126506180012397</c:v>
                </c:pt>
                <c:pt idx="12143" formatCode="General">
                  <c:v>0.12712152573285401</c:v>
                </c:pt>
                <c:pt idx="12144" formatCode="General">
                  <c:v>0.12762980004067301</c:v>
                </c:pt>
                <c:pt idx="12145" formatCode="General">
                  <c:v>0.128032376424012</c:v>
                </c:pt>
                <c:pt idx="12146" formatCode="General">
                  <c:v>0.12833107060163701</c:v>
                </c:pt>
                <c:pt idx="12147" formatCode="General">
                  <c:v>0.12852752448663099</c:v>
                </c:pt>
                <c:pt idx="12148" formatCode="General">
                  <c:v>0.128623162259734</c:v>
                </c:pt>
                <c:pt idx="12149" formatCode="General">
                  <c:v>0.128619773048613</c:v>
                </c:pt>
                <c:pt idx="12150" formatCode="General">
                  <c:v>0.12851947656512699</c:v>
                </c:pt>
                <c:pt idx="12151" formatCode="General">
                  <c:v>0.12832361043929499</c:v>
                </c:pt>
                <c:pt idx="12152" formatCode="General">
                  <c:v>0.128033810204874</c:v>
                </c:pt>
                <c:pt idx="12153" formatCode="General">
                  <c:v>0.12765262073595399</c:v>
                </c:pt>
                <c:pt idx="12154" formatCode="General">
                  <c:v>0.127181810053136</c:v>
                </c:pt>
                <c:pt idx="12155" formatCode="General">
                  <c:v>0.12662276303732101</c:v>
                </c:pt>
                <c:pt idx="12156" formatCode="General">
                  <c:v>0.12597715981355201</c:v>
                </c:pt>
                <c:pt idx="12157" formatCode="General">
                  <c:v>0.12524706477655401</c:v>
                </c:pt>
                <c:pt idx="12158" formatCode="General">
                  <c:v>0.12443483777447401</c:v>
                </c:pt>
                <c:pt idx="12159" formatCode="General">
                  <c:v>0.123542025557101</c:v>
                </c:pt>
                <c:pt idx="12160" formatCode="General">
                  <c:v>0.12257038671688</c:v>
                </c:pt>
                <c:pt idx="12161" formatCode="General">
                  <c:v>0.12152195661741701</c:v>
                </c:pt>
                <c:pt idx="12162" formatCode="General">
                  <c:v>0.120398000738713</c:v>
                </c:pt>
                <c:pt idx="12163" formatCode="General">
                  <c:v>0.11920056811169399</c:v>
                </c:pt>
                <c:pt idx="12164" formatCode="General">
                  <c:v>0.117931548594227</c:v>
                </c:pt>
                <c:pt idx="12165" formatCode="General">
                  <c:v>0.11659255379141401</c:v>
                </c:pt>
                <c:pt idx="12166" formatCode="General">
                  <c:v>0.11518549391813</c:v>
                </c:pt>
                <c:pt idx="12167" formatCode="General">
                  <c:v>0.11371203274659999</c:v>
                </c:pt>
                <c:pt idx="12168" formatCode="General">
                  <c:v>0.11217359248464299</c:v>
                </c:pt>
                <c:pt idx="12169" formatCode="General">
                  <c:v>0.110571947595237</c:v>
                </c:pt>
                <c:pt idx="12170" formatCode="General">
                  <c:v>0.108909234646172</c:v>
                </c:pt>
                <c:pt idx="12171" formatCode="General">
                  <c:v>0.107186784352233</c:v>
                </c:pt>
                <c:pt idx="12172" formatCode="General">
                  <c:v>0.10540562603544799</c:v>
                </c:pt>
                <c:pt idx="12173" formatCode="General">
                  <c:v>0.10356717677945899</c:v>
                </c:pt>
                <c:pt idx="12174" formatCode="General">
                  <c:v>0.10167331013460799</c:v>
                </c:pt>
                <c:pt idx="12175" formatCode="General">
                  <c:v>9.9725771532829202E-2</c:v>
                </c:pt>
                <c:pt idx="12176" formatCode="General">
                  <c:v>9.7726100583588105E-2</c:v>
                </c:pt>
                <c:pt idx="12177" formatCode="General">
                  <c:v>9.5675622165133103E-2</c:v>
                </c:pt>
                <c:pt idx="12178" formatCode="General">
                  <c:v>9.3575508019886705E-2</c:v>
                </c:pt>
                <c:pt idx="12179" formatCode="General">
                  <c:v>9.1427339954705006E-2</c:v>
                </c:pt>
                <c:pt idx="12180" formatCode="General">
                  <c:v>8.9232615318934602E-2</c:v>
                </c:pt>
                <c:pt idx="12181" formatCode="General">
                  <c:v>8.6992722935814698E-2</c:v>
                </c:pt>
                <c:pt idx="12182" formatCode="General">
                  <c:v>8.4709452754450895E-2</c:v>
                </c:pt>
                <c:pt idx="12183" formatCode="General">
                  <c:v>8.2383978880827297E-2</c:v>
                </c:pt>
                <c:pt idx="12184" formatCode="General">
                  <c:v>8.0017846833410997E-2</c:v>
                </c:pt>
                <c:pt idx="12185" formatCode="General">
                  <c:v>7.7612497091173405E-2</c:v>
                </c:pt>
                <c:pt idx="12186" formatCode="General">
                  <c:v>7.51687319130728E-2</c:v>
                </c:pt>
                <c:pt idx="12187" formatCode="General">
                  <c:v>7.2688368190538893E-2</c:v>
                </c:pt>
                <c:pt idx="12188" formatCode="General">
                  <c:v>7.0173228740452204E-2</c:v>
                </c:pt>
                <c:pt idx="12189" formatCode="General">
                  <c:v>6.7624429839182196E-2</c:v>
                </c:pt>
                <c:pt idx="12190" formatCode="General">
                  <c:v>6.5042892380065206E-2</c:v>
                </c:pt>
                <c:pt idx="12191" formatCode="General">
                  <c:v>6.2429479975653901E-2</c:v>
                </c:pt>
                <c:pt idx="12192" formatCode="General">
                  <c:v>5.9785635010337297E-2</c:v>
                </c:pt>
                <c:pt idx="12193" formatCode="General">
                  <c:v>5.7113383035334697E-2</c:v>
                </c:pt>
                <c:pt idx="12194" formatCode="General">
                  <c:v>5.4414124048586497E-2</c:v>
                </c:pt>
                <c:pt idx="12195" formatCode="General">
                  <c:v>5.1688617725655799E-2</c:v>
                </c:pt>
                <c:pt idx="12196" formatCode="General">
                  <c:v>4.8938618312832798E-2</c:v>
                </c:pt>
                <c:pt idx="12197" formatCode="General">
                  <c:v>4.6165391748411798E-2</c:v>
                </c:pt>
                <c:pt idx="12198" formatCode="General">
                  <c:v>4.3370108755440902E-2</c:v>
                </c:pt>
                <c:pt idx="12199" formatCode="General">
                  <c:v>4.0554457690039E-2</c:v>
                </c:pt>
                <c:pt idx="12200" formatCode="General">
                  <c:v>3.7719595950586E-2</c:v>
                </c:pt>
                <c:pt idx="12201" formatCode="General">
                  <c:v>3.4867112455502301E-2</c:v>
                </c:pt>
                <c:pt idx="12202" formatCode="General">
                  <c:v>3.1998017855342301E-2</c:v>
                </c:pt>
                <c:pt idx="12203" formatCode="General">
                  <c:v>2.9113243959146599E-2</c:v>
                </c:pt>
                <c:pt idx="12204" formatCode="General">
                  <c:v>2.6214292264364902E-2</c:v>
                </c:pt>
                <c:pt idx="12205" formatCode="General">
                  <c:v>2.3302723445117701E-2</c:v>
                </c:pt>
                <c:pt idx="12206" formatCode="General">
                  <c:v>2.0380026236748301E-2</c:v>
                </c:pt>
                <c:pt idx="12207" formatCode="General">
                  <c:v>1.7447053726468102E-2</c:v>
                </c:pt>
                <c:pt idx="12208" formatCode="General">
                  <c:v>1.45045876927287E-2</c:v>
                </c:pt>
                <c:pt idx="12209" formatCode="General">
                  <c:v>1.1553993423069E-2</c:v>
                </c:pt>
                <c:pt idx="12210" formatCode="General">
                  <c:v>8.5966544364309699E-3</c:v>
                </c:pt>
                <c:pt idx="12211" formatCode="General">
                  <c:v>5.6333532460148801E-3</c:v>
                </c:pt>
                <c:pt idx="12212" formatCode="General">
                  <c:v>2.66483607218894E-3</c:v>
                </c:pt>
                <c:pt idx="12213" formatCode="General">
                  <c:v>-3.0759341671129101E-4</c:v>
                </c:pt>
                <c:pt idx="12214" formatCode="General">
                  <c:v>-3.28313391436658E-3</c:v>
                </c:pt>
                <c:pt idx="12215" formatCode="General">
                  <c:v>-6.2610433829420799E-3</c:v>
                </c:pt>
                <c:pt idx="12216" formatCode="General">
                  <c:v>-9.2405426463984808E-3</c:v>
                </c:pt>
                <c:pt idx="12217" formatCode="General">
                  <c:v>-1.22208154373442E-2</c:v>
                </c:pt>
                <c:pt idx="12218" formatCode="General">
                  <c:v>-1.52009759946726E-2</c:v>
                </c:pt>
                <c:pt idx="12219" formatCode="General">
                  <c:v>-1.8180136254335701E-2</c:v>
                </c:pt>
                <c:pt idx="12220" formatCode="General">
                  <c:v>-2.11579330087215E-2</c:v>
                </c:pt>
                <c:pt idx="12221" formatCode="General">
                  <c:v>-2.4134028795899001E-2</c:v>
                </c:pt>
                <c:pt idx="12222" formatCode="General">
                  <c:v>-2.71080442091341E-2</c:v>
                </c:pt>
                <c:pt idx="12223" formatCode="General">
                  <c:v>-3.0080058093550702E-2</c:v>
                </c:pt>
                <c:pt idx="12224" formatCode="General">
                  <c:v>-3.3049484932508401E-2</c:v>
                </c:pt>
                <c:pt idx="12225" formatCode="General">
                  <c:v>-3.6015621020531199E-2</c:v>
                </c:pt>
                <c:pt idx="12226" formatCode="General">
                  <c:v>-3.8978802766434402E-2</c:v>
                </c:pt>
                <c:pt idx="12227" formatCode="General">
                  <c:v>-4.1939323392755898E-2</c:v>
                </c:pt>
                <c:pt idx="12228" formatCode="General">
                  <c:v>-4.4896732294941101E-2</c:v>
                </c:pt>
                <c:pt idx="12229" formatCode="General">
                  <c:v>-4.7850951479439303E-2</c:v>
                </c:pt>
                <c:pt idx="12230" formatCode="General">
                  <c:v>-5.0802355304783602E-2</c:v>
                </c:pt>
                <c:pt idx="12231" formatCode="General">
                  <c:v>-5.3751236397518297E-2</c:v>
                </c:pt>
                <c:pt idx="12232" formatCode="General">
                  <c:v>-5.6698236823370003E-2</c:v>
                </c:pt>
                <c:pt idx="12233" formatCode="General">
                  <c:v>-5.9643761243729797E-2</c:v>
                </c:pt>
                <c:pt idx="12234" formatCode="General">
                  <c:v>-6.2587460143163895E-2</c:v>
                </c:pt>
                <c:pt idx="12235" formatCode="General">
                  <c:v>-6.5530401441872499E-2</c:v>
                </c:pt>
                <c:pt idx="12236" formatCode="General">
                  <c:v>-6.8473525443336597E-2</c:v>
                </c:pt>
                <c:pt idx="12237" formatCode="General">
                  <c:v>-7.1416870704218996E-2</c:v>
                </c:pt>
                <c:pt idx="12238" formatCode="General">
                  <c:v>-7.4360742358111798E-2</c:v>
                </c:pt>
                <c:pt idx="12239" formatCode="General">
                  <c:v>-7.7306343249675197E-2</c:v>
                </c:pt>
                <c:pt idx="12240" formatCode="General">
                  <c:v>-8.0254612388662203E-2</c:v>
                </c:pt>
                <c:pt idx="12241" formatCode="General">
                  <c:v>-8.3205574442610994E-2</c:v>
                </c:pt>
                <c:pt idx="12242" formatCode="General">
                  <c:v>-8.6160008653739503E-2</c:v>
                </c:pt>
                <c:pt idx="12243" formatCode="General">
                  <c:v>-8.9119024487653506E-2</c:v>
                </c:pt>
                <c:pt idx="12244" formatCode="General">
                  <c:v>-9.2083375672976697E-2</c:v>
                </c:pt>
                <c:pt idx="12245" formatCode="General">
                  <c:v>-9.5053410854889303E-2</c:v>
                </c:pt>
                <c:pt idx="12246" formatCode="General">
                  <c:v>-9.8029657449512003E-2</c:v>
                </c:pt>
                <c:pt idx="12247" formatCode="General">
                  <c:v>-0.101012854361965</c:v>
                </c:pt>
                <c:pt idx="12248" formatCode="General">
                  <c:v>-0.10400334373169701</c:v>
                </c:pt>
                <c:pt idx="12249" formatCode="General">
                  <c:v>-0.107001101646056</c:v>
                </c:pt>
                <c:pt idx="12250" formatCode="General">
                  <c:v>-0.110006893207268</c:v>
                </c:pt>
                <c:pt idx="12251" formatCode="General">
                  <c:v>-0.11302174894603099</c:v>
                </c:pt>
                <c:pt idx="12252" formatCode="General">
                  <c:v>-0.116045709913301</c:v>
                </c:pt>
                <c:pt idx="12253" formatCode="General">
                  <c:v>-0.119078371730542</c:v>
                </c:pt>
                <c:pt idx="12254" formatCode="General">
                  <c:v>-0.12212005461110401</c:v>
                </c:pt>
                <c:pt idx="12255" formatCode="General">
                  <c:v>-0.125170803880985</c:v>
                </c:pt>
                <c:pt idx="12256" formatCode="General">
                  <c:v>-0.128230275320382</c:v>
                </c:pt>
                <c:pt idx="12257" formatCode="General">
                  <c:v>-0.13129831957649901</c:v>
                </c:pt>
                <c:pt idx="12258" formatCode="General">
                  <c:v>-0.134374447260284</c:v>
                </c:pt>
                <c:pt idx="12259" formatCode="General">
                  <c:v>-0.13745778611708101</c:v>
                </c:pt>
                <c:pt idx="12260" formatCode="General">
                  <c:v>-0.14054713660701201</c:v>
                </c:pt>
                <c:pt idx="12261" formatCode="General">
                  <c:v>-0.143641564270102</c:v>
                </c:pt>
                <c:pt idx="12262" formatCode="General">
                  <c:v>-0.14673985939960299</c:v>
                </c:pt>
                <c:pt idx="12263" formatCode="General">
                  <c:v>-0.149840601993107</c:v>
                </c:pt>
                <c:pt idx="12264" formatCode="General">
                  <c:v>-0.152942147228809</c:v>
                </c:pt>
                <c:pt idx="12265" formatCode="General">
                  <c:v>-0.15604264371934301</c:v>
                </c:pt>
                <c:pt idx="12266" formatCode="General">
                  <c:v>-0.15914000344763299</c:v>
                </c:pt>
                <c:pt idx="12267" formatCode="General">
                  <c:v>-0.16223182734255501</c:v>
                </c:pt>
                <c:pt idx="12268" formatCode="General">
                  <c:v>-0.16531559525015399</c:v>
                </c:pt>
                <c:pt idx="12269" formatCode="General">
                  <c:v>-0.16838849694128899</c:v>
                </c:pt>
                <c:pt idx="12270" formatCode="General">
                  <c:v>-0.171447460124482</c:v>
                </c:pt>
                <c:pt idx="12271" formatCode="General">
                  <c:v>-0.17448929770839899</c:v>
                </c:pt>
                <c:pt idx="12272" formatCode="General">
                  <c:v>-0.177510480906274</c:v>
                </c:pt>
                <c:pt idx="12273" formatCode="General">
                  <c:v>-0.18050721871711101</c:v>
                </c:pt>
                <c:pt idx="12274" formatCode="General">
                  <c:v>-0.18347556876137799</c:v>
                </c:pt>
                <c:pt idx="12275" formatCode="General">
                  <c:v>-0.186411322898554</c:v>
                </c:pt>
                <c:pt idx="12276" formatCode="General">
                  <c:v>-0.189310044996228</c:v>
                </c:pt>
                <c:pt idx="12277" formatCode="General">
                  <c:v>-0.19216711425842201</c:v>
                </c:pt>
                <c:pt idx="12278" formatCode="General">
                  <c:v>-0.19497761222903801</c:v>
                </c:pt>
                <c:pt idx="12279" formatCode="General">
                  <c:v>-0.19773642558134</c:v>
                </c:pt>
                <c:pt idx="12280" formatCode="General">
                  <c:v>-0.20043835952536601</c:v>
                </c:pt>
                <c:pt idx="12281" formatCode="General">
                  <c:v>-0.203077963317881</c:v>
                </c:pt>
                <c:pt idx="12282" formatCode="General">
                  <c:v>-0.20564952586740301</c:v>
                </c:pt>
                <c:pt idx="12283" formatCode="General">
                  <c:v>-0.20814721192923699</c:v>
                </c:pt>
                <c:pt idx="12284" formatCode="General">
                  <c:v>-0.21056508592283199</c:v>
                </c:pt>
                <c:pt idx="12285" formatCode="General">
                  <c:v>-0.212897053778759</c:v>
                </c:pt>
                <c:pt idx="12286" formatCode="General">
                  <c:v>-0.215136896711944</c:v>
                </c:pt>
                <c:pt idx="12287" formatCode="General">
                  <c:v>-0.21727831607126599</c:v>
                </c:pt>
                <c:pt idx="12288" formatCode="General">
                  <c:v>-0.219314866994749</c:v>
                </c:pt>
                <c:pt idx="12289" formatCode="General">
                  <c:v>-0.22124002961231101</c:v>
                </c:pt>
                <c:pt idx="12290" formatCode="General">
                  <c:v>-0.223047300389454</c:v>
                </c:pt>
                <c:pt idx="12291" formatCode="General">
                  <c:v>-0.224730128370562</c:v>
                </c:pt>
                <c:pt idx="12292" formatCode="General">
                  <c:v>-0.22628194828102299</c:v>
                </c:pt>
                <c:pt idx="12293" formatCode="General">
                  <c:v>-0.22769621901045001</c:v>
                </c:pt>
                <c:pt idx="12294" formatCode="General">
                  <c:v>-0.22896641098675599</c:v>
                </c:pt>
                <c:pt idx="12295" formatCode="General">
                  <c:v>-0.23008609071724201</c:v>
                </c:pt>
                <c:pt idx="12296" formatCode="General">
                  <c:v>-0.23104889307462601</c:v>
                </c:pt>
                <c:pt idx="12297" formatCode="General">
                  <c:v>-0.23184844325231199</c:v>
                </c:pt>
                <c:pt idx="12298" formatCode="General">
                  <c:v>-0.23247859821174699</c:v>
                </c:pt>
                <c:pt idx="12299" formatCode="General">
                  <c:v>-0.23293337880013201</c:v>
                </c:pt>
                <c:pt idx="12300" formatCode="General">
                  <c:v>-0.233206921010602</c:v>
                </c:pt>
                <c:pt idx="12301" formatCode="General">
                  <c:v>-0.23329359857072801</c:v>
                </c:pt>
                <c:pt idx="12302" formatCode="General">
                  <c:v>-0.23318799057667899</c:v>
                </c:pt>
                <c:pt idx="12303" formatCode="General">
                  <c:v>-0.23288493325036899</c:v>
                </c:pt>
                <c:pt idx="12304" formatCode="General">
                  <c:v>-0.23237948850193399</c:v>
                </c:pt>
                <c:pt idx="12305" formatCode="General">
                  <c:v>-0.23166715946895999</c:v>
                </c:pt>
                <c:pt idx="12306" formatCode="General">
                  <c:v>-0.23074375864853799</c:v>
                </c:pt>
                <c:pt idx="12307" formatCode="General">
                  <c:v>-0.22960507154393101</c:v>
                </c:pt>
                <c:pt idx="12308" formatCode="General">
                  <c:v>-0.228247454259036</c:v>
                </c:pt>
                <c:pt idx="12309" formatCode="General">
                  <c:v>-0.22666742583222399</c:v>
                </c:pt>
                <c:pt idx="12310" formatCode="General">
                  <c:v>-0.224862160400566</c:v>
                </c:pt>
                <c:pt idx="12311" formatCode="General">
                  <c:v>-0.222829501538477</c:v>
                </c:pt>
                <c:pt idx="12312" formatCode="General">
                  <c:v>-0.220567347844419</c:v>
                </c:pt>
                <c:pt idx="12313" formatCode="General">
                  <c:v>-0.218074136737227</c:v>
                </c:pt>
                <c:pt idx="12314" formatCode="General">
                  <c:v>-0.21534885305337101</c:v>
                </c:pt>
                <c:pt idx="12315" formatCode="General">
                  <c:v>-0.21239098199800299</c:v>
                </c:pt>
                <c:pt idx="12316" formatCode="General">
                  <c:v>-0.20920043179773001</c:v>
                </c:pt>
                <c:pt idx="12317" formatCode="General">
                  <c:v>-0.20577746584551701</c:v>
                </c:pt>
                <c:pt idx="12318" formatCode="General">
                  <c:v>-0.20212273206043899</c:v>
                </c:pt>
                <c:pt idx="12319" formatCode="General">
                  <c:v>-0.198238233399011</c:v>
                </c:pt>
                <c:pt idx="12320" formatCode="General">
                  <c:v>-0.194125658978716</c:v>
                </c:pt>
                <c:pt idx="12321" formatCode="General">
                  <c:v>-0.18978679217016101</c:v>
                </c:pt>
                <c:pt idx="12322" formatCode="General">
                  <c:v>-0.18522517420955301</c:v>
                </c:pt>
                <c:pt idx="12323" formatCode="General">
                  <c:v>-0.18044443771167901</c:v>
                </c:pt>
                <c:pt idx="12324" formatCode="General">
                  <c:v>-0.17544807856661199</c:v>
                </c:pt>
                <c:pt idx="12325" formatCode="General">
                  <c:v>-0.170240490057115</c:v>
                </c:pt>
                <c:pt idx="12326" formatCode="General">
                  <c:v>-0.16482642983281101</c:v>
                </c:pt>
                <c:pt idx="12327" formatCode="General">
                  <c:v>-0.15921095090086801</c:v>
                </c:pt>
                <c:pt idx="12328" formatCode="General">
                  <c:v>-0.15340047434175799</c:v>
                </c:pt>
                <c:pt idx="12329" formatCode="General">
                  <c:v>-0.14740213453538201</c:v>
                </c:pt>
                <c:pt idx="12330" formatCode="General">
                  <c:v>-0.14122248163484</c:v>
                </c:pt>
                <c:pt idx="12331" formatCode="General">
                  <c:v>-0.13486843734109699</c:v>
                </c:pt>
                <c:pt idx="12332" formatCode="General">
                  <c:v>-0.128347909813668</c:v>
                </c:pt>
                <c:pt idx="12333" formatCode="General">
                  <c:v>-0.12166922664075799</c:v>
                </c:pt>
                <c:pt idx="12334" formatCode="General">
                  <c:v>-0.114841514740901</c:v>
                </c:pt>
                <c:pt idx="12335" formatCode="General">
                  <c:v>-0.107874057975628</c:v>
                </c:pt>
                <c:pt idx="12336" formatCode="General">
                  <c:v>-0.100776145036706</c:v>
                </c:pt>
                <c:pt idx="12337" formatCode="General">
                  <c:v>-9.3557500340944497E-2</c:v>
                </c:pt>
                <c:pt idx="12338" formatCode="General">
                  <c:v>-8.6227770177725593E-2</c:v>
                </c:pt>
                <c:pt idx="12339" formatCode="General">
                  <c:v>-7.8797496766282601E-2</c:v>
                </c:pt>
                <c:pt idx="12340" formatCode="General">
                  <c:v>-7.1277554792516407E-2</c:v>
                </c:pt>
                <c:pt idx="12341" formatCode="General">
                  <c:v>-6.3678459970052601E-2</c:v>
                </c:pt>
                <c:pt idx="12342" formatCode="General">
                  <c:v>-5.6011341306941603E-2</c:v>
                </c:pt>
                <c:pt idx="12343" formatCode="General">
                  <c:v>-4.8287215282354003E-2</c:v>
                </c:pt>
                <c:pt idx="12344" formatCode="General">
                  <c:v>-4.0517410755717402E-2</c:v>
                </c:pt>
                <c:pt idx="12345" formatCode="General">
                  <c:v>-3.2713604820440598E-2</c:v>
                </c:pt>
                <c:pt idx="12346" formatCode="General">
                  <c:v>-2.4887358719777999E-2</c:v>
                </c:pt>
                <c:pt idx="12347" formatCode="General">
                  <c:v>-1.7050291573730898E-2</c:v>
                </c:pt>
                <c:pt idx="12348" formatCode="General">
                  <c:v>-9.2140016235346192E-3</c:v>
                </c:pt>
                <c:pt idx="12349" formatCode="General">
                  <c:v>-1.3901185041132801E-3</c:v>
                </c:pt>
                <c:pt idx="12350" formatCode="General">
                  <c:v>6.4097890691797504E-3</c:v>
                </c:pt>
                <c:pt idx="12351" formatCode="General">
                  <c:v>1.41742612873028E-2</c:v>
                </c:pt>
                <c:pt idx="12352" formatCode="General">
                  <c:v>2.1891927930082399E-2</c:v>
                </c:pt>
                <c:pt idx="12353" formatCode="General">
                  <c:v>2.95515932022919E-2</c:v>
                </c:pt>
                <c:pt idx="12354" formatCode="General">
                  <c:v>3.7142260494396E-2</c:v>
                </c:pt>
                <c:pt idx="12355" formatCode="General">
                  <c:v>4.4653101250258898E-2</c:v>
                </c:pt>
                <c:pt idx="12356" formatCode="General">
                  <c:v>5.20735752601885E-2</c:v>
                </c:pt>
                <c:pt idx="12357" formatCode="General">
                  <c:v>5.9393440899495303E-2</c:v>
                </c:pt>
                <c:pt idx="12358" formatCode="General">
                  <c:v>6.6602649173929496E-2</c:v>
                </c:pt>
                <c:pt idx="12359" formatCode="General">
                  <c:v>7.3691558672985699E-2</c:v>
                </c:pt>
                <c:pt idx="12360" formatCode="General">
                  <c:v>8.0650939431053406E-2</c:v>
                </c:pt>
                <c:pt idx="12361" formatCode="General">
                  <c:v>8.7471843585161205E-2</c:v>
                </c:pt>
                <c:pt idx="12362" formatCode="General">
                  <c:v>9.4145742105716704E-2</c:v>
                </c:pt>
                <c:pt idx="12363" formatCode="General">
                  <c:v>0.10066457160328</c:v>
                </c:pt>
                <c:pt idx="12364" formatCode="General">
                  <c:v>0.107020708329005</c:v>
                </c:pt>
                <c:pt idx="12365" formatCode="General">
                  <c:v>0.11320703547463</c:v>
                </c:pt>
                <c:pt idx="12366" formatCode="General">
                  <c:v>0.119216873060181</c:v>
                </c:pt>
                <c:pt idx="12367" formatCode="General">
                  <c:v>0.12504402124674899</c:v>
                </c:pt>
                <c:pt idx="12368" formatCode="General">
                  <c:v>0.13068282717286001</c:v>
                </c:pt>
                <c:pt idx="12369" formatCode="General">
                  <c:v>0.13612815319128099</c:v>
                </c:pt>
                <c:pt idx="12370" formatCode="General">
                  <c:v>0.14137540344767799</c:v>
                </c:pt>
                <c:pt idx="12371" formatCode="General">
                  <c:v>0.146420529477294</c:v>
                </c:pt>
                <c:pt idx="12372" formatCode="General">
                  <c:v>0.151260031567062</c:v>
                </c:pt>
                <c:pt idx="12373" formatCode="General">
                  <c:v>0.155890972301999</c:v>
                </c:pt>
                <c:pt idx="12374" formatCode="General">
                  <c:v>0.160310964524225</c:v>
                </c:pt>
                <c:pt idx="12375" formatCode="General">
                  <c:v>0.16451818278557301</c:v>
                </c:pt>
                <c:pt idx="12376" formatCode="General">
                  <c:v>0.168511358151921</c:v>
                </c:pt>
                <c:pt idx="12377" formatCode="General">
                  <c:v>0.17228977285097999</c:v>
                </c:pt>
                <c:pt idx="12378" formatCode="General">
                  <c:v>0.175853251433677</c:v>
                </c:pt>
                <c:pt idx="12379" formatCode="General">
                  <c:v>0.179202180297482</c:v>
                </c:pt>
                <c:pt idx="12380" formatCode="General">
                  <c:v>0.18233748534442501</c:v>
                </c:pt>
                <c:pt idx="12381" formatCode="General">
                  <c:v>0.18526061560103299</c:v>
                </c:pt>
                <c:pt idx="12382" formatCode="General">
                  <c:v>0.18797350684446901</c:v>
                </c:pt>
                <c:pt idx="12383" formatCode="General">
                  <c:v>0.19047855812363601</c:v>
                </c:pt>
                <c:pt idx="12384" formatCode="General">
                  <c:v>0.19277867707511201</c:v>
                </c:pt>
                <c:pt idx="12385" formatCode="General">
                  <c:v>0.19487723991245401</c:v>
                </c:pt>
                <c:pt idx="12386" formatCode="General">
                  <c:v>0.19677805942592</c:v>
                </c:pt>
                <c:pt idx="12387" formatCode="General">
                  <c:v>0.198485366289886</c:v>
                </c:pt>
                <c:pt idx="12388" formatCode="General">
                  <c:v>0.20000378255756601</c:v>
                </c:pt>
                <c:pt idx="12389" formatCode="General">
                  <c:v>0.20133830209314199</c:v>
                </c:pt>
                <c:pt idx="12390" formatCode="General">
                  <c:v>0.20249427636099401</c:v>
                </c:pt>
                <c:pt idx="12391" formatCode="General">
                  <c:v>0.20347737744334099</c:v>
                </c:pt>
                <c:pt idx="12392" formatCode="General">
                  <c:v>0.20429356756175299</c:v>
                </c:pt>
                <c:pt idx="12393" formatCode="General">
                  <c:v>0.20494907853062999</c:v>
                </c:pt>
                <c:pt idx="12394" formatCode="General">
                  <c:v>0.20545039023488601</c:v>
                </c:pt>
                <c:pt idx="12395" formatCode="General">
                  <c:v>0.20580420235283201</c:v>
                </c:pt>
                <c:pt idx="12396" formatCode="General">
                  <c:v>0.20601735751785</c:v>
                </c:pt>
                <c:pt idx="12397" formatCode="General">
                  <c:v>0.20609691687158899</c:v>
                </c:pt>
                <c:pt idx="12398" formatCode="General">
                  <c:v>0.20605003550482001</c:v>
                </c:pt>
                <c:pt idx="12399" formatCode="General">
                  <c:v>0.20588395398869599</c:v>
                </c:pt>
                <c:pt idx="12400" formatCode="General">
                  <c:v>0.20560600621608599</c:v>
                </c:pt>
                <c:pt idx="12401" formatCode="General">
                  <c:v>0.20522352043664999</c:v>
                </c:pt>
                <c:pt idx="12402" formatCode="General">
                  <c:v>0.204743876535605</c:v>
                </c:pt>
                <c:pt idx="12403" formatCode="General">
                  <c:v>0.20417436899251701</c:v>
                </c:pt>
                <c:pt idx="12404" formatCode="General">
                  <c:v>0.203522277484805</c:v>
                </c:pt>
                <c:pt idx="12405" formatCode="General">
                  <c:v>0.20279485064572</c:v>
                </c:pt>
                <c:pt idx="12406" formatCode="General">
                  <c:v>0.20199922330244299</c:v>
                </c:pt>
                <c:pt idx="12407" formatCode="General">
                  <c:v>0.20114239292594499</c:v>
                </c:pt>
                <c:pt idx="12408" formatCode="General">
                  <c:v>0.20023120794229399</c:v>
                </c:pt>
                <c:pt idx="12409" formatCode="General">
                  <c:v>0.199272359456755</c:v>
                </c:pt>
                <c:pt idx="12410" formatCode="General">
                  <c:v>0.19827231703395701</c:v>
                </c:pt>
                <c:pt idx="12411" formatCode="General">
                  <c:v>0.19723727469955399</c:v>
                </c:pt>
                <c:pt idx="12412" formatCode="General">
                  <c:v>0.19617321797798101</c:v>
                </c:pt>
                <c:pt idx="12413" formatCode="General">
                  <c:v>0.19508593980449801</c:v>
                </c:pt>
                <c:pt idx="12414" formatCode="General">
                  <c:v>0.193980886818656</c:v>
                </c:pt>
                <c:pt idx="12415" formatCode="General">
                  <c:v>0.19286317295640701</c:v>
                </c:pt>
                <c:pt idx="12416" formatCode="General">
                  <c:v>0.191737673401184</c:v>
                </c:pt>
                <c:pt idx="12417" formatCode="General">
                  <c:v>0.19060900160209701</c:v>
                </c:pt>
                <c:pt idx="12418" formatCode="General">
                  <c:v>0.18948136952703501</c:v>
                </c:pt>
                <c:pt idx="12419" formatCode="General">
                  <c:v>0.18835861978004101</c:v>
                </c:pt>
                <c:pt idx="12420" formatCode="General">
                  <c:v>0.18724432765299601</c:v>
                </c:pt>
                <c:pt idx="12421" formatCode="General">
                  <c:v>0.186141679063617</c:v>
                </c:pt>
                <c:pt idx="12422" formatCode="General">
                  <c:v>0.18505340186533301</c:v>
                </c:pt>
                <c:pt idx="12423" formatCode="General">
                  <c:v>0.183981934079786</c:v>
                </c:pt>
                <c:pt idx="12424" formatCode="General">
                  <c:v>0.182929433786889</c:v>
                </c:pt>
                <c:pt idx="12425" formatCode="General">
                  <c:v>0.181897611525316</c:v>
                </c:pt>
                <c:pt idx="12426" formatCode="General">
                  <c:v>0.18088782959258601</c:v>
                </c:pt>
                <c:pt idx="12427" formatCode="General">
                  <c:v>0.17990108902115801</c:v>
                </c:pt>
                <c:pt idx="12428" formatCode="General">
                  <c:v>0.178937771733711</c:v>
                </c:pt>
                <c:pt idx="12429" formatCode="General">
                  <c:v>0.177998544078315</c:v>
                </c:pt>
                <c:pt idx="12430" formatCode="General">
                  <c:v>0.177083577941375</c:v>
                </c:pt>
                <c:pt idx="12431" formatCode="General">
                  <c:v>0.176192095093644</c:v>
                </c:pt>
                <c:pt idx="12432" formatCode="General">
                  <c:v>0.17532343012843399</c:v>
                </c:pt>
                <c:pt idx="12433" formatCode="General">
                  <c:v>0.17447665239698601</c:v>
                </c:pt>
                <c:pt idx="12434" formatCode="General">
                  <c:v>0.17365052760554001</c:v>
                </c:pt>
                <c:pt idx="12435" formatCode="General">
                  <c:v>0.172843108645057</c:v>
                </c:pt>
                <c:pt idx="12436" formatCode="General">
                  <c:v>0.172052824498859</c:v>
                </c:pt>
                <c:pt idx="12437" formatCode="General">
                  <c:v>0.17127754396066699</c:v>
                </c:pt>
                <c:pt idx="12438" formatCode="General">
                  <c:v>0.17051457405439399</c:v>
                </c:pt>
                <c:pt idx="12439" formatCode="General">
                  <c:v>0.16976181227419501</c:v>
                </c:pt>
                <c:pt idx="12440" formatCode="General">
                  <c:v>0.16901626493444399</c:v>
                </c:pt>
                <c:pt idx="12441" formatCode="General">
                  <c:v>0.16827503588825601</c:v>
                </c:pt>
                <c:pt idx="12442" formatCode="General">
                  <c:v>0.16753495837187601</c:v>
                </c:pt>
                <c:pt idx="12443" formatCode="General">
                  <c:v>0.16679262450464499</c:v>
                </c:pt>
                <c:pt idx="12444" formatCode="General">
                  <c:v>0.16604496645334299</c:v>
                </c:pt>
                <c:pt idx="12445" formatCode="General">
                  <c:v>0.165288230580585</c:v>
                </c:pt>
                <c:pt idx="12446" formatCode="General">
                  <c:v>0.164518536903802</c:v>
                </c:pt>
                <c:pt idx="12447" formatCode="General">
                  <c:v>0.16373253817300801</c:v>
                </c:pt>
                <c:pt idx="12448" formatCode="General">
                  <c:v>0.16292664652917099</c:v>
                </c:pt>
                <c:pt idx="12449" formatCode="General">
                  <c:v>0.16209688309015</c:v>
                </c:pt>
                <c:pt idx="12450" formatCode="General">
                  <c:v>0.161239478537792</c:v>
                </c:pt>
                <c:pt idx="12451" formatCode="General">
                  <c:v>0.16035068357502</c:v>
                </c:pt>
                <c:pt idx="12452" formatCode="General">
                  <c:v>0.159426721071243</c:v>
                </c:pt>
                <c:pt idx="12453" formatCode="General">
                  <c:v>0.15846391755553599</c:v>
                </c:pt>
                <c:pt idx="12454" formatCode="General">
                  <c:v>0.15745862514620901</c:v>
                </c:pt>
                <c:pt idx="12455" formatCode="General">
                  <c:v>0.156407230700608</c:v>
                </c:pt>
                <c:pt idx="12456" formatCode="General">
                  <c:v>0.15530623547289699</c:v>
                </c:pt>
                <c:pt idx="12457" formatCode="General">
                  <c:v>0.15415227588380401</c:v>
                </c:pt>
                <c:pt idx="12458" formatCode="General">
                  <c:v>0.15294212421571701</c:v>
                </c:pt>
                <c:pt idx="12459" formatCode="General">
                  <c:v>0.15167258745439199</c:v>
                </c:pt>
                <c:pt idx="12460" formatCode="General">
                  <c:v>0.15034066658141801</c:v>
                </c:pt>
                <c:pt idx="12461" formatCode="General">
                  <c:v>0.14894351987548499</c:v>
                </c:pt>
                <c:pt idx="12462" formatCode="General">
                  <c:v>0.14747845250535099</c:v>
                </c:pt>
                <c:pt idx="12463" formatCode="General">
                  <c:v>0.14594295820652101</c:v>
                </c:pt>
                <c:pt idx="12464" formatCode="General">
                  <c:v>0.14433461269967199</c:v>
                </c:pt>
                <c:pt idx="12465" formatCode="General">
                  <c:v>0.14265127251050799</c:v>
                </c:pt>
                <c:pt idx="12466" formatCode="General">
                  <c:v>0.14089096982310401</c:v>
                </c:pt>
                <c:pt idx="12467" formatCode="General">
                  <c:v>0.13905188883161801</c:v>
                </c:pt>
                <c:pt idx="12468" formatCode="General">
                  <c:v>0.13713250800190899</c:v>
                </c:pt>
                <c:pt idx="12469" formatCode="General">
                  <c:v>0.13513142469571801</c:v>
                </c:pt>
                <c:pt idx="12470" formatCode="General">
                  <c:v>0.133047426733755</c:v>
                </c:pt>
                <c:pt idx="12471" formatCode="General">
                  <c:v>0.130879531921403</c:v>
                </c:pt>
                <c:pt idx="12472" formatCode="General">
                  <c:v>0.128626912909827</c:v>
                </c:pt>
                <c:pt idx="12473" formatCode="General">
                  <c:v>0.1262889767141</c:v>
                </c:pt>
                <c:pt idx="12474" formatCode="General">
                  <c:v>0.12386533976306</c:v>
                </c:pt>
                <c:pt idx="12475" formatCode="General">
                  <c:v>0.121355741397341</c:v>
                </c:pt>
                <c:pt idx="12476" formatCode="General">
                  <c:v>0.11876012385635699</c:v>
                </c:pt>
                <c:pt idx="12477" formatCode="General">
                  <c:v>0.116078666686197</c:v>
                </c:pt>
                <c:pt idx="12478" formatCode="General">
                  <c:v>0.11331169625998</c:v>
                </c:pt>
                <c:pt idx="12479" formatCode="General">
                  <c:v>0.1104596558823</c:v>
                </c:pt>
                <c:pt idx="12480" formatCode="General">
                  <c:v>0.1075232359049</c:v>
                </c:pt>
                <c:pt idx="12481" formatCode="General">
                  <c:v>0.104503247541975</c:v>
                </c:pt>
                <c:pt idx="12482" formatCode="General">
                  <c:v>0.10140063135309101</c:v>
                </c:pt>
                <c:pt idx="12483" formatCode="General">
                  <c:v>9.8216486361926605E-2</c:v>
                </c:pt>
                <c:pt idx="12484" formatCode="General">
                  <c:v>9.4951988366659995E-2</c:v>
                </c:pt>
                <c:pt idx="12485" formatCode="General">
                  <c:v>9.1608471628296995E-2</c:v>
                </c:pt>
                <c:pt idx="12486" formatCode="General">
                  <c:v>8.81874097463059E-2</c:v>
                </c:pt>
                <c:pt idx="12487" formatCode="General">
                  <c:v>8.4690380262032294E-2</c:v>
                </c:pt>
                <c:pt idx="12488" formatCode="General">
                  <c:v>8.1118981591826997E-2</c:v>
                </c:pt>
                <c:pt idx="12489" formatCode="General">
                  <c:v>7.7474915866906205E-2</c:v>
                </c:pt>
                <c:pt idx="12490" formatCode="General">
                  <c:v>7.3759978161711107E-2</c:v>
                </c:pt>
                <c:pt idx="12491" formatCode="General">
                  <c:v>6.99760374588142E-2</c:v>
                </c:pt>
                <c:pt idx="12492" formatCode="General">
                  <c:v>6.6125062745002697E-2</c:v>
                </c:pt>
                <c:pt idx="12493" formatCode="General">
                  <c:v>6.2208992608933901E-2</c:v>
                </c:pt>
                <c:pt idx="12494" formatCode="General">
                  <c:v>5.8229767540402801E-2</c:v>
                </c:pt>
                <c:pt idx="12495" formatCode="General">
                  <c:v>5.4189430738655002E-2</c:v>
                </c:pt>
                <c:pt idx="12496" formatCode="General">
                  <c:v>5.0090013815909502E-2</c:v>
                </c:pt>
                <c:pt idx="12497" formatCode="General">
                  <c:v>4.5933567418351598E-2</c:v>
                </c:pt>
                <c:pt idx="12498" formatCode="General">
                  <c:v>4.1722158080002701E-2</c:v>
                </c:pt>
                <c:pt idx="12499" formatCode="General">
                  <c:v>3.7457856766467498E-2</c:v>
                </c:pt>
                <c:pt idx="12500" formatCode="General">
                  <c:v>3.3142732341585802E-2</c:v>
                </c:pt>
                <c:pt idx="12501" formatCode="General">
                  <c:v>2.87788429830695E-2</c:v>
                </c:pt>
                <c:pt idx="12502" formatCode="General">
                  <c:v>2.4368232857687099E-2</c:v>
                </c:pt>
                <c:pt idx="12503" formatCode="General">
                  <c:v>1.99129269198812E-2</c:v>
                </c:pt>
                <c:pt idx="12504" formatCode="General">
                  <c:v>1.54149309875774E-2</c:v>
                </c:pt>
                <c:pt idx="12505" formatCode="General">
                  <c:v>1.08762358002617E-2</c:v>
                </c:pt>
                <c:pt idx="12506" formatCode="General">
                  <c:v>6.2988693033938503E-3</c:v>
                </c:pt>
                <c:pt idx="12507" formatCode="General">
                  <c:v>1.6847907619632399E-3</c:v>
                </c:pt>
                <c:pt idx="12508" formatCode="General">
                  <c:v>-2.9640635645384501E-3</c:v>
                </c:pt>
                <c:pt idx="12509" formatCode="General">
                  <c:v>-7.6457743236018E-3</c:v>
                </c:pt>
                <c:pt idx="12510" formatCode="General">
                  <c:v>-1.2358484965761401E-2</c:v>
                </c:pt>
                <c:pt idx="12511" formatCode="General">
                  <c:v>-1.7100287976987299E-2</c:v>
                </c:pt>
                <c:pt idx="12512" formatCode="General">
                  <c:v>-2.18692736750828E-2</c:v>
                </c:pt>
                <c:pt idx="12513" formatCode="General">
                  <c:v>-2.6663637363397798E-2</c:v>
                </c:pt>
                <c:pt idx="12514" formatCode="General">
                  <c:v>-3.1481515327283702E-2</c:v>
                </c:pt>
                <c:pt idx="12515" formatCode="General">
                  <c:v>-3.6321018540140901E-2</c:v>
                </c:pt>
                <c:pt idx="12516" formatCode="General">
                  <c:v>-4.1180291788731602E-2</c:v>
                </c:pt>
                <c:pt idx="12517" formatCode="General">
                  <c:v>-4.6057460707970899E-2</c:v>
                </c:pt>
                <c:pt idx="12518" formatCode="General">
                  <c:v>-5.09506771249576E-2</c:v>
                </c:pt>
                <c:pt idx="12519" formatCode="General">
                  <c:v>-5.5858055843950698E-2</c:v>
                </c:pt>
                <c:pt idx="12520" formatCode="General">
                  <c:v>-6.0777614115614699E-2</c:v>
                </c:pt>
                <c:pt idx="12521" formatCode="General">
                  <c:v>-6.5707380851081701E-2</c:v>
                </c:pt>
                <c:pt idx="12522" formatCode="General">
                  <c:v>-7.0645398266509105E-2</c:v>
                </c:pt>
                <c:pt idx="12523" formatCode="General">
                  <c:v>-7.5589551362630097E-2</c:v>
                </c:pt>
                <c:pt idx="12524" formatCode="General">
                  <c:v>-8.0537671760775406E-2</c:v>
                </c:pt>
                <c:pt idx="12525" formatCode="General">
                  <c:v>-8.5487608083335401E-2</c:v>
                </c:pt>
                <c:pt idx="12526" formatCode="General">
                  <c:v>-9.0437120597730306E-2</c:v>
                </c:pt>
                <c:pt idx="12527" formatCode="General">
                  <c:v>-9.5383871992434602E-2</c:v>
                </c:pt>
                <c:pt idx="12528" formatCode="General">
                  <c:v>-0.100325435577842</c:v>
                </c:pt>
                <c:pt idx="12529" formatCode="General">
                  <c:v>-0.105259305204059</c:v>
                </c:pt>
                <c:pt idx="12530" formatCode="General">
                  <c:v>-0.11018289782125899</c:v>
                </c:pt>
                <c:pt idx="12531" formatCode="General">
                  <c:v>-0.11509345193932</c:v>
                </c:pt>
                <c:pt idx="12532" formatCode="General">
                  <c:v>-0.119988093200758</c:v>
                </c:pt>
                <c:pt idx="12533" formatCode="General">
                  <c:v>-0.124863912564802</c:v>
                </c:pt>
                <c:pt idx="12534" formatCode="General">
                  <c:v>-0.129717870052901</c:v>
                </c:pt>
                <c:pt idx="12535" formatCode="General">
                  <c:v>-0.134546746210779</c:v>
                </c:pt>
                <c:pt idx="12536" formatCode="General">
                  <c:v>-0.139347211678402</c:v>
                </c:pt>
                <c:pt idx="12537" formatCode="General">
                  <c:v>-0.14411580231964199</c:v>
                </c:pt>
                <c:pt idx="12538" formatCode="General">
                  <c:v>-0.14884893955914399</c:v>
                </c:pt>
                <c:pt idx="12539" formatCode="General">
                  <c:v>-0.153542951578998</c:v>
                </c:pt>
                <c:pt idx="12540" formatCode="General">
                  <c:v>-0.158193982506387</c:v>
                </c:pt>
                <c:pt idx="12541" formatCode="General">
                  <c:v>-0.16279801448883499</c:v>
                </c:pt>
                <c:pt idx="12542" formatCode="General">
                  <c:v>-0.16735095653825299</c:v>
                </c:pt>
                <c:pt idx="12543" formatCode="General">
                  <c:v>-0.171848624991844</c:v>
                </c:pt>
                <c:pt idx="12544" formatCode="General">
                  <c:v>-0.17628670552902401</c:v>
                </c:pt>
                <c:pt idx="12545" formatCode="General">
                  <c:v>-0.18066072162799199</c:v>
                </c:pt>
                <c:pt idx="12546" formatCode="General">
                  <c:v>-0.184966085121786</c:v>
                </c:pt>
                <c:pt idx="12547" formatCode="General">
                  <c:v>-0.18919832748028501</c:v>
                </c:pt>
                <c:pt idx="12548" formatCode="General">
                  <c:v>-0.19335263376539399</c:v>
                </c:pt>
                <c:pt idx="12549" formatCode="General">
                  <c:v>-0.19742386673759599</c:v>
                </c:pt>
                <c:pt idx="12550" formatCode="General">
                  <c:v>-0.20140673919978699</c:v>
                </c:pt>
                <c:pt idx="12551" formatCode="General">
                  <c:v>-0.20529592761340101</c:v>
                </c:pt>
                <c:pt idx="12552" formatCode="General">
                  <c:v>-0.20908668588936999</c:v>
                </c:pt>
                <c:pt idx="12553" formatCode="General">
                  <c:v>-0.21277431474552899</c:v>
                </c:pt>
                <c:pt idx="12554" formatCode="General">
                  <c:v>-0.216353558245893</c:v>
                </c:pt>
                <c:pt idx="12555" formatCode="General">
                  <c:v>-0.219819140612276</c:v>
                </c:pt>
                <c:pt idx="12556" formatCode="General">
                  <c:v>-0.223165819696793</c:v>
                </c:pt>
                <c:pt idx="12557" formatCode="General">
                  <c:v>-0.22638792779432099</c:v>
                </c:pt>
                <c:pt idx="12558" formatCode="General">
                  <c:v>-0.22948048213647401</c:v>
                </c:pt>
                <c:pt idx="12559" formatCode="General">
                  <c:v>-0.232438680622085</c:v>
                </c:pt>
                <c:pt idx="12560" formatCode="General">
                  <c:v>-0.23525679099963201</c:v>
                </c:pt>
                <c:pt idx="12561" formatCode="General">
                  <c:v>-0.237929766670152</c:v>
                </c:pt>
                <c:pt idx="12562" formatCode="General">
                  <c:v>-0.24045286658828499</c:v>
                </c:pt>
                <c:pt idx="12563" formatCode="General">
                  <c:v>-0.242821040012759</c:v>
                </c:pt>
                <c:pt idx="12564" formatCode="General">
                  <c:v>-0.24502947687791801</c:v>
                </c:pt>
                <c:pt idx="12565" formatCode="General">
                  <c:v>-0.24707362936129099</c:v>
                </c:pt>
                <c:pt idx="12566" formatCode="General">
                  <c:v>-0.248948688634821</c:v>
                </c:pt>
                <c:pt idx="12567" formatCode="General">
                  <c:v>-0.25065015670303697</c:v>
                </c:pt>
                <c:pt idx="12568" formatCode="General">
                  <c:v>-0.25217439253673601</c:v>
                </c:pt>
                <c:pt idx="12569" formatCode="General">
                  <c:v>-0.25351698292790298</c:v>
                </c:pt>
                <c:pt idx="12570" formatCode="General">
                  <c:v>-0.25467374972950102</c:v>
                </c:pt>
                <c:pt idx="12571" formatCode="General">
                  <c:v>-0.255641471884066</c:v>
                </c:pt>
                <c:pt idx="12572" formatCode="General">
                  <c:v>-0.25641729964013399</c:v>
                </c:pt>
                <c:pt idx="12573" formatCode="General">
                  <c:v>-0.25699806228586403</c:v>
                </c:pt>
                <c:pt idx="12574" formatCode="General">
                  <c:v>-0.25738024119845598</c:v>
                </c:pt>
                <c:pt idx="12575" formatCode="General">
                  <c:v>-0.25756116903956999</c:v>
                </c:pt>
                <c:pt idx="12576" formatCode="General">
                  <c:v>-0.25753907316575902</c:v>
                </c:pt>
                <c:pt idx="12577" formatCode="General">
                  <c:v>-0.25731191689250799</c:v>
                </c:pt>
                <c:pt idx="12578" formatCode="General">
                  <c:v>-0.25687784114937501</c:v>
                </c:pt>
                <c:pt idx="12579" formatCode="General">
                  <c:v>-0.256235769699941</c:v>
                </c:pt>
                <c:pt idx="12580" formatCode="General">
                  <c:v>-0.25538483640118398</c:v>
                </c:pt>
                <c:pt idx="12581" formatCode="General">
                  <c:v>-0.25432433094501899</c:v>
                </c:pt>
                <c:pt idx="12582" formatCode="General">
                  <c:v>-0.25305418138200197</c:v>
                </c:pt>
                <c:pt idx="12583" formatCode="General">
                  <c:v>-0.25157439582267799</c:v>
                </c:pt>
                <c:pt idx="12584" formatCode="General">
                  <c:v>-0.249885018627134</c:v>
                </c:pt>
                <c:pt idx="12585" formatCode="General">
                  <c:v>-0.247987254870805</c:v>
                </c:pt>
                <c:pt idx="12586" formatCode="General">
                  <c:v>-0.2458828555508</c:v>
                </c:pt>
                <c:pt idx="12587" formatCode="General">
                  <c:v>-0.24357294156982601</c:v>
                </c:pt>
                <c:pt idx="12588" formatCode="General">
                  <c:v>-0.24105949638527599</c:v>
                </c:pt>
                <c:pt idx="12589" formatCode="General">
                  <c:v>-0.238344916826847</c:v>
                </c:pt>
                <c:pt idx="12590" formatCode="General">
                  <c:v>-0.23543139873605101</c:v>
                </c:pt>
                <c:pt idx="12591" formatCode="General">
                  <c:v>-0.23232247361269501</c:v>
                </c:pt>
                <c:pt idx="12592" formatCode="General">
                  <c:v>-0.229021468517773</c:v>
                </c:pt>
                <c:pt idx="12593" formatCode="General">
                  <c:v>-0.22553234497491401</c:v>
                </c:pt>
                <c:pt idx="12594" formatCode="General">
                  <c:v>-0.22185919025977099</c:v>
                </c:pt>
                <c:pt idx="12595" formatCode="General">
                  <c:v>-0.218006146451139</c:v>
                </c:pt>
                <c:pt idx="12596" formatCode="General">
                  <c:v>-0.21397840563378001</c:v>
                </c:pt>
                <c:pt idx="12597" formatCode="General">
                  <c:v>-0.209780584179204</c:v>
                </c:pt>
                <c:pt idx="12598" formatCode="General">
                  <c:v>-0.20541767091454199</c:v>
                </c:pt>
                <c:pt idx="12599" formatCode="General">
                  <c:v>-0.20089568793028101</c:v>
                </c:pt>
                <c:pt idx="12600" formatCode="General">
                  <c:v>-0.19622104403155399</c:v>
                </c:pt>
                <c:pt idx="12601" formatCode="General">
                  <c:v>-0.19139984440066099</c:v>
                </c:pt>
                <c:pt idx="12602" formatCode="General">
                  <c:v>-0.18643836238240499</c:v>
                </c:pt>
                <c:pt idx="12603" formatCode="General">
                  <c:v>-0.18134355815193101</c:v>
                </c:pt>
                <c:pt idx="12604" formatCode="General">
                  <c:v>-0.17612198909958299</c:v>
                </c:pt>
                <c:pt idx="12605" formatCode="General">
                  <c:v>-0.170780739394675</c:v>
                </c:pt>
                <c:pt idx="12606" formatCode="General">
                  <c:v>-0.16532692770617599</c:v>
                </c:pt>
                <c:pt idx="12607" formatCode="General">
                  <c:v>-0.159767610888743</c:v>
                </c:pt>
                <c:pt idx="12608" formatCode="General">
                  <c:v>-0.15411030278497401</c:v>
                </c:pt>
                <c:pt idx="12609" formatCode="General">
                  <c:v>-0.148362446074777</c:v>
                </c:pt>
                <c:pt idx="12610" formatCode="General">
                  <c:v>-0.14253190747260799</c:v>
                </c:pt>
                <c:pt idx="12611" formatCode="General">
                  <c:v>-0.136626895592626</c:v>
                </c:pt>
                <c:pt idx="12612" formatCode="General">
                  <c:v>-0.13065482005632201</c:v>
                </c:pt>
                <c:pt idx="12613" formatCode="General">
                  <c:v>-0.12462326836894801</c:v>
                </c:pt>
                <c:pt idx="12614" formatCode="General">
                  <c:v>-0.11854016407088699</c:v>
                </c:pt>
                <c:pt idx="12615" formatCode="General">
                  <c:v>-0.112413664160711</c:v>
                </c:pt>
                <c:pt idx="12616" formatCode="General">
                  <c:v>-0.10625150415868</c:v>
                </c:pt>
                <c:pt idx="12617" formatCode="General">
                  <c:v>-0.100060462505643</c:v>
                </c:pt>
                <c:pt idx="12618" formatCode="General">
                  <c:v>-9.3848540439623096E-2</c:v>
                </c:pt>
                <c:pt idx="12619" formatCode="General">
                  <c:v>-8.7623451481345094E-2</c:v>
                </c:pt>
                <c:pt idx="12620" formatCode="General">
                  <c:v>-8.1392214124962101E-2</c:v>
                </c:pt>
                <c:pt idx="12621" formatCode="General">
                  <c:v>-7.5162031848784103E-2</c:v>
                </c:pt>
                <c:pt idx="12622" formatCode="General">
                  <c:v>-6.8939881011372606E-2</c:v>
                </c:pt>
                <c:pt idx="12623" formatCode="General">
                  <c:v>-6.2732571847350205E-2</c:v>
                </c:pt>
                <c:pt idx="12624" formatCode="General">
                  <c:v>-5.654670756539E-2</c:v>
                </c:pt>
                <c:pt idx="12625" formatCode="General">
                  <c:v>-5.0388636037327697E-2</c:v>
                </c:pt>
                <c:pt idx="12626" formatCode="General">
                  <c:v>-4.4264517494946198E-2</c:v>
                </c:pt>
                <c:pt idx="12627" formatCode="General">
                  <c:v>-3.8180291673964098E-2</c:v>
                </c:pt>
                <c:pt idx="12628" formatCode="General">
                  <c:v>-3.2141632218476802E-2</c:v>
                </c:pt>
                <c:pt idx="12629" formatCode="General">
                  <c:v>-2.61539035294302E-2</c:v>
                </c:pt>
                <c:pt idx="12630" formatCode="General">
                  <c:v>-2.0222137875919699E-2</c:v>
                </c:pt>
                <c:pt idx="12631" formatCode="General">
                  <c:v>-1.4351171559161E-2</c:v>
                </c:pt>
                <c:pt idx="12632" formatCode="General">
                  <c:v>-8.5455212042519404E-3</c:v>
                </c:pt>
                <c:pt idx="12633" formatCode="General">
                  <c:v>-2.80935504649278E-3</c:v>
                </c:pt>
                <c:pt idx="12634" formatCode="General">
                  <c:v>2.8533643205170402E-3</c:v>
                </c:pt>
                <c:pt idx="12635" formatCode="General">
                  <c:v>8.4390540933859497E-3</c:v>
                </c:pt>
                <c:pt idx="12636" formatCode="General">
                  <c:v>1.3944489523509501E-2</c:v>
                </c:pt>
                <c:pt idx="12637" formatCode="General">
                  <c:v>1.9366751827047699E-2</c:v>
                </c:pt>
                <c:pt idx="12638" formatCode="General">
                  <c:v>2.4703234352680199E-2</c:v>
                </c:pt>
                <c:pt idx="12639" formatCode="General">
                  <c:v>2.9951651609066699E-2</c:v>
                </c:pt>
                <c:pt idx="12640" formatCode="General">
                  <c:v>3.5110044382471201E-2</c:v>
                </c:pt>
                <c:pt idx="12641" formatCode="General">
                  <c:v>4.0176731996589402E-2</c:v>
                </c:pt>
                <c:pt idx="12642" formatCode="General">
                  <c:v>4.5150366628202501E-2</c:v>
                </c:pt>
                <c:pt idx="12643" formatCode="General">
                  <c:v>5.0029887894798099E-2</c:v>
                </c:pt>
                <c:pt idx="12644" formatCode="General">
                  <c:v>5.4814526276790503E-2</c:v>
                </c:pt>
                <c:pt idx="12645" formatCode="General">
                  <c:v>5.9503859596086298E-2</c:v>
                </c:pt>
                <c:pt idx="12646" formatCode="General">
                  <c:v>6.4097706025761605E-2</c:v>
                </c:pt>
                <c:pt idx="12647" formatCode="General">
                  <c:v>6.8596124190482999E-2</c:v>
                </c:pt>
                <c:pt idx="12648" formatCode="General">
                  <c:v>7.29995239026172E-2</c:v>
                </c:pt>
                <c:pt idx="12649" formatCode="General">
                  <c:v>7.73085092588255E-2</c:v>
                </c:pt>
                <c:pt idx="12650" formatCode="General">
                  <c:v>8.1523871369500497E-2</c:v>
                </c:pt>
                <c:pt idx="12651" formatCode="General">
                  <c:v>8.5646709188752598E-2</c:v>
                </c:pt>
                <c:pt idx="12652" formatCode="General">
                  <c:v>8.9678330150381694E-2</c:v>
                </c:pt>
                <c:pt idx="12653" formatCode="General">
                  <c:v>9.3620186953757303E-2</c:v>
                </c:pt>
                <c:pt idx="12654" formatCode="General">
                  <c:v>9.7473887974930007E-2</c:v>
                </c:pt>
                <c:pt idx="12655" formatCode="General">
                  <c:v>0.101241263894623</c:v>
                </c:pt>
                <c:pt idx="12656" formatCode="General">
                  <c:v>0.104924272517235</c:v>
                </c:pt>
                <c:pt idx="12657" formatCode="General">
                  <c:v>0.108524964336438</c:v>
                </c:pt>
                <c:pt idx="12658" formatCode="General">
                  <c:v>0.112045526555222</c:v>
                </c:pt>
                <c:pt idx="12659" formatCode="General">
                  <c:v>0.115488238660792</c:v>
                </c:pt>
                <c:pt idx="12660" formatCode="General">
                  <c:v>0.118855450202244</c:v>
                </c:pt>
                <c:pt idx="12661" formatCode="General">
                  <c:v>0.122149569067344</c:v>
                </c:pt>
                <c:pt idx="12662" formatCode="General">
                  <c:v>0.12537304319828099</c:v>
                </c:pt>
                <c:pt idx="12663" formatCode="General">
                  <c:v>0.12852834349835601</c:v>
                </c:pt>
                <c:pt idx="12664" formatCode="General">
                  <c:v>0.13161794982068301</c:v>
                </c:pt>
                <c:pt idx="12665" formatCode="General">
                  <c:v>0.134644323913748</c:v>
                </c:pt>
                <c:pt idx="12666" formatCode="General">
                  <c:v>0.13760990659056099</c:v>
                </c:pt>
                <c:pt idx="12667" formatCode="General">
                  <c:v>0.14051709807447901</c:v>
                </c:pt>
                <c:pt idx="12668" formatCode="General">
                  <c:v>0.143368243658449</c:v>
                </c:pt>
                <c:pt idx="12669" formatCode="General">
                  <c:v>0.146165606826023</c:v>
                </c:pt>
                <c:pt idx="12670" formatCode="General">
                  <c:v>0.14891135689544599</c:v>
                </c:pt>
                <c:pt idx="12671" formatCode="General">
                  <c:v>0.15160757206870901</c:v>
                </c:pt>
                <c:pt idx="12672" formatCode="General">
                  <c:v>0.15425621788369101</c:v>
                </c:pt>
                <c:pt idx="12673" formatCode="General">
                  <c:v>0.15685912701041299</c:v>
                </c:pt>
                <c:pt idx="12674" formatCode="General">
                  <c:v>0.159417999145503</c:v>
                </c:pt>
                <c:pt idx="12675" formatCode="General">
                  <c:v>0.161934388939311</c:v>
                </c:pt>
                <c:pt idx="12676" formatCode="General">
                  <c:v>0.16440968830105401</c:v>
                </c:pt>
                <c:pt idx="12677" formatCode="General">
                  <c:v>0.166845122992581</c:v>
                </c:pt>
                <c:pt idx="12678" formatCode="General">
                  <c:v>0.16924174548510801</c:v>
                </c:pt>
                <c:pt idx="12679" formatCode="General">
                  <c:v>0.17160043173518499</c:v>
                </c:pt>
                <c:pt idx="12680" formatCode="General">
                  <c:v>0.17392186951654501</c:v>
                </c:pt>
                <c:pt idx="12681" formatCode="General">
                  <c:v>0.176206555938412</c:v>
                </c:pt>
                <c:pt idx="12682" formatCode="General">
                  <c:v>0.17845480161124699</c:v>
                </c:pt>
                <c:pt idx="12683" formatCode="General">
                  <c:v>0.1806667109375</c:v>
                </c:pt>
                <c:pt idx="12684" formatCode="General">
                  <c:v>0.18284219508374999</c:v>
                </c:pt>
                <c:pt idx="12685" formatCode="General">
                  <c:v>0.18498097312411199</c:v>
                </c:pt>
                <c:pt idx="12686" formatCode="General">
                  <c:v>0.187082562212948</c:v>
                </c:pt>
                <c:pt idx="12687" formatCode="General">
                  <c:v>0.18914629010683101</c:v>
                </c:pt>
                <c:pt idx="12688" formatCode="General">
                  <c:v>0.19117129119180201</c:v>
                </c:pt>
                <c:pt idx="12689" formatCode="General">
                  <c:v>0.19315653052960699</c:v>
                </c:pt>
                <c:pt idx="12690" formatCode="General">
                  <c:v>0.195100767099566</c:v>
                </c:pt>
                <c:pt idx="12691" formatCode="General">
                  <c:v>0.19700252809807101</c:v>
                </c:pt>
                <c:pt idx="12692" formatCode="General">
                  <c:v>0.198860273429075</c:v>
                </c:pt>
                <c:pt idx="12693" formatCode="General">
                  <c:v>0.20067228270408</c:v>
                </c:pt>
                <c:pt idx="12694" formatCode="General">
                  <c:v>0.202436576873435</c:v>
                </c:pt>
                <c:pt idx="12695" formatCode="General">
                  <c:v>0.20415112509231201</c:v>
                </c:pt>
                <c:pt idx="12696" formatCode="General">
                  <c:v>0.20581379485651399</c:v>
                </c:pt>
                <c:pt idx="12697" formatCode="General">
                  <c:v>0.20742231505323599</c:v>
                </c:pt>
                <c:pt idx="12698" formatCode="General">
                  <c:v>0.208974206790559</c:v>
                </c:pt>
                <c:pt idx="12699" formatCode="General">
                  <c:v>0.21046693252607401</c:v>
                </c:pt>
                <c:pt idx="12700" formatCode="General">
                  <c:v>0.21189794136465701</c:v>
                </c:pt>
                <c:pt idx="12701" formatCode="General">
                  <c:v>0.213264487730077</c:v>
                </c:pt>
                <c:pt idx="12702" formatCode="General">
                  <c:v>0.214563819131181</c:v>
                </c:pt>
                <c:pt idx="12703" formatCode="General">
                  <c:v>0.21579317113739399</c:v>
                </c:pt>
                <c:pt idx="12704" formatCode="General">
                  <c:v>0.21694968321066799</c:v>
                </c:pt>
                <c:pt idx="12705" formatCode="General">
                  <c:v>0.21803048052651999</c:v>
                </c:pt>
                <c:pt idx="12706" formatCode="General">
                  <c:v>0.21903271062135601</c:v>
                </c:pt>
                <c:pt idx="12707" formatCode="General">
                  <c:v>0.21995351054345899</c:v>
                </c:pt>
                <c:pt idx="12708" formatCode="General">
                  <c:v>0.220789972475949</c:v>
                </c:pt>
                <c:pt idx="12709" formatCode="General">
                  <c:v>0.221539228303858</c:v>
                </c:pt>
                <c:pt idx="12710" formatCode="General">
                  <c:v>0.22219853303596901</c:v>
                </c:pt>
                <c:pt idx="12711" formatCode="General">
                  <c:v>0.22276517559779299</c:v>
                </c:pt>
                <c:pt idx="12712" formatCode="General">
                  <c:v>0.22323648520921199</c:v>
                </c:pt>
                <c:pt idx="12713" formatCode="General">
                  <c:v>0.223609901368859</c:v>
                </c:pt>
                <c:pt idx="12714" formatCode="General">
                  <c:v>0.22388293846660301</c:v>
                </c:pt>
                <c:pt idx="12715" formatCode="General">
                  <c:v>0.22405324202611099</c:v>
                </c:pt>
                <c:pt idx="12716" formatCode="General">
                  <c:v>0.22411854857598701</c:v>
                </c:pt>
                <c:pt idx="12717" formatCode="General">
                  <c:v>0.22407673949418799</c:v>
                </c:pt>
                <c:pt idx="12718" formatCode="General">
                  <c:v>0.223925851490797</c:v>
                </c:pt>
                <c:pt idx="12719" formatCode="General">
                  <c:v>0.22366407133295399</c:v>
                </c:pt>
                <c:pt idx="12720" formatCode="General">
                  <c:v>0.22328972586624701</c:v>
                </c:pt>
                <c:pt idx="12721" formatCode="General">
                  <c:v>0.22280122596122001</c:v>
                </c:pt>
                <c:pt idx="12722" formatCode="General">
                  <c:v>0.222197230074927</c:v>
                </c:pt>
                <c:pt idx="12723" formatCode="General">
                  <c:v>0.221476645252282</c:v>
                </c:pt>
                <c:pt idx="12724" formatCode="General">
                  <c:v>0.220638496212272</c:v>
                </c:pt>
                <c:pt idx="12725" formatCode="General">
                  <c:v>0.21968195905132101</c:v>
                </c:pt>
                <c:pt idx="12726" formatCode="General">
                  <c:v>0.21860646247832499</c:v>
                </c:pt>
                <c:pt idx="12727" formatCode="General">
                  <c:v>0.217411626401981</c:v>
                </c:pt>
                <c:pt idx="12728" formatCode="General">
                  <c:v>0.21609728847616599</c:v>
                </c:pt>
                <c:pt idx="12729" formatCode="General">
                  <c:v>0.214663478776562</c:v>
                </c:pt>
                <c:pt idx="12730" formatCode="General">
                  <c:v>0.21311034382035399</c:v>
                </c:pt>
                <c:pt idx="12731" formatCode="General">
                  <c:v>0.21143829467626199</c:v>
                </c:pt>
                <c:pt idx="12732" formatCode="General">
                  <c:v>0.209648044603054</c:v>
                </c:pt>
                <c:pt idx="12733" formatCode="General">
                  <c:v>0.20774040218498199</c:v>
                </c:pt>
                <c:pt idx="12734" formatCode="General">
                  <c:v>0.20571622444187199</c:v>
                </c:pt>
                <c:pt idx="12735" formatCode="General">
                  <c:v>0.203576602635127</c:v>
                </c:pt>
                <c:pt idx="12736" formatCode="General">
                  <c:v>0.20132322231636601</c:v>
                </c:pt>
                <c:pt idx="12737" formatCode="General">
                  <c:v>0.19895781267892401</c:v>
                </c:pt>
                <c:pt idx="12738" formatCode="General">
                  <c:v>0.19648225313100601</c:v>
                </c:pt>
                <c:pt idx="12739" formatCode="General">
                  <c:v>0.193898572390548</c:v>
                </c:pt>
                <c:pt idx="12740" formatCode="General">
                  <c:v>0.19120888782045301</c:v>
                </c:pt>
                <c:pt idx="12741" formatCode="General">
                  <c:v>0.18841538171446201</c:v>
                </c:pt>
                <c:pt idx="12742" formatCode="General">
                  <c:v>0.18552024434647199</c:v>
                </c:pt>
                <c:pt idx="12743" formatCode="General">
                  <c:v>0.182525716871869</c:v>
                </c:pt>
                <c:pt idx="12744" formatCode="General">
                  <c:v>0.17943465526647401</c:v>
                </c:pt>
                <c:pt idx="12745" formatCode="General">
                  <c:v>0.176250502071336</c:v>
                </c:pt>
                <c:pt idx="12746" formatCode="General">
                  <c:v>0.17297607435193099</c:v>
                </c:pt>
                <c:pt idx="12747" formatCode="General">
                  <c:v>0.16961402041540799</c:v>
                </c:pt>
                <c:pt idx="12748" formatCode="General">
                  <c:v>0.16616739998954799</c:v>
                </c:pt>
                <c:pt idx="12749" formatCode="General">
                  <c:v>0.16263921269877599</c:v>
                </c:pt>
                <c:pt idx="12750" formatCode="General">
                  <c:v>0.15903289390572101</c:v>
                </c:pt>
                <c:pt idx="12751" formatCode="General">
                  <c:v>0.155352284060326</c:v>
                </c:pt>
                <c:pt idx="12752" formatCode="General">
                  <c:v>0.15160048166229201</c:v>
                </c:pt>
                <c:pt idx="12753" formatCode="General">
                  <c:v>0.147780863601639</c:v>
                </c:pt>
                <c:pt idx="12754" formatCode="General">
                  <c:v>0.14389716849071699</c:v>
                </c:pt>
                <c:pt idx="12755" formatCode="General">
                  <c:v>0.139952936473387</c:v>
                </c:pt>
                <c:pt idx="12756" formatCode="General">
                  <c:v>0.135951956214138</c:v>
                </c:pt>
                <c:pt idx="12757" formatCode="General">
                  <c:v>0.13189772338139999</c:v>
                </c:pt>
                <c:pt idx="12758" formatCode="General">
                  <c:v>0.12779338222207701</c:v>
                </c:pt>
                <c:pt idx="12759" formatCode="General">
                  <c:v>0.12364227377499599</c:v>
                </c:pt>
                <c:pt idx="12760" formatCode="General">
                  <c:v>0.11944746226261301</c:v>
                </c:pt>
                <c:pt idx="12761" formatCode="General">
                  <c:v>0.115212271622081</c:v>
                </c:pt>
                <c:pt idx="12762" formatCode="General">
                  <c:v>0.110940324839952</c:v>
                </c:pt>
                <c:pt idx="12763" formatCode="General">
                  <c:v>0.106634938599124</c:v>
                </c:pt>
                <c:pt idx="12764" formatCode="General">
                  <c:v>0.10229909343829</c:v>
                </c:pt>
                <c:pt idx="12765" formatCode="General">
                  <c:v>9.7936033027040806E-2</c:v>
                </c:pt>
                <c:pt idx="12766" formatCode="General">
                  <c:v>9.3549247981820793E-2</c:v>
                </c:pt>
                <c:pt idx="12767" formatCode="General">
                  <c:v>8.9141322183715802E-2</c:v>
                </c:pt>
                <c:pt idx="12768" formatCode="General">
                  <c:v>8.4714479638205498E-2</c:v>
                </c:pt>
                <c:pt idx="12769" formatCode="General">
                  <c:v>8.0271787794224406E-2</c:v>
                </c:pt>
                <c:pt idx="12770" formatCode="General">
                  <c:v>7.5816089892696295E-2</c:v>
                </c:pt>
                <c:pt idx="12771" formatCode="General">
                  <c:v>7.1349360446794102E-2</c:v>
                </c:pt>
                <c:pt idx="12772" formatCode="General">
                  <c:v>6.6873844418307099E-2</c:v>
                </c:pt>
                <c:pt idx="12773" formatCode="General">
                  <c:v>6.2392136316662503E-2</c:v>
                </c:pt>
                <c:pt idx="12774" formatCode="General">
                  <c:v>5.7906056525440099E-2</c:v>
                </c:pt>
                <c:pt idx="12775" formatCode="General">
                  <c:v>5.34171600016159E-2</c:v>
                </c:pt>
                <c:pt idx="12776" formatCode="General">
                  <c:v>4.8927400974372703E-2</c:v>
                </c:pt>
                <c:pt idx="12777" formatCode="General">
                  <c:v>4.44386442565472E-2</c:v>
                </c:pt>
                <c:pt idx="12778" formatCode="General">
                  <c:v>3.9952620085483101E-2</c:v>
                </c:pt>
                <c:pt idx="12779" formatCode="General">
                  <c:v>3.5470941095534898E-2</c:v>
                </c:pt>
                <c:pt idx="12780" formatCode="General">
                  <c:v>3.09951227008388E-2</c:v>
                </c:pt>
                <c:pt idx="12781" formatCode="General">
                  <c:v>2.6526545866812901E-2</c:v>
                </c:pt>
                <c:pt idx="12782" formatCode="General">
                  <c:v>2.2065929064509798E-2</c:v>
                </c:pt>
                <c:pt idx="12783" formatCode="General">
                  <c:v>1.76139262028331E-2</c:v>
                </c:pt>
                <c:pt idx="12784" formatCode="General">
                  <c:v>1.3171751851873E-2</c:v>
                </c:pt>
                <c:pt idx="12785" formatCode="General">
                  <c:v>8.7400901243583403E-3</c:v>
                </c:pt>
                <c:pt idx="12786" formatCode="General">
                  <c:v>4.31907050974536E-3</c:v>
                </c:pt>
                <c:pt idx="12787">
                  <c:v>-9.0549568642902503E-5</c:v>
                </c:pt>
                <c:pt idx="12788" formatCode="General">
                  <c:v>-4.4878334759941903E-3</c:v>
                </c:pt>
                <c:pt idx="12789" formatCode="General">
                  <c:v>-8.8723315286708699E-3</c:v>
                </c:pt>
                <c:pt idx="12790" formatCode="General">
                  <c:v>-1.324408964678E-2</c:v>
                </c:pt>
                <c:pt idx="12791" formatCode="General">
                  <c:v>-1.7602981537756301E-2</c:v>
                </c:pt>
                <c:pt idx="12792" formatCode="General">
                  <c:v>-2.1948142153432899E-2</c:v>
                </c:pt>
                <c:pt idx="12793" formatCode="General">
                  <c:v>-2.6279619644752599E-2</c:v>
                </c:pt>
                <c:pt idx="12794" formatCode="General">
                  <c:v>-3.05979032653396E-2</c:v>
                </c:pt>
                <c:pt idx="12795" formatCode="General">
                  <c:v>-3.4902655811485897E-2</c:v>
                </c:pt>
                <c:pt idx="12796" formatCode="General">
                  <c:v>-3.9193239554401599E-2</c:v>
                </c:pt>
                <c:pt idx="12797" formatCode="General">
                  <c:v>-4.3469863883985202E-2</c:v>
                </c:pt>
                <c:pt idx="12798" formatCode="General">
                  <c:v>-4.7732560481441498E-2</c:v>
                </c:pt>
                <c:pt idx="12799" formatCode="General">
                  <c:v>-5.19811015121453E-2</c:v>
                </c:pt>
                <c:pt idx="12800" formatCode="General">
                  <c:v>-5.6216048548109999E-2</c:v>
                </c:pt>
                <c:pt idx="12801" formatCode="General">
                  <c:v>-6.0437124928130297E-2</c:v>
                </c:pt>
                <c:pt idx="12802" formatCode="General">
                  <c:v>-6.4643671620991494E-2</c:v>
                </c:pt>
                <c:pt idx="12803" formatCode="General">
                  <c:v>-6.8835880845549396E-2</c:v>
                </c:pt>
                <c:pt idx="12804" formatCode="General">
                  <c:v>-7.3014255447422405E-2</c:v>
                </c:pt>
                <c:pt idx="12805" formatCode="General">
                  <c:v>-7.7178370941774099E-2</c:v>
                </c:pt>
                <c:pt idx="12806" formatCode="General">
                  <c:v>-8.1327398875284701E-2</c:v>
                </c:pt>
                <c:pt idx="12807" formatCode="General">
                  <c:v>-8.5461290610054697E-2</c:v>
                </c:pt>
                <c:pt idx="12808" formatCode="General">
                  <c:v>-8.95797545273192E-2</c:v>
                </c:pt>
                <c:pt idx="12809" formatCode="General">
                  <c:v>-9.3682093268883201E-2</c:v>
                </c:pt>
                <c:pt idx="12810" formatCode="General">
                  <c:v>-9.7767271587156104E-2</c:v>
                </c:pt>
                <c:pt idx="12811" formatCode="General">
                  <c:v>-0.101834518529218</c:v>
                </c:pt>
                <c:pt idx="12812" formatCode="General">
                  <c:v>-0.105883407969303</c:v>
                </c:pt>
                <c:pt idx="12813" formatCode="General">
                  <c:v>-0.109913255087273</c:v>
                </c:pt>
                <c:pt idx="12814" formatCode="General">
                  <c:v>-0.11392312033001301</c:v>
                </c:pt>
                <c:pt idx="12815" formatCode="General">
                  <c:v>-0.117912342480378</c:v>
                </c:pt>
                <c:pt idx="12816" formatCode="General">
                  <c:v>-0.12187993610054899</c:v>
                </c:pt>
                <c:pt idx="12817" formatCode="General">
                  <c:v>-0.125823505309439</c:v>
                </c:pt>
                <c:pt idx="12818" formatCode="General">
                  <c:v>-0.129741536327387</c:v>
                </c:pt>
                <c:pt idx="12819" formatCode="General">
                  <c:v>-0.13363355484182901</c:v>
                </c:pt>
                <c:pt idx="12820" formatCode="General">
                  <c:v>-0.137497864133236</c:v>
                </c:pt>
                <c:pt idx="12821" formatCode="General">
                  <c:v>-0.14133247619123801</c:v>
                </c:pt>
                <c:pt idx="12822" formatCode="General">
                  <c:v>-0.145135793328563</c:v>
                </c:pt>
                <c:pt idx="12823" formatCode="General">
                  <c:v>-0.148905549921345</c:v>
                </c:pt>
                <c:pt idx="12824" formatCode="General">
                  <c:v>-0.152639358686147</c:v>
                </c:pt>
                <c:pt idx="12825" formatCode="General">
                  <c:v>-0.15633531076927401</c:v>
                </c:pt>
                <c:pt idx="12826" formatCode="General">
                  <c:v>-0.159990960065373</c:v>
                </c:pt>
                <c:pt idx="12827" formatCode="General">
                  <c:v>-0.16360383504575499</c:v>
                </c:pt>
                <c:pt idx="12828" formatCode="General">
                  <c:v>-0.16717207138522699</c:v>
                </c:pt>
                <c:pt idx="12829" formatCode="General">
                  <c:v>-0.17069329281176401</c:v>
                </c:pt>
                <c:pt idx="12830" formatCode="General">
                  <c:v>-0.17416459574558499</c:v>
                </c:pt>
                <c:pt idx="12831" formatCode="General">
                  <c:v>-0.17758364617477199</c:v>
                </c:pt>
                <c:pt idx="12832" formatCode="General">
                  <c:v>-0.18094769083603299</c:v>
                </c:pt>
                <c:pt idx="12833" formatCode="General">
                  <c:v>-0.18425350267311999</c:v>
                </c:pt>
                <c:pt idx="12834" formatCode="General">
                  <c:v>-0.18749854183780401</c:v>
                </c:pt>
                <c:pt idx="12835" formatCode="General">
                  <c:v>-0.19067997859105901</c:v>
                </c:pt>
                <c:pt idx="12836" formatCode="General">
                  <c:v>-0.19379518586951</c:v>
                </c:pt>
                <c:pt idx="12837" formatCode="General">
                  <c:v>-0.196841777489249</c:v>
                </c:pt>
                <c:pt idx="12838" formatCode="General">
                  <c:v>-0.19981702231647</c:v>
                </c:pt>
                <c:pt idx="12839" formatCode="General">
                  <c:v>-0.202717758274717</c:v>
                </c:pt>
                <c:pt idx="12840" formatCode="General">
                  <c:v>-0.205540522921593</c:v>
                </c:pt>
                <c:pt idx="12841" formatCode="General">
                  <c:v>-0.20828266943889501</c:v>
                </c:pt>
                <c:pt idx="12842" formatCode="General">
                  <c:v>-0.21094138544829999</c:v>
                </c:pt>
                <c:pt idx="12843" formatCode="General">
                  <c:v>-0.21351363521404701</c:v>
                </c:pt>
                <c:pt idx="12844" formatCode="General">
                  <c:v>-0.21599730749725601</c:v>
                </c:pt>
                <c:pt idx="12845" formatCode="General">
                  <c:v>-0.21839009703692899</c:v>
                </c:pt>
                <c:pt idx="12846" formatCode="General">
                  <c:v>-0.220688864927164</c:v>
                </c:pt>
                <c:pt idx="12847" formatCode="General">
                  <c:v>-0.222890791440188</c:v>
                </c:pt>
                <c:pt idx="12848" formatCode="General">
                  <c:v>-0.22499401799514401</c:v>
                </c:pt>
                <c:pt idx="12849" formatCode="General">
                  <c:v>-0.22699603012278899</c:v>
                </c:pt>
                <c:pt idx="12850" formatCode="General">
                  <c:v>-0.22889462648280601</c:v>
                </c:pt>
                <c:pt idx="12851" formatCode="General">
                  <c:v>-0.23068802462149299</c:v>
                </c:pt>
                <c:pt idx="12852" formatCode="General">
                  <c:v>-0.23237430309691501</c:v>
                </c:pt>
                <c:pt idx="12853" formatCode="General">
                  <c:v>-0.23395186637643201</c:v>
                </c:pt>
                <c:pt idx="12854" formatCode="General">
                  <c:v>-0.23541896066721099</c:v>
                </c:pt>
                <c:pt idx="12855" formatCode="General">
                  <c:v>-0.23677412038840601</c:v>
                </c:pt>
                <c:pt idx="12856" formatCode="General">
                  <c:v>-0.23801570279629899</c:v>
                </c:pt>
                <c:pt idx="12857" formatCode="General">
                  <c:v>-0.23914237835836</c:v>
                </c:pt>
                <c:pt idx="12858" formatCode="General">
                  <c:v>-0.24015323808127401</c:v>
                </c:pt>
                <c:pt idx="12859" formatCode="General">
                  <c:v>-0.241047755299785</c:v>
                </c:pt>
                <c:pt idx="12860" formatCode="General">
                  <c:v>-0.24182568486563499</c:v>
                </c:pt>
                <c:pt idx="12861" formatCode="General">
                  <c:v>-0.24248595373998399</c:v>
                </c:pt>
                <c:pt idx="12862" formatCode="General">
                  <c:v>-0.24302823707472901</c:v>
                </c:pt>
                <c:pt idx="12863" formatCode="General">
                  <c:v>-0.243452521059772</c:v>
                </c:pt>
                <c:pt idx="12864" formatCode="General">
                  <c:v>-0.243758510969072</c:v>
                </c:pt>
                <c:pt idx="12865" formatCode="General">
                  <c:v>-0.243946682952773</c:v>
                </c:pt>
                <c:pt idx="12866" formatCode="General">
                  <c:v>-0.24401776435511699</c:v>
                </c:pt>
                <c:pt idx="12867" formatCode="General">
                  <c:v>-0.243972121336652</c:v>
                </c:pt>
                <c:pt idx="12868" formatCode="General">
                  <c:v>-0.24381079523173599</c:v>
                </c:pt>
                <c:pt idx="12869" formatCode="General">
                  <c:v>-0.24353497266915999</c:v>
                </c:pt>
                <c:pt idx="12870" formatCode="General">
                  <c:v>-0.24314536824256699</c:v>
                </c:pt>
                <c:pt idx="12871" formatCode="General">
                  <c:v>-0.242643320807611</c:v>
                </c:pt>
                <c:pt idx="12872" formatCode="General">
                  <c:v>-0.24203082006818299</c:v>
                </c:pt>
                <c:pt idx="12873" formatCode="General">
                  <c:v>-0.24130938361631099</c:v>
                </c:pt>
                <c:pt idx="12874" formatCode="General">
                  <c:v>-0.24048099479318599</c:v>
                </c:pt>
                <c:pt idx="12875" formatCode="General">
                  <c:v>-0.239547637850442</c:v>
                </c:pt>
                <c:pt idx="12876" formatCode="General">
                  <c:v>-0.23851121151830401</c:v>
                </c:pt>
                <c:pt idx="12877" formatCode="General">
                  <c:v>-0.23737407530618199</c:v>
                </c:pt>
                <c:pt idx="12878" formatCode="General">
                  <c:v>-0.23613852988377099</c:v>
                </c:pt>
                <c:pt idx="12879" formatCode="General">
                  <c:v>-0.23480727732765699</c:v>
                </c:pt>
                <c:pt idx="12880" formatCode="General">
                  <c:v>-0.23338291185385299</c:v>
                </c:pt>
                <c:pt idx="12881" formatCode="General">
                  <c:v>-0.231868357465744</c:v>
                </c:pt>
                <c:pt idx="12882" formatCode="General">
                  <c:v>-0.23026637492577701</c:v>
                </c:pt>
                <c:pt idx="12883" formatCode="General">
                  <c:v>-0.228579982487638</c:v>
                </c:pt>
                <c:pt idx="12884" formatCode="General">
                  <c:v>-0.22681198436260999</c:v>
                </c:pt>
                <c:pt idx="12885" formatCode="General">
                  <c:v>-0.224965439036419</c:v>
                </c:pt>
                <c:pt idx="12886" formatCode="General">
                  <c:v>-0.22304364515355601</c:v>
                </c:pt>
                <c:pt idx="12887" formatCode="General">
                  <c:v>-0.221049042525817</c:v>
                </c:pt>
                <c:pt idx="12888" formatCode="General">
                  <c:v>-0.218984755193629</c:v>
                </c:pt>
                <c:pt idx="12889" formatCode="General">
                  <c:v>-0.21685366902297101</c:v>
                </c:pt>
                <c:pt idx="12890" formatCode="General">
                  <c:v>-0.21465886787562199</c:v>
                </c:pt>
                <c:pt idx="12891" formatCode="General">
                  <c:v>-0.212403670801977</c:v>
                </c:pt>
                <c:pt idx="12892" formatCode="General">
                  <c:v>-0.21009099380500901</c:v>
                </c:pt>
                <c:pt idx="12893" formatCode="General">
                  <c:v>-0.20772338829315601</c:v>
                </c:pt>
                <c:pt idx="12894" formatCode="General">
                  <c:v>-0.20530411016009201</c:v>
                </c:pt>
                <c:pt idx="12895" formatCode="General">
                  <c:v>-0.202836116268726</c:v>
                </c:pt>
                <c:pt idx="12896" formatCode="General">
                  <c:v>-0.20032191382765599</c:v>
                </c:pt>
                <c:pt idx="12897" formatCode="General">
                  <c:v>-0.19776414913564</c:v>
                </c:pt>
                <c:pt idx="12898" formatCode="General">
                  <c:v>-0.19516516537287501</c:v>
                </c:pt>
                <c:pt idx="12899" formatCode="General">
                  <c:v>-0.19252801685714299</c:v>
                </c:pt>
                <c:pt idx="12900" formatCode="General">
                  <c:v>-0.189854866047617</c:v>
                </c:pt>
                <c:pt idx="12901" formatCode="General">
                  <c:v>-0.187147464523792</c:v>
                </c:pt>
                <c:pt idx="12902" formatCode="General">
                  <c:v>-0.18440829132894301</c:v>
                </c:pt>
                <c:pt idx="12903" formatCode="General">
                  <c:v>-0.181638991426467</c:v>
                </c:pt>
                <c:pt idx="12904" formatCode="General">
                  <c:v>-0.178840858170907</c:v>
                </c:pt>
                <c:pt idx="12905" formatCode="General">
                  <c:v>-0.17601600451830701</c:v>
                </c:pt>
                <c:pt idx="12906" formatCode="General">
                  <c:v>-0.173165793629043</c:v>
                </c:pt>
                <c:pt idx="12907" formatCode="General">
                  <c:v>-0.17029128469486701</c:v>
                </c:pt>
                <c:pt idx="12908" formatCode="General">
                  <c:v>-0.16739383500786101</c:v>
                </c:pt>
                <c:pt idx="12909" formatCode="General">
                  <c:v>-0.16447405915674401</c:v>
                </c:pt>
                <c:pt idx="12910" formatCode="General">
                  <c:v>-0.16153236001129001</c:v>
                </c:pt>
                <c:pt idx="12911" formatCode="General">
                  <c:v>-0.158569552187179</c:v>
                </c:pt>
                <c:pt idx="12912" formatCode="General">
                  <c:v>-0.155585836081577</c:v>
                </c:pt>
                <c:pt idx="12913" formatCode="General">
                  <c:v>-0.152581277180281</c:v>
                </c:pt>
                <c:pt idx="12914" formatCode="General">
                  <c:v>-0.14955587947388799</c:v>
                </c:pt>
                <c:pt idx="12915" formatCode="General">
                  <c:v>-0.14650906957014501</c:v>
                </c:pt>
                <c:pt idx="12916" formatCode="General">
                  <c:v>-0.14344027702141501</c:v>
                </c:pt>
                <c:pt idx="12917" formatCode="General">
                  <c:v>-0.140349067618563</c:v>
                </c:pt>
                <c:pt idx="12918" formatCode="General">
                  <c:v>-0.13723508784705199</c:v>
                </c:pt>
                <c:pt idx="12919" formatCode="General">
                  <c:v>-0.13409701223100401</c:v>
                </c:pt>
                <c:pt idx="12920" formatCode="General">
                  <c:v>-0.130933608569612</c:v>
                </c:pt>
                <c:pt idx="12921" formatCode="General">
                  <c:v>-0.127743921112001</c:v>
                </c:pt>
                <c:pt idx="12922" formatCode="General">
                  <c:v>-0.124526694457417</c:v>
                </c:pt>
                <c:pt idx="12923" formatCode="General">
                  <c:v>-0.12128036182563</c:v>
                </c:pt>
                <c:pt idx="12924" formatCode="General">
                  <c:v>-0.11800310983711799</c:v>
                </c:pt>
                <c:pt idx="12925" formatCode="General">
                  <c:v>-0.114693439772126</c:v>
                </c:pt>
                <c:pt idx="12926" formatCode="General">
                  <c:v>-0.111349184723884</c:v>
                </c:pt>
                <c:pt idx="12927" formatCode="General">
                  <c:v>-0.10796854760020801</c:v>
                </c:pt>
                <c:pt idx="12928" formatCode="General">
                  <c:v>-0.104549714378421</c:v>
                </c:pt>
                <c:pt idx="12929" formatCode="General">
                  <c:v>-0.101090796477407</c:v>
                </c:pt>
                <c:pt idx="12930" formatCode="General">
                  <c:v>-9.7589826030969398E-2</c:v>
                </c:pt>
                <c:pt idx="12931" formatCode="General">
                  <c:v>-9.40442652548409E-2</c:v>
                </c:pt>
                <c:pt idx="12932" formatCode="General">
                  <c:v>-9.0452126582940107E-2</c:v>
                </c:pt>
                <c:pt idx="12933" formatCode="General">
                  <c:v>-8.68115070479272E-2</c:v>
                </c:pt>
                <c:pt idx="12934" formatCode="General">
                  <c:v>-8.3120048682077494E-2</c:v>
                </c:pt>
                <c:pt idx="12935" formatCode="General">
                  <c:v>-7.9376027737810995E-2</c:v>
                </c:pt>
                <c:pt idx="12936" formatCode="General">
                  <c:v>-7.5577891254307999E-2</c:v>
                </c:pt>
                <c:pt idx="12937" formatCode="General">
                  <c:v>-7.1723621943054594E-2</c:v>
                </c:pt>
                <c:pt idx="12938" formatCode="General">
                  <c:v>-6.7811292834541903E-2</c:v>
                </c:pt>
                <c:pt idx="12939" formatCode="General">
                  <c:v>-6.3839318746293006E-2</c:v>
                </c:pt>
                <c:pt idx="12940" formatCode="General">
                  <c:v>-5.9806403456792799E-2</c:v>
                </c:pt>
                <c:pt idx="12941" formatCode="General">
                  <c:v>-5.5711080224218897E-2</c:v>
                </c:pt>
                <c:pt idx="12942" formatCode="General">
                  <c:v>-5.1552067551186201E-2</c:v>
                </c:pt>
                <c:pt idx="12943" formatCode="General">
                  <c:v>-4.7328310284230901E-2</c:v>
                </c:pt>
                <c:pt idx="12944" formatCode="General">
                  <c:v>-4.3038920304310203E-2</c:v>
                </c:pt>
                <c:pt idx="12945" formatCode="General">
                  <c:v>-3.8683217407502503E-2</c:v>
                </c:pt>
                <c:pt idx="12946" formatCode="General">
                  <c:v>-3.4260720947908399E-2</c:v>
                </c:pt>
                <c:pt idx="12947" formatCode="General">
                  <c:v>-2.9771139881348E-2</c:v>
                </c:pt>
                <c:pt idx="12948" formatCode="General">
                  <c:v>-2.52144643304613E-2</c:v>
                </c:pt>
                <c:pt idx="12949" formatCode="General">
                  <c:v>-2.0590900103455101E-2</c:v>
                </c:pt>
                <c:pt idx="12950" formatCode="General">
                  <c:v>-1.5900899748832201E-2</c:v>
                </c:pt>
                <c:pt idx="12951" formatCode="General">
                  <c:v>-1.1145252687681999E-2</c:v>
                </c:pt>
                <c:pt idx="12952" formatCode="General">
                  <c:v>-6.3250012718688202E-3</c:v>
                </c:pt>
                <c:pt idx="12953" formatCode="General">
                  <c:v>-1.44140666310041E-3</c:v>
                </c:pt>
                <c:pt idx="12954" formatCode="General">
                  <c:v>3.50392372956002E-3</c:v>
                </c:pt>
                <c:pt idx="12955" formatCode="General">
                  <c:v>8.5091136699252303E-3</c:v>
                </c:pt>
                <c:pt idx="12956" formatCode="General">
                  <c:v>1.3572003242149199E-2</c:v>
                </c:pt>
                <c:pt idx="12957" formatCode="General">
                  <c:v>1.8690028114373199E-2</c:v>
                </c:pt>
                <c:pt idx="12958" formatCode="General">
                  <c:v>2.3860425443095599E-2</c:v>
                </c:pt>
                <c:pt idx="12959" formatCode="General">
                  <c:v>2.9080182628449198E-2</c:v>
                </c:pt>
                <c:pt idx="12960" formatCode="General">
                  <c:v>3.43459020940141E-2</c:v>
                </c:pt>
                <c:pt idx="12961" formatCode="General">
                  <c:v>3.9653845380236301E-2</c:v>
                </c:pt>
                <c:pt idx="12962" formatCode="General">
                  <c:v>4.5000047517590798E-2</c:v>
                </c:pt>
                <c:pt idx="12963" formatCode="General">
                  <c:v>5.0380269942865999E-2</c:v>
                </c:pt>
                <c:pt idx="12964" formatCode="General">
                  <c:v>5.5789986922326798E-2</c:v>
                </c:pt>
                <c:pt idx="12965" formatCode="General">
                  <c:v>6.1224382525958999E-2</c:v>
                </c:pt>
                <c:pt idx="12966" formatCode="General">
                  <c:v>6.6678349707216894E-2</c:v>
                </c:pt>
                <c:pt idx="12967" formatCode="General">
                  <c:v>7.21465439349359E-2</c:v>
                </c:pt>
                <c:pt idx="12968" formatCode="General">
                  <c:v>7.7623338775706999E-2</c:v>
                </c:pt>
                <c:pt idx="12969" formatCode="General">
                  <c:v>8.3102931937400801E-2</c:v>
                </c:pt>
                <c:pt idx="12970" formatCode="General">
                  <c:v>8.8579299746314399E-2</c:v>
                </c:pt>
                <c:pt idx="12971" formatCode="General">
                  <c:v>9.4046189578667005E-2</c:v>
                </c:pt>
                <c:pt idx="12972" formatCode="General">
                  <c:v>9.9497176631353004E-2</c:v>
                </c:pt>
                <c:pt idx="12973" formatCode="General">
                  <c:v>0.104925664182032</c:v>
                </c:pt>
                <c:pt idx="12974" formatCode="General">
                  <c:v>0.110324883166613</c:v>
                </c:pt>
                <c:pt idx="12975" formatCode="General">
                  <c:v>0.11568794139562</c:v>
                </c:pt>
                <c:pt idx="12976" formatCode="General">
                  <c:v>0.121007827988124</c:v>
                </c:pt>
                <c:pt idx="12977" formatCode="General">
                  <c:v>0.126277458039945</c:v>
                </c:pt>
                <c:pt idx="12978" formatCode="General">
                  <c:v>0.131489666776644</c:v>
                </c:pt>
                <c:pt idx="12979" formatCode="General">
                  <c:v>0.13663719175723699</c:v>
                </c:pt>
                <c:pt idx="12980" formatCode="General">
                  <c:v>0.14171271812958899</c:v>
                </c:pt>
                <c:pt idx="12981" formatCode="General">
                  <c:v>0.14670893047681599</c:v>
                </c:pt>
                <c:pt idx="12982" formatCode="General">
                  <c:v>0.15161861153468001</c:v>
                </c:pt>
                <c:pt idx="12983" formatCode="General">
                  <c:v>0.15643456429990399</c:v>
                </c:pt>
                <c:pt idx="12984" formatCode="General">
                  <c:v>0.161149577256504</c:v>
                </c:pt>
                <c:pt idx="12985" formatCode="General">
                  <c:v>0.165756511522269</c:v>
                </c:pt>
                <c:pt idx="12986" formatCode="General">
                  <c:v>0.170248387662118</c:v>
                </c:pt>
                <c:pt idx="12987" formatCode="General">
                  <c:v>0.17461830312541099</c:v>
                </c:pt>
                <c:pt idx="12988" formatCode="General">
                  <c:v>0.17885950138409301</c:v>
                </c:pt>
                <c:pt idx="12989" formatCode="General">
                  <c:v>0.18296544471175499</c:v>
                </c:pt>
                <c:pt idx="12990" formatCode="General">
                  <c:v>0.18692972251421899</c:v>
                </c:pt>
                <c:pt idx="12991" formatCode="General">
                  <c:v>0.190746160207826</c:v>
                </c:pt>
                <c:pt idx="12992" formatCode="General">
                  <c:v>0.19440883742444801</c:v>
                </c:pt>
                <c:pt idx="12993" formatCode="General">
                  <c:v>0.19791208145132899</c:v>
                </c:pt>
                <c:pt idx="12994" formatCode="General">
                  <c:v>0.20125046507240499</c:v>
                </c:pt>
                <c:pt idx="12995" formatCode="General">
                  <c:v>0.204418854316988</c:v>
                </c:pt>
                <c:pt idx="12996" formatCode="General">
                  <c:v>0.20741245474089301</c:v>
                </c:pt>
                <c:pt idx="12997" formatCode="General">
                  <c:v>0.21022674335414801</c:v>
                </c:pt>
                <c:pt idx="12998" formatCode="General">
                  <c:v>0.212857553361705</c:v>
                </c:pt>
                <c:pt idx="12999" formatCode="General">
                  <c:v>0.21530106113795999</c:v>
                </c:pt>
                <c:pt idx="13000" formatCode="General">
                  <c:v>0.217553808649041</c:v>
                </c:pt>
                <c:pt idx="13001" formatCode="General">
                  <c:v>0.219612680554059</c:v>
                </c:pt>
                <c:pt idx="13002" formatCode="General">
                  <c:v>0.22147498312910199</c:v>
                </c:pt>
                <c:pt idx="13003" formatCode="General">
                  <c:v>0.22313847298039799</c:v>
                </c:pt>
                <c:pt idx="13004" formatCode="General">
                  <c:v>0.224601308699722</c:v>
                </c:pt>
                <c:pt idx="13005" formatCode="General">
                  <c:v>0.22586200317020599</c:v>
                </c:pt>
                <c:pt idx="13006" formatCode="General">
                  <c:v>0.226919488807452</c:v>
                </c:pt>
                <c:pt idx="13007" formatCode="General">
                  <c:v>0.22777317942591899</c:v>
                </c:pt>
                <c:pt idx="13008" formatCode="General">
                  <c:v>0.228422817784387</c:v>
                </c:pt>
                <c:pt idx="13009" formatCode="General">
                  <c:v>0.22886862291308599</c:v>
                </c:pt>
                <c:pt idx="13010" formatCode="General">
                  <c:v>0.22911120104534899</c:v>
                </c:pt>
                <c:pt idx="13011" formatCode="General">
                  <c:v>0.22915158433980001</c:v>
                </c:pt>
                <c:pt idx="13012" formatCode="General">
                  <c:v>0.22899123438167401</c:v>
                </c:pt>
                <c:pt idx="13013" formatCode="General">
                  <c:v>0.22863198244021299</c:v>
                </c:pt>
                <c:pt idx="13014" formatCode="General">
                  <c:v>0.228076128955854</c:v>
                </c:pt>
                <c:pt idx="13015" formatCode="General">
                  <c:v>0.22732632733758301</c:v>
                </c:pt>
                <c:pt idx="13016" formatCode="General">
                  <c:v>0.226385566167283</c:v>
                </c:pt>
                <c:pt idx="13017" formatCode="General">
                  <c:v>0.225257217859653</c:v>
                </c:pt>
                <c:pt idx="13018" formatCode="General">
                  <c:v>0.22394503523166001</c:v>
                </c:pt>
                <c:pt idx="13019" formatCode="General">
                  <c:v>0.22245308781727299</c:v>
                </c:pt>
                <c:pt idx="13020" formatCode="General">
                  <c:v>0.220785802715077</c:v>
                </c:pt>
                <c:pt idx="13021" formatCode="General">
                  <c:v>0.21894791102966599</c:v>
                </c:pt>
                <c:pt idx="13022" formatCode="General">
                  <c:v>0.21694448366011901</c:v>
                </c:pt>
                <c:pt idx="13023" formatCode="General">
                  <c:v>0.21478080914016601</c:v>
                </c:pt>
                <c:pt idx="13024" formatCode="General">
                  <c:v>0.212462334122406</c:v>
                </c:pt>
                <c:pt idx="13025" formatCode="General">
                  <c:v>0.20999487632518801</c:v>
                </c:pt>
                <c:pt idx="13026" formatCode="General">
                  <c:v>0.207384421666438</c:v>
                </c:pt>
                <c:pt idx="13027" formatCode="General">
                  <c:v>0.20463710761964701</c:v>
                </c:pt>
                <c:pt idx="13028" formatCode="General">
                  <c:v>0.20175933699620699</c:v>
                </c:pt>
                <c:pt idx="13029" formatCode="General">
                  <c:v>0.19875759645129201</c:v>
                </c:pt>
                <c:pt idx="13030" formatCode="General">
                  <c:v>0.1956384809617</c:v>
                </c:pt>
                <c:pt idx="13031" formatCode="General">
                  <c:v>0.19240870619827599</c:v>
                </c:pt>
                <c:pt idx="13032" formatCode="General">
                  <c:v>0.18907506599868301</c:v>
                </c:pt>
                <c:pt idx="13033" formatCode="General">
                  <c:v>0.185644389636378</c:v>
                </c:pt>
                <c:pt idx="13034" formatCode="General">
                  <c:v>0.18212357435686599</c:v>
                </c:pt>
                <c:pt idx="13035" formatCode="General">
                  <c:v>0.17851946434090701</c:v>
                </c:pt>
                <c:pt idx="13036" formatCode="General">
                  <c:v>0.17483887679579399</c:v>
                </c:pt>
                <c:pt idx="13037" formatCode="General">
                  <c:v>0.17108870932123599</c:v>
                </c:pt>
                <c:pt idx="13038" formatCode="General">
                  <c:v>0.16727570067967401</c:v>
                </c:pt>
                <c:pt idx="13039" formatCode="General">
                  <c:v>0.163406451353757</c:v>
                </c:pt>
                <c:pt idx="13040" formatCode="General">
                  <c:v>0.159487535595637</c:v>
                </c:pt>
                <c:pt idx="13041" formatCode="General">
                  <c:v>0.155525440325984</c:v>
                </c:pt>
                <c:pt idx="13042" formatCode="General">
                  <c:v>0.15152643584205699</c:v>
                </c:pt>
                <c:pt idx="13043" formatCode="General">
                  <c:v>0.14749657086721199</c:v>
                </c:pt>
                <c:pt idx="13044" formatCode="General">
                  <c:v>0.14344179133374399</c:v>
                </c:pt>
                <c:pt idx="13045" formatCode="General">
                  <c:v>0.139367845397766</c:v>
                </c:pt>
                <c:pt idx="13046" formatCode="General">
                  <c:v>0.13528022516461699</c:v>
                </c:pt>
                <c:pt idx="13047" formatCode="General">
                  <c:v>0.13118418143053401</c:v>
                </c:pt>
                <c:pt idx="13048" formatCode="General">
                  <c:v>0.12708474480840701</c:v>
                </c:pt>
                <c:pt idx="13049" formatCode="General">
                  <c:v>0.12298669394626301</c:v>
                </c:pt>
                <c:pt idx="13050" formatCode="General">
                  <c:v>0.11889449268095301</c:v>
                </c:pt>
                <c:pt idx="13051" formatCode="General">
                  <c:v>0.114812071805584</c:v>
                </c:pt>
                <c:pt idx="13052" formatCode="General">
                  <c:v>0.110743417518327</c:v>
                </c:pt>
                <c:pt idx="13053" formatCode="General">
                  <c:v>0.10669293525967399</c:v>
                </c:pt>
                <c:pt idx="13054" formatCode="General">
                  <c:v>0.10266356760202799</c:v>
                </c:pt>
                <c:pt idx="13055" formatCode="General">
                  <c:v>9.8657975457213096E-2</c:v>
                </c:pt>
                <c:pt idx="13056" formatCode="General">
                  <c:v>9.4679302356793796E-2</c:v>
                </c:pt>
                <c:pt idx="13057" formatCode="General">
                  <c:v>9.0730094023406802E-2</c:v>
                </c:pt>
                <c:pt idx="13058" formatCode="General">
                  <c:v>8.6812277652167702E-2</c:v>
                </c:pt>
                <c:pt idx="13059" formatCode="General">
                  <c:v>8.2927739550469601E-2</c:v>
                </c:pt>
                <c:pt idx="13060" formatCode="General">
                  <c:v>7.9077895648000301E-2</c:v>
                </c:pt>
                <c:pt idx="13061" formatCode="General">
                  <c:v>7.5263708062379003E-2</c:v>
                </c:pt>
                <c:pt idx="13062" formatCode="General">
                  <c:v>7.1486339286182504E-2</c:v>
                </c:pt>
                <c:pt idx="13063" formatCode="General">
                  <c:v>6.7746680544900101E-2</c:v>
                </c:pt>
                <c:pt idx="13064" formatCode="General">
                  <c:v>6.40453036676919E-2</c:v>
                </c:pt>
                <c:pt idx="13065" formatCode="General">
                  <c:v>6.0382009116605601E-2</c:v>
                </c:pt>
                <c:pt idx="13066" formatCode="General">
                  <c:v>5.6756911647762899E-2</c:v>
                </c:pt>
                <c:pt idx="13067" formatCode="General">
                  <c:v>5.3169528946665802E-2</c:v>
                </c:pt>
                <c:pt idx="13068" formatCode="General">
                  <c:v>4.9619277500161103E-2</c:v>
                </c:pt>
                <c:pt idx="13069" formatCode="General">
                  <c:v>4.61055928942357E-2</c:v>
                </c:pt>
                <c:pt idx="13070" formatCode="General">
                  <c:v>4.26274185244227E-2</c:v>
                </c:pt>
                <c:pt idx="13071" formatCode="General">
                  <c:v>3.9183759769247199E-2</c:v>
                </c:pt>
                <c:pt idx="13072" formatCode="General">
                  <c:v>3.5773196527967503E-2</c:v>
                </c:pt>
                <c:pt idx="13073" formatCode="General">
                  <c:v>3.2393930060435797E-2</c:v>
                </c:pt>
                <c:pt idx="13074" formatCode="General">
                  <c:v>2.9044436769084098E-2</c:v>
                </c:pt>
                <c:pt idx="13075" formatCode="General">
                  <c:v>2.5723577850792202E-2</c:v>
                </c:pt>
                <c:pt idx="13076" formatCode="General">
                  <c:v>2.2430037089037701E-2</c:v>
                </c:pt>
                <c:pt idx="13077" formatCode="General">
                  <c:v>1.91622217891298E-2</c:v>
                </c:pt>
                <c:pt idx="13078" formatCode="General">
                  <c:v>1.5917779623193101E-2</c:v>
                </c:pt>
                <c:pt idx="13079" formatCode="General">
                  <c:v>1.2694758259906101E-2</c:v>
                </c:pt>
                <c:pt idx="13080" formatCode="General">
                  <c:v>9.4917744487258392E-3</c:v>
                </c:pt>
                <c:pt idx="13081" formatCode="General">
                  <c:v>6.30738596513058E-3</c:v>
                </c:pt>
                <c:pt idx="13082" formatCode="General">
                  <c:v>3.1394877261580298E-3</c:v>
                </c:pt>
                <c:pt idx="13083">
                  <c:v>-1.40641064212593E-5</c:v>
                </c:pt>
                <c:pt idx="13084" formatCode="General">
                  <c:v>-3.1542874781783402E-3</c:v>
                </c:pt>
                <c:pt idx="13085" formatCode="General">
                  <c:v>-6.2826463055150501E-3</c:v>
                </c:pt>
                <c:pt idx="13086" formatCode="General">
                  <c:v>-9.4006971542698308E-3</c:v>
                </c:pt>
                <c:pt idx="13087" formatCode="General">
                  <c:v>-1.2509944102406601E-2</c:v>
                </c:pt>
                <c:pt idx="13088" formatCode="General">
                  <c:v>-1.56113123901735E-2</c:v>
                </c:pt>
                <c:pt idx="13089" formatCode="General">
                  <c:v>-1.8705633650277598E-2</c:v>
                </c:pt>
                <c:pt idx="13090" formatCode="General">
                  <c:v>-2.17937208821481E-2</c:v>
                </c:pt>
                <c:pt idx="13091" formatCode="General">
                  <c:v>-2.4875860597044899E-2</c:v>
                </c:pt>
                <c:pt idx="13092" formatCode="General">
                  <c:v>-2.79528885852184E-2</c:v>
                </c:pt>
                <c:pt idx="13093" formatCode="General">
                  <c:v>-3.10251492173634E-2</c:v>
                </c:pt>
                <c:pt idx="13094" formatCode="General">
                  <c:v>-3.4092420487808202E-2</c:v>
                </c:pt>
                <c:pt idx="13095" formatCode="General">
                  <c:v>-3.7154474502896703E-2</c:v>
                </c:pt>
                <c:pt idx="13096" formatCode="General">
                  <c:v>-4.0210657387188202E-2</c:v>
                </c:pt>
                <c:pt idx="13097" formatCode="General">
                  <c:v>-4.3260387014504798E-2</c:v>
                </c:pt>
                <c:pt idx="13098" formatCode="General">
                  <c:v>-4.6302699155240899E-2</c:v>
                </c:pt>
                <c:pt idx="13099" formatCode="General">
                  <c:v>-4.9336238849839197E-2</c:v>
                </c:pt>
                <c:pt idx="13100" formatCode="General">
                  <c:v>-5.2359829889215302E-2</c:v>
                </c:pt>
                <c:pt idx="13101" formatCode="General">
                  <c:v>-5.5371487833926897E-2</c:v>
                </c:pt>
                <c:pt idx="13102" formatCode="General">
                  <c:v>-5.8369416929016399E-2</c:v>
                </c:pt>
                <c:pt idx="13103" formatCode="General">
                  <c:v>-6.1351076553014097E-2</c:v>
                </c:pt>
                <c:pt idx="13104" formatCode="General">
                  <c:v>-6.4313723973130302E-2</c:v>
                </c:pt>
                <c:pt idx="13105" formatCode="General">
                  <c:v>-6.7255082493294399E-2</c:v>
                </c:pt>
                <c:pt idx="13106" formatCode="General">
                  <c:v>-7.0172320414473494E-2</c:v>
                </c:pt>
                <c:pt idx="13107" formatCode="General">
                  <c:v>-7.3062506867889801E-2</c:v>
                </c:pt>
                <c:pt idx="13108" formatCode="General">
                  <c:v>-7.5922129110168199E-2</c:v>
                </c:pt>
                <c:pt idx="13109" formatCode="General">
                  <c:v>-7.8747177466849005E-2</c:v>
                </c:pt>
                <c:pt idx="13110" formatCode="General">
                  <c:v>-8.1534314029153607E-2</c:v>
                </c:pt>
                <c:pt idx="13111" formatCode="General">
                  <c:v>-8.4279911228812801E-2</c:v>
                </c:pt>
                <c:pt idx="13112" formatCode="General">
                  <c:v>-8.6979931144662903E-2</c:v>
                </c:pt>
                <c:pt idx="13113" formatCode="General">
                  <c:v>-8.9630050027117103E-2</c:v>
                </c:pt>
                <c:pt idx="13114" formatCode="General">
                  <c:v>-9.2226234291484896E-2</c:v>
                </c:pt>
                <c:pt idx="13115" formatCode="General">
                  <c:v>-9.4764254656308999E-2</c:v>
                </c:pt>
                <c:pt idx="13116" formatCode="General">
                  <c:v>-9.7239125002812801E-2</c:v>
                </c:pt>
                <c:pt idx="13117" formatCode="General">
                  <c:v>-9.9646313070086298E-2</c:v>
                </c:pt>
                <c:pt idx="13118" formatCode="General">
                  <c:v>-0.101981827952892</c:v>
                </c:pt>
                <c:pt idx="13119" formatCode="General">
                  <c:v>-0.104241088944034</c:v>
                </c:pt>
                <c:pt idx="13120" formatCode="General">
                  <c:v>-0.106418930755024</c:v>
                </c:pt>
                <c:pt idx="13121" formatCode="General">
                  <c:v>-0.108511306978344</c:v>
                </c:pt>
                <c:pt idx="13122" formatCode="General">
                  <c:v>-0.11051375550763599</c:v>
                </c:pt>
                <c:pt idx="13123" formatCode="General">
                  <c:v>-0.112421294491795</c:v>
                </c:pt>
                <c:pt idx="13124" formatCode="General">
                  <c:v>-0.11422960228189601</c:v>
                </c:pt>
                <c:pt idx="13125" formatCode="General">
                  <c:v>-0.115934550281827</c:v>
                </c:pt>
                <c:pt idx="13126" formatCode="General">
                  <c:v>-0.117531658491297</c:v>
                </c:pt>
                <c:pt idx="13127" formatCode="General">
                  <c:v>-0.11901711718774401</c:v>
                </c:pt>
                <c:pt idx="13128" formatCode="General">
                  <c:v>-0.12038682167441001</c:v>
                </c:pt>
                <c:pt idx="13129" formatCode="General">
                  <c:v>-0.121636851651896</c:v>
                </c:pt>
                <c:pt idx="13130" formatCode="General">
                  <c:v>-0.12276408363164899</c:v>
                </c:pt>
                <c:pt idx="13131" formatCode="General">
                  <c:v>-0.123765149330921</c:v>
                </c:pt>
                <c:pt idx="13132" formatCode="General">
                  <c:v>-0.124637377640237</c:v>
                </c:pt>
                <c:pt idx="13133" formatCode="General">
                  <c:v>-0.125377774063473</c:v>
                </c:pt>
                <c:pt idx="13134" formatCode="General">
                  <c:v>-0.125983484753349</c:v>
                </c:pt>
                <c:pt idx="13135" formatCode="General">
                  <c:v>-0.12645242265979201</c:v>
                </c:pt>
                <c:pt idx="13136" formatCode="General">
                  <c:v>-0.126782713513684</c:v>
                </c:pt>
                <c:pt idx="13137" formatCode="General">
                  <c:v>-0.12697259763086699</c:v>
                </c:pt>
                <c:pt idx="13138" formatCode="General">
                  <c:v>-0.12702043322059001</c:v>
                </c:pt>
                <c:pt idx="13139" formatCode="General">
                  <c:v>-0.126925273285936</c:v>
                </c:pt>
                <c:pt idx="13140" formatCode="General">
                  <c:v>-0.12668679590191501</c:v>
                </c:pt>
                <c:pt idx="13141" formatCode="General">
                  <c:v>-0.12630416460994701</c:v>
                </c:pt>
                <c:pt idx="13142" formatCode="General">
                  <c:v>-0.12577705628712901</c:v>
                </c:pt>
                <c:pt idx="13143" formatCode="General">
                  <c:v>-0.12510629350080599</c:v>
                </c:pt>
                <c:pt idx="13144" formatCode="General">
                  <c:v>-0.124292650836583</c:v>
                </c:pt>
                <c:pt idx="13145" formatCode="General">
                  <c:v>-0.12333669294617899</c:v>
                </c:pt>
                <c:pt idx="13146" formatCode="General">
                  <c:v>-0.12223934502293</c:v>
                </c:pt>
                <c:pt idx="13147" formatCode="General">
                  <c:v>-0.12100248430798401</c:v>
                </c:pt>
                <c:pt idx="13148" formatCode="General">
                  <c:v>-0.11962836313929801</c:v>
                </c:pt>
                <c:pt idx="13149" formatCode="General">
                  <c:v>-0.11811946539094099</c:v>
                </c:pt>
                <c:pt idx="13150" formatCode="General">
                  <c:v>-0.116478419867447</c:v>
                </c:pt>
                <c:pt idx="13151" formatCode="General">
                  <c:v>-0.1147079765736</c:v>
                </c:pt>
                <c:pt idx="13152" formatCode="General">
                  <c:v>-0.112811541014956</c:v>
                </c:pt>
                <c:pt idx="13153" formatCode="General">
                  <c:v>-0.110793083389433</c:v>
                </c:pt>
                <c:pt idx="13154" formatCode="General">
                  <c:v>-0.10865596441099901</c:v>
                </c:pt>
                <c:pt idx="13155" formatCode="General">
                  <c:v>-0.106403951695812</c:v>
                </c:pt>
                <c:pt idx="13156" formatCode="General">
                  <c:v>-0.104041888053968</c:v>
                </c:pt>
                <c:pt idx="13157" formatCode="General">
                  <c:v>-0.10157498939958701</c:v>
                </c:pt>
                <c:pt idx="13158" formatCode="General">
                  <c:v>-9.9007663754022604E-2</c:v>
                </c:pt>
                <c:pt idx="13159" formatCode="General">
                  <c:v>-9.6345047561057606E-2</c:v>
                </c:pt>
                <c:pt idx="13160" formatCode="General">
                  <c:v>-9.3593056634508703E-2</c:v>
                </c:pt>
                <c:pt idx="13161" formatCode="General">
                  <c:v>-9.0756641992980294E-2</c:v>
                </c:pt>
                <c:pt idx="13162" formatCode="General">
                  <c:v>-8.7841257659703895E-2</c:v>
                </c:pt>
                <c:pt idx="13163" formatCode="General">
                  <c:v>-8.48524888976325E-2</c:v>
                </c:pt>
                <c:pt idx="13164" formatCode="General">
                  <c:v>-8.1796482531016096E-2</c:v>
                </c:pt>
                <c:pt idx="13165" formatCode="General">
                  <c:v>-7.8679393845470305E-2</c:v>
                </c:pt>
                <c:pt idx="13166" formatCode="General">
                  <c:v>-7.5507287596926403E-2</c:v>
                </c:pt>
                <c:pt idx="13167" formatCode="General">
                  <c:v>-7.2286594898115397E-2</c:v>
                </c:pt>
                <c:pt idx="13168" formatCode="General">
                  <c:v>-6.9023031928973397E-2</c:v>
                </c:pt>
                <c:pt idx="13169" formatCode="General">
                  <c:v>-6.5722608849160494E-2</c:v>
                </c:pt>
                <c:pt idx="13170" formatCode="General">
                  <c:v>-6.2391718241253197E-2</c:v>
                </c:pt>
                <c:pt idx="13171" formatCode="General">
                  <c:v>-5.9036501027145902E-2</c:v>
                </c:pt>
                <c:pt idx="13172" formatCode="General">
                  <c:v>-5.5662804555712701E-2</c:v>
                </c:pt>
                <c:pt idx="13173" formatCode="General">
                  <c:v>-5.2276691636556898E-2</c:v>
                </c:pt>
                <c:pt idx="13174" formatCode="General">
                  <c:v>-4.8883980421993302E-2</c:v>
                </c:pt>
                <c:pt idx="13175" formatCode="General">
                  <c:v>-4.5490680112417699E-2</c:v>
                </c:pt>
                <c:pt idx="13176" formatCode="General">
                  <c:v>-4.21024914472726E-2</c:v>
                </c:pt>
                <c:pt idx="13177" formatCode="General">
                  <c:v>-3.8724735202921197E-2</c:v>
                </c:pt>
                <c:pt idx="13178" formatCode="General">
                  <c:v>-3.5362879603796402E-2</c:v>
                </c:pt>
                <c:pt idx="13179" formatCode="General">
                  <c:v>-3.2021497985886001E-2</c:v>
                </c:pt>
                <c:pt idx="13180" formatCode="General">
                  <c:v>-2.8705354183999301E-2</c:v>
                </c:pt>
                <c:pt idx="13181" formatCode="General">
                  <c:v>-2.5419530554999299E-2</c:v>
                </c:pt>
                <c:pt idx="13182" formatCode="General">
                  <c:v>-2.21688062132522E-2</c:v>
                </c:pt>
                <c:pt idx="13183" formatCode="General">
                  <c:v>-1.8957094292490099E-2</c:v>
                </c:pt>
                <c:pt idx="13184" formatCode="General">
                  <c:v>-1.5788525265824201E-2</c:v>
                </c:pt>
                <c:pt idx="13185" formatCode="General">
                  <c:v>-1.2666993629824E-2</c:v>
                </c:pt>
                <c:pt idx="13186" formatCode="General">
                  <c:v>-9.5955471299904397E-3</c:v>
                </c:pt>
                <c:pt idx="13187" formatCode="General">
                  <c:v>-6.5770196219626601E-3</c:v>
                </c:pt>
                <c:pt idx="13188" formatCode="General">
                  <c:v>-3.61464265530118E-3</c:v>
                </c:pt>
                <c:pt idx="13189" formatCode="General">
                  <c:v>-7.1099887261637999E-4</c:v>
                </c:pt>
                <c:pt idx="13190" formatCode="General">
                  <c:v>2.1320083453382202E-3</c:v>
                </c:pt>
                <c:pt idx="13191" formatCode="General">
                  <c:v>4.9120423522262804E-3</c:v>
                </c:pt>
                <c:pt idx="13192" formatCode="General">
                  <c:v>7.6278289524555603E-3</c:v>
                </c:pt>
                <c:pt idx="13193" formatCode="General">
                  <c:v>1.0278131866020701E-2</c:v>
                </c:pt>
                <c:pt idx="13194" formatCode="General">
                  <c:v>1.2861567292659699E-2</c:v>
                </c:pt>
                <c:pt idx="13195" formatCode="General">
                  <c:v>1.5377157264927201E-2</c:v>
                </c:pt>
                <c:pt idx="13196" formatCode="General">
                  <c:v>1.7824334881849899E-2</c:v>
                </c:pt>
                <c:pt idx="13197" formatCode="General">
                  <c:v>2.0202914053882599E-2</c:v>
                </c:pt>
                <c:pt idx="13198" formatCode="General">
                  <c:v>2.2513072544243999E-2</c:v>
                </c:pt>
                <c:pt idx="13199" formatCode="General">
                  <c:v>2.47557956592333E-2</c:v>
                </c:pt>
                <c:pt idx="13200" formatCode="General">
                  <c:v>2.6931662182452201E-2</c:v>
                </c:pt>
                <c:pt idx="13201" formatCode="General">
                  <c:v>2.90407033710775E-2</c:v>
                </c:pt>
                <c:pt idx="13202" formatCode="General">
                  <c:v>3.1083598972198E-2</c:v>
                </c:pt>
                <c:pt idx="13203" formatCode="General">
                  <c:v>3.3062299867263299E-2</c:v>
                </c:pt>
                <c:pt idx="13204" formatCode="General">
                  <c:v>3.4978809895686899E-2</c:v>
                </c:pt>
                <c:pt idx="13205" formatCode="General">
                  <c:v>3.6834385280288498E-2</c:v>
                </c:pt>
                <c:pt idx="13206" formatCode="General">
                  <c:v>3.8630086773680197E-2</c:v>
                </c:pt>
                <c:pt idx="13207" formatCode="General">
                  <c:v>4.0368014382872602E-2</c:v>
                </c:pt>
                <c:pt idx="13208" formatCode="General">
                  <c:v>4.2051293778710801E-2</c:v>
                </c:pt>
                <c:pt idx="13209" formatCode="General">
                  <c:v>4.3682263341441603E-2</c:v>
                </c:pt>
                <c:pt idx="13210" formatCode="General">
                  <c:v>4.52628040808008E-2</c:v>
                </c:pt>
                <c:pt idx="13211" formatCode="General">
                  <c:v>4.67950217111852E-2</c:v>
                </c:pt>
                <c:pt idx="13212" formatCode="General">
                  <c:v>4.8281780807800399E-2</c:v>
                </c:pt>
                <c:pt idx="13213" formatCode="General">
                  <c:v>4.9725633418586303E-2</c:v>
                </c:pt>
                <c:pt idx="13214" formatCode="General">
                  <c:v>5.1129192908412197E-2</c:v>
                </c:pt>
                <c:pt idx="13215" formatCode="General">
                  <c:v>5.2495213253558201E-2</c:v>
                </c:pt>
                <c:pt idx="13216" formatCode="General">
                  <c:v>5.3826518244489398E-2</c:v>
                </c:pt>
                <c:pt idx="13217" formatCode="General">
                  <c:v>5.5125959189715697E-2</c:v>
                </c:pt>
                <c:pt idx="13218" formatCode="General">
                  <c:v>5.6395850581868003E-2</c:v>
                </c:pt>
                <c:pt idx="13219" formatCode="General">
                  <c:v>5.7639054528896901E-2</c:v>
                </c:pt>
                <c:pt idx="13220" formatCode="General">
                  <c:v>5.8858507479874402E-2</c:v>
                </c:pt>
                <c:pt idx="13221" formatCode="General">
                  <c:v>6.00570868680603E-2</c:v>
                </c:pt>
                <c:pt idx="13222" formatCode="General">
                  <c:v>6.1237027816833101E-2</c:v>
                </c:pt>
                <c:pt idx="13223" formatCode="General">
                  <c:v>6.2400426983621499E-2</c:v>
                </c:pt>
                <c:pt idx="13224" formatCode="General">
                  <c:v>6.3549328318870293E-2</c:v>
                </c:pt>
                <c:pt idx="13225" formatCode="General">
                  <c:v>6.46857342187276E-2</c:v>
                </c:pt>
                <c:pt idx="13226" formatCode="General">
                  <c:v>6.5811574775100107E-2</c:v>
                </c:pt>
                <c:pt idx="13227" formatCode="General">
                  <c:v>6.6928226135422694E-2</c:v>
                </c:pt>
                <c:pt idx="13228" formatCode="General">
                  <c:v>6.8037603201246105E-2</c:v>
                </c:pt>
                <c:pt idx="13229" formatCode="General">
                  <c:v>6.9141642487577704E-2</c:v>
                </c:pt>
                <c:pt idx="13230" formatCode="General">
                  <c:v>7.0241183398198404E-2</c:v>
                </c:pt>
                <c:pt idx="13231" formatCode="General">
                  <c:v>7.1337521055755304E-2</c:v>
                </c:pt>
                <c:pt idx="13232" formatCode="General">
                  <c:v>7.2431535623925805E-2</c:v>
                </c:pt>
                <c:pt idx="13233" formatCode="General">
                  <c:v>7.3524088594672604E-2</c:v>
                </c:pt>
                <c:pt idx="13234" formatCode="General">
                  <c:v>7.4615566378179704E-2</c:v>
                </c:pt>
                <c:pt idx="13235" formatCode="General">
                  <c:v>7.5705898840614697E-2</c:v>
                </c:pt>
                <c:pt idx="13236" formatCode="General">
                  <c:v>7.6795749546515996E-2</c:v>
                </c:pt>
                <c:pt idx="13237" formatCode="General">
                  <c:v>7.7885425462396504E-2</c:v>
                </c:pt>
                <c:pt idx="13238" formatCode="General">
                  <c:v>7.8974285383621098E-2</c:v>
                </c:pt>
                <c:pt idx="13239" formatCode="General">
                  <c:v>8.0061863012922493E-2</c:v>
                </c:pt>
                <c:pt idx="13240" formatCode="General">
                  <c:v>8.1147943705044703E-2</c:v>
                </c:pt>
                <c:pt idx="13241" formatCode="General">
                  <c:v>8.2230935330334695E-2</c:v>
                </c:pt>
                <c:pt idx="13242" formatCode="General">
                  <c:v>8.3309501198592803E-2</c:v>
                </c:pt>
                <c:pt idx="13243" formatCode="General">
                  <c:v>8.4382806237417299E-2</c:v>
                </c:pt>
                <c:pt idx="13244" formatCode="General">
                  <c:v>8.54499271438314E-2</c:v>
                </c:pt>
                <c:pt idx="13245" formatCode="General">
                  <c:v>8.6509268206246895E-2</c:v>
                </c:pt>
                <c:pt idx="13246" formatCode="General">
                  <c:v>8.7559101627695604E-2</c:v>
                </c:pt>
                <c:pt idx="13247" formatCode="General">
                  <c:v>8.8597703750383505E-2</c:v>
                </c:pt>
                <c:pt idx="13248" formatCode="General">
                  <c:v>8.9623333508499201E-2</c:v>
                </c:pt>
                <c:pt idx="13249" formatCode="General">
                  <c:v>9.0633748502455702E-2</c:v>
                </c:pt>
                <c:pt idx="13250" formatCode="General">
                  <c:v>9.1626743336307104E-2</c:v>
                </c:pt>
                <c:pt idx="13251" formatCode="General">
                  <c:v>9.2600251226886504E-2</c:v>
                </c:pt>
                <c:pt idx="13252" formatCode="General">
                  <c:v>9.35518115843047E-2</c:v>
                </c:pt>
                <c:pt idx="13253" formatCode="General">
                  <c:v>9.4479101727547296E-2</c:v>
                </c:pt>
                <c:pt idx="13254" formatCode="General">
                  <c:v>9.5379486575157199E-2</c:v>
                </c:pt>
                <c:pt idx="13255" formatCode="General">
                  <c:v>9.6250535435340095E-2</c:v>
                </c:pt>
                <c:pt idx="13256" formatCode="General">
                  <c:v>9.7089529472811298E-2</c:v>
                </c:pt>
                <c:pt idx="13257" formatCode="General">
                  <c:v>9.7893525102858606E-2</c:v>
                </c:pt>
                <c:pt idx="13258" formatCode="General">
                  <c:v>9.8660491244757606E-2</c:v>
                </c:pt>
                <c:pt idx="13259" formatCode="General">
                  <c:v>9.9388248797736001E-2</c:v>
                </c:pt>
                <c:pt idx="13260" formatCode="General">
                  <c:v>0.100073813268059</c:v>
                </c:pt>
                <c:pt idx="13261" formatCode="General">
                  <c:v>0.10071453743854</c:v>
                </c:pt>
                <c:pt idx="13262" formatCode="General">
                  <c:v>0.101308234696851</c:v>
                </c:pt>
                <c:pt idx="13263" formatCode="General">
                  <c:v>0.10185260874377</c:v>
                </c:pt>
                <c:pt idx="13264" formatCode="General">
                  <c:v>0.10234523131003601</c:v>
                </c:pt>
                <c:pt idx="13265" formatCode="General">
                  <c:v>0.10278409769349101</c:v>
                </c:pt>
                <c:pt idx="13266" formatCode="General">
                  <c:v>0.103167107978129</c:v>
                </c:pt>
                <c:pt idx="13267" formatCode="General">
                  <c:v>0.10349203862900801</c:v>
                </c:pt>
                <c:pt idx="13268" formatCode="General">
                  <c:v>0.103757092146017</c:v>
                </c:pt>
                <c:pt idx="13269" formatCode="General">
                  <c:v>0.103960432723903</c:v>
                </c:pt>
                <c:pt idx="13270" formatCode="General">
                  <c:v>0.10410064498461</c:v>
                </c:pt>
                <c:pt idx="13271" formatCode="General">
                  <c:v>0.104176213516692</c:v>
                </c:pt>
                <c:pt idx="13272" formatCode="General">
                  <c:v>0.10418551902584</c:v>
                </c:pt>
                <c:pt idx="13273" formatCode="General">
                  <c:v>0.10412794319582699</c:v>
                </c:pt>
                <c:pt idx="13274" formatCode="General">
                  <c:v>0.10400280084614701</c:v>
                </c:pt>
                <c:pt idx="13275" formatCode="General">
                  <c:v>0.103809206159252</c:v>
                </c:pt>
                <c:pt idx="13276" formatCode="General">
                  <c:v>0.103546581810235</c:v>
                </c:pt>
                <c:pt idx="13277" formatCode="General">
                  <c:v>0.103214222313779</c:v>
                </c:pt>
                <c:pt idx="13278" formatCode="General">
                  <c:v>0.10281228137806001</c:v>
                </c:pt>
                <c:pt idx="13279" formatCode="General">
                  <c:v>0.102340723195053</c:v>
                </c:pt>
                <c:pt idx="13280" formatCode="General">
                  <c:v>0.10179923906796499</c:v>
                </c:pt>
                <c:pt idx="13281" formatCode="General">
                  <c:v>0.101188672947394</c:v>
                </c:pt>
                <c:pt idx="13282" formatCode="General">
                  <c:v>0.10050965235453101</c:v>
                </c:pt>
                <c:pt idx="13283" formatCode="General">
                  <c:v>9.9762793366260594E-2</c:v>
                </c:pt>
                <c:pt idx="13284" formatCode="General">
                  <c:v>9.8948944043119894E-2</c:v>
                </c:pt>
                <c:pt idx="13285" formatCode="General">
                  <c:v>9.8069128576259296E-2</c:v>
                </c:pt>
                <c:pt idx="13286" formatCode="General">
                  <c:v>9.7124626381564494E-2</c:v>
                </c:pt>
                <c:pt idx="13287" formatCode="General">
                  <c:v>9.6116890312168093E-2</c:v>
                </c:pt>
                <c:pt idx="13288" formatCode="General">
                  <c:v>9.5047501583137906E-2</c:v>
                </c:pt>
                <c:pt idx="13289" formatCode="General">
                  <c:v>9.3918145420057803E-2</c:v>
                </c:pt>
                <c:pt idx="13290" formatCode="General">
                  <c:v>9.2730748666604496E-2</c:v>
                </c:pt>
                <c:pt idx="13291" formatCode="General">
                  <c:v>9.1487402386904004E-2</c:v>
                </c:pt>
                <c:pt idx="13292" formatCode="General">
                  <c:v>9.0190264980092E-2</c:v>
                </c:pt>
                <c:pt idx="13293" formatCode="General">
                  <c:v>8.8841636935788504E-2</c:v>
                </c:pt>
                <c:pt idx="13294" formatCode="General">
                  <c:v>8.7443938875487501E-2</c:v>
                </c:pt>
                <c:pt idx="13295" formatCode="General">
                  <c:v>8.5999682349442205E-2</c:v>
                </c:pt>
                <c:pt idx="13296" formatCode="General">
                  <c:v>8.4511501670535505E-2</c:v>
                </c:pt>
                <c:pt idx="13297" formatCode="General">
                  <c:v>8.2982184835547604E-2</c:v>
                </c:pt>
                <c:pt idx="13298" formatCode="General">
                  <c:v>8.1414589386098704E-2</c:v>
                </c:pt>
                <c:pt idx="13299" formatCode="General">
                  <c:v>7.98116069017617E-2</c:v>
                </c:pt>
                <c:pt idx="13300" formatCode="General">
                  <c:v>7.8176198227391802E-2</c:v>
                </c:pt>
                <c:pt idx="13301" formatCode="General">
                  <c:v>7.6511421864851895E-2</c:v>
                </c:pt>
                <c:pt idx="13302" formatCode="General">
                  <c:v>7.4820307417700294E-2</c:v>
                </c:pt>
                <c:pt idx="13303" formatCode="General">
                  <c:v>7.31059328252531E-2</c:v>
                </c:pt>
                <c:pt idx="13304" formatCode="General">
                  <c:v>7.1371415925905096E-2</c:v>
                </c:pt>
                <c:pt idx="13305" formatCode="General">
                  <c:v>6.9619842065524407E-2</c:v>
                </c:pt>
                <c:pt idx="13306" formatCode="General">
                  <c:v>6.78543510123511E-2</c:v>
                </c:pt>
                <c:pt idx="13307" formatCode="General">
                  <c:v>6.6078019902432603E-2</c:v>
                </c:pt>
                <c:pt idx="13308" formatCode="General">
                  <c:v>6.4293900242816296E-2</c:v>
                </c:pt>
                <c:pt idx="13309" formatCode="General">
                  <c:v>6.2505063811860301E-2</c:v>
                </c:pt>
                <c:pt idx="13310" formatCode="General">
                  <c:v>6.0714487349052798E-2</c:v>
                </c:pt>
                <c:pt idx="13311" formatCode="General">
                  <c:v>5.8925094269969301E-2</c:v>
                </c:pt>
                <c:pt idx="13312" formatCode="General">
                  <c:v>5.7139809330614397E-2</c:v>
                </c:pt>
                <c:pt idx="13313" formatCode="General">
                  <c:v>5.5361448621015302E-2</c:v>
                </c:pt>
                <c:pt idx="13314" formatCode="General">
                  <c:v>5.3592758026619801E-2</c:v>
                </c:pt>
                <c:pt idx="13315" formatCode="General">
                  <c:v>5.1836368199663599E-2</c:v>
                </c:pt>
                <c:pt idx="13316" formatCode="General">
                  <c:v>5.00948441972245E-2</c:v>
                </c:pt>
                <c:pt idx="13317" formatCode="General">
                  <c:v>4.8370642575693699E-2</c:v>
                </c:pt>
                <c:pt idx="13318" formatCode="General">
                  <c:v>4.66661212509853E-2</c:v>
                </c:pt>
                <c:pt idx="13319" formatCode="General">
                  <c:v>4.4983652207193803E-2</c:v>
                </c:pt>
                <c:pt idx="13320" formatCode="General">
                  <c:v>4.3325412149036298E-2</c:v>
                </c:pt>
                <c:pt idx="13321" formatCode="General">
                  <c:v>4.1693427014325497E-2</c:v>
                </c:pt>
                <c:pt idx="13322" formatCode="General">
                  <c:v>4.0089649548422403E-2</c:v>
                </c:pt>
                <c:pt idx="13323" formatCode="General">
                  <c:v>3.8515917109264601E-2</c:v>
                </c:pt>
                <c:pt idx="13324" formatCode="General">
                  <c:v>3.6973908912094303E-2</c:v>
                </c:pt>
                <c:pt idx="13325" formatCode="General">
                  <c:v>3.5465215883556299E-2</c:v>
                </c:pt>
                <c:pt idx="13326" formatCode="General">
                  <c:v>3.39913609901435E-2</c:v>
                </c:pt>
                <c:pt idx="13327" formatCode="General">
                  <c:v>3.2553703806289698E-2</c:v>
                </c:pt>
                <c:pt idx="13328" formatCode="General">
                  <c:v>3.11535012857256E-2</c:v>
                </c:pt>
                <c:pt idx="13329" formatCode="General">
                  <c:v>2.9791870558370102E-2</c:v>
                </c:pt>
                <c:pt idx="13330" formatCode="General">
                  <c:v>2.84697542849611E-2</c:v>
                </c:pt>
                <c:pt idx="13331" formatCode="General">
                  <c:v>2.7188045929919399E-2</c:v>
                </c:pt>
                <c:pt idx="13332" formatCode="General">
                  <c:v>2.5947506409794801E-2</c:v>
                </c:pt>
                <c:pt idx="13333" formatCode="General">
                  <c:v>2.4748715644702299E-2</c:v>
                </c:pt>
                <c:pt idx="13334" formatCode="General">
                  <c:v>2.3592151875482501E-2</c:v>
                </c:pt>
                <c:pt idx="13335" formatCode="General">
                  <c:v>2.2478224640220999E-2</c:v>
                </c:pt>
                <c:pt idx="13336" formatCode="General">
                  <c:v>2.14072873554364E-2</c:v>
                </c:pt>
                <c:pt idx="13337" formatCode="General">
                  <c:v>2.0379491278646501E-2</c:v>
                </c:pt>
                <c:pt idx="13338" formatCode="General">
                  <c:v>1.93948992302269E-2</c:v>
                </c:pt>
                <c:pt idx="13339" formatCode="General">
                  <c:v>1.84534615222024E-2</c:v>
                </c:pt>
                <c:pt idx="13340" formatCode="General">
                  <c:v>1.7554981825633999E-2</c:v>
                </c:pt>
                <c:pt idx="13341" formatCode="General">
                  <c:v>1.6699246874202101E-2</c:v>
                </c:pt>
                <c:pt idx="13342" formatCode="General">
                  <c:v>1.5885945538274601E-2</c:v>
                </c:pt>
                <c:pt idx="13343" formatCode="General">
                  <c:v>1.5114663857300901E-2</c:v>
                </c:pt>
                <c:pt idx="13344" formatCode="General">
                  <c:v>1.4384891565779E-2</c:v>
                </c:pt>
                <c:pt idx="13345" formatCode="General">
                  <c:v>1.36960187319317E-2</c:v>
                </c:pt>
                <c:pt idx="13346" formatCode="General">
                  <c:v>1.30473646229571E-2</c:v>
                </c:pt>
                <c:pt idx="13347" formatCode="General">
                  <c:v>1.2438169790664101E-2</c:v>
                </c:pt>
                <c:pt idx="13348" formatCode="General">
                  <c:v>1.1867602346997E-2</c:v>
                </c:pt>
                <c:pt idx="13349" formatCode="General">
                  <c:v>1.13347761355401E-2</c:v>
                </c:pt>
                <c:pt idx="13350" formatCode="General">
                  <c:v>1.0838703090507299E-2</c:v>
                </c:pt>
                <c:pt idx="13351" formatCode="General">
                  <c:v>1.0378340234521E-2</c:v>
                </c:pt>
                <c:pt idx="13352" formatCode="General">
                  <c:v>9.9525810967351705E-3</c:v>
                </c:pt>
                <c:pt idx="13353" formatCode="General">
                  <c:v>9.5602796718980802E-3</c:v>
                </c:pt>
                <c:pt idx="13354" formatCode="General">
                  <c:v>9.2002123863076206E-3</c:v>
                </c:pt>
                <c:pt idx="13355" formatCode="General">
                  <c:v>8.8710888716303608E-3</c:v>
                </c:pt>
                <c:pt idx="13356" formatCode="General">
                  <c:v>8.5716203094808006E-3</c:v>
                </c:pt>
                <c:pt idx="13357" formatCode="General">
                  <c:v>8.3004254614124293E-3</c:v>
                </c:pt>
                <c:pt idx="13358" formatCode="General">
                  <c:v>8.0560848373294296E-3</c:v>
                </c:pt>
                <c:pt idx="13359" formatCode="General">
                  <c:v>7.8371070680227292E-3</c:v>
                </c:pt>
                <c:pt idx="13360" formatCode="General">
                  <c:v>7.6419889810865503E-3</c:v>
                </c:pt>
                <c:pt idx="13361" formatCode="General">
                  <c:v>7.4691724793799E-3</c:v>
                </c:pt>
                <c:pt idx="13362" formatCode="General">
                  <c:v>7.3169979492724102E-3</c:v>
                </c:pt>
                <c:pt idx="13363" formatCode="General">
                  <c:v>7.1838253977604101E-3</c:v>
                </c:pt>
                <c:pt idx="13364" formatCode="General">
                  <c:v>7.0679914871033802E-3</c:v>
                </c:pt>
                <c:pt idx="13365" formatCode="General">
                  <c:v>6.9677040381338302E-3</c:v>
                </c:pt>
                <c:pt idx="13366" formatCode="General">
                  <c:v>6.8811564984334102E-3</c:v>
                </c:pt>
                <c:pt idx="13367" formatCode="General">
                  <c:v>6.8065527092390698E-3</c:v>
                </c:pt>
                <c:pt idx="13368" formatCode="General">
                  <c:v>6.74205155036135E-3</c:v>
                </c:pt>
                <c:pt idx="13369" formatCode="General">
                  <c:v>6.6857107654340296E-3</c:v>
                </c:pt>
                <c:pt idx="13370" formatCode="General">
                  <c:v>6.6354971279080502E-3</c:v>
                </c:pt>
                <c:pt idx="13371" formatCode="General">
                  <c:v>6.5894219416637598E-3</c:v>
                </c:pt>
                <c:pt idx="13372" formatCode="General">
                  <c:v>6.5455893559822897E-3</c:v>
                </c:pt>
                <c:pt idx="13373" formatCode="General">
                  <c:v>6.5022880459055798E-3</c:v>
                </c:pt>
                <c:pt idx="13374" formatCode="General">
                  <c:v>6.4570484067398397E-3</c:v>
                </c:pt>
                <c:pt idx="13375" formatCode="General">
                  <c:v>6.4076928292834999E-3</c:v>
                </c:pt>
                <c:pt idx="13376" formatCode="General">
                  <c:v>6.3524259386845798E-3</c:v>
                </c:pt>
                <c:pt idx="13377" formatCode="General">
                  <c:v>6.2886690063946298E-3</c:v>
                </c:pt>
                <c:pt idx="13378" formatCode="General">
                  <c:v>6.2135820740280897E-3</c:v>
                </c:pt>
                <c:pt idx="13379" formatCode="General">
                  <c:v>6.1248099222757004E-3</c:v>
                </c:pt>
                <c:pt idx="13380" formatCode="General">
                  <c:v>6.02099501689212E-3</c:v>
                </c:pt>
                <c:pt idx="13381" formatCode="General">
                  <c:v>5.8995666862456603E-3</c:v>
                </c:pt>
                <c:pt idx="13382" formatCode="General">
                  <c:v>5.7577085278395701E-3</c:v>
                </c:pt>
                <c:pt idx="13383" formatCode="General">
                  <c:v>5.5935876820090496E-3</c:v>
                </c:pt>
                <c:pt idx="13384" formatCode="General">
                  <c:v>5.4047620845380602E-3</c:v>
                </c:pt>
                <c:pt idx="13385" formatCode="General">
                  <c:v>5.1886162005915304E-3</c:v>
                </c:pt>
                <c:pt idx="13386" formatCode="General">
                  <c:v>4.9429914489697302E-3</c:v>
                </c:pt>
                <c:pt idx="13387" formatCode="General">
                  <c:v>4.6656814525467601E-3</c:v>
                </c:pt>
                <c:pt idx="13388" formatCode="General">
                  <c:v>4.3543542290242999E-3</c:v>
                </c:pt>
                <c:pt idx="13389" formatCode="General">
                  <c:v>4.0065568054105001E-3</c:v>
                </c:pt>
                <c:pt idx="13390" formatCode="General">
                  <c:v>3.6197084094237602E-3</c:v>
                </c:pt>
                <c:pt idx="13391" formatCode="General">
                  <c:v>3.19111758571852E-3</c:v>
                </c:pt>
                <c:pt idx="13392" formatCode="General">
                  <c:v>2.7180464072128901E-3</c:v>
                </c:pt>
                <c:pt idx="13393" formatCode="General">
                  <c:v>2.19834866733924E-3</c:v>
                </c:pt>
                <c:pt idx="13394" formatCode="General">
                  <c:v>1.6304592324347901E-3</c:v>
                </c:pt>
                <c:pt idx="13395" formatCode="General">
                  <c:v>1.0121892704640699E-3</c:v>
                </c:pt>
                <c:pt idx="13396" formatCode="General">
                  <c:v>3.4063884153429699E-4</c:v>
                </c:pt>
                <c:pt idx="13397" formatCode="General">
                  <c:v>-3.8659372083182599E-4</c:v>
                </c:pt>
                <c:pt idx="13398" formatCode="General">
                  <c:v>-1.1712867915416199E-3</c:v>
                </c:pt>
                <c:pt idx="13399" formatCode="General">
                  <c:v>-2.0152308130614101E-3</c:v>
                </c:pt>
                <c:pt idx="13400" formatCode="General">
                  <c:v>-2.9208136861313201E-3</c:v>
                </c:pt>
                <c:pt idx="13401" formatCode="General">
                  <c:v>-3.8899075123395399E-3</c:v>
                </c:pt>
                <c:pt idx="13402" formatCode="General">
                  <c:v>-4.9238053897325404E-3</c:v>
                </c:pt>
                <c:pt idx="13403" formatCode="General">
                  <c:v>-6.0243851193466898E-3</c:v>
                </c:pt>
                <c:pt idx="13404" formatCode="General">
                  <c:v>-7.1936268901921698E-3</c:v>
                </c:pt>
                <c:pt idx="13405" formatCode="General">
                  <c:v>-8.4329354691369297E-3</c:v>
                </c:pt>
                <c:pt idx="13406" formatCode="General">
                  <c:v>-9.7431663327731208E-3</c:v>
                </c:pt>
                <c:pt idx="13407" formatCode="General">
                  <c:v>-1.11257232492543E-2</c:v>
                </c:pt>
                <c:pt idx="13408" formatCode="General">
                  <c:v>-1.2581551456373E-2</c:v>
                </c:pt>
                <c:pt idx="13409" formatCode="General">
                  <c:v>-1.41110827051969E-2</c:v>
                </c:pt>
                <c:pt idx="13410" formatCode="General">
                  <c:v>-1.5715377886694502E-2</c:v>
                </c:pt>
                <c:pt idx="13411" formatCode="General">
                  <c:v>-1.7395149853913799E-2</c:v>
                </c:pt>
                <c:pt idx="13412" formatCode="General">
                  <c:v>-1.91511188710328E-2</c:v>
                </c:pt>
                <c:pt idx="13413" formatCode="General">
                  <c:v>-2.0983008601547601E-2</c:v>
                </c:pt>
                <c:pt idx="13414" formatCode="General">
                  <c:v>-2.2890585250055499E-2</c:v>
                </c:pt>
                <c:pt idx="13415" formatCode="General">
                  <c:v>-2.4873834078441698E-2</c:v>
                </c:pt>
                <c:pt idx="13416" formatCode="General">
                  <c:v>-2.6932420559946001E-2</c:v>
                </c:pt>
                <c:pt idx="13417" formatCode="General">
                  <c:v>-2.9066168320579601E-2</c:v>
                </c:pt>
                <c:pt idx="13418" formatCode="General">
                  <c:v>-3.1273980411721899E-2</c:v>
                </c:pt>
                <c:pt idx="13419" formatCode="General">
                  <c:v>-3.3554375509716503E-2</c:v>
                </c:pt>
                <c:pt idx="13420" formatCode="General">
                  <c:v>-3.5906207625075903E-2</c:v>
                </c:pt>
                <c:pt idx="13421" formatCode="General">
                  <c:v>-3.8328703166603903E-2</c:v>
                </c:pt>
                <c:pt idx="13422" formatCode="General">
                  <c:v>-4.0820289657056197E-2</c:v>
                </c:pt>
                <c:pt idx="13423" formatCode="General">
                  <c:v>-4.3378561396107601E-2</c:v>
                </c:pt>
                <c:pt idx="13424" formatCode="General">
                  <c:v>-4.6001463720602098E-2</c:v>
                </c:pt>
                <c:pt idx="13425" formatCode="General">
                  <c:v>-4.8686856894833798E-2</c:v>
                </c:pt>
                <c:pt idx="13426" formatCode="General">
                  <c:v>-5.1431931982650197E-2</c:v>
                </c:pt>
                <c:pt idx="13427" formatCode="General">
                  <c:v>-5.4233784052967797E-2</c:v>
                </c:pt>
                <c:pt idx="13428" formatCode="General">
                  <c:v>-5.7089541923353603E-2</c:v>
                </c:pt>
                <c:pt idx="13429" formatCode="General">
                  <c:v>-5.9996372408833001E-2</c:v>
                </c:pt>
                <c:pt idx="13430" formatCode="General">
                  <c:v>-6.2950922757864E-2</c:v>
                </c:pt>
                <c:pt idx="13431" formatCode="General">
                  <c:v>-6.5949325840015394E-2</c:v>
                </c:pt>
                <c:pt idx="13432" formatCode="General">
                  <c:v>-6.8987795588156001E-2</c:v>
                </c:pt>
                <c:pt idx="13433" formatCode="General">
                  <c:v>-7.2062157909985297E-2</c:v>
                </c:pt>
                <c:pt idx="13434" formatCode="General">
                  <c:v>-7.5167938775558205E-2</c:v>
                </c:pt>
                <c:pt idx="13435" formatCode="General">
                  <c:v>-7.83014664362785E-2</c:v>
                </c:pt>
                <c:pt idx="13436" formatCode="General">
                  <c:v>-8.1458342922240606E-2</c:v>
                </c:pt>
                <c:pt idx="13437" formatCode="General">
                  <c:v>-8.4633874928482802E-2</c:v>
                </c:pt>
                <c:pt idx="13438" formatCode="General">
                  <c:v>-8.78236527447845E-2</c:v>
                </c:pt>
                <c:pt idx="13439" formatCode="General">
                  <c:v>-9.1022057907704901E-2</c:v>
                </c:pt>
                <c:pt idx="13440" formatCode="General">
                  <c:v>-9.4224384231793107E-2</c:v>
                </c:pt>
                <c:pt idx="13441" formatCode="General">
                  <c:v>-9.7425967250018494E-2</c:v>
                </c:pt>
                <c:pt idx="13442" formatCode="General">
                  <c:v>-0.100621493025343</c:v>
                </c:pt>
                <c:pt idx="13443" formatCode="General">
                  <c:v>-0.1038055775728</c:v>
                </c:pt>
                <c:pt idx="13444" formatCode="General">
                  <c:v>-0.10697285151501899</c:v>
                </c:pt>
                <c:pt idx="13445" formatCode="General">
                  <c:v>-0.110118036150744</c:v>
                </c:pt>
                <c:pt idx="13446" formatCode="General">
                  <c:v>-0.113235959198174</c:v>
                </c:pt>
                <c:pt idx="13447" formatCode="General">
                  <c:v>-0.116321497033708</c:v>
                </c:pt>
                <c:pt idx="13448" formatCode="General">
                  <c:v>-0.119368530665904</c:v>
                </c:pt>
                <c:pt idx="13449" formatCode="General">
                  <c:v>-0.122371630825291</c:v>
                </c:pt>
                <c:pt idx="13450" formatCode="General">
                  <c:v>-0.12532617903608501</c:v>
                </c:pt>
                <c:pt idx="13451" formatCode="General">
                  <c:v>-0.128226694957953</c:v>
                </c:pt>
                <c:pt idx="13452" formatCode="General">
                  <c:v>-0.13106785820880801</c:v>
                </c:pt>
                <c:pt idx="13453" formatCode="General">
                  <c:v>-0.13384512510800201</c:v>
                </c:pt>
                <c:pt idx="13454" formatCode="General">
                  <c:v>-0.13655311293903</c:v>
                </c:pt>
                <c:pt idx="13455" formatCode="General">
                  <c:v>-0.13918662042874699</c:v>
                </c:pt>
                <c:pt idx="13456" formatCode="General">
                  <c:v>-0.14174130246161301</c:v>
                </c:pt>
                <c:pt idx="13457" formatCode="General">
                  <c:v>-0.14421254393152999</c:v>
                </c:pt>
                <c:pt idx="13458" formatCode="General">
                  <c:v>-0.14659541146221</c:v>
                </c:pt>
                <c:pt idx="13459" formatCode="General">
                  <c:v>-0.14888578890080201</c:v>
                </c:pt>
                <c:pt idx="13460" formatCode="General">
                  <c:v>-0.15107989659263299</c:v>
                </c:pt>
                <c:pt idx="13461" formatCode="General">
                  <c:v>-0.15317363426848499</c:v>
                </c:pt>
                <c:pt idx="13462" formatCode="General">
                  <c:v>-0.15516309237157999</c:v>
                </c:pt>
                <c:pt idx="13463" formatCode="General">
                  <c:v>-0.15704465853553901</c:v>
                </c:pt>
                <c:pt idx="13464" formatCode="General">
                  <c:v>-0.15881550855326801</c:v>
                </c:pt>
                <c:pt idx="13465" formatCode="General">
                  <c:v>-0.160472514545972</c:v>
                </c:pt>
                <c:pt idx="13466" formatCode="General">
                  <c:v>-0.162012635445481</c:v>
                </c:pt>
                <c:pt idx="13467" formatCode="General">
                  <c:v>-0.163433038097025</c:v>
                </c:pt>
                <c:pt idx="13468" formatCode="General">
                  <c:v>-0.164731597316463</c:v>
                </c:pt>
                <c:pt idx="13469" formatCode="General">
                  <c:v>-0.165906383421075</c:v>
                </c:pt>
                <c:pt idx="13470" formatCode="General">
                  <c:v>-0.16695556031557099</c:v>
                </c:pt>
                <c:pt idx="13471" formatCode="General">
                  <c:v>-0.16787792769815599</c:v>
                </c:pt>
                <c:pt idx="13472" formatCode="General">
                  <c:v>-0.16867231409942299</c:v>
                </c:pt>
                <c:pt idx="13473" formatCode="General">
                  <c:v>-0.169337471688215</c:v>
                </c:pt>
                <c:pt idx="13474" formatCode="General">
                  <c:v>-0.169872166668664</c:v>
                </c:pt>
                <c:pt idx="13475" formatCode="General">
                  <c:v>-0.17027675335252199</c:v>
                </c:pt>
                <c:pt idx="13476" formatCode="General">
                  <c:v>-0.17055101892372199</c:v>
                </c:pt>
                <c:pt idx="13477" formatCode="General">
                  <c:v>-0.170694494200887</c:v>
                </c:pt>
                <c:pt idx="13478" formatCode="General">
                  <c:v>-0.170707654689008</c:v>
                </c:pt>
                <c:pt idx="13479" formatCode="General">
                  <c:v>-0.17059141671071101</c:v>
                </c:pt>
                <c:pt idx="13480" formatCode="General">
                  <c:v>-0.170346979447488</c:v>
                </c:pt>
                <c:pt idx="13481" formatCode="General">
                  <c:v>-0.169975189523043</c:v>
                </c:pt>
                <c:pt idx="13482" formatCode="General">
                  <c:v>-0.169477003730541</c:v>
                </c:pt>
                <c:pt idx="13483" formatCode="General">
                  <c:v>-0.16885357131876699</c:v>
                </c:pt>
                <c:pt idx="13484" formatCode="General">
                  <c:v>-0.16810674993052899</c:v>
                </c:pt>
                <c:pt idx="13485" formatCode="General">
                  <c:v>-0.16723855629967299</c:v>
                </c:pt>
                <c:pt idx="13486" formatCode="General">
                  <c:v>-0.166251082792231</c:v>
                </c:pt>
                <c:pt idx="13487" formatCode="General">
                  <c:v>-0.16514694592979401</c:v>
                </c:pt>
                <c:pt idx="13488" formatCode="General">
                  <c:v>-0.16392820926784399</c:v>
                </c:pt>
                <c:pt idx="13489" formatCode="General">
                  <c:v>-0.16259737378955899</c:v>
                </c:pt>
                <c:pt idx="13490" formatCode="General">
                  <c:v>-0.16115746189906599</c:v>
                </c:pt>
                <c:pt idx="13491" formatCode="General">
                  <c:v>-0.15961135797710699</c:v>
                </c:pt>
                <c:pt idx="13492" formatCode="General">
                  <c:v>-0.15796175709691301</c:v>
                </c:pt>
                <c:pt idx="13493" formatCode="General">
                  <c:v>-0.15621170560665201</c:v>
                </c:pt>
                <c:pt idx="13494" formatCode="General">
                  <c:v>-0.154364622528322</c:v>
                </c:pt>
                <c:pt idx="13495" formatCode="General">
                  <c:v>-0.152423641612323</c:v>
                </c:pt>
                <c:pt idx="13496" formatCode="General">
                  <c:v>-0.150391567448838</c:v>
                </c:pt>
                <c:pt idx="13497" formatCode="General">
                  <c:v>-0.14827148841734</c:v>
                </c:pt>
                <c:pt idx="13498" formatCode="General">
                  <c:v>-0.14606730667078999</c:v>
                </c:pt>
                <c:pt idx="13499" formatCode="General">
                  <c:v>-0.14378203386208699</c:v>
                </c:pt>
                <c:pt idx="13500" formatCode="General">
                  <c:v>-0.14141823268326201</c:v>
                </c:pt>
                <c:pt idx="13501" formatCode="General">
                  <c:v>-0.138979241032303</c:v>
                </c:pt>
                <c:pt idx="13502" formatCode="General">
                  <c:v>-0.13646868662265399</c:v>
                </c:pt>
                <c:pt idx="13503" formatCode="General">
                  <c:v>-0.13388986060223099</c:v>
                </c:pt>
                <c:pt idx="13504" formatCode="General">
                  <c:v>-0.13124616268945299</c:v>
                </c:pt>
                <c:pt idx="13505" formatCode="General">
                  <c:v>-0.128540504218111</c:v>
                </c:pt>
                <c:pt idx="13506" formatCode="General">
                  <c:v>-0.12577482768678899</c:v>
                </c:pt>
                <c:pt idx="13507" formatCode="General">
                  <c:v>-0.1229522876385</c:v>
                </c:pt>
                <c:pt idx="13508" formatCode="General">
                  <c:v>-0.12007581761215699</c:v>
                </c:pt>
                <c:pt idx="13509" formatCode="General">
                  <c:v>-0.11714792892475499</c:v>
                </c:pt>
                <c:pt idx="13510" formatCode="General">
                  <c:v>-0.114171244932655</c:v>
                </c:pt>
                <c:pt idx="13511" formatCode="General">
                  <c:v>-0.11114751069649099</c:v>
                </c:pt>
                <c:pt idx="13512" formatCode="General">
                  <c:v>-0.10807918336220999</c:v>
                </c:pt>
                <c:pt idx="13513" formatCode="General">
                  <c:v>-0.104968491797254</c:v>
                </c:pt>
                <c:pt idx="13514" formatCode="General">
                  <c:v>-0.101817356142613</c:v>
                </c:pt>
                <c:pt idx="13515" formatCode="General">
                  <c:v>-9.8627906979427901E-2</c:v>
                </c:pt>
                <c:pt idx="13516" formatCode="General">
                  <c:v>-9.5401485086862706E-2</c:v>
                </c:pt>
                <c:pt idx="13517" formatCode="General">
                  <c:v>-9.2139651351036495E-2</c:v>
                </c:pt>
                <c:pt idx="13518" formatCode="General">
                  <c:v>-8.8843797319583098E-2</c:v>
                </c:pt>
                <c:pt idx="13519" formatCode="General">
                  <c:v>-8.5515074198107596E-2</c:v>
                </c:pt>
                <c:pt idx="13520" formatCode="General">
                  <c:v>-8.21544594012103E-2</c:v>
                </c:pt>
                <c:pt idx="13521" formatCode="General">
                  <c:v>-7.8762817279406899E-2</c:v>
                </c:pt>
                <c:pt idx="13522" formatCode="General">
                  <c:v>-7.53414678015807E-2</c:v>
                </c:pt>
                <c:pt idx="13523" formatCode="General">
                  <c:v>-7.1891187224702793E-2</c:v>
                </c:pt>
                <c:pt idx="13524" formatCode="General">
                  <c:v>-6.8413182500681999E-2</c:v>
                </c:pt>
                <c:pt idx="13525" formatCode="General">
                  <c:v>-6.4908066908809306E-2</c:v>
                </c:pt>
                <c:pt idx="13526" formatCode="General">
                  <c:v>-6.1375813571616297E-2</c:v>
                </c:pt>
                <c:pt idx="13527" formatCode="General">
                  <c:v>-5.7816896041653902E-2</c:v>
                </c:pt>
                <c:pt idx="13528" formatCode="General">
                  <c:v>-5.4231393466608602E-2</c:v>
                </c:pt>
                <c:pt idx="13529" formatCode="General">
                  <c:v>-5.0619967663796298E-2</c:v>
                </c:pt>
                <c:pt idx="13530" formatCode="General">
                  <c:v>-4.6982868831507103E-2</c:v>
                </c:pt>
                <c:pt idx="13531" formatCode="General">
                  <c:v>-4.3319934752016398E-2</c:v>
                </c:pt>
                <c:pt idx="13532" formatCode="General">
                  <c:v>-3.9632237192940498E-2</c:v>
                </c:pt>
                <c:pt idx="13533" formatCode="General">
                  <c:v>-3.5919972165570697E-2</c:v>
                </c:pt>
                <c:pt idx="13534" formatCode="General">
                  <c:v>-3.2182857759173997E-2</c:v>
                </c:pt>
                <c:pt idx="13535" formatCode="General">
                  <c:v>-2.84213287711471E-2</c:v>
                </c:pt>
                <c:pt idx="13536" formatCode="General">
                  <c:v>-2.4635569505120102E-2</c:v>
                </c:pt>
                <c:pt idx="13537" formatCode="General">
                  <c:v>-2.0825978737363901E-2</c:v>
                </c:pt>
                <c:pt idx="13538" formatCode="General">
                  <c:v>-1.699327499587E-2</c:v>
                </c:pt>
                <c:pt idx="13539" formatCode="General">
                  <c:v>-1.3138433183963899E-2</c:v>
                </c:pt>
                <c:pt idx="13540" formatCode="General">
                  <c:v>-9.2620906741093696E-3</c:v>
                </c:pt>
                <c:pt idx="13541" formatCode="General">
                  <c:v>-5.3645380639018398E-3</c:v>
                </c:pt>
                <c:pt idx="13542" formatCode="General">
                  <c:v>-1.4468284463695E-3</c:v>
                </c:pt>
                <c:pt idx="13543" formatCode="General">
                  <c:v>2.4902173545475301E-3</c:v>
                </c:pt>
                <c:pt idx="13544" formatCode="General">
                  <c:v>6.4455720534534302E-3</c:v>
                </c:pt>
                <c:pt idx="13545" formatCode="General">
                  <c:v>1.0417920536950599E-2</c:v>
                </c:pt>
                <c:pt idx="13546" formatCode="General">
                  <c:v>1.4405684150831301E-2</c:v>
                </c:pt>
                <c:pt idx="13547" formatCode="General">
                  <c:v>1.8407019992472899E-2</c:v>
                </c:pt>
                <c:pt idx="13548" formatCode="General">
                  <c:v>2.24198654718679E-2</c:v>
                </c:pt>
                <c:pt idx="13549" formatCode="General">
                  <c:v>2.6441954475438699E-2</c:v>
                </c:pt>
                <c:pt idx="13550" formatCode="General">
                  <c:v>3.04708749582734E-2</c:v>
                </c:pt>
                <c:pt idx="13551" formatCode="General">
                  <c:v>3.4504094057427603E-2</c:v>
                </c:pt>
                <c:pt idx="13552" formatCode="General">
                  <c:v>3.8538960642353903E-2</c:v>
                </c:pt>
                <c:pt idx="13553" formatCode="General">
                  <c:v>4.2572179480207202E-2</c:v>
                </c:pt>
                <c:pt idx="13554" formatCode="General">
                  <c:v>4.6600385129037698E-2</c:v>
                </c:pt>
                <c:pt idx="13555" formatCode="General">
                  <c:v>5.0620272353617497E-2</c:v>
                </c:pt>
                <c:pt idx="13556" formatCode="General">
                  <c:v>5.46286010094469E-2</c:v>
                </c:pt>
                <c:pt idx="13557" formatCode="General">
                  <c:v>5.8621579198768502E-2</c:v>
                </c:pt>
                <c:pt idx="13558" formatCode="General">
                  <c:v>6.2594377064606702E-2</c:v>
                </c:pt>
                <c:pt idx="13559" formatCode="General">
                  <c:v>6.6542788808435699E-2</c:v>
                </c:pt>
                <c:pt idx="13560" formatCode="General">
                  <c:v>7.04623003828483E-2</c:v>
                </c:pt>
                <c:pt idx="13561" formatCode="General">
                  <c:v>7.4347529583689606E-2</c:v>
                </c:pt>
                <c:pt idx="13562" formatCode="General">
                  <c:v>7.8193874656008397E-2</c:v>
                </c:pt>
                <c:pt idx="13563" formatCode="General">
                  <c:v>8.1996055704968193E-2</c:v>
                </c:pt>
                <c:pt idx="13564" formatCode="General">
                  <c:v>8.5748590185154794E-2</c:v>
                </c:pt>
                <c:pt idx="13565" formatCode="General">
                  <c:v>8.9446435933961899E-2</c:v>
                </c:pt>
                <c:pt idx="13566" formatCode="General">
                  <c:v>9.3083906144487402E-2</c:v>
                </c:pt>
                <c:pt idx="13567" formatCode="General">
                  <c:v>9.6654614603654904E-2</c:v>
                </c:pt>
                <c:pt idx="13568" formatCode="General">
                  <c:v>0.10015218170382401</c:v>
                </c:pt>
                <c:pt idx="13569" formatCode="General">
                  <c:v>0.10357088799345</c:v>
                </c:pt>
                <c:pt idx="13570" formatCode="General">
                  <c:v>0.10690462403220299</c:v>
                </c:pt>
                <c:pt idx="13571" formatCode="General">
                  <c:v>0.11014682325276701</c:v>
                </c:pt>
                <c:pt idx="13572" formatCode="General">
                  <c:v>0.113291120976548</c:v>
                </c:pt>
                <c:pt idx="13573" formatCode="General">
                  <c:v>0.116331423539003</c:v>
                </c:pt>
                <c:pt idx="13574" formatCode="General">
                  <c:v>0.119261367555158</c:v>
                </c:pt>
                <c:pt idx="13575" formatCode="General">
                  <c:v>0.122074315970555</c:v>
                </c:pt>
                <c:pt idx="13576" formatCode="General">
                  <c:v>0.124763955002547</c:v>
                </c:pt>
                <c:pt idx="13577" formatCode="General">
                  <c:v>0.12732386206919</c:v>
                </c:pt>
                <c:pt idx="13578" formatCode="General">
                  <c:v>0.129748015782229</c:v>
                </c:pt>
                <c:pt idx="13579" formatCode="General">
                  <c:v>0.13203030802683599</c:v>
                </c:pt>
                <c:pt idx="13580" formatCode="General">
                  <c:v>0.13416452836614401</c:v>
                </c:pt>
                <c:pt idx="13581" formatCode="General">
                  <c:v>0.13614494351937201</c:v>
                </c:pt>
                <c:pt idx="13582" formatCode="General">
                  <c:v>0.13796578334366699</c:v>
                </c:pt>
                <c:pt idx="13583" formatCode="General">
                  <c:v>0.13962123350429501</c:v>
                </c:pt>
                <c:pt idx="13584" formatCode="General">
                  <c:v>0.14110598627836099</c:v>
                </c:pt>
                <c:pt idx="13585" formatCode="General">
                  <c:v>0.142414733280706</c:v>
                </c:pt>
                <c:pt idx="13586" formatCode="General">
                  <c:v>0.14354218883161801</c:v>
                </c:pt>
                <c:pt idx="13587" formatCode="General">
                  <c:v>0.14448419974981799</c:v>
                </c:pt>
                <c:pt idx="13588" formatCode="General">
                  <c:v>0.14523669588462801</c:v>
                </c:pt>
                <c:pt idx="13589" formatCode="General">
                  <c:v>0.14579555226104601</c:v>
                </c:pt>
                <c:pt idx="13590" formatCode="General">
                  <c:v>0.14615710778877899</c:v>
                </c:pt>
                <c:pt idx="13591" formatCode="General">
                  <c:v>0.14631771630103399</c:v>
                </c:pt>
                <c:pt idx="13592" formatCode="General">
                  <c:v>0.146274795988214</c:v>
                </c:pt>
                <c:pt idx="13593" formatCode="General">
                  <c:v>0.14602625402789299</c:v>
                </c:pt>
                <c:pt idx="13594" formatCode="General">
                  <c:v>0.14556929839060601</c:v>
                </c:pt>
                <c:pt idx="13595" formatCode="General">
                  <c:v>0.14490203357617301</c:v>
                </c:pt>
                <c:pt idx="13596" formatCode="General">
                  <c:v>0.144023553336629</c:v>
                </c:pt>
                <c:pt idx="13597" formatCode="General">
                  <c:v>0.142932796155715</c:v>
                </c:pt>
                <c:pt idx="13598" formatCode="General">
                  <c:v>0.14162946892146</c:v>
                </c:pt>
                <c:pt idx="13599" formatCode="General">
                  <c:v>0.140113541216766</c:v>
                </c:pt>
                <c:pt idx="13600" formatCode="General">
                  <c:v>0.138385129328366</c:v>
                </c:pt>
                <c:pt idx="13601" formatCode="General">
                  <c:v>0.13644505043449101</c:v>
                </c:pt>
                <c:pt idx="13602" formatCode="General">
                  <c:v>0.13429481847925201</c:v>
                </c:pt>
                <c:pt idx="13603" formatCode="General">
                  <c:v>0.13193653567129901</c:v>
                </c:pt>
                <c:pt idx="13604" formatCode="General">
                  <c:v>0.12937229780138201</c:v>
                </c:pt>
                <c:pt idx="13605" formatCode="General">
                  <c:v>0.12660512043727801</c:v>
                </c:pt>
                <c:pt idx="13606" formatCode="General">
                  <c:v>0.123637859375551</c:v>
                </c:pt>
                <c:pt idx="13607" formatCode="General">
                  <c:v>0.120473657091307</c:v>
                </c:pt>
                <c:pt idx="13608" formatCode="General">
                  <c:v>0.11711706349774501</c:v>
                </c:pt>
                <c:pt idx="13609" formatCode="General">
                  <c:v>0.113572897282294</c:v>
                </c:pt>
                <c:pt idx="13610" formatCode="General">
                  <c:v>0.109846051529968</c:v>
                </c:pt>
                <c:pt idx="13611" formatCode="General">
                  <c:v>0.105941979871746</c:v>
                </c:pt>
                <c:pt idx="13612" formatCode="General">
                  <c:v>0.10186662607637099</c:v>
                </c:pt>
                <c:pt idx="13613" formatCode="General">
                  <c:v>9.7625771815905996E-2</c:v>
                </c:pt>
                <c:pt idx="13614" formatCode="General">
                  <c:v>9.32255189487467E-2</c:v>
                </c:pt>
                <c:pt idx="13615" formatCode="General">
                  <c:v>8.8672897369815498E-2</c:v>
                </c:pt>
                <c:pt idx="13616" formatCode="General">
                  <c:v>8.3975760399818397E-2</c:v>
                </c:pt>
                <c:pt idx="13617" formatCode="General">
                  <c:v>7.91415441966839E-2</c:v>
                </c:pt>
                <c:pt idx="13618" formatCode="General">
                  <c:v>7.4177698598806005E-2</c:v>
                </c:pt>
                <c:pt idx="13619" formatCode="General">
                  <c:v>6.9092726704948496E-2</c:v>
                </c:pt>
                <c:pt idx="13620" formatCode="General">
                  <c:v>6.3894562671382202E-2</c:v>
                </c:pt>
                <c:pt idx="13621" formatCode="General">
                  <c:v>5.8591504505925603E-2</c:v>
                </c:pt>
                <c:pt idx="13622" formatCode="General">
                  <c:v>5.3192816954972501E-2</c:v>
                </c:pt>
                <c:pt idx="13623" formatCode="General">
                  <c:v>4.7707516824626102E-2</c:v>
                </c:pt>
                <c:pt idx="13624" formatCode="General">
                  <c:v>4.21442584161398E-2</c:v>
                </c:pt>
                <c:pt idx="13625" formatCode="General">
                  <c:v>3.6512391677266401E-2</c:v>
                </c:pt>
                <c:pt idx="13626" formatCode="General">
                  <c:v>3.0821431106944502E-2</c:v>
                </c:pt>
                <c:pt idx="13627" formatCode="General">
                  <c:v>2.5080400755839699E-2</c:v>
                </c:pt>
                <c:pt idx="13628" formatCode="General">
                  <c:v>1.9298869105565601E-2</c:v>
                </c:pt>
                <c:pt idx="13629" formatCode="General">
                  <c:v>1.3486447143711699E-2</c:v>
                </c:pt>
                <c:pt idx="13630" formatCode="General">
                  <c:v>7.65273230424193E-3</c:v>
                </c:pt>
                <c:pt idx="13631" formatCode="General">
                  <c:v>1.80774952833633E-3</c:v>
                </c:pt>
                <c:pt idx="13632" formatCode="General">
                  <c:v>-4.0391867959307798E-3</c:v>
                </c:pt>
                <c:pt idx="13633" formatCode="General">
                  <c:v>-9.8792934240307592E-3</c:v>
                </c:pt>
                <c:pt idx="13634" formatCode="General">
                  <c:v>-1.5703214124706402E-2</c:v>
                </c:pt>
                <c:pt idx="13635" formatCode="General">
                  <c:v>-2.15017221782474E-2</c:v>
                </c:pt>
                <c:pt idx="13636" formatCode="General">
                  <c:v>-2.7265768364264399E-2</c:v>
                </c:pt>
                <c:pt idx="13637" formatCode="General">
                  <c:v>-3.29864917641269E-2</c:v>
                </c:pt>
                <c:pt idx="13638" formatCode="General">
                  <c:v>-3.8655232747941901E-2</c:v>
                </c:pt>
                <c:pt idx="13639" formatCode="General">
                  <c:v>-4.4263583628280298E-2</c:v>
                </c:pt>
                <c:pt idx="13640" formatCode="General">
                  <c:v>-4.9803281072166902E-2</c:v>
                </c:pt>
                <c:pt idx="13641" formatCode="General">
                  <c:v>-5.5266308742333299E-2</c:v>
                </c:pt>
                <c:pt idx="13642" formatCode="General">
                  <c:v>-6.0645006163981899E-2</c:v>
                </c:pt>
                <c:pt idx="13643" formatCode="General">
                  <c:v>-6.5931915916540407E-2</c:v>
                </c:pt>
                <c:pt idx="13644" formatCode="General">
                  <c:v>-7.1119844697665704E-2</c:v>
                </c:pt>
                <c:pt idx="13645" formatCode="General">
                  <c:v>-7.6201916296373906E-2</c:v>
                </c:pt>
                <c:pt idx="13646" formatCode="General">
                  <c:v>-8.1171585482939498E-2</c:v>
                </c:pt>
                <c:pt idx="13647" formatCode="General">
                  <c:v>-8.60226470324741E-2</c:v>
                </c:pt>
                <c:pt idx="13648" formatCode="General">
                  <c:v>-9.0749238315504396E-2</c:v>
                </c:pt>
                <c:pt idx="13649" formatCode="General">
                  <c:v>-9.5345798545591498E-2</c:v>
                </c:pt>
                <c:pt idx="13650" formatCode="General">
                  <c:v>-9.9807086583151197E-2</c:v>
                </c:pt>
                <c:pt idx="13651" formatCode="General">
                  <c:v>-0.10412825271750099</c:v>
                </c:pt>
                <c:pt idx="13652" formatCode="General">
                  <c:v>-0.108304749301153</c:v>
                </c:pt>
                <c:pt idx="13653" formatCode="General">
                  <c:v>-0.11233239129804599</c:v>
                </c:pt>
                <c:pt idx="13654" formatCode="General">
                  <c:v>-0.116207373483504</c:v>
                </c:pt>
                <c:pt idx="13655" formatCode="General">
                  <c:v>-0.11992622749998801</c:v>
                </c:pt>
                <c:pt idx="13656" formatCode="General">
                  <c:v>-0.123485909320476</c:v>
                </c:pt>
                <c:pt idx="13657" formatCode="General">
                  <c:v>-0.12688398947239199</c:v>
                </c:pt>
                <c:pt idx="13658" formatCode="General">
                  <c:v>-0.13011797130865499</c:v>
                </c:pt>
                <c:pt idx="13659" formatCode="General">
                  <c:v>-0.13318531868588601</c:v>
                </c:pt>
                <c:pt idx="13660" formatCode="General">
                  <c:v>-0.13608424973604</c:v>
                </c:pt>
                <c:pt idx="13661" formatCode="General">
                  <c:v>-0.13881313239939</c:v>
                </c:pt>
                <c:pt idx="13662" formatCode="General">
                  <c:v>-0.14137093235020301</c:v>
                </c:pt>
                <c:pt idx="13663" formatCode="General">
                  <c:v>-0.143757186863775</c:v>
                </c:pt>
                <c:pt idx="13664" formatCode="General">
                  <c:v>-0.145971373284463</c:v>
                </c:pt>
                <c:pt idx="13665" formatCode="General">
                  <c:v>-0.14801336379312599</c:v>
                </c:pt>
                <c:pt idx="13666" formatCode="General">
                  <c:v>-0.14988342932693099</c:v>
                </c:pt>
                <c:pt idx="13667" formatCode="General">
                  <c:v>-0.15158211648033601</c:v>
                </c:pt>
                <c:pt idx="13668" formatCode="General">
                  <c:v>-0.15310962638422099</c:v>
                </c:pt>
                <c:pt idx="13669" formatCode="General">
                  <c:v>-0.154466316882476</c:v>
                </c:pt>
                <c:pt idx="13670" formatCode="General">
                  <c:v>-0.155653293452585</c:v>
                </c:pt>
                <c:pt idx="13671" formatCode="General">
                  <c:v>-0.15667190086184801</c:v>
                </c:pt>
                <c:pt idx="13672" formatCode="General">
                  <c:v>-0.15752408849257499</c:v>
                </c:pt>
                <c:pt idx="13673" formatCode="General">
                  <c:v>-0.15821128145019001</c:v>
                </c:pt>
                <c:pt idx="13674" formatCode="General">
                  <c:v>-0.158734789733596</c:v>
                </c:pt>
                <c:pt idx="13675" formatCode="General">
                  <c:v>-0.15909641206046601</c:v>
                </c:pt>
                <c:pt idx="13676" formatCode="General">
                  <c:v>-0.159297975971568</c:v>
                </c:pt>
                <c:pt idx="13677" formatCode="General">
                  <c:v>-0.15934228981290699</c:v>
                </c:pt>
                <c:pt idx="13678" formatCode="General">
                  <c:v>-0.159231507278673</c:v>
                </c:pt>
                <c:pt idx="13679" formatCode="General">
                  <c:v>-0.15896753653206599</c:v>
                </c:pt>
                <c:pt idx="13680" formatCode="General">
                  <c:v>-0.158553141680323</c:v>
                </c:pt>
                <c:pt idx="13681" formatCode="General">
                  <c:v>-0.157990369771252</c:v>
                </c:pt>
                <c:pt idx="13682" formatCode="General">
                  <c:v>-0.15728155322263401</c:v>
                </c:pt>
                <c:pt idx="13683" formatCode="General">
                  <c:v>-0.15642990434015699</c:v>
                </c:pt>
                <c:pt idx="13684" formatCode="General">
                  <c:v>-0.15543787555123301</c:v>
                </c:pt>
                <c:pt idx="13685" formatCode="General">
                  <c:v>-0.15430809521458899</c:v>
                </c:pt>
                <c:pt idx="13686" formatCode="General">
                  <c:v>-0.153043465955154</c:v>
                </c:pt>
                <c:pt idx="13687" formatCode="General">
                  <c:v>-0.151646589225752</c:v>
                </c:pt>
                <c:pt idx="13688" formatCode="General">
                  <c:v>-0.15012023807764799</c:v>
                </c:pt>
                <c:pt idx="13689" formatCode="General">
                  <c:v>-0.14846686975970599</c:v>
                </c:pt>
                <c:pt idx="13690" formatCode="General">
                  <c:v>-0.14668909290645399</c:v>
                </c:pt>
                <c:pt idx="13691" formatCode="General">
                  <c:v>-0.14478920986456401</c:v>
                </c:pt>
                <c:pt idx="13692" formatCode="General">
                  <c:v>-0.142769796357438</c:v>
                </c:pt>
                <c:pt idx="13693" formatCode="General">
                  <c:v>-0.140634254866048</c:v>
                </c:pt>
                <c:pt idx="13694" formatCode="General">
                  <c:v>-0.13838513190903001</c:v>
                </c:pt>
                <c:pt idx="13695" formatCode="General">
                  <c:v>-0.13602451867277501</c:v>
                </c:pt>
                <c:pt idx="13696" formatCode="General">
                  <c:v>-0.13355467931460099</c:v>
                </c:pt>
                <c:pt idx="13697" formatCode="General">
                  <c:v>-0.13097766007304901</c:v>
                </c:pt>
                <c:pt idx="13698" formatCode="General">
                  <c:v>-0.12829633996029299</c:v>
                </c:pt>
                <c:pt idx="13699" formatCode="General">
                  <c:v>-0.12551342472597199</c:v>
                </c:pt>
                <c:pt idx="13700" formatCode="General">
                  <c:v>-0.122631323608606</c:v>
                </c:pt>
                <c:pt idx="13701" formatCode="General">
                  <c:v>-0.119652663739734</c:v>
                </c:pt>
                <c:pt idx="13702" formatCode="General">
                  <c:v>-0.116579252131297</c:v>
                </c:pt>
                <c:pt idx="13703" formatCode="General">
                  <c:v>-0.113413147094665</c:v>
                </c:pt>
                <c:pt idx="13704" formatCode="General">
                  <c:v>-0.11015685005984401</c:v>
                </c:pt>
                <c:pt idx="13705" formatCode="General">
                  <c:v>-0.106813221758529</c:v>
                </c:pt>
                <c:pt idx="13706" formatCode="General">
                  <c:v>-0.10338440967805899</c:v>
                </c:pt>
                <c:pt idx="13707" formatCode="General">
                  <c:v>-9.9872807938900895E-2</c:v>
                </c:pt>
                <c:pt idx="13708" formatCode="General">
                  <c:v>-9.6280655605437193E-2</c:v>
                </c:pt>
                <c:pt idx="13709" formatCode="General">
                  <c:v>-9.2610040229631305E-2</c:v>
                </c:pt>
                <c:pt idx="13710" formatCode="General">
                  <c:v>-8.8864002696752403E-2</c:v>
                </c:pt>
                <c:pt idx="13711" formatCode="General">
                  <c:v>-8.5044920822682002E-2</c:v>
                </c:pt>
                <c:pt idx="13712" formatCode="General">
                  <c:v>-8.1154943149858896E-2</c:v>
                </c:pt>
                <c:pt idx="13713" formatCode="General">
                  <c:v>-7.7196663173165703E-2</c:v>
                </c:pt>
                <c:pt idx="13714" formatCode="General">
                  <c:v>-7.31731719998929E-2</c:v>
                </c:pt>
                <c:pt idx="13715" formatCode="General">
                  <c:v>-6.9087397491344502E-2</c:v>
                </c:pt>
                <c:pt idx="13716" formatCode="General">
                  <c:v>-6.4941518577778398E-2</c:v>
                </c:pt>
                <c:pt idx="13717" formatCode="General">
                  <c:v>-6.0738127106718102E-2</c:v>
                </c:pt>
                <c:pt idx="13718" formatCode="General">
                  <c:v>-5.64808559450478E-2</c:v>
                </c:pt>
                <c:pt idx="13719" formatCode="General">
                  <c:v>-5.2172701745373203E-2</c:v>
                </c:pt>
                <c:pt idx="13720" formatCode="General">
                  <c:v>-4.7816420126899503E-2</c:v>
                </c:pt>
                <c:pt idx="13721" formatCode="General">
                  <c:v>-4.3415198543918398E-2</c:v>
                </c:pt>
                <c:pt idx="13722" formatCode="General">
                  <c:v>-3.8972673718442097E-2</c:v>
                </c:pt>
                <c:pt idx="13723" formatCode="General">
                  <c:v>-3.4492333935260702E-2</c:v>
                </c:pt>
                <c:pt idx="13724" formatCode="General">
                  <c:v>-2.9977395650385701E-2</c:v>
                </c:pt>
                <c:pt idx="13725" formatCode="General">
                  <c:v>-2.5430908756831599E-2</c:v>
                </c:pt>
                <c:pt idx="13726" formatCode="General">
                  <c:v>-2.0856885103286999E-2</c:v>
                </c:pt>
                <c:pt idx="13727" formatCode="General">
                  <c:v>-1.6259777611238702E-2</c:v>
                </c:pt>
                <c:pt idx="13728" formatCode="General">
                  <c:v>-1.16432464659859E-2</c:v>
                </c:pt>
                <c:pt idx="13729" formatCode="General">
                  <c:v>-7.0111879350958899E-3</c:v>
                </c:pt>
                <c:pt idx="13730" formatCode="General">
                  <c:v>-2.3677922411966699E-3</c:v>
                </c:pt>
                <c:pt idx="13731" formatCode="General">
                  <c:v>2.2830040399820701E-3</c:v>
                </c:pt>
                <c:pt idx="13732" formatCode="General">
                  <c:v>6.9369724129130601E-3</c:v>
                </c:pt>
                <c:pt idx="13733" formatCode="General">
                  <c:v>1.15890135406817E-2</c:v>
                </c:pt>
                <c:pt idx="13734" formatCode="General">
                  <c:v>1.6234321295011199E-2</c:v>
                </c:pt>
                <c:pt idx="13735" formatCode="General">
                  <c:v>2.0868527097544502E-2</c:v>
                </c:pt>
                <c:pt idx="13736" formatCode="General">
                  <c:v>2.5487149451089101E-2</c:v>
                </c:pt>
                <c:pt idx="13737" formatCode="General">
                  <c:v>3.0085529723955399E-2</c:v>
                </c:pt>
                <c:pt idx="13738" formatCode="General">
                  <c:v>3.4658851386686902E-2</c:v>
                </c:pt>
                <c:pt idx="13739" formatCode="General">
                  <c:v>3.9202208053467101E-2</c:v>
                </c:pt>
                <c:pt idx="13740" formatCode="General">
                  <c:v>4.3711127236387801E-2</c:v>
                </c:pt>
                <c:pt idx="13741" formatCode="General">
                  <c:v>4.8180522466725703E-2</c:v>
                </c:pt>
                <c:pt idx="13742" formatCode="General">
                  <c:v>5.2605196040250199E-2</c:v>
                </c:pt>
                <c:pt idx="13743" formatCode="General">
                  <c:v>5.6980450164342798E-2</c:v>
                </c:pt>
                <c:pt idx="13744" formatCode="General">
                  <c:v>6.1301089702678301E-2</c:v>
                </c:pt>
                <c:pt idx="13745" formatCode="General">
                  <c:v>6.5562440280950596E-2</c:v>
                </c:pt>
                <c:pt idx="13746" formatCode="General">
                  <c:v>6.9759877629967604E-2</c:v>
                </c:pt>
                <c:pt idx="13747" formatCode="General">
                  <c:v>7.3888251245302003E-2</c:v>
                </c:pt>
                <c:pt idx="13748" formatCode="General">
                  <c:v>7.7942977504006097E-2</c:v>
                </c:pt>
                <c:pt idx="13749" formatCode="General">
                  <c:v>8.1919609064175697E-2</c:v>
                </c:pt>
                <c:pt idx="13750" formatCode="General">
                  <c:v>8.5813765431895395E-2</c:v>
                </c:pt>
                <c:pt idx="13751" formatCode="General">
                  <c:v>8.9621197979921199E-2</c:v>
                </c:pt>
                <c:pt idx="13752" formatCode="General">
                  <c:v>9.3338268384936501E-2</c:v>
                </c:pt>
                <c:pt idx="13753" formatCode="General">
                  <c:v>9.6960886619224099E-2</c:v>
                </c:pt>
                <c:pt idx="13754" formatCode="General">
                  <c:v>0.10048496064083901</c:v>
                </c:pt>
                <c:pt idx="13755" formatCode="General">
                  <c:v>0.10390698909742099</c:v>
                </c:pt>
                <c:pt idx="13756" formatCode="General">
                  <c:v>0.107223010033751</c:v>
                </c:pt>
                <c:pt idx="13757" formatCode="General">
                  <c:v>0.11042966253751001</c:v>
                </c:pt>
                <c:pt idx="13758" formatCode="General">
                  <c:v>0.113524278557015</c:v>
                </c:pt>
                <c:pt idx="13759" formatCode="General">
                  <c:v>0.116504215126192</c:v>
                </c:pt>
                <c:pt idx="13760" formatCode="General">
                  <c:v>0.119366298527329</c:v>
                </c:pt>
                <c:pt idx="13761" formatCode="General">
                  <c:v>0.122108402385318</c:v>
                </c:pt>
                <c:pt idx="13762" formatCode="General">
                  <c:v>0.124728481660268</c:v>
                </c:pt>
                <c:pt idx="13763" formatCode="General">
                  <c:v>0.12722446599425599</c:v>
                </c:pt>
                <c:pt idx="13764" formatCode="General">
                  <c:v>0.12959529499629199</c:v>
                </c:pt>
                <c:pt idx="13765" formatCode="General">
                  <c:v>0.131839313638209</c:v>
                </c:pt>
                <c:pt idx="13766" formatCode="General">
                  <c:v>0.133955257402704</c:v>
                </c:pt>
                <c:pt idx="13767" formatCode="General">
                  <c:v>0.135942869250401</c:v>
                </c:pt>
                <c:pt idx="13768" formatCode="General">
                  <c:v>0.13780173157313499</c:v>
                </c:pt>
                <c:pt idx="13769" formatCode="General">
                  <c:v>0.13953115819932899</c:v>
                </c:pt>
                <c:pt idx="13770" formatCode="General">
                  <c:v>0.14113135019515699</c:v>
                </c:pt>
                <c:pt idx="13771" formatCode="General">
                  <c:v>0.142603413403009</c:v>
                </c:pt>
                <c:pt idx="13772" formatCode="General">
                  <c:v>0.14394809704625999</c:v>
                </c:pt>
                <c:pt idx="13773" formatCode="General">
                  <c:v>0.14516572097528299</c:v>
                </c:pt>
                <c:pt idx="13774" formatCode="General">
                  <c:v>0.146257810011275</c:v>
                </c:pt>
                <c:pt idx="13775" formatCode="General">
                  <c:v>0.14722610275283499</c:v>
                </c:pt>
                <c:pt idx="13776" formatCode="General">
                  <c:v>0.148072432917109</c:v>
                </c:pt>
                <c:pt idx="13777" formatCode="General">
                  <c:v>0.14879973108550701</c:v>
                </c:pt>
                <c:pt idx="13778" formatCode="General">
                  <c:v>0.14941034233872</c:v>
                </c:pt>
                <c:pt idx="13779" formatCode="General">
                  <c:v>0.14990642271841401</c:v>
                </c:pt>
                <c:pt idx="13780" formatCode="General">
                  <c:v>0.15029111160775999</c:v>
                </c:pt>
                <c:pt idx="13781" formatCode="General">
                  <c:v>0.15056799057835499</c:v>
                </c:pt>
                <c:pt idx="13782" formatCode="General">
                  <c:v>0.15074039995159499</c:v>
                </c:pt>
                <c:pt idx="13783" formatCode="General">
                  <c:v>0.150811887962294</c:v>
                </c:pt>
                <c:pt idx="13784" formatCode="General">
                  <c:v>0.15078629280375899</c:v>
                </c:pt>
                <c:pt idx="13785" formatCode="General">
                  <c:v>0.15066817658642301</c:v>
                </c:pt>
                <c:pt idx="13786" formatCode="General">
                  <c:v>0.15046171701113101</c:v>
                </c:pt>
                <c:pt idx="13787" formatCode="General">
                  <c:v>0.15017111086646401</c:v>
                </c:pt>
                <c:pt idx="13788" formatCode="General">
                  <c:v>0.14980112246883601</c:v>
                </c:pt>
                <c:pt idx="13789" formatCode="General">
                  <c:v>0.14935599161457</c:v>
                </c:pt>
                <c:pt idx="13790" formatCode="General">
                  <c:v>0.14884039942542901</c:v>
                </c:pt>
                <c:pt idx="13791" formatCode="General">
                  <c:v>0.148259038138467</c:v>
                </c:pt>
                <c:pt idx="13792" formatCode="General">
                  <c:v>0.147617045705488</c:v>
                </c:pt>
                <c:pt idx="13793" formatCode="General">
                  <c:v>0.14691946151049401</c:v>
                </c:pt>
                <c:pt idx="13794" formatCode="General">
                  <c:v>0.146171080161411</c:v>
                </c:pt>
                <c:pt idx="13795" formatCode="General">
                  <c:v>0.14537649198188399</c:v>
                </c:pt>
                <c:pt idx="13796" formatCode="General">
                  <c:v>0.14454063740638801</c:v>
                </c:pt>
                <c:pt idx="13797" formatCode="General">
                  <c:v>0.14366885694961701</c:v>
                </c:pt>
                <c:pt idx="13798" formatCode="General">
                  <c:v>0.14276624006563099</c:v>
                </c:pt>
                <c:pt idx="13799" formatCode="General">
                  <c:v>0.141837541954903</c:v>
                </c:pt>
                <c:pt idx="13800" formatCode="General">
                  <c:v>0.140887183094413</c:v>
                </c:pt>
                <c:pt idx="13801" formatCode="General">
                  <c:v>0.13991981348296301</c:v>
                </c:pt>
                <c:pt idx="13802" formatCode="General">
                  <c:v>0.13893983469867199</c:v>
                </c:pt>
                <c:pt idx="13803" formatCode="General">
                  <c:v>0.137951887758018</c:v>
                </c:pt>
                <c:pt idx="13804" formatCode="General">
                  <c:v>0.13696033156003101</c:v>
                </c:pt>
                <c:pt idx="13805" formatCode="General">
                  <c:v>0.13596915856240099</c:v>
                </c:pt>
                <c:pt idx="13806" formatCode="General">
                  <c:v>0.13498206237951399</c:v>
                </c:pt>
                <c:pt idx="13807" formatCode="General">
                  <c:v>0.13400299449261299</c:v>
                </c:pt>
                <c:pt idx="13808" formatCode="General">
                  <c:v>0.13303568608024199</c:v>
                </c:pt>
                <c:pt idx="13809" formatCode="General">
                  <c:v>0.132083566631569</c:v>
                </c:pt>
                <c:pt idx="13810" formatCode="General">
                  <c:v>0.131149745629562</c:v>
                </c:pt>
                <c:pt idx="13811" formatCode="General">
                  <c:v>0.130236518176546</c:v>
                </c:pt>
                <c:pt idx="13812" formatCode="General">
                  <c:v>0.129346490530384</c:v>
                </c:pt>
                <c:pt idx="13813" formatCode="General">
                  <c:v>0.128482187850639</c:v>
                </c:pt>
                <c:pt idx="13814" formatCode="General">
                  <c:v>0.127645966962601</c:v>
                </c:pt>
                <c:pt idx="13815" formatCode="General">
                  <c:v>0.126839513327135</c:v>
                </c:pt>
                <c:pt idx="13816" formatCode="General">
                  <c:v>0.12606438497019001</c:v>
                </c:pt>
                <c:pt idx="13817" formatCode="General">
                  <c:v>0.12532216786737099</c:v>
                </c:pt>
                <c:pt idx="13818" formatCode="General">
                  <c:v>0.124614452897529</c:v>
                </c:pt>
                <c:pt idx="13819" formatCode="General">
                  <c:v>0.123942245795982</c:v>
                </c:pt>
                <c:pt idx="13820" formatCode="General">
                  <c:v>0.12330545458254499</c:v>
                </c:pt>
                <c:pt idx="13821" formatCode="General">
                  <c:v>0.122704579633282</c:v>
                </c:pt>
                <c:pt idx="13822" formatCode="General">
                  <c:v>0.122139815788675</c:v>
                </c:pt>
                <c:pt idx="13823" formatCode="General">
                  <c:v>0.121610953119342</c:v>
                </c:pt>
                <c:pt idx="13824" formatCode="General">
                  <c:v>0.12111744227302999</c:v>
                </c:pt>
                <c:pt idx="13825" formatCode="General">
                  <c:v>0.12065849413565601</c:v>
                </c:pt>
                <c:pt idx="13826" formatCode="General">
                  <c:v>0.120233714420447</c:v>
                </c:pt>
                <c:pt idx="13827" formatCode="General">
                  <c:v>0.119842580145762</c:v>
                </c:pt>
                <c:pt idx="13828" formatCode="General">
                  <c:v>0.119483864439974</c:v>
                </c:pt>
                <c:pt idx="13829" formatCode="General">
                  <c:v>0.11915618571059</c:v>
                </c:pt>
                <c:pt idx="13830" formatCode="General">
                  <c:v>0.118858092349514</c:v>
                </c:pt>
                <c:pt idx="13831" formatCode="General">
                  <c:v>0.118587556800344</c:v>
                </c:pt>
                <c:pt idx="13832" formatCode="General">
                  <c:v>0.118342564217832</c:v>
                </c:pt>
                <c:pt idx="13833" formatCode="General">
                  <c:v>0.118121252273439</c:v>
                </c:pt>
                <c:pt idx="13834" formatCode="General">
                  <c:v>0.117921920057223</c:v>
                </c:pt>
                <c:pt idx="13835" formatCode="General">
                  <c:v>0.11774246996960799</c:v>
                </c:pt>
                <c:pt idx="13836" formatCode="General">
                  <c:v>0.11758040758085</c:v>
                </c:pt>
                <c:pt idx="13837" formatCode="General">
                  <c:v>0.117433487401246</c:v>
                </c:pt>
                <c:pt idx="13838" formatCode="General">
                  <c:v>0.117299782530524</c:v>
                </c:pt>
                <c:pt idx="13839" formatCode="General">
                  <c:v>0.117177063064746</c:v>
                </c:pt>
                <c:pt idx="13840" formatCode="General">
                  <c:v>0.11706229436164001</c:v>
                </c:pt>
                <c:pt idx="13841" formatCode="General">
                  <c:v>0.116953274235019</c:v>
                </c:pt>
                <c:pt idx="13842" formatCode="General">
                  <c:v>0.116847728146385</c:v>
                </c:pt>
                <c:pt idx="13843" formatCode="General">
                  <c:v>0.11674320323578501</c:v>
                </c:pt>
                <c:pt idx="13844" formatCode="General">
                  <c:v>0.116637609227752</c:v>
                </c:pt>
                <c:pt idx="13845" formatCode="General">
                  <c:v>0.116528180265336</c:v>
                </c:pt>
                <c:pt idx="13846" formatCode="General">
                  <c:v>0.116412555836909</c:v>
                </c:pt>
                <c:pt idx="13847" formatCode="General">
                  <c:v>0.116288896708201</c:v>
                </c:pt>
                <c:pt idx="13848" formatCode="General">
                  <c:v>0.116155304535421</c:v>
                </c:pt>
                <c:pt idx="13849" formatCode="General">
                  <c:v>0.11600978742530001</c:v>
                </c:pt>
                <c:pt idx="13850" formatCode="General">
                  <c:v>0.11585080192700301</c:v>
                </c:pt>
                <c:pt idx="13851" formatCode="General">
                  <c:v>0.11567671999571</c:v>
                </c:pt>
                <c:pt idx="13852" formatCode="General">
                  <c:v>0.115485786276109</c:v>
                </c:pt>
                <c:pt idx="13853" formatCode="General">
                  <c:v>0.11527665399343499</c:v>
                </c:pt>
                <c:pt idx="13854" formatCode="General">
                  <c:v>0.11504784807409001</c:v>
                </c:pt>
                <c:pt idx="13855" formatCode="General">
                  <c:v>0.114797780683725</c:v>
                </c:pt>
                <c:pt idx="13856" formatCode="General">
                  <c:v>0.11452583940057499</c:v>
                </c:pt>
                <c:pt idx="13857" formatCode="General">
                  <c:v>0.114231338401055</c:v>
                </c:pt>
                <c:pt idx="13858" formatCode="General">
                  <c:v>0.113913367572106</c:v>
                </c:pt>
                <c:pt idx="13859" formatCode="General">
                  <c:v>0.113571380056882</c:v>
                </c:pt>
                <c:pt idx="13860" formatCode="General">
                  <c:v>0.113205170038194</c:v>
                </c:pt>
                <c:pt idx="13861" formatCode="General">
                  <c:v>0.112814320109346</c:v>
                </c:pt>
                <c:pt idx="13862" formatCode="General">
                  <c:v>0.11239872405748499</c:v>
                </c:pt>
                <c:pt idx="13863" formatCode="General">
                  <c:v>0.111959101947366</c:v>
                </c:pt>
                <c:pt idx="13864" formatCode="General">
                  <c:v>0.111495383497485</c:v>
                </c:pt>
                <c:pt idx="13865" formatCode="General">
                  <c:v>0.11100818093466</c:v>
                </c:pt>
                <c:pt idx="13866" formatCode="General">
                  <c:v>0.11049834504375</c:v>
                </c:pt>
                <c:pt idx="13867" formatCode="General">
                  <c:v>0.10996633420841601</c:v>
                </c:pt>
                <c:pt idx="13868" formatCode="General">
                  <c:v>0.109413207549696</c:v>
                </c:pt>
                <c:pt idx="13869" formatCode="General">
                  <c:v>0.108839643148603</c:v>
                </c:pt>
                <c:pt idx="13870" formatCode="General">
                  <c:v>0.108246894376758</c:v>
                </c:pt>
                <c:pt idx="13871" formatCode="General">
                  <c:v>0.107636276010596</c:v>
                </c:pt>
                <c:pt idx="13872" formatCode="General">
                  <c:v>0.107008529357611</c:v>
                </c:pt>
                <c:pt idx="13873" formatCode="General">
                  <c:v>0.106364939098335</c:v>
                </c:pt>
                <c:pt idx="13874" formatCode="General">
                  <c:v>0.10570734639750599</c:v>
                </c:pt>
                <c:pt idx="13875" formatCode="General">
                  <c:v>0.10503699008558599</c:v>
                </c:pt>
                <c:pt idx="13876" formatCode="General">
                  <c:v>0.104355001750242</c:v>
                </c:pt>
                <c:pt idx="13877" formatCode="General">
                  <c:v>0.10366352493256099</c:v>
                </c:pt>
                <c:pt idx="13878" formatCode="General">
                  <c:v>0.102964029600769</c:v>
                </c:pt>
                <c:pt idx="13879" formatCode="General">
                  <c:v>0.102257208273193</c:v>
                </c:pt>
                <c:pt idx="13880" formatCode="General">
                  <c:v>0.101544647331928</c:v>
                </c:pt>
                <c:pt idx="13881" formatCode="General">
                  <c:v>0.100827880879752</c:v>
                </c:pt>
                <c:pt idx="13882" formatCode="General">
                  <c:v>0.100108202948122</c:v>
                </c:pt>
                <c:pt idx="13883" formatCode="General">
                  <c:v>9.9386679126705804E-2</c:v>
                </c:pt>
                <c:pt idx="13884" formatCode="General">
                  <c:v>9.86641586128396E-2</c:v>
                </c:pt>
                <c:pt idx="13885" formatCode="General">
                  <c:v>9.79418618894244E-2</c:v>
                </c:pt>
                <c:pt idx="13886" formatCode="General">
                  <c:v>9.7220841361968305E-2</c:v>
                </c:pt>
                <c:pt idx="13887" formatCode="General">
                  <c:v>9.6501927120750397E-2</c:v>
                </c:pt>
                <c:pt idx="13888" formatCode="General">
                  <c:v>9.5785693339214301E-2</c:v>
                </c:pt>
                <c:pt idx="13889" formatCode="General">
                  <c:v>9.5072366408943898E-2</c:v>
                </c:pt>
                <c:pt idx="13890" formatCode="General">
                  <c:v>9.4361918181482304E-2</c:v>
                </c:pt>
                <c:pt idx="13891" formatCode="General">
                  <c:v>9.3654604272131098E-2</c:v>
                </c:pt>
                <c:pt idx="13892" formatCode="General">
                  <c:v>9.2950400427235305E-2</c:v>
                </c:pt>
                <c:pt idx="13893" formatCode="General">
                  <c:v>9.2249008353449305E-2</c:v>
                </c:pt>
                <c:pt idx="13894" formatCode="General">
                  <c:v>9.1549888184640105E-2</c:v>
                </c:pt>
                <c:pt idx="13895" formatCode="General">
                  <c:v>9.0852340639074394E-2</c:v>
                </c:pt>
                <c:pt idx="13896" formatCode="General">
                  <c:v>9.0155430452838997E-2</c:v>
                </c:pt>
                <c:pt idx="13897" formatCode="General">
                  <c:v>8.94580097544522E-2</c:v>
                </c:pt>
                <c:pt idx="13898" formatCode="General">
                  <c:v>8.8758748995025102E-2</c:v>
                </c:pt>
                <c:pt idx="13899" formatCode="General">
                  <c:v>8.8056059687176405E-2</c:v>
                </c:pt>
                <c:pt idx="13900" formatCode="General">
                  <c:v>8.7348123535516201E-2</c:v>
                </c:pt>
                <c:pt idx="13901" formatCode="General">
                  <c:v>8.66329355103862E-2</c:v>
                </c:pt>
                <c:pt idx="13902" formatCode="General">
                  <c:v>8.5908282054973806E-2</c:v>
                </c:pt>
                <c:pt idx="13903" formatCode="General">
                  <c:v>8.5171663749343193E-2</c:v>
                </c:pt>
                <c:pt idx="13904" formatCode="General">
                  <c:v>8.44203323244785E-2</c:v>
                </c:pt>
                <c:pt idx="13905" formatCode="General">
                  <c:v>8.3651369419507404E-2</c:v>
                </c:pt>
                <c:pt idx="13906" formatCode="General">
                  <c:v>8.2861660987303201E-2</c:v>
                </c:pt>
                <c:pt idx="13907" formatCode="General">
                  <c:v>8.2047904547613001E-2</c:v>
                </c:pt>
                <c:pt idx="13908" formatCode="General">
                  <c:v>8.1206593245259501E-2</c:v>
                </c:pt>
                <c:pt idx="13909" formatCode="General">
                  <c:v>8.0334070854806594E-2</c:v>
                </c:pt>
                <c:pt idx="13910" formatCode="General">
                  <c:v>7.9426459581790704E-2</c:v>
                </c:pt>
                <c:pt idx="13911" formatCode="General">
                  <c:v>7.8479744491800701E-2</c:v>
                </c:pt>
                <c:pt idx="13912" formatCode="General">
                  <c:v>7.7489870515505405E-2</c:v>
                </c:pt>
                <c:pt idx="13913" formatCode="General">
                  <c:v>7.6452615462627299E-2</c:v>
                </c:pt>
                <c:pt idx="13914" formatCode="General">
                  <c:v>7.5363569397119703E-2</c:v>
                </c:pt>
                <c:pt idx="13915" formatCode="General">
                  <c:v>7.4218290281774305E-2</c:v>
                </c:pt>
                <c:pt idx="13916" formatCode="General">
                  <c:v>7.3012301590282505E-2</c:v>
                </c:pt>
                <c:pt idx="13917" formatCode="General">
                  <c:v>7.1741015083129397E-2</c:v>
                </c:pt>
                <c:pt idx="13918" formatCode="General">
                  <c:v>7.0399815395184903E-2</c:v>
                </c:pt>
                <c:pt idx="13919" formatCode="General">
                  <c:v>6.89840601448172E-2</c:v>
                </c:pt>
                <c:pt idx="13920" formatCode="General">
                  <c:v>6.7489216780217895E-2</c:v>
                </c:pt>
                <c:pt idx="13921" formatCode="General">
                  <c:v>6.5910735736533305E-2</c:v>
                </c:pt>
                <c:pt idx="13922" formatCode="General">
                  <c:v>6.42440592964236E-2</c:v>
                </c:pt>
                <c:pt idx="13923" formatCode="General">
                  <c:v>6.2484736274063098E-2</c:v>
                </c:pt>
                <c:pt idx="13924" formatCode="General">
                  <c:v>6.0628642531002801E-2</c:v>
                </c:pt>
                <c:pt idx="13925" formatCode="General">
                  <c:v>5.8671507533803798E-2</c:v>
                </c:pt>
                <c:pt idx="13926" formatCode="General">
                  <c:v>5.6609011128126802E-2</c:v>
                </c:pt>
                <c:pt idx="13927" formatCode="General">
                  <c:v>5.4437309564530301E-2</c:v>
                </c:pt>
                <c:pt idx="13928" formatCode="General">
                  <c:v>5.2152566041726099E-2</c:v>
                </c:pt>
                <c:pt idx="13929" formatCode="General">
                  <c:v>4.97514262201941E-2</c:v>
                </c:pt>
                <c:pt idx="13930" formatCode="General">
                  <c:v>4.7230494610617103E-2</c:v>
                </c:pt>
                <c:pt idx="13931" formatCode="General">
                  <c:v>4.4586283638339198E-2</c:v>
                </c:pt>
                <c:pt idx="13932" formatCode="General">
                  <c:v>4.1815819415799899E-2</c:v>
                </c:pt>
                <c:pt idx="13933" formatCode="General">
                  <c:v>3.89167087899547E-2</c:v>
                </c:pt>
                <c:pt idx="13934" formatCode="General">
                  <c:v>3.5887082991009803E-2</c:v>
                </c:pt>
                <c:pt idx="13935" formatCode="General">
                  <c:v>3.2724949838509799E-2</c:v>
                </c:pt>
                <c:pt idx="13936" formatCode="General">
                  <c:v>2.9428179188268601E-2</c:v>
                </c:pt>
                <c:pt idx="13937" formatCode="General">
                  <c:v>2.5995609413335698E-2</c:v>
                </c:pt>
                <c:pt idx="13938" formatCode="General">
                  <c:v>2.2426534125300299E-2</c:v>
                </c:pt>
                <c:pt idx="13939" formatCode="General">
                  <c:v>1.87200704333297E-2</c:v>
                </c:pt>
                <c:pt idx="13940" formatCode="General">
                  <c:v>1.4876127310732901E-2</c:v>
                </c:pt>
                <c:pt idx="13941" formatCode="General">
                  <c:v>1.0894412136626799E-2</c:v>
                </c:pt>
                <c:pt idx="13942" formatCode="General">
                  <c:v>6.7754136568648699E-3</c:v>
                </c:pt>
                <c:pt idx="13943" formatCode="General">
                  <c:v>2.5204223218909098E-3</c:v>
                </c:pt>
                <c:pt idx="13944" formatCode="General">
                  <c:v>-1.86965542462674E-3</c:v>
                </c:pt>
                <c:pt idx="13945" formatCode="General">
                  <c:v>-6.3933091958514104E-3</c:v>
                </c:pt>
                <c:pt idx="13946" formatCode="General">
                  <c:v>-1.10483407795074E-2</c:v>
                </c:pt>
                <c:pt idx="13947" formatCode="General">
                  <c:v>-1.5831979865777501E-2</c:v>
                </c:pt>
                <c:pt idx="13948" formatCode="General">
                  <c:v>-2.0741571793223699E-2</c:v>
                </c:pt>
                <c:pt idx="13949" formatCode="General">
                  <c:v>-2.5774586808165401E-2</c:v>
                </c:pt>
                <c:pt idx="13950" formatCode="General">
                  <c:v>-3.0926993500131301E-2</c:v>
                </c:pt>
                <c:pt idx="13951" formatCode="General">
                  <c:v>-3.6194389780429201E-2</c:v>
                </c:pt>
                <c:pt idx="13952" formatCode="General">
                  <c:v>-4.1573255636907898E-2</c:v>
                </c:pt>
                <c:pt idx="13953" formatCode="General">
                  <c:v>-4.7058841892288698E-2</c:v>
                </c:pt>
                <c:pt idx="13954" formatCode="General">
                  <c:v>-5.2645572817276103E-2</c:v>
                </c:pt>
                <c:pt idx="13955" formatCode="General">
                  <c:v>-5.8327818698162698E-2</c:v>
                </c:pt>
                <c:pt idx="13956" formatCode="General">
                  <c:v>-6.4100006691127004E-2</c:v>
                </c:pt>
                <c:pt idx="13957" formatCode="General">
                  <c:v>-6.9956141071097794E-2</c:v>
                </c:pt>
                <c:pt idx="13958" formatCode="General">
                  <c:v>-7.5889781437282103E-2</c:v>
                </c:pt>
                <c:pt idx="13959" formatCode="General">
                  <c:v>-8.1894144772694799E-2</c:v>
                </c:pt>
                <c:pt idx="13960" formatCode="General">
                  <c:v>-8.7962161950242604E-2</c:v>
                </c:pt>
                <c:pt idx="13961" formatCode="General">
                  <c:v>-9.4086592356979207E-2</c:v>
                </c:pt>
                <c:pt idx="13962" formatCode="General">
                  <c:v>-0.10026008496324</c:v>
                </c:pt>
                <c:pt idx="13963" formatCode="General">
                  <c:v>-0.106475230096424</c:v>
                </c:pt>
                <c:pt idx="13964" formatCode="General">
                  <c:v>-0.112724118792109</c:v>
                </c:pt>
                <c:pt idx="13965" formatCode="General">
                  <c:v>-0.11899938517542499</c:v>
                </c:pt>
                <c:pt idx="13966" formatCode="General">
                  <c:v>-0.12529273007552</c:v>
                </c:pt>
                <c:pt idx="13967" formatCode="General">
                  <c:v>-0.131595925355423</c:v>
                </c:pt>
                <c:pt idx="13968" formatCode="General">
                  <c:v>-0.13790095212640299</c:v>
                </c:pt>
                <c:pt idx="13969" formatCode="General">
                  <c:v>-0.14419892977658</c:v>
                </c:pt>
                <c:pt idx="13970" formatCode="General">
                  <c:v>-0.15048124519006101</c:v>
                </c:pt>
                <c:pt idx="13971" formatCode="General">
                  <c:v>-0.156739702542914</c:v>
                </c:pt>
                <c:pt idx="13972" formatCode="General">
                  <c:v>-0.16296599628084901</c:v>
                </c:pt>
                <c:pt idx="13973" formatCode="General">
                  <c:v>-0.16915171173596399</c:v>
                </c:pt>
                <c:pt idx="13974" formatCode="General">
                  <c:v>-0.17528885819614201</c:v>
                </c:pt>
                <c:pt idx="13975" formatCode="General">
                  <c:v>-0.18136887336547999</c:v>
                </c:pt>
                <c:pt idx="13976" formatCode="General">
                  <c:v>-0.18738368934091101</c:v>
                </c:pt>
                <c:pt idx="13977" formatCode="General">
                  <c:v>-0.19332582378893501</c:v>
                </c:pt>
                <c:pt idx="13978" formatCode="General">
                  <c:v>-0.19918722526409899</c:v>
                </c:pt>
                <c:pt idx="13979" formatCode="General">
                  <c:v>-0.20495978094044301</c:v>
                </c:pt>
                <c:pt idx="13980" formatCode="General">
                  <c:v>-0.210635939990031</c:v>
                </c:pt>
                <c:pt idx="13981" formatCode="General">
                  <c:v>-0.21620827641975099</c:v>
                </c:pt>
                <c:pt idx="13982" formatCode="General">
                  <c:v>-0.221670009863453</c:v>
                </c:pt>
                <c:pt idx="13983" formatCode="General">
                  <c:v>-0.227014990340491</c:v>
                </c:pt>
                <c:pt idx="13984" formatCode="General">
                  <c:v>-0.23223649750745901</c:v>
                </c:pt>
                <c:pt idx="13985" formatCode="General">
                  <c:v>-0.23732770677185899</c:v>
                </c:pt>
                <c:pt idx="13986" formatCode="General">
                  <c:v>-0.242282396607546</c:v>
                </c:pt>
                <c:pt idx="13987" formatCode="General">
                  <c:v>-0.24709552613925001</c:v>
                </c:pt>
                <c:pt idx="13988" formatCode="General">
                  <c:v>-0.25176209414685002</c:v>
                </c:pt>
                <c:pt idx="13989" formatCode="General">
                  <c:v>-0.25627697120736298</c:v>
                </c:pt>
                <c:pt idx="13990" formatCode="General">
                  <c:v>-0.26063545315166498</c:v>
                </c:pt>
                <c:pt idx="13991" formatCode="General">
                  <c:v>-0.26483334434109301</c:v>
                </c:pt>
                <c:pt idx="13992" formatCode="General">
                  <c:v>-0.26886741932415997</c:v>
                </c:pt>
                <c:pt idx="13993" formatCode="General">
                  <c:v>-0.27273422548628301</c:v>
                </c:pt>
                <c:pt idx="13994" formatCode="General">
                  <c:v>-0.27642986492350202</c:v>
                </c:pt>
                <c:pt idx="13995" formatCode="General">
                  <c:v>-0.279951505362042</c:v>
                </c:pt>
                <c:pt idx="13996" formatCode="General">
                  <c:v>-0.28329703360984099</c:v>
                </c:pt>
                <c:pt idx="13997" formatCode="General">
                  <c:v>-0.286464489107352</c:v>
                </c:pt>
                <c:pt idx="13998" formatCode="General">
                  <c:v>-0.289452290042156</c:v>
                </c:pt>
                <c:pt idx="13999" formatCode="General">
                  <c:v>-0.29225915572140498</c:v>
                </c:pt>
                <c:pt idx="14000" formatCode="General">
                  <c:v>-0.29488421049068703</c:v>
                </c:pt>
                <c:pt idx="14001" formatCode="General">
                  <c:v>-0.29732694234805201</c:v>
                </c:pt>
                <c:pt idx="14002" formatCode="General">
                  <c:v>-0.29958719707216203</c:v>
                </c:pt>
                <c:pt idx="14003" formatCode="General">
                  <c:v>-0.30166518088070798</c:v>
                </c:pt>
                <c:pt idx="14004" formatCode="General">
                  <c:v>-0.303561454389845</c:v>
                </c:pt>
                <c:pt idx="14005" formatCode="General">
                  <c:v>-0.30527687397912401</c:v>
                </c:pt>
                <c:pt idx="14006" formatCode="General">
                  <c:v>-0.30681258768874498</c:v>
                </c:pt>
                <c:pt idx="14007" formatCode="General">
                  <c:v>-0.30817008780754002</c:v>
                </c:pt>
                <c:pt idx="14008" formatCode="General">
                  <c:v>-0.309351112027135</c:v>
                </c:pt>
                <c:pt idx="14009" formatCode="General">
                  <c:v>-0.31035774169000202</c:v>
                </c:pt>
                <c:pt idx="14010" formatCode="General">
                  <c:v>-0.31119229893460898</c:v>
                </c:pt>
                <c:pt idx="14011" formatCode="General">
                  <c:v>-0.31185728541365698</c:v>
                </c:pt>
                <c:pt idx="14012" formatCode="General">
                  <c:v>-0.312355489065471</c:v>
                </c:pt>
                <c:pt idx="14013" formatCode="General">
                  <c:v>-0.31268983528129302</c:v>
                </c:pt>
                <c:pt idx="14014" formatCode="General">
                  <c:v>-0.31286344385033998</c:v>
                </c:pt>
                <c:pt idx="14015" formatCode="General">
                  <c:v>-0.31287970055923497</c:v>
                </c:pt>
                <c:pt idx="14016" formatCode="General">
                  <c:v>-0.31274209944505499</c:v>
                </c:pt>
                <c:pt idx="14017" formatCode="General">
                  <c:v>-0.312454186025929</c:v>
                </c:pt>
                <c:pt idx="14018" formatCode="General">
                  <c:v>-0.31201962946814898</c:v>
                </c:pt>
                <c:pt idx="14019" formatCode="General">
                  <c:v>-0.31144219702508102</c:v>
                </c:pt>
                <c:pt idx="14020" formatCode="General">
                  <c:v>-0.31072571633065899</c:v>
                </c:pt>
                <c:pt idx="14021" formatCode="General">
                  <c:v>-0.30987404804354701</c:v>
                </c:pt>
                <c:pt idx="14022" formatCode="General">
                  <c:v>-0.30889110963014499</c:v>
                </c:pt>
                <c:pt idx="14023" formatCode="General">
                  <c:v>-0.30778080498205501</c:v>
                </c:pt>
                <c:pt idx="14024" formatCode="General">
                  <c:v>-0.30654705310362601</c:v>
                </c:pt>
                <c:pt idx="14025" formatCode="General">
                  <c:v>-0.30519377052826002</c:v>
                </c:pt>
                <c:pt idx="14026" formatCode="General">
                  <c:v>-0.30372473912004999</c:v>
                </c:pt>
                <c:pt idx="14027" formatCode="General">
                  <c:v>-0.30214364802745602</c:v>
                </c:pt>
                <c:pt idx="14028" formatCode="General">
                  <c:v>-0.30045415734981001</c:v>
                </c:pt>
                <c:pt idx="14029" formatCode="General">
                  <c:v>-0.29865990032623102</c:v>
                </c:pt>
                <c:pt idx="14030" formatCode="General">
                  <c:v>-0.29676436153542801</c:v>
                </c:pt>
                <c:pt idx="14031" formatCode="General">
                  <c:v>-0.29477081352163598</c:v>
                </c:pt>
                <c:pt idx="14032" formatCode="General">
                  <c:v>-0.29268238515650402</c:v>
                </c:pt>
                <c:pt idx="14033" formatCode="General">
                  <c:v>-0.29050213931914598</c:v>
                </c:pt>
                <c:pt idx="14034" formatCode="General">
                  <c:v>-0.28823297233720302</c:v>
                </c:pt>
                <c:pt idx="14035" formatCode="General">
                  <c:v>-0.28587751378757598</c:v>
                </c:pt>
                <c:pt idx="14036" formatCode="General">
                  <c:v>-0.283438252451929</c:v>
                </c:pt>
                <c:pt idx="14037" formatCode="General">
                  <c:v>-0.28091751050701802</c:v>
                </c:pt>
                <c:pt idx="14038" formatCode="General">
                  <c:v>-0.27831730567048801</c:v>
                </c:pt>
                <c:pt idx="14039" formatCode="General">
                  <c:v>-0.27563953245637801</c:v>
                </c:pt>
                <c:pt idx="14040" formatCode="General">
                  <c:v>-0.272885903462807</c:v>
                </c:pt>
                <c:pt idx="14041" formatCode="General">
                  <c:v>-0.27005785100855501</c:v>
                </c:pt>
                <c:pt idx="14042" formatCode="General">
                  <c:v>-0.267156605671999</c:v>
                </c:pt>
                <c:pt idx="14043" formatCode="General">
                  <c:v>-0.26418317834064098</c:v>
                </c:pt>
                <c:pt idx="14044" formatCode="General">
                  <c:v>-0.261138359891532</c:v>
                </c:pt>
                <c:pt idx="14045" formatCode="General">
                  <c:v>-0.25802273211509402</c:v>
                </c:pt>
                <c:pt idx="14046" formatCode="General">
                  <c:v>-0.25483665433665098</c:v>
                </c:pt>
                <c:pt idx="14047" formatCode="General">
                  <c:v>-0.25158028154266299</c:v>
                </c:pt>
                <c:pt idx="14048" formatCode="General">
                  <c:v>-0.24825358719617399</c:v>
                </c:pt>
                <c:pt idx="14049" formatCode="General">
                  <c:v>-0.244856262543694</c:v>
                </c:pt>
                <c:pt idx="14050" formatCode="General">
                  <c:v>-0.241387869406995</c:v>
                </c:pt>
                <c:pt idx="14051" formatCode="General">
                  <c:v>-0.23784785579519699</c:v>
                </c:pt>
                <c:pt idx="14052" formatCode="General">
                  <c:v>-0.23423537731844801</c:v>
                </c:pt>
                <c:pt idx="14053" formatCode="General">
                  <c:v>-0.23054943940188</c:v>
                </c:pt>
                <c:pt idx="14054" formatCode="General">
                  <c:v>-0.226788912047242</c:v>
                </c:pt>
                <c:pt idx="14055" formatCode="General">
                  <c:v>-0.222952575899931</c:v>
                </c:pt>
                <c:pt idx="14056" formatCode="General">
                  <c:v>-0.21903910464206</c:v>
                </c:pt>
                <c:pt idx="14057" formatCode="General">
                  <c:v>-0.21504694524713999</c:v>
                </c:pt>
                <c:pt idx="14058" formatCode="General">
                  <c:v>-0.210974516134006</c:v>
                </c:pt>
                <c:pt idx="14059" formatCode="General">
                  <c:v>-0.20682015922166</c:v>
                </c:pt>
                <c:pt idx="14060" formatCode="General">
                  <c:v>-0.20258211701659701</c:v>
                </c:pt>
                <c:pt idx="14061" formatCode="General">
                  <c:v>-0.198258624075907</c:v>
                </c:pt>
                <c:pt idx="14062" formatCode="General">
                  <c:v>-0.19384783607386999</c:v>
                </c:pt>
                <c:pt idx="14063" formatCode="General">
                  <c:v>-0.189347862706851</c:v>
                </c:pt>
                <c:pt idx="14064" formatCode="General">
                  <c:v>-0.18475686641762101</c:v>
                </c:pt>
                <c:pt idx="14065" formatCode="General">
                  <c:v>-0.18007309276104799</c:v>
                </c:pt>
                <c:pt idx="14066" formatCode="General">
                  <c:v>-0.17529472609562199</c:v>
                </c:pt>
                <c:pt idx="14067" formatCode="General">
                  <c:v>-0.17041996355299399</c:v>
                </c:pt>
                <c:pt idx="14068" formatCode="General">
                  <c:v>-0.16544715815240399</c:v>
                </c:pt>
                <c:pt idx="14069" formatCode="General">
                  <c:v>-0.160374731800287</c:v>
                </c:pt>
                <c:pt idx="14070" formatCode="General">
                  <c:v>-0.15520112701639099</c:v>
                </c:pt>
                <c:pt idx="14071" formatCode="General">
                  <c:v>-0.149924939055189</c:v>
                </c:pt>
                <c:pt idx="14072" formatCode="General">
                  <c:v>-0.144544987071489</c:v>
                </c:pt>
                <c:pt idx="14073" formatCode="General">
                  <c:v>-0.13906015426486401</c:v>
                </c:pt>
                <c:pt idx="14074" formatCode="General">
                  <c:v>-0.13346943965507199</c:v>
                </c:pt>
                <c:pt idx="14075" formatCode="General">
                  <c:v>-0.127772129869658</c:v>
                </c:pt>
                <c:pt idx="14076" formatCode="General">
                  <c:v>-0.121967642004608</c:v>
                </c:pt>
                <c:pt idx="14077" formatCode="General">
                  <c:v>-0.11605556020157801</c:v>
                </c:pt>
                <c:pt idx="14078" formatCode="General">
                  <c:v>-0.110035745629289</c:v>
                </c:pt>
                <c:pt idx="14079" formatCode="General">
                  <c:v>-0.103908280130518</c:v>
                </c:pt>
                <c:pt idx="14080" formatCode="General">
                  <c:v>-9.7673491635927895E-2</c:v>
                </c:pt>
                <c:pt idx="14081" formatCode="General">
                  <c:v>-9.1331886676982499E-2</c:v>
                </c:pt>
                <c:pt idx="14082" formatCode="General">
                  <c:v>-8.4884237084098799E-2</c:v>
                </c:pt>
                <c:pt idx="14083" formatCode="General">
                  <c:v>-7.8331627590954897E-2</c:v>
                </c:pt>
                <c:pt idx="14084" formatCode="General">
                  <c:v>-7.1675427043034895E-2</c:v>
                </c:pt>
                <c:pt idx="14085" formatCode="General">
                  <c:v>-6.4917245436076507E-2</c:v>
                </c:pt>
                <c:pt idx="14086" formatCode="General">
                  <c:v>-5.80588547824369E-2</c:v>
                </c:pt>
                <c:pt idx="14087" formatCode="General">
                  <c:v>-5.1102433482352501E-2</c:v>
                </c:pt>
                <c:pt idx="14088" formatCode="General">
                  <c:v>-4.4050491090279698E-2</c:v>
                </c:pt>
                <c:pt idx="14089" formatCode="General">
                  <c:v>-3.6905704772111102E-2</c:v>
                </c:pt>
                <c:pt idx="14090" formatCode="General">
                  <c:v>-2.9671042412420801E-2</c:v>
                </c:pt>
                <c:pt idx="14091" formatCode="General">
                  <c:v>-2.2349846925138001E-2</c:v>
                </c:pt>
                <c:pt idx="14092" formatCode="General">
                  <c:v>-1.49457323412564E-2</c:v>
                </c:pt>
                <c:pt idx="14093" formatCode="General">
                  <c:v>-7.46247734586954E-3</c:v>
                </c:pt>
                <c:pt idx="14094">
                  <c:v>9.5802450489952594E-5</c:v>
                </c:pt>
                <c:pt idx="14095" formatCode="General">
                  <c:v>7.7246863854910598E-3</c:v>
                </c:pt>
                <c:pt idx="14096" formatCode="General">
                  <c:v>1.54195543378265E-2</c:v>
                </c:pt>
                <c:pt idx="14097" formatCode="General">
                  <c:v>2.3175480930374599E-2</c:v>
                </c:pt>
                <c:pt idx="14098" formatCode="General">
                  <c:v>3.0987329485929499E-2</c:v>
                </c:pt>
                <c:pt idx="14099" formatCode="General">
                  <c:v>3.8849752834531001E-2</c:v>
                </c:pt>
                <c:pt idx="14100" formatCode="General">
                  <c:v>4.6757131592505503E-2</c:v>
                </c:pt>
                <c:pt idx="14101" formatCode="General">
                  <c:v>5.4703676232781599E-2</c:v>
                </c:pt>
                <c:pt idx="14102" formatCode="General">
                  <c:v>6.2683425248786298E-2</c:v>
                </c:pt>
                <c:pt idx="14103" formatCode="General">
                  <c:v>7.0690177148514596E-2</c:v>
                </c:pt>
                <c:pt idx="14104" formatCode="General">
                  <c:v>7.8717532408611193E-2</c:v>
                </c:pt>
                <c:pt idx="14105" formatCode="General">
                  <c:v>8.6758952876746398E-2</c:v>
                </c:pt>
                <c:pt idx="14106" formatCode="General">
                  <c:v>9.48078088420405E-2</c:v>
                </c:pt>
                <c:pt idx="14107" formatCode="General">
                  <c:v>0.10285731644505</c:v>
                </c:pt>
                <c:pt idx="14108" formatCode="General">
                  <c:v>0.110900572775348</c:v>
                </c:pt>
                <c:pt idx="14109" formatCode="General">
                  <c:v>0.118930603558288</c:v>
                </c:pt>
                <c:pt idx="14110" formatCode="General">
                  <c:v>0.12694034977115401</c:v>
                </c:pt>
                <c:pt idx="14111" formatCode="General">
                  <c:v>0.13492270261446501</c:v>
                </c:pt>
                <c:pt idx="14112" formatCode="General">
                  <c:v>0.14287049077442401</c:v>
                </c:pt>
                <c:pt idx="14113" formatCode="General">
                  <c:v>0.15077656951990701</c:v>
                </c:pt>
                <c:pt idx="14114" formatCode="General">
                  <c:v>0.158633794842686</c:v>
                </c:pt>
                <c:pt idx="14115" formatCode="General">
                  <c:v>0.16643494555405899</c:v>
                </c:pt>
                <c:pt idx="14116" formatCode="General">
                  <c:v>0.17417290656815801</c:v>
                </c:pt>
                <c:pt idx="14117" formatCode="General">
                  <c:v>0.18184060411371999</c:v>
                </c:pt>
                <c:pt idx="14118" formatCode="General">
                  <c:v>0.18943101678582699</c:v>
                </c:pt>
                <c:pt idx="14119" formatCode="General">
                  <c:v>0.19693725017219099</c:v>
                </c:pt>
                <c:pt idx="14120" formatCode="General">
                  <c:v>0.20435244838116401</c:v>
                </c:pt>
                <c:pt idx="14121" formatCode="General">
                  <c:v>0.21166990958763199</c:v>
                </c:pt>
                <c:pt idx="14122" formatCode="General">
                  <c:v>0.218883050265434</c:v>
                </c:pt>
                <c:pt idx="14123" formatCode="General">
                  <c:v>0.22598541638554001</c:v>
                </c:pt>
                <c:pt idx="14124" formatCode="General">
                  <c:v>0.23297079585081701</c:v>
                </c:pt>
                <c:pt idx="14125" formatCode="General">
                  <c:v>0.23983312103217</c:v>
                </c:pt>
                <c:pt idx="14126" formatCode="General">
                  <c:v>0.246566510891952</c:v>
                </c:pt>
                <c:pt idx="14127" formatCode="General">
                  <c:v>0.25316532824964799</c:v>
                </c:pt>
                <c:pt idx="14128" formatCode="General">
                  <c:v>0.25962412351619701</c:v>
                </c:pt>
                <c:pt idx="14129" formatCode="General">
                  <c:v>0.26593772893981299</c:v>
                </c:pt>
                <c:pt idx="14130" formatCode="General">
                  <c:v>0.27210119925196002</c:v>
                </c:pt>
                <c:pt idx="14131" formatCode="General">
                  <c:v>0.27810984738207301</c:v>
                </c:pt>
                <c:pt idx="14132" formatCode="General">
                  <c:v>0.28395928703400902</c:v>
                </c:pt>
                <c:pt idx="14133" formatCode="General">
                  <c:v>0.28964541160334001</c:v>
                </c:pt>
                <c:pt idx="14134" formatCode="General">
                  <c:v>0.29516436685272102</c:v>
                </c:pt>
                <c:pt idx="14135" formatCode="General">
                  <c:v>0.30051258027244998</c:v>
                </c:pt>
                <c:pt idx="14136" formatCode="General">
                  <c:v>0.30568679171873497</c:v>
                </c:pt>
                <c:pt idx="14137" formatCode="General">
                  <c:v>0.310684021042269</c:v>
                </c:pt>
                <c:pt idx="14138" formatCode="General">
                  <c:v>0.315501542502926</c:v>
                </c:pt>
                <c:pt idx="14139" formatCode="General">
                  <c:v>0.32013702162197</c:v>
                </c:pt>
                <c:pt idx="14140" formatCode="General">
                  <c:v>0.324588488508953</c:v>
                </c:pt>
                <c:pt idx="14141" formatCode="General">
                  <c:v>0.32885421399221298</c:v>
                </c:pt>
                <c:pt idx="14142" formatCode="General">
                  <c:v>0.33293277181591702</c:v>
                </c:pt>
                <c:pt idx="14143" formatCode="General">
                  <c:v>0.33682305244798499</c:v>
                </c:pt>
                <c:pt idx="14144" formatCode="General">
                  <c:v>0.34052425946904902</c:v>
                </c:pt>
                <c:pt idx="14145" formatCode="General">
                  <c:v>0.34403590017689301</c:v>
                </c:pt>
                <c:pt idx="14146" formatCode="General">
                  <c:v>0.34735778055709099</c:v>
                </c:pt>
                <c:pt idx="14147" formatCode="General">
                  <c:v>0.35049000479273501</c:v>
                </c:pt>
                <c:pt idx="14148" formatCode="General">
                  <c:v>0.35343296072126401</c:v>
                </c:pt>
                <c:pt idx="14149" formatCode="General">
                  <c:v>0.35618731001961301</c:v>
                </c:pt>
                <c:pt idx="14150" formatCode="General">
                  <c:v>0.35875398918558599</c:v>
                </c:pt>
                <c:pt idx="14151" formatCode="General">
                  <c:v>0.361134183898556</c:v>
                </c:pt>
                <c:pt idx="14152" formatCode="General">
                  <c:v>0.36332934315605397</c:v>
                </c:pt>
                <c:pt idx="14153" formatCode="General">
                  <c:v>0.36534120196011499</c:v>
                </c:pt>
                <c:pt idx="14154" formatCode="General">
                  <c:v>0.36717170124147902</c:v>
                </c:pt>
                <c:pt idx="14155" formatCode="General">
                  <c:v>0.36882299395061302</c:v>
                </c:pt>
                <c:pt idx="14156" formatCode="General">
                  <c:v>0.37029740791236299</c:v>
                </c:pt>
                <c:pt idx="14157" formatCode="General">
                  <c:v>0.37159746588437698</c:v>
                </c:pt>
                <c:pt idx="14158" formatCode="General">
                  <c:v>0.37272595826069699</c:v>
                </c:pt>
                <c:pt idx="14159" formatCode="General">
                  <c:v>0.37368579186385897</c:v>
                </c:pt>
                <c:pt idx="14160" formatCode="General">
                  <c:v>0.374479945132345</c:v>
                </c:pt>
                <c:pt idx="14161" formatCode="General">
                  <c:v>0.37511160066807903</c:v>
                </c:pt>
                <c:pt idx="14162" formatCode="General">
                  <c:v>0.375584072523372</c:v>
                </c:pt>
                <c:pt idx="14163" formatCode="General">
                  <c:v>0.375900766680339</c:v>
                </c:pt>
                <c:pt idx="14164" formatCode="General">
                  <c:v>0.37606520366562801</c:v>
                </c:pt>
                <c:pt idx="14165" formatCode="General">
                  <c:v>0.37608093823168298</c:v>
                </c:pt>
                <c:pt idx="14166" formatCode="General">
                  <c:v>0.37595158410684698</c:v>
                </c:pt>
                <c:pt idx="14167" formatCode="General">
                  <c:v>0.3756807964969</c:v>
                </c:pt>
                <c:pt idx="14168" formatCode="General">
                  <c:v>0.37527225117191698</c:v>
                </c:pt>
                <c:pt idx="14169" formatCode="General">
                  <c:v>0.37472962653078601</c:v>
                </c:pt>
                <c:pt idx="14170" formatCode="General">
                  <c:v>0.37405659508384997</c:v>
                </c:pt>
                <c:pt idx="14171" formatCode="General">
                  <c:v>0.37325686184511703</c:v>
                </c:pt>
                <c:pt idx="14172" formatCode="General">
                  <c:v>0.372334050719342</c:v>
                </c:pt>
                <c:pt idx="14173" formatCode="General">
                  <c:v>0.37129174160032702</c:v>
                </c:pt>
                <c:pt idx="14174" formatCode="General">
                  <c:v>0.370133468277352</c:v>
                </c:pt>
                <c:pt idx="14175" formatCode="General">
                  <c:v>0.368862608275842</c:v>
                </c:pt>
                <c:pt idx="14176" formatCode="General">
                  <c:v>0.36748248989886001</c:v>
                </c:pt>
                <c:pt idx="14177" formatCode="General">
                  <c:v>0.36599635239448702</c:v>
                </c:pt>
                <c:pt idx="14178" formatCode="General">
                  <c:v>0.364407291871711</c:v>
                </c:pt>
                <c:pt idx="14179" formatCode="General">
                  <c:v>0.36271826987852601</c:v>
                </c:pt>
                <c:pt idx="14180" formatCode="General">
                  <c:v>0.36093212784605699</c:v>
                </c:pt>
                <c:pt idx="14181" formatCode="General">
                  <c:v>0.35905155104269498</c:v>
                </c:pt>
                <c:pt idx="14182" formatCode="General">
                  <c:v>0.357079081177544</c:v>
                </c:pt>
                <c:pt idx="14183" formatCode="General">
                  <c:v>0.35501708060195097</c:v>
                </c:pt>
                <c:pt idx="14184" formatCode="General">
                  <c:v>0.352867694429634</c:v>
                </c:pt>
                <c:pt idx="14185" formatCode="General">
                  <c:v>0.35063287266953602</c:v>
                </c:pt>
                <c:pt idx="14186" formatCode="General">
                  <c:v>0.34831435387027598</c:v>
                </c:pt>
                <c:pt idx="14187" formatCode="General">
                  <c:v>0.34591374968463401</c:v>
                </c:pt>
                <c:pt idx="14188" formatCode="General">
                  <c:v>0.34343246716199799</c:v>
                </c:pt>
                <c:pt idx="14189" formatCode="General">
                  <c:v>0.34087162772717999</c:v>
                </c:pt>
                <c:pt idx="14190" formatCode="General">
                  <c:v>0.33823220898152501</c:v>
                </c:pt>
                <c:pt idx="14191" formatCode="General">
                  <c:v>0.33551498625640502</c:v>
                </c:pt>
                <c:pt idx="14192" formatCode="General">
                  <c:v>0.33272050784116403</c:v>
                </c:pt>
                <c:pt idx="14193" formatCode="General">
                  <c:v>0.32984913053551801</c:v>
                </c:pt>
                <c:pt idx="14194" formatCode="General">
                  <c:v>0.32690095183965101</c:v>
                </c:pt>
                <c:pt idx="14195" formatCode="General">
                  <c:v>0.323875850655235</c:v>
                </c:pt>
                <c:pt idx="14196" formatCode="General">
                  <c:v>0.32077353994646002</c:v>
                </c:pt>
                <c:pt idx="14197" formatCode="General">
                  <c:v>0.31759355568022402</c:v>
                </c:pt>
                <c:pt idx="14198" formatCode="General">
                  <c:v>0.31433519336460403</c:v>
                </c:pt>
                <c:pt idx="14199" formatCode="General">
                  <c:v>0.31099760555832701</c:v>
                </c:pt>
                <c:pt idx="14200" formatCode="General">
                  <c:v>0.30757976987163799</c:v>
                </c:pt>
                <c:pt idx="14201" formatCode="General">
                  <c:v>0.304080201786117</c:v>
                </c:pt>
                <c:pt idx="14202" formatCode="General">
                  <c:v>0.30049777665742</c:v>
                </c:pt>
                <c:pt idx="14203" formatCode="General">
                  <c:v>0.29683101618939001</c:v>
                </c:pt>
                <c:pt idx="14204" formatCode="General">
                  <c:v>0.29307801379249199</c:v>
                </c:pt>
                <c:pt idx="14205" formatCode="General">
                  <c:v>0.28923723389576</c:v>
                </c:pt>
                <c:pt idx="14206" formatCode="General">
                  <c:v>0.285306995355319</c:v>
                </c:pt>
                <c:pt idx="14207" formatCode="General">
                  <c:v>0.28128490678462198</c:v>
                </c:pt>
                <c:pt idx="14208" formatCode="General">
                  <c:v>0.27716847079012202</c:v>
                </c:pt>
                <c:pt idx="14209" formatCode="General">
                  <c:v>0.27295573587058097</c:v>
                </c:pt>
                <c:pt idx="14210" formatCode="General">
                  <c:v>0.26864427540044</c:v>
                </c:pt>
                <c:pt idx="14211" formatCode="General">
                  <c:v>0.26423168420576698</c:v>
                </c:pt>
                <c:pt idx="14212" formatCode="General">
                  <c:v>0.25971570565159502</c:v>
                </c:pt>
                <c:pt idx="14213" formatCode="General">
                  <c:v>0.25509421428303303</c:v>
                </c:pt>
                <c:pt idx="14214" formatCode="General">
                  <c:v>0.250364714073188</c:v>
                </c:pt>
                <c:pt idx="14215" formatCode="General">
                  <c:v>0.24552487353421401</c:v>
                </c:pt>
                <c:pt idx="14216" formatCode="General">
                  <c:v>0.24057254370940301</c:v>
                </c:pt>
                <c:pt idx="14217" formatCode="General">
                  <c:v>0.23550472630706701</c:v>
                </c:pt>
                <c:pt idx="14218" formatCode="General">
                  <c:v>0.23031920501358499</c:v>
                </c:pt>
                <c:pt idx="14219" formatCode="General">
                  <c:v>0.225014114974454</c:v>
                </c:pt>
                <c:pt idx="14220" formatCode="General">
                  <c:v>0.21958677918410099</c:v>
                </c:pt>
                <c:pt idx="14221" formatCode="General">
                  <c:v>0.21403483075088001</c:v>
                </c:pt>
                <c:pt idx="14222" formatCode="General">
                  <c:v>0.208356889313489</c:v>
                </c:pt>
                <c:pt idx="14223" formatCode="General">
                  <c:v>0.20255146558907899</c:v>
                </c:pt>
                <c:pt idx="14224" formatCode="General">
                  <c:v>0.196616781188544</c:v>
                </c:pt>
                <c:pt idx="14225" formatCode="General">
                  <c:v>0.19055081760005399</c:v>
                </c:pt>
                <c:pt idx="14226" formatCode="General">
                  <c:v>0.18435195885358199</c:v>
                </c:pt>
                <c:pt idx="14227" formatCode="General">
                  <c:v>0.17801960479774001</c:v>
                </c:pt>
                <c:pt idx="14228" formatCode="General">
                  <c:v>0.17155303532288599</c:v>
                </c:pt>
                <c:pt idx="14229" formatCode="General">
                  <c:v>0.16495134744691201</c:v>
                </c:pt>
                <c:pt idx="14230" formatCode="General">
                  <c:v>0.15821451225552799</c:v>
                </c:pt>
                <c:pt idx="14231" formatCode="General">
                  <c:v>0.15134232070380099</c:v>
                </c:pt>
                <c:pt idx="14232" formatCode="General">
                  <c:v>0.14433427710681501</c:v>
                </c:pt>
                <c:pt idx="14233" formatCode="General">
                  <c:v>0.13719074842422499</c:v>
                </c:pt>
                <c:pt idx="14234" formatCode="General">
                  <c:v>0.129912426528247</c:v>
                </c:pt>
                <c:pt idx="14235" formatCode="General">
                  <c:v>0.122499747538842</c:v>
                </c:pt>
                <c:pt idx="14236" formatCode="General">
                  <c:v>0.114953902033745</c:v>
                </c:pt>
                <c:pt idx="14237" formatCode="General">
                  <c:v>0.107276389046165</c:v>
                </c:pt>
                <c:pt idx="14238" formatCode="General">
                  <c:v>9.9468917346844807E-2</c:v>
                </c:pt>
                <c:pt idx="14239" formatCode="General">
                  <c:v>9.1533885581625798E-2</c:v>
                </c:pt>
                <c:pt idx="14240" formatCode="General">
                  <c:v>8.3473216394050503E-2</c:v>
                </c:pt>
                <c:pt idx="14241" formatCode="General">
                  <c:v>7.5288873868229994E-2</c:v>
                </c:pt>
                <c:pt idx="14242" formatCode="General">
                  <c:v>6.6984033400041207E-2</c:v>
                </c:pt>
                <c:pt idx="14243" formatCode="General">
                  <c:v>5.8562519962105097E-2</c:v>
                </c:pt>
                <c:pt idx="14244" formatCode="General">
                  <c:v>5.0027546654648099E-2</c:v>
                </c:pt>
                <c:pt idx="14245" formatCode="General">
                  <c:v>4.1382695115851603E-2</c:v>
                </c:pt>
                <c:pt idx="14246" formatCode="General">
                  <c:v>3.2632001891417899E-2</c:v>
                </c:pt>
                <c:pt idx="14247" formatCode="General">
                  <c:v>2.3779854286304601E-2</c:v>
                </c:pt>
                <c:pt idx="14248" formatCode="General">
                  <c:v>1.48304417672848E-2</c:v>
                </c:pt>
                <c:pt idx="14249" formatCode="General">
                  <c:v>5.7888161733961998E-3</c:v>
                </c:pt>
                <c:pt idx="14250" formatCode="General">
                  <c:v>-3.3391514162156698E-3</c:v>
                </c:pt>
                <c:pt idx="14251" formatCode="General">
                  <c:v>-1.25484989834424E-2</c:v>
                </c:pt>
                <c:pt idx="14252" formatCode="General">
                  <c:v>-2.1833684871917801E-2</c:v>
                </c:pt>
                <c:pt idx="14253" formatCode="General">
                  <c:v>-3.1188453102989601E-2</c:v>
                </c:pt>
                <c:pt idx="14254" formatCode="General">
                  <c:v>-4.0606448483396097E-2</c:v>
                </c:pt>
                <c:pt idx="14255" formatCode="General">
                  <c:v>-5.0080858685485702E-2</c:v>
                </c:pt>
                <c:pt idx="14256" formatCode="General">
                  <c:v>-5.96054603821718E-2</c:v>
                </c:pt>
                <c:pt idx="14257" formatCode="General">
                  <c:v>-6.9173160879816703E-2</c:v>
                </c:pt>
                <c:pt idx="14258" formatCode="General">
                  <c:v>-7.8776998705790399E-2</c:v>
                </c:pt>
                <c:pt idx="14259" formatCode="General">
                  <c:v>-8.8410232434810707E-2</c:v>
                </c:pt>
                <c:pt idx="14260" formatCode="General">
                  <c:v>-9.8064706938100599E-2</c:v>
                </c:pt>
                <c:pt idx="14261" formatCode="General">
                  <c:v>-0.10773250074327199</c:v>
                </c:pt>
                <c:pt idx="14262" formatCode="General">
                  <c:v>-0.11740622944144299</c:v>
                </c:pt>
                <c:pt idx="14263" formatCode="General">
                  <c:v>-0.127078963735692</c:v>
                </c:pt>
                <c:pt idx="14264" formatCode="General">
                  <c:v>-0.13674257758424199</c:v>
                </c:pt>
                <c:pt idx="14265" formatCode="General">
                  <c:v>-0.14638876870655201</c:v>
                </c:pt>
                <c:pt idx="14266" formatCode="General">
                  <c:v>-0.15600978183249001</c:v>
                </c:pt>
                <c:pt idx="14267" formatCode="General">
                  <c:v>-0.16559742524832899</c:v>
                </c:pt>
                <c:pt idx="14268" formatCode="General">
                  <c:v>-0.175144073074428</c:v>
                </c:pt>
                <c:pt idx="14269" formatCode="General">
                  <c:v>-0.18464164467583399</c:v>
                </c:pt>
                <c:pt idx="14270" formatCode="General">
                  <c:v>-0.194081573878577</c:v>
                </c:pt>
                <c:pt idx="14271" formatCode="General">
                  <c:v>-0.20345600146729401</c:v>
                </c:pt>
                <c:pt idx="14272" formatCode="General">
                  <c:v>-0.21275737712575599</c:v>
                </c:pt>
                <c:pt idx="14273" formatCode="General">
                  <c:v>-0.22197835286773901</c:v>
                </c:pt>
                <c:pt idx="14274" formatCode="General">
                  <c:v>-0.23111118935060401</c:v>
                </c:pt>
                <c:pt idx="14275" formatCode="General">
                  <c:v>-0.24014770816278599</c:v>
                </c:pt>
                <c:pt idx="14276" formatCode="General">
                  <c:v>-0.249079915202821</c:v>
                </c:pt>
                <c:pt idx="14277" formatCode="General">
                  <c:v>-0.25790015777527098</c:v>
                </c:pt>
                <c:pt idx="14278" formatCode="General">
                  <c:v>-0.26660166058510298</c:v>
                </c:pt>
                <c:pt idx="14279" formatCode="General">
                  <c:v>-0.27517741208488999</c:v>
                </c:pt>
                <c:pt idx="14280" formatCode="General">
                  <c:v>-0.28362009311415398</c:v>
                </c:pt>
                <c:pt idx="14281" formatCode="General">
                  <c:v>-0.29192322579713098</c:v>
                </c:pt>
                <c:pt idx="14282" formatCode="General">
                  <c:v>-0.30008067106424402</c:v>
                </c:pt>
                <c:pt idx="14283" formatCode="General">
                  <c:v>-0.30808598660001202</c:v>
                </c:pt>
                <c:pt idx="14284" formatCode="General">
                  <c:v>-0.31593297816410398</c:v>
                </c:pt>
                <c:pt idx="14285" formatCode="General">
                  <c:v>-0.32361625519315401</c:v>
                </c:pt>
                <c:pt idx="14286" formatCode="General">
                  <c:v>-0.33113014590948803</c:v>
                </c:pt>
                <c:pt idx="14287" formatCode="General">
                  <c:v>-0.33846909441897999</c:v>
                </c:pt>
                <c:pt idx="14288" formatCode="General">
                  <c:v>-0.34562778789264598</c:v>
                </c:pt>
                <c:pt idx="14289" formatCode="General">
                  <c:v>-0.35260166199266202</c:v>
                </c:pt>
                <c:pt idx="14290" formatCode="General">
                  <c:v>-0.35938639293143299</c:v>
                </c:pt>
                <c:pt idx="14291" formatCode="General">
                  <c:v>-0.36597779916029599</c:v>
                </c:pt>
                <c:pt idx="14292" formatCode="General">
                  <c:v>-0.37237232635344603</c:v>
                </c:pt>
                <c:pt idx="14293" formatCode="General">
                  <c:v>-0.378565950219929</c:v>
                </c:pt>
                <c:pt idx="14294" formatCode="General">
                  <c:v>-0.38455525793318801</c:v>
                </c:pt>
                <c:pt idx="14295" formatCode="General">
                  <c:v>-0.39033799883102099</c:v>
                </c:pt>
                <c:pt idx="14296" formatCode="General">
                  <c:v>-0.39591138522545399</c:v>
                </c:pt>
                <c:pt idx="14297" formatCode="General">
                  <c:v>-0.40127253509077498</c:v>
                </c:pt>
                <c:pt idx="14298" formatCode="General">
                  <c:v>-0.40642011574382603</c:v>
                </c:pt>
                <c:pt idx="14299" formatCode="General">
                  <c:v>-0.41135222868125398</c:v>
                </c:pt>
                <c:pt idx="14300" formatCode="General">
                  <c:v>-0.41606729214281302</c:v>
                </c:pt>
                <c:pt idx="14301" formatCode="General">
                  <c:v>-0.420564655579102</c:v>
                </c:pt>
                <c:pt idx="14302" formatCode="General">
                  <c:v>-0.42484345995585598</c:v>
                </c:pt>
                <c:pt idx="14303" formatCode="General">
                  <c:v>-0.42890303300583499</c:v>
                </c:pt>
                <c:pt idx="14304" formatCode="General">
                  <c:v>-0.43274290112404701</c:v>
                </c:pt>
                <c:pt idx="14305" formatCode="General">
                  <c:v>-0.43636274286812998</c:v>
                </c:pt>
                <c:pt idx="14306" formatCode="General">
                  <c:v>-0.439762403569666</c:v>
                </c:pt>
                <c:pt idx="14307" formatCode="General">
                  <c:v>-0.44294240491477899</c:v>
                </c:pt>
                <c:pt idx="14308" formatCode="General">
                  <c:v>-0.44590345284099597</c:v>
                </c:pt>
                <c:pt idx="14309" formatCode="General">
                  <c:v>-0.44864684685862399</c:v>
                </c:pt>
                <c:pt idx="14310" formatCode="General">
                  <c:v>-0.45117386654290498</c:v>
                </c:pt>
                <c:pt idx="14311" formatCode="General">
                  <c:v>-0.45348516491479701</c:v>
                </c:pt>
                <c:pt idx="14312" formatCode="General">
                  <c:v>-0.45558235649247703</c:v>
                </c:pt>
                <c:pt idx="14313" formatCode="General">
                  <c:v>-0.45746707419884503</c:v>
                </c:pt>
                <c:pt idx="14314" formatCode="General">
                  <c:v>-0.459141318453754</c:v>
                </c:pt>
                <c:pt idx="14315" formatCode="General">
                  <c:v>-0.460606910545101</c:v>
                </c:pt>
                <c:pt idx="14316" formatCode="General">
                  <c:v>-0.46186545335253298</c:v>
                </c:pt>
                <c:pt idx="14317" formatCode="General">
                  <c:v>-0.46291942780691597</c:v>
                </c:pt>
                <c:pt idx="14318" formatCode="General">
                  <c:v>-0.46377116757252801</c:v>
                </c:pt>
                <c:pt idx="14319" formatCode="General">
                  <c:v>-0.46442322640325001</c:v>
                </c:pt>
                <c:pt idx="14320" formatCode="General">
                  <c:v>-0.46487788010562803</c:v>
                </c:pt>
                <c:pt idx="14321" formatCode="General">
                  <c:v>-0.46513760939813298</c:v>
                </c:pt>
                <c:pt idx="14322" formatCode="General">
                  <c:v>-0.46520512915541001</c:v>
                </c:pt>
                <c:pt idx="14323" formatCode="General">
                  <c:v>-0.46508280516577799</c:v>
                </c:pt>
                <c:pt idx="14324" formatCode="General">
                  <c:v>-0.46477318267040402</c:v>
                </c:pt>
                <c:pt idx="14325" formatCode="General">
                  <c:v>-0.46427905022732302</c:v>
                </c:pt>
                <c:pt idx="14326" formatCode="General">
                  <c:v>-0.46360333548826199</c:v>
                </c:pt>
                <c:pt idx="14327" formatCode="General">
                  <c:v>-0.46274799085912599</c:v>
                </c:pt>
                <c:pt idx="14328" formatCode="General">
                  <c:v>-0.46171508160166502</c:v>
                </c:pt>
                <c:pt idx="14329" formatCode="General">
                  <c:v>-0.46050747390172098</c:v>
                </c:pt>
                <c:pt idx="14330" formatCode="General">
                  <c:v>-0.45912772445748201</c:v>
                </c:pt>
                <c:pt idx="14331" formatCode="General">
                  <c:v>-0.45757799545885303</c:v>
                </c:pt>
                <c:pt idx="14332" formatCode="General">
                  <c:v>-0.45586067514259498</c:v>
                </c:pt>
                <c:pt idx="14333" formatCode="General">
                  <c:v>-0.45397804005936199</c:v>
                </c:pt>
                <c:pt idx="14334" formatCode="General">
                  <c:v>-0.45193195486462601</c:v>
                </c:pt>
                <c:pt idx="14335" formatCode="General">
                  <c:v>-0.44972437585165098</c:v>
                </c:pt>
                <c:pt idx="14336" formatCode="General">
                  <c:v>-0.447357144642758</c:v>
                </c:pt>
                <c:pt idx="14337" formatCode="General">
                  <c:v>-0.444831983425442</c:v>
                </c:pt>
                <c:pt idx="14338" formatCode="General">
                  <c:v>-0.442150520503928</c:v>
                </c:pt>
                <c:pt idx="14339" formatCode="General">
                  <c:v>-0.43931426279046398</c:v>
                </c:pt>
                <c:pt idx="14340" formatCode="General">
                  <c:v>-0.43632462363321201</c:v>
                </c:pt>
                <c:pt idx="14341" formatCode="General">
                  <c:v>-0.43318294230743098</c:v>
                </c:pt>
                <c:pt idx="14342" formatCode="General">
                  <c:v>-0.42989035188544</c:v>
                </c:pt>
                <c:pt idx="14343" formatCode="General">
                  <c:v>-0.42644790587171799</c:v>
                </c:pt>
                <c:pt idx="14344" formatCode="General">
                  <c:v>-0.422856566393356</c:v>
                </c:pt>
                <c:pt idx="14345" formatCode="General">
                  <c:v>-0.41911712444343002</c:v>
                </c:pt>
                <c:pt idx="14346" formatCode="General">
                  <c:v>-0.415230333056471</c:v>
                </c:pt>
                <c:pt idx="14347" formatCode="General">
                  <c:v>-0.411196788623234</c:v>
                </c:pt>
                <c:pt idx="14348" formatCode="General">
                  <c:v>-0.40701700464514001</c:v>
                </c:pt>
                <c:pt idx="14349" formatCode="General">
                  <c:v>-0.40269139764860701</c:v>
                </c:pt>
                <c:pt idx="14350" formatCode="General">
                  <c:v>-0.39822025991459897</c:v>
                </c:pt>
                <c:pt idx="14351" formatCode="General">
                  <c:v>-0.39360379029511</c:v>
                </c:pt>
                <c:pt idx="14352" formatCode="General">
                  <c:v>-0.38884208101838702</c:v>
                </c:pt>
                <c:pt idx="14353" formatCode="General">
                  <c:v>-0.38393520961990901</c:v>
                </c:pt>
                <c:pt idx="14354" formatCode="General">
                  <c:v>-0.37888321869461</c:v>
                </c:pt>
                <c:pt idx="14355" formatCode="General">
                  <c:v>-0.37368603382266202</c:v>
                </c:pt>
                <c:pt idx="14356" formatCode="General">
                  <c:v>-0.368343545856192</c:v>
                </c:pt>
                <c:pt idx="14357" formatCode="General">
                  <c:v>-0.36285565328396602</c:v>
                </c:pt>
                <c:pt idx="14358" formatCode="General">
                  <c:v>-0.35722223281901</c:v>
                </c:pt>
                <c:pt idx="14359" formatCode="General">
                  <c:v>-0.35144311298395298</c:v>
                </c:pt>
                <c:pt idx="14360" formatCode="General">
                  <c:v>-0.34551815761083998</c:v>
                </c:pt>
                <c:pt idx="14361" formatCode="General">
                  <c:v>-0.33944729079445701</c:v>
                </c:pt>
                <c:pt idx="14362" formatCode="General">
                  <c:v>-0.33323035965926701</c:v>
                </c:pt>
                <c:pt idx="14363" formatCode="General">
                  <c:v>-0.32686731186111601</c:v>
                </c:pt>
                <c:pt idx="14364" formatCode="General">
                  <c:v>-0.32035818014730899</c:v>
                </c:pt>
                <c:pt idx="14365" formatCode="General">
                  <c:v>-0.31370303983669301</c:v>
                </c:pt>
                <c:pt idx="14366" formatCode="General">
                  <c:v>-0.30690207618429599</c:v>
                </c:pt>
                <c:pt idx="14367" formatCode="General">
                  <c:v>-0.29995555082080799</c:v>
                </c:pt>
                <c:pt idx="14368" formatCode="General">
                  <c:v>-0.29286385590928099</c:v>
                </c:pt>
                <c:pt idx="14369" formatCode="General">
                  <c:v>-0.28562742102229399</c:v>
                </c:pt>
                <c:pt idx="14370" formatCode="General">
                  <c:v>-0.27824682828005198</c:v>
                </c:pt>
                <c:pt idx="14371" formatCode="General">
                  <c:v>-0.27072288488927698</c:v>
                </c:pt>
                <c:pt idx="14372" formatCode="General">
                  <c:v>-0.26305652183406297</c:v>
                </c:pt>
                <c:pt idx="14373" formatCode="General">
                  <c:v>-0.25524888489418102</c:v>
                </c:pt>
                <c:pt idx="14374" formatCode="General">
                  <c:v>-0.247301223784958</c:v>
                </c:pt>
                <c:pt idx="14375" formatCode="General">
                  <c:v>-0.23921490293051301</c:v>
                </c:pt>
                <c:pt idx="14376" formatCode="General">
                  <c:v>-0.23099156207424501</c:v>
                </c:pt>
                <c:pt idx="14377" formatCode="General">
                  <c:v>-0.222633052368953</c:v>
                </c:pt>
                <c:pt idx="14378" formatCode="General">
                  <c:v>-0.214141409156163</c:v>
                </c:pt>
                <c:pt idx="14379" formatCode="General">
                  <c:v>-0.20551889035309601</c:v>
                </c:pt>
                <c:pt idx="14380" formatCode="General">
                  <c:v>-0.196767973145277</c:v>
                </c:pt>
                <c:pt idx="14381" formatCode="General">
                  <c:v>-0.18789134909758701</c:v>
                </c:pt>
                <c:pt idx="14382" formatCode="General">
                  <c:v>-0.17889194435345601</c:v>
                </c:pt>
                <c:pt idx="14383" formatCode="General">
                  <c:v>-0.16977291240087999</c:v>
                </c:pt>
                <c:pt idx="14384" formatCode="General">
                  <c:v>-0.16053764336134399</c:v>
                </c:pt>
                <c:pt idx="14385" formatCode="General">
                  <c:v>-0.15118976302433701</c:v>
                </c:pt>
                <c:pt idx="14386" formatCode="General">
                  <c:v>-0.141733124376268</c:v>
                </c:pt>
                <c:pt idx="14387" formatCode="General">
                  <c:v>-0.13217181978082301</c:v>
                </c:pt>
                <c:pt idx="14388" formatCode="General">
                  <c:v>-0.122510167188369</c:v>
                </c:pt>
                <c:pt idx="14389" formatCode="General">
                  <c:v>-0.11275271938359301</c:v>
                </c:pt>
                <c:pt idx="14390" formatCode="General">
                  <c:v>-0.10290425814401701</c:v>
                </c:pt>
                <c:pt idx="14391" formatCode="General">
                  <c:v>-9.2969784692399096E-2</c:v>
                </c:pt>
                <c:pt idx="14392" formatCode="General">
                  <c:v>-8.2954513361782695E-2</c:v>
                </c:pt>
                <c:pt idx="14393" formatCode="General">
                  <c:v>-7.2863849089180005E-2</c:v>
                </c:pt>
                <c:pt idx="14394" formatCode="General">
                  <c:v>-6.2703444070904404E-2</c:v>
                </c:pt>
                <c:pt idx="14395" formatCode="General">
                  <c:v>-5.2479170181504803E-2</c:v>
                </c:pt>
                <c:pt idx="14396" formatCode="General">
                  <c:v>-4.2197022309661797E-2</c:v>
                </c:pt>
                <c:pt idx="14397" formatCode="General">
                  <c:v>-3.18631437768752E-2</c:v>
                </c:pt>
                <c:pt idx="14398" formatCode="General">
                  <c:v>-2.1483853270674799E-2</c:v>
                </c:pt>
                <c:pt idx="14399" formatCode="General">
                  <c:v>-1.106566615683E-2</c:v>
                </c:pt>
                <c:pt idx="14400" formatCode="General">
                  <c:v>-6.1525935871124598E-4</c:v>
                </c:pt>
                <c:pt idx="14401" formatCode="General">
                  <c:v>9.86055177426301E-3</c:v>
                </c:pt>
                <c:pt idx="14402" formatCode="General">
                  <c:v>2.0354850250579801E-2</c:v>
                </c:pt>
                <c:pt idx="14403" formatCode="General">
                  <c:v>3.0860650673756099E-2</c:v>
                </c:pt>
                <c:pt idx="14404" formatCode="General">
                  <c:v>4.1370856839322297E-2</c:v>
                </c:pt>
                <c:pt idx="14405" formatCode="General">
                  <c:v>5.18782857587528E-2</c:v>
                </c:pt>
                <c:pt idx="14406" formatCode="General">
                  <c:v>6.2375697835834902E-2</c:v>
                </c:pt>
                <c:pt idx="14407" formatCode="General">
                  <c:v>7.2855808060411698E-2</c:v>
                </c:pt>
                <c:pt idx="14408" formatCode="General">
                  <c:v>8.3311294127599703E-2</c:v>
                </c:pt>
                <c:pt idx="14409" formatCode="General">
                  <c:v>9.3734819966595204E-2</c:v>
                </c:pt>
                <c:pt idx="14410" formatCode="General">
                  <c:v>0.104119052604289</c:v>
                </c:pt>
                <c:pt idx="14411" formatCode="General">
                  <c:v>0.114456670867638</c:v>
                </c:pt>
                <c:pt idx="14412" formatCode="General">
                  <c:v>0.124740383019547</c:v>
                </c:pt>
                <c:pt idx="14413" formatCode="General">
                  <c:v>0.13496294775429701</c:v>
                </c:pt>
                <c:pt idx="14414" formatCode="General">
                  <c:v>0.14511717702096399</c:v>
                </c:pt>
                <c:pt idx="14415" formatCode="General">
                  <c:v>0.15519595585812501</c:v>
                </c:pt>
                <c:pt idx="14416" formatCode="General">
                  <c:v>0.16519226297898701</c:v>
                </c:pt>
                <c:pt idx="14417" formatCode="General">
                  <c:v>0.175099180466677</c:v>
                </c:pt>
                <c:pt idx="14418" formatCode="General">
                  <c:v>0.184909911253544</c:v>
                </c:pt>
                <c:pt idx="14419" formatCode="General">
                  <c:v>0.19461779176577601</c:v>
                </c:pt>
                <c:pt idx="14420" formatCode="General">
                  <c:v>0.20421630064867399</c:v>
                </c:pt>
                <c:pt idx="14421" formatCode="General">
                  <c:v>0.21369907254416701</c:v>
                </c:pt>
                <c:pt idx="14422" formatCode="General">
                  <c:v>0.22305991497578301</c:v>
                </c:pt>
                <c:pt idx="14423" formatCode="General">
                  <c:v>0.232292812091071</c:v>
                </c:pt>
                <c:pt idx="14424" formatCode="General">
                  <c:v>0.24139193580952401</c:v>
                </c:pt>
                <c:pt idx="14425" formatCode="General">
                  <c:v>0.25035165888895</c:v>
                </c:pt>
                <c:pt idx="14426" formatCode="General">
                  <c:v>0.25916658489747901</c:v>
                </c:pt>
                <c:pt idx="14427" formatCode="General">
                  <c:v>0.26783148793584599</c:v>
                </c:pt>
                <c:pt idx="14428" formatCode="General">
                  <c:v>0.276341401546848</c:v>
                </c:pt>
                <c:pt idx="14429" formatCode="General">
                  <c:v>0.28469164520886903</c:v>
                </c:pt>
                <c:pt idx="14430" formatCode="General">
                  <c:v>0.29287769299532901</c:v>
                </c:pt>
                <c:pt idx="14431" formatCode="General">
                  <c:v>0.30089525606790701</c:v>
                </c:pt>
                <c:pt idx="14432" formatCode="General">
                  <c:v>0.30874032931919798</c:v>
                </c:pt>
                <c:pt idx="14433" formatCode="General">
                  <c:v>0.31640916966217197</c:v>
                </c:pt>
                <c:pt idx="14434" formatCode="General">
                  <c:v>0.32389826907992397</c:v>
                </c:pt>
                <c:pt idx="14435" formatCode="General">
                  <c:v>0.33120437927483498</c:v>
                </c:pt>
                <c:pt idx="14436" formatCode="General">
                  <c:v>0.338324483187671</c:v>
                </c:pt>
                <c:pt idx="14437" formatCode="General">
                  <c:v>0.345255773518308</c:v>
                </c:pt>
                <c:pt idx="14438" formatCode="General">
                  <c:v>0.351995785148143</c:v>
                </c:pt>
                <c:pt idx="14439" formatCode="General">
                  <c:v>0.35854226748526502</c:v>
                </c:pt>
                <c:pt idx="14440" formatCode="General">
                  <c:v>0.36489319750994997</c:v>
                </c:pt>
                <c:pt idx="14441" formatCode="General">
                  <c:v>0.37104685938752302</c:v>
                </c:pt>
                <c:pt idx="14442" formatCode="General">
                  <c:v>0.37700170731441202</c:v>
                </c:pt>
                <c:pt idx="14443" formatCode="General">
                  <c:v>0.382756429521528</c:v>
                </c:pt>
                <c:pt idx="14444" formatCode="General">
                  <c:v>0.38830992844921902</c:v>
                </c:pt>
                <c:pt idx="14445" formatCode="General">
                  <c:v>0.39366134072565601</c:v>
                </c:pt>
                <c:pt idx="14446" formatCode="General">
                  <c:v>0.398810013315613</c:v>
                </c:pt>
                <c:pt idx="14447" formatCode="General">
                  <c:v>0.403755517558891</c:v>
                </c:pt>
                <c:pt idx="14448" formatCode="General">
                  <c:v>0.40849757203506398</c:v>
                </c:pt>
                <c:pt idx="14449" formatCode="General">
                  <c:v>0.41303611411940999</c:v>
                </c:pt>
                <c:pt idx="14450" formatCode="General">
                  <c:v>0.41737127895682302</c:v>
                </c:pt>
                <c:pt idx="14451" formatCode="General">
                  <c:v>0.42150331059211499</c:v>
                </c:pt>
                <c:pt idx="14452" formatCode="General">
                  <c:v>0.42543263298087802</c:v>
                </c:pt>
                <c:pt idx="14453" formatCode="General">
                  <c:v>0.42915972683668202</c:v>
                </c:pt>
                <c:pt idx="14454" formatCode="General">
                  <c:v>0.432685267125131</c:v>
                </c:pt>
                <c:pt idx="14455" formatCode="General">
                  <c:v>0.43601011074641</c:v>
                </c:pt>
                <c:pt idx="14456" formatCode="General">
                  <c:v>0.43913516183748702</c:v>
                </c:pt>
                <c:pt idx="14457" formatCode="General">
                  <c:v>0.442061445965651</c:v>
                </c:pt>
                <c:pt idx="14458" formatCode="General">
                  <c:v>0.444790044037365</c:v>
                </c:pt>
                <c:pt idx="14459" formatCode="General">
                  <c:v>0.44732207424067999</c:v>
                </c:pt>
                <c:pt idx="14460" formatCode="General">
                  <c:v>0.44965878754345101</c:v>
                </c:pt>
                <c:pt idx="14461" formatCode="General">
                  <c:v>0.45180144899874197</c:v>
                </c:pt>
                <c:pt idx="14462" formatCode="General">
                  <c:v>0.45375131576531402</c:v>
                </c:pt>
                <c:pt idx="14463" formatCode="General">
                  <c:v>0.455509688784202</c:v>
                </c:pt>
                <c:pt idx="14464" formatCode="General">
                  <c:v>0.45707791039786599</c:v>
                </c:pt>
                <c:pt idx="14465" formatCode="General">
                  <c:v>0.45845730246587302</c:v>
                </c:pt>
                <c:pt idx="14466" formatCode="General">
                  <c:v>0.459649163225128</c:v>
                </c:pt>
                <c:pt idx="14467" formatCode="General">
                  <c:v>0.46065482556748599</c:v>
                </c:pt>
                <c:pt idx="14468" formatCode="General">
                  <c:v>0.46147560509718399</c:v>
                </c:pt>
                <c:pt idx="14469" formatCode="General">
                  <c:v>0.46211274470881403</c:v>
                </c:pt>
                <c:pt idx="14470" formatCode="General">
                  <c:v>0.462567470460649</c:v>
                </c:pt>
                <c:pt idx="14471" formatCode="General">
                  <c:v>0.46284094654951302</c:v>
                </c:pt>
                <c:pt idx="14472" formatCode="General">
                  <c:v>0.46293423236806602</c:v>
                </c:pt>
                <c:pt idx="14473" formatCode="General">
                  <c:v>0.46284840279588202</c:v>
                </c:pt>
                <c:pt idx="14474" formatCode="General">
                  <c:v>0.46258445970805601</c:v>
                </c:pt>
                <c:pt idx="14475" formatCode="General">
                  <c:v>0.462143281858309</c:v>
                </c:pt>
                <c:pt idx="14476" formatCode="General">
                  <c:v>0.46152569638476898</c:v>
                </c:pt>
                <c:pt idx="14477" formatCode="General">
                  <c:v>0.46073244614296999</c:v>
                </c:pt>
                <c:pt idx="14478" formatCode="General">
                  <c:v>0.45976415642606999</c:v>
                </c:pt>
                <c:pt idx="14479" formatCode="General">
                  <c:v>0.45862141726634498</c:v>
                </c:pt>
                <c:pt idx="14480" formatCode="General">
                  <c:v>0.45730480304680399</c:v>
                </c:pt>
                <c:pt idx="14481" formatCode="General">
                  <c:v>0.45581467383138802</c:v>
                </c:pt>
                <c:pt idx="14482" formatCode="General">
                  <c:v>0.45415130665041498</c:v>
                </c:pt>
                <c:pt idx="14483" formatCode="General">
                  <c:v>0.45231504197360201</c:v>
                </c:pt>
                <c:pt idx="14484" formatCode="General">
                  <c:v>0.45030604041299099</c:v>
                </c:pt>
                <c:pt idx="14485" formatCode="General">
                  <c:v>0.44812434206539598</c:v>
                </c:pt>
                <c:pt idx="14486" formatCode="General">
                  <c:v>0.44576995734047498</c:v>
                </c:pt>
                <c:pt idx="14487" formatCode="General">
                  <c:v>0.44324281071905802</c:v>
                </c:pt>
                <c:pt idx="14488" formatCode="General">
                  <c:v>0.440542786245877</c:v>
                </c:pt>
                <c:pt idx="14489" formatCode="General">
                  <c:v>0.43766969939414402</c:v>
                </c:pt>
                <c:pt idx="14490" formatCode="General">
                  <c:v>0.43462330181304298</c:v>
                </c:pt>
                <c:pt idx="14491" formatCode="General">
                  <c:v>0.43140330575683</c:v>
                </c:pt>
                <c:pt idx="14492" formatCode="General">
                  <c:v>0.42800938235791702</c:v>
                </c:pt>
                <c:pt idx="14493" formatCode="General">
                  <c:v>0.42444116709833002</c:v>
                </c:pt>
                <c:pt idx="14494" formatCode="General">
                  <c:v>0.42069827049752201</c:v>
                </c:pt>
                <c:pt idx="14495" formatCode="General">
                  <c:v>0.41678027109822302</c:v>
                </c:pt>
                <c:pt idx="14496" formatCode="General">
                  <c:v>0.41268677859033098</c:v>
                </c:pt>
                <c:pt idx="14497" formatCode="General">
                  <c:v>0.40841743883607301</c:v>
                </c:pt>
                <c:pt idx="14498" formatCode="General">
                  <c:v>0.40397181737230498</c:v>
                </c:pt>
                <c:pt idx="14499" formatCode="General">
                  <c:v>0.39934953809013801</c:v>
                </c:pt>
                <c:pt idx="14500" formatCode="General">
                  <c:v>0.39455026579416203</c:v>
                </c:pt>
                <c:pt idx="14501" formatCode="General">
                  <c:v>0.38957367228855599</c:v>
                </c:pt>
                <c:pt idx="14502" formatCode="General">
                  <c:v>0.38441956478627098</c:v>
                </c:pt>
                <c:pt idx="14503" formatCode="General">
                  <c:v>0.37908779453867403</c:v>
                </c:pt>
                <c:pt idx="14504" formatCode="General">
                  <c:v>0.37357825598988997</c:v>
                </c:pt>
                <c:pt idx="14505" formatCode="General">
                  <c:v>0.36789093153874303</c:v>
                </c:pt>
                <c:pt idx="14506" formatCode="General">
                  <c:v>0.36202591401150602</c:v>
                </c:pt>
                <c:pt idx="14507" formatCode="General">
                  <c:v>0.35598339673954899</c:v>
                </c:pt>
                <c:pt idx="14508" formatCode="General">
                  <c:v>0.34976369269095398</c:v>
                </c:pt>
                <c:pt idx="14509" formatCode="General">
                  <c:v>0.34336724847821798</c:v>
                </c:pt>
                <c:pt idx="14510" formatCode="General">
                  <c:v>0.336794643902177</c:v>
                </c:pt>
                <c:pt idx="14511" formatCode="General">
                  <c:v>0.33004660034859701</c:v>
                </c:pt>
                <c:pt idx="14512" formatCode="General">
                  <c:v>0.32312399908983103</c:v>
                </c:pt>
                <c:pt idx="14513" formatCode="General">
                  <c:v>0.31602788674613502</c:v>
                </c:pt>
                <c:pt idx="14514" formatCode="General">
                  <c:v>0.30875947737583298</c:v>
                </c:pt>
                <c:pt idx="14515" formatCode="General">
                  <c:v>0.30132016409753698</c:v>
                </c:pt>
                <c:pt idx="14516" formatCode="General">
                  <c:v>0.29371152970383801</c:v>
                </c:pt>
                <c:pt idx="14517" formatCode="General">
                  <c:v>0.28593535496575401</c:v>
                </c:pt>
                <c:pt idx="14518" formatCode="General">
                  <c:v>0.27799362364581998</c:v>
                </c:pt>
                <c:pt idx="14519" formatCode="General">
                  <c:v>0.26988851975909101</c:v>
                </c:pt>
                <c:pt idx="14520" formatCode="General">
                  <c:v>0.26162243204777202</c:v>
                </c:pt>
                <c:pt idx="14521" formatCode="General">
                  <c:v>0.25319796803426398</c:v>
                </c:pt>
                <c:pt idx="14522" formatCode="General">
                  <c:v>0.24461795446461801</c:v>
                </c:pt>
                <c:pt idx="14523" formatCode="General">
                  <c:v>0.23588543743367901</c:v>
                </c:pt>
                <c:pt idx="14524" formatCode="General">
                  <c:v>0.227003686741622</c:v>
                </c:pt>
                <c:pt idx="14525" formatCode="General">
                  <c:v>0.21797619888082201</c:v>
                </c:pt>
                <c:pt idx="14526" formatCode="General">
                  <c:v>0.208806699843264</c:v>
                </c:pt>
                <c:pt idx="14527" formatCode="General">
                  <c:v>0.19949912835546599</c:v>
                </c:pt>
                <c:pt idx="14528" formatCode="General">
                  <c:v>0.19005764026726199</c:v>
                </c:pt>
                <c:pt idx="14529" formatCode="General">
                  <c:v>0.180486672586644</c:v>
                </c:pt>
                <c:pt idx="14530" formatCode="General">
                  <c:v>0.17079081847038</c:v>
                </c:pt>
                <c:pt idx="14531" formatCode="General">
                  <c:v>0.16097487334998201</c:v>
                </c:pt>
                <c:pt idx="14532" formatCode="General">
                  <c:v>0.15104394152332801</c:v>
                </c:pt>
                <c:pt idx="14533" formatCode="General">
                  <c:v>0.141003248169216</c:v>
                </c:pt>
                <c:pt idx="14534" formatCode="General">
                  <c:v>0.13085825178091401</c:v>
                </c:pt>
                <c:pt idx="14535" formatCode="General">
                  <c:v>0.1206146257201</c:v>
                </c:pt>
                <c:pt idx="14536" formatCode="General">
                  <c:v>0.11027821672457599</c:v>
                </c:pt>
                <c:pt idx="14537" formatCode="General">
                  <c:v>9.9855063328920093E-2</c:v>
                </c:pt>
                <c:pt idx="14538" formatCode="General">
                  <c:v>8.9351367239853804E-2</c:v>
                </c:pt>
                <c:pt idx="14539" formatCode="General">
                  <c:v>7.8773566700546804E-2</c:v>
                </c:pt>
                <c:pt idx="14540" formatCode="General">
                  <c:v>6.8128246392799297E-2</c:v>
                </c:pt>
                <c:pt idx="14541" formatCode="General">
                  <c:v>5.7422089816486402E-2</c:v>
                </c:pt>
                <c:pt idx="14542" formatCode="General">
                  <c:v>4.6661905062260201E-2</c:v>
                </c:pt>
                <c:pt idx="14543" formatCode="General">
                  <c:v>3.5854705845268398E-2</c:v>
                </c:pt>
                <c:pt idx="14544" formatCode="General">
                  <c:v>2.50076333388475E-2</c:v>
                </c:pt>
                <c:pt idx="14545" formatCode="General">
                  <c:v>1.4127960323812999E-2</c:v>
                </c:pt>
                <c:pt idx="14546" formatCode="General">
                  <c:v>3.2230045591826002E-3</c:v>
                </c:pt>
                <c:pt idx="14547" formatCode="General">
                  <c:v>-7.6998517690021499E-3</c:v>
                </c:pt>
                <c:pt idx="14548" formatCode="General">
                  <c:v>-1.8633072848466801E-2</c:v>
                </c:pt>
                <c:pt idx="14549" formatCode="General">
                  <c:v>-2.9569051190218801E-2</c:v>
                </c:pt>
                <c:pt idx="14550" formatCode="General">
                  <c:v>-4.0500148399211101E-2</c:v>
                </c:pt>
                <c:pt idx="14551" formatCode="General">
                  <c:v>-5.1418720793646802E-2</c:v>
                </c:pt>
                <c:pt idx="14552" formatCode="General">
                  <c:v>-6.2317034752931003E-2</c:v>
                </c:pt>
                <c:pt idx="14553" formatCode="General">
                  <c:v>-7.3187340294933498E-2</c:v>
                </c:pt>
                <c:pt idx="14554" formatCode="General">
                  <c:v>-8.4021907474046198E-2</c:v>
                </c:pt>
                <c:pt idx="14555" formatCode="General">
                  <c:v>-9.4813047249298801E-2</c:v>
                </c:pt>
                <c:pt idx="14556" formatCode="General">
                  <c:v>-0.105553100043997</c:v>
                </c:pt>
                <c:pt idx="14557" formatCode="General">
                  <c:v>-0.116234613269757</c:v>
                </c:pt>
                <c:pt idx="14558" formatCode="General">
                  <c:v>-0.12684968243211101</c:v>
                </c:pt>
                <c:pt idx="14559" formatCode="General">
                  <c:v>-0.13739062325736001</c:v>
                </c:pt>
                <c:pt idx="14560" formatCode="General">
                  <c:v>-0.14784998232531199</c:v>
                </c:pt>
                <c:pt idx="14561" formatCode="General">
                  <c:v>-0.15821991201177599</c:v>
                </c:pt>
                <c:pt idx="14562" formatCode="General">
                  <c:v>-0.16849374156993599</c:v>
                </c:pt>
                <c:pt idx="14563" formatCode="General">
                  <c:v>-0.17866442175043601</c:v>
                </c:pt>
                <c:pt idx="14564" formatCode="General">
                  <c:v>-0.188724366436058</c:v>
                </c:pt>
                <c:pt idx="14565" formatCode="General">
                  <c:v>-0.19866661797760801</c:v>
                </c:pt>
                <c:pt idx="14566" formatCode="General">
                  <c:v>-0.20848439429655</c:v>
                </c:pt>
                <c:pt idx="14567" formatCode="General">
                  <c:v>-0.21817097252650899</c:v>
                </c:pt>
                <c:pt idx="14568" formatCode="General">
                  <c:v>-0.22771917891156701</c:v>
                </c:pt>
                <c:pt idx="14569" formatCode="General">
                  <c:v>-0.23712251382669899</c:v>
                </c:pt>
                <c:pt idx="14570" formatCode="General">
                  <c:v>-0.24637528074213599</c:v>
                </c:pt>
                <c:pt idx="14571" formatCode="General">
                  <c:v>-0.255471914748582</c:v>
                </c:pt>
                <c:pt idx="14572" formatCode="General">
                  <c:v>-0.26440633412378201</c:v>
                </c:pt>
                <c:pt idx="14573" formatCode="General">
                  <c:v>-0.27317246094244202</c:v>
                </c:pt>
                <c:pt idx="14574" formatCode="General">
                  <c:v>-0.28176485294403297</c:v>
                </c:pt>
                <c:pt idx="14575" formatCode="General">
                  <c:v>-0.29017822113201802</c:v>
                </c:pt>
                <c:pt idx="14576" formatCode="General">
                  <c:v>-0.29840790021278402</c:v>
                </c:pt>
                <c:pt idx="14577" formatCode="General">
                  <c:v>-0.30644923872671198</c:v>
                </c:pt>
                <c:pt idx="14578" formatCode="General">
                  <c:v>-0.31429704543040499</c:v>
                </c:pt>
                <c:pt idx="14579" formatCode="General">
                  <c:v>-0.32194717132330403</c:v>
                </c:pt>
                <c:pt idx="14580" formatCode="General">
                  <c:v>-0.329395549015708</c:v>
                </c:pt>
                <c:pt idx="14581" formatCode="General">
                  <c:v>-0.33663809258420302</c:v>
                </c:pt>
                <c:pt idx="14582" formatCode="General">
                  <c:v>-0.343671740165229</c:v>
                </c:pt>
                <c:pt idx="14583" formatCode="General">
                  <c:v>-0.350492797259226</c:v>
                </c:pt>
                <c:pt idx="14584" formatCode="General">
                  <c:v>-0.35709737801071101</c:v>
                </c:pt>
                <c:pt idx="14585" formatCode="General">
                  <c:v>-0.36348266398837797</c:v>
                </c:pt>
                <c:pt idx="14586" formatCode="General">
                  <c:v>-0.36964689773245701</c:v>
                </c:pt>
                <c:pt idx="14587" formatCode="General">
                  <c:v>-0.375587595250091</c:v>
                </c:pt>
                <c:pt idx="14588" formatCode="General">
                  <c:v>-0.381301942993378</c:v>
                </c:pt>
                <c:pt idx="14589" formatCode="General">
                  <c:v>-0.386787996114065</c:v>
                </c:pt>
                <c:pt idx="14590" formatCode="General">
                  <c:v>-0.39204415140785398</c:v>
                </c:pt>
                <c:pt idx="14591" formatCode="General">
                  <c:v>-0.39706856058781898</c:v>
                </c:pt>
                <c:pt idx="14592" formatCode="General">
                  <c:v>-0.40186015342606002</c:v>
                </c:pt>
                <c:pt idx="14593" formatCode="General">
                  <c:v>-0.40641812768874802</c:v>
                </c:pt>
                <c:pt idx="14594" formatCode="General">
                  <c:v>-0.41074131300251498</c:v>
                </c:pt>
                <c:pt idx="14595" formatCode="General">
                  <c:v>-0.41482928183958401</c:v>
                </c:pt>
                <c:pt idx="14596" formatCode="General">
                  <c:v>-0.418682352811863</c:v>
                </c:pt>
                <c:pt idx="14597" formatCode="General">
                  <c:v>-0.42230035896685097</c:v>
                </c:pt>
                <c:pt idx="14598" formatCode="General">
                  <c:v>-0.42568257570681001</c:v>
                </c:pt>
                <c:pt idx="14599" formatCode="General">
                  <c:v>-0.42882945715343601</c:v>
                </c:pt>
                <c:pt idx="14600" formatCode="General">
                  <c:v>-0.43174214722177101</c:v>
                </c:pt>
                <c:pt idx="14601" formatCode="General">
                  <c:v>-0.43442122398155802</c:v>
                </c:pt>
                <c:pt idx="14602" formatCode="General">
                  <c:v>-0.43686719523338902</c:v>
                </c:pt>
                <c:pt idx="14603" formatCode="General">
                  <c:v>-0.43908158649448997</c:v>
                </c:pt>
                <c:pt idx="14604" formatCode="General">
                  <c:v>-0.44106538434547898</c:v>
                </c:pt>
                <c:pt idx="14605" formatCode="General">
                  <c:v>-0.44281995392718898</c:v>
                </c:pt>
                <c:pt idx="14606" formatCode="General">
                  <c:v>-0.44434708778459298</c:v>
                </c:pt>
                <c:pt idx="14607" formatCode="General">
                  <c:v>-0.44564790665837301</c:v>
                </c:pt>
                <c:pt idx="14608" formatCode="General">
                  <c:v>-0.44672445709526398</c:v>
                </c:pt>
                <c:pt idx="14609" formatCode="General">
                  <c:v>-0.44757927118809998</c:v>
                </c:pt>
                <c:pt idx="14610" formatCode="General">
                  <c:v>-0.44821466330896598</c:v>
                </c:pt>
                <c:pt idx="14611" formatCode="General">
                  <c:v>-0.44863260300942298</c:v>
                </c:pt>
                <c:pt idx="14612" formatCode="General">
                  <c:v>-0.44883478926030101</c:v>
                </c:pt>
                <c:pt idx="14613" formatCode="General">
                  <c:v>-0.44882379234548703</c:v>
                </c:pt>
                <c:pt idx="14614" formatCode="General">
                  <c:v>-0.44860257832266298</c:v>
                </c:pt>
                <c:pt idx="14615" formatCode="General">
                  <c:v>-0.44817385563593998</c:v>
                </c:pt>
                <c:pt idx="14616" formatCode="General">
                  <c:v>-0.447540528682705</c:v>
                </c:pt>
                <c:pt idx="14617" formatCode="General">
                  <c:v>-0.44670513320119398</c:v>
                </c:pt>
                <c:pt idx="14618" formatCode="General">
                  <c:v>-0.44566985649902702</c:v>
                </c:pt>
                <c:pt idx="14619" formatCode="General">
                  <c:v>-0.44443768564324299</c:v>
                </c:pt>
                <c:pt idx="14620" formatCode="General">
                  <c:v>-0.44301188056375901</c:v>
                </c:pt>
                <c:pt idx="14621" formatCode="General">
                  <c:v>-0.44139483893040499</c:v>
                </c:pt>
                <c:pt idx="14622" formatCode="General">
                  <c:v>-0.43958962713224098</c:v>
                </c:pt>
                <c:pt idx="14623" formatCode="General">
                  <c:v>-0.437599083619306</c:v>
                </c:pt>
                <c:pt idx="14624" formatCode="General">
                  <c:v>-0.43542624632851801</c:v>
                </c:pt>
                <c:pt idx="14625" formatCode="General">
                  <c:v>-0.43307435810699602</c:v>
                </c:pt>
                <c:pt idx="14626" formatCode="General">
                  <c:v>-0.43054578902025997</c:v>
                </c:pt>
                <c:pt idx="14627" formatCode="General">
                  <c:v>-0.42784360142805899</c:v>
                </c:pt>
                <c:pt idx="14628" formatCode="General">
                  <c:v>-0.4249706493175</c:v>
                </c:pt>
                <c:pt idx="14629" formatCode="General">
                  <c:v>-0.42192997516922198</c:v>
                </c:pt>
                <c:pt idx="14630" formatCode="General">
                  <c:v>-0.418724313981925</c:v>
                </c:pt>
                <c:pt idx="14631" formatCode="General">
                  <c:v>-0.41535604527764097</c:v>
                </c:pt>
                <c:pt idx="14632" formatCode="General">
                  <c:v>-0.41182784706644099</c:v>
                </c:pt>
                <c:pt idx="14633" formatCode="General">
                  <c:v>-0.408142722522368</c:v>
                </c:pt>
                <c:pt idx="14634" formatCode="General">
                  <c:v>-0.40430339236702401</c:v>
                </c:pt>
                <c:pt idx="14635" formatCode="General">
                  <c:v>-0.40031169666900601</c:v>
                </c:pt>
                <c:pt idx="14636" formatCode="General">
                  <c:v>-0.39616976074856403</c:v>
                </c:pt>
                <c:pt idx="14637" formatCode="General">
                  <c:v>-0.39188006665525699</c:v>
                </c:pt>
                <c:pt idx="14638" formatCode="General">
                  <c:v>-0.387444418647169</c:v>
                </c:pt>
                <c:pt idx="14639" formatCode="General">
                  <c:v>-0.38286499746465602</c:v>
                </c:pt>
                <c:pt idx="14640" formatCode="General">
                  <c:v>-0.378144420547389</c:v>
                </c:pt>
                <c:pt idx="14641" formatCode="General">
                  <c:v>-0.37328403224511503</c:v>
                </c:pt>
                <c:pt idx="14642" formatCode="General">
                  <c:v>-0.36828496108507602</c:v>
                </c:pt>
                <c:pt idx="14643" formatCode="General">
                  <c:v>-0.363148914402316</c:v>
                </c:pt>
                <c:pt idx="14644" formatCode="General">
                  <c:v>-0.35787822443341699</c:v>
                </c:pt>
                <c:pt idx="14645" formatCode="General">
                  <c:v>-0.35247461813845599</c:v>
                </c:pt>
                <c:pt idx="14646" formatCode="General">
                  <c:v>-0.34693862453895202</c:v>
                </c:pt>
                <c:pt idx="14647" formatCode="General">
                  <c:v>-0.34127131994005599</c:v>
                </c:pt>
                <c:pt idx="14648" formatCode="General">
                  <c:v>-0.33547447543248199</c:v>
                </c:pt>
                <c:pt idx="14649" formatCode="General">
                  <c:v>-0.32954889733179898</c:v>
                </c:pt>
                <c:pt idx="14650" formatCode="General">
                  <c:v>-0.32349542340430099</c:v>
                </c:pt>
                <c:pt idx="14651" formatCode="General">
                  <c:v>-0.31731506578103402</c:v>
                </c:pt>
                <c:pt idx="14652" formatCode="General">
                  <c:v>-0.31100849776968698</c:v>
                </c:pt>
                <c:pt idx="14653" formatCode="General">
                  <c:v>-0.30457656842853797</c:v>
                </c:pt>
                <c:pt idx="14654" formatCode="General">
                  <c:v>-0.29801981065612698</c:v>
                </c:pt>
                <c:pt idx="14655" formatCode="General">
                  <c:v>-0.29133844787542901</c:v>
                </c:pt>
                <c:pt idx="14656" formatCode="General">
                  <c:v>-0.28453298480797501</c:v>
                </c:pt>
                <c:pt idx="14657" formatCode="General">
                  <c:v>-0.27760378801873298</c:v>
                </c:pt>
                <c:pt idx="14658" formatCode="General">
                  <c:v>-0.27055153119425202</c:v>
                </c:pt>
                <c:pt idx="14659" formatCode="General">
                  <c:v>-0.263376168717463</c:v>
                </c:pt>
                <c:pt idx="14660" formatCode="General">
                  <c:v>-0.25607748946164699</c:v>
                </c:pt>
                <c:pt idx="14661" formatCode="General">
                  <c:v>-0.24865631152682399</c:v>
                </c:pt>
                <c:pt idx="14662" formatCode="General">
                  <c:v>-0.241112910320193</c:v>
                </c:pt>
                <c:pt idx="14663" formatCode="General">
                  <c:v>-0.233447412253937</c:v>
                </c:pt>
                <c:pt idx="14664" formatCode="General">
                  <c:v>-0.22565994751645699</c:v>
                </c:pt>
                <c:pt idx="14665" formatCode="General">
                  <c:v>-0.21775116191402799</c:v>
                </c:pt>
                <c:pt idx="14666" formatCode="General">
                  <c:v>-0.20972118977909501</c:v>
                </c:pt>
                <c:pt idx="14667" formatCode="General">
                  <c:v>-0.20157013841257301</c:v>
                </c:pt>
                <c:pt idx="14668" formatCode="General">
                  <c:v>-0.193298653979951</c:v>
                </c:pt>
                <c:pt idx="14669" formatCode="General">
                  <c:v>-0.18490640832668501</c:v>
                </c:pt>
                <c:pt idx="14670" formatCode="General">
                  <c:v>-0.17639419277610999</c:v>
                </c:pt>
                <c:pt idx="14671" formatCode="General">
                  <c:v>-0.16776295564362401</c:v>
                </c:pt>
                <c:pt idx="14672" formatCode="General">
                  <c:v>-0.15901264374523599</c:v>
                </c:pt>
                <c:pt idx="14673" formatCode="General">
                  <c:v>-0.150144362919961</c:v>
                </c:pt>
                <c:pt idx="14674" formatCode="General">
                  <c:v>-0.141159447957455</c:v>
                </c:pt>
                <c:pt idx="14675" formatCode="General">
                  <c:v>-0.13205874442558699</c:v>
                </c:pt>
                <c:pt idx="14676" formatCode="General">
                  <c:v>-0.122843183728887</c:v>
                </c:pt>
                <c:pt idx="14677" formatCode="General">
                  <c:v>-0.11351439184736201</c:v>
                </c:pt>
                <c:pt idx="14678" formatCode="General">
                  <c:v>-0.10407412996377099</c:v>
                </c:pt>
                <c:pt idx="14679" formatCode="General">
                  <c:v>-9.4523686260831102E-2</c:v>
                </c:pt>
                <c:pt idx="14680" formatCode="General">
                  <c:v>-8.4864997571055201E-2</c:v>
                </c:pt>
                <c:pt idx="14681" formatCode="General">
                  <c:v>-7.5100681058793903E-2</c:v>
                </c:pt>
                <c:pt idx="14682" formatCode="General">
                  <c:v>-6.5232931589263396E-2</c:v>
                </c:pt>
                <c:pt idx="14683" formatCode="General">
                  <c:v>-5.5264458960158101E-2</c:v>
                </c:pt>
                <c:pt idx="14684" formatCode="General">
                  <c:v>-4.5198037261896903E-2</c:v>
                </c:pt>
                <c:pt idx="14685" formatCode="General">
                  <c:v>-3.50364714306831E-2</c:v>
                </c:pt>
                <c:pt idx="14686" formatCode="General">
                  <c:v>-2.4783643561915002E-2</c:v>
                </c:pt>
                <c:pt idx="14687" formatCode="General">
                  <c:v>-1.44429145794642E-2</c:v>
                </c:pt>
                <c:pt idx="14688" formatCode="General">
                  <c:v>-4.0181109269003404E-3</c:v>
                </c:pt>
                <c:pt idx="14689" formatCode="General">
                  <c:v>6.4859212895792299E-3</c:v>
                </c:pt>
                <c:pt idx="14690" formatCode="General">
                  <c:v>1.7064983327394301E-2</c:v>
                </c:pt>
                <c:pt idx="14691" formatCode="General">
                  <c:v>2.7714576305915398E-2</c:v>
                </c:pt>
                <c:pt idx="14692" formatCode="General">
                  <c:v>3.8429282402679101E-2</c:v>
                </c:pt>
                <c:pt idx="14693" formatCode="General">
                  <c:v>4.9203843390585797E-2</c:v>
                </c:pt>
                <c:pt idx="14694" formatCode="General">
                  <c:v>6.0032215278512997E-2</c:v>
                </c:pt>
                <c:pt idx="14695" formatCode="General">
                  <c:v>7.0908135067143205E-2</c:v>
                </c:pt>
                <c:pt idx="14696" formatCode="General">
                  <c:v>8.1825776692993402E-2</c:v>
                </c:pt>
                <c:pt idx="14697" formatCode="General">
                  <c:v>9.2778693395058204E-2</c:v>
                </c:pt>
                <c:pt idx="14698" formatCode="General">
                  <c:v>0.103759768426407</c:v>
                </c:pt>
                <c:pt idx="14699" formatCode="General">
                  <c:v>0.114761820534311</c:v>
                </c:pt>
                <c:pt idx="14700" formatCode="General">
                  <c:v>0.12577715089454999</c:v>
                </c:pt>
                <c:pt idx="14701" formatCode="General">
                  <c:v>0.136797592253565</c:v>
                </c:pt>
                <c:pt idx="14702" formatCode="General">
                  <c:v>0.147815143838124</c:v>
                </c:pt>
                <c:pt idx="14703" formatCode="General">
                  <c:v>0.158821536002864</c:v>
                </c:pt>
                <c:pt idx="14704" formatCode="General">
                  <c:v>0.16980822569963699</c:v>
                </c:pt>
                <c:pt idx="14705" formatCode="General">
                  <c:v>0.18076647494507</c:v>
                </c:pt>
                <c:pt idx="14706" formatCode="General">
                  <c:v>0.191687355513281</c:v>
                </c:pt>
                <c:pt idx="14707" formatCode="General">
                  <c:v>0.20256122058266199</c:v>
                </c:pt>
                <c:pt idx="14708" formatCode="General">
                  <c:v>0.21337779023532</c:v>
                </c:pt>
                <c:pt idx="14709" formatCode="General">
                  <c:v>0.224127404259406</c:v>
                </c:pt>
                <c:pt idx="14710" formatCode="General">
                  <c:v>0.23480056365506799</c:v>
                </c:pt>
                <c:pt idx="14711" formatCode="General">
                  <c:v>0.245386836265093</c:v>
                </c:pt>
                <c:pt idx="14712" formatCode="General">
                  <c:v>0.25587589400372202</c:v>
                </c:pt>
                <c:pt idx="14713" formatCode="General">
                  <c:v>0.26625715550479601</c:v>
                </c:pt>
                <c:pt idx="14714" formatCode="General">
                  <c:v>0.276519810312503</c:v>
                </c:pt>
                <c:pt idx="14715" formatCode="General">
                  <c:v>0.28665347422230197</c:v>
                </c:pt>
                <c:pt idx="14716" formatCode="General">
                  <c:v>0.29664765312636898</c:v>
                </c:pt>
                <c:pt idx="14717" formatCode="General">
                  <c:v>0.30649119337562902</c:v>
                </c:pt>
                <c:pt idx="14718" formatCode="General">
                  <c:v>0.316172882389888</c:v>
                </c:pt>
                <c:pt idx="14719" formatCode="General">
                  <c:v>0.32568217402896699</c:v>
                </c:pt>
                <c:pt idx="14720" formatCode="General">
                  <c:v>0.33500867836739701</c:v>
                </c:pt>
                <c:pt idx="14721" formatCode="General">
                  <c:v>0.344141771184515</c:v>
                </c:pt>
                <c:pt idx="14722" formatCode="General">
                  <c:v>0.35307044600331</c:v>
                </c:pt>
                <c:pt idx="14723" formatCode="General">
                  <c:v>0.361784146747057</c:v>
                </c:pt>
                <c:pt idx="14724" formatCode="General">
                  <c:v>0.37027248704365301</c:v>
                </c:pt>
                <c:pt idx="14725" formatCode="General">
                  <c:v>0.37852518653245298</c:v>
                </c:pt>
                <c:pt idx="14726" formatCode="General">
                  <c:v>0.38653215202271402</c:v>
                </c:pt>
                <c:pt idx="14727" formatCode="General">
                  <c:v>0.39428355404762699</c:v>
                </c:pt>
                <c:pt idx="14728" formatCode="General">
                  <c:v>0.40176968582165001</c:v>
                </c:pt>
                <c:pt idx="14729" formatCode="General">
                  <c:v>0.40898113833135102</c:v>
                </c:pt>
                <c:pt idx="14730" formatCode="General">
                  <c:v>0.41590888319271102</c:v>
                </c:pt>
                <c:pt idx="14731" formatCode="General">
                  <c:v>0.42254416793030602</c:v>
                </c:pt>
                <c:pt idx="14732" formatCode="General">
                  <c:v>0.42887855520059298</c:v>
                </c:pt>
                <c:pt idx="14733" formatCode="General">
                  <c:v>0.43490393042188802</c:v>
                </c:pt>
                <c:pt idx="14734" formatCode="General">
                  <c:v>0.44061260606016001</c:v>
                </c:pt>
                <c:pt idx="14735" formatCode="General">
                  <c:v>0.44599732003617398</c:v>
                </c:pt>
                <c:pt idx="14736" formatCode="General">
                  <c:v>0.45105121880712401</c:v>
                </c:pt>
                <c:pt idx="14737" formatCode="General">
                  <c:v>0.45576794186175101</c:v>
                </c:pt>
                <c:pt idx="14738" formatCode="General">
                  <c:v>0.46014155462313799</c:v>
                </c:pt>
                <c:pt idx="14739" formatCode="General">
                  <c:v>0.46416667776515702</c:v>
                </c:pt>
                <c:pt idx="14740" formatCode="General">
                  <c:v>0.467838457541976</c:v>
                </c:pt>
                <c:pt idx="14741" formatCode="General">
                  <c:v>0.47115246990756598</c:v>
                </c:pt>
                <c:pt idx="14742" formatCode="General">
                  <c:v>0.47410489627031299</c:v>
                </c:pt>
                <c:pt idx="14743" formatCode="General">
                  <c:v>0.47669252138909601</c:v>
                </c:pt>
                <c:pt idx="14744" formatCode="General">
                  <c:v>0.47891267694021999</c:v>
                </c:pt>
                <c:pt idx="14745" formatCode="General">
                  <c:v>0.480763280924485</c:v>
                </c:pt>
                <c:pt idx="14746" formatCode="General">
                  <c:v>0.48224284953000102</c:v>
                </c:pt>
                <c:pt idx="14747" formatCode="General">
                  <c:v>0.483350507436205</c:v>
                </c:pt>
                <c:pt idx="14748" formatCode="General">
                  <c:v>0.48408599430628302</c:v>
                </c:pt>
                <c:pt idx="14749" formatCode="General">
                  <c:v>0.48444967027576202</c:v>
                </c:pt>
                <c:pt idx="14750" formatCode="General">
                  <c:v>0.48444251541838201</c:v>
                </c:pt>
                <c:pt idx="14751" formatCode="General">
                  <c:v>0.48406613522347502</c:v>
                </c:pt>
                <c:pt idx="14752" formatCode="General">
                  <c:v>0.48332275834125599</c:v>
                </c:pt>
                <c:pt idx="14753" formatCode="General">
                  <c:v>0.48221523555624102</c:v>
                </c:pt>
                <c:pt idx="14754" formatCode="General">
                  <c:v>0.48074703665067797</c:v>
                </c:pt>
                <c:pt idx="14755" formatCode="General">
                  <c:v>0.478922244294266</c:v>
                </c:pt>
                <c:pt idx="14756" formatCode="General">
                  <c:v>0.476745540638984</c:v>
                </c:pt>
                <c:pt idx="14757" formatCode="General">
                  <c:v>0.47422221056352398</c:v>
                </c:pt>
                <c:pt idx="14758" formatCode="General">
                  <c:v>0.47135812667315302</c:v>
                </c:pt>
                <c:pt idx="14759" formatCode="General">
                  <c:v>0.46815973064115002</c:v>
                </c:pt>
                <c:pt idx="14760" formatCode="General">
                  <c:v>0.46463404159781901</c:v>
                </c:pt>
                <c:pt idx="14761" formatCode="General">
                  <c:v>0.46078858804810402</c:v>
                </c:pt>
                <c:pt idx="14762" formatCode="General">
                  <c:v>0.45663142492757203</c:v>
                </c:pt>
                <c:pt idx="14763" formatCode="General">
                  <c:v>0.45217111583313202</c:v>
                </c:pt>
                <c:pt idx="14764" formatCode="General">
                  <c:v>0.447416684643762</c:v>
                </c:pt>
                <c:pt idx="14765" formatCode="General">
                  <c:v>0.44237768258708698</c:v>
                </c:pt>
                <c:pt idx="14766" formatCode="General">
                  <c:v>0.43706404985077502</c:v>
                </c:pt>
                <c:pt idx="14767" formatCode="General">
                  <c:v>0.43148613180715401</c:v>
                </c:pt>
                <c:pt idx="14768" formatCode="General">
                  <c:v>0.42565475782782403</c:v>
                </c:pt>
                <c:pt idx="14769" formatCode="General">
                  <c:v>0.41958104866750701</c:v>
                </c:pt>
                <c:pt idx="14770" formatCode="General">
                  <c:v>0.41327642138798398</c:v>
                </c:pt>
                <c:pt idx="14771" formatCode="General">
                  <c:v>0.40675257743502202</c:v>
                </c:pt>
                <c:pt idx="14772" formatCode="General">
                  <c:v>0.40002154106485299</c:v>
                </c:pt>
                <c:pt idx="14773" formatCode="General">
                  <c:v>0.393095638484109</c:v>
                </c:pt>
                <c:pt idx="14774" formatCode="General">
                  <c:v>0.38598730744787801</c:v>
                </c:pt>
                <c:pt idx="14775" formatCode="General">
                  <c:v>0.37870913066739498</c:v>
                </c:pt>
                <c:pt idx="14776" formatCode="General">
                  <c:v>0.37127389584516501</c:v>
                </c:pt>
                <c:pt idx="14777" formatCode="General">
                  <c:v>0.363694538384846</c:v>
                </c:pt>
                <c:pt idx="14778" formatCode="General">
                  <c:v>0.35598402177329203</c:v>
                </c:pt>
                <c:pt idx="14779" formatCode="General">
                  <c:v>0.34815533498681001</c:v>
                </c:pt>
                <c:pt idx="14780" formatCode="General">
                  <c:v>0.34022150767628201</c:v>
                </c:pt>
                <c:pt idx="14781" formatCode="General">
                  <c:v>0.33219556661266603</c:v>
                </c:pt>
                <c:pt idx="14782" formatCode="General">
                  <c:v>0.32409046509543099</c:v>
                </c:pt>
                <c:pt idx="14783" formatCode="General">
                  <c:v>0.315919290899556</c:v>
                </c:pt>
                <c:pt idx="14784" formatCode="General">
                  <c:v>0.30769471946557497</c:v>
                </c:pt>
                <c:pt idx="14785" formatCode="General">
                  <c:v>0.29942880679065098</c:v>
                </c:pt>
                <c:pt idx="14786" formatCode="General">
                  <c:v>0.291133826109712</c:v>
                </c:pt>
                <c:pt idx="14787" formatCode="General">
                  <c:v>0.28282197676696502</c:v>
                </c:pt>
                <c:pt idx="14788" formatCode="General">
                  <c:v>0.27450533994417098</c:v>
                </c:pt>
                <c:pt idx="14789" formatCode="General">
                  <c:v>0.26619583634399702</c:v>
                </c:pt>
                <c:pt idx="14790" formatCode="General">
                  <c:v>0.25790467668632899</c:v>
                </c:pt>
                <c:pt idx="14791" formatCode="General">
                  <c:v>0.24964283822793601</c:v>
                </c:pt>
                <c:pt idx="14792" formatCode="General">
                  <c:v>0.241420628603747</c:v>
                </c:pt>
                <c:pt idx="14793" formatCode="General">
                  <c:v>0.23324829717213599</c:v>
                </c:pt>
                <c:pt idx="14794" formatCode="General">
                  <c:v>0.225136568101412</c:v>
                </c:pt>
                <c:pt idx="14795" formatCode="General">
                  <c:v>0.217094450908729</c:v>
                </c:pt>
                <c:pt idx="14796" formatCode="General">
                  <c:v>0.209130263350635</c:v>
                </c:pt>
                <c:pt idx="14797" formatCode="General">
                  <c:v>0.20125297079584001</c:v>
                </c:pt>
                <c:pt idx="14798" formatCode="General">
                  <c:v>0.193471162581353</c:v>
                </c:pt>
                <c:pt idx="14799" formatCode="General">
                  <c:v>0.18579236633641999</c:v>
                </c:pt>
                <c:pt idx="14800" formatCode="General">
                  <c:v>0.17822312236485299</c:v>
                </c:pt>
                <c:pt idx="14801" formatCode="General">
                  <c:v>0.170770160059493</c:v>
                </c:pt>
                <c:pt idx="14802" formatCode="General">
                  <c:v>0.163439460520276</c:v>
                </c:pt>
                <c:pt idx="14803" formatCode="General">
                  <c:v>0.15623623360653099</c:v>
                </c:pt>
                <c:pt idx="14804" formatCode="General">
                  <c:v>0.14916558322840101</c:v>
                </c:pt>
                <c:pt idx="14805" formatCode="General">
                  <c:v>0.14223207393838999</c:v>
                </c:pt>
                <c:pt idx="14806" formatCode="General">
                  <c:v>0.135439710217863</c:v>
                </c:pt>
                <c:pt idx="14807" formatCode="General">
                  <c:v>0.12879147499170401</c:v>
                </c:pt>
                <c:pt idx="14808" formatCode="General">
                  <c:v>0.122290018401761</c:v>
                </c:pt>
                <c:pt idx="14809" formatCode="General">
                  <c:v>0.115938298371972</c:v>
                </c:pt>
                <c:pt idx="14810" formatCode="General">
                  <c:v>0.10973802942300399</c:v>
                </c:pt>
                <c:pt idx="14811" formatCode="General">
                  <c:v>0.103690122032743</c:v>
                </c:pt>
                <c:pt idx="14812" formatCode="General">
                  <c:v>9.7794891502585607E-2</c:v>
                </c:pt>
                <c:pt idx="14813" formatCode="General">
                  <c:v>9.2052211180200599E-2</c:v>
                </c:pt>
                <c:pt idx="14814" formatCode="General">
                  <c:v>8.6462176912545E-2</c:v>
                </c:pt>
                <c:pt idx="14815" formatCode="General">
                  <c:v>8.1024142606703695E-2</c:v>
                </c:pt>
                <c:pt idx="14816" formatCode="General">
                  <c:v>7.5737232698310702E-2</c:v>
                </c:pt>
                <c:pt idx="14817" formatCode="General">
                  <c:v>7.0599853822033196E-2</c:v>
                </c:pt>
                <c:pt idx="14818" formatCode="General">
                  <c:v>6.5609217830836994E-2</c:v>
                </c:pt>
                <c:pt idx="14819" formatCode="General">
                  <c:v>6.0762576362881397E-2</c:v>
                </c:pt>
                <c:pt idx="14820" formatCode="General">
                  <c:v>5.6057412105679799E-2</c:v>
                </c:pt>
                <c:pt idx="14821" formatCode="General">
                  <c:v>5.1490403959328003E-2</c:v>
                </c:pt>
                <c:pt idx="14822" formatCode="General">
                  <c:v>4.7057973673425998E-2</c:v>
                </c:pt>
                <c:pt idx="14823" formatCode="General">
                  <c:v>4.2756406810211298E-2</c:v>
                </c:pt>
                <c:pt idx="14824" formatCode="General">
                  <c:v>3.8581338495353203E-2</c:v>
                </c:pt>
                <c:pt idx="14825" formatCode="General">
                  <c:v>3.4527819679699999E-2</c:v>
                </c:pt>
                <c:pt idx="14826" formatCode="General">
                  <c:v>3.0591013186224099E-2</c:v>
                </c:pt>
                <c:pt idx="14827" formatCode="General">
                  <c:v>2.6766294900279802E-2</c:v>
                </c:pt>
                <c:pt idx="14828" formatCode="General">
                  <c:v>2.3048407331672099E-2</c:v>
                </c:pt>
                <c:pt idx="14829" formatCode="General">
                  <c:v>1.9431781617493499E-2</c:v>
                </c:pt>
                <c:pt idx="14830" formatCode="General">
                  <c:v>1.5910872244885001E-2</c:v>
                </c:pt>
                <c:pt idx="14831" formatCode="General">
                  <c:v>1.24799620905983E-2</c:v>
                </c:pt>
                <c:pt idx="14832" formatCode="General">
                  <c:v>9.1332558737391503E-3</c:v>
                </c:pt>
                <c:pt idx="14833" formatCode="General">
                  <c:v>5.8649340826630002E-3</c:v>
                </c:pt>
                <c:pt idx="14834" formatCode="General">
                  <c:v>2.66908890618836E-3</c:v>
                </c:pt>
                <c:pt idx="14835" formatCode="General">
                  <c:v>-4.6024189186610399E-4</c:v>
                </c:pt>
                <c:pt idx="14836" formatCode="General">
                  <c:v>-3.5289808910138601E-3</c:v>
                </c:pt>
                <c:pt idx="14837" formatCode="General">
                  <c:v>-6.5430831324631298E-3</c:v>
                </c:pt>
                <c:pt idx="14838" formatCode="General">
                  <c:v>-9.5084525489661301E-3</c:v>
                </c:pt>
                <c:pt idx="14839" formatCode="General">
                  <c:v>-1.2430852539822001E-2</c:v>
                </c:pt>
                <c:pt idx="14840" formatCode="General">
                  <c:v>-1.5315941484997601E-2</c:v>
                </c:pt>
                <c:pt idx="14841" formatCode="General">
                  <c:v>-1.8169327755805501E-2</c:v>
                </c:pt>
                <c:pt idx="14842" formatCode="General">
                  <c:v>-2.0996498120474501E-2</c:v>
                </c:pt>
                <c:pt idx="14843" formatCode="General">
                  <c:v>-2.3802796013939899E-2</c:v>
                </c:pt>
                <c:pt idx="14844" formatCode="General">
                  <c:v>-2.6593378691280499E-2</c:v>
                </c:pt>
                <c:pt idx="14845" formatCode="General">
                  <c:v>-2.9373161254997698E-2</c:v>
                </c:pt>
                <c:pt idx="14846" formatCode="General">
                  <c:v>-3.2146923086503902E-2</c:v>
                </c:pt>
                <c:pt idx="14847" formatCode="General">
                  <c:v>-3.4919276657135102E-2</c:v>
                </c:pt>
                <c:pt idx="14848" formatCode="General">
                  <c:v>-3.7694565910474202E-2</c:v>
                </c:pt>
                <c:pt idx="14849" formatCode="General">
                  <c:v>-4.0476930931726302E-2</c:v>
                </c:pt>
                <c:pt idx="14850" formatCode="General">
                  <c:v>-4.3270278934577799E-2</c:v>
                </c:pt>
                <c:pt idx="14851" formatCode="General">
                  <c:v>-4.60782434009551E-2</c:v>
                </c:pt>
                <c:pt idx="14852" formatCode="General">
                  <c:v>-4.8904158292346997E-2</c:v>
                </c:pt>
                <c:pt idx="14853" formatCode="General">
                  <c:v>-5.1751145328057198E-2</c:v>
                </c:pt>
                <c:pt idx="14854" formatCode="General">
                  <c:v>-5.4622074118130901E-2</c:v>
                </c:pt>
                <c:pt idx="14855" formatCode="General">
                  <c:v>-5.7519312810556798E-2</c:v>
                </c:pt>
                <c:pt idx="14856" formatCode="General">
                  <c:v>-6.0445434828012901E-2</c:v>
                </c:pt>
                <c:pt idx="14857" formatCode="General">
                  <c:v>-6.3402545848156106E-2</c:v>
                </c:pt>
                <c:pt idx="14858" formatCode="General">
                  <c:v>-6.6392258932433806E-2</c:v>
                </c:pt>
                <c:pt idx="14859" formatCode="General">
                  <c:v>-6.9416256570888499E-2</c:v>
                </c:pt>
                <c:pt idx="14860" formatCode="General">
                  <c:v>-7.2475317534162503E-2</c:v>
                </c:pt>
                <c:pt idx="14861" formatCode="General">
                  <c:v>-7.5570372317012205E-2</c:v>
                </c:pt>
                <c:pt idx="14862" formatCode="General">
                  <c:v>-7.8702140177142305E-2</c:v>
                </c:pt>
                <c:pt idx="14863" formatCode="General">
                  <c:v>-8.1871100077669304E-2</c:v>
                </c:pt>
                <c:pt idx="14864" formatCode="General">
                  <c:v>-8.5077577544817595E-2</c:v>
                </c:pt>
                <c:pt idx="14865" formatCode="General">
                  <c:v>-8.83217791827524E-2</c:v>
                </c:pt>
                <c:pt idx="14866" formatCode="General">
                  <c:v>-9.1603760142312501E-2</c:v>
                </c:pt>
                <c:pt idx="14867" formatCode="General">
                  <c:v>-9.4922410110607994E-2</c:v>
                </c:pt>
                <c:pt idx="14868" formatCode="General">
                  <c:v>-9.8277111603388798E-2</c:v>
                </c:pt>
                <c:pt idx="14869" formatCode="General">
                  <c:v>-0.1016673436561</c:v>
                </c:pt>
                <c:pt idx="14870" formatCode="General">
                  <c:v>-0.10509155760974</c:v>
                </c:pt>
                <c:pt idx="14871" formatCode="General">
                  <c:v>-0.108548282000861</c:v>
                </c:pt>
                <c:pt idx="14872" formatCode="General">
                  <c:v>-0.11203635058955901</c:v>
                </c:pt>
                <c:pt idx="14873" formatCode="General">
                  <c:v>-0.115554855804433</c:v>
                </c:pt>
                <c:pt idx="14874" formatCode="General">
                  <c:v>-0.11910205305865799</c:v>
                </c:pt>
                <c:pt idx="14875" formatCode="General">
                  <c:v>-0.122675863463569</c:v>
                </c:pt>
                <c:pt idx="14876" formatCode="General">
                  <c:v>-0.12627450994124201</c:v>
                </c:pt>
                <c:pt idx="14877" formatCode="General">
                  <c:v>-0.12989553272964299</c:v>
                </c:pt>
                <c:pt idx="14878" formatCode="General">
                  <c:v>-0.13353690239280999</c:v>
                </c:pt>
                <c:pt idx="14879" formatCode="General">
                  <c:v>-0.13719712084652599</c:v>
                </c:pt>
                <c:pt idx="14880" formatCode="General">
                  <c:v>-0.14087405013125401</c:v>
                </c:pt>
                <c:pt idx="14881" formatCode="General">
                  <c:v>-0.14456487234811699</c:v>
                </c:pt>
                <c:pt idx="14882" formatCode="General">
                  <c:v>-0.14826726311608501</c:v>
                </c:pt>
                <c:pt idx="14883" formatCode="General">
                  <c:v>-0.151979000307117</c:v>
                </c:pt>
                <c:pt idx="14884" formatCode="General">
                  <c:v>-0.155697913425449</c:v>
                </c:pt>
                <c:pt idx="14885" formatCode="General">
                  <c:v>-0.15942192196088001</c:v>
                </c:pt>
                <c:pt idx="14886" formatCode="General">
                  <c:v>-0.163149032805327</c:v>
                </c:pt>
                <c:pt idx="14887" formatCode="General">
                  <c:v>-0.16687730848658799</c:v>
                </c:pt>
                <c:pt idx="14888" formatCode="General">
                  <c:v>-0.17060430236653501</c:v>
                </c:pt>
                <c:pt idx="14889" formatCode="General">
                  <c:v>-0.174327590924441</c:v>
                </c:pt>
                <c:pt idx="14890" formatCode="General">
                  <c:v>-0.178044921737984</c:v>
                </c:pt>
                <c:pt idx="14891" formatCode="General">
                  <c:v>-0.181754728980522</c:v>
                </c:pt>
                <c:pt idx="14892" formatCode="General">
                  <c:v>-0.18545508354081799</c:v>
                </c:pt>
                <c:pt idx="14893" formatCode="General">
                  <c:v>-0.18914410558938299</c:v>
                </c:pt>
                <c:pt idx="14894" formatCode="General">
                  <c:v>-0.192820002912926</c:v>
                </c:pt>
                <c:pt idx="14895" formatCode="General">
                  <c:v>-0.19648054225289899</c:v>
                </c:pt>
                <c:pt idx="14896" formatCode="General">
                  <c:v>-0.20012414551976801</c:v>
                </c:pt>
                <c:pt idx="14897" formatCode="General">
                  <c:v>-0.20374938013836799</c:v>
                </c:pt>
                <c:pt idx="14898" formatCode="General">
                  <c:v>-0.20735439286683699</c:v>
                </c:pt>
                <c:pt idx="14899" formatCode="General">
                  <c:v>-0.21093795551398301</c:v>
                </c:pt>
                <c:pt idx="14900" formatCode="General">
                  <c:v>-0.21449897837117901</c:v>
                </c:pt>
                <c:pt idx="14901" formatCode="General">
                  <c:v>-0.218035897438875</c:v>
                </c:pt>
                <c:pt idx="14902" formatCode="General">
                  <c:v>-0.22154768795122201</c:v>
                </c:pt>
                <c:pt idx="14903" formatCode="General">
                  <c:v>-0.22503290418191399</c:v>
                </c:pt>
                <c:pt idx="14904" formatCode="General">
                  <c:v>-0.22849065758175599</c:v>
                </c:pt>
                <c:pt idx="14905" formatCode="General">
                  <c:v>-0.231920124018339</c:v>
                </c:pt>
                <c:pt idx="14906" formatCode="General">
                  <c:v>-0.23531992854157399</c:v>
                </c:pt>
                <c:pt idx="14907" formatCode="General">
                  <c:v>-0.23868921984188901</c:v>
                </c:pt>
                <c:pt idx="14908" formatCode="General">
                  <c:v>-0.242027146379313</c:v>
                </c:pt>
                <c:pt idx="14909" formatCode="General">
                  <c:v>-0.245332283518818</c:v>
                </c:pt>
                <c:pt idx="14910" formatCode="General">
                  <c:v>-0.248603739632452</c:v>
                </c:pt>
                <c:pt idx="14911" formatCode="General">
                  <c:v>-0.25184122842560602</c:v>
                </c:pt>
                <c:pt idx="14912" formatCode="General">
                  <c:v>-0.25504389482519102</c:v>
                </c:pt>
                <c:pt idx="14913" formatCode="General">
                  <c:v>-0.25821074358663698</c:v>
                </c:pt>
                <c:pt idx="14914" formatCode="General">
                  <c:v>-0.26134069249098302</c:v>
                </c:pt>
                <c:pt idx="14915" formatCode="General">
                  <c:v>-0.26443263258590699</c:v>
                </c:pt>
                <c:pt idx="14916" formatCode="General">
                  <c:v>-0.26748598474836799</c:v>
                </c:pt>
                <c:pt idx="14917" formatCode="General">
                  <c:v>-0.270500134122866</c:v>
                </c:pt>
                <c:pt idx="14918" formatCode="General">
                  <c:v>-0.27347383944082598</c:v>
                </c:pt>
                <c:pt idx="14919" formatCode="General">
                  <c:v>-0.27640623949745402</c:v>
                </c:pt>
                <c:pt idx="14920" formatCode="General">
                  <c:v>-0.27929586773586701</c:v>
                </c:pt>
                <c:pt idx="14921" formatCode="General">
                  <c:v>-0.282141201666888</c:v>
                </c:pt>
                <c:pt idx="14922" formatCode="General">
                  <c:v>-0.284941770735198</c:v>
                </c:pt>
                <c:pt idx="14923" formatCode="General">
                  <c:v>-0.28769602006786099</c:v>
                </c:pt>
                <c:pt idx="14924" formatCode="General">
                  <c:v>-0.29040224559189998</c:v>
                </c:pt>
                <c:pt idx="14925" formatCode="General">
                  <c:v>-0.29305921373024402</c:v>
                </c:pt>
                <c:pt idx="14926" formatCode="General">
                  <c:v>-0.29566460368268699</c:v>
                </c:pt>
                <c:pt idx="14927" formatCode="General">
                  <c:v>-0.29821654768524702</c:v>
                </c:pt>
                <c:pt idx="14928" formatCode="General">
                  <c:v>-0.30071331933128598</c:v>
                </c:pt>
                <c:pt idx="14929" formatCode="General">
                  <c:v>-0.30315320864985201</c:v>
                </c:pt>
                <c:pt idx="14930" formatCode="General">
                  <c:v>-0.305533969693356</c:v>
                </c:pt>
                <c:pt idx="14931" formatCode="General">
                  <c:v>-0.307852824677252</c:v>
                </c:pt>
                <c:pt idx="14932" formatCode="General">
                  <c:v>-0.31010762845708101</c:v>
                </c:pt>
                <c:pt idx="14933" formatCode="General">
                  <c:v>-0.31229589696834298</c:v>
                </c:pt>
                <c:pt idx="14934" formatCode="General">
                  <c:v>-0.31441524713014102</c:v>
                </c:pt>
                <c:pt idx="14935" formatCode="General">
                  <c:v>-0.316462891700032</c:v>
                </c:pt>
                <c:pt idx="14936" formatCode="General">
                  <c:v>-0.31843557700379699</c:v>
                </c:pt>
                <c:pt idx="14937" formatCode="General">
                  <c:v>-0.32032973683041299</c:v>
                </c:pt>
                <c:pt idx="14938" formatCode="General">
                  <c:v>-0.322142630380926</c:v>
                </c:pt>
                <c:pt idx="14939" formatCode="General">
                  <c:v>-0.32387132100258398</c:v>
                </c:pt>
                <c:pt idx="14940" formatCode="General">
                  <c:v>-0.32551208356310402</c:v>
                </c:pt>
                <c:pt idx="14941" formatCode="General">
                  <c:v>-0.32706202043150501</c:v>
                </c:pt>
                <c:pt idx="14942" formatCode="General">
                  <c:v>-0.32851757170132001</c:v>
                </c:pt>
                <c:pt idx="14943" formatCode="General">
                  <c:v>-0.32987496210633099</c:v>
                </c:pt>
                <c:pt idx="14944" formatCode="General">
                  <c:v>-0.33113081906686598</c:v>
                </c:pt>
                <c:pt idx="14945" formatCode="General">
                  <c:v>-0.33228112686493799</c:v>
                </c:pt>
                <c:pt idx="14946" formatCode="General">
                  <c:v>-0.33332176767699301</c:v>
                </c:pt>
                <c:pt idx="14947" formatCode="General">
                  <c:v>-0.334249194361599</c:v>
                </c:pt>
                <c:pt idx="14948" formatCode="General">
                  <c:v>-0.33505996139956301</c:v>
                </c:pt>
                <c:pt idx="14949" formatCode="General">
                  <c:v>-0.33575061527724598</c:v>
                </c:pt>
                <c:pt idx="14950" formatCode="General">
                  <c:v>-0.33631716718752802</c:v>
                </c:pt>
                <c:pt idx="14951" formatCode="General">
                  <c:v>-0.336755612076926</c:v>
                </c:pt>
                <c:pt idx="14952" formatCode="General">
                  <c:v>-0.33706205973138598</c:v>
                </c:pt>
                <c:pt idx="14953" formatCode="General">
                  <c:v>-0.33723274894928001</c:v>
                </c:pt>
                <c:pt idx="14954" formatCode="General">
                  <c:v>-0.33726410891063002</c:v>
                </c:pt>
                <c:pt idx="14955" formatCode="General">
                  <c:v>-0.33715275912539899</c:v>
                </c:pt>
                <c:pt idx="14956" formatCode="General">
                  <c:v>-0.33689549536205798</c:v>
                </c:pt>
                <c:pt idx="14957" formatCode="General">
                  <c:v>-0.336488721658248</c:v>
                </c:pt>
                <c:pt idx="14958" formatCode="General">
                  <c:v>-0.33592899445169</c:v>
                </c:pt>
                <c:pt idx="14959" formatCode="General">
                  <c:v>-0.33521310179313801</c:v>
                </c:pt>
                <c:pt idx="14960" formatCode="General">
                  <c:v>-0.33433809342258503</c:v>
                </c:pt>
                <c:pt idx="14961" formatCode="General">
                  <c:v>-0.333301283312948</c:v>
                </c:pt>
                <c:pt idx="14962" formatCode="General">
                  <c:v>-0.33210026091093697</c:v>
                </c:pt>
                <c:pt idx="14963" formatCode="General">
                  <c:v>-0.33073287583720101</c:v>
                </c:pt>
                <c:pt idx="14964" formatCode="General">
                  <c:v>-0.32919717308485402</c:v>
                </c:pt>
                <c:pt idx="14965" formatCode="General">
                  <c:v>-0.32749081198160102</c:v>
                </c:pt>
                <c:pt idx="14966" formatCode="General">
                  <c:v>-0.32561168399323998</c:v>
                </c:pt>
                <c:pt idx="14967" formatCode="General">
                  <c:v>-0.32355902932324299</c:v>
                </c:pt>
                <c:pt idx="14968" formatCode="General">
                  <c:v>-0.32133178895314002</c:v>
                </c:pt>
                <c:pt idx="14969" formatCode="General">
                  <c:v>-0.31892847142773401</c:v>
                </c:pt>
                <c:pt idx="14970" formatCode="General">
                  <c:v>-0.31634877698425001</c:v>
                </c:pt>
                <c:pt idx="14971" formatCode="General">
                  <c:v>-0.313592108023518</c:v>
                </c:pt>
                <c:pt idx="14972" formatCode="General">
                  <c:v>-0.31065850131071499</c:v>
                </c:pt>
                <c:pt idx="14973" formatCode="General">
                  <c:v>-0.30754866159875299</c:v>
                </c:pt>
                <c:pt idx="14974" formatCode="General">
                  <c:v>-0.30426279456813199</c:v>
                </c:pt>
                <c:pt idx="14975" formatCode="General">
                  <c:v>-0.30080161758706703</c:v>
                </c:pt>
                <c:pt idx="14976" formatCode="General">
                  <c:v>-0.29716640941809203</c:v>
                </c:pt>
                <c:pt idx="14977" formatCode="General">
                  <c:v>-0.29335842984134602</c:v>
                </c:pt>
                <c:pt idx="14978" formatCode="General">
                  <c:v>-0.289379385474067</c:v>
                </c:pt>
                <c:pt idx="14979" formatCode="General">
                  <c:v>-0.28523147553968797</c:v>
                </c:pt>
                <c:pt idx="14980" formatCode="General">
                  <c:v>-0.28091732880345399</c:v>
                </c:pt>
                <c:pt idx="14981" formatCode="General">
                  <c:v>-0.27643990433809301</c:v>
                </c:pt>
                <c:pt idx="14982" formatCode="General">
                  <c:v>-0.27180185559229098</c:v>
                </c:pt>
                <c:pt idx="14983" formatCode="General">
                  <c:v>-0.26700605095479202</c:v>
                </c:pt>
                <c:pt idx="14984" formatCode="General">
                  <c:v>-0.26205614458399201</c:v>
                </c:pt>
                <c:pt idx="14985" formatCode="General">
                  <c:v>-0.256956021716025</c:v>
                </c:pt>
                <c:pt idx="14986" formatCode="General">
                  <c:v>-0.25170970755732502</c:v>
                </c:pt>
                <c:pt idx="14987" formatCode="General">
                  <c:v>-0.246321806368961</c:v>
                </c:pt>
                <c:pt idx="14988" formatCode="General">
                  <c:v>-0.24079641362211199</c:v>
                </c:pt>
                <c:pt idx="14989" formatCode="General">
                  <c:v>-0.23513815476470201</c:v>
                </c:pt>
                <c:pt idx="14990" formatCode="General">
                  <c:v>-0.22935274937682901</c:v>
                </c:pt>
                <c:pt idx="14991" formatCode="General">
                  <c:v>-0.22344527406408199</c:v>
                </c:pt>
                <c:pt idx="14992" formatCode="General">
                  <c:v>-0.21742056387462599</c:v>
                </c:pt>
                <c:pt idx="14993" formatCode="General">
                  <c:v>-0.21128439129516599</c:v>
                </c:pt>
                <c:pt idx="14994" formatCode="General">
                  <c:v>-0.20504293291408901</c:v>
                </c:pt>
                <c:pt idx="14995" formatCode="General">
                  <c:v>-0.19870203466804101</c:v>
                </c:pt>
                <c:pt idx="14996" formatCode="General">
                  <c:v>-0.19226717791124001</c:v>
                </c:pt>
                <c:pt idx="14997" formatCode="General">
                  <c:v>-0.185744576383057</c:v>
                </c:pt>
                <c:pt idx="14998" formatCode="General">
                  <c:v>-0.17914066277092999</c:v>
                </c:pt>
                <c:pt idx="14999" formatCode="General">
                  <c:v>-0.17246146530451401</c:v>
                </c:pt>
                <c:pt idx="15000" formatCode="General">
                  <c:v>-0.165713591802194</c:v>
                </c:pt>
                <c:pt idx="15001" formatCode="General">
                  <c:v>-0.15890313815411999</c:v>
                </c:pt>
                <c:pt idx="15002" formatCode="General">
                  <c:v>-0.15203565375433101</c:v>
                </c:pt>
                <c:pt idx="15003" formatCode="General">
                  <c:v>-0.14511783127215999</c:v>
                </c:pt>
                <c:pt idx="15004" formatCode="General">
                  <c:v>-0.13815643049238299</c:v>
                </c:pt>
                <c:pt idx="15005" formatCode="General">
                  <c:v>-0.131157044540959</c:v>
                </c:pt>
                <c:pt idx="15006" formatCode="General">
                  <c:v>-0.124125662971624</c:v>
                </c:pt>
                <c:pt idx="15007" formatCode="General">
                  <c:v>-0.117068312477386</c:v>
                </c:pt>
                <c:pt idx="15008" formatCode="General">
                  <c:v>-0.109990968405057</c:v>
                </c:pt>
                <c:pt idx="15009" formatCode="General">
                  <c:v>-0.102899579556663</c:v>
                </c:pt>
                <c:pt idx="15010" formatCode="General">
                  <c:v>-9.5799980900892603E-2</c:v>
                </c:pt>
                <c:pt idx="15011" formatCode="General">
                  <c:v>-8.8697369684115707E-2</c:v>
                </c:pt>
                <c:pt idx="15012" formatCode="General">
                  <c:v>-8.15968548499343E-2</c:v>
                </c:pt>
                <c:pt idx="15013" formatCode="General">
                  <c:v>-7.4504029707813904E-2</c:v>
                </c:pt>
                <c:pt idx="15014" formatCode="General">
                  <c:v>-6.74233448886742E-2</c:v>
                </c:pt>
                <c:pt idx="15015" formatCode="General">
                  <c:v>-6.0359103308831201E-2</c:v>
                </c:pt>
                <c:pt idx="15016" formatCode="General">
                  <c:v>-5.3315649512187598E-2</c:v>
                </c:pt>
                <c:pt idx="15017" formatCode="General">
                  <c:v>-4.6297418233719301E-2</c:v>
                </c:pt>
                <c:pt idx="15018" formatCode="General">
                  <c:v>-3.9308871694622202E-2</c:v>
                </c:pt>
                <c:pt idx="15019" formatCode="General">
                  <c:v>-3.23534242680837E-2</c:v>
                </c:pt>
                <c:pt idx="15020" formatCode="General">
                  <c:v>-2.5434505740685301E-2</c:v>
                </c:pt>
                <c:pt idx="15021" formatCode="General">
                  <c:v>-1.8555667607421399E-2</c:v>
                </c:pt>
                <c:pt idx="15022" formatCode="General">
                  <c:v>-1.1719459091435999E-2</c:v>
                </c:pt>
                <c:pt idx="15023" formatCode="General">
                  <c:v>-4.9279784354285703E-3</c:v>
                </c:pt>
                <c:pt idx="15024" formatCode="General">
                  <c:v>1.81639048815615E-3</c:v>
                </c:pt>
                <c:pt idx="15025" formatCode="General">
                  <c:v>8.5109233268773603E-3</c:v>
                </c:pt>
                <c:pt idx="15026" formatCode="General">
                  <c:v>1.5153708748710699E-2</c:v>
                </c:pt>
                <c:pt idx="15027" formatCode="General">
                  <c:v>2.17437256727291E-2</c:v>
                </c:pt>
                <c:pt idx="15028" formatCode="General">
                  <c:v>2.8280135479781001E-2</c:v>
                </c:pt>
                <c:pt idx="15029" formatCode="General">
                  <c:v>3.4761638670667699E-2</c:v>
                </c:pt>
                <c:pt idx="15030" formatCode="General">
                  <c:v>4.11875118330748E-2</c:v>
                </c:pt>
                <c:pt idx="15031" formatCode="General">
                  <c:v>4.7557614997000702E-2</c:v>
                </c:pt>
                <c:pt idx="15032" formatCode="General">
                  <c:v>5.3871218997202298E-2</c:v>
                </c:pt>
                <c:pt idx="15033" formatCode="General">
                  <c:v>6.0128055710819597E-2</c:v>
                </c:pt>
                <c:pt idx="15034" formatCode="General">
                  <c:v>6.6328860650345003E-2</c:v>
                </c:pt>
                <c:pt idx="15035" formatCode="General">
                  <c:v>7.2473712964618103E-2</c:v>
                </c:pt>
                <c:pt idx="15036" formatCode="General">
                  <c:v>7.85629727369027E-2</c:v>
                </c:pt>
                <c:pt idx="15037" formatCode="General">
                  <c:v>8.4597908337152805E-2</c:v>
                </c:pt>
                <c:pt idx="15038" formatCode="General">
                  <c:v>9.0579549439733897E-2</c:v>
                </c:pt>
                <c:pt idx="15039" formatCode="General">
                  <c:v>9.6509030950336194E-2</c:v>
                </c:pt>
                <c:pt idx="15040" formatCode="General">
                  <c:v>0.102387101600943</c:v>
                </c:pt>
                <c:pt idx="15041" formatCode="General">
                  <c:v>0.108215148417655</c:v>
                </c:pt>
                <c:pt idx="15042" formatCode="General">
                  <c:v>0.11399467332626401</c:v>
                </c:pt>
                <c:pt idx="15043" formatCode="General">
                  <c:v>0.11972666483632299</c:v>
                </c:pt>
                <c:pt idx="15044" formatCode="General">
                  <c:v>0.12541270183980999</c:v>
                </c:pt>
                <c:pt idx="15045" formatCode="General">
                  <c:v>0.13105497029001001</c:v>
                </c:pt>
                <c:pt idx="15046" formatCode="General">
                  <c:v>0.13665502911689101</c:v>
                </c:pt>
                <c:pt idx="15047" formatCode="General">
                  <c:v>0.14221369557867899</c:v>
                </c:pt>
                <c:pt idx="15048" formatCode="General">
                  <c:v>0.14773224836141</c:v>
                </c:pt>
                <c:pt idx="15049" formatCode="General">
                  <c:v>0.15321267366740501</c:v>
                </c:pt>
                <c:pt idx="15050" formatCode="General">
                  <c:v>0.15865665651473301</c:v>
                </c:pt>
                <c:pt idx="15051" formatCode="General">
                  <c:v>0.164065291743551</c:v>
                </c:pt>
                <c:pt idx="15052" formatCode="General">
                  <c:v>0.16943974607468301</c:v>
                </c:pt>
                <c:pt idx="15053" formatCode="General">
                  <c:v>0.17478109778949699</c:v>
                </c:pt>
                <c:pt idx="15054" formatCode="General">
                  <c:v>0.18009025721254401</c:v>
                </c:pt>
                <c:pt idx="15055" formatCode="General">
                  <c:v>0.18536797035519201</c:v>
                </c:pt>
                <c:pt idx="15056" formatCode="General">
                  <c:v>0.19061487640470501</c:v>
                </c:pt>
                <c:pt idx="15057" formatCode="General">
                  <c:v>0.195831356795202</c:v>
                </c:pt>
                <c:pt idx="15058" formatCode="General">
                  <c:v>0.201017585173286</c:v>
                </c:pt>
                <c:pt idx="15059" formatCode="General">
                  <c:v>0.206173502418563</c:v>
                </c:pt>
                <c:pt idx="15060" formatCode="General">
                  <c:v>0.21129883733306901</c:v>
                </c:pt>
                <c:pt idx="15061" formatCode="General">
                  <c:v>0.21639312937768199</c:v>
                </c:pt>
                <c:pt idx="15062" formatCode="General">
                  <c:v>0.22145558362920201</c:v>
                </c:pt>
                <c:pt idx="15063" formatCode="General">
                  <c:v>0.22648509598931499</c:v>
                </c:pt>
                <c:pt idx="15064" formatCode="General">
                  <c:v>0.23148035426605601</c:v>
                </c:pt>
                <c:pt idx="15065" formatCode="General">
                  <c:v>0.236439824819769</c:v>
                </c:pt>
                <c:pt idx="15066" formatCode="General">
                  <c:v>0.241361617620661</c:v>
                </c:pt>
                <c:pt idx="15067" formatCode="General">
                  <c:v>0.24624351946875001</c:v>
                </c:pt>
                <c:pt idx="15068" formatCode="General">
                  <c:v>0.25108305501567701</c:v>
                </c:pt>
                <c:pt idx="15069" formatCode="General">
                  <c:v>0.25587753696389198</c:v>
                </c:pt>
                <c:pt idx="15070" formatCode="General">
                  <c:v>0.26062394847402198</c:v>
                </c:pt>
                <c:pt idx="15071" formatCode="General">
                  <c:v>0.265318931124228</c:v>
                </c:pt>
                <c:pt idx="15072" formatCode="General">
                  <c:v>0.26995889809470802</c:v>
                </c:pt>
                <c:pt idx="15073" formatCode="General">
                  <c:v>0.27453998958612402</c:v>
                </c:pt>
                <c:pt idx="15074" formatCode="General">
                  <c:v>0.27905806654438398</c:v>
                </c:pt>
                <c:pt idx="15075" formatCode="General">
                  <c:v>0.28350871819909701</c:v>
                </c:pt>
                <c:pt idx="15076" formatCode="General">
                  <c:v>0.28788731902203601</c:v>
                </c:pt>
                <c:pt idx="15077" formatCode="General">
                  <c:v>0.292188981015431</c:v>
                </c:pt>
                <c:pt idx="15078" formatCode="General">
                  <c:v>0.29640855837654501</c:v>
                </c:pt>
                <c:pt idx="15079" formatCode="General">
                  <c:v>0.30054076188074202</c:v>
                </c:pt>
                <c:pt idx="15080" formatCode="General">
                  <c:v>0.304580062572058</c:v>
                </c:pt>
                <c:pt idx="15081" formatCode="General">
                  <c:v>0.30852074878861302</c:v>
                </c:pt>
                <c:pt idx="15082" formatCode="General">
                  <c:v>0.31235703979555302</c:v>
                </c:pt>
                <c:pt idx="15083" formatCode="General">
                  <c:v>0.31608292475893601</c:v>
                </c:pt>
                <c:pt idx="15084" formatCode="General">
                  <c:v>0.31969220984868002</c:v>
                </c:pt>
                <c:pt idx="15085" formatCode="General">
                  <c:v>0.32317869801276899</c:v>
                </c:pt>
                <c:pt idx="15086" formatCode="General">
                  <c:v>0.32653614083148502</c:v>
                </c:pt>
                <c:pt idx="15087" formatCode="General">
                  <c:v>0.32975817175306499</c:v>
                </c:pt>
                <c:pt idx="15088" formatCode="General">
                  <c:v>0.33283840812291898</c:v>
                </c:pt>
                <c:pt idx="15089" formatCode="General">
                  <c:v>0.33577050535518199</c:v>
                </c:pt>
                <c:pt idx="15090" formatCode="General">
                  <c:v>0.33854808769781702</c:v>
                </c:pt>
                <c:pt idx="15091" formatCode="General">
                  <c:v>0.34116477983681698</c:v>
                </c:pt>
                <c:pt idx="15092" formatCode="General">
                  <c:v>0.34361426184994698</c:v>
                </c:pt>
                <c:pt idx="15093" formatCode="General">
                  <c:v>0.34589041470405701</c:v>
                </c:pt>
                <c:pt idx="15094" formatCode="General">
                  <c:v>0.34798719400220501</c:v>
                </c:pt>
                <c:pt idx="15095" formatCode="General">
                  <c:v>0.34989864330132298</c:v>
                </c:pt>
                <c:pt idx="15096" formatCode="General">
                  <c:v>0.35161903065014199</c:v>
                </c:pt>
                <c:pt idx="15097" formatCode="General">
                  <c:v>0.35314277275671702</c:v>
                </c:pt>
                <c:pt idx="15098" formatCode="General">
                  <c:v>0.35446455054092801</c:v>
                </c:pt>
                <c:pt idx="15099" formatCode="General">
                  <c:v>0.35557927384132099</c:v>
                </c:pt>
                <c:pt idx="15100" formatCode="General">
                  <c:v>0.35648208664707898</c:v>
                </c:pt>
                <c:pt idx="15101" formatCode="General">
                  <c:v>0.35716847468077201</c:v>
                </c:pt>
                <c:pt idx="15102" formatCode="General">
                  <c:v>0.35763416344510801</c:v>
                </c:pt>
                <c:pt idx="15103" formatCode="General">
                  <c:v>0.357875213087616</c:v>
                </c:pt>
                <c:pt idx="15104" formatCode="General">
                  <c:v>0.35788807834526998</c:v>
                </c:pt>
                <c:pt idx="15105" formatCode="General">
                  <c:v>0.35766959018619898</c:v>
                </c:pt>
                <c:pt idx="15106" formatCode="General">
                  <c:v>0.357216933130795</c:v>
                </c:pt>
                <c:pt idx="15107" formatCode="General">
                  <c:v>0.35652767656281398</c:v>
                </c:pt>
                <c:pt idx="15108" formatCode="General">
                  <c:v>0.35559985889830598</c:v>
                </c:pt>
                <c:pt idx="15109" formatCode="General">
                  <c:v>0.35443190611535003</c:v>
                </c:pt>
                <c:pt idx="15110" formatCode="General">
                  <c:v>0.35302269908334899</c:v>
                </c:pt>
                <c:pt idx="15111" formatCode="General">
                  <c:v>0.35137159276264701</c:v>
                </c:pt>
                <c:pt idx="15112" formatCode="General">
                  <c:v>0.34947836813981698</c:v>
                </c:pt>
                <c:pt idx="15113" formatCode="General">
                  <c:v>0.347343236884951</c:v>
                </c:pt>
                <c:pt idx="15114" formatCode="General">
                  <c:v>0.34496690582661899</c:v>
                </c:pt>
                <c:pt idx="15115" formatCode="General">
                  <c:v>0.34235058706847699</c:v>
                </c:pt>
                <c:pt idx="15116" formatCode="General">
                  <c:v>0.33949599000150099</c:v>
                </c:pt>
                <c:pt idx="15117" formatCode="General">
                  <c:v>0.33640526000307203</c:v>
                </c:pt>
                <c:pt idx="15118" formatCode="General">
                  <c:v>0.33308101844017901</c:v>
                </c:pt>
                <c:pt idx="15119" formatCode="General">
                  <c:v>0.32952636551211301</c:v>
                </c:pt>
                <c:pt idx="15120" formatCode="General">
                  <c:v>0.325744918890225</c:v>
                </c:pt>
                <c:pt idx="15121" formatCode="General">
                  <c:v>0.32174074186621698</c:v>
                </c:pt>
                <c:pt idx="15122" formatCode="General">
                  <c:v>0.31751827456320503</c:v>
                </c:pt>
                <c:pt idx="15123" formatCode="General">
                  <c:v>0.31308252669014602</c:v>
                </c:pt>
                <c:pt idx="15124" formatCode="General">
                  <c:v>0.308438859165307</c:v>
                </c:pt>
                <c:pt idx="15125" formatCode="General">
                  <c:v>0.30359305420334598</c:v>
                </c:pt>
                <c:pt idx="15126" formatCode="General">
                  <c:v>0.29855135666353599</c:v>
                </c:pt>
                <c:pt idx="15127" formatCode="General">
                  <c:v>0.29332029842874702</c:v>
                </c:pt>
                <c:pt idx="15128" formatCode="General">
                  <c:v>0.28790688046106599</c:v>
                </c:pt>
                <c:pt idx="15129" formatCode="General">
                  <c:v>0.28231841037711802</c:v>
                </c:pt>
                <c:pt idx="15130" formatCode="General">
                  <c:v>0.27656251787603903</c:v>
                </c:pt>
                <c:pt idx="15131" formatCode="General">
                  <c:v>0.27064714368850901</c:v>
                </c:pt>
                <c:pt idx="15132" formatCode="General">
                  <c:v>0.26458047194050299</c:v>
                </c:pt>
                <c:pt idx="15133" formatCode="General">
                  <c:v>0.25837102468948198</c:v>
                </c:pt>
                <c:pt idx="15134" formatCode="General">
                  <c:v>0.25202754100626101</c:v>
                </c:pt>
                <c:pt idx="15135" formatCode="General">
                  <c:v>0.24555890144443299</c:v>
                </c:pt>
                <c:pt idx="15136" formatCode="General">
                  <c:v>0.23897417555175299</c:v>
                </c:pt>
                <c:pt idx="15137" formatCode="General">
                  <c:v>0.23228262862513099</c:v>
                </c:pt>
                <c:pt idx="15138" formatCode="General">
                  <c:v>0.22549365764558399</c:v>
                </c:pt>
                <c:pt idx="15139" formatCode="General">
                  <c:v>0.21861674644614301</c:v>
                </c:pt>
                <c:pt idx="15140" formatCode="General">
                  <c:v>0.21166140802727801</c:v>
                </c:pt>
                <c:pt idx="15141" formatCode="General">
                  <c:v>0.20463720793856399</c:v>
                </c:pt>
                <c:pt idx="15142" formatCode="General">
                  <c:v>0.19755371766771401</c:v>
                </c:pt>
                <c:pt idx="15143" formatCode="General">
                  <c:v>0.190420499793752</c:v>
                </c:pt>
                <c:pt idx="15144" formatCode="General">
                  <c:v>0.18324700960597001</c:v>
                </c:pt>
                <c:pt idx="15145" formatCode="General">
                  <c:v>0.176042671364082</c:v>
                </c:pt>
                <c:pt idx="15146" formatCode="General">
                  <c:v>0.16881679351719001</c:v>
                </c:pt>
                <c:pt idx="15147" formatCode="General">
                  <c:v>0.161578517346987</c:v>
                </c:pt>
                <c:pt idx="15148" formatCode="General">
                  <c:v>0.15433680536085401</c:v>
                </c:pt>
                <c:pt idx="15149" formatCode="General">
                  <c:v>0.14710043661502201</c:v>
                </c:pt>
                <c:pt idx="15150" formatCode="General">
                  <c:v>0.13987804989907901</c:v>
                </c:pt>
                <c:pt idx="15151" formatCode="General">
                  <c:v>0.13267792459827801</c:v>
                </c:pt>
                <c:pt idx="15152" formatCode="General">
                  <c:v>0.12550808135828401</c:v>
                </c:pt>
                <c:pt idx="15153" formatCode="General">
                  <c:v>0.118376300374691</c:v>
                </c:pt>
                <c:pt idx="15154" formatCode="General">
                  <c:v>0.111289971346258</c:v>
                </c:pt>
                <c:pt idx="15155" formatCode="General">
                  <c:v>0.104256160957217</c:v>
                </c:pt>
                <c:pt idx="15156" formatCode="General">
                  <c:v>9.7281643112635097E-2</c:v>
                </c:pt>
                <c:pt idx="15157" formatCode="General">
                  <c:v>9.0372761101709997E-2</c:v>
                </c:pt>
                <c:pt idx="15158" formatCode="General">
                  <c:v>8.3535445825258195E-2</c:v>
                </c:pt>
                <c:pt idx="15159" formatCode="General">
                  <c:v>7.6775203992585597E-2</c:v>
                </c:pt>
                <c:pt idx="15160" formatCode="General">
                  <c:v>7.0097115459025E-2</c:v>
                </c:pt>
                <c:pt idx="15161" formatCode="General">
                  <c:v>6.3505931328395396E-2</c:v>
                </c:pt>
                <c:pt idx="15162" formatCode="General">
                  <c:v>5.7005900462514497E-2</c:v>
                </c:pt>
                <c:pt idx="15163" formatCode="General">
                  <c:v>5.0600704728176502E-2</c:v>
                </c:pt>
                <c:pt idx="15164" formatCode="General">
                  <c:v>4.4293680627760297E-2</c:v>
                </c:pt>
                <c:pt idx="15165" formatCode="General">
                  <c:v>3.8087682277925299E-2</c:v>
                </c:pt>
                <c:pt idx="15166" formatCode="General">
                  <c:v>3.1985074925448602E-2</c:v>
                </c:pt>
                <c:pt idx="15167" formatCode="General">
                  <c:v>2.5987803075416802E-2</c:v>
                </c:pt>
                <c:pt idx="15168" formatCode="General">
                  <c:v>2.0097293671357999E-2</c:v>
                </c:pt>
                <c:pt idx="15169" formatCode="General">
                  <c:v>1.43144688441027E-2</c:v>
                </c:pt>
                <c:pt idx="15170" formatCode="General">
                  <c:v>8.6398228985809008E-3</c:v>
                </c:pt>
                <c:pt idx="15171" formatCode="General">
                  <c:v>3.0734001403927599E-3</c:v>
                </c:pt>
                <c:pt idx="15172" formatCode="General">
                  <c:v>-2.3851923820767998E-3</c:v>
                </c:pt>
                <c:pt idx="15173" formatCode="General">
                  <c:v>-7.7368132873801799E-3</c:v>
                </c:pt>
                <c:pt idx="15174" formatCode="General">
                  <c:v>-1.2982763525845001E-2</c:v>
                </c:pt>
                <c:pt idx="15175" formatCode="General">
                  <c:v>-1.81247091486035E-2</c:v>
                </c:pt>
                <c:pt idx="15176" formatCode="General">
                  <c:v>-2.3164809772169899E-2</c:v>
                </c:pt>
                <c:pt idx="15177" formatCode="General">
                  <c:v>-2.8105542141614401E-2</c:v>
                </c:pt>
                <c:pt idx="15178" formatCode="General">
                  <c:v>-3.2949765903608701E-2</c:v>
                </c:pt>
                <c:pt idx="15179" formatCode="General">
                  <c:v>-3.7700702348971098E-2</c:v>
                </c:pt>
                <c:pt idx="15180" formatCode="General">
                  <c:v>-4.2361806918719797E-2</c:v>
                </c:pt>
                <c:pt idx="15181" formatCode="General">
                  <c:v>-4.6936956183319799E-2</c:v>
                </c:pt>
                <c:pt idx="15182" formatCode="General">
                  <c:v>-5.1430279238745602E-2</c:v>
                </c:pt>
                <c:pt idx="15183" formatCode="General">
                  <c:v>-5.5846124411616897E-2</c:v>
                </c:pt>
                <c:pt idx="15184" formatCode="General">
                  <c:v>-6.01891499529075E-2</c:v>
                </c:pt>
                <c:pt idx="15185" formatCode="General">
                  <c:v>-6.4464156595942804E-2</c:v>
                </c:pt>
                <c:pt idx="15186" formatCode="General">
                  <c:v>-6.8676164997574604E-2</c:v>
                </c:pt>
                <c:pt idx="15187" formatCode="General">
                  <c:v>-7.2830314070693403E-2</c:v>
                </c:pt>
                <c:pt idx="15188" formatCode="General">
                  <c:v>-7.6931897618093006E-2</c:v>
                </c:pt>
                <c:pt idx="15189" formatCode="General">
                  <c:v>-8.09863168049995E-2</c:v>
                </c:pt>
                <c:pt idx="15190" formatCode="General">
                  <c:v>-8.4999017509872196E-2</c:v>
                </c:pt>
                <c:pt idx="15191" formatCode="General">
                  <c:v>-8.8975497306424498E-2</c:v>
                </c:pt>
                <c:pt idx="15192" formatCode="General">
                  <c:v>-9.2921262035711799E-2</c:v>
                </c:pt>
                <c:pt idx="15193" formatCode="General">
                  <c:v>-9.6841838812807904E-2</c:v>
                </c:pt>
                <c:pt idx="15194" formatCode="General">
                  <c:v>-0.100742685014339</c:v>
                </c:pt>
                <c:pt idx="15195" formatCode="General">
                  <c:v>-0.104629202595281</c:v>
                </c:pt>
                <c:pt idx="15196" formatCode="General">
                  <c:v>-0.108506654071061</c:v>
                </c:pt>
                <c:pt idx="15197" formatCode="General">
                  <c:v>-0.112380144681395</c:v>
                </c:pt>
                <c:pt idx="15198" formatCode="General">
                  <c:v>-0.11625471579614</c:v>
                </c:pt>
                <c:pt idx="15199" formatCode="General">
                  <c:v>-0.120135223697694</c:v>
                </c:pt>
                <c:pt idx="15200" formatCode="General">
                  <c:v>-0.124026213221545</c:v>
                </c:pt>
                <c:pt idx="15201" formatCode="General">
                  <c:v>-0.127932082432716</c:v>
                </c:pt>
                <c:pt idx="15202" formatCode="General">
                  <c:v>-0.13185704031163401</c:v>
                </c:pt>
                <c:pt idx="15203" formatCode="General">
                  <c:v>-0.13580493520918099</c:v>
                </c:pt>
                <c:pt idx="15204" formatCode="General">
                  <c:v>-0.139779261640088</c:v>
                </c:pt>
                <c:pt idx="15205" formatCode="General">
                  <c:v>-0.14378329397112799</c:v>
                </c:pt>
                <c:pt idx="15206" formatCode="General">
                  <c:v>-0.14781995344485199</c:v>
                </c:pt>
                <c:pt idx="15207" formatCode="General">
                  <c:v>-0.15189176451867301</c:v>
                </c:pt>
                <c:pt idx="15208" formatCode="General">
                  <c:v>-0.156000889396336</c:v>
                </c:pt>
                <c:pt idx="15209" formatCode="General">
                  <c:v>-0.16014912027644099</c:v>
                </c:pt>
                <c:pt idx="15210" formatCode="General">
                  <c:v>-0.164337910185126</c:v>
                </c:pt>
                <c:pt idx="15211" formatCode="General">
                  <c:v>-0.168568206768657</c:v>
                </c:pt>
                <c:pt idx="15212" formatCode="General">
                  <c:v>-0.172840596252575</c:v>
                </c:pt>
                <c:pt idx="15213" formatCode="General">
                  <c:v>-0.17715525953957401</c:v>
                </c:pt>
                <c:pt idx="15214" formatCode="General">
                  <c:v>-0.18151185467741701</c:v>
                </c:pt>
                <c:pt idx="15215" formatCode="General">
                  <c:v>-0.18590963364645099</c:v>
                </c:pt>
                <c:pt idx="15216" formatCode="General">
                  <c:v>-0.19034746380779899</c:v>
                </c:pt>
                <c:pt idx="15217" formatCode="General">
                  <c:v>-0.194823776965655</c:v>
                </c:pt>
                <c:pt idx="15218" formatCode="General">
                  <c:v>-0.199336467856044</c:v>
                </c:pt>
                <c:pt idx="15219" formatCode="General">
                  <c:v>-0.20388302138790401</c:v>
                </c:pt>
                <c:pt idx="15220" formatCode="General">
                  <c:v>-0.208460549239597</c:v>
                </c:pt>
                <c:pt idx="15221" formatCode="General">
                  <c:v>-0.213065753533141</c:v>
                </c:pt>
                <c:pt idx="15222" formatCode="General">
                  <c:v>-0.21769488104578399</c:v>
                </c:pt>
                <c:pt idx="15223" formatCode="General">
                  <c:v>-0.222343694028276</c:v>
                </c:pt>
                <c:pt idx="15224" formatCode="General">
                  <c:v>-0.22700760742955101</c:v>
                </c:pt>
                <c:pt idx="15225" formatCode="General">
                  <c:v>-0.231681674706813</c:v>
                </c:pt>
                <c:pt idx="15226" formatCode="General">
                  <c:v>-0.23636055705122799</c:v>
                </c:pt>
                <c:pt idx="15227" formatCode="General">
                  <c:v>-0.24103859879037201</c:v>
                </c:pt>
                <c:pt idx="15228" formatCode="General">
                  <c:v>-0.24570973805642701</c:v>
                </c:pt>
                <c:pt idx="15229" formatCode="General">
                  <c:v>-0.25036748294355698</c:v>
                </c:pt>
                <c:pt idx="15230" formatCode="General">
                  <c:v>-0.25500517520735499</c:v>
                </c:pt>
                <c:pt idx="15231" formatCode="General">
                  <c:v>-0.25961601816095198</c:v>
                </c:pt>
                <c:pt idx="15232" formatCode="General">
                  <c:v>-0.26419272469125099</c:v>
                </c:pt>
                <c:pt idx="15233" formatCode="General">
                  <c:v>-0.26872791015632502</c:v>
                </c:pt>
                <c:pt idx="15234" formatCode="General">
                  <c:v>-0.27321370172079001</c:v>
                </c:pt>
                <c:pt idx="15235" formatCode="General">
                  <c:v>-0.27764234286598399</c:v>
                </c:pt>
                <c:pt idx="15236" formatCode="General">
                  <c:v>-0.28200627668452499</c:v>
                </c:pt>
                <c:pt idx="15237" formatCode="General">
                  <c:v>-0.28629705315450099</c:v>
                </c:pt>
                <c:pt idx="15238" formatCode="General">
                  <c:v>-0.2905059074577</c:v>
                </c:pt>
                <c:pt idx="15239" formatCode="General">
                  <c:v>-0.29462445890722599</c:v>
                </c:pt>
                <c:pt idx="15240" formatCode="General">
                  <c:v>-0.298644290852081</c:v>
                </c:pt>
                <c:pt idx="15241" formatCode="General">
                  <c:v>-0.30255693479845103</c:v>
                </c:pt>
                <c:pt idx="15242" formatCode="General">
                  <c:v>-0.30635394762322299</c:v>
                </c:pt>
                <c:pt idx="15243" formatCode="General">
                  <c:v>-0.31002695010155101</c:v>
                </c:pt>
                <c:pt idx="15244" formatCode="General">
                  <c:v>-0.31356763668787702</c:v>
                </c:pt>
                <c:pt idx="15245" formatCode="General">
                  <c:v>-0.31696731086748597</c:v>
                </c:pt>
                <c:pt idx="15246" formatCode="General">
                  <c:v>-0.320217946879431</c:v>
                </c:pt>
                <c:pt idx="15247" formatCode="General">
                  <c:v>-0.32331124520117899</c:v>
                </c:pt>
                <c:pt idx="15248" formatCode="General">
                  <c:v>-0.32623914818678301</c:v>
                </c:pt>
                <c:pt idx="15249" formatCode="General">
                  <c:v>-0.32899440760969501</c:v>
                </c:pt>
                <c:pt idx="15250" formatCode="General">
                  <c:v>-0.33156896038131201</c:v>
                </c:pt>
                <c:pt idx="15251" formatCode="General">
                  <c:v>-0.333954959389126</c:v>
                </c:pt>
                <c:pt idx="15252" formatCode="General">
                  <c:v>-0.336145501325955</c:v>
                </c:pt>
                <c:pt idx="15253" formatCode="General">
                  <c:v>-0.33813406424966802</c:v>
                </c:pt>
                <c:pt idx="15254" formatCode="General">
                  <c:v>-0.339913879634751</c:v>
                </c:pt>
                <c:pt idx="15255" formatCode="General">
                  <c:v>-0.341478418380388</c:v>
                </c:pt>
                <c:pt idx="15256" formatCode="General">
                  <c:v>-0.342821465395444</c:v>
                </c:pt>
                <c:pt idx="15257" formatCode="General">
                  <c:v>-0.34393715207467501</c:v>
                </c:pt>
                <c:pt idx="15258" formatCode="General">
                  <c:v>-0.344820509320512</c:v>
                </c:pt>
                <c:pt idx="15259" formatCode="General">
                  <c:v>-0.34546685274642702</c:v>
                </c:pt>
                <c:pt idx="15260" formatCode="General">
                  <c:v>-0.34587117106731402</c:v>
                </c:pt>
                <c:pt idx="15261" formatCode="General">
                  <c:v>-0.34602919015524602</c:v>
                </c:pt>
                <c:pt idx="15262" formatCode="General">
                  <c:v>-0.34593746197562603</c:v>
                </c:pt>
                <c:pt idx="15263" formatCode="General">
                  <c:v>-0.34559275962254199</c:v>
                </c:pt>
                <c:pt idx="15264" formatCode="General">
                  <c:v>-0.34499250338707999</c:v>
                </c:pt>
                <c:pt idx="15265" formatCode="General">
                  <c:v>-0.34413421291535401</c:v>
                </c:pt>
                <c:pt idx="15266" formatCode="General">
                  <c:v>-0.343015903955671</c:v>
                </c:pt>
                <c:pt idx="15267" formatCode="General">
                  <c:v>-0.341635613963097</c:v>
                </c:pt>
                <c:pt idx="15268" formatCode="General">
                  <c:v>-0.33999239475258702</c:v>
                </c:pt>
                <c:pt idx="15269" formatCode="General">
                  <c:v>-0.33808578194434702</c:v>
                </c:pt>
                <c:pt idx="15270" formatCode="General">
                  <c:v>-0.33591517415899103</c:v>
                </c:pt>
                <c:pt idx="15271" formatCode="General">
                  <c:v>-0.33348134537097601</c:v>
                </c:pt>
                <c:pt idx="15272" formatCode="General">
                  <c:v>-0.33078483941333903</c:v>
                </c:pt>
                <c:pt idx="15273" formatCode="General">
                  <c:v>-0.32782635473490102</c:v>
                </c:pt>
                <c:pt idx="15274" formatCode="General">
                  <c:v>-0.32460785134245501</c:v>
                </c:pt>
                <c:pt idx="15275" formatCode="General">
                  <c:v>-0.32113148395028002</c:v>
                </c:pt>
                <c:pt idx="15276" formatCode="General">
                  <c:v>-0.317399900613622</c:v>
                </c:pt>
                <c:pt idx="15277" formatCode="General">
                  <c:v>-0.31341568795916303</c:v>
                </c:pt>
                <c:pt idx="15278" formatCode="General">
                  <c:v>-0.30918183650016001</c:v>
                </c:pt>
                <c:pt idx="15279" formatCode="General">
                  <c:v>-0.30470226259097499</c:v>
                </c:pt>
                <c:pt idx="15280" formatCode="General">
                  <c:v>-0.29998069688361101</c:v>
                </c:pt>
                <c:pt idx="15281" formatCode="General">
                  <c:v>-0.29502166369479099</c:v>
                </c:pt>
                <c:pt idx="15282" formatCode="General">
                  <c:v>-0.289830447863069</c:v>
                </c:pt>
                <c:pt idx="15283" formatCode="General">
                  <c:v>-0.28441185429169602</c:v>
                </c:pt>
                <c:pt idx="15284" formatCode="General">
                  <c:v>-0.278770660436438</c:v>
                </c:pt>
                <c:pt idx="15285" formatCode="General">
                  <c:v>-0.27291278206994901</c:v>
                </c:pt>
                <c:pt idx="15286" formatCode="General">
                  <c:v>-0.26684472111218299</c:v>
                </c:pt>
                <c:pt idx="15287" formatCode="General">
                  <c:v>-0.26057280767792401</c:v>
                </c:pt>
                <c:pt idx="15288" formatCode="General">
                  <c:v>-0.25410313989988698</c:v>
                </c:pt>
                <c:pt idx="15289" formatCode="General">
                  <c:v>-0.24744265294422499</c:v>
                </c:pt>
                <c:pt idx="15290" formatCode="General">
                  <c:v>-0.24059857722057701</c:v>
                </c:pt>
                <c:pt idx="15291" formatCode="General">
                  <c:v>-0.233577727580602</c:v>
                </c:pt>
                <c:pt idx="15292" formatCode="General">
                  <c:v>-0.22638702968686</c:v>
                </c:pt>
                <c:pt idx="15293" formatCode="General">
                  <c:v>-0.21903414330864701</c:v>
                </c:pt>
                <c:pt idx="15294" formatCode="General">
                  <c:v>-0.21152741434021299</c:v>
                </c:pt>
                <c:pt idx="15295" formatCode="General">
                  <c:v>-0.20387459826669899</c:v>
                </c:pt>
                <c:pt idx="15296" formatCode="General">
                  <c:v>-0.196082800238087</c:v>
                </c:pt>
                <c:pt idx="15297" formatCode="General">
                  <c:v>-0.18816017307226399</c:v>
                </c:pt>
                <c:pt idx="15298" formatCode="General">
                  <c:v>-0.18011538742302899</c:v>
                </c:pt>
                <c:pt idx="15299" formatCode="General">
                  <c:v>-0.17195591255617601</c:v>
                </c:pt>
                <c:pt idx="15300" formatCode="General">
                  <c:v>-0.16369003562509701</c:v>
                </c:pt>
                <c:pt idx="15301" formatCode="General">
                  <c:v>-0.155325962403601</c:v>
                </c:pt>
                <c:pt idx="15302" formatCode="General">
                  <c:v>-0.14687166481799299</c:v>
                </c:pt>
                <c:pt idx="15303" formatCode="General">
                  <c:v>-0.13833544212922999</c:v>
                </c:pt>
                <c:pt idx="15304" formatCode="General">
                  <c:v>-0.12972540280432801</c:v>
                </c:pt>
                <c:pt idx="15305" formatCode="General">
                  <c:v>-0.12104988800925599</c:v>
                </c:pt>
                <c:pt idx="15306" formatCode="General">
                  <c:v>-0.112316418396731</c:v>
                </c:pt>
                <c:pt idx="15307" formatCode="General">
                  <c:v>-0.10353273342298</c:v>
                </c:pt>
                <c:pt idx="15308" formatCode="General">
                  <c:v>-9.4706851157273605E-2</c:v>
                </c:pt>
                <c:pt idx="15309" formatCode="General">
                  <c:v>-8.5846032782645895E-2</c:v>
                </c:pt>
                <c:pt idx="15310" formatCode="General">
                  <c:v>-7.6958327482094899E-2</c:v>
                </c:pt>
                <c:pt idx="15311" formatCode="General">
                  <c:v>-6.8051517675838294E-2</c:v>
                </c:pt>
                <c:pt idx="15312" formatCode="General">
                  <c:v>-5.9131944360180301E-2</c:v>
                </c:pt>
                <c:pt idx="15313" formatCode="General">
                  <c:v>-5.0206728918529397E-2</c:v>
                </c:pt>
                <c:pt idx="15314" formatCode="General">
                  <c:v>-4.1283412276947803E-2</c:v>
                </c:pt>
                <c:pt idx="15315" formatCode="General">
                  <c:v>-3.2368813595313503E-2</c:v>
                </c:pt>
                <c:pt idx="15316" formatCode="General">
                  <c:v>-2.34699694674049E-2</c:v>
                </c:pt>
                <c:pt idx="15317" formatCode="General">
                  <c:v>-1.4593161920274199E-2</c:v>
                </c:pt>
                <c:pt idx="15318" formatCode="General">
                  <c:v>-5.74440782313852E-3</c:v>
                </c:pt>
                <c:pt idx="15319" formatCode="General">
                  <c:v>3.0699038066863702E-3</c:v>
                </c:pt>
                <c:pt idx="15320" formatCode="General">
                  <c:v>1.18440160610996E-2</c:v>
                </c:pt>
                <c:pt idx="15321" formatCode="General">
                  <c:v>2.05718151007558E-2</c:v>
                </c:pt>
                <c:pt idx="15322" formatCode="General">
                  <c:v>2.9247796836213098E-2</c:v>
                </c:pt>
                <c:pt idx="15323" formatCode="General">
                  <c:v>3.7866605037377897E-2</c:v>
                </c:pt>
                <c:pt idx="15324" formatCode="General">
                  <c:v>4.6422958147762199E-2</c:v>
                </c:pt>
                <c:pt idx="15325" formatCode="General">
                  <c:v>5.49121239110065E-2</c:v>
                </c:pt>
                <c:pt idx="15326" formatCode="General">
                  <c:v>6.3328847841393296E-2</c:v>
                </c:pt>
                <c:pt idx="15327" formatCode="General">
                  <c:v>7.1668364329693202E-2</c:v>
                </c:pt>
                <c:pt idx="15328" formatCode="General">
                  <c:v>7.9926480410563105E-2</c:v>
                </c:pt>
                <c:pt idx="15329" formatCode="General">
                  <c:v>8.80989310636794E-2</c:v>
                </c:pt>
                <c:pt idx="15330" formatCode="General">
                  <c:v>9.6181321851028498E-2</c:v>
                </c:pt>
                <c:pt idx="15331" formatCode="General">
                  <c:v>0.104169678742496</c:v>
                </c:pt>
                <c:pt idx="15332" formatCode="General">
                  <c:v>0.112060518346002</c:v>
                </c:pt>
                <c:pt idx="15333" formatCode="General">
                  <c:v>0.1198507467326</c:v>
                </c:pt>
                <c:pt idx="15334" formatCode="General">
                  <c:v>0.12753702687342999</c:v>
                </c:pt>
                <c:pt idx="15335" formatCode="General">
                  <c:v>0.13511567179700701</c:v>
                </c:pt>
                <c:pt idx="15336" formatCode="General">
                  <c:v>0.142583226730121</c:v>
                </c:pt>
                <c:pt idx="15337" formatCode="General">
                  <c:v>0.14993656898742899</c:v>
                </c:pt>
                <c:pt idx="15338" formatCode="General">
                  <c:v>0.157173408514095</c:v>
                </c:pt>
                <c:pt idx="15339" formatCode="General">
                  <c:v>0.16429112612435801</c:v>
                </c:pt>
                <c:pt idx="15340" formatCode="General">
                  <c:v>0.171286678451638</c:v>
                </c:pt>
                <c:pt idx="15341" formatCode="General">
                  <c:v>0.17815771245814499</c:v>
                </c:pt>
                <c:pt idx="15342" formatCode="General">
                  <c:v>0.18490205421285599</c:v>
                </c:pt>
                <c:pt idx="15343" formatCode="General">
                  <c:v>0.19151710775559699</c:v>
                </c:pt>
                <c:pt idx="15344" formatCode="General">
                  <c:v>0.198000904832032</c:v>
                </c:pt>
                <c:pt idx="15345" formatCode="General">
                  <c:v>0.20435164970172701</c:v>
                </c:pt>
                <c:pt idx="15346" formatCode="General">
                  <c:v>0.21056760929783899</c:v>
                </c:pt>
                <c:pt idx="15347" formatCode="General">
                  <c:v>0.21664703933422</c:v>
                </c:pt>
                <c:pt idx="15348" formatCode="General">
                  <c:v>0.222587705792688</c:v>
                </c:pt>
                <c:pt idx="15349" formatCode="General">
                  <c:v>0.228388496715588</c:v>
                </c:pt>
                <c:pt idx="15350" formatCode="General">
                  <c:v>0.23404834749966599</c:v>
                </c:pt>
                <c:pt idx="15351" formatCode="General">
                  <c:v>0.23956505448498699</c:v>
                </c:pt>
                <c:pt idx="15352" formatCode="General">
                  <c:v>0.244937399237391</c:v>
                </c:pt>
                <c:pt idx="15353" formatCode="General">
                  <c:v>0.25016427012055298</c:v>
                </c:pt>
                <c:pt idx="15354" formatCode="General">
                  <c:v>0.25524447975136499</c:v>
                </c:pt>
                <c:pt idx="15355" formatCode="General">
                  <c:v>0.26017677722520899</c:v>
                </c:pt>
                <c:pt idx="15356" formatCode="General">
                  <c:v>0.26495991634912303</c:v>
                </c:pt>
                <c:pt idx="15357" formatCode="General">
                  <c:v>0.26959372780300001</c:v>
                </c:pt>
                <c:pt idx="15358" formatCode="General">
                  <c:v>0.27407744324826799</c:v>
                </c:pt>
                <c:pt idx="15359" formatCode="General">
                  <c:v>0.278409539983965</c:v>
                </c:pt>
                <c:pt idx="15360" formatCode="General">
                  <c:v>0.28258898714360098</c:v>
                </c:pt>
                <c:pt idx="15361" formatCode="General">
                  <c:v>0.28661586291728902</c:v>
                </c:pt>
                <c:pt idx="15362" formatCode="General">
                  <c:v>0.29048964068951</c:v>
                </c:pt>
                <c:pt idx="15363" formatCode="General">
                  <c:v>0.294209077806597</c:v>
                </c:pt>
                <c:pt idx="15364" formatCode="General">
                  <c:v>0.29777397422764201</c:v>
                </c:pt>
                <c:pt idx="15365" formatCode="General">
                  <c:v>0.30118464861439698</c:v>
                </c:pt>
                <c:pt idx="15366" formatCode="General">
                  <c:v>0.30444021701052698</c:v>
                </c:pt>
                <c:pt idx="15367" formatCode="General">
                  <c:v>0.30754018093081098</c:v>
                </c:pt>
                <c:pt idx="15368" formatCode="General">
                  <c:v>0.31048507718856</c:v>
                </c:pt>
                <c:pt idx="15369" formatCode="General">
                  <c:v>0.31327429645341798</c:v>
                </c:pt>
                <c:pt idx="15370" formatCode="General">
                  <c:v>0.315907627526337</c:v>
                </c:pt>
                <c:pt idx="15371" formatCode="General">
                  <c:v>0.31838594507411799</c:v>
                </c:pt>
                <c:pt idx="15372" formatCode="General">
                  <c:v>0.32070947450770698</c:v>
                </c:pt>
                <c:pt idx="15373" formatCode="General">
                  <c:v>0.32287769714992898</c:v>
                </c:pt>
                <c:pt idx="15374" formatCode="General">
                  <c:v>0.32489109103026398</c:v>
                </c:pt>
                <c:pt idx="15375" formatCode="General">
                  <c:v>0.32675068640372901</c:v>
                </c:pt>
                <c:pt idx="15376" formatCode="General">
                  <c:v>0.328456881155684</c:v>
                </c:pt>
                <c:pt idx="15377" formatCode="General">
                  <c:v>0.330010416734208</c:v>
                </c:pt>
                <c:pt idx="15378" formatCode="General">
                  <c:v>0.33141192032065198</c:v>
                </c:pt>
                <c:pt idx="15379" formatCode="General">
                  <c:v>0.33266186475292497</c:v>
                </c:pt>
                <c:pt idx="15380" formatCode="General">
                  <c:v>0.33376118710173203</c:v>
                </c:pt>
                <c:pt idx="15381" formatCode="General">
                  <c:v>0.334711309840242</c:v>
                </c:pt>
                <c:pt idx="15382" formatCode="General">
                  <c:v>0.33551354713536702</c:v>
                </c:pt>
                <c:pt idx="15383" formatCode="General">
                  <c:v>0.33616904541523002</c:v>
                </c:pt>
                <c:pt idx="15384" formatCode="General">
                  <c:v>0.33667932473238599</c:v>
                </c:pt>
                <c:pt idx="15385" formatCode="General">
                  <c:v>0.33704579324606099</c:v>
                </c:pt>
                <c:pt idx="15386" formatCode="General">
                  <c:v>0.33727026771799401</c:v>
                </c:pt>
                <c:pt idx="15387" formatCode="General">
                  <c:v>0.33735493385836801</c:v>
                </c:pt>
                <c:pt idx="15388" formatCode="General">
                  <c:v>0.337301227925836</c:v>
                </c:pt>
                <c:pt idx="15389" formatCode="General">
                  <c:v>0.337110850952691</c:v>
                </c:pt>
                <c:pt idx="15390" formatCode="General">
                  <c:v>0.33678588247154601</c:v>
                </c:pt>
                <c:pt idx="15391" formatCode="General">
                  <c:v>0.33632827470980498</c:v>
                </c:pt>
                <c:pt idx="15392" formatCode="General">
                  <c:v>0.33574082146161899</c:v>
                </c:pt>
                <c:pt idx="15393" formatCode="General">
                  <c:v>0.33502560343784998</c:v>
                </c:pt>
                <c:pt idx="15394" formatCode="General">
                  <c:v>0.33418491308607901</c:v>
                </c:pt>
                <c:pt idx="15395" formatCode="General">
                  <c:v>0.33322137519030998</c:v>
                </c:pt>
                <c:pt idx="15396" formatCode="General">
                  <c:v>0.33213741501455601</c:v>
                </c:pt>
                <c:pt idx="15397" formatCode="General">
                  <c:v>0.33093624012806899</c:v>
                </c:pt>
                <c:pt idx="15398" formatCode="General">
                  <c:v>0.32962026584204102</c:v>
                </c:pt>
                <c:pt idx="15399" formatCode="General">
                  <c:v>0.32819205891538999</c:v>
                </c:pt>
                <c:pt idx="15400" formatCode="General">
                  <c:v>0.32665450359477999</c:v>
                </c:pt>
                <c:pt idx="15401" formatCode="General">
                  <c:v>0.32501072554680699</c:v>
                </c:pt>
                <c:pt idx="15402" formatCode="General">
                  <c:v>0.323263505285321</c:v>
                </c:pt>
                <c:pt idx="15403" formatCode="General">
                  <c:v>0.32141532009452001</c:v>
                </c:pt>
                <c:pt idx="15404" formatCode="General">
                  <c:v>0.31946995619213198</c:v>
                </c:pt>
                <c:pt idx="15405" formatCode="General">
                  <c:v>0.31743038245190802</c:v>
                </c:pt>
                <c:pt idx="15406" formatCode="General">
                  <c:v>0.31529911454045501</c:v>
                </c:pt>
                <c:pt idx="15407" formatCode="General">
                  <c:v>0.31307945539618698</c:v>
                </c:pt>
                <c:pt idx="15408" formatCode="General">
                  <c:v>0.31077499047621399</c:v>
                </c:pt>
                <c:pt idx="15409" formatCode="General">
                  <c:v>0.30838891835024002</c:v>
                </c:pt>
                <c:pt idx="15410" formatCode="General">
                  <c:v>0.30592398516084901</c:v>
                </c:pt>
                <c:pt idx="15411" formatCode="General">
                  <c:v>0.30338303113668103</c:v>
                </c:pt>
                <c:pt idx="15412" formatCode="General">
                  <c:v>0.30076858020635</c:v>
                </c:pt>
                <c:pt idx="15413" formatCode="General">
                  <c:v>0.29808387632170402</c:v>
                </c:pt>
                <c:pt idx="15414" formatCode="General">
                  <c:v>0.29533186837643199</c:v>
                </c:pt>
                <c:pt idx="15415" formatCode="General">
                  <c:v>0.292515083193362</c:v>
                </c:pt>
                <c:pt idx="15416" formatCode="General">
                  <c:v>0.28963620104357701</c:v>
                </c:pt>
                <c:pt idx="15417" formatCode="General">
                  <c:v>0.28669763507781998</c:v>
                </c:pt>
                <c:pt idx="15418" formatCode="General">
                  <c:v>0.28370253018317698</c:v>
                </c:pt>
                <c:pt idx="15419" formatCode="General">
                  <c:v>0.280653179356954</c:v>
                </c:pt>
                <c:pt idx="15420" formatCode="General">
                  <c:v>0.27755148702301102</c:v>
                </c:pt>
                <c:pt idx="15421" formatCode="General">
                  <c:v>0.27440018444244202</c:v>
                </c:pt>
                <c:pt idx="15422" formatCode="General">
                  <c:v>0.271201740430425</c:v>
                </c:pt>
                <c:pt idx="15423" formatCode="General">
                  <c:v>0.26795773329908501</c:v>
                </c:pt>
                <c:pt idx="15424" formatCode="General">
                  <c:v>0.264669912797175</c:v>
                </c:pt>
                <c:pt idx="15425" formatCode="General">
                  <c:v>0.26133980773743098</c:v>
                </c:pt>
                <c:pt idx="15426" formatCode="General">
                  <c:v>0.25796877435030602</c:v>
                </c:pt>
                <c:pt idx="15427" formatCode="General">
                  <c:v>0.25455904865224499</c:v>
                </c:pt>
                <c:pt idx="15428" formatCode="General">
                  <c:v>0.25111161912637198</c:v>
                </c:pt>
                <c:pt idx="15429" formatCode="General">
                  <c:v>0.247627176622669</c:v>
                </c:pt>
                <c:pt idx="15430" formatCode="General">
                  <c:v>0.24410687327095301</c:v>
                </c:pt>
                <c:pt idx="15431" formatCode="General">
                  <c:v>0.24055177153768201</c:v>
                </c:pt>
                <c:pt idx="15432" formatCode="General">
                  <c:v>0.23696227734226299</c:v>
                </c:pt>
                <c:pt idx="15433" formatCode="General">
                  <c:v>0.23333872169127801</c:v>
                </c:pt>
                <c:pt idx="15434" formatCode="General">
                  <c:v>0.229681946368261</c:v>
                </c:pt>
                <c:pt idx="15435" formatCode="General">
                  <c:v>0.22599170587968401</c:v>
                </c:pt>
                <c:pt idx="15436" formatCode="General">
                  <c:v>0.222267730712947</c:v>
                </c:pt>
                <c:pt idx="15437" formatCode="General">
                  <c:v>0.21851043192255801</c:v>
                </c:pt>
                <c:pt idx="15438" formatCode="General">
                  <c:v>0.214719825730188</c:v>
                </c:pt>
                <c:pt idx="15439" formatCode="General">
                  <c:v>0.21089539915214001</c:v>
                </c:pt>
                <c:pt idx="15440" formatCode="General">
                  <c:v>0.207036192438116</c:v>
                </c:pt>
                <c:pt idx="15441" formatCode="General">
                  <c:v>0.20314143662930201</c:v>
                </c:pt>
                <c:pt idx="15442" formatCode="General">
                  <c:v>0.199210647003981</c:v>
                </c:pt>
                <c:pt idx="15443" formatCode="General">
                  <c:v>0.195243013390935</c:v>
                </c:pt>
                <c:pt idx="15444" formatCode="General">
                  <c:v>0.191237530108573</c:v>
                </c:pt>
                <c:pt idx="15445" formatCode="General">
                  <c:v>0.18719299851541801</c:v>
                </c:pt>
                <c:pt idx="15446" formatCode="General">
                  <c:v>0.18310822608993099</c:v>
                </c:pt>
                <c:pt idx="15447" formatCode="General">
                  <c:v>0.17898191406862601</c:v>
                </c:pt>
                <c:pt idx="15448" formatCode="General">
                  <c:v>0.174812727857419</c:v>
                </c:pt>
                <c:pt idx="15449" formatCode="General">
                  <c:v>0.17059927618630499</c:v>
                </c:pt>
                <c:pt idx="15450" formatCode="General">
                  <c:v>0.16634008622823601</c:v>
                </c:pt>
                <c:pt idx="15451" formatCode="General">
                  <c:v>0.162033733028044</c:v>
                </c:pt>
                <c:pt idx="15452" formatCode="General">
                  <c:v>0.15767870425078301</c:v>
                </c:pt>
                <c:pt idx="15453" formatCode="General">
                  <c:v>0.15327341283225601</c:v>
                </c:pt>
                <c:pt idx="15454" formatCode="General">
                  <c:v>0.14881633365339</c:v>
                </c:pt>
                <c:pt idx="15455" formatCode="General">
                  <c:v>0.14430592934398301</c:v>
                </c:pt>
                <c:pt idx="15456" formatCode="General">
                  <c:v>0.13974071796044901</c:v>
                </c:pt>
                <c:pt idx="15457" formatCode="General">
                  <c:v>0.13511929061347899</c:v>
                </c:pt>
                <c:pt idx="15458" formatCode="General">
                  <c:v>0.13044021710916001</c:v>
                </c:pt>
                <c:pt idx="15459" formatCode="General">
                  <c:v>0.125702163762999</c:v>
                </c:pt>
                <c:pt idx="15460" formatCode="General">
                  <c:v>0.120903910094218</c:v>
                </c:pt>
                <c:pt idx="15461" formatCode="General">
                  <c:v>0.116044246665612</c:v>
                </c:pt>
                <c:pt idx="15462" formatCode="General">
                  <c:v>0.11112208440468201</c:v>
                </c:pt>
                <c:pt idx="15463" formatCode="General">
                  <c:v>0.10613646851017899</c:v>
                </c:pt>
                <c:pt idx="15464" formatCode="General">
                  <c:v>0.10108652400048999</c:v>
                </c:pt>
                <c:pt idx="15465" formatCode="General">
                  <c:v>9.5971518823716503E-2</c:v>
                </c:pt>
                <c:pt idx="15466" formatCode="General">
                  <c:v>9.0790880322968101E-2</c:v>
                </c:pt>
                <c:pt idx="15467" formatCode="General">
                  <c:v>8.5544198076664302E-2</c:v>
                </c:pt>
                <c:pt idx="15468" formatCode="General">
                  <c:v>8.0231218412098196E-2</c:v>
                </c:pt>
                <c:pt idx="15469" formatCode="General">
                  <c:v>7.4851854836357298E-2</c:v>
                </c:pt>
                <c:pt idx="15470" formatCode="General">
                  <c:v>6.9406194232942198E-2</c:v>
                </c:pt>
                <c:pt idx="15471" formatCode="General">
                  <c:v>6.3894516150355199E-2</c:v>
                </c:pt>
                <c:pt idx="15472" formatCode="General">
                  <c:v>5.8317323989860198E-2</c:v>
                </c:pt>
                <c:pt idx="15473" formatCode="General">
                  <c:v>5.2675310831003103E-2</c:v>
                </c:pt>
                <c:pt idx="15474" formatCode="General">
                  <c:v>4.6969369019890898E-2</c:v>
                </c:pt>
                <c:pt idx="15475" formatCode="General">
                  <c:v>4.12006176112647E-2</c:v>
                </c:pt>
                <c:pt idx="15476" formatCode="General">
                  <c:v>3.5370326539696698E-2</c:v>
                </c:pt>
                <c:pt idx="15477" formatCode="General">
                  <c:v>2.9479997668558699E-2</c:v>
                </c:pt>
                <c:pt idx="15478" formatCode="General">
                  <c:v>2.3531406041073701E-2</c:v>
                </c:pt>
                <c:pt idx="15479" formatCode="General">
                  <c:v>1.75265617713522E-2</c:v>
                </c:pt>
                <c:pt idx="15480" formatCode="General">
                  <c:v>1.1467620049130101E-2</c:v>
                </c:pt>
                <c:pt idx="15481" formatCode="General">
                  <c:v>5.3569570878066897E-3</c:v>
                </c:pt>
                <c:pt idx="15482" formatCode="General">
                  <c:v>-8.0274571327556697E-4</c:v>
                </c:pt>
                <c:pt idx="15483" formatCode="General">
                  <c:v>-7.0086489298716399E-3</c:v>
                </c:pt>
                <c:pt idx="15484" formatCode="General">
                  <c:v>-1.32577468084979E-2</c:v>
                </c:pt>
                <c:pt idx="15485" formatCode="General">
                  <c:v>-1.95467890710239E-2</c:v>
                </c:pt>
                <c:pt idx="15486" formatCode="General">
                  <c:v>-2.58723175129844E-2</c:v>
                </c:pt>
                <c:pt idx="15487" formatCode="General">
                  <c:v>-3.2230760048467103E-2</c:v>
                </c:pt>
                <c:pt idx="15488" formatCode="General">
                  <c:v>-3.8618300902333397E-2</c:v>
                </c:pt>
                <c:pt idx="15489" formatCode="General">
                  <c:v>-4.5030854787567999E-2</c:v>
                </c:pt>
                <c:pt idx="15490" formatCode="General">
                  <c:v>-5.1464229250082302E-2</c:v>
                </c:pt>
                <c:pt idx="15491" formatCode="General">
                  <c:v>-5.7914176759906698E-2</c:v>
                </c:pt>
                <c:pt idx="15492" formatCode="General">
                  <c:v>-6.4376258930869096E-2</c:v>
                </c:pt>
                <c:pt idx="15493" formatCode="General">
                  <c:v>-7.0845818611026207E-2</c:v>
                </c:pt>
                <c:pt idx="15494" formatCode="General">
                  <c:v>-7.7318126540116702E-2</c:v>
                </c:pt>
                <c:pt idx="15495" formatCode="General">
                  <c:v>-8.3788324026226796E-2</c:v>
                </c:pt>
                <c:pt idx="15496" formatCode="General">
                  <c:v>-9.0251457124201503E-2</c:v>
                </c:pt>
                <c:pt idx="15497" formatCode="General">
                  <c:v>-9.6702566268805204E-2</c:v>
                </c:pt>
                <c:pt idx="15498" formatCode="General">
                  <c:v>-0.103136558992983</c:v>
                </c:pt>
                <c:pt idx="15499" formatCode="General">
                  <c:v>-0.10954828421028601</c:v>
                </c:pt>
                <c:pt idx="15500" formatCode="General">
                  <c:v>-0.115932571754706</c:v>
                </c:pt>
                <c:pt idx="15501" formatCode="General">
                  <c:v>-0.12228421179301301</c:v>
                </c:pt>
                <c:pt idx="15502" formatCode="General">
                  <c:v>-0.12859802955986499</c:v>
                </c:pt>
                <c:pt idx="15503" formatCode="General">
                  <c:v>-0.13486880775399299</c:v>
                </c:pt>
                <c:pt idx="15504" formatCode="General">
                  <c:v>-0.14109133213355299</c:v>
                </c:pt>
                <c:pt idx="15505" formatCode="General">
                  <c:v>-0.14726022916025999</c:v>
                </c:pt>
                <c:pt idx="15506" formatCode="General">
                  <c:v>-0.15337047826463701</c:v>
                </c:pt>
                <c:pt idx="15507" formatCode="General">
                  <c:v>-0.15941778895556599</c:v>
                </c:pt>
                <c:pt idx="15508" formatCode="General">
                  <c:v>-0.16539716254733799</c:v>
                </c:pt>
                <c:pt idx="15509" formatCode="General">
                  <c:v>-0.171303443730175</c:v>
                </c:pt>
                <c:pt idx="15510" formatCode="General">
                  <c:v>-0.17713197999939501</c:v>
                </c:pt>
                <c:pt idx="15511" formatCode="General">
                  <c:v>-0.18287809800547999</c:v>
                </c:pt>
                <c:pt idx="15512" formatCode="General">
                  <c:v>-0.18853710227036299</c:v>
                </c:pt>
                <c:pt idx="15513" formatCode="General">
                  <c:v>-0.19410481208856001</c:v>
                </c:pt>
                <c:pt idx="15514" formatCode="General">
                  <c:v>-0.199577056666916</c:v>
                </c:pt>
                <c:pt idx="15515" formatCode="General">
                  <c:v>-0.20494968169903399</c:v>
                </c:pt>
                <c:pt idx="15516" formatCode="General">
                  <c:v>-0.210219599627638</c:v>
                </c:pt>
                <c:pt idx="15517" formatCode="General">
                  <c:v>-0.21538317036783899</c:v>
                </c:pt>
                <c:pt idx="15518" formatCode="General">
                  <c:v>-0.220436637593273</c:v>
                </c:pt>
                <c:pt idx="15519" formatCode="General">
                  <c:v>-0.22537729218976699</c:v>
                </c:pt>
                <c:pt idx="15520" formatCode="General">
                  <c:v>-0.23020240433384601</c:v>
                </c:pt>
                <c:pt idx="15521" formatCode="General">
                  <c:v>-0.23490908870496999</c:v>
                </c:pt>
                <c:pt idx="15522" formatCode="General">
                  <c:v>-0.239494871674376</c:v>
                </c:pt>
                <c:pt idx="15523" formatCode="General">
                  <c:v>-0.24395774414007901</c:v>
                </c:pt>
                <c:pt idx="15524" formatCode="General">
                  <c:v>-0.2482960798861</c:v>
                </c:pt>
                <c:pt idx="15525" formatCode="General">
                  <c:v>-0.25250804733723198</c:v>
                </c:pt>
                <c:pt idx="15526" formatCode="General">
                  <c:v>-0.25659207549466401</c:v>
                </c:pt>
                <c:pt idx="15527" formatCode="General">
                  <c:v>-0.26054690722569901</c:v>
                </c:pt>
                <c:pt idx="15528" formatCode="General">
                  <c:v>-0.264371610137976</c:v>
                </c:pt>
                <c:pt idx="15529" formatCode="General">
                  <c:v>-0.26806610854936602</c:v>
                </c:pt>
                <c:pt idx="15530" formatCode="General">
                  <c:v>-0.27163054895598299</c:v>
                </c:pt>
                <c:pt idx="15531" formatCode="General">
                  <c:v>-0.27506461079540201</c:v>
                </c:pt>
                <c:pt idx="15532" formatCode="General">
                  <c:v>-0.278368003458632</c:v>
                </c:pt>
                <c:pt idx="15533" formatCode="General">
                  <c:v>-0.28154105719084399</c:v>
                </c:pt>
                <c:pt idx="15534" formatCode="General">
                  <c:v>-0.28458421947935503</c:v>
                </c:pt>
                <c:pt idx="15535" formatCode="General">
                  <c:v>-0.28749854901898497</c:v>
                </c:pt>
                <c:pt idx="15536" formatCode="General">
                  <c:v>-0.29028564290122499</c:v>
                </c:pt>
                <c:pt idx="15537" formatCode="General">
                  <c:v>-0.29294648037550303</c:v>
                </c:pt>
                <c:pt idx="15538" formatCode="General">
                  <c:v>-0.29548239653943398</c:v>
                </c:pt>
                <c:pt idx="15539" formatCode="General">
                  <c:v>-0.29789515477518203</c:v>
                </c:pt>
                <c:pt idx="15540" formatCode="General">
                  <c:v>-0.30018640071580499</c:v>
                </c:pt>
                <c:pt idx="15541" formatCode="General">
                  <c:v>-0.30235865343817098</c:v>
                </c:pt>
                <c:pt idx="15542" formatCode="General">
                  <c:v>-0.30441420925076002</c:v>
                </c:pt>
                <c:pt idx="15543" formatCode="General">
                  <c:v>-0.306355031935792</c:v>
                </c:pt>
                <c:pt idx="15544" formatCode="General">
                  <c:v>-0.30818386635010098</c:v>
                </c:pt>
                <c:pt idx="15545" formatCode="General">
                  <c:v>-0.30990370483899099</c:v>
                </c:pt>
                <c:pt idx="15546" formatCode="General">
                  <c:v>-0.31151705923308098</c:v>
                </c:pt>
                <c:pt idx="15547" formatCode="General">
                  <c:v>-0.31302599974231599</c:v>
                </c:pt>
                <c:pt idx="15548" formatCode="General">
                  <c:v>-0.31443376202249101</c:v>
                </c:pt>
                <c:pt idx="15549" formatCode="General">
                  <c:v>-0.315743249750712</c:v>
                </c:pt>
                <c:pt idx="15550" formatCode="General">
                  <c:v>-0.316957332017202</c:v>
                </c:pt>
                <c:pt idx="15551" formatCode="General">
                  <c:v>-0.318078944421051</c:v>
                </c:pt>
                <c:pt idx="15552" formatCode="General">
                  <c:v>-0.31911106819885898</c:v>
                </c:pt>
                <c:pt idx="15553" formatCode="General">
                  <c:v>-0.320057209316082</c:v>
                </c:pt>
                <c:pt idx="15554" formatCode="General">
                  <c:v>-0.32091976428691898</c:v>
                </c:pt>
                <c:pt idx="15555" formatCode="General">
                  <c:v>-0.32170154242863602</c:v>
                </c:pt>
                <c:pt idx="15556" formatCode="General">
                  <c:v>-0.32240532848741998</c:v>
                </c:pt>
                <c:pt idx="15557" formatCode="General">
                  <c:v>-0.32303332084119202</c:v>
                </c:pt>
                <c:pt idx="15558" formatCode="General">
                  <c:v>-0.323588205982898</c:v>
                </c:pt>
                <c:pt idx="15559" formatCode="General">
                  <c:v>-0.32407268776406101</c:v>
                </c:pt>
                <c:pt idx="15560" formatCode="General">
                  <c:v>-0.32448891187585099</c:v>
                </c:pt>
                <c:pt idx="15561" formatCode="General">
                  <c:v>-0.324839500612294</c:v>
                </c:pt>
                <c:pt idx="15562" formatCode="General">
                  <c:v>-0.32512657245291099</c:v>
                </c:pt>
                <c:pt idx="15563" formatCode="General">
                  <c:v>-0.32535218915731001</c:v>
                </c:pt>
                <c:pt idx="15564" formatCode="General">
                  <c:v>-0.32551841386130198</c:v>
                </c:pt>
                <c:pt idx="15565" formatCode="General">
                  <c:v>-0.32562670206515398</c:v>
                </c:pt>
                <c:pt idx="15566" formatCode="General">
                  <c:v>-0.32567791589724399</c:v>
                </c:pt>
                <c:pt idx="15567" formatCode="General">
                  <c:v>-0.32567300127011001</c:v>
                </c:pt>
                <c:pt idx="15568" formatCode="General">
                  <c:v>-0.32561358495933101</c:v>
                </c:pt>
                <c:pt idx="15569" formatCode="General">
                  <c:v>-0.32550033727817201</c:v>
                </c:pt>
                <c:pt idx="15570" formatCode="General">
                  <c:v>-0.32533341777340402</c:v>
                </c:pt>
                <c:pt idx="15571" formatCode="General">
                  <c:v>-0.32511314641585898</c:v>
                </c:pt>
                <c:pt idx="15572" formatCode="General">
                  <c:v>-0.32483953209184901</c:v>
                </c:pt>
                <c:pt idx="15573" formatCode="General">
                  <c:v>-0.32451231362353999</c:v>
                </c:pt>
                <c:pt idx="15574" formatCode="General">
                  <c:v>-0.324131502294706</c:v>
                </c:pt>
                <c:pt idx="15575" formatCode="General">
                  <c:v>-0.32369637509239801</c:v>
                </c:pt>
                <c:pt idx="15576" formatCode="General">
                  <c:v>-0.32320594335706698</c:v>
                </c:pt>
                <c:pt idx="15577" formatCode="General">
                  <c:v>-0.32265905673566903</c:v>
                </c:pt>
                <c:pt idx="15578" formatCode="General">
                  <c:v>-0.32205394611926003</c:v>
                </c:pt>
                <c:pt idx="15579" formatCode="General">
                  <c:v>-0.321389274196208</c:v>
                </c:pt>
                <c:pt idx="15580" formatCode="General">
                  <c:v>-0.32066265530641003</c:v>
                </c:pt>
                <c:pt idx="15581" formatCode="General">
                  <c:v>-0.31987173904550897</c:v>
                </c:pt>
                <c:pt idx="15582" formatCode="General">
                  <c:v>-0.31901490595217402</c:v>
                </c:pt>
                <c:pt idx="15583" formatCode="General">
                  <c:v>-0.31808964914680399</c:v>
                </c:pt>
                <c:pt idx="15584" formatCode="General">
                  <c:v>-0.31709305207037802</c:v>
                </c:pt>
                <c:pt idx="15585" formatCode="General">
                  <c:v>-0.31602246834499698</c:v>
                </c:pt>
                <c:pt idx="15586" formatCode="General">
                  <c:v>-0.31487501135203999</c:v>
                </c:pt>
                <c:pt idx="15587" formatCode="General">
                  <c:v>-0.31364704079211497</c:v>
                </c:pt>
                <c:pt idx="15588" formatCode="General">
                  <c:v>-0.31233528926287502</c:v>
                </c:pt>
                <c:pt idx="15589" formatCode="General">
                  <c:v>-0.31093644493223399</c:v>
                </c:pt>
                <c:pt idx="15590" formatCode="General">
                  <c:v>-0.30944656865828102</c:v>
                </c:pt>
                <c:pt idx="15591" formatCode="General">
                  <c:v>-0.30786168637012601</c:v>
                </c:pt>
                <c:pt idx="15592" formatCode="General">
                  <c:v>-0.30617785972360601</c:v>
                </c:pt>
                <c:pt idx="15593" formatCode="General">
                  <c:v>-0.30439077622479399</c:v>
                </c:pt>
                <c:pt idx="15594" formatCode="General">
                  <c:v>-0.302496808421231</c:v>
                </c:pt>
                <c:pt idx="15595" formatCode="General">
                  <c:v>-0.30049201469780201</c:v>
                </c:pt>
                <c:pt idx="15596" formatCode="General">
                  <c:v>-0.29837170525994</c:v>
                </c:pt>
                <c:pt idx="15597" formatCode="General">
                  <c:v>-0.29613197502410299</c:v>
                </c:pt>
                <c:pt idx="15598" formatCode="General">
                  <c:v>-0.29376870004931499</c:v>
                </c:pt>
                <c:pt idx="15599" formatCode="General">
                  <c:v>-0.291277674159787</c:v>
                </c:pt>
                <c:pt idx="15600" formatCode="General">
                  <c:v>-0.28865473068223502</c:v>
                </c:pt>
                <c:pt idx="15601" formatCode="General">
                  <c:v>-0.28589583616397402</c:v>
                </c:pt>
                <c:pt idx="15602" formatCode="General">
                  <c:v>-0.28299700342933498</c:v>
                </c:pt>
                <c:pt idx="15603" formatCode="General">
                  <c:v>-0.279954252227954</c:v>
                </c:pt>
                <c:pt idx="15604" formatCode="General">
                  <c:v>-0.27676373741605398</c:v>
                </c:pt>
                <c:pt idx="15605" formatCode="General">
                  <c:v>-0.27342172607908499</c:v>
                </c:pt>
                <c:pt idx="15606" formatCode="General">
                  <c:v>-0.26992460435559001</c:v>
                </c:pt>
                <c:pt idx="15607" formatCode="General">
                  <c:v>-0.26626889210328197</c:v>
                </c:pt>
                <c:pt idx="15608" formatCode="General">
                  <c:v>-0.26245126065428098</c:v>
                </c:pt>
                <c:pt idx="15609" formatCode="General">
                  <c:v>-0.258468650814346</c:v>
                </c:pt>
                <c:pt idx="15610" formatCode="General">
                  <c:v>-0.254318168841769</c:v>
                </c:pt>
                <c:pt idx="15611" formatCode="General">
                  <c:v>-0.249997071388216</c:v>
                </c:pt>
                <c:pt idx="15612" formatCode="General">
                  <c:v>-0.24550282870850901</c:v>
                </c:pt>
                <c:pt idx="15613" formatCode="General">
                  <c:v>-0.24083323149243699</c:v>
                </c:pt>
                <c:pt idx="15614" formatCode="General">
                  <c:v>-0.23598627435179401</c:v>
                </c:pt>
                <c:pt idx="15615" formatCode="General">
                  <c:v>-0.23096014059301501</c:v>
                </c:pt>
                <c:pt idx="15616" formatCode="General">
                  <c:v>-0.22575340665587099</c:v>
                </c:pt>
                <c:pt idx="15617" formatCode="General">
                  <c:v>-0.220364873546471</c:v>
                </c:pt>
                <c:pt idx="15618" formatCode="General">
                  <c:v>-0.21479358928290099</c:v>
                </c:pt>
                <c:pt idx="15619" formatCode="General">
                  <c:v>-0.20903899551070099</c:v>
                </c:pt>
                <c:pt idx="15620" formatCode="General">
                  <c:v>-0.203100794014998</c:v>
                </c:pt>
                <c:pt idx="15621" formatCode="General">
                  <c:v>-0.19697891329946501</c:v>
                </c:pt>
                <c:pt idx="15622" formatCode="General">
                  <c:v>-0.19067369550740901</c:v>
                </c:pt>
                <c:pt idx="15623" formatCode="General">
                  <c:v>-0.18418577182337001</c:v>
                </c:pt>
                <c:pt idx="15624" formatCode="General">
                  <c:v>-0.17751607372311701</c:v>
                </c:pt>
                <c:pt idx="15625" formatCode="General">
                  <c:v>-0.17066595899737</c:v>
                </c:pt>
                <c:pt idx="15626" formatCode="General">
                  <c:v>-0.16363701039678899</c:v>
                </c:pt>
                <c:pt idx="15627" formatCode="General">
                  <c:v>-0.15643109398093899</c:v>
                </c:pt>
                <c:pt idx="15628" formatCode="General">
                  <c:v>-0.149050494112382</c:v>
                </c:pt>
                <c:pt idx="15629" formatCode="General">
                  <c:v>-0.14149782189108501</c:v>
                </c:pt>
                <c:pt idx="15630" formatCode="General">
                  <c:v>-0.133775957990516</c:v>
                </c:pt>
                <c:pt idx="15631" formatCode="General">
                  <c:v>-0.125888111994722</c:v>
                </c:pt>
                <c:pt idx="15632" formatCode="General">
                  <c:v>-0.117837786976589</c:v>
                </c:pt>
                <c:pt idx="15633" formatCode="General">
                  <c:v>-0.109628838337143</c:v>
                </c:pt>
                <c:pt idx="15634" formatCode="General">
                  <c:v>-0.10126542219778301</c:v>
                </c:pt>
                <c:pt idx="15635" formatCode="General">
                  <c:v>-9.2751891650123805E-2</c:v>
                </c:pt>
                <c:pt idx="15636" formatCode="General">
                  <c:v>-8.4092966068972E-2</c:v>
                </c:pt>
                <c:pt idx="15637" formatCode="General">
                  <c:v>-7.5293696475698293E-2</c:v>
                </c:pt>
                <c:pt idx="15638" formatCode="General">
                  <c:v>-6.63593454943288E-2</c:v>
                </c:pt>
                <c:pt idx="15639" formatCode="General">
                  <c:v>-5.7295386655202403E-2</c:v>
                </c:pt>
                <c:pt idx="15640" formatCode="General">
                  <c:v>-4.8107566766778402E-2</c:v>
                </c:pt>
                <c:pt idx="15641" formatCode="General">
                  <c:v>-3.8801868523340603E-2</c:v>
                </c:pt>
                <c:pt idx="15642" formatCode="General">
                  <c:v>-2.938451394473E-2</c:v>
                </c:pt>
                <c:pt idx="15643" formatCode="General">
                  <c:v>-1.9861970282596401E-2</c:v>
                </c:pt>
                <c:pt idx="15644" formatCode="General">
                  <c:v>-1.0240852696328601E-2</c:v>
                </c:pt>
                <c:pt idx="15645" formatCode="General">
                  <c:v>-5.2802897608276197E-4</c:v>
                </c:pt>
                <c:pt idx="15646" formatCode="General">
                  <c:v>9.2695227070850404E-3</c:v>
                </c:pt>
                <c:pt idx="15647" formatCode="General">
                  <c:v>1.9144660786999598E-2</c:v>
                </c:pt>
                <c:pt idx="15648" formatCode="General">
                  <c:v>2.9090053339987602E-2</c:v>
                </c:pt>
                <c:pt idx="15649" formatCode="General">
                  <c:v>3.9098223460577897E-2</c:v>
                </c:pt>
                <c:pt idx="15650" formatCode="General">
                  <c:v>4.9161595078725098E-2</c:v>
                </c:pt>
                <c:pt idx="15651" formatCode="General">
                  <c:v>5.9272539728918702E-2</c:v>
                </c:pt>
                <c:pt idx="15652" formatCode="General">
                  <c:v>6.94233468134519E-2</c:v>
                </c:pt>
                <c:pt idx="15653" formatCode="General">
                  <c:v>7.9606144262405198E-2</c:v>
                </c:pt>
                <c:pt idx="15654" formatCode="General">
                  <c:v>8.98129878594989E-2</c:v>
                </c:pt>
                <c:pt idx="15655" formatCode="General">
                  <c:v>0.100036009979159</c:v>
                </c:pt>
                <c:pt idx="15656" formatCode="General">
                  <c:v>0.11026723291655401</c:v>
                </c:pt>
                <c:pt idx="15657" formatCode="General">
                  <c:v>0.120498629144</c:v>
                </c:pt>
                <c:pt idx="15658" formatCode="General">
                  <c:v>0.130722157000219</c:v>
                </c:pt>
                <c:pt idx="15659" formatCode="General">
                  <c:v>0.14092979386083199</c:v>
                </c:pt>
                <c:pt idx="15660" formatCode="General">
                  <c:v>0.15111360640058499</c:v>
                </c:pt>
                <c:pt idx="15661" formatCode="General">
                  <c:v>0.161265611325695</c:v>
                </c:pt>
                <c:pt idx="15662" formatCode="General">
                  <c:v>0.17137788213985899</c:v>
                </c:pt>
                <c:pt idx="15663" formatCode="General">
                  <c:v>0.18144255395629</c:v>
                </c:pt>
                <c:pt idx="15664" formatCode="General">
                  <c:v>0.19145205305826801</c:v>
                </c:pt>
                <c:pt idx="15665" formatCode="General">
                  <c:v>0.201398415462436</c:v>
                </c:pt>
                <c:pt idx="15666" formatCode="General">
                  <c:v>0.211273720079798</c:v>
                </c:pt>
                <c:pt idx="15667" formatCode="General">
                  <c:v>0.22107079888609099</c:v>
                </c:pt>
                <c:pt idx="15668" formatCode="General">
                  <c:v>0.23078218070140899</c:v>
                </c:pt>
                <c:pt idx="15669" formatCode="General">
                  <c:v>0.240400537706455</c:v>
                </c:pt>
                <c:pt idx="15670" formatCode="General">
                  <c:v>0.24991870175358699</c:v>
                </c:pt>
                <c:pt idx="15671" formatCode="General">
                  <c:v>0.259329165505091</c:v>
                </c:pt>
                <c:pt idx="15672" formatCode="General">
                  <c:v>0.268625152656009</c:v>
                </c:pt>
                <c:pt idx="15673" formatCode="General">
                  <c:v>0.277800194302666</c:v>
                </c:pt>
                <c:pt idx="15674" formatCode="General">
                  <c:v>0.28684796563347098</c:v>
                </c:pt>
                <c:pt idx="15675" formatCode="General">
                  <c:v>0.29576173727191801</c:v>
                </c:pt>
                <c:pt idx="15676" formatCode="General">
                  <c:v>0.30453489532938899</c:v>
                </c:pt>
                <c:pt idx="15677" formatCode="General">
                  <c:v>0.31316154178098699</c:v>
                </c:pt>
                <c:pt idx="15678" formatCode="General">
                  <c:v>0.32163544588753601</c:v>
                </c:pt>
                <c:pt idx="15679" formatCode="General">
                  <c:v>0.32995098419765301</c:v>
                </c:pt>
                <c:pt idx="15680" formatCode="General">
                  <c:v>0.33810212276623203</c:v>
                </c:pt>
                <c:pt idx="15681" formatCode="General">
                  <c:v>0.34608294812882001</c:v>
                </c:pt>
                <c:pt idx="15682" formatCode="General">
                  <c:v>0.35388879614392499</c:v>
                </c:pt>
                <c:pt idx="15683" formatCode="General">
                  <c:v>0.36151464563311098</c:v>
                </c:pt>
                <c:pt idx="15684" formatCode="General">
                  <c:v>0.368955439930784</c:v>
                </c:pt>
                <c:pt idx="15685" formatCode="General">
                  <c:v>0.376206144301937</c:v>
                </c:pt>
                <c:pt idx="15686" formatCode="General">
                  <c:v>0.38326181722588498</c:v>
                </c:pt>
                <c:pt idx="15687" formatCode="General">
                  <c:v>0.39011866567763798</c:v>
                </c:pt>
                <c:pt idx="15688" formatCode="General">
                  <c:v>0.39677242875504698</c:v>
                </c:pt>
                <c:pt idx="15689" formatCode="General">
                  <c:v>0.40321875494747</c:v>
                </c:pt>
                <c:pt idx="15690" formatCode="General">
                  <c:v>0.40945375288382602</c:v>
                </c:pt>
                <c:pt idx="15691" formatCode="General">
                  <c:v>0.415473002949863</c:v>
                </c:pt>
                <c:pt idx="15692" formatCode="General">
                  <c:v>0.42127308697657301</c:v>
                </c:pt>
                <c:pt idx="15693" formatCode="General">
                  <c:v>0.426850634511792</c:v>
                </c:pt>
                <c:pt idx="15694" formatCode="General">
                  <c:v>0.432202170912654</c:v>
                </c:pt>
                <c:pt idx="15695" formatCode="General">
                  <c:v>0.437324676875818</c:v>
                </c:pt>
                <c:pt idx="15696" formatCode="General">
                  <c:v>0.44221506688545498</c:v>
                </c:pt>
                <c:pt idx="15697" formatCode="General">
                  <c:v>0.44687066784873303</c:v>
                </c:pt>
                <c:pt idx="15698" formatCode="General">
                  <c:v>0.45128865226799703</c:v>
                </c:pt>
                <c:pt idx="15699" formatCode="General">
                  <c:v>0.455466005574239</c:v>
                </c:pt>
                <c:pt idx="15700" formatCode="General">
                  <c:v>0.459400103657924</c:v>
                </c:pt>
                <c:pt idx="15701" formatCode="General">
                  <c:v>0.46308875251096898</c:v>
                </c:pt>
                <c:pt idx="15702" formatCode="General">
                  <c:v>0.46652962459217201</c:v>
                </c:pt>
                <c:pt idx="15703" formatCode="General">
                  <c:v>0.46972078059482902</c:v>
                </c:pt>
                <c:pt idx="15704" formatCode="General">
                  <c:v>0.47266061700995399</c:v>
                </c:pt>
                <c:pt idx="15705" formatCode="General">
                  <c:v>0.47534675671848298</c:v>
                </c:pt>
                <c:pt idx="15706" formatCode="General">
                  <c:v>0.47777711768671999</c:v>
                </c:pt>
                <c:pt idx="15707" formatCode="General">
                  <c:v>0.47995053436682</c:v>
                </c:pt>
                <c:pt idx="15708" formatCode="General">
                  <c:v>0.481865126420708</c:v>
                </c:pt>
                <c:pt idx="15709" formatCode="General">
                  <c:v>0.48351931976763701</c:v>
                </c:pt>
                <c:pt idx="15710" formatCode="General">
                  <c:v>0.48491244263310201</c:v>
                </c:pt>
                <c:pt idx="15711" formatCode="General">
                  <c:v>0.48604304583226698</c:v>
                </c:pt>
                <c:pt idx="15712" formatCode="General">
                  <c:v>0.48690928875707701</c:v>
                </c:pt>
                <c:pt idx="15713" formatCode="General">
                  <c:v>0.48750963144415999</c:v>
                </c:pt>
                <c:pt idx="15714" formatCode="General">
                  <c:v>0.48784298221560501</c:v>
                </c:pt>
                <c:pt idx="15715" formatCode="General">
                  <c:v>0.487909179848032</c:v>
                </c:pt>
                <c:pt idx="15716" formatCode="General">
                  <c:v>0.48770731396520001</c:v>
                </c:pt>
                <c:pt idx="15717" formatCode="General">
                  <c:v>0.48723610997955802</c:v>
                </c:pt>
                <c:pt idx="15718" formatCode="General">
                  <c:v>0.48649461908583902</c:v>
                </c:pt>
                <c:pt idx="15719" formatCode="General">
                  <c:v>0.48548230309893298</c:v>
                </c:pt>
                <c:pt idx="15720" formatCode="General">
                  <c:v>0.48419896123241402</c:v>
                </c:pt>
                <c:pt idx="15721" formatCode="General">
                  <c:v>0.48264362062184601</c:v>
                </c:pt>
                <c:pt idx="15722" formatCode="General">
                  <c:v>0.48081563917743098</c:v>
                </c:pt>
                <c:pt idx="15723" formatCode="General">
                  <c:v>0.47871532295851499</c:v>
                </c:pt>
                <c:pt idx="15724" formatCode="General">
                  <c:v>0.47634232408156701</c:v>
                </c:pt>
                <c:pt idx="15725" formatCode="General">
                  <c:v>0.47369653232461101</c:v>
                </c:pt>
                <c:pt idx="15726" formatCode="General">
                  <c:v>0.47077771043064198</c:v>
                </c:pt>
                <c:pt idx="15727" formatCode="General">
                  <c:v>0.46758599056408601</c:v>
                </c:pt>
                <c:pt idx="15728" formatCode="General">
                  <c:v>0.46412190188560098</c:v>
                </c:pt>
                <c:pt idx="15729" formatCode="General">
                  <c:v>0.46038523003258103</c:v>
                </c:pt>
                <c:pt idx="15730" formatCode="General">
                  <c:v>0.45637609847615102</c:v>
                </c:pt>
                <c:pt idx="15731" formatCode="General">
                  <c:v>0.452095058177445</c:v>
                </c:pt>
                <c:pt idx="15732" formatCode="General">
                  <c:v>0.44754252561893099</c:v>
                </c:pt>
                <c:pt idx="15733" formatCode="General">
                  <c:v>0.44271879873787701</c:v>
                </c:pt>
                <c:pt idx="15734" formatCode="General">
                  <c:v>0.43762518407491602</c:v>
                </c:pt>
                <c:pt idx="15735" formatCode="General">
                  <c:v>0.43226289267942197</c:v>
                </c:pt>
                <c:pt idx="15736" formatCode="General">
                  <c:v>0.42663237835481299</c:v>
                </c:pt>
                <c:pt idx="15737" formatCode="General">
                  <c:v>0.420734503782631</c:v>
                </c:pt>
                <c:pt idx="15738" formatCode="General">
                  <c:v>0.414571159559809</c:v>
                </c:pt>
                <c:pt idx="15739" formatCode="General">
                  <c:v>0.40814360013511802</c:v>
                </c:pt>
                <c:pt idx="15740" formatCode="General">
                  <c:v>0.401452897844363</c:v>
                </c:pt>
                <c:pt idx="15741" formatCode="General">
                  <c:v>0.39450112780026297</c:v>
                </c:pt>
                <c:pt idx="15742" formatCode="General">
                  <c:v>0.38729026394322802</c:v>
                </c:pt>
                <c:pt idx="15743" formatCode="General">
                  <c:v>0.37982157728847499</c:v>
                </c:pt>
                <c:pt idx="15744" formatCode="General">
                  <c:v>0.372097294072398</c:v>
                </c:pt>
                <c:pt idx="15745" formatCode="General">
                  <c:v>0.36412014872182003</c:v>
                </c:pt>
                <c:pt idx="15746" formatCode="General">
                  <c:v>0.35589224323331797</c:v>
                </c:pt>
                <c:pt idx="15747" formatCode="General">
                  <c:v>0.347416581454704</c:v>
                </c:pt>
                <c:pt idx="15748" formatCode="General">
                  <c:v>0.33869608972245702</c:v>
                </c:pt>
                <c:pt idx="15749" formatCode="General">
                  <c:v>0.32973348068477298</c:v>
                </c:pt>
                <c:pt idx="15750" formatCode="General">
                  <c:v>0.320531797647923</c:v>
                </c:pt>
                <c:pt idx="15751" formatCode="General">
                  <c:v>0.31109397799282101</c:v>
                </c:pt>
                <c:pt idx="15752" formatCode="General">
                  <c:v>0.30142393624512298</c:v>
                </c:pt>
                <c:pt idx="15753" formatCode="General">
                  <c:v>0.29152600626091602</c:v>
                </c:pt>
                <c:pt idx="15754" formatCode="General">
                  <c:v>0.28140372917454898</c:v>
                </c:pt>
                <c:pt idx="15755" formatCode="General">
                  <c:v>0.27106091460742299</c:v>
                </c:pt>
                <c:pt idx="15756" formatCode="General">
                  <c:v>0.26050228100123402</c:v>
                </c:pt>
                <c:pt idx="15757" formatCode="General">
                  <c:v>0.249732374242604</c:v>
                </c:pt>
                <c:pt idx="15758" formatCode="General">
                  <c:v>0.238755980327266</c:v>
                </c:pt>
                <c:pt idx="15759" formatCode="General">
                  <c:v>0.22757812453173601</c:v>
                </c:pt>
                <c:pt idx="15760" formatCode="General">
                  <c:v>0.216203537197552</c:v>
                </c:pt>
                <c:pt idx="15761" formatCode="General">
                  <c:v>0.20463770722095601</c:v>
                </c:pt>
                <c:pt idx="15762" formatCode="General">
                  <c:v>0.19288642521250399</c:v>
                </c:pt>
                <c:pt idx="15763" formatCode="General">
                  <c:v>0.18095566696879001</c:v>
                </c:pt>
                <c:pt idx="15764" formatCode="General">
                  <c:v>0.16885156825799799</c:v>
                </c:pt>
                <c:pt idx="15765" formatCode="General">
                  <c:v>0.156580363367955</c:v>
                </c:pt>
                <c:pt idx="15766" formatCode="General">
                  <c:v>0.14414836100216699</c:v>
                </c:pt>
                <c:pt idx="15767" formatCode="General">
                  <c:v>0.131561947105754</c:v>
                </c:pt>
                <c:pt idx="15768" formatCode="General">
                  <c:v>0.11882811979713399</c:v>
                </c:pt>
                <c:pt idx="15769" formatCode="General">
                  <c:v>0.105953987399261</c:v>
                </c:pt>
                <c:pt idx="15770" formatCode="General">
                  <c:v>9.2947203999871997E-2</c:v>
                </c:pt>
                <c:pt idx="15771" formatCode="General">
                  <c:v>7.9815405840031897E-2</c:v>
                </c:pt>
                <c:pt idx="15772" formatCode="General">
                  <c:v>6.6566121837621103E-2</c:v>
                </c:pt>
                <c:pt idx="15773" formatCode="General">
                  <c:v>5.3207283743176799E-2</c:v>
                </c:pt>
                <c:pt idx="15774" formatCode="General">
                  <c:v>3.9746709555564197E-2</c:v>
                </c:pt>
                <c:pt idx="15775" formatCode="General">
                  <c:v>2.6192594286897901E-2</c:v>
                </c:pt>
                <c:pt idx="15776" formatCode="General">
                  <c:v>1.2553502816250599E-2</c:v>
                </c:pt>
                <c:pt idx="15777" formatCode="General">
                  <c:v>-1.16222086031974E-3</c:v>
                </c:pt>
                <c:pt idx="15778" formatCode="General">
                  <c:v>-1.4945914149146E-2</c:v>
                </c:pt>
                <c:pt idx="15779" formatCode="General">
                  <c:v>-2.8788056943402699E-2</c:v>
                </c:pt>
                <c:pt idx="15780" formatCode="General">
                  <c:v>-4.2679437072377299E-2</c:v>
                </c:pt>
                <c:pt idx="15781" formatCode="General">
                  <c:v>-5.6611328738072397E-2</c:v>
                </c:pt>
                <c:pt idx="15782" formatCode="General">
                  <c:v>-7.0574876798724206E-2</c:v>
                </c:pt>
                <c:pt idx="15783" formatCode="General">
                  <c:v>-8.4560447719709705E-2</c:v>
                </c:pt>
                <c:pt idx="15784" formatCode="General">
                  <c:v>-9.8557718288825494E-2</c:v>
                </c:pt>
                <c:pt idx="15785" formatCode="General">
                  <c:v>-0.112557431869024</c:v>
                </c:pt>
                <c:pt idx="15786" formatCode="General">
                  <c:v>-0.126550386930918</c:v>
                </c:pt>
                <c:pt idx="15787" formatCode="General">
                  <c:v>-0.14052620400382099</c:v>
                </c:pt>
                <c:pt idx="15788" formatCode="General">
                  <c:v>-0.15447445137624199</c:v>
                </c:pt>
                <c:pt idx="15789" formatCode="General">
                  <c:v>-0.16838539885357201</c:v>
                </c:pt>
                <c:pt idx="15790" formatCode="General">
                  <c:v>-0.182249503888575</c:v>
                </c:pt>
                <c:pt idx="15791" formatCode="General">
                  <c:v>-0.19605675707828199</c:v>
                </c:pt>
                <c:pt idx="15792" formatCode="General">
                  <c:v>-0.209796668418787</c:v>
                </c:pt>
                <c:pt idx="15793" formatCode="General">
                  <c:v>-0.22345888925435101</c:v>
                </c:pt>
                <c:pt idx="15794" formatCode="General">
                  <c:v>-0.23703334381748001</c:v>
                </c:pt>
                <c:pt idx="15795" formatCode="General">
                  <c:v>-0.250510211032896</c:v>
                </c:pt>
                <c:pt idx="15796" formatCode="General">
                  <c:v>-0.26387935737154899</c:v>
                </c:pt>
                <c:pt idx="15797" formatCode="General">
                  <c:v>-0.277130310711108</c:v>
                </c:pt>
                <c:pt idx="15798" formatCode="General">
                  <c:v>-0.29025289984028202</c:v>
                </c:pt>
                <c:pt idx="15799" formatCode="General">
                  <c:v>-0.30323730230074503</c:v>
                </c:pt>
                <c:pt idx="15800" formatCode="General">
                  <c:v>-0.316073541564871</c:v>
                </c:pt>
                <c:pt idx="15801" formatCode="General">
                  <c:v>-0.32875195342472602</c:v>
                </c:pt>
                <c:pt idx="15802" formatCode="General">
                  <c:v>-0.341262696549894</c:v>
                </c:pt>
                <c:pt idx="15803" formatCode="General">
                  <c:v>-0.353595706022721</c:v>
                </c:pt>
                <c:pt idx="15804" formatCode="General">
                  <c:v>-0.365741308466491</c:v>
                </c:pt>
                <c:pt idx="15805" formatCode="General">
                  <c:v>-0.37768997084653899</c:v>
                </c:pt>
                <c:pt idx="15806" formatCode="General">
                  <c:v>-0.38943259748346798</c:v>
                </c:pt>
                <c:pt idx="15807" formatCode="General">
                  <c:v>-0.40095993879192499</c:v>
                </c:pt>
                <c:pt idx="15808" formatCode="General">
                  <c:v>-0.41226287927334199</c:v>
                </c:pt>
                <c:pt idx="15809" formatCode="General">
                  <c:v>-0.42333254170536799</c:v>
                </c:pt>
                <c:pt idx="15810" formatCode="General">
                  <c:v>-0.43416029197200101</c:v>
                </c:pt>
                <c:pt idx="15811" formatCode="General">
                  <c:v>-0.44473762960922297</c:v>
                </c:pt>
                <c:pt idx="15812" formatCode="General">
                  <c:v>-0.455056289166898</c:v>
                </c:pt>
                <c:pt idx="15813" formatCode="General">
                  <c:v>-0.46510824001581902</c:v>
                </c:pt>
                <c:pt idx="15814" formatCode="General">
                  <c:v>-0.47488557491247502</c:v>
                </c:pt>
                <c:pt idx="15815" formatCode="General">
                  <c:v>-0.48438067602399798</c:v>
                </c:pt>
                <c:pt idx="15816" formatCode="General">
                  <c:v>-0.49358621015973397</c:v>
                </c:pt>
                <c:pt idx="15817" formatCode="General">
                  <c:v>-0.50249504223743002</c:v>
                </c:pt>
                <c:pt idx="15818" formatCode="General">
                  <c:v>-0.51110033700325597</c:v>
                </c:pt>
                <c:pt idx="15819" formatCode="General">
                  <c:v>-0.51939548541758795</c:v>
                </c:pt>
                <c:pt idx="15820" formatCode="General">
                  <c:v>-0.527374132242585</c:v>
                </c:pt>
                <c:pt idx="15821" formatCode="General">
                  <c:v>-0.53503030195842705</c:v>
                </c:pt>
                <c:pt idx="15822" formatCode="General">
                  <c:v>-0.54235829470418095</c:v>
                </c:pt>
                <c:pt idx="15823" formatCode="General">
                  <c:v>-0.54935265184684801</c:v>
                </c:pt>
                <c:pt idx="15824" formatCode="General">
                  <c:v>-0.55600820076885005</c:v>
                </c:pt>
                <c:pt idx="15825" formatCode="General">
                  <c:v>-0.56232014914022699</c:v>
                </c:pt>
                <c:pt idx="15826" formatCode="General">
                  <c:v>-0.56828401514606697</c:v>
                </c:pt>
                <c:pt idx="15827" formatCode="General">
                  <c:v>-0.57389560261095796</c:v>
                </c:pt>
                <c:pt idx="15828" formatCode="General">
                  <c:v>-0.57915113451481104</c:v>
                </c:pt>
                <c:pt idx="15829" formatCode="General">
                  <c:v>-0.58404708303770103</c:v>
                </c:pt>
                <c:pt idx="15830" formatCode="General">
                  <c:v>-0.588580337853716</c:v>
                </c:pt>
                <c:pt idx="15831" formatCode="General">
                  <c:v>-0.59274808871568596</c:v>
                </c:pt>
                <c:pt idx="15832" formatCode="General">
                  <c:v>-0.59654781132490897</c:v>
                </c:pt>
                <c:pt idx="15833" formatCode="General">
                  <c:v>-0.59997717159414798</c:v>
                </c:pt>
                <c:pt idx="15834" formatCode="General">
                  <c:v>-0.60303444637116599</c:v>
                </c:pt>
                <c:pt idx="15835" formatCode="General">
                  <c:v>-0.605718028307489</c:v>
                </c:pt>
                <c:pt idx="15836" formatCode="General">
                  <c:v>-0.60802688636119995</c:v>
                </c:pt>
                <c:pt idx="15837" formatCode="General">
                  <c:v>-0.60996051937959495</c:v>
                </c:pt>
                <c:pt idx="15838" formatCode="General">
                  <c:v>-0.61151783779915603</c:v>
                </c:pt>
                <c:pt idx="15839" formatCode="General">
                  <c:v>-0.61269872598193797</c:v>
                </c:pt>
                <c:pt idx="15840" formatCode="General">
                  <c:v>-0.61350364728087503</c:v>
                </c:pt>
                <c:pt idx="15841" formatCode="General">
                  <c:v>-0.61393352349187302</c:v>
                </c:pt>
                <c:pt idx="15842" formatCode="General">
                  <c:v>-0.61398957850417202</c:v>
                </c:pt>
                <c:pt idx="15843" formatCode="General">
                  <c:v>-0.61367227538200497</c:v>
                </c:pt>
                <c:pt idx="15844" formatCode="General">
                  <c:v>-0.61298340197149004</c:v>
                </c:pt>
                <c:pt idx="15845" formatCode="General">
                  <c:v>-0.61192512052298698</c:v>
                </c:pt>
                <c:pt idx="15846" formatCode="General">
                  <c:v>-0.61049929771803202</c:v>
                </c:pt>
                <c:pt idx="15847" formatCode="General">
                  <c:v>-0.60870905019900401</c:v>
                </c:pt>
                <c:pt idx="15848" formatCode="General">
                  <c:v>-0.60655715945553701</c:v>
                </c:pt>
                <c:pt idx="15849" formatCode="General">
                  <c:v>-0.60404643852615303</c:v>
                </c:pt>
                <c:pt idx="15850" formatCode="General">
                  <c:v>-0.60118031278069195</c:v>
                </c:pt>
                <c:pt idx="15851" formatCode="General">
                  <c:v>-0.59796231112635401</c:v>
                </c:pt>
                <c:pt idx="15852" formatCode="General">
                  <c:v>-0.59439655949268899</c:v>
                </c:pt>
                <c:pt idx="15853" formatCode="General">
                  <c:v>-0.59048777168613298</c:v>
                </c:pt>
                <c:pt idx="15854" formatCode="General">
                  <c:v>-0.58624059258165495</c:v>
                </c:pt>
                <c:pt idx="15855" formatCode="General">
                  <c:v>-0.58165951623728296</c:v>
                </c:pt>
                <c:pt idx="15856" formatCode="General">
                  <c:v>-0.57674943475221996</c:v>
                </c:pt>
                <c:pt idx="15857" formatCode="General">
                  <c:v>-0.57151563512273396</c:v>
                </c:pt>
                <c:pt idx="15858" formatCode="General">
                  <c:v>-0.565963275476139</c:v>
                </c:pt>
                <c:pt idx="15859" formatCode="General">
                  <c:v>-0.56009842619905104</c:v>
                </c:pt>
                <c:pt idx="15860" formatCode="General">
                  <c:v>-0.553927494636692</c:v>
                </c:pt>
                <c:pt idx="15861" formatCode="General">
                  <c:v>-0.547456044520371</c:v>
                </c:pt>
                <c:pt idx="15862" formatCode="General">
                  <c:v>-0.54069040580330197</c:v>
                </c:pt>
                <c:pt idx="15863" formatCode="General">
                  <c:v>-0.53363778669962303</c:v>
                </c:pt>
                <c:pt idx="15864" formatCode="General">
                  <c:v>-0.52630503259830597</c:v>
                </c:pt>
                <c:pt idx="15865" formatCode="General">
                  <c:v>-0.51869853163216395</c:v>
                </c:pt>
                <c:pt idx="15866" formatCode="General">
                  <c:v>-0.51082531605578796</c:v>
                </c:pt>
                <c:pt idx="15867" formatCode="General">
                  <c:v>-0.50269261958675804</c:v>
                </c:pt>
                <c:pt idx="15868" formatCode="General">
                  <c:v>-0.49430776232928603</c:v>
                </c:pt>
                <c:pt idx="15869" formatCode="General">
                  <c:v>-0.48567814931277198</c:v>
                </c:pt>
                <c:pt idx="15870" formatCode="General">
                  <c:v>-0.476811278040978</c:v>
                </c:pt>
                <c:pt idx="15871" formatCode="General">
                  <c:v>-0.46771523567705198</c:v>
                </c:pt>
                <c:pt idx="15872" formatCode="General">
                  <c:v>-0.45839764836583002</c:v>
                </c:pt>
                <c:pt idx="15873" formatCode="General">
                  <c:v>-0.44886665064449599</c:v>
                </c:pt>
                <c:pt idx="15874" formatCode="General">
                  <c:v>-0.43913037227600199</c:v>
                </c:pt>
                <c:pt idx="15875" formatCode="General">
                  <c:v>-0.42919632666606999</c:v>
                </c:pt>
                <c:pt idx="15876" formatCode="General">
                  <c:v>-0.41907253655232501</c:v>
                </c:pt>
                <c:pt idx="15877" formatCode="General">
                  <c:v>-0.40876757627376797</c:v>
                </c:pt>
                <c:pt idx="15878" formatCode="General">
                  <c:v>-0.398289425338829</c:v>
                </c:pt>
                <c:pt idx="15879" formatCode="General">
                  <c:v>-0.38764593406256098</c:v>
                </c:pt>
                <c:pt idx="15880" formatCode="General">
                  <c:v>-0.376845462330821</c:v>
                </c:pt>
                <c:pt idx="15881" formatCode="General">
                  <c:v>-0.36589634761789003</c:v>
                </c:pt>
                <c:pt idx="15882" formatCode="General">
                  <c:v>-0.35480683637806798</c:v>
                </c:pt>
                <c:pt idx="15883" formatCode="General">
                  <c:v>-0.34358512246306999</c:v>
                </c:pt>
                <c:pt idx="15884" formatCode="General">
                  <c:v>-0.33223984283283198</c:v>
                </c:pt>
                <c:pt idx="15885" formatCode="General">
                  <c:v>-0.32077900404335402</c:v>
                </c:pt>
                <c:pt idx="15886" formatCode="General">
                  <c:v>-0.30921046243045403</c:v>
                </c:pt>
                <c:pt idx="15887" formatCode="General">
                  <c:v>-0.29754257610627399</c:v>
                </c:pt>
                <c:pt idx="15888" formatCode="General">
                  <c:v>-0.28578362458120699</c:v>
                </c:pt>
                <c:pt idx="15889" formatCode="General">
                  <c:v>-0.273941257604981</c:v>
                </c:pt>
                <c:pt idx="15890" formatCode="General">
                  <c:v>-0.262023546887313</c:v>
                </c:pt>
                <c:pt idx="15891" formatCode="General">
                  <c:v>-0.25003853091702</c:v>
                </c:pt>
                <c:pt idx="15892" formatCode="General">
                  <c:v>-0.237993681199825</c:v>
                </c:pt>
                <c:pt idx="15893" formatCode="General">
                  <c:v>-0.22589744870836401</c:v>
                </c:pt>
                <c:pt idx="15894" formatCode="General">
                  <c:v>-0.21375720283060901</c:v>
                </c:pt>
                <c:pt idx="15895" formatCode="General">
                  <c:v>-0.20158016472666701</c:v>
                </c:pt>
                <c:pt idx="15896" formatCode="General">
                  <c:v>-0.18937416119742401</c:v>
                </c:pt>
                <c:pt idx="15897" formatCode="General">
                  <c:v>-0.17714704527175201</c:v>
                </c:pt>
                <c:pt idx="15898" formatCode="General">
                  <c:v>-0.16490605462606001</c:v>
                </c:pt>
                <c:pt idx="15899" formatCode="General">
                  <c:v>-0.152657805570525</c:v>
                </c:pt>
                <c:pt idx="15900" formatCode="General">
                  <c:v>-0.14040949309095299</c:v>
                </c:pt>
                <c:pt idx="15901" formatCode="General">
                  <c:v>-0.12816840885438499</c:v>
                </c:pt>
                <c:pt idx="15902" formatCode="General">
                  <c:v>-0.11594129867212299</c:v>
                </c:pt>
                <c:pt idx="15903" formatCode="General">
                  <c:v>-0.103734386272404</c:v>
                </c:pt>
                <c:pt idx="15904" formatCode="General">
                  <c:v>-9.1554502099607304E-2</c:v>
                </c:pt>
                <c:pt idx="15905" formatCode="General">
                  <c:v>-7.9408068981754495E-2</c:v>
                </c:pt>
                <c:pt idx="15906" formatCode="General">
                  <c:v>-6.7301072448478494E-2</c:v>
                </c:pt>
                <c:pt idx="15907" formatCode="General">
                  <c:v>-5.5240189425694301E-2</c:v>
                </c:pt>
                <c:pt idx="15908" formatCode="General">
                  <c:v>-4.3231710022621397E-2</c:v>
                </c:pt>
                <c:pt idx="15909" formatCode="General">
                  <c:v>-3.1280888776080998E-2</c:v>
                </c:pt>
                <c:pt idx="15910" formatCode="General">
                  <c:v>-1.9393085537587298E-2</c:v>
                </c:pt>
                <c:pt idx="15911" formatCode="General">
                  <c:v>-7.5739114908906797E-3</c:v>
                </c:pt>
                <c:pt idx="15912" formatCode="General">
                  <c:v>4.1712712684966102E-3</c:v>
                </c:pt>
                <c:pt idx="15913" formatCode="General">
                  <c:v>1.5836848220292299E-2</c:v>
                </c:pt>
                <c:pt idx="15914" formatCode="General">
                  <c:v>2.74175064411184E-2</c:v>
                </c:pt>
                <c:pt idx="15915" formatCode="General">
                  <c:v>3.8908806073149303E-2</c:v>
                </c:pt>
                <c:pt idx="15916" formatCode="General">
                  <c:v>5.0306088625186499E-2</c:v>
                </c:pt>
                <c:pt idx="15917" formatCode="General">
                  <c:v>6.1604880771035E-2</c:v>
                </c:pt>
                <c:pt idx="15918" formatCode="General">
                  <c:v>7.2800946399642505E-2</c:v>
                </c:pt>
                <c:pt idx="15919" formatCode="General">
                  <c:v>8.3890239519396795E-2</c:v>
                </c:pt>
                <c:pt idx="15920" formatCode="General">
                  <c:v>9.4868829352512604E-2</c:v>
                </c:pt>
                <c:pt idx="15921" formatCode="General">
                  <c:v>0.10573235537801701</c:v>
                </c:pt>
                <c:pt idx="15922" formatCode="General">
                  <c:v>0.116477135825215</c:v>
                </c:pt>
                <c:pt idx="15923" formatCode="General">
                  <c:v>0.12710020366861799</c:v>
                </c:pt>
                <c:pt idx="15924" formatCode="General">
                  <c:v>0.13759813033985499</c:v>
                </c:pt>
                <c:pt idx="15925" formatCode="General">
                  <c:v>0.147967475378152</c:v>
                </c:pt>
                <c:pt idx="15926" formatCode="General">
                  <c:v>0.15820538874696</c:v>
                </c:pt>
                <c:pt idx="15927" formatCode="General">
                  <c:v>0.168309059421416</c:v>
                </c:pt>
                <c:pt idx="15928" formatCode="General">
                  <c:v>0.17827566978828399</c:v>
                </c:pt>
                <c:pt idx="15929" formatCode="General">
                  <c:v>0.18810290894491799</c:v>
                </c:pt>
                <c:pt idx="15930" formatCode="General">
                  <c:v>0.19778843016376299</c:v>
                </c:pt>
                <c:pt idx="15931" formatCode="General">
                  <c:v>0.20732984250870701</c:v>
                </c:pt>
                <c:pt idx="15932" formatCode="General">
                  <c:v>0.216725793404386</c:v>
                </c:pt>
                <c:pt idx="15933" formatCode="General">
                  <c:v>0.22597483736027099</c:v>
                </c:pt>
                <c:pt idx="15934" formatCode="General">
                  <c:v>0.23507479000578599</c:v>
                </c:pt>
                <c:pt idx="15935" formatCode="General">
                  <c:v>0.24402436252891599</c:v>
                </c:pt>
                <c:pt idx="15936" formatCode="General">
                  <c:v>0.25282267677623299</c:v>
                </c:pt>
                <c:pt idx="15937" formatCode="General">
                  <c:v>0.26146810950798199</c:v>
                </c:pt>
                <c:pt idx="15938" formatCode="General">
                  <c:v>0.26995985895483798</c:v>
                </c:pt>
                <c:pt idx="15939" formatCode="General">
                  <c:v>0.278297453652184</c:v>
                </c:pt>
                <c:pt idx="15940" formatCode="General">
                  <c:v>0.28647959437174297</c:v>
                </c:pt>
                <c:pt idx="15941" formatCode="General">
                  <c:v>0.29450578193555099</c:v>
                </c:pt>
                <c:pt idx="15942" formatCode="General">
                  <c:v>0.30237638257074601</c:v>
                </c:pt>
                <c:pt idx="15943" formatCode="General">
                  <c:v>0.31009090324094701</c:v>
                </c:pt>
                <c:pt idx="15944" formatCode="General">
                  <c:v>0.31764896698543499</c:v>
                </c:pt>
                <c:pt idx="15945" formatCode="General">
                  <c:v>0.32505095000633599</c:v>
                </c:pt>
                <c:pt idx="15946" formatCode="General">
                  <c:v>0.332296886178087</c:v>
                </c:pt>
                <c:pt idx="15947" formatCode="General">
                  <c:v>0.33938689037863201</c:v>
                </c:pt>
                <c:pt idx="15948" formatCode="General">
                  <c:v>0.34632121652388298</c:v>
                </c:pt>
                <c:pt idx="15949" formatCode="General">
                  <c:v>0.35310023775680699</c:v>
                </c:pt>
                <c:pt idx="15950" formatCode="General">
                  <c:v>0.35972444294878297</c:v>
                </c:pt>
                <c:pt idx="15951" formatCode="General">
                  <c:v>0.366194414244221</c:v>
                </c:pt>
                <c:pt idx="15952" formatCode="General">
                  <c:v>0.372510882058252</c:v>
                </c:pt>
                <c:pt idx="15953" formatCode="General">
                  <c:v>0.37867519439437403</c:v>
                </c:pt>
                <c:pt idx="15954" formatCode="General">
                  <c:v>0.38468824684275199</c:v>
                </c:pt>
                <c:pt idx="15955" formatCode="General">
                  <c:v>0.390550865703928</c:v>
                </c:pt>
                <c:pt idx="15956" formatCode="General">
                  <c:v>0.39626390346246398</c:v>
                </c:pt>
                <c:pt idx="15957" formatCode="General">
                  <c:v>0.40182824972244202</c:v>
                </c:pt>
                <c:pt idx="15958" formatCode="General">
                  <c:v>0.40724536689051</c:v>
                </c:pt>
                <c:pt idx="15959" formatCode="General">
                  <c:v>0.41251618073060797</c:v>
                </c:pt>
                <c:pt idx="15960" formatCode="General">
                  <c:v>0.41764159281924301</c:v>
                </c:pt>
                <c:pt idx="15961" formatCode="General">
                  <c:v>0.42262303006253099</c:v>
                </c:pt>
                <c:pt idx="15962" formatCode="General">
                  <c:v>0.42746139921314502</c:v>
                </c:pt>
                <c:pt idx="15963" formatCode="General">
                  <c:v>0.43215761497021499</c:v>
                </c:pt>
                <c:pt idx="15964" formatCode="General">
                  <c:v>0.43671370412345001</c:v>
                </c:pt>
                <c:pt idx="15965" formatCode="General">
                  <c:v>0.44113058792328602</c:v>
                </c:pt>
                <c:pt idx="15966" formatCode="General">
                  <c:v>0.44540852236718598</c:v>
                </c:pt>
                <c:pt idx="15967" formatCode="General">
                  <c:v>0.44954888391533898</c:v>
                </c:pt>
                <c:pt idx="15968" formatCode="General">
                  <c:v>0.45355313149806997</c:v>
                </c:pt>
                <c:pt idx="15969" formatCode="General">
                  <c:v>0.45742160923007802</c:v>
                </c:pt>
                <c:pt idx="15970" formatCode="General">
                  <c:v>0.46115520284095601</c:v>
                </c:pt>
                <c:pt idx="15971" formatCode="General">
                  <c:v>0.46475544181599499</c:v>
                </c:pt>
                <c:pt idx="15972" formatCode="General">
                  <c:v>0.468222817453471</c:v>
                </c:pt>
                <c:pt idx="15973" formatCode="General">
                  <c:v>0.471557804568143</c:v>
                </c:pt>
                <c:pt idx="15974" formatCode="General">
                  <c:v>0.47476148645181199</c:v>
                </c:pt>
                <c:pt idx="15975" formatCode="General">
                  <c:v>0.47783395457689998</c:v>
                </c:pt>
                <c:pt idx="15976" formatCode="General">
                  <c:v>0.48077535041200797</c:v>
                </c:pt>
                <c:pt idx="15977" formatCode="General">
                  <c:v>0.483586565897694</c:v>
                </c:pt>
                <c:pt idx="15978" formatCode="General">
                  <c:v>0.48626808608717798</c:v>
                </c:pt>
                <c:pt idx="15979" formatCode="General">
                  <c:v>0.48881941910330801</c:v>
                </c:pt>
                <c:pt idx="15980" formatCode="General">
                  <c:v>0.49124071603853198</c:v>
                </c:pt>
                <c:pt idx="15981" formatCode="General">
                  <c:v>0.49353187757078798</c:v>
                </c:pt>
                <c:pt idx="15982" formatCode="General">
                  <c:v>0.49569245121984701</c:v>
                </c:pt>
                <c:pt idx="15983" formatCode="General">
                  <c:v>0.49772220186171101</c:v>
                </c:pt>
                <c:pt idx="15984" formatCode="General">
                  <c:v>0.49962015191569797</c:v>
                </c:pt>
                <c:pt idx="15985" formatCode="General">
                  <c:v>0.501386135863781</c:v>
                </c:pt>
                <c:pt idx="15986" formatCode="General">
                  <c:v>0.50301926528317298</c:v>
                </c:pt>
                <c:pt idx="15987" formatCode="General">
                  <c:v>0.50451788079469195</c:v>
                </c:pt>
                <c:pt idx="15988" formatCode="General">
                  <c:v>0.505881310915963</c:v>
                </c:pt>
                <c:pt idx="15989" formatCode="General">
                  <c:v>0.50710891090014898</c:v>
                </c:pt>
                <c:pt idx="15990" formatCode="General">
                  <c:v>0.508199335205889</c:v>
                </c:pt>
                <c:pt idx="15991" formatCode="General">
                  <c:v>0.50915059715508004</c:v>
                </c:pt>
                <c:pt idx="15992" formatCode="General">
                  <c:v>0.509961248007889</c:v>
                </c:pt>
                <c:pt idx="15993" formatCode="General">
                  <c:v>0.51062990596288704</c:v>
                </c:pt>
                <c:pt idx="15994" formatCode="General">
                  <c:v>0.511154163559846</c:v>
                </c:pt>
                <c:pt idx="15995" formatCode="General">
                  <c:v>0.51153224112511497</c:v>
                </c:pt>
                <c:pt idx="15996" formatCode="General">
                  <c:v>0.51176256657279395</c:v>
                </c:pt>
                <c:pt idx="15997" formatCode="General">
                  <c:v>0.51184264490423204</c:v>
                </c:pt>
                <c:pt idx="15998" formatCode="General">
                  <c:v>0.51177013918603398</c:v>
                </c:pt>
                <c:pt idx="15999" formatCode="General">
                  <c:v>0.51154303371278198</c:v>
                </c:pt>
                <c:pt idx="16000" formatCode="General">
                  <c:v>0.511159074060618</c:v>
                </c:pt>
                <c:pt idx="16001" formatCode="General">
                  <c:v>0.51061573591586396</c:v>
                </c:pt>
                <c:pt idx="16002" formatCode="General">
                  <c:v>0.50991030669882598</c:v>
                </c:pt>
                <c:pt idx="16003" formatCode="General">
                  <c:v>0.509040488009597</c:v>
                </c:pt>
                <c:pt idx="16004" formatCode="General">
                  <c:v>0.50800386247500495</c:v>
                </c:pt>
                <c:pt idx="16005" formatCode="General">
                  <c:v>0.50679729597374201</c:v>
                </c:pt>
                <c:pt idx="16006" formatCode="General">
                  <c:v>0.50541760711574801</c:v>
                </c:pt>
                <c:pt idx="16007" formatCode="General">
                  <c:v>0.50386274328481995</c:v>
                </c:pt>
                <c:pt idx="16008" formatCode="General">
                  <c:v>0.50213019677273796</c:v>
                </c:pt>
                <c:pt idx="16009" formatCode="General">
                  <c:v>0.50021681752774305</c:v>
                </c:pt>
                <c:pt idx="16010" formatCode="General">
                  <c:v>0.49811951786481201</c:v>
                </c:pt>
                <c:pt idx="16011" formatCode="General">
                  <c:v>0.49583591586555797</c:v>
                </c:pt>
                <c:pt idx="16012" formatCode="General">
                  <c:v>0.49336378321373198</c:v>
                </c:pt>
                <c:pt idx="16013" formatCode="General">
                  <c:v>0.49069997099679502</c:v>
                </c:pt>
                <c:pt idx="16014" formatCode="General">
                  <c:v>0.48784253298444602</c:v>
                </c:pt>
                <c:pt idx="16015" formatCode="General">
                  <c:v>0.48478926176155201</c:v>
                </c:pt>
                <c:pt idx="16016" formatCode="General">
                  <c:v>0.48153755777724999</c:v>
                </c:pt>
                <c:pt idx="16017" formatCode="General">
                  <c:v>0.47808555501364303</c:v>
                </c:pt>
                <c:pt idx="16018" formatCode="General">
                  <c:v>0.47443112892117201</c:v>
                </c:pt>
                <c:pt idx="16019" formatCode="General">
                  <c:v>0.47057235927768298</c:v>
                </c:pt>
                <c:pt idx="16020" formatCode="General">
                  <c:v>0.46650762032389698</c:v>
                </c:pt>
                <c:pt idx="16021" formatCode="General">
                  <c:v>0.46223558488690902</c:v>
                </c:pt>
                <c:pt idx="16022" formatCode="General">
                  <c:v>0.45775517645254998</c:v>
                </c:pt>
                <c:pt idx="16023" formatCode="General">
                  <c:v>0.45306500192191301</c:v>
                </c:pt>
                <c:pt idx="16024" formatCode="General">
                  <c:v>0.44816391991235099</c:v>
                </c:pt>
                <c:pt idx="16025" formatCode="General">
                  <c:v>0.44305161233012003</c:v>
                </c:pt>
                <c:pt idx="16026" formatCode="General">
                  <c:v>0.43772751375250601</c:v>
                </c:pt>
                <c:pt idx="16027" formatCode="General">
                  <c:v>0.43219122053935899</c:v>
                </c:pt>
                <c:pt idx="16028" formatCode="General">
                  <c:v>0.42644256748745302</c:v>
                </c:pt>
                <c:pt idx="16029" formatCode="General">
                  <c:v>0.420481647729542</c:v>
                </c:pt>
                <c:pt idx="16030" formatCode="General">
                  <c:v>0.414309314373147</c:v>
                </c:pt>
                <c:pt idx="16031" formatCode="General">
                  <c:v>0.40792612694789898</c:v>
                </c:pt>
                <c:pt idx="16032" formatCode="General">
                  <c:v>0.40133331144218398</c:v>
                </c:pt>
                <c:pt idx="16033" formatCode="General">
                  <c:v>0.39453223230025602</c:v>
                </c:pt>
                <c:pt idx="16034" formatCode="General">
                  <c:v>0.38752382158255799</c:v>
                </c:pt>
                <c:pt idx="16035" formatCode="General">
                  <c:v>0.38031023428811001</c:v>
                </c:pt>
                <c:pt idx="16036" formatCode="General">
                  <c:v>0.37289435238778401</c:v>
                </c:pt>
                <c:pt idx="16037" formatCode="General">
                  <c:v>0.365278503392019</c:v>
                </c:pt>
                <c:pt idx="16038" formatCode="General">
                  <c:v>0.35746488818349798</c:v>
                </c:pt>
                <c:pt idx="16039" formatCode="General">
                  <c:v>0.34945627161866799</c:v>
                </c:pt>
                <c:pt idx="16040" formatCode="General">
                  <c:v>0.34125652969249398</c:v>
                </c:pt>
                <c:pt idx="16041" formatCode="General">
                  <c:v>0.33286950074454102</c:v>
                </c:pt>
                <c:pt idx="16042" formatCode="General">
                  <c:v>0.32429885655153701</c:v>
                </c:pt>
                <c:pt idx="16043" formatCode="General">
                  <c:v>0.315549149546897</c:v>
                </c:pt>
                <c:pt idx="16044" formatCode="General">
                  <c:v>0.30662475856921301</c:v>
                </c:pt>
                <c:pt idx="16045" formatCode="General">
                  <c:v>0.29753033278014202</c:v>
                </c:pt>
                <c:pt idx="16046" formatCode="General">
                  <c:v>0.28827131694400099</c:v>
                </c:pt>
                <c:pt idx="16047" formatCode="General">
                  <c:v>0.27885282112168303</c:v>
                </c:pt>
                <c:pt idx="16048" formatCode="General">
                  <c:v>0.26928011402223601</c:v>
                </c:pt>
                <c:pt idx="16049" formatCode="General">
                  <c:v>0.25955969742795898</c:v>
                </c:pt>
                <c:pt idx="16050" formatCode="General">
                  <c:v>0.24969766617693401</c:v>
                </c:pt>
                <c:pt idx="16051" formatCode="General">
                  <c:v>0.23970010200848199</c:v>
                </c:pt>
                <c:pt idx="16052" formatCode="General">
                  <c:v>0.22957415047482499</c:v>
                </c:pt>
                <c:pt idx="16053" formatCode="General">
                  <c:v>0.21932641578985199</c:v>
                </c:pt>
                <c:pt idx="16054" formatCode="General">
                  <c:v>0.20896386555472601</c:v>
                </c:pt>
                <c:pt idx="16055" formatCode="General">
                  <c:v>0.198493891809225</c:v>
                </c:pt>
                <c:pt idx="16056" formatCode="General">
                  <c:v>0.187923694106509</c:v>
                </c:pt>
                <c:pt idx="16057" formatCode="General">
                  <c:v>0.17726076846646599</c:v>
                </c:pt>
                <c:pt idx="16058" formatCode="General">
                  <c:v>0.166512867956053</c:v>
                </c:pt>
                <c:pt idx="16059" formatCode="General">
                  <c:v>0.15568742122252899</c:v>
                </c:pt>
                <c:pt idx="16060" formatCode="General">
                  <c:v>0.144792050919341</c:v>
                </c:pt>
                <c:pt idx="16061" formatCode="General">
                  <c:v>0.13383519262431801</c:v>
                </c:pt>
                <c:pt idx="16062" formatCode="General">
                  <c:v>0.122825470169677</c:v>
                </c:pt>
                <c:pt idx="16063" formatCode="General">
                  <c:v>0.111770972025274</c:v>
                </c:pt>
                <c:pt idx="16064" formatCode="General">
                  <c:v>0.100679201070674</c:v>
                </c:pt>
                <c:pt idx="16065" formatCode="General">
                  <c:v>8.9558258742542196E-2</c:v>
                </c:pt>
                <c:pt idx="16066" formatCode="General">
                  <c:v>7.8416881426117802E-2</c:v>
                </c:pt>
                <c:pt idx="16067" formatCode="General">
                  <c:v>6.7263282209221995E-2</c:v>
                </c:pt>
                <c:pt idx="16068" formatCode="General">
                  <c:v>5.6105539885009E-2</c:v>
                </c:pt>
                <c:pt idx="16069" formatCode="General">
                  <c:v>4.4951665325531902E-2</c:v>
                </c:pt>
                <c:pt idx="16070" formatCode="General">
                  <c:v>3.3809620445713402E-2</c:v>
                </c:pt>
                <c:pt idx="16071" formatCode="General">
                  <c:v>2.26878274177921E-2</c:v>
                </c:pt>
                <c:pt idx="16072" formatCode="General">
                  <c:v>1.1594130081477701E-2</c:v>
                </c:pt>
                <c:pt idx="16073" formatCode="General">
                  <c:v>5.3671512857476704E-4</c:v>
                </c:pt>
                <c:pt idx="16074" formatCode="General">
                  <c:v>-1.04768822368876E-2</c:v>
                </c:pt>
                <c:pt idx="16075" formatCode="General">
                  <c:v>-2.1439314282852999E-2</c:v>
                </c:pt>
                <c:pt idx="16076" formatCode="General">
                  <c:v>-3.2342810593102997E-2</c:v>
                </c:pt>
                <c:pt idx="16077" formatCode="General">
                  <c:v>-4.3180209962978999E-2</c:v>
                </c:pt>
                <c:pt idx="16078" formatCode="General">
                  <c:v>-5.3943998298857702E-2</c:v>
                </c:pt>
                <c:pt idx="16079" formatCode="General">
                  <c:v>-6.4627300477122104E-2</c:v>
                </c:pt>
                <c:pt idx="16080" formatCode="General">
                  <c:v>-7.5223381105668702E-2</c:v>
                </c:pt>
                <c:pt idx="16081" formatCode="General">
                  <c:v>-8.5725098560682694E-2</c:v>
                </c:pt>
                <c:pt idx="16082" formatCode="General">
                  <c:v>-9.6126520839024399E-2</c:v>
                </c:pt>
                <c:pt idx="16083" formatCode="General">
                  <c:v>-0.106421893369887</c:v>
                </c:pt>
                <c:pt idx="16084" formatCode="General">
                  <c:v>-0.11660494239168299</c:v>
                </c:pt>
                <c:pt idx="16085" formatCode="General">
                  <c:v>-0.12666991105372999</c:v>
                </c:pt>
                <c:pt idx="16086" formatCode="General">
                  <c:v>-0.13661113930204999</c:v>
                </c:pt>
                <c:pt idx="16087" formatCode="General">
                  <c:v>-0.14642356584265301</c:v>
                </c:pt>
                <c:pt idx="16088" formatCode="General">
                  <c:v>-0.15610268074018199</c:v>
                </c:pt>
                <c:pt idx="16089" formatCode="General">
                  <c:v>-0.16564337553907199</c:v>
                </c:pt>
                <c:pt idx="16090" formatCode="General">
                  <c:v>-0.17504099958171099</c:v>
                </c:pt>
                <c:pt idx="16091" formatCode="General">
                  <c:v>-0.18429192725273899</c:v>
                </c:pt>
                <c:pt idx="16092" formatCode="General">
                  <c:v>-0.19339190464749401</c:v>
                </c:pt>
                <c:pt idx="16093" formatCode="General">
                  <c:v>-0.202337010880414</c:v>
                </c:pt>
                <c:pt idx="16094" formatCode="General">
                  <c:v>-0.211124290358886</c:v>
                </c:pt>
                <c:pt idx="16095" formatCode="General">
                  <c:v>-0.21975062712027599</c:v>
                </c:pt>
                <c:pt idx="16096" formatCode="General">
                  <c:v>-0.22821315008988999</c:v>
                </c:pt>
                <c:pt idx="16097" formatCode="General">
                  <c:v>-0.23650919103283299</c:v>
                </c:pt>
                <c:pt idx="16098" formatCode="General">
                  <c:v>-0.244635748092496</c:v>
                </c:pt>
                <c:pt idx="16099" formatCode="General">
                  <c:v>-0.25259056478805803</c:v>
                </c:pt>
                <c:pt idx="16100" formatCode="General">
                  <c:v>-0.26037217098035498</c:v>
                </c:pt>
                <c:pt idx="16101" formatCode="General">
                  <c:v>-0.26797873468773298</c:v>
                </c:pt>
                <c:pt idx="16102" formatCode="General">
                  <c:v>-0.27540900760817899</c:v>
                </c:pt>
                <c:pt idx="16103" formatCode="General">
                  <c:v>-0.28266182972895898</c:v>
                </c:pt>
                <c:pt idx="16104" formatCode="General">
                  <c:v>-0.28973598687167801</c:v>
                </c:pt>
                <c:pt idx="16105" formatCode="General">
                  <c:v>-0.29663023225672802</c:v>
                </c:pt>
                <c:pt idx="16106" formatCode="General">
                  <c:v>-0.30334383610165899</c:v>
                </c:pt>
                <c:pt idx="16107" formatCode="General">
                  <c:v>-0.30987660999341499</c:v>
                </c:pt>
                <c:pt idx="16108" formatCode="General">
                  <c:v>-0.31622824628862201</c:v>
                </c:pt>
                <c:pt idx="16109" formatCode="General">
                  <c:v>-0.32239826656117099</c:v>
                </c:pt>
                <c:pt idx="16110" formatCode="General">
                  <c:v>-0.328386562797507</c:v>
                </c:pt>
                <c:pt idx="16111" formatCode="General">
                  <c:v>-0.33419342024646498</c:v>
                </c:pt>
                <c:pt idx="16112" formatCode="General">
                  <c:v>-0.33981892154632898</c:v>
                </c:pt>
                <c:pt idx="16113" formatCode="General">
                  <c:v>-0.34526345746953102</c:v>
                </c:pt>
                <c:pt idx="16114" formatCode="General">
                  <c:v>-0.35052770917314702</c:v>
                </c:pt>
                <c:pt idx="16115" formatCode="General">
                  <c:v>-0.355612087492861</c:v>
                </c:pt>
                <c:pt idx="16116" formatCode="General">
                  <c:v>-0.36051721067331999</c:v>
                </c:pt>
                <c:pt idx="16117" formatCode="General">
                  <c:v>-0.36524392866641198</c:v>
                </c:pt>
                <c:pt idx="16118" formatCode="General">
                  <c:v>-0.36979279521354602</c:v>
                </c:pt>
                <c:pt idx="16119" formatCode="General">
                  <c:v>-0.374165084356466</c:v>
                </c:pt>
                <c:pt idx="16120" formatCode="General">
                  <c:v>-0.37836172511831101</c:v>
                </c:pt>
                <c:pt idx="16121" formatCode="General">
                  <c:v>-0.38238322648270701</c:v>
                </c:pt>
                <c:pt idx="16122" formatCode="General">
                  <c:v>-0.38623076796077299</c:v>
                </c:pt>
                <c:pt idx="16123" formatCode="General">
                  <c:v>-0.38990521131348599</c:v>
                </c:pt>
                <c:pt idx="16124" formatCode="General">
                  <c:v>-0.39340753456875399</c:v>
                </c:pt>
                <c:pt idx="16125" formatCode="General">
                  <c:v>-0.39673887280780701</c:v>
                </c:pt>
                <c:pt idx="16126" formatCode="General">
                  <c:v>-0.39989996052570498</c:v>
                </c:pt>
                <c:pt idx="16127" formatCode="General">
                  <c:v>-0.40289176158456103</c:v>
                </c:pt>
                <c:pt idx="16128" formatCode="General">
                  <c:v>-0.405715207202273</c:v>
                </c:pt>
                <c:pt idx="16129" formatCode="General">
                  <c:v>-0.40837122123042302</c:v>
                </c:pt>
                <c:pt idx="16130" formatCode="General">
                  <c:v>-0.41086067542022497</c:v>
                </c:pt>
                <c:pt idx="16131" formatCode="General">
                  <c:v>-0.41318439344785801</c:v>
                </c:pt>
                <c:pt idx="16132" formatCode="General">
                  <c:v>-0.415343164829649</c:v>
                </c:pt>
                <c:pt idx="16133" formatCode="General">
                  <c:v>-0.41733776202758599</c:v>
                </c:pt>
                <c:pt idx="16134" formatCode="General">
                  <c:v>-0.41916895974669299</c:v>
                </c:pt>
                <c:pt idx="16135" formatCode="General">
                  <c:v>-0.42083754344027702</c:v>
                </c:pt>
                <c:pt idx="16136" formatCode="General">
                  <c:v>-0.42234420766084402</c:v>
                </c:pt>
                <c:pt idx="16137" formatCode="General">
                  <c:v>-0.423689562559663</c:v>
                </c:pt>
                <c:pt idx="16138" formatCode="General">
                  <c:v>-0.42487421018949501</c:v>
                </c:pt>
                <c:pt idx="16139" formatCode="General">
                  <c:v>-0.42589871482720898</c:v>
                </c:pt>
                <c:pt idx="16140" formatCode="General">
                  <c:v>-0.42676361414839797</c:v>
                </c:pt>
                <c:pt idx="16141" formatCode="General">
                  <c:v>-0.42746938878097102</c:v>
                </c:pt>
                <c:pt idx="16142" formatCode="General">
                  <c:v>-0.42801653907368298</c:v>
                </c:pt>
                <c:pt idx="16143" formatCode="General">
                  <c:v>-0.428405602999746</c:v>
                </c:pt>
                <c:pt idx="16144" formatCode="General">
                  <c:v>-0.42863700330763599</c:v>
                </c:pt>
                <c:pt idx="16145" formatCode="General">
                  <c:v>-0.42871111688011598</c:v>
                </c:pt>
                <c:pt idx="16146" formatCode="General">
                  <c:v>-0.42862841102499999</c:v>
                </c:pt>
                <c:pt idx="16147" formatCode="General">
                  <c:v>-0.42838930392986102</c:v>
                </c:pt>
                <c:pt idx="16148" formatCode="General">
                  <c:v>-0.42799416152963199</c:v>
                </c:pt>
                <c:pt idx="16149" formatCode="General">
                  <c:v>-0.427443326571186</c:v>
                </c:pt>
                <c:pt idx="16150" formatCode="General">
                  <c:v>-0.42673719984889702</c:v>
                </c:pt>
                <c:pt idx="16151" formatCode="General">
                  <c:v>-0.42587625864656198</c:v>
                </c:pt>
                <c:pt idx="16152" formatCode="General">
                  <c:v>-0.42486090525646097</c:v>
                </c:pt>
                <c:pt idx="16153" formatCode="General">
                  <c:v>-0.42369158318260403</c:v>
                </c:pt>
                <c:pt idx="16154" formatCode="General">
                  <c:v>-0.422368801635572</c:v>
                </c:pt>
                <c:pt idx="16155" formatCode="General">
                  <c:v>-0.42089305597020099</c:v>
                </c:pt>
                <c:pt idx="16156" formatCode="General">
                  <c:v>-0.41926488581677701</c:v>
                </c:pt>
                <c:pt idx="16157" formatCode="General">
                  <c:v>-0.417484911605566</c:v>
                </c:pt>
                <c:pt idx="16158" formatCode="General">
                  <c:v>-0.41555379692009498</c:v>
                </c:pt>
                <c:pt idx="16159" formatCode="General">
                  <c:v>-0.41347225881828298</c:v>
                </c:pt>
                <c:pt idx="16160" formatCode="General">
                  <c:v>-0.41124107577720798</c:v>
                </c:pt>
                <c:pt idx="16161" formatCode="General">
                  <c:v>-0.40886109437048002</c:v>
                </c:pt>
                <c:pt idx="16162" formatCode="General">
                  <c:v>-0.40633323588562897</c:v>
                </c:pt>
                <c:pt idx="16163" formatCode="General">
                  <c:v>-0.40365851391540303</c:v>
                </c:pt>
                <c:pt idx="16164" formatCode="General">
                  <c:v>-0.40083799825562699</c:v>
                </c:pt>
                <c:pt idx="16165" formatCode="General">
                  <c:v>-0.39787287119588199</c:v>
                </c:pt>
                <c:pt idx="16166" formatCode="General">
                  <c:v>-0.39476437315676499</c:v>
                </c:pt>
                <c:pt idx="16167" formatCode="General">
                  <c:v>-0.39151380360507798</c:v>
                </c:pt>
                <c:pt idx="16168" formatCode="General">
                  <c:v>-0.38812262661761798</c:v>
                </c:pt>
                <c:pt idx="16169" formatCode="General">
                  <c:v>-0.384592315145668</c:v>
                </c:pt>
                <c:pt idx="16170" formatCode="General">
                  <c:v>-0.38092444967546302</c:v>
                </c:pt>
                <c:pt idx="16171" formatCode="General">
                  <c:v>-0.37712078263615101</c:v>
                </c:pt>
                <c:pt idx="16172" formatCode="General">
                  <c:v>-0.37318312568197098</c:v>
                </c:pt>
                <c:pt idx="16173" formatCode="General">
                  <c:v>-0.36911338281933298</c:v>
                </c:pt>
                <c:pt idx="16174" formatCode="General">
                  <c:v>-0.36491349445527599</c:v>
                </c:pt>
                <c:pt idx="16175" formatCode="General">
                  <c:v>-0.360585480835587</c:v>
                </c:pt>
                <c:pt idx="16176" formatCode="General">
                  <c:v>-0.35613144406397901</c:v>
                </c:pt>
                <c:pt idx="16177" formatCode="General">
                  <c:v>-0.35155355984898401</c:v>
                </c:pt>
                <c:pt idx="16178" formatCode="General">
                  <c:v>-0.34685407821324499</c:v>
                </c:pt>
                <c:pt idx="16179" formatCode="General">
                  <c:v>-0.342035363505658</c:v>
                </c:pt>
                <c:pt idx="16180" formatCode="General">
                  <c:v>-0.33709978218294101</c:v>
                </c:pt>
                <c:pt idx="16181" formatCode="General">
                  <c:v>-0.332049746208742</c:v>
                </c:pt>
                <c:pt idx="16182" formatCode="General">
                  <c:v>-0.32688782220609902</c:v>
                </c:pt>
                <c:pt idx="16183" formatCode="General">
                  <c:v>-0.32161655646558901</c:v>
                </c:pt>
                <c:pt idx="16184" formatCode="General">
                  <c:v>-0.31623845580071402</c:v>
                </c:pt>
                <c:pt idx="16185" formatCode="General">
                  <c:v>-0.31075609934422599</c:v>
                </c:pt>
                <c:pt idx="16186" formatCode="General">
                  <c:v>-0.30517214234707102</c:v>
                </c:pt>
                <c:pt idx="16187" formatCode="General">
                  <c:v>-0.299489196479232</c:v>
                </c:pt>
                <c:pt idx="16188" formatCode="General">
                  <c:v>-0.29370987150331002</c:v>
                </c:pt>
                <c:pt idx="16189" formatCode="General">
                  <c:v>-0.287836780419709</c:v>
                </c:pt>
                <c:pt idx="16190" formatCode="General">
                  <c:v>-0.28187253423282299</c:v>
                </c:pt>
                <c:pt idx="16191" formatCode="General">
                  <c:v>-0.27581968870534201</c:v>
                </c:pt>
                <c:pt idx="16192" formatCode="General">
                  <c:v>-0.26968079868107903</c:v>
                </c:pt>
                <c:pt idx="16193" formatCode="General">
                  <c:v>-0.26345842675842202</c:v>
                </c:pt>
                <c:pt idx="16194" formatCode="General">
                  <c:v>-0.25715508160245998</c:v>
                </c:pt>
                <c:pt idx="16195" formatCode="General">
                  <c:v>-0.25077315589678001</c:v>
                </c:pt>
                <c:pt idx="16196" formatCode="General">
                  <c:v>-0.24431493463915699</c:v>
                </c:pt>
                <c:pt idx="16197" formatCode="General">
                  <c:v>-0.237782717074425</c:v>
                </c:pt>
                <c:pt idx="16198" formatCode="General">
                  <c:v>-0.231178720798495</c:v>
                </c:pt>
                <c:pt idx="16199" formatCode="General">
                  <c:v>-0.22450502491990501</c:v>
                </c:pt>
                <c:pt idx="16200" formatCode="General">
                  <c:v>-0.21776363831567799</c:v>
                </c:pt>
                <c:pt idx="16201" formatCode="General">
                  <c:v>-0.21095652036135501</c:v>
                </c:pt>
                <c:pt idx="16202" formatCode="General">
                  <c:v>-0.20408553589362399</c:v>
                </c:pt>
                <c:pt idx="16203" formatCode="General">
                  <c:v>-0.19715240652559601</c:v>
                </c:pt>
                <c:pt idx="16204" formatCode="General">
                  <c:v>-0.19015872357528299</c:v>
                </c:pt>
                <c:pt idx="16205" formatCode="General">
                  <c:v>-0.18310597172138601</c:v>
                </c:pt>
                <c:pt idx="16206" formatCode="General">
                  <c:v>-0.17599555021260199</c:v>
                </c:pt>
                <c:pt idx="16207" formatCode="General">
                  <c:v>-0.168828734992512</c:v>
                </c:pt>
                <c:pt idx="16208" formatCode="General">
                  <c:v>-0.161606643718262</c:v>
                </c:pt>
                <c:pt idx="16209" formatCode="General">
                  <c:v>-0.154330311777192</c:v>
                </c:pt>
                <c:pt idx="16210" formatCode="General">
                  <c:v>-0.147000660298714</c:v>
                </c:pt>
                <c:pt idx="16211" formatCode="General">
                  <c:v>-0.1396184152286</c:v>
                </c:pt>
                <c:pt idx="16212" formatCode="General">
                  <c:v>-0.13218428786171699</c:v>
                </c:pt>
                <c:pt idx="16213" formatCode="General">
                  <c:v>-0.124698848215527</c:v>
                </c:pt>
                <c:pt idx="16214" formatCode="General">
                  <c:v>-0.11716248743745999</c:v>
                </c:pt>
                <c:pt idx="16215" formatCode="General">
                  <c:v>-0.109575605260697</c:v>
                </c:pt>
                <c:pt idx="16216" formatCode="General">
                  <c:v>-0.10193843698027</c:v>
                </c:pt>
                <c:pt idx="16217" formatCode="General">
                  <c:v>-9.4251170161882503E-2</c:v>
                </c:pt>
                <c:pt idx="16218" formatCode="General">
                  <c:v>-8.6513924245238502E-2</c:v>
                </c:pt>
                <c:pt idx="16219" formatCode="General">
                  <c:v>-7.8726655937030099E-2</c:v>
                </c:pt>
                <c:pt idx="16220" formatCode="General">
                  <c:v>-7.0889243031650701E-2</c:v>
                </c:pt>
                <c:pt idx="16221" formatCode="General">
                  <c:v>-6.3001577474062001E-2</c:v>
                </c:pt>
                <c:pt idx="16222" formatCode="General">
                  <c:v>-5.5063543763925998E-2</c:v>
                </c:pt>
                <c:pt idx="16223" formatCode="General">
                  <c:v>-4.7074977622559099E-2</c:v>
                </c:pt>
                <c:pt idx="16224" formatCode="General">
                  <c:v>-3.9035680733781698E-2</c:v>
                </c:pt>
                <c:pt idx="16225" formatCode="General">
                  <c:v>-3.09453928880912E-2</c:v>
                </c:pt>
                <c:pt idx="16226" formatCode="General">
                  <c:v>-2.2803948460266302E-2</c:v>
                </c:pt>
                <c:pt idx="16227" formatCode="General">
                  <c:v>-1.4611409708224899E-2</c:v>
                </c:pt>
                <c:pt idx="16228" formatCode="General">
                  <c:v>-6.36727211813612E-3</c:v>
                </c:pt>
                <c:pt idx="16229" formatCode="General">
                  <c:v>1.92887663149813E-3</c:v>
                </c:pt>
                <c:pt idx="16230" formatCode="General">
                  <c:v>1.02767279914402E-2</c:v>
                </c:pt>
                <c:pt idx="16231" formatCode="General">
                  <c:v>1.8676313890689099E-2</c:v>
                </c:pt>
                <c:pt idx="16232" formatCode="General">
                  <c:v>2.71275539667181E-2</c:v>
                </c:pt>
                <c:pt idx="16233" formatCode="General">
                  <c:v>3.56301736661482E-2</c:v>
                </c:pt>
                <c:pt idx="16234" formatCode="General">
                  <c:v>4.41837063304455E-2</c:v>
                </c:pt>
                <c:pt idx="16235" formatCode="General">
                  <c:v>5.2787545229980998E-2</c:v>
                </c:pt>
                <c:pt idx="16236" formatCode="General">
                  <c:v>6.1441452969440001E-2</c:v>
                </c:pt>
                <c:pt idx="16237" formatCode="General">
                  <c:v>7.0144501323659098E-2</c:v>
                </c:pt>
                <c:pt idx="16238" formatCode="General">
                  <c:v>7.8895504188518095E-2</c:v>
                </c:pt>
                <c:pt idx="16239" formatCode="General">
                  <c:v>8.7693129407456299E-2</c:v>
                </c:pt>
                <c:pt idx="16240" formatCode="General">
                  <c:v>9.6535902952639294E-2</c:v>
                </c:pt>
                <c:pt idx="16241" formatCode="General">
                  <c:v>0.105422209363652</c:v>
                </c:pt>
                <c:pt idx="16242" formatCode="General">
                  <c:v>0.114349806950161</c:v>
                </c:pt>
                <c:pt idx="16243" formatCode="General">
                  <c:v>0.12331695413127799</c:v>
                </c:pt>
                <c:pt idx="16244" formatCode="General">
                  <c:v>0.132321890233633</c:v>
                </c:pt>
                <c:pt idx="16245" formatCode="General">
                  <c:v>0.14136163049137301</c:v>
                </c:pt>
                <c:pt idx="16246" formatCode="General">
                  <c:v>0.15043253163284401</c:v>
                </c:pt>
                <c:pt idx="16247" formatCode="General">
                  <c:v>0.15953158453897101</c:v>
                </c:pt>
                <c:pt idx="16248" formatCode="General">
                  <c:v>0.16865593658992201</c:v>
                </c:pt>
                <c:pt idx="16249" formatCode="General">
                  <c:v>0.17780165782709201</c:v>
                </c:pt>
                <c:pt idx="16250" formatCode="General">
                  <c:v>0.18696377480940299</c:v>
                </c:pt>
                <c:pt idx="16251" formatCode="General">
                  <c:v>0.19613802687784701</c:v>
                </c:pt>
                <c:pt idx="16252" formatCode="General">
                  <c:v>0.20531994605169501</c:v>
                </c:pt>
                <c:pt idx="16253" formatCode="General">
                  <c:v>0.21450420070842899</c:v>
                </c:pt>
                <c:pt idx="16254" formatCode="General">
                  <c:v>0.22368519895689801</c:v>
                </c:pt>
                <c:pt idx="16255" formatCode="General">
                  <c:v>0.232857160430118</c:v>
                </c:pt>
                <c:pt idx="16256" formatCode="General">
                  <c:v>0.242013672709186</c:v>
                </c:pt>
                <c:pt idx="16257" formatCode="General">
                  <c:v>0.25114827262837602</c:v>
                </c:pt>
                <c:pt idx="16258" formatCode="General">
                  <c:v>0.26025453165510598</c:v>
                </c:pt>
                <c:pt idx="16259" formatCode="General">
                  <c:v>0.26932507403358702</c:v>
                </c:pt>
                <c:pt idx="16260" formatCode="General">
                  <c:v>0.27835315445841102</c:v>
                </c:pt>
                <c:pt idx="16261" formatCode="General">
                  <c:v>0.28733116807579301</c:v>
                </c:pt>
                <c:pt idx="16262" formatCode="General">
                  <c:v>0.29625057172896102</c:v>
                </c:pt>
                <c:pt idx="16263" formatCode="General">
                  <c:v>0.30510313864463601</c:v>
                </c:pt>
                <c:pt idx="16264" formatCode="General">
                  <c:v>0.31388060008542401</c:v>
                </c:pt>
                <c:pt idx="16265" formatCode="General">
                  <c:v>0.32257462434397099</c:v>
                </c:pt>
                <c:pt idx="16266" formatCode="General">
                  <c:v>0.33117627900011498</c:v>
                </c:pt>
                <c:pt idx="16267" formatCode="General">
                  <c:v>0.33967607774804498</c:v>
                </c:pt>
                <c:pt idx="16268" formatCode="General">
                  <c:v>0.34806466164194699</c:v>
                </c:pt>
                <c:pt idx="16269" formatCode="General">
                  <c:v>0.356332926365311</c:v>
                </c:pt>
                <c:pt idx="16270" formatCode="General">
                  <c:v>0.36447144221295702</c:v>
                </c:pt>
                <c:pt idx="16271" formatCode="General">
                  <c:v>0.37246995176868197</c:v>
                </c:pt>
                <c:pt idx="16272" formatCode="General">
                  <c:v>0.38031849440068599</c:v>
                </c:pt>
                <c:pt idx="16273" formatCode="General">
                  <c:v>0.388007009012728</c:v>
                </c:pt>
                <c:pt idx="16274" formatCode="General">
                  <c:v>0.39552487651685497</c:v>
                </c:pt>
                <c:pt idx="16275" formatCode="General">
                  <c:v>0.40286258220045901</c:v>
                </c:pt>
                <c:pt idx="16276" formatCode="General">
                  <c:v>0.410010216103676</c:v>
                </c:pt>
                <c:pt idx="16277" formatCode="General">
                  <c:v>0.41695732554746001</c:v>
                </c:pt>
                <c:pt idx="16278" formatCode="General">
                  <c:v>0.42369357620345299</c:v>
                </c:pt>
                <c:pt idx="16279" formatCode="General">
                  <c:v>0.43020893166826701</c:v>
                </c:pt>
                <c:pt idx="16280" formatCode="General">
                  <c:v>0.43649417126578799</c:v>
                </c:pt>
                <c:pt idx="16281" formatCode="General">
                  <c:v>0.44253924812828499</c:v>
                </c:pt>
                <c:pt idx="16282" formatCode="General">
                  <c:v>0.44833383199995702</c:v>
                </c:pt>
                <c:pt idx="16283" formatCode="General">
                  <c:v>0.45386902014055902</c:v>
                </c:pt>
                <c:pt idx="16284" formatCode="General">
                  <c:v>0.45913532460281398</c:v>
                </c:pt>
                <c:pt idx="16285" formatCode="General">
                  <c:v>0.46412355736708799</c:v>
                </c:pt>
                <c:pt idx="16286" formatCode="General">
                  <c:v>0.46882498434673298</c:v>
                </c:pt>
                <c:pt idx="16287" formatCode="General">
                  <c:v>0.47323074599618098</c:v>
                </c:pt>
                <c:pt idx="16288" formatCode="General">
                  <c:v>0.47733243378785301</c:v>
                </c:pt>
                <c:pt idx="16289" formatCode="General">
                  <c:v>0.48112213843199803</c:v>
                </c:pt>
                <c:pt idx="16290" formatCode="General">
                  <c:v>0.484592434509795</c:v>
                </c:pt>
                <c:pt idx="16291" formatCode="General">
                  <c:v>0.48773584447176799</c:v>
                </c:pt>
                <c:pt idx="16292" formatCode="General">
                  <c:v>0.490545857688229</c:v>
                </c:pt>
                <c:pt idx="16293" formatCode="General">
                  <c:v>0.49301590322573702</c:v>
                </c:pt>
                <c:pt idx="16294" formatCode="General">
                  <c:v>0.49513975775046098</c:v>
                </c:pt>
                <c:pt idx="16295" formatCode="General">
                  <c:v>0.49691159899423998</c:v>
                </c:pt>
                <c:pt idx="16296" formatCode="General">
                  <c:v>0.498326017418184</c:v>
                </c:pt>
                <c:pt idx="16297" formatCode="General">
                  <c:v>0.49937854957412298</c:v>
                </c:pt>
                <c:pt idx="16298" formatCode="General">
                  <c:v>0.50006510538802795</c:v>
                </c:pt>
                <c:pt idx="16299" formatCode="General">
                  <c:v>0.500381833144669</c:v>
                </c:pt>
                <c:pt idx="16300" formatCode="General">
                  <c:v>0.50032510499597704</c:v>
                </c:pt>
                <c:pt idx="16301" formatCode="General">
                  <c:v>0.49989206024413901</c:v>
                </c:pt>
                <c:pt idx="16302" formatCode="General">
                  <c:v>0.49908064271936797</c:v>
                </c:pt>
                <c:pt idx="16303" formatCode="General">
                  <c:v>0.49788953785907902</c:v>
                </c:pt>
                <c:pt idx="16304" formatCode="General">
                  <c:v>0.49631804742326802</c:v>
                </c:pt>
                <c:pt idx="16305" formatCode="General">
                  <c:v>0.49436543867029298</c:v>
                </c:pt>
                <c:pt idx="16306" formatCode="General">
                  <c:v>0.49203142687625101</c:v>
                </c:pt>
                <c:pt idx="16307" formatCode="General">
                  <c:v>0.48931672257721998</c:v>
                </c:pt>
                <c:pt idx="16308" formatCode="General">
                  <c:v>0.48622249339510698</c:v>
                </c:pt>
                <c:pt idx="16309" formatCode="General">
                  <c:v>0.48275073929331802</c:v>
                </c:pt>
                <c:pt idx="16310" formatCode="General">
                  <c:v>0.47890368323372101</c:v>
                </c:pt>
                <c:pt idx="16311" formatCode="General">
                  <c:v>0.47468367716267001</c:v>
                </c:pt>
                <c:pt idx="16312" formatCode="General">
                  <c:v>0.470094279130577</c:v>
                </c:pt>
                <c:pt idx="16313" formatCode="General">
                  <c:v>0.46513965560257498</c:v>
                </c:pt>
                <c:pt idx="16314" formatCode="General">
                  <c:v>0.45982386058209401</c:v>
                </c:pt>
                <c:pt idx="16315" formatCode="General">
                  <c:v>0.45415129223582001</c:v>
                </c:pt>
                <c:pt idx="16316" formatCode="General">
                  <c:v>0.44812729683748898</c:v>
                </c:pt>
                <c:pt idx="16317" formatCode="General">
                  <c:v>0.441758106214095</c:v>
                </c:pt>
                <c:pt idx="16318" formatCode="General">
                  <c:v>0.43505015320909401</c:v>
                </c:pt>
                <c:pt idx="16319" formatCode="General">
                  <c:v>0.428009978497293</c:v>
                </c:pt>
                <c:pt idx="16320" formatCode="General">
                  <c:v>0.42064523140482102</c:v>
                </c:pt>
                <c:pt idx="16321" formatCode="General">
                  <c:v>0.412963522854979</c:v>
                </c:pt>
                <c:pt idx="16322" formatCode="General">
                  <c:v>0.40497226419637999</c:v>
                </c:pt>
                <c:pt idx="16323" formatCode="General">
                  <c:v>0.396679790800543</c:v>
                </c:pt>
                <c:pt idx="16324" formatCode="General">
                  <c:v>0.38809533381288702</c:v>
                </c:pt>
                <c:pt idx="16325" formatCode="General">
                  <c:v>0.37922779622500302</c:v>
                </c:pt>
                <c:pt idx="16326" formatCode="General">
                  <c:v>0.370086137861043</c:v>
                </c:pt>
                <c:pt idx="16327" formatCode="General">
                  <c:v>0.36067993398480402</c:v>
                </c:pt>
                <c:pt idx="16328" formatCode="General">
                  <c:v>0.35101882684889701</c:v>
                </c:pt>
                <c:pt idx="16329" formatCode="General">
                  <c:v>0.34111299911550802</c:v>
                </c:pt>
                <c:pt idx="16330" formatCode="General">
                  <c:v>0.33097312932259099</c:v>
                </c:pt>
                <c:pt idx="16331" formatCode="General">
                  <c:v>0.32060978094661702</c:v>
                </c:pt>
                <c:pt idx="16332" formatCode="General">
                  <c:v>0.31003378451640801</c:v>
                </c:pt>
                <c:pt idx="16333" formatCode="General">
                  <c:v>0.29925571480359697</c:v>
                </c:pt>
                <c:pt idx="16334" formatCode="General">
                  <c:v>0.288286392211755</c:v>
                </c:pt>
                <c:pt idx="16335" formatCode="General">
                  <c:v>0.277137383066131</c:v>
                </c:pt>
                <c:pt idx="16336" formatCode="General">
                  <c:v>0.26581931484271498</c:v>
                </c:pt>
                <c:pt idx="16337" formatCode="General">
                  <c:v>0.25434285497912601</c:v>
                </c:pt>
                <c:pt idx="16338" formatCode="General">
                  <c:v>0.24271939634690301</c:v>
                </c:pt>
                <c:pt idx="16339" formatCode="General">
                  <c:v>0.23096046283100399</c:v>
                </c:pt>
                <c:pt idx="16340" formatCode="General">
                  <c:v>0.21907700013387699</c:v>
                </c:pt>
                <c:pt idx="16341" formatCode="General">
                  <c:v>0.207079358839871</c:v>
                </c:pt>
                <c:pt idx="16342" formatCode="General">
                  <c:v>0.194978493654202</c:v>
                </c:pt>
                <c:pt idx="16343" formatCode="General">
                  <c:v>0.18278597168689101</c:v>
                </c:pt>
                <c:pt idx="16344" formatCode="General">
                  <c:v>0.17051227402629601</c:v>
                </c:pt>
                <c:pt idx="16345" formatCode="General">
                  <c:v>0.158167785565067</c:v>
                </c:pt>
                <c:pt idx="16346" formatCode="General">
                  <c:v>0.14576346905819601</c:v>
                </c:pt>
                <c:pt idx="16347" formatCode="General">
                  <c:v>0.133309731582197</c:v>
                </c:pt>
                <c:pt idx="16348" formatCode="General">
                  <c:v>0.12081633695890499</c:v>
                </c:pt>
                <c:pt idx="16349" formatCode="General">
                  <c:v>0.108293000546008</c:v>
                </c:pt>
                <c:pt idx="16350" formatCode="General">
                  <c:v>9.5749518452933904E-2</c:v>
                </c:pt>
                <c:pt idx="16351" formatCode="General">
                  <c:v>8.3195735523621597E-2</c:v>
                </c:pt>
                <c:pt idx="16352" formatCode="General">
                  <c:v>7.0640988135029503E-2</c:v>
                </c:pt>
                <c:pt idx="16353" formatCode="General">
                  <c:v>5.8094075009530899E-2</c:v>
                </c:pt>
                <c:pt idx="16354" formatCode="General">
                  <c:v>4.5563855752106502E-2</c:v>
                </c:pt>
                <c:pt idx="16355" formatCode="General">
                  <c:v>3.3058810638603303E-2</c:v>
                </c:pt>
                <c:pt idx="16356" formatCode="General">
                  <c:v>2.0587507840567901E-2</c:v>
                </c:pt>
                <c:pt idx="16357" formatCode="General">
                  <c:v>8.1576288354978203E-3</c:v>
                </c:pt>
                <c:pt idx="16358" formatCode="General">
                  <c:v>-4.2230129444526298E-3</c:v>
                </c:pt>
                <c:pt idx="16359" formatCode="General">
                  <c:v>-1.65468946166904E-2</c:v>
                </c:pt>
                <c:pt idx="16360" formatCode="General">
                  <c:v>-2.8807338678000199E-2</c:v>
                </c:pt>
                <c:pt idx="16361" formatCode="General">
                  <c:v>-4.0997355804686601E-2</c:v>
                </c:pt>
                <c:pt idx="16362" formatCode="General">
                  <c:v>-5.3110043313565898E-2</c:v>
                </c:pt>
                <c:pt idx="16363" formatCode="General">
                  <c:v>-6.5138704922690902E-2</c:v>
                </c:pt>
                <c:pt idx="16364" formatCode="General">
                  <c:v>-7.7077856922498703E-2</c:v>
                </c:pt>
                <c:pt idx="16365" formatCode="General">
                  <c:v>-8.8921596227695895E-2</c:v>
                </c:pt>
                <c:pt idx="16366" formatCode="General">
                  <c:v>-0.100663985278549</c:v>
                </c:pt>
                <c:pt idx="16367" formatCode="General">
                  <c:v>-0.112300198905982</c:v>
                </c:pt>
                <c:pt idx="16368" formatCode="General">
                  <c:v>-0.12382540437933701</c:v>
                </c:pt>
                <c:pt idx="16369" formatCode="General">
                  <c:v>-0.13523461242131801</c:v>
                </c:pt>
                <c:pt idx="16370" formatCode="General">
                  <c:v>-0.14652325731025001</c:v>
                </c:pt>
                <c:pt idx="16371" formatCode="General">
                  <c:v>-0.15768767490962199</c:v>
                </c:pt>
                <c:pt idx="16372" formatCode="General">
                  <c:v>-0.16872342515351699</c:v>
                </c:pt>
                <c:pt idx="16373" formatCode="General">
                  <c:v>-0.179626296889001</c:v>
                </c:pt>
                <c:pt idx="16374" formatCode="General">
                  <c:v>-0.19039342365859199</c:v>
                </c:pt>
                <c:pt idx="16375" formatCode="General">
                  <c:v>-0.20102109116143199</c:v>
                </c:pt>
                <c:pt idx="16376" formatCode="General">
                  <c:v>-0.21150567229929099</c:v>
                </c:pt>
                <c:pt idx="16377" formatCode="General">
                  <c:v>-0.22184479778184299</c:v>
                </c:pt>
                <c:pt idx="16378" formatCode="General">
                  <c:v>-0.232035657236146</c:v>
                </c:pt>
                <c:pt idx="16379" formatCode="General">
                  <c:v>-0.242074876013223</c:v>
                </c:pt>
                <c:pt idx="16380" formatCode="General">
                  <c:v>-0.25196016259258702</c:v>
                </c:pt>
                <c:pt idx="16381" formatCode="General">
                  <c:v>-0.261689275521236</c:v>
                </c:pt>
                <c:pt idx="16382" formatCode="General">
                  <c:v>-0.27125937482962698</c:v>
                </c:pt>
                <c:pt idx="16383" formatCode="General">
                  <c:v>-0.28066862254382902</c:v>
                </c:pt>
                <c:pt idx="16384" formatCode="General">
                  <c:v>-0.28991518879373701</c:v>
                </c:pt>
                <c:pt idx="16385" formatCode="General">
                  <c:v>-0.298997114611043</c:v>
                </c:pt>
                <c:pt idx="16386" formatCode="General">
                  <c:v>-0.30791277384391402</c:v>
                </c:pt>
                <c:pt idx="16387" formatCode="General">
                  <c:v>-0.316659877554407</c:v>
                </c:pt>
                <c:pt idx="16388" formatCode="General">
                  <c:v>-0.32523698474213703</c:v>
                </c:pt>
                <c:pt idx="16389" formatCode="General">
                  <c:v>-0.33364255371766899</c:v>
                </c:pt>
                <c:pt idx="16390" formatCode="General">
                  <c:v>-0.34187484295556803</c:v>
                </c:pt>
                <c:pt idx="16391" formatCode="General">
                  <c:v>-0.34993297857672201</c:v>
                </c:pt>
                <c:pt idx="16392" formatCode="General">
                  <c:v>-0.35781536919229701</c:v>
                </c:pt>
                <c:pt idx="16393" formatCode="General">
                  <c:v>-0.36552061232481697</c:v>
                </c:pt>
                <c:pt idx="16394" formatCode="General">
                  <c:v>-0.37304709268854802</c:v>
                </c:pt>
                <c:pt idx="16395" formatCode="General">
                  <c:v>-0.38039349782265303</c:v>
                </c:pt>
                <c:pt idx="16396" formatCode="General">
                  <c:v>-0.38755887332860101</c:v>
                </c:pt>
                <c:pt idx="16397" formatCode="General">
                  <c:v>-0.39454199848273402</c:v>
                </c:pt>
                <c:pt idx="16398" formatCode="General">
                  <c:v>-0.40134137429772199</c:v>
                </c:pt>
                <c:pt idx="16399" formatCode="General">
                  <c:v>-0.40795580580063601</c:v>
                </c:pt>
                <c:pt idx="16400" formatCode="General">
                  <c:v>-0.41438440573482199</c:v>
                </c:pt>
                <c:pt idx="16401" formatCode="General">
                  <c:v>-0.42062554544728598</c:v>
                </c:pt>
                <c:pt idx="16402" formatCode="General">
                  <c:v>-0.42667840707989402</c:v>
                </c:pt>
                <c:pt idx="16403" formatCode="General">
                  <c:v>-0.43254204081953401</c:v>
                </c:pt>
                <c:pt idx="16404" formatCode="General">
                  <c:v>-0.43821524696046099</c:v>
                </c:pt>
                <c:pt idx="16405" formatCode="General">
                  <c:v>-0.44369709512201999</c:v>
                </c:pt>
                <c:pt idx="16406" formatCode="General">
                  <c:v>-0.44898595030628502</c:v>
                </c:pt>
                <c:pt idx="16407" formatCode="General">
                  <c:v>-0.454081039754826</c:v>
                </c:pt>
                <c:pt idx="16408" formatCode="General">
                  <c:v>-0.45898146172144799</c:v>
                </c:pt>
                <c:pt idx="16409" formatCode="General">
                  <c:v>-0.46368558350717198</c:v>
                </c:pt>
                <c:pt idx="16410" formatCode="General">
                  <c:v>-0.46819269099598798</c:v>
                </c:pt>
                <c:pt idx="16411" formatCode="General">
                  <c:v>-0.47250204389941602</c:v>
                </c:pt>
                <c:pt idx="16412" formatCode="General">
                  <c:v>-0.47661272583063402</c:v>
                </c:pt>
                <c:pt idx="16413" formatCode="General">
                  <c:v>-0.48052371745021399</c:v>
                </c:pt>
                <c:pt idx="16414" formatCode="General">
                  <c:v>-0.48423443691789603</c:v>
                </c:pt>
                <c:pt idx="16415" formatCode="General">
                  <c:v>-0.48774420040252098</c:v>
                </c:pt>
                <c:pt idx="16416" formatCode="General">
                  <c:v>-0.49105168683739198</c:v>
                </c:pt>
                <c:pt idx="16417" formatCode="General">
                  <c:v>-0.494156591920904</c:v>
                </c:pt>
                <c:pt idx="16418" formatCode="General">
                  <c:v>-0.49705868335673697</c:v>
                </c:pt>
                <c:pt idx="16419" formatCode="General">
                  <c:v>-0.49975758694170302</c:v>
                </c:pt>
                <c:pt idx="16420" formatCode="General">
                  <c:v>-0.50225230019327105</c:v>
                </c:pt>
                <c:pt idx="16421" formatCode="General">
                  <c:v>-0.50454229626824498</c:v>
                </c:pt>
                <c:pt idx="16422" formatCode="General">
                  <c:v>-0.50662769366618499</c:v>
                </c:pt>
                <c:pt idx="16423" formatCode="General">
                  <c:v>-0.50850863812422398</c:v>
                </c:pt>
                <c:pt idx="16424" formatCode="General">
                  <c:v>-0.51018519861544498</c:v>
                </c:pt>
                <c:pt idx="16425" formatCode="General">
                  <c:v>-0.51165682401817703</c:v>
                </c:pt>
                <c:pt idx="16426" formatCode="General">
                  <c:v>-0.51292343669700402</c:v>
                </c:pt>
                <c:pt idx="16427" formatCode="General">
                  <c:v>-0.51398505109076098</c:v>
                </c:pt>
                <c:pt idx="16428" formatCode="General">
                  <c:v>-0.51484226959662105</c:v>
                </c:pt>
                <c:pt idx="16429" formatCode="General">
                  <c:v>-0.51549572056165305</c:v>
                </c:pt>
                <c:pt idx="16430" formatCode="General">
                  <c:v>-0.51594551501715902</c:v>
                </c:pt>
                <c:pt idx="16431" formatCode="General">
                  <c:v>-0.51619222922006402</c:v>
                </c:pt>
                <c:pt idx="16432" formatCode="General">
                  <c:v>-0.51623673156622596</c:v>
                </c:pt>
                <c:pt idx="16433" formatCode="General">
                  <c:v>-0.51607991382006302</c:v>
                </c:pt>
                <c:pt idx="16434" formatCode="General">
                  <c:v>-0.51572277389240695</c:v>
                </c:pt>
                <c:pt idx="16435" formatCode="General">
                  <c:v>-0.51516636724407805</c:v>
                </c:pt>
                <c:pt idx="16436" formatCode="General">
                  <c:v>-0.51441190635834499</c:v>
                </c:pt>
                <c:pt idx="16437" formatCode="General">
                  <c:v>-0.51346065857682599</c:v>
                </c:pt>
                <c:pt idx="16438" formatCode="General">
                  <c:v>-0.51231404687927495</c:v>
                </c:pt>
                <c:pt idx="16439" formatCode="General">
                  <c:v>-0.51097364891372798</c:v>
                </c:pt>
                <c:pt idx="16440" formatCode="General">
                  <c:v>-0.50944107471241296</c:v>
                </c:pt>
                <c:pt idx="16441" formatCode="General">
                  <c:v>-0.507718001093445</c:v>
                </c:pt>
                <c:pt idx="16442" formatCode="General">
                  <c:v>-0.50580617834886898</c:v>
                </c:pt>
                <c:pt idx="16443" formatCode="General">
                  <c:v>-0.50370748369878604</c:v>
                </c:pt>
                <c:pt idx="16444" formatCode="General">
                  <c:v>-0.50142392199254104</c:v>
                </c:pt>
                <c:pt idx="16445" formatCode="General">
                  <c:v>-0.49895755773295902</c:v>
                </c:pt>
                <c:pt idx="16446" formatCode="General">
                  <c:v>-0.49631050189261</c:v>
                </c:pt>
                <c:pt idx="16447" formatCode="General">
                  <c:v>-0.49348490874086598</c:v>
                </c:pt>
                <c:pt idx="16448" formatCode="General">
                  <c:v>-0.49048303341437699</c:v>
                </c:pt>
                <c:pt idx="16449" formatCode="General">
                  <c:v>-0.48730722448792302</c:v>
                </c:pt>
                <c:pt idx="16450" formatCode="General">
                  <c:v>-0.48395980664284499</c:v>
                </c:pt>
                <c:pt idx="16451" formatCode="General">
                  <c:v>-0.48044313015106299</c:v>
                </c:pt>
                <c:pt idx="16452" formatCode="General">
                  <c:v>-0.47675968283937797</c:v>
                </c:pt>
                <c:pt idx="16453" formatCode="General">
                  <c:v>-0.47291191640292701</c:v>
                </c:pt>
                <c:pt idx="16454" formatCode="General">
                  <c:v>-0.468902273580246</c:v>
                </c:pt>
                <c:pt idx="16455" formatCode="General">
                  <c:v>-0.464733245216152</c:v>
                </c:pt>
                <c:pt idx="16456" formatCode="General">
                  <c:v>-0.46040732845533799</c:v>
                </c:pt>
                <c:pt idx="16457" formatCode="General">
                  <c:v>-0.455927040997605</c:v>
                </c:pt>
                <c:pt idx="16458" formatCode="General">
                  <c:v>-0.45129484515665702</c:v>
                </c:pt>
                <c:pt idx="16459" formatCode="General">
                  <c:v>-0.44651315610974002</c:v>
                </c:pt>
                <c:pt idx="16460" formatCode="General">
                  <c:v>-0.44158443641150902</c:v>
                </c:pt>
                <c:pt idx="16461" formatCode="General">
                  <c:v>-0.43651114130476498</c:v>
                </c:pt>
                <c:pt idx="16462" formatCode="General">
                  <c:v>-0.43129565997157698</c:v>
                </c:pt>
                <c:pt idx="16463" formatCode="General">
                  <c:v>-0.42594031836456397</c:v>
                </c:pt>
                <c:pt idx="16464" formatCode="General">
                  <c:v>-0.420447392086992</c:v>
                </c:pt>
                <c:pt idx="16465" formatCode="General">
                  <c:v>-0.414819116642337</c:v>
                </c:pt>
                <c:pt idx="16466" formatCode="General">
                  <c:v>-0.40905764486341301</c:v>
                </c:pt>
                <c:pt idx="16467" formatCode="General">
                  <c:v>-0.403165057116535</c:v>
                </c:pt>
                <c:pt idx="16468" formatCode="General">
                  <c:v>-0.39714337693003698</c:v>
                </c:pt>
                <c:pt idx="16469" formatCode="General">
                  <c:v>-0.39099453826473901</c:v>
                </c:pt>
                <c:pt idx="16470" formatCode="General">
                  <c:v>-0.38472045061232701</c:v>
                </c:pt>
                <c:pt idx="16471" formatCode="General">
                  <c:v>-0.37832291176642002</c:v>
                </c:pt>
                <c:pt idx="16472" formatCode="General">
                  <c:v>-0.37180362068371198</c:v>
                </c:pt>
                <c:pt idx="16473" formatCode="General">
                  <c:v>-0.36516424918489099</c:v>
                </c:pt>
                <c:pt idx="16474" formatCode="General">
                  <c:v>-0.35840632443999798</c:v>
                </c:pt>
                <c:pt idx="16475" formatCode="General">
                  <c:v>-0.35153148977346099</c:v>
                </c:pt>
                <c:pt idx="16476" formatCode="General">
                  <c:v>-0.34454109947441097</c:v>
                </c:pt>
                <c:pt idx="16477" formatCode="General">
                  <c:v>-0.337436234841961</c:v>
                </c:pt>
                <c:pt idx="16478" formatCode="General">
                  <c:v>-0.33021784689771</c:v>
                </c:pt>
                <c:pt idx="16479" formatCode="General">
                  <c:v>-0.32288715602641599</c:v>
                </c:pt>
                <c:pt idx="16480" formatCode="General">
                  <c:v>-0.31544564678405601</c:v>
                </c:pt>
                <c:pt idx="16481" formatCode="General">
                  <c:v>-0.30789398928898798</c:v>
                </c:pt>
                <c:pt idx="16482" formatCode="General">
                  <c:v>-0.30023304950412899</c:v>
                </c:pt>
                <c:pt idx="16483" formatCode="General">
                  <c:v>-0.292463485498763</c:v>
                </c:pt>
                <c:pt idx="16484" formatCode="General">
                  <c:v>-0.284585803093311</c:v>
                </c:pt>
                <c:pt idx="16485" formatCode="General">
                  <c:v>-0.27660145814825099</c:v>
                </c:pt>
                <c:pt idx="16486" formatCode="General">
                  <c:v>-0.26851122988826998</c:v>
                </c:pt>
                <c:pt idx="16487" formatCode="General">
                  <c:v>-0.26031515598296801</c:v>
                </c:pt>
                <c:pt idx="16488" formatCode="General">
                  <c:v>-0.252014197110149</c:v>
                </c:pt>
                <c:pt idx="16489" formatCode="General">
                  <c:v>-0.243608768834289</c:v>
                </c:pt>
                <c:pt idx="16490" formatCode="General">
                  <c:v>-0.235099169221925</c:v>
                </c:pt>
                <c:pt idx="16491" formatCode="General">
                  <c:v>-0.226486268707249</c:v>
                </c:pt>
                <c:pt idx="16492" formatCode="General">
                  <c:v>-0.217770987968226</c:v>
                </c:pt>
                <c:pt idx="16493" formatCode="General">
                  <c:v>-0.20895420928157801</c:v>
                </c:pt>
                <c:pt idx="16494" formatCode="General">
                  <c:v>-0.20003620095268099</c:v>
                </c:pt>
                <c:pt idx="16495" formatCode="General">
                  <c:v>-0.19101722261299001</c:v>
                </c:pt>
                <c:pt idx="16496" formatCode="General">
                  <c:v>-0.18189816556396399</c:v>
                </c:pt>
                <c:pt idx="16497" formatCode="General">
                  <c:v>-0.17268002493994</c:v>
                </c:pt>
                <c:pt idx="16498" formatCode="General">
                  <c:v>-0.16336326179402699</c:v>
                </c:pt>
                <c:pt idx="16499" formatCode="General">
                  <c:v>-0.153948400592893</c:v>
                </c:pt>
                <c:pt idx="16500" formatCode="General">
                  <c:v>-0.14443665925641699</c:v>
                </c:pt>
                <c:pt idx="16501" formatCode="General">
                  <c:v>-0.13482940914470801</c:v>
                </c:pt>
                <c:pt idx="16502" formatCode="General">
                  <c:v>-0.12512758361457199</c:v>
                </c:pt>
                <c:pt idx="16503" formatCode="General">
                  <c:v>-0.115332753471654</c:v>
                </c:pt>
                <c:pt idx="16504" formatCode="General">
                  <c:v>-0.105446617128357</c:v>
                </c:pt>
                <c:pt idx="16505" formatCode="General">
                  <c:v>-9.54703591590262E-2</c:v>
                </c:pt>
                <c:pt idx="16506" formatCode="General">
                  <c:v>-8.5405269265848405E-2</c:v>
                </c:pt>
                <c:pt idx="16507" formatCode="General">
                  <c:v>-7.5253863575463903E-2</c:v>
                </c:pt>
                <c:pt idx="16508" formatCode="General">
                  <c:v>-6.5018244375653594E-2</c:v>
                </c:pt>
                <c:pt idx="16509" formatCode="General">
                  <c:v>-5.4699976978529102E-2</c:v>
                </c:pt>
                <c:pt idx="16510" formatCode="General">
                  <c:v>-4.4301785500575397E-2</c:v>
                </c:pt>
                <c:pt idx="16511" formatCode="General">
                  <c:v>-3.3826508196202899E-2</c:v>
                </c:pt>
                <c:pt idx="16512" formatCode="General">
                  <c:v>-2.3276424922356102E-2</c:v>
                </c:pt>
                <c:pt idx="16513" formatCode="General">
                  <c:v>-1.2654341461013499E-2</c:v>
                </c:pt>
                <c:pt idx="16514" formatCode="General">
                  <c:v>-1.9636853405420101E-3</c:v>
                </c:pt>
                <c:pt idx="16515" formatCode="General">
                  <c:v>8.7921307212975499E-3</c:v>
                </c:pt>
                <c:pt idx="16516" formatCode="General">
                  <c:v>1.9609762119483801E-2</c:v>
                </c:pt>
                <c:pt idx="16517" formatCode="General">
                  <c:v>3.0485382540413601E-2</c:v>
                </c:pt>
                <c:pt idx="16518" formatCode="General">
                  <c:v>4.1414677473078497E-2</c:v>
                </c:pt>
                <c:pt idx="16519" formatCode="General">
                  <c:v>5.2393444709661501E-2</c:v>
                </c:pt>
                <c:pt idx="16520" formatCode="General">
                  <c:v>6.3417171265359604E-2</c:v>
                </c:pt>
                <c:pt idx="16521" formatCode="General">
                  <c:v>7.4481556953023401E-2</c:v>
                </c:pt>
                <c:pt idx="16522" formatCode="General">
                  <c:v>8.5581983810551002E-2</c:v>
                </c:pt>
                <c:pt idx="16523" formatCode="General">
                  <c:v>9.6712968537558106E-2</c:v>
                </c:pt>
                <c:pt idx="16524" formatCode="General">
                  <c:v>0.10786927767882599</c:v>
                </c:pt>
                <c:pt idx="16525" formatCode="General">
                  <c:v>0.11904554609918699</c:v>
                </c:pt>
                <c:pt idx="16526" formatCode="General">
                  <c:v>0.13023624531803499</c:v>
                </c:pt>
                <c:pt idx="16527" formatCode="General">
                  <c:v>0.141435688696919</c:v>
                </c:pt>
                <c:pt idx="16528" formatCode="General">
                  <c:v>0.15263750984267299</c:v>
                </c:pt>
                <c:pt idx="16529" formatCode="General">
                  <c:v>0.16383524208646399</c:v>
                </c:pt>
                <c:pt idx="16530" formatCode="General">
                  <c:v>0.17502245554417201</c:v>
                </c:pt>
                <c:pt idx="16531" formatCode="General">
                  <c:v>0.18619282925178299</c:v>
                </c:pt>
                <c:pt idx="16532" formatCode="General">
                  <c:v>0.197340153762954</c:v>
                </c:pt>
                <c:pt idx="16533" formatCode="General">
                  <c:v>0.20845777053572501</c:v>
                </c:pt>
                <c:pt idx="16534" formatCode="General">
                  <c:v>0.219538572969075</c:v>
                </c:pt>
                <c:pt idx="16535" formatCode="General">
                  <c:v>0.230575596910396</c:v>
                </c:pt>
                <c:pt idx="16536" formatCode="General">
                  <c:v>0.24156160603267501</c:v>
                </c:pt>
                <c:pt idx="16537" formatCode="General">
                  <c:v>0.25248960642937801</c:v>
                </c:pt>
                <c:pt idx="16538" formatCode="General">
                  <c:v>0.26335238540233602</c:v>
                </c:pt>
                <c:pt idx="16539" formatCode="General">
                  <c:v>0.27414244784636199</c:v>
                </c:pt>
                <c:pt idx="16540" formatCode="General">
                  <c:v>0.28485213560744799</c:v>
                </c:pt>
                <c:pt idx="16541" formatCode="General">
                  <c:v>0.29547419432426197</c:v>
                </c:pt>
                <c:pt idx="16542" formatCode="General">
                  <c:v>0.30600127519030001</c:v>
                </c:pt>
                <c:pt idx="16543" formatCode="General">
                  <c:v>0.31642541890686399</c:v>
                </c:pt>
                <c:pt idx="16544" formatCode="General">
                  <c:v>0.32673968213413401</c:v>
                </c:pt>
                <c:pt idx="16545" formatCode="General">
                  <c:v>0.33693664999217099</c:v>
                </c:pt>
                <c:pt idx="16546" formatCode="General">
                  <c:v>0.34700881782505899</c:v>
                </c:pt>
                <c:pt idx="16547" formatCode="General">
                  <c:v>0.35694870537343498</c:v>
                </c:pt>
                <c:pt idx="16548" formatCode="General">
                  <c:v>0.36674891940714399</c:v>
                </c:pt>
                <c:pt idx="16549" formatCode="General">
                  <c:v>0.37640270122035202</c:v>
                </c:pt>
                <c:pt idx="16550" formatCode="General">
                  <c:v>0.38590292000098098</c:v>
                </c:pt>
                <c:pt idx="16551" formatCode="General">
                  <c:v>0.39524307891789001</c:v>
                </c:pt>
                <c:pt idx="16552" formatCode="General">
                  <c:v>0.40441677069180498</c:v>
                </c:pt>
                <c:pt idx="16553" formatCode="General">
                  <c:v>0.41341659431392003</c:v>
                </c:pt>
                <c:pt idx="16554" formatCode="General">
                  <c:v>0.42223629890033099</c:v>
                </c:pt>
                <c:pt idx="16555" formatCode="General">
                  <c:v>0.43086987446006803</c:v>
                </c:pt>
                <c:pt idx="16556" formatCode="General">
                  <c:v>0.43931087997848001</c:v>
                </c:pt>
                <c:pt idx="16557" formatCode="General">
                  <c:v>0.44755353398571301</c:v>
                </c:pt>
                <c:pt idx="16558" formatCode="General">
                  <c:v>0.45559224591849901</c:v>
                </c:pt>
                <c:pt idx="16559" formatCode="General">
                  <c:v>0.46342160568306601</c:v>
                </c:pt>
                <c:pt idx="16560" formatCode="General">
                  <c:v>0.47103684591017803</c:v>
                </c:pt>
                <c:pt idx="16561" formatCode="General">
                  <c:v>0.47843276599457302</c:v>
                </c:pt>
                <c:pt idx="16562" formatCode="General">
                  <c:v>0.48560423035167799</c:v>
                </c:pt>
                <c:pt idx="16563" formatCode="General">
                  <c:v>0.49254736439082802</c:v>
                </c:pt>
                <c:pt idx="16564" formatCode="General">
                  <c:v>0.49925847546091701</c:v>
                </c:pt>
                <c:pt idx="16565" formatCode="General">
                  <c:v>0.50573381572857101</c:v>
                </c:pt>
                <c:pt idx="16566" formatCode="General">
                  <c:v>0.51196908039785205</c:v>
                </c:pt>
                <c:pt idx="16567" formatCode="General">
                  <c:v>0.51796104577473501</c:v>
                </c:pt>
                <c:pt idx="16568" formatCode="General">
                  <c:v>0.52370709866027298</c:v>
                </c:pt>
                <c:pt idx="16569" formatCode="General">
                  <c:v>0.52920407003231296</c:v>
                </c:pt>
                <c:pt idx="16570" formatCode="General">
                  <c:v>0.534449802718717</c:v>
                </c:pt>
                <c:pt idx="16571" formatCode="General">
                  <c:v>0.53944263797515402</c:v>
                </c:pt>
                <c:pt idx="16572" formatCode="General">
                  <c:v>0.54418024871396298</c:v>
                </c:pt>
                <c:pt idx="16573" formatCode="General">
                  <c:v>0.54866117750980803</c:v>
                </c:pt>
                <c:pt idx="16574" formatCode="General">
                  <c:v>0.55288439593620897</c:v>
                </c:pt>
                <c:pt idx="16575" formatCode="General">
                  <c:v>0.55684867286639195</c:v>
                </c:pt>
                <c:pt idx="16576" formatCode="General">
                  <c:v>0.56055362307775702</c:v>
                </c:pt>
                <c:pt idx="16577" formatCode="General">
                  <c:v>0.563999209824394</c:v>
                </c:pt>
                <c:pt idx="16578" formatCode="General">
                  <c:v>0.56718562489390001</c:v>
                </c:pt>
                <c:pt idx="16579" formatCode="General">
                  <c:v>0.57011316636659803</c:v>
                </c:pt>
                <c:pt idx="16580" formatCode="General">
                  <c:v>0.57278174677462801</c:v>
                </c:pt>
                <c:pt idx="16581" formatCode="General">
                  <c:v>0.57519245611189596</c:v>
                </c:pt>
                <c:pt idx="16582" formatCode="General">
                  <c:v>0.57734653580844297</c:v>
                </c:pt>
                <c:pt idx="16583" formatCode="General">
                  <c:v>0.57924469973276205</c:v>
                </c:pt>
                <c:pt idx="16584" formatCode="General">
                  <c:v>0.58088873925593298</c:v>
                </c:pt>
                <c:pt idx="16585" formatCode="General">
                  <c:v>0.58228055748296004</c:v>
                </c:pt>
                <c:pt idx="16586" formatCode="General">
                  <c:v>0.583422528304673</c:v>
                </c:pt>
                <c:pt idx="16587" formatCode="General">
                  <c:v>0.584316921125831</c:v>
                </c:pt>
                <c:pt idx="16588" formatCode="General">
                  <c:v>0.58496580697244005</c:v>
                </c:pt>
                <c:pt idx="16589" formatCode="General">
                  <c:v>0.585371631037923</c:v>
                </c:pt>
                <c:pt idx="16590" formatCode="General">
                  <c:v>0.58553725677149704</c:v>
                </c:pt>
                <c:pt idx="16591" formatCode="General">
                  <c:v>0.585465956754877</c:v>
                </c:pt>
                <c:pt idx="16592" formatCode="General">
                  <c:v>0.58516125412778897</c:v>
                </c:pt>
                <c:pt idx="16593" formatCode="General">
                  <c:v>0.58462578852471503</c:v>
                </c:pt>
                <c:pt idx="16594" formatCode="General">
                  <c:v>0.58386240879593398</c:v>
                </c:pt>
                <c:pt idx="16595" formatCode="General">
                  <c:v>0.58287533558707105</c:v>
                </c:pt>
                <c:pt idx="16596" formatCode="General">
                  <c:v>0.58166799459535201</c:v>
                </c:pt>
                <c:pt idx="16597" formatCode="General">
                  <c:v>0.58024393110308303</c:v>
                </c:pt>
                <c:pt idx="16598" formatCode="General">
                  <c:v>0.57860738487812202</c:v>
                </c:pt>
                <c:pt idx="16599" formatCode="General">
                  <c:v>0.57676164141851205</c:v>
                </c:pt>
                <c:pt idx="16600" formatCode="General">
                  <c:v>0.57471008863843898</c:v>
                </c:pt>
                <c:pt idx="16601" formatCode="General">
                  <c:v>0.57245736930064695</c:v>
                </c:pt>
                <c:pt idx="16602" formatCode="General">
                  <c:v>0.57000718369986603</c:v>
                </c:pt>
                <c:pt idx="16603" formatCode="General">
                  <c:v>0.56736270841882197</c:v>
                </c:pt>
                <c:pt idx="16604" formatCode="General">
                  <c:v>0.56452833121101598</c:v>
                </c:pt>
                <c:pt idx="16605" formatCode="General">
                  <c:v>0.56150808960793597</c:v>
                </c:pt>
                <c:pt idx="16606" formatCode="General">
                  <c:v>0.55830554047389003</c:v>
                </c:pt>
                <c:pt idx="16607" formatCode="General">
                  <c:v>0.55492485504155897</c:v>
                </c:pt>
                <c:pt idx="16608" formatCode="General">
                  <c:v>0.551369777098911</c:v>
                </c:pt>
                <c:pt idx="16609" formatCode="General">
                  <c:v>0.54764357281607501</c:v>
                </c:pt>
                <c:pt idx="16610" formatCode="General">
                  <c:v>0.54375014629275298</c:v>
                </c:pt>
                <c:pt idx="16611" formatCode="General">
                  <c:v>0.53969307527547705</c:v>
                </c:pt>
                <c:pt idx="16612" formatCode="General">
                  <c:v>0.53547600733787304</c:v>
                </c:pt>
                <c:pt idx="16613" formatCode="General">
                  <c:v>0.53110222799028595</c:v>
                </c:pt>
                <c:pt idx="16614" formatCode="General">
                  <c:v>0.52657517300511103</c:v>
                </c:pt>
                <c:pt idx="16615" formatCode="General">
                  <c:v>0.52189846045163302</c:v>
                </c:pt>
                <c:pt idx="16616" formatCode="General">
                  <c:v>0.51707477800189505</c:v>
                </c:pt>
                <c:pt idx="16617" formatCode="General">
                  <c:v>0.51210697828672702</c:v>
                </c:pt>
                <c:pt idx="16618" formatCode="General">
                  <c:v>0.506998203292782</c:v>
                </c:pt>
                <c:pt idx="16619" formatCode="General">
                  <c:v>0.50175134060577198</c:v>
                </c:pt>
                <c:pt idx="16620" formatCode="General">
                  <c:v>0.49636895591782498</c:v>
                </c:pt>
                <c:pt idx="16621" formatCode="General">
                  <c:v>0.49085339376574499</c:v>
                </c:pt>
                <c:pt idx="16622" formatCode="General">
                  <c:v>0.48520734690024803</c:v>
                </c:pt>
                <c:pt idx="16623" formatCode="General">
                  <c:v>0.47943334565100498</c:v>
                </c:pt>
                <c:pt idx="16624" formatCode="General">
                  <c:v>0.47353319034212898</c:v>
                </c:pt>
                <c:pt idx="16625" formatCode="General">
                  <c:v>0.46750901874218598</c:v>
                </c:pt>
                <c:pt idx="16626" formatCode="General">
                  <c:v>0.461362405490442</c:v>
                </c:pt>
                <c:pt idx="16627" formatCode="General">
                  <c:v>0.45509540251140101</c:v>
                </c:pt>
                <c:pt idx="16628" formatCode="General">
                  <c:v>0.44871010827966301</c:v>
                </c:pt>
                <c:pt idx="16629" formatCode="General">
                  <c:v>0.44220805183425299</c:v>
                </c:pt>
                <c:pt idx="16630" formatCode="General">
                  <c:v>0.43559076933618102</c:v>
                </c:pt>
                <c:pt idx="16631" formatCode="General">
                  <c:v>0.42885984127574001</c:v>
                </c:pt>
                <c:pt idx="16632" formatCode="General">
                  <c:v>0.42201640849222899</c:v>
                </c:pt>
                <c:pt idx="16633" formatCode="General">
                  <c:v>0.41506170929617803</c:v>
                </c:pt>
                <c:pt idx="16634" formatCode="General">
                  <c:v>0.40799717878234798</c:v>
                </c:pt>
                <c:pt idx="16635" formatCode="General">
                  <c:v>0.40082391315153199</c:v>
                </c:pt>
                <c:pt idx="16636" formatCode="General">
                  <c:v>0.39354319735409499</c:v>
                </c:pt>
                <c:pt idx="16637" formatCode="General">
                  <c:v>0.386155990206765</c:v>
                </c:pt>
                <c:pt idx="16638" formatCode="General">
                  <c:v>0.37866294410804902</c:v>
                </c:pt>
                <c:pt idx="16639" formatCode="General">
                  <c:v>0.37106497321215198</c:v>
                </c:pt>
                <c:pt idx="16640" formatCode="General">
                  <c:v>0.36336278788148202</c:v>
                </c:pt>
                <c:pt idx="16641" formatCode="General">
                  <c:v>0.355556946220146</c:v>
                </c:pt>
                <c:pt idx="16642" formatCode="General">
                  <c:v>0.34764895250239197</c:v>
                </c:pt>
                <c:pt idx="16643" formatCode="General">
                  <c:v>0.33963962703042899</c:v>
                </c:pt>
                <c:pt idx="16644" formatCode="General">
                  <c:v>0.33152903825790397</c:v>
                </c:pt>
                <c:pt idx="16645" formatCode="General">
                  <c:v>0.32331822484873801</c:v>
                </c:pt>
                <c:pt idx="16646" formatCode="General">
                  <c:v>0.31500827759896799</c:v>
                </c:pt>
                <c:pt idx="16647" formatCode="General">
                  <c:v>0.30660019175318998</c:v>
                </c:pt>
                <c:pt idx="16648" formatCode="General">
                  <c:v>0.298094894022704</c:v>
                </c:pt>
                <c:pt idx="16649" formatCode="General">
                  <c:v>0.289493220862998</c:v>
                </c:pt>
                <c:pt idx="16650" formatCode="General">
                  <c:v>0.28079601496824302</c:v>
                </c:pt>
                <c:pt idx="16651" formatCode="General">
                  <c:v>0.27200466349389502</c:v>
                </c:pt>
                <c:pt idx="16652" formatCode="General">
                  <c:v>0.26312056696330699</c:v>
                </c:pt>
                <c:pt idx="16653" formatCode="General">
                  <c:v>0.25414452784567398</c:v>
                </c:pt>
                <c:pt idx="16654" formatCode="General">
                  <c:v>0.24507778863316601</c:v>
                </c:pt>
                <c:pt idx="16655" formatCode="General">
                  <c:v>0.23592114222441399</c:v>
                </c:pt>
                <c:pt idx="16656" formatCode="General">
                  <c:v>0.22667649341804599</c:v>
                </c:pt>
                <c:pt idx="16657" formatCode="General">
                  <c:v>0.217345807228739</c:v>
                </c:pt>
                <c:pt idx="16658" formatCode="General">
                  <c:v>0.207929924821801</c:v>
                </c:pt>
                <c:pt idx="16659" formatCode="General">
                  <c:v>0.198430764923057</c:v>
                </c:pt>
                <c:pt idx="16660" formatCode="General">
                  <c:v>0.18885093340530901</c:v>
                </c:pt>
                <c:pt idx="16661" formatCode="General">
                  <c:v>0.17919242559217499</c:v>
                </c:pt>
                <c:pt idx="16662" formatCode="General">
                  <c:v>0.16945659994561599</c:v>
                </c:pt>
                <c:pt idx="16663" formatCode="General">
                  <c:v>0.159645845888465</c:v>
                </c:pt>
                <c:pt idx="16664" formatCode="General">
                  <c:v>0.149762646830433</c:v>
                </c:pt>
                <c:pt idx="16665" formatCode="General">
                  <c:v>0.139809438543299</c:v>
                </c:pt>
                <c:pt idx="16666" formatCode="General">
                  <c:v>0.12978917248136099</c:v>
                </c:pt>
                <c:pt idx="16667" formatCode="General">
                  <c:v>0.11970473192372599</c:v>
                </c:pt>
                <c:pt idx="16668" formatCode="General">
                  <c:v>0.10955885066484899</c:v>
                </c:pt>
                <c:pt idx="16669" formatCode="General">
                  <c:v>9.9354167075139194E-2</c:v>
                </c:pt>
                <c:pt idx="16670" formatCode="General">
                  <c:v>8.9094328396646202E-2</c:v>
                </c:pt>
                <c:pt idx="16671" formatCode="General">
                  <c:v>7.8782861632603798E-2</c:v>
                </c:pt>
                <c:pt idx="16672" formatCode="General">
                  <c:v>6.8422545672484403E-2</c:v>
                </c:pt>
                <c:pt idx="16673" formatCode="General">
                  <c:v>5.8017043520735903E-2</c:v>
                </c:pt>
                <c:pt idx="16674" formatCode="General">
                  <c:v>4.7570430617514502E-2</c:v>
                </c:pt>
                <c:pt idx="16675" formatCode="General">
                  <c:v>3.70860317669875E-2</c:v>
                </c:pt>
                <c:pt idx="16676" formatCode="General">
                  <c:v>2.6567935928493401E-2</c:v>
                </c:pt>
                <c:pt idx="16677" formatCode="General">
                  <c:v>1.6020000903968001E-2</c:v>
                </c:pt>
                <c:pt idx="16678" formatCode="General">
                  <c:v>5.4458248551905496E-3</c:v>
                </c:pt>
                <c:pt idx="16679" formatCode="General">
                  <c:v>-5.1496735944343902E-3</c:v>
                </c:pt>
                <c:pt idx="16680" formatCode="General">
                  <c:v>-1.5762336128052799E-2</c:v>
                </c:pt>
                <c:pt idx="16681" formatCode="General">
                  <c:v>-2.6387880399849101E-2</c:v>
                </c:pt>
                <c:pt idx="16682" formatCode="General">
                  <c:v>-3.70213056412243E-2</c:v>
                </c:pt>
                <c:pt idx="16683" formatCode="General">
                  <c:v>-4.7658519476783297E-2</c:v>
                </c:pt>
                <c:pt idx="16684" formatCode="General">
                  <c:v>-5.8294836041763803E-2</c:v>
                </c:pt>
                <c:pt idx="16685" formatCode="General">
                  <c:v>-6.8925424318360295E-2</c:v>
                </c:pt>
                <c:pt idx="16686" formatCode="General">
                  <c:v>-7.95459059084168E-2</c:v>
                </c:pt>
                <c:pt idx="16687" formatCode="General">
                  <c:v>-9.0151303953190695E-2</c:v>
                </c:pt>
                <c:pt idx="16688" formatCode="General">
                  <c:v>-0.100736528941629</c:v>
                </c:pt>
                <c:pt idx="16689" formatCode="General">
                  <c:v>-0.111296755104402</c:v>
                </c:pt>
                <c:pt idx="16690" formatCode="General">
                  <c:v>-0.121827065366149</c:v>
                </c:pt>
                <c:pt idx="16691" formatCode="General">
                  <c:v>-0.13232249022464401</c:v>
                </c:pt>
                <c:pt idx="16692" formatCode="General">
                  <c:v>-0.14277803252212001</c:v>
                </c:pt>
                <c:pt idx="16693" formatCode="General">
                  <c:v>-0.153188743071627</c:v>
                </c:pt>
                <c:pt idx="16694" formatCode="General">
                  <c:v>-0.16354962791462399</c:v>
                </c:pt>
                <c:pt idx="16695" formatCode="General">
                  <c:v>-0.17385570838553999</c:v>
                </c:pt>
                <c:pt idx="16696" formatCode="General">
                  <c:v>-0.18410199324148499</c:v>
                </c:pt>
                <c:pt idx="16697" formatCode="General">
                  <c:v>-0.194283592362436</c:v>
                </c:pt>
                <c:pt idx="16698" formatCode="General">
                  <c:v>-0.20439557735059599</c:v>
                </c:pt>
                <c:pt idx="16699" formatCode="General">
                  <c:v>-0.214433088794837</c:v>
                </c:pt>
                <c:pt idx="16700" formatCode="General">
                  <c:v>-0.224391349422113</c:v>
                </c:pt>
                <c:pt idx="16701" formatCode="General">
                  <c:v>-0.23426550558697501</c:v>
                </c:pt>
                <c:pt idx="16702" formatCode="General">
                  <c:v>-0.24405079985790201</c:v>
                </c:pt>
                <c:pt idx="16703" formatCode="General">
                  <c:v>-0.25374264706372202</c:v>
                </c:pt>
                <c:pt idx="16704" formatCode="General">
                  <c:v>-0.26333646992992399</c:v>
                </c:pt>
                <c:pt idx="16705" formatCode="General">
                  <c:v>-0.27282768735372898</c:v>
                </c:pt>
                <c:pt idx="16706" formatCode="General">
                  <c:v>-0.28221183881623302</c:v>
                </c:pt>
                <c:pt idx="16707" formatCode="General">
                  <c:v>-0.29148459152692502</c:v>
                </c:pt>
                <c:pt idx="16708" formatCode="General">
                  <c:v>-0.30064162916060599</c:v>
                </c:pt>
                <c:pt idx="16709" formatCode="General">
                  <c:v>-0.30967870474591402</c:v>
                </c:pt>
                <c:pt idx="16710" formatCode="General">
                  <c:v>-0.318591754753134</c:v>
                </c:pt>
                <c:pt idx="16711" formatCode="General">
                  <c:v>-0.32737674354596802</c:v>
                </c:pt>
                <c:pt idx="16712" formatCode="General">
                  <c:v>-0.33602975138745</c:v>
                </c:pt>
                <c:pt idx="16713" formatCode="General">
                  <c:v>-0.34454692748378801</c:v>
                </c:pt>
                <c:pt idx="16714" formatCode="General">
                  <c:v>-0.35292448652457298</c:v>
                </c:pt>
                <c:pt idx="16715" formatCode="General">
                  <c:v>-0.36115881748255502</c:v>
                </c:pt>
                <c:pt idx="16716" formatCode="General">
                  <c:v>-0.36924637912583702</c:v>
                </c:pt>
                <c:pt idx="16717" formatCode="General">
                  <c:v>-0.37718373990721898</c:v>
                </c:pt>
                <c:pt idx="16718" formatCode="General">
                  <c:v>-0.38496757389293401</c:v>
                </c:pt>
                <c:pt idx="16719" formatCode="General">
                  <c:v>-0.39259460459166601</c:v>
                </c:pt>
                <c:pt idx="16720" formatCode="General">
                  <c:v>-0.400061711448358</c:v>
                </c:pt>
                <c:pt idx="16721" formatCode="General">
                  <c:v>-0.40736592427384499</c:v>
                </c:pt>
                <c:pt idx="16722" formatCode="General">
                  <c:v>-0.41450425108697603</c:v>
                </c:pt>
                <c:pt idx="16723" formatCode="General">
                  <c:v>-0.42147382604973699</c:v>
                </c:pt>
                <c:pt idx="16724" formatCode="General">
                  <c:v>-0.42827192402689401</c:v>
                </c:pt>
                <c:pt idx="16725" formatCode="General">
                  <c:v>-0.43489589862806199</c:v>
                </c:pt>
                <c:pt idx="16726" formatCode="General">
                  <c:v>-0.44134322261119502</c:v>
                </c:pt>
                <c:pt idx="16727" formatCode="General">
                  <c:v>-0.447611403167191</c:v>
                </c:pt>
                <c:pt idx="16728" formatCode="General">
                  <c:v>-0.45369803843672402</c:v>
                </c:pt>
                <c:pt idx="16729" formatCode="General">
                  <c:v>-0.45960083693479598</c:v>
                </c:pt>
                <c:pt idx="16730" formatCode="General">
                  <c:v>-0.46531758058308098</c:v>
                </c:pt>
                <c:pt idx="16731" formatCode="General">
                  <c:v>-0.47084612262432002</c:v>
                </c:pt>
                <c:pt idx="16732" formatCode="General">
                  <c:v>-0.47618439114425298</c:v>
                </c:pt>
                <c:pt idx="16733" formatCode="General">
                  <c:v>-0.48133038354638402</c:v>
                </c:pt>
                <c:pt idx="16734" formatCode="General">
                  <c:v>-0.486282164789758</c:v>
                </c:pt>
                <c:pt idx="16735" formatCode="General">
                  <c:v>-0.491037863394644</c:v>
                </c:pt>
                <c:pt idx="16736" formatCode="General">
                  <c:v>-0.49559566557418999</c:v>
                </c:pt>
                <c:pt idx="16737" formatCode="General">
                  <c:v>-0.499953814279822</c:v>
                </c:pt>
                <c:pt idx="16738" formatCode="General">
                  <c:v>-0.50411060250464201</c:v>
                </c:pt>
                <c:pt idx="16739" formatCode="General">
                  <c:v>-0.50806436611735095</c:v>
                </c:pt>
                <c:pt idx="16740" formatCode="General">
                  <c:v>-0.51181347077557005</c:v>
                </c:pt>
                <c:pt idx="16741" formatCode="General">
                  <c:v>-0.51535638635346803</c:v>
                </c:pt>
                <c:pt idx="16742" formatCode="General">
                  <c:v>-0.51869158433830198</c:v>
                </c:pt>
                <c:pt idx="16743" formatCode="General">
                  <c:v>-0.52181752949429305</c:v>
                </c:pt>
                <c:pt idx="16744" formatCode="General">
                  <c:v>-0.52473279236893999</c:v>
                </c:pt>
                <c:pt idx="16745" formatCode="General">
                  <c:v>-0.527435951218864</c:v>
                </c:pt>
                <c:pt idx="16746" formatCode="General">
                  <c:v>-0.52992559201791101</c:v>
                </c:pt>
                <c:pt idx="16747" formatCode="General">
                  <c:v>-0.53220037256654296</c:v>
                </c:pt>
                <c:pt idx="16748" formatCode="General">
                  <c:v>-0.53425897675788303</c:v>
                </c:pt>
                <c:pt idx="16749" formatCode="General">
                  <c:v>-0.53610006208249505</c:v>
                </c:pt>
                <c:pt idx="16750" formatCode="General">
                  <c:v>-0.53772231873870002</c:v>
                </c:pt>
                <c:pt idx="16751" formatCode="General">
                  <c:v>-0.53912443659734799</c:v>
                </c:pt>
                <c:pt idx="16752" formatCode="General">
                  <c:v>-0.54030517311874104</c:v>
                </c:pt>
                <c:pt idx="16753" formatCode="General">
                  <c:v>-0.54126336234718897</c:v>
                </c:pt>
                <c:pt idx="16754" formatCode="General">
                  <c:v>-0.54199775949168605</c:v>
                </c:pt>
                <c:pt idx="16755" formatCode="General">
                  <c:v>-0.54250715762008395</c:v>
                </c:pt>
                <c:pt idx="16756" formatCode="General">
                  <c:v>-0.54279047167357897</c:v>
                </c:pt>
                <c:pt idx="16757" formatCode="General">
                  <c:v>-0.54284663745734996</c:v>
                </c:pt>
                <c:pt idx="16758" formatCode="General">
                  <c:v>-0.54267455149205901</c:v>
                </c:pt>
                <c:pt idx="16759" formatCode="General">
                  <c:v>-0.54227308773781102</c:v>
                </c:pt>
                <c:pt idx="16760" formatCode="General">
                  <c:v>-0.54164123093433603</c:v>
                </c:pt>
                <c:pt idx="16761" formatCode="General">
                  <c:v>-0.54077804775445204</c:v>
                </c:pt>
                <c:pt idx="16762" formatCode="General">
                  <c:v>-0.53968263042442299</c:v>
                </c:pt>
                <c:pt idx="16763" formatCode="General">
                  <c:v>-0.53835405640697798</c:v>
                </c:pt>
                <c:pt idx="16764" formatCode="General">
                  <c:v>-0.53679150925599695</c:v>
                </c:pt>
                <c:pt idx="16765" formatCode="General">
                  <c:v>-0.53499424296430398</c:v>
                </c:pt>
                <c:pt idx="16766" formatCode="General">
                  <c:v>-0.53296147679418604</c:v>
                </c:pt>
                <c:pt idx="16767" formatCode="General">
                  <c:v>-0.53069251724461997</c:v>
                </c:pt>
                <c:pt idx="16768" formatCode="General">
                  <c:v>-0.52818678891586401</c:v>
                </c:pt>
                <c:pt idx="16769" formatCode="General">
                  <c:v>-0.52544383526430205</c:v>
                </c:pt>
                <c:pt idx="16770" formatCode="General">
                  <c:v>-0.52246316700298401</c:v>
                </c:pt>
                <c:pt idx="16771" formatCode="General">
                  <c:v>-0.51924442876078103</c:v>
                </c:pt>
                <c:pt idx="16772" formatCode="General">
                  <c:v>-0.51578742127531896</c:v>
                </c:pt>
                <c:pt idx="16773" formatCode="General">
                  <c:v>-0.51209194520969603</c:v>
                </c:pt>
                <c:pt idx="16774" formatCode="General">
                  <c:v>-0.508157957045001</c:v>
                </c:pt>
                <c:pt idx="16775" formatCode="General">
                  <c:v>-0.50398548572734803</c:v>
                </c:pt>
                <c:pt idx="16776" formatCode="General">
                  <c:v>-0.49957468878440497</c:v>
                </c:pt>
                <c:pt idx="16777" formatCode="General">
                  <c:v>-0.49492591867846197</c:v>
                </c:pt>
                <c:pt idx="16778" formatCode="General">
                  <c:v>-0.49003961812244501</c:v>
                </c:pt>
                <c:pt idx="16779" formatCode="General">
                  <c:v>-0.48491636720786002</c:v>
                </c:pt>
                <c:pt idx="16780" formatCode="General">
                  <c:v>-0.47955689030680398</c:v>
                </c:pt>
                <c:pt idx="16781" formatCode="General">
                  <c:v>-0.47396204914537499</c:v>
                </c:pt>
                <c:pt idx="16782" formatCode="General">
                  <c:v>-0.46813279675952801</c:v>
                </c:pt>
                <c:pt idx="16783" formatCode="General">
                  <c:v>-0.46207033479274801</c:v>
                </c:pt>
                <c:pt idx="16784" formatCode="General">
                  <c:v>-0.45577601583458699</c:v>
                </c:pt>
                <c:pt idx="16785" formatCode="General">
                  <c:v>-0.44925133377455201</c:v>
                </c:pt>
                <c:pt idx="16786" formatCode="General">
                  <c:v>-0.44249807752856402</c:v>
                </c:pt>
                <c:pt idx="16787" formatCode="General">
                  <c:v>-0.43551811091169002</c:v>
                </c:pt>
                <c:pt idx="16788" formatCode="General">
                  <c:v>-0.42831345856802699</c:v>
                </c:pt>
                <c:pt idx="16789" formatCode="General">
                  <c:v>-0.42088641743841099</c:v>
                </c:pt>
                <c:pt idx="16790" formatCode="General">
                  <c:v>-0.41323944260502998</c:v>
                </c:pt>
                <c:pt idx="16791" formatCode="General">
                  <c:v>-0.405375179641908</c:v>
                </c:pt>
                <c:pt idx="16792" formatCode="General">
                  <c:v>-0.39729650850508202</c:v>
                </c:pt>
                <c:pt idx="16793" formatCode="General">
                  <c:v>-0.389006481221644</c:v>
                </c:pt>
                <c:pt idx="16794" formatCode="General">
                  <c:v>-0.380508406709331</c:v>
                </c:pt>
                <c:pt idx="16795" formatCode="General">
                  <c:v>-0.37180578337842601</c:v>
                </c:pt>
                <c:pt idx="16796" formatCode="General">
                  <c:v>-0.36290227409861803</c:v>
                </c:pt>
                <c:pt idx="16797" formatCode="General">
                  <c:v>-0.35380180172653702</c:v>
                </c:pt>
                <c:pt idx="16798" formatCode="General">
                  <c:v>-0.34450853069406501</c:v>
                </c:pt>
                <c:pt idx="16799" formatCode="General">
                  <c:v>-0.33502678410433301</c:v>
                </c:pt>
                <c:pt idx="16800" formatCode="General">
                  <c:v>-0.32536108558917998</c:v>
                </c:pt>
                <c:pt idx="16801" formatCode="General">
                  <c:v>-0.315516350981281</c:v>
                </c:pt>
                <c:pt idx="16802" formatCode="General">
                  <c:v>-0.30549759209157601</c:v>
                </c:pt>
                <c:pt idx="16803" formatCode="General">
                  <c:v>-0.29530991819414099</c:v>
                </c:pt>
                <c:pt idx="16804" formatCode="General">
                  <c:v>-0.28495873463081201</c:v>
                </c:pt>
                <c:pt idx="16805" formatCode="General">
                  <c:v>-0.27444955576121299</c:v>
                </c:pt>
                <c:pt idx="16806" formatCode="General">
                  <c:v>-0.26378794560612101</c:v>
                </c:pt>
                <c:pt idx="16807" formatCode="General">
                  <c:v>-0.25297953920256999</c:v>
                </c:pt>
                <c:pt idx="16808" formatCode="General">
                  <c:v>-0.24203062053403199</c:v>
                </c:pt>
                <c:pt idx="16809" formatCode="General">
                  <c:v>-0.23094807210943</c:v>
                </c:pt>
                <c:pt idx="16810" formatCode="General">
                  <c:v>-0.21973817656577799</c:v>
                </c:pt>
                <c:pt idx="16811" formatCode="General">
                  <c:v>-0.208407110995491</c:v>
                </c:pt>
                <c:pt idx="16812" formatCode="General">
                  <c:v>-0.19696209269253601</c:v>
                </c:pt>
                <c:pt idx="16813" formatCode="General">
                  <c:v>-0.18541031151295301</c:v>
                </c:pt>
                <c:pt idx="16814" formatCode="General">
                  <c:v>-0.17375877763470499</c:v>
                </c:pt>
                <c:pt idx="16815" formatCode="General">
                  <c:v>-0.162014829783757</c:v>
                </c:pt>
                <c:pt idx="16816" formatCode="General">
                  <c:v>-0.15018561977664499</c:v>
                </c:pt>
                <c:pt idx="16817" formatCode="General">
                  <c:v>-0.138278607190638</c:v>
                </c:pt>
                <c:pt idx="16818" formatCode="General">
                  <c:v>-0.126301618386956</c:v>
                </c:pt>
                <c:pt idx="16819" formatCode="General">
                  <c:v>-0.114262755933148</c:v>
                </c:pt>
                <c:pt idx="16820" formatCode="General">
                  <c:v>-0.102169761955323</c:v>
                </c:pt>
                <c:pt idx="16821" formatCode="General">
                  <c:v>-9.0029987640985104E-2</c:v>
                </c:pt>
                <c:pt idx="16822" formatCode="General">
                  <c:v>-7.7851527564420306E-2</c:v>
                </c:pt>
                <c:pt idx="16823" formatCode="General">
                  <c:v>-6.5642705005027502E-2</c:v>
                </c:pt>
                <c:pt idx="16824" formatCode="General">
                  <c:v>-5.3411360280006197E-2</c:v>
                </c:pt>
                <c:pt idx="16825" formatCode="General">
                  <c:v>-4.1164842966282998E-2</c:v>
                </c:pt>
                <c:pt idx="16826" formatCode="General">
                  <c:v>-2.8911196562948601E-2</c:v>
                </c:pt>
                <c:pt idx="16827" formatCode="General">
                  <c:v>-1.6659165130951802E-2</c:v>
                </c:pt>
                <c:pt idx="16828" formatCode="General">
                  <c:v>-4.4164711429611897E-3</c:v>
                </c:pt>
                <c:pt idx="16829" formatCode="General">
                  <c:v>7.8091437146008101E-3</c:v>
                </c:pt>
                <c:pt idx="16830" formatCode="General">
                  <c:v>2.0008781483754699E-2</c:v>
                </c:pt>
                <c:pt idx="16831" formatCode="General">
                  <c:v>3.21745995722552E-2</c:v>
                </c:pt>
                <c:pt idx="16832" formatCode="General">
                  <c:v>4.4299404806266901E-2</c:v>
                </c:pt>
                <c:pt idx="16833" formatCode="General">
                  <c:v>5.6374869624897399E-2</c:v>
                </c:pt>
                <c:pt idx="16834" formatCode="General">
                  <c:v>6.8392610381245805E-2</c:v>
                </c:pt>
                <c:pt idx="16835" formatCode="General">
                  <c:v>8.0345390474520703E-2</c:v>
                </c:pt>
                <c:pt idx="16836" formatCode="General">
                  <c:v>9.2225565982900104E-2</c:v>
                </c:pt>
                <c:pt idx="16837" formatCode="General">
                  <c:v>0.104025421346254</c:v>
                </c:pt>
                <c:pt idx="16838" formatCode="General">
                  <c:v>0.11573727373153</c:v>
                </c:pt>
                <c:pt idx="16839" formatCode="General">
                  <c:v>0.127353491455966</c:v>
                </c:pt>
                <c:pt idx="16840" formatCode="General">
                  <c:v>0.138867095559467</c:v>
                </c:pt>
                <c:pt idx="16841" formatCode="General">
                  <c:v>0.150271206703951</c:v>
                </c:pt>
                <c:pt idx="16842" formatCode="General">
                  <c:v>0.16155898658850601</c:v>
                </c:pt>
                <c:pt idx="16843" formatCode="General">
                  <c:v>0.17272358682584699</c:v>
                </c:pt>
                <c:pt idx="16844" formatCode="General">
                  <c:v>0.18375815625886899</c:v>
                </c:pt>
                <c:pt idx="16845" formatCode="General">
                  <c:v>0.194655859416308</c:v>
                </c:pt>
                <c:pt idx="16846" formatCode="General">
                  <c:v>0.20541044621660101</c:v>
                </c:pt>
                <c:pt idx="16847" formatCode="General">
                  <c:v>0.216015767044206</c:v>
                </c:pt>
                <c:pt idx="16848" formatCode="General">
                  <c:v>0.22646618279578201</c:v>
                </c:pt>
                <c:pt idx="16849" formatCode="General">
                  <c:v>0.236755524306203</c:v>
                </c:pt>
                <c:pt idx="16850" formatCode="General">
                  <c:v>0.246878099803721</c:v>
                </c:pt>
                <c:pt idx="16851" formatCode="General">
                  <c:v>0.25682875169408897</c:v>
                </c:pt>
                <c:pt idx="16852" formatCode="General">
                  <c:v>0.26660171686379303</c:v>
                </c:pt>
                <c:pt idx="16853" formatCode="General">
                  <c:v>0.27619172747575499</c:v>
                </c:pt>
                <c:pt idx="16854" formatCode="General">
                  <c:v>0.28559458416943101</c:v>
                </c:pt>
                <c:pt idx="16855" formatCode="General">
                  <c:v>0.294805481336257</c:v>
                </c:pt>
                <c:pt idx="16856" formatCode="General">
                  <c:v>0.30381941522190498</c:v>
                </c:pt>
                <c:pt idx="16857" formatCode="General">
                  <c:v>0.31263236068678901</c:v>
                </c:pt>
                <c:pt idx="16858" formatCode="General">
                  <c:v>0.321240245885001</c:v>
                </c:pt>
                <c:pt idx="16859" formatCode="General">
                  <c:v>0.32963933295078002</c:v>
                </c:pt>
                <c:pt idx="16860" formatCode="General">
                  <c:v>0.337825711003998</c:v>
                </c:pt>
                <c:pt idx="16861" formatCode="General">
                  <c:v>0.34579578413143902</c:v>
                </c:pt>
                <c:pt idx="16862" formatCode="General">
                  <c:v>0.35354628449589098</c:v>
                </c:pt>
                <c:pt idx="16863" formatCode="General">
                  <c:v>0.36107374814639298</c:v>
                </c:pt>
                <c:pt idx="16864" formatCode="General">
                  <c:v>0.368375514792745</c:v>
                </c:pt>
                <c:pt idx="16865" formatCode="General">
                  <c:v>0.375448721656579</c:v>
                </c:pt>
                <c:pt idx="16866" formatCode="General">
                  <c:v>0.38229070042280799</c:v>
                </c:pt>
                <c:pt idx="16867" formatCode="General">
                  <c:v>0.38889899903339198</c:v>
                </c:pt>
                <c:pt idx="16868" formatCode="General">
                  <c:v>0.39527083633890098</c:v>
                </c:pt>
                <c:pt idx="16869" formatCode="General">
                  <c:v>0.40140418220117302</c:v>
                </c:pt>
                <c:pt idx="16870" formatCode="General">
                  <c:v>0.40729723294053599</c:v>
                </c:pt>
                <c:pt idx="16871" formatCode="General">
                  <c:v>0.41294783200468899</c:v>
                </c:pt>
                <c:pt idx="16872" formatCode="General">
                  <c:v>0.41835450470069202</c:v>
                </c:pt>
                <c:pt idx="16873" formatCode="General">
                  <c:v>0.423515963096811</c:v>
                </c:pt>
                <c:pt idx="16874" formatCode="General">
                  <c:v>0.42843048733697803</c:v>
                </c:pt>
                <c:pt idx="16875" formatCode="General">
                  <c:v>0.43309693590904702</c:v>
                </c:pt>
                <c:pt idx="16876" formatCode="General">
                  <c:v>0.43751378477149</c:v>
                </c:pt>
                <c:pt idx="16877" formatCode="General">
                  <c:v>0.44168010720679102</c:v>
                </c:pt>
                <c:pt idx="16878" formatCode="General">
                  <c:v>0.44559508490163702</c:v>
                </c:pt>
                <c:pt idx="16879" formatCode="General">
                  <c:v>0.44925745819736901</c:v>
                </c:pt>
                <c:pt idx="16880" formatCode="General">
                  <c:v>0.45266709947124001</c:v>
                </c:pt>
                <c:pt idx="16881" formatCode="General">
                  <c:v>0.45582349097276997</c:v>
                </c:pt>
                <c:pt idx="16882" formatCode="General">
                  <c:v>0.45872605610244899</c:v>
                </c:pt>
                <c:pt idx="16883" formatCode="General">
                  <c:v>0.46137424465745902</c:v>
                </c:pt>
                <c:pt idx="16884" formatCode="General">
                  <c:v>0.46376755337589998</c:v>
                </c:pt>
                <c:pt idx="16885" formatCode="General">
                  <c:v>0.46590611485377398</c:v>
                </c:pt>
                <c:pt idx="16886" formatCode="General">
                  <c:v>0.46779009284135098</c:v>
                </c:pt>
                <c:pt idx="16887" formatCode="General">
                  <c:v>0.46941912467457197</c:v>
                </c:pt>
                <c:pt idx="16888" formatCode="General">
                  <c:v>0.47079334937842598</c:v>
                </c:pt>
                <c:pt idx="16889" formatCode="General">
                  <c:v>0.47191294827184499</c:v>
                </c:pt>
                <c:pt idx="16890" formatCode="General">
                  <c:v>0.47277759105615902</c:v>
                </c:pt>
                <c:pt idx="16891" formatCode="General">
                  <c:v>0.47338804239925603</c:v>
                </c:pt>
                <c:pt idx="16892" formatCode="General">
                  <c:v>0.47374463773147901</c:v>
                </c:pt>
                <c:pt idx="16893" formatCode="General">
                  <c:v>0.47384764832725101</c:v>
                </c:pt>
                <c:pt idx="16894" formatCode="General">
                  <c:v>0.47369736368520898</c:v>
                </c:pt>
                <c:pt idx="16895" formatCode="General">
                  <c:v>0.47329414377368501</c:v>
                </c:pt>
                <c:pt idx="16896" formatCode="General">
                  <c:v>0.47263900189434199</c:v>
                </c:pt>
                <c:pt idx="16897" formatCode="General">
                  <c:v>0.471733027626836</c:v>
                </c:pt>
                <c:pt idx="16898" formatCode="General">
                  <c:v>0.47057675866937398</c:v>
                </c:pt>
                <c:pt idx="16899" formatCode="General">
                  <c:v>0.46917073963214501</c:v>
                </c:pt>
                <c:pt idx="16900" formatCode="General">
                  <c:v>0.46751611286908201</c:v>
                </c:pt>
                <c:pt idx="16901" formatCode="General">
                  <c:v>0.46561355864786602</c:v>
                </c:pt>
                <c:pt idx="16902" formatCode="General">
                  <c:v>0.463463800736437</c:v>
                </c:pt>
                <c:pt idx="16903" formatCode="General">
                  <c:v>0.46106819966906099</c:v>
                </c:pt>
                <c:pt idx="16904" formatCode="General">
                  <c:v>0.45842775328674101</c:v>
                </c:pt>
                <c:pt idx="16905" formatCode="General">
                  <c:v>0.45554409294007497</c:v>
                </c:pt>
                <c:pt idx="16906" formatCode="General">
                  <c:v>0.45241894785611703</c:v>
                </c:pt>
                <c:pt idx="16907" formatCode="General">
                  <c:v>0.449053053221948</c:v>
                </c:pt>
                <c:pt idx="16908" formatCode="General">
                  <c:v>0.44544824382683301</c:v>
                </c:pt>
                <c:pt idx="16909" formatCode="General">
                  <c:v>0.441606044742541</c:v>
                </c:pt>
                <c:pt idx="16910" formatCode="General">
                  <c:v>0.43752807526410298</c:v>
                </c:pt>
                <c:pt idx="16911" formatCode="General">
                  <c:v>0.43321660757995001</c:v>
                </c:pt>
                <c:pt idx="16912" formatCode="General">
                  <c:v>0.42867302694487902</c:v>
                </c:pt>
                <c:pt idx="16913" formatCode="General">
                  <c:v>0.42389985630673799</c:v>
                </c:pt>
                <c:pt idx="16914" formatCode="General">
                  <c:v>0.41889927481247302</c:v>
                </c:pt>
                <c:pt idx="16915" formatCode="General">
                  <c:v>0.41367301720156602</c:v>
                </c:pt>
                <c:pt idx="16916" formatCode="General">
                  <c:v>0.40822404605975499</c:v>
                </c:pt>
                <c:pt idx="16917" formatCode="General">
                  <c:v>0.40255496877212699</c:v>
                </c:pt>
                <c:pt idx="16918" formatCode="General">
                  <c:v>0.396667905157087</c:v>
                </c:pt>
                <c:pt idx="16919" formatCode="General">
                  <c:v>0.390565684462442</c:v>
                </c:pt>
                <c:pt idx="16920" formatCode="General">
                  <c:v>0.38425184976301802</c:v>
                </c:pt>
                <c:pt idx="16921" formatCode="General">
                  <c:v>0.37772901429681299</c:v>
                </c:pt>
                <c:pt idx="16922" formatCode="General">
                  <c:v>0.37100039719264699</c:v>
                </c:pt>
                <c:pt idx="16923" formatCode="General">
                  <c:v>0.36406991710029901</c:v>
                </c:pt>
                <c:pt idx="16924" formatCode="General">
                  <c:v>0.35694050983188502</c:v>
                </c:pt>
                <c:pt idx="16925" formatCode="General">
                  <c:v>0.34961563887506703</c:v>
                </c:pt>
                <c:pt idx="16926" formatCode="General">
                  <c:v>0.34209892123317798</c:v>
                </c:pt>
                <c:pt idx="16927" formatCode="General">
                  <c:v>0.33439410037311301</c:v>
                </c:pt>
                <c:pt idx="16928" formatCode="General">
                  <c:v>0.32650554550160599</c:v>
                </c:pt>
                <c:pt idx="16929" formatCode="General">
                  <c:v>0.31843715794698602</c:v>
                </c:pt>
                <c:pt idx="16930" formatCode="General">
                  <c:v>0.310192904336208</c:v>
                </c:pt>
                <c:pt idx="16931" formatCode="General">
                  <c:v>0.30177793206660097</c:v>
                </c:pt>
                <c:pt idx="16932" formatCode="General">
                  <c:v>0.293196969740942</c:v>
                </c:pt>
                <c:pt idx="16933" formatCode="General">
                  <c:v>0.28445463950786398</c:v>
                </c:pt>
                <c:pt idx="16934" formatCode="General">
                  <c:v>0.275555584724481</c:v>
                </c:pt>
                <c:pt idx="16935" formatCode="General">
                  <c:v>0.26650502684845401</c:v>
                </c:pt>
                <c:pt idx="16936" formatCode="General">
                  <c:v>0.25730870726973498</c:v>
                </c:pt>
                <c:pt idx="16937" formatCode="General">
                  <c:v>0.24797123769843701</c:v>
                </c:pt>
                <c:pt idx="16938" formatCode="General">
                  <c:v>0.238498145155212</c:v>
                </c:pt>
                <c:pt idx="16939" formatCode="General">
                  <c:v>0.22889503575475001</c:v>
                </c:pt>
                <c:pt idx="16940" formatCode="General">
                  <c:v>0.219167950615201</c:v>
                </c:pt>
                <c:pt idx="16941" formatCode="General">
                  <c:v>0.20932285483187199</c:v>
                </c:pt>
                <c:pt idx="16942" formatCode="General">
                  <c:v>0.19936553064766099</c:v>
                </c:pt>
                <c:pt idx="16943" formatCode="General">
                  <c:v>0.18930214307170001</c:v>
                </c:pt>
                <c:pt idx="16944" formatCode="General">
                  <c:v>0.17913870703644999</c:v>
                </c:pt>
                <c:pt idx="16945" formatCode="General">
                  <c:v>0.16888157317408301</c:v>
                </c:pt>
                <c:pt idx="16946" formatCode="General">
                  <c:v>0.158536910390814</c:v>
                </c:pt>
                <c:pt idx="16947" formatCode="General">
                  <c:v>0.14811117284337799</c:v>
                </c:pt>
                <c:pt idx="16948" formatCode="General">
                  <c:v>0.137610661085251</c:v>
                </c:pt>
                <c:pt idx="16949" formatCode="General">
                  <c:v>0.12704252503844199</c:v>
                </c:pt>
                <c:pt idx="16950" formatCode="General">
                  <c:v>0.11641365255206</c:v>
                </c:pt>
                <c:pt idx="16951" formatCode="General">
                  <c:v>0.10573001256627999</c:v>
                </c:pt>
                <c:pt idx="16952" formatCode="General">
                  <c:v>9.4998318949000196E-2</c:v>
                </c:pt>
                <c:pt idx="16953" formatCode="General">
                  <c:v>8.4225662181352606E-2</c:v>
                </c:pt>
                <c:pt idx="16954" formatCode="General">
                  <c:v>7.3419372549374903E-2</c:v>
                </c:pt>
                <c:pt idx="16955" formatCode="General">
                  <c:v>6.2586335202638399E-2</c:v>
                </c:pt>
                <c:pt idx="16956" formatCode="General">
                  <c:v>5.1732479013345198E-2</c:v>
                </c:pt>
                <c:pt idx="16957" formatCode="General">
                  <c:v>4.0864927705793898E-2</c:v>
                </c:pt>
                <c:pt idx="16958" formatCode="General">
                  <c:v>2.9990539116369501E-2</c:v>
                </c:pt>
                <c:pt idx="16959" formatCode="General">
                  <c:v>1.9115799004351699E-2</c:v>
                </c:pt>
                <c:pt idx="16960" formatCode="General">
                  <c:v>8.2484378884089306E-3</c:v>
                </c:pt>
                <c:pt idx="16961" formatCode="General">
                  <c:v>-2.60472446360276E-3</c:v>
                </c:pt>
                <c:pt idx="16962" formatCode="General">
                  <c:v>-1.34374658109092E-2</c:v>
                </c:pt>
                <c:pt idx="16963" formatCode="General">
                  <c:v>-2.4243497287301401E-2</c:v>
                </c:pt>
                <c:pt idx="16964" formatCode="General">
                  <c:v>-3.5016380123371701E-2</c:v>
                </c:pt>
                <c:pt idx="16965" formatCode="General">
                  <c:v>-4.5749492512924102E-2</c:v>
                </c:pt>
                <c:pt idx="16966" formatCode="General">
                  <c:v>-5.6436085090211301E-2</c:v>
                </c:pt>
                <c:pt idx="16967" formatCode="General">
                  <c:v>-6.7069820972130004E-2</c:v>
                </c:pt>
                <c:pt idx="16968" formatCode="General">
                  <c:v>-7.7644277621718799E-2</c:v>
                </c:pt>
                <c:pt idx="16969" formatCode="General">
                  <c:v>-8.8152963199970097E-2</c:v>
                </c:pt>
                <c:pt idx="16970" formatCode="General">
                  <c:v>-9.85903790440876E-2</c:v>
                </c:pt>
                <c:pt idx="16971" formatCode="General">
                  <c:v>-0.10895041437671101</c:v>
                </c:pt>
                <c:pt idx="16972" formatCode="General">
                  <c:v>-0.119226797658674</c:v>
                </c:pt>
                <c:pt idx="16973" formatCode="General">
                  <c:v>-0.129414275510257</c:v>
                </c:pt>
                <c:pt idx="16974" formatCode="General">
                  <c:v>-0.13950750015690799</c:v>
                </c:pt>
                <c:pt idx="16975" formatCode="General">
                  <c:v>-0.14950041714443499</c:v>
                </c:pt>
                <c:pt idx="16976" formatCode="General">
                  <c:v>-0.159387911761387</c:v>
                </c:pt>
                <c:pt idx="16977" formatCode="General">
                  <c:v>-0.16916534981902501</c:v>
                </c:pt>
                <c:pt idx="16978" formatCode="General">
                  <c:v>-0.178827365206257</c:v>
                </c:pt>
                <c:pt idx="16979" formatCode="General">
                  <c:v>-0.188368891153638</c:v>
                </c:pt>
                <c:pt idx="16980" formatCode="General">
                  <c:v>-0.197785297154211</c:v>
                </c:pt>
                <c:pt idx="16981" formatCode="General">
                  <c:v>-0.20707233309624301</c:v>
                </c:pt>
                <c:pt idx="16982" formatCode="General">
                  <c:v>-0.216225571087406</c:v>
                </c:pt>
                <c:pt idx="16983" formatCode="General">
                  <c:v>-0.22524093614663501</c:v>
                </c:pt>
                <c:pt idx="16984" formatCode="General">
                  <c:v>-0.234114562181922</c:v>
                </c:pt>
                <c:pt idx="16985" formatCode="General">
                  <c:v>-0.24284236487382299</c:v>
                </c:pt>
                <c:pt idx="16986" formatCode="General">
                  <c:v>-0.25142062062523901</c:v>
                </c:pt>
                <c:pt idx="16987" formatCode="General">
                  <c:v>-0.25984584075858402</c:v>
                </c:pt>
                <c:pt idx="16988" formatCode="General">
                  <c:v>-0.26811466987578603</c:v>
                </c:pt>
                <c:pt idx="16989" formatCode="General">
                  <c:v>-0.27622381227058501</c:v>
                </c:pt>
                <c:pt idx="16990" formatCode="General">
                  <c:v>-0.28417023230546601</c:v>
                </c:pt>
                <c:pt idx="16991" formatCode="General">
                  <c:v>-0.29195104450860498</c:v>
                </c:pt>
                <c:pt idx="16992" formatCode="General">
                  <c:v>-0.29956347972562097</c:v>
                </c:pt>
                <c:pt idx="16993" formatCode="General">
                  <c:v>-0.30700492989899503</c:v>
                </c:pt>
                <c:pt idx="16994" formatCode="General">
                  <c:v>-0.31427299281343501</c:v>
                </c:pt>
                <c:pt idx="16995" formatCode="General">
                  <c:v>-0.32136545027058</c:v>
                </c:pt>
                <c:pt idx="16996" formatCode="General">
                  <c:v>-0.32828013923913202</c:v>
                </c:pt>
                <c:pt idx="16997" formatCode="General">
                  <c:v>-0.33501508856218998</c:v>
                </c:pt>
                <c:pt idx="16998" formatCode="General">
                  <c:v>-0.34156846189899698</c:v>
                </c:pt>
                <c:pt idx="16999" formatCode="General">
                  <c:v>-0.34793853924565299</c:v>
                </c:pt>
                <c:pt idx="17000" formatCode="General">
                  <c:v>-0.35412380868048698</c:v>
                </c:pt>
                <c:pt idx="17001" formatCode="General">
                  <c:v>-0.36012284105876602</c:v>
                </c:pt>
                <c:pt idx="17002" formatCode="General">
                  <c:v>-0.365934265105954</c:v>
                </c:pt>
                <c:pt idx="17003" formatCode="General">
                  <c:v>-0.37155686964860402</c:v>
                </c:pt>
                <c:pt idx="17004" formatCode="General">
                  <c:v>-0.37698959988324898</c:v>
                </c:pt>
                <c:pt idx="17005" formatCode="General">
                  <c:v>-0.38223148994601402</c:v>
                </c:pt>
                <c:pt idx="17006" formatCode="General">
                  <c:v>-0.387281661374</c:v>
                </c:pt>
                <c:pt idx="17007" formatCode="General">
                  <c:v>-0.392139340928358</c:v>
                </c:pt>
                <c:pt idx="17008" formatCode="General">
                  <c:v>-0.39680385225094</c:v>
                </c:pt>
                <c:pt idx="17009" formatCode="General">
                  <c:v>-0.40127460740760501</c:v>
                </c:pt>
                <c:pt idx="17010" formatCode="General">
                  <c:v>-0.40555112313451702</c:v>
                </c:pt>
                <c:pt idx="17011" formatCode="General">
                  <c:v>-0.409632970958274</c:v>
                </c:pt>
                <c:pt idx="17012" formatCode="General">
                  <c:v>-0.41351975027983601</c:v>
                </c:pt>
                <c:pt idx="17013" formatCode="General">
                  <c:v>-0.41721119769114201</c:v>
                </c:pt>
                <c:pt idx="17014" formatCode="General">
                  <c:v>-0.42070711647768699</c:v>
                </c:pt>
                <c:pt idx="17015" formatCode="General">
                  <c:v>-0.42400736570490799</c:v>
                </c:pt>
                <c:pt idx="17016" formatCode="General">
                  <c:v>-0.42711190777967301</c:v>
                </c:pt>
                <c:pt idx="17017" formatCode="General">
                  <c:v>-0.43002069667086201</c:v>
                </c:pt>
                <c:pt idx="17018" formatCode="General">
                  <c:v>-0.43273372629102502</c:v>
                </c:pt>
                <c:pt idx="17019" formatCode="General">
                  <c:v>-0.435251093640875</c:v>
                </c:pt>
                <c:pt idx="17020" formatCode="General">
                  <c:v>-0.43757294340534503</c:v>
                </c:pt>
                <c:pt idx="17021" formatCode="General">
                  <c:v>-0.43969940687457898</c:v>
                </c:pt>
                <c:pt idx="17022" formatCode="General">
                  <c:v>-0.441630662370259</c:v>
                </c:pt>
                <c:pt idx="17023" formatCode="General">
                  <c:v>-0.44336700383678102</c:v>
                </c:pt>
                <c:pt idx="17024" formatCode="General">
                  <c:v>-0.44490878389354899</c:v>
                </c:pt>
                <c:pt idx="17025" formatCode="General">
                  <c:v>-0.44625630090523299</c:v>
                </c:pt>
                <c:pt idx="17026" formatCode="General">
                  <c:v>-0.44740990701335898</c:v>
                </c:pt>
                <c:pt idx="17027" formatCode="General">
                  <c:v>-0.44837002761175798</c:v>
                </c:pt>
                <c:pt idx="17028" formatCode="General">
                  <c:v>-0.44913710791821798</c:v>
                </c:pt>
                <c:pt idx="17029" formatCode="General">
                  <c:v>-0.449711615161831</c:v>
                </c:pt>
                <c:pt idx="17030" formatCode="General">
                  <c:v>-0.45009405091592902</c:v>
                </c:pt>
                <c:pt idx="17031" formatCode="General">
                  <c:v>-0.45028501169767898</c:v>
                </c:pt>
                <c:pt idx="17032" formatCode="General">
                  <c:v>-0.45028509110105902</c:v>
                </c:pt>
                <c:pt idx="17033" formatCode="General">
                  <c:v>-0.45009492691200598</c:v>
                </c:pt>
                <c:pt idx="17034" formatCode="General">
                  <c:v>-0.44971515861321598</c:v>
                </c:pt>
                <c:pt idx="17035" formatCode="General">
                  <c:v>-0.44914643846971902</c:v>
                </c:pt>
                <c:pt idx="17036" formatCode="General">
                  <c:v>-0.44838954875943499</c:v>
                </c:pt>
                <c:pt idx="17037" formatCode="General">
                  <c:v>-0.447445223212249</c:v>
                </c:pt>
                <c:pt idx="17038" formatCode="General">
                  <c:v>-0.44631395241357402</c:v>
                </c:pt>
                <c:pt idx="17039" formatCode="General">
                  <c:v>-0.444996621464047</c:v>
                </c:pt>
                <c:pt idx="17040" formatCode="General">
                  <c:v>-0.44349451140768498</c:v>
                </c:pt>
                <c:pt idx="17041" formatCode="General">
                  <c:v>-0.44180871490505402</c:v>
                </c:pt>
                <c:pt idx="17042" formatCode="General">
                  <c:v>-0.43994029947038399</c:v>
                </c:pt>
                <c:pt idx="17043" formatCode="General">
                  <c:v>-0.43789027349909698</c:v>
                </c:pt>
                <c:pt idx="17044" formatCode="General">
                  <c:v>-0.43565910008759501</c:v>
                </c:pt>
                <c:pt idx="17045" formatCode="General">
                  <c:v>-0.43324783114773302</c:v>
                </c:pt>
                <c:pt idx="17046" formatCode="General">
                  <c:v>-0.43065820554386097</c:v>
                </c:pt>
                <c:pt idx="17047" formatCode="General">
                  <c:v>-0.427891437770619</c:v>
                </c:pt>
                <c:pt idx="17048" formatCode="General">
                  <c:v>-0.42494817339355001</c:v>
                </c:pt>
                <c:pt idx="17049" formatCode="General">
                  <c:v>-0.42182968254929998</c:v>
                </c:pt>
                <c:pt idx="17050" formatCode="General">
                  <c:v>-0.41853789822773202</c:v>
                </c:pt>
                <c:pt idx="17051" formatCode="General">
                  <c:v>-0.41507377128004802</c:v>
                </c:pt>
                <c:pt idx="17052" formatCode="General">
                  <c:v>-0.41143878084658198</c:v>
                </c:pt>
                <c:pt idx="17053" formatCode="General">
                  <c:v>-0.40763453403070399</c:v>
                </c:pt>
                <c:pt idx="17054" formatCode="General">
                  <c:v>-0.40366218226463202</c:v>
                </c:pt>
                <c:pt idx="17055" formatCode="General">
                  <c:v>-0.39952352301406402</c:v>
                </c:pt>
                <c:pt idx="17056" formatCode="General">
                  <c:v>-0.39522055779784998</c:v>
                </c:pt>
                <c:pt idx="17057" formatCode="General">
                  <c:v>-0.39075536760833002</c:v>
                </c:pt>
                <c:pt idx="17058" formatCode="General">
                  <c:v>-0.38612955141167399</c:v>
                </c:pt>
                <c:pt idx="17059" formatCode="General">
                  <c:v>-0.38134472874370201</c:v>
                </c:pt>
                <c:pt idx="17060" formatCode="General">
                  <c:v>-0.37640263717341299</c:v>
                </c:pt>
                <c:pt idx="17061" formatCode="General">
                  <c:v>-0.37130519233958298</c:v>
                </c:pt>
                <c:pt idx="17062" formatCode="General">
                  <c:v>-0.36605501167926102</c:v>
                </c:pt>
                <c:pt idx="17063" formatCode="General">
                  <c:v>-0.36065427977418801</c:v>
                </c:pt>
                <c:pt idx="17064" formatCode="General">
                  <c:v>-0.35510462292409201</c:v>
                </c:pt>
                <c:pt idx="17065" formatCode="General">
                  <c:v>-0.349407762087798</c:v>
                </c:pt>
                <c:pt idx="17066" formatCode="General">
                  <c:v>-0.343566157416898</c:v>
                </c:pt>
                <c:pt idx="17067" formatCode="General">
                  <c:v>-0.33758240346981599</c:v>
                </c:pt>
                <c:pt idx="17068" formatCode="General">
                  <c:v>-0.33145809752007299</c:v>
                </c:pt>
                <c:pt idx="17069" formatCode="General">
                  <c:v>-0.325195481270318</c:v>
                </c:pt>
                <c:pt idx="17070" formatCode="General">
                  <c:v>-0.31879754209160099</c:v>
                </c:pt>
                <c:pt idx="17071" formatCode="General">
                  <c:v>-0.31226630880143902</c:v>
                </c:pt>
                <c:pt idx="17072" formatCode="General">
                  <c:v>-0.30560386643468401</c:v>
                </c:pt>
                <c:pt idx="17073" formatCode="General">
                  <c:v>-0.29881301441589497</c:v>
                </c:pt>
                <c:pt idx="17074" formatCode="General">
                  <c:v>-0.29189614857770402</c:v>
                </c:pt>
                <c:pt idx="17075" formatCode="General">
                  <c:v>-0.28485520921312302</c:v>
                </c:pt>
                <c:pt idx="17076" formatCode="General">
                  <c:v>-0.27769283614719997</c:v>
                </c:pt>
                <c:pt idx="17077" formatCode="General">
                  <c:v>-0.27041189392999698</c:v>
                </c:pt>
                <c:pt idx="17078" formatCode="General">
                  <c:v>-0.26301484180593199</c:v>
                </c:pt>
                <c:pt idx="17079" formatCode="General">
                  <c:v>-0.25550425623211998</c:v>
                </c:pt>
                <c:pt idx="17080" formatCode="General">
                  <c:v>-0.247882847719191</c:v>
                </c:pt>
                <c:pt idx="17081" formatCode="General">
                  <c:v>-0.240152920111073</c:v>
                </c:pt>
                <c:pt idx="17082" formatCode="General">
                  <c:v>-0.232316947944465</c:v>
                </c:pt>
                <c:pt idx="17083" formatCode="General">
                  <c:v>-0.22437811480672701</c:v>
                </c:pt>
                <c:pt idx="17084" formatCode="General">
                  <c:v>-0.216338698493618</c:v>
                </c:pt>
                <c:pt idx="17085" formatCode="General">
                  <c:v>-0.20820101818728801</c:v>
                </c:pt>
                <c:pt idx="17086" formatCode="General">
                  <c:v>-0.19996756531285001</c:v>
                </c:pt>
                <c:pt idx="17087" formatCode="General">
                  <c:v>-0.19164050447480599</c:v>
                </c:pt>
                <c:pt idx="17088" formatCode="General">
                  <c:v>-0.18322273318600599</c:v>
                </c:pt>
                <c:pt idx="17089" formatCode="General">
                  <c:v>-0.174716896882286</c:v>
                </c:pt>
                <c:pt idx="17090" formatCode="General">
                  <c:v>-0.166125778694627</c:v>
                </c:pt>
                <c:pt idx="17091" formatCode="General">
                  <c:v>-0.15745178063257001</c:v>
                </c:pt>
                <c:pt idx="17092" formatCode="General">
                  <c:v>-0.14869693319670799</c:v>
                </c:pt>
                <c:pt idx="17093" formatCode="General">
                  <c:v>-0.139864023943746</c:v>
                </c:pt>
                <c:pt idx="17094" formatCode="General">
                  <c:v>-0.13095556171012501</c:v>
                </c:pt>
                <c:pt idx="17095" formatCode="General">
                  <c:v>-0.12197368118514799</c:v>
                </c:pt>
                <c:pt idx="17096" formatCode="General">
                  <c:v>-0.112920754346194</c:v>
                </c:pt>
                <c:pt idx="17097" formatCode="General">
                  <c:v>-0.103799490076007</c:v>
                </c:pt>
                <c:pt idx="17098" formatCode="General">
                  <c:v>-9.4612839713661301E-2</c:v>
                </c:pt>
                <c:pt idx="17099" formatCode="General">
                  <c:v>-8.5362902271068006E-2</c:v>
                </c:pt>
                <c:pt idx="17100" formatCode="General">
                  <c:v>-7.6051946300961695E-2</c:v>
                </c:pt>
                <c:pt idx="17101" formatCode="General">
                  <c:v>-6.6682550337721996E-2</c:v>
                </c:pt>
                <c:pt idx="17102" formatCode="General">
                  <c:v>-5.7257046255933801E-2</c:v>
                </c:pt>
                <c:pt idx="17103" formatCode="General">
                  <c:v>-4.77780226983597E-2</c:v>
                </c:pt>
                <c:pt idx="17104" formatCode="General">
                  <c:v>-3.82478438491934E-2</c:v>
                </c:pt>
                <c:pt idx="17105" formatCode="General">
                  <c:v>-2.8669134108042098E-2</c:v>
                </c:pt>
                <c:pt idx="17106" formatCode="General">
                  <c:v>-1.9044313468942E-2</c:v>
                </c:pt>
                <c:pt idx="17107" formatCode="General">
                  <c:v>-9.3761222894918998E-3</c:v>
                </c:pt>
                <c:pt idx="17108" formatCode="General">
                  <c:v>3.3239547940829001E-4</c:v>
                </c:pt>
                <c:pt idx="17109" formatCode="General">
                  <c:v>1.00790057680134E-2</c:v>
                </c:pt>
                <c:pt idx="17110" formatCode="General">
                  <c:v>1.98612478805021E-2</c:v>
                </c:pt>
                <c:pt idx="17111" formatCode="General">
                  <c:v>2.96762577124529E-2</c:v>
                </c:pt>
                <c:pt idx="17112" formatCode="General">
                  <c:v>3.9520821923626603E-2</c:v>
                </c:pt>
                <c:pt idx="17113" formatCode="General">
                  <c:v>4.9392027243246997E-2</c:v>
                </c:pt>
                <c:pt idx="17114" formatCode="General">
                  <c:v>5.9287821611213598E-2</c:v>
                </c:pt>
                <c:pt idx="17115" formatCode="General">
                  <c:v>6.9205275204357194E-2</c:v>
                </c:pt>
                <c:pt idx="17116" formatCode="General">
                  <c:v>7.91404888931342E-2</c:v>
                </c:pt>
                <c:pt idx="17117" formatCode="General">
                  <c:v>8.9090344824718198E-2</c:v>
                </c:pt>
                <c:pt idx="17118" formatCode="General">
                  <c:v>9.90520773668635E-2</c:v>
                </c:pt>
                <c:pt idx="17119" formatCode="General">
                  <c:v>0.109022108544528</c:v>
                </c:pt>
                <c:pt idx="17120" formatCode="General">
                  <c:v>0.11899710732954701</c:v>
                </c:pt>
                <c:pt idx="17121" formatCode="General">
                  <c:v>0.12897410934213699</c:v>
                </c:pt>
                <c:pt idx="17122" formatCode="General">
                  <c:v>0.13894986951465499</c:v>
                </c:pt>
                <c:pt idx="17123" formatCode="General">
                  <c:v>0.148920293235314</c:v>
                </c:pt>
                <c:pt idx="17124" formatCode="General">
                  <c:v>0.158881497749566</c:v>
                </c:pt>
                <c:pt idx="17125" formatCode="General">
                  <c:v>0.16882941741674901</c:v>
                </c:pt>
                <c:pt idx="17126" formatCode="General">
                  <c:v>0.17875978834744799</c:v>
                </c:pt>
                <c:pt idx="17127" formatCode="General">
                  <c:v>0.18866876376677699</c:v>
                </c:pt>
                <c:pt idx="17128" formatCode="General">
                  <c:v>0.198552398934813</c:v>
                </c:pt>
                <c:pt idx="17129" formatCode="General">
                  <c:v>0.20840655725864801</c:v>
                </c:pt>
                <c:pt idx="17130" formatCode="General">
                  <c:v>0.218226352589446</c:v>
                </c:pt>
                <c:pt idx="17131" formatCode="General">
                  <c:v>0.22800675888814601</c:v>
                </c:pt>
                <c:pt idx="17132" formatCode="General">
                  <c:v>0.23774327652904201</c:v>
                </c:pt>
                <c:pt idx="17133" formatCode="General">
                  <c:v>0.247431355327144</c:v>
                </c:pt>
                <c:pt idx="17134" formatCode="General">
                  <c:v>0.257065295172064</c:v>
                </c:pt>
                <c:pt idx="17135" formatCode="General">
                  <c:v>0.26663992298190298</c:v>
                </c:pt>
                <c:pt idx="17136" formatCode="General">
                  <c:v>0.27615073050354499</c:v>
                </c:pt>
                <c:pt idx="17137" formatCode="General">
                  <c:v>0.28559220645190397</c:v>
                </c:pt>
                <c:pt idx="17138" formatCode="General">
                  <c:v>0.294958766332647</c:v>
                </c:pt>
                <c:pt idx="17139" formatCode="General">
                  <c:v>0.304244398919083</c:v>
                </c:pt>
                <c:pt idx="17140" formatCode="General">
                  <c:v>0.31344327669404098</c:v>
                </c:pt>
                <c:pt idx="17141" formatCode="General">
                  <c:v>0.322550358452734</c:v>
                </c:pt>
                <c:pt idx="17142" formatCode="General">
                  <c:v>0.33155973673818701</c:v>
                </c:pt>
                <c:pt idx="17143" formatCode="General">
                  <c:v>0.34046508405331499</c:v>
                </c:pt>
                <c:pt idx="17144" formatCode="General">
                  <c:v>0.34926030505498901</c:v>
                </c:pt>
                <c:pt idx="17145" formatCode="General">
                  <c:v>0.35793912297032698</c:v>
                </c:pt>
                <c:pt idx="17146" formatCode="General">
                  <c:v>0.36649559237532398</c:v>
                </c:pt>
                <c:pt idx="17147" formatCode="General">
                  <c:v>0.37492357373524698</c:v>
                </c:pt>
                <c:pt idx="17148" formatCode="General">
                  <c:v>0.38321617129619601</c:v>
                </c:pt>
                <c:pt idx="17149" formatCode="General">
                  <c:v>0.39136691023033299</c:v>
                </c:pt>
                <c:pt idx="17150" formatCode="General">
                  <c:v>0.39936989011928398</c:v>
                </c:pt>
                <c:pt idx="17151" formatCode="General">
                  <c:v>0.40721911990533199</c:v>
                </c:pt>
                <c:pt idx="17152" formatCode="General">
                  <c:v>0.41490741126862202</c:v>
                </c:pt>
                <c:pt idx="17153" formatCode="General">
                  <c:v>0.42242809576767598</c:v>
                </c:pt>
                <c:pt idx="17154" formatCode="General">
                  <c:v>0.42977571826390898</c:v>
                </c:pt>
                <c:pt idx="17155" formatCode="General">
                  <c:v>0.436943845953012</c:v>
                </c:pt>
                <c:pt idx="17156" formatCode="General">
                  <c:v>0.44392596155373798</c:v>
                </c:pt>
                <c:pt idx="17157" formatCode="General">
                  <c:v>0.450715647942182</c:v>
                </c:pt>
                <c:pt idx="17158" formatCode="General">
                  <c:v>0.45730660049321997</c:v>
                </c:pt>
                <c:pt idx="17159" formatCode="General">
                  <c:v>0.46369268879500602</c:v>
                </c:pt>
                <c:pt idx="17160" formatCode="General">
                  <c:v>0.46986795897449102</c:v>
                </c:pt>
                <c:pt idx="17161" formatCode="General">
                  <c:v>0.47582662381607499</c:v>
                </c:pt>
                <c:pt idx="17162" formatCode="General">
                  <c:v>0.48156256035547301</c:v>
                </c:pt>
                <c:pt idx="17163" formatCode="General">
                  <c:v>0.487070412707514</c:v>
                </c:pt>
                <c:pt idx="17164" formatCode="General">
                  <c:v>0.49234510483049498</c:v>
                </c:pt>
                <c:pt idx="17165" formatCode="General">
                  <c:v>0.497381156594288</c:v>
                </c:pt>
                <c:pt idx="17166" formatCode="General">
                  <c:v>0.50217270305565698</c:v>
                </c:pt>
                <c:pt idx="17167" formatCode="General">
                  <c:v>0.50671470462405299</c:v>
                </c:pt>
                <c:pt idx="17168" formatCode="General">
                  <c:v>0.51100303677808301</c:v>
                </c:pt>
                <c:pt idx="17169" formatCode="General">
                  <c:v>0.51503334002412504</c:v>
                </c:pt>
                <c:pt idx="17170" formatCode="General">
                  <c:v>0.51880144364949499</c:v>
                </c:pt>
                <c:pt idx="17171" formatCode="General">
                  <c:v>0.52230342180202904</c:v>
                </c:pt>
                <c:pt idx="17172" formatCode="General">
                  <c:v>0.525535509830373</c:v>
                </c:pt>
                <c:pt idx="17173" formatCode="General">
                  <c:v>0.52849360325872297</c:v>
                </c:pt>
                <c:pt idx="17174" formatCode="General">
                  <c:v>0.531174354515633</c:v>
                </c:pt>
                <c:pt idx="17175" formatCode="General">
                  <c:v>0.53357524870385997</c:v>
                </c:pt>
                <c:pt idx="17176" formatCode="General">
                  <c:v>0.53569347036733095</c:v>
                </c:pt>
                <c:pt idx="17177" formatCode="General">
                  <c:v>0.53752687917616204</c:v>
                </c:pt>
                <c:pt idx="17178" formatCode="General">
                  <c:v>0.539073523327252</c:v>
                </c:pt>
                <c:pt idx="17179" formatCode="General">
                  <c:v>0.54033157981080304</c:v>
                </c:pt>
                <c:pt idx="17180" formatCode="General">
                  <c:v>0.54129986862250501</c:v>
                </c:pt>
                <c:pt idx="17181" formatCode="General">
                  <c:v>0.54197729082156798</c:v>
                </c:pt>
                <c:pt idx="17182" formatCode="General">
                  <c:v>0.542362757079761</c:v>
                </c:pt>
                <c:pt idx="17183" formatCode="General">
                  <c:v>0.54245575605237695</c:v>
                </c:pt>
                <c:pt idx="17184" formatCode="General">
                  <c:v>0.54225640412494402</c:v>
                </c:pt>
                <c:pt idx="17185" formatCode="General">
                  <c:v>0.54176535684109695</c:v>
                </c:pt>
                <c:pt idx="17186" formatCode="General">
                  <c:v>0.54098315057734503</c:v>
                </c:pt>
                <c:pt idx="17187" formatCode="General">
                  <c:v>0.53991016371381995</c:v>
                </c:pt>
                <c:pt idx="17188" formatCode="General">
                  <c:v>0.53854772127374295</c:v>
                </c:pt>
                <c:pt idx="17189" formatCode="General">
                  <c:v>0.53689762623570902</c:v>
                </c:pt>
                <c:pt idx="17190" formatCode="General">
                  <c:v>0.53496196691340303</c:v>
                </c:pt>
                <c:pt idx="17191" formatCode="General">
                  <c:v>0.53274258032270805</c:v>
                </c:pt>
                <c:pt idx="17192" formatCode="General">
                  <c:v>0.53024209508907105</c:v>
                </c:pt>
                <c:pt idx="17193" formatCode="General">
                  <c:v>0.52746397291426705</c:v>
                </c:pt>
                <c:pt idx="17194" formatCode="General">
                  <c:v>0.52441132624987297</c:v>
                </c:pt>
                <c:pt idx="17195" formatCode="General">
                  <c:v>0.52108786735902202</c:v>
                </c:pt>
                <c:pt idx="17196" formatCode="General">
                  <c:v>0.51749738269733003</c:v>
                </c:pt>
                <c:pt idx="17197" formatCode="General">
                  <c:v>0.51364365841000903</c:v>
                </c:pt>
                <c:pt idx="17198" formatCode="General">
                  <c:v>0.50953102837765196</c:v>
                </c:pt>
                <c:pt idx="17199" formatCode="General">
                  <c:v>0.50516442262219896</c:v>
                </c:pt>
                <c:pt idx="17200" formatCode="General">
                  <c:v>0.50054926073565298</c:v>
                </c:pt>
                <c:pt idx="17201" formatCode="General">
                  <c:v>0.495690795009187</c:v>
                </c:pt>
                <c:pt idx="17202" formatCode="General">
                  <c:v>0.49059399685602301</c:v>
                </c:pt>
                <c:pt idx="17203" formatCode="General">
                  <c:v>0.48526417427496599</c:v>
                </c:pt>
                <c:pt idx="17204" formatCode="General">
                  <c:v>0.47970755770752599</c:v>
                </c:pt>
                <c:pt idx="17205" formatCode="General">
                  <c:v>0.47393065174726701</c:v>
                </c:pt>
                <c:pt idx="17206" formatCode="General">
                  <c:v>0.46793904157612598</c:v>
                </c:pt>
                <c:pt idx="17207" formatCode="General">
                  <c:v>0.46173899255783102</c:v>
                </c:pt>
                <c:pt idx="17208" formatCode="General">
                  <c:v>0.45533755500327899</c:v>
                </c:pt>
                <c:pt idx="17209" formatCode="General">
                  <c:v>0.44874137871689501</c:v>
                </c:pt>
                <c:pt idx="17210" formatCode="General">
                  <c:v>0.44195710923153603</c:v>
                </c:pt>
                <c:pt idx="17211" formatCode="General">
                  <c:v>0.43499148447404001</c:v>
                </c:pt>
                <c:pt idx="17212" formatCode="General">
                  <c:v>0.427851851674386</c:v>
                </c:pt>
                <c:pt idx="17213" formatCode="General">
                  <c:v>0.42054558079860299</c:v>
                </c:pt>
                <c:pt idx="17214" formatCode="General">
                  <c:v>0.41307937680825701</c:v>
                </c:pt>
                <c:pt idx="17215" formatCode="General">
                  <c:v>0.40545983752576897</c:v>
                </c:pt>
                <c:pt idx="17216" formatCode="General">
                  <c:v>0.39769411486171402</c:v>
                </c:pt>
                <c:pt idx="17217" formatCode="General">
                  <c:v>0.38978990908835198</c:v>
                </c:pt>
                <c:pt idx="17218" formatCode="General">
                  <c:v>0.381754296619356</c:v>
                </c:pt>
                <c:pt idx="17219" formatCode="General">
                  <c:v>0.37359420659208498</c:v>
                </c:pt>
                <c:pt idx="17220" formatCode="General">
                  <c:v>0.36531697587065098</c:v>
                </c:pt>
                <c:pt idx="17221" formatCode="General">
                  <c:v>0.35692933842937702</c:v>
                </c:pt>
                <c:pt idx="17222" formatCode="General">
                  <c:v>0.34843840161935202</c:v>
                </c:pt>
                <c:pt idx="17223" formatCode="General">
                  <c:v>0.33985117723720698</c:v>
                </c:pt>
                <c:pt idx="17224" formatCode="General">
                  <c:v>0.33117403837742299</c:v>
                </c:pt>
                <c:pt idx="17225" formatCode="General">
                  <c:v>0.32241432079034898</c:v>
                </c:pt>
                <c:pt idx="17226" formatCode="General">
                  <c:v>0.313578753092353</c:v>
                </c:pt>
                <c:pt idx="17227" formatCode="General">
                  <c:v>0.30467332734854302</c:v>
                </c:pt>
                <c:pt idx="17228" formatCode="General">
                  <c:v>0.29570446358819003</c:v>
                </c:pt>
                <c:pt idx="17229" formatCode="General">
                  <c:v>0.286678536839299</c:v>
                </c:pt>
                <c:pt idx="17230" formatCode="General">
                  <c:v>0.27760133576942497</c:v>
                </c:pt>
                <c:pt idx="17231" formatCode="General">
                  <c:v>0.26847909535949999</c:v>
                </c:pt>
                <c:pt idx="17232" formatCode="General">
                  <c:v>0.25931748940989702</c:v>
                </c:pt>
                <c:pt idx="17233" formatCode="General">
                  <c:v>0.25012164080767502</c:v>
                </c:pt>
                <c:pt idx="17234" formatCode="General">
                  <c:v>0.24089776666246501</c:v>
                </c:pt>
                <c:pt idx="17235" formatCode="General">
                  <c:v>0.23165109001933901</c:v>
                </c:pt>
                <c:pt idx="17236" formatCode="General">
                  <c:v>0.22238618509650401</c:v>
                </c:pt>
                <c:pt idx="17237" formatCode="General">
                  <c:v>0.21310770792522399</c:v>
                </c:pt>
                <c:pt idx="17238" formatCode="General">
                  <c:v>0.203820446982033</c:v>
                </c:pt>
                <c:pt idx="17239" formatCode="General">
                  <c:v>0.194528802851096</c:v>
                </c:pt>
                <c:pt idx="17240" formatCode="General">
                  <c:v>0.185236831063641</c:v>
                </c:pt>
                <c:pt idx="17241" formatCode="General">
                  <c:v>0.175949295788358</c:v>
                </c:pt>
                <c:pt idx="17242" formatCode="General">
                  <c:v>0.16666960988667101</c:v>
                </c:pt>
                <c:pt idx="17243" formatCode="General">
                  <c:v>0.15740134943059</c:v>
                </c:pt>
                <c:pt idx="17244" formatCode="General">
                  <c:v>0.148148395698394</c:v>
                </c:pt>
                <c:pt idx="17245" formatCode="General">
                  <c:v>0.138913310147841</c:v>
                </c:pt>
                <c:pt idx="17246" formatCode="General">
                  <c:v>0.12969896795598099</c:v>
                </c:pt>
                <c:pt idx="17247" formatCode="General">
                  <c:v>0.120508801497637</c:v>
                </c:pt>
                <c:pt idx="17248" formatCode="General">
                  <c:v>0.111346144926299</c:v>
                </c:pt>
                <c:pt idx="17249" formatCode="General">
                  <c:v>0.102213089918866</c:v>
                </c:pt>
                <c:pt idx="17250" formatCode="General">
                  <c:v>9.3111589811057799E-2</c:v>
                </c:pt>
                <c:pt idx="17251" formatCode="General">
                  <c:v>8.4044186397946502E-2</c:v>
                </c:pt>
                <c:pt idx="17252" formatCode="General">
                  <c:v>7.50129593266953E-2</c:v>
                </c:pt>
                <c:pt idx="17253" formatCode="General">
                  <c:v>6.6019785538063799E-2</c:v>
                </c:pt>
                <c:pt idx="17254" formatCode="General">
                  <c:v>5.7066412588144197E-2</c:v>
                </c:pt>
                <c:pt idx="17255" formatCode="General">
                  <c:v>4.81544937439825E-2</c:v>
                </c:pt>
                <c:pt idx="17256" formatCode="General">
                  <c:v>3.9285510698904097E-2</c:v>
                </c:pt>
                <c:pt idx="17257" formatCode="General">
                  <c:v>3.0460858923957199E-2</c:v>
                </c:pt>
                <c:pt idx="17258" formatCode="General">
                  <c:v>2.1681880444705901E-2</c:v>
                </c:pt>
                <c:pt idx="17259" formatCode="General">
                  <c:v>1.29497738944156E-2</c:v>
                </c:pt>
                <c:pt idx="17260" formatCode="General">
                  <c:v>4.2655645918024104E-3</c:v>
                </c:pt>
                <c:pt idx="17261" formatCode="General">
                  <c:v>-4.3697074193135496E-3</c:v>
                </c:pt>
                <c:pt idx="17262" formatCode="General">
                  <c:v>-1.2955112882549601E-2</c:v>
                </c:pt>
                <c:pt idx="17263" formatCode="General">
                  <c:v>-2.14898196833593E-2</c:v>
                </c:pt>
                <c:pt idx="17264" formatCode="General">
                  <c:v>-2.9972960581957701E-2</c:v>
                </c:pt>
                <c:pt idx="17265" formatCode="General">
                  <c:v>-3.8403775958121597E-2</c:v>
                </c:pt>
                <c:pt idx="17266" formatCode="General">
                  <c:v>-4.6781611743776701E-2</c:v>
                </c:pt>
                <c:pt idx="17267" formatCode="General">
                  <c:v>-5.5105834546754599E-2</c:v>
                </c:pt>
                <c:pt idx="17268" formatCode="General">
                  <c:v>-6.3375755164522304E-2</c:v>
                </c:pt>
                <c:pt idx="17269" formatCode="General">
                  <c:v>-7.1590722442760907E-2</c:v>
                </c:pt>
                <c:pt idx="17270" formatCode="General">
                  <c:v>-7.9750122714869295E-2</c:v>
                </c:pt>
                <c:pt idx="17271" formatCode="General">
                  <c:v>-8.7853313102912306E-2</c:v>
                </c:pt>
                <c:pt idx="17272" formatCode="General">
                  <c:v>-9.5899667168559397E-2</c:v>
                </c:pt>
                <c:pt idx="17273" formatCode="General">
                  <c:v>-0.103888575495014</c:v>
                </c:pt>
                <c:pt idx="17274" formatCode="General">
                  <c:v>-0.111819436993969</c:v>
                </c:pt>
                <c:pt idx="17275" formatCode="General">
                  <c:v>-0.119691594025065</c:v>
                </c:pt>
                <c:pt idx="17276" formatCode="General">
                  <c:v>-0.12750432758601901</c:v>
                </c:pt>
                <c:pt idx="17277" formatCode="General">
                  <c:v>-0.13525691902411699</c:v>
                </c:pt>
                <c:pt idx="17278" formatCode="General">
                  <c:v>-0.14294866584376301</c:v>
                </c:pt>
                <c:pt idx="17279" formatCode="General">
                  <c:v>-0.15057879227364501</c:v>
                </c:pt>
                <c:pt idx="17280" formatCode="General">
                  <c:v>-0.15814645237218999</c:v>
                </c:pt>
                <c:pt idx="17281" formatCode="General">
                  <c:v>-0.165650772082236</c:v>
                </c:pt>
                <c:pt idx="17282" formatCode="General">
                  <c:v>-0.17309083155063101</c:v>
                </c:pt>
                <c:pt idx="17283" formatCode="General">
                  <c:v>-0.18046567153894599</c:v>
                </c:pt>
                <c:pt idx="17284" formatCode="General">
                  <c:v>-0.18777425944457499</c:v>
                </c:pt>
                <c:pt idx="17285" formatCode="General">
                  <c:v>-0.195015503387822</c:v>
                </c:pt>
                <c:pt idx="17286" formatCode="General">
                  <c:v>-0.20218826809761301</c:v>
                </c:pt>
                <c:pt idx="17287" formatCode="General">
                  <c:v>-0.20929137874408099</c:v>
                </c:pt>
                <c:pt idx="17288" formatCode="General">
                  <c:v>-0.21632362626905299</c:v>
                </c:pt>
                <c:pt idx="17289" formatCode="General">
                  <c:v>-0.22328366860205601</c:v>
                </c:pt>
                <c:pt idx="17290" formatCode="General">
                  <c:v>-0.23017010375838901</c:v>
                </c:pt>
                <c:pt idx="17291" formatCode="General">
                  <c:v>-0.236981597538865</c:v>
                </c:pt>
                <c:pt idx="17292" formatCode="General">
                  <c:v>-0.24371668581209299</c:v>
                </c:pt>
                <c:pt idx="17293" formatCode="General">
                  <c:v>-0.25037383159815801</c:v>
                </c:pt>
                <c:pt idx="17294" formatCode="General">
                  <c:v>-0.25695155439077699</c:v>
                </c:pt>
                <c:pt idx="17295" formatCode="General">
                  <c:v>-0.26344822939108797</c:v>
                </c:pt>
                <c:pt idx="17296" formatCode="General">
                  <c:v>-0.26986214760770599</c:v>
                </c:pt>
                <c:pt idx="17297" formatCode="General">
                  <c:v>-0.27619165539229201</c:v>
                </c:pt>
                <c:pt idx="17298" formatCode="General">
                  <c:v>-0.28243506219589098</c:v>
                </c:pt>
                <c:pt idx="17299" formatCode="General">
                  <c:v>-0.28859054181049898</c:v>
                </c:pt>
                <c:pt idx="17300" formatCode="General">
                  <c:v>-0.29465631208896498</c:v>
                </c:pt>
                <c:pt idx="17301" formatCode="General">
                  <c:v>-0.300630611800703</c:v>
                </c:pt>
                <c:pt idx="17302" formatCode="General">
                  <c:v>-0.30651159701722702</c:v>
                </c:pt>
                <c:pt idx="17303" formatCode="General">
                  <c:v>-0.31229740049692301</c:v>
                </c:pt>
                <c:pt idx="17304" formatCode="General">
                  <c:v>-0.31798610271807798</c:v>
                </c:pt>
                <c:pt idx="17305" formatCode="General">
                  <c:v>-0.32357579932020603</c:v>
                </c:pt>
                <c:pt idx="17306" formatCode="General">
                  <c:v>-0.32906457608929202</c:v>
                </c:pt>
                <c:pt idx="17307" formatCode="General">
                  <c:v>-0.33445056890133901</c:v>
                </c:pt>
                <c:pt idx="17308" formatCode="General">
                  <c:v>-0.339731865916998</c:v>
                </c:pt>
                <c:pt idx="17309" formatCode="General">
                  <c:v>-0.34490646660692698</c:v>
                </c:pt>
                <c:pt idx="17310" formatCode="General">
                  <c:v>-0.34997249441686301</c:v>
                </c:pt>
                <c:pt idx="17311" formatCode="General">
                  <c:v>-0.35492786947680399</c:v>
                </c:pt>
                <c:pt idx="17312" formatCode="General">
                  <c:v>-0.35977078003621898</c:v>
                </c:pt>
                <c:pt idx="17313" formatCode="General">
                  <c:v>-0.36449996632450699</c:v>
                </c:pt>
                <c:pt idx="17314" formatCode="General">
                  <c:v>-0.36911355572229598</c:v>
                </c:pt>
                <c:pt idx="17315" formatCode="General">
                  <c:v>-0.37360900329288299</c:v>
                </c:pt>
                <c:pt idx="17316" formatCode="General">
                  <c:v>-0.37798430927306398</c:v>
                </c:pt>
                <c:pt idx="17317" formatCode="General">
                  <c:v>-0.38223810784071099</c:v>
                </c:pt>
                <c:pt idx="17318" formatCode="General">
                  <c:v>-0.38636854261083903</c:v>
                </c:pt>
                <c:pt idx="17319" formatCode="General">
                  <c:v>-0.39037376493628501</c:v>
                </c:pt>
                <c:pt idx="17320" formatCode="General">
                  <c:v>-0.394252520038673</c:v>
                </c:pt>
                <c:pt idx="17321" formatCode="General">
                  <c:v>-0.39800308104636001</c:v>
                </c:pt>
                <c:pt idx="17322" formatCode="General">
                  <c:v>-0.4016236875791</c:v>
                </c:pt>
                <c:pt idx="17323" formatCode="General">
                  <c:v>-0.405112639389619</c:v>
                </c:pt>
                <c:pt idx="17324" formatCode="General">
                  <c:v>-0.40846829531337198</c:v>
                </c:pt>
                <c:pt idx="17325" formatCode="General">
                  <c:v>-0.41168910637065298</c:v>
                </c:pt>
                <c:pt idx="17326" formatCode="General">
                  <c:v>-0.41477361071108299</c:v>
                </c:pt>
                <c:pt idx="17327" formatCode="General">
                  <c:v>-0.41772046188307199</c:v>
                </c:pt>
                <c:pt idx="17328" formatCode="General">
                  <c:v>-0.42052841838550797</c:v>
                </c:pt>
                <c:pt idx="17329" formatCode="General">
                  <c:v>-0.423196306394439</c:v>
                </c:pt>
                <c:pt idx="17330" formatCode="General">
                  <c:v>-0.42572245183998803</c:v>
                </c:pt>
                <c:pt idx="17331" formatCode="General">
                  <c:v>-0.42810521187844902</c:v>
                </c:pt>
                <c:pt idx="17332" formatCode="General">
                  <c:v>-0.43034312420432602</c:v>
                </c:pt>
                <c:pt idx="17333" formatCode="General">
                  <c:v>-0.43243542577541699</c:v>
                </c:pt>
                <c:pt idx="17334" formatCode="General">
                  <c:v>-0.43438100775051502</c:v>
                </c:pt>
                <c:pt idx="17335" formatCode="General">
                  <c:v>-0.43617883411394398</c:v>
                </c:pt>
                <c:pt idx="17336" formatCode="General">
                  <c:v>-0.43782798693326702</c:v>
                </c:pt>
                <c:pt idx="17337" formatCode="General">
                  <c:v>-0.43932708524456898</c:v>
                </c:pt>
                <c:pt idx="17338" formatCode="General">
                  <c:v>-0.44067483702167798</c:v>
                </c:pt>
                <c:pt idx="17339" formatCode="General">
                  <c:v>-0.441870170906277</c:v>
                </c:pt>
                <c:pt idx="17340" formatCode="General">
                  <c:v>-0.442912711392495</c:v>
                </c:pt>
                <c:pt idx="17341" formatCode="General">
                  <c:v>-0.44380116061451003</c:v>
                </c:pt>
                <c:pt idx="17342" formatCode="General">
                  <c:v>-0.44453430423284301</c:v>
                </c:pt>
                <c:pt idx="17343" formatCode="General">
                  <c:v>-0.445111695053789</c:v>
                </c:pt>
                <c:pt idx="17344" formatCode="General">
                  <c:v>-0.44553258271949198</c:v>
                </c:pt>
                <c:pt idx="17345" formatCode="General">
                  <c:v>-0.445796375617802</c:v>
                </c:pt>
                <c:pt idx="17346" formatCode="General">
                  <c:v>-0.44590265423861403</c:v>
                </c:pt>
                <c:pt idx="17347" formatCode="General">
                  <c:v>-0.44585056686056002</c:v>
                </c:pt>
                <c:pt idx="17348" formatCode="General">
                  <c:v>-0.44563885139790599</c:v>
                </c:pt>
                <c:pt idx="17349" formatCode="General">
                  <c:v>-0.44526700431002297</c:v>
                </c:pt>
                <c:pt idx="17350" formatCode="General">
                  <c:v>-0.44473481694308697</c:v>
                </c:pt>
                <c:pt idx="17351" formatCode="General">
                  <c:v>-0.44404169389357201</c:v>
                </c:pt>
                <c:pt idx="17352" formatCode="General">
                  <c:v>-0.44318662905558898</c:v>
                </c:pt>
                <c:pt idx="17353" formatCode="General">
                  <c:v>-0.44216885895733199</c:v>
                </c:pt>
                <c:pt idx="17354" formatCode="General">
                  <c:v>-0.44098847606186597</c:v>
                </c:pt>
                <c:pt idx="17355" formatCode="General">
                  <c:v>-0.43964531730512402</c:v>
                </c:pt>
                <c:pt idx="17356" formatCode="General">
                  <c:v>-0.43813879298931202</c:v>
                </c:pt>
                <c:pt idx="17357" formatCode="General">
                  <c:v>-0.436467993283222</c:v>
                </c:pt>
                <c:pt idx="17358" formatCode="General">
                  <c:v>-0.43463284411956099</c:v>
                </c:pt>
                <c:pt idx="17359" formatCode="General">
                  <c:v>-0.43263360255570099</c:v>
                </c:pt>
                <c:pt idx="17360" formatCode="General">
                  <c:v>-0.43046966244544699</c:v>
                </c:pt>
                <c:pt idx="17361" formatCode="General">
                  <c:v>-0.42814060841688001</c:v>
                </c:pt>
                <c:pt idx="17362" formatCode="General">
                  <c:v>-0.42564637869124</c:v>
                </c:pt>
                <c:pt idx="17363" formatCode="General">
                  <c:v>-0.42298723686417</c:v>
                </c:pt>
                <c:pt idx="17364" formatCode="General">
                  <c:v>-0.42016323574986503</c:v>
                </c:pt>
                <c:pt idx="17365" formatCode="General">
                  <c:v>-0.41717467207629</c:v>
                </c:pt>
                <c:pt idx="17366" formatCode="General">
                  <c:v>-0.41402163134065401</c:v>
                </c:pt>
                <c:pt idx="17367" formatCode="General">
                  <c:v>-0.410704429936258</c:v>
                </c:pt>
                <c:pt idx="17368" formatCode="General">
                  <c:v>-0.40722312322033999</c:v>
                </c:pt>
                <c:pt idx="17369" formatCode="General">
                  <c:v>-0.40357756214306501</c:v>
                </c:pt>
                <c:pt idx="17370" formatCode="General">
                  <c:v>-0.39976903309760098</c:v>
                </c:pt>
                <c:pt idx="17371" formatCode="General">
                  <c:v>-0.39579813603925001</c:v>
                </c:pt>
                <c:pt idx="17372" formatCode="General">
                  <c:v>-0.39166510568101298</c:v>
                </c:pt>
                <c:pt idx="17373" formatCode="General">
                  <c:v>-0.38737049386831002</c:v>
                </c:pt>
                <c:pt idx="17374" formatCode="General">
                  <c:v>-0.382915245729742</c:v>
                </c:pt>
                <c:pt idx="17375" formatCode="General">
                  <c:v>-0.378300617131267</c:v>
                </c:pt>
                <c:pt idx="17376" formatCode="General">
                  <c:v>-0.37352711552117002</c:v>
                </c:pt>
                <c:pt idx="17377" formatCode="General">
                  <c:v>-0.36859602547478598</c:v>
                </c:pt>
                <c:pt idx="17378" formatCode="General">
                  <c:v>-0.36350851907409198</c:v>
                </c:pt>
                <c:pt idx="17379" formatCode="General">
                  <c:v>-0.35826606747754403</c:v>
                </c:pt>
                <c:pt idx="17380" formatCode="General">
                  <c:v>-0.35287044422143599</c:v>
                </c:pt>
                <c:pt idx="17381" formatCode="General">
                  <c:v>-0.34732262405865499</c:v>
                </c:pt>
                <c:pt idx="17382" formatCode="General">
                  <c:v>-0.34162439990142901</c:v>
                </c:pt>
                <c:pt idx="17383" formatCode="General">
                  <c:v>-0.33577794656705201</c:v>
                </c:pt>
                <c:pt idx="17384" formatCode="General">
                  <c:v>-0.32978514135404002</c:v>
                </c:pt>
                <c:pt idx="17385" formatCode="General">
                  <c:v>-0.32364756365564201</c:v>
                </c:pt>
                <c:pt idx="17386" formatCode="General">
                  <c:v>-0.31736763816938401</c:v>
                </c:pt>
                <c:pt idx="17387" formatCode="General">
                  <c:v>-0.310948143386788</c:v>
                </c:pt>
                <c:pt idx="17388" formatCode="General">
                  <c:v>-0.30439150125351799</c:v>
                </c:pt>
                <c:pt idx="17389" formatCode="General">
                  <c:v>-0.29769978475384201</c:v>
                </c:pt>
                <c:pt idx="17390" formatCode="General">
                  <c:v>-0.29087583632633102</c:v>
                </c:pt>
                <c:pt idx="17391" formatCode="General">
                  <c:v>-0.28392285051725302</c:v>
                </c:pt>
                <c:pt idx="17392" formatCode="General">
                  <c:v>-0.27684419686918799</c:v>
                </c:pt>
                <c:pt idx="17393" formatCode="General">
                  <c:v>-0.26964287349288302</c:v>
                </c:pt>
                <c:pt idx="17394" formatCode="General">
                  <c:v>-0.26232200973266201</c:v>
                </c:pt>
                <c:pt idx="17395" formatCode="General">
                  <c:v>-0.25488540591214998</c:v>
                </c:pt>
                <c:pt idx="17396" formatCode="General">
                  <c:v>-0.24733597313393299</c:v>
                </c:pt>
                <c:pt idx="17397" formatCode="General">
                  <c:v>-0.23967773704067799</c:v>
                </c:pt>
                <c:pt idx="17398" formatCode="General">
                  <c:v>-0.23191439572412201</c:v>
                </c:pt>
                <c:pt idx="17399" formatCode="General">
                  <c:v>-0.224049691786738</c:v>
                </c:pt>
                <c:pt idx="17400" formatCode="General">
                  <c:v>-0.21608800113238499</c:v>
                </c:pt>
                <c:pt idx="17401" formatCode="General">
                  <c:v>-0.20803325850238599</c:v>
                </c:pt>
                <c:pt idx="17402" formatCode="General">
                  <c:v>-0.19988995331412501</c:v>
                </c:pt>
                <c:pt idx="17403" formatCode="General">
                  <c:v>-0.191662645631202</c:v>
                </c:pt>
                <c:pt idx="17404" formatCode="General">
                  <c:v>-0.18335586684387201</c:v>
                </c:pt>
                <c:pt idx="17405" formatCode="General">
                  <c:v>-0.17497408361723199</c:v>
                </c:pt>
                <c:pt idx="17406" formatCode="General">
                  <c:v>-0.166521668491418</c:v>
                </c:pt>
                <c:pt idx="17407" formatCode="General">
                  <c:v>-0.15800299749069499</c:v>
                </c:pt>
                <c:pt idx="17408" formatCode="General">
                  <c:v>-0.14942347924712601</c:v>
                </c:pt>
                <c:pt idx="17409" formatCode="General">
                  <c:v>-0.14078796743163199</c:v>
                </c:pt>
                <c:pt idx="17410" formatCode="General">
                  <c:v>-0.132101173579457</c:v>
                </c:pt>
                <c:pt idx="17411" formatCode="General">
                  <c:v>-0.123368799609493</c:v>
                </c:pt>
                <c:pt idx="17412" formatCode="General">
                  <c:v>-0.11459589159334301</c:v>
                </c:pt>
                <c:pt idx="17413" formatCode="General">
                  <c:v>-0.105787185186698</c:v>
                </c:pt>
                <c:pt idx="17414" formatCode="General">
                  <c:v>-9.6947261829494202E-2</c:v>
                </c:pt>
                <c:pt idx="17415" formatCode="General">
                  <c:v>-8.8081644688189201E-2</c:v>
                </c:pt>
                <c:pt idx="17416" formatCode="General">
                  <c:v>-7.9195775017822601E-2</c:v>
                </c:pt>
                <c:pt idx="17417" formatCode="General">
                  <c:v>-7.0294867191843594E-2</c:v>
                </c:pt>
                <c:pt idx="17418" formatCode="General">
                  <c:v>-6.1384458325993499E-2</c:v>
                </c:pt>
                <c:pt idx="17419" formatCode="General">
                  <c:v>-5.2469835839735697E-2</c:v>
                </c:pt>
                <c:pt idx="17420" formatCode="General">
                  <c:v>-4.3556015912406001E-2</c:v>
                </c:pt>
                <c:pt idx="17421" formatCode="General">
                  <c:v>-3.4648252968592599E-2</c:v>
                </c:pt>
                <c:pt idx="17422" formatCode="General">
                  <c:v>-2.5751595780846299E-2</c:v>
                </c:pt>
                <c:pt idx="17423" formatCode="General">
                  <c:v>-1.6871319130567199E-2</c:v>
                </c:pt>
                <c:pt idx="17424" formatCode="General">
                  <c:v>-8.0124358922646494E-3</c:v>
                </c:pt>
                <c:pt idx="17425" formatCode="General">
                  <c:v>8.2032320748212499E-4</c:v>
                </c:pt>
                <c:pt idx="17426" formatCode="General">
                  <c:v>9.6214231191647497E-3</c:v>
                </c:pt>
                <c:pt idx="17427" formatCode="General">
                  <c:v>1.8386093670071602E-2</c:v>
                </c:pt>
                <c:pt idx="17428" formatCode="General">
                  <c:v>2.71094107599264E-2</c:v>
                </c:pt>
                <c:pt idx="17429" formatCode="General">
                  <c:v>3.5786749474799498E-2</c:v>
                </c:pt>
                <c:pt idx="17430" formatCode="General">
                  <c:v>4.4413815819284601E-2</c:v>
                </c:pt>
                <c:pt idx="17431" formatCode="General">
                  <c:v>5.2986076728561697E-2</c:v>
                </c:pt>
                <c:pt idx="17432" formatCode="General">
                  <c:v>6.1499217371525298E-2</c:v>
                </c:pt>
                <c:pt idx="17433" formatCode="General">
                  <c:v>6.9948653918046499E-2</c:v>
                </c:pt>
                <c:pt idx="17434" formatCode="General">
                  <c:v>7.83300411594475E-2</c:v>
                </c:pt>
                <c:pt idx="17435" formatCode="General">
                  <c:v>8.6639304329090394E-2</c:v>
                </c:pt>
                <c:pt idx="17436" formatCode="General">
                  <c:v>9.4872114038003205E-2</c:v>
                </c:pt>
                <c:pt idx="17437" formatCode="General">
                  <c:v>0.103024777302073</c:v>
                </c:pt>
                <c:pt idx="17438" formatCode="General">
                  <c:v>0.11109374826742199</c:v>
                </c:pt>
                <c:pt idx="17439" formatCode="General">
                  <c:v>0.11907537655349699</c:v>
                </c:pt>
                <c:pt idx="17440" formatCode="General">
                  <c:v>0.126966218590019</c:v>
                </c:pt>
                <c:pt idx="17441" formatCode="General">
                  <c:v>0.134762947275024</c:v>
                </c:pt>
                <c:pt idx="17442" formatCode="General">
                  <c:v>0.14246242893252001</c:v>
                </c:pt>
                <c:pt idx="17443" formatCode="General">
                  <c:v>0.15006155711958599</c:v>
                </c:pt>
                <c:pt idx="17444" formatCode="General">
                  <c:v>0.15755745154068401</c:v>
                </c:pt>
                <c:pt idx="17445" formatCode="General">
                  <c:v>0.16494745504278199</c:v>
                </c:pt>
                <c:pt idx="17446" formatCode="General">
                  <c:v>0.17222894140652301</c:v>
                </c:pt>
                <c:pt idx="17447" formatCode="General">
                  <c:v>0.179399399327516</c:v>
                </c:pt>
                <c:pt idx="17448" formatCode="General">
                  <c:v>0.186456547366248</c:v>
                </c:pt>
                <c:pt idx="17449" formatCode="General">
                  <c:v>0.19339831282105299</c:v>
                </c:pt>
                <c:pt idx="17450" formatCode="General">
                  <c:v>0.20022264528696501</c:v>
                </c:pt>
                <c:pt idx="17451" formatCode="General">
                  <c:v>0.20692765123523299</c:v>
                </c:pt>
                <c:pt idx="17452" formatCode="General">
                  <c:v>0.21351164139185799</c:v>
                </c:pt>
                <c:pt idx="17453" formatCode="General">
                  <c:v>0.21997295435688499</c:v>
                </c:pt>
                <c:pt idx="17454" formatCode="General">
                  <c:v>0.22631014143661199</c:v>
                </c:pt>
                <c:pt idx="17455" formatCode="General">
                  <c:v>0.23252186193260099</c:v>
                </c:pt>
                <c:pt idx="17456" formatCode="General">
                  <c:v>0.23860690923016201</c:v>
                </c:pt>
                <c:pt idx="17457" formatCode="General">
                  <c:v>0.24456424915838901</c:v>
                </c:pt>
                <c:pt idx="17458" formatCode="General">
                  <c:v>0.250392892977232</c:v>
                </c:pt>
                <c:pt idx="17459" formatCode="General">
                  <c:v>0.25609197571136599</c:v>
                </c:pt>
                <c:pt idx="17460" formatCode="General">
                  <c:v>0.261660701250575</c:v>
                </c:pt>
                <c:pt idx="17461" formatCode="General">
                  <c:v>0.26709843023868701</c:v>
                </c:pt>
                <c:pt idx="17462" formatCode="General">
                  <c:v>0.272404620403988</c:v>
                </c:pt>
                <c:pt idx="17463" formatCode="General">
                  <c:v>0.27757880389295903</c:v>
                </c:pt>
                <c:pt idx="17464" formatCode="General">
                  <c:v>0.28262062770876401</c:v>
                </c:pt>
                <c:pt idx="17465" formatCode="General">
                  <c:v>0.28752979399690898</c:v>
                </c:pt>
                <c:pt idx="17466" formatCode="General">
                  <c:v>0.292306142526852</c:v>
                </c:pt>
                <c:pt idx="17467" formatCode="General">
                  <c:v>0.29694948188685399</c:v>
                </c:pt>
                <c:pt idx="17468" formatCode="General">
                  <c:v>0.301459682147309</c:v>
                </c:pt>
                <c:pt idx="17469" formatCode="General">
                  <c:v>0.30583678142531401</c:v>
                </c:pt>
                <c:pt idx="17470" formatCode="General">
                  <c:v>0.310080766979414</c:v>
                </c:pt>
                <c:pt idx="17471" formatCode="General">
                  <c:v>0.31419170934649399</c:v>
                </c:pt>
                <c:pt idx="17472" formatCode="General">
                  <c:v>0.31816971454871601</c:v>
                </c:pt>
                <c:pt idx="17473" formatCode="General">
                  <c:v>0.32201486398598</c:v>
                </c:pt>
                <c:pt idx="17474" formatCode="General">
                  <c:v>0.32572736982992501</c:v>
                </c:pt>
                <c:pt idx="17475" formatCode="General">
                  <c:v>0.32930741447654899</c:v>
                </c:pt>
                <c:pt idx="17476" formatCode="General">
                  <c:v>0.33275514125802202</c:v>
                </c:pt>
                <c:pt idx="17477" formatCode="General">
                  <c:v>0.336070818992455</c:v>
                </c:pt>
                <c:pt idx="17478" formatCode="General">
                  <c:v>0.339254682186102</c:v>
                </c:pt>
                <c:pt idx="17479" formatCode="General">
                  <c:v>0.34230686328596399</c:v>
                </c:pt>
                <c:pt idx="17480" formatCode="General">
                  <c:v>0.34522756517488001</c:v>
                </c:pt>
                <c:pt idx="17481" formatCode="General">
                  <c:v>0.34801702643223498</c:v>
                </c:pt>
                <c:pt idx="17482" formatCode="General">
                  <c:v>0.350675462026591</c:v>
                </c:pt>
                <c:pt idx="17483" formatCode="General">
                  <c:v>0.35320306274908098</c:v>
                </c:pt>
                <c:pt idx="17484" formatCode="General">
                  <c:v>0.35560000332484698</c:v>
                </c:pt>
                <c:pt idx="17485" formatCode="General">
                  <c:v>0.35786644687174501</c:v>
                </c:pt>
                <c:pt idx="17486" formatCode="General">
                  <c:v>0.36000249588017402</c:v>
                </c:pt>
                <c:pt idx="17487" formatCode="General">
                  <c:v>0.36200820764347502</c:v>
                </c:pt>
                <c:pt idx="17488" formatCode="General">
                  <c:v>0.363883713542411</c:v>
                </c:pt>
                <c:pt idx="17489" formatCode="General">
                  <c:v>0.36562907112068799</c:v>
                </c:pt>
                <c:pt idx="17490" formatCode="General">
                  <c:v>0.36724425814915901</c:v>
                </c:pt>
                <c:pt idx="17491" formatCode="General">
                  <c:v>0.368729245505097</c:v>
                </c:pt>
                <c:pt idx="17492" formatCode="General">
                  <c:v>0.37008396638546598</c:v>
                </c:pt>
                <c:pt idx="17493" formatCode="General">
                  <c:v>0.37130837931701699</c:v>
                </c:pt>
                <c:pt idx="17494" formatCode="General">
                  <c:v>0.37240237971919798</c:v>
                </c:pt>
                <c:pt idx="17495" formatCode="General">
                  <c:v>0.37336585722154098</c:v>
                </c:pt>
                <c:pt idx="17496" formatCode="General">
                  <c:v>0.37419866366413101</c:v>
                </c:pt>
                <c:pt idx="17497" formatCode="General">
                  <c:v>0.37490061656185902</c:v>
                </c:pt>
                <c:pt idx="17498" formatCode="General">
                  <c:v>0.37547146656057501</c:v>
                </c:pt>
                <c:pt idx="17499" formatCode="General">
                  <c:v>0.37591096714572803</c:v>
                </c:pt>
                <c:pt idx="17500" formatCode="General">
                  <c:v>0.37621889744961501</c:v>
                </c:pt>
                <c:pt idx="17501" formatCode="General">
                  <c:v>0.37639496481257301</c:v>
                </c:pt>
                <c:pt idx="17502" formatCode="General">
                  <c:v>0.37643886634829898</c:v>
                </c:pt>
                <c:pt idx="17503" formatCode="General">
                  <c:v>0.376350260251473</c:v>
                </c:pt>
                <c:pt idx="17504" formatCode="General">
                  <c:v>0.37612883512902001</c:v>
                </c:pt>
                <c:pt idx="17505" formatCode="General">
                  <c:v>0.37577427885625497</c:v>
                </c:pt>
                <c:pt idx="17506" formatCode="General">
                  <c:v>0.37528628591416602</c:v>
                </c:pt>
                <c:pt idx="17507" formatCode="General">
                  <c:v>0.37466452731341598</c:v>
                </c:pt>
                <c:pt idx="17508" formatCode="General">
                  <c:v>0.37390865195630302</c:v>
                </c:pt>
                <c:pt idx="17509" formatCode="General">
                  <c:v>0.37301833602579099</c:v>
                </c:pt>
                <c:pt idx="17510" formatCode="General">
                  <c:v>0.37199325825005197</c:v>
                </c:pt>
                <c:pt idx="17511" formatCode="General">
                  <c:v>0.37083312229368298</c:v>
                </c:pt>
                <c:pt idx="17512" formatCode="General">
                  <c:v>0.36953765529684102</c:v>
                </c:pt>
                <c:pt idx="17513" formatCode="General">
                  <c:v>0.368106603213044</c:v>
                </c:pt>
                <c:pt idx="17514" formatCode="General">
                  <c:v>0.36653974214261198</c:v>
                </c:pt>
                <c:pt idx="17515" formatCode="General">
                  <c:v>0.36483687910483398</c:v>
                </c:pt>
                <c:pt idx="17516" formatCode="General">
                  <c:v>0.36299785200460299</c:v>
                </c:pt>
                <c:pt idx="17517" formatCode="General">
                  <c:v>0.36102254523966898</c:v>
                </c:pt>
                <c:pt idx="17518" formatCode="General">
                  <c:v>0.358910889412701</c:v>
                </c:pt>
                <c:pt idx="17519" formatCode="General">
                  <c:v>0.356662863365451</c:v>
                </c:pt>
                <c:pt idx="17520" formatCode="General">
                  <c:v>0.35427849676358097</c:v>
                </c:pt>
                <c:pt idx="17521" formatCode="General">
                  <c:v>0.35175787668487102</c:v>
                </c:pt>
                <c:pt idx="17522" formatCode="General">
                  <c:v>0.34910114909719397</c:v>
                </c:pt>
                <c:pt idx="17523" formatCode="General">
                  <c:v>0.34630852457101002</c:v>
                </c:pt>
                <c:pt idx="17524" formatCode="General">
                  <c:v>0.34338028818897198</c:v>
                </c:pt>
                <c:pt idx="17525" formatCode="General">
                  <c:v>0.34031678725224501</c:v>
                </c:pt>
                <c:pt idx="17526" formatCode="General">
                  <c:v>0.33711844396714902</c:v>
                </c:pt>
                <c:pt idx="17527" formatCode="General">
                  <c:v>0.333785758549416</c:v>
                </c:pt>
                <c:pt idx="17528" formatCode="General">
                  <c:v>0.33031930531599701</c:v>
                </c:pt>
                <c:pt idx="17529" formatCode="General">
                  <c:v>0.32671974416306199</c:v>
                </c:pt>
                <c:pt idx="17530" formatCode="General">
                  <c:v>0.32298782082715799</c:v>
                </c:pt>
                <c:pt idx="17531" formatCode="General">
                  <c:v>0.319124359548833</c:v>
                </c:pt>
                <c:pt idx="17532" formatCode="General">
                  <c:v>0.31513026718769599</c:v>
                </c:pt>
                <c:pt idx="17533" formatCode="General">
                  <c:v>0.31100654808711198</c:v>
                </c:pt>
                <c:pt idx="17534" formatCode="General">
                  <c:v>0.30675429583992903</c:v>
                </c:pt>
                <c:pt idx="17535" formatCode="General">
                  <c:v>0.30237468336274798</c:v>
                </c:pt>
                <c:pt idx="17536" formatCode="General">
                  <c:v>0.29786898094279401</c:v>
                </c:pt>
                <c:pt idx="17537" formatCode="General">
                  <c:v>0.29323855795992498</c:v>
                </c:pt>
                <c:pt idx="17538" formatCode="General">
                  <c:v>0.28848486555977998</c:v>
                </c:pt>
                <c:pt idx="17539" formatCode="General">
                  <c:v>0.28360944127563098</c:v>
                </c:pt>
                <c:pt idx="17540" formatCode="General">
                  <c:v>0.27861392532113899</c:v>
                </c:pt>
                <c:pt idx="17541" formatCode="General">
                  <c:v>0.27350004419931001</c:v>
                </c:pt>
                <c:pt idx="17542" formatCode="General">
                  <c:v>0.26826961275642103</c:v>
                </c:pt>
                <c:pt idx="17543" formatCode="General">
                  <c:v>0.26292453827225698</c:v>
                </c:pt>
                <c:pt idx="17544" formatCode="General">
                  <c:v>0.25746681273941602</c:v>
                </c:pt>
                <c:pt idx="17545" formatCode="General">
                  <c:v>0.251898515246745</c:v>
                </c:pt>
                <c:pt idx="17546" formatCode="General">
                  <c:v>0.246221809223552</c:v>
                </c:pt>
                <c:pt idx="17547" formatCode="General">
                  <c:v>0.240438939616267</c:v>
                </c:pt>
                <c:pt idx="17548" formatCode="General">
                  <c:v>0.23455223448923199</c:v>
                </c:pt>
                <c:pt idx="17549" formatCode="General">
                  <c:v>0.22856409673794301</c:v>
                </c:pt>
                <c:pt idx="17550" formatCode="General">
                  <c:v>0.22247700571590701</c:v>
                </c:pt>
                <c:pt idx="17551" formatCode="General">
                  <c:v>0.21629352001208901</c:v>
                </c:pt>
                <c:pt idx="17552" formatCode="General">
                  <c:v>0.21001626810902099</c:v>
                </c:pt>
                <c:pt idx="17553" formatCode="General">
                  <c:v>0.20364794452594001</c:v>
                </c:pt>
                <c:pt idx="17554" formatCode="General">
                  <c:v>0.19719131118196401</c:v>
                </c:pt>
                <c:pt idx="17555" formatCode="General">
                  <c:v>0.19064918941803899</c:v>
                </c:pt>
                <c:pt idx="17556" formatCode="General">
                  <c:v>0.18402446207436199</c:v>
                </c:pt>
                <c:pt idx="17557" formatCode="General">
                  <c:v>0.177320075967206</c:v>
                </c:pt>
                <c:pt idx="17558" formatCode="General">
                  <c:v>0.17053902243346</c:v>
                </c:pt>
                <c:pt idx="17559" formatCode="General">
                  <c:v>0.16368434380507299</c:v>
                </c:pt>
                <c:pt idx="17560" formatCode="General">
                  <c:v>0.15675912768432601</c:v>
                </c:pt>
                <c:pt idx="17561" formatCode="General">
                  <c:v>0.14976651518317699</c:v>
                </c:pt>
                <c:pt idx="17562" formatCode="General">
                  <c:v>0.14270968806068199</c:v>
                </c:pt>
                <c:pt idx="17563" formatCode="General">
                  <c:v>0.13559185537561699</c:v>
                </c:pt>
                <c:pt idx="17564" formatCode="General">
                  <c:v>0.128416272013754</c:v>
                </c:pt>
                <c:pt idx="17565" formatCode="General">
                  <c:v>0.121186225370067</c:v>
                </c:pt>
                <c:pt idx="17566" formatCode="General">
                  <c:v>0.113905026387027</c:v>
                </c:pt>
                <c:pt idx="17567" formatCode="General">
                  <c:v>0.10657601380666</c:v>
                </c:pt>
                <c:pt idx="17568" formatCode="General">
                  <c:v>9.9202550991741106E-2</c:v>
                </c:pt>
                <c:pt idx="17569" formatCode="General">
                  <c:v>9.17880234153442E-2</c:v>
                </c:pt>
                <c:pt idx="17570" formatCode="General">
                  <c:v>8.4335832208270997E-2</c:v>
                </c:pt>
                <c:pt idx="17571" formatCode="General">
                  <c:v>7.6849392113955306E-2</c:v>
                </c:pt>
                <c:pt idx="17572" formatCode="General">
                  <c:v>6.9332134886194205E-2</c:v>
                </c:pt>
                <c:pt idx="17573" formatCode="General">
                  <c:v>6.1787502040179097E-2</c:v>
                </c:pt>
                <c:pt idx="17574" formatCode="General">
                  <c:v>5.4218935543902502E-2</c:v>
                </c:pt>
                <c:pt idx="17575" formatCode="General">
                  <c:v>4.6629890964476797E-2</c:v>
                </c:pt>
                <c:pt idx="17576" formatCode="General">
                  <c:v>3.9023835302017001E-2</c:v>
                </c:pt>
                <c:pt idx="17577" formatCode="General">
                  <c:v>3.1404231851263002E-2</c:v>
                </c:pt>
                <c:pt idx="17578" formatCode="General">
                  <c:v>2.3774541235467399E-2</c:v>
                </c:pt>
                <c:pt idx="17579" formatCode="General">
                  <c:v>1.6138220093378002E-2</c:v>
                </c:pt>
                <c:pt idx="17580" formatCode="General">
                  <c:v>8.4987299354414101E-3</c:v>
                </c:pt>
                <c:pt idx="17581" formatCode="General">
                  <c:v>8.5952993715000098E-4</c:v>
                </c:pt>
                <c:pt idx="17582" formatCode="General">
                  <c:v>-6.77593130147045E-3</c:v>
                </c:pt>
                <c:pt idx="17583" formatCode="General">
                  <c:v>-1.4404207237271101E-2</c:v>
                </c:pt>
                <c:pt idx="17584" formatCode="General">
                  <c:v>-2.2021858804971501E-2</c:v>
                </c:pt>
                <c:pt idx="17585" formatCode="General">
                  <c:v>-2.9625451047900701E-2</c:v>
                </c:pt>
                <c:pt idx="17586" formatCode="General">
                  <c:v>-3.7211605935486398E-2</c:v>
                </c:pt>
                <c:pt idx="17587" formatCode="General">
                  <c:v>-4.4776924540644303E-2</c:v>
                </c:pt>
                <c:pt idx="17588" formatCode="General">
                  <c:v>-5.2317943448395798E-2</c:v>
                </c:pt>
                <c:pt idx="17589" formatCode="General">
                  <c:v>-5.9831252531156599E-2</c:v>
                </c:pt>
                <c:pt idx="17590" formatCode="General">
                  <c:v>-6.7313508753770498E-2</c:v>
                </c:pt>
                <c:pt idx="17591" formatCode="General">
                  <c:v>-7.4761374339120196E-2</c:v>
                </c:pt>
                <c:pt idx="17592" formatCode="General">
                  <c:v>-8.2171460279936201E-2</c:v>
                </c:pt>
                <c:pt idx="17593" formatCode="General">
                  <c:v>-8.9540434018617096E-2</c:v>
                </c:pt>
                <c:pt idx="17594" formatCode="General">
                  <c:v>-9.6864979138726603E-2</c:v>
                </c:pt>
                <c:pt idx="17595" formatCode="General">
                  <c:v>-0.10414178831942</c:v>
                </c:pt>
                <c:pt idx="17596" formatCode="General">
                  <c:v>-0.11136756201149201</c:v>
                </c:pt>
                <c:pt idx="17597" formatCode="General">
                  <c:v>-0.118538964995027</c:v>
                </c:pt>
                <c:pt idx="17598" formatCode="General">
                  <c:v>-0.12565278773427599</c:v>
                </c:pt>
                <c:pt idx="17599" formatCode="General">
                  <c:v>-0.132705787886888</c:v>
                </c:pt>
                <c:pt idx="17600" formatCode="General">
                  <c:v>-0.13969462869858101</c:v>
                </c:pt>
                <c:pt idx="17601" formatCode="General">
                  <c:v>-0.14661609984212101</c:v>
                </c:pt>
                <c:pt idx="17602" formatCode="General">
                  <c:v>-0.153466974393489</c:v>
                </c:pt>
                <c:pt idx="17603" formatCode="General">
                  <c:v>-0.16024399957267699</c:v>
                </c:pt>
                <c:pt idx="17604" formatCode="General">
                  <c:v>-0.16694401347024501</c:v>
                </c:pt>
                <c:pt idx="17605" formatCode="General">
                  <c:v>-0.17356384418680099</c:v>
                </c:pt>
                <c:pt idx="17606" formatCode="General">
                  <c:v>-0.180100305299597</c:v>
                </c:pt>
                <c:pt idx="17607" formatCode="General">
                  <c:v>-0.186550260559561</c:v>
                </c:pt>
                <c:pt idx="17608" formatCode="General">
                  <c:v>-0.19291062741149601</c:v>
                </c:pt>
                <c:pt idx="17609" formatCode="General">
                  <c:v>-0.19917826694388599</c:v>
                </c:pt>
                <c:pt idx="17610" formatCode="General">
                  <c:v>-0.205350031917575</c:v>
                </c:pt>
                <c:pt idx="17611" formatCode="General">
                  <c:v>-0.21142278787349</c:v>
                </c:pt>
                <c:pt idx="17612" formatCode="General">
                  <c:v>-0.21739348121375299</c:v>
                </c:pt>
                <c:pt idx="17613" formatCode="General">
                  <c:v>-0.223259142218387</c:v>
                </c:pt>
                <c:pt idx="17614" formatCode="General">
                  <c:v>-0.22901672017645799</c:v>
                </c:pt>
                <c:pt idx="17615" formatCode="General">
                  <c:v>-0.234663185296619</c:v>
                </c:pt>
                <c:pt idx="17616" formatCode="General">
                  <c:v>-0.24019555233213799</c:v>
                </c:pt>
                <c:pt idx="17617" formatCode="General">
                  <c:v>-0.24561088268471501</c:v>
                </c:pt>
                <c:pt idx="17618" formatCode="General">
                  <c:v>-0.25090624015055601</c:v>
                </c:pt>
                <c:pt idx="17619" formatCode="General">
                  <c:v>-0.25607874266489999</c:v>
                </c:pt>
                <c:pt idx="17620" formatCode="General">
                  <c:v>-0.26112552083837198</c:v>
                </c:pt>
                <c:pt idx="17621" formatCode="General">
                  <c:v>-0.26604371927874099</c:v>
                </c:pt>
                <c:pt idx="17622" formatCode="General">
                  <c:v>-0.27083055748607499</c:v>
                </c:pt>
                <c:pt idx="17623" formatCode="General">
                  <c:v>-0.27548323318874701</c:v>
                </c:pt>
                <c:pt idx="17624" formatCode="General">
                  <c:v>-0.27999903165991502</c:v>
                </c:pt>
                <c:pt idx="17625" formatCode="General">
                  <c:v>-0.28437528913010901</c:v>
                </c:pt>
                <c:pt idx="17626" formatCode="General">
                  <c:v>-0.28860938674108499</c:v>
                </c:pt>
                <c:pt idx="17627" formatCode="General">
                  <c:v>-0.29269870288849997</c:v>
                </c:pt>
                <c:pt idx="17628" formatCode="General">
                  <c:v>-0.296640676149312</c:v>
                </c:pt>
                <c:pt idx="17629" formatCode="General">
                  <c:v>-0.300432872404234</c:v>
                </c:pt>
                <c:pt idx="17630" formatCode="General">
                  <c:v>-0.304072878109721</c:v>
                </c:pt>
                <c:pt idx="17631" formatCode="General">
                  <c:v>-0.30755830157326097</c:v>
                </c:pt>
                <c:pt idx="17632" formatCode="General">
                  <c:v>-0.31088688658904601</c:v>
                </c:pt>
                <c:pt idx="17633" formatCode="General">
                  <c:v>-0.31405640901698501</c:v>
                </c:pt>
                <c:pt idx="17634" formatCode="General">
                  <c:v>-0.31706461867542701</c:v>
                </c:pt>
                <c:pt idx="17635" formatCode="General">
                  <c:v>-0.31990941887540603</c:v>
                </c:pt>
                <c:pt idx="17636" formatCode="General">
                  <c:v>-0.32258887931892499</c:v>
                </c:pt>
                <c:pt idx="17637" formatCode="General">
                  <c:v>-0.32510106632938601</c:v>
                </c:pt>
                <c:pt idx="17638" formatCode="General">
                  <c:v>-0.32744408886696602</c:v>
                </c:pt>
                <c:pt idx="17639" formatCode="General">
                  <c:v>-0.32961621940029601</c:v>
                </c:pt>
                <c:pt idx="17640" formatCode="General">
                  <c:v>-0.33161579601358598</c:v>
                </c:pt>
                <c:pt idx="17641" formatCode="General">
                  <c:v>-0.33344126883880298</c:v>
                </c:pt>
                <c:pt idx="17642" formatCode="General">
                  <c:v>-0.335091208153521</c:v>
                </c:pt>
                <c:pt idx="17643" formatCode="General">
                  <c:v>-0.33656429697011198</c:v>
                </c:pt>
                <c:pt idx="17644" formatCode="General">
                  <c:v>-0.33785927446075797</c:v>
                </c:pt>
                <c:pt idx="17645" formatCode="General">
                  <c:v>-0.33897498867111903</c:v>
                </c:pt>
                <c:pt idx="17646" formatCode="General">
                  <c:v>-0.33991045264342801</c:v>
                </c:pt>
                <c:pt idx="17647" formatCode="General">
                  <c:v>-0.340664738377639</c:v>
                </c:pt>
                <c:pt idx="17648" formatCode="General">
                  <c:v>-0.34123707736704001</c:v>
                </c:pt>
                <c:pt idx="17649" formatCode="General">
                  <c:v>-0.34162686088293698</c:v>
                </c:pt>
                <c:pt idx="17650" formatCode="General">
                  <c:v>-0.34183352887166502</c:v>
                </c:pt>
                <c:pt idx="17651" formatCode="General">
                  <c:v>-0.34185672150387297</c:v>
                </c:pt>
                <c:pt idx="17652" formatCode="General">
                  <c:v>-0.34169623105093699</c:v>
                </c:pt>
                <c:pt idx="17653" formatCode="General">
                  <c:v>-0.34135193316402401</c:v>
                </c:pt>
                <c:pt idx="17654" formatCode="General">
                  <c:v>-0.34082387905272399</c:v>
                </c:pt>
                <c:pt idx="17655" formatCode="General">
                  <c:v>-0.34011219506532703</c:v>
                </c:pt>
                <c:pt idx="17656" formatCode="General">
                  <c:v>-0.33921723059206399</c:v>
                </c:pt>
                <c:pt idx="17657" formatCode="General">
                  <c:v>-0.33813950726487002</c:v>
                </c:pt>
                <c:pt idx="17658" formatCode="General">
                  <c:v>-0.336879645142177</c:v>
                </c:pt>
                <c:pt idx="17659" formatCode="General">
                  <c:v>-0.33543845118153198</c:v>
                </c:pt>
                <c:pt idx="17660" formatCode="General">
                  <c:v>-0.33381680713912898</c:v>
                </c:pt>
                <c:pt idx="17661" formatCode="General">
                  <c:v>-0.332015764396283</c:v>
                </c:pt>
                <c:pt idx="17662" formatCode="General">
                  <c:v>-0.33003660027887599</c:v>
                </c:pt>
                <c:pt idx="17663" formatCode="General">
                  <c:v>-0.327880749743651</c:v>
                </c:pt>
                <c:pt idx="17664" formatCode="General">
                  <c:v>-0.325549784948026</c:v>
                </c:pt>
                <c:pt idx="17665" formatCode="General">
                  <c:v>-0.32304544886153902</c:v>
                </c:pt>
                <c:pt idx="17666" formatCode="General">
                  <c:v>-0.320369588289804</c:v>
                </c:pt>
                <c:pt idx="17667" formatCode="General">
                  <c:v>-0.31752418934411702</c:v>
                </c:pt>
                <c:pt idx="17668" formatCode="General">
                  <c:v>-0.31451142797307602</c:v>
                </c:pt>
                <c:pt idx="17669" formatCode="General">
                  <c:v>-0.31133365710849797</c:v>
                </c:pt>
                <c:pt idx="17670" formatCode="General">
                  <c:v>-0.30799338819321798</c:v>
                </c:pt>
                <c:pt idx="17671" formatCode="General">
                  <c:v>-0.30449326675319299</c:v>
                </c:pt>
                <c:pt idx="17672" formatCode="General">
                  <c:v>-0.30083605627874499</c:v>
                </c:pt>
                <c:pt idx="17673" formatCode="General">
                  <c:v>-0.29702467946855798</c:v>
                </c:pt>
                <c:pt idx="17674" formatCode="General">
                  <c:v>-0.29306226159226101</c:v>
                </c:pt>
                <c:pt idx="17675" formatCode="General">
                  <c:v>-0.28895205422414799</c:v>
                </c:pt>
                <c:pt idx="17676" formatCode="General">
                  <c:v>-0.28469740389446302</c:v>
                </c:pt>
                <c:pt idx="17677" formatCode="General">
                  <c:v>-0.28030173711202899</c:v>
                </c:pt>
                <c:pt idx="17678" formatCode="General">
                  <c:v>-0.27576865897414798</c:v>
                </c:pt>
                <c:pt idx="17679" formatCode="General">
                  <c:v>-0.271101943419786</c:v>
                </c:pt>
                <c:pt idx="17680" formatCode="General">
                  <c:v>-0.26630545694919</c:v>
                </c:pt>
                <c:pt idx="17681" formatCode="General">
                  <c:v>-0.26138319262145598</c:v>
                </c:pt>
                <c:pt idx="17682" formatCode="General">
                  <c:v>-0.25633929765909402</c:v>
                </c:pt>
                <c:pt idx="17683" formatCode="General">
                  <c:v>-0.25117799308703098</c:v>
                </c:pt>
                <c:pt idx="17684" formatCode="General">
                  <c:v>-0.24590357153839501</c:v>
                </c:pt>
                <c:pt idx="17685" formatCode="General">
                  <c:v>-0.24052044402417799</c:v>
                </c:pt>
                <c:pt idx="17686" formatCode="General">
                  <c:v>-0.235033116182084</c:v>
                </c:pt>
                <c:pt idx="17687" formatCode="General">
                  <c:v>-0.22944617594495501</c:v>
                </c:pt>
                <c:pt idx="17688" formatCode="General">
                  <c:v>-0.22376428671606899</c:v>
                </c:pt>
                <c:pt idx="17689" formatCode="General">
                  <c:v>-0.21799218186837899</c:v>
                </c:pt>
                <c:pt idx="17690" formatCode="General">
                  <c:v>-0.21213466486194699</c:v>
                </c:pt>
                <c:pt idx="17691" formatCode="General">
                  <c:v>-0.206196620090003</c:v>
                </c:pt>
                <c:pt idx="17692" formatCode="General">
                  <c:v>-0.20018296235565899</c:v>
                </c:pt>
                <c:pt idx="17693" formatCode="General">
                  <c:v>-0.19409860340604401</c:v>
                </c:pt>
                <c:pt idx="17694" formatCode="General">
                  <c:v>-0.187948510231017</c:v>
                </c:pt>
                <c:pt idx="17695" formatCode="General">
                  <c:v>-0.18173772708168201</c:v>
                </c:pt>
                <c:pt idx="17696" formatCode="General">
                  <c:v>-0.17547130816169099</c:v>
                </c:pt>
                <c:pt idx="17697" formatCode="General">
                  <c:v>-0.169154296906665</c:v>
                </c:pt>
                <c:pt idx="17698" formatCode="General">
                  <c:v>-0.162791720878774</c:v>
                </c:pt>
                <c:pt idx="17699" formatCode="General">
                  <c:v>-0.15638864236727701</c:v>
                </c:pt>
                <c:pt idx="17700" formatCode="General">
                  <c:v>-0.149950149835092</c:v>
                </c:pt>
                <c:pt idx="17701" formatCode="General">
                  <c:v>-0.14348124060193401</c:v>
                </c:pt>
                <c:pt idx="17702" formatCode="General">
                  <c:v>-0.13698691952845701</c:v>
                </c:pt>
                <c:pt idx="17703" formatCode="General">
                  <c:v>-0.13047220080510799</c:v>
                </c:pt>
                <c:pt idx="17704" formatCode="General">
                  <c:v>-0.12394199529862</c:v>
                </c:pt>
                <c:pt idx="17705" formatCode="General">
                  <c:v>-0.117401207793708</c:v>
                </c:pt>
                <c:pt idx="17706" formatCode="General">
                  <c:v>-0.110854687848471</c:v>
                </c:pt>
                <c:pt idx="17707" formatCode="General">
                  <c:v>-0.104307172367808</c:v>
                </c:pt>
                <c:pt idx="17708" formatCode="General">
                  <c:v>-9.7763391139801301E-2</c:v>
                </c:pt>
                <c:pt idx="17709" formatCode="General">
                  <c:v>-9.1227972469093699E-2</c:v>
                </c:pt>
                <c:pt idx="17710" formatCode="General">
                  <c:v>-8.4705486828706697E-2</c:v>
                </c:pt>
                <c:pt idx="17711" formatCode="General">
                  <c:v>-7.8200397303941002E-2</c:v>
                </c:pt>
                <c:pt idx="17712" formatCode="General">
                  <c:v>-7.1717013199690302E-2</c:v>
                </c:pt>
                <c:pt idx="17713" formatCode="General">
                  <c:v>-6.5259658727906705E-2</c:v>
                </c:pt>
                <c:pt idx="17714" formatCode="General">
                  <c:v>-5.8832522159528701E-2</c:v>
                </c:pt>
                <c:pt idx="17715" formatCode="General">
                  <c:v>-5.2439593133828802E-2</c:v>
                </c:pt>
                <c:pt idx="17716" formatCode="General">
                  <c:v>-4.6084789004789503E-2</c:v>
                </c:pt>
                <c:pt idx="17717" formatCode="General">
                  <c:v>-3.97719756940546E-2</c:v>
                </c:pt>
                <c:pt idx="17718" formatCode="General">
                  <c:v>-3.35048595674508E-2</c:v>
                </c:pt>
                <c:pt idx="17719" formatCode="General">
                  <c:v>-2.72869430216367E-2</c:v>
                </c:pt>
                <c:pt idx="17720" formatCode="General">
                  <c:v>-2.1121698585027299E-2</c:v>
                </c:pt>
                <c:pt idx="17721" formatCode="General">
                  <c:v>-1.50124339344971E-2</c:v>
                </c:pt>
                <c:pt idx="17722" formatCode="General">
                  <c:v>-8.9622911460570196E-3</c:v>
                </c:pt>
                <c:pt idx="17723" formatCode="General">
                  <c:v>-2.9743200811177799E-3</c:v>
                </c:pt>
                <c:pt idx="17724" formatCode="General">
                  <c:v>2.9486096008366899E-3</c:v>
                </c:pt>
                <c:pt idx="17725" formatCode="General">
                  <c:v>8.8037383559598399E-3</c:v>
                </c:pt>
                <c:pt idx="17726" formatCode="General">
                  <c:v>1.4588403502281201E-2</c:v>
                </c:pt>
                <c:pt idx="17727" formatCode="General">
                  <c:v>2.0300189751831201E-2</c:v>
                </c:pt>
                <c:pt idx="17728" formatCode="General">
                  <c:v>2.59368614791648E-2</c:v>
                </c:pt>
                <c:pt idx="17729" formatCode="General">
                  <c:v>3.1496215427135703E-2</c:v>
                </c:pt>
                <c:pt idx="17730" formatCode="General">
                  <c:v>3.6976170395207598E-2</c:v>
                </c:pt>
                <c:pt idx="17731" formatCode="General">
                  <c:v>4.2374876127368101E-2</c:v>
                </c:pt>
                <c:pt idx="17732" formatCode="General">
                  <c:v>4.7690691075921797E-2</c:v>
                </c:pt>
                <c:pt idx="17733" formatCode="General">
                  <c:v>5.2921989218538003E-2</c:v>
                </c:pt>
                <c:pt idx="17734" formatCode="General">
                  <c:v>5.8067293222923699E-2</c:v>
                </c:pt>
                <c:pt idx="17735" formatCode="General">
                  <c:v>6.31253271074914E-2</c:v>
                </c:pt>
                <c:pt idx="17736" formatCode="General">
                  <c:v>6.8094937205618405E-2</c:v>
                </c:pt>
                <c:pt idx="17737" formatCode="General">
                  <c:v>7.29750637293448E-2</c:v>
                </c:pt>
                <c:pt idx="17738" formatCode="General">
                  <c:v>7.7764777824735398E-2</c:v>
                </c:pt>
                <c:pt idx="17739" formatCode="General">
                  <c:v>8.2463319762495005E-2</c:v>
                </c:pt>
                <c:pt idx="17740" formatCode="General">
                  <c:v>8.7070020295104494E-2</c:v>
                </c:pt>
                <c:pt idx="17741" formatCode="General">
                  <c:v>9.1584278237887298E-2</c:v>
                </c:pt>
                <c:pt idx="17742" formatCode="General">
                  <c:v>9.60056498146582E-2</c:v>
                </c:pt>
                <c:pt idx="17743" formatCode="General">
                  <c:v>0.100333788593981</c:v>
                </c:pt>
                <c:pt idx="17744" formatCode="General">
                  <c:v>0.104568473387825</c:v>
                </c:pt>
                <c:pt idx="17745" formatCode="General">
                  <c:v>0.108709585065287</c:v>
                </c:pt>
                <c:pt idx="17746" formatCode="General">
                  <c:v>0.112756982588333</c:v>
                </c:pt>
                <c:pt idx="17747" formatCode="General">
                  <c:v>0.116710697459285</c:v>
                </c:pt>
                <c:pt idx="17748" formatCode="General">
                  <c:v>0.120570827610106</c:v>
                </c:pt>
                <c:pt idx="17749" formatCode="General">
                  <c:v>0.124337513356043</c:v>
                </c:pt>
                <c:pt idx="17750" formatCode="General">
                  <c:v>0.128011032417058</c:v>
                </c:pt>
                <c:pt idx="17751" formatCode="General">
                  <c:v>0.13159167714713599</c:v>
                </c:pt>
                <c:pt idx="17752" formatCode="General">
                  <c:v>0.13507973475564899</c:v>
                </c:pt>
                <c:pt idx="17753" formatCode="General">
                  <c:v>0.13847558741333399</c:v>
                </c:pt>
                <c:pt idx="17754" formatCode="General">
                  <c:v>0.14177965866320999</c:v>
                </c:pt>
                <c:pt idx="17755" formatCode="General">
                  <c:v>0.14499239364055899</c:v>
                </c:pt>
                <c:pt idx="17756" formatCode="General">
                  <c:v>0.148114245989447</c:v>
                </c:pt>
                <c:pt idx="17757" formatCode="General">
                  <c:v>0.15114562398971501</c:v>
                </c:pt>
                <c:pt idx="17758" formatCode="General">
                  <c:v>0.15408704906520901</c:v>
                </c:pt>
                <c:pt idx="17759" formatCode="General">
                  <c:v>0.15693905140137299</c:v>
                </c:pt>
                <c:pt idx="17760" formatCode="General">
                  <c:v>0.15970209492172999</c:v>
                </c:pt>
                <c:pt idx="17761" formatCode="General">
                  <c:v>0.162376627944469</c:v>
                </c:pt>
                <c:pt idx="17762" formatCode="General">
                  <c:v>0.164963090201102</c:v>
                </c:pt>
                <c:pt idx="17763" formatCode="General">
                  <c:v>0.167461917590816</c:v>
                </c:pt>
                <c:pt idx="17764" formatCode="General">
                  <c:v>0.16987354653088099</c:v>
                </c:pt>
                <c:pt idx="17765" formatCode="General">
                  <c:v>0.17219841516470799</c:v>
                </c:pt>
                <c:pt idx="17766" formatCode="General">
                  <c:v>0.174436902298886</c:v>
                </c:pt>
                <c:pt idx="17767" formatCode="General">
                  <c:v>0.17658927669567601</c:v>
                </c:pt>
                <c:pt idx="17768" formatCode="General">
                  <c:v>0.178655811422437</c:v>
                </c:pt>
                <c:pt idx="17769" formatCode="General">
                  <c:v>0.180636754093431</c:v>
                </c:pt>
                <c:pt idx="17770" formatCode="General">
                  <c:v>0.182532324038335</c:v>
                </c:pt>
                <c:pt idx="17771" formatCode="General">
                  <c:v>0.184342662608034</c:v>
                </c:pt>
                <c:pt idx="17772" formatCode="General">
                  <c:v>0.18606778518449299</c:v>
                </c:pt>
                <c:pt idx="17773" formatCode="General">
                  <c:v>0.187707707226519</c:v>
                </c:pt>
                <c:pt idx="17774" formatCode="General">
                  <c:v>0.18926241692808099</c:v>
                </c:pt>
                <c:pt idx="17775" formatCode="General">
                  <c:v>0.190731877230847</c:v>
                </c:pt>
                <c:pt idx="17776" formatCode="General">
                  <c:v>0.19211592561158</c:v>
                </c:pt>
                <c:pt idx="17777" formatCode="General">
                  <c:v>0.193414316136091</c:v>
                </c:pt>
                <c:pt idx="17778" formatCode="General">
                  <c:v>0.19462678805681299</c:v>
                </c:pt>
                <c:pt idx="17779" formatCode="General">
                  <c:v>0.19575303131586499</c:v>
                </c:pt>
                <c:pt idx="17780" formatCode="General">
                  <c:v>0.19679267086430099</c:v>
                </c:pt>
                <c:pt idx="17781" formatCode="General">
                  <c:v>0.19774527897452299</c:v>
                </c:pt>
                <c:pt idx="17782" formatCode="General">
                  <c:v>0.19861038272672299</c:v>
                </c:pt>
                <c:pt idx="17783" formatCode="General">
                  <c:v>0.199387452829936</c:v>
                </c:pt>
                <c:pt idx="17784" formatCode="General">
                  <c:v>0.20007592364572699</c:v>
                </c:pt>
                <c:pt idx="17785" formatCode="General">
                  <c:v>0.20067518937871401</c:v>
                </c:pt>
                <c:pt idx="17786" formatCode="General">
                  <c:v>0.201184590020069</c:v>
                </c:pt>
                <c:pt idx="17787" formatCode="General">
                  <c:v>0.20160348677777401</c:v>
                </c:pt>
                <c:pt idx="17788" formatCode="General">
                  <c:v>0.20193115091355299</c:v>
                </c:pt>
                <c:pt idx="17789" formatCode="General">
                  <c:v>0.20216684065756399</c:v>
                </c:pt>
                <c:pt idx="17790" formatCode="General">
                  <c:v>0.202309879459426</c:v>
                </c:pt>
                <c:pt idx="17791" formatCode="General">
                  <c:v>0.202359506566548</c:v>
                </c:pt>
                <c:pt idx="17792" formatCode="General">
                  <c:v>0.202314939295406</c:v>
                </c:pt>
                <c:pt idx="17793" formatCode="General">
                  <c:v>0.20217545341234</c:v>
                </c:pt>
                <c:pt idx="17794" formatCode="General">
                  <c:v>0.20194034544065401</c:v>
                </c:pt>
                <c:pt idx="17795" formatCode="General">
                  <c:v>0.201608885586056</c:v>
                </c:pt>
                <c:pt idx="17796" formatCode="General">
                  <c:v>0.201180379618878</c:v>
                </c:pt>
                <c:pt idx="17797" formatCode="General">
                  <c:v>0.200654142034215</c:v>
                </c:pt>
                <c:pt idx="17798" formatCode="General">
                  <c:v>0.20002961099403899</c:v>
                </c:pt>
                <c:pt idx="17799" formatCode="General">
                  <c:v>0.19930625242712199</c:v>
                </c:pt>
                <c:pt idx="17800" formatCode="General">
                  <c:v>0.198483506102134</c:v>
                </c:pt>
                <c:pt idx="17801" formatCode="General">
                  <c:v>0.19756095750118899</c:v>
                </c:pt>
                <c:pt idx="17802" formatCode="General">
                  <c:v>0.196538253147962</c:v>
                </c:pt>
                <c:pt idx="17803" formatCode="General">
                  <c:v>0.19541514500434901</c:v>
                </c:pt>
                <c:pt idx="17804" formatCode="General">
                  <c:v>0.194191447334989</c:v>
                </c:pt>
                <c:pt idx="17805" formatCode="General">
                  <c:v>0.19286708705855299</c:v>
                </c:pt>
                <c:pt idx="17806" formatCode="General">
                  <c:v>0.191442107826608</c:v>
                </c:pt>
                <c:pt idx="17807" formatCode="General">
                  <c:v>0.18991661454282299</c:v>
                </c:pt>
                <c:pt idx="17808" formatCode="General">
                  <c:v>0.18829087185296201</c:v>
                </c:pt>
                <c:pt idx="17809" formatCode="General">
                  <c:v>0.18656520869326099</c:v>
                </c:pt>
                <c:pt idx="17810" formatCode="General">
                  <c:v>0.184740169713837</c:v>
                </c:pt>
                <c:pt idx="17811" formatCode="General">
                  <c:v>0.18281646052999201</c:v>
                </c:pt>
                <c:pt idx="17812" formatCode="General">
                  <c:v>0.180794819316664</c:v>
                </c:pt>
                <c:pt idx="17813" formatCode="General">
                  <c:v>0.178676167916058</c:v>
                </c:pt>
                <c:pt idx="17814" formatCode="General">
                  <c:v>0.176461619162429</c:v>
                </c:pt>
                <c:pt idx="17815" formatCode="General">
                  <c:v>0.17415246721709901</c:v>
                </c:pt>
                <c:pt idx="17816" formatCode="General">
                  <c:v>0.171750216506702</c:v>
                </c:pt>
                <c:pt idx="17817" formatCode="General">
                  <c:v>0.16925648138094401</c:v>
                </c:pt>
                <c:pt idx="17818" formatCode="General">
                  <c:v>0.16667323464259501</c:v>
                </c:pt>
                <c:pt idx="17819" formatCode="General">
                  <c:v>0.16400214103600699</c:v>
                </c:pt>
                <c:pt idx="17820" formatCode="General">
                  <c:v>0.16124491478811301</c:v>
                </c:pt>
                <c:pt idx="17821" formatCode="General">
                  <c:v>0.15840462951520601</c:v>
                </c:pt>
                <c:pt idx="17822" formatCode="General">
                  <c:v>0.15548389551449099</c:v>
                </c:pt>
                <c:pt idx="17823" formatCode="General">
                  <c:v>0.15248470280245699</c:v>
                </c:pt>
                <c:pt idx="17824" formatCode="General">
                  <c:v>0.14941008809256601</c:v>
                </c:pt>
                <c:pt idx="17825" formatCode="General">
                  <c:v>0.14626314522165401</c:v>
                </c:pt>
                <c:pt idx="17826" formatCode="General">
                  <c:v>0.14304688782595801</c:v>
                </c:pt>
                <c:pt idx="17827" formatCode="General">
                  <c:v>0.13976482668554599</c:v>
                </c:pt>
                <c:pt idx="17828" formatCode="General">
                  <c:v>0.13642094989720399</c:v>
                </c:pt>
                <c:pt idx="17829" formatCode="General">
                  <c:v>0.133019090082064</c:v>
                </c:pt>
                <c:pt idx="17830" formatCode="General">
                  <c:v>0.129562829246928</c:v>
                </c:pt>
                <c:pt idx="17831" formatCode="General">
                  <c:v>0.12605606888416299</c:v>
                </c:pt>
                <c:pt idx="17832" formatCode="General">
                  <c:v>0.12250307059351299</c:v>
                </c:pt>
                <c:pt idx="17833" formatCode="General">
                  <c:v>0.11890838282300099</c:v>
                </c:pt>
                <c:pt idx="17834" formatCode="General">
                  <c:v>0.115276245394244</c:v>
                </c:pt>
                <c:pt idx="17835" formatCode="General">
                  <c:v>0.111611128006982</c:v>
                </c:pt>
                <c:pt idx="17836" formatCode="General">
                  <c:v>0.107918271745424</c:v>
                </c:pt>
                <c:pt idx="17837" formatCode="General">
                  <c:v>0.10420252947004</c:v>
                </c:pt>
                <c:pt idx="17838" formatCode="General">
                  <c:v>0.100468315761839</c:v>
                </c:pt>
                <c:pt idx="17839" formatCode="General">
                  <c:v>9.6721217413148805E-2</c:v>
                </c:pt>
                <c:pt idx="17840" formatCode="General">
                  <c:v>9.2966403167635506E-2</c:v>
                </c:pt>
                <c:pt idx="17841" formatCode="General">
                  <c:v>8.9208492161120603E-2</c:v>
                </c:pt>
                <c:pt idx="17842" formatCode="General">
                  <c:v>8.5453180979095905E-2</c:v>
                </c:pt>
                <c:pt idx="17843" formatCode="General">
                  <c:v>8.1705698144789299E-2</c:v>
                </c:pt>
                <c:pt idx="17844" formatCode="General">
                  <c:v>7.7971189045751801E-2</c:v>
                </c:pt>
                <c:pt idx="17845" formatCode="General">
                  <c:v>7.4255268710071098E-2</c:v>
                </c:pt>
                <c:pt idx="17846" formatCode="General">
                  <c:v>7.0562970164535402E-2</c:v>
                </c:pt>
                <c:pt idx="17847" formatCode="General">
                  <c:v>6.6899773809479604E-2</c:v>
                </c:pt>
                <c:pt idx="17848" formatCode="General">
                  <c:v>6.3271647153835597E-2</c:v>
                </c:pt>
                <c:pt idx="17849" formatCode="General">
                  <c:v>5.9683801227680001E-2</c:v>
                </c:pt>
                <c:pt idx="17850" formatCode="General">
                  <c:v>5.6140664874269899E-2</c:v>
                </c:pt>
                <c:pt idx="17851" formatCode="General">
                  <c:v>5.2647616743391301E-2</c:v>
                </c:pt>
                <c:pt idx="17852" formatCode="General">
                  <c:v>4.9210547712367797E-2</c:v>
                </c:pt>
                <c:pt idx="17853" formatCode="General">
                  <c:v>4.5834603310838301E-2</c:v>
                </c:pt>
                <c:pt idx="17854" formatCode="General">
                  <c:v>4.2524610926398101E-2</c:v>
                </c:pt>
                <c:pt idx="17855" formatCode="General">
                  <c:v>3.9285119957994802E-2</c:v>
                </c:pt>
                <c:pt idx="17856" formatCode="General">
                  <c:v>3.6120472860687702E-2</c:v>
                </c:pt>
                <c:pt idx="17857" formatCode="General">
                  <c:v>3.3035419665096502E-2</c:v>
                </c:pt>
                <c:pt idx="17858" formatCode="General">
                  <c:v>3.0035124676023098E-2</c:v>
                </c:pt>
                <c:pt idx="17859" formatCode="General">
                  <c:v>2.7123947741794399E-2</c:v>
                </c:pt>
                <c:pt idx="17860" formatCode="General">
                  <c:v>2.4305382763209399E-2</c:v>
                </c:pt>
                <c:pt idx="17861" formatCode="General">
                  <c:v>2.1583260279811001E-2</c:v>
                </c:pt>
                <c:pt idx="17862" formatCode="General">
                  <c:v>1.8961844118047699E-2</c:v>
                </c:pt>
                <c:pt idx="17863" formatCode="General">
                  <c:v>1.6444701208882001E-2</c:v>
                </c:pt>
                <c:pt idx="17864" formatCode="General">
                  <c:v>1.40351561292647E-2</c:v>
                </c:pt>
                <c:pt idx="17865" formatCode="General">
                  <c:v>1.17363866045167E-2</c:v>
                </c:pt>
                <c:pt idx="17866" formatCode="General">
                  <c:v>9.5513854343466393E-3</c:v>
                </c:pt>
                <c:pt idx="17867" formatCode="General">
                  <c:v>7.4824488270995703E-3</c:v>
                </c:pt>
                <c:pt idx="17868" formatCode="General">
                  <c:v>5.5317118831859999E-3</c:v>
                </c:pt>
                <c:pt idx="17869" formatCode="General">
                  <c:v>3.7012960590060099E-3</c:v>
                </c:pt>
                <c:pt idx="17870" formatCode="General">
                  <c:v>1.9932790130971702E-3</c:v>
                </c:pt>
                <c:pt idx="17871" formatCode="General">
                  <c:v>4.0915835539949701E-4</c:v>
                </c:pt>
                <c:pt idx="17872" formatCode="General">
                  <c:v>-1.0501140136069799E-3</c:v>
                </c:pt>
                <c:pt idx="17873" formatCode="General">
                  <c:v>-2.3830196108483902E-3</c:v>
                </c:pt>
                <c:pt idx="17874" formatCode="General">
                  <c:v>-3.5890358886866598E-3</c:v>
                </c:pt>
                <c:pt idx="17875" formatCode="General">
                  <c:v>-4.6681762676832302E-3</c:v>
                </c:pt>
                <c:pt idx="17876" formatCode="General">
                  <c:v>-5.6203079604632998E-3</c:v>
                </c:pt>
                <c:pt idx="17877" formatCode="General">
                  <c:v>-6.4456159758954799E-3</c:v>
                </c:pt>
                <c:pt idx="17878" formatCode="General">
                  <c:v>-7.1445581074485402E-3</c:v>
                </c:pt>
                <c:pt idx="17879" formatCode="General">
                  <c:v>-7.7173218097380397E-3</c:v>
                </c:pt>
                <c:pt idx="17880" formatCode="General">
                  <c:v>-8.1648933576899899E-3</c:v>
                </c:pt>
                <c:pt idx="17881" formatCode="General">
                  <c:v>-8.4890864116558308E-3</c:v>
                </c:pt>
                <c:pt idx="17882" formatCode="General">
                  <c:v>-8.6913795436578296E-3</c:v>
                </c:pt>
                <c:pt idx="17883" formatCode="General">
                  <c:v>-8.7738462808428508E-3</c:v>
                </c:pt>
                <c:pt idx="17884" formatCode="General">
                  <c:v>-8.7386437415406994E-3</c:v>
                </c:pt>
                <c:pt idx="17885" formatCode="General">
                  <c:v>-8.5879142314928408E-3</c:v>
                </c:pt>
                <c:pt idx="17886" formatCode="General">
                  <c:v>-8.3243435275250199E-3</c:v>
                </c:pt>
                <c:pt idx="17887" formatCode="General">
                  <c:v>-7.95112247344309E-3</c:v>
                </c:pt>
                <c:pt idx="17888" formatCode="General">
                  <c:v>-7.4712968564554904E-3</c:v>
                </c:pt>
                <c:pt idx="17889" formatCode="General">
                  <c:v>-6.8877166905294898E-3</c:v>
                </c:pt>
                <c:pt idx="17890" formatCode="General">
                  <c:v>-6.2042049092402201E-3</c:v>
                </c:pt>
                <c:pt idx="17891" formatCode="General">
                  <c:v>-5.4255053964542103E-3</c:v>
                </c:pt>
                <c:pt idx="17892" formatCode="General">
                  <c:v>-4.55553374464492E-3</c:v>
                </c:pt>
                <c:pt idx="17893" formatCode="General">
                  <c:v>-3.5982931177168001E-3</c:v>
                </c:pt>
                <c:pt idx="17894" formatCode="General">
                  <c:v>-2.5584903948593198E-3</c:v>
                </c:pt>
                <c:pt idx="17895" formatCode="General">
                  <c:v>-1.44038780741349E-3</c:v>
                </c:pt>
                <c:pt idx="17896" formatCode="General">
                  <c:v>-2.4827424968122702E-4</c:v>
                </c:pt>
                <c:pt idx="17897" formatCode="General">
                  <c:v>1.0129069919338699E-3</c:v>
                </c:pt>
                <c:pt idx="17898" formatCode="General">
                  <c:v>2.3375403370795998E-3</c:v>
                </c:pt>
                <c:pt idx="17899" formatCode="General">
                  <c:v>3.7200553992949E-3</c:v>
                </c:pt>
                <c:pt idx="17900" formatCode="General">
                  <c:v>5.1555529706062402E-3</c:v>
                </c:pt>
                <c:pt idx="17901" formatCode="General">
                  <c:v>6.6387607450692498E-3</c:v>
                </c:pt>
                <c:pt idx="17902" formatCode="General">
                  <c:v>8.16393435272879E-3</c:v>
                </c:pt>
                <c:pt idx="17903" formatCode="General">
                  <c:v>9.7255194017657406E-3</c:v>
                </c:pt>
                <c:pt idx="17904" formatCode="General">
                  <c:v>1.1318247221057299E-2</c:v>
                </c:pt>
                <c:pt idx="17905" formatCode="General">
                  <c:v>1.29370890147791E-2</c:v>
                </c:pt>
                <c:pt idx="17906" formatCode="General">
                  <c:v>1.45761298074676E-2</c:v>
                </c:pt>
                <c:pt idx="17907" formatCode="General">
                  <c:v>1.6229425541970901E-2</c:v>
                </c:pt>
                <c:pt idx="17908" formatCode="General">
                  <c:v>1.7891476691104202E-2</c:v>
                </c:pt>
                <c:pt idx="17909" formatCode="General">
                  <c:v>1.9556884825857698E-2</c:v>
                </c:pt>
                <c:pt idx="17910" formatCode="General">
                  <c:v>2.1220206808402999E-2</c:v>
                </c:pt>
                <c:pt idx="17911" formatCode="General">
                  <c:v>2.2876065255655199E-2</c:v>
                </c:pt>
                <c:pt idx="17912" formatCode="General">
                  <c:v>2.4519112720736001E-2</c:v>
                </c:pt>
                <c:pt idx="17913" formatCode="General">
                  <c:v>2.6144092224630801E-2</c:v>
                </c:pt>
                <c:pt idx="17914" formatCode="General">
                  <c:v>2.7745854035491301E-2</c:v>
                </c:pt>
                <c:pt idx="17915" formatCode="General">
                  <c:v>2.93194077134615E-2</c:v>
                </c:pt>
                <c:pt idx="17916" formatCode="General">
                  <c:v>3.08598188884865E-2</c:v>
                </c:pt>
                <c:pt idx="17917" formatCode="General">
                  <c:v>3.23623127768842E-2</c:v>
                </c:pt>
                <c:pt idx="17918" formatCode="General">
                  <c:v>3.3822328302945702E-2</c:v>
                </c:pt>
                <c:pt idx="17919" formatCode="General">
                  <c:v>3.5235349062341999E-2</c:v>
                </c:pt>
                <c:pt idx="17920" formatCode="General">
                  <c:v>3.65970517061181E-2</c:v>
                </c:pt>
                <c:pt idx="17921" formatCode="General">
                  <c:v>3.7903365523890099E-2</c:v>
                </c:pt>
                <c:pt idx="17922" formatCode="General">
                  <c:v>3.9150359697311003E-2</c:v>
                </c:pt>
                <c:pt idx="17923" formatCode="General">
                  <c:v>4.0334284840389603E-2</c:v>
                </c:pt>
                <c:pt idx="17924" formatCode="General">
                  <c:v>4.1451611668618403E-2</c:v>
                </c:pt>
                <c:pt idx="17925" formatCode="General">
                  <c:v>4.2498969019834597E-2</c:v>
                </c:pt>
                <c:pt idx="17926" formatCode="General">
                  <c:v>4.3473280594183303E-2</c:v>
                </c:pt>
                <c:pt idx="17927" formatCode="General">
                  <c:v>4.4371681489128803E-2</c:v>
                </c:pt>
                <c:pt idx="17928" formatCode="General">
                  <c:v>4.5191420594293402E-2</c:v>
                </c:pt>
                <c:pt idx="17929" formatCode="General">
                  <c:v>4.5930052929162697E-2</c:v>
                </c:pt>
                <c:pt idx="17930" formatCode="General">
                  <c:v>4.6585380155658197E-2</c:v>
                </c:pt>
                <c:pt idx="17931" formatCode="General">
                  <c:v>4.7155459470530403E-2</c:v>
                </c:pt>
                <c:pt idx="17932" formatCode="General">
                  <c:v>4.7638522033153698E-2</c:v>
                </c:pt>
                <c:pt idx="17933" formatCode="General">
                  <c:v>4.8033045048968603E-2</c:v>
                </c:pt>
                <c:pt idx="17934" formatCode="General">
                  <c:v>4.83377763714209E-2</c:v>
                </c:pt>
                <c:pt idx="17935" formatCode="General">
                  <c:v>4.8551596697816501E-2</c:v>
                </c:pt>
                <c:pt idx="17936" formatCode="General">
                  <c:v>4.8673701433650803E-2</c:v>
                </c:pt>
                <c:pt idx="17937" formatCode="General">
                  <c:v>4.8703576875760698E-2</c:v>
                </c:pt>
                <c:pt idx="17938" formatCode="General">
                  <c:v>4.8640843208358799E-2</c:v>
                </c:pt>
                <c:pt idx="17939" formatCode="General">
                  <c:v>4.8485320676463502E-2</c:v>
                </c:pt>
                <c:pt idx="17940" formatCode="General">
                  <c:v>4.8237118750249101E-2</c:v>
                </c:pt>
                <c:pt idx="17941" formatCode="General">
                  <c:v>4.7896564281167703E-2</c:v>
                </c:pt>
                <c:pt idx="17942" formatCode="General">
                  <c:v>4.7463851570564597E-2</c:v>
                </c:pt>
                <c:pt idx="17943" formatCode="General">
                  <c:v>4.6940075963671002E-2</c:v>
                </c:pt>
                <c:pt idx="17944" formatCode="General">
                  <c:v>4.6326049716023603E-2</c:v>
                </c:pt>
                <c:pt idx="17945" formatCode="General">
                  <c:v>4.5622207750742397E-2</c:v>
                </c:pt>
                <c:pt idx="17946" formatCode="General">
                  <c:v>4.4830298111127598E-2</c:v>
                </c:pt>
                <c:pt idx="17947" formatCode="General">
                  <c:v>4.39523090290539E-2</c:v>
                </c:pt>
                <c:pt idx="17948" formatCode="General">
                  <c:v>4.2989662612733001E-2</c:v>
                </c:pt>
                <c:pt idx="17949" formatCode="General">
                  <c:v>4.19432210284435E-2</c:v>
                </c:pt>
                <c:pt idx="17950" formatCode="General">
                  <c:v>4.0815005027505298E-2</c:v>
                </c:pt>
                <c:pt idx="17951" formatCode="General">
                  <c:v>3.9607660844600101E-2</c:v>
                </c:pt>
                <c:pt idx="17952" formatCode="General">
                  <c:v>3.8322690296531299E-2</c:v>
                </c:pt>
                <c:pt idx="17953" formatCode="General">
                  <c:v>3.6962024268294799E-2</c:v>
                </c:pt>
                <c:pt idx="17954" formatCode="General">
                  <c:v>3.5528681438375599E-2</c:v>
                </c:pt>
                <c:pt idx="17955" formatCode="General">
                  <c:v>3.40250646442459E-2</c:v>
                </c:pt>
                <c:pt idx="17956" formatCode="General">
                  <c:v>3.2453331335058101E-2</c:v>
                </c:pt>
                <c:pt idx="17957" formatCode="General">
                  <c:v>3.08160443105846E-2</c:v>
                </c:pt>
                <c:pt idx="17958" formatCode="General">
                  <c:v>2.91161703653425E-2</c:v>
                </c:pt>
                <c:pt idx="17959" formatCode="General">
                  <c:v>2.7356407819656401E-2</c:v>
                </c:pt>
                <c:pt idx="17960" formatCode="General">
                  <c:v>2.55386204002396E-2</c:v>
                </c:pt>
                <c:pt idx="17961" formatCode="General">
                  <c:v>2.3665494223137299E-2</c:v>
                </c:pt>
                <c:pt idx="17962" formatCode="General">
                  <c:v>2.1740134561839399E-2</c:v>
                </c:pt>
                <c:pt idx="17963" formatCode="General">
                  <c:v>1.9765422144606401E-2</c:v>
                </c:pt>
                <c:pt idx="17964" formatCode="General">
                  <c:v>1.7744411527910401E-2</c:v>
                </c:pt>
                <c:pt idx="17965" formatCode="General">
                  <c:v>1.5679274432353899E-2</c:v>
                </c:pt>
                <c:pt idx="17966" formatCode="General">
                  <c:v>1.35723815461478E-2</c:v>
                </c:pt>
                <c:pt idx="17967" formatCode="General">
                  <c:v>1.14269188485917E-2</c:v>
                </c:pt>
                <c:pt idx="17968" formatCode="General">
                  <c:v>9.24526877023156E-3</c:v>
                </c:pt>
                <c:pt idx="17969" formatCode="General">
                  <c:v>7.0299652366173099E-3</c:v>
                </c:pt>
                <c:pt idx="17970" formatCode="General">
                  <c:v>4.7838088689507296E-3</c:v>
                </c:pt>
                <c:pt idx="17971" formatCode="General">
                  <c:v>2.5093055213778501E-3</c:v>
                </c:pt>
                <c:pt idx="17972" formatCode="General">
                  <c:v>2.0908992004263301E-4</c:v>
                </c:pt>
                <c:pt idx="17973" formatCode="General">
                  <c:v>-2.1151062102761201E-3</c:v>
                </c:pt>
                <c:pt idx="17974" formatCode="General">
                  <c:v>-4.4613490323063797E-3</c:v>
                </c:pt>
                <c:pt idx="17975" formatCode="General">
                  <c:v>-6.8268653054935902E-3</c:v>
                </c:pt>
                <c:pt idx="17976" formatCode="General">
                  <c:v>-9.2097031558492602E-3</c:v>
                </c:pt>
                <c:pt idx="17977" formatCode="General">
                  <c:v>-1.16082545543793E-2</c:v>
                </c:pt>
                <c:pt idx="17978" formatCode="General">
                  <c:v>-1.4020123316744799E-2</c:v>
                </c:pt>
                <c:pt idx="17979" formatCode="General">
                  <c:v>-1.6443695375062101E-2</c:v>
                </c:pt>
                <c:pt idx="17980" formatCode="General">
                  <c:v>-1.88777267181157E-2</c:v>
                </c:pt>
                <c:pt idx="17981" formatCode="General">
                  <c:v>-2.1320675865266502E-2</c:v>
                </c:pt>
                <c:pt idx="17982" formatCode="General">
                  <c:v>-2.3771159669613202E-2</c:v>
                </c:pt>
                <c:pt idx="17983" formatCode="General">
                  <c:v>-2.6227431755538901E-2</c:v>
                </c:pt>
                <c:pt idx="17984" formatCode="General">
                  <c:v>-2.8687955070594701E-2</c:v>
                </c:pt>
                <c:pt idx="17985" formatCode="General">
                  <c:v>-3.115195833362E-2</c:v>
                </c:pt>
                <c:pt idx="17986" formatCode="General">
                  <c:v>-3.36183672208012E-2</c:v>
                </c:pt>
                <c:pt idx="17987" formatCode="General">
                  <c:v>-3.6086196696883899E-2</c:v>
                </c:pt>
                <c:pt idx="17988" formatCode="General">
                  <c:v>-3.8554628618482599E-2</c:v>
                </c:pt>
                <c:pt idx="17989" formatCode="General">
                  <c:v>-4.1022954914607501E-2</c:v>
                </c:pt>
                <c:pt idx="17990" formatCode="General">
                  <c:v>-4.34905889144191E-2</c:v>
                </c:pt>
                <c:pt idx="17991" formatCode="General">
                  <c:v>-4.5957002507449801E-2</c:v>
                </c:pt>
                <c:pt idx="17992" formatCode="General">
                  <c:v>-4.8421734134545501E-2</c:v>
                </c:pt>
                <c:pt idx="17993" formatCode="General">
                  <c:v>-5.0884325220662399E-2</c:v>
                </c:pt>
                <c:pt idx="17994" formatCode="General">
                  <c:v>-5.3344329869918099E-2</c:v>
                </c:pt>
                <c:pt idx="17995" formatCode="General">
                  <c:v>-5.5801315027168598E-2</c:v>
                </c:pt>
                <c:pt idx="17996" formatCode="General">
                  <c:v>-5.8255427632793802E-2</c:v>
                </c:pt>
                <c:pt idx="17997" formatCode="General">
                  <c:v>-6.0706827677547801E-2</c:v>
                </c:pt>
                <c:pt idx="17998" formatCode="General">
                  <c:v>-6.3155541211250499E-2</c:v>
                </c:pt>
                <c:pt idx="17999" formatCode="General">
                  <c:v>-6.5600970295040195E-2</c:v>
                </c:pt>
                <c:pt idx="18000" formatCode="General">
                  <c:v>-6.80434973594186E-2</c:v>
                </c:pt>
                <c:pt idx="18001" formatCode="General">
                  <c:v>-7.0483466990690594E-2</c:v>
                </c:pt>
                <c:pt idx="18002" formatCode="General">
                  <c:v>-7.29204919228916E-2</c:v>
                </c:pt>
                <c:pt idx="18003" formatCode="General">
                  <c:v>-7.5354515193598204E-2</c:v>
                </c:pt>
                <c:pt idx="18004" formatCode="General">
                  <c:v>-7.7785402350586397E-2</c:v>
                </c:pt>
                <c:pt idx="18005" formatCode="General">
                  <c:v>-8.0213416725996106E-2</c:v>
                </c:pt>
                <c:pt idx="18006" formatCode="General">
                  <c:v>-8.2638696890760505E-2</c:v>
                </c:pt>
                <c:pt idx="18007" formatCode="General">
                  <c:v>-8.5061207883211101E-2</c:v>
                </c:pt>
                <c:pt idx="18008" formatCode="General">
                  <c:v>-8.7481290148546498E-2</c:v>
                </c:pt>
                <c:pt idx="18009" formatCode="General">
                  <c:v>-8.9899118602965095E-2</c:v>
                </c:pt>
                <c:pt idx="18010" formatCode="General">
                  <c:v>-9.2314612902336196E-2</c:v>
                </c:pt>
                <c:pt idx="18011" formatCode="General">
                  <c:v>-9.4727478689119807E-2</c:v>
                </c:pt>
                <c:pt idx="18012" formatCode="General">
                  <c:v>-9.7137753967603296E-2</c:v>
                </c:pt>
                <c:pt idx="18013" formatCode="General">
                  <c:v>-9.9545301742726605E-2</c:v>
                </c:pt>
                <c:pt idx="18014" formatCode="General">
                  <c:v>-0.10194977735621</c:v>
                </c:pt>
                <c:pt idx="18015" formatCode="General">
                  <c:v>-0.10435119370541</c:v>
                </c:pt>
                <c:pt idx="18016" formatCode="General">
                  <c:v>-0.106749396060251</c:v>
                </c:pt>
                <c:pt idx="18017" formatCode="General">
                  <c:v>-0.109143986937502</c:v>
                </c:pt>
                <c:pt idx="18018" formatCode="General">
                  <c:v>-0.111534380283318</c:v>
                </c:pt>
                <c:pt idx="18019" formatCode="General">
                  <c:v>-0.113920358703245</c:v>
                </c:pt>
                <c:pt idx="18020" formatCode="General">
                  <c:v>-0.116301514725368</c:v>
                </c:pt>
                <c:pt idx="18021" formatCode="General">
                  <c:v>-0.118676672320511</c:v>
                </c:pt>
                <c:pt idx="18022" formatCode="General">
                  <c:v>-0.12104496986994</c:v>
                </c:pt>
                <c:pt idx="18023" formatCode="General">
                  <c:v>-0.123405446516815</c:v>
                </c:pt>
                <c:pt idx="18024" formatCode="General">
                  <c:v>-0.12575703960529</c:v>
                </c:pt>
                <c:pt idx="18025" formatCode="General">
                  <c:v>-0.128099113359915</c:v>
                </c:pt>
                <c:pt idx="18026" formatCode="General">
                  <c:v>-0.13043039803879999</c:v>
                </c:pt>
                <c:pt idx="18027" formatCode="General">
                  <c:v>-0.132749497830528</c:v>
                </c:pt>
                <c:pt idx="18028" formatCode="General">
                  <c:v>-0.13505548944067999</c:v>
                </c:pt>
                <c:pt idx="18029" formatCode="General">
                  <c:v>-0.13734681082796599</c:v>
                </c:pt>
                <c:pt idx="18030" formatCode="General">
                  <c:v>-0.139621223761874</c:v>
                </c:pt>
                <c:pt idx="18031" formatCode="General">
                  <c:v>-0.14187704988908201</c:v>
                </c:pt>
                <c:pt idx="18032" formatCode="General">
                  <c:v>-0.14411327410995201</c:v>
                </c:pt>
                <c:pt idx="18033" formatCode="General">
                  <c:v>-0.14632837055088299</c:v>
                </c:pt>
                <c:pt idx="18034" formatCode="General">
                  <c:v>-0.14852019520538101</c:v>
                </c:pt>
                <c:pt idx="18035" formatCode="General">
                  <c:v>-0.15068659622987099</c:v>
                </c:pt>
                <c:pt idx="18036" formatCode="General">
                  <c:v>-0.152825462627033</c:v>
                </c:pt>
                <c:pt idx="18037" formatCode="General">
                  <c:v>-0.15493421565080501</c:v>
                </c:pt>
                <c:pt idx="18038" formatCode="General">
                  <c:v>-0.15701041727739801</c:v>
                </c:pt>
                <c:pt idx="18039" formatCode="General">
                  <c:v>-0.15905239737030899</c:v>
                </c:pt>
                <c:pt idx="18040" formatCode="General">
                  <c:v>-0.161058156556872</c:v>
                </c:pt>
                <c:pt idx="18041" formatCode="General">
                  <c:v>-0.163025269184355</c:v>
                </c:pt>
                <c:pt idx="18042" formatCode="General">
                  <c:v>-0.16495143537706899</c:v>
                </c:pt>
                <c:pt idx="18043" formatCode="General">
                  <c:v>-0.166833971508764</c:v>
                </c:pt>
                <c:pt idx="18044" formatCode="General">
                  <c:v>-0.16866986224910799</c:v>
                </c:pt>
                <c:pt idx="18045" formatCode="General">
                  <c:v>-0.170456892149628</c:v>
                </c:pt>
                <c:pt idx="18046" formatCode="General">
                  <c:v>-0.17219264478301399</c:v>
                </c:pt>
                <c:pt idx="18047" formatCode="General">
                  <c:v>-0.17387440198454601</c:v>
                </c:pt>
                <c:pt idx="18048" formatCode="General">
                  <c:v>-0.17549972157468499</c:v>
                </c:pt>
                <c:pt idx="18049" formatCode="General">
                  <c:v>-0.177065911241263</c:v>
                </c:pt>
                <c:pt idx="18050" formatCode="General">
                  <c:v>-0.178570034157227</c:v>
                </c:pt>
                <c:pt idx="18051" formatCode="General">
                  <c:v>-0.18000952094357001</c:v>
                </c:pt>
                <c:pt idx="18052" formatCode="General">
                  <c:v>-0.181382238741956</c:v>
                </c:pt>
                <c:pt idx="18053" formatCode="General">
                  <c:v>-0.182685891304526</c:v>
                </c:pt>
                <c:pt idx="18054" formatCode="General">
                  <c:v>-0.18391794634741801</c:v>
                </c:pt>
                <c:pt idx="18055" formatCode="General">
                  <c:v>-0.18507567607082501</c:v>
                </c:pt>
                <c:pt idx="18056" formatCode="General">
                  <c:v>-0.18615678044880099</c:v>
                </c:pt>
                <c:pt idx="18057" formatCode="General">
                  <c:v>-0.187159430262163</c:v>
                </c:pt>
                <c:pt idx="18058" formatCode="General">
                  <c:v>-0.18808161620588601</c:v>
                </c:pt>
                <c:pt idx="18059" formatCode="General">
                  <c:v>-0.188920556762114</c:v>
                </c:pt>
                <c:pt idx="18060" formatCode="General">
                  <c:v>-0.18967387297013</c:v>
                </c:pt>
                <c:pt idx="18061" formatCode="General">
                  <c:v>-0.19034021270616</c:v>
                </c:pt>
                <c:pt idx="18062" formatCode="General">
                  <c:v>-0.19091758857052099</c:v>
                </c:pt>
                <c:pt idx="18063" formatCode="General">
                  <c:v>-0.191403830823933</c:v>
                </c:pt>
                <c:pt idx="18064" formatCode="General">
                  <c:v>-0.19179770862203599</c:v>
                </c:pt>
                <c:pt idx="18065" formatCode="General">
                  <c:v>-0.19209738796894299</c:v>
                </c:pt>
                <c:pt idx="18066" formatCode="General">
                  <c:v>-0.192301380202484</c:v>
                </c:pt>
                <c:pt idx="18067" formatCode="General">
                  <c:v>-0.19240860153956901</c:v>
                </c:pt>
                <c:pt idx="18068" formatCode="General">
                  <c:v>-0.192417299603029</c:v>
                </c:pt>
                <c:pt idx="18069" formatCode="General">
                  <c:v>-0.192326595603553</c:v>
                </c:pt>
                <c:pt idx="18070" formatCode="General">
                  <c:v>-0.19213555301424301</c:v>
                </c:pt>
                <c:pt idx="18071" formatCode="General">
                  <c:v>-0.191843431950771</c:v>
                </c:pt>
                <c:pt idx="18072" formatCode="General">
                  <c:v>-0.19144985204905901</c:v>
                </c:pt>
                <c:pt idx="18073" formatCode="General">
                  <c:v>-0.190954010681428</c:v>
                </c:pt>
                <c:pt idx="18074" formatCode="General">
                  <c:v>-0.19035550184012601</c:v>
                </c:pt>
                <c:pt idx="18075" formatCode="General">
                  <c:v>-0.189654110208063</c:v>
                </c:pt>
                <c:pt idx="18076" formatCode="General">
                  <c:v>-0.18884970594060199</c:v>
                </c:pt>
                <c:pt idx="18077" formatCode="General">
                  <c:v>-0.187942279889423</c:v>
                </c:pt>
                <c:pt idx="18078" formatCode="General">
                  <c:v>-0.18693199027055399</c:v>
                </c:pt>
                <c:pt idx="18079" formatCode="General">
                  <c:v>-0.185819149639497</c:v>
                </c:pt>
                <c:pt idx="18080" formatCode="General">
                  <c:v>-0.18460420885746401</c:v>
                </c:pt>
                <c:pt idx="18081" formatCode="General">
                  <c:v>-0.18328778819415401</c:v>
                </c:pt>
                <c:pt idx="18082" formatCode="General">
                  <c:v>-0.181870606919012</c:v>
                </c:pt>
                <c:pt idx="18083" formatCode="General">
                  <c:v>-0.18035351465545599</c:v>
                </c:pt>
                <c:pt idx="18084" formatCode="General">
                  <c:v>-0.17873752539399199</c:v>
                </c:pt>
                <c:pt idx="18085" formatCode="General">
                  <c:v>-0.177023695543745</c:v>
                </c:pt>
                <c:pt idx="18086" formatCode="General">
                  <c:v>-0.17521325884265199</c:v>
                </c:pt>
                <c:pt idx="18087" formatCode="General">
                  <c:v>-0.17330756823167701</c:v>
                </c:pt>
                <c:pt idx="18088" formatCode="General">
                  <c:v>-0.17130806757476999</c:v>
                </c:pt>
                <c:pt idx="18089" formatCode="General">
                  <c:v>-0.16921633139005501</c:v>
                </c:pt>
                <c:pt idx="18090" formatCode="General">
                  <c:v>-0.167034046890087</c:v>
                </c:pt>
                <c:pt idx="18091" formatCode="General">
                  <c:v>-0.16476299398424399</c:v>
                </c:pt>
                <c:pt idx="18092" formatCode="General">
                  <c:v>-0.16240502527633499</c:v>
                </c:pt>
                <c:pt idx="18093" formatCode="General">
                  <c:v>-0.15996210702274599</c:v>
                </c:pt>
                <c:pt idx="18094" formatCode="General">
                  <c:v>-0.15743629857886701</c:v>
                </c:pt>
                <c:pt idx="18095" formatCode="General">
                  <c:v>-0.15482967904954001</c:v>
                </c:pt>
                <c:pt idx="18096" formatCode="General">
                  <c:v>-0.15214438841956501</c:v>
                </c:pt>
                <c:pt idx="18097" formatCode="General">
                  <c:v>-0.149382724653743</c:v>
                </c:pt>
                <c:pt idx="18098" formatCode="General">
                  <c:v>-0.146546972260238</c:v>
                </c:pt>
                <c:pt idx="18099" formatCode="General">
                  <c:v>-0.14363948197003201</c:v>
                </c:pt>
                <c:pt idx="18100" formatCode="General">
                  <c:v>-0.14066266659369001</c:v>
                </c:pt>
                <c:pt idx="18101" formatCode="General">
                  <c:v>-0.13761892998512901</c:v>
                </c:pt>
                <c:pt idx="18102" formatCode="General">
                  <c:v>-0.13451070779063001</c:v>
                </c:pt>
                <c:pt idx="18103" formatCode="General">
                  <c:v>-0.13134046874845701</c:v>
                </c:pt>
                <c:pt idx="18104" formatCode="General">
                  <c:v>-0.12811075573560801</c:v>
                </c:pt>
                <c:pt idx="18105" formatCode="General">
                  <c:v>-0.12482406403338001</c:v>
                </c:pt>
                <c:pt idx="18106" formatCode="General">
                  <c:v>-0.12148283219996101</c:v>
                </c:pt>
                <c:pt idx="18107" formatCode="General">
                  <c:v>-0.11808960065579301</c:v>
                </c:pt>
                <c:pt idx="18108" formatCode="General">
                  <c:v>-0.114646857773952</c:v>
                </c:pt>
                <c:pt idx="18109" formatCode="General">
                  <c:v>-0.11115707651264201</c:v>
                </c:pt>
                <c:pt idx="18110" formatCode="General">
                  <c:v>-0.107622772393916</c:v>
                </c:pt>
                <c:pt idx="18111" formatCode="General">
                  <c:v>-0.10404639108404599</c:v>
                </c:pt>
                <c:pt idx="18112" formatCode="General">
                  <c:v>-0.10043034150128199</c:v>
                </c:pt>
                <c:pt idx="18113" formatCode="General">
                  <c:v>-9.67769968015076E-2</c:v>
                </c:pt>
                <c:pt idx="18114" formatCode="General">
                  <c:v>-9.3088712628787998E-2</c:v>
                </c:pt>
                <c:pt idx="18115" formatCode="General">
                  <c:v>-8.9367798276927396E-2</c:v>
                </c:pt>
                <c:pt idx="18116" formatCode="General">
                  <c:v>-8.5616527286292696E-2</c:v>
                </c:pt>
                <c:pt idx="18117" formatCode="General">
                  <c:v>-8.1837120399936403E-2</c:v>
                </c:pt>
                <c:pt idx="18118" formatCode="General">
                  <c:v>-7.8031745112855294E-2</c:v>
                </c:pt>
                <c:pt idx="18119" formatCode="General">
                  <c:v>-7.4202522182467701E-2</c:v>
                </c:pt>
                <c:pt idx="18120" formatCode="General">
                  <c:v>-7.0351519705248403E-2</c:v>
                </c:pt>
                <c:pt idx="18121" formatCode="General">
                  <c:v>-6.6480752212697405E-2</c:v>
                </c:pt>
                <c:pt idx="18122" formatCode="General">
                  <c:v>-6.2592177691707204E-2</c:v>
                </c:pt>
                <c:pt idx="18123" formatCode="General">
                  <c:v>-5.8687701648174898E-2</c:v>
                </c:pt>
                <c:pt idx="18124" formatCode="General">
                  <c:v>-5.4769170342540099E-2</c:v>
                </c:pt>
                <c:pt idx="18125" formatCode="General">
                  <c:v>-5.0838375413017403E-2</c:v>
                </c:pt>
                <c:pt idx="18126" formatCode="General">
                  <c:v>-4.6897016908906103E-2</c:v>
                </c:pt>
                <c:pt idx="18127" formatCode="General">
                  <c:v>-4.2946759304883599E-2</c:v>
                </c:pt>
                <c:pt idx="18128" formatCode="General">
                  <c:v>-3.8989269637955001E-2</c:v>
                </c:pt>
                <c:pt idx="18129" formatCode="General">
                  <c:v>-3.5026137652995899E-2</c:v>
                </c:pt>
                <c:pt idx="18130" formatCode="General">
                  <c:v>-3.1058827598320401E-2</c:v>
                </c:pt>
                <c:pt idx="18131" formatCode="General">
                  <c:v>-2.7088802609790501E-2</c:v>
                </c:pt>
                <c:pt idx="18132" formatCode="General">
                  <c:v>-2.3117540786930402E-2</c:v>
                </c:pt>
                <c:pt idx="18133" formatCode="General">
                  <c:v>-1.9146377750916498E-2</c:v>
                </c:pt>
                <c:pt idx="18134" formatCode="General">
                  <c:v>-1.5176621697623001E-2</c:v>
                </c:pt>
                <c:pt idx="18135" formatCode="General">
                  <c:v>-1.1209632744319501E-2</c:v>
                </c:pt>
                <c:pt idx="18136" formatCode="General">
                  <c:v>-7.2467180398511702E-3</c:v>
                </c:pt>
                <c:pt idx="18137" formatCode="General">
                  <c:v>-3.2890711661964001E-3</c:v>
                </c:pt>
                <c:pt idx="18138" formatCode="General">
                  <c:v>6.6215511258811504E-4</c:v>
                </c:pt>
                <c:pt idx="18139" formatCode="General">
                  <c:v>4.6057249241269202E-3</c:v>
                </c:pt>
                <c:pt idx="18140" formatCode="General">
                  <c:v>8.5404651797336001E-3</c:v>
                </c:pt>
                <c:pt idx="18141" formatCode="General">
                  <c:v>1.2465222743224201E-2</c:v>
                </c:pt>
                <c:pt idx="18142" formatCode="General">
                  <c:v>1.6378851403104001E-2</c:v>
                </c:pt>
                <c:pt idx="18143" formatCode="General">
                  <c:v>2.02802576573562E-2</c:v>
                </c:pt>
                <c:pt idx="18144" formatCode="General">
                  <c:v>2.4168282868212099E-2</c:v>
                </c:pt>
                <c:pt idx="18145" formatCode="General">
                  <c:v>2.8041748734434699E-2</c:v>
                </c:pt>
                <c:pt idx="18146" formatCode="General">
                  <c:v>3.1899513760841602E-2</c:v>
                </c:pt>
                <c:pt idx="18147" formatCode="General">
                  <c:v>3.5740420831568101E-2</c:v>
                </c:pt>
                <c:pt idx="18148" formatCode="General">
                  <c:v>3.9563290994570101E-2</c:v>
                </c:pt>
                <c:pt idx="18149" formatCode="General">
                  <c:v>4.3366973445422403E-2</c:v>
                </c:pt>
                <c:pt idx="18150" formatCode="General">
                  <c:v>4.7150236119493698E-2</c:v>
                </c:pt>
                <c:pt idx="18151" formatCode="General">
                  <c:v>5.09118103390531E-2</c:v>
                </c:pt>
                <c:pt idx="18152" formatCode="General">
                  <c:v>5.4650406840795203E-2</c:v>
                </c:pt>
                <c:pt idx="18153" formatCode="General">
                  <c:v>5.8364768837583202E-2</c:v>
                </c:pt>
                <c:pt idx="18154" formatCode="General">
                  <c:v>6.2053566181737303E-2</c:v>
                </c:pt>
                <c:pt idx="18155" formatCode="General">
                  <c:v>6.5715386310485999E-2</c:v>
                </c:pt>
                <c:pt idx="18156" formatCode="General">
                  <c:v>6.9348803342315399E-2</c:v>
                </c:pt>
                <c:pt idx="18157" formatCode="General">
                  <c:v>7.2952386336188196E-2</c:v>
                </c:pt>
                <c:pt idx="18158" formatCode="General">
                  <c:v>7.6524651641665595E-2</c:v>
                </c:pt>
                <c:pt idx="18159" formatCode="General">
                  <c:v>8.0064060535325804E-2</c:v>
                </c:pt>
                <c:pt idx="18160" formatCode="General">
                  <c:v>8.3569032206668906E-2</c:v>
                </c:pt>
                <c:pt idx="18161" formatCode="General">
                  <c:v>8.7037951402997402E-2</c:v>
                </c:pt>
                <c:pt idx="18162" formatCode="General">
                  <c:v>9.0469172531766895E-2</c:v>
                </c:pt>
                <c:pt idx="18163" formatCode="General">
                  <c:v>9.3860918844852204E-2</c:v>
                </c:pt>
                <c:pt idx="18164" formatCode="General">
                  <c:v>9.72114021008329E-2</c:v>
                </c:pt>
                <c:pt idx="18165" formatCode="General">
                  <c:v>0.100518841861248</c:v>
                </c:pt>
                <c:pt idx="18166" formatCode="General">
                  <c:v>0.10378136736166001</c:v>
                </c:pt>
                <c:pt idx="18167" formatCode="General">
                  <c:v>0.10699707527953101</c:v>
                </c:pt>
                <c:pt idx="18168" formatCode="General">
                  <c:v>0.11016404957786299</c:v>
                </c:pt>
                <c:pt idx="18169" formatCode="General">
                  <c:v>0.113280320962811</c:v>
                </c:pt>
                <c:pt idx="18170" formatCode="General">
                  <c:v>0.116343931611136</c:v>
                </c:pt>
                <c:pt idx="18171" formatCode="General">
                  <c:v>0.119352891619846</c:v>
                </c:pt>
                <c:pt idx="18172" formatCode="General">
                  <c:v>0.122305131578463</c:v>
                </c:pt>
                <c:pt idx="18173" formatCode="General">
                  <c:v>0.12519856836931201</c:v>
                </c:pt>
                <c:pt idx="18174" formatCode="General">
                  <c:v>0.12803113080658499</c:v>
                </c:pt>
                <c:pt idx="18175" formatCode="General">
                  <c:v>0.13080076924883999</c:v>
                </c:pt>
                <c:pt idx="18176" formatCode="General">
                  <c:v>0.13350541229003601</c:v>
                </c:pt>
                <c:pt idx="18177" formatCode="General">
                  <c:v>0.136142939489934</c:v>
                </c:pt>
                <c:pt idx="18178" formatCode="General">
                  <c:v>0.138710950446012</c:v>
                </c:pt>
                <c:pt idx="18179" formatCode="General">
                  <c:v>0.141207356020603</c:v>
                </c:pt>
                <c:pt idx="18180" formatCode="General">
                  <c:v>0.14363062164617099</c:v>
                </c:pt>
                <c:pt idx="18181" formatCode="General">
                  <c:v>0.14597916519089699</c:v>
                </c:pt>
                <c:pt idx="18182" formatCode="General">
                  <c:v>0.14825097340423599</c:v>
                </c:pt>
                <c:pt idx="18183" formatCode="General">
                  <c:v>0.15044359169292901</c:v>
                </c:pt>
                <c:pt idx="18184" formatCode="General">
                  <c:v>0.15255473776715101</c:v>
                </c:pt>
                <c:pt idx="18185" formatCode="General">
                  <c:v>0.15458246647240401</c:v>
                </c:pt>
                <c:pt idx="18186" formatCode="General">
                  <c:v>0.15652569506533701</c:v>
                </c:pt>
                <c:pt idx="18187" formatCode="General">
                  <c:v>0.15838303645788199</c:v>
                </c:pt>
                <c:pt idx="18188" formatCode="General">
                  <c:v>0.16015216444542599</c:v>
                </c:pt>
                <c:pt idx="18189" formatCode="General">
                  <c:v>0.16183148290353599</c:v>
                </c:pt>
                <c:pt idx="18190" formatCode="General">
                  <c:v>0.163419721623207</c:v>
                </c:pt>
                <c:pt idx="18191" formatCode="General">
                  <c:v>0.16491531379594099</c:v>
                </c:pt>
                <c:pt idx="18192" formatCode="General">
                  <c:v>0.166316920726687</c:v>
                </c:pt>
                <c:pt idx="18193" formatCode="General">
                  <c:v>0.16762350580704699</c:v>
                </c:pt>
                <c:pt idx="18194" formatCode="General">
                  <c:v>0.16883427862297001</c:v>
                </c:pt>
                <c:pt idx="18195" formatCode="General">
                  <c:v>0.16994813559548</c:v>
                </c:pt>
                <c:pt idx="18196" formatCode="General">
                  <c:v>0.170964216312322</c:v>
                </c:pt>
                <c:pt idx="18197" formatCode="General">
                  <c:v>0.17188247946948501</c:v>
                </c:pt>
                <c:pt idx="18198" formatCode="General">
                  <c:v>0.17270255750937999</c:v>
                </c:pt>
                <c:pt idx="18199" formatCode="General">
                  <c:v>0.17342361610163901</c:v>
                </c:pt>
                <c:pt idx="18200" formatCode="General">
                  <c:v>0.174044988641508</c:v>
                </c:pt>
                <c:pt idx="18201" formatCode="General">
                  <c:v>0.17456680008304701</c:v>
                </c:pt>
                <c:pt idx="18202" formatCode="General">
                  <c:v>0.17498946001354099</c:v>
                </c:pt>
                <c:pt idx="18203" formatCode="General">
                  <c:v>0.175313552669388</c:v>
                </c:pt>
                <c:pt idx="18204" formatCode="General">
                  <c:v>0.17553975732079299</c:v>
                </c:pt>
                <c:pt idx="18205" formatCode="General">
                  <c:v>0.175668239384666</c:v>
                </c:pt>
                <c:pt idx="18206" formatCode="General">
                  <c:v>0.17569920376696099</c:v>
                </c:pt>
                <c:pt idx="18207" formatCode="General">
                  <c:v>0.175633562266161</c:v>
                </c:pt>
                <c:pt idx="18208" formatCode="General">
                  <c:v>0.17547290961489001</c:v>
                </c:pt>
                <c:pt idx="18209" formatCode="General">
                  <c:v>0.175218345549536</c:v>
                </c:pt>
                <c:pt idx="18210" formatCode="General">
                  <c:v>0.17487092345114</c:v>
                </c:pt>
                <c:pt idx="18211" formatCode="General">
                  <c:v>0.17443231205825499</c:v>
                </c:pt>
                <c:pt idx="18212" formatCode="General">
                  <c:v>0.17390473593842101</c:v>
                </c:pt>
                <c:pt idx="18213" formatCode="General">
                  <c:v>0.17328986405401001</c:v>
                </c:pt>
                <c:pt idx="18214" formatCode="General">
                  <c:v>0.17258978714846199</c:v>
                </c:pt>
                <c:pt idx="18215" formatCode="General">
                  <c:v>0.17180706422383199</c:v>
                </c:pt>
                <c:pt idx="18216" formatCode="General">
                  <c:v>0.17094355692593</c:v>
                </c:pt>
                <c:pt idx="18217" formatCode="General">
                  <c:v>0.17000146526708201</c:v>
                </c:pt>
                <c:pt idx="18218" formatCode="General">
                  <c:v>0.16898344861363701</c:v>
                </c:pt>
                <c:pt idx="18219" formatCode="General">
                  <c:v>0.16789256977007699</c:v>
                </c:pt>
                <c:pt idx="18220" formatCode="General">
                  <c:v>0.16673165129951301</c:v>
                </c:pt>
                <c:pt idx="18221" formatCode="General">
                  <c:v>0.16550326821405001</c:v>
                </c:pt>
                <c:pt idx="18222" formatCode="General">
                  <c:v>0.164210804332239</c:v>
                </c:pt>
                <c:pt idx="18223" formatCode="General">
                  <c:v>0.162857458636925</c:v>
                </c:pt>
                <c:pt idx="18224" formatCode="General">
                  <c:v>0.161446632456408</c:v>
                </c:pt>
                <c:pt idx="18225" formatCode="General">
                  <c:v>0.15998195540183999</c:v>
                </c:pt>
                <c:pt idx="18226" formatCode="General">
                  <c:v>0.15846672258640199</c:v>
                </c:pt>
                <c:pt idx="18227" formatCode="General">
                  <c:v>0.15690491232099499</c:v>
                </c:pt>
                <c:pt idx="18228" formatCode="General">
                  <c:v>0.15530014671435699</c:v>
                </c:pt>
                <c:pt idx="18229" formatCode="General">
                  <c:v>0.15365611189202899</c:v>
                </c:pt>
                <c:pt idx="18230" formatCode="General">
                  <c:v>0.15197655166999299</c:v>
                </c:pt>
                <c:pt idx="18231" formatCode="General">
                  <c:v>0.150264750194085</c:v>
                </c:pt>
                <c:pt idx="18232" formatCode="General">
                  <c:v>0.148524588070198</c:v>
                </c:pt>
                <c:pt idx="18233" formatCode="General">
                  <c:v>0.14676010910855</c:v>
                </c:pt>
                <c:pt idx="18234" formatCode="General">
                  <c:v>0.144975351729175</c:v>
                </c:pt>
                <c:pt idx="18235" formatCode="General">
                  <c:v>0.14317379905836999</c:v>
                </c:pt>
                <c:pt idx="18236" formatCode="General">
                  <c:v>0.141358961188082</c:v>
                </c:pt>
                <c:pt idx="18237" formatCode="General">
                  <c:v>0.139535472835742</c:v>
                </c:pt>
                <c:pt idx="18238" formatCode="General">
                  <c:v>0.137706926533783</c:v>
                </c:pt>
                <c:pt idx="18239" formatCode="General">
                  <c:v>0.135876733907972</c:v>
                </c:pt>
                <c:pt idx="18240" formatCode="General">
                  <c:v>0.134048281008431</c:v>
                </c:pt>
                <c:pt idx="18241" formatCode="General">
                  <c:v>0.132224974683149</c:v>
                </c:pt>
                <c:pt idx="18242" formatCode="General">
                  <c:v>0.130410774498601</c:v>
                </c:pt>
                <c:pt idx="18243" formatCode="General">
                  <c:v>0.12860905192347999</c:v>
                </c:pt>
                <c:pt idx="18244" formatCode="General">
                  <c:v>0.12682253973746899</c:v>
                </c:pt>
                <c:pt idx="18245" formatCode="General">
                  <c:v>0.12505447655350199</c:v>
                </c:pt>
                <c:pt idx="18246" formatCode="General">
                  <c:v>0.123308204909596</c:v>
                </c:pt>
                <c:pt idx="18247" formatCode="General">
                  <c:v>0.121587033230328</c:v>
                </c:pt>
                <c:pt idx="18248" formatCode="General">
                  <c:v>0.11989365460978101</c:v>
                </c:pt>
                <c:pt idx="18249" formatCode="General">
                  <c:v>0.118230202809206</c:v>
                </c:pt>
                <c:pt idx="18250" formatCode="General">
                  <c:v>0.116599885933973</c:v>
                </c:pt>
                <c:pt idx="18251" formatCode="General">
                  <c:v>0.115004887619532</c:v>
                </c:pt>
                <c:pt idx="18252" formatCode="General">
                  <c:v>0.11344682282068499</c:v>
                </c:pt>
                <c:pt idx="18253" formatCode="General">
                  <c:v>0.111928444784325</c:v>
                </c:pt>
                <c:pt idx="18254" formatCode="General">
                  <c:v>0.11045155784572799</c:v>
                </c:pt>
                <c:pt idx="18255" formatCode="General">
                  <c:v>0.10901742073574</c:v>
                </c:pt>
                <c:pt idx="18256" formatCode="General">
                  <c:v>0.10762796482506801</c:v>
                </c:pt>
                <c:pt idx="18257" formatCode="General">
                  <c:v>0.10628477224393799</c:v>
                </c:pt>
                <c:pt idx="18258" formatCode="General">
                  <c:v>0.10498901116447699</c:v>
                </c:pt>
                <c:pt idx="18259" formatCode="General">
                  <c:v>0.10374199817423101</c:v>
                </c:pt>
                <c:pt idx="18260" formatCode="General">
                  <c:v>0.102544652554184</c:v>
                </c:pt>
                <c:pt idx="18261" formatCode="General">
                  <c:v>0.10139693748563899</c:v>
                </c:pt>
                <c:pt idx="18262" formatCode="General">
                  <c:v>0.100299027851636</c:v>
                </c:pt>
                <c:pt idx="18263" formatCode="General">
                  <c:v>9.9251477116045206E-2</c:v>
                </c:pt>
                <c:pt idx="18264" formatCode="General">
                  <c:v>9.8254671537858898E-2</c:v>
                </c:pt>
                <c:pt idx="18265" formatCode="General">
                  <c:v>9.7308728168570793E-2</c:v>
                </c:pt>
                <c:pt idx="18266" formatCode="General">
                  <c:v>9.6412965281372207E-2</c:v>
                </c:pt>
                <c:pt idx="18267" formatCode="General">
                  <c:v>9.5566504056151302E-2</c:v>
                </c:pt>
                <c:pt idx="18268" formatCode="General">
                  <c:v>9.4768962142184804E-2</c:v>
                </c:pt>
                <c:pt idx="18269" formatCode="General">
                  <c:v>9.4019926802511006E-2</c:v>
                </c:pt>
                <c:pt idx="18270" formatCode="General">
                  <c:v>9.3318312346373902E-2</c:v>
                </c:pt>
                <c:pt idx="18271" formatCode="General">
                  <c:v>9.2662406351905896E-2</c:v>
                </c:pt>
                <c:pt idx="18272" formatCode="General">
                  <c:v>9.2051066549516697E-2</c:v>
                </c:pt>
                <c:pt idx="18273" formatCode="General">
                  <c:v>9.1483227422088698E-2</c:v>
                </c:pt>
                <c:pt idx="18274" formatCode="General">
                  <c:v>9.0956817360501305E-2</c:v>
                </c:pt>
                <c:pt idx="18275" formatCode="General">
                  <c:v>9.0470322972456996E-2</c:v>
                </c:pt>
                <c:pt idx="18276" formatCode="General">
                  <c:v>9.0021881233716197E-2</c:v>
                </c:pt>
                <c:pt idx="18277" formatCode="General">
                  <c:v>8.9609181860215201E-2</c:v>
                </c:pt>
                <c:pt idx="18278" formatCode="General">
                  <c:v>8.9230086535820902E-2</c:v>
                </c:pt>
                <c:pt idx="18279" formatCode="General">
                  <c:v>8.8882169505946004E-2</c:v>
                </c:pt>
                <c:pt idx="18280" formatCode="General">
                  <c:v>8.8563198114099906E-2</c:v>
                </c:pt>
                <c:pt idx="18281" formatCode="General">
                  <c:v>8.8270132858393302E-2</c:v>
                </c:pt>
                <c:pt idx="18282" formatCode="General">
                  <c:v>8.80002144319465E-2</c:v>
                </c:pt>
                <c:pt idx="18283" formatCode="General">
                  <c:v>8.7751124174364897E-2</c:v>
                </c:pt>
                <c:pt idx="18284" formatCode="General">
                  <c:v>8.7520353605296794E-2</c:v>
                </c:pt>
                <c:pt idx="18285" formatCode="General">
                  <c:v>8.7304663834937402E-2</c:v>
                </c:pt>
                <c:pt idx="18286" formatCode="General">
                  <c:v>8.7101210262158404E-2</c:v>
                </c:pt>
                <c:pt idx="18287" formatCode="General">
                  <c:v>8.6907594400014193E-2</c:v>
                </c:pt>
                <c:pt idx="18288" formatCode="General">
                  <c:v>8.6720220594098396E-2</c:v>
                </c:pt>
                <c:pt idx="18289" formatCode="General">
                  <c:v>8.6535831388600895E-2</c:v>
                </c:pt>
                <c:pt idx="18290" formatCode="General">
                  <c:v>8.6351178303818901E-2</c:v>
                </c:pt>
                <c:pt idx="18291" formatCode="General">
                  <c:v>8.61630223239922E-2</c:v>
                </c:pt>
                <c:pt idx="18292" formatCode="General">
                  <c:v>8.5968677767306698E-2</c:v>
                </c:pt>
                <c:pt idx="18293" formatCode="General">
                  <c:v>8.5764943091589593E-2</c:v>
                </c:pt>
                <c:pt idx="18294" formatCode="General">
                  <c:v>8.5548613271912197E-2</c:v>
                </c:pt>
                <c:pt idx="18295" formatCode="General">
                  <c:v>8.53170604114106E-2</c:v>
                </c:pt>
                <c:pt idx="18296" formatCode="General">
                  <c:v>8.5067118729864305E-2</c:v>
                </c:pt>
                <c:pt idx="18297" formatCode="General">
                  <c:v>8.4795022551363605E-2</c:v>
                </c:pt>
                <c:pt idx="18298" formatCode="General">
                  <c:v>8.4497573950407606E-2</c:v>
                </c:pt>
                <c:pt idx="18299" formatCode="General">
                  <c:v>8.4171726684091203E-2</c:v>
                </c:pt>
                <c:pt idx="18300" formatCode="General">
                  <c:v>8.3814528458738602E-2</c:v>
                </c:pt>
                <c:pt idx="18301" formatCode="General">
                  <c:v>8.3423134661804205E-2</c:v>
                </c:pt>
                <c:pt idx="18302" formatCode="General">
                  <c:v>8.2994800203725599E-2</c:v>
                </c:pt>
                <c:pt idx="18303" formatCode="General">
                  <c:v>8.2526825851055002E-2</c:v>
                </c:pt>
                <c:pt idx="18304" formatCode="General">
                  <c:v>8.2016051402834703E-2</c:v>
                </c:pt>
                <c:pt idx="18305" formatCode="General">
                  <c:v>8.1459922266822402E-2</c:v>
                </c:pt>
                <c:pt idx="18306" formatCode="General">
                  <c:v>8.0856006376986603E-2</c:v>
                </c:pt>
                <c:pt idx="18307" formatCode="General">
                  <c:v>8.0201402895268004E-2</c:v>
                </c:pt>
                <c:pt idx="18308" formatCode="General">
                  <c:v>7.9493818634927896E-2</c:v>
                </c:pt>
                <c:pt idx="18309" formatCode="General">
                  <c:v>7.8731083922152001E-2</c:v>
                </c:pt>
                <c:pt idx="18310" formatCode="General">
                  <c:v>7.7910758280201498E-2</c:v>
                </c:pt>
                <c:pt idx="18311" formatCode="General">
                  <c:v>7.7030671678806797E-2</c:v>
                </c:pt>
                <c:pt idx="18312" formatCode="General">
                  <c:v>7.6088976465608194E-2</c:v>
                </c:pt>
                <c:pt idx="18313" formatCode="General">
                  <c:v>7.5083895799643696E-2</c:v>
                </c:pt>
                <c:pt idx="18314" formatCode="General">
                  <c:v>7.4013681430921893E-2</c:v>
                </c:pt>
                <c:pt idx="18315" formatCode="General">
                  <c:v>7.28766546648799E-2</c:v>
                </c:pt>
                <c:pt idx="18316" formatCode="General">
                  <c:v>7.1671264069213203E-2</c:v>
                </c:pt>
                <c:pt idx="18317" formatCode="General">
                  <c:v>7.03961363298653E-2</c:v>
                </c:pt>
                <c:pt idx="18318" formatCode="General">
                  <c:v>6.9050059291131796E-2</c:v>
                </c:pt>
                <c:pt idx="18319" formatCode="General">
                  <c:v>6.76318566042894E-2</c:v>
                </c:pt>
                <c:pt idx="18320" formatCode="General">
                  <c:v>6.6140532498873195E-2</c:v>
                </c:pt>
                <c:pt idx="18321" formatCode="General">
                  <c:v>6.4575264583463202E-2</c:v>
                </c:pt>
                <c:pt idx="18322" formatCode="General">
                  <c:v>6.2935272095584902E-2</c:v>
                </c:pt>
                <c:pt idx="18323" formatCode="General">
                  <c:v>6.12199029257409E-2</c:v>
                </c:pt>
                <c:pt idx="18324" formatCode="General">
                  <c:v>5.94286827976854E-2</c:v>
                </c:pt>
                <c:pt idx="18325" formatCode="General">
                  <c:v>5.7561246749185002E-2</c:v>
                </c:pt>
                <c:pt idx="18326" formatCode="General">
                  <c:v>5.5617374842713403E-2</c:v>
                </c:pt>
                <c:pt idx="18327" formatCode="General">
                  <c:v>5.35970258193465E-2</c:v>
                </c:pt>
                <c:pt idx="18328" formatCode="General">
                  <c:v>5.1500211320419903E-2</c:v>
                </c:pt>
                <c:pt idx="18329" formatCode="General">
                  <c:v>4.9327085171101799E-2</c:v>
                </c:pt>
                <c:pt idx="18330" formatCode="General">
                  <c:v>4.7078041365902899E-2</c:v>
                </c:pt>
                <c:pt idx="18331" formatCode="General">
                  <c:v>4.4753528820075703E-2</c:v>
                </c:pt>
                <c:pt idx="18332" formatCode="General">
                  <c:v>4.2354074674546702E-2</c:v>
                </c:pt>
                <c:pt idx="18333" formatCode="General">
                  <c:v>3.9880412652991498E-2</c:v>
                </c:pt>
                <c:pt idx="18334" formatCode="General">
                  <c:v>3.7333429219225701E-2</c:v>
                </c:pt>
                <c:pt idx="18335" formatCode="General">
                  <c:v>3.4714118265308402E-2</c:v>
                </c:pt>
                <c:pt idx="18336" formatCode="General">
                  <c:v>3.2023607177202901E-2</c:v>
                </c:pt>
                <c:pt idx="18337" formatCode="General">
                  <c:v>2.9263151097839599E-2</c:v>
                </c:pt>
                <c:pt idx="18338" formatCode="General">
                  <c:v>2.6434139210344501E-2</c:v>
                </c:pt>
                <c:pt idx="18339" formatCode="General">
                  <c:v>2.3538087921248198E-2</c:v>
                </c:pt>
                <c:pt idx="18340" formatCode="General">
                  <c:v>2.0576654700940201E-2</c:v>
                </c:pt>
                <c:pt idx="18341" formatCode="General">
                  <c:v>1.7551590480600499E-2</c:v>
                </c:pt>
                <c:pt idx="18342" formatCode="General">
                  <c:v>1.44647603573195E-2</c:v>
                </c:pt>
                <c:pt idx="18343" formatCode="General">
                  <c:v>1.1318227149189701E-2</c:v>
                </c:pt>
                <c:pt idx="18344" formatCode="General">
                  <c:v>8.11412500637799E-3</c:v>
                </c:pt>
                <c:pt idx="18345" formatCode="General">
                  <c:v>4.8546801750838598E-3</c:v>
                </c:pt>
                <c:pt idx="18346" formatCode="General">
                  <c:v>1.54224728166601E-3</c:v>
                </c:pt>
                <c:pt idx="18347" formatCode="General">
                  <c:v>-1.8207599938295999E-3</c:v>
                </c:pt>
                <c:pt idx="18348" formatCode="General">
                  <c:v>-5.2317808588157703E-3</c:v>
                </c:pt>
                <c:pt idx="18349" formatCode="General">
                  <c:v>-8.6881157372441491E-3</c:v>
                </c:pt>
                <c:pt idx="18350" formatCode="General">
                  <c:v>-1.21869515223342E-2</c:v>
                </c:pt>
                <c:pt idx="18351" formatCode="General">
                  <c:v>-1.57253873700774E-2</c:v>
                </c:pt>
                <c:pt idx="18352" formatCode="General">
                  <c:v>-1.9300463359570998E-2</c:v>
                </c:pt>
                <c:pt idx="18353" formatCode="General">
                  <c:v>-2.29091752474915E-2</c:v>
                </c:pt>
                <c:pt idx="18354" formatCode="General">
                  <c:v>-2.6548379421211601E-2</c:v>
                </c:pt>
                <c:pt idx="18355" formatCode="General">
                  <c:v>-3.0214808695026799E-2</c:v>
                </c:pt>
                <c:pt idx="18356" formatCode="General">
                  <c:v>-3.3905201429237003E-2</c:v>
                </c:pt>
                <c:pt idx="18357" formatCode="General">
                  <c:v>-3.7616159679399699E-2</c:v>
                </c:pt>
                <c:pt idx="18358" formatCode="General">
                  <c:v>-4.1344158488248101E-2</c:v>
                </c:pt>
                <c:pt idx="18359" formatCode="General">
                  <c:v>-4.5085684938519999E-2</c:v>
                </c:pt>
                <c:pt idx="18360" formatCode="General">
                  <c:v>-4.8837206925424897E-2</c:v>
                </c:pt>
                <c:pt idx="18361" formatCode="General">
                  <c:v>-5.2595072563525101E-2</c:v>
                </c:pt>
                <c:pt idx="18362" formatCode="General">
                  <c:v>-5.6355573171902103E-2</c:v>
                </c:pt>
                <c:pt idx="18363" formatCode="General">
                  <c:v>-6.0114960518389202E-2</c:v>
                </c:pt>
                <c:pt idx="18364" formatCode="General">
                  <c:v>-6.3869362089097298E-2</c:v>
                </c:pt>
                <c:pt idx="18365" formatCode="General">
                  <c:v>-6.7614955331374405E-2</c:v>
                </c:pt>
                <c:pt idx="18366" formatCode="General">
                  <c:v>-7.13478880219134E-2</c:v>
                </c:pt>
                <c:pt idx="18367" formatCode="General">
                  <c:v>-7.5064229184190395E-2</c:v>
                </c:pt>
                <c:pt idx="18368" formatCode="General">
                  <c:v>-7.8760090530904603E-2</c:v>
                </c:pt>
                <c:pt idx="18369" formatCode="General">
                  <c:v>-8.2431536330244706E-2</c:v>
                </c:pt>
                <c:pt idx="18370" formatCode="General">
                  <c:v>-8.6074589389280601E-2</c:v>
                </c:pt>
                <c:pt idx="18371" formatCode="General">
                  <c:v>-8.9685299658270295E-2</c:v>
                </c:pt>
                <c:pt idx="18372" formatCode="General">
                  <c:v>-9.3259707476370204E-2</c:v>
                </c:pt>
                <c:pt idx="18373" formatCode="General">
                  <c:v>-9.6793853776273905E-2</c:v>
                </c:pt>
                <c:pt idx="18374" formatCode="General">
                  <c:v>-0.10028384910344799</c:v>
                </c:pt>
                <c:pt idx="18375" formatCode="General">
                  <c:v>-0.10372582625012799</c:v>
                </c:pt>
                <c:pt idx="18376" formatCode="General">
                  <c:v>-0.107115887047639</c:v>
                </c:pt>
                <c:pt idx="18377" formatCode="General">
                  <c:v>-0.110450166842222</c:v>
                </c:pt>
                <c:pt idx="18378" formatCode="General">
                  <c:v>-0.113724900946855</c:v>
                </c:pt>
                <c:pt idx="18379" formatCode="General">
                  <c:v>-0.116936324651444</c:v>
                </c:pt>
                <c:pt idx="18380" formatCode="General">
                  <c:v>-0.120080728320725</c:v>
                </c:pt>
                <c:pt idx="18381" formatCode="General">
                  <c:v>-0.123154525780501</c:v>
                </c:pt>
                <c:pt idx="18382" formatCode="General">
                  <c:v>-0.126154205220434</c:v>
                </c:pt>
                <c:pt idx="18383" formatCode="General">
                  <c:v>-0.12907632254804899</c:v>
                </c:pt>
                <c:pt idx="18384" formatCode="General">
                  <c:v>-0.13191750534294</c:v>
                </c:pt>
                <c:pt idx="18385" formatCode="General">
                  <c:v>-0.134674505088267</c:v>
                </c:pt>
                <c:pt idx="18386" formatCode="General">
                  <c:v>-0.13734414212749799</c:v>
                </c:pt>
                <c:pt idx="18387" formatCode="General">
                  <c:v>-0.139923302562522</c:v>
                </c:pt>
                <c:pt idx="18388" formatCode="General">
                  <c:v>-0.14240905500642501</c:v>
                </c:pt>
                <c:pt idx="18389" formatCode="General">
                  <c:v>-0.14479864939623599</c:v>
                </c:pt>
                <c:pt idx="18390" formatCode="General">
                  <c:v>-0.14708939369461499</c:v>
                </c:pt>
                <c:pt idx="18391" formatCode="General">
                  <c:v>-0.149278695227203</c:v>
                </c:pt>
                <c:pt idx="18392" formatCode="General">
                  <c:v>-0.15136416670139999</c:v>
                </c:pt>
                <c:pt idx="18393" formatCode="General">
                  <c:v>-0.153343519438669</c:v>
                </c:pt>
                <c:pt idx="18394" formatCode="General">
                  <c:v>-0.15521465333380199</c:v>
                </c:pt>
                <c:pt idx="18395" formatCode="General">
                  <c:v>-0.15697565267334401</c:v>
                </c:pt>
                <c:pt idx="18396" formatCode="General">
                  <c:v>-0.158624716929092</c:v>
                </c:pt>
                <c:pt idx="18397" formatCode="General">
                  <c:v>-0.160160248985704</c:v>
                </c:pt>
                <c:pt idx="18398" formatCode="General">
                  <c:v>-0.161580788455502</c:v>
                </c:pt>
                <c:pt idx="18399" formatCode="General">
                  <c:v>-0.16288499774510501</c:v>
                </c:pt>
                <c:pt idx="18400" formatCode="General">
                  <c:v>-0.164071814976918</c:v>
                </c:pt>
                <c:pt idx="18401" formatCode="General">
                  <c:v>-0.16514039050975299</c:v>
                </c:pt>
                <c:pt idx="18402" formatCode="General">
                  <c:v>-0.16608999616053399</c:v>
                </c:pt>
                <c:pt idx="18403" formatCode="General">
                  <c:v>-0.16692006071825699</c:v>
                </c:pt>
                <c:pt idx="18404" formatCode="General">
                  <c:v>-0.167630262200475</c:v>
                </c:pt>
                <c:pt idx="18405" formatCode="General">
                  <c:v>-0.16822045745657199</c:v>
                </c:pt>
                <c:pt idx="18406" formatCode="General">
                  <c:v>-0.168690651920686</c:v>
                </c:pt>
                <c:pt idx="18407" formatCode="General">
                  <c:v>-0.16904108559932099</c:v>
                </c:pt>
                <c:pt idx="18408" formatCode="General">
                  <c:v>-0.169272160251213</c:v>
                </c:pt>
                <c:pt idx="18409" formatCode="General">
                  <c:v>-0.16938446603391799</c:v>
                </c:pt>
                <c:pt idx="18410" formatCode="General">
                  <c:v>-0.16937881594236801</c:v>
                </c:pt>
                <c:pt idx="18411" formatCode="General">
                  <c:v>-0.16925622111010699</c:v>
                </c:pt>
                <c:pt idx="18412" formatCode="General">
                  <c:v>-0.16901785469882</c:v>
                </c:pt>
                <c:pt idx="18413" formatCode="General">
                  <c:v>-0.16866502747647399</c:v>
                </c:pt>
                <c:pt idx="18414" formatCode="General">
                  <c:v>-0.168199265607231</c:v>
                </c:pt>
                <c:pt idx="18415" formatCode="General">
                  <c:v>-0.167622239407521</c:v>
                </c:pt>
                <c:pt idx="18416" formatCode="General">
                  <c:v>-0.16693578940925399</c:v>
                </c:pt>
                <c:pt idx="18417" formatCode="General">
                  <c:v>-0.16614200724575401</c:v>
                </c:pt>
                <c:pt idx="18418" formatCode="General">
                  <c:v>-0.16524305021105901</c:v>
                </c:pt>
                <c:pt idx="18419" formatCode="General">
                  <c:v>-0.164241256909647</c:v>
                </c:pt>
                <c:pt idx="18420" formatCode="General">
                  <c:v>-0.16313908256651199</c:v>
                </c:pt>
                <c:pt idx="18421" formatCode="General">
                  <c:v>-0.16193912673132299</c:v>
                </c:pt>
                <c:pt idx="18422" formatCode="General">
                  <c:v>-0.16064421051769501</c:v>
                </c:pt>
                <c:pt idx="18423" formatCode="General">
                  <c:v>-0.159257138856646</c:v>
                </c:pt>
                <c:pt idx="18424" formatCode="General">
                  <c:v>-0.157780876796351</c:v>
                </c:pt>
                <c:pt idx="18425" formatCode="General">
                  <c:v>-0.15621854847510699</c:v>
                </c:pt>
                <c:pt idx="18426" formatCode="General">
                  <c:v>-0.15457337501551199</c:v>
                </c:pt>
                <c:pt idx="18427" formatCode="General">
                  <c:v>-0.15284889239716001</c:v>
                </c:pt>
                <c:pt idx="18428" formatCode="General">
                  <c:v>-0.15104837464811199</c:v>
                </c:pt>
                <c:pt idx="18429" formatCode="General">
                  <c:v>-0.14917449253053899</c:v>
                </c:pt>
                <c:pt idx="18430" formatCode="General">
                  <c:v>-0.14723112422033</c:v>
                </c:pt>
                <c:pt idx="18431" formatCode="General">
                  <c:v>-0.14522189611741099</c:v>
                </c:pt>
                <c:pt idx="18432" formatCode="General">
                  <c:v>-0.14315000538127301</c:v>
                </c:pt>
                <c:pt idx="18433" formatCode="General">
                  <c:v>-0.14101939019802201</c:v>
                </c:pt>
                <c:pt idx="18434" formatCode="General">
                  <c:v>-0.13883418076516199</c:v>
                </c:pt>
                <c:pt idx="18435" formatCode="General">
                  <c:v>-0.13659802655897099</c:v>
                </c:pt>
                <c:pt idx="18436" formatCode="General">
                  <c:v>-0.134314056929172</c:v>
                </c:pt>
                <c:pt idx="18437" formatCode="General">
                  <c:v>-0.13198598730556901</c:v>
                </c:pt>
                <c:pt idx="18438" formatCode="General">
                  <c:v>-0.12961711228849401</c:v>
                </c:pt>
                <c:pt idx="18439" formatCode="General">
                  <c:v>-0.12721081831143799</c:v>
                </c:pt>
                <c:pt idx="18440" formatCode="General">
                  <c:v>-0.124771160370457</c:v>
                </c:pt>
                <c:pt idx="18441" formatCode="General">
                  <c:v>-0.12230173934216799</c:v>
                </c:pt>
                <c:pt idx="18442" formatCode="General">
                  <c:v>-0.119805629018395</c:v>
                </c:pt>
                <c:pt idx="18443" formatCode="General">
                  <c:v>-0.117286470262451</c:v>
                </c:pt>
                <c:pt idx="18444" formatCode="General">
                  <c:v>-0.114747487541925</c:v>
                </c:pt>
                <c:pt idx="18445" formatCode="General">
                  <c:v>-0.112191928639682</c:v>
                </c:pt>
                <c:pt idx="18446" formatCode="General">
                  <c:v>-0.109623111671049</c:v>
                </c:pt>
                <c:pt idx="18447" formatCode="General">
                  <c:v>-0.10704386190002201</c:v>
                </c:pt>
                <c:pt idx="18448" formatCode="General">
                  <c:v>-0.10445706158825099</c:v>
                </c:pt>
                <c:pt idx="18449" formatCode="General">
                  <c:v>-0.10186573541669899</c:v>
                </c:pt>
                <c:pt idx="18450" formatCode="General">
                  <c:v>-9.9272967135665205E-2</c:v>
                </c:pt>
                <c:pt idx="18451" formatCode="General">
                  <c:v>-9.6680804586386296E-2</c:v>
                </c:pt>
                <c:pt idx="18452" formatCode="General">
                  <c:v>-9.4091364955085993E-2</c:v>
                </c:pt>
                <c:pt idx="18453" formatCode="General">
                  <c:v>-9.1507537238074907E-2</c:v>
                </c:pt>
                <c:pt idx="18454" formatCode="General">
                  <c:v>-8.8931823226387596E-2</c:v>
                </c:pt>
                <c:pt idx="18455" formatCode="General">
                  <c:v>-8.6365702631428606E-2</c:v>
                </c:pt>
                <c:pt idx="18456" formatCode="General">
                  <c:v>-8.3810813097818501E-2</c:v>
                </c:pt>
                <c:pt idx="18457" formatCode="General">
                  <c:v>-8.12696046840585E-2</c:v>
                </c:pt>
                <c:pt idx="18458" formatCode="General">
                  <c:v>-7.8743755331689105E-2</c:v>
                </c:pt>
                <c:pt idx="18459" formatCode="General">
                  <c:v>-7.6235095375519701E-2</c:v>
                </c:pt>
                <c:pt idx="18460" formatCode="General">
                  <c:v>-7.3745134632481696E-2</c:v>
                </c:pt>
                <c:pt idx="18461" formatCode="General">
                  <c:v>-7.12744807361642E-2</c:v>
                </c:pt>
                <c:pt idx="18462" formatCode="General">
                  <c:v>-6.8824018194541703E-2</c:v>
                </c:pt>
                <c:pt idx="18463" formatCode="General">
                  <c:v>-6.6395049236275205E-2</c:v>
                </c:pt>
                <c:pt idx="18464" formatCode="General">
                  <c:v>-6.3988756971234795E-2</c:v>
                </c:pt>
                <c:pt idx="18465" formatCode="General">
                  <c:v>-6.1606135783309403E-2</c:v>
                </c:pt>
                <c:pt idx="18466" formatCode="General">
                  <c:v>-5.9247962045029301E-2</c:v>
                </c:pt>
                <c:pt idx="18467" formatCode="General">
                  <c:v>-5.69143024484716E-2</c:v>
                </c:pt>
                <c:pt idx="18468" formatCode="General">
                  <c:v>-5.46056206516769E-2</c:v>
                </c:pt>
                <c:pt idx="18469" formatCode="General">
                  <c:v>-5.2322321343654499E-2</c:v>
                </c:pt>
                <c:pt idx="18470" formatCode="General">
                  <c:v>-5.0064207105842001E-2</c:v>
                </c:pt>
                <c:pt idx="18471" formatCode="General">
                  <c:v>-4.7831586141890099E-2</c:v>
                </c:pt>
                <c:pt idx="18472" formatCode="General">
                  <c:v>-4.56248127241555E-2</c:v>
                </c:pt>
                <c:pt idx="18473" formatCode="General">
                  <c:v>-4.3443676403909698E-2</c:v>
                </c:pt>
                <c:pt idx="18474" formatCode="General">
                  <c:v>-4.1287946676683902E-2</c:v>
                </c:pt>
                <c:pt idx="18475" formatCode="General">
                  <c:v>-3.91574137600295E-2</c:v>
                </c:pt>
                <c:pt idx="18476" formatCode="General">
                  <c:v>-3.7051432357664497E-2</c:v>
                </c:pt>
                <c:pt idx="18477" formatCode="General">
                  <c:v>-3.49699553330136E-2</c:v>
                </c:pt>
                <c:pt idx="18478" formatCode="General">
                  <c:v>-3.2912536990495497E-2</c:v>
                </c:pt>
                <c:pt idx="18479" formatCode="General">
                  <c:v>-3.0878328662895301E-2</c:v>
                </c:pt>
                <c:pt idx="18480" formatCode="General">
                  <c:v>-2.8867720572976398E-2</c:v>
                </c:pt>
                <c:pt idx="18481" formatCode="General">
                  <c:v>-2.6880226907662501E-2</c:v>
                </c:pt>
                <c:pt idx="18482" formatCode="General">
                  <c:v>-2.4914878108620801E-2</c:v>
                </c:pt>
                <c:pt idx="18483" formatCode="General">
                  <c:v>-2.2971409876622901E-2</c:v>
                </c:pt>
                <c:pt idx="18484" formatCode="General">
                  <c:v>-2.1049230661827199E-2</c:v>
                </c:pt>
                <c:pt idx="18485" formatCode="General">
                  <c:v>-1.9147389688560001E-2</c:v>
                </c:pt>
                <c:pt idx="18486" formatCode="General">
                  <c:v>-1.7265684090418901E-2</c:v>
                </c:pt>
                <c:pt idx="18487" formatCode="General">
                  <c:v>-1.5403636404051201E-2</c:v>
                </c:pt>
                <c:pt idx="18488" formatCode="General">
                  <c:v>-1.35604354927534E-2</c:v>
                </c:pt>
                <c:pt idx="18489" formatCode="General">
                  <c:v>-1.1736051786135199E-2</c:v>
                </c:pt>
                <c:pt idx="18490" formatCode="General">
                  <c:v>-9.9301867250064599E-3</c:v>
                </c:pt>
                <c:pt idx="18491" formatCode="General">
                  <c:v>-8.1421618978634105E-3</c:v>
                </c:pt>
                <c:pt idx="18492" formatCode="General">
                  <c:v>-6.3715151412837099E-3</c:v>
                </c:pt>
                <c:pt idx="18493" formatCode="General">
                  <c:v>-4.6180856198887602E-3</c:v>
                </c:pt>
                <c:pt idx="18494" formatCode="General">
                  <c:v>-2.8819661032562201E-3</c:v>
                </c:pt>
                <c:pt idx="18495" formatCode="General">
                  <c:v>-1.16294871363416E-3</c:v>
                </c:pt>
                <c:pt idx="18496" formatCode="General">
                  <c:v>5.3897654183052905E-4</c:v>
                </c:pt>
                <c:pt idx="18497" formatCode="General">
                  <c:v>2.2235984347431302E-3</c:v>
                </c:pt>
                <c:pt idx="18498" formatCode="General">
                  <c:v>3.8910591222704001E-3</c:v>
                </c:pt>
                <c:pt idx="18499" formatCode="General">
                  <c:v>5.5413380066368298E-3</c:v>
                </c:pt>
                <c:pt idx="18500" formatCode="General">
                  <c:v>7.1741849475934101E-3</c:v>
                </c:pt>
                <c:pt idx="18501" formatCode="General">
                  <c:v>8.7891817780416694E-3</c:v>
                </c:pt>
                <c:pt idx="18502" formatCode="General">
                  <c:v>1.0386305627373801E-2</c:v>
                </c:pt>
                <c:pt idx="18503" formatCode="General">
                  <c:v>1.19653748744309E-2</c:v>
                </c:pt>
                <c:pt idx="18504" formatCode="General">
                  <c:v>1.35254738622031E-2</c:v>
                </c:pt>
                <c:pt idx="18505" formatCode="General">
                  <c:v>1.50660375430446E-2</c:v>
                </c:pt>
                <c:pt idx="18506" formatCode="General">
                  <c:v>1.6586438034437101E-2</c:v>
                </c:pt>
                <c:pt idx="18507" formatCode="General">
                  <c:v>1.8085980891382799E-2</c:v>
                </c:pt>
                <c:pt idx="18508" formatCode="General">
                  <c:v>1.95644313996397E-2</c:v>
                </c:pt>
                <c:pt idx="18509" formatCode="General">
                  <c:v>2.1020950314003101E-2</c:v>
                </c:pt>
                <c:pt idx="18510" formatCode="General">
                  <c:v>2.2454537671193899E-2</c:v>
                </c:pt>
                <c:pt idx="18511" formatCode="General">
                  <c:v>2.38641346754461E-2</c:v>
                </c:pt>
                <c:pt idx="18512" formatCode="General">
                  <c:v>2.5248633310939E-2</c:v>
                </c:pt>
                <c:pt idx="18513" formatCode="General">
                  <c:v>2.6606921874850201E-2</c:v>
                </c:pt>
                <c:pt idx="18514" formatCode="General">
                  <c:v>2.79378934490997E-2</c:v>
                </c:pt>
                <c:pt idx="18515" formatCode="General">
                  <c:v>2.9240488129873E-2</c:v>
                </c:pt>
                <c:pt idx="18516" formatCode="General">
                  <c:v>3.0513696344097899E-2</c:v>
                </c:pt>
                <c:pt idx="18517" formatCode="General">
                  <c:v>3.17565345770583E-2</c:v>
                </c:pt>
                <c:pt idx="18518" formatCode="General">
                  <c:v>3.2967489195813299E-2</c:v>
                </c:pt>
                <c:pt idx="18519" formatCode="General">
                  <c:v>3.4145117874887297E-2</c:v>
                </c:pt>
                <c:pt idx="18520" formatCode="General">
                  <c:v>3.5288639097290797E-2</c:v>
                </c:pt>
                <c:pt idx="18521" formatCode="General">
                  <c:v>3.6396838978071999E-2</c:v>
                </c:pt>
                <c:pt idx="18522" formatCode="General">
                  <c:v>3.7468007934571501E-2</c:v>
                </c:pt>
                <c:pt idx="18523" formatCode="General">
                  <c:v>3.85010599702044E-2</c:v>
                </c:pt>
                <c:pt idx="18524" formatCode="General">
                  <c:v>3.9494553505355801E-2</c:v>
                </c:pt>
                <c:pt idx="18525" formatCode="General">
                  <c:v>4.0447210078281601E-2</c:v>
                </c:pt>
                <c:pt idx="18526" formatCode="General">
                  <c:v>4.1358451209762198E-2</c:v>
                </c:pt>
                <c:pt idx="18527" formatCode="General">
                  <c:v>4.2226781786450902E-2</c:v>
                </c:pt>
                <c:pt idx="18528" formatCode="General">
                  <c:v>4.3050795208591203E-2</c:v>
                </c:pt>
                <c:pt idx="18529" formatCode="General">
                  <c:v>4.38298541606209E-2</c:v>
                </c:pt>
                <c:pt idx="18530" formatCode="General">
                  <c:v>4.4563015637923503E-2</c:v>
                </c:pt>
                <c:pt idx="18531" formatCode="General">
                  <c:v>4.5249486728143197E-2</c:v>
                </c:pt>
                <c:pt idx="18532" formatCode="General">
                  <c:v>4.58886307575238E-2</c:v>
                </c:pt>
                <c:pt idx="18533" formatCode="General">
                  <c:v>4.6479414944620399E-2</c:v>
                </c:pt>
                <c:pt idx="18534" formatCode="General">
                  <c:v>4.7020915971274703E-2</c:v>
                </c:pt>
                <c:pt idx="18535" formatCode="General">
                  <c:v>4.7512414656738701E-2</c:v>
                </c:pt>
                <c:pt idx="18536" formatCode="General">
                  <c:v>4.7953388204964899E-2</c:v>
                </c:pt>
                <c:pt idx="18537" formatCode="General">
                  <c:v>4.8343529751594103E-2</c:v>
                </c:pt>
                <c:pt idx="18538" formatCode="General">
                  <c:v>4.8682724001438603E-2</c:v>
                </c:pt>
                <c:pt idx="18539" formatCode="General">
                  <c:v>4.8970931976484403E-2</c:v>
                </c:pt>
                <c:pt idx="18540" formatCode="General">
                  <c:v>4.9207109951375401E-2</c:v>
                </c:pt>
                <c:pt idx="18541" formatCode="General">
                  <c:v>4.9390843705385698E-2</c:v>
                </c:pt>
                <c:pt idx="18542" formatCode="General">
                  <c:v>4.9522502087414197E-2</c:v>
                </c:pt>
                <c:pt idx="18543" formatCode="General">
                  <c:v>4.96020773251519E-2</c:v>
                </c:pt>
                <c:pt idx="18544" formatCode="General">
                  <c:v>4.9629678812840999E-2</c:v>
                </c:pt>
                <c:pt idx="18545" formatCode="General">
                  <c:v>4.96060749106495E-2</c:v>
                </c:pt>
                <c:pt idx="18546" formatCode="General">
                  <c:v>4.95315561997886E-2</c:v>
                </c:pt>
                <c:pt idx="18547" formatCode="General">
                  <c:v>4.94058342100454E-2</c:v>
                </c:pt>
                <c:pt idx="18548" formatCode="General">
                  <c:v>4.9229189382229303E-2</c:v>
                </c:pt>
                <c:pt idx="18549" formatCode="General">
                  <c:v>4.90020798617853E-2</c:v>
                </c:pt>
                <c:pt idx="18550" formatCode="General">
                  <c:v>4.8725562102239703E-2</c:v>
                </c:pt>
                <c:pt idx="18551" formatCode="General">
                  <c:v>4.8400211018686003E-2</c:v>
                </c:pt>
                <c:pt idx="18552" formatCode="General">
                  <c:v>4.80265704047095E-2</c:v>
                </c:pt>
                <c:pt idx="18553" formatCode="General">
                  <c:v>4.76057292341861E-2</c:v>
                </c:pt>
                <c:pt idx="18554" formatCode="General">
                  <c:v>4.7138272923126001E-2</c:v>
                </c:pt>
                <c:pt idx="18555" formatCode="General">
                  <c:v>4.6625270826499303E-2</c:v>
                </c:pt>
                <c:pt idx="18556" formatCode="General">
                  <c:v>4.6067821136667401E-2</c:v>
                </c:pt>
                <c:pt idx="18557" formatCode="General">
                  <c:v>4.5467005280132498E-2</c:v>
                </c:pt>
                <c:pt idx="18558" formatCode="General">
                  <c:v>4.4824373878415202E-2</c:v>
                </c:pt>
                <c:pt idx="18559" formatCode="General">
                  <c:v>4.4140845253256698E-2</c:v>
                </c:pt>
                <c:pt idx="18560" formatCode="General">
                  <c:v>4.34172361251196E-2</c:v>
                </c:pt>
                <c:pt idx="18561" formatCode="General">
                  <c:v>4.2655379740550399E-2</c:v>
                </c:pt>
                <c:pt idx="18562" formatCode="General">
                  <c:v>4.1856473780213503E-2</c:v>
                </c:pt>
                <c:pt idx="18563" formatCode="General">
                  <c:v>4.1020972048415899E-2</c:v>
                </c:pt>
                <c:pt idx="18564" formatCode="General">
                  <c:v>4.0150344759901299E-2</c:v>
                </c:pt>
                <c:pt idx="18565" formatCode="General">
                  <c:v>3.9246614846064697E-2</c:v>
                </c:pt>
                <c:pt idx="18566" formatCode="General">
                  <c:v>3.8311103731865498E-2</c:v>
                </c:pt>
                <c:pt idx="18567" formatCode="General">
                  <c:v>3.7344670742443298E-2</c:v>
                </c:pt>
                <c:pt idx="18568" formatCode="General">
                  <c:v>3.63485613526515E-2</c:v>
                </c:pt>
                <c:pt idx="18569" formatCode="General">
                  <c:v>3.5324153513886201E-2</c:v>
                </c:pt>
                <c:pt idx="18570" formatCode="General">
                  <c:v>3.4272792487795703E-2</c:v>
                </c:pt>
                <c:pt idx="18571" formatCode="General">
                  <c:v>3.3195716720212598E-2</c:v>
                </c:pt>
                <c:pt idx="18572" formatCode="General">
                  <c:v>3.2094113311239097E-2</c:v>
                </c:pt>
                <c:pt idx="18573" formatCode="General">
                  <c:v>3.0969232172860399E-2</c:v>
                </c:pt>
                <c:pt idx="18574" formatCode="General">
                  <c:v>2.98222274625995E-2</c:v>
                </c:pt>
                <c:pt idx="18575" formatCode="General">
                  <c:v>2.8654201820459801E-2</c:v>
                </c:pt>
                <c:pt idx="18576" formatCode="General">
                  <c:v>2.74662733914133E-2</c:v>
                </c:pt>
                <c:pt idx="18577" formatCode="General">
                  <c:v>2.6259528779692402E-2</c:v>
                </c:pt>
                <c:pt idx="18578" formatCode="General">
                  <c:v>2.5035021431661201E-2</c:v>
                </c:pt>
                <c:pt idx="18579" formatCode="General">
                  <c:v>2.3793771096930101E-2</c:v>
                </c:pt>
                <c:pt idx="18580" formatCode="General">
                  <c:v>2.2536715048778098E-2</c:v>
                </c:pt>
                <c:pt idx="18581" formatCode="General">
                  <c:v>2.1264766504033999E-2</c:v>
                </c:pt>
                <c:pt idx="18582" formatCode="General">
                  <c:v>1.9978826911509599E-2</c:v>
                </c:pt>
                <c:pt idx="18583" formatCode="General">
                  <c:v>1.8679733299631799E-2</c:v>
                </c:pt>
                <c:pt idx="18584" formatCode="General">
                  <c:v>1.7368259821899899E-2</c:v>
                </c:pt>
                <c:pt idx="18585" formatCode="General">
                  <c:v>1.60451315814206E-2</c:v>
                </c:pt>
                <c:pt idx="18586" formatCode="General">
                  <c:v>1.4711091200082901E-2</c:v>
                </c:pt>
                <c:pt idx="18587" formatCode="General">
                  <c:v>1.33668581382374E-2</c:v>
                </c:pt>
                <c:pt idx="18588" formatCode="General">
                  <c:v>1.20131247563912E-2</c:v>
                </c:pt>
                <c:pt idx="18589" formatCode="General">
                  <c:v>1.06505050408478E-2</c:v>
                </c:pt>
                <c:pt idx="18590" formatCode="General">
                  <c:v>9.2795448110538793E-3</c:v>
                </c:pt>
                <c:pt idx="18591" formatCode="General">
                  <c:v>7.9008426618922996E-3</c:v>
                </c:pt>
                <c:pt idx="18592" formatCode="General">
                  <c:v>6.5149564657672604E-3</c:v>
                </c:pt>
                <c:pt idx="18593" formatCode="General">
                  <c:v>5.12240190140518E-3</c:v>
                </c:pt>
                <c:pt idx="18594" formatCode="General">
                  <c:v>3.7237216860435901E-3</c:v>
                </c:pt>
                <c:pt idx="18595" formatCode="General">
                  <c:v>2.3194839125963299E-3</c:v>
                </c:pt>
                <c:pt idx="18596" formatCode="General">
                  <c:v>9.1022781320349098E-4</c:v>
                </c:pt>
                <c:pt idx="18597" formatCode="General">
                  <c:v>-5.0354299784008101E-4</c:v>
                </c:pt>
                <c:pt idx="18598" formatCode="General">
                  <c:v>-1.92128956444966E-3</c:v>
                </c:pt>
                <c:pt idx="18599" formatCode="General">
                  <c:v>-3.34245659434297E-3</c:v>
                </c:pt>
                <c:pt idx="18600" formatCode="General">
                  <c:v>-4.7664473969261196E-3</c:v>
                </c:pt>
                <c:pt idx="18601" formatCode="General">
                  <c:v>-6.1926744937949802E-3</c:v>
                </c:pt>
                <c:pt idx="18602" formatCode="General">
                  <c:v>-7.6205593965884E-3</c:v>
                </c:pt>
                <c:pt idx="18603" formatCode="General">
                  <c:v>-9.04941953704585E-3</c:v>
                </c:pt>
                <c:pt idx="18604" formatCode="General">
                  <c:v>-1.04784935290356E-2</c:v>
                </c:pt>
                <c:pt idx="18605" formatCode="General">
                  <c:v>-1.19070082760773E-2</c:v>
                </c:pt>
                <c:pt idx="18606" formatCode="General">
                  <c:v>-1.33341807361523E-2</c:v>
                </c:pt>
                <c:pt idx="18607" formatCode="General">
                  <c:v>-1.47591148968428E-2</c:v>
                </c:pt>
                <c:pt idx="18608" formatCode="General">
                  <c:v>-1.61809051008776E-2</c:v>
                </c:pt>
                <c:pt idx="18609" formatCode="General">
                  <c:v>-1.75985904026035E-2</c:v>
                </c:pt>
                <c:pt idx="18610" formatCode="General">
                  <c:v>-1.9011047463751499E-2</c:v>
                </c:pt>
                <c:pt idx="18611" formatCode="General">
                  <c:v>-2.0417156046115398E-2</c:v>
                </c:pt>
                <c:pt idx="18612" formatCode="General">
                  <c:v>-2.1815713943790699E-2</c:v>
                </c:pt>
                <c:pt idx="18613" formatCode="General">
                  <c:v>-2.32054338798569E-2</c:v>
                </c:pt>
                <c:pt idx="18614" formatCode="General">
                  <c:v>-2.4584952539732099E-2</c:v>
                </c:pt>
                <c:pt idx="18615" formatCode="General">
                  <c:v>-2.5952789054651301E-2</c:v>
                </c:pt>
                <c:pt idx="18616" formatCode="General">
                  <c:v>-2.7307415115075302E-2</c:v>
                </c:pt>
                <c:pt idx="18617" formatCode="General">
                  <c:v>-2.8647269770799899E-2</c:v>
                </c:pt>
                <c:pt idx="18618" formatCode="General">
                  <c:v>-2.9970663662489499E-2</c:v>
                </c:pt>
                <c:pt idx="18619" formatCode="General">
                  <c:v>-3.1275834069823302E-2</c:v>
                </c:pt>
                <c:pt idx="18620" formatCode="General">
                  <c:v>-3.2560913538933998E-2</c:v>
                </c:pt>
                <c:pt idx="18621" formatCode="General">
                  <c:v>-3.3823945208287499E-2</c:v>
                </c:pt>
                <c:pt idx="18622" formatCode="General">
                  <c:v>-3.5062957292813203E-2</c:v>
                </c:pt>
                <c:pt idx="18623" formatCode="General">
                  <c:v>-3.6275870478594499E-2</c:v>
                </c:pt>
                <c:pt idx="18624" formatCode="General">
                  <c:v>-3.7460535008742302E-2</c:v>
                </c:pt>
                <c:pt idx="18625" formatCode="General">
                  <c:v>-3.8614991050471101E-2</c:v>
                </c:pt>
                <c:pt idx="18626" formatCode="General">
                  <c:v>-3.9736887058382603E-2</c:v>
                </c:pt>
                <c:pt idx="18627" formatCode="General">
                  <c:v>-4.0823597515940398E-2</c:v>
                </c:pt>
                <c:pt idx="18628" formatCode="General">
                  <c:v>-4.1872547566874398E-2</c:v>
                </c:pt>
                <c:pt idx="18629" formatCode="General">
                  <c:v>-4.2881449417829301E-2</c:v>
                </c:pt>
                <c:pt idx="18630" formatCode="General">
                  <c:v>-4.38477807088559E-2</c:v>
                </c:pt>
                <c:pt idx="18631" formatCode="General">
                  <c:v>-4.4768816755182399E-2</c:v>
                </c:pt>
                <c:pt idx="18632" formatCode="General">
                  <c:v>-4.56427126073519E-2</c:v>
                </c:pt>
                <c:pt idx="18633" formatCode="General">
                  <c:v>-4.6466919846260703E-2</c:v>
                </c:pt>
                <c:pt idx="18634" formatCode="General">
                  <c:v>-4.7238601468732398E-2</c:v>
                </c:pt>
                <c:pt idx="18635" formatCode="General">
                  <c:v>-4.7955282589611598E-2</c:v>
                </c:pt>
                <c:pt idx="18636" formatCode="General">
                  <c:v>-4.86143347576969E-2</c:v>
                </c:pt>
                <c:pt idx="18637" formatCode="General">
                  <c:v>-4.9212987023909797E-2</c:v>
                </c:pt>
                <c:pt idx="18638" formatCode="General">
                  <c:v>-4.9748878674394002E-2</c:v>
                </c:pt>
                <c:pt idx="18639" formatCode="General">
                  <c:v>-5.0219572702943298E-2</c:v>
                </c:pt>
                <c:pt idx="18640" formatCode="General">
                  <c:v>-5.0622522353612802E-2</c:v>
                </c:pt>
                <c:pt idx="18641" formatCode="General">
                  <c:v>-5.0955649815473E-2</c:v>
                </c:pt>
                <c:pt idx="18642" formatCode="General">
                  <c:v>-5.1216813006721297E-2</c:v>
                </c:pt>
                <c:pt idx="18643" formatCode="General">
                  <c:v>-5.14037969566907E-2</c:v>
                </c:pt>
                <c:pt idx="18644" formatCode="General">
                  <c:v>-5.1514845694601297E-2</c:v>
                </c:pt>
                <c:pt idx="18645" formatCode="General">
                  <c:v>-5.1548094825539702E-2</c:v>
                </c:pt>
                <c:pt idx="18646" formatCode="General">
                  <c:v>-5.1500965978640303E-2</c:v>
                </c:pt>
                <c:pt idx="18647" formatCode="General">
                  <c:v>-5.1371300915921403E-2</c:v>
                </c:pt>
                <c:pt idx="18648" formatCode="General">
                  <c:v>-5.1157533964496398E-2</c:v>
                </c:pt>
                <c:pt idx="18649" formatCode="General">
                  <c:v>-5.08586012958702E-2</c:v>
                </c:pt>
                <c:pt idx="18650" formatCode="General">
                  <c:v>-5.0472839222470499E-2</c:v>
                </c:pt>
                <c:pt idx="18651" formatCode="General">
                  <c:v>-4.9998989703233701E-2</c:v>
                </c:pt>
                <c:pt idx="18652" formatCode="General">
                  <c:v>-4.9436256626745799E-2</c:v>
                </c:pt>
                <c:pt idx="18653" formatCode="General">
                  <c:v>-4.8783226753027202E-2</c:v>
                </c:pt>
                <c:pt idx="18654" formatCode="General">
                  <c:v>-4.8039404403480201E-2</c:v>
                </c:pt>
                <c:pt idx="18655" formatCode="General">
                  <c:v>-4.7204229298148201E-2</c:v>
                </c:pt>
                <c:pt idx="18656" formatCode="General">
                  <c:v>-4.6276934810595201E-2</c:v>
                </c:pt>
                <c:pt idx="18657" formatCode="General">
                  <c:v>-4.5257144360006198E-2</c:v>
                </c:pt>
                <c:pt idx="18658" formatCode="General">
                  <c:v>-4.4144857387803403E-2</c:v>
                </c:pt>
                <c:pt idx="18659" formatCode="General">
                  <c:v>-4.2939903966869697E-2</c:v>
                </c:pt>
                <c:pt idx="18660" formatCode="General">
                  <c:v>-4.1642473630690499E-2</c:v>
                </c:pt>
                <c:pt idx="18661" formatCode="General">
                  <c:v>-4.0253635141121E-2</c:v>
                </c:pt>
                <c:pt idx="18662" formatCode="General">
                  <c:v>-3.87736632288192E-2</c:v>
                </c:pt>
                <c:pt idx="18663" formatCode="General">
                  <c:v>-3.7203021279354903E-2</c:v>
                </c:pt>
                <c:pt idx="18664" formatCode="General">
                  <c:v>-3.5543043669911602E-2</c:v>
                </c:pt>
                <c:pt idx="18665" formatCode="General">
                  <c:v>-3.3795332072505103E-2</c:v>
                </c:pt>
                <c:pt idx="18666" formatCode="General">
                  <c:v>-3.1961091758716198E-2</c:v>
                </c:pt>
                <c:pt idx="18667" formatCode="General">
                  <c:v>-3.00415883122973E-2</c:v>
                </c:pt>
                <c:pt idx="18668" formatCode="General">
                  <c:v>-2.8038259825564099E-2</c:v>
                </c:pt>
                <c:pt idx="18669" formatCode="General">
                  <c:v>-2.5953226330927798E-2</c:v>
                </c:pt>
                <c:pt idx="18670" formatCode="General">
                  <c:v>-2.3788709096293902E-2</c:v>
                </c:pt>
                <c:pt idx="18671" formatCode="General">
                  <c:v>-2.1546446483282099E-2</c:v>
                </c:pt>
                <c:pt idx="18672" formatCode="General">
                  <c:v>-1.9229234144370399E-2</c:v>
                </c:pt>
                <c:pt idx="18673" formatCode="General">
                  <c:v>-1.6839372149293302E-2</c:v>
                </c:pt>
                <c:pt idx="18674" formatCode="General">
                  <c:v>-1.43790888084233E-2</c:v>
                </c:pt>
                <c:pt idx="18675" formatCode="General">
                  <c:v>-1.18516467732553E-2</c:v>
                </c:pt>
                <c:pt idx="18676" formatCode="General">
                  <c:v>-9.2597651802977902E-3</c:v>
                </c:pt>
                <c:pt idx="18677" formatCode="General">
                  <c:v>-6.6064889820912501E-3</c:v>
                </c:pt>
                <c:pt idx="18678" formatCode="General">
                  <c:v>-3.89471912965701E-3</c:v>
                </c:pt>
                <c:pt idx="18679" formatCode="General">
                  <c:v>-1.1271866825889099E-3</c:v>
                </c:pt>
                <c:pt idx="18680" formatCode="General">
                  <c:v>1.6925031357596201E-3</c:v>
                </c:pt>
                <c:pt idx="18681" formatCode="General">
                  <c:v>4.5614463535017698E-3</c:v>
                </c:pt>
                <c:pt idx="18682" formatCode="General">
                  <c:v>7.4765023997344698E-3</c:v>
                </c:pt>
                <c:pt idx="18683" formatCode="General">
                  <c:v>1.0434198143972199E-2</c:v>
                </c:pt>
                <c:pt idx="18684" formatCode="General">
                  <c:v>1.34313695382084E-2</c:v>
                </c:pt>
                <c:pt idx="18685" formatCode="General">
                  <c:v>1.64651904856161E-2</c:v>
                </c:pt>
                <c:pt idx="18686" formatCode="General">
                  <c:v>1.9532546688138301E-2</c:v>
                </c:pt>
                <c:pt idx="18687" formatCode="General">
                  <c:v>2.2629494690664501E-2</c:v>
                </c:pt>
                <c:pt idx="18688" formatCode="General">
                  <c:v>2.5752957701106E-2</c:v>
                </c:pt>
                <c:pt idx="18689" formatCode="General">
                  <c:v>2.8900278273546801E-2</c:v>
                </c:pt>
                <c:pt idx="18690" formatCode="General">
                  <c:v>3.20679910717592E-2</c:v>
                </c:pt>
                <c:pt idx="18691" formatCode="General">
                  <c:v>3.5252367672360702E-2</c:v>
                </c:pt>
                <c:pt idx="18692" formatCode="General">
                  <c:v>3.8450656553257599E-2</c:v>
                </c:pt>
                <c:pt idx="18693" formatCode="General">
                  <c:v>4.1660559754952899E-2</c:v>
                </c:pt>
                <c:pt idx="18694" formatCode="General">
                  <c:v>4.4879047325759501E-2</c:v>
                </c:pt>
                <c:pt idx="18695" formatCode="General">
                  <c:v>4.81033169659318E-2</c:v>
                </c:pt>
                <c:pt idx="18696" formatCode="General">
                  <c:v>5.13304005247373E-2</c:v>
                </c:pt>
                <c:pt idx="18697" formatCode="General">
                  <c:v>5.4557665030524699E-2</c:v>
                </c:pt>
                <c:pt idx="18698" formatCode="General">
                  <c:v>5.7782867075081602E-2</c:v>
                </c:pt>
                <c:pt idx="18699" formatCode="General">
                  <c:v>6.10035660474691E-2</c:v>
                </c:pt>
                <c:pt idx="18700" formatCode="General">
                  <c:v>6.4217597252958197E-2</c:v>
                </c:pt>
                <c:pt idx="18701" formatCode="General">
                  <c:v>6.7422621437556798E-2</c:v>
                </c:pt>
                <c:pt idx="18702" formatCode="General">
                  <c:v>7.0617134540837401E-2</c:v>
                </c:pt>
                <c:pt idx="18703" formatCode="General">
                  <c:v>7.3799405594631898E-2</c:v>
                </c:pt>
                <c:pt idx="18704" formatCode="General">
                  <c:v>7.6967379911651104E-2</c:v>
                </c:pt>
                <c:pt idx="18705" formatCode="General">
                  <c:v>8.0119759923991299E-2</c:v>
                </c:pt>
                <c:pt idx="18706" formatCode="General">
                  <c:v>8.3254984635180898E-2</c:v>
                </c:pt>
                <c:pt idx="18707" formatCode="General">
                  <c:v>8.6371706000058293E-2</c:v>
                </c:pt>
                <c:pt idx="18708" formatCode="General">
                  <c:v>8.9469344257473299E-2</c:v>
                </c:pt>
                <c:pt idx="18709" formatCode="General">
                  <c:v>9.2546924437508296E-2</c:v>
                </c:pt>
                <c:pt idx="18710" formatCode="General">
                  <c:v>9.5602980633803306E-2</c:v>
                </c:pt>
                <c:pt idx="18711" formatCode="General">
                  <c:v>9.8636730668444805E-2</c:v>
                </c:pt>
                <c:pt idx="18712" formatCode="General">
                  <c:v>0.101648057928185</c:v>
                </c:pt>
                <c:pt idx="18713" formatCode="General">
                  <c:v>0.104635845955535</c:v>
                </c:pt>
                <c:pt idx="18714" formatCode="General">
                  <c:v>0.107599506149094</c:v>
                </c:pt>
                <c:pt idx="18715" formatCode="General">
                  <c:v>0.110539206177174</c:v>
                </c:pt>
                <c:pt idx="18716" formatCode="General">
                  <c:v>0.113454432704125</c:v>
                </c:pt>
                <c:pt idx="18717" formatCode="General">
                  <c:v>0.116344900212143</c:v>
                </c:pt>
                <c:pt idx="18718" formatCode="General">
                  <c:v>0.11921041168668201</c:v>
                </c:pt>
                <c:pt idx="18719" formatCode="General">
                  <c:v>0.12205076405275</c:v>
                </c:pt>
                <c:pt idx="18720" formatCode="General">
                  <c:v>0.124865838633056</c:v>
                </c:pt>
                <c:pt idx="18721" formatCode="General">
                  <c:v>0.12765558893683199</c:v>
                </c:pt>
                <c:pt idx="18722" formatCode="General">
                  <c:v>0.130419905281184</c:v>
                </c:pt>
                <c:pt idx="18723" formatCode="General">
                  <c:v>0.13315864779105099</c:v>
                </c:pt>
                <c:pt idx="18724" formatCode="General">
                  <c:v>0.13587169965868401</c:v>
                </c:pt>
                <c:pt idx="18725" formatCode="General">
                  <c:v>0.13855895468809201</c:v>
                </c:pt>
                <c:pt idx="18726" formatCode="General">
                  <c:v>0.14122019302231101</c:v>
                </c:pt>
                <c:pt idx="18727" formatCode="General">
                  <c:v>0.143855123103307</c:v>
                </c:pt>
                <c:pt idx="18728" formatCode="General">
                  <c:v>0.14646344237402201</c:v>
                </c:pt>
                <c:pt idx="18729" formatCode="General">
                  <c:v>0.14904477980070799</c:v>
                </c:pt>
                <c:pt idx="18730" formatCode="General">
                  <c:v>0.15159863058713499</c:v>
                </c:pt>
                <c:pt idx="18731" formatCode="General">
                  <c:v>0.154124357295336</c:v>
                </c:pt>
                <c:pt idx="18732" formatCode="General">
                  <c:v>0.15662125399212001</c:v>
                </c:pt>
                <c:pt idx="18733" formatCode="General">
                  <c:v>0.15908850144828901</c:v>
                </c:pt>
                <c:pt idx="18734" formatCode="General">
                  <c:v>0.16152510779829299</c:v>
                </c:pt>
                <c:pt idx="18735" formatCode="General">
                  <c:v>0.16392986684719099</c:v>
                </c:pt>
                <c:pt idx="18736" formatCode="General">
                  <c:v>0.16630146870995699</c:v>
                </c:pt>
                <c:pt idx="18737" formatCode="General">
                  <c:v>0.168638480923544</c:v>
                </c:pt>
                <c:pt idx="18738" formatCode="General">
                  <c:v>0.170939235697911</c:v>
                </c:pt>
                <c:pt idx="18739" formatCode="General">
                  <c:v>0.17320189813585099</c:v>
                </c:pt>
                <c:pt idx="18740" formatCode="General">
                  <c:v>0.175424449440963</c:v>
                </c:pt>
                <c:pt idx="18741" formatCode="General">
                  <c:v>0.177604674341792</c:v>
                </c:pt>
                <c:pt idx="18742" formatCode="General">
                  <c:v>0.179740131825912</c:v>
                </c:pt>
                <c:pt idx="18743" formatCode="General">
                  <c:v>0.18182820978613701</c:v>
                </c:pt>
                <c:pt idx="18744" formatCode="General">
                  <c:v>0.18386613963585699</c:v>
                </c:pt>
                <c:pt idx="18745" formatCode="General">
                  <c:v>0.185850918267675</c:v>
                </c:pt>
                <c:pt idx="18746" formatCode="General">
                  <c:v>0.187779340249418</c:v>
                </c:pt>
                <c:pt idx="18747" formatCode="General">
                  <c:v>0.18964803587818099</c:v>
                </c:pt>
                <c:pt idx="18748" formatCode="General">
                  <c:v>0.19145340262307001</c:v>
                </c:pt>
                <c:pt idx="18749" formatCode="General">
                  <c:v>0.19319164066758901</c:v>
                </c:pt>
                <c:pt idx="18750" formatCode="General">
                  <c:v>0.19485880345703599</c:v>
                </c:pt>
                <c:pt idx="18751" formatCode="General">
                  <c:v>0.19645078066111099</c:v>
                </c:pt>
                <c:pt idx="18752" formatCode="General">
                  <c:v>0.19796323231750501</c:v>
                </c:pt>
                <c:pt idx="18753" formatCode="General">
                  <c:v>0.19939168657458101</c:v>
                </c:pt>
                <c:pt idx="18754" formatCode="General">
                  <c:v>0.200731591083739</c:v>
                </c:pt>
                <c:pt idx="18755" formatCode="General">
                  <c:v>0.201978191705556</c:v>
                </c:pt>
                <c:pt idx="18756" formatCode="General">
                  <c:v>0.203126619263131</c:v>
                </c:pt>
                <c:pt idx="18757" formatCode="General">
                  <c:v>0.204171860995501</c:v>
                </c:pt>
                <c:pt idx="18758" formatCode="General">
                  <c:v>0.205108555274815</c:v>
                </c:pt>
                <c:pt idx="18759" formatCode="General">
                  <c:v>0.20593155447571801</c:v>
                </c:pt>
                <c:pt idx="18760" formatCode="General">
                  <c:v>0.20663606034357901</c:v>
                </c:pt>
                <c:pt idx="18761" formatCode="General">
                  <c:v>0.20721701146702201</c:v>
                </c:pt>
                <c:pt idx="18762" formatCode="General">
                  <c:v>0.207669512221761</c:v>
                </c:pt>
                <c:pt idx="18763" formatCode="General">
                  <c:v>0.20798785130021</c:v>
                </c:pt>
                <c:pt idx="18764" formatCode="General">
                  <c:v>0.20816655805169201</c:v>
                </c:pt>
                <c:pt idx="18765" formatCode="General">
                  <c:v>0.20820059063457</c:v>
                </c:pt>
                <c:pt idx="18766" formatCode="General">
                  <c:v>0.20808480327367701</c:v>
                </c:pt>
                <c:pt idx="18767" formatCode="General">
                  <c:v>0.207814425030872</c:v>
                </c:pt>
                <c:pt idx="18768" formatCode="General">
                  <c:v>0.20738403694912699</c:v>
                </c:pt>
                <c:pt idx="18769" formatCode="General">
                  <c:v>0.20678865182956699</c:v>
                </c:pt>
                <c:pt idx="18770" formatCode="General">
                  <c:v>0.20602384805899401</c:v>
                </c:pt>
                <c:pt idx="18771" formatCode="General">
                  <c:v>0.20508518982388299</c:v>
                </c:pt>
                <c:pt idx="18772" formatCode="General">
                  <c:v>0.203968211472106</c:v>
                </c:pt>
                <c:pt idx="18773" formatCode="General">
                  <c:v>0.202668960194094</c:v>
                </c:pt>
                <c:pt idx="18774" formatCode="General">
                  <c:v>0.201183481117477</c:v>
                </c:pt>
                <c:pt idx="18775" formatCode="General">
                  <c:v>0.19950783379532899</c:v>
                </c:pt>
                <c:pt idx="18776" formatCode="General">
                  <c:v>0.19763919607938801</c:v>
                </c:pt>
                <c:pt idx="18777" formatCode="General">
                  <c:v>0.195574749984221</c:v>
                </c:pt>
                <c:pt idx="18778" formatCode="General">
                  <c:v>0.193311048325258</c:v>
                </c:pt>
                <c:pt idx="18779" formatCode="General">
                  <c:v>0.19084565706978701</c:v>
                </c:pt>
                <c:pt idx="18780" formatCode="General">
                  <c:v>0.188176733573722</c:v>
                </c:pt>
                <c:pt idx="18781" formatCode="General">
                  <c:v>0.18530236162658001</c:v>
                </c:pt>
                <c:pt idx="18782" formatCode="General">
                  <c:v>0.18222104676696399</c:v>
                </c:pt>
                <c:pt idx="18783" formatCode="General">
                  <c:v>0.17893174000345699</c:v>
                </c:pt>
                <c:pt idx="18784" formatCode="General">
                  <c:v>0.17543380856691301</c:v>
                </c:pt>
                <c:pt idx="18785" formatCode="General">
                  <c:v>0.171726978077031</c:v>
                </c:pt>
                <c:pt idx="18786" formatCode="General">
                  <c:v>0.16781128495369599</c:v>
                </c:pt>
                <c:pt idx="18787" formatCode="General">
                  <c:v>0.16368706602197899</c:v>
                </c:pt>
                <c:pt idx="18788" formatCode="General">
                  <c:v>0.15935551608882101</c:v>
                </c:pt>
                <c:pt idx="18789" formatCode="General">
                  <c:v>0.15481865436276901</c:v>
                </c:pt>
                <c:pt idx="18790" formatCode="General">
                  <c:v>0.150078649951529</c:v>
                </c:pt>
                <c:pt idx="18791" formatCode="General">
                  <c:v>0.145137695179507</c:v>
                </c:pt>
                <c:pt idx="18792" formatCode="General">
                  <c:v>0.139998460894002</c:v>
                </c:pt>
                <c:pt idx="18793" formatCode="General">
                  <c:v>0.13466360517261899</c:v>
                </c:pt>
                <c:pt idx="18794" formatCode="General">
                  <c:v>0.12913682725878201</c:v>
                </c:pt>
                <c:pt idx="18795" formatCode="General">
                  <c:v>0.12342287280882</c:v>
                </c:pt>
                <c:pt idx="18796" formatCode="General">
                  <c:v>0.11752628172556701</c:v>
                </c:pt>
                <c:pt idx="18797" formatCode="General">
                  <c:v>0.111451791677824</c:v>
                </c:pt>
                <c:pt idx="18798" formatCode="General">
                  <c:v>0.105204855265562</c:v>
                </c:pt>
                <c:pt idx="18799" formatCode="General">
                  <c:v>9.8791039215250398E-2</c:v>
                </c:pt>
                <c:pt idx="18800" formatCode="General">
                  <c:v>9.2215955896038398E-2</c:v>
                </c:pt>
                <c:pt idx="18801" formatCode="General">
                  <c:v>8.5486286511195206E-2</c:v>
                </c:pt>
                <c:pt idx="18802" formatCode="General">
                  <c:v>7.8608713203790107E-2</c:v>
                </c:pt>
                <c:pt idx="18803" formatCode="General">
                  <c:v>7.1590325323649104E-2</c:v>
                </c:pt>
                <c:pt idx="18804" formatCode="General">
                  <c:v>6.4439060759357E-2</c:v>
                </c:pt>
                <c:pt idx="18805" formatCode="General">
                  <c:v>5.7162038997846901E-2</c:v>
                </c:pt>
                <c:pt idx="18806" formatCode="General">
                  <c:v>4.9767032990897998E-2</c:v>
                </c:pt>
                <c:pt idx="18807" formatCode="General">
                  <c:v>4.2262602842659099E-2</c:v>
                </c:pt>
                <c:pt idx="18808" formatCode="General">
                  <c:v>3.46574003173378E-2</c:v>
                </c:pt>
                <c:pt idx="18809" formatCode="General">
                  <c:v>2.69600312902506E-2</c:v>
                </c:pt>
                <c:pt idx="18810" formatCode="General">
                  <c:v>1.9178993948385601E-2</c:v>
                </c:pt>
                <c:pt idx="18811" formatCode="General">
                  <c:v>1.13232376736667E-2</c:v>
                </c:pt>
                <c:pt idx="18812" formatCode="General">
                  <c:v>3.4021108881702399E-3</c:v>
                </c:pt>
                <c:pt idx="18813" formatCode="General">
                  <c:v>-4.5752814467939096E-3</c:v>
                </c:pt>
                <c:pt idx="18814" formatCode="General">
                  <c:v>-1.26001357859142E-2</c:v>
                </c:pt>
                <c:pt idx="18815" formatCode="General">
                  <c:v>-2.06628876330597E-2</c:v>
                </c:pt>
                <c:pt idx="18816" formatCode="General">
                  <c:v>-2.8754249706481501E-2</c:v>
                </c:pt>
                <c:pt idx="18817" formatCode="General">
                  <c:v>-3.6864811693441697E-2</c:v>
                </c:pt>
                <c:pt idx="18818" formatCode="General">
                  <c:v>-4.4985051218773497E-2</c:v>
                </c:pt>
                <c:pt idx="18819" formatCode="General">
                  <c:v>-5.3105935605145801E-2</c:v>
                </c:pt>
                <c:pt idx="18820" formatCode="General">
                  <c:v>-6.1218485172928001E-2</c:v>
                </c:pt>
                <c:pt idx="18821" formatCode="General">
                  <c:v>-6.9314210294109002E-2</c:v>
                </c:pt>
                <c:pt idx="18822" formatCode="General">
                  <c:v>-7.7384051454088498E-2</c:v>
                </c:pt>
                <c:pt idx="18823" formatCode="General">
                  <c:v>-8.5418911945311204E-2</c:v>
                </c:pt>
                <c:pt idx="18824" formatCode="General">
                  <c:v>-9.3410809877533599E-2</c:v>
                </c:pt>
                <c:pt idx="18825" formatCode="General">
                  <c:v>-0.10135127970305501</c:v>
                </c:pt>
                <c:pt idx="18826" formatCode="General">
                  <c:v>-0.109231841139161</c:v>
                </c:pt>
                <c:pt idx="18827" formatCode="General">
                  <c:v>-0.11704517074566501</c:v>
                </c:pt>
                <c:pt idx="18828" formatCode="General">
                  <c:v>-0.124784053408869</c:v>
                </c:pt>
                <c:pt idx="18829" formatCode="General">
                  <c:v>-0.132441182635507</c:v>
                </c:pt>
                <c:pt idx="18830" formatCode="General">
                  <c:v>-0.14000918280233701</c:v>
                </c:pt>
                <c:pt idx="18831" formatCode="General">
                  <c:v>-0.14748121967757999</c:v>
                </c:pt>
                <c:pt idx="18832" formatCode="General">
                  <c:v>-0.15485157803263</c:v>
                </c:pt>
                <c:pt idx="18833" formatCode="General">
                  <c:v>-0.162114548421465</c:v>
                </c:pt>
                <c:pt idx="18834" formatCode="General">
                  <c:v>-0.16926477712853999</c:v>
                </c:pt>
                <c:pt idx="18835" formatCode="General">
                  <c:v>-0.17629689526362599</c:v>
                </c:pt>
                <c:pt idx="18836" formatCode="General">
                  <c:v>-0.18320586176138401</c:v>
                </c:pt>
                <c:pt idx="18837" formatCode="General">
                  <c:v>-0.18998747133191499</c:v>
                </c:pt>
                <c:pt idx="18838" formatCode="General">
                  <c:v>-0.19663777659272999</c:v>
                </c:pt>
                <c:pt idx="18839" formatCode="General">
                  <c:v>-0.20315314257787701</c:v>
                </c:pt>
                <c:pt idx="18840" formatCode="General">
                  <c:v>-0.209530323631963</c:v>
                </c:pt>
                <c:pt idx="18841" formatCode="General">
                  <c:v>-0.21576653237909901</c:v>
                </c:pt>
                <c:pt idx="18842" formatCode="General">
                  <c:v>-0.22185938172858499</c:v>
                </c:pt>
                <c:pt idx="18843" formatCode="General">
                  <c:v>-0.22780681613357601</c:v>
                </c:pt>
                <c:pt idx="18844" formatCode="General">
                  <c:v>-0.23360710756780201</c:v>
                </c:pt>
                <c:pt idx="18845" formatCode="General">
                  <c:v>-0.23925896822002199</c:v>
                </c:pt>
                <c:pt idx="18846" formatCode="General">
                  <c:v>-0.24476149683944401</c:v>
                </c:pt>
                <c:pt idx="18847" formatCode="General">
                  <c:v>-0.25011410584989402</c:v>
                </c:pt>
                <c:pt idx="18848" formatCode="General">
                  <c:v>-0.25531651166074898</c:v>
                </c:pt>
                <c:pt idx="18849" formatCode="General">
                  <c:v>-0.26036878376869999</c:v>
                </c:pt>
                <c:pt idx="18850" formatCode="General">
                  <c:v>-0.26527128930235899</c:v>
                </c:pt>
                <c:pt idx="18851" formatCode="General">
                  <c:v>-0.27002468167279298</c:v>
                </c:pt>
                <c:pt idx="18852" formatCode="General">
                  <c:v>-0.27462989459298098</c:v>
                </c:pt>
                <c:pt idx="18853" formatCode="General">
                  <c:v>-0.27908808689485798</c:v>
                </c:pt>
                <c:pt idx="18854" formatCode="General">
                  <c:v>-0.28340068704468802</c:v>
                </c:pt>
                <c:pt idx="18855" formatCode="General">
                  <c:v>-0.28756929278967203</c:v>
                </c:pt>
                <c:pt idx="18856" formatCode="General">
                  <c:v>-0.29159572533656702</c:v>
                </c:pt>
                <c:pt idx="18857" formatCode="General">
                  <c:v>-0.29548200432014499</c:v>
                </c:pt>
                <c:pt idx="18858" formatCode="General">
                  <c:v>-0.29923022940621202</c:v>
                </c:pt>
                <c:pt idx="18859" formatCode="General">
                  <c:v>-0.30284264987634202</c:v>
                </c:pt>
                <c:pt idx="18860" formatCode="General">
                  <c:v>-0.30632161521840501</c:v>
                </c:pt>
                <c:pt idx="18861" formatCode="General">
                  <c:v>-0.30966955363925303</c:v>
                </c:pt>
                <c:pt idx="18862" formatCode="General">
                  <c:v>-0.31288897175751601</c:v>
                </c:pt>
                <c:pt idx="18863" formatCode="General">
                  <c:v>-0.315982350810181</c:v>
                </c:pt>
                <c:pt idx="18864" formatCode="General">
                  <c:v>-0.31895216578197999</c:v>
                </c:pt>
                <c:pt idx="18865" formatCode="General">
                  <c:v>-0.321800933285871</c:v>
                </c:pt>
                <c:pt idx="18866" formatCode="General">
                  <c:v>-0.32453107305134599</c:v>
                </c:pt>
                <c:pt idx="18867" formatCode="General">
                  <c:v>-0.327144988180612</c:v>
                </c:pt>
                <c:pt idx="18868" formatCode="General">
                  <c:v>-0.32964500622022702</c:v>
                </c:pt>
                <c:pt idx="18869" formatCode="General">
                  <c:v>-0.332033308048238</c:v>
                </c:pt>
                <c:pt idx="18870" formatCode="General">
                  <c:v>-0.33431197623055697</c:v>
                </c:pt>
                <c:pt idx="18871" formatCode="General">
                  <c:v>-0.33648294007711199</c:v>
                </c:pt>
                <c:pt idx="18872" formatCode="General">
                  <c:v>-0.338547925225406</c:v>
                </c:pt>
                <c:pt idx="18873" formatCode="General">
                  <c:v>-0.34050851485011302</c:v>
                </c:pt>
                <c:pt idx="18874" formatCode="General">
                  <c:v>-0.34236611088404301</c:v>
                </c:pt>
                <c:pt idx="18875" formatCode="General">
                  <c:v>-0.34412183516514699</c:v>
                </c:pt>
                <c:pt idx="18876" formatCode="General">
                  <c:v>-0.345776607481662</c:v>
                </c:pt>
                <c:pt idx="18877" formatCode="General">
                  <c:v>-0.34733117319504198</c:v>
                </c:pt>
                <c:pt idx="18878" formatCode="General">
                  <c:v>-0.34878596641026299</c:v>
                </c:pt>
                <c:pt idx="18879" formatCode="General">
                  <c:v>-0.35014114032378302</c:v>
                </c:pt>
                <c:pt idx="18880" formatCode="General">
                  <c:v>-0.35139671340138201</c:v>
                </c:pt>
                <c:pt idx="18881" formatCode="General">
                  <c:v>-0.352552337554081</c:v>
                </c:pt>
                <c:pt idx="18882" formatCode="General">
                  <c:v>-0.35360732536862</c:v>
                </c:pt>
                <c:pt idx="18883" formatCode="General">
                  <c:v>-0.354560816844256</c:v>
                </c:pt>
                <c:pt idx="18884" formatCode="General">
                  <c:v>-0.35541164579366802</c:v>
                </c:pt>
                <c:pt idx="18885" formatCode="General">
                  <c:v>-0.35615807832834701</c:v>
                </c:pt>
                <c:pt idx="18886" formatCode="General">
                  <c:v>-0.35679844481279899</c:v>
                </c:pt>
                <c:pt idx="18887" formatCode="General">
                  <c:v>-0.357331264433145</c:v>
                </c:pt>
                <c:pt idx="18888" formatCode="General">
                  <c:v>-0.35775419477223702</c:v>
                </c:pt>
                <c:pt idx="18889" formatCode="General">
                  <c:v>-0.35806429430067099</c:v>
                </c:pt>
                <c:pt idx="18890" formatCode="General">
                  <c:v>-0.35825922623185202</c:v>
                </c:pt>
                <c:pt idx="18891" formatCode="General">
                  <c:v>-0.35833625250706802</c:v>
                </c:pt>
                <c:pt idx="18892" formatCode="General">
                  <c:v>-0.35829163870878999</c:v>
                </c:pt>
                <c:pt idx="18893" formatCode="General">
                  <c:v>-0.35812180368438901</c:v>
                </c:pt>
                <c:pt idx="18894" formatCode="General">
                  <c:v>-0.35782295927312602</c:v>
                </c:pt>
                <c:pt idx="18895" formatCode="General">
                  <c:v>-0.35739118078437598</c:v>
                </c:pt>
                <c:pt idx="18896" formatCode="General">
                  <c:v>-0.35682298965771703</c:v>
                </c:pt>
                <c:pt idx="18897" formatCode="General">
                  <c:v>-0.35611430105722902</c:v>
                </c:pt>
                <c:pt idx="18898" formatCode="General">
                  <c:v>-0.35526042452968198</c:v>
                </c:pt>
                <c:pt idx="18899" formatCode="General">
                  <c:v>-0.35425723187543701</c:v>
                </c:pt>
                <c:pt idx="18900" formatCode="General">
                  <c:v>-0.353100184626574</c:v>
                </c:pt>
                <c:pt idx="18901" formatCode="General">
                  <c:v>-0.35178434711025602</c:v>
                </c:pt>
                <c:pt idx="18902" formatCode="General">
                  <c:v>-0.35030555712207001</c:v>
                </c:pt>
                <c:pt idx="18903" formatCode="General">
                  <c:v>-0.348659447248657</c:v>
                </c:pt>
                <c:pt idx="18904" formatCode="General">
                  <c:v>-0.346841324069387</c:v>
                </c:pt>
                <c:pt idx="18905" formatCode="General">
                  <c:v>-0.34484627426498898</c:v>
                </c:pt>
                <c:pt idx="18906" formatCode="General">
                  <c:v>-0.34266980009292303</c:v>
                </c:pt>
                <c:pt idx="18907" formatCode="General">
                  <c:v>-0.34030786742783697</c:v>
                </c:pt>
                <c:pt idx="18908" formatCode="General">
                  <c:v>-0.33775577128973</c:v>
                </c:pt>
                <c:pt idx="18909" formatCode="General">
                  <c:v>-0.33500872800022402</c:v>
                </c:pt>
                <c:pt idx="18910" formatCode="General">
                  <c:v>-0.33206307779336203</c:v>
                </c:pt>
                <c:pt idx="18911" formatCode="General">
                  <c:v>-0.32891524246466902</c:v>
                </c:pt>
                <c:pt idx="18912" formatCode="General">
                  <c:v>-0.32556106091347597</c:v>
                </c:pt>
                <c:pt idx="18913" formatCode="General">
                  <c:v>-0.32199687604127297</c:v>
                </c:pt>
                <c:pt idx="18914" formatCode="General">
                  <c:v>-0.31821914628227099</c:v>
                </c:pt>
                <c:pt idx="18915" formatCode="General">
                  <c:v>-0.31422493444704303</c:v>
                </c:pt>
                <c:pt idx="18916" formatCode="General">
                  <c:v>-0.31001139292308899</c:v>
                </c:pt>
                <c:pt idx="18917" formatCode="General">
                  <c:v>-0.30557577686513898</c:v>
                </c:pt>
                <c:pt idx="18918" formatCode="General">
                  <c:v>-0.30091648189589099</c:v>
                </c:pt>
                <c:pt idx="18919" formatCode="General">
                  <c:v>-0.29603148908309701</c:v>
                </c:pt>
                <c:pt idx="18920" formatCode="General">
                  <c:v>-0.29091927880517798</c:v>
                </c:pt>
                <c:pt idx="18921" formatCode="General">
                  <c:v>-0.28557887132597198</c:v>
                </c:pt>
                <c:pt idx="18922" formatCode="General">
                  <c:v>-0.28000871544748701</c:v>
                </c:pt>
                <c:pt idx="18923" formatCode="General">
                  <c:v>-0.27420833084062102</c:v>
                </c:pt>
                <c:pt idx="18924" formatCode="General">
                  <c:v>-0.26817834247399502</c:v>
                </c:pt>
                <c:pt idx="18925" formatCode="General">
                  <c:v>-0.261918752707955</c:v>
                </c:pt>
                <c:pt idx="18926" formatCode="General">
                  <c:v>-0.255429870796268</c:v>
                </c:pt>
                <c:pt idx="18927" formatCode="General">
                  <c:v>-0.24871299492478899</c:v>
                </c:pt>
                <c:pt idx="18928" formatCode="General">
                  <c:v>-0.24176981444607701</c:v>
                </c:pt>
                <c:pt idx="18929" formatCode="General">
                  <c:v>-0.23460229925314499</c:v>
                </c:pt>
                <c:pt idx="18930" formatCode="General">
                  <c:v>-0.227212651731938</c:v>
                </c:pt>
                <c:pt idx="18931" formatCode="General">
                  <c:v>-0.21960374707792099</c:v>
                </c:pt>
                <c:pt idx="18932" formatCode="General">
                  <c:v>-0.21177808694324299</c:v>
                </c:pt>
                <c:pt idx="18933" formatCode="General">
                  <c:v>-0.20373932860799601</c:v>
                </c:pt>
                <c:pt idx="18934" formatCode="General">
                  <c:v>-0.19549182285838501</c:v>
                </c:pt>
                <c:pt idx="18935" formatCode="General">
                  <c:v>-0.18703989016711101</c:v>
                </c:pt>
                <c:pt idx="18936" formatCode="General">
                  <c:v>-0.17838821674413499</c:v>
                </c:pt>
                <c:pt idx="18937" formatCode="General">
                  <c:v>-0.169541332317409</c:v>
                </c:pt>
                <c:pt idx="18938" formatCode="General">
                  <c:v>-0.16050467567700499</c:v>
                </c:pt>
                <c:pt idx="18939" formatCode="General">
                  <c:v>-0.15128458194778699</c:v>
                </c:pt>
                <c:pt idx="18940" formatCode="General">
                  <c:v>-0.14188705416552799</c:v>
                </c:pt>
                <c:pt idx="18941" formatCode="General">
                  <c:v>-0.13231815969285601</c:v>
                </c:pt>
                <c:pt idx="18942" formatCode="General">
                  <c:v>-0.122584640237731</c:v>
                </c:pt>
                <c:pt idx="18943" formatCode="General">
                  <c:v>-0.112693863078577</c:v>
                </c:pt>
                <c:pt idx="18944" formatCode="General">
                  <c:v>-0.102653156800185</c:v>
                </c:pt>
                <c:pt idx="18945" formatCode="General">
                  <c:v>-9.2469683630048996E-2</c:v>
                </c:pt>
                <c:pt idx="18946" formatCode="General">
                  <c:v>-8.2151037216380798E-2</c:v>
                </c:pt>
                <c:pt idx="18947" formatCode="General">
                  <c:v>-7.1705744584868406E-2</c:v>
                </c:pt>
                <c:pt idx="18948" formatCode="General">
                  <c:v>-6.1142098877737798E-2</c:v>
                </c:pt>
                <c:pt idx="18949" formatCode="General">
                  <c:v>-5.0468003194539403E-2</c:v>
                </c:pt>
                <c:pt idx="18950" formatCode="General">
                  <c:v>-3.9692077522972699E-2</c:v>
                </c:pt>
                <c:pt idx="18951" formatCode="General">
                  <c:v>-2.88231468804E-2</c:v>
                </c:pt>
                <c:pt idx="18952" formatCode="General">
                  <c:v>-1.7870127567971902E-2</c:v>
                </c:pt>
                <c:pt idx="18953" formatCode="General">
                  <c:v>-6.8419554569330299E-3</c:v>
                </c:pt>
                <c:pt idx="18954" formatCode="General">
                  <c:v>4.2524032206420698E-3</c:v>
                </c:pt>
                <c:pt idx="18955" formatCode="General">
                  <c:v>1.5403520378755999E-2</c:v>
                </c:pt>
                <c:pt idx="18956" formatCode="General">
                  <c:v>2.66026065636614E-2</c:v>
                </c:pt>
                <c:pt idx="18957" formatCode="General">
                  <c:v>3.7841030682882103E-2</c:v>
                </c:pt>
                <c:pt idx="18958" formatCode="General">
                  <c:v>4.9109195331065399E-2</c:v>
                </c:pt>
                <c:pt idx="18959" formatCode="General">
                  <c:v>6.03981727660775E-2</c:v>
                </c:pt>
                <c:pt idx="18960" formatCode="General">
                  <c:v>7.1699307312548699E-2</c:v>
                </c:pt>
                <c:pt idx="18961" formatCode="General">
                  <c:v>8.3003557110401999E-2</c:v>
                </c:pt>
                <c:pt idx="18962" formatCode="General">
                  <c:v>9.4301532211963704E-2</c:v>
                </c:pt>
                <c:pt idx="18963" formatCode="General">
                  <c:v>0.105584656669163</c:v>
                </c:pt>
                <c:pt idx="18964" formatCode="General">
                  <c:v>0.116844711358468</c:v>
                </c:pt>
                <c:pt idx="18965" formatCode="General">
                  <c:v>0.12807319669877401</c:v>
                </c:pt>
                <c:pt idx="18966" formatCode="General">
                  <c:v>0.13926179976505401</c:v>
                </c:pt>
                <c:pt idx="18967" formatCode="General">
                  <c:v>0.15040190035573001</c:v>
                </c:pt>
                <c:pt idx="18968" formatCode="General">
                  <c:v>0.161485151037116</c:v>
                </c:pt>
                <c:pt idx="18969" formatCode="General">
                  <c:v>0.17250405645506101</c:v>
                </c:pt>
                <c:pt idx="18970" formatCode="General">
                  <c:v>0.18345084671405901</c:v>
                </c:pt>
                <c:pt idx="18971" formatCode="General">
                  <c:v>0.19431739483711899</c:v>
                </c:pt>
                <c:pt idx="18972" formatCode="General">
                  <c:v>0.20509641647959401</c:v>
                </c:pt>
                <c:pt idx="18973" formatCode="General">
                  <c:v>0.21578151253536201</c:v>
                </c:pt>
                <c:pt idx="18974" formatCode="General">
                  <c:v>0.22636594863939999</c:v>
                </c:pt>
                <c:pt idx="18975" formatCode="General">
                  <c:v>0.23684248245686301</c:v>
                </c:pt>
                <c:pt idx="18976" formatCode="General">
                  <c:v>0.24720398807077601</c:v>
                </c:pt>
                <c:pt idx="18977" formatCode="General">
                  <c:v>0.25744411632513903</c:v>
                </c:pt>
                <c:pt idx="18978" formatCode="General">
                  <c:v>0.26755727947697899</c:v>
                </c:pt>
                <c:pt idx="18979" formatCode="General">
                  <c:v>0.27753746195538498</c:v>
                </c:pt>
                <c:pt idx="18980" formatCode="General">
                  <c:v>0.28737867406529599</c:v>
                </c:pt>
                <c:pt idx="18981" formatCode="General">
                  <c:v>0.29707553977739298</c:v>
                </c:pt>
                <c:pt idx="18982" formatCode="General">
                  <c:v>0.30662280831226901</c:v>
                </c:pt>
                <c:pt idx="18983" formatCode="General">
                  <c:v>0.31601578564305099</c:v>
                </c:pt>
                <c:pt idx="18984" formatCode="General">
                  <c:v>0.32524972525291301</c:v>
                </c:pt>
                <c:pt idx="18985" formatCode="General">
                  <c:v>0.33431918346471901</c:v>
                </c:pt>
                <c:pt idx="18986" formatCode="General">
                  <c:v>0.34321917848282002</c:v>
                </c:pt>
                <c:pt idx="18987" formatCode="General">
                  <c:v>0.35194582518902701</c:v>
                </c:pt>
                <c:pt idx="18988" formatCode="General">
                  <c:v>0.36049515499506402</c:v>
                </c:pt>
                <c:pt idx="18989" formatCode="General">
                  <c:v>0.36886246121666399</c:v>
                </c:pt>
                <c:pt idx="18990" formatCode="General">
                  <c:v>0.37704394334882302</c:v>
                </c:pt>
                <c:pt idx="18991" formatCode="General">
                  <c:v>0.38503621454877301</c:v>
                </c:pt>
                <c:pt idx="18992" formatCode="General">
                  <c:v>0.39283509682162598</c:v>
                </c:pt>
                <c:pt idx="18993" formatCode="General">
                  <c:v>0.40043668888734801</c:v>
                </c:pt>
                <c:pt idx="18994" formatCode="General">
                  <c:v>0.40783801249303298</c:v>
                </c:pt>
                <c:pt idx="18995" formatCode="General">
                  <c:v>0.41503589437302502</c:v>
                </c:pt>
                <c:pt idx="18996" formatCode="General">
                  <c:v>0.422026997148363</c:v>
                </c:pt>
                <c:pt idx="18997" formatCode="General">
                  <c:v>0.428808212206512</c:v>
                </c:pt>
                <c:pt idx="18998" formatCode="General">
                  <c:v>0.43537640401792599</c:v>
                </c:pt>
                <c:pt idx="18999" formatCode="General">
                  <c:v>0.44172849543405901</c:v>
                </c:pt>
                <c:pt idx="19000" formatCode="General">
                  <c:v>0.44786157908882002</c:v>
                </c:pt>
                <c:pt idx="19001" formatCode="General">
                  <c:v>0.45377274940449602</c:v>
                </c:pt>
                <c:pt idx="19002" formatCode="General">
                  <c:v>0.45945908286175102</c:v>
                </c:pt>
                <c:pt idx="19003" formatCode="General">
                  <c:v>0.46491774742854802</c:v>
                </c:pt>
                <c:pt idx="19004" formatCode="General">
                  <c:v>0.470145903607467</c:v>
                </c:pt>
                <c:pt idx="19005" formatCode="General">
                  <c:v>0.47514075412589002</c:v>
                </c:pt>
                <c:pt idx="19006" formatCode="General">
                  <c:v>0.47989955316233301</c:v>
                </c:pt>
                <c:pt idx="19007" formatCode="General">
                  <c:v>0.48441955414302801</c:v>
                </c:pt>
                <c:pt idx="19008" formatCode="General">
                  <c:v>0.48869801159417198</c:v>
                </c:pt>
                <c:pt idx="19009" formatCode="General">
                  <c:v>0.49273219260849399</c:v>
                </c:pt>
                <c:pt idx="19010" formatCode="General">
                  <c:v>0.49651938542606999</c:v>
                </c:pt>
                <c:pt idx="19011" formatCode="General">
                  <c:v>0.50005686110012404</c:v>
                </c:pt>
                <c:pt idx="19012" formatCode="General">
                  <c:v>0.503341937210388</c:v>
                </c:pt>
                <c:pt idx="19013" formatCode="General">
                  <c:v>0.50637194061355495</c:v>
                </c:pt>
                <c:pt idx="19014" formatCode="General">
                  <c:v>0.50914416255565098</c:v>
                </c:pt>
                <c:pt idx="19015" formatCode="General">
                  <c:v>0.51165592769352397</c:v>
                </c:pt>
                <c:pt idx="19016" formatCode="General">
                  <c:v>0.51390456928283001</c:v>
                </c:pt>
                <c:pt idx="19017" formatCode="General">
                  <c:v>0.51588750445437803</c:v>
                </c:pt>
                <c:pt idx="19018" formatCode="General">
                  <c:v>0.51760223209021705</c:v>
                </c:pt>
                <c:pt idx="19019" formatCode="General">
                  <c:v>0.51904623487344204</c:v>
                </c:pt>
                <c:pt idx="19020" formatCode="General">
                  <c:v>0.52021702636227196</c:v>
                </c:pt>
                <c:pt idx="19021" formatCode="General">
                  <c:v>0.521112207216478</c:v>
                </c:pt>
                <c:pt idx="19022" formatCode="General">
                  <c:v>0.52172944396086596</c:v>
                </c:pt>
                <c:pt idx="19023" formatCode="General">
                  <c:v>0.522066485873659</c:v>
                </c:pt>
                <c:pt idx="19024" formatCode="General">
                  <c:v>0.52212118746171499</c:v>
                </c:pt>
                <c:pt idx="19025" formatCode="General">
                  <c:v>0.52189145980910001</c:v>
                </c:pt>
                <c:pt idx="19026" formatCode="General">
                  <c:v>0.52137534803316898</c:v>
                </c:pt>
                <c:pt idx="19027" formatCode="General">
                  <c:v>0.52057108584497203</c:v>
                </c:pt>
                <c:pt idx="19028" formatCode="General">
                  <c:v>0.51947696348725902</c:v>
                </c:pt>
                <c:pt idx="19029" formatCode="General">
                  <c:v>0.51809143806353597</c:v>
                </c:pt>
                <c:pt idx="19030" formatCode="General">
                  <c:v>0.51641316189745601</c:v>
                </c:pt>
                <c:pt idx="19031" formatCode="General">
                  <c:v>0.51444098392417204</c:v>
                </c:pt>
                <c:pt idx="19032" formatCode="General">
                  <c:v>0.51217390311359701</c:v>
                </c:pt>
                <c:pt idx="19033" formatCode="General">
                  <c:v>0.50961111904338097</c:v>
                </c:pt>
                <c:pt idx="19034" formatCode="General">
                  <c:v>0.50675204366122795</c:v>
                </c:pt>
                <c:pt idx="19035" formatCode="General">
                  <c:v>0.50359630654405596</c:v>
                </c:pt>
                <c:pt idx="19036" formatCode="General">
                  <c:v>0.50014386416937395</c:v>
                </c:pt>
                <c:pt idx="19037" formatCode="General">
                  <c:v>0.49639489011208898</c:v>
                </c:pt>
                <c:pt idx="19038" formatCode="General">
                  <c:v>0.49234980785691801</c:v>
                </c:pt>
                <c:pt idx="19039" formatCode="General">
                  <c:v>0.48800928681697198</c:v>
                </c:pt>
                <c:pt idx="19040" formatCode="General">
                  <c:v>0.48337429003547</c:v>
                </c:pt>
                <c:pt idx="19041" formatCode="General">
                  <c:v>0.47844612300182399</c:v>
                </c:pt>
                <c:pt idx="19042" formatCode="General">
                  <c:v>0.47322641845181002</c:v>
                </c:pt>
                <c:pt idx="19043" formatCode="General">
                  <c:v>0.46771711424205298</c:v>
                </c:pt>
                <c:pt idx="19044" formatCode="General">
                  <c:v>0.46192048096738703</c:v>
                </c:pt>
                <c:pt idx="19045" formatCode="General">
                  <c:v>0.45583910648416398</c:v>
                </c:pt>
                <c:pt idx="19046" formatCode="General">
                  <c:v>0.449475971915687</c:v>
                </c:pt>
                <c:pt idx="19047" formatCode="General">
                  <c:v>0.44283437409489301</c:v>
                </c:pt>
                <c:pt idx="19048" formatCode="General">
                  <c:v>0.43591793539281398</c:v>
                </c:pt>
                <c:pt idx="19049" formatCode="General">
                  <c:v>0.42873063391238603</c:v>
                </c:pt>
                <c:pt idx="19050" formatCode="General">
                  <c:v>0.421276831076145</c:v>
                </c:pt>
                <c:pt idx="19051" formatCode="General">
                  <c:v>0.41356133685984597</c:v>
                </c:pt>
                <c:pt idx="19052" formatCode="General">
                  <c:v>0.405589204105684</c:v>
                </c:pt>
                <c:pt idx="19053" formatCode="General">
                  <c:v>0.397365838457725</c:v>
                </c:pt>
                <c:pt idx="19054" formatCode="General">
                  <c:v>0.38889707930560402</c:v>
                </c:pt>
                <c:pt idx="19055" formatCode="General">
                  <c:v>0.380189101471191</c:v>
                </c:pt>
                <c:pt idx="19056" formatCode="General">
                  <c:v>0.37124841101314199</c:v>
                </c:pt>
                <c:pt idx="19057" formatCode="General">
                  <c:v>0.36208184851063802</c:v>
                </c:pt>
                <c:pt idx="19058" formatCode="General">
                  <c:v>0.35269654868026001</c:v>
                </c:pt>
                <c:pt idx="19059" formatCode="General">
                  <c:v>0.343100050560388</c:v>
                </c:pt>
                <c:pt idx="19060" formatCode="General">
                  <c:v>0.33330020394934701</c:v>
                </c:pt>
                <c:pt idx="19061" formatCode="General">
                  <c:v>0.323305157742034</c:v>
                </c:pt>
                <c:pt idx="19062" formatCode="General">
                  <c:v>0.31312335774699102</c:v>
                </c:pt>
                <c:pt idx="19063" formatCode="General">
                  <c:v>0.30276343932080801</c:v>
                </c:pt>
                <c:pt idx="19064" formatCode="General">
                  <c:v>0.292234342008512</c:v>
                </c:pt>
                <c:pt idx="19065" formatCode="General">
                  <c:v>0.281545323515004</c:v>
                </c:pt>
                <c:pt idx="19066" formatCode="General">
                  <c:v>0.27070585169552702</c:v>
                </c:pt>
                <c:pt idx="19067" formatCode="General">
                  <c:v>0.259725596816059</c:v>
                </c:pt>
                <c:pt idx="19068" formatCode="General">
                  <c:v>0.24861443258528301</c:v>
                </c:pt>
                <c:pt idx="19069" formatCode="General">
                  <c:v>0.237382339808974</c:v>
                </c:pt>
                <c:pt idx="19070" formatCode="General">
                  <c:v>0.226039535526916</c:v>
                </c:pt>
                <c:pt idx="19071" formatCode="General">
                  <c:v>0.21459638852332399</c:v>
                </c:pt>
                <c:pt idx="19072" formatCode="General">
                  <c:v>0.203063331284391</c:v>
                </c:pt>
                <c:pt idx="19073" formatCode="General">
                  <c:v>0.19145091299162501</c:v>
                </c:pt>
                <c:pt idx="19074" formatCode="General">
                  <c:v>0.17976975526877401</c:v>
                </c:pt>
                <c:pt idx="19075" formatCode="General">
                  <c:v>0.168030535323378</c:v>
                </c:pt>
                <c:pt idx="19076" formatCode="General">
                  <c:v>0.15624397722389399</c:v>
                </c:pt>
                <c:pt idx="19077" formatCode="General">
                  <c:v>0.14442075819793701</c:v>
                </c:pt>
                <c:pt idx="19078" formatCode="General">
                  <c:v>0.132571577757328</c:v>
                </c:pt>
                <c:pt idx="19079" formatCode="General">
                  <c:v>0.12070713517953</c:v>
                </c:pt>
                <c:pt idx="19080" formatCode="General">
                  <c:v>0.10883804596074501</c:v>
                </c:pt>
                <c:pt idx="19081" formatCode="General">
                  <c:v>9.6974868724555102E-2</c:v>
                </c:pt>
                <c:pt idx="19082" formatCode="General">
                  <c:v>8.5128032056134201E-2</c:v>
                </c:pt>
                <c:pt idx="19083" formatCode="General">
                  <c:v>7.3307819380352607E-2</c:v>
                </c:pt>
                <c:pt idx="19084" formatCode="General">
                  <c:v>6.1524413451119697E-2</c:v>
                </c:pt>
                <c:pt idx="19085" formatCode="General">
                  <c:v>4.97878362155963E-2</c:v>
                </c:pt>
                <c:pt idx="19086" formatCode="General">
                  <c:v>3.8107883729313598E-2</c:v>
                </c:pt>
                <c:pt idx="19087" formatCode="General">
                  <c:v>2.6494178102324999E-2</c:v>
                </c:pt>
                <c:pt idx="19088" formatCode="General">
                  <c:v>1.4956123017756E-2</c:v>
                </c:pt>
                <c:pt idx="19089" formatCode="General">
                  <c:v>3.5028980861168198E-3</c:v>
                </c:pt>
                <c:pt idx="19090" formatCode="General">
                  <c:v>-7.8566336424433208E-3</c:v>
                </c:pt>
                <c:pt idx="19091" formatCode="General">
                  <c:v>-1.9113812503460299E-2</c:v>
                </c:pt>
                <c:pt idx="19092" formatCode="General">
                  <c:v>-3.0260263163170199E-2</c:v>
                </c:pt>
                <c:pt idx="19093" formatCode="General">
                  <c:v>-4.12879396679732E-2</c:v>
                </c:pt>
                <c:pt idx="19094" formatCode="General">
                  <c:v>-5.2189053224275299E-2</c:v>
                </c:pt>
                <c:pt idx="19095" formatCode="General">
                  <c:v>-6.2956200415643093E-2</c:v>
                </c:pt>
                <c:pt idx="19096" formatCode="General">
                  <c:v>-7.3582241383722102E-2</c:v>
                </c:pt>
                <c:pt idx="19097" formatCode="General">
                  <c:v>-8.4060420589889703E-2</c:v>
                </c:pt>
                <c:pt idx="19098" formatCode="General">
                  <c:v>-9.4384346075054804E-2</c:v>
                </c:pt>
                <c:pt idx="19099" formatCode="General">
                  <c:v>-0.104547941507734</c:v>
                </c:pt>
                <c:pt idx="19100" formatCode="General">
                  <c:v>-0.114545466764665</c:v>
                </c:pt>
                <c:pt idx="19101" formatCode="General">
                  <c:v>-0.124371587382706</c:v>
                </c:pt>
                <c:pt idx="19102" formatCode="General">
                  <c:v>-0.134021337211127</c:v>
                </c:pt>
                <c:pt idx="19103" formatCode="General">
                  <c:v>-0.14349007083978901</c:v>
                </c:pt>
                <c:pt idx="19104" formatCode="General">
                  <c:v>-0.15277358014432399</c:v>
                </c:pt>
                <c:pt idx="19105" formatCode="General">
                  <c:v>-0.16186799115334</c:v>
                </c:pt>
                <c:pt idx="19106" formatCode="General">
                  <c:v>-0.17076971385355799</c:v>
                </c:pt>
                <c:pt idx="19107" formatCode="General">
                  <c:v>-0.179475608998724</c:v>
                </c:pt>
                <c:pt idx="19108" formatCode="General">
                  <c:v>-0.187982891312999</c:v>
                </c:pt>
                <c:pt idx="19109" formatCode="General">
                  <c:v>-0.19628901720580499</c:v>
                </c:pt>
                <c:pt idx="19110" formatCode="General">
                  <c:v>-0.20439190186357001</c:v>
                </c:pt>
                <c:pt idx="19111" formatCode="General">
                  <c:v>-0.21228977587328399</c:v>
                </c:pt>
                <c:pt idx="19112" formatCode="General">
                  <c:v>-0.21998116653761501</c:v>
                </c:pt>
                <c:pt idx="19113" formatCode="General">
                  <c:v>-0.22746490418047899</c:v>
                </c:pt>
                <c:pt idx="19114" formatCode="General">
                  <c:v>-0.234740132728155</c:v>
                </c:pt>
                <c:pt idx="19115" formatCode="General">
                  <c:v>-0.24180636425114299</c:v>
                </c:pt>
                <c:pt idx="19116" formatCode="General">
                  <c:v>-0.24866331970261599</c:v>
                </c:pt>
                <c:pt idx="19117" formatCode="General">
                  <c:v>-0.25531097960754401</c:v>
                </c:pt>
                <c:pt idx="19118" formatCode="General">
                  <c:v>-0.261749648263084</c:v>
                </c:pt>
                <c:pt idx="19119" formatCode="General">
                  <c:v>-0.267979799878795</c:v>
                </c:pt>
                <c:pt idx="19120" formatCode="General">
                  <c:v>-0.27400213581001698</c:v>
                </c:pt>
                <c:pt idx="19121" formatCode="General">
                  <c:v>-0.27981765606381198</c:v>
                </c:pt>
                <c:pt idx="19122" formatCode="General">
                  <c:v>-0.28542750713759102</c:v>
                </c:pt>
                <c:pt idx="19123" formatCode="General">
                  <c:v>-0.29083298578556399</c:v>
                </c:pt>
                <c:pt idx="19124" formatCode="General">
                  <c:v>-0.29603561415460899</c:v>
                </c:pt>
                <c:pt idx="19125" formatCode="General">
                  <c:v>-0.30103705687238502</c:v>
                </c:pt>
                <c:pt idx="19126" formatCode="General">
                  <c:v>-0.30583913120078299</c:v>
                </c:pt>
                <c:pt idx="19127" formatCode="General">
                  <c:v>-0.31044377666545298</c:v>
                </c:pt>
                <c:pt idx="19128" formatCode="General">
                  <c:v>-0.31485302259715098</c:v>
                </c:pt>
                <c:pt idx="19129" formatCode="General">
                  <c:v>-0.31906901713009</c:v>
                </c:pt>
                <c:pt idx="19130" formatCode="General">
                  <c:v>-0.32309400504266</c:v>
                </c:pt>
                <c:pt idx="19131" formatCode="General">
                  <c:v>-0.32693030291757802</c:v>
                </c:pt>
                <c:pt idx="19132" formatCode="General">
                  <c:v>-0.33058027473371698</c:v>
                </c:pt>
                <c:pt idx="19133" formatCode="General">
                  <c:v>-0.33404631823917502</c:v>
                </c:pt>
                <c:pt idx="19134" formatCode="General">
                  <c:v>-0.337330902301263</c:v>
                </c:pt>
                <c:pt idx="19135" formatCode="General">
                  <c:v>-0.34043650340446002</c:v>
                </c:pt>
                <c:pt idx="19136" formatCode="General">
                  <c:v>-0.34336558786796101</c:v>
                </c:pt>
                <c:pt idx="19137" formatCode="General">
                  <c:v>-0.34612063424976403</c:v>
                </c:pt>
                <c:pt idx="19138" formatCode="General">
                  <c:v>-0.34870410556076598</c:v>
                </c:pt>
                <c:pt idx="19139" formatCode="General">
                  <c:v>-0.35111848284409802</c:v>
                </c:pt>
                <c:pt idx="19140" formatCode="General">
                  <c:v>-0.35336620786245698</c:v>
                </c:pt>
                <c:pt idx="19141" formatCode="General">
                  <c:v>-0.355449686267655</c:v>
                </c:pt>
                <c:pt idx="19142" formatCode="General">
                  <c:v>-0.35737130219985602</c:v>
                </c:pt>
                <c:pt idx="19143" formatCode="General">
                  <c:v>-0.35913334206726</c:v>
                </c:pt>
                <c:pt idx="19144" formatCode="General">
                  <c:v>-0.36073810920930599</c:v>
                </c:pt>
                <c:pt idx="19145" formatCode="General">
                  <c:v>-0.36218785218375199</c:v>
                </c:pt>
                <c:pt idx="19146" formatCode="General">
                  <c:v>-0.36348467264512402</c:v>
                </c:pt>
                <c:pt idx="19147" formatCode="General">
                  <c:v>-0.36463070212687498</c:v>
                </c:pt>
                <c:pt idx="19148" formatCode="General">
                  <c:v>-0.36562801976473303</c:v>
                </c:pt>
                <c:pt idx="19149" formatCode="General">
                  <c:v>-0.366478604517815</c:v>
                </c:pt>
                <c:pt idx="19150" formatCode="General">
                  <c:v>-0.36718440380830097</c:v>
                </c:pt>
                <c:pt idx="19151" formatCode="General">
                  <c:v>-0.36774730012222501</c:v>
                </c:pt>
                <c:pt idx="19152" formatCode="General">
                  <c:v>-0.36816907215238598</c:v>
                </c:pt>
                <c:pt idx="19153" formatCode="General">
                  <c:v>-0.368451474101396</c:v>
                </c:pt>
                <c:pt idx="19154" formatCode="General">
                  <c:v>-0.36859625992698403</c:v>
                </c:pt>
                <c:pt idx="19155" formatCode="General">
                  <c:v>-0.36860509679054698</c:v>
                </c:pt>
                <c:pt idx="19156" formatCode="General">
                  <c:v>-0.368479628657984</c:v>
                </c:pt>
                <c:pt idx="19157" formatCode="General">
                  <c:v>-0.36822144645541899</c:v>
                </c:pt>
                <c:pt idx="19158" formatCode="General">
                  <c:v>-0.36783205439359901</c:v>
                </c:pt>
                <c:pt idx="19159" formatCode="General">
                  <c:v>-0.36731300050453403</c:v>
                </c:pt>
                <c:pt idx="19160" formatCode="General">
                  <c:v>-0.36666579203372801</c:v>
                </c:pt>
                <c:pt idx="19161" formatCode="General">
                  <c:v>-0.36589185598602197</c:v>
                </c:pt>
                <c:pt idx="19162" formatCode="General">
                  <c:v>-0.36499266418683202</c:v>
                </c:pt>
                <c:pt idx="19163" formatCode="General">
                  <c:v>-0.36396966061214098</c:v>
                </c:pt>
                <c:pt idx="19164" formatCode="General">
                  <c:v>-0.36282430907438201</c:v>
                </c:pt>
                <c:pt idx="19165" formatCode="General">
                  <c:v>-0.361557974217881</c:v>
                </c:pt>
                <c:pt idx="19166" formatCode="General">
                  <c:v>-0.36017223299759099</c:v>
                </c:pt>
                <c:pt idx="19167" formatCode="General">
                  <c:v>-0.35866901332242901</c:v>
                </c:pt>
                <c:pt idx="19168" formatCode="General">
                  <c:v>-0.35704953038257797</c:v>
                </c:pt>
                <c:pt idx="19169" formatCode="General">
                  <c:v>-0.35531533333867199</c:v>
                </c:pt>
                <c:pt idx="19170" formatCode="General">
                  <c:v>-0.353468385696593</c:v>
                </c:pt>
                <c:pt idx="19171" formatCode="General">
                  <c:v>-0.35150996778388099</c:v>
                </c:pt>
                <c:pt idx="19172" formatCode="General">
                  <c:v>-0.34944174094670999</c:v>
                </c:pt>
                <c:pt idx="19173" formatCode="General">
                  <c:v>-0.34726586769909401</c:v>
                </c:pt>
                <c:pt idx="19174" formatCode="General">
                  <c:v>-0.344984360616161</c:v>
                </c:pt>
                <c:pt idx="19175" formatCode="General">
                  <c:v>-0.34259850588796098</c:v>
                </c:pt>
                <c:pt idx="19176" formatCode="General">
                  <c:v>-0.34011003355703701</c:v>
                </c:pt>
                <c:pt idx="19177" formatCode="General">
                  <c:v>-0.33752175288545599</c:v>
                </c:pt>
                <c:pt idx="19178" formatCode="General">
                  <c:v>-0.334835881056054</c:v>
                </c:pt>
                <c:pt idx="19179" formatCode="General">
                  <c:v>-0.332054442824262</c:v>
                </c:pt>
                <c:pt idx="19180" formatCode="General">
                  <c:v>-0.32917982661358303</c:v>
                </c:pt>
                <c:pt idx="19181" formatCode="General">
                  <c:v>-0.32621381957189</c:v>
                </c:pt>
                <c:pt idx="19182" formatCode="General">
                  <c:v>-0.32315914214573199</c:v>
                </c:pt>
                <c:pt idx="19183" formatCode="General">
                  <c:v>-0.32001845609608798</c:v>
                </c:pt>
                <c:pt idx="19184" formatCode="General">
                  <c:v>-0.31679372255509702</c:v>
                </c:pt>
                <c:pt idx="19185" formatCode="General">
                  <c:v>-0.31348784533000701</c:v>
                </c:pt>
                <c:pt idx="19186" formatCode="General">
                  <c:v>-0.31010374282961101</c:v>
                </c:pt>
                <c:pt idx="19187" formatCode="General">
                  <c:v>-0.30664474269869801</c:v>
                </c:pt>
                <c:pt idx="19188" formatCode="General">
                  <c:v>-0.30311397880483298</c:v>
                </c:pt>
                <c:pt idx="19189" formatCode="General">
                  <c:v>-0.299513773140969</c:v>
                </c:pt>
                <c:pt idx="19190" formatCode="General">
                  <c:v>-0.29584680479872699</c:v>
                </c:pt>
                <c:pt idx="19191" formatCode="General">
                  <c:v>-0.29211671307181902</c:v>
                </c:pt>
                <c:pt idx="19192" formatCode="General">
                  <c:v>-0.28832643492747101</c:v>
                </c:pt>
                <c:pt idx="19193" formatCode="General">
                  <c:v>-0.28447864246209398</c:v>
                </c:pt>
                <c:pt idx="19194" formatCode="General">
                  <c:v>-0.28057692932594303</c:v>
                </c:pt>
                <c:pt idx="19195" formatCode="General">
                  <c:v>-0.27662475065034597</c:v>
                </c:pt>
                <c:pt idx="19196" formatCode="General">
                  <c:v>-0.27262531585531302</c:v>
                </c:pt>
                <c:pt idx="19197" formatCode="General">
                  <c:v>-0.26858210636897101</c:v>
                </c:pt>
                <c:pt idx="19198" formatCode="General">
                  <c:v>-0.26449834495734598</c:v>
                </c:pt>
                <c:pt idx="19199" formatCode="General">
                  <c:v>-0.26037688574214202</c:v>
                </c:pt>
                <c:pt idx="19200" formatCode="General">
                  <c:v>-0.25622033598480098</c:v>
                </c:pt>
                <c:pt idx="19201" formatCode="General">
                  <c:v>-0.25203214343309799</c:v>
                </c:pt>
                <c:pt idx="19202" formatCode="General">
                  <c:v>-0.24781560343643899</c:v>
                </c:pt>
                <c:pt idx="19203" formatCode="General">
                  <c:v>-0.243573711468869</c:v>
                </c:pt>
                <c:pt idx="19204" formatCode="General">
                  <c:v>-0.239309688130034</c:v>
                </c:pt>
                <c:pt idx="19205" formatCode="General">
                  <c:v>-0.23502597497414099</c:v>
                </c:pt>
                <c:pt idx="19206" formatCode="General">
                  <c:v>-0.23072580741874299</c:v>
                </c:pt>
                <c:pt idx="19207" formatCode="General">
                  <c:v>-0.22641219443086899</c:v>
                </c:pt>
                <c:pt idx="19208" formatCode="General">
                  <c:v>-0.22208726465571799</c:v>
                </c:pt>
                <c:pt idx="19209" formatCode="General">
                  <c:v>-0.21775339748667299</c:v>
                </c:pt>
                <c:pt idx="19210" formatCode="General">
                  <c:v>-0.21341335540470699</c:v>
                </c:pt>
                <c:pt idx="19211" formatCode="General">
                  <c:v>-0.20906964723569399</c:v>
                </c:pt>
                <c:pt idx="19212" formatCode="General">
                  <c:v>-0.204723967454645</c:v>
                </c:pt>
                <c:pt idx="19213" formatCode="General">
                  <c:v>-0.200378322918883</c:v>
                </c:pt>
                <c:pt idx="19214" formatCode="General">
                  <c:v>-0.196035132689586</c:v>
                </c:pt>
                <c:pt idx="19215" formatCode="General">
                  <c:v>-0.191696026661626</c:v>
                </c:pt>
                <c:pt idx="19216" formatCode="General">
                  <c:v>-0.187361818143151</c:v>
                </c:pt>
                <c:pt idx="19217" formatCode="General">
                  <c:v>-0.183033720386442</c:v>
                </c:pt>
                <c:pt idx="19218" formatCode="General">
                  <c:v>-0.17871347221301601</c:v>
                </c:pt>
                <c:pt idx="19219" formatCode="General">
                  <c:v>-0.17440215549197199</c:v>
                </c:pt>
                <c:pt idx="19220" formatCode="General">
                  <c:v>-0.17010011951706899</c:v>
                </c:pt>
                <c:pt idx="19221" formatCode="General">
                  <c:v>-0.16580765032671499</c:v>
                </c:pt>
                <c:pt idx="19222" formatCode="General">
                  <c:v>-0.161525608539098</c:v>
                </c:pt>
                <c:pt idx="19223" formatCode="General">
                  <c:v>-0.157254349247061</c:v>
                </c:pt>
                <c:pt idx="19224" formatCode="General">
                  <c:v>-0.15299364707403801</c:v>
                </c:pt>
                <c:pt idx="19225" formatCode="General">
                  <c:v>-0.14874333389285699</c:v>
                </c:pt>
                <c:pt idx="19226" formatCode="General">
                  <c:v>-0.14450336913998199</c:v>
                </c:pt>
                <c:pt idx="19227" formatCode="General">
                  <c:v>-0.14027328670790101</c:v>
                </c:pt>
                <c:pt idx="19228" formatCode="General">
                  <c:v>-0.13605220067056201</c:v>
                </c:pt>
                <c:pt idx="19229" formatCode="General">
                  <c:v>-0.13183939757955401</c:v>
                </c:pt>
                <c:pt idx="19230" formatCode="General">
                  <c:v>-0.127633860916851</c:v>
                </c:pt>
                <c:pt idx="19231" formatCode="General">
                  <c:v>-0.123434230173308</c:v>
                </c:pt>
                <c:pt idx="19232" formatCode="General">
                  <c:v>-0.119238847844627</c:v>
                </c:pt>
                <c:pt idx="19233" formatCode="General">
                  <c:v>-0.115045858109715</c:v>
                </c:pt>
                <c:pt idx="19234" formatCode="General">
                  <c:v>-0.110853822377441</c:v>
                </c:pt>
                <c:pt idx="19235" formatCode="General">
                  <c:v>-0.106661195029949</c:v>
                </c:pt>
                <c:pt idx="19236" formatCode="General">
                  <c:v>-0.10246579014575299</c:v>
                </c:pt>
                <c:pt idx="19237" formatCode="General">
                  <c:v>-9.8265823675415101E-2</c:v>
                </c:pt>
                <c:pt idx="19238" formatCode="General">
                  <c:v>-9.4058976354937998E-2</c:v>
                </c:pt>
                <c:pt idx="19239" formatCode="General">
                  <c:v>-8.9842907081699896E-2</c:v>
                </c:pt>
                <c:pt idx="19240" formatCode="General">
                  <c:v>-8.5615843381382201E-2</c:v>
                </c:pt>
                <c:pt idx="19241" formatCode="General">
                  <c:v>-8.1374968064212405E-2</c:v>
                </c:pt>
                <c:pt idx="19242" formatCode="General">
                  <c:v>-7.7117483523021405E-2</c:v>
                </c:pt>
                <c:pt idx="19243" formatCode="General">
                  <c:v>-7.28412982854829E-2</c:v>
                </c:pt>
                <c:pt idx="19244" formatCode="General">
                  <c:v>-6.8543950939103496E-2</c:v>
                </c:pt>
                <c:pt idx="19245" formatCode="General">
                  <c:v>-6.4222576746626403E-2</c:v>
                </c:pt>
                <c:pt idx="19246" formatCode="General">
                  <c:v>-5.9875033341461201E-2</c:v>
                </c:pt>
                <c:pt idx="19247" formatCode="General">
                  <c:v>-5.5498880302502801E-2</c:v>
                </c:pt>
                <c:pt idx="19248" formatCode="General">
                  <c:v>-5.10912811819507E-2</c:v>
                </c:pt>
                <c:pt idx="19249" formatCode="General">
                  <c:v>-4.6649630225269398E-2</c:v>
                </c:pt>
                <c:pt idx="19250" formatCode="General">
                  <c:v>-4.2171649019988003E-2</c:v>
                </c:pt>
                <c:pt idx="19251" formatCode="General">
                  <c:v>-3.76553664568662E-2</c:v>
                </c:pt>
                <c:pt idx="19252" formatCode="General">
                  <c:v>-3.3098571749580197E-2</c:v>
                </c:pt>
                <c:pt idx="19253" formatCode="General">
                  <c:v>-2.8499275421981801E-2</c:v>
                </c:pt>
                <c:pt idx="19254" formatCode="General">
                  <c:v>-2.3855241882382701E-2</c:v>
                </c:pt>
                <c:pt idx="19255" formatCode="General">
                  <c:v>-1.9164496704244399E-2</c:v>
                </c:pt>
                <c:pt idx="19256" formatCode="General">
                  <c:v>-1.44253736419864E-2</c:v>
                </c:pt>
                <c:pt idx="19257" formatCode="General">
                  <c:v>-9.6359842686815494E-3</c:v>
                </c:pt>
                <c:pt idx="19258" formatCode="General">
                  <c:v>-4.7951131447867496E-3</c:v>
                </c:pt>
                <c:pt idx="19259">
                  <c:v>9.8336885262441194E-5</c:v>
                </c:pt>
                <c:pt idx="19260" formatCode="General">
                  <c:v>5.04553343931114E-3</c:v>
                </c:pt>
                <c:pt idx="19261" formatCode="General">
                  <c:v>1.00473454394091E-2</c:v>
                </c:pt>
                <c:pt idx="19262" formatCode="General">
                  <c:v>1.5104432331503201E-2</c:v>
                </c:pt>
                <c:pt idx="19263" formatCode="General">
                  <c:v>2.0217279473854499E-2</c:v>
                </c:pt>
                <c:pt idx="19264" formatCode="General">
                  <c:v>2.5386159415544202E-2</c:v>
                </c:pt>
                <c:pt idx="19265" formatCode="General">
                  <c:v>3.0611091162105399E-2</c:v>
                </c:pt>
                <c:pt idx="19266" formatCode="General">
                  <c:v>3.5891808089539803E-2</c:v>
                </c:pt>
                <c:pt idx="19267" formatCode="General">
                  <c:v>4.1227849562770598E-2</c:v>
                </c:pt>
                <c:pt idx="19268" formatCode="General">
                  <c:v>4.6618592726570499E-2</c:v>
                </c:pt>
                <c:pt idx="19269" formatCode="General">
                  <c:v>5.2063116342335201E-2</c:v>
                </c:pt>
                <c:pt idx="19270" formatCode="General">
                  <c:v>5.7560216608452501E-2</c:v>
                </c:pt>
                <c:pt idx="19271" formatCode="General">
                  <c:v>6.31084495734274E-2</c:v>
                </c:pt>
                <c:pt idx="19272" formatCode="General">
                  <c:v>6.8706122768720804E-2</c:v>
                </c:pt>
                <c:pt idx="19273" formatCode="General">
                  <c:v>7.4351379736709702E-2</c:v>
                </c:pt>
                <c:pt idx="19274" formatCode="General">
                  <c:v>8.0042028838548093E-2</c:v>
                </c:pt>
                <c:pt idx="19275" formatCode="General">
                  <c:v>8.5775677982969603E-2</c:v>
                </c:pt>
                <c:pt idx="19276" formatCode="General">
                  <c:v>9.1549729842686903E-2</c:v>
                </c:pt>
                <c:pt idx="19277" formatCode="General">
                  <c:v>9.7361256099254501E-2</c:v>
                </c:pt>
                <c:pt idx="19278" formatCode="General">
                  <c:v>0.103207146028471</c:v>
                </c:pt>
                <c:pt idx="19279" formatCode="General">
                  <c:v>0.1090841077701</c:v>
                </c:pt>
                <c:pt idx="19280" formatCode="General">
                  <c:v>0.114988598092781</c:v>
                </c:pt>
                <c:pt idx="19281" formatCode="General">
                  <c:v>0.12091686255908</c:v>
                </c:pt>
                <c:pt idx="19282" formatCode="General">
                  <c:v>0.126864981601474</c:v>
                </c:pt>
                <c:pt idx="19283" formatCode="General">
                  <c:v>0.13282880629718999</c:v>
                </c:pt>
                <c:pt idx="19284" formatCode="General">
                  <c:v>0.13880399808541899</c:v>
                </c:pt>
                <c:pt idx="19285" formatCode="General">
                  <c:v>0.14478607378334099</c:v>
                </c:pt>
                <c:pt idx="19286" formatCode="General">
                  <c:v>0.15077034577791901</c:v>
                </c:pt>
                <c:pt idx="19287" formatCode="General">
                  <c:v>0.15675202094333801</c:v>
                </c:pt>
                <c:pt idx="19288" formatCode="General">
                  <c:v>0.16272624117678999</c:v>
                </c:pt>
                <c:pt idx="19289" formatCode="General">
                  <c:v>0.168687903529226</c:v>
                </c:pt>
                <c:pt idx="19290" formatCode="General">
                  <c:v>0.174631801655136</c:v>
                </c:pt>
                <c:pt idx="19291" formatCode="General">
                  <c:v>0.18055273023708401</c:v>
                </c:pt>
                <c:pt idx="19292" formatCode="General">
                  <c:v>0.186445309003897</c:v>
                </c:pt>
                <c:pt idx="19293" formatCode="General">
                  <c:v>0.19230410952390201</c:v>
                </c:pt>
                <c:pt idx="19294" formatCode="General">
                  <c:v>0.19812364853877901</c:v>
                </c:pt>
                <c:pt idx="19295" formatCode="General">
                  <c:v>0.20389836927667901</c:v>
                </c:pt>
                <c:pt idx="19296" formatCode="General">
                  <c:v>0.209622772262616</c:v>
                </c:pt>
                <c:pt idx="19297" formatCode="General">
                  <c:v>0.215291235672667</c:v>
                </c:pt>
                <c:pt idx="19298" formatCode="General">
                  <c:v>0.22089813432108199</c:v>
                </c:pt>
                <c:pt idx="19299" formatCode="General">
                  <c:v>0.22643788375370799</c:v>
                </c:pt>
                <c:pt idx="19300" formatCode="General">
                  <c:v>0.231904911637727</c:v>
                </c:pt>
                <c:pt idx="19301" formatCode="General">
                  <c:v>0.23729372877859001</c:v>
                </c:pt>
                <c:pt idx="19302" formatCode="General">
                  <c:v>0.242598841690192</c:v>
                </c:pt>
                <c:pt idx="19303" formatCode="General">
                  <c:v>0.24781481733778701</c:v>
                </c:pt>
                <c:pt idx="19304" formatCode="General">
                  <c:v>0.252936301365211</c:v>
                </c:pt>
                <c:pt idx="19305" formatCode="General">
                  <c:v>0.25795798437322198</c:v>
                </c:pt>
                <c:pt idx="19306" formatCode="General">
                  <c:v>0.26287472069012602</c:v>
                </c:pt>
                <c:pt idx="19307" formatCode="General">
                  <c:v>0.26768148470819197</c:v>
                </c:pt>
                <c:pt idx="19308" formatCode="General">
                  <c:v>0.27237326206295898</c:v>
                </c:pt>
                <c:pt idx="19309" formatCode="General">
                  <c:v>0.27694521272003803</c:v>
                </c:pt>
                <c:pt idx="19310" formatCode="General">
                  <c:v>0.28139263636152101</c:v>
                </c:pt>
                <c:pt idx="19311" formatCode="General">
                  <c:v>0.28571096326852902</c:v>
                </c:pt>
                <c:pt idx="19312" formatCode="General">
                  <c:v>0.28989575774787502</c:v>
                </c:pt>
                <c:pt idx="19313" formatCode="General">
                  <c:v>0.293942758857548</c:v>
                </c:pt>
                <c:pt idx="19314" formatCode="General">
                  <c:v>0.29784778510085302</c:v>
                </c:pt>
                <c:pt idx="19315" formatCode="General">
                  <c:v>0.30160693486323398</c:v>
                </c:pt>
                <c:pt idx="19316" formatCode="General">
                  <c:v>0.30521648842980398</c:v>
                </c:pt>
                <c:pt idx="19317" formatCode="General">
                  <c:v>0.30867286784937398</c:v>
                </c:pt>
                <c:pt idx="19318" formatCode="General">
                  <c:v>0.31197310944145101</c:v>
                </c:pt>
                <c:pt idx="19319" formatCode="General">
                  <c:v>0.31511382836436402</c:v>
                </c:pt>
                <c:pt idx="19320" formatCode="General">
                  <c:v>0.318092166054533</c:v>
                </c:pt>
                <c:pt idx="19321" formatCode="General">
                  <c:v>0.320905290171699</c:v>
                </c:pt>
                <c:pt idx="19322" formatCode="General">
                  <c:v>0.32354987956505599</c:v>
                </c:pt>
                <c:pt idx="19323" formatCode="General">
                  <c:v>0.32602424659013401</c:v>
                </c:pt>
                <c:pt idx="19324" formatCode="General">
                  <c:v>0.32832622447016602</c:v>
                </c:pt>
                <c:pt idx="19325" formatCode="General">
                  <c:v>0.33045296211380498</c:v>
                </c:pt>
                <c:pt idx="19326" formatCode="General">
                  <c:v>0.33240266557405801</c:v>
                </c:pt>
                <c:pt idx="19327" formatCode="General">
                  <c:v>0.33417416093618302</c:v>
                </c:pt>
                <c:pt idx="19328" formatCode="General">
                  <c:v>0.33576620479125302</c:v>
                </c:pt>
                <c:pt idx="19329" formatCode="General">
                  <c:v>0.33717734600187399</c:v>
                </c:pt>
                <c:pt idx="19330" formatCode="General">
                  <c:v>0.33840600055093201</c:v>
                </c:pt>
                <c:pt idx="19331" formatCode="General">
                  <c:v>0.33945151092172798</c:v>
                </c:pt>
                <c:pt idx="19332" formatCode="General">
                  <c:v>0.34031310985462099</c:v>
                </c:pt>
                <c:pt idx="19333" formatCode="General">
                  <c:v>0.34098981121437699</c:v>
                </c:pt>
                <c:pt idx="19334" formatCode="General">
                  <c:v>0.34148151207490302</c:v>
                </c:pt>
                <c:pt idx="19335" formatCode="General">
                  <c:v>0.34178795517483102</c:v>
                </c:pt>
                <c:pt idx="19336" formatCode="General">
                  <c:v>0.34190916214523498</c:v>
                </c:pt>
                <c:pt idx="19337" formatCode="General">
                  <c:v>0.34184541585987099</c:v>
                </c:pt>
                <c:pt idx="19338" formatCode="General">
                  <c:v>0.34159668413760702</c:v>
                </c:pt>
                <c:pt idx="19339" formatCode="General">
                  <c:v>0.34116316207202102</c:v>
                </c:pt>
                <c:pt idx="19340" formatCode="General">
                  <c:v>0.34054577738702002</c:v>
                </c:pt>
                <c:pt idx="19341" formatCode="General">
                  <c:v>0.33974460575474802</c:v>
                </c:pt>
                <c:pt idx="19342" formatCode="General">
                  <c:v>0.33876040423162102</c:v>
                </c:pt>
                <c:pt idx="19343" formatCode="General">
                  <c:v>0.33759469937004899</c:v>
                </c:pt>
                <c:pt idx="19344" formatCode="General">
                  <c:v>0.336248036789005</c:v>
                </c:pt>
                <c:pt idx="19345" formatCode="General">
                  <c:v>0.33472098948536</c:v>
                </c:pt>
                <c:pt idx="19346" formatCode="General">
                  <c:v>0.33301483807945198</c:v>
                </c:pt>
                <c:pt idx="19347" formatCode="General">
                  <c:v>0.33113106767330702</c:v>
                </c:pt>
                <c:pt idx="19348" formatCode="General">
                  <c:v>0.32907126605720599</c:v>
                </c:pt>
                <c:pt idx="19349" formatCode="General">
                  <c:v>0.32683705597374402</c:v>
                </c:pt>
                <c:pt idx="19350" formatCode="General">
                  <c:v>0.32442956084128699</c:v>
                </c:pt>
                <c:pt idx="19351" formatCode="General">
                  <c:v>0.32185046674860601</c:v>
                </c:pt>
                <c:pt idx="19352" formatCode="General">
                  <c:v>0.31910158171126701</c:v>
                </c:pt>
                <c:pt idx="19353" formatCode="General">
                  <c:v>0.31618474161633903</c:v>
                </c:pt>
                <c:pt idx="19354" formatCode="General">
                  <c:v>0.31310181247036201</c:v>
                </c:pt>
                <c:pt idx="19355" formatCode="General">
                  <c:v>0.30985465991332201</c:v>
                </c:pt>
                <c:pt idx="19356" formatCode="General">
                  <c:v>0.30644515806908401</c:v>
                </c:pt>
                <c:pt idx="19357" formatCode="General">
                  <c:v>0.30287522583661203</c:v>
                </c:pt>
                <c:pt idx="19358" formatCode="General">
                  <c:v>0.29914733455704801</c:v>
                </c:pt>
                <c:pt idx="19359" formatCode="General">
                  <c:v>0.29526342491461499</c:v>
                </c:pt>
                <c:pt idx="19360" formatCode="General">
                  <c:v>0.29122533246302001</c:v>
                </c:pt>
                <c:pt idx="19361" formatCode="General">
                  <c:v>0.28703493231192601</c:v>
                </c:pt>
                <c:pt idx="19362" formatCode="General">
                  <c:v>0.28269468524054803</c:v>
                </c:pt>
                <c:pt idx="19363" formatCode="General">
                  <c:v>0.27820709596938697</c:v>
                </c:pt>
                <c:pt idx="19364" formatCode="General">
                  <c:v>0.27357416844593402</c:v>
                </c:pt>
                <c:pt idx="19365" formatCode="General">
                  <c:v>0.26879898420506398</c:v>
                </c:pt>
                <c:pt idx="19366" formatCode="General">
                  <c:v>0.26388412500964897</c:v>
                </c:pt>
                <c:pt idx="19367" formatCode="General">
                  <c:v>0.25883151635102097</c:v>
                </c:pt>
                <c:pt idx="19368" formatCode="General">
                  <c:v>0.25364358224544398</c:v>
                </c:pt>
                <c:pt idx="19369" formatCode="General">
                  <c:v>0.248322804765781</c:v>
                </c:pt>
                <c:pt idx="19370" formatCode="General">
                  <c:v>0.242871726174504</c:v>
                </c:pt>
                <c:pt idx="19371" formatCode="General">
                  <c:v>0.23729344282509399</c:v>
                </c:pt>
                <c:pt idx="19372" formatCode="General">
                  <c:v>0.231590542822144</c:v>
                </c:pt>
                <c:pt idx="19373" formatCode="General">
                  <c:v>0.22576557484191501</c:v>
                </c:pt>
                <c:pt idx="19374" formatCode="General">
                  <c:v>0.219821702703768</c:v>
                </c:pt>
                <c:pt idx="19375" formatCode="General">
                  <c:v>0.21376210627223399</c:v>
                </c:pt>
                <c:pt idx="19376" formatCode="General">
                  <c:v>0.20758936710745099</c:v>
                </c:pt>
                <c:pt idx="19377" formatCode="General">
                  <c:v>0.20130606509907301</c:v>
                </c:pt>
                <c:pt idx="19378" formatCode="General">
                  <c:v>0.194915875317867</c:v>
                </c:pt>
                <c:pt idx="19379" formatCode="General">
                  <c:v>0.18842148043484599</c:v>
                </c:pt>
                <c:pt idx="19380" formatCode="General">
                  <c:v>0.18182598679030601</c:v>
                </c:pt>
                <c:pt idx="19381" formatCode="General">
                  <c:v>0.17513258731515699</c:v>
                </c:pt>
                <c:pt idx="19382" formatCode="General">
                  <c:v>0.16834444174712199</c:v>
                </c:pt>
                <c:pt idx="19383" formatCode="General">
                  <c:v>0.16146472457459801</c:v>
                </c:pt>
                <c:pt idx="19384" formatCode="General">
                  <c:v>0.15449662746582399</c:v>
                </c:pt>
                <c:pt idx="19385" formatCode="General">
                  <c:v>0.147443903761834</c:v>
                </c:pt>
                <c:pt idx="19386" formatCode="General">
                  <c:v>0.14030980912114999</c:v>
                </c:pt>
                <c:pt idx="19387" formatCode="General">
                  <c:v>0.13309805362923599</c:v>
                </c:pt>
                <c:pt idx="19388" formatCode="General">
                  <c:v>0.125811842266326</c:v>
                </c:pt>
                <c:pt idx="19389" formatCode="General">
                  <c:v>0.118454917562509</c:v>
                </c:pt>
                <c:pt idx="19390" formatCode="General">
                  <c:v>0.111031566795825</c:v>
                </c:pt>
                <c:pt idx="19391" formatCode="General">
                  <c:v>0.103544951369812</c:v>
                </c:pt>
                <c:pt idx="19392" formatCode="General">
                  <c:v>9.5998657541500401E-2</c:v>
                </c:pt>
                <c:pt idx="19393" formatCode="General">
                  <c:v>8.8396834682900605E-2</c:v>
                </c:pt>
                <c:pt idx="19394" formatCode="General">
                  <c:v>8.0743090491221595E-2</c:v>
                </c:pt>
                <c:pt idx="19395" formatCode="General">
                  <c:v>7.3041481390160506E-2</c:v>
                </c:pt>
                <c:pt idx="19396" formatCode="General">
                  <c:v>6.52960613922485E-2</c:v>
                </c:pt>
                <c:pt idx="19397" formatCode="General">
                  <c:v>5.75108412143015E-2</c:v>
                </c:pt>
                <c:pt idx="19398" formatCode="General">
                  <c:v>4.9690279400046E-2</c:v>
                </c:pt>
                <c:pt idx="19399" formatCode="General">
                  <c:v>4.1838245983777902E-2</c:v>
                </c:pt>
                <c:pt idx="19400" formatCode="General">
                  <c:v>3.39590143251981E-2</c:v>
                </c:pt>
                <c:pt idx="19401" formatCode="General">
                  <c:v>2.6057004731614701E-2</c:v>
                </c:pt>
                <c:pt idx="19402" formatCode="General">
                  <c:v>1.8136128073102199E-2</c:v>
                </c:pt>
                <c:pt idx="19403" formatCode="General">
                  <c:v>1.0200629963806E-2</c:v>
                </c:pt>
                <c:pt idx="19404" formatCode="General">
                  <c:v>2.25478449998232E-3</c:v>
                </c:pt>
                <c:pt idx="19405" formatCode="General">
                  <c:v>-5.6971026565182303E-3</c:v>
                </c:pt>
                <c:pt idx="19406" formatCode="General">
                  <c:v>-1.36507529228266E-2</c:v>
                </c:pt>
                <c:pt idx="19407" formatCode="General">
                  <c:v>-2.1601871902751899E-2</c:v>
                </c:pt>
                <c:pt idx="19408" formatCode="General">
                  <c:v>-2.9546149360053502E-2</c:v>
                </c:pt>
                <c:pt idx="19409" formatCode="General">
                  <c:v>-3.7479261349077898E-2</c:v>
                </c:pt>
                <c:pt idx="19410" formatCode="General">
                  <c:v>-4.5396827654651098E-2</c:v>
                </c:pt>
                <c:pt idx="19411" formatCode="General">
                  <c:v>-5.3294532859893197E-2</c:v>
                </c:pt>
                <c:pt idx="19412" formatCode="General">
                  <c:v>-6.1168141630250597E-2</c:v>
                </c:pt>
                <c:pt idx="19413" formatCode="General">
                  <c:v>-6.9013384295663796E-2</c:v>
                </c:pt>
                <c:pt idx="19414" formatCode="General">
                  <c:v>-7.6825950649978006E-2</c:v>
                </c:pt>
                <c:pt idx="19415" formatCode="General">
                  <c:v>-8.4601559397080695E-2</c:v>
                </c:pt>
                <c:pt idx="19416" formatCode="General">
                  <c:v>-9.2336022066884502E-2</c:v>
                </c:pt>
                <c:pt idx="19417" formatCode="General">
                  <c:v>-0.10002514241008501</c:v>
                </c:pt>
                <c:pt idx="19418" formatCode="General">
                  <c:v>-0.107664763285984</c:v>
                </c:pt>
                <c:pt idx="19419" formatCode="General">
                  <c:v>-0.115250779681232</c:v>
                </c:pt>
                <c:pt idx="19420" formatCode="General">
                  <c:v>-0.122779145323165</c:v>
                </c:pt>
                <c:pt idx="19421" formatCode="General">
                  <c:v>-0.130245920683734</c:v>
                </c:pt>
                <c:pt idx="19422" formatCode="General">
                  <c:v>-0.13764711544729899</c:v>
                </c:pt>
                <c:pt idx="19423" formatCode="General">
                  <c:v>-0.144978844118968</c:v>
                </c:pt>
                <c:pt idx="19424" formatCode="General">
                  <c:v>-0.152237340870851</c:v>
                </c:pt>
                <c:pt idx="19425" formatCode="General">
                  <c:v>-0.15941884116102301</c:v>
                </c:pt>
                <c:pt idx="19426" formatCode="General">
                  <c:v>-0.166519630526832</c:v>
                </c:pt>
                <c:pt idx="19427" formatCode="General">
                  <c:v>-0.17353611449574999</c:v>
                </c:pt>
                <c:pt idx="19428" formatCode="General">
                  <c:v>-0.18046487026894101</c:v>
                </c:pt>
                <c:pt idx="19429" formatCode="General">
                  <c:v>-0.187302474672223</c:v>
                </c:pt>
                <c:pt idx="19430" formatCode="General">
                  <c:v>-0.19404553714117001</c:v>
                </c:pt>
                <c:pt idx="19431" formatCode="General">
                  <c:v>-0.20069076219253401</c:v>
                </c:pt>
                <c:pt idx="19432" formatCode="General">
                  <c:v>-0.207234954963541</c:v>
                </c:pt>
                <c:pt idx="19433" formatCode="General">
                  <c:v>-0.21367505415431301</c:v>
                </c:pt>
                <c:pt idx="19434" formatCode="General">
                  <c:v>-0.22000806067604101</c:v>
                </c:pt>
                <c:pt idx="19435" formatCode="General">
                  <c:v>-0.22623105261437801</c:v>
                </c:pt>
                <c:pt idx="19436" formatCode="General">
                  <c:v>-0.23234120289785001</c:v>
                </c:pt>
                <c:pt idx="19437" formatCode="General">
                  <c:v>-0.23833577455198099</c:v>
                </c:pt>
                <c:pt idx="19438" formatCode="General">
                  <c:v>-0.24421212138450599</c:v>
                </c:pt>
                <c:pt idx="19439" formatCode="General">
                  <c:v>-0.24996768256621299</c:v>
                </c:pt>
                <c:pt idx="19440" formatCode="General">
                  <c:v>-0.25559996975454002</c:v>
                </c:pt>
                <c:pt idx="19441" formatCode="General">
                  <c:v>-0.26110658238272</c:v>
                </c:pt>
                <c:pt idx="19442" formatCode="General">
                  <c:v>-0.266485229665821</c:v>
                </c:pt>
                <c:pt idx="19443" formatCode="General">
                  <c:v>-0.27173374132128097</c:v>
                </c:pt>
                <c:pt idx="19444" formatCode="General">
                  <c:v>-0.27684997174544601</c:v>
                </c:pt>
                <c:pt idx="19445" formatCode="General">
                  <c:v>-0.281831842332462</c:v>
                </c:pt>
                <c:pt idx="19446" formatCode="General">
                  <c:v>-0.28667739826514899</c:v>
                </c:pt>
                <c:pt idx="19447" formatCode="General">
                  <c:v>-0.29138475406937397</c:v>
                </c:pt>
                <c:pt idx="19448" formatCode="General">
                  <c:v>-0.29595213491074701</c:v>
                </c:pt>
                <c:pt idx="19449" formatCode="General">
                  <c:v>-0.30037781653107898</c:v>
                </c:pt>
                <c:pt idx="19450" formatCode="General">
                  <c:v>-0.30466010889143502</c:v>
                </c:pt>
                <c:pt idx="19451" formatCode="General">
                  <c:v>-0.30879736134617802</c:v>
                </c:pt>
                <c:pt idx="19452" formatCode="General">
                  <c:v>-0.31278806659519298</c:v>
                </c:pt>
                <c:pt idx="19453" formatCode="General">
                  <c:v>-0.316630761464259</c:v>
                </c:pt>
                <c:pt idx="19454" formatCode="General">
                  <c:v>-0.32032406406033198</c:v>
                </c:pt>
                <c:pt idx="19455" formatCode="General">
                  <c:v>-0.3238666707474</c:v>
                </c:pt>
                <c:pt idx="19456" formatCode="General">
                  <c:v>-0.32725724942177298</c:v>
                </c:pt>
                <c:pt idx="19457" formatCode="General">
                  <c:v>-0.33049464264619899</c:v>
                </c:pt>
                <c:pt idx="19458" formatCode="General">
                  <c:v>-0.33357766731371402</c:v>
                </c:pt>
                <c:pt idx="19459" formatCode="General">
                  <c:v>-0.336505205604055</c:v>
                </c:pt>
                <c:pt idx="19460" formatCode="General">
                  <c:v>-0.33927626736134597</c:v>
                </c:pt>
                <c:pt idx="19461" formatCode="General">
                  <c:v>-0.341889830629588</c:v>
                </c:pt>
                <c:pt idx="19462" formatCode="General">
                  <c:v>-0.34434498921220502</c:v>
                </c:pt>
                <c:pt idx="19463" formatCode="General">
                  <c:v>-0.34664085602490602</c:v>
                </c:pt>
                <c:pt idx="19464" formatCode="General">
                  <c:v>-0.34877655799990498</c:v>
                </c:pt>
                <c:pt idx="19465" formatCode="General">
                  <c:v>-0.35075134330254099</c:v>
                </c:pt>
                <c:pt idx="19466" formatCode="General">
                  <c:v>-0.35256442949839001</c:v>
                </c:pt>
                <c:pt idx="19467" formatCode="General">
                  <c:v>-0.35421510207489298</c:v>
                </c:pt>
                <c:pt idx="19468" formatCode="General">
                  <c:v>-0.35570273110175299</c:v>
                </c:pt>
                <c:pt idx="19469" formatCode="General">
                  <c:v>-0.35702671856120799</c:v>
                </c:pt>
                <c:pt idx="19470" formatCode="General">
                  <c:v>-0.35818654592967097</c:v>
                </c:pt>
                <c:pt idx="19471" formatCode="General">
                  <c:v>-0.35918167418720098</c:v>
                </c:pt>
                <c:pt idx="19472" formatCode="General">
                  <c:v>-0.36001164697576299</c:v>
                </c:pt>
                <c:pt idx="19473" formatCode="General">
                  <c:v>-0.360676052288812</c:v>
                </c:pt>
                <c:pt idx="19474" formatCode="General">
                  <c:v>-0.36117454192533399</c:v>
                </c:pt>
                <c:pt idx="19475" formatCode="General">
                  <c:v>-0.36150699990191298</c:v>
                </c:pt>
                <c:pt idx="19476" formatCode="General">
                  <c:v>-0.36167284161805102</c:v>
                </c:pt>
                <c:pt idx="19477" formatCode="General">
                  <c:v>-0.36167200106491598</c:v>
                </c:pt>
                <c:pt idx="19478" formatCode="General">
                  <c:v>-0.361504632581654</c:v>
                </c:pt>
                <c:pt idx="19479" formatCode="General">
                  <c:v>-0.36117042196110899</c:v>
                </c:pt>
                <c:pt idx="19480" formatCode="General">
                  <c:v>-0.360669122208716</c:v>
                </c:pt>
                <c:pt idx="19481" formatCode="General">
                  <c:v>-0.36000067679129999</c:v>
                </c:pt>
                <c:pt idx="19482" formatCode="General">
                  <c:v>-0.359165748351917</c:v>
                </c:pt>
                <c:pt idx="19483" formatCode="General">
                  <c:v>-0.35816464816091298</c:v>
                </c:pt>
                <c:pt idx="19484" formatCode="General">
                  <c:v>-0.35699770600765102</c:v>
                </c:pt>
                <c:pt idx="19485" formatCode="General">
                  <c:v>-0.35566485953323501</c:v>
                </c:pt>
                <c:pt idx="19486" formatCode="General">
                  <c:v>-0.35416670411975898</c:v>
                </c:pt>
                <c:pt idx="19487" formatCode="General">
                  <c:v>-0.352504045250561</c:v>
                </c:pt>
                <c:pt idx="19488" formatCode="General">
                  <c:v>-0.35067728675537901</c:v>
                </c:pt>
                <c:pt idx="19489" formatCode="General">
                  <c:v>-0.34868747858837901</c:v>
                </c:pt>
                <c:pt idx="19490" formatCode="General">
                  <c:v>-0.34653529191321197</c:v>
                </c:pt>
                <c:pt idx="19491" formatCode="General">
                  <c:v>-0.34422147298981698</c:v>
                </c:pt>
                <c:pt idx="19492" formatCode="General">
                  <c:v>-0.34174691254566603</c:v>
                </c:pt>
                <c:pt idx="19493" formatCode="General">
                  <c:v>-0.33911271308406599</c:v>
                </c:pt>
                <c:pt idx="19494" formatCode="General">
                  <c:v>-0.33632068392926401</c:v>
                </c:pt>
                <c:pt idx="19495" formatCode="General">
                  <c:v>-0.333372214237102</c:v>
                </c:pt>
                <c:pt idx="19496" formatCode="General">
                  <c:v>-0.33026823988388199</c:v>
                </c:pt>
                <c:pt idx="19497" formatCode="General">
                  <c:v>-0.32701088991829402</c:v>
                </c:pt>
                <c:pt idx="19498" formatCode="General">
                  <c:v>-0.32360191419137302</c:v>
                </c:pt>
                <c:pt idx="19499" formatCode="General">
                  <c:v>-0.32004258645605799</c:v>
                </c:pt>
                <c:pt idx="19500" formatCode="General">
                  <c:v>-0.31633534599623597</c:v>
                </c:pt>
                <c:pt idx="19501" formatCode="General">
                  <c:v>-0.31248228173709502</c:v>
                </c:pt>
                <c:pt idx="19502" formatCode="General">
                  <c:v>-0.30848546547616501</c:v>
                </c:pt>
                <c:pt idx="19503" formatCode="General">
                  <c:v>-0.30434703497737398</c:v>
                </c:pt>
                <c:pt idx="19504" formatCode="General">
                  <c:v>-0.30006920863362901</c:v>
                </c:pt>
                <c:pt idx="19505" formatCode="General">
                  <c:v>-0.295654805414998</c:v>
                </c:pt>
                <c:pt idx="19506" formatCode="General">
                  <c:v>-0.29110619638374702</c:v>
                </c:pt>
                <c:pt idx="19507" formatCode="General">
                  <c:v>-0.28642629147196602</c:v>
                </c:pt>
                <c:pt idx="19508" formatCode="General">
                  <c:v>-0.281618082760837</c:v>
                </c:pt>
                <c:pt idx="19509" formatCode="General">
                  <c:v>-0.276684536603163</c:v>
                </c:pt>
                <c:pt idx="19510" formatCode="General">
                  <c:v>-0.27162864445949197</c:v>
                </c:pt>
                <c:pt idx="19511" formatCode="General">
                  <c:v>-0.26645393571076598</c:v>
                </c:pt>
                <c:pt idx="19512" formatCode="General">
                  <c:v>-0.26116390672585998</c:v>
                </c:pt>
                <c:pt idx="19513" formatCode="General">
                  <c:v>-0.25576139207759502</c:v>
                </c:pt>
                <c:pt idx="19514" formatCode="General">
                  <c:v>-0.25024963240013398</c:v>
                </c:pt>
                <c:pt idx="19515" formatCode="General">
                  <c:v>-0.24463187023685701</c:v>
                </c:pt>
                <c:pt idx="19516" formatCode="General">
                  <c:v>-0.23891188670049199</c:v>
                </c:pt>
                <c:pt idx="19517" formatCode="General">
                  <c:v>-0.233093970280326</c:v>
                </c:pt>
                <c:pt idx="19518" formatCode="General">
                  <c:v>-0.22718173955912599</c:v>
                </c:pt>
                <c:pt idx="19519" formatCode="General">
                  <c:v>-0.22117859968446099</c:v>
                </c:pt>
                <c:pt idx="19520" formatCode="General">
                  <c:v>-0.21508835829131501</c:v>
                </c:pt>
                <c:pt idx="19521" formatCode="General">
                  <c:v>-0.20891475310704999</c:v>
                </c:pt>
                <c:pt idx="19522" formatCode="General">
                  <c:v>-0.20266192159647001</c:v>
                </c:pt>
                <c:pt idx="19523" formatCode="General">
                  <c:v>-0.196333814346422</c:v>
                </c:pt>
                <c:pt idx="19524" formatCode="General">
                  <c:v>-0.189933651595806</c:v>
                </c:pt>
                <c:pt idx="19525" formatCode="General">
                  <c:v>-0.18346559673701701</c:v>
                </c:pt>
                <c:pt idx="19526" formatCode="General">
                  <c:v>-0.17693424351376699</c:v>
                </c:pt>
                <c:pt idx="19527" formatCode="General">
                  <c:v>-0.17034287262239001</c:v>
                </c:pt>
                <c:pt idx="19528" formatCode="General">
                  <c:v>-0.16369505625515399</c:v>
                </c:pt>
                <c:pt idx="19529" formatCode="General">
                  <c:v>-0.15699535072961501</c:v>
                </c:pt>
                <c:pt idx="19530" formatCode="General">
                  <c:v>-0.15024756805488801</c:v>
                </c:pt>
                <c:pt idx="19531" formatCode="General">
                  <c:v>-0.143454689094412</c:v>
                </c:pt>
                <c:pt idx="19532" formatCode="General">
                  <c:v>-0.13662061316180299</c:v>
                </c:pt>
                <c:pt idx="19533" formatCode="General">
                  <c:v>-0.12974966279371</c:v>
                </c:pt>
                <c:pt idx="19534" formatCode="General">
                  <c:v>-0.12284485635283</c:v>
                </c:pt>
                <c:pt idx="19535" formatCode="General">
                  <c:v>-0.11590946659243399</c:v>
                </c:pt>
                <c:pt idx="19536" formatCode="General">
                  <c:v>-0.108947172869314</c:v>
                </c:pt>
                <c:pt idx="19537" formatCode="General">
                  <c:v>-0.101960915492495</c:v>
                </c:pt>
                <c:pt idx="19538" formatCode="General">
                  <c:v>-9.49534170716861E-2</c:v>
                </c:pt>
                <c:pt idx="19539" formatCode="General">
                  <c:v>-8.7927822968258199E-2</c:v>
                </c:pt>
                <c:pt idx="19540" formatCode="General">
                  <c:v>-8.08871637565238E-2</c:v>
                </c:pt>
                <c:pt idx="19541" formatCode="General">
                  <c:v>-7.3833792923370098E-2</c:v>
                </c:pt>
                <c:pt idx="19542" formatCode="General">
                  <c:v>-6.6770480646900804E-2</c:v>
                </c:pt>
                <c:pt idx="19543" formatCode="General">
                  <c:v>-5.9699945635229103E-2</c:v>
                </c:pt>
                <c:pt idx="19544" formatCode="General">
                  <c:v>-5.2624240969795101E-2</c:v>
                </c:pt>
                <c:pt idx="19545" formatCode="General">
                  <c:v>-4.5545360188879301E-2</c:v>
                </c:pt>
                <c:pt idx="19546" formatCode="General">
                  <c:v>-3.8465835813578098E-2</c:v>
                </c:pt>
                <c:pt idx="19547" formatCode="General">
                  <c:v>-3.1387658776053901E-2</c:v>
                </c:pt>
                <c:pt idx="19548" formatCode="General">
                  <c:v>-2.4312170540460101E-2</c:v>
                </c:pt>
                <c:pt idx="19549" formatCode="General">
                  <c:v>-1.72407075821795E-2</c:v>
                </c:pt>
                <c:pt idx="19550" formatCode="General">
                  <c:v>-1.0174706334163799E-2</c:v>
                </c:pt>
                <c:pt idx="19551" formatCode="General">
                  <c:v>-3.11565656751173E-3</c:v>
                </c:pt>
                <c:pt idx="19552" formatCode="General">
                  <c:v>3.9359167958411502E-3</c:v>
                </c:pt>
                <c:pt idx="19553" formatCode="General">
                  <c:v>1.0978824403623799E-2</c:v>
                </c:pt>
                <c:pt idx="19554" formatCode="General">
                  <c:v>1.8011625351811798E-2</c:v>
                </c:pt>
                <c:pt idx="19555" formatCode="General">
                  <c:v>2.5033849812926601E-2</c:v>
                </c:pt>
                <c:pt idx="19556" formatCode="General">
                  <c:v>3.2045468993966798E-2</c:v>
                </c:pt>
                <c:pt idx="19557" formatCode="General">
                  <c:v>3.9046194733873003E-2</c:v>
                </c:pt>
                <c:pt idx="19558" formatCode="General">
                  <c:v>4.60353790923545E-2</c:v>
                </c:pt>
                <c:pt idx="19559" formatCode="General">
                  <c:v>5.3012643684435E-2</c:v>
                </c:pt>
                <c:pt idx="19560" formatCode="General">
                  <c:v>5.9978415961905902E-2</c:v>
                </c:pt>
                <c:pt idx="19561" formatCode="General">
                  <c:v>6.6932797516084996E-2</c:v>
                </c:pt>
                <c:pt idx="19562" formatCode="General">
                  <c:v>7.3875443262444995E-2</c:v>
                </c:pt>
                <c:pt idx="19563" formatCode="General">
                  <c:v>8.08067021627277E-2</c:v>
                </c:pt>
                <c:pt idx="19564" formatCode="General">
                  <c:v>8.7727136444338896E-2</c:v>
                </c:pt>
                <c:pt idx="19565" formatCode="General">
                  <c:v>9.4637375405969004E-2</c:v>
                </c:pt>
                <c:pt idx="19566" formatCode="General">
                  <c:v>0.10153757482275901</c:v>
                </c:pt>
                <c:pt idx="19567" formatCode="General">
                  <c:v>0.108428392318745</c:v>
                </c:pt>
                <c:pt idx="19568" formatCode="General">
                  <c:v>0.11530998454515599</c:v>
                </c:pt>
                <c:pt idx="19569" formatCode="General">
                  <c:v>0.122182518408189</c:v>
                </c:pt>
                <c:pt idx="19570" formatCode="General">
                  <c:v>0.12904731716651599</c:v>
                </c:pt>
                <c:pt idx="19571" formatCode="General">
                  <c:v>0.13590517648237599</c:v>
                </c:pt>
                <c:pt idx="19572" formatCode="General">
                  <c:v>0.14275621300386401</c:v>
                </c:pt>
                <c:pt idx="19573" formatCode="General">
                  <c:v>0.14960097150392601</c:v>
                </c:pt>
                <c:pt idx="19574" formatCode="General">
                  <c:v>0.15643993272817999</c:v>
                </c:pt>
                <c:pt idx="19575" formatCode="General">
                  <c:v>0.16327292070868099</c:v>
                </c:pt>
                <c:pt idx="19576" formatCode="General">
                  <c:v>0.17010018488244399</c:v>
                </c:pt>
                <c:pt idx="19577" formatCode="General">
                  <c:v>0.17692196379869701</c:v>
                </c:pt>
                <c:pt idx="19578" formatCode="General">
                  <c:v>0.183738474897886</c:v>
                </c:pt>
                <c:pt idx="19579" formatCode="General">
                  <c:v>0.19055035566037101</c:v>
                </c:pt>
                <c:pt idx="19580" formatCode="General">
                  <c:v>0.197357040164439</c:v>
                </c:pt>
                <c:pt idx="19581" formatCode="General">
                  <c:v>0.20415775236640901</c:v>
                </c:pt>
                <c:pt idx="19582" formatCode="General">
                  <c:v>0.21095226482135401</c:v>
                </c:pt>
                <c:pt idx="19583" formatCode="General">
                  <c:v>0.21774032640001301</c:v>
                </c:pt>
                <c:pt idx="19584" formatCode="General">
                  <c:v>0.22452108963502401</c:v>
                </c:pt>
                <c:pt idx="19585" formatCode="General">
                  <c:v>0.231293607219065</c:v>
                </c:pt>
                <c:pt idx="19586" formatCode="General">
                  <c:v>0.23805685790272499</c:v>
                </c:pt>
                <c:pt idx="19587" formatCode="General">
                  <c:v>0.24480869678921399</c:v>
                </c:pt>
                <c:pt idx="19588" formatCode="General">
                  <c:v>0.251547514068513</c:v>
                </c:pt>
                <c:pt idx="19589" formatCode="General">
                  <c:v>0.25827186405692398</c:v>
                </c:pt>
                <c:pt idx="19590" formatCode="General">
                  <c:v>0.26497983589283902</c:v>
                </c:pt>
                <c:pt idx="19591" formatCode="General">
                  <c:v>0.27166906149506298</c:v>
                </c:pt>
                <c:pt idx="19592" formatCode="General">
                  <c:v>0.27833729507632499</c:v>
                </c:pt>
                <c:pt idx="19593" formatCode="General">
                  <c:v>0.28498194566655699</c:v>
                </c:pt>
                <c:pt idx="19594" formatCode="General">
                  <c:v>0.29160002903492699</c:v>
                </c:pt>
                <c:pt idx="19595" formatCode="General">
                  <c:v>0.29818822795077299</c:v>
                </c:pt>
                <c:pt idx="19596" formatCode="General">
                  <c:v>0.304742928424516</c:v>
                </c:pt>
                <c:pt idx="19597" formatCode="General">
                  <c:v>0.31126030057687798</c:v>
                </c:pt>
                <c:pt idx="19598" formatCode="General">
                  <c:v>0.31773634901070402</c:v>
                </c:pt>
                <c:pt idx="19599" formatCode="General">
                  <c:v>0.32416694139673302</c:v>
                </c:pt>
                <c:pt idx="19600" formatCode="General">
                  <c:v>0.33054730830943402</c:v>
                </c:pt>
                <c:pt idx="19601" formatCode="General">
                  <c:v>0.33687264139031298</c:v>
                </c:pt>
                <c:pt idx="19602" formatCode="General">
                  <c:v>0.34313824573911</c:v>
                </c:pt>
                <c:pt idx="19603" formatCode="General">
                  <c:v>0.34933956375136099</c:v>
                </c:pt>
                <c:pt idx="19604" formatCode="General">
                  <c:v>0.35547157366397603</c:v>
                </c:pt>
                <c:pt idx="19605" formatCode="General">
                  <c:v>0.36152825496617103</c:v>
                </c:pt>
                <c:pt idx="19606" formatCode="General">
                  <c:v>0.36750370606174998</c:v>
                </c:pt>
                <c:pt idx="19607" formatCode="General">
                  <c:v>0.37339178957139502</c:v>
                </c:pt>
                <c:pt idx="19608" formatCode="General">
                  <c:v>0.37918617453179099</c:v>
                </c:pt>
                <c:pt idx="19609" formatCode="General">
                  <c:v>0.38488092907045202</c:v>
                </c:pt>
                <c:pt idx="19610" formatCode="General">
                  <c:v>0.39046950452960599</c:v>
                </c:pt>
                <c:pt idx="19611" formatCode="General">
                  <c:v>0.39594524325153002</c:v>
                </c:pt>
                <c:pt idx="19612" formatCode="General">
                  <c:v>0.40130152206070102</c:v>
                </c:pt>
                <c:pt idx="19613" formatCode="General">
                  <c:v>0.40653181531307703</c:v>
                </c:pt>
                <c:pt idx="19614" formatCode="General">
                  <c:v>0.41162964876565</c:v>
                </c:pt>
                <c:pt idx="19615" formatCode="General">
                  <c:v>0.416587542223751</c:v>
                </c:pt>
                <c:pt idx="19616" formatCode="General">
                  <c:v>0.42139815136210501</c:v>
                </c:pt>
                <c:pt idx="19617" formatCode="General">
                  <c:v>0.42605494453422199</c:v>
                </c:pt>
                <c:pt idx="19618" formatCode="General">
                  <c:v>0.43055058259248802</c:v>
                </c:pt>
                <c:pt idx="19619" formatCode="General">
                  <c:v>0.43487743642312399</c:v>
                </c:pt>
                <c:pt idx="19620" formatCode="General">
                  <c:v>0.43902879280530099</c:v>
                </c:pt>
                <c:pt idx="19621" formatCode="General">
                  <c:v>0.44299763780791102</c:v>
                </c:pt>
                <c:pt idx="19622" formatCode="General">
                  <c:v>0.44677668004132198</c:v>
                </c:pt>
                <c:pt idx="19623" formatCode="General">
                  <c:v>0.45035907365038402</c:v>
                </c:pt>
                <c:pt idx="19624" formatCode="General">
                  <c:v>0.45373789834585598</c:v>
                </c:pt>
                <c:pt idx="19625" formatCode="General">
                  <c:v>0.45690635272709201</c:v>
                </c:pt>
                <c:pt idx="19626" formatCode="General">
                  <c:v>0.45985779784512998</c:v>
                </c:pt>
                <c:pt idx="19627" formatCode="General">
                  <c:v>0.46258567198045197</c:v>
                </c:pt>
                <c:pt idx="19628" formatCode="General">
                  <c:v>0.465083608341331</c:v>
                </c:pt>
                <c:pt idx="19629" formatCode="General">
                  <c:v>0.46734540867618501</c:v>
                </c:pt>
                <c:pt idx="19630" formatCode="General">
                  <c:v>0.46936505645274501</c:v>
                </c:pt>
                <c:pt idx="19631" formatCode="General">
                  <c:v>0.47113683800956402</c:v>
                </c:pt>
                <c:pt idx="19632" formatCode="General">
                  <c:v>0.47265523401159898</c:v>
                </c:pt>
                <c:pt idx="19633" formatCode="General">
                  <c:v>0.47391486448596998</c:v>
                </c:pt>
                <c:pt idx="19634" formatCode="General">
                  <c:v>0.47491070333282898</c:v>
                </c:pt>
                <c:pt idx="19635" formatCode="General">
                  <c:v>0.47563798619515502</c:v>
                </c:pt>
                <c:pt idx="19636" formatCode="General">
                  <c:v>0.47609219414065201</c:v>
                </c:pt>
                <c:pt idx="19637" formatCode="General">
                  <c:v>0.47626919817834901</c:v>
                </c:pt>
                <c:pt idx="19638" formatCode="General">
                  <c:v>0.476165123269853</c:v>
                </c:pt>
                <c:pt idx="19639" formatCode="General">
                  <c:v>0.47577641914996499</c:v>
                </c:pt>
                <c:pt idx="19640" formatCode="General">
                  <c:v>0.47509988283108601</c:v>
                </c:pt>
                <c:pt idx="19641" formatCode="General">
                  <c:v>0.47413264778533099</c:v>
                </c:pt>
                <c:pt idx="19642" formatCode="General">
                  <c:v>0.47287218413516902</c:v>
                </c:pt>
                <c:pt idx="19643" formatCode="General">
                  <c:v>0.47131636398473598</c:v>
                </c:pt>
                <c:pt idx="19644" formatCode="General">
                  <c:v>0.469463456504844</c:v>
                </c:pt>
                <c:pt idx="19645" formatCode="General">
                  <c:v>0.467312068311873</c:v>
                </c:pt>
                <c:pt idx="19646" formatCode="General">
                  <c:v>0.46486116367017599</c:v>
                </c:pt>
                <c:pt idx="19647" formatCode="General">
                  <c:v>0.46211013762370301</c:v>
                </c:pt>
                <c:pt idx="19648" formatCode="General">
                  <c:v>0.45905873210682901</c:v>
                </c:pt>
                <c:pt idx="19649" formatCode="General">
                  <c:v>0.45570709264743398</c:v>
                </c:pt>
                <c:pt idx="19650" formatCode="General">
                  <c:v>0.45205573610970301</c:v>
                </c:pt>
                <c:pt idx="19651" formatCode="General">
                  <c:v>0.44810556105513299</c:v>
                </c:pt>
                <c:pt idx="19652" formatCode="General">
                  <c:v>0.44385791533880298</c:v>
                </c:pt>
                <c:pt idx="19653" formatCode="General">
                  <c:v>0.43931449932768601</c:v>
                </c:pt>
                <c:pt idx="19654" formatCode="General">
                  <c:v>0.43447741709415799</c:v>
                </c:pt>
                <c:pt idx="19655" formatCode="General">
                  <c:v>0.42934913200177</c:v>
                </c:pt>
                <c:pt idx="19656" formatCode="General">
                  <c:v>0.42393247291463099</c:v>
                </c:pt>
                <c:pt idx="19657" formatCode="General">
                  <c:v>0.418230685524768</c:v>
                </c:pt>
                <c:pt idx="19658" formatCode="General">
                  <c:v>0.412247278513177</c:v>
                </c:pt>
                <c:pt idx="19659" formatCode="General">
                  <c:v>0.40598613041124099</c:v>
                </c:pt>
                <c:pt idx="19660" formatCode="General">
                  <c:v>0.39945156142296601</c:v>
                </c:pt>
                <c:pt idx="19661" formatCode="General">
                  <c:v>0.39264816598768199</c:v>
                </c:pt>
                <c:pt idx="19662" formatCode="General">
                  <c:v>0.385580809024201</c:v>
                </c:pt>
                <c:pt idx="19663" formatCode="General">
                  <c:v>0.37825474062377401</c:v>
                </c:pt>
                <c:pt idx="19664" formatCode="General">
                  <c:v>0.370675498899325</c:v>
                </c:pt>
                <c:pt idx="19665" formatCode="General">
                  <c:v>0.36284885141532203</c:v>
                </c:pt>
                <c:pt idx="19666" formatCode="General">
                  <c:v>0.35478091113752402</c:v>
                </c:pt>
                <c:pt idx="19667" formatCode="General">
                  <c:v>0.34647804280407501</c:v>
                </c:pt>
                <c:pt idx="19668" formatCode="General">
                  <c:v>0.33794685692187698</c:v>
                </c:pt>
                <c:pt idx="19669" formatCode="General">
                  <c:v>0.32919416329906898</c:v>
                </c:pt>
                <c:pt idx="19670" formatCode="General">
                  <c:v>0.32022698586797799</c:v>
                </c:pt>
                <c:pt idx="19671" formatCode="General">
                  <c:v>0.31105263269046401</c:v>
                </c:pt>
                <c:pt idx="19672" formatCode="General">
                  <c:v>0.30167859517611501</c:v>
                </c:pt>
                <c:pt idx="19673" formatCode="General">
                  <c:v>0.29211244998747699</c:v>
                </c:pt>
                <c:pt idx="19674" formatCode="General">
                  <c:v>0.28236203210305599</c:v>
                </c:pt>
                <c:pt idx="19675" formatCode="General">
                  <c:v>0.272435302803954</c:v>
                </c:pt>
                <c:pt idx="19676" formatCode="General">
                  <c:v>0.26234029841568801</c:v>
                </c:pt>
                <c:pt idx="19677" formatCode="General">
                  <c:v>0.25208520732165401</c:v>
                </c:pt>
                <c:pt idx="19678" formatCode="General">
                  <c:v>0.24167829675959801</c:v>
                </c:pt>
                <c:pt idx="19679" formatCode="General">
                  <c:v>0.23112798822765199</c:v>
                </c:pt>
                <c:pt idx="19680" formatCode="General">
                  <c:v>0.220442774841345</c:v>
                </c:pt>
                <c:pt idx="19681" formatCode="General">
                  <c:v>0.209631133149948</c:v>
                </c:pt>
                <c:pt idx="19682" formatCode="General">
                  <c:v>0.19870160682427801</c:v>
                </c:pt>
                <c:pt idx="19683" formatCode="General">
                  <c:v>0.18766279418644799</c:v>
                </c:pt>
                <c:pt idx="19684" formatCode="General">
                  <c:v>0.176523271751893</c:v>
                </c:pt>
                <c:pt idx="19685" formatCode="General">
                  <c:v>0.165291628940227</c:v>
                </c:pt>
                <c:pt idx="19686" formatCode="General">
                  <c:v>0.153976454354468</c:v>
                </c:pt>
                <c:pt idx="19687" formatCode="General">
                  <c:v>0.14258627476057001</c:v>
                </c:pt>
                <c:pt idx="19688" formatCode="General">
                  <c:v>0.13112965175326</c:v>
                </c:pt>
                <c:pt idx="19689" formatCode="General">
                  <c:v>0.119615121465433</c:v>
                </c:pt>
                <c:pt idx="19690" formatCode="General">
                  <c:v>0.108051068644552</c:v>
                </c:pt>
                <c:pt idx="19691" formatCode="General">
                  <c:v>9.6445828755122198E-2</c:v>
                </c:pt>
                <c:pt idx="19692" formatCode="General">
                  <c:v>8.4807703897871997E-2</c:v>
                </c:pt>
                <c:pt idx="19693" formatCode="General">
                  <c:v>7.3144956206621203E-2</c:v>
                </c:pt>
                <c:pt idx="19694" formatCode="General">
                  <c:v>6.1465691413434997E-2</c:v>
                </c:pt>
                <c:pt idx="19695" formatCode="General">
                  <c:v>4.9777851360671699E-2</c:v>
                </c:pt>
                <c:pt idx="19696" formatCode="General">
                  <c:v>3.8089283505967901E-2</c:v>
                </c:pt>
                <c:pt idx="19697" formatCode="General">
                  <c:v>2.6407761150983099E-2</c:v>
                </c:pt>
                <c:pt idx="19698" formatCode="General">
                  <c:v>1.47409828748982E-2</c:v>
                </c:pt>
                <c:pt idx="19699" formatCode="General">
                  <c:v>3.0964168186830799E-3</c:v>
                </c:pt>
                <c:pt idx="19700" formatCode="General">
                  <c:v>-8.5185832358322597E-3</c:v>
                </c:pt>
                <c:pt idx="19701" formatCode="General">
                  <c:v>-2.0096703437715802E-2</c:v>
                </c:pt>
                <c:pt idx="19702" formatCode="General">
                  <c:v>-3.1630879732058102E-2</c:v>
                </c:pt>
                <c:pt idx="19703" formatCode="General">
                  <c:v>-4.3114245256284801E-2</c:v>
                </c:pt>
                <c:pt idx="19704" formatCode="General">
                  <c:v>-5.4540045892012598E-2</c:v>
                </c:pt>
                <c:pt idx="19705" formatCode="General">
                  <c:v>-6.5901667686013202E-2</c:v>
                </c:pt>
                <c:pt idx="19706" formatCode="General">
                  <c:v>-7.7192623731420801E-2</c:v>
                </c:pt>
                <c:pt idx="19707" formatCode="General">
                  <c:v>-8.8406595109128197E-2</c:v>
                </c:pt>
                <c:pt idx="19708" formatCode="General">
                  <c:v>-9.95374755542731E-2</c:v>
                </c:pt>
                <c:pt idx="19709" formatCode="General">
                  <c:v>-0.11057935063393599</c:v>
                </c:pt>
                <c:pt idx="19710" formatCode="General">
                  <c:v>-0.12152643407814</c:v>
                </c:pt>
                <c:pt idx="19711" formatCode="General">
                  <c:v>-0.13237309782393</c:v>
                </c:pt>
                <c:pt idx="19712" formatCode="General">
                  <c:v>-0.14311390495684101</c:v>
                </c:pt>
                <c:pt idx="19713" formatCode="General">
                  <c:v>-0.153743575351519</c:v>
                </c:pt>
                <c:pt idx="19714" formatCode="General">
                  <c:v>-0.16425701021262501</c:v>
                </c:pt>
                <c:pt idx="19715" formatCode="General">
                  <c:v>-0.17464927615598999</c:v>
                </c:pt>
                <c:pt idx="19716" formatCode="General">
                  <c:v>-0.184915600250776</c:v>
                </c:pt>
                <c:pt idx="19717" formatCode="General">
                  <c:v>-0.195051388558898</c:v>
                </c:pt>
                <c:pt idx="19718" formatCode="General">
                  <c:v>-0.205052213263753</c:v>
                </c:pt>
                <c:pt idx="19719" formatCode="General">
                  <c:v>-0.21491381244022001</c:v>
                </c:pt>
                <c:pt idx="19720" formatCode="General">
                  <c:v>-0.22463208169986601</c:v>
                </c:pt>
                <c:pt idx="19721" formatCode="General">
                  <c:v>-0.23420306369713401</c:v>
                </c:pt>
                <c:pt idx="19722" formatCode="General">
                  <c:v>-0.24362301548971099</c:v>
                </c:pt>
                <c:pt idx="19723" formatCode="General">
                  <c:v>-0.25288835172972701</c:v>
                </c:pt>
                <c:pt idx="19724" formatCode="General">
                  <c:v>-0.26199554739053399</c:v>
                </c:pt>
                <c:pt idx="19725" formatCode="General">
                  <c:v>-0.27094131188464299</c:v>
                </c:pt>
                <c:pt idx="19726" formatCode="General">
                  <c:v>-0.27972252970348999</c:v>
                </c:pt>
                <c:pt idx="19727" formatCode="General">
                  <c:v>-0.28833618310178299</c:v>
                </c:pt>
                <c:pt idx="19728" formatCode="General">
                  <c:v>-0.29677948564597501</c:v>
                </c:pt>
                <c:pt idx="19729" formatCode="General">
                  <c:v>-0.30504971191344799</c:v>
                </c:pt>
                <c:pt idx="19730" formatCode="General">
                  <c:v>-0.31314428048882498</c:v>
                </c:pt>
                <c:pt idx="19731" formatCode="General">
                  <c:v>-0.32106085508112597</c:v>
                </c:pt>
                <c:pt idx="19732" formatCode="General">
                  <c:v>-0.32879716227489902</c:v>
                </c:pt>
                <c:pt idx="19733" formatCode="General">
                  <c:v>-0.33635102403415401</c:v>
                </c:pt>
                <c:pt idx="19734" formatCode="General">
                  <c:v>-0.34372050899925399</c:v>
                </c:pt>
                <c:pt idx="19735" formatCode="General">
                  <c:v>-0.35090376485456298</c:v>
                </c:pt>
                <c:pt idx="19736" formatCode="General">
                  <c:v>-0.35789904384837201</c:v>
                </c:pt>
                <c:pt idx="19737" formatCode="General">
                  <c:v>-0.36470481191937998</c:v>
                </c:pt>
                <c:pt idx="19738" formatCode="General">
                  <c:v>-0.37131967873433402</c:v>
                </c:pt>
                <c:pt idx="19739" formatCode="General">
                  <c:v>-0.37774232071626701</c:v>
                </c:pt>
                <c:pt idx="19740" formatCode="General">
                  <c:v>-0.38397151671053498</c:v>
                </c:pt>
                <c:pt idx="19741" formatCode="General">
                  <c:v>-0.39000620435688399</c:v>
                </c:pt>
                <c:pt idx="19742" formatCode="General">
                  <c:v>-0.39584546527228998</c:v>
                </c:pt>
                <c:pt idx="19743" formatCode="General">
                  <c:v>-0.40148846045989001</c:v>
                </c:pt>
                <c:pt idx="19744" formatCode="General">
                  <c:v>-0.40693446984850701</c:v>
                </c:pt>
                <c:pt idx="19745" formatCode="General">
                  <c:v>-0.41218294726230997</c:v>
                </c:pt>
                <c:pt idx="19746" formatCode="General">
                  <c:v>-0.41723345205017898</c:v>
                </c:pt>
                <c:pt idx="19747" formatCode="General">
                  <c:v>-0.42208562619110102</c:v>
                </c:pt>
                <c:pt idx="19748" formatCode="General">
                  <c:v>-0.42673913980967199</c:v>
                </c:pt>
                <c:pt idx="19749" formatCode="General">
                  <c:v>-0.43119389961795401</c:v>
                </c:pt>
                <c:pt idx="19750" formatCode="General">
                  <c:v>-0.43544988591876899</c:v>
                </c:pt>
                <c:pt idx="19751" formatCode="General">
                  <c:v>-0.43950707923830201</c:v>
                </c:pt>
                <c:pt idx="19752" formatCode="General">
                  <c:v>-0.44336567444880998</c:v>
                </c:pt>
                <c:pt idx="19753" formatCode="General">
                  <c:v>-0.44702597384165998</c:v>
                </c:pt>
                <c:pt idx="19754" formatCode="General">
                  <c:v>-0.45048825828964201</c:v>
                </c:pt>
                <c:pt idx="19755" formatCode="General">
                  <c:v>-0.453752943954224</c:v>
                </c:pt>
                <c:pt idx="19756" formatCode="General">
                  <c:v>-0.45682059007627301</c:v>
                </c:pt>
                <c:pt idx="19757" formatCode="General">
                  <c:v>-0.45969177837658798</c:v>
                </c:pt>
                <c:pt idx="19758" formatCode="General">
                  <c:v>-0.46236715128942502</c:v>
                </c:pt>
                <c:pt idx="19759" formatCode="General">
                  <c:v>-0.46484742090370201</c:v>
                </c:pt>
                <c:pt idx="19760" formatCode="General">
                  <c:v>-0.467133420564463</c:v>
                </c:pt>
                <c:pt idx="19761" formatCode="General">
                  <c:v>-0.46922604670803802</c:v>
                </c:pt>
                <c:pt idx="19762" formatCode="General">
                  <c:v>-0.47112619707123599</c:v>
                </c:pt>
                <c:pt idx="19763" formatCode="General">
                  <c:v>-0.47283487109244499</c:v>
                </c:pt>
                <c:pt idx="19764" formatCode="General">
                  <c:v>-0.47435306997704402</c:v>
                </c:pt>
                <c:pt idx="19765" formatCode="General">
                  <c:v>-0.47568184664829699</c:v>
                </c:pt>
                <c:pt idx="19766" formatCode="General">
                  <c:v>-0.47682236705616199</c:v>
                </c:pt>
                <c:pt idx="19767" formatCode="General">
                  <c:v>-0.47777579910721901</c:v>
                </c:pt>
                <c:pt idx="19768" formatCode="General">
                  <c:v>-0.47854329910049798</c:v>
                </c:pt>
                <c:pt idx="19769" formatCode="General">
                  <c:v>-0.47912601954421602</c:v>
                </c:pt>
                <c:pt idx="19770" formatCode="General">
                  <c:v>-0.47952517560864899</c:v>
                </c:pt>
                <c:pt idx="19771" formatCode="General">
                  <c:v>-0.479742051102233</c:v>
                </c:pt>
                <c:pt idx="19772" formatCode="General">
                  <c:v>-0.47977788535127902</c:v>
                </c:pt>
                <c:pt idx="19773" formatCode="General">
                  <c:v>-0.47963387517358103</c:v>
                </c:pt>
                <c:pt idx="19774" formatCode="General">
                  <c:v>-0.47931128776673598</c:v>
                </c:pt>
                <c:pt idx="19775" formatCode="General">
                  <c:v>-0.47881131381894398</c:v>
                </c:pt>
                <c:pt idx="19776" formatCode="General">
                  <c:v>-0.47813511930361302</c:v>
                </c:pt>
                <c:pt idx="19777" formatCode="General">
                  <c:v>-0.47728392018663301</c:v>
                </c:pt>
                <c:pt idx="19778" formatCode="General">
                  <c:v>-0.47625888868333699</c:v>
                </c:pt>
                <c:pt idx="19779" formatCode="General">
                  <c:v>-0.47506120467250401</c:v>
                </c:pt>
                <c:pt idx="19780" formatCode="General">
                  <c:v>-0.47369195731761299</c:v>
                </c:pt>
                <c:pt idx="19781" formatCode="General">
                  <c:v>-0.47215215111317399</c:v>
                </c:pt>
                <c:pt idx="19782" formatCode="General">
                  <c:v>-0.47044278619714702</c:v>
                </c:pt>
                <c:pt idx="19783" formatCode="General">
                  <c:v>-0.46856487797284102</c:v>
                </c:pt>
                <c:pt idx="19784" formatCode="General">
                  <c:v>-0.46651935428881502</c:v>
                </c:pt>
                <c:pt idx="19785" formatCode="General">
                  <c:v>-0.46430701087131399</c:v>
                </c:pt>
                <c:pt idx="19786" formatCode="General">
                  <c:v>-0.46192864833200598</c:v>
                </c:pt>
                <c:pt idx="19787" formatCode="General">
                  <c:v>-0.45938509315173498</c:v>
                </c:pt>
                <c:pt idx="19788" formatCode="General">
                  <c:v>-0.456676994742646</c:v>
                </c:pt>
                <c:pt idx="19789" formatCode="General">
                  <c:v>-0.45380494335687999</c:v>
                </c:pt>
                <c:pt idx="19790" formatCode="General">
                  <c:v>-0.45076955483703401</c:v>
                </c:pt>
                <c:pt idx="19791" formatCode="General">
                  <c:v>-0.447571275836121</c:v>
                </c:pt>
                <c:pt idx="19792" formatCode="General">
                  <c:v>-0.44421050270533302</c:v>
                </c:pt>
                <c:pt idx="19793" formatCode="General">
                  <c:v>-0.44068761770067499</c:v>
                </c:pt>
                <c:pt idx="19794" formatCode="General">
                  <c:v>-0.43700289986971902</c:v>
                </c:pt>
                <c:pt idx="19795" formatCode="General">
                  <c:v>-0.43315654104500101</c:v>
                </c:pt>
                <c:pt idx="19796" formatCode="General">
                  <c:v>-0.42914867768944498</c:v>
                </c:pt>
                <c:pt idx="19797" formatCode="General">
                  <c:v>-0.42497941938221601</c:v>
                </c:pt>
                <c:pt idx="19798" formatCode="General">
                  <c:v>-0.42064881709017998</c:v>
                </c:pt>
                <c:pt idx="19799" formatCode="General">
                  <c:v>-0.41615683305041301</c:v>
                </c:pt>
                <c:pt idx="19800" formatCode="General">
                  <c:v>-0.41150341429446402</c:v>
                </c:pt>
                <c:pt idx="19801" formatCode="General">
                  <c:v>-0.40668841955546498</c:v>
                </c:pt>
                <c:pt idx="19802" formatCode="General">
                  <c:v>-0.40171169488897701</c:v>
                </c:pt>
                <c:pt idx="19803" formatCode="General">
                  <c:v>-0.396573100707791</c:v>
                </c:pt>
                <c:pt idx="19804" formatCode="General">
                  <c:v>-0.39127237101134399</c:v>
                </c:pt>
                <c:pt idx="19805" formatCode="General">
                  <c:v>-0.38580924180561599</c:v>
                </c:pt>
                <c:pt idx="19806" formatCode="General">
                  <c:v>-0.38018348689937798</c:v>
                </c:pt>
                <c:pt idx="19807" formatCode="General">
                  <c:v>-0.37439483395659001</c:v>
                </c:pt>
                <c:pt idx="19808" formatCode="General">
                  <c:v>-0.36844303110225401</c:v>
                </c:pt>
                <c:pt idx="19809" formatCode="General">
                  <c:v>-0.36232781694673299</c:v>
                </c:pt>
                <c:pt idx="19810" formatCode="General">
                  <c:v>-0.35604889332558698</c:v>
                </c:pt>
                <c:pt idx="19811" formatCode="General">
                  <c:v>-0.34960610856001501</c:v>
                </c:pt>
                <c:pt idx="19812" formatCode="General">
                  <c:v>-0.34299931984986398</c:v>
                </c:pt>
                <c:pt idx="19813" formatCode="General">
                  <c:v>-0.33622834468143198</c:v>
                </c:pt>
                <c:pt idx="19814" formatCode="General">
                  <c:v>-0.32929314288945299</c:v>
                </c:pt>
                <c:pt idx="19815" formatCode="General">
                  <c:v>-0.322193738321922</c:v>
                </c:pt>
                <c:pt idx="19816" formatCode="General">
                  <c:v>-0.31493022439138901</c:v>
                </c:pt>
                <c:pt idx="19817" formatCode="General">
                  <c:v>-0.307502827069491</c:v>
                </c:pt>
                <c:pt idx="19818" formatCode="General">
                  <c:v>-0.299911807161164</c:v>
                </c:pt>
                <c:pt idx="19819" formatCode="General">
                  <c:v>-0.292157523444951</c:v>
                </c:pt>
                <c:pt idx="19820" formatCode="General">
                  <c:v>-0.28424055195263997</c:v>
                </c:pt>
                <c:pt idx="19821" formatCode="General">
                  <c:v>-0.27616153747306399</c:v>
                </c:pt>
                <c:pt idx="19822" formatCode="General">
                  <c:v>-0.26792128910388602</c:v>
                </c:pt>
                <c:pt idx="19823" formatCode="General">
                  <c:v>-0.25952079164673902</c:v>
                </c:pt>
                <c:pt idx="19824" formatCode="General">
                  <c:v>-0.250961148329582</c:v>
                </c:pt>
                <c:pt idx="19825" formatCode="General">
                  <c:v>-0.24224368985352601</c:v>
                </c:pt>
                <c:pt idx="19826" formatCode="General">
                  <c:v>-0.23336997288695299</c:v>
                </c:pt>
                <c:pt idx="19827" formatCode="General">
                  <c:v>-0.22434170863595801</c:v>
                </c:pt>
                <c:pt idx="19828" formatCode="General">
                  <c:v>-0.215160751420755</c:v>
                </c:pt>
                <c:pt idx="19829" formatCode="General">
                  <c:v>-0.205829262820759</c:v>
                </c:pt>
                <c:pt idx="19830" formatCode="General">
                  <c:v>-0.19634969803258101</c:v>
                </c:pt>
                <c:pt idx="19831" formatCode="General">
                  <c:v>-0.186724617619761</c:v>
                </c:pt>
                <c:pt idx="19832" formatCode="General">
                  <c:v>-0.176956823011863</c:v>
                </c:pt>
                <c:pt idx="19833" formatCode="General">
                  <c:v>-0.16704946309726601</c:v>
                </c:pt>
                <c:pt idx="19834" formatCode="General">
                  <c:v>-0.15700590643468701</c:v>
                </c:pt>
                <c:pt idx="19835" formatCode="General">
                  <c:v>-0.146829805957122</c:v>
                </c:pt>
                <c:pt idx="19836" formatCode="General">
                  <c:v>-0.13652501842586101</c:v>
                </c:pt>
                <c:pt idx="19837" formatCode="General">
                  <c:v>-0.12609562465537899</c:v>
                </c:pt>
                <c:pt idx="19838" formatCode="General">
                  <c:v>-0.115546021668473</c:v>
                </c:pt>
                <c:pt idx="19839" formatCode="General">
                  <c:v>-0.10488094373575001</c:v>
                </c:pt>
                <c:pt idx="19840" formatCode="General">
                  <c:v>-9.4105314986504901E-2</c:v>
                </c:pt>
                <c:pt idx="19841" formatCode="General">
                  <c:v>-8.3224317507946205E-2</c:v>
                </c:pt>
                <c:pt idx="19842" formatCode="General">
                  <c:v>-7.2243522678404504E-2</c:v>
                </c:pt>
                <c:pt idx="19843" formatCode="General">
                  <c:v>-6.1168684912794598E-2</c:v>
                </c:pt>
                <c:pt idx="19844" formatCode="General">
                  <c:v>-5.0005743810351097E-2</c:v>
                </c:pt>
                <c:pt idx="19845" formatCode="General">
                  <c:v>-3.8761011002969303E-2</c:v>
                </c:pt>
                <c:pt idx="19846" formatCode="General">
                  <c:v>-2.7441075930889701E-2</c:v>
                </c:pt>
                <c:pt idx="19847" formatCode="General">
                  <c:v>-1.6052645396087299E-2</c:v>
                </c:pt>
                <c:pt idx="19848" formatCode="General">
                  <c:v>-4.6027630631207501E-3</c:v>
                </c:pt>
                <c:pt idx="19849" formatCode="General">
                  <c:v>6.9012737314804E-3</c:v>
                </c:pt>
                <c:pt idx="19850" formatCode="General">
                  <c:v>1.8452028449868998E-2</c:v>
                </c:pt>
                <c:pt idx="19851" formatCode="General">
                  <c:v>3.00418110364092E-2</c:v>
                </c:pt>
                <c:pt idx="19852" formatCode="General">
                  <c:v>4.1662715939240799E-2</c:v>
                </c:pt>
                <c:pt idx="19853" formatCode="General">
                  <c:v>5.3306674476786803E-2</c:v>
                </c:pt>
                <c:pt idx="19854" formatCode="General">
                  <c:v>6.4965449925270799E-2</c:v>
                </c:pt>
                <c:pt idx="19855" formatCode="General">
                  <c:v>7.6630626537468605E-2</c:v>
                </c:pt>
                <c:pt idx="19856" formatCode="General">
                  <c:v>8.8293647966579403E-2</c:v>
                </c:pt>
                <c:pt idx="19857" formatCode="General">
                  <c:v>9.9945763000677298E-2</c:v>
                </c:pt>
                <c:pt idx="19858" formatCode="General">
                  <c:v>0.11157817367402501</c:v>
                </c:pt>
                <c:pt idx="19859" formatCode="General">
                  <c:v>0.123181981645761</c:v>
                </c:pt>
                <c:pt idx="19860" formatCode="General">
                  <c:v>0.13474816601867801</c:v>
                </c:pt>
                <c:pt idx="19861" formatCode="General">
                  <c:v>0.14626767622748399</c:v>
                </c:pt>
                <c:pt idx="19862" formatCode="General">
                  <c:v>0.15773136922439901</c:v>
                </c:pt>
                <c:pt idx="19863" formatCode="General">
                  <c:v>0.169130094398797</c:v>
                </c:pt>
                <c:pt idx="19864" formatCode="General">
                  <c:v>0.18045468915760501</c:v>
                </c:pt>
                <c:pt idx="19865" formatCode="General">
                  <c:v>0.19169605969564901</c:v>
                </c:pt>
                <c:pt idx="19866" formatCode="General">
                  <c:v>0.202845103656109</c:v>
                </c:pt>
                <c:pt idx="19867" formatCode="General">
                  <c:v>0.213892709939527</c:v>
                </c:pt>
                <c:pt idx="19868" formatCode="General">
                  <c:v>0.224829899142998</c:v>
                </c:pt>
                <c:pt idx="19869" formatCode="General">
                  <c:v>0.23564777457348099</c:v>
                </c:pt>
                <c:pt idx="19870" formatCode="General">
                  <c:v>0.246337535319406</c:v>
                </c:pt>
                <c:pt idx="19871" formatCode="General">
                  <c:v>0.25689050912746803</c:v>
                </c:pt>
                <c:pt idx="19872" formatCode="General">
                  <c:v>0.26729819429651602</c:v>
                </c:pt>
                <c:pt idx="19873" formatCode="General">
                  <c:v>0.27755221809856101</c:v>
                </c:pt>
                <c:pt idx="19874" formatCode="General">
                  <c:v>0.28764432596598899</c:v>
                </c:pt>
                <c:pt idx="19875" formatCode="General">
                  <c:v>0.29756653296709901</c:v>
                </c:pt>
                <c:pt idx="19876" formatCode="General">
                  <c:v>0.30731108121748701</c:v>
                </c:pt>
                <c:pt idx="19877" formatCode="General">
                  <c:v>0.31687043184804198</c:v>
                </c:pt>
                <c:pt idx="19878" formatCode="General">
                  <c:v>0.32623731308876103</c:v>
                </c:pt>
                <c:pt idx="19879" formatCode="General">
                  <c:v>0.33540466444246497</c:v>
                </c:pt>
                <c:pt idx="19880" formatCode="General">
                  <c:v>0.34436573409545301</c:v>
                </c:pt>
                <c:pt idx="19881" formatCode="General">
                  <c:v>0.35311406989821098</c:v>
                </c:pt>
                <c:pt idx="19882" formatCode="General">
                  <c:v>0.36164345240166301</c:v>
                </c:pt>
                <c:pt idx="19883" formatCode="General">
                  <c:v>0.36994803492310002</c:v>
                </c:pt>
                <c:pt idx="19884" formatCode="General">
                  <c:v>0.37802228539866201</c:v>
                </c:pt>
                <c:pt idx="19885" formatCode="General">
                  <c:v>0.385861008657158</c:v>
                </c:pt>
                <c:pt idx="19886" formatCode="General">
                  <c:v>0.393459381595055</c:v>
                </c:pt>
                <c:pt idx="19887" formatCode="General">
                  <c:v>0.400812922913863</c:v>
                </c:pt>
                <c:pt idx="19888" formatCode="General">
                  <c:v>0.40791750696268803</c:v>
                </c:pt>
                <c:pt idx="19889" formatCode="General">
                  <c:v>0.41476928370824501</c:v>
                </c:pt>
                <c:pt idx="19890" formatCode="General">
                  <c:v>0.42136485941424301</c:v>
                </c:pt>
                <c:pt idx="19891" formatCode="General">
                  <c:v>0.427701213629675</c:v>
                </c:pt>
                <c:pt idx="19892" formatCode="General">
                  <c:v>0.43377559896957901</c:v>
                </c:pt>
                <c:pt idx="19893" formatCode="General">
                  <c:v>0.43958571401420599</c:v>
                </c:pt>
                <c:pt idx="19894" formatCode="General">
                  <c:v>0.44512962561518898</c:v>
                </c:pt>
                <c:pt idx="19895" formatCode="General">
                  <c:v>0.450405761702315</c:v>
                </c:pt>
                <c:pt idx="19896" formatCode="General">
                  <c:v>0.45541287298889199</c:v>
                </c:pt>
                <c:pt idx="19897" formatCode="General">
                  <c:v>0.460150094671191</c:v>
                </c:pt>
                <c:pt idx="19898" formatCode="General">
                  <c:v>0.46461695518982998</c:v>
                </c:pt>
                <c:pt idx="19899" formatCode="General">
                  <c:v>0.46881322010714899</c:v>
                </c:pt>
                <c:pt idx="19900" formatCode="General">
                  <c:v>0.47273905753809897</c:v>
                </c:pt>
                <c:pt idx="19901" formatCode="General">
                  <c:v>0.47639500288421599</c:v>
                </c:pt>
                <c:pt idx="19902" formatCode="General">
                  <c:v>0.47978184876031799</c:v>
                </c:pt>
                <c:pt idx="19903" formatCode="General">
                  <c:v>0.48290070677617197</c:v>
                </c:pt>
                <c:pt idx="19904" formatCode="General">
                  <c:v>0.48575306138632202</c:v>
                </c:pt>
                <c:pt idx="19905" formatCode="General">
                  <c:v>0.48834051917517202</c:v>
                </c:pt>
                <c:pt idx="19906" formatCode="General">
                  <c:v>0.490665083243703</c:v>
                </c:pt>
                <c:pt idx="19907" formatCode="General">
                  <c:v>0.49272916134516398</c:v>
                </c:pt>
                <c:pt idx="19908" formatCode="General">
                  <c:v>0.49453502479961398</c:v>
                </c:pt>
                <c:pt idx="19909" formatCode="General">
                  <c:v>0.49608528327233298</c:v>
                </c:pt>
                <c:pt idx="19910" formatCode="General">
                  <c:v>0.49738286262526099</c:v>
                </c:pt>
                <c:pt idx="19911" formatCode="General">
                  <c:v>0.49843040610419698</c:v>
                </c:pt>
                <c:pt idx="19912" formatCode="General">
                  <c:v>0.49923081258144802</c:v>
                </c:pt>
                <c:pt idx="19913" formatCode="General">
                  <c:v>0.499787840522539</c:v>
                </c:pt>
                <c:pt idx="19914" formatCode="General">
                  <c:v>0.50010550528467401</c:v>
                </c:pt>
                <c:pt idx="19915" formatCode="General">
                  <c:v>0.50018740224192704</c:v>
                </c:pt>
                <c:pt idx="19916" formatCode="General">
                  <c:v>0.50003717188894903</c:v>
                </c:pt>
                <c:pt idx="19917" formatCode="General">
                  <c:v>0.49965854591550402</c:v>
                </c:pt>
                <c:pt idx="19918" formatCode="General">
                  <c:v>0.49905537931101002</c:v>
                </c:pt>
                <c:pt idx="19919" formatCode="General">
                  <c:v>0.49823213479460998</c:v>
                </c:pt>
                <c:pt idx="19920" formatCode="General">
                  <c:v>0.49719273413923998</c:v>
                </c:pt>
                <c:pt idx="19921" formatCode="General">
                  <c:v>0.49594046830338501</c:v>
                </c:pt>
                <c:pt idx="19922" formatCode="General">
                  <c:v>0.49447920347764601</c:v>
                </c:pt>
                <c:pt idx="19923" formatCode="General">
                  <c:v>0.49281344212844902</c:v>
                </c:pt>
                <c:pt idx="19924" formatCode="General">
                  <c:v>0.49094719096130301</c:v>
                </c:pt>
                <c:pt idx="19925" formatCode="General">
                  <c:v>0.48888437652202998</c:v>
                </c:pt>
                <c:pt idx="19926" formatCode="General">
                  <c:v>0.48662893746567298</c:v>
                </c:pt>
                <c:pt idx="19927" formatCode="General">
                  <c:v>0.484184748017081</c:v>
                </c:pt>
                <c:pt idx="19928" formatCode="General">
                  <c:v>0.481555105228056</c:v>
                </c:pt>
                <c:pt idx="19929" formatCode="General">
                  <c:v>0.47874328946292199</c:v>
                </c:pt>
                <c:pt idx="19930" formatCode="General">
                  <c:v>0.475753207475137</c:v>
                </c:pt>
                <c:pt idx="19931" formatCode="General">
                  <c:v>0.47258832677305201</c:v>
                </c:pt>
                <c:pt idx="19932" formatCode="General">
                  <c:v>0.46925210476962598</c:v>
                </c:pt>
                <c:pt idx="19933" formatCode="General">
                  <c:v>0.465747462788625</c:v>
                </c:pt>
                <c:pt idx="19934" formatCode="General">
                  <c:v>0.46207684825860801</c:v>
                </c:pt>
                <c:pt idx="19935" formatCode="General">
                  <c:v>0.45824336630647999</c:v>
                </c:pt>
                <c:pt idx="19936" formatCode="General">
                  <c:v>0.45424980357908301</c:v>
                </c:pt>
                <c:pt idx="19937" formatCode="General">
                  <c:v>0.45009853963053997</c:v>
                </c:pt>
                <c:pt idx="19938" formatCode="General">
                  <c:v>0.445792098889852</c:v>
                </c:pt>
                <c:pt idx="19939" formatCode="General">
                  <c:v>0.44133215131284398</c:v>
                </c:pt>
                <c:pt idx="19940" formatCode="General">
                  <c:v>0.43672062183956301</c:v>
                </c:pt>
                <c:pt idx="19941" formatCode="General">
                  <c:v>0.43195985820319699</c:v>
                </c:pt>
                <c:pt idx="19942" formatCode="General">
                  <c:v>0.42705202766506301</c:v>
                </c:pt>
                <c:pt idx="19943" formatCode="General">
                  <c:v>0.421998526685047</c:v>
                </c:pt>
                <c:pt idx="19944" formatCode="General">
                  <c:v>0.41680052198423001</c:v>
                </c:pt>
                <c:pt idx="19945" formatCode="General">
                  <c:v>0.41145909376467699</c:v>
                </c:pt>
                <c:pt idx="19946" formatCode="General">
                  <c:v>0.40597534628334597</c:v>
                </c:pt>
                <c:pt idx="19947" formatCode="General">
                  <c:v>0.40035098438976402</c:v>
                </c:pt>
                <c:pt idx="19948" formatCode="General">
                  <c:v>0.39458717169009</c:v>
                </c:pt>
                <c:pt idx="19949" formatCode="General">
                  <c:v>0.38868396355684498</c:v>
                </c:pt>
                <c:pt idx="19950" formatCode="General">
                  <c:v>0.38264207228774499</c:v>
                </c:pt>
                <c:pt idx="19951" formatCode="General">
                  <c:v>0.376462968566532</c:v>
                </c:pt>
                <c:pt idx="19952" formatCode="General">
                  <c:v>0.37014667774557503</c:v>
                </c:pt>
                <c:pt idx="19953" formatCode="General">
                  <c:v>0.36369335188438701</c:v>
                </c:pt>
                <c:pt idx="19954" formatCode="General">
                  <c:v>0.35710401119778401</c:v>
                </c:pt>
                <c:pt idx="19955" formatCode="General">
                  <c:v>0.35037896986573103</c:v>
                </c:pt>
                <c:pt idx="19956" formatCode="General">
                  <c:v>0.34351878706988198</c:v>
                </c:pt>
                <c:pt idx="19957" formatCode="General">
                  <c:v>0.33652386015200603</c:v>
                </c:pt>
                <c:pt idx="19958" formatCode="General">
                  <c:v>0.32939441607735698</c:v>
                </c:pt>
                <c:pt idx="19959" formatCode="General">
                  <c:v>0.32213111656399701</c:v>
                </c:pt>
                <c:pt idx="19960" formatCode="General">
                  <c:v>0.31473455152298702</c:v>
                </c:pt>
                <c:pt idx="19961" formatCode="General">
                  <c:v>0.30720519626022103</c:v>
                </c:pt>
                <c:pt idx="19962" formatCode="General">
                  <c:v>0.29954341524447797</c:v>
                </c:pt>
                <c:pt idx="19963" formatCode="General">
                  <c:v>0.29174954950091903</c:v>
                </c:pt>
                <c:pt idx="19964" formatCode="General">
                  <c:v>0.28382448249840397</c:v>
                </c:pt>
                <c:pt idx="19965" formatCode="General">
                  <c:v>0.27576916104326099</c:v>
                </c:pt>
                <c:pt idx="19966" formatCode="General">
                  <c:v>0.26758456358927402</c:v>
                </c:pt>
                <c:pt idx="19967" formatCode="General">
                  <c:v>0.25927221549718399</c:v>
                </c:pt>
                <c:pt idx="19968" formatCode="General">
                  <c:v>0.25083315550757801</c:v>
                </c:pt>
                <c:pt idx="19969" formatCode="General">
                  <c:v>0.24226892084359</c:v>
                </c:pt>
                <c:pt idx="19970" formatCode="General">
                  <c:v>0.23358110770712701</c:v>
                </c:pt>
                <c:pt idx="19971" formatCode="General">
                  <c:v>0.22477138291391699</c:v>
                </c:pt>
                <c:pt idx="19972" formatCode="General">
                  <c:v>0.21584253642972101</c:v>
                </c:pt>
                <c:pt idx="19973" formatCode="General">
                  <c:v>0.206796801742372</c:v>
                </c:pt>
                <c:pt idx="19974" formatCode="General">
                  <c:v>0.197635797124146</c:v>
                </c:pt>
                <c:pt idx="19975" formatCode="General">
                  <c:v>0.18836274971943201</c:v>
                </c:pt>
                <c:pt idx="19976" formatCode="General">
                  <c:v>0.17898095647742501</c:v>
                </c:pt>
                <c:pt idx="19977" formatCode="General">
                  <c:v>0.16949305169953999</c:v>
                </c:pt>
                <c:pt idx="19978" formatCode="General">
                  <c:v>0.15990260180822199</c:v>
                </c:pt>
                <c:pt idx="19979" formatCode="General">
                  <c:v>0.15021315049470099</c:v>
                </c:pt>
                <c:pt idx="19980" formatCode="General">
                  <c:v>0.14042863347844201</c:v>
                </c:pt>
                <c:pt idx="19981" formatCode="General">
                  <c:v>0.13055343109417999</c:v>
                </c:pt>
                <c:pt idx="19982" formatCode="General">
                  <c:v>0.120592311963639</c:v>
                </c:pt>
                <c:pt idx="19983" formatCode="General">
                  <c:v>0.11055034010091799</c:v>
                </c:pt>
                <c:pt idx="19984" formatCode="General">
                  <c:v>0.100432244652767</c:v>
                </c:pt>
                <c:pt idx="19985" formatCode="General">
                  <c:v>9.0242885385985794E-2</c:v>
                </c:pt>
                <c:pt idx="19986" formatCode="General">
                  <c:v>7.9987335343485302E-2</c:v>
                </c:pt>
                <c:pt idx="19987" formatCode="General">
                  <c:v>6.9671454728511703E-2</c:v>
                </c:pt>
                <c:pt idx="19988" formatCode="General">
                  <c:v>5.9301829501406E-2</c:v>
                </c:pt>
                <c:pt idx="19989" formatCode="General">
                  <c:v>4.8884615948269802E-2</c:v>
                </c:pt>
                <c:pt idx="19990" formatCode="General">
                  <c:v>3.8426445438928002E-2</c:v>
                </c:pt>
                <c:pt idx="19991" formatCode="General">
                  <c:v>2.7933927228184201E-2</c:v>
                </c:pt>
                <c:pt idx="19992" formatCode="General">
                  <c:v>1.7413591500228299E-2</c:v>
                </c:pt>
                <c:pt idx="19993" formatCode="General">
                  <c:v>6.8729600773756996E-3</c:v>
                </c:pt>
                <c:pt idx="19994" formatCode="General">
                  <c:v>-3.6805709275990902E-3</c:v>
                </c:pt>
                <c:pt idx="19995" formatCode="General">
                  <c:v>-1.42398924562796E-2</c:v>
                </c:pt>
                <c:pt idx="19996" formatCode="General">
                  <c:v>-2.4797653974532399E-2</c:v>
                </c:pt>
                <c:pt idx="19997" formatCode="General">
                  <c:v>-3.5346224858827498E-2</c:v>
                </c:pt>
                <c:pt idx="19998" formatCode="General">
                  <c:v>-4.5877741573829602E-2</c:v>
                </c:pt>
                <c:pt idx="19999" formatCode="General">
                  <c:v>-5.6384144817328397E-2</c:v>
                </c:pt>
                <c:pt idx="20000" formatCode="General">
                  <c:v>-6.6857240102625198E-2</c:v>
                </c:pt>
                <c:pt idx="20001" formatCode="General">
                  <c:v>-7.72888032409772E-2</c:v>
                </c:pt>
                <c:pt idx="20002" formatCode="General">
                  <c:v>-8.7671136412725198E-2</c:v>
                </c:pt>
                <c:pt idx="20003" formatCode="General">
                  <c:v>-9.7996046574158099E-2</c:v>
                </c:pt>
                <c:pt idx="20004" formatCode="General">
                  <c:v>-0.108255308016976</c:v>
                </c:pt>
                <c:pt idx="20005" formatCode="General">
                  <c:v>-0.118440734558813</c:v>
                </c:pt>
                <c:pt idx="20006" formatCode="General">
                  <c:v>-0.12854370266523099</c:v>
                </c:pt>
                <c:pt idx="20007" formatCode="General">
                  <c:v>-0.13855627975666401</c:v>
                </c:pt>
                <c:pt idx="20008" formatCode="General">
                  <c:v>-0.14847076137626999</c:v>
                </c:pt>
                <c:pt idx="20009" formatCode="General">
                  <c:v>-0.15827906954623699</c:v>
                </c:pt>
                <c:pt idx="20010" formatCode="General">
                  <c:v>-0.167973283656008</c:v>
                </c:pt>
                <c:pt idx="20011" formatCode="General">
                  <c:v>-0.17754574104350801</c:v>
                </c:pt>
                <c:pt idx="20012" formatCode="General">
                  <c:v>-0.18698905125874701</c:v>
                </c:pt>
                <c:pt idx="20013" formatCode="General">
                  <c:v>-0.196296057674827</c:v>
                </c:pt>
                <c:pt idx="20014" formatCode="General">
                  <c:v>-0.20545927893441199</c:v>
                </c:pt>
                <c:pt idx="20015" formatCode="General">
                  <c:v>-0.214471425041664</c:v>
                </c:pt>
                <c:pt idx="20016" formatCode="General">
                  <c:v>-0.22332548351164599</c:v>
                </c:pt>
                <c:pt idx="20017" formatCode="General">
                  <c:v>-0.23201477999608799</c:v>
                </c:pt>
                <c:pt idx="20018" formatCode="General">
                  <c:v>-0.24053347957801499</c:v>
                </c:pt>
                <c:pt idx="20019" formatCode="General">
                  <c:v>-0.24887550355750901</c:v>
                </c:pt>
                <c:pt idx="20020" formatCode="General">
                  <c:v>-0.25703492666236299</c:v>
                </c:pt>
                <c:pt idx="20021" formatCode="General">
                  <c:v>-0.26500604304497899</c:v>
                </c:pt>
                <c:pt idx="20022" formatCode="General">
                  <c:v>-0.27278343707840003</c:v>
                </c:pt>
                <c:pt idx="20023" formatCode="General">
                  <c:v>-0.28036302983294298</c:v>
                </c:pt>
                <c:pt idx="20024" formatCode="General">
                  <c:v>-0.28774038676261798</c:v>
                </c:pt>
                <c:pt idx="20025" formatCode="General">
                  <c:v>-0.29491058097669998</c:v>
                </c:pt>
                <c:pt idx="20026" formatCode="General">
                  <c:v>-0.301869843302839</c:v>
                </c:pt>
                <c:pt idx="20027" formatCode="General">
                  <c:v>-0.30861463231351099</c:v>
                </c:pt>
                <c:pt idx="20028" formatCode="General">
                  <c:v>-0.31514202985231499</c:v>
                </c:pt>
                <c:pt idx="20029" formatCode="General">
                  <c:v>-0.32144968321151302</c:v>
                </c:pt>
                <c:pt idx="20030" formatCode="General">
                  <c:v>-0.32753467222756999</c:v>
                </c:pt>
                <c:pt idx="20031" formatCode="General">
                  <c:v>-0.333395054725169</c:v>
                </c:pt>
                <c:pt idx="20032" formatCode="General">
                  <c:v>-0.33902945333819301</c:v>
                </c:pt>
                <c:pt idx="20033" formatCode="General">
                  <c:v>-0.34443691628453799</c:v>
                </c:pt>
                <c:pt idx="20034" formatCode="General">
                  <c:v>-0.34961680263019601</c:v>
                </c:pt>
                <c:pt idx="20035" formatCode="General">
                  <c:v>-0.354568194237186</c:v>
                </c:pt>
                <c:pt idx="20036" formatCode="General">
                  <c:v>-0.35929095992031501</c:v>
                </c:pt>
                <c:pt idx="20037" formatCode="General">
                  <c:v>-0.36378580763590201</c:v>
                </c:pt>
                <c:pt idx="20038" formatCode="General">
                  <c:v>-0.36805361869132402</c:v>
                </c:pt>
                <c:pt idx="20039" formatCode="General">
                  <c:v>-0.372095285777295</c:v>
                </c:pt>
                <c:pt idx="20040" formatCode="General">
                  <c:v>-0.37591174027838697</c:v>
                </c:pt>
                <c:pt idx="20041" formatCode="General">
                  <c:v>-0.37950503813923198</c:v>
                </c:pt>
                <c:pt idx="20042" formatCode="General">
                  <c:v>-0.382877762449157</c:v>
                </c:pt>
                <c:pt idx="20043" formatCode="General">
                  <c:v>-0.38603181325951402</c:v>
                </c:pt>
                <c:pt idx="20044" formatCode="General">
                  <c:v>-0.38896998223345702</c:v>
                </c:pt>
                <c:pt idx="20045" formatCode="General">
                  <c:v>-0.39169602592403402</c:v>
                </c:pt>
                <c:pt idx="20046" formatCode="General">
                  <c:v>-0.39421338434438302</c:v>
                </c:pt>
                <c:pt idx="20047" formatCode="General">
                  <c:v>-0.396525046509979</c:v>
                </c:pt>
                <c:pt idx="20048" formatCode="General">
                  <c:v>-0.398634673701034</c:v>
                </c:pt>
                <c:pt idx="20049" formatCode="General">
                  <c:v>-0.40054667415193401</c:v>
                </c:pt>
                <c:pt idx="20050" formatCode="General">
                  <c:v>-0.40226560383377202</c:v>
                </c:pt>
                <c:pt idx="20051" formatCode="General">
                  <c:v>-0.40379652232921398</c:v>
                </c:pt>
                <c:pt idx="20052" formatCode="General">
                  <c:v>-0.40514390250426102</c:v>
                </c:pt>
                <c:pt idx="20053" formatCode="General">
                  <c:v>-0.40631259419669002</c:v>
                </c:pt>
                <c:pt idx="20054" formatCode="General">
                  <c:v>-0.40730790427408298</c:v>
                </c:pt>
                <c:pt idx="20055" formatCode="General">
                  <c:v>-0.40813503994990002</c:v>
                </c:pt>
                <c:pt idx="20056" formatCode="General">
                  <c:v>-0.40880004714179802</c:v>
                </c:pt>
                <c:pt idx="20057" formatCode="General">
                  <c:v>-0.40930821118279598</c:v>
                </c:pt>
                <c:pt idx="20058" formatCode="General">
                  <c:v>-0.40966495994299501</c:v>
                </c:pt>
                <c:pt idx="20059" formatCode="General">
                  <c:v>-0.40987601046418398</c:v>
                </c:pt>
                <c:pt idx="20060" formatCode="General">
                  <c:v>-0.40994731950573998</c:v>
                </c:pt>
                <c:pt idx="20061" formatCode="General">
                  <c:v>-0.40988497835504001</c:v>
                </c:pt>
                <c:pt idx="20062" formatCode="General">
                  <c:v>-0.40969410543319101</c:v>
                </c:pt>
                <c:pt idx="20063" formatCode="General">
                  <c:v>-0.409380489937197</c:v>
                </c:pt>
                <c:pt idx="20064" formatCode="General">
                  <c:v>-0.408950659092566</c:v>
                </c:pt>
                <c:pt idx="20065" formatCode="General">
                  <c:v>-0.40841017647857403</c:v>
                </c:pt>
                <c:pt idx="20066" formatCode="General">
                  <c:v>-0.40776462459241902</c:v>
                </c:pt>
                <c:pt idx="20067" formatCode="General">
                  <c:v>-0.40702020848382597</c:v>
                </c:pt>
                <c:pt idx="20068" formatCode="General">
                  <c:v>-0.40618211723845199</c:v>
                </c:pt>
                <c:pt idx="20069" formatCode="General">
                  <c:v>-0.40525548780230197</c:v>
                </c:pt>
                <c:pt idx="20070" formatCode="General">
                  <c:v>-0.40424558049001802</c:v>
                </c:pt>
                <c:pt idx="20071" formatCode="General">
                  <c:v>-0.403157736245632</c:v>
                </c:pt>
                <c:pt idx="20072" formatCode="General">
                  <c:v>-0.40199686966213299</c:v>
                </c:pt>
                <c:pt idx="20073" formatCode="General">
                  <c:v>-0.40076792354027502</c:v>
                </c:pt>
                <c:pt idx="20074" formatCode="General">
                  <c:v>-0.399475394907434</c:v>
                </c:pt>
                <c:pt idx="20075" formatCode="General">
                  <c:v>-0.39812335398224202</c:v>
                </c:pt>
                <c:pt idx="20076" formatCode="General">
                  <c:v>-0.39671655735191402</c:v>
                </c:pt>
                <c:pt idx="20077" formatCode="General">
                  <c:v>-0.395258926958097</c:v>
                </c:pt>
                <c:pt idx="20078" formatCode="General">
                  <c:v>-0.39375444086053102</c:v>
                </c:pt>
                <c:pt idx="20079" formatCode="General">
                  <c:v>-0.39220623774374302</c:v>
                </c:pt>
                <c:pt idx="20080" formatCode="General">
                  <c:v>-0.39061762110016801</c:v>
                </c:pt>
                <c:pt idx="20081" formatCode="General">
                  <c:v>-0.38899165807378699</c:v>
                </c:pt>
                <c:pt idx="20082" formatCode="General">
                  <c:v>-0.387330669760099</c:v>
                </c:pt>
                <c:pt idx="20083" formatCode="General">
                  <c:v>-0.38563784142254498</c:v>
                </c:pt>
                <c:pt idx="20084" formatCode="General">
                  <c:v>-0.38391519093026399</c:v>
                </c:pt>
                <c:pt idx="20085" formatCode="General">
                  <c:v>-0.38216450725051399</c:v>
                </c:pt>
                <c:pt idx="20086" formatCode="General">
                  <c:v>-0.380387459641226</c:v>
                </c:pt>
                <c:pt idx="20087" formatCode="General">
                  <c:v>-0.37858460764428298</c:v>
                </c:pt>
                <c:pt idx="20088" formatCode="General">
                  <c:v>-0.3767570800376</c:v>
                </c:pt>
                <c:pt idx="20089" formatCode="General">
                  <c:v>-0.37490619519854501</c:v>
                </c:pt>
                <c:pt idx="20090" formatCode="General">
                  <c:v>-0.37303234915014599</c:v>
                </c:pt>
                <c:pt idx="20091" formatCode="General">
                  <c:v>-0.371136008375611</c:v>
                </c:pt>
                <c:pt idx="20092" formatCode="General">
                  <c:v>-0.36921677749667198</c:v>
                </c:pt>
                <c:pt idx="20093" formatCode="General">
                  <c:v>-0.36727394807367603</c:v>
                </c:pt>
                <c:pt idx="20094" formatCode="General">
                  <c:v>-0.36530723679778998</c:v>
                </c:pt>
                <c:pt idx="20095" formatCode="General">
                  <c:v>-0.363316269882273</c:v>
                </c:pt>
                <c:pt idx="20096" formatCode="General">
                  <c:v>-0.36129992888729501</c:v>
                </c:pt>
                <c:pt idx="20097" formatCode="General">
                  <c:v>-0.35925585723320402</c:v>
                </c:pt>
                <c:pt idx="20098" formatCode="General">
                  <c:v>-0.35718227776154898</c:v>
                </c:pt>
                <c:pt idx="20099" formatCode="General">
                  <c:v>-0.355078169678339</c:v>
                </c:pt>
                <c:pt idx="20100" formatCode="General">
                  <c:v>-0.35294154624656499</c:v>
                </c:pt>
                <c:pt idx="20101" formatCode="General">
                  <c:v>-0.35076935922494801</c:v>
                </c:pt>
                <c:pt idx="20102" formatCode="General">
                  <c:v>-0.34855876827869497</c:v>
                </c:pt>
                <c:pt idx="20103" formatCode="General">
                  <c:v>-0.34630727335711903</c:v>
                </c:pt>
                <c:pt idx="20104" formatCode="General">
                  <c:v>-0.34401171828910498</c:v>
                </c:pt>
                <c:pt idx="20105" formatCode="General">
                  <c:v>-0.34166927506355199</c:v>
                </c:pt>
                <c:pt idx="20106" formatCode="General">
                  <c:v>-0.33927648466912003</c:v>
                </c:pt>
                <c:pt idx="20107" formatCode="General">
                  <c:v>-0.33682928159595599</c:v>
                </c:pt>
                <c:pt idx="20108" formatCode="General">
                  <c:v>-0.33432474944804902</c:v>
                </c:pt>
                <c:pt idx="20109" formatCode="General">
                  <c:v>-0.33175959832477903</c:v>
                </c:pt>
                <c:pt idx="20110" formatCode="General">
                  <c:v>-0.32912998371090202</c:v>
                </c:pt>
                <c:pt idx="20111" formatCode="General">
                  <c:v>-0.326431583765731</c:v>
                </c:pt>
                <c:pt idx="20112" formatCode="General">
                  <c:v>-0.32366025136306098</c:v>
                </c:pt>
                <c:pt idx="20113" formatCode="General">
                  <c:v>-0.32081205155348902</c:v>
                </c:pt>
                <c:pt idx="20114" formatCode="General">
                  <c:v>-0.31788227991172102</c:v>
                </c:pt>
                <c:pt idx="20115" formatCode="General">
                  <c:v>-0.314867042190902</c:v>
                </c:pt>
                <c:pt idx="20116" formatCode="General">
                  <c:v>-0.31176235136750502</c:v>
                </c:pt>
                <c:pt idx="20117" formatCode="General">
                  <c:v>-0.30856387716046602</c:v>
                </c:pt>
                <c:pt idx="20118" formatCode="General">
                  <c:v>-0.30526784039604299</c:v>
                </c:pt>
                <c:pt idx="20119" formatCode="General">
                  <c:v>-0.30186994389143001</c:v>
                </c:pt>
                <c:pt idx="20120" formatCode="General">
                  <c:v>-0.29836606823628897</c:v>
                </c:pt>
                <c:pt idx="20121" formatCode="General">
                  <c:v>-0.29475211063727202</c:v>
                </c:pt>
                <c:pt idx="20122" formatCode="General">
                  <c:v>-0.29102414239525298</c:v>
                </c:pt>
                <c:pt idx="20123" formatCode="General">
                  <c:v>-0.28717827471915303</c:v>
                </c:pt>
                <c:pt idx="20124" formatCode="General">
                  <c:v>-0.28321065966953002</c:v>
                </c:pt>
                <c:pt idx="20125" formatCode="General">
                  <c:v>-0.27911762201377599</c:v>
                </c:pt>
                <c:pt idx="20126" formatCode="General">
                  <c:v>-0.27489561791760803</c:v>
                </c:pt>
                <c:pt idx="20127" formatCode="General">
                  <c:v>-0.27054118219197698</c:v>
                </c:pt>
                <c:pt idx="20128" formatCode="General">
                  <c:v>-0.26605099250417502</c:v>
                </c:pt>
                <c:pt idx="20129" formatCode="General">
                  <c:v>-0.26142198565734498</c:v>
                </c:pt>
                <c:pt idx="20130" formatCode="General">
                  <c:v>-0.25665119383816498</c:v>
                </c:pt>
                <c:pt idx="20131" formatCode="General">
                  <c:v>-0.25173577502746203</c:v>
                </c:pt>
                <c:pt idx="20132" formatCode="General">
                  <c:v>-0.24667314611189201</c:v>
                </c:pt>
                <c:pt idx="20133" formatCode="General">
                  <c:v>-0.241460951663448</c:v>
                </c:pt>
                <c:pt idx="20134" formatCode="General">
                  <c:v>-0.23609701320262799</c:v>
                </c:pt>
                <c:pt idx="20135" formatCode="General">
                  <c:v>-0.23057941117490999</c:v>
                </c:pt>
                <c:pt idx="20136" formatCode="General">
                  <c:v>-0.22490645470729301</c:v>
                </c:pt>
                <c:pt idx="20137" formatCode="General">
                  <c:v>-0.219076712214962</c:v>
                </c:pt>
                <c:pt idx="20138" formatCode="General">
                  <c:v>-0.213088988090579</c:v>
                </c:pt>
                <c:pt idx="20139" formatCode="General">
                  <c:v>-0.20694229427961</c:v>
                </c:pt>
                <c:pt idx="20140" formatCode="General">
                  <c:v>-0.20063589178266</c:v>
                </c:pt>
                <c:pt idx="20141" formatCode="General">
                  <c:v>-0.19416938421774901</c:v>
                </c:pt>
                <c:pt idx="20142" formatCode="General">
                  <c:v>-0.18754269102562399</c:v>
                </c:pt>
                <c:pt idx="20143" formatCode="General">
                  <c:v>-0.18075590100904801</c:v>
                </c:pt>
                <c:pt idx="20144" formatCode="General">
                  <c:v>-0.173809401186237</c:v>
                </c:pt>
                <c:pt idx="20145" formatCode="General">
                  <c:v>-0.16670391758197101</c:v>
                </c:pt>
                <c:pt idx="20146" formatCode="General">
                  <c:v>-0.15944047388923999</c:v>
                </c:pt>
                <c:pt idx="20147" formatCode="General">
                  <c:v>-0.152020300314375</c:v>
                </c:pt>
                <c:pt idx="20148" formatCode="General">
                  <c:v>-0.14444495510219499</c:v>
                </c:pt>
                <c:pt idx="20149" formatCode="General">
                  <c:v>-0.13671630105173699</c:v>
                </c:pt>
                <c:pt idx="20150" formatCode="General">
                  <c:v>-0.128836462851562</c:v>
                </c:pt>
                <c:pt idx="20151" formatCode="General">
                  <c:v>-0.120807862003996</c:v>
                </c:pt>
                <c:pt idx="20152" formatCode="General">
                  <c:v>-0.1126329349164</c:v>
                </c:pt>
                <c:pt idx="20153" formatCode="General">
                  <c:v>-0.10431519067617701</c:v>
                </c:pt>
                <c:pt idx="20154" formatCode="General">
                  <c:v>-9.5858158010848696E-2</c:v>
                </c:pt>
                <c:pt idx="20155" formatCode="General">
                  <c:v>-8.7264864180623195E-2</c:v>
                </c:pt>
                <c:pt idx="20156" formatCode="General">
                  <c:v>-7.8539250548541606E-2</c:v>
                </c:pt>
                <c:pt idx="20157" formatCode="General">
                  <c:v>-6.9685174412663906E-2</c:v>
                </c:pt>
                <c:pt idx="20158" formatCode="General">
                  <c:v>-6.0706802954454103E-2</c:v>
                </c:pt>
                <c:pt idx="20159" formatCode="General">
                  <c:v>-5.1608650697797701E-2</c:v>
                </c:pt>
                <c:pt idx="20160" formatCode="General">
                  <c:v>-4.23955737811995E-2</c:v>
                </c:pt>
                <c:pt idx="20161" formatCode="General">
                  <c:v>-3.3073225359075899E-2</c:v>
                </c:pt>
                <c:pt idx="20162" formatCode="General">
                  <c:v>-2.36469129672661E-2</c:v>
                </c:pt>
                <c:pt idx="20163" formatCode="General">
                  <c:v>-1.41219602904101E-2</c:v>
                </c:pt>
                <c:pt idx="20164" formatCode="General">
                  <c:v>-4.5037868464846403E-3</c:v>
                </c:pt>
                <c:pt idx="20165" formatCode="General">
                  <c:v>5.20154948982885E-3</c:v>
                </c:pt>
                <c:pt idx="20166" formatCode="General">
                  <c:v>1.4987401843916901E-2</c:v>
                </c:pt>
                <c:pt idx="20167" formatCode="General">
                  <c:v>2.4847766355768301E-2</c:v>
                </c:pt>
                <c:pt idx="20168" formatCode="General">
                  <c:v>3.4776783747449698E-2</c:v>
                </c:pt>
                <c:pt idx="20169" formatCode="General">
                  <c:v>4.4767563269887102E-2</c:v>
                </c:pt>
                <c:pt idx="20170" formatCode="General">
                  <c:v>5.4812749498641199E-2</c:v>
                </c:pt>
                <c:pt idx="20171" formatCode="General">
                  <c:v>6.49057050729E-2</c:v>
                </c:pt>
                <c:pt idx="20172" formatCode="General">
                  <c:v>7.5039032485481105E-2</c:v>
                </c:pt>
                <c:pt idx="20173" formatCode="General">
                  <c:v>8.5205585945907394E-2</c:v>
                </c:pt>
                <c:pt idx="20174" formatCode="General">
                  <c:v>9.5398531438372902E-2</c:v>
                </c:pt>
                <c:pt idx="20175" formatCode="General">
                  <c:v>0.10560971677731699</c:v>
                </c:pt>
                <c:pt idx="20176" formatCode="General">
                  <c:v>0.115831344242925</c:v>
                </c:pt>
                <c:pt idx="20177" formatCode="General">
                  <c:v>0.12605670578834799</c:v>
                </c:pt>
                <c:pt idx="20178" formatCode="General">
                  <c:v>0.13627850619951301</c:v>
                </c:pt>
                <c:pt idx="20179" formatCode="General">
                  <c:v>0.14648868033449899</c:v>
                </c:pt>
                <c:pt idx="20180" formatCode="General">
                  <c:v>0.15667907069678599</c:v>
                </c:pt>
                <c:pt idx="20181" formatCode="General">
                  <c:v>0.166842084043823</c:v>
                </c:pt>
                <c:pt idx="20182" formatCode="General">
                  <c:v>0.176970240611628</c:v>
                </c:pt>
                <c:pt idx="20183" formatCode="General">
                  <c:v>0.18705610544986601</c:v>
                </c:pt>
                <c:pt idx="20184" formatCode="General">
                  <c:v>0.19709220911261099</c:v>
                </c:pt>
                <c:pt idx="20185" formatCode="General">
                  <c:v>0.20707004772709001</c:v>
                </c:pt>
                <c:pt idx="20186" formatCode="General">
                  <c:v>0.21698225025575199</c:v>
                </c:pt>
                <c:pt idx="20187" formatCode="General">
                  <c:v>0.226821689559146</c:v>
                </c:pt>
                <c:pt idx="20188" formatCode="General">
                  <c:v>0.23658076721246199</c:v>
                </c:pt>
                <c:pt idx="20189" formatCode="General">
                  <c:v>0.24625196481725201</c:v>
                </c:pt>
                <c:pt idx="20190" formatCode="General">
                  <c:v>0.25582789798615102</c:v>
                </c:pt>
                <c:pt idx="20191" formatCode="General">
                  <c:v>0.265301360717762</c:v>
                </c:pt>
                <c:pt idx="20192" formatCode="General">
                  <c:v>0.27466530988049598</c:v>
                </c:pt>
                <c:pt idx="20193" formatCode="General">
                  <c:v>0.283912897665895</c:v>
                </c:pt>
                <c:pt idx="20194" formatCode="General">
                  <c:v>0.29303744461811798</c:v>
                </c:pt>
                <c:pt idx="20195" formatCode="General">
                  <c:v>0.30203240168270701</c:v>
                </c:pt>
                <c:pt idx="20196" formatCode="General">
                  <c:v>0.31089082206673402</c:v>
                </c:pt>
                <c:pt idx="20197" formatCode="General">
                  <c:v>0.319606441592103</c:v>
                </c:pt>
                <c:pt idx="20198" formatCode="General">
                  <c:v>0.32817317295803999</c:v>
                </c:pt>
                <c:pt idx="20199" formatCode="General">
                  <c:v>0.336584527487712</c:v>
                </c:pt>
                <c:pt idx="20200" formatCode="General">
                  <c:v>0.34483466875100899</c:v>
                </c:pt>
                <c:pt idx="20201" formatCode="General">
                  <c:v>0.35291797778510098</c:v>
                </c:pt>
                <c:pt idx="20202" formatCode="General">
                  <c:v>0.36082894397111398</c:v>
                </c:pt>
                <c:pt idx="20203" formatCode="General">
                  <c:v>0.36856216772949402</c:v>
                </c:pt>
                <c:pt idx="20204" formatCode="General">
                  <c:v>0.37611237062469399</c:v>
                </c:pt>
                <c:pt idx="20205" formatCode="General">
                  <c:v>0.38347489375077498</c:v>
                </c:pt>
                <c:pt idx="20206" formatCode="General">
                  <c:v>0.39064464718283998</c:v>
                </c:pt>
                <c:pt idx="20207" formatCode="General">
                  <c:v>0.39761713860951597</c:v>
                </c:pt>
                <c:pt idx="20208" formatCode="General">
                  <c:v>0.40438851083590399</c:v>
                </c:pt>
                <c:pt idx="20209" formatCode="General">
                  <c:v>0.41095441457099202</c:v>
                </c:pt>
                <c:pt idx="20210" formatCode="General">
                  <c:v>0.41731102231953399</c:v>
                </c:pt>
                <c:pt idx="20211" formatCode="General">
                  <c:v>0.42345511558321902</c:v>
                </c:pt>
                <c:pt idx="20212" formatCode="General">
                  <c:v>0.42938343205286</c:v>
                </c:pt>
                <c:pt idx="20213" formatCode="General">
                  <c:v>0.43509248999330302</c:v>
                </c:pt>
                <c:pt idx="20214" formatCode="General">
                  <c:v>0.44057914663478898</c:v>
                </c:pt>
                <c:pt idx="20215" formatCode="General">
                  <c:v>0.44584085975371301</c:v>
                </c:pt>
                <c:pt idx="20216" formatCode="General">
                  <c:v>0.450875112592456</c:v>
                </c:pt>
                <c:pt idx="20217" formatCode="General">
                  <c:v>0.455679607855762</c:v>
                </c:pt>
                <c:pt idx="20218" formatCode="General">
                  <c:v>0.46025221820502499</c:v>
                </c:pt>
                <c:pt idx="20219" formatCode="General">
                  <c:v>0.46459106595204802</c:v>
                </c:pt>
                <c:pt idx="20220" formatCode="General">
                  <c:v>0.46869446070148202</c:v>
                </c:pt>
                <c:pt idx="20221" formatCode="General">
                  <c:v>0.472560971311004</c:v>
                </c:pt>
                <c:pt idx="20222" formatCode="General">
                  <c:v>0.47618930523362102</c:v>
                </c:pt>
                <c:pt idx="20223" formatCode="General">
                  <c:v>0.479578379469773</c:v>
                </c:pt>
                <c:pt idx="20224" formatCode="General">
                  <c:v>0.48272730709485401</c:v>
                </c:pt>
                <c:pt idx="20225" formatCode="General">
                  <c:v>0.48563532640620799</c:v>
                </c:pt>
                <c:pt idx="20226" formatCode="General">
                  <c:v>0.48830199011305297</c:v>
                </c:pt>
                <c:pt idx="20227" formatCode="General">
                  <c:v>0.49072693307487097</c:v>
                </c:pt>
                <c:pt idx="20228" formatCode="General">
                  <c:v>0.49290989029408599</c:v>
                </c:pt>
                <c:pt idx="20229" formatCode="General">
                  <c:v>0.49485085625473801</c:v>
                </c:pt>
                <c:pt idx="20230" formatCode="General">
                  <c:v>0.49655002145841798</c:v>
                </c:pt>
                <c:pt idx="20231" formatCode="General">
                  <c:v>0.49800768188393402</c:v>
                </c:pt>
                <c:pt idx="20232" formatCode="General">
                  <c:v>0.49922421817038998</c:v>
                </c:pt>
                <c:pt idx="20233" formatCode="General">
                  <c:v>0.50020019427992202</c:v>
                </c:pt>
                <c:pt idx="20234" formatCode="General">
                  <c:v>0.50093635138302095</c:v>
                </c:pt>
                <c:pt idx="20235" formatCode="General">
                  <c:v>0.50143353499011101</c:v>
                </c:pt>
                <c:pt idx="20236" formatCode="General">
                  <c:v>0.50169273068535003</c:v>
                </c:pt>
                <c:pt idx="20237" formatCode="General">
                  <c:v>0.50171504915239395</c:v>
                </c:pt>
                <c:pt idx="20238" formatCode="General">
                  <c:v>0.50150165599907304</c:v>
                </c:pt>
                <c:pt idx="20239" formatCode="General">
                  <c:v>0.50105381455987397</c:v>
                </c:pt>
                <c:pt idx="20240" formatCode="General">
                  <c:v>0.500372938454826</c:v>
                </c:pt>
                <c:pt idx="20241" formatCode="General">
                  <c:v>0.49946052929471701</c:v>
                </c:pt>
                <c:pt idx="20242" formatCode="General">
                  <c:v>0.498318159724153</c:v>
                </c:pt>
                <c:pt idx="20243" formatCode="General">
                  <c:v>0.49694747006552398</c:v>
                </c:pt>
                <c:pt idx="20244" formatCode="General">
                  <c:v>0.49535021621893999</c:v>
                </c:pt>
                <c:pt idx="20245" formatCode="General">
                  <c:v>0.49352821311977602</c:v>
                </c:pt>
                <c:pt idx="20246" formatCode="General">
                  <c:v>0.49148332672950401</c:v>
                </c:pt>
                <c:pt idx="20247" formatCode="General">
                  <c:v>0.48921752695388498</c:v>
                </c:pt>
                <c:pt idx="20248" formatCode="General">
                  <c:v>0.48673283268003797</c:v>
                </c:pt>
                <c:pt idx="20249" formatCode="General">
                  <c:v>0.48403130294654101</c:v>
                </c:pt>
                <c:pt idx="20250" formatCode="General">
                  <c:v>0.48111503610752498</c:v>
                </c:pt>
                <c:pt idx="20251" formatCode="General">
                  <c:v>0.477986171043011</c:v>
                </c:pt>
                <c:pt idx="20252" formatCode="General">
                  <c:v>0.47464689614225197</c:v>
                </c:pt>
                <c:pt idx="20253" formatCode="General">
                  <c:v>0.47109950894945402</c:v>
                </c:pt>
                <c:pt idx="20254" formatCode="General">
                  <c:v>0.46734636432749599</c:v>
                </c:pt>
                <c:pt idx="20255" formatCode="General">
                  <c:v>0.46338980856057799</c:v>
                </c:pt>
                <c:pt idx="20256" formatCode="General">
                  <c:v>0.45923218089856499</c:v>
                </c:pt>
                <c:pt idx="20257" formatCode="General">
                  <c:v>0.45487588415395902</c:v>
                </c:pt>
                <c:pt idx="20258" formatCode="General">
                  <c:v>0.45032344625467102</c:v>
                </c:pt>
                <c:pt idx="20259" formatCode="General">
                  <c:v>0.44557736068633802</c:v>
                </c:pt>
                <c:pt idx="20260" formatCode="General">
                  <c:v>0.44064013374456501</c:v>
                </c:pt>
                <c:pt idx="20261" formatCode="General">
                  <c:v>0.43551435620956702</c:v>
                </c:pt>
                <c:pt idx="20262" formatCode="General">
                  <c:v>0.43020265881957298</c:v>
                </c:pt>
                <c:pt idx="20263" formatCode="General">
                  <c:v>0.42470770849436301</c:v>
                </c:pt>
                <c:pt idx="20264" formatCode="General">
                  <c:v>0.41903216601496002</c:v>
                </c:pt>
                <c:pt idx="20265" formatCode="General">
                  <c:v>0.41317880156015802</c:v>
                </c:pt>
                <c:pt idx="20266" formatCode="General">
                  <c:v>0.40715044933100097</c:v>
                </c:pt>
                <c:pt idx="20267" formatCode="General">
                  <c:v>0.40094989577572598</c:v>
                </c:pt>
                <c:pt idx="20268" formatCode="General">
                  <c:v>0.39457999121920301</c:v>
                </c:pt>
                <c:pt idx="20269" formatCode="General">
                  <c:v>0.38804366816798502</c:v>
                </c:pt>
                <c:pt idx="20270" formatCode="General">
                  <c:v>0.38134389513586803</c:v>
                </c:pt>
                <c:pt idx="20271" formatCode="General">
                  <c:v>0.37448373060129297</c:v>
                </c:pt>
                <c:pt idx="20272" formatCode="General">
                  <c:v>0.36746627712919999</c:v>
                </c:pt>
                <c:pt idx="20273" formatCode="General">
                  <c:v>0.36029467650471803</c:v>
                </c:pt>
                <c:pt idx="20274" formatCode="General">
                  <c:v>0.35297211478309498</c:v>
                </c:pt>
                <c:pt idx="20275" formatCode="General">
                  <c:v>0.34550182406711499</c:v>
                </c:pt>
                <c:pt idx="20276" formatCode="General">
                  <c:v>0.33788709394195598</c:v>
                </c:pt>
                <c:pt idx="20277" formatCode="General">
                  <c:v>0.33013132836437198</c:v>
                </c:pt>
                <c:pt idx="20278" formatCode="General">
                  <c:v>0.32223799319700702</c:v>
                </c:pt>
                <c:pt idx="20279" formatCode="General">
                  <c:v>0.31421056278535597</c:v>
                </c:pt>
                <c:pt idx="20280" formatCode="General">
                  <c:v>0.30605267812952303</c:v>
                </c:pt>
                <c:pt idx="20281" formatCode="General">
                  <c:v>0.29776799473677301</c:v>
                </c:pt>
                <c:pt idx="20282" formatCode="General">
                  <c:v>0.28936022701439701</c:v>
                </c:pt>
                <c:pt idx="20283" formatCode="General">
                  <c:v>0.28083325969976503</c:v>
                </c:pt>
                <c:pt idx="20284" formatCode="General">
                  <c:v>0.27219098371150902</c:v>
                </c:pt>
                <c:pt idx="20285" formatCode="General">
                  <c:v>0.26343733236135503</c:v>
                </c:pt>
                <c:pt idx="20286" formatCode="General">
                  <c:v>0.25457633839046201</c:v>
                </c:pt>
                <c:pt idx="20287" formatCode="General">
                  <c:v>0.24561208747332799</c:v>
                </c:pt>
                <c:pt idx="20288" formatCode="General">
                  <c:v>0.236548820623631</c:v>
                </c:pt>
                <c:pt idx="20289" formatCode="General">
                  <c:v>0.22739087926781101</c:v>
                </c:pt>
                <c:pt idx="20290" formatCode="General">
                  <c:v>0.21814263152993499</c:v>
                </c:pt>
                <c:pt idx="20291" formatCode="General">
                  <c:v>0.208808514554153</c:v>
                </c:pt>
                <c:pt idx="20292" formatCode="General">
                  <c:v>0.19939300595654599</c:v>
                </c:pt>
                <c:pt idx="20293" formatCode="General">
                  <c:v>0.189900465476873</c:v>
                </c:pt>
                <c:pt idx="20294" formatCode="General">
                  <c:v>0.18033596715695599</c:v>
                </c:pt>
                <c:pt idx="20295" formatCode="General">
                  <c:v>0.170704429789131</c:v>
                </c:pt>
                <c:pt idx="20296" formatCode="General">
                  <c:v>0.161010190834462</c:v>
                </c:pt>
                <c:pt idx="20297" formatCode="General">
                  <c:v>0.15125859136341799</c:v>
                </c:pt>
                <c:pt idx="20298" formatCode="General">
                  <c:v>0.141454450172079</c:v>
                </c:pt>
                <c:pt idx="20299" formatCode="General">
                  <c:v>0.13160245311544899</c:v>
                </c:pt>
                <c:pt idx="20300" formatCode="General">
                  <c:v>0.12170779006386</c:v>
                </c:pt>
                <c:pt idx="20301" formatCode="General">
                  <c:v>0.111775662541714</c:v>
                </c:pt>
                <c:pt idx="20302" formatCode="General">
                  <c:v>0.10181170484294</c:v>
                </c:pt>
                <c:pt idx="20303" formatCode="General">
                  <c:v>9.1820876931620499E-2</c:v>
                </c:pt>
                <c:pt idx="20304" formatCode="General">
                  <c:v>8.18079912003183E-2</c:v>
                </c:pt>
                <c:pt idx="20305" formatCode="General">
                  <c:v>7.1778888145567002E-2</c:v>
                </c:pt>
                <c:pt idx="20306" formatCode="General">
                  <c:v>6.1739335253928503E-2</c:v>
                </c:pt>
                <c:pt idx="20307" formatCode="General">
                  <c:v>5.16943450314949E-2</c:v>
                </c:pt>
                <c:pt idx="20308" formatCode="General">
                  <c:v>4.1649214734480501E-2</c:v>
                </c:pt>
                <c:pt idx="20309" formatCode="General">
                  <c:v>3.1609133497886299E-2</c:v>
                </c:pt>
                <c:pt idx="20310" formatCode="General">
                  <c:v>2.1579697828592599E-2</c:v>
                </c:pt>
                <c:pt idx="20311" formatCode="General">
                  <c:v>1.1566898460295801E-2</c:v>
                </c:pt>
                <c:pt idx="20312" formatCode="General">
                  <c:v>1.5759282102472999E-3</c:v>
                </c:pt>
                <c:pt idx="20313" formatCode="General">
                  <c:v>-8.3882780225134901E-3</c:v>
                </c:pt>
                <c:pt idx="20314" formatCode="General">
                  <c:v>-1.8319885680715499E-2</c:v>
                </c:pt>
                <c:pt idx="20315" formatCode="General">
                  <c:v>-2.8213239626547201E-2</c:v>
                </c:pt>
                <c:pt idx="20316" formatCode="General">
                  <c:v>-3.8063496416878097E-2</c:v>
                </c:pt>
                <c:pt idx="20317" formatCode="General">
                  <c:v>-4.7865003966037198E-2</c:v>
                </c:pt>
                <c:pt idx="20318" formatCode="General">
                  <c:v>-5.7612273342146199E-2</c:v>
                </c:pt>
                <c:pt idx="20319" formatCode="General">
                  <c:v>-6.7300092842957807E-2</c:v>
                </c:pt>
                <c:pt idx="20320" formatCode="General">
                  <c:v>-7.6923043106256098E-2</c:v>
                </c:pt>
                <c:pt idx="20321" formatCode="General">
                  <c:v>-8.6476470968008201E-2</c:v>
                </c:pt>
                <c:pt idx="20322" formatCode="General">
                  <c:v>-9.5954959163846096E-2</c:v>
                </c:pt>
                <c:pt idx="20323" formatCode="General">
                  <c:v>-0.105353318180108</c:v>
                </c:pt>
                <c:pt idx="20324" formatCode="General">
                  <c:v>-0.11466716419090101</c:v>
                </c:pt>
                <c:pt idx="20325" formatCode="General">
                  <c:v>-0.1238907762231</c:v>
                </c:pt>
                <c:pt idx="20326" formatCode="General">
                  <c:v>-0.13301919962040801</c:v>
                </c:pt>
                <c:pt idx="20327" formatCode="General">
                  <c:v>-0.14204841889195399</c:v>
                </c:pt>
                <c:pt idx="20328" formatCode="General">
                  <c:v>-0.15097365805119201</c:v>
                </c:pt>
                <c:pt idx="20329" formatCode="General">
                  <c:v>-0.15979033133173401</c:v>
                </c:pt>
                <c:pt idx="20330" formatCode="General">
                  <c:v>-0.168494137638737</c:v>
                </c:pt>
                <c:pt idx="20331" formatCode="General">
                  <c:v>-0.17708049833047801</c:v>
                </c:pt>
                <c:pt idx="20332" formatCode="General">
                  <c:v>-0.18554508427142699</c:v>
                </c:pt>
                <c:pt idx="20333" formatCode="General">
                  <c:v>-0.193883831923957</c:v>
                </c:pt>
                <c:pt idx="20334" formatCode="General">
                  <c:v>-0.20209239716615099</c:v>
                </c:pt>
                <c:pt idx="20335" formatCode="General">
                  <c:v>-0.21016672319949101</c:v>
                </c:pt>
                <c:pt idx="20336" formatCode="General">
                  <c:v>-0.21810362615693801</c:v>
                </c:pt>
                <c:pt idx="20337" formatCode="General">
                  <c:v>-0.22589965729396999</c:v>
                </c:pt>
                <c:pt idx="20338" formatCode="General">
                  <c:v>-0.23355096780937201</c:v>
                </c:pt>
                <c:pt idx="20339" formatCode="General">
                  <c:v>-0.24105394647161901</c:v>
                </c:pt>
                <c:pt idx="20340" formatCode="General">
                  <c:v>-0.248405784602859</c:v>
                </c:pt>
                <c:pt idx="20341" formatCode="General">
                  <c:v>-0.25560335660001798</c:v>
                </c:pt>
                <c:pt idx="20342" formatCode="General">
                  <c:v>-0.26264312980488802</c:v>
                </c:pt>
                <c:pt idx="20343" formatCode="General">
                  <c:v>-0.269522317553469</c:v>
                </c:pt>
                <c:pt idx="20344" formatCode="General">
                  <c:v>-0.27623842745795402</c:v>
                </c:pt>
                <c:pt idx="20345" formatCode="General">
                  <c:v>-0.282789184248184</c:v>
                </c:pt>
                <c:pt idx="20346" formatCode="General">
                  <c:v>-0.28917244585525897</c:v>
                </c:pt>
                <c:pt idx="20347" formatCode="General">
                  <c:v>-0.29538562449163702</c:v>
                </c:pt>
                <c:pt idx="20348" formatCode="General">
                  <c:v>-0.30142623206608599</c:v>
                </c:pt>
                <c:pt idx="20349" formatCode="General">
                  <c:v>-0.307292453654676</c:v>
                </c:pt>
                <c:pt idx="20350" formatCode="General">
                  <c:v>-0.31298212729437702</c:v>
                </c:pt>
                <c:pt idx="20351" formatCode="General">
                  <c:v>-0.31849371950145799</c:v>
                </c:pt>
                <c:pt idx="20352" formatCode="General">
                  <c:v>-0.32382582980576802</c:v>
                </c:pt>
                <c:pt idx="20353" formatCode="General">
                  <c:v>-0.32897651299250802</c:v>
                </c:pt>
                <c:pt idx="20354" formatCode="General">
                  <c:v>-0.333943859148712</c:v>
                </c:pt>
                <c:pt idx="20355" formatCode="General">
                  <c:v>-0.33872659354344098</c:v>
                </c:pt>
                <c:pt idx="20356" formatCode="General">
                  <c:v>-0.34332359004089402</c:v>
                </c:pt>
                <c:pt idx="20357" formatCode="General">
                  <c:v>-0.347733813032573</c:v>
                </c:pt>
                <c:pt idx="20358" formatCode="General">
                  <c:v>-0.35195676432425199</c:v>
                </c:pt>
                <c:pt idx="20359" formatCode="General">
                  <c:v>-0.355990872066412</c:v>
                </c:pt>
                <c:pt idx="20360" formatCode="General">
                  <c:v>-0.35983510352079001</c:v>
                </c:pt>
                <c:pt idx="20361" formatCode="General">
                  <c:v>-0.36348959760963201</c:v>
                </c:pt>
                <c:pt idx="20362" formatCode="General">
                  <c:v>-0.36695349652763798</c:v>
                </c:pt>
                <c:pt idx="20363" formatCode="General">
                  <c:v>-0.37022634250995501</c:v>
                </c:pt>
                <c:pt idx="20364" formatCode="General">
                  <c:v>-0.37330772591379402</c:v>
                </c:pt>
                <c:pt idx="20365" formatCode="General">
                  <c:v>-0.37619721525058297</c:v>
                </c:pt>
                <c:pt idx="20366" formatCode="General">
                  <c:v>-0.37889489189033898</c:v>
                </c:pt>
                <c:pt idx="20367" formatCode="General">
                  <c:v>-0.38140028599156001</c:v>
                </c:pt>
                <c:pt idx="20368" formatCode="General">
                  <c:v>-0.383713424602736</c:v>
                </c:pt>
                <c:pt idx="20369" formatCode="General">
                  <c:v>-0.38583469391298703</c:v>
                </c:pt>
                <c:pt idx="20370" formatCode="General">
                  <c:v>-0.38776438901374199</c:v>
                </c:pt>
                <c:pt idx="20371" formatCode="General">
                  <c:v>-0.38950260969418499</c:v>
                </c:pt>
                <c:pt idx="20372" formatCode="General">
                  <c:v>-0.391049658660091</c:v>
                </c:pt>
                <c:pt idx="20373" formatCode="General">
                  <c:v>-0.39240596990170501</c:v>
                </c:pt>
                <c:pt idx="20374" formatCode="General">
                  <c:v>-0.39357208737134702</c:v>
                </c:pt>
                <c:pt idx="20375" formatCode="General">
                  <c:v>-0.39454855565764801</c:v>
                </c:pt>
                <c:pt idx="20376" formatCode="General">
                  <c:v>-0.39533607095347301</c:v>
                </c:pt>
                <c:pt idx="20377" formatCode="General">
                  <c:v>-0.39593538284088498</c:v>
                </c:pt>
                <c:pt idx="20378" formatCode="General">
                  <c:v>-0.396347278990201</c:v>
                </c:pt>
                <c:pt idx="20379" formatCode="General">
                  <c:v>-0.39657264008597398</c:v>
                </c:pt>
                <c:pt idx="20380" formatCode="General">
                  <c:v>-0.39661239521445002</c:v>
                </c:pt>
                <c:pt idx="20381" formatCode="General">
                  <c:v>-0.396467625334327</c:v>
                </c:pt>
                <c:pt idx="20382" formatCode="General">
                  <c:v>-0.39613945791418098</c:v>
                </c:pt>
                <c:pt idx="20383" formatCode="General">
                  <c:v>-0.39562905394166897</c:v>
                </c:pt>
                <c:pt idx="20384" formatCode="General">
                  <c:v>-0.394937667622204</c:v>
                </c:pt>
                <c:pt idx="20385" formatCode="General">
                  <c:v>-0.39406665336660202</c:v>
                </c:pt>
                <c:pt idx="20386" formatCode="General">
                  <c:v>-0.39301746744807498</c:v>
                </c:pt>
                <c:pt idx="20387" formatCode="General">
                  <c:v>-0.391791660557048</c:v>
                </c:pt>
                <c:pt idx="20388" formatCode="General">
                  <c:v>-0.390390821736463</c:v>
                </c:pt>
                <c:pt idx="20389" formatCode="General">
                  <c:v>-0.38881662604926398</c:v>
                </c:pt>
                <c:pt idx="20390" formatCode="General">
                  <c:v>-0.38707083677080001</c:v>
                </c:pt>
                <c:pt idx="20391" formatCode="General">
                  <c:v>-0.385155252213433</c:v>
                </c:pt>
                <c:pt idx="20392" formatCode="General">
                  <c:v>-0.383071818811549</c:v>
                </c:pt>
                <c:pt idx="20393" formatCode="General">
                  <c:v>-0.38082262826172802</c:v>
                </c:pt>
                <c:pt idx="20394" formatCode="General">
                  <c:v>-0.37840975111990699</c:v>
                </c:pt>
                <c:pt idx="20395" formatCode="General">
                  <c:v>-0.375835386139318</c:v>
                </c:pt>
                <c:pt idx="20396" formatCode="General">
                  <c:v>-0.37310186692745001</c:v>
                </c:pt>
                <c:pt idx="20397" formatCode="General">
                  <c:v>-0.370211495062373</c:v>
                </c:pt>
                <c:pt idx="20398" formatCode="General">
                  <c:v>-0.367166743479172</c:v>
                </c:pt>
                <c:pt idx="20399" formatCode="General">
                  <c:v>-0.363970163093081</c:v>
                </c:pt>
                <c:pt idx="20400" formatCode="General">
                  <c:v>-0.36062437250201801</c:v>
                </c:pt>
                <c:pt idx="20401" formatCode="General">
                  <c:v>-0.357132163651731</c:v>
                </c:pt>
                <c:pt idx="20402" formatCode="General">
                  <c:v>-0.35349638377749099</c:v>
                </c:pt>
                <c:pt idx="20403" formatCode="General">
                  <c:v>-0.34971986728655402</c:v>
                </c:pt>
                <c:pt idx="20404" formatCode="General">
                  <c:v>-0.34580559964490498</c:v>
                </c:pt>
                <c:pt idx="20405" formatCode="General">
                  <c:v>-0.34175672623174402</c:v>
                </c:pt>
                <c:pt idx="20406" formatCode="General">
                  <c:v>-0.337576428379672</c:v>
                </c:pt>
                <c:pt idx="20407" formatCode="General">
                  <c:v>-0.333267954488774</c:v>
                </c:pt>
                <c:pt idx="20408" formatCode="General">
                  <c:v>-0.328834635745473</c:v>
                </c:pt>
                <c:pt idx="20409" formatCode="General">
                  <c:v>-0.32427989478148</c:v>
                </c:pt>
                <c:pt idx="20410" formatCode="General">
                  <c:v>-0.31960722926942697</c:v>
                </c:pt>
                <c:pt idx="20411" formatCode="General">
                  <c:v>-0.31482021460972998</c:v>
                </c:pt>
                <c:pt idx="20412" formatCode="General">
                  <c:v>-0.30992249630803798</c:v>
                </c:pt>
                <c:pt idx="20413" formatCode="General">
                  <c:v>-0.30491777307225199</c:v>
                </c:pt>
                <c:pt idx="20414" formatCode="General">
                  <c:v>-0.29980982448639698</c:v>
                </c:pt>
                <c:pt idx="20415" formatCode="General">
                  <c:v>-0.29460249661118199</c:v>
                </c:pt>
                <c:pt idx="20416" formatCode="General">
                  <c:v>-0.28929970277484901</c:v>
                </c:pt>
                <c:pt idx="20417" formatCode="General">
                  <c:v>-0.28390541053595097</c:v>
                </c:pt>
                <c:pt idx="20418" formatCode="General">
                  <c:v>-0.27842357601290002</c:v>
                </c:pt>
                <c:pt idx="20419" formatCode="General">
                  <c:v>-0.27285819248766802</c:v>
                </c:pt>
                <c:pt idx="20420" formatCode="General">
                  <c:v>-0.26721334625931398</c:v>
                </c:pt>
                <c:pt idx="20421" formatCode="General">
                  <c:v>-0.261493158565476</c:v>
                </c:pt>
                <c:pt idx="20422" formatCode="General">
                  <c:v>-0.25570177005960298</c:v>
                </c:pt>
                <c:pt idx="20423" formatCode="General">
                  <c:v>-0.24984333365209299</c:v>
                </c:pt>
                <c:pt idx="20424" formatCode="General">
                  <c:v>-0.243922006564427</c:v>
                </c:pt>
                <c:pt idx="20425" formatCode="General">
                  <c:v>-0.23794194533103399</c:v>
                </c:pt>
                <c:pt idx="20426" formatCode="General">
                  <c:v>-0.23190730024044101</c:v>
                </c:pt>
                <c:pt idx="20427" formatCode="General">
                  <c:v>-0.22582221283158199</c:v>
                </c:pt>
                <c:pt idx="20428" formatCode="General">
                  <c:v>-0.21969081282310801</c:v>
                </c:pt>
                <c:pt idx="20429" formatCode="General">
                  <c:v>-0.21351721798704401</c:v>
                </c:pt>
                <c:pt idx="20430" formatCode="General">
                  <c:v>-0.20730553325336101</c:v>
                </c:pt>
                <c:pt idx="20431" formatCode="General">
                  <c:v>-0.20105984050954501</c:v>
                </c:pt>
                <c:pt idx="20432" formatCode="General">
                  <c:v>-0.194784088915474</c:v>
                </c:pt>
                <c:pt idx="20433" formatCode="General">
                  <c:v>-0.18848220074115099</c:v>
                </c:pt>
                <c:pt idx="20434" formatCode="General">
                  <c:v>-0.182158088981167</c:v>
                </c:pt>
                <c:pt idx="20435" formatCode="General">
                  <c:v>-0.175815602395026</c:v>
                </c:pt>
                <c:pt idx="20436" formatCode="General">
                  <c:v>-0.16945852049142199</c:v>
                </c:pt>
                <c:pt idx="20437" formatCode="General">
                  <c:v>-0.16309050377032999</c:v>
                </c:pt>
                <c:pt idx="20438" formatCode="General">
                  <c:v>-0.156715149910644</c:v>
                </c:pt>
                <c:pt idx="20439" formatCode="General">
                  <c:v>-0.150335945978226</c:v>
                </c:pt>
                <c:pt idx="20440" formatCode="General">
                  <c:v>-0.143956223373227</c:v>
                </c:pt>
                <c:pt idx="20441" formatCode="General">
                  <c:v>-0.137579279246615</c:v>
                </c:pt>
                <c:pt idx="20442" formatCode="General">
                  <c:v>-0.131208345362299</c:v>
                </c:pt>
                <c:pt idx="20443" formatCode="General">
                  <c:v>-0.124846529610257</c:v>
                </c:pt>
                <c:pt idx="20444" formatCode="General">
                  <c:v>-0.11849676521741299</c:v>
                </c:pt>
                <c:pt idx="20445" formatCode="General">
                  <c:v>-0.112161828521623</c:v>
                </c:pt>
                <c:pt idx="20446" formatCode="General">
                  <c:v>-0.10584446576086499</c:v>
                </c:pt>
                <c:pt idx="20447" formatCode="General">
                  <c:v>-9.95472562092556E-2</c:v>
                </c:pt>
                <c:pt idx="20448" formatCode="General">
                  <c:v>-9.3272664835800906E-2</c:v>
                </c:pt>
                <c:pt idx="20449" formatCode="General">
                  <c:v>-8.7023008714713398E-2</c:v>
                </c:pt>
                <c:pt idx="20450" formatCode="General">
                  <c:v>-8.0800415091027006E-2</c:v>
                </c:pt>
                <c:pt idx="20451" formatCode="General">
                  <c:v>-7.4606901900451605E-2</c:v>
                </c:pt>
                <c:pt idx="20452" formatCode="General">
                  <c:v>-6.8444400312275805E-2</c:v>
                </c:pt>
                <c:pt idx="20453" formatCode="General">
                  <c:v>-6.2314664698704302E-2</c:v>
                </c:pt>
                <c:pt idx="20454" formatCode="General">
                  <c:v>-5.6219286503049103E-2</c:v>
                </c:pt>
                <c:pt idx="20455" formatCode="General">
                  <c:v>-5.0159774511295697E-2</c:v>
                </c:pt>
                <c:pt idx="20456" formatCode="General">
                  <c:v>-4.4137469094991499E-2</c:v>
                </c:pt>
                <c:pt idx="20457" formatCode="General">
                  <c:v>-3.8153556843488798E-2</c:v>
                </c:pt>
                <c:pt idx="20458" formatCode="General">
                  <c:v>-3.2209098645695503E-2</c:v>
                </c:pt>
                <c:pt idx="20459" formatCode="General">
                  <c:v>-2.63050557614458E-2</c:v>
                </c:pt>
                <c:pt idx="20460" formatCode="General">
                  <c:v>-2.04422595900671E-2</c:v>
                </c:pt>
                <c:pt idx="20461" formatCode="General">
                  <c:v>-1.4621427938873E-2</c:v>
                </c:pt>
                <c:pt idx="20462" formatCode="General">
                  <c:v>-8.8431333679481992E-3</c:v>
                </c:pt>
                <c:pt idx="20463" formatCode="General">
                  <c:v>-3.10782907060091E-3</c:v>
                </c:pt>
                <c:pt idx="20464" formatCode="General">
                  <c:v>2.5840721357490901E-3</c:v>
                </c:pt>
                <c:pt idx="20465" formatCode="General">
                  <c:v>8.2322874599713297E-3</c:v>
                </c:pt>
                <c:pt idx="20466" formatCode="General">
                  <c:v>1.3836703799411E-2</c:v>
                </c:pt>
                <c:pt idx="20467" formatCode="General">
                  <c:v>1.93972383195067E-2</c:v>
                </c:pt>
                <c:pt idx="20468" formatCode="General">
                  <c:v>2.49138054627706E-2</c:v>
                </c:pt>
                <c:pt idx="20469" formatCode="General">
                  <c:v>3.03864176541821E-2</c:v>
                </c:pt>
                <c:pt idx="20470" formatCode="General">
                  <c:v>3.5815235451530397E-2</c:v>
                </c:pt>
                <c:pt idx="20471" formatCode="General">
                  <c:v>4.1200484303986699E-2</c:v>
                </c:pt>
                <c:pt idx="20472" formatCode="General">
                  <c:v>4.6542320511976203E-2</c:v>
                </c:pt>
                <c:pt idx="20473" formatCode="General">
                  <c:v>5.1840979728932299E-2</c:v>
                </c:pt>
                <c:pt idx="20474" formatCode="General">
                  <c:v>5.7096824211507802E-2</c:v>
                </c:pt>
                <c:pt idx="20475" formatCode="General">
                  <c:v>6.23101095677491E-2</c:v>
                </c:pt>
                <c:pt idx="20476" formatCode="General">
                  <c:v>6.7481123716895894E-2</c:v>
                </c:pt>
                <c:pt idx="20477" formatCode="General">
                  <c:v>7.2610243924102494E-2</c:v>
                </c:pt>
                <c:pt idx="20478" formatCode="General">
                  <c:v>7.7697764035089101E-2</c:v>
                </c:pt>
                <c:pt idx="20479" formatCode="General">
                  <c:v>8.2743982488392098E-2</c:v>
                </c:pt>
                <c:pt idx="20480" formatCode="General">
                  <c:v>8.77492003821575E-2</c:v>
                </c:pt>
                <c:pt idx="20481" formatCode="General">
                  <c:v>9.2713612418886301E-2</c:v>
                </c:pt>
                <c:pt idx="20482" formatCode="General">
                  <c:v>9.7637458347666503E-2</c:v>
                </c:pt>
                <c:pt idx="20483" formatCode="General">
                  <c:v>0.102520916842901</c:v>
                </c:pt>
                <c:pt idx="20484" formatCode="General">
                  <c:v>0.107363989640243</c:v>
                </c:pt>
                <c:pt idx="20485" formatCode="General">
                  <c:v>0.112166721344165</c:v>
                </c:pt>
                <c:pt idx="20486" formatCode="General">
                  <c:v>0.116929113487395</c:v>
                </c:pt>
                <c:pt idx="20487" formatCode="General">
                  <c:v>0.12165105654412001</c:v>
                </c:pt>
                <c:pt idx="20488" formatCode="General">
                  <c:v>0.12633233222130599</c:v>
                </c:pt>
                <c:pt idx="20489" formatCode="General">
                  <c:v>0.13097262879846799</c:v>
                </c:pt>
                <c:pt idx="20490" formatCode="General">
                  <c:v>0.13557160729818499</c:v>
                </c:pt>
                <c:pt idx="20491" formatCode="General">
                  <c:v>0.140128799363572</c:v>
                </c:pt>
                <c:pt idx="20492" formatCode="General">
                  <c:v>0.14464355939484</c:v>
                </c:pt>
                <c:pt idx="20493" formatCode="General">
                  <c:v>0.14911518467545101</c:v>
                </c:pt>
                <c:pt idx="20494" formatCode="General">
                  <c:v>0.15354284121567899</c:v>
                </c:pt>
                <c:pt idx="20495" formatCode="General">
                  <c:v>0.15792562520431599</c:v>
                </c:pt>
                <c:pt idx="20496" formatCode="General">
                  <c:v>0.162262529208693</c:v>
                </c:pt>
                <c:pt idx="20497" formatCode="General">
                  <c:v>0.166552346355856</c:v>
                </c:pt>
                <c:pt idx="20498" formatCode="General">
                  <c:v>0.17079380029118699</c:v>
                </c:pt>
                <c:pt idx="20499" formatCode="General">
                  <c:v>0.17498552314436799</c:v>
                </c:pt>
                <c:pt idx="20500" formatCode="General">
                  <c:v>0.17912601469592199</c:v>
                </c:pt>
                <c:pt idx="20501" formatCode="General">
                  <c:v>0.18321361477086701</c:v>
                </c:pt>
                <c:pt idx="20502" formatCode="General">
                  <c:v>0.18724663193407201</c:v>
                </c:pt>
                <c:pt idx="20503" formatCode="General">
                  <c:v>0.191223218770498</c:v>
                </c:pt>
                <c:pt idx="20504" formatCode="General">
                  <c:v>0.195141433547971</c:v>
                </c:pt>
                <c:pt idx="20505" formatCode="General">
                  <c:v>0.198999225241412</c:v>
                </c:pt>
                <c:pt idx="20506" formatCode="General">
                  <c:v>0.20279445545560901</c:v>
                </c:pt>
                <c:pt idx="20507" formatCode="General">
                  <c:v>0.20652492710881301</c:v>
                </c:pt>
                <c:pt idx="20508" formatCode="General">
                  <c:v>0.21018829853787599</c:v>
                </c:pt>
                <c:pt idx="20509" formatCode="General">
                  <c:v>0.213782159480573</c:v>
                </c:pt>
                <c:pt idx="20510" formatCode="General">
                  <c:v>0.21730401546196901</c:v>
                </c:pt>
                <c:pt idx="20511" formatCode="General">
                  <c:v>0.22075136588255401</c:v>
                </c:pt>
                <c:pt idx="20512" formatCode="General">
                  <c:v>0.22412162399154201</c:v>
                </c:pt>
                <c:pt idx="20513" formatCode="General">
                  <c:v>0.227412135224766</c:v>
                </c:pt>
                <c:pt idx="20514" formatCode="General">
                  <c:v>0.23062023342903601</c:v>
                </c:pt>
                <c:pt idx="20515" formatCode="General">
                  <c:v>0.23374322025974101</c:v>
                </c:pt>
                <c:pt idx="20516" formatCode="General">
                  <c:v>0.23677837941806601</c:v>
                </c:pt>
                <c:pt idx="20517" formatCode="General">
                  <c:v>0.239722983511545</c:v>
                </c:pt>
                <c:pt idx="20518" formatCode="General">
                  <c:v>0.242574298985511</c:v>
                </c:pt>
                <c:pt idx="20519" formatCode="General">
                  <c:v>0.24532960729178199</c:v>
                </c:pt>
                <c:pt idx="20520" formatCode="General">
                  <c:v>0.247986214323419</c:v>
                </c:pt>
                <c:pt idx="20521" formatCode="General">
                  <c:v>0.25054145686998702</c:v>
                </c:pt>
                <c:pt idx="20522" formatCode="General">
                  <c:v>0.25299270827892101</c:v>
                </c:pt>
                <c:pt idx="20523" formatCode="General">
                  <c:v>0.25533739885164197</c:v>
                </c:pt>
                <c:pt idx="20524" formatCode="General">
                  <c:v>0.257573019609388</c:v>
                </c:pt>
                <c:pt idx="20525" formatCode="General">
                  <c:v>0.25969713410683598</c:v>
                </c:pt>
                <c:pt idx="20526" formatCode="General">
                  <c:v>0.261707394177978</c:v>
                </c:pt>
                <c:pt idx="20527" formatCode="General">
                  <c:v>0.26360153817841298</c:v>
                </c:pt>
                <c:pt idx="20528" formatCode="General">
                  <c:v>0.26537740748837302</c:v>
                </c:pt>
                <c:pt idx="20529" formatCode="General">
                  <c:v>0.267032953279706</c:v>
                </c:pt>
                <c:pt idx="20530" formatCode="General">
                  <c:v>0.26856625058577499</c:v>
                </c:pt>
                <c:pt idx="20531" formatCode="General">
                  <c:v>0.26997550567594403</c:v>
                </c:pt>
                <c:pt idx="20532" formatCode="General">
                  <c:v>0.27125905512997001</c:v>
                </c:pt>
                <c:pt idx="20533" formatCode="General">
                  <c:v>0.27241537994516901</c:v>
                </c:pt>
                <c:pt idx="20534" formatCode="General">
                  <c:v>0.27344311336280902</c:v>
                </c:pt>
                <c:pt idx="20535" formatCode="General">
                  <c:v>0.27434104682677402</c:v>
                </c:pt>
                <c:pt idx="20536" formatCode="General">
                  <c:v>0.27510813882275198</c:v>
                </c:pt>
                <c:pt idx="20537" formatCode="General">
                  <c:v>0.27574351732074698</c:v>
                </c:pt>
                <c:pt idx="20538" formatCode="General">
                  <c:v>0.27624648421148401</c:v>
                </c:pt>
                <c:pt idx="20539" formatCode="General">
                  <c:v>0.27661651418067001</c:v>
                </c:pt>
                <c:pt idx="20540" formatCode="General">
                  <c:v>0.27685326275766298</c:v>
                </c:pt>
                <c:pt idx="20541" formatCode="General">
                  <c:v>0.276956577132973</c:v>
                </c:pt>
                <c:pt idx="20542" formatCode="General">
                  <c:v>0.27692648331942299</c:v>
                </c:pt>
                <c:pt idx="20543" formatCode="General">
                  <c:v>0.27676319303486102</c:v>
                </c:pt>
                <c:pt idx="20544" formatCode="General">
                  <c:v>0.27646710551668802</c:v>
                </c:pt>
                <c:pt idx="20545" formatCode="General">
                  <c:v>0.27603880691247501</c:v>
                </c:pt>
                <c:pt idx="20546" formatCode="General">
                  <c:v>0.27547906870512801</c:v>
                </c:pt>
                <c:pt idx="20547" formatCode="General">
                  <c:v>0.27478884328162401</c:v>
                </c:pt>
                <c:pt idx="20548" formatCode="General">
                  <c:v>0.27396926829818602</c:v>
                </c:pt>
                <c:pt idx="20549" formatCode="General">
                  <c:v>0.273021657661428</c:v>
                </c:pt>
                <c:pt idx="20550" formatCode="General">
                  <c:v>0.27194749203359098</c:v>
                </c:pt>
                <c:pt idx="20551" formatCode="General">
                  <c:v>0.27074842646656999</c:v>
                </c:pt>
                <c:pt idx="20552" formatCode="General">
                  <c:v>0.26942627734156099</c:v>
                </c:pt>
                <c:pt idx="20553" formatCode="General">
                  <c:v>0.26798301748068898</c:v>
                </c:pt>
                <c:pt idx="20554" formatCode="General">
                  <c:v>0.26642076826835498</c:v>
                </c:pt>
                <c:pt idx="20555" formatCode="General">
                  <c:v>0.26474180131869501</c:v>
                </c:pt>
                <c:pt idx="20556" formatCode="General">
                  <c:v>0.26294852407573499</c:v>
                </c:pt>
                <c:pt idx="20557" formatCode="General">
                  <c:v>0.26104345944240098</c:v>
                </c:pt>
                <c:pt idx="20558" formatCode="General">
                  <c:v>0.25902925395188697</c:v>
                </c:pt>
                <c:pt idx="20559" formatCode="General">
                  <c:v>0.25690866658254202</c:v>
                </c:pt>
                <c:pt idx="20560" formatCode="General">
                  <c:v>0.254684557480302</c:v>
                </c:pt>
                <c:pt idx="20561" formatCode="General">
                  <c:v>0.25235989112007901</c:v>
                </c:pt>
                <c:pt idx="20562" formatCode="General">
                  <c:v>0.249937694122321</c:v>
                </c:pt>
                <c:pt idx="20563" formatCode="General">
                  <c:v>0.24742101470512901</c:v>
                </c:pt>
                <c:pt idx="20564" formatCode="General">
                  <c:v>0.24481301022392701</c:v>
                </c:pt>
                <c:pt idx="20565" formatCode="General">
                  <c:v>0.242116866025161</c:v>
                </c:pt>
                <c:pt idx="20566" formatCode="General">
                  <c:v>0.23933577619379701</c:v>
                </c:pt>
                <c:pt idx="20567" formatCode="General">
                  <c:v>0.23647303860115601</c:v>
                </c:pt>
                <c:pt idx="20568" formatCode="General">
                  <c:v>0.23353193484104601</c:v>
                </c:pt>
                <c:pt idx="20569" formatCode="General">
                  <c:v>0.23051570606160099</c:v>
                </c:pt>
                <c:pt idx="20570" formatCode="General">
                  <c:v>0.227427601760718</c:v>
                </c:pt>
                <c:pt idx="20571" formatCode="General">
                  <c:v>0.22427087397855799</c:v>
                </c:pt>
                <c:pt idx="20572" formatCode="General">
                  <c:v>0.221048711600183</c:v>
                </c:pt>
                <c:pt idx="20573" formatCode="General">
                  <c:v>0.217764233179989</c:v>
                </c:pt>
                <c:pt idx="20574" formatCode="General">
                  <c:v>0.21442054710775699</c:v>
                </c:pt>
                <c:pt idx="20575" formatCode="General">
                  <c:v>0.21102075083472299</c:v>
                </c:pt>
                <c:pt idx="20576" formatCode="General">
                  <c:v>0.207567814246128</c:v>
                </c:pt>
                <c:pt idx="20577" formatCode="General">
                  <c:v>0.20406457183867999</c:v>
                </c:pt>
                <c:pt idx="20578" formatCode="General">
                  <c:v>0.20051379186313301</c:v>
                </c:pt>
                <c:pt idx="20579" formatCode="General">
                  <c:v>0.19691819028276</c:v>
                </c:pt>
                <c:pt idx="20580" formatCode="General">
                  <c:v>0.193280380903604</c:v>
                </c:pt>
                <c:pt idx="20581" formatCode="General">
                  <c:v>0.18960282042417401</c:v>
                </c:pt>
                <c:pt idx="20582" formatCode="General">
                  <c:v>0.18588781744336999</c:v>
                </c:pt>
                <c:pt idx="20583" formatCode="General">
                  <c:v>0.18213755708395801</c:v>
                </c:pt>
                <c:pt idx="20584" formatCode="General">
                  <c:v>0.17835416897540601</c:v>
                </c:pt>
                <c:pt idx="20585" formatCode="General">
                  <c:v>0.17453957942279499</c:v>
                </c:pt>
                <c:pt idx="20586" formatCode="General">
                  <c:v>0.17069552213085801</c:v>
                </c:pt>
                <c:pt idx="20587" formatCode="General">
                  <c:v>0.166823677478289</c:v>
                </c:pt>
                <c:pt idx="20588" formatCode="General">
                  <c:v>0.16292558696412901</c:v>
                </c:pt>
                <c:pt idx="20589" formatCode="General">
                  <c:v>0.159002559320432</c:v>
                </c:pt>
                <c:pt idx="20590" formatCode="General">
                  <c:v>0.15505579385267401</c:v>
                </c:pt>
                <c:pt idx="20591" formatCode="General">
                  <c:v>0.15108631197101099</c:v>
                </c:pt>
                <c:pt idx="20592" formatCode="General">
                  <c:v>0.147094979670989</c:v>
                </c:pt>
                <c:pt idx="20593" formatCode="General">
                  <c:v>0.14308258618866701</c:v>
                </c:pt>
                <c:pt idx="20594" formatCode="General">
                  <c:v>0.139049656011905</c:v>
                </c:pt>
                <c:pt idx="20595" formatCode="General">
                  <c:v>0.134996581516137</c:v>
                </c:pt>
                <c:pt idx="20596" formatCode="General">
                  <c:v>0.13092371669250899</c:v>
                </c:pt>
                <c:pt idx="20597" formatCode="General">
                  <c:v>0.12683118992798001</c:v>
                </c:pt>
                <c:pt idx="20598" formatCode="General">
                  <c:v>0.122718968686176</c:v>
                </c:pt>
                <c:pt idx="20599" formatCode="General">
                  <c:v>0.118586902813109</c:v>
                </c:pt>
                <c:pt idx="20600" formatCode="General">
                  <c:v>0.114434705851649</c:v>
                </c:pt>
                <c:pt idx="20601" formatCode="General">
                  <c:v>0.11026202164104799</c:v>
                </c:pt>
                <c:pt idx="20602" formatCode="General">
                  <c:v>0.106068347878326</c:v>
                </c:pt>
                <c:pt idx="20603" formatCode="General">
                  <c:v>0.101853068734163</c:v>
                </c:pt>
                <c:pt idx="20604" formatCode="General">
                  <c:v>9.7615467267645306E-2</c:v>
                </c:pt>
                <c:pt idx="20605" formatCode="General">
                  <c:v>9.3354738969254503E-2</c:v>
                </c:pt>
                <c:pt idx="20606" formatCode="General">
                  <c:v>8.9069999350500403E-2</c:v>
                </c:pt>
                <c:pt idx="20607" formatCode="General">
                  <c:v>8.4760289682600395E-2</c:v>
                </c:pt>
                <c:pt idx="20608" formatCode="General">
                  <c:v>8.0424586778381602E-2</c:v>
                </c:pt>
                <c:pt idx="20609" formatCode="General">
                  <c:v>7.6061805380749706E-2</c:v>
                </c:pt>
                <c:pt idx="20610" formatCode="General">
                  <c:v>7.1670818701428801E-2</c:v>
                </c:pt>
                <c:pt idx="20611" formatCode="General">
                  <c:v>6.7250468970259103E-2</c:v>
                </c:pt>
                <c:pt idx="20612" formatCode="General">
                  <c:v>6.2799579251544793E-2</c:v>
                </c:pt>
                <c:pt idx="20613" formatCode="General">
                  <c:v>5.8316954175849103E-2</c:v>
                </c:pt>
                <c:pt idx="20614" formatCode="General">
                  <c:v>5.3801396472964301E-2</c:v>
                </c:pt>
                <c:pt idx="20615" formatCode="General">
                  <c:v>4.9251720811597802E-2</c:v>
                </c:pt>
                <c:pt idx="20616" formatCode="General">
                  <c:v>4.4666759247179597E-2</c:v>
                </c:pt>
                <c:pt idx="20617" formatCode="General">
                  <c:v>4.0045375884849903E-2</c:v>
                </c:pt>
                <c:pt idx="20618" formatCode="General">
                  <c:v>3.53864751127657E-2</c:v>
                </c:pt>
                <c:pt idx="20619" formatCode="General">
                  <c:v>3.0689021238994901E-2</c:v>
                </c:pt>
                <c:pt idx="20620" formatCode="General">
                  <c:v>2.5952066195803099E-2</c:v>
                </c:pt>
                <c:pt idx="20621" formatCode="General">
                  <c:v>2.117469470322E-2</c:v>
                </c:pt>
                <c:pt idx="20622" formatCode="General">
                  <c:v>1.6356046864931001E-2</c:v>
                </c:pt>
                <c:pt idx="20623" formatCode="General">
                  <c:v>1.14954328776702E-2</c:v>
                </c:pt>
                <c:pt idx="20624" formatCode="General">
                  <c:v>6.5922339326030003E-3</c:v>
                </c:pt>
                <c:pt idx="20625" formatCode="General">
                  <c:v>1.6459474936454999E-3</c:v>
                </c:pt>
                <c:pt idx="20626" formatCode="General">
                  <c:v>-3.3437609063551102E-3</c:v>
                </c:pt>
                <c:pt idx="20627" formatCode="General">
                  <c:v>-8.3771702966124705E-3</c:v>
                </c:pt>
                <c:pt idx="20628" formatCode="General">
                  <c:v>-1.3454412137372401E-2</c:v>
                </c:pt>
                <c:pt idx="20629" formatCode="General">
                  <c:v>-1.85754618002631E-2</c:v>
                </c:pt>
                <c:pt idx="20630" formatCode="General">
                  <c:v>-2.3740094673237799E-2</c:v>
                </c:pt>
                <c:pt idx="20631" formatCode="General">
                  <c:v>-2.89478997604826E-2</c:v>
                </c:pt>
                <c:pt idx="20632" formatCode="General">
                  <c:v>-3.4198359698727102E-2</c:v>
                </c:pt>
                <c:pt idx="20633" formatCode="General">
                  <c:v>-3.94908174519676E-2</c:v>
                </c:pt>
                <c:pt idx="20634" formatCode="General">
                  <c:v>-4.4824424787384798E-2</c:v>
                </c:pt>
                <c:pt idx="20635" formatCode="General">
                  <c:v>-5.0198049734647102E-2</c:v>
                </c:pt>
                <c:pt idx="20636" formatCode="General">
                  <c:v>-5.5610410754381397E-2</c:v>
                </c:pt>
                <c:pt idx="20637" formatCode="General">
                  <c:v>-6.1060111186927397E-2</c:v>
                </c:pt>
                <c:pt idx="20638" formatCode="General">
                  <c:v>-6.6545499482557502E-2</c:v>
                </c:pt>
                <c:pt idx="20639" formatCode="General">
                  <c:v>-7.2064735283750403E-2</c:v>
                </c:pt>
                <c:pt idx="20640" formatCode="General">
                  <c:v>-7.7615769779754706E-2</c:v>
                </c:pt>
                <c:pt idx="20641" formatCode="General">
                  <c:v>-8.3196321092209494E-2</c:v>
                </c:pt>
                <c:pt idx="20642" formatCode="General">
                  <c:v>-8.8803965169067398E-2</c:v>
                </c:pt>
                <c:pt idx="20643" formatCode="General">
                  <c:v>-9.4436115436836193E-2</c:v>
                </c:pt>
                <c:pt idx="20644" formatCode="General">
                  <c:v>-0.10008993897014599</c:v>
                </c:pt>
                <c:pt idx="20645" formatCode="General">
                  <c:v>-0.10576238229594</c:v>
                </c:pt>
                <c:pt idx="20646" formatCode="General">
                  <c:v>-0.111450213594164</c:v>
                </c:pt>
                <c:pt idx="20647" formatCode="General">
                  <c:v>-0.117150017901878</c:v>
                </c:pt>
                <c:pt idx="20648" formatCode="General">
                  <c:v>-0.122858203106959</c:v>
                </c:pt>
                <c:pt idx="20649" formatCode="General">
                  <c:v>-0.12857096502488399</c:v>
                </c:pt>
                <c:pt idx="20650" formatCode="General">
                  <c:v>-0.13428432758877601</c:v>
                </c:pt>
                <c:pt idx="20651" formatCode="General">
                  <c:v>-0.13999414006449201</c:v>
                </c:pt>
                <c:pt idx="20652" formatCode="General">
                  <c:v>-0.145696073528753</c:v>
                </c:pt>
                <c:pt idx="20653" formatCode="General">
                  <c:v>-0.15138563833247601</c:v>
                </c:pt>
                <c:pt idx="20654" formatCode="General">
                  <c:v>-0.15705819135469301</c:v>
                </c:pt>
                <c:pt idx="20655" formatCode="General">
                  <c:v>-0.162708931519981</c:v>
                </c:pt>
                <c:pt idx="20656" formatCode="General">
                  <c:v>-0.16833291652245</c:v>
                </c:pt>
                <c:pt idx="20657" formatCode="General">
                  <c:v>-0.17392507016641401</c:v>
                </c:pt>
                <c:pt idx="20658" formatCode="General">
                  <c:v>-0.179480167283912</c:v>
                </c:pt>
                <c:pt idx="20659" formatCode="General">
                  <c:v>-0.18499288599722399</c:v>
                </c:pt>
                <c:pt idx="20660" formatCode="General">
                  <c:v>-0.19045779957584599</c:v>
                </c:pt>
                <c:pt idx="20661" formatCode="General">
                  <c:v>-0.19586937185508799</c:v>
                </c:pt>
                <c:pt idx="20662" formatCode="General">
                  <c:v>-0.201221991274742</c:v>
                </c:pt>
                <c:pt idx="20663" formatCode="General">
                  <c:v>-0.20650995294294</c:v>
                </c:pt>
                <c:pt idx="20664" formatCode="General">
                  <c:v>-0.211727487061945</c:v>
                </c:pt>
                <c:pt idx="20665" formatCode="General">
                  <c:v>-0.216868738898089</c:v>
                </c:pt>
                <c:pt idx="20666" formatCode="General">
                  <c:v>-0.22192779942812901</c:v>
                </c:pt>
                <c:pt idx="20667" formatCode="General">
                  <c:v>-0.226898738753878</c:v>
                </c:pt>
                <c:pt idx="20668" formatCode="General">
                  <c:v>-0.23177558211531399</c:v>
                </c:pt>
                <c:pt idx="20669" formatCode="General">
                  <c:v>-0.23655233722890001</c:v>
                </c:pt>
                <c:pt idx="20670" formatCode="General">
                  <c:v>-0.241223027707964</c:v>
                </c:pt>
                <c:pt idx="20671" formatCode="General">
                  <c:v>-0.24578171349064001</c:v>
                </c:pt>
                <c:pt idx="20672" formatCode="General">
                  <c:v>-0.25022240468870799</c:v>
                </c:pt>
                <c:pt idx="20673" formatCode="General">
                  <c:v>-0.254539136258363</c:v>
                </c:pt>
                <c:pt idx="20674" formatCode="General">
                  <c:v>-0.258726052566632</c:v>
                </c:pt>
                <c:pt idx="20675" formatCode="General">
                  <c:v>-0.26277732335832699</c:v>
                </c:pt>
                <c:pt idx="20676" formatCode="General">
                  <c:v>-0.26668720362035703</c:v>
                </c:pt>
                <c:pt idx="20677" formatCode="General">
                  <c:v>-0.270449993014231</c:v>
                </c:pt>
                <c:pt idx="20678" formatCode="General">
                  <c:v>-0.27405999843636702</c:v>
                </c:pt>
                <c:pt idx="20679" formatCode="General">
                  <c:v>-0.27751171656726498</c:v>
                </c:pt>
                <c:pt idx="20680" formatCode="General">
                  <c:v>-0.28079979567250901</c:v>
                </c:pt>
                <c:pt idx="20681" formatCode="General">
                  <c:v>-0.28391887792302101</c:v>
                </c:pt>
                <c:pt idx="20682" formatCode="General">
                  <c:v>-0.28686381714026399</c:v>
                </c:pt>
                <c:pt idx="20683" formatCode="General">
                  <c:v>-0.28962964692488302</c:v>
                </c:pt>
                <c:pt idx="20684" formatCode="General">
                  <c:v>-0.292211463081193</c:v>
                </c:pt>
                <c:pt idx="20685" formatCode="General">
                  <c:v>-0.29460452948596</c:v>
                </c:pt>
                <c:pt idx="20686" formatCode="General">
                  <c:v>-0.296804296197548</c:v>
                </c:pt>
                <c:pt idx="20687" formatCode="General">
                  <c:v>-0.29880643507949101</c:v>
                </c:pt>
                <c:pt idx="20688" formatCode="General">
                  <c:v>-0.30060666981865802</c:v>
                </c:pt>
                <c:pt idx="20689" formatCode="General">
                  <c:v>-0.30220137185177598</c:v>
                </c:pt>
                <c:pt idx="20690" formatCode="General">
                  <c:v>-0.30358677416103802</c:v>
                </c:pt>
                <c:pt idx="20691" formatCode="General">
                  <c:v>-0.30475907581413603</c:v>
                </c:pt>
                <c:pt idx="20692" formatCode="General">
                  <c:v>-0.30571478091578902</c:v>
                </c:pt>
                <c:pt idx="20693" formatCode="General">
                  <c:v>-0.30645076220406098</c:v>
                </c:pt>
                <c:pt idx="20694" formatCode="General">
                  <c:v>-0.30696477207603901</c:v>
                </c:pt>
                <c:pt idx="20695" formatCode="General">
                  <c:v>-0.30725433315338002</c:v>
                </c:pt>
                <c:pt idx="20696" formatCode="General">
                  <c:v>-0.30731714543990601</c:v>
                </c:pt>
                <c:pt idx="20697" formatCode="General">
                  <c:v>-0.30715112685650198</c:v>
                </c:pt>
                <c:pt idx="20698" formatCode="General">
                  <c:v>-0.30675443535024499</c:v>
                </c:pt>
                <c:pt idx="20699" formatCode="General">
                  <c:v>-0.30612593975200397</c:v>
                </c:pt>
                <c:pt idx="20700" formatCode="General">
                  <c:v>-0.30526411476857002</c:v>
                </c:pt>
                <c:pt idx="20701" formatCode="General">
                  <c:v>-0.30416754491589199</c:v>
                </c:pt>
                <c:pt idx="20702" formatCode="General">
                  <c:v>-0.30283608961153702</c:v>
                </c:pt>
                <c:pt idx="20703" formatCode="General">
                  <c:v>-0.30126980904607698</c:v>
                </c:pt>
                <c:pt idx="20704" formatCode="General">
                  <c:v>-0.29946875631701497</c:v>
                </c:pt>
                <c:pt idx="20705" formatCode="General">
                  <c:v>-0.29743297368747501</c:v>
                </c:pt>
                <c:pt idx="20706" formatCode="General">
                  <c:v>-0.29516303591780901</c:v>
                </c:pt>
                <c:pt idx="20707" formatCode="General">
                  <c:v>-0.29266005203053402</c:v>
                </c:pt>
                <c:pt idx="20708" formatCode="General">
                  <c:v>-0.28992512182125701</c:v>
                </c:pt>
                <c:pt idx="20709" formatCode="General">
                  <c:v>-0.28696030974907499</c:v>
                </c:pt>
                <c:pt idx="20710" formatCode="General">
                  <c:v>-0.28376754799762499</c:v>
                </c:pt>
                <c:pt idx="20711" formatCode="General">
                  <c:v>-0.28034850717517701</c:v>
                </c:pt>
                <c:pt idx="20712" formatCode="General">
                  <c:v>-0.27670570799115302</c:v>
                </c:pt>
                <c:pt idx="20713" formatCode="General">
                  <c:v>-0.27284208765580797</c:v>
                </c:pt>
                <c:pt idx="20714" formatCode="General">
                  <c:v>-0.26876137421612101</c:v>
                </c:pt>
                <c:pt idx="20715" formatCode="General">
                  <c:v>-0.26446695878593901</c:v>
                </c:pt>
                <c:pt idx="20716" formatCode="General">
                  <c:v>-0.25996229849299601</c:v>
                </c:pt>
                <c:pt idx="20717" formatCode="General">
                  <c:v>-0.25525150754394299</c:v>
                </c:pt>
                <c:pt idx="20718" formatCode="General">
                  <c:v>-0.25033881919112499</c:v>
                </c:pt>
                <c:pt idx="20719" formatCode="General">
                  <c:v>-0.24522907107320999</c:v>
                </c:pt>
                <c:pt idx="20720" formatCode="General">
                  <c:v>-0.239927569557217</c:v>
                </c:pt>
                <c:pt idx="20721" formatCode="General">
                  <c:v>-0.234439719900502</c:v>
                </c:pt>
                <c:pt idx="20722" formatCode="General">
                  <c:v>-0.22877094802553</c:v>
                </c:pt>
                <c:pt idx="20723" formatCode="General">
                  <c:v>-0.22292710256120299</c:v>
                </c:pt>
                <c:pt idx="20724" formatCode="General">
                  <c:v>-0.21691423815060401</c:v>
                </c:pt>
                <c:pt idx="20725" formatCode="General">
                  <c:v>-0.21073876243189599</c:v>
                </c:pt>
                <c:pt idx="20726" formatCode="General">
                  <c:v>-0.20440729763499699</c:v>
                </c:pt>
                <c:pt idx="20727" formatCode="General">
                  <c:v>-0.19792666937956599</c:v>
                </c:pt>
                <c:pt idx="20728" formatCode="General">
                  <c:v>-0.19130392724005599</c:v>
                </c:pt>
                <c:pt idx="20729" formatCode="General">
                  <c:v>-0.18454635885861201</c:v>
                </c:pt>
                <c:pt idx="20730" formatCode="General">
                  <c:v>-0.17766149816444901</c:v>
                </c:pt>
                <c:pt idx="20731" formatCode="General">
                  <c:v>-0.17065697709788899</c:v>
                </c:pt>
                <c:pt idx="20732" formatCode="General">
                  <c:v>-0.163540688867852</c:v>
                </c:pt>
                <c:pt idx="20733" formatCode="General">
                  <c:v>-0.15632065338180101</c:v>
                </c:pt>
                <c:pt idx="20734" formatCode="General">
                  <c:v>-0.14900502165135299</c:v>
                </c:pt>
                <c:pt idx="20735" formatCode="General">
                  <c:v>-0.14160215324646599</c:v>
                </c:pt>
                <c:pt idx="20736" formatCode="General">
                  <c:v>-0.13412052422499701</c:v>
                </c:pt>
                <c:pt idx="20737" formatCode="General">
                  <c:v>-0.12656867473699501</c:v>
                </c:pt>
                <c:pt idx="20738" formatCode="General">
                  <c:v>-0.11895518026706001</c:v>
                </c:pt>
                <c:pt idx="20739" formatCode="General">
                  <c:v>-0.111288787583466</c:v>
                </c:pt>
                <c:pt idx="20740" formatCode="General">
                  <c:v>-0.10357833816128301</c:v>
                </c:pt>
                <c:pt idx="20741" formatCode="General">
                  <c:v>-9.5832665866023001E-2</c:v>
                </c:pt>
                <c:pt idx="20742" formatCode="General">
                  <c:v>-8.8060596734316293E-2</c:v>
                </c:pt>
                <c:pt idx="20743" formatCode="General">
                  <c:v>-8.0270984687676905E-2</c:v>
                </c:pt>
                <c:pt idx="20744" formatCode="General">
                  <c:v>-7.2472729714991996E-2</c:v>
                </c:pt>
                <c:pt idx="20745" formatCode="General">
                  <c:v>-6.4674684240412297E-2</c:v>
                </c:pt>
                <c:pt idx="20746" formatCode="General">
                  <c:v>-5.6885670212739901E-2</c:v>
                </c:pt>
                <c:pt idx="20747" formatCode="General">
                  <c:v>-4.9114467546031701E-2</c:v>
                </c:pt>
                <c:pt idx="20748" formatCode="General">
                  <c:v>-4.1369708130405698E-2</c:v>
                </c:pt>
                <c:pt idx="20749" formatCode="General">
                  <c:v>-3.3659978010149902E-2</c:v>
                </c:pt>
                <c:pt idx="20750" formatCode="General">
                  <c:v>-2.5993841471434999E-2</c:v>
                </c:pt>
                <c:pt idx="20751" formatCode="General">
                  <c:v>-1.8379613501727898E-2</c:v>
                </c:pt>
                <c:pt idx="20752" formatCode="General">
                  <c:v>-1.0825503856484399E-2</c:v>
                </c:pt>
                <c:pt idx="20753" formatCode="General">
                  <c:v>-3.33963223587843E-3</c:v>
                </c:pt>
                <c:pt idx="20754" formatCode="General">
                  <c:v>4.0700903459879798E-3</c:v>
                </c:pt>
                <c:pt idx="20755" formatCode="General">
                  <c:v>1.1395969648088601E-2</c:v>
                </c:pt>
                <c:pt idx="20756" formatCode="General">
                  <c:v>1.8630521356498501E-2</c:v>
                </c:pt>
                <c:pt idx="20757" formatCode="General">
                  <c:v>2.5766460683439098E-2</c:v>
                </c:pt>
                <c:pt idx="20758" formatCode="General">
                  <c:v>3.2796740016086998E-2</c:v>
                </c:pt>
                <c:pt idx="20759" formatCode="General">
                  <c:v>3.9714490902521903E-2</c:v>
                </c:pt>
                <c:pt idx="20760" formatCode="General">
                  <c:v>4.65131734677336E-2</c:v>
                </c:pt>
                <c:pt idx="20761" formatCode="General">
                  <c:v>5.3186564869672E-2</c:v>
                </c:pt>
                <c:pt idx="20762" formatCode="General">
                  <c:v>5.9728623086117497E-2</c:v>
                </c:pt>
                <c:pt idx="20763" formatCode="General">
                  <c:v>6.6133622978010301E-2</c:v>
                </c:pt>
                <c:pt idx="20764" formatCode="General">
                  <c:v>7.2396204707428205E-2</c:v>
                </c:pt>
                <c:pt idx="20765" formatCode="General">
                  <c:v>7.8511342769916906E-2</c:v>
                </c:pt>
                <c:pt idx="20766" formatCode="General">
                  <c:v>8.4474302776275295E-2</c:v>
                </c:pt>
                <c:pt idx="20767" formatCode="General">
                  <c:v>9.0280632663470403E-2</c:v>
                </c:pt>
                <c:pt idx="20768" formatCode="General">
                  <c:v>9.5926455092127105E-2</c:v>
                </c:pt>
                <c:pt idx="20769" formatCode="General">
                  <c:v>0.101407696855496</c:v>
                </c:pt>
                <c:pt idx="20770" formatCode="General">
                  <c:v>0.10672068061130401</c:v>
                </c:pt>
                <c:pt idx="20771" formatCode="General">
                  <c:v>0.111862665317329</c:v>
                </c:pt>
                <c:pt idx="20772" formatCode="General">
                  <c:v>0.11683112864763601</c:v>
                </c:pt>
                <c:pt idx="20773" formatCode="General">
                  <c:v>0.121624099626459</c:v>
                </c:pt>
                <c:pt idx="20774" formatCode="General">
                  <c:v>0.126239121005007</c:v>
                </c:pt>
                <c:pt idx="20775" formatCode="General">
                  <c:v>0.130674756881101</c:v>
                </c:pt>
                <c:pt idx="20776" formatCode="General">
                  <c:v>0.134930090511719</c:v>
                </c:pt>
                <c:pt idx="20777" formatCode="General">
                  <c:v>0.13900355734245901</c:v>
                </c:pt>
                <c:pt idx="20778" formatCode="General">
                  <c:v>0.14289504805423101</c:v>
                </c:pt>
                <c:pt idx="20779" formatCode="General">
                  <c:v>0.14660489729852799</c:v>
                </c:pt>
                <c:pt idx="20780" formatCode="General">
                  <c:v>0.15013310006769801</c:v>
                </c:pt>
                <c:pt idx="20781" formatCode="General">
                  <c:v>0.153479804463199</c:v>
                </c:pt>
                <c:pt idx="20782" formatCode="General">
                  <c:v>0.15664592011752901</c:v>
                </c:pt>
                <c:pt idx="20783" formatCode="General">
                  <c:v>0.159633099078406</c:v>
                </c:pt>
                <c:pt idx="20784" formatCode="General">
                  <c:v>0.16244306060299701</c:v>
                </c:pt>
                <c:pt idx="20785" formatCode="General">
                  <c:v>0.16507742409651299</c:v>
                </c:pt>
                <c:pt idx="20786" formatCode="General">
                  <c:v>0.16753773551200901</c:v>
                </c:pt>
                <c:pt idx="20787" formatCode="General">
                  <c:v>0.16982661604482099</c:v>
                </c:pt>
                <c:pt idx="20788" formatCode="General">
                  <c:v>0.17194772288486601</c:v>
                </c:pt>
                <c:pt idx="20789" formatCode="General">
                  <c:v>0.17390397407901301</c:v>
                </c:pt>
                <c:pt idx="20790" formatCode="General">
                  <c:v>0.175698412418579</c:v>
                </c:pt>
                <c:pt idx="20791" formatCode="General">
                  <c:v>0.17733430012544299</c:v>
                </c:pt>
                <c:pt idx="20792" formatCode="General">
                  <c:v>0.178815161817382</c:v>
                </c:pt>
                <c:pt idx="20793" formatCode="General">
                  <c:v>0.180145805185149</c:v>
                </c:pt>
                <c:pt idx="20794" formatCode="General">
                  <c:v>0.18133060568798801</c:v>
                </c:pt>
                <c:pt idx="20795" formatCode="General">
                  <c:v>0.182373350241262</c:v>
                </c:pt>
                <c:pt idx="20796" formatCode="General">
                  <c:v>0.18327887151078801</c:v>
                </c:pt>
                <c:pt idx="20797" formatCode="General">
                  <c:v>0.184052046342675</c:v>
                </c:pt>
                <c:pt idx="20798" formatCode="General">
                  <c:v>0.18469761988178701</c:v>
                </c:pt>
                <c:pt idx="20799" formatCode="General">
                  <c:v>0.18522061387753799</c:v>
                </c:pt>
                <c:pt idx="20800" formatCode="General">
                  <c:v>0.18562595430340401</c:v>
                </c:pt>
                <c:pt idx="20801" formatCode="General">
                  <c:v>0.18591890872036501</c:v>
                </c:pt>
                <c:pt idx="20802" formatCode="General">
                  <c:v>0.18610481459161099</c:v>
                </c:pt>
                <c:pt idx="20803" formatCode="General">
                  <c:v>0.18618900880002801</c:v>
                </c:pt>
                <c:pt idx="20804" formatCode="General">
                  <c:v>0.18617680102851</c:v>
                </c:pt>
                <c:pt idx="20805" formatCode="General">
                  <c:v>0.18607355929609501</c:v>
                </c:pt>
                <c:pt idx="20806" formatCode="General">
                  <c:v>0.18588464241070701</c:v>
                </c:pt>
                <c:pt idx="20807" formatCode="General">
                  <c:v>0.18561538268159899</c:v>
                </c:pt>
                <c:pt idx="20808" formatCode="General">
                  <c:v>0.18527117473709101</c:v>
                </c:pt>
                <c:pt idx="20809" formatCode="General">
                  <c:v>0.184857296996181</c:v>
                </c:pt>
                <c:pt idx="20810" formatCode="General">
                  <c:v>0.184378891593137</c:v>
                </c:pt>
                <c:pt idx="20811" formatCode="General">
                  <c:v>0.18384112324091001</c:v>
                </c:pt>
                <c:pt idx="20812" formatCode="General">
                  <c:v>0.18324902716052999</c:v>
                </c:pt>
                <c:pt idx="20813" formatCode="General">
                  <c:v>0.18260754030529899</c:v>
                </c:pt>
                <c:pt idx="20814" formatCode="General">
                  <c:v>0.18192145616682301</c:v>
                </c:pt>
                <c:pt idx="20815" formatCode="General">
                  <c:v>0.18119542724058099</c:v>
                </c:pt>
                <c:pt idx="20816" formatCode="General">
                  <c:v>0.18043403137327499</c:v>
                </c:pt>
                <c:pt idx="20817" formatCode="General">
                  <c:v>0.17964167218713301</c:v>
                </c:pt>
                <c:pt idx="20818" formatCode="General">
                  <c:v>0.17882257794529299</c:v>
                </c:pt>
                <c:pt idx="20819" formatCode="General">
                  <c:v>0.17798076534138699</c:v>
                </c:pt>
                <c:pt idx="20820" formatCode="General">
                  <c:v>0.177120106261801</c:v>
                </c:pt>
                <c:pt idx="20821" formatCode="General">
                  <c:v>0.17624424344394199</c:v>
                </c:pt>
                <c:pt idx="20822" formatCode="General">
                  <c:v>0.175356610609993</c:v>
                </c:pt>
                <c:pt idx="20823" formatCode="General">
                  <c:v>0.174460511730991</c:v>
                </c:pt>
                <c:pt idx="20824" formatCode="General">
                  <c:v>0.173558984478239</c:v>
                </c:pt>
                <c:pt idx="20825" formatCode="General">
                  <c:v>0.17265481915844599</c:v>
                </c:pt>
                <c:pt idx="20826" formatCode="General">
                  <c:v>0.17175064368917201</c:v>
                </c:pt>
                <c:pt idx="20827" formatCode="General">
                  <c:v>0.170848799574741</c:v>
                </c:pt>
                <c:pt idx="20828" formatCode="General">
                  <c:v>0.16995141706683101</c:v>
                </c:pt>
                <c:pt idx="20829" formatCode="General">
                  <c:v>0.169060406717811</c:v>
                </c:pt>
                <c:pt idx="20830" formatCode="General">
                  <c:v>0.16817743198872601</c:v>
                </c:pt>
                <c:pt idx="20831" formatCode="General">
                  <c:v>0.16730390009007901</c:v>
                </c:pt>
                <c:pt idx="20832" formatCode="General">
                  <c:v>0.166441051909924</c:v>
                </c:pt>
                <c:pt idx="20833" formatCode="General">
                  <c:v>0.16558989610445299</c:v>
                </c:pt>
                <c:pt idx="20834" formatCode="General">
                  <c:v>0.16475113166491501</c:v>
                </c:pt>
                <c:pt idx="20835" formatCode="General">
                  <c:v>0.163925299250579</c:v>
                </c:pt>
                <c:pt idx="20836" formatCode="General">
                  <c:v>0.163112729695021</c:v>
                </c:pt>
                <c:pt idx="20837" formatCode="General">
                  <c:v>0.162313575119756</c:v>
                </c:pt>
                <c:pt idx="20838" formatCode="General">
                  <c:v>0.16152773592474401</c:v>
                </c:pt>
                <c:pt idx="20839" formatCode="General">
                  <c:v>0.16075484316831301</c:v>
                </c:pt>
                <c:pt idx="20840" formatCode="General">
                  <c:v>0.15999436543975601</c:v>
                </c:pt>
                <c:pt idx="20841" formatCode="General">
                  <c:v>0.159245657500694</c:v>
                </c:pt>
                <c:pt idx="20842" formatCode="General">
                  <c:v>0.15850784089036299</c:v>
                </c:pt>
                <c:pt idx="20843" formatCode="General">
                  <c:v>0.15777988648103899</c:v>
                </c:pt>
                <c:pt idx="20844" formatCode="General">
                  <c:v>0.157060604424863</c:v>
                </c:pt>
                <c:pt idx="20845" formatCode="General">
                  <c:v>0.15634857503029301</c:v>
                </c:pt>
                <c:pt idx="20846" formatCode="General">
                  <c:v>0.15564230018209599</c:v>
                </c:pt>
                <c:pt idx="20847" formatCode="General">
                  <c:v>0.15494019788155799</c:v>
                </c:pt>
                <c:pt idx="20848" formatCode="General">
                  <c:v>0.15424052203580399</c:v>
                </c:pt>
                <c:pt idx="20849" formatCode="General">
                  <c:v>0.153541384064</c:v>
                </c:pt>
                <c:pt idx="20850" formatCode="General">
                  <c:v>0.152840741304796</c:v>
                </c:pt>
                <c:pt idx="20851" formatCode="General">
                  <c:v>0.15213649691345199</c:v>
                </c:pt>
                <c:pt idx="20852" formatCode="General">
                  <c:v>0.15142659124369601</c:v>
                </c:pt>
                <c:pt idx="20853" formatCode="General">
                  <c:v>0.15070880680834201</c:v>
                </c:pt>
                <c:pt idx="20854" formatCode="General">
                  <c:v>0.149980780635176</c:v>
                </c:pt>
                <c:pt idx="20855" formatCode="General">
                  <c:v>0.149240152603931</c:v>
                </c:pt>
                <c:pt idx="20856" formatCode="General">
                  <c:v>0.148484549496085</c:v>
                </c:pt>
                <c:pt idx="20857" formatCode="General">
                  <c:v>0.147711548460392</c:v>
                </c:pt>
                <c:pt idx="20858" formatCode="General">
                  <c:v>0.14691869666727</c:v>
                </c:pt>
                <c:pt idx="20859" formatCode="General">
                  <c:v>0.14610354247086399</c:v>
                </c:pt>
                <c:pt idx="20860" formatCode="General">
                  <c:v>0.14526370254354001</c:v>
                </c:pt>
                <c:pt idx="20861" formatCode="General">
                  <c:v>0.144396715909339</c:v>
                </c:pt>
                <c:pt idx="20862" formatCode="General">
                  <c:v>0.14350010553780301</c:v>
                </c:pt>
                <c:pt idx="20863" formatCode="General">
                  <c:v>0.14257150930575199</c:v>
                </c:pt>
                <c:pt idx="20864" formatCode="General">
                  <c:v>0.14160853938562401</c:v>
                </c:pt>
                <c:pt idx="20865" formatCode="General">
                  <c:v>0.14060888615557299</c:v>
                </c:pt>
                <c:pt idx="20866" formatCode="General">
                  <c:v>0.13957027794183499</c:v>
                </c:pt>
                <c:pt idx="20867" formatCode="General">
                  <c:v>0.13849043495152699</c:v>
                </c:pt>
                <c:pt idx="20868" formatCode="General">
                  <c:v>0.137367232019176</c:v>
                </c:pt>
                <c:pt idx="20869" formatCode="General">
                  <c:v>0.13619855179558699</c:v>
                </c:pt>
                <c:pt idx="20870" formatCode="General">
                  <c:v>0.134982331645642</c:v>
                </c:pt>
                <c:pt idx="20871" formatCode="General">
                  <c:v>0.13371668437203099</c:v>
                </c:pt>
                <c:pt idx="20872" formatCode="General">
                  <c:v>0.13239978385669299</c:v>
                </c:pt>
                <c:pt idx="20873" formatCode="General">
                  <c:v>0.131029796254822</c:v>
                </c:pt>
                <c:pt idx="20874" formatCode="General">
                  <c:v>0.129604994498942</c:v>
                </c:pt>
                <c:pt idx="20875" formatCode="General">
                  <c:v>0.12812386945095</c:v>
                </c:pt>
                <c:pt idx="20876" formatCode="General">
                  <c:v>0.12658490756948501</c:v>
                </c:pt>
                <c:pt idx="20877" formatCode="General">
                  <c:v>0.124986679043382</c:v>
                </c:pt>
                <c:pt idx="20878" formatCode="General">
                  <c:v>0.123327947616103</c:v>
                </c:pt>
                <c:pt idx="20879" formatCode="General">
                  <c:v>0.12160750403878</c:v>
                </c:pt>
                <c:pt idx="20880" formatCode="General">
                  <c:v>0.119824248585562</c:v>
                </c:pt>
                <c:pt idx="20881" formatCode="General">
                  <c:v>0.117977193782689</c:v>
                </c:pt>
                <c:pt idx="20882" formatCode="General">
                  <c:v>0.116065453648794</c:v>
                </c:pt>
                <c:pt idx="20883" formatCode="General">
                  <c:v>0.114088285761616</c:v>
                </c:pt>
                <c:pt idx="20884" formatCode="General">
                  <c:v>0.112045026378782</c:v>
                </c:pt>
                <c:pt idx="20885" formatCode="General">
                  <c:v>0.109935120370579</c:v>
                </c:pt>
                <c:pt idx="20886" formatCode="General">
                  <c:v>0.10775806137089899</c:v>
                </c:pt>
                <c:pt idx="20887" formatCode="General">
                  <c:v>0.105513486104714</c:v>
                </c:pt>
                <c:pt idx="20888" formatCode="General">
                  <c:v>0.103201169994544</c:v>
                </c:pt>
                <c:pt idx="20889" formatCode="General">
                  <c:v>0.100820958809945</c:v>
                </c:pt>
                <c:pt idx="20890" formatCode="General">
                  <c:v>9.83728526843268E-2</c:v>
                </c:pt>
                <c:pt idx="20891" formatCode="General">
                  <c:v>9.5856886772767602E-2</c:v>
                </c:pt>
                <c:pt idx="20892" formatCode="General">
                  <c:v>9.3273189786530694E-2</c:v>
                </c:pt>
                <c:pt idx="20893" formatCode="General">
                  <c:v>9.0622239119210704E-2</c:v>
                </c:pt>
                <c:pt idx="20894" formatCode="General">
                  <c:v>8.79039547060885E-2</c:v>
                </c:pt>
                <c:pt idx="20895" formatCode="General">
                  <c:v>8.5118538446359499E-2</c:v>
                </c:pt>
                <c:pt idx="20896" formatCode="General">
                  <c:v>8.22669406691732E-2</c:v>
                </c:pt>
                <c:pt idx="20897" formatCode="General">
                  <c:v>7.9349376988680095E-2</c:v>
                </c:pt>
                <c:pt idx="20898" formatCode="General">
                  <c:v>7.6366782251668E-2</c:v>
                </c:pt>
                <c:pt idx="20899" formatCode="General">
                  <c:v>7.3319838467376705E-2</c:v>
                </c:pt>
                <c:pt idx="20900" formatCode="General">
                  <c:v>7.0208935396935901E-2</c:v>
                </c:pt>
                <c:pt idx="20901" formatCode="General">
                  <c:v>6.7035777005879593E-2</c:v>
                </c:pt>
                <c:pt idx="20902" formatCode="General">
                  <c:v>6.3801232226743901E-2</c:v>
                </c:pt>
                <c:pt idx="20903" formatCode="General">
                  <c:v>6.0505695377032299E-2</c:v>
                </c:pt>
                <c:pt idx="20904" formatCode="General">
                  <c:v>5.7150306720138599E-2</c:v>
                </c:pt>
                <c:pt idx="20905" formatCode="General">
                  <c:v>5.3736507732820599E-2</c:v>
                </c:pt>
                <c:pt idx="20906" formatCode="General">
                  <c:v>5.0265908030187802E-2</c:v>
                </c:pt>
                <c:pt idx="20907" formatCode="General">
                  <c:v>4.6739650597557698E-2</c:v>
                </c:pt>
                <c:pt idx="20908" formatCode="General">
                  <c:v>4.3158405131640903E-2</c:v>
                </c:pt>
                <c:pt idx="20909" formatCode="General">
                  <c:v>3.9523511417170497E-2</c:v>
                </c:pt>
                <c:pt idx="20910" formatCode="General">
                  <c:v>3.5836553785446403E-2</c:v>
                </c:pt>
                <c:pt idx="20911" formatCode="General">
                  <c:v>3.2099273739515301E-2</c:v>
                </c:pt>
                <c:pt idx="20912" formatCode="General">
                  <c:v>2.83135109016317E-2</c:v>
                </c:pt>
                <c:pt idx="20913" formatCode="General">
                  <c:v>2.4480611914054099E-2</c:v>
                </c:pt>
                <c:pt idx="20914" formatCode="General">
                  <c:v>2.06019383822406E-2</c:v>
                </c:pt>
                <c:pt idx="20915" formatCode="General">
                  <c:v>1.6678993281581501E-2</c:v>
                </c:pt>
                <c:pt idx="20916" formatCode="General">
                  <c:v>1.27139182739284E-2</c:v>
                </c:pt>
                <c:pt idx="20917" formatCode="General">
                  <c:v>8.7084294748023695E-3</c:v>
                </c:pt>
                <c:pt idx="20918" formatCode="General">
                  <c:v>4.6642795935969202E-3</c:v>
                </c:pt>
                <c:pt idx="20919" formatCode="General">
                  <c:v>5.83841859141751E-4</c:v>
                </c:pt>
                <c:pt idx="20920" formatCode="General">
                  <c:v>-3.5309950729560998E-3</c:v>
                </c:pt>
                <c:pt idx="20921" formatCode="General">
                  <c:v>-7.6783918431868299E-3</c:v>
                </c:pt>
                <c:pt idx="20922" formatCode="General">
                  <c:v>-1.18564433533953E-2</c:v>
                </c:pt>
                <c:pt idx="20923" formatCode="General">
                  <c:v>-1.6062629099889002E-2</c:v>
                </c:pt>
                <c:pt idx="20924" formatCode="General">
                  <c:v>-2.0294449003331799E-2</c:v>
                </c:pt>
                <c:pt idx="20925" formatCode="General">
                  <c:v>-2.4550519247636699E-2</c:v>
                </c:pt>
                <c:pt idx="20926" formatCode="General">
                  <c:v>-2.88284551656896E-2</c:v>
                </c:pt>
                <c:pt idx="20927" formatCode="General">
                  <c:v>-3.31257851725658E-2</c:v>
                </c:pt>
                <c:pt idx="20928" formatCode="General">
                  <c:v>-3.7440581289251401E-2</c:v>
                </c:pt>
                <c:pt idx="20929" formatCode="General">
                  <c:v>-4.1769873060292902E-2</c:v>
                </c:pt>
                <c:pt idx="20930" formatCode="General">
                  <c:v>-4.6111192804822697E-2</c:v>
                </c:pt>
                <c:pt idx="20931" formatCode="General">
                  <c:v>-5.0462171361290199E-2</c:v>
                </c:pt>
                <c:pt idx="20932" formatCode="General">
                  <c:v>-5.4819983308924999E-2</c:v>
                </c:pt>
                <c:pt idx="20933" formatCode="General">
                  <c:v>-5.9182378486167302E-2</c:v>
                </c:pt>
                <c:pt idx="20934" formatCode="General">
                  <c:v>-6.3546710582988095E-2</c:v>
                </c:pt>
                <c:pt idx="20935" formatCode="General">
                  <c:v>-6.7910370122929498E-2</c:v>
                </c:pt>
                <c:pt idx="20936" formatCode="General">
                  <c:v>-7.22708419527094E-2</c:v>
                </c:pt>
                <c:pt idx="20937" formatCode="General">
                  <c:v>-7.6625133917078606E-2</c:v>
                </c:pt>
                <c:pt idx="20938" formatCode="General">
                  <c:v>-8.09703359875312E-2</c:v>
                </c:pt>
                <c:pt idx="20939" formatCode="General">
                  <c:v>-8.5303696601654697E-2</c:v>
                </c:pt>
                <c:pt idx="20940" formatCode="General">
                  <c:v>-8.9622607781423294E-2</c:v>
                </c:pt>
                <c:pt idx="20941" formatCode="General">
                  <c:v>-9.3924052438511305E-2</c:v>
                </c:pt>
                <c:pt idx="20942" formatCode="General">
                  <c:v>-9.8205143863128605E-2</c:v>
                </c:pt>
                <c:pt idx="20943" formatCode="General">
                  <c:v>-0.10246315638249499</c:v>
                </c:pt>
                <c:pt idx="20944" formatCode="General">
                  <c:v>-0.106694995068877</c:v>
                </c:pt>
                <c:pt idx="20945" formatCode="General">
                  <c:v>-0.110897720204147</c:v>
                </c:pt>
                <c:pt idx="20946" formatCode="General">
                  <c:v>-0.115068597313812</c:v>
                </c:pt>
                <c:pt idx="20947" formatCode="General">
                  <c:v>-0.119204489021159</c:v>
                </c:pt>
                <c:pt idx="20948" formatCode="General">
                  <c:v>-0.123301904192536</c:v>
                </c:pt>
                <c:pt idx="20949" formatCode="General">
                  <c:v>-0.12735809361429001</c:v>
                </c:pt>
                <c:pt idx="20950" formatCode="General">
                  <c:v>-0.131370052585778</c:v>
                </c:pt>
                <c:pt idx="20951" formatCode="General">
                  <c:v>-0.13533445135753</c:v>
                </c:pt>
                <c:pt idx="20952" formatCode="General">
                  <c:v>-0.13924877583032499</c:v>
                </c:pt>
                <c:pt idx="20953" formatCode="General">
                  <c:v>-0.143110266294767</c:v>
                </c:pt>
                <c:pt idx="20954" formatCode="General">
                  <c:v>-0.14691577142243001</c:v>
                </c:pt>
                <c:pt idx="20955" formatCode="General">
                  <c:v>-0.15066184056034801</c:v>
                </c:pt>
                <c:pt idx="20956" formatCode="General">
                  <c:v>-0.15434583824903</c:v>
                </c:pt>
                <c:pt idx="20957" formatCode="General">
                  <c:v>-0.15796498715827101</c:v>
                </c:pt>
                <c:pt idx="20958" formatCode="General">
                  <c:v>-0.16151674478095701</c:v>
                </c:pt>
                <c:pt idx="20959" formatCode="General">
                  <c:v>-0.164998290689329</c:v>
                </c:pt>
                <c:pt idx="20960" formatCode="General">
                  <c:v>-0.16840639761638199</c:v>
                </c:pt>
                <c:pt idx="20961" formatCode="General">
                  <c:v>-0.17173862372273299</c:v>
                </c:pt>
                <c:pt idx="20962" formatCode="General">
                  <c:v>-0.174992406614949</c:v>
                </c:pt>
                <c:pt idx="20963" formatCode="General">
                  <c:v>-0.17816518117132399</c:v>
                </c:pt>
                <c:pt idx="20964" formatCode="General">
                  <c:v>-0.181254413026955</c:v>
                </c:pt>
                <c:pt idx="20965" formatCode="General">
                  <c:v>-0.184257766862197</c:v>
                </c:pt>
                <c:pt idx="20966" formatCode="General">
                  <c:v>-0.18717294717854899</c:v>
                </c:pt>
                <c:pt idx="20967" formatCode="General">
                  <c:v>-0.189997682399692</c:v>
                </c:pt>
                <c:pt idx="20968" formatCode="General">
                  <c:v>-0.19272983447293399</c:v>
                </c:pt>
                <c:pt idx="20969" formatCode="General">
                  <c:v>-0.19536735087255999</c:v>
                </c:pt>
                <c:pt idx="20970" formatCode="General">
                  <c:v>-0.19790825003661899</c:v>
                </c:pt>
                <c:pt idx="20971" formatCode="General">
                  <c:v>-0.20035062153708599</c:v>
                </c:pt>
                <c:pt idx="20972" formatCode="General">
                  <c:v>-0.20269268361648701</c:v>
                </c:pt>
                <c:pt idx="20973" formatCode="General">
                  <c:v>-0.20493283026852299</c:v>
                </c:pt>
                <c:pt idx="20974" formatCode="General">
                  <c:v>-0.20706945917415301</c:v>
                </c:pt>
                <c:pt idx="20975" formatCode="General">
                  <c:v>-0.209101062193781</c:v>
                </c:pt>
                <c:pt idx="20976" formatCode="General">
                  <c:v>-0.211026280806449</c:v>
                </c:pt>
                <c:pt idx="20977" formatCode="General">
                  <c:v>-0.21284379950528701</c:v>
                </c:pt>
                <c:pt idx="20978" formatCode="General">
                  <c:v>-0.214552489161114</c:v>
                </c:pt>
                <c:pt idx="20979" formatCode="General">
                  <c:v>-0.21615130077006001</c:v>
                </c:pt>
                <c:pt idx="20980" formatCode="General">
                  <c:v>-0.21763925065317899</c:v>
                </c:pt>
                <c:pt idx="20981" formatCode="General">
                  <c:v>-0.219015575033735</c:v>
                </c:pt>
                <c:pt idx="20982" formatCode="General">
                  <c:v>-0.22027955766038801</c:v>
                </c:pt>
                <c:pt idx="20983" formatCode="General">
                  <c:v>-0.221430507784694</c:v>
                </c:pt>
                <c:pt idx="20984" formatCode="General">
                  <c:v>-0.22246791427455601</c:v>
                </c:pt>
                <c:pt idx="20985" formatCode="General">
                  <c:v>-0.22339134325496801</c:v>
                </c:pt>
                <c:pt idx="20986" formatCode="General">
                  <c:v>-0.224200466692731</c:v>
                </c:pt>
                <c:pt idx="20987" formatCode="General">
                  <c:v>-0.22489506001319701</c:v>
                </c:pt>
                <c:pt idx="20988" formatCode="General">
                  <c:v>-0.22547498974357</c:v>
                </c:pt>
                <c:pt idx="20989" formatCode="General">
                  <c:v>-0.22594025280326799</c:v>
                </c:pt>
                <c:pt idx="20990" formatCode="General">
                  <c:v>-0.22629085711039301</c:v>
                </c:pt>
                <c:pt idx="20991" formatCode="General">
                  <c:v>-0.22652692002031499</c:v>
                </c:pt>
                <c:pt idx="20992" formatCode="General">
                  <c:v>-0.22664872005028799</c:v>
                </c:pt>
                <c:pt idx="20993" formatCode="General">
                  <c:v>-0.22665656754655</c:v>
                </c:pt>
                <c:pt idx="20994" formatCode="General">
                  <c:v>-0.22655073475594101</c:v>
                </c:pt>
                <c:pt idx="20995" formatCode="General">
                  <c:v>-0.22633166620242301</c:v>
                </c:pt>
                <c:pt idx="20996" formatCode="General">
                  <c:v>-0.22599987625725301</c:v>
                </c:pt>
                <c:pt idx="20997" formatCode="General">
                  <c:v>-0.22555587870419699</c:v>
                </c:pt>
                <c:pt idx="20998" formatCode="General">
                  <c:v>-0.225000334811334</c:v>
                </c:pt>
                <c:pt idx="20999" formatCode="General">
                  <c:v>-0.22433388663847301</c:v>
                </c:pt>
                <c:pt idx="21000" formatCode="General">
                  <c:v>-0.22355713952969</c:v>
                </c:pt>
                <c:pt idx="21001" formatCode="General">
                  <c:v>-0.222670832258478</c:v>
                </c:pt>
                <c:pt idx="21002" formatCode="General">
                  <c:v>-0.22167578574020999</c:v>
                </c:pt>
                <c:pt idx="21003" formatCode="General">
                  <c:v>-0.22057277616875701</c:v>
                </c:pt>
                <c:pt idx="21004" formatCode="General">
                  <c:v>-0.21936257833657599</c:v>
                </c:pt>
                <c:pt idx="21005" formatCode="General">
                  <c:v>-0.21804602595104999</c:v>
                </c:pt>
                <c:pt idx="21006" formatCode="General">
                  <c:v>-0.21662395814350799</c:v>
                </c:pt>
                <c:pt idx="21007" formatCode="General">
                  <c:v>-0.215097217907705</c:v>
                </c:pt>
                <c:pt idx="21008" formatCode="General">
                  <c:v>-0.21346670153313099</c:v>
                </c:pt>
                <c:pt idx="21009" formatCode="General">
                  <c:v>-0.211733254072347</c:v>
                </c:pt>
                <c:pt idx="21010" formatCode="General">
                  <c:v>-0.20989771936507801</c:v>
                </c:pt>
                <c:pt idx="21011" formatCode="General">
                  <c:v>-0.20796099784501601</c:v>
                </c:pt>
                <c:pt idx="21012" formatCode="General">
                  <c:v>-0.20592389346001599</c:v>
                </c:pt>
                <c:pt idx="21013" formatCode="General">
                  <c:v>-0.203787265275057</c:v>
                </c:pt>
                <c:pt idx="21014" formatCode="General">
                  <c:v>-0.201551939334014</c:v>
                </c:pt>
                <c:pt idx="21015" formatCode="General">
                  <c:v>-0.199218708972764</c:v>
                </c:pt>
                <c:pt idx="21016" formatCode="General">
                  <c:v>-0.19678845115569299</c:v>
                </c:pt>
                <c:pt idx="21017" formatCode="General">
                  <c:v>-0.19426197395793399</c:v>
                </c:pt>
                <c:pt idx="21018" formatCode="General">
                  <c:v>-0.191640068267285</c:v>
                </c:pt>
                <c:pt idx="21019" formatCode="General">
                  <c:v>-0.188923573865168</c:v>
                </c:pt>
                <c:pt idx="21020" formatCode="General">
                  <c:v>-0.18611327124829699</c:v>
                </c:pt>
                <c:pt idx="21021" formatCode="General">
                  <c:v>-0.18320983631488999</c:v>
                </c:pt>
                <c:pt idx="21022" formatCode="General">
                  <c:v>-0.180214068093557</c:v>
                </c:pt>
                <c:pt idx="21023" formatCode="General">
                  <c:v>-0.177126749729967</c:v>
                </c:pt>
                <c:pt idx="21024" formatCode="General">
                  <c:v>-0.17394858959057599</c:v>
                </c:pt>
                <c:pt idx="21025" formatCode="General">
                  <c:v>-0.17068039139286001</c:v>
                </c:pt>
                <c:pt idx="21026" formatCode="General">
                  <c:v>-0.167322912178406</c:v>
                </c:pt>
                <c:pt idx="21027" formatCode="General">
                  <c:v>-0.163876915592991</c:v>
                </c:pt>
                <c:pt idx="21028" formatCode="General">
                  <c:v>-0.16034323998946301</c:v>
                </c:pt>
                <c:pt idx="21029" formatCode="General">
                  <c:v>-0.156722701155417</c:v>
                </c:pt>
                <c:pt idx="21030" formatCode="General">
                  <c:v>-0.153016138941412</c:v>
                </c:pt>
                <c:pt idx="21031" formatCode="General">
                  <c:v>-0.149224379289769</c:v>
                </c:pt>
                <c:pt idx="21032" formatCode="General">
                  <c:v>-0.145348298199177</c:v>
                </c:pt>
                <c:pt idx="21033" formatCode="General">
                  <c:v>-0.14138889053458001</c:v>
                </c:pt>
                <c:pt idx="21034" formatCode="General">
                  <c:v>-0.137347162044477</c:v>
                </c:pt>
                <c:pt idx="21035" formatCode="General">
                  <c:v>-0.13322412409336101</c:v>
                </c:pt>
                <c:pt idx="21036" formatCode="General">
                  <c:v>-0.12902086073369001</c:v>
                </c:pt>
                <c:pt idx="21037" formatCode="General">
                  <c:v>-0.124738590618605</c:v>
                </c:pt>
                <c:pt idx="21038" formatCode="General">
                  <c:v>-0.12037855532636101</c:v>
                </c:pt>
                <c:pt idx="21039" formatCode="General">
                  <c:v>-0.115942018652557</c:v>
                </c:pt>
                <c:pt idx="21040" formatCode="General">
                  <c:v>-0.11143042835855201</c:v>
                </c:pt>
                <c:pt idx="21041" formatCode="General">
                  <c:v>-0.106845263881093</c:v>
                </c:pt>
                <c:pt idx="21042" formatCode="General">
                  <c:v>-0.102188075686757</c:v>
                </c:pt>
                <c:pt idx="21043" formatCode="General">
                  <c:v>-9.7460594232251299E-2</c:v>
                </c:pt>
                <c:pt idx="21044" formatCode="General">
                  <c:v>-9.2664571005340798E-2</c:v>
                </c:pt>
                <c:pt idx="21045" formatCode="General">
                  <c:v>-8.7801927471658103E-2</c:v>
                </c:pt>
                <c:pt idx="21046" formatCode="General">
                  <c:v>-8.2874757103270302E-2</c:v>
                </c:pt>
                <c:pt idx="21047" formatCode="General">
                  <c:v>-7.7885201760883996E-2</c:v>
                </c:pt>
                <c:pt idx="21048" formatCode="General">
                  <c:v>-7.2835539459829499E-2</c:v>
                </c:pt>
                <c:pt idx="21049" formatCode="General">
                  <c:v>-6.77281834725319E-2</c:v>
                </c:pt>
                <c:pt idx="21050" formatCode="General">
                  <c:v>-6.2565668578789604E-2</c:v>
                </c:pt>
                <c:pt idx="21051" formatCode="General">
                  <c:v>-5.7350693370334001E-2</c:v>
                </c:pt>
                <c:pt idx="21052" formatCode="General">
                  <c:v>-5.20861058552173E-2</c:v>
                </c:pt>
                <c:pt idx="21053" formatCode="General">
                  <c:v>-4.6774880944628797E-2</c:v>
                </c:pt>
                <c:pt idx="21054" formatCode="General">
                  <c:v>-4.1420105232929903E-2</c:v>
                </c:pt>
                <c:pt idx="21055" formatCode="General">
                  <c:v>-3.60250663456127E-2</c:v>
                </c:pt>
                <c:pt idx="21056" formatCode="General">
                  <c:v>-3.0593182095995101E-2</c:v>
                </c:pt>
                <c:pt idx="21057" formatCode="General">
                  <c:v>-2.5127967548807199E-2</c:v>
                </c:pt>
                <c:pt idx="21058" formatCode="General">
                  <c:v>-1.9633071539434398E-2</c:v>
                </c:pt>
                <c:pt idx="21059" formatCode="General">
                  <c:v>-1.41123196609024E-2</c:v>
                </c:pt>
                <c:pt idx="21060" formatCode="General">
                  <c:v>-8.5697431440410303E-3</c:v>
                </c:pt>
                <c:pt idx="21061" formatCode="General">
                  <c:v>-3.0094445419216898E-3</c:v>
                </c:pt>
                <c:pt idx="21062" formatCode="General">
                  <c:v>2.5643332573275801E-3</c:v>
                </c:pt>
                <c:pt idx="21063" formatCode="General">
                  <c:v>8.1472306056561902E-3</c:v>
                </c:pt>
                <c:pt idx="21064" formatCode="General">
                  <c:v>1.37348515644311E-2</c:v>
                </c:pt>
                <c:pt idx="21065" formatCode="General">
                  <c:v>1.9322623177589999E-2</c:v>
                </c:pt>
                <c:pt idx="21066" formatCode="General">
                  <c:v>2.49058149813354E-2</c:v>
                </c:pt>
                <c:pt idx="21067" formatCode="General">
                  <c:v>3.0479681532906099E-2</c:v>
                </c:pt>
                <c:pt idx="21068" formatCode="General">
                  <c:v>3.6039387803266001E-2</c:v>
                </c:pt>
                <c:pt idx="21069" formatCode="General">
                  <c:v>4.15799700779384E-2</c:v>
                </c:pt>
                <c:pt idx="21070" formatCode="General">
                  <c:v>4.7096421469136202E-2</c:v>
                </c:pt>
                <c:pt idx="21071" formatCode="General">
                  <c:v>5.2583719454366303E-2</c:v>
                </c:pt>
                <c:pt idx="21072" formatCode="General">
                  <c:v>5.8036743328732501E-2</c:v>
                </c:pt>
                <c:pt idx="21073" formatCode="General">
                  <c:v>6.3450344992122196E-2</c:v>
                </c:pt>
                <c:pt idx="21074" formatCode="General">
                  <c:v>6.8819376384164396E-2</c:v>
                </c:pt>
                <c:pt idx="21075" formatCode="General">
                  <c:v>7.4138609912853995E-2</c:v>
                </c:pt>
                <c:pt idx="21076" formatCode="General">
                  <c:v>7.9402913864059801E-2</c:v>
                </c:pt>
                <c:pt idx="21077" formatCode="General">
                  <c:v>8.4607125463538893E-2</c:v>
                </c:pt>
                <c:pt idx="21078" formatCode="General">
                  <c:v>8.97461062199464E-2</c:v>
                </c:pt>
                <c:pt idx="21079" formatCode="General">
                  <c:v>9.48147664156304E-2</c:v>
                </c:pt>
                <c:pt idx="21080" formatCode="General">
                  <c:v>9.9808029440504403E-2</c:v>
                </c:pt>
                <c:pt idx="21081" formatCode="General">
                  <c:v>0.104720952209364</c:v>
                </c:pt>
                <c:pt idx="21082" formatCode="General">
                  <c:v>0.10954862539053201</c:v>
                </c:pt>
                <c:pt idx="21083" formatCode="General">
                  <c:v>0.11428615422911199</c:v>
                </c:pt>
                <c:pt idx="21084" formatCode="General">
                  <c:v>0.118929077998081</c:v>
                </c:pt>
                <c:pt idx="21085" formatCode="General">
                  <c:v>0.123472764046215</c:v>
                </c:pt>
                <c:pt idx="21086" formatCode="General">
                  <c:v>0.127912276411735</c:v>
                </c:pt>
                <c:pt idx="21087" formatCode="General">
                  <c:v>0.13224382357158601</c:v>
                </c:pt>
                <c:pt idx="21088" formatCode="General">
                  <c:v>0.13646323397041399</c:v>
                </c:pt>
                <c:pt idx="21089" formatCode="General">
                  <c:v>0.14056634123858799</c:v>
                </c:pt>
                <c:pt idx="21090" formatCode="General">
                  <c:v>0.14454957061101201</c:v>
                </c:pt>
                <c:pt idx="21091" formatCode="General">
                  <c:v>0.148408882144689</c:v>
                </c:pt>
                <c:pt idx="21092" formatCode="General">
                  <c:v>0.15214082783987901</c:v>
                </c:pt>
                <c:pt idx="21093" formatCode="General">
                  <c:v>0.15574264001478699</c:v>
                </c:pt>
                <c:pt idx="21094" formatCode="General">
                  <c:v>0.159211561230164</c:v>
                </c:pt>
                <c:pt idx="21095" formatCode="General">
                  <c:v>0.162544227443567</c:v>
                </c:pt>
                <c:pt idx="21096" formatCode="General">
                  <c:v>0.16573781402179999</c:v>
                </c:pt>
                <c:pt idx="21097" formatCode="General">
                  <c:v>0.168790628771539</c:v>
                </c:pt>
                <c:pt idx="21098" formatCode="General">
                  <c:v>0.17170047747258399</c:v>
                </c:pt>
                <c:pt idx="21099" formatCode="General">
                  <c:v>0.17446557698458201</c:v>
                </c:pt>
                <c:pt idx="21100" formatCode="General">
                  <c:v>0.17708464025054599</c:v>
                </c:pt>
                <c:pt idx="21101" formatCode="General">
                  <c:v>0.179556262686108</c:v>
                </c:pt>
                <c:pt idx="21102" formatCode="General">
                  <c:v>0.18187936970781499</c:v>
                </c:pt>
                <c:pt idx="21103" formatCode="General">
                  <c:v>0.18405274288266599</c:v>
                </c:pt>
                <c:pt idx="21104" formatCode="General">
                  <c:v>0.18607606917156799</c:v>
                </c:pt>
                <c:pt idx="21105" formatCode="General">
                  <c:v>0.18794941382656399</c:v>
                </c:pt>
                <c:pt idx="21106" formatCode="General">
                  <c:v>0.18967253657407099</c:v>
                </c:pt>
                <c:pt idx="21107" formatCode="General">
                  <c:v>0.19124542116249199</c:v>
                </c:pt>
                <c:pt idx="21108" formatCode="General">
                  <c:v>0.192668794300456</c:v>
                </c:pt>
                <c:pt idx="21109" formatCode="General">
                  <c:v>0.19394308580919301</c:v>
                </c:pt>
                <c:pt idx="21110" formatCode="General">
                  <c:v>0.19506940905098</c:v>
                </c:pt>
                <c:pt idx="21111" formatCode="General">
                  <c:v>0.19604954041475101</c:v>
                </c:pt>
                <c:pt idx="21112" formatCode="General">
                  <c:v>0.196884185755205</c:v>
                </c:pt>
                <c:pt idx="21113" formatCode="General">
                  <c:v>0.19757456653977701</c:v>
                </c:pt>
                <c:pt idx="21114" formatCode="General">
                  <c:v>0.19812311359034701</c:v>
                </c:pt>
                <c:pt idx="21115" formatCode="General">
                  <c:v>0.19853226526158699</c:v>
                </c:pt>
                <c:pt idx="21116" formatCode="General">
                  <c:v>0.198803745019316</c:v>
                </c:pt>
                <c:pt idx="21117" formatCode="General">
                  <c:v>0.19893968464001299</c:v>
                </c:pt>
                <c:pt idx="21118" formatCode="General">
                  <c:v>0.19894318435163</c:v>
                </c:pt>
                <c:pt idx="21119" formatCode="General">
                  <c:v>0.19881667161876501</c:v>
                </c:pt>
                <c:pt idx="21120" formatCode="General">
                  <c:v>0.19856285752208599</c:v>
                </c:pt>
                <c:pt idx="21121" formatCode="General">
                  <c:v>0.19818530479530599</c:v>
                </c:pt>
                <c:pt idx="21122" formatCode="General">
                  <c:v>0.19768659266514399</c:v>
                </c:pt>
                <c:pt idx="21123" formatCode="General">
                  <c:v>0.197069550725466</c:v>
                </c:pt>
                <c:pt idx="21124" formatCode="General">
                  <c:v>0.19633760816408599</c:v>
                </c:pt>
                <c:pt idx="21125" formatCode="General">
                  <c:v>0.19549410041557</c:v>
                </c:pt>
                <c:pt idx="21126" formatCode="General">
                  <c:v>0.19454233757030601</c:v>
                </c:pt>
                <c:pt idx="21127" formatCode="General">
                  <c:v>0.193485655162589</c:v>
                </c:pt>
                <c:pt idx="21128" formatCode="General">
                  <c:v>0.192327406140331</c:v>
                </c:pt>
                <c:pt idx="21129" formatCode="General">
                  <c:v>0.19107100490614901</c:v>
                </c:pt>
                <c:pt idx="21130" formatCode="General">
                  <c:v>0.18971990507105599</c:v>
                </c:pt>
                <c:pt idx="21131" formatCode="General">
                  <c:v>0.18827742196261099</c:v>
                </c:pt>
                <c:pt idx="21132" formatCode="General">
                  <c:v>0.186746877069836</c:v>
                </c:pt>
                <c:pt idx="21133" formatCode="General">
                  <c:v>0.18513160229005499</c:v>
                </c:pt>
                <c:pt idx="21134" formatCode="General">
                  <c:v>0.18343477043247899</c:v>
                </c:pt>
                <c:pt idx="21135" formatCode="General">
                  <c:v>0.18165954855856201</c:v>
                </c:pt>
                <c:pt idx="21136" formatCode="General">
                  <c:v>0.179809054001662</c:v>
                </c:pt>
                <c:pt idx="21137" formatCode="General">
                  <c:v>0.17788623733575101</c:v>
                </c:pt>
                <c:pt idx="21138" formatCode="General">
                  <c:v>0.17589393482219101</c:v>
                </c:pt>
                <c:pt idx="21139" formatCode="General">
                  <c:v>0.173834889436318</c:v>
                </c:pt>
                <c:pt idx="21140" formatCode="General">
                  <c:v>0.17171176213130801</c:v>
                </c:pt>
                <c:pt idx="21141" formatCode="General">
                  <c:v>0.169527086396524</c:v>
                </c:pt>
                <c:pt idx="21142" formatCode="General">
                  <c:v>0.16728321880136501</c:v>
                </c:pt>
                <c:pt idx="21143" formatCode="General">
                  <c:v>0.16498235424662899</c:v>
                </c:pt>
                <c:pt idx="21144" formatCode="General">
                  <c:v>0.16262654528585199</c:v>
                </c:pt>
                <c:pt idx="21145" formatCode="General">
                  <c:v>0.16021767252256</c:v>
                </c:pt>
                <c:pt idx="21146" formatCode="General">
                  <c:v>0.15775746741573399</c:v>
                </c:pt>
                <c:pt idx="21147" formatCode="General">
                  <c:v>0.15524754305709901</c:v>
                </c:pt>
                <c:pt idx="21148" formatCode="General">
                  <c:v>0.15268936292001301</c:v>
                </c:pt>
                <c:pt idx="21149" formatCode="General">
                  <c:v>0.150084204357634</c:v>
                </c:pt>
                <c:pt idx="21150" formatCode="General">
                  <c:v>0.14743313097448299</c:v>
                </c:pt>
                <c:pt idx="21151" formatCode="General">
                  <c:v>0.144737079296899</c:v>
                </c:pt>
                <c:pt idx="21152" formatCode="General">
                  <c:v>0.141996842602508</c:v>
                </c:pt>
                <c:pt idx="21153" formatCode="General">
                  <c:v>0.139213045269998</c:v>
                </c:pt>
                <c:pt idx="21154" formatCode="General">
                  <c:v>0.13638617173379</c:v>
                </c:pt>
                <c:pt idx="21155" formatCode="General">
                  <c:v>0.133516549135172</c:v>
                </c:pt>
                <c:pt idx="21156" formatCode="General">
                  <c:v>0.13060438240920499</c:v>
                </c:pt>
                <c:pt idx="21157" formatCode="General">
                  <c:v>0.12764978747848901</c:v>
                </c:pt>
                <c:pt idx="21158" formatCode="General">
                  <c:v>0.124652712140042</c:v>
                </c:pt>
                <c:pt idx="21159" formatCode="General">
                  <c:v>0.121612958803615</c:v>
                </c:pt>
                <c:pt idx="21160" formatCode="General">
                  <c:v>0.11853026274117499</c:v>
                </c:pt>
                <c:pt idx="21161" formatCode="General">
                  <c:v>0.11540428097158401</c:v>
                </c:pt>
                <c:pt idx="21162" formatCode="General">
                  <c:v>0.112234576482279</c:v>
                </c:pt>
                <c:pt idx="21163" formatCode="General">
                  <c:v>0.10902063928186</c:v>
                </c:pt>
                <c:pt idx="21164" formatCode="General">
                  <c:v>0.10576189725641399</c:v>
                </c:pt>
                <c:pt idx="21165" formatCode="General">
                  <c:v>0.102457730272617</c:v>
                </c:pt>
                <c:pt idx="21166" formatCode="General">
                  <c:v>9.9107486100220604E-2</c:v>
                </c:pt>
                <c:pt idx="21167" formatCode="General">
                  <c:v>9.5710465045557205E-2</c:v>
                </c:pt>
                <c:pt idx="21168" formatCode="General">
                  <c:v>9.22659696328854E-2</c:v>
                </c:pt>
                <c:pt idx="21169" formatCode="General">
                  <c:v>8.8773374568535193E-2</c:v>
                </c:pt>
                <c:pt idx="21170" formatCode="General">
                  <c:v>8.5231996990810993E-2</c:v>
                </c:pt>
                <c:pt idx="21171" formatCode="General">
                  <c:v>8.1641128344074901E-2</c:v>
                </c:pt>
                <c:pt idx="21172" formatCode="General">
                  <c:v>7.8000221295823305E-2</c:v>
                </c:pt>
                <c:pt idx="21173" formatCode="General">
                  <c:v>7.4308750271705304E-2</c:v>
                </c:pt>
                <c:pt idx="21174" formatCode="General">
                  <c:v>7.05662042718289E-2</c:v>
                </c:pt>
                <c:pt idx="21175" formatCode="General">
                  <c:v>6.6772163495359305E-2</c:v>
                </c:pt>
                <c:pt idx="21176" formatCode="General">
                  <c:v>6.2926362039036704E-2</c:v>
                </c:pt>
                <c:pt idx="21177" formatCode="General">
                  <c:v>5.9028588560069997E-2</c:v>
                </c:pt>
                <c:pt idx="21178" formatCode="General">
                  <c:v>5.5078732349635701E-2</c:v>
                </c:pt>
                <c:pt idx="21179" formatCode="General">
                  <c:v>5.1076847749490999E-2</c:v>
                </c:pt>
                <c:pt idx="21180" formatCode="General">
                  <c:v>4.70230981859509E-2</c:v>
                </c:pt>
                <c:pt idx="21181" formatCode="General">
                  <c:v>4.2917797790461003E-2</c:v>
                </c:pt>
                <c:pt idx="21182" formatCode="General">
                  <c:v>3.8761361035742299E-2</c:v>
                </c:pt>
                <c:pt idx="21183" formatCode="General">
                  <c:v>3.4554452283040098E-2</c:v>
                </c:pt>
                <c:pt idx="21184" formatCode="General">
                  <c:v>3.0297872628139499E-2</c:v>
                </c:pt>
                <c:pt idx="21185" formatCode="General">
                  <c:v>2.59925385412774E-2</c:v>
                </c:pt>
                <c:pt idx="21186" formatCode="General">
                  <c:v>2.1639629610880499E-2</c:v>
                </c:pt>
                <c:pt idx="21187" formatCode="General">
                  <c:v>1.7240472066128502E-2</c:v>
                </c:pt>
                <c:pt idx="21188" formatCode="General">
                  <c:v>1.27965654743484E-2</c:v>
                </c:pt>
                <c:pt idx="21189" formatCode="General">
                  <c:v>8.3096708260043308E-3</c:v>
                </c:pt>
                <c:pt idx="21190" formatCode="General">
                  <c:v>3.7816775048627399E-3</c:v>
                </c:pt>
                <c:pt idx="21191" formatCode="General">
                  <c:v>-7.8537758681091396E-4</c:v>
                </c:pt>
                <c:pt idx="21192" formatCode="General">
                  <c:v>-5.3892176794994202E-3</c:v>
                </c:pt>
                <c:pt idx="21193" formatCode="General">
                  <c:v>-1.0027346932496E-2</c:v>
                </c:pt>
                <c:pt idx="21194" formatCode="General">
                  <c:v>-1.46970890281902E-2</c:v>
                </c:pt>
                <c:pt idx="21195" formatCode="General">
                  <c:v>-1.9395617982201799E-2</c:v>
                </c:pt>
                <c:pt idx="21196" formatCode="General">
                  <c:v>-2.41198986497475E-2</c:v>
                </c:pt>
                <c:pt idx="21197" formatCode="General">
                  <c:v>-2.8866877753601201E-2</c:v>
                </c:pt>
                <c:pt idx="21198" formatCode="General">
                  <c:v>-3.3633339504535703E-2</c:v>
                </c:pt>
                <c:pt idx="21199" formatCode="General">
                  <c:v>-3.8415580625796801E-2</c:v>
                </c:pt>
                <c:pt idx="21200" formatCode="General">
                  <c:v>-4.3209721224156297E-2</c:v>
                </c:pt>
                <c:pt idx="21201" formatCode="General">
                  <c:v>-4.8011916210979097E-2</c:v>
                </c:pt>
                <c:pt idx="21202" formatCode="General">
                  <c:v>-5.2817886515207801E-2</c:v>
                </c:pt>
                <c:pt idx="21203" formatCode="General">
                  <c:v>-5.7623486488987297E-2</c:v>
                </c:pt>
                <c:pt idx="21204" formatCode="General">
                  <c:v>-6.2424793905515197E-2</c:v>
                </c:pt>
                <c:pt idx="21205" formatCode="General">
                  <c:v>-6.7217597222143793E-2</c:v>
                </c:pt>
                <c:pt idx="21206" formatCode="General">
                  <c:v>-7.1997846908565796E-2</c:v>
                </c:pt>
                <c:pt idx="21207" formatCode="General">
                  <c:v>-7.6760664948936505E-2</c:v>
                </c:pt>
                <c:pt idx="21208" formatCode="General">
                  <c:v>-8.1501408325663702E-2</c:v>
                </c:pt>
                <c:pt idx="21209" formatCode="General">
                  <c:v>-8.6215784921142499E-2</c:v>
                </c:pt>
                <c:pt idx="21210" formatCode="General">
                  <c:v>-9.0898773263908397E-2</c:v>
                </c:pt>
                <c:pt idx="21211" formatCode="General">
                  <c:v>-9.5545660818672801E-2</c:v>
                </c:pt>
                <c:pt idx="21212" formatCode="General">
                  <c:v>-0.100151626250675</c:v>
                </c:pt>
                <c:pt idx="21213" formatCode="General">
                  <c:v>-0.10471175145479</c:v>
                </c:pt>
                <c:pt idx="21214" formatCode="General">
                  <c:v>-0.109221607217431</c:v>
                </c:pt>
                <c:pt idx="21215" formatCode="General">
                  <c:v>-0.113676759470866</c:v>
                </c:pt>
                <c:pt idx="21216" formatCode="General">
                  <c:v>-0.118072640499742</c:v>
                </c:pt>
                <c:pt idx="21217" formatCode="General">
                  <c:v>-0.122404068230548</c:v>
                </c:pt>
                <c:pt idx="21218" formatCode="General">
                  <c:v>-0.126666369651185</c:v>
                </c:pt>
                <c:pt idx="21219" formatCode="General">
                  <c:v>-0.130855488038847</c:v>
                </c:pt>
                <c:pt idx="21220" formatCode="General">
                  <c:v>-0.13496688427312101</c:v>
                </c:pt>
                <c:pt idx="21221" formatCode="General">
                  <c:v>-0.138996488622531</c:v>
                </c:pt>
                <c:pt idx="21222" formatCode="General">
                  <c:v>-0.142939698162039</c:v>
                </c:pt>
                <c:pt idx="21223" formatCode="General">
                  <c:v>-0.14679192542202099</c:v>
                </c:pt>
                <c:pt idx="21224" formatCode="General">
                  <c:v>-0.150549746413461</c:v>
                </c:pt>
                <c:pt idx="21225" formatCode="General">
                  <c:v>-0.15420931400639901</c:v>
                </c:pt>
                <c:pt idx="21226" formatCode="General">
                  <c:v>-0.15776675873311499</c:v>
                </c:pt>
                <c:pt idx="21227" formatCode="General">
                  <c:v>-0.16121881620396999</c:v>
                </c:pt>
                <c:pt idx="21228" formatCode="General">
                  <c:v>-0.16456228066509501</c:v>
                </c:pt>
                <c:pt idx="21229" formatCode="General">
                  <c:v>-0.16779386002555799</c:v>
                </c:pt>
                <c:pt idx="21230" formatCode="General">
                  <c:v>-0.170909704889221</c:v>
                </c:pt>
                <c:pt idx="21231" formatCode="General">
                  <c:v>-0.17390707269372199</c:v>
                </c:pt>
                <c:pt idx="21232" formatCode="General">
                  <c:v>-0.17678387770673601</c:v>
                </c:pt>
                <c:pt idx="21233" formatCode="General">
                  <c:v>-0.179537419677291</c:v>
                </c:pt>
                <c:pt idx="21234" formatCode="General">
                  <c:v>-0.18216491646116101</c:v>
                </c:pt>
                <c:pt idx="21235" formatCode="General">
                  <c:v>-0.18466463364969199</c:v>
                </c:pt>
                <c:pt idx="21236" formatCode="General">
                  <c:v>-0.18703479402616199</c:v>
                </c:pt>
                <c:pt idx="21237" formatCode="General">
                  <c:v>-0.18927297536020901</c:v>
                </c:pt>
                <c:pt idx="21238" formatCode="General">
                  <c:v>-0.191378271342866</c:v>
                </c:pt>
                <c:pt idx="21239" formatCode="General">
                  <c:v>-0.193349718012296</c:v>
                </c:pt>
                <c:pt idx="21240" formatCode="General">
                  <c:v>-0.19518556988069399</c:v>
                </c:pt>
                <c:pt idx="21241" formatCode="General">
                  <c:v>-0.19688493430141399</c:v>
                </c:pt>
                <c:pt idx="21242" formatCode="General">
                  <c:v>-0.198447330861489</c:v>
                </c:pt>
                <c:pt idx="21243" formatCode="General">
                  <c:v>-0.19987203246954499</c:v>
                </c:pt>
                <c:pt idx="21244" formatCode="General">
                  <c:v>-0.20115849538208899</c:v>
                </c:pt>
                <c:pt idx="21245" formatCode="General">
                  <c:v>-0.20230590935354001</c:v>
                </c:pt>
                <c:pt idx="21246" formatCode="General">
                  <c:v>-0.20331429970373499</c:v>
                </c:pt>
                <c:pt idx="21247" formatCode="General">
                  <c:v>-0.204184525020496</c:v>
                </c:pt>
                <c:pt idx="21248" formatCode="General">
                  <c:v>-0.204916527247539</c:v>
                </c:pt>
                <c:pt idx="21249" formatCode="General">
                  <c:v>-0.20551030295406</c:v>
                </c:pt>
                <c:pt idx="21250" formatCode="General">
                  <c:v>-0.20596652190280801</c:v>
                </c:pt>
                <c:pt idx="21251" formatCode="General">
                  <c:v>-0.20628549448654501</c:v>
                </c:pt>
                <c:pt idx="21252" formatCode="General">
                  <c:v>-0.20646813551802101</c:v>
                </c:pt>
                <c:pt idx="21253" formatCode="General">
                  <c:v>-0.20651551792944101</c:v>
                </c:pt>
                <c:pt idx="21254" formatCode="General">
                  <c:v>-0.20642873744529799</c:v>
                </c:pt>
                <c:pt idx="21255" formatCode="General">
                  <c:v>-0.206208910661276</c:v>
                </c:pt>
                <c:pt idx="21256" formatCode="General">
                  <c:v>-0.205857106520037</c:v>
                </c:pt>
                <c:pt idx="21257" formatCode="General">
                  <c:v>-0.205374355789219</c:v>
                </c:pt>
                <c:pt idx="21258" formatCode="General">
                  <c:v>-0.204761715206802</c:v>
                </c:pt>
                <c:pt idx="21259" formatCode="General">
                  <c:v>-0.204021274594859</c:v>
                </c:pt>
                <c:pt idx="21260" formatCode="General">
                  <c:v>-0.203154042904611</c:v>
                </c:pt>
                <c:pt idx="21261" formatCode="General">
                  <c:v>-0.202161404210633</c:v>
                </c:pt>
                <c:pt idx="21262" formatCode="General">
                  <c:v>-0.20104525940385601</c:v>
                </c:pt>
                <c:pt idx="21263" formatCode="General">
                  <c:v>-0.199806893839094</c:v>
                </c:pt>
                <c:pt idx="21264" formatCode="General">
                  <c:v>-0.19844798106482001</c:v>
                </c:pt>
                <c:pt idx="21265" formatCode="General">
                  <c:v>-0.19697011391494401</c:v>
                </c:pt>
                <c:pt idx="21266" formatCode="General">
                  <c:v>-0.195374726376222</c:v>
                </c:pt>
                <c:pt idx="21267" formatCode="General">
                  <c:v>-0.19366314332013901</c:v>
                </c:pt>
                <c:pt idx="21268" formatCode="General">
                  <c:v>-0.19183719196348401</c:v>
                </c:pt>
                <c:pt idx="21269" formatCode="General">
                  <c:v>-0.189899188379092</c:v>
                </c:pt>
                <c:pt idx="21270" formatCode="General">
                  <c:v>-0.18785077767564501</c:v>
                </c:pt>
                <c:pt idx="21271" formatCode="General">
                  <c:v>-0.185693407003934</c:v>
                </c:pt>
                <c:pt idx="21272" formatCode="General">
                  <c:v>-0.183428896633623</c:v>
                </c:pt>
                <c:pt idx="21273" formatCode="General">
                  <c:v>-0.18105842880713199</c:v>
                </c:pt>
                <c:pt idx="21274" formatCode="General">
                  <c:v>-0.17858360227984099</c:v>
                </c:pt>
                <c:pt idx="21275" formatCode="General">
                  <c:v>-0.17600657607112699</c:v>
                </c:pt>
                <c:pt idx="21276" formatCode="General">
                  <c:v>-0.17332940335958599</c:v>
                </c:pt>
                <c:pt idx="21277" formatCode="General">
                  <c:v>-0.17055347335680299</c:v>
                </c:pt>
                <c:pt idx="21278" formatCode="General">
                  <c:v>-0.167680541823816</c:v>
                </c:pt>
                <c:pt idx="21279" formatCode="General">
                  <c:v>-0.16471233655713399</c:v>
                </c:pt>
                <c:pt idx="21280" formatCode="General">
                  <c:v>-0.16165050256807101</c:v>
                </c:pt>
                <c:pt idx="21281" formatCode="General">
                  <c:v>-0.158497151376984</c:v>
                </c:pt>
                <c:pt idx="21282" formatCode="General">
                  <c:v>-0.15525375050960699</c:v>
                </c:pt>
                <c:pt idx="21283" formatCode="General">
                  <c:v>-0.15192165553439299</c:v>
                </c:pt>
                <c:pt idx="21284" formatCode="General">
                  <c:v>-0.14850272307671</c:v>
                </c:pt>
                <c:pt idx="21285" formatCode="General">
                  <c:v>-0.144998780146496</c:v>
                </c:pt>
                <c:pt idx="21286" formatCode="General">
                  <c:v>-0.14141109165354199</c:v>
                </c:pt>
                <c:pt idx="21287" formatCode="General">
                  <c:v>-0.13774195157418201</c:v>
                </c:pt>
                <c:pt idx="21288" formatCode="General">
                  <c:v>-0.133993178260884</c:v>
                </c:pt>
                <c:pt idx="21289" formatCode="General">
                  <c:v>-0.130166521989245</c:v>
                </c:pt>
                <c:pt idx="21290" formatCode="General">
                  <c:v>-0.126264256804585</c:v>
                </c:pt>
                <c:pt idx="21291" formatCode="General">
                  <c:v>-0.122288087525268</c:v>
                </c:pt>
                <c:pt idx="21292" formatCode="General">
                  <c:v>-0.118239660306716</c:v>
                </c:pt>
                <c:pt idx="21293" formatCode="General">
                  <c:v>-0.11412118742072599</c:v>
                </c:pt>
                <c:pt idx="21294" formatCode="General">
                  <c:v>-0.10993495008502401</c:v>
                </c:pt>
                <c:pt idx="21295" formatCode="General">
                  <c:v>-0.105683205897194</c:v>
                </c:pt>
                <c:pt idx="21296" formatCode="General">
                  <c:v>-0.10136819278268699</c:v>
                </c:pt>
                <c:pt idx="21297" formatCode="General">
                  <c:v>-9.6992160186846602E-2</c:v>
                </c:pt>
                <c:pt idx="21298" formatCode="General">
                  <c:v>-9.25578716755696E-2</c:v>
                </c:pt>
                <c:pt idx="21299" formatCode="General">
                  <c:v>-8.8067517013053903E-2</c:v>
                </c:pt>
                <c:pt idx="21300" formatCode="General">
                  <c:v>-8.3523253010672496E-2</c:v>
                </c:pt>
                <c:pt idx="21301" formatCode="General">
                  <c:v>-7.8928328200012707E-2</c:v>
                </c:pt>
                <c:pt idx="21302" formatCode="General">
                  <c:v>-7.4285493524346602E-2</c:v>
                </c:pt>
                <c:pt idx="21303" formatCode="General">
                  <c:v>-6.9597385369584305E-2</c:v>
                </c:pt>
                <c:pt idx="21304" formatCode="General">
                  <c:v>-6.4867096210491401E-2</c:v>
                </c:pt>
                <c:pt idx="21305" formatCode="General">
                  <c:v>-6.0097124210754797E-2</c:v>
                </c:pt>
                <c:pt idx="21306" formatCode="General">
                  <c:v>-5.52904226303087E-2</c:v>
                </c:pt>
                <c:pt idx="21307" formatCode="General">
                  <c:v>-5.0450501834459698E-2</c:v>
                </c:pt>
                <c:pt idx="21308" formatCode="General">
                  <c:v>-4.5580817570226903E-2</c:v>
                </c:pt>
                <c:pt idx="21309" formatCode="General">
                  <c:v>-4.0684664642027898E-2</c:v>
                </c:pt>
                <c:pt idx="21310" formatCode="General">
                  <c:v>-3.5765199061639802E-2</c:v>
                </c:pt>
                <c:pt idx="21311" formatCode="General">
                  <c:v>-3.0825963770027501E-2</c:v>
                </c:pt>
                <c:pt idx="21312" formatCode="General">
                  <c:v>-2.5870360003840399E-2</c:v>
                </c:pt>
                <c:pt idx="21313" formatCode="General">
                  <c:v>-2.0901593628735799E-2</c:v>
                </c:pt>
                <c:pt idx="21314" formatCode="General">
                  <c:v>-1.59232204315603E-2</c:v>
                </c:pt>
                <c:pt idx="21315" formatCode="General">
                  <c:v>-1.0938662642608199E-2</c:v>
                </c:pt>
                <c:pt idx="21316" formatCode="General">
                  <c:v>-5.9517296153822497E-3</c:v>
                </c:pt>
                <c:pt idx="21317" formatCode="General">
                  <c:v>-9.6657660955442204E-4</c:v>
                </c:pt>
                <c:pt idx="21318" formatCode="General">
                  <c:v>4.0134167435608202E-3</c:v>
                </c:pt>
                <c:pt idx="21319" formatCode="General">
                  <c:v>8.9846366935279597E-3</c:v>
                </c:pt>
                <c:pt idx="21320" formatCode="General">
                  <c:v>1.39431870560832E-2</c:v>
                </c:pt>
                <c:pt idx="21321" formatCode="General">
                  <c:v>1.8885953114126702E-2</c:v>
                </c:pt>
                <c:pt idx="21322" formatCode="General">
                  <c:v>2.3809065309511799E-2</c:v>
                </c:pt>
                <c:pt idx="21323" formatCode="General">
                  <c:v>2.8708858285411101E-2</c:v>
                </c:pt>
                <c:pt idx="21324" formatCode="General">
                  <c:v>3.35820048767606E-2</c:v>
                </c:pt>
                <c:pt idx="21325" formatCode="General">
                  <c:v>3.8424952257009697E-2</c:v>
                </c:pt>
                <c:pt idx="21326" formatCode="General">
                  <c:v>4.3234477723599299E-2</c:v>
                </c:pt>
                <c:pt idx="21327" formatCode="General">
                  <c:v>4.8007692026208901E-2</c:v>
                </c:pt>
                <c:pt idx="21328" formatCode="General">
                  <c:v>5.2741451102423398E-2</c:v>
                </c:pt>
                <c:pt idx="21329" formatCode="General">
                  <c:v>5.7432289268854998E-2</c:v>
                </c:pt>
                <c:pt idx="21330" formatCode="General">
                  <c:v>6.2077035770134403E-2</c:v>
                </c:pt>
                <c:pt idx="21331" formatCode="General">
                  <c:v>6.6672882576626499E-2</c:v>
                </c:pt>
                <c:pt idx="21332" formatCode="General">
                  <c:v>7.1217353638987305E-2</c:v>
                </c:pt>
                <c:pt idx="21333" formatCode="General">
                  <c:v>7.5707790118106105E-2</c:v>
                </c:pt>
                <c:pt idx="21334" formatCode="General">
                  <c:v>8.0142355176748004E-2</c:v>
                </c:pt>
                <c:pt idx="21335" formatCode="General">
                  <c:v>8.4518968714525397E-2</c:v>
                </c:pt>
                <c:pt idx="21336" formatCode="General">
                  <c:v>8.8835209186082495E-2</c:v>
                </c:pt>
                <c:pt idx="21337" formatCode="General">
                  <c:v>9.3089454642136693E-2</c:v>
                </c:pt>
                <c:pt idx="21338" formatCode="General">
                  <c:v>9.7280415853281094E-2</c:v>
                </c:pt>
                <c:pt idx="21339" formatCode="General">
                  <c:v>0.10140698186017599</c:v>
                </c:pt>
                <c:pt idx="21340" formatCode="General">
                  <c:v>0.105467685210641</c:v>
                </c:pt>
                <c:pt idx="21341" formatCode="General">
                  <c:v>0.109461781522526</c:v>
                </c:pt>
                <c:pt idx="21342" formatCode="General">
                  <c:v>0.113389230065361</c:v>
                </c:pt>
                <c:pt idx="21343" formatCode="General">
                  <c:v>0.11724905214577901</c:v>
                </c:pt>
                <c:pt idx="21344" formatCode="General">
                  <c:v>0.121041340370155</c:v>
                </c:pt>
                <c:pt idx="21345" formatCode="General">
                  <c:v>0.12476635641964499</c:v>
                </c:pt>
                <c:pt idx="21346" formatCode="General">
                  <c:v>0.12842434827883101</c:v>
                </c:pt>
                <c:pt idx="21347" formatCode="General">
                  <c:v>0.13201609147242099</c:v>
                </c:pt>
                <c:pt idx="21348" formatCode="General">
                  <c:v>0.13554232739851099</c:v>
                </c:pt>
                <c:pt idx="21349" formatCode="General">
                  <c:v>0.139004277368493</c:v>
                </c:pt>
                <c:pt idx="21350" formatCode="General">
                  <c:v>0.14240358436866399</c:v>
                </c:pt>
                <c:pt idx="21351" formatCode="General">
                  <c:v>0.14574174148039801</c:v>
                </c:pt>
                <c:pt idx="21352" formatCode="General">
                  <c:v>0.14902051823006199</c:v>
                </c:pt>
                <c:pt idx="21353" formatCode="General">
                  <c:v>0.152241966597363</c:v>
                </c:pt>
                <c:pt idx="21354" formatCode="General">
                  <c:v>0.15540789767185501</c:v>
                </c:pt>
                <c:pt idx="21355" formatCode="General">
                  <c:v>0.158521431127011</c:v>
                </c:pt>
                <c:pt idx="21356" formatCode="General">
                  <c:v>0.16158536286765501</c:v>
                </c:pt>
                <c:pt idx="21357" formatCode="General">
                  <c:v>0.164602025803783</c:v>
                </c:pt>
                <c:pt idx="21358" formatCode="General">
                  <c:v>0.16757487308046701</c:v>
                </c:pt>
                <c:pt idx="21359" formatCode="General">
                  <c:v>0.170506925563191</c:v>
                </c:pt>
                <c:pt idx="21360" formatCode="General">
                  <c:v>0.17340117563898899</c:v>
                </c:pt>
                <c:pt idx="21361" formatCode="General">
                  <c:v>0.176261629618469</c:v>
                </c:pt>
                <c:pt idx="21362" formatCode="General">
                  <c:v>0.179091155219543</c:v>
                </c:pt>
                <c:pt idx="21363" formatCode="General">
                  <c:v>0.18189297962724499</c:v>
                </c:pt>
                <c:pt idx="21364" formatCode="General">
                  <c:v>0.18467141074940299</c:v>
                </c:pt>
                <c:pt idx="21365" formatCode="General">
                  <c:v>0.187430612769519</c:v>
                </c:pt>
                <c:pt idx="21366" formatCode="General">
                  <c:v>0.19017391819989601</c:v>
                </c:pt>
                <c:pt idx="21367" formatCode="General">
                  <c:v>0.19290487445068799</c:v>
                </c:pt>
                <c:pt idx="21368" formatCode="General">
                  <c:v>0.19562735113579599</c:v>
                </c:pt>
                <c:pt idx="21369" formatCode="General">
                  <c:v>0.19834495147658299</c:v>
                </c:pt>
                <c:pt idx="21370" formatCode="General">
                  <c:v>0.20106142633726901</c:v>
                </c:pt>
                <c:pt idx="21371" formatCode="General">
                  <c:v>0.20377967502492</c:v>
                </c:pt>
                <c:pt idx="21372" formatCode="General">
                  <c:v>0.20650333417587699</c:v>
                </c:pt>
                <c:pt idx="21373" formatCode="General">
                  <c:v>0.209236324528319</c:v>
                </c:pt>
                <c:pt idx="21374" formatCode="General">
                  <c:v>0.21198158965371899</c:v>
                </c:pt>
                <c:pt idx="21375" formatCode="General">
                  <c:v>0.21474159052671199</c:v>
                </c:pt>
                <c:pt idx="21376" formatCode="General">
                  <c:v>0.21751903469279599</c:v>
                </c:pt>
                <c:pt idx="21377" formatCode="General">
                  <c:v>0.22031738293529399</c:v>
                </c:pt>
                <c:pt idx="21378" formatCode="General">
                  <c:v>0.223138701900959</c:v>
                </c:pt>
                <c:pt idx="21379" formatCode="General">
                  <c:v>0.22598513584838101</c:v>
                </c:pt>
                <c:pt idx="21380" formatCode="General">
                  <c:v>0.22885902989688101</c:v>
                </c:pt>
                <c:pt idx="21381" formatCode="General">
                  <c:v>0.23176127508205699</c:v>
                </c:pt>
                <c:pt idx="21382" formatCode="General">
                  <c:v>0.234692937100484</c:v>
                </c:pt>
                <c:pt idx="21383" formatCode="General">
                  <c:v>0.23765548424753899</c:v>
                </c:pt>
                <c:pt idx="21384" formatCode="General">
                  <c:v>0.24065014136698301</c:v>
                </c:pt>
                <c:pt idx="21385" formatCode="General">
                  <c:v>0.24367674342680001</c:v>
                </c:pt>
                <c:pt idx="21386" formatCode="General">
                  <c:v>0.2467348611039</c:v>
                </c:pt>
                <c:pt idx="21387" formatCode="General">
                  <c:v>0.24982453579981101</c:v>
                </c:pt>
                <c:pt idx="21388" formatCode="General">
                  <c:v>0.25294522295362698</c:v>
                </c:pt>
                <c:pt idx="21389" formatCode="General">
                  <c:v>0.25609569892221401</c:v>
                </c:pt>
                <c:pt idx="21390" formatCode="General">
                  <c:v>0.25927416957751998</c:v>
                </c:pt>
                <c:pt idx="21391" formatCode="General">
                  <c:v>0.26247889328400198</c:v>
                </c:pt>
                <c:pt idx="21392" formatCode="General">
                  <c:v>0.26570775543880698</c:v>
                </c:pt>
                <c:pt idx="21393" formatCode="General">
                  <c:v>0.26895825928952499</c:v>
                </c:pt>
                <c:pt idx="21394" formatCode="General">
                  <c:v>0.27222756070186099</c:v>
                </c:pt>
                <c:pt idx="21395" formatCode="General">
                  <c:v>0.27551198137080501</c:v>
                </c:pt>
                <c:pt idx="21396" formatCode="General">
                  <c:v>0.27880762639634099</c:v>
                </c:pt>
                <c:pt idx="21397" formatCode="General">
                  <c:v>0.28211050094766299</c:v>
                </c:pt>
                <c:pt idx="21398" formatCode="General">
                  <c:v>0.28541600978220399</c:v>
                </c:pt>
                <c:pt idx="21399" formatCode="General">
                  <c:v>0.28871901921559101</c:v>
                </c:pt>
                <c:pt idx="21400" formatCode="General">
                  <c:v>0.29201450668124601</c:v>
                </c:pt>
                <c:pt idx="21401" formatCode="General">
                  <c:v>0.29529708117188802</c:v>
                </c:pt>
                <c:pt idx="21402" formatCode="General">
                  <c:v>0.29856050266800299</c:v>
                </c:pt>
                <c:pt idx="21403" formatCode="General">
                  <c:v>0.301798782224596</c:v>
                </c:pt>
                <c:pt idx="21404" formatCode="General">
                  <c:v>0.30500530520453301</c:v>
                </c:pt>
                <c:pt idx="21405" formatCode="General">
                  <c:v>0.30817334484886</c:v>
                </c:pt>
                <c:pt idx="21406" formatCode="General">
                  <c:v>0.31129621817867298</c:v>
                </c:pt>
                <c:pt idx="21407" formatCode="General">
                  <c:v>0.31436679128003903</c:v>
                </c:pt>
                <c:pt idx="21408" formatCode="General">
                  <c:v>0.31737800618423101</c:v>
                </c:pt>
                <c:pt idx="21409" formatCode="General">
                  <c:v>0.32032191340480298</c:v>
                </c:pt>
                <c:pt idx="21410" formatCode="General">
                  <c:v>0.32319081150999002</c:v>
                </c:pt>
                <c:pt idx="21411" formatCode="General">
                  <c:v>0.32597738245319502</c:v>
                </c:pt>
                <c:pt idx="21412" formatCode="General">
                  <c:v>0.328673650210621</c:v>
                </c:pt>
                <c:pt idx="21413" formatCode="General">
                  <c:v>0.331271764259636</c:v>
                </c:pt>
                <c:pt idx="21414" formatCode="General">
                  <c:v>0.33376395161993</c:v>
                </c:pt>
                <c:pt idx="21415" formatCode="General">
                  <c:v>0.33614194356962601</c:v>
                </c:pt>
                <c:pt idx="21416" formatCode="General">
                  <c:v>0.33839771298550703</c:v>
                </c:pt>
                <c:pt idx="21417" formatCode="General">
                  <c:v>0.34052332110586297</c:v>
                </c:pt>
                <c:pt idx="21418" formatCode="General">
                  <c:v>0.34251087008979503</c:v>
                </c:pt>
                <c:pt idx="21419" formatCode="General">
                  <c:v>0.34435248862059598</c:v>
                </c:pt>
                <c:pt idx="21420" formatCode="General">
                  <c:v>0.34604048152146599</c:v>
                </c:pt>
                <c:pt idx="21421" formatCode="General">
                  <c:v>0.34756736730120003</c:v>
                </c:pt>
                <c:pt idx="21422" formatCode="General">
                  <c:v>0.34892575792903202</c:v>
                </c:pt>
                <c:pt idx="21423" formatCode="General">
                  <c:v>0.35010847952759799</c:v>
                </c:pt>
                <c:pt idx="21424" formatCode="General">
                  <c:v>0.351108616108675</c:v>
                </c:pt>
                <c:pt idx="21425" formatCode="General">
                  <c:v>0.35191952696457102</c:v>
                </c:pt>
                <c:pt idx="21426" formatCode="General">
                  <c:v>0.35253481349758797</c:v>
                </c:pt>
                <c:pt idx="21427" formatCode="General">
                  <c:v>0.35294841540500199</c:v>
                </c:pt>
                <c:pt idx="21428" formatCode="General">
                  <c:v>0.35315462377662299</c:v>
                </c:pt>
                <c:pt idx="21429" formatCode="General">
                  <c:v>0.35314801299649301</c:v>
                </c:pt>
                <c:pt idx="21430" formatCode="General">
                  <c:v>0.35292353754980199</c:v>
                </c:pt>
                <c:pt idx="21431" formatCode="General">
                  <c:v>0.35247657797780102</c:v>
                </c:pt>
                <c:pt idx="21432" formatCode="General">
                  <c:v>0.35180291683363102</c:v>
                </c:pt>
                <c:pt idx="21433" formatCode="General">
                  <c:v>0.35089867722427898</c:v>
                </c:pt>
                <c:pt idx="21434" formatCode="General">
                  <c:v>0.34976021166353899</c:v>
                </c:pt>
                <c:pt idx="21435" formatCode="General">
                  <c:v>0.34838507881589398</c:v>
                </c:pt>
                <c:pt idx="21436" formatCode="General">
                  <c:v>0.34677064423068299</c:v>
                </c:pt>
                <c:pt idx="21437" formatCode="General">
                  <c:v>0.34491484293760299</c:v>
                </c:pt>
                <c:pt idx="21438" formatCode="General">
                  <c:v>0.34281624703521901</c:v>
                </c:pt>
                <c:pt idx="21439" formatCode="General">
                  <c:v>0.34047345115600502</c:v>
                </c:pt>
                <c:pt idx="21440" formatCode="General">
                  <c:v>0.337886065340817</c:v>
                </c:pt>
                <c:pt idx="21441" formatCode="General">
                  <c:v>0.33505366837846101</c:v>
                </c:pt>
                <c:pt idx="21442" formatCode="General">
                  <c:v>0.33197674485613199</c:v>
                </c:pt>
                <c:pt idx="21443" formatCode="General">
                  <c:v>0.32865615233339501</c:v>
                </c:pt>
                <c:pt idx="21444" formatCode="General">
                  <c:v>0.32509301030662502</c:v>
                </c:pt>
                <c:pt idx="21445" formatCode="General">
                  <c:v>0.32128916057295898</c:v>
                </c:pt>
                <c:pt idx="21446" formatCode="General">
                  <c:v>0.317246611188025</c:v>
                </c:pt>
                <c:pt idx="21447" formatCode="General">
                  <c:v>0.31296796495044199</c:v>
                </c:pt>
                <c:pt idx="21448" formatCode="General">
                  <c:v>0.30845642566876502</c:v>
                </c:pt>
                <c:pt idx="21449" formatCode="General">
                  <c:v>0.30371569525578301</c:v>
                </c:pt>
                <c:pt idx="21450" formatCode="General">
                  <c:v>0.29874983600965699</c:v>
                </c:pt>
                <c:pt idx="21451" formatCode="General">
                  <c:v>0.293562658916875</c:v>
                </c:pt>
                <c:pt idx="21452" formatCode="General">
                  <c:v>0.288158764474155</c:v>
                </c:pt>
                <c:pt idx="21453" formatCode="General">
                  <c:v>0.28254351287556501</c:v>
                </c:pt>
                <c:pt idx="21454" formatCode="General">
                  <c:v>0.27672184613245698</c:v>
                </c:pt>
                <c:pt idx="21455" formatCode="General">
                  <c:v>0.27069929436007001</c:v>
                </c:pt>
                <c:pt idx="21456" formatCode="General">
                  <c:v>0.26448250875871998</c:v>
                </c:pt>
                <c:pt idx="21457" formatCode="General">
                  <c:v>0.25807749583851303</c:v>
                </c:pt>
                <c:pt idx="21458" formatCode="General">
                  <c:v>0.25149005353082399</c:v>
                </c:pt>
                <c:pt idx="21459" formatCode="General">
                  <c:v>0.24472742119528301</c:v>
                </c:pt>
                <c:pt idx="21460" formatCode="General">
                  <c:v>0.23779666404510599</c:v>
                </c:pt>
                <c:pt idx="21461" formatCode="General">
                  <c:v>0.23070445080602101</c:v>
                </c:pt>
                <c:pt idx="21462" formatCode="General">
                  <c:v>0.22345815405650399</c:v>
                </c:pt>
                <c:pt idx="21463" formatCode="General">
                  <c:v>0.216065274039689</c:v>
                </c:pt>
                <c:pt idx="21464" formatCode="General">
                  <c:v>0.20853283070730899</c:v>
                </c:pt>
                <c:pt idx="21465" formatCode="General">
                  <c:v>0.200868417815911</c:v>
                </c:pt>
                <c:pt idx="21466" formatCode="General">
                  <c:v>0.19308018397787299</c:v>
                </c:pt>
                <c:pt idx="21467" formatCode="General">
                  <c:v>0.185175121257977</c:v>
                </c:pt>
                <c:pt idx="21468" formatCode="General">
                  <c:v>0.17716065727607999</c:v>
                </c:pt>
                <c:pt idx="21469" formatCode="General">
                  <c:v>0.16904525401825399</c:v>
                </c:pt>
                <c:pt idx="21470" formatCode="General">
                  <c:v>0.16083616921063601</c:v>
                </c:pt>
                <c:pt idx="21471" formatCode="General">
                  <c:v>0.15254039836055699</c:v>
                </c:pt>
                <c:pt idx="21472" formatCode="General">
                  <c:v>0.14416588180979401</c:v>
                </c:pt>
                <c:pt idx="21473" formatCode="General">
                  <c:v>0.13571989342961599</c:v>
                </c:pt>
                <c:pt idx="21474" formatCode="General">
                  <c:v>0.12720940192382599</c:v>
                </c:pt>
                <c:pt idx="21475" formatCode="General">
                  <c:v>0.118641198895341</c:v>
                </c:pt>
                <c:pt idx="21476" formatCode="General">
                  <c:v>0.11002245385329799</c:v>
                </c:pt>
                <c:pt idx="21477" formatCode="General">
                  <c:v>0.101360110440533</c:v>
                </c:pt>
                <c:pt idx="21478" formatCode="General">
                  <c:v>9.2659751840237406E-2</c:v>
                </c:pt>
                <c:pt idx="21479" formatCode="General">
                  <c:v>8.3927270147522701E-2</c:v>
                </c:pt>
                <c:pt idx="21480" formatCode="General">
                  <c:v>7.5169107772801294E-2</c:v>
                </c:pt>
                <c:pt idx="21481" formatCode="General">
                  <c:v>6.6391584014347194E-2</c:v>
                </c:pt>
                <c:pt idx="21482" formatCode="General">
                  <c:v>5.7599752944487902E-2</c:v>
                </c:pt>
                <c:pt idx="21483" formatCode="General">
                  <c:v>4.8798493983028199E-2</c:v>
                </c:pt>
                <c:pt idx="21484" formatCode="General">
                  <c:v>3.99932453093544E-2</c:v>
                </c:pt>
                <c:pt idx="21485" formatCode="General">
                  <c:v>3.1188908082003201E-2</c:v>
                </c:pt>
                <c:pt idx="21486" formatCode="General">
                  <c:v>2.2389749490375199E-2</c:v>
                </c:pt>
                <c:pt idx="21487" formatCode="General">
                  <c:v>1.3599471836278101E-2</c:v>
                </c:pt>
                <c:pt idx="21488" formatCode="General">
                  <c:v>4.8218927963281999E-3</c:v>
                </c:pt>
                <c:pt idx="21489" formatCode="General">
                  <c:v>-3.9389650486561503E-3</c:v>
                </c:pt>
                <c:pt idx="21490" formatCode="General">
                  <c:v>-1.2679456219028299E-2</c:v>
                </c:pt>
                <c:pt idx="21491" formatCode="General">
                  <c:v>-2.13969119498446E-2</c:v>
                </c:pt>
                <c:pt idx="21492" formatCode="General">
                  <c:v>-3.00890080780176E-2</c:v>
                </c:pt>
                <c:pt idx="21493" formatCode="General">
                  <c:v>-3.875307116414E-2</c:v>
                </c:pt>
                <c:pt idx="21494" formatCode="General">
                  <c:v>-4.73865646055334E-2</c:v>
                </c:pt>
                <c:pt idx="21495" formatCode="General">
                  <c:v>-5.5987603524640002E-2</c:v>
                </c:pt>
                <c:pt idx="21496" formatCode="General">
                  <c:v>-6.4553879133469896E-2</c:v>
                </c:pt>
                <c:pt idx="21497" formatCode="General">
                  <c:v>-7.3083643943156598E-2</c:v>
                </c:pt>
                <c:pt idx="21498" formatCode="General">
                  <c:v>-8.1575784730495607E-2</c:v>
                </c:pt>
                <c:pt idx="21499" formatCode="General">
                  <c:v>-9.0029147232124504E-2</c:v>
                </c:pt>
                <c:pt idx="21500" formatCode="General">
                  <c:v>-9.84424652951192E-2</c:v>
                </c:pt>
                <c:pt idx="21501" formatCode="General">
                  <c:v>-0.106814819527924</c:v>
                </c:pt>
                <c:pt idx="21502" formatCode="General">
                  <c:v>-0.115145143424964</c:v>
                </c:pt>
                <c:pt idx="21503" formatCode="General">
                  <c:v>-0.123432727782305</c:v>
                </c:pt>
                <c:pt idx="21504" formatCode="General">
                  <c:v>-0.13167773435293201</c:v>
                </c:pt>
                <c:pt idx="21505" formatCode="General">
                  <c:v>-0.139879499490982</c:v>
                </c:pt>
                <c:pt idx="21506" formatCode="General">
                  <c:v>-0.14803745335375701</c:v>
                </c:pt>
                <c:pt idx="21507" formatCode="General">
                  <c:v>-0.156151230842382</c:v>
                </c:pt>
                <c:pt idx="21508" formatCode="General">
                  <c:v>-0.16422064274051501</c:v>
                </c:pt>
                <c:pt idx="21509" formatCode="General">
                  <c:v>-0.17224565956592999</c:v>
                </c:pt>
                <c:pt idx="21510" formatCode="General">
                  <c:v>-0.18022631384240501</c:v>
                </c:pt>
                <c:pt idx="21511" formatCode="General">
                  <c:v>-0.18816212618674699</c:v>
                </c:pt>
                <c:pt idx="21512" formatCode="General">
                  <c:v>-0.196052638701155</c:v>
                </c:pt>
                <c:pt idx="21513" formatCode="General">
                  <c:v>-0.20389799533105499</c:v>
                </c:pt>
                <c:pt idx="21514" formatCode="General">
                  <c:v>-0.211697851663568</c:v>
                </c:pt>
                <c:pt idx="21515" formatCode="General">
                  <c:v>-0.21945180738810999</c:v>
                </c:pt>
                <c:pt idx="21516" formatCode="General">
                  <c:v>-0.22715941676163301</c:v>
                </c:pt>
                <c:pt idx="21517" formatCode="General">
                  <c:v>-0.234819691589392</c:v>
                </c:pt>
                <c:pt idx="21518" formatCode="General">
                  <c:v>-0.24243218017597201</c:v>
                </c:pt>
                <c:pt idx="21519" formatCode="General">
                  <c:v>-0.24999643856248299</c:v>
                </c:pt>
                <c:pt idx="21520" formatCode="General">
                  <c:v>-0.25751090266966697</c:v>
                </c:pt>
                <c:pt idx="21521" formatCode="General">
                  <c:v>-0.26497449457517003</c:v>
                </c:pt>
                <c:pt idx="21522" formatCode="General">
                  <c:v>-0.27238624014235302</c:v>
                </c:pt>
                <c:pt idx="21523" formatCode="General">
                  <c:v>-0.27974465820845901</c:v>
                </c:pt>
                <c:pt idx="21524" formatCode="General">
                  <c:v>-0.28704832132230501</c:v>
                </c:pt>
                <c:pt idx="21525" formatCode="General">
                  <c:v>-0.29429589263935901</c:v>
                </c:pt>
                <c:pt idx="21526" formatCode="General">
                  <c:v>-0.30148556200485799</c:v>
                </c:pt>
                <c:pt idx="21527" formatCode="General">
                  <c:v>-0.30861502805580199</c:v>
                </c:pt>
                <c:pt idx="21528" formatCode="General">
                  <c:v>-0.31568215008856298</c:v>
                </c:pt>
                <c:pt idx="21529" formatCode="General">
                  <c:v>-0.322685011394239</c:v>
                </c:pt>
                <c:pt idx="21530" formatCode="General">
                  <c:v>-0.32962131429845998</c:v>
                </c:pt>
                <c:pt idx="21531" formatCode="General">
                  <c:v>-0.33648782150944201</c:v>
                </c:pt>
                <c:pt idx="21532" formatCode="General">
                  <c:v>-0.34328152573221099</c:v>
                </c:pt>
                <c:pt idx="21533" formatCode="General">
                  <c:v>-0.34999981987419199</c:v>
                </c:pt>
                <c:pt idx="21534" formatCode="General">
                  <c:v>-0.35663989603089302</c:v>
                </c:pt>
                <c:pt idx="21535" formatCode="General">
                  <c:v>-0.36319821712636402</c:v>
                </c:pt>
                <c:pt idx="21536" formatCode="General">
                  <c:v>-0.36967161171915103</c:v>
                </c:pt>
                <c:pt idx="21537" formatCode="General">
                  <c:v>-0.37605684484381602</c:v>
                </c:pt>
                <c:pt idx="21538" formatCode="General">
                  <c:v>-0.38235006790689802</c:v>
                </c:pt>
                <c:pt idx="21539" formatCode="General">
                  <c:v>-0.38854795696109001</c:v>
                </c:pt>
                <c:pt idx="21540" formatCode="General">
                  <c:v>-0.39464724877486201</c:v>
                </c:pt>
                <c:pt idx="21541" formatCode="General">
                  <c:v>-0.40064410212052398</c:v>
                </c:pt>
                <c:pt idx="21542" formatCode="General">
                  <c:v>-0.40653414639261598</c:v>
                </c:pt>
                <c:pt idx="21543" formatCode="General">
                  <c:v>-0.41231361962430102</c:v>
                </c:pt>
                <c:pt idx="21544" formatCode="General">
                  <c:v>-0.41797844274326601</c:v>
                </c:pt>
                <c:pt idx="21545" formatCode="General">
                  <c:v>-0.42352469333720699</c:v>
                </c:pt>
                <c:pt idx="21546" formatCode="General">
                  <c:v>-0.428948697723885</c:v>
                </c:pt>
                <c:pt idx="21547" formatCode="General">
                  <c:v>-0.43424654690521203</c:v>
                </c:pt>
                <c:pt idx="21548" formatCode="General">
                  <c:v>-0.439415107417229</c:v>
                </c:pt>
                <c:pt idx="21549" formatCode="General">
                  <c:v>-0.44445043162731401</c:v>
                </c:pt>
                <c:pt idx="21550" formatCode="General">
                  <c:v>-0.44934823281247899</c:v>
                </c:pt>
                <c:pt idx="21551" formatCode="General">
                  <c:v>-0.45410509425317802</c:v>
                </c:pt>
                <c:pt idx="21552" formatCode="General">
                  <c:v>-0.45871751119016102</c:v>
                </c:pt>
                <c:pt idx="21553" formatCode="General">
                  <c:v>-0.46318229987985099</c:v>
                </c:pt>
                <c:pt idx="21554" formatCode="General">
                  <c:v>-0.46749609029643802</c:v>
                </c:pt>
                <c:pt idx="21555" formatCode="General">
                  <c:v>-0.471655339726679</c:v>
                </c:pt>
                <c:pt idx="21556" formatCode="General">
                  <c:v>-0.47565745830724898</c:v>
                </c:pt>
                <c:pt idx="21557" formatCode="General">
                  <c:v>-0.47949976398862498</c:v>
                </c:pt>
                <c:pt idx="21558" formatCode="General">
                  <c:v>-0.48317937259371702</c:v>
                </c:pt>
                <c:pt idx="21559" formatCode="General">
                  <c:v>-0.48669373074376399</c:v>
                </c:pt>
                <c:pt idx="21560" formatCode="General">
                  <c:v>-0.49004020199128101</c:v>
                </c:pt>
                <c:pt idx="21561" formatCode="General">
                  <c:v>-0.493217134953293</c:v>
                </c:pt>
                <c:pt idx="21562" formatCode="General">
                  <c:v>-0.49622332484779802</c:v>
                </c:pt>
                <c:pt idx="21563" formatCode="General">
                  <c:v>-0.49905678341967002</c:v>
                </c:pt>
                <c:pt idx="21564" formatCode="General">
                  <c:v>-0.50171575694429804</c:v>
                </c:pt>
                <c:pt idx="21565" formatCode="General">
                  <c:v>-0.50419885441149404</c:v>
                </c:pt>
                <c:pt idx="21566" formatCode="General">
                  <c:v>-0.50650504725588097</c:v>
                </c:pt>
                <c:pt idx="21567" formatCode="General">
                  <c:v>-0.50863371679588198</c:v>
                </c:pt>
                <c:pt idx="21568" formatCode="General">
                  <c:v>-0.51058506320423203</c:v>
                </c:pt>
                <c:pt idx="21569" formatCode="General">
                  <c:v>-0.51235845569905603</c:v>
                </c:pt>
                <c:pt idx="21570" formatCode="General">
                  <c:v>-0.51395343167249197</c:v>
                </c:pt>
                <c:pt idx="21571" formatCode="General">
                  <c:v>-0.51537084438478298</c:v>
                </c:pt>
                <c:pt idx="21572" formatCode="General">
                  <c:v>-0.51661072719596701</c:v>
                </c:pt>
                <c:pt idx="21573" formatCode="General">
                  <c:v>-0.51767369362595095</c:v>
                </c:pt>
                <c:pt idx="21574" formatCode="General">
                  <c:v>-0.51856054639433202</c:v>
                </c:pt>
                <c:pt idx="21575" formatCode="General">
                  <c:v>-0.519272139432157</c:v>
                </c:pt>
                <c:pt idx="21576" formatCode="General">
                  <c:v>-0.51980943291787496</c:v>
                </c:pt>
                <c:pt idx="21577" formatCode="General">
                  <c:v>-0.52017397351510597</c:v>
                </c:pt>
                <c:pt idx="21578" formatCode="General">
                  <c:v>-0.52036732664280605</c:v>
                </c:pt>
                <c:pt idx="21579" formatCode="General">
                  <c:v>-0.52039047536892602</c:v>
                </c:pt>
                <c:pt idx="21580" formatCode="General">
                  <c:v>-0.52024544488612401</c:v>
                </c:pt>
                <c:pt idx="21581" formatCode="General">
                  <c:v>-0.51993429467406205</c:v>
                </c:pt>
                <c:pt idx="21582" formatCode="General">
                  <c:v>-0.51945894133286896</c:v>
                </c:pt>
                <c:pt idx="21583" formatCode="General">
                  <c:v>-0.51882117037365205</c:v>
                </c:pt>
                <c:pt idx="21584" formatCode="General">
                  <c:v>-0.51802315468045701</c:v>
                </c:pt>
                <c:pt idx="21585" formatCode="General">
                  <c:v>-0.51706698165639298</c:v>
                </c:pt>
                <c:pt idx="21586" formatCode="General">
                  <c:v>-0.515955090498883</c:v>
                </c:pt>
                <c:pt idx="21587" formatCode="General">
                  <c:v>-0.51468975331346001</c:v>
                </c:pt>
                <c:pt idx="21588" formatCode="General">
                  <c:v>-0.51327299993660702</c:v>
                </c:pt>
                <c:pt idx="21589" formatCode="General">
                  <c:v>-0.51170712222752301</c:v>
                </c:pt>
                <c:pt idx="21590" formatCode="General">
                  <c:v>-0.50999368571071102</c:v>
                </c:pt>
                <c:pt idx="21591" formatCode="General">
                  <c:v>-0.50813508304454802</c:v>
                </c:pt>
                <c:pt idx="21592" formatCode="General">
                  <c:v>-0.50613359072367303</c:v>
                </c:pt>
                <c:pt idx="21593" formatCode="General">
                  <c:v>-0.503991189022307</c:v>
                </c:pt>
                <c:pt idx="21594" formatCode="General">
                  <c:v>-0.50170958551513301</c:v>
                </c:pt>
                <c:pt idx="21595" formatCode="General">
                  <c:v>-0.49929024232334202</c:v>
                </c:pt>
                <c:pt idx="21596" formatCode="General">
                  <c:v>-0.49673498137130201</c:v>
                </c:pt>
                <c:pt idx="21597" formatCode="General">
                  <c:v>-0.49404546403435901</c:v>
                </c:pt>
                <c:pt idx="21598" formatCode="General">
                  <c:v>-0.49122315640793002</c:v>
                </c:pt>
                <c:pt idx="21599" formatCode="General">
                  <c:v>-0.488269326798145</c:v>
                </c:pt>
                <c:pt idx="21600" formatCode="General">
                  <c:v>-0.485185088131667</c:v>
                </c:pt>
                <c:pt idx="21601" formatCode="General">
                  <c:v>-0.48197135181794498</c:v>
                </c:pt>
                <c:pt idx="21602" formatCode="General">
                  <c:v>-0.47862833091220802</c:v>
                </c:pt>
                <c:pt idx="21603" formatCode="General">
                  <c:v>-0.475156136651947</c:v>
                </c:pt>
                <c:pt idx="21604" formatCode="General">
                  <c:v>-0.47155544054960702</c:v>
                </c:pt>
                <c:pt idx="21605" formatCode="General">
                  <c:v>-0.467826385593761</c:v>
                </c:pt>
                <c:pt idx="21606" formatCode="General">
                  <c:v>-0.46396854086101802</c:v>
                </c:pt>
                <c:pt idx="21607" formatCode="General">
                  <c:v>-0.459981474672083</c:v>
                </c:pt>
                <c:pt idx="21608" formatCode="General">
                  <c:v>-0.455864305318053</c:v>
                </c:pt>
                <c:pt idx="21609" formatCode="General">
                  <c:v>-0.45161577859853702</c:v>
                </c:pt>
                <c:pt idx="21610" formatCode="General">
                  <c:v>-0.44723540013971003</c:v>
                </c:pt>
                <c:pt idx="21611" formatCode="General">
                  <c:v>-0.44272184499654499</c:v>
                </c:pt>
                <c:pt idx="21612" formatCode="General">
                  <c:v>-0.438072933260789</c:v>
                </c:pt>
                <c:pt idx="21613" formatCode="General">
                  <c:v>-0.43328733738192099</c:v>
                </c:pt>
                <c:pt idx="21614" formatCode="General">
                  <c:v>-0.42836309722287003</c:v>
                </c:pt>
                <c:pt idx="21615" formatCode="General">
                  <c:v>-0.423297537422065</c:v>
                </c:pt>
                <c:pt idx="21616" formatCode="General">
                  <c:v>-0.41808851002788999</c:v>
                </c:pt>
                <c:pt idx="21617" formatCode="General">
                  <c:v>-0.41273395712203198</c:v>
                </c:pt>
                <c:pt idx="21618" formatCode="General">
                  <c:v>-0.407231253172325</c:v>
                </c:pt>
                <c:pt idx="21619" formatCode="General">
                  <c:v>-0.40157672017582902</c:v>
                </c:pt>
                <c:pt idx="21620" formatCode="General">
                  <c:v>-0.39576743053557301</c:v>
                </c:pt>
                <c:pt idx="21621" formatCode="General">
                  <c:v>-0.38980132274564699</c:v>
                </c:pt>
                <c:pt idx="21622" formatCode="General">
                  <c:v>-0.383675023837318</c:v>
                </c:pt>
                <c:pt idx="21623" formatCode="General">
                  <c:v>-0.37738536355470598</c:v>
                </c:pt>
                <c:pt idx="21624" formatCode="General">
                  <c:v>-0.370929577871844</c:v>
                </c:pt>
                <c:pt idx="21625" formatCode="General">
                  <c:v>-0.36430417941660098</c:v>
                </c:pt>
                <c:pt idx="21626" formatCode="General">
                  <c:v>-0.35750553010617597</c:v>
                </c:pt>
                <c:pt idx="21627" formatCode="General">
                  <c:v>-0.35053055487465101</c:v>
                </c:pt>
                <c:pt idx="21628" formatCode="General">
                  <c:v>-0.343376802203259</c:v>
                </c:pt>
                <c:pt idx="21629" formatCode="General">
                  <c:v>-0.33604131407989701</c:v>
                </c:pt>
                <c:pt idx="21630" formatCode="General">
                  <c:v>-0.32852103537361499</c:v>
                </c:pt>
                <c:pt idx="21631" formatCode="General">
                  <c:v>-0.32081247075192099</c:v>
                </c:pt>
                <c:pt idx="21632" formatCode="General">
                  <c:v>-0.31291331481214002</c:v>
                </c:pt>
                <c:pt idx="21633" formatCode="General">
                  <c:v>-0.30482131851926397</c:v>
                </c:pt>
                <c:pt idx="21634" formatCode="General">
                  <c:v>-0.29653363943710598</c:v>
                </c:pt>
                <c:pt idx="21635" formatCode="General">
                  <c:v>-0.28804844073428498</c:v>
                </c:pt>
                <c:pt idx="21636" formatCode="General">
                  <c:v>-0.27936393075968602</c:v>
                </c:pt>
                <c:pt idx="21637" formatCode="General">
                  <c:v>-0.27047852755678597</c:v>
                </c:pt>
                <c:pt idx="21638" formatCode="General">
                  <c:v>-0.26139093573941302</c:v>
                </c:pt>
                <c:pt idx="21639" formatCode="General">
                  <c:v>-0.25210009890594498</c:v>
                </c:pt>
                <c:pt idx="21640" formatCode="General">
                  <c:v>-0.24260536151839701</c:v>
                </c:pt>
                <c:pt idx="21641" formatCode="General">
                  <c:v>-0.232906518403873</c:v>
                </c:pt>
                <c:pt idx="21642" formatCode="General">
                  <c:v>-0.223003622658868</c:v>
                </c:pt>
                <c:pt idx="21643" formatCode="General">
                  <c:v>-0.21289706224857999</c:v>
                </c:pt>
                <c:pt idx="21644" formatCode="General">
                  <c:v>-0.20258771017180799</c:v>
                </c:pt>
                <c:pt idx="21645" formatCode="General">
                  <c:v>-0.19207685658375601</c:v>
                </c:pt>
                <c:pt idx="21646" formatCode="General">
                  <c:v>-0.18136627004665501</c:v>
                </c:pt>
                <c:pt idx="21647" formatCode="General">
                  <c:v>-0.170458155373617</c:v>
                </c:pt>
                <c:pt idx="21648" formatCode="General">
                  <c:v>-0.15935507827793999</c:v>
                </c:pt>
                <c:pt idx="21649" formatCode="General">
                  <c:v>-0.148060137554645</c:v>
                </c:pt>
                <c:pt idx="21650" formatCode="General">
                  <c:v>-0.13657694020553199</c:v>
                </c:pt>
                <c:pt idx="21651" formatCode="General">
                  <c:v>-0.12490956384243999</c:v>
                </c:pt>
                <c:pt idx="21652" formatCode="General">
                  <c:v>-0.113062553827394</c:v>
                </c:pt>
                <c:pt idx="21653" formatCode="General">
                  <c:v>-0.10104095066171601</c:v>
                </c:pt>
                <c:pt idx="21654" formatCode="General">
                  <c:v>-8.8850315553667597E-2</c:v>
                </c:pt>
                <c:pt idx="21655" formatCode="General">
                  <c:v>-7.6496707797089294E-2</c:v>
                </c:pt>
                <c:pt idx="21656" formatCode="General">
                  <c:v>-6.3986642524376205E-2</c:v>
                </c:pt>
                <c:pt idx="21657" formatCode="General">
                  <c:v>-5.1327126632242898E-2</c:v>
                </c:pt>
                <c:pt idx="21658" formatCode="General">
                  <c:v>-3.8525688437481401E-2</c:v>
                </c:pt>
                <c:pt idx="21659" formatCode="General">
                  <c:v>-2.5590245509499499E-2</c:v>
                </c:pt>
                <c:pt idx="21660" formatCode="General">
                  <c:v>-1.25291811894272E-2</c:v>
                </c:pt>
                <c:pt idx="21661" formatCode="General">
                  <c:v>6.4861533966746696E-4</c:v>
                </c:pt>
                <c:pt idx="21662" formatCode="General">
                  <c:v>1.39338363035125E-2</c:v>
                </c:pt>
                <c:pt idx="21663" formatCode="General">
                  <c:v>2.7316791418502E-2</c:v>
                </c:pt>
                <c:pt idx="21664" formatCode="General">
                  <c:v>4.0787379552215099E-2</c:v>
                </c:pt>
                <c:pt idx="21665" formatCode="General">
                  <c:v>5.4335064362514202E-2</c:v>
                </c:pt>
                <c:pt idx="21666" formatCode="General">
                  <c:v>6.7949010766867601E-2</c:v>
                </c:pt>
                <c:pt idx="21667" formatCode="General">
                  <c:v>8.1618014252525795E-2</c:v>
                </c:pt>
                <c:pt idx="21668" formatCode="General">
                  <c:v>9.53305271586984E-2</c:v>
                </c:pt>
                <c:pt idx="21669" formatCode="General">
                  <c:v>0.10907479413964601</c:v>
                </c:pt>
                <c:pt idx="21670" formatCode="General">
                  <c:v>0.122838726427047</c:v>
                </c:pt>
                <c:pt idx="21671" formatCode="General">
                  <c:v>0.136610021883393</c:v>
                </c:pt>
                <c:pt idx="21672" formatCode="General">
                  <c:v>0.15037619403348601</c:v>
                </c:pt>
                <c:pt idx="21673" formatCode="General">
                  <c:v>0.164124483392774</c:v>
                </c:pt>
                <c:pt idx="21674" formatCode="General">
                  <c:v>0.17784203944028301</c:v>
                </c:pt>
                <c:pt idx="21675" formatCode="General">
                  <c:v>0.19151594464132399</c:v>
                </c:pt>
                <c:pt idx="21676" formatCode="General">
                  <c:v>0.20513311244443899</c:v>
                </c:pt>
                <c:pt idx="21677" formatCode="General">
                  <c:v>0.21868039655834801</c:v>
                </c:pt>
                <c:pt idx="21678" formatCode="General">
                  <c:v>0.23214465990286101</c:v>
                </c:pt>
                <c:pt idx="21679" formatCode="General">
                  <c:v>0.24551272385320499</c:v>
                </c:pt>
                <c:pt idx="21680" formatCode="General">
                  <c:v>0.258771474398381</c:v>
                </c:pt>
                <c:pt idx="21681" formatCode="General">
                  <c:v>0.27190791323681501</c:v>
                </c:pt>
                <c:pt idx="21682" formatCode="General">
                  <c:v>0.28490908590368402</c:v>
                </c:pt>
                <c:pt idx="21683" formatCode="General">
                  <c:v>0.297762116519878</c:v>
                </c:pt>
                <c:pt idx="21684" formatCode="General">
                  <c:v>0.310454353912964</c:v>
                </c:pt>
                <c:pt idx="21685" formatCode="General">
                  <c:v>0.322973303727635</c:v>
                </c:pt>
                <c:pt idx="21686" formatCode="General">
                  <c:v>0.33530670201708201</c:v>
                </c:pt>
                <c:pt idx="21687" formatCode="General">
                  <c:v>0.34744259168846398</c:v>
                </c:pt>
                <c:pt idx="21688" formatCode="General">
                  <c:v>0.35936923628886502</c:v>
                </c:pt>
                <c:pt idx="21689" formatCode="General">
                  <c:v>0.37107527720503503</c:v>
                </c:pt>
                <c:pt idx="21690" formatCode="General">
                  <c:v>0.38254964078967901</c:v>
                </c:pt>
                <c:pt idx="21691" formatCode="General">
                  <c:v>0.39378158604420899</c:v>
                </c:pt>
                <c:pt idx="21692" formatCode="General">
                  <c:v>0.40476086476429901</c:v>
                </c:pt>
                <c:pt idx="21693" formatCode="General">
                  <c:v>0.415477550934576</c:v>
                </c:pt>
                <c:pt idx="21694" formatCode="General">
                  <c:v>0.42592211963344501</c:v>
                </c:pt>
                <c:pt idx="21695" formatCode="General">
                  <c:v>0.43608554859137899</c:v>
                </c:pt>
                <c:pt idx="21696" formatCode="General">
                  <c:v>0.44595930064369099</c:v>
                </c:pt>
                <c:pt idx="21697" formatCode="General">
                  <c:v>0.45553533816984298</c:v>
                </c:pt>
                <c:pt idx="21698" formatCode="General">
                  <c:v>0.46480608944163199</c:v>
                </c:pt>
                <c:pt idx="21699" formatCode="General">
                  <c:v>0.47376451477532899</c:v>
                </c:pt>
                <c:pt idx="21700" formatCode="General">
                  <c:v>0.48240412122940102</c:v>
                </c:pt>
                <c:pt idx="21701" formatCode="General">
                  <c:v>0.490718911736993</c:v>
                </c:pt>
                <c:pt idx="21702" formatCode="General">
                  <c:v>0.49870344548408202</c:v>
                </c:pt>
                <c:pt idx="21703" formatCode="General">
                  <c:v>0.50635289128329197</c:v>
                </c:pt>
                <c:pt idx="21704" formatCode="General">
                  <c:v>0.51366291530764596</c:v>
                </c:pt>
                <c:pt idx="21705" formatCode="General">
                  <c:v>0.52062972260713603</c:v>
                </c:pt>
                <c:pt idx="21706" formatCode="General">
                  <c:v>0.52725016970434802</c:v>
                </c:pt>
                <c:pt idx="21707" formatCode="General">
                  <c:v>0.53352169684177198</c:v>
                </c:pt>
                <c:pt idx="21708" formatCode="General">
                  <c:v>0.539442246842741</c:v>
                </c:pt>
                <c:pt idx="21709" formatCode="General">
                  <c:v>0.54501029601726503</c:v>
                </c:pt>
                <c:pt idx="21710" formatCode="General">
                  <c:v>0.55022489430491806</c:v>
                </c:pt>
                <c:pt idx="21711" formatCode="General">
                  <c:v>0.55508559748296105</c:v>
                </c:pt>
                <c:pt idx="21712" formatCode="General">
                  <c:v>0.55959255627735704</c:v>
                </c:pt>
                <c:pt idx="21713" formatCode="General">
                  <c:v>0.56374650091510603</c:v>
                </c:pt>
                <c:pt idx="21714" formatCode="General">
                  <c:v>0.56754865332000504</c:v>
                </c:pt>
                <c:pt idx="21715" formatCode="General">
                  <c:v>0.571000694302922</c:v>
                </c:pt>
                <c:pt idx="21716" formatCode="General">
                  <c:v>0.57410479422133098</c:v>
                </c:pt>
                <c:pt idx="21717" formatCode="General">
                  <c:v>0.57686359404671095</c:v>
                </c:pt>
                <c:pt idx="21718" formatCode="General">
                  <c:v>0.57928018589015995</c:v>
                </c:pt>
                <c:pt idx="21719" formatCode="General">
                  <c:v>0.58135814470862501</c:v>
                </c:pt>
                <c:pt idx="21720" formatCode="General">
                  <c:v>0.58310144843603795</c:v>
                </c:pt>
                <c:pt idx="21721" formatCode="General">
                  <c:v>0.58451440476350702</c:v>
                </c:pt>
                <c:pt idx="21722" formatCode="General">
                  <c:v>0.58560179477027496</c:v>
                </c:pt>
                <c:pt idx="21723" formatCode="General">
                  <c:v>0.58636875212956696</c:v>
                </c:pt>
                <c:pt idx="21724" formatCode="General">
                  <c:v>0.58682063376629701</c:v>
                </c:pt>
                <c:pt idx="21725" formatCode="General">
                  <c:v>0.58696322003956802</c:v>
                </c:pt>
                <c:pt idx="21726" formatCode="General">
                  <c:v>0.586802561988779</c:v>
                </c:pt>
                <c:pt idx="21727" formatCode="General">
                  <c:v>0.58634495363953998</c:v>
                </c:pt>
                <c:pt idx="21728" formatCode="General">
                  <c:v>0.58559690677249299</c:v>
                </c:pt>
                <c:pt idx="21729" formatCode="General">
                  <c:v>0.58456493781174201</c:v>
                </c:pt>
                <c:pt idx="21730" formatCode="General">
                  <c:v>0.58325635121380204</c:v>
                </c:pt>
                <c:pt idx="21731" formatCode="General">
                  <c:v>0.58167834682842201</c:v>
                </c:pt>
                <c:pt idx="21732" formatCode="General">
                  <c:v>0.57983780211431502</c:v>
                </c:pt>
                <c:pt idx="21733" formatCode="General">
                  <c:v>0.57774231492079997</c:v>
                </c:pt>
                <c:pt idx="21734" formatCode="General">
                  <c:v>0.57539916365849597</c:v>
                </c:pt>
                <c:pt idx="21735" formatCode="General">
                  <c:v>0.57281571186884905</c:v>
                </c:pt>
                <c:pt idx="21736" formatCode="General">
                  <c:v>0.56999946679609204</c:v>
                </c:pt>
                <c:pt idx="21737" formatCode="General">
                  <c:v>0.56695804361842095</c:v>
                </c:pt>
                <c:pt idx="21738" formatCode="General">
                  <c:v>0.56369916546073995</c:v>
                </c:pt>
                <c:pt idx="21739" formatCode="General">
                  <c:v>0.56023062798655898</c:v>
                </c:pt>
                <c:pt idx="21740" formatCode="General">
                  <c:v>0.55656018123754403</c:v>
                </c:pt>
                <c:pt idx="21741" formatCode="General">
                  <c:v>0.55269445313139098</c:v>
                </c:pt>
                <c:pt idx="21742" formatCode="General">
                  <c:v>0.548640594819087</c:v>
                </c:pt>
                <c:pt idx="21743" formatCode="General">
                  <c:v>0.54440645076854699</c:v>
                </c:pt>
                <c:pt idx="21744" formatCode="General">
                  <c:v>0.53999935987918402</c:v>
                </c:pt>
                <c:pt idx="21745" formatCode="General">
                  <c:v>0.53542606111950997</c:v>
                </c:pt>
                <c:pt idx="21746" formatCode="General">
                  <c:v>0.53069328273782701</c:v>
                </c:pt>
                <c:pt idx="21747" formatCode="General">
                  <c:v>0.52580780743473798</c:v>
                </c:pt>
                <c:pt idx="21748" formatCode="General">
                  <c:v>0.52077594577015096</c:v>
                </c:pt>
                <c:pt idx="21749" formatCode="General">
                  <c:v>0.51560404398875503</c:v>
                </c:pt>
                <c:pt idx="21750" formatCode="General">
                  <c:v>0.51029805153618002</c:v>
                </c:pt>
                <c:pt idx="21751" formatCode="General">
                  <c:v>0.50486402494883598</c:v>
                </c:pt>
                <c:pt idx="21752" formatCode="General">
                  <c:v>0.49930766274483901</c:v>
                </c:pt>
                <c:pt idx="21753" formatCode="General">
                  <c:v>0.49363430397302699</c:v>
                </c:pt>
                <c:pt idx="21754" formatCode="General">
                  <c:v>0.48784948730251598</c:v>
                </c:pt>
                <c:pt idx="21755" formatCode="General">
                  <c:v>0.48195791204746202</c:v>
                </c:pt>
                <c:pt idx="21756" formatCode="General">
                  <c:v>0.47596399314601801</c:v>
                </c:pt>
                <c:pt idx="21757" formatCode="General">
                  <c:v>0.46987255368438102</c:v>
                </c:pt>
                <c:pt idx="21758" formatCode="General">
                  <c:v>0.46368832005955202</c:v>
                </c:pt>
                <c:pt idx="21759" formatCode="General">
                  <c:v>0.457415347376807</c:v>
                </c:pt>
                <c:pt idx="21760" formatCode="General">
                  <c:v>0.45105752668256199</c:v>
                </c:pt>
                <c:pt idx="21761" formatCode="General">
                  <c:v>0.44461817667850601</c:v>
                </c:pt>
                <c:pt idx="21762" formatCode="General">
                  <c:v>0.43810061940330602</c:v>
                </c:pt>
                <c:pt idx="21763" formatCode="General">
                  <c:v>0.43150824131875798</c:v>
                </c:pt>
                <c:pt idx="21764" formatCode="General">
                  <c:v>0.42484344507696498</c:v>
                </c:pt>
                <c:pt idx="21765" formatCode="General">
                  <c:v>0.41810877099209298</c:v>
                </c:pt>
                <c:pt idx="21766" formatCode="General">
                  <c:v>0.41130707936987199</c:v>
                </c:pt>
                <c:pt idx="21767" formatCode="General">
                  <c:v>0.404440963447879</c:v>
                </c:pt>
                <c:pt idx="21768" formatCode="General">
                  <c:v>0.397512235988986</c:v>
                </c:pt>
                <c:pt idx="21769" formatCode="General">
                  <c:v>0.39052303923109399</c:v>
                </c:pt>
                <c:pt idx="21770" formatCode="General">
                  <c:v>0.38347537045357399</c:v>
                </c:pt>
                <c:pt idx="21771" formatCode="General">
                  <c:v>0.37636999347053401</c:v>
                </c:pt>
                <c:pt idx="21772" formatCode="General">
                  <c:v>0.36920816272511298</c:v>
                </c:pt>
                <c:pt idx="21773" formatCode="General">
                  <c:v>0.36199183115917699</c:v>
                </c:pt>
                <c:pt idx="21774" formatCode="General">
                  <c:v>0.35472245827856802</c:v>
                </c:pt>
                <c:pt idx="21775" formatCode="General">
                  <c:v>0.347400446474948</c:v>
                </c:pt>
                <c:pt idx="21776" formatCode="General">
                  <c:v>0.34002678576607398</c:v>
                </c:pt>
                <c:pt idx="21777" formatCode="General">
                  <c:v>0.33260216708604101</c:v>
                </c:pt>
                <c:pt idx="21778" formatCode="General">
                  <c:v>0.32512696316557199</c:v>
                </c:pt>
                <c:pt idx="21779" formatCode="General">
                  <c:v>0.317602355177727</c:v>
                </c:pt>
                <c:pt idx="21780" formatCode="General">
                  <c:v>0.310028819104812</c:v>
                </c:pt>
                <c:pt idx="21781" formatCode="General">
                  <c:v>0.302407077886645</c:v>
                </c:pt>
                <c:pt idx="21782" formatCode="General">
                  <c:v>0.29473769395782801</c:v>
                </c:pt>
                <c:pt idx="21783" formatCode="General">
                  <c:v>0.28702105852120802</c:v>
                </c:pt>
                <c:pt idx="21784" formatCode="General">
                  <c:v>0.27925793327729198</c:v>
                </c:pt>
                <c:pt idx="21785" formatCode="General">
                  <c:v>0.27144844732909301</c:v>
                </c:pt>
                <c:pt idx="21786" formatCode="General">
                  <c:v>0.263593174950846</c:v>
                </c:pt>
                <c:pt idx="21787" formatCode="General">
                  <c:v>0.255693161748273</c:v>
                </c:pt>
                <c:pt idx="21788" formatCode="General">
                  <c:v>0.24774829149125099</c:v>
                </c:pt>
                <c:pt idx="21789" formatCode="General">
                  <c:v>0.239758915541706</c:v>
                </c:pt>
                <c:pt idx="21790" formatCode="General">
                  <c:v>0.23172651808880401</c:v>
                </c:pt>
                <c:pt idx="21791" formatCode="General">
                  <c:v>0.22365155968545899</c:v>
                </c:pt>
                <c:pt idx="21792" formatCode="General">
                  <c:v>0.21553490041259099</c:v>
                </c:pt>
                <c:pt idx="21793" formatCode="General">
                  <c:v>0.20737745243371999</c:v>
                </c:pt>
                <c:pt idx="21794" formatCode="General">
                  <c:v>0.19918012821832201</c:v>
                </c:pt>
                <c:pt idx="21795" formatCode="General">
                  <c:v>0.190944371168349</c:v>
                </c:pt>
                <c:pt idx="21796" formatCode="General">
                  <c:v>0.182671041373073</c:v>
                </c:pt>
                <c:pt idx="21797" formatCode="General">
                  <c:v>0.174360923709518</c:v>
                </c:pt>
                <c:pt idx="21798" formatCode="General">
                  <c:v>0.16601539332249801</c:v>
                </c:pt>
                <c:pt idx="21799" formatCode="General">
                  <c:v>0.157636410766229</c:v>
                </c:pt>
                <c:pt idx="21800" formatCode="General">
                  <c:v>0.149225407463598</c:v>
                </c:pt>
                <c:pt idx="21801" formatCode="General">
                  <c:v>0.14078424940144499</c:v>
                </c:pt>
                <c:pt idx="21802" formatCode="General">
                  <c:v>0.132314778958561</c:v>
                </c:pt>
                <c:pt idx="21803" formatCode="General">
                  <c:v>0.123818751325839</c:v>
                </c:pt>
                <c:pt idx="21804" formatCode="General">
                  <c:v>0.115298323627467</c:v>
                </c:pt>
                <c:pt idx="21805" formatCode="General">
                  <c:v>0.10675506151006001</c:v>
                </c:pt>
                <c:pt idx="21806" formatCode="General">
                  <c:v>9.8191462982467601E-2</c:v>
                </c:pt>
                <c:pt idx="21807" formatCode="General">
                  <c:v>8.9609998234006005E-2</c:v>
                </c:pt>
                <c:pt idx="21808" formatCode="General">
                  <c:v>8.1013010753318099E-2</c:v>
                </c:pt>
                <c:pt idx="21809" formatCode="General">
                  <c:v>7.2403761773422601E-2</c:v>
                </c:pt>
                <c:pt idx="21810" formatCode="General">
                  <c:v>6.3784775784945805E-2</c:v>
                </c:pt>
                <c:pt idx="21811" formatCode="General">
                  <c:v>5.51582841578497E-2</c:v>
                </c:pt>
                <c:pt idx="21812" formatCode="General">
                  <c:v>4.6527426325900803E-2</c:v>
                </c:pt>
                <c:pt idx="21813" formatCode="General">
                  <c:v>3.7895693570140998E-2</c:v>
                </c:pt>
                <c:pt idx="21814" formatCode="General">
                  <c:v>2.9265717333323799E-2</c:v>
                </c:pt>
                <c:pt idx="21815" formatCode="General">
                  <c:v>2.06403296700103E-2</c:v>
                </c:pt>
                <c:pt idx="21816" formatCode="General">
                  <c:v>1.2023201842628299E-2</c:v>
                </c:pt>
                <c:pt idx="21817" formatCode="General">
                  <c:v>3.4177005487392698E-3</c:v>
                </c:pt>
                <c:pt idx="21818" formatCode="General">
                  <c:v>-5.1731944563426302E-3</c:v>
                </c:pt>
                <c:pt idx="21819" formatCode="General">
                  <c:v>-1.37457687106758E-2</c:v>
                </c:pt>
                <c:pt idx="21820" formatCode="General">
                  <c:v>-2.2296142485493199E-2</c:v>
                </c:pt>
                <c:pt idx="21821" formatCode="General">
                  <c:v>-3.0821427273912599E-2</c:v>
                </c:pt>
                <c:pt idx="21822" formatCode="General">
                  <c:v>-3.9318110166761497E-2</c:v>
                </c:pt>
                <c:pt idx="21823" formatCode="General">
                  <c:v>-4.7781978803671299E-2</c:v>
                </c:pt>
                <c:pt idx="21824" formatCode="General">
                  <c:v>-5.6209790923448799E-2</c:v>
                </c:pt>
                <c:pt idx="21825" formatCode="General">
                  <c:v>-6.4597790902837099E-2</c:v>
                </c:pt>
                <c:pt idx="21826" formatCode="General">
                  <c:v>-7.2942138154803604E-2</c:v>
                </c:pt>
                <c:pt idx="21827" formatCode="General">
                  <c:v>-8.1239518693950893E-2</c:v>
                </c:pt>
                <c:pt idx="21828" formatCode="General">
                  <c:v>-8.9486129938512293E-2</c:v>
                </c:pt>
                <c:pt idx="21829" formatCode="General">
                  <c:v>-9.7678698815587994E-2</c:v>
                </c:pt>
                <c:pt idx="21830" formatCode="General">
                  <c:v>-0.105813993488095</c:v>
                </c:pt>
                <c:pt idx="21831" formatCode="General">
                  <c:v>-0.11388818815384601</c:v>
                </c:pt>
                <c:pt idx="21832" formatCode="General">
                  <c:v>-0.12189738836181201</c:v>
                </c:pt>
                <c:pt idx="21833" formatCode="General">
                  <c:v>-0.12983777770120999</c:v>
                </c:pt>
                <c:pt idx="21834" formatCode="General">
                  <c:v>-0.137706197169847</c:v>
                </c:pt>
                <c:pt idx="21835" formatCode="General">
                  <c:v>-0.14549959594629899</c:v>
                </c:pt>
                <c:pt idx="21836" formatCode="General">
                  <c:v>-0.15321439057563699</c:v>
                </c:pt>
                <c:pt idx="21837" formatCode="General">
                  <c:v>-0.16084704267318101</c:v>
                </c:pt>
                <c:pt idx="21838" formatCode="General">
                  <c:v>-0.16839468864332799</c:v>
                </c:pt>
                <c:pt idx="21839" formatCode="General">
                  <c:v>-0.17585458324783601</c:v>
                </c:pt>
                <c:pt idx="21840" formatCode="General">
                  <c:v>-0.183223451942328</c:v>
                </c:pt>
                <c:pt idx="21841" formatCode="General">
                  <c:v>-0.19049800248273099</c:v>
                </c:pt>
                <c:pt idx="21842" formatCode="General">
                  <c:v>-0.19767505732617</c:v>
                </c:pt>
                <c:pt idx="21843" formatCode="General">
                  <c:v>-0.204752118772909</c:v>
                </c:pt>
                <c:pt idx="21844" formatCode="General">
                  <c:v>-0.211726806159519</c:v>
                </c:pt>
                <c:pt idx="21845" formatCode="General">
                  <c:v>-0.21859626248407299</c:v>
                </c:pt>
                <c:pt idx="21846" formatCode="General">
                  <c:v>-0.22535821317270699</c:v>
                </c:pt>
                <c:pt idx="21847" formatCode="General">
                  <c:v>-0.232010460852766</c:v>
                </c:pt>
                <c:pt idx="21848" formatCode="General">
                  <c:v>-0.238550293755041</c:v>
                </c:pt>
                <c:pt idx="21849" formatCode="General">
                  <c:v>-0.244975547846186</c:v>
                </c:pt>
                <c:pt idx="21850" formatCode="General">
                  <c:v>-0.25128416614432603</c:v>
                </c:pt>
                <c:pt idx="21851" formatCode="General">
                  <c:v>-0.25747416457733002</c:v>
                </c:pt>
                <c:pt idx="21852" formatCode="General">
                  <c:v>-0.26354412624996898</c:v>
                </c:pt>
                <c:pt idx="21853" formatCode="General">
                  <c:v>-0.26949210504839699</c:v>
                </c:pt>
                <c:pt idx="21854" formatCode="General">
                  <c:v>-0.27531609845836302</c:v>
                </c:pt>
                <c:pt idx="21855" formatCode="General">
                  <c:v>-0.28101467285985998</c:v>
                </c:pt>
                <c:pt idx="21856" formatCode="General">
                  <c:v>-0.28658643391837302</c:v>
                </c:pt>
                <c:pt idx="21857" formatCode="General">
                  <c:v>-0.29202994089919398</c:v>
                </c:pt>
                <c:pt idx="21858" formatCode="General">
                  <c:v>-0.29734374510553502</c:v>
                </c:pt>
                <c:pt idx="21859" formatCode="General">
                  <c:v>-0.30252686741165802</c:v>
                </c:pt>
                <c:pt idx="21860" formatCode="General">
                  <c:v>-0.30757778472782998</c:v>
                </c:pt>
                <c:pt idx="21861" formatCode="General">
                  <c:v>-0.31249544496070197</c:v>
                </c:pt>
                <c:pt idx="21862" formatCode="General">
                  <c:v>-0.31727934702949501</c:v>
                </c:pt>
                <c:pt idx="21863" formatCode="General">
                  <c:v>-0.32192840370478398</c:v>
                </c:pt>
                <c:pt idx="21864" formatCode="General">
                  <c:v>-0.32644194008834798</c:v>
                </c:pt>
                <c:pt idx="21865" formatCode="General">
                  <c:v>-0.33081921931261699</c:v>
                </c:pt>
                <c:pt idx="21866" formatCode="General">
                  <c:v>-0.33505939506943799</c:v>
                </c:pt>
                <c:pt idx="21867" formatCode="General">
                  <c:v>-0.33916185760476703</c:v>
                </c:pt>
                <c:pt idx="21868" formatCode="General">
                  <c:v>-0.34312620253329201</c:v>
                </c:pt>
                <c:pt idx="21869" formatCode="General">
                  <c:v>-0.346951985878169</c:v>
                </c:pt>
                <c:pt idx="21870" formatCode="General">
                  <c:v>-0.35063880070035802</c:v>
                </c:pt>
                <c:pt idx="21871" formatCode="General">
                  <c:v>-0.354186233331374</c:v>
                </c:pt>
                <c:pt idx="21872" formatCode="General">
                  <c:v>-0.35759397252127001</c:v>
                </c:pt>
                <c:pt idx="21873" formatCode="General">
                  <c:v>-0.36086181397956602</c:v>
                </c:pt>
                <c:pt idx="21874" formatCode="General">
                  <c:v>-0.36398954864965299</c:v>
                </c:pt>
                <c:pt idx="21875" formatCode="General">
                  <c:v>-0.366977053260435</c:v>
                </c:pt>
                <c:pt idx="21876" formatCode="General">
                  <c:v>-0.36982418391326799</c:v>
                </c:pt>
                <c:pt idx="21877" formatCode="General">
                  <c:v>-0.37253076689542403</c:v>
                </c:pt>
                <c:pt idx="21878" formatCode="General">
                  <c:v>-0.375096717270893</c:v>
                </c:pt>
                <c:pt idx="21879" formatCode="General">
                  <c:v>-0.37752199063517999</c:v>
                </c:pt>
                <c:pt idx="21880" formatCode="General">
                  <c:v>-0.37980652607141002</c:v>
                </c:pt>
                <c:pt idx="21881" formatCode="General">
                  <c:v>-0.38195030006674602</c:v>
                </c:pt>
                <c:pt idx="21882" formatCode="General">
                  <c:v>-0.38395333008384902</c:v>
                </c:pt>
                <c:pt idx="21883" formatCode="General">
                  <c:v>-0.38581556833527098</c:v>
                </c:pt>
                <c:pt idx="21884" formatCode="General">
                  <c:v>-0.38753700764698301</c:v>
                </c:pt>
                <c:pt idx="21885" formatCode="General">
                  <c:v>-0.38911763926103998</c:v>
                </c:pt>
                <c:pt idx="21886" formatCode="General">
                  <c:v>-0.39055740401198502</c:v>
                </c:pt>
                <c:pt idx="21887" formatCode="General">
                  <c:v>-0.391856310280641</c:v>
                </c:pt>
                <c:pt idx="21888" formatCode="General">
                  <c:v>-0.39301439646660602</c:v>
                </c:pt>
                <c:pt idx="21889" formatCode="General">
                  <c:v>-0.39403167313663601</c:v>
                </c:pt>
                <c:pt idx="21890" formatCode="General">
                  <c:v>-0.39490812586917101</c:v>
                </c:pt>
                <c:pt idx="21891" formatCode="General">
                  <c:v>-0.39564373101065298</c:v>
                </c:pt>
                <c:pt idx="21892" formatCode="General">
                  <c:v>-0.39623851869993099</c:v>
                </c:pt>
                <c:pt idx="21893" formatCode="General">
                  <c:v>-0.39669246785456502</c:v>
                </c:pt>
                <c:pt idx="21894" formatCode="General">
                  <c:v>-0.39700545833739398</c:v>
                </c:pt>
                <c:pt idx="21895" formatCode="General">
                  <c:v>-0.39717745310441999</c:v>
                </c:pt>
                <c:pt idx="21896" formatCode="General">
                  <c:v>-0.39720846940621501</c:v>
                </c:pt>
                <c:pt idx="21897" formatCode="General">
                  <c:v>-0.39709846501447099</c:v>
                </c:pt>
                <c:pt idx="21898" formatCode="General">
                  <c:v>-0.39684734233963698</c:v>
                </c:pt>
                <c:pt idx="21899" formatCode="General">
                  <c:v>-0.396455027870178</c:v>
                </c:pt>
                <c:pt idx="21900" formatCode="General">
                  <c:v>-0.39592154270544699</c:v>
                </c:pt>
                <c:pt idx="21901" formatCode="General">
                  <c:v>-0.39524683979841702</c:v>
                </c:pt>
                <c:pt idx="21902" formatCode="General">
                  <c:v>-0.39443075509690201</c:v>
                </c:pt>
                <c:pt idx="21903" formatCode="General">
                  <c:v>-0.39347324474805001</c:v>
                </c:pt>
                <c:pt idx="21904" formatCode="General">
                  <c:v>-0.39237430578807198</c:v>
                </c:pt>
                <c:pt idx="21905" formatCode="General">
                  <c:v>-0.39113386512423398</c:v>
                </c:pt>
                <c:pt idx="21906" formatCode="General">
                  <c:v>-0.38975188922534199</c:v>
                </c:pt>
                <c:pt idx="21907" formatCode="General">
                  <c:v>-0.38822830413317699</c:v>
                </c:pt>
                <c:pt idx="21908" formatCode="General">
                  <c:v>-0.38656311039894098</c:v>
                </c:pt>
                <c:pt idx="21909" formatCode="General">
                  <c:v>-0.38475634521638702</c:v>
                </c:pt>
                <c:pt idx="21910" formatCode="General">
                  <c:v>-0.38280798262330501</c:v>
                </c:pt>
                <c:pt idx="21911" formatCode="General">
                  <c:v>-0.38071809613594998</c:v>
                </c:pt>
                <c:pt idx="21912" formatCode="General">
                  <c:v>-0.37848672103923298</c:v>
                </c:pt>
                <c:pt idx="21913" formatCode="General">
                  <c:v>-0.37611391313606302</c:v>
                </c:pt>
                <c:pt idx="21914" formatCode="General">
                  <c:v>-0.373599877324861</c:v>
                </c:pt>
                <c:pt idx="21915" formatCode="General">
                  <c:v>-0.37094481310752903</c:v>
                </c:pt>
                <c:pt idx="21916" formatCode="General">
                  <c:v>-0.36814890670825601</c:v>
                </c:pt>
                <c:pt idx="21917" formatCode="General">
                  <c:v>-0.36521239269789801</c:v>
                </c:pt>
                <c:pt idx="21918" formatCode="General">
                  <c:v>-0.36213552348399902</c:v>
                </c:pt>
                <c:pt idx="21919" formatCode="General">
                  <c:v>-0.35891868545808397</c:v>
                </c:pt>
                <c:pt idx="21920" formatCode="General">
                  <c:v>-0.35556235007800002</c:v>
                </c:pt>
                <c:pt idx="21921" formatCode="General">
                  <c:v>-0.35206691015164299</c:v>
                </c:pt>
                <c:pt idx="21922" formatCode="General">
                  <c:v>-0.34843289812755501</c:v>
                </c:pt>
                <c:pt idx="21923" formatCode="General">
                  <c:v>-0.34466096127043</c:v>
                </c:pt>
                <c:pt idx="21924" formatCode="General">
                  <c:v>-0.34075176935626</c:v>
                </c:pt>
                <c:pt idx="21925" formatCode="General">
                  <c:v>-0.33670608107452299</c:v>
                </c:pt>
                <c:pt idx="21926" formatCode="General">
                  <c:v>-0.33252473141743999</c:v>
                </c:pt>
                <c:pt idx="21927" formatCode="General">
                  <c:v>-0.32820863714616799</c:v>
                </c:pt>
                <c:pt idx="21928" formatCode="General">
                  <c:v>-0.32375881467615197</c:v>
                </c:pt>
                <c:pt idx="21929" formatCode="General">
                  <c:v>-0.31917636892314599</c:v>
                </c:pt>
                <c:pt idx="21930" formatCode="General">
                  <c:v>-0.31446249143272298</c:v>
                </c:pt>
                <c:pt idx="21931" formatCode="General">
                  <c:v>-0.30961848004842202</c:v>
                </c:pt>
                <c:pt idx="21932" formatCode="General">
                  <c:v>-0.30464573223734098</c:v>
                </c:pt>
                <c:pt idx="21933" formatCode="General">
                  <c:v>-0.29954574644904303</c:v>
                </c:pt>
                <c:pt idx="21934" formatCode="General">
                  <c:v>-0.29432013940443902</c:v>
                </c:pt>
                <c:pt idx="21935" formatCode="General">
                  <c:v>-0.28897063025542502</c:v>
                </c:pt>
                <c:pt idx="21936" formatCode="General">
                  <c:v>-0.28349904563239797</c:v>
                </c:pt>
                <c:pt idx="21937" formatCode="General">
                  <c:v>-0.27790733291976499</c:v>
                </c:pt>
                <c:pt idx="21938" formatCode="General">
                  <c:v>-0.27219755975561899</c:v>
                </c:pt>
                <c:pt idx="21939" formatCode="General">
                  <c:v>-0.266371911690782</c:v>
                </c:pt>
                <c:pt idx="21940" formatCode="General">
                  <c:v>-0.26043269437704802</c:v>
                </c:pt>
                <c:pt idx="21941" formatCode="General">
                  <c:v>-0.25438233225289097</c:v>
                </c:pt>
                <c:pt idx="21942" formatCode="General">
                  <c:v>-0.24822337526081401</c:v>
                </c:pt>
                <c:pt idx="21943" formatCode="General">
                  <c:v>-0.241958497483926</c:v>
                </c:pt>
                <c:pt idx="21944" formatCode="General">
                  <c:v>-0.235590500647927</c:v>
                </c:pt>
                <c:pt idx="21945" formatCode="General">
                  <c:v>-0.22912231208995901</c:v>
                </c:pt>
                <c:pt idx="21946" formatCode="General">
                  <c:v>-0.22255698108757599</c:v>
                </c:pt>
                <c:pt idx="21947" formatCode="General">
                  <c:v>-0.215897680916142</c:v>
                </c:pt>
                <c:pt idx="21948" formatCode="General">
                  <c:v>-0.20914771063227999</c:v>
                </c:pt>
                <c:pt idx="21949" formatCode="General">
                  <c:v>-0.20231049618490701</c:v>
                </c:pt>
                <c:pt idx="21950" formatCode="General">
                  <c:v>-0.19538958195206299</c:v>
                </c:pt>
                <c:pt idx="21951" formatCode="General">
                  <c:v>-0.18838861038190599</c:v>
                </c:pt>
                <c:pt idx="21952" formatCode="General">
                  <c:v>-0.18131141165873199</c:v>
                </c:pt>
                <c:pt idx="21953" formatCode="General">
                  <c:v>-0.17416187484524601</c:v>
                </c:pt>
                <c:pt idx="21954" formatCode="General">
                  <c:v>-0.166943993825518</c:v>
                </c:pt>
                <c:pt idx="21955" formatCode="General">
                  <c:v>-0.159661925838326</c:v>
                </c:pt>
                <c:pt idx="21956" formatCode="General">
                  <c:v>-0.152319918882063</c:v>
                </c:pt>
                <c:pt idx="21957" formatCode="General">
                  <c:v>-0.14492233759016801</c:v>
                </c:pt>
                <c:pt idx="21958" formatCode="General">
                  <c:v>-0.13747358762079401</c:v>
                </c:pt>
                <c:pt idx="21959" formatCode="General">
                  <c:v>-0.12997815631572199</c:v>
                </c:pt>
                <c:pt idx="21960" formatCode="General">
                  <c:v>-0.12244071117715501</c:v>
                </c:pt>
                <c:pt idx="21961" formatCode="General">
                  <c:v>-0.11486603034587201</c:v>
                </c:pt>
                <c:pt idx="21962" formatCode="General">
                  <c:v>-0.107258912281485</c:v>
                </c:pt>
                <c:pt idx="21963" formatCode="General">
                  <c:v>-9.96242097263009E-2</c:v>
                </c:pt>
                <c:pt idx="21964" formatCode="General">
                  <c:v>-9.1966877177039302E-2</c:v>
                </c:pt>
                <c:pt idx="21965" formatCode="General">
                  <c:v>-8.4292008627311094E-2</c:v>
                </c:pt>
                <c:pt idx="21966" formatCode="General">
                  <c:v>-7.6604706352756305E-2</c:v>
                </c:pt>
                <c:pt idx="21967" formatCode="General">
                  <c:v>-6.8910107048548594E-2</c:v>
                </c:pt>
                <c:pt idx="21968" formatCode="General">
                  <c:v>-6.1213421003421101E-2</c:v>
                </c:pt>
                <c:pt idx="21969" formatCode="General">
                  <c:v>-5.3519864041167001E-2</c:v>
                </c:pt>
                <c:pt idx="21970" formatCode="General">
                  <c:v>-4.5834694497417401E-2</c:v>
                </c:pt>
                <c:pt idx="21971" formatCode="General">
                  <c:v>-3.8163258129894503E-2</c:v>
                </c:pt>
                <c:pt idx="21972" formatCode="General">
                  <c:v>-3.05109167604273E-2</c:v>
                </c:pt>
                <c:pt idx="21973" formatCode="General">
                  <c:v>-2.2883027263400899E-2</c:v>
                </c:pt>
                <c:pt idx="21974" formatCode="General">
                  <c:v>-1.52849768275365E-2</c:v>
                </c:pt>
                <c:pt idx="21975" formatCode="General">
                  <c:v>-7.7221135710810098E-3</c:v>
                </c:pt>
                <c:pt idx="21976" formatCode="General">
                  <c:v>-1.9973197942114399E-4</c:v>
                </c:pt>
                <c:pt idx="21977" formatCode="General">
                  <c:v>7.2768247944166196E-3</c:v>
                </c:pt>
                <c:pt idx="21978" formatCode="General">
                  <c:v>1.47022207998213E-2</c:v>
                </c:pt>
                <c:pt idx="21979" formatCode="General">
                  <c:v>2.2071152619075201E-2</c:v>
                </c:pt>
                <c:pt idx="21980" formatCode="General">
                  <c:v>2.9378415625598502E-2</c:v>
                </c:pt>
                <c:pt idx="21981" formatCode="General">
                  <c:v>3.6618858370681698E-2</c:v>
                </c:pt>
                <c:pt idx="21982" formatCode="General">
                  <c:v>4.37873249990944E-2</c:v>
                </c:pt>
                <c:pt idx="21983" formatCode="General">
                  <c:v>5.08787201452892E-2</c:v>
                </c:pt>
                <c:pt idx="21984" formatCode="General">
                  <c:v>5.7888075978371499E-2</c:v>
                </c:pt>
                <c:pt idx="21985" formatCode="General">
                  <c:v>6.4810501140026205E-2</c:v>
                </c:pt>
                <c:pt idx="21986" formatCode="General">
                  <c:v>7.1641123486767697E-2</c:v>
                </c:pt>
                <c:pt idx="21987" formatCode="General">
                  <c:v>7.8375204543535498E-2</c:v>
                </c:pt>
                <c:pt idx="21988" formatCode="General">
                  <c:v>8.5008149760985002E-2</c:v>
                </c:pt>
                <c:pt idx="21989" formatCode="General">
                  <c:v>9.1535447490470906E-2</c:v>
                </c:pt>
                <c:pt idx="21990" formatCode="General">
                  <c:v>9.7952667219913303E-2</c:v>
                </c:pt>
                <c:pt idx="21991" formatCode="General">
                  <c:v>0.104255569667907</c:v>
                </c:pt>
                <c:pt idx="21992" formatCode="General">
                  <c:v>0.110440057344348</c:v>
                </c:pt>
                <c:pt idx="21993" formatCode="General">
                  <c:v>0.11650215685946901</c:v>
                </c:pt>
                <c:pt idx="21994" formatCode="General">
                  <c:v>0.122438014582242</c:v>
                </c:pt>
                <c:pt idx="21995" formatCode="General">
                  <c:v>0.128243948616</c:v>
                </c:pt>
                <c:pt idx="21996" formatCode="General">
                  <c:v>0.13391649560663699</c:v>
                </c:pt>
                <c:pt idx="21997" formatCode="General">
                  <c:v>0.13945229323772501</c:v>
                </c:pt>
                <c:pt idx="21998" formatCode="General">
                  <c:v>0.14484817383673901</c:v>
                </c:pt>
                <c:pt idx="21999" formatCode="General">
                  <c:v>0.15010121216429001</c:v>
                </c:pt>
                <c:pt idx="22000" formatCode="General">
                  <c:v>0.15520860433026201</c:v>
                </c:pt>
                <c:pt idx="22001" formatCode="General">
                  <c:v>0.16016774967227401</c:v>
                </c:pt>
                <c:pt idx="22002" formatCode="General">
                  <c:v>0.16497624526553201</c:v>
                </c:pt>
                <c:pt idx="22003" formatCode="General">
                  <c:v>0.16963187162452401</c:v>
                </c:pt>
                <c:pt idx="22004" formatCode="General">
                  <c:v>0.17413267964426901</c:v>
                </c:pt>
                <c:pt idx="22005" formatCode="General">
                  <c:v>0.17847686731349599</c:v>
                </c:pt>
                <c:pt idx="22006" formatCode="General">
                  <c:v>0.182662839309052</c:v>
                </c:pt>
                <c:pt idx="22007" formatCode="General">
                  <c:v>0.18668927132181601</c:v>
                </c:pt>
                <c:pt idx="22008" formatCode="General">
                  <c:v>0.19055504109628699</c:v>
                </c:pt>
                <c:pt idx="22009" formatCode="General">
                  <c:v>0.194259241283982</c:v>
                </c:pt>
                <c:pt idx="22010" formatCode="General">
                  <c:v>0.197801187501884</c:v>
                </c:pt>
                <c:pt idx="22011" formatCode="General">
                  <c:v>0.201180420281282</c:v>
                </c:pt>
                <c:pt idx="22012" formatCode="General">
                  <c:v>0.20439670548828501</c:v>
                </c:pt>
                <c:pt idx="22013" formatCode="General">
                  <c:v>0.20745003214147101</c:v>
                </c:pt>
                <c:pt idx="22014" formatCode="General">
                  <c:v>0.210340642484971</c:v>
                </c:pt>
                <c:pt idx="22015" formatCode="General">
                  <c:v>0.21306893300857099</c:v>
                </c:pt>
                <c:pt idx="22016" formatCode="General">
                  <c:v>0.21563553145207301</c:v>
                </c:pt>
                <c:pt idx="22017" formatCode="General">
                  <c:v>0.218041400490952</c:v>
                </c:pt>
                <c:pt idx="22018" formatCode="General">
                  <c:v>0.22028765361995201</c:v>
                </c:pt>
                <c:pt idx="22019" formatCode="General">
                  <c:v>0.22237556322246399</c:v>
                </c:pt>
                <c:pt idx="22020" formatCode="General">
                  <c:v>0.224306654682526</c:v>
                </c:pt>
                <c:pt idx="22021" formatCode="General">
                  <c:v>0.22608273279201799</c:v>
                </c:pt>
                <c:pt idx="22022" formatCode="General">
                  <c:v>0.22770574269160199</c:v>
                </c:pt>
                <c:pt idx="22023" formatCode="General">
                  <c:v>0.22917783675283901</c:v>
                </c:pt>
                <c:pt idx="22024" formatCode="General">
                  <c:v>0.23050140215548201</c:v>
                </c:pt>
                <c:pt idx="22025" formatCode="General">
                  <c:v>0.23167892210363999</c:v>
                </c:pt>
                <c:pt idx="22026" formatCode="General">
                  <c:v>0.232713103125715</c:v>
                </c:pt>
                <c:pt idx="22027" formatCode="General">
                  <c:v>0.23360686720992499</c:v>
                </c:pt>
                <c:pt idx="22028" formatCode="General">
                  <c:v>0.23436336404578101</c:v>
                </c:pt>
                <c:pt idx="22029" formatCode="General">
                  <c:v>0.23498583301327899</c:v>
                </c:pt>
                <c:pt idx="22030" formatCode="General">
                  <c:v>0.23547767103349301</c:v>
                </c:pt>
                <c:pt idx="22031" formatCode="General">
                  <c:v>0.235842470375145</c:v>
                </c:pt>
                <c:pt idx="22032" formatCode="General">
                  <c:v>0.23608393270764599</c:v>
                </c:pt>
                <c:pt idx="22033" formatCode="General">
                  <c:v>0.236205896119803</c:v>
                </c:pt>
                <c:pt idx="22034" formatCode="General">
                  <c:v>0.23621236674767401</c:v>
                </c:pt>
                <c:pt idx="22035" formatCode="General">
                  <c:v>0.23610750461614699</c:v>
                </c:pt>
                <c:pt idx="22036" formatCode="General">
                  <c:v>0.23589561961435701</c:v>
                </c:pt>
                <c:pt idx="22037" formatCode="General">
                  <c:v>0.235580852589306</c:v>
                </c:pt>
                <c:pt idx="22038" formatCode="General">
                  <c:v>0.23516721702371499</c:v>
                </c:pt>
                <c:pt idx="22039" formatCode="General">
                  <c:v>0.23465925915886399</c:v>
                </c:pt>
                <c:pt idx="22040" formatCode="General">
                  <c:v>0.23406201970174101</c:v>
                </c:pt>
                <c:pt idx="22041" formatCode="General">
                  <c:v>0.23337986209657499</c:v>
                </c:pt>
                <c:pt idx="22042" formatCode="General">
                  <c:v>0.23261697700649001</c:v>
                </c:pt>
                <c:pt idx="22043" formatCode="General">
                  <c:v>0.23177855672471701</c:v>
                </c:pt>
                <c:pt idx="22044" formatCode="General">
                  <c:v>0.23086967809464901</c:v>
                </c:pt>
                <c:pt idx="22045" formatCode="General">
                  <c:v>0.22989462583452899</c:v>
                </c:pt>
                <c:pt idx="22046" formatCode="General">
                  <c:v>0.22885798267257401</c:v>
                </c:pt>
                <c:pt idx="22047" formatCode="General">
                  <c:v>0.227764739864557</c:v>
                </c:pt>
                <c:pt idx="22048" formatCode="General">
                  <c:v>0.226619682859729</c:v>
                </c:pt>
                <c:pt idx="22049" formatCode="General">
                  <c:v>0.22542730632422101</c:v>
                </c:pt>
                <c:pt idx="22050" formatCode="General">
                  <c:v>0.224191904517065</c:v>
                </c:pt>
                <c:pt idx="22051" formatCode="General">
                  <c:v>0.222918619063455</c:v>
                </c:pt>
                <c:pt idx="22052" formatCode="General">
                  <c:v>0.22161185896774899</c:v>
                </c:pt>
                <c:pt idx="22053" formatCode="General">
                  <c:v>0.22027568476789999</c:v>
                </c:pt>
                <c:pt idx="22054" formatCode="General">
                  <c:v>0.21891446665225001</c:v>
                </c:pt>
                <c:pt idx="22055" formatCode="General">
                  <c:v>0.21753240251456599</c:v>
                </c:pt>
                <c:pt idx="22056" formatCode="General">
                  <c:v>0.21613397327890799</c:v>
                </c:pt>
                <c:pt idx="22057" formatCode="General">
                  <c:v>0.21472291623325901</c:v>
                </c:pt>
                <c:pt idx="22058" formatCode="General">
                  <c:v>0.213303225109545</c:v>
                </c:pt>
                <c:pt idx="22059" formatCode="General">
                  <c:v>0.21187873235343099</c:v>
                </c:pt>
                <c:pt idx="22060" formatCode="General">
                  <c:v>0.21045302811189301</c:v>
                </c:pt>
                <c:pt idx="22061" formatCode="General">
                  <c:v>0.209029499874128</c:v>
                </c:pt>
                <c:pt idx="22062" formatCode="General">
                  <c:v>0.20761132607858801</c:v>
                </c:pt>
                <c:pt idx="22063" formatCode="General">
                  <c:v>0.20620152988118401</c:v>
                </c:pt>
                <c:pt idx="22064" formatCode="General">
                  <c:v>0.204802983647594</c:v>
                </c:pt>
                <c:pt idx="22065" formatCode="General">
                  <c:v>0.203418470166356</c:v>
                </c:pt>
                <c:pt idx="22066" formatCode="General">
                  <c:v>0.202050691107831</c:v>
                </c:pt>
                <c:pt idx="22067" formatCode="General">
                  <c:v>0.20070226897816601</c:v>
                </c:pt>
                <c:pt idx="22068" formatCode="General">
                  <c:v>0.19937520129543901</c:v>
                </c:pt>
                <c:pt idx="22069" formatCode="General">
                  <c:v>0.19807143150470899</c:v>
                </c:pt>
                <c:pt idx="22070" formatCode="General">
                  <c:v>0.19679289814210901</c:v>
                </c:pt>
                <c:pt idx="22071" formatCode="General">
                  <c:v>0.195541044396074</c:v>
                </c:pt>
                <c:pt idx="22072" formatCode="General">
                  <c:v>0.19431730634073799</c:v>
                </c:pt>
                <c:pt idx="22073" formatCode="General">
                  <c:v>0.193122652930279</c:v>
                </c:pt>
                <c:pt idx="22074" formatCode="General">
                  <c:v>0.19195757452630899</c:v>
                </c:pt>
                <c:pt idx="22075" formatCode="General">
                  <c:v>0.19082271252461699</c:v>
                </c:pt>
                <c:pt idx="22076" formatCode="General">
                  <c:v>0.189718427264186</c:v>
                </c:pt>
                <c:pt idx="22077" formatCode="General">
                  <c:v>0.18864528613599099</c:v>
                </c:pt>
                <c:pt idx="22078" formatCode="General">
                  <c:v>0.187603026915315</c:v>
                </c:pt>
                <c:pt idx="22079" formatCode="General">
                  <c:v>0.18659103550506401</c:v>
                </c:pt>
                <c:pt idx="22080" formatCode="General">
                  <c:v>0.18560854599906201</c:v>
                </c:pt>
                <c:pt idx="22081" formatCode="General">
                  <c:v>0.184655182925821</c:v>
                </c:pt>
                <c:pt idx="22082" formatCode="General">
                  <c:v>0.183729921993073</c:v>
                </c:pt>
                <c:pt idx="22083" formatCode="General">
                  <c:v>0.18283105027784299</c:v>
                </c:pt>
                <c:pt idx="22084" formatCode="General">
                  <c:v>0.18195734826364399</c:v>
                </c:pt>
                <c:pt idx="22085" formatCode="General">
                  <c:v>0.18110713866835601</c:v>
                </c:pt>
                <c:pt idx="22086" formatCode="General">
                  <c:v>0.18027874846276601</c:v>
                </c:pt>
                <c:pt idx="22087" formatCode="General">
                  <c:v>0.179470086341425</c:v>
                </c:pt>
                <c:pt idx="22088" formatCode="General">
                  <c:v>0.17867915458705</c:v>
                </c:pt>
                <c:pt idx="22089" formatCode="General">
                  <c:v>0.17790358992225</c:v>
                </c:pt>
                <c:pt idx="22090" formatCode="General">
                  <c:v>0.177140606200931</c:v>
                </c:pt>
                <c:pt idx="22091" formatCode="General">
                  <c:v>0.17638706377160601</c:v>
                </c:pt>
                <c:pt idx="22092" formatCode="General">
                  <c:v>0.17563961691965299</c:v>
                </c:pt>
                <c:pt idx="22093" formatCode="General">
                  <c:v>0.17489584812940501</c:v>
                </c:pt>
                <c:pt idx="22094" formatCode="General">
                  <c:v>0.17415267006305901</c:v>
                </c:pt>
                <c:pt idx="22095" formatCode="General">
                  <c:v>0.173406225238595</c:v>
                </c:pt>
                <c:pt idx="22096" formatCode="General">
                  <c:v>0.172653078317521</c:v>
                </c:pt>
                <c:pt idx="22097" formatCode="General">
                  <c:v>0.17188976869219999</c:v>
                </c:pt>
                <c:pt idx="22098" formatCode="General">
                  <c:v>0.17111229172749001</c:v>
                </c:pt>
                <c:pt idx="22099" formatCode="General">
                  <c:v>0.170317150533838</c:v>
                </c:pt>
                <c:pt idx="22100" formatCode="General">
                  <c:v>0.169500363711998</c:v>
                </c:pt>
                <c:pt idx="22101" formatCode="General">
                  <c:v>0.16865748683002599</c:v>
                </c:pt>
                <c:pt idx="22102" formatCode="General">
                  <c:v>0.16778526475414199</c:v>
                </c:pt>
                <c:pt idx="22103" formatCode="General">
                  <c:v>0.16687954672293701</c:v>
                </c:pt>
                <c:pt idx="22104" formatCode="General">
                  <c:v>0.165935751158479</c:v>
                </c:pt>
                <c:pt idx="22105" formatCode="General">
                  <c:v>0.16495057690568901</c:v>
                </c:pt>
                <c:pt idx="22106" formatCode="General">
                  <c:v>0.16391991584124399</c:v>
                </c:pt>
                <c:pt idx="22107" formatCode="General">
                  <c:v>0.16283925200302801</c:v>
                </c:pt>
                <c:pt idx="22108" formatCode="General">
                  <c:v>0.16170487225957</c:v>
                </c:pt>
                <c:pt idx="22109" formatCode="General">
                  <c:v>0.16051289400466401</c:v>
                </c:pt>
                <c:pt idx="22110" formatCode="General">
                  <c:v>0.15925968009322899</c:v>
                </c:pt>
                <c:pt idx="22111" formatCode="General">
                  <c:v>0.15794138147895301</c:v>
                </c:pt>
                <c:pt idx="22112" formatCode="General">
                  <c:v>0.15655445277931701</c:v>
                </c:pt>
                <c:pt idx="22113" formatCode="General">
                  <c:v>0.15509570561372901</c:v>
                </c:pt>
                <c:pt idx="22114" formatCode="General">
                  <c:v>0.15356168075497401</c:v>
                </c:pt>
                <c:pt idx="22115" formatCode="General">
                  <c:v>0.151948631481992</c:v>
                </c:pt>
                <c:pt idx="22116" formatCode="General">
                  <c:v>0.15025316010283199</c:v>
                </c:pt>
                <c:pt idx="22117" formatCode="General">
                  <c:v>0.14847276725078301</c:v>
                </c:pt>
                <c:pt idx="22118" formatCode="General">
                  <c:v>0.14660428201197301</c:v>
                </c:pt>
                <c:pt idx="22119" formatCode="General">
                  <c:v>0.14464535703631901</c:v>
                </c:pt>
                <c:pt idx="22120" formatCode="General">
                  <c:v>0.14259399764956501</c:v>
                </c:pt>
                <c:pt idx="22121" formatCode="General">
                  <c:v>0.14044738641590099</c:v>
                </c:pt>
                <c:pt idx="22122" formatCode="General">
                  <c:v>0.13820340819024901</c:v>
                </c:pt>
                <c:pt idx="22123" formatCode="General">
                  <c:v>0.135859771178207</c:v>
                </c:pt>
                <c:pt idx="22124" formatCode="General">
                  <c:v>0.13341504060117501</c:v>
                </c:pt>
                <c:pt idx="22125" formatCode="General">
                  <c:v>0.13086864205649701</c:v>
                </c:pt>
                <c:pt idx="22126" formatCode="General">
                  <c:v>0.12821909808130899</c:v>
                </c:pt>
                <c:pt idx="22127" formatCode="General">
                  <c:v>0.12546506280709899</c:v>
                </c:pt>
                <c:pt idx="22128" formatCode="General">
                  <c:v>0.122606537137131</c:v>
                </c:pt>
                <c:pt idx="22129" formatCode="General">
                  <c:v>0.119643696671917</c:v>
                </c:pt>
                <c:pt idx="22130" formatCode="General">
                  <c:v>0.116575679648126</c:v>
                </c:pt>
                <c:pt idx="22131" formatCode="General">
                  <c:v>0.113402725372032</c:v>
                </c:pt>
                <c:pt idx="22132" formatCode="General">
                  <c:v>0.11012575954374999</c:v>
                </c:pt>
                <c:pt idx="22133" formatCode="General">
                  <c:v>0.10674522035692301</c:v>
                </c:pt>
                <c:pt idx="22134" formatCode="General">
                  <c:v>0.103262553563714</c:v>
                </c:pt>
                <c:pt idx="22135" formatCode="General">
                  <c:v>9.9679190127043502E-2</c:v>
                </c:pt>
                <c:pt idx="22136" formatCode="General">
                  <c:v>9.5996425303148405E-2</c:v>
                </c:pt>
                <c:pt idx="22137" formatCode="General">
                  <c:v>9.2216470585515006E-2</c:v>
                </c:pt>
                <c:pt idx="22138" formatCode="General">
                  <c:v>8.8341401015536197E-2</c:v>
                </c:pt>
                <c:pt idx="22139" formatCode="General">
                  <c:v>8.4373537869832593E-2</c:v>
                </c:pt>
                <c:pt idx="22140" formatCode="General">
                  <c:v>8.0315478067599894E-2</c:v>
                </c:pt>
                <c:pt idx="22141" formatCode="General">
                  <c:v>7.6170023862487696E-2</c:v>
                </c:pt>
                <c:pt idx="22142" formatCode="General">
                  <c:v>7.1940204782644498E-2</c:v>
                </c:pt>
                <c:pt idx="22143" formatCode="General">
                  <c:v>6.7629754625912294E-2</c:v>
                </c:pt>
              </c:numCache>
            </c:numRef>
          </c:yVal>
          <c:smooth val="1"/>
        </c:ser>
        <c:ser>
          <c:idx val="5"/>
          <c:order val="3"/>
          <c:tx>
            <c:strRef>
              <c:f>stop_high_freq!$P$1</c:f>
              <c:strCache>
                <c:ptCount val="1"/>
                <c:pt idx="0">
                  <c:v>Stop LB: 0.25</c:v>
                </c:pt>
              </c:strCache>
            </c:strRef>
          </c:tx>
          <c:marker>
            <c:symbol val="none"/>
          </c:marker>
          <c:xVal>
            <c:numRef>
              <c:f>stop_high_freq!$P$4:$P$23992</c:f>
              <c:numCache>
                <c:formatCode>General</c:formatCode>
                <c:ptCount val="23989"/>
                <c:pt idx="0">
                  <c:v>0</c:v>
                </c:pt>
                <c:pt idx="1">
                  <c:v>1.37657617972579E-3</c:v>
                </c:pt>
                <c:pt idx="2">
                  <c:v>2.7531523594515701E-3</c:v>
                </c:pt>
                <c:pt idx="3">
                  <c:v>4.1297285391773599E-3</c:v>
                </c:pt>
                <c:pt idx="4">
                  <c:v>5.5063047189031497E-3</c:v>
                </c:pt>
                <c:pt idx="5">
                  <c:v>6.88288089862893E-3</c:v>
                </c:pt>
                <c:pt idx="6">
                  <c:v>8.2594570783547198E-3</c:v>
                </c:pt>
                <c:pt idx="7">
                  <c:v>9.6360332580805001E-3</c:v>
                </c:pt>
                <c:pt idx="8">
                  <c:v>1.1012609437806299E-2</c:v>
                </c:pt>
                <c:pt idx="9">
                  <c:v>1.2389185617532101E-2</c:v>
                </c:pt>
                <c:pt idx="10">
                  <c:v>1.37657617972579E-2</c:v>
                </c:pt>
                <c:pt idx="11">
                  <c:v>1.51423379769836E-2</c:v>
                </c:pt>
                <c:pt idx="12">
                  <c:v>1.6518914156709402E-2</c:v>
                </c:pt>
                <c:pt idx="13">
                  <c:v>1.7895490336435199E-2</c:v>
                </c:pt>
                <c:pt idx="14">
                  <c:v>1.9272066516161E-2</c:v>
                </c:pt>
                <c:pt idx="15">
                  <c:v>2.0648642695886801E-2</c:v>
                </c:pt>
                <c:pt idx="16">
                  <c:v>2.2025218875612599E-2</c:v>
                </c:pt>
                <c:pt idx="17">
                  <c:v>2.34017950553384E-2</c:v>
                </c:pt>
                <c:pt idx="18">
                  <c:v>2.4778371235064201E-2</c:v>
                </c:pt>
                <c:pt idx="19">
                  <c:v>2.6154947414789902E-2</c:v>
                </c:pt>
                <c:pt idx="20">
                  <c:v>2.7531523594515699E-2</c:v>
                </c:pt>
                <c:pt idx="21">
                  <c:v>2.89080997742415E-2</c:v>
                </c:pt>
                <c:pt idx="22">
                  <c:v>3.0284675953967301E-2</c:v>
                </c:pt>
                <c:pt idx="23">
                  <c:v>3.1661252133693099E-2</c:v>
                </c:pt>
                <c:pt idx="24">
                  <c:v>3.30378283134189E-2</c:v>
                </c:pt>
                <c:pt idx="25">
                  <c:v>3.4414404493144701E-2</c:v>
                </c:pt>
                <c:pt idx="26">
                  <c:v>3.5790980672870398E-2</c:v>
                </c:pt>
                <c:pt idx="27">
                  <c:v>3.7167556852596199E-2</c:v>
                </c:pt>
                <c:pt idx="28">
                  <c:v>3.8544133032322E-2</c:v>
                </c:pt>
                <c:pt idx="29">
                  <c:v>3.9920709212047802E-2</c:v>
                </c:pt>
                <c:pt idx="30">
                  <c:v>4.1297285391773603E-2</c:v>
                </c:pt>
                <c:pt idx="31">
                  <c:v>4.2673861571499397E-2</c:v>
                </c:pt>
                <c:pt idx="32">
                  <c:v>4.4050437751225198E-2</c:v>
                </c:pt>
                <c:pt idx="33">
                  <c:v>4.5427013930950999E-2</c:v>
                </c:pt>
                <c:pt idx="34">
                  <c:v>4.6803590110676703E-2</c:v>
                </c:pt>
                <c:pt idx="35">
                  <c:v>4.8180166290402497E-2</c:v>
                </c:pt>
                <c:pt idx="36">
                  <c:v>4.9556742470128298E-2</c:v>
                </c:pt>
                <c:pt idx="37">
                  <c:v>5.0933318649854099E-2</c:v>
                </c:pt>
                <c:pt idx="38">
                  <c:v>5.23098948295799E-2</c:v>
                </c:pt>
                <c:pt idx="39">
                  <c:v>5.3686471009305702E-2</c:v>
                </c:pt>
                <c:pt idx="40">
                  <c:v>5.5063047189031503E-2</c:v>
                </c:pt>
                <c:pt idx="41">
                  <c:v>5.64396233687572E-2</c:v>
                </c:pt>
                <c:pt idx="42">
                  <c:v>5.7816199548483001E-2</c:v>
                </c:pt>
                <c:pt idx="43">
                  <c:v>5.9192775728208802E-2</c:v>
                </c:pt>
                <c:pt idx="44">
                  <c:v>6.0569351907934603E-2</c:v>
                </c:pt>
                <c:pt idx="45">
                  <c:v>6.1945928087660397E-2</c:v>
                </c:pt>
                <c:pt idx="46">
                  <c:v>6.3322504267386198E-2</c:v>
                </c:pt>
                <c:pt idx="47">
                  <c:v>6.4699080447112006E-2</c:v>
                </c:pt>
                <c:pt idx="48">
                  <c:v>6.6075656626837703E-2</c:v>
                </c:pt>
                <c:pt idx="49">
                  <c:v>6.7452232806563497E-2</c:v>
                </c:pt>
                <c:pt idx="50">
                  <c:v>6.8828808986289305E-2</c:v>
                </c:pt>
                <c:pt idx="51">
                  <c:v>7.02053851660151E-2</c:v>
                </c:pt>
                <c:pt idx="52">
                  <c:v>7.1581961345740894E-2</c:v>
                </c:pt>
                <c:pt idx="53">
                  <c:v>7.2958537525466702E-2</c:v>
                </c:pt>
                <c:pt idx="54">
                  <c:v>7.4335113705192496E-2</c:v>
                </c:pt>
                <c:pt idx="55">
                  <c:v>7.5711689884918207E-2</c:v>
                </c:pt>
                <c:pt idx="56">
                  <c:v>7.7088266064644001E-2</c:v>
                </c:pt>
                <c:pt idx="57">
                  <c:v>7.8464842244369795E-2</c:v>
                </c:pt>
                <c:pt idx="58">
                  <c:v>7.9841418424095603E-2</c:v>
                </c:pt>
                <c:pt idx="59">
                  <c:v>8.1217994603821397E-2</c:v>
                </c:pt>
                <c:pt idx="60">
                  <c:v>8.2594570783547205E-2</c:v>
                </c:pt>
                <c:pt idx="61">
                  <c:v>8.3971146963273E-2</c:v>
                </c:pt>
                <c:pt idx="62">
                  <c:v>8.5347723142998794E-2</c:v>
                </c:pt>
                <c:pt idx="63">
                  <c:v>8.6724299322724602E-2</c:v>
                </c:pt>
                <c:pt idx="64">
                  <c:v>8.8100875502450299E-2</c:v>
                </c:pt>
                <c:pt idx="65">
                  <c:v>8.9477451682176107E-2</c:v>
                </c:pt>
                <c:pt idx="66">
                  <c:v>9.0854027861901901E-2</c:v>
                </c:pt>
                <c:pt idx="67">
                  <c:v>9.2230604041627695E-2</c:v>
                </c:pt>
                <c:pt idx="68">
                  <c:v>9.3607180221353503E-2</c:v>
                </c:pt>
                <c:pt idx="69">
                  <c:v>9.4983756401079297E-2</c:v>
                </c:pt>
                <c:pt idx="70">
                  <c:v>9.6360332580804994E-2</c:v>
                </c:pt>
                <c:pt idx="71">
                  <c:v>9.7736908760530802E-2</c:v>
                </c:pt>
                <c:pt idx="72">
                  <c:v>9.9113484940256597E-2</c:v>
                </c:pt>
                <c:pt idx="73">
                  <c:v>0.100490061119982</c:v>
                </c:pt>
                <c:pt idx="74">
                  <c:v>0.101866637299708</c:v>
                </c:pt>
                <c:pt idx="75">
                  <c:v>0.10324321347943401</c:v>
                </c:pt>
                <c:pt idx="76">
                  <c:v>0.10461978965916</c:v>
                </c:pt>
                <c:pt idx="77">
                  <c:v>0.105996365838886</c:v>
                </c:pt>
                <c:pt idx="78">
                  <c:v>0.107372942018611</c:v>
                </c:pt>
                <c:pt idx="79">
                  <c:v>0.108749518198337</c:v>
                </c:pt>
                <c:pt idx="80">
                  <c:v>0.11012609437806301</c:v>
                </c:pt>
                <c:pt idx="81">
                  <c:v>0.11150267055778899</c:v>
                </c:pt>
                <c:pt idx="82">
                  <c:v>0.112879246737514</c:v>
                </c:pt>
                <c:pt idx="83">
                  <c:v>0.11425582291724</c:v>
                </c:pt>
                <c:pt idx="84">
                  <c:v>0.115632399096966</c:v>
                </c:pt>
                <c:pt idx="85">
                  <c:v>0.117008975276692</c:v>
                </c:pt>
                <c:pt idx="86">
                  <c:v>0.11838555145641801</c:v>
                </c:pt>
                <c:pt idx="87">
                  <c:v>0.119762127636143</c:v>
                </c:pt>
                <c:pt idx="88">
                  <c:v>0.121138703815869</c:v>
                </c:pt>
                <c:pt idx="89">
                  <c:v>0.122515279995595</c:v>
                </c:pt>
                <c:pt idx="90">
                  <c:v>0.123891856175321</c:v>
                </c:pt>
                <c:pt idx="91">
                  <c:v>0.125268432355047</c:v>
                </c:pt>
                <c:pt idx="92">
                  <c:v>0.12664500853477201</c:v>
                </c:pt>
                <c:pt idx="93">
                  <c:v>0.12802158471449801</c:v>
                </c:pt>
                <c:pt idx="94">
                  <c:v>0.12939816089422401</c:v>
                </c:pt>
                <c:pt idx="95">
                  <c:v>0.13077473707394999</c:v>
                </c:pt>
                <c:pt idx="96">
                  <c:v>0.13215131325367599</c:v>
                </c:pt>
                <c:pt idx="97">
                  <c:v>0.13352788943340099</c:v>
                </c:pt>
                <c:pt idx="98">
                  <c:v>0.13490446561312699</c:v>
                </c:pt>
                <c:pt idx="99">
                  <c:v>0.136281041792853</c:v>
                </c:pt>
                <c:pt idx="100">
                  <c:v>0.137657617972579</c:v>
                </c:pt>
                <c:pt idx="101">
                  <c:v>0.139034194152304</c:v>
                </c:pt>
                <c:pt idx="102">
                  <c:v>0.14041077033203</c:v>
                </c:pt>
                <c:pt idx="103">
                  <c:v>0.14178734651175601</c:v>
                </c:pt>
                <c:pt idx="104">
                  <c:v>0.14316392269148201</c:v>
                </c:pt>
                <c:pt idx="105">
                  <c:v>0.14454049887120801</c:v>
                </c:pt>
                <c:pt idx="106">
                  <c:v>0.14591707505093299</c:v>
                </c:pt>
                <c:pt idx="107">
                  <c:v>0.14729365123065899</c:v>
                </c:pt>
                <c:pt idx="108">
                  <c:v>0.14867022741038499</c:v>
                </c:pt>
                <c:pt idx="109">
                  <c:v>0.15004680359011099</c:v>
                </c:pt>
                <c:pt idx="110">
                  <c:v>0.151423379769836</c:v>
                </c:pt>
                <c:pt idx="111">
                  <c:v>0.152799955949562</c:v>
                </c:pt>
                <c:pt idx="112">
                  <c:v>0.154176532129288</c:v>
                </c:pt>
                <c:pt idx="113">
                  <c:v>0.155553108309014</c:v>
                </c:pt>
                <c:pt idx="114">
                  <c:v>0.15692968448874001</c:v>
                </c:pt>
                <c:pt idx="115">
                  <c:v>0.15830626066846501</c:v>
                </c:pt>
                <c:pt idx="116">
                  <c:v>0.15968283684819101</c:v>
                </c:pt>
                <c:pt idx="117">
                  <c:v>0.16105941302791699</c:v>
                </c:pt>
                <c:pt idx="118">
                  <c:v>0.16243598920764299</c:v>
                </c:pt>
                <c:pt idx="119">
                  <c:v>0.16381256538736899</c:v>
                </c:pt>
                <c:pt idx="120">
                  <c:v>0.16518914156709399</c:v>
                </c:pt>
                <c:pt idx="121">
                  <c:v>0.16656571774682</c:v>
                </c:pt>
                <c:pt idx="122">
                  <c:v>0.167942293926546</c:v>
                </c:pt>
                <c:pt idx="123">
                  <c:v>0.169318870106272</c:v>
                </c:pt>
                <c:pt idx="124">
                  <c:v>0.170695446285998</c:v>
                </c:pt>
                <c:pt idx="125">
                  <c:v>0.17207202246572301</c:v>
                </c:pt>
                <c:pt idx="126">
                  <c:v>0.17344859864544901</c:v>
                </c:pt>
                <c:pt idx="127">
                  <c:v>0.17482517482517501</c:v>
                </c:pt>
                <c:pt idx="128">
                  <c:v>0.17620175100490101</c:v>
                </c:pt>
                <c:pt idx="129">
                  <c:v>0.17757832718462599</c:v>
                </c:pt>
                <c:pt idx="130">
                  <c:v>0.17895490336435199</c:v>
                </c:pt>
                <c:pt idx="131">
                  <c:v>0.18033147954407799</c:v>
                </c:pt>
                <c:pt idx="132">
                  <c:v>0.181708055723804</c:v>
                </c:pt>
                <c:pt idx="133">
                  <c:v>0.18308463190353</c:v>
                </c:pt>
                <c:pt idx="134">
                  <c:v>0.184461208083255</c:v>
                </c:pt>
                <c:pt idx="135">
                  <c:v>0.185837784262981</c:v>
                </c:pt>
                <c:pt idx="136">
                  <c:v>0.18721436044270701</c:v>
                </c:pt>
                <c:pt idx="137">
                  <c:v>0.18859093662243301</c:v>
                </c:pt>
                <c:pt idx="138">
                  <c:v>0.18996751280215901</c:v>
                </c:pt>
                <c:pt idx="139">
                  <c:v>0.19134408898188399</c:v>
                </c:pt>
                <c:pt idx="140">
                  <c:v>0.19272066516160999</c:v>
                </c:pt>
                <c:pt idx="141">
                  <c:v>0.19409724134133599</c:v>
                </c:pt>
                <c:pt idx="142">
                  <c:v>0.19547381752106199</c:v>
                </c:pt>
                <c:pt idx="143">
                  <c:v>0.196850393700787</c:v>
                </c:pt>
                <c:pt idx="144">
                  <c:v>0.198226969880513</c:v>
                </c:pt>
                <c:pt idx="145">
                  <c:v>0.199603546060239</c:v>
                </c:pt>
                <c:pt idx="146">
                  <c:v>0.200980122239965</c:v>
                </c:pt>
                <c:pt idx="147">
                  <c:v>0.20235669841969101</c:v>
                </c:pt>
                <c:pt idx="148">
                  <c:v>0.20373327459941601</c:v>
                </c:pt>
                <c:pt idx="149">
                  <c:v>0.20510985077914201</c:v>
                </c:pt>
                <c:pt idx="150">
                  <c:v>0.20648642695886801</c:v>
                </c:pt>
                <c:pt idx="151">
                  <c:v>0.20786300313859399</c:v>
                </c:pt>
                <c:pt idx="152">
                  <c:v>0.20923957931831999</c:v>
                </c:pt>
                <c:pt idx="153">
                  <c:v>0.21061615549804499</c:v>
                </c:pt>
                <c:pt idx="154">
                  <c:v>0.211992731677771</c:v>
                </c:pt>
                <c:pt idx="155">
                  <c:v>0.213369307857497</c:v>
                </c:pt>
                <c:pt idx="156">
                  <c:v>0.214745884037223</c:v>
                </c:pt>
                <c:pt idx="157">
                  <c:v>0.216122460216948</c:v>
                </c:pt>
                <c:pt idx="158">
                  <c:v>0.21749903639667401</c:v>
                </c:pt>
                <c:pt idx="159">
                  <c:v>0.21887561257640001</c:v>
                </c:pt>
                <c:pt idx="160">
                  <c:v>0.22025218875612601</c:v>
                </c:pt>
                <c:pt idx="161">
                  <c:v>0.22162876493585201</c:v>
                </c:pt>
                <c:pt idx="162">
                  <c:v>0.22300534111557699</c:v>
                </c:pt>
                <c:pt idx="163">
                  <c:v>0.22438191729530299</c:v>
                </c:pt>
                <c:pt idx="164">
                  <c:v>0.22575849347502899</c:v>
                </c:pt>
                <c:pt idx="165">
                  <c:v>0.227135069654755</c:v>
                </c:pt>
                <c:pt idx="166">
                  <c:v>0.228511645834481</c:v>
                </c:pt>
                <c:pt idx="167">
                  <c:v>0.229888222014206</c:v>
                </c:pt>
                <c:pt idx="168">
                  <c:v>0.231264798193932</c:v>
                </c:pt>
                <c:pt idx="169">
                  <c:v>0.23264137437365801</c:v>
                </c:pt>
                <c:pt idx="170">
                  <c:v>0.23401795055338401</c:v>
                </c:pt>
                <c:pt idx="171">
                  <c:v>0.23539452673310901</c:v>
                </c:pt>
                <c:pt idx="172">
                  <c:v>0.23677110291283501</c:v>
                </c:pt>
                <c:pt idx="173">
                  <c:v>0.23814767909256099</c:v>
                </c:pt>
                <c:pt idx="174">
                  <c:v>0.23952425527228699</c:v>
                </c:pt>
                <c:pt idx="175">
                  <c:v>0.24090083145201299</c:v>
                </c:pt>
                <c:pt idx="176">
                  <c:v>0.242277407631738</c:v>
                </c:pt>
                <c:pt idx="177">
                  <c:v>0.243653983811464</c:v>
                </c:pt>
                <c:pt idx="178">
                  <c:v>0.24503055999119</c:v>
                </c:pt>
                <c:pt idx="179">
                  <c:v>0.246407136170916</c:v>
                </c:pt>
                <c:pt idx="180">
                  <c:v>0.247783712350642</c:v>
                </c:pt>
                <c:pt idx="181">
                  <c:v>0.24916028853036701</c:v>
                </c:pt>
                <c:pt idx="182">
                  <c:v>0.25053686471009301</c:v>
                </c:pt>
                <c:pt idx="183">
                  <c:v>0.25191344088981898</c:v>
                </c:pt>
                <c:pt idx="184">
                  <c:v>0.25329001706954501</c:v>
                </c:pt>
                <c:pt idx="185">
                  <c:v>0.25466659324926999</c:v>
                </c:pt>
                <c:pt idx="186">
                  <c:v>0.25604316942899602</c:v>
                </c:pt>
                <c:pt idx="187">
                  <c:v>0.25741974560872199</c:v>
                </c:pt>
                <c:pt idx="188">
                  <c:v>0.25879632178844802</c:v>
                </c:pt>
                <c:pt idx="189">
                  <c:v>0.260172897968174</c:v>
                </c:pt>
                <c:pt idx="190">
                  <c:v>0.26154947414789897</c:v>
                </c:pt>
                <c:pt idx="191">
                  <c:v>0.262926050327625</c:v>
                </c:pt>
                <c:pt idx="192">
                  <c:v>0.26430262650735098</c:v>
                </c:pt>
                <c:pt idx="193">
                  <c:v>0.26567920268707701</c:v>
                </c:pt>
                <c:pt idx="194">
                  <c:v>0.26705577886680298</c:v>
                </c:pt>
                <c:pt idx="195">
                  <c:v>0.26843235504652802</c:v>
                </c:pt>
                <c:pt idx="196">
                  <c:v>0.26980893122625399</c:v>
                </c:pt>
                <c:pt idx="197">
                  <c:v>0.27118550740598002</c:v>
                </c:pt>
                <c:pt idx="198">
                  <c:v>0.27256208358570599</c:v>
                </c:pt>
                <c:pt idx="199">
                  <c:v>0.27393865976543103</c:v>
                </c:pt>
                <c:pt idx="200">
                  <c:v>0.275315235945157</c:v>
                </c:pt>
                <c:pt idx="201">
                  <c:v>0.27669181212488297</c:v>
                </c:pt>
                <c:pt idx="202">
                  <c:v>0.278068388304609</c:v>
                </c:pt>
                <c:pt idx="203">
                  <c:v>0.27944496448433498</c:v>
                </c:pt>
                <c:pt idx="204">
                  <c:v>0.28082154066406001</c:v>
                </c:pt>
                <c:pt idx="205">
                  <c:v>0.28219811684378598</c:v>
                </c:pt>
                <c:pt idx="206">
                  <c:v>0.28357469302351201</c:v>
                </c:pt>
                <c:pt idx="207">
                  <c:v>0.28495126920323799</c:v>
                </c:pt>
                <c:pt idx="208">
                  <c:v>0.28632784538296402</c:v>
                </c:pt>
                <c:pt idx="209">
                  <c:v>0.28770442156268899</c:v>
                </c:pt>
                <c:pt idx="210">
                  <c:v>0.28908099774241502</c:v>
                </c:pt>
                <c:pt idx="211">
                  <c:v>0.290457573922141</c:v>
                </c:pt>
                <c:pt idx="212">
                  <c:v>0.29183415010186697</c:v>
                </c:pt>
                <c:pt idx="213">
                  <c:v>0.293210726281592</c:v>
                </c:pt>
                <c:pt idx="214">
                  <c:v>0.29458730246131798</c:v>
                </c:pt>
                <c:pt idx="215">
                  <c:v>0.29596387864104401</c:v>
                </c:pt>
                <c:pt idx="216">
                  <c:v>0.29734045482076998</c:v>
                </c:pt>
                <c:pt idx="217">
                  <c:v>0.29871703100049601</c:v>
                </c:pt>
                <c:pt idx="218">
                  <c:v>0.30009360718022099</c:v>
                </c:pt>
                <c:pt idx="219">
                  <c:v>0.30147018335994702</c:v>
                </c:pt>
                <c:pt idx="220">
                  <c:v>0.30284675953967299</c:v>
                </c:pt>
                <c:pt idx="221">
                  <c:v>0.30422333571939902</c:v>
                </c:pt>
                <c:pt idx="222">
                  <c:v>0.305599911899125</c:v>
                </c:pt>
                <c:pt idx="223">
                  <c:v>0.30697648807884997</c:v>
                </c:pt>
                <c:pt idx="224">
                  <c:v>0.308353064258576</c:v>
                </c:pt>
                <c:pt idx="225">
                  <c:v>0.30972964043830198</c:v>
                </c:pt>
                <c:pt idx="226">
                  <c:v>0.31110621661802801</c:v>
                </c:pt>
                <c:pt idx="227">
                  <c:v>0.31248279279775398</c:v>
                </c:pt>
                <c:pt idx="228">
                  <c:v>0.31385936897747901</c:v>
                </c:pt>
                <c:pt idx="229">
                  <c:v>0.31523594515720499</c:v>
                </c:pt>
                <c:pt idx="230">
                  <c:v>0.31661252133693102</c:v>
                </c:pt>
                <c:pt idx="231">
                  <c:v>0.31798909751665699</c:v>
                </c:pt>
                <c:pt idx="232">
                  <c:v>0.31936567369638202</c:v>
                </c:pt>
                <c:pt idx="233">
                  <c:v>0.320742249876108</c:v>
                </c:pt>
                <c:pt idx="234">
                  <c:v>0.32211882605583397</c:v>
                </c:pt>
                <c:pt idx="235">
                  <c:v>0.32349540223556</c:v>
                </c:pt>
                <c:pt idx="236">
                  <c:v>0.32487197841528598</c:v>
                </c:pt>
                <c:pt idx="237">
                  <c:v>0.32624855459501101</c:v>
                </c:pt>
                <c:pt idx="238">
                  <c:v>0.32762513077473698</c:v>
                </c:pt>
                <c:pt idx="239">
                  <c:v>0.32900170695446301</c:v>
                </c:pt>
                <c:pt idx="240">
                  <c:v>0.33037828313418899</c:v>
                </c:pt>
                <c:pt idx="241">
                  <c:v>0.33175485931391502</c:v>
                </c:pt>
                <c:pt idx="242">
                  <c:v>0.33313143549363999</c:v>
                </c:pt>
                <c:pt idx="243">
                  <c:v>0.33450801167336602</c:v>
                </c:pt>
                <c:pt idx="244">
                  <c:v>0.335884587853092</c:v>
                </c:pt>
                <c:pt idx="245">
                  <c:v>0.33726116403281797</c:v>
                </c:pt>
                <c:pt idx="246">
                  <c:v>0.338637740212543</c:v>
                </c:pt>
                <c:pt idx="247">
                  <c:v>0.34001431639226898</c:v>
                </c:pt>
                <c:pt idx="248">
                  <c:v>0.34139089257199501</c:v>
                </c:pt>
                <c:pt idx="249">
                  <c:v>0.34276746875172098</c:v>
                </c:pt>
                <c:pt idx="250">
                  <c:v>0.34414404493144701</c:v>
                </c:pt>
                <c:pt idx="251">
                  <c:v>0.34552062111117199</c:v>
                </c:pt>
                <c:pt idx="252">
                  <c:v>0.34689719729089802</c:v>
                </c:pt>
                <c:pt idx="253">
                  <c:v>0.34827377347062399</c:v>
                </c:pt>
                <c:pt idx="254">
                  <c:v>0.34965034965035002</c:v>
                </c:pt>
                <c:pt idx="255">
                  <c:v>0.351026925830076</c:v>
                </c:pt>
                <c:pt idx="256">
                  <c:v>0.35240350200980097</c:v>
                </c:pt>
                <c:pt idx="257">
                  <c:v>0.353780078189527</c:v>
                </c:pt>
                <c:pt idx="258">
                  <c:v>0.35515665436925298</c:v>
                </c:pt>
                <c:pt idx="259">
                  <c:v>0.35653323054897901</c:v>
                </c:pt>
                <c:pt idx="260">
                  <c:v>0.35790980672870398</c:v>
                </c:pt>
                <c:pt idx="261">
                  <c:v>0.35928638290843001</c:v>
                </c:pt>
                <c:pt idx="262">
                  <c:v>0.36066295908815599</c:v>
                </c:pt>
                <c:pt idx="263">
                  <c:v>0.36203953526788202</c:v>
                </c:pt>
                <c:pt idx="264">
                  <c:v>0.36341611144760799</c:v>
                </c:pt>
                <c:pt idx="265">
                  <c:v>0.36479268762733302</c:v>
                </c:pt>
                <c:pt idx="266">
                  <c:v>0.366169263807059</c:v>
                </c:pt>
                <c:pt idx="267">
                  <c:v>0.36754583998678497</c:v>
                </c:pt>
                <c:pt idx="268">
                  <c:v>0.368922416166511</c:v>
                </c:pt>
                <c:pt idx="269">
                  <c:v>0.37029899234623698</c:v>
                </c:pt>
                <c:pt idx="270">
                  <c:v>0.37167556852596201</c:v>
                </c:pt>
                <c:pt idx="271">
                  <c:v>0.37305214470568798</c:v>
                </c:pt>
                <c:pt idx="272">
                  <c:v>0.37442872088541401</c:v>
                </c:pt>
                <c:pt idx="273">
                  <c:v>0.37580529706513999</c:v>
                </c:pt>
                <c:pt idx="274">
                  <c:v>0.37718187324486502</c:v>
                </c:pt>
                <c:pt idx="275">
                  <c:v>0.37855844942459099</c:v>
                </c:pt>
                <c:pt idx="276">
                  <c:v>0.37993502560431702</c:v>
                </c:pt>
                <c:pt idx="277">
                  <c:v>0.381311601784043</c:v>
                </c:pt>
                <c:pt idx="278">
                  <c:v>0.38268817796376903</c:v>
                </c:pt>
                <c:pt idx="279">
                  <c:v>0.384064754143494</c:v>
                </c:pt>
                <c:pt idx="280">
                  <c:v>0.38544133032321998</c:v>
                </c:pt>
                <c:pt idx="281">
                  <c:v>0.38681790650294601</c:v>
                </c:pt>
                <c:pt idx="282">
                  <c:v>0.38819448268267198</c:v>
                </c:pt>
                <c:pt idx="283">
                  <c:v>0.38957105886239801</c:v>
                </c:pt>
                <c:pt idx="284">
                  <c:v>0.39094763504212299</c:v>
                </c:pt>
                <c:pt idx="285">
                  <c:v>0.39232421122184902</c:v>
                </c:pt>
                <c:pt idx="286">
                  <c:v>0.39370078740157499</c:v>
                </c:pt>
                <c:pt idx="287">
                  <c:v>0.39507736358130102</c:v>
                </c:pt>
                <c:pt idx="288">
                  <c:v>0.396453939761026</c:v>
                </c:pt>
                <c:pt idx="289">
                  <c:v>0.39783051594075203</c:v>
                </c:pt>
                <c:pt idx="290">
                  <c:v>0.399207092120478</c:v>
                </c:pt>
                <c:pt idx="291">
                  <c:v>0.40058366830020398</c:v>
                </c:pt>
                <c:pt idx="292">
                  <c:v>0.40196024447993001</c:v>
                </c:pt>
                <c:pt idx="293">
                  <c:v>0.40333682065965498</c:v>
                </c:pt>
                <c:pt idx="294">
                  <c:v>0.40471339683938101</c:v>
                </c:pt>
                <c:pt idx="295">
                  <c:v>0.40608997301910699</c:v>
                </c:pt>
                <c:pt idx="296">
                  <c:v>0.40746654919883302</c:v>
                </c:pt>
                <c:pt idx="297">
                  <c:v>0.40884312537855899</c:v>
                </c:pt>
                <c:pt idx="298">
                  <c:v>0.41021970155828402</c:v>
                </c:pt>
                <c:pt idx="299">
                  <c:v>0.41159627773801</c:v>
                </c:pt>
                <c:pt idx="300">
                  <c:v>0.41297285391773603</c:v>
                </c:pt>
                <c:pt idx="301">
                  <c:v>0.414349430097462</c:v>
                </c:pt>
                <c:pt idx="302">
                  <c:v>0.41572600627718798</c:v>
                </c:pt>
                <c:pt idx="303">
                  <c:v>0.41710258245691301</c:v>
                </c:pt>
                <c:pt idx="304">
                  <c:v>0.41847915863663898</c:v>
                </c:pt>
                <c:pt idx="305">
                  <c:v>0.41985573481636501</c:v>
                </c:pt>
                <c:pt idx="306">
                  <c:v>0.42123231099609099</c:v>
                </c:pt>
                <c:pt idx="307">
                  <c:v>0.42260888717581602</c:v>
                </c:pt>
                <c:pt idx="308">
                  <c:v>0.42398546335554199</c:v>
                </c:pt>
                <c:pt idx="309">
                  <c:v>0.42536203953526802</c:v>
                </c:pt>
                <c:pt idx="310">
                  <c:v>0.426738615714994</c:v>
                </c:pt>
                <c:pt idx="311">
                  <c:v>0.42811519189472003</c:v>
                </c:pt>
                <c:pt idx="312">
                  <c:v>0.429491768074445</c:v>
                </c:pt>
                <c:pt idx="313">
                  <c:v>0.43086834425417098</c:v>
                </c:pt>
                <c:pt idx="314">
                  <c:v>0.43224492043389701</c:v>
                </c:pt>
                <c:pt idx="315">
                  <c:v>0.43362149661362298</c:v>
                </c:pt>
                <c:pt idx="316">
                  <c:v>0.43499807279334801</c:v>
                </c:pt>
                <c:pt idx="317">
                  <c:v>0.43637464897307399</c:v>
                </c:pt>
                <c:pt idx="318">
                  <c:v>0.43775122515280002</c:v>
                </c:pt>
                <c:pt idx="319">
                  <c:v>0.43912780133252599</c:v>
                </c:pt>
                <c:pt idx="320">
                  <c:v>0.44050437751225202</c:v>
                </c:pt>
                <c:pt idx="321">
                  <c:v>0.441880953691977</c:v>
                </c:pt>
                <c:pt idx="322">
                  <c:v>0.44325752987170303</c:v>
                </c:pt>
                <c:pt idx="323">
                  <c:v>0.444634106051429</c:v>
                </c:pt>
                <c:pt idx="324">
                  <c:v>0.44601068223115498</c:v>
                </c:pt>
                <c:pt idx="325">
                  <c:v>0.44738725841088101</c:v>
                </c:pt>
                <c:pt idx="326">
                  <c:v>0.44876383459060598</c:v>
                </c:pt>
                <c:pt idx="327">
                  <c:v>0.45014041077033201</c:v>
                </c:pt>
                <c:pt idx="328">
                  <c:v>0.45151698695005799</c:v>
                </c:pt>
                <c:pt idx="329">
                  <c:v>0.45289356312978402</c:v>
                </c:pt>
                <c:pt idx="330">
                  <c:v>0.45427013930950899</c:v>
                </c:pt>
                <c:pt idx="331">
                  <c:v>0.45564671548923502</c:v>
                </c:pt>
                <c:pt idx="332">
                  <c:v>0.457023291668961</c:v>
                </c:pt>
                <c:pt idx="333">
                  <c:v>0.45839986784868703</c:v>
                </c:pt>
                <c:pt idx="334">
                  <c:v>0.459776444028413</c:v>
                </c:pt>
                <c:pt idx="335">
                  <c:v>0.46115302020813798</c:v>
                </c:pt>
                <c:pt idx="336">
                  <c:v>0.46252959638786401</c:v>
                </c:pt>
                <c:pt idx="337">
                  <c:v>0.46390617256758998</c:v>
                </c:pt>
                <c:pt idx="338">
                  <c:v>0.46528274874731601</c:v>
                </c:pt>
                <c:pt idx="339">
                  <c:v>0.46665932492704199</c:v>
                </c:pt>
                <c:pt idx="340">
                  <c:v>0.46803590110676702</c:v>
                </c:pt>
                <c:pt idx="341">
                  <c:v>0.46941247728649299</c:v>
                </c:pt>
                <c:pt idx="342">
                  <c:v>0.47078905346621902</c:v>
                </c:pt>
                <c:pt idx="343">
                  <c:v>0.472165629645945</c:v>
                </c:pt>
                <c:pt idx="344">
                  <c:v>0.47354220582567003</c:v>
                </c:pt>
                <c:pt idx="345">
                  <c:v>0.474918782005396</c:v>
                </c:pt>
                <c:pt idx="346">
                  <c:v>0.47629535818512198</c:v>
                </c:pt>
                <c:pt idx="347">
                  <c:v>0.47767193436484801</c:v>
                </c:pt>
                <c:pt idx="348">
                  <c:v>0.47904851054457398</c:v>
                </c:pt>
                <c:pt idx="349">
                  <c:v>0.48042508672429901</c:v>
                </c:pt>
                <c:pt idx="350">
                  <c:v>0.48180166290402499</c:v>
                </c:pt>
                <c:pt idx="351">
                  <c:v>0.48317823908375102</c:v>
                </c:pt>
                <c:pt idx="352">
                  <c:v>0.48455481526347699</c:v>
                </c:pt>
                <c:pt idx="353">
                  <c:v>0.48593139144320302</c:v>
                </c:pt>
                <c:pt idx="354">
                  <c:v>0.487307967622928</c:v>
                </c:pt>
                <c:pt idx="355">
                  <c:v>0.48868454380265403</c:v>
                </c:pt>
                <c:pt idx="356">
                  <c:v>0.49006111998238</c:v>
                </c:pt>
                <c:pt idx="357">
                  <c:v>0.49143769616210597</c:v>
                </c:pt>
                <c:pt idx="358">
                  <c:v>0.492814272341832</c:v>
                </c:pt>
                <c:pt idx="359">
                  <c:v>0.49419084852155698</c:v>
                </c:pt>
                <c:pt idx="360">
                  <c:v>0.49556742470128301</c:v>
                </c:pt>
                <c:pt idx="361">
                  <c:v>0.49694400088100898</c:v>
                </c:pt>
                <c:pt idx="362">
                  <c:v>0.49832057706073501</c:v>
                </c:pt>
                <c:pt idx="363">
                  <c:v>0.49969715324045999</c:v>
                </c:pt>
                <c:pt idx="364">
                  <c:v>0.50107372942018602</c:v>
                </c:pt>
                <c:pt idx="365">
                  <c:v>0.50245030559991199</c:v>
                </c:pt>
                <c:pt idx="366">
                  <c:v>0.50382688177963797</c:v>
                </c:pt>
                <c:pt idx="367">
                  <c:v>0.50520345795936406</c:v>
                </c:pt>
                <c:pt idx="368">
                  <c:v>0.50658003413908903</c:v>
                </c:pt>
                <c:pt idx="369">
                  <c:v>0.50795661031881501</c:v>
                </c:pt>
                <c:pt idx="370">
                  <c:v>0.50933318649854098</c:v>
                </c:pt>
                <c:pt idx="371">
                  <c:v>0.51070976267826695</c:v>
                </c:pt>
                <c:pt idx="372">
                  <c:v>0.51208633885799304</c:v>
                </c:pt>
                <c:pt idx="373">
                  <c:v>0.51346291503771802</c:v>
                </c:pt>
                <c:pt idx="374">
                  <c:v>0.51483949121744399</c:v>
                </c:pt>
                <c:pt idx="375">
                  <c:v>0.51621606739716996</c:v>
                </c:pt>
                <c:pt idx="376">
                  <c:v>0.51759264357689605</c:v>
                </c:pt>
                <c:pt idx="377">
                  <c:v>0.51896921975662202</c:v>
                </c:pt>
                <c:pt idx="378">
                  <c:v>0.520345795936347</c:v>
                </c:pt>
                <c:pt idx="379">
                  <c:v>0.52172237211607297</c:v>
                </c:pt>
                <c:pt idx="380">
                  <c:v>0.52309894829579895</c:v>
                </c:pt>
                <c:pt idx="381">
                  <c:v>0.52447552447552503</c:v>
                </c:pt>
                <c:pt idx="382">
                  <c:v>0.52585210065525001</c:v>
                </c:pt>
                <c:pt idx="383">
                  <c:v>0.52722867683497598</c:v>
                </c:pt>
                <c:pt idx="384">
                  <c:v>0.52860525301470196</c:v>
                </c:pt>
                <c:pt idx="385">
                  <c:v>0.52998182919442804</c:v>
                </c:pt>
                <c:pt idx="386">
                  <c:v>0.53135840537415402</c:v>
                </c:pt>
                <c:pt idx="387">
                  <c:v>0.53273498155387899</c:v>
                </c:pt>
                <c:pt idx="388">
                  <c:v>0.53411155773360497</c:v>
                </c:pt>
                <c:pt idx="389">
                  <c:v>0.53548813391333105</c:v>
                </c:pt>
                <c:pt idx="390">
                  <c:v>0.53686471009305703</c:v>
                </c:pt>
                <c:pt idx="391">
                  <c:v>0.538241286272782</c:v>
                </c:pt>
                <c:pt idx="392">
                  <c:v>0.53961786245250798</c:v>
                </c:pt>
                <c:pt idx="393">
                  <c:v>0.54099443863223395</c:v>
                </c:pt>
                <c:pt idx="394">
                  <c:v>0.54237101481196004</c:v>
                </c:pt>
                <c:pt idx="395">
                  <c:v>0.54374759099168601</c:v>
                </c:pt>
                <c:pt idx="396">
                  <c:v>0.54512416717141099</c:v>
                </c:pt>
                <c:pt idx="397">
                  <c:v>0.54650074335113696</c:v>
                </c:pt>
                <c:pt idx="398">
                  <c:v>0.54787731953086305</c:v>
                </c:pt>
                <c:pt idx="399">
                  <c:v>0.54925389571058902</c:v>
                </c:pt>
                <c:pt idx="400">
                  <c:v>0.550630471890314</c:v>
                </c:pt>
                <c:pt idx="401">
                  <c:v>0.55200704807003997</c:v>
                </c:pt>
                <c:pt idx="402">
                  <c:v>0.55338362424976595</c:v>
                </c:pt>
                <c:pt idx="403">
                  <c:v>0.55476020042949203</c:v>
                </c:pt>
                <c:pt idx="404">
                  <c:v>0.55613677660921801</c:v>
                </c:pt>
                <c:pt idx="405">
                  <c:v>0.55751335278894298</c:v>
                </c:pt>
                <c:pt idx="406">
                  <c:v>0.55888992896866896</c:v>
                </c:pt>
                <c:pt idx="407">
                  <c:v>0.56026650514839504</c:v>
                </c:pt>
                <c:pt idx="408">
                  <c:v>0.56164308132812102</c:v>
                </c:pt>
                <c:pt idx="409">
                  <c:v>0.56301965750784699</c:v>
                </c:pt>
                <c:pt idx="410">
                  <c:v>0.56439623368757197</c:v>
                </c:pt>
                <c:pt idx="411">
                  <c:v>0.56577280986729805</c:v>
                </c:pt>
                <c:pt idx="412">
                  <c:v>0.56714938604702403</c:v>
                </c:pt>
                <c:pt idx="413">
                  <c:v>0.56852596222675</c:v>
                </c:pt>
                <c:pt idx="414">
                  <c:v>0.56990253840647598</c:v>
                </c:pt>
                <c:pt idx="415">
                  <c:v>0.57127911458620095</c:v>
                </c:pt>
                <c:pt idx="416">
                  <c:v>0.57265569076592704</c:v>
                </c:pt>
                <c:pt idx="417">
                  <c:v>0.57403226694565301</c:v>
                </c:pt>
                <c:pt idx="418">
                  <c:v>0.57540884312537899</c:v>
                </c:pt>
                <c:pt idx="419">
                  <c:v>0.57678541930510496</c:v>
                </c:pt>
                <c:pt idx="420">
                  <c:v>0.57816199548483005</c:v>
                </c:pt>
                <c:pt idx="421">
                  <c:v>0.57953857166455602</c:v>
                </c:pt>
                <c:pt idx="422">
                  <c:v>0.580915147844282</c:v>
                </c:pt>
                <c:pt idx="423">
                  <c:v>0.58229172402400797</c:v>
                </c:pt>
                <c:pt idx="424">
                  <c:v>0.58366830020373295</c:v>
                </c:pt>
                <c:pt idx="425">
                  <c:v>0.58504487638345903</c:v>
                </c:pt>
                <c:pt idx="426">
                  <c:v>0.58642145256318501</c:v>
                </c:pt>
                <c:pt idx="427">
                  <c:v>0.58779802874291098</c:v>
                </c:pt>
                <c:pt idx="428">
                  <c:v>0.58917460492263696</c:v>
                </c:pt>
                <c:pt idx="429">
                  <c:v>0.59055118110236204</c:v>
                </c:pt>
                <c:pt idx="430">
                  <c:v>0.59192775728208802</c:v>
                </c:pt>
                <c:pt idx="431">
                  <c:v>0.59330433346181399</c:v>
                </c:pt>
                <c:pt idx="432">
                  <c:v>0.59468090964153997</c:v>
                </c:pt>
                <c:pt idx="433">
                  <c:v>0.59605748582126605</c:v>
                </c:pt>
                <c:pt idx="434">
                  <c:v>0.59743406200099103</c:v>
                </c:pt>
                <c:pt idx="435">
                  <c:v>0.598810638180717</c:v>
                </c:pt>
                <c:pt idx="436">
                  <c:v>0.60018721436044298</c:v>
                </c:pt>
                <c:pt idx="437">
                  <c:v>0.60156379054016895</c:v>
                </c:pt>
                <c:pt idx="438">
                  <c:v>0.60294036671989404</c:v>
                </c:pt>
                <c:pt idx="439">
                  <c:v>0.60431694289962001</c:v>
                </c:pt>
                <c:pt idx="440">
                  <c:v>0.60569351907934599</c:v>
                </c:pt>
                <c:pt idx="441">
                  <c:v>0.60707009525907196</c:v>
                </c:pt>
                <c:pt idx="442">
                  <c:v>0.60844667143879805</c:v>
                </c:pt>
                <c:pt idx="443">
                  <c:v>0.60982324761852302</c:v>
                </c:pt>
                <c:pt idx="444">
                  <c:v>0.611199823798249</c:v>
                </c:pt>
                <c:pt idx="445">
                  <c:v>0.61257639997797497</c:v>
                </c:pt>
                <c:pt idx="446">
                  <c:v>0.61395297615770095</c:v>
                </c:pt>
                <c:pt idx="447">
                  <c:v>0.61532955233742703</c:v>
                </c:pt>
                <c:pt idx="448">
                  <c:v>0.61670612851715201</c:v>
                </c:pt>
                <c:pt idx="449">
                  <c:v>0.61808270469687798</c:v>
                </c:pt>
                <c:pt idx="450">
                  <c:v>0.61945928087660396</c:v>
                </c:pt>
                <c:pt idx="451">
                  <c:v>0.62083585705633004</c:v>
                </c:pt>
                <c:pt idx="452">
                  <c:v>0.62221243323605502</c:v>
                </c:pt>
                <c:pt idx="453">
                  <c:v>0.62358900941578099</c:v>
                </c:pt>
                <c:pt idx="454">
                  <c:v>0.62496558559550697</c:v>
                </c:pt>
                <c:pt idx="455">
                  <c:v>0.62634216177523305</c:v>
                </c:pt>
                <c:pt idx="456">
                  <c:v>0.62771873795495903</c:v>
                </c:pt>
                <c:pt idx="457">
                  <c:v>0.629095314134684</c:v>
                </c:pt>
                <c:pt idx="458">
                  <c:v>0.63047189031440998</c:v>
                </c:pt>
                <c:pt idx="459">
                  <c:v>0.63184846649413595</c:v>
                </c:pt>
                <c:pt idx="460">
                  <c:v>0.63322504267386204</c:v>
                </c:pt>
                <c:pt idx="461">
                  <c:v>0.63460161885358801</c:v>
                </c:pt>
                <c:pt idx="462">
                  <c:v>0.63597819503331299</c:v>
                </c:pt>
                <c:pt idx="463">
                  <c:v>0.63735477121303896</c:v>
                </c:pt>
                <c:pt idx="464">
                  <c:v>0.63873134739276505</c:v>
                </c:pt>
                <c:pt idx="465">
                  <c:v>0.64010792357249102</c:v>
                </c:pt>
                <c:pt idx="466">
                  <c:v>0.641484499752216</c:v>
                </c:pt>
                <c:pt idx="467">
                  <c:v>0.64286107593194197</c:v>
                </c:pt>
                <c:pt idx="468">
                  <c:v>0.64423765211166795</c:v>
                </c:pt>
                <c:pt idx="469">
                  <c:v>0.64561422829139403</c:v>
                </c:pt>
                <c:pt idx="470">
                  <c:v>0.64699080447112001</c:v>
                </c:pt>
                <c:pt idx="471">
                  <c:v>0.64836738065084498</c:v>
                </c:pt>
                <c:pt idx="472">
                  <c:v>0.64974395683057096</c:v>
                </c:pt>
                <c:pt idx="473">
                  <c:v>0.65112053301029704</c:v>
                </c:pt>
                <c:pt idx="474">
                  <c:v>0.65249710919002302</c:v>
                </c:pt>
                <c:pt idx="475">
                  <c:v>0.65387368536974799</c:v>
                </c:pt>
                <c:pt idx="476">
                  <c:v>0.65525026154947397</c:v>
                </c:pt>
                <c:pt idx="477">
                  <c:v>0.65662683772920005</c:v>
                </c:pt>
                <c:pt idx="478">
                  <c:v>0.65800341390892603</c:v>
                </c:pt>
                <c:pt idx="479">
                  <c:v>0.659379990088652</c:v>
                </c:pt>
                <c:pt idx="480">
                  <c:v>0.66075656626837698</c:v>
                </c:pt>
                <c:pt idx="481">
                  <c:v>0.66213314244810295</c:v>
                </c:pt>
                <c:pt idx="482">
                  <c:v>0.66350971862782904</c:v>
                </c:pt>
                <c:pt idx="483">
                  <c:v>0.66488629480755501</c:v>
                </c:pt>
                <c:pt idx="484">
                  <c:v>0.66626287098728099</c:v>
                </c:pt>
                <c:pt idx="485">
                  <c:v>0.66763944716700596</c:v>
                </c:pt>
                <c:pt idx="486">
                  <c:v>0.66901602334673205</c:v>
                </c:pt>
                <c:pt idx="487">
                  <c:v>0.67039259952645802</c:v>
                </c:pt>
                <c:pt idx="488">
                  <c:v>0.671769175706184</c:v>
                </c:pt>
                <c:pt idx="489">
                  <c:v>0.67314575188590997</c:v>
                </c:pt>
                <c:pt idx="490">
                  <c:v>0.67452232806563495</c:v>
                </c:pt>
                <c:pt idx="491">
                  <c:v>0.67589890424536103</c:v>
                </c:pt>
                <c:pt idx="492">
                  <c:v>0.67727548042508701</c:v>
                </c:pt>
                <c:pt idx="493">
                  <c:v>0.67865205660481298</c:v>
                </c:pt>
                <c:pt idx="494">
                  <c:v>0.68002863278453896</c:v>
                </c:pt>
                <c:pt idx="495">
                  <c:v>0.68140520896426404</c:v>
                </c:pt>
                <c:pt idx="496">
                  <c:v>0.68278178514399002</c:v>
                </c:pt>
                <c:pt idx="497">
                  <c:v>0.68415836132371599</c:v>
                </c:pt>
                <c:pt idx="498">
                  <c:v>0.68553493750344197</c:v>
                </c:pt>
                <c:pt idx="499">
                  <c:v>0.68691151368316705</c:v>
                </c:pt>
                <c:pt idx="500">
                  <c:v>0.68828808986289303</c:v>
                </c:pt>
                <c:pt idx="501">
                  <c:v>0.689664666042619</c:v>
                </c:pt>
                <c:pt idx="502">
                  <c:v>0.69104124222234498</c:v>
                </c:pt>
                <c:pt idx="503">
                  <c:v>0.69241781840207095</c:v>
                </c:pt>
                <c:pt idx="504">
                  <c:v>0.69379439458179604</c:v>
                </c:pt>
                <c:pt idx="505">
                  <c:v>0.69517097076152201</c:v>
                </c:pt>
                <c:pt idx="506">
                  <c:v>0.69654754694124799</c:v>
                </c:pt>
                <c:pt idx="507">
                  <c:v>0.69792412312097396</c:v>
                </c:pt>
                <c:pt idx="508">
                  <c:v>0.69930069930070005</c:v>
                </c:pt>
                <c:pt idx="509">
                  <c:v>0.70067727548042502</c:v>
                </c:pt>
                <c:pt idx="510">
                  <c:v>0.702053851660151</c:v>
                </c:pt>
                <c:pt idx="511">
                  <c:v>0.70343042783987697</c:v>
                </c:pt>
                <c:pt idx="512">
                  <c:v>0.70480700401960295</c:v>
                </c:pt>
                <c:pt idx="513">
                  <c:v>0.70618358019932803</c:v>
                </c:pt>
                <c:pt idx="514">
                  <c:v>0.70756015637905401</c:v>
                </c:pt>
                <c:pt idx="515">
                  <c:v>0.70893673255877998</c:v>
                </c:pt>
                <c:pt idx="516">
                  <c:v>0.71031330873850596</c:v>
                </c:pt>
                <c:pt idx="517">
                  <c:v>0.71168988491823204</c:v>
                </c:pt>
                <c:pt idx="518">
                  <c:v>0.71306646109795702</c:v>
                </c:pt>
                <c:pt idx="519">
                  <c:v>0.71444303727768299</c:v>
                </c:pt>
                <c:pt idx="520">
                  <c:v>0.71581961345740897</c:v>
                </c:pt>
                <c:pt idx="521">
                  <c:v>0.71719618963713505</c:v>
                </c:pt>
                <c:pt idx="522">
                  <c:v>0.71857276581686103</c:v>
                </c:pt>
                <c:pt idx="523">
                  <c:v>0.719949341996586</c:v>
                </c:pt>
                <c:pt idx="524">
                  <c:v>0.72132591817631198</c:v>
                </c:pt>
                <c:pt idx="525">
                  <c:v>0.72270249435603795</c:v>
                </c:pt>
                <c:pt idx="526">
                  <c:v>0.72407907053576404</c:v>
                </c:pt>
                <c:pt idx="527">
                  <c:v>0.72545564671548901</c:v>
                </c:pt>
                <c:pt idx="528">
                  <c:v>0.72683222289521499</c:v>
                </c:pt>
                <c:pt idx="529">
                  <c:v>0.72820879907494096</c:v>
                </c:pt>
                <c:pt idx="530">
                  <c:v>0.72958537525466705</c:v>
                </c:pt>
                <c:pt idx="531">
                  <c:v>0.73096195143439302</c:v>
                </c:pt>
                <c:pt idx="532">
                  <c:v>0.732338527614118</c:v>
                </c:pt>
                <c:pt idx="533">
                  <c:v>0.73371510379384397</c:v>
                </c:pt>
                <c:pt idx="534">
                  <c:v>0.73509167997356994</c:v>
                </c:pt>
                <c:pt idx="535">
                  <c:v>0.73646825615329603</c:v>
                </c:pt>
                <c:pt idx="536">
                  <c:v>0.73784483233302101</c:v>
                </c:pt>
                <c:pt idx="537">
                  <c:v>0.73922140851274698</c:v>
                </c:pt>
                <c:pt idx="538">
                  <c:v>0.74059798469247295</c:v>
                </c:pt>
                <c:pt idx="539">
                  <c:v>0.74197456087219904</c:v>
                </c:pt>
                <c:pt idx="540">
                  <c:v>0.74335113705192501</c:v>
                </c:pt>
                <c:pt idx="541">
                  <c:v>0.74472771323164999</c:v>
                </c:pt>
                <c:pt idx="542">
                  <c:v>0.74610428941137596</c:v>
                </c:pt>
                <c:pt idx="543">
                  <c:v>0.74748086559110205</c:v>
                </c:pt>
                <c:pt idx="544">
                  <c:v>0.74885744177082803</c:v>
                </c:pt>
                <c:pt idx="545">
                  <c:v>0.750234017950553</c:v>
                </c:pt>
                <c:pt idx="546">
                  <c:v>0.75161059413027898</c:v>
                </c:pt>
                <c:pt idx="547">
                  <c:v>0.75298717031000495</c:v>
                </c:pt>
                <c:pt idx="548">
                  <c:v>0.75436374648973104</c:v>
                </c:pt>
                <c:pt idx="549">
                  <c:v>0.75574032266945701</c:v>
                </c:pt>
                <c:pt idx="550">
                  <c:v>0.75711689884918199</c:v>
                </c:pt>
                <c:pt idx="551">
                  <c:v>0.75849347502890796</c:v>
                </c:pt>
                <c:pt idx="552">
                  <c:v>0.75987005120863405</c:v>
                </c:pt>
                <c:pt idx="553">
                  <c:v>0.76124662738836002</c:v>
                </c:pt>
                <c:pt idx="554">
                  <c:v>0.76262320356808599</c:v>
                </c:pt>
                <c:pt idx="555">
                  <c:v>0.76399977974781097</c:v>
                </c:pt>
                <c:pt idx="556">
                  <c:v>0.76537635592753706</c:v>
                </c:pt>
                <c:pt idx="557">
                  <c:v>0.76675293210726303</c:v>
                </c:pt>
                <c:pt idx="558">
                  <c:v>0.768129508286989</c:v>
                </c:pt>
                <c:pt idx="559">
                  <c:v>0.76950608446671498</c:v>
                </c:pt>
                <c:pt idx="560">
                  <c:v>0.77088266064643995</c:v>
                </c:pt>
                <c:pt idx="561">
                  <c:v>0.77225923682616604</c:v>
                </c:pt>
                <c:pt idx="562">
                  <c:v>0.77363581300589201</c:v>
                </c:pt>
                <c:pt idx="563">
                  <c:v>0.77501238918561799</c:v>
                </c:pt>
                <c:pt idx="564">
                  <c:v>0.77638896536534396</c:v>
                </c:pt>
                <c:pt idx="565">
                  <c:v>0.77776554154506905</c:v>
                </c:pt>
                <c:pt idx="566">
                  <c:v>0.77914211772479502</c:v>
                </c:pt>
                <c:pt idx="567">
                  <c:v>0.780518693904521</c:v>
                </c:pt>
                <c:pt idx="568">
                  <c:v>0.78189527008424697</c:v>
                </c:pt>
                <c:pt idx="569">
                  <c:v>0.78327184626397195</c:v>
                </c:pt>
                <c:pt idx="570">
                  <c:v>0.78464842244369803</c:v>
                </c:pt>
                <c:pt idx="571">
                  <c:v>0.78602499862342401</c:v>
                </c:pt>
                <c:pt idx="572">
                  <c:v>0.78740157480314998</c:v>
                </c:pt>
                <c:pt idx="573">
                  <c:v>0.78877815098287596</c:v>
                </c:pt>
                <c:pt idx="574">
                  <c:v>0.79015472716260104</c:v>
                </c:pt>
                <c:pt idx="575">
                  <c:v>0.79153130334232702</c:v>
                </c:pt>
                <c:pt idx="576">
                  <c:v>0.79290787952205299</c:v>
                </c:pt>
                <c:pt idx="577">
                  <c:v>0.79428445570177897</c:v>
                </c:pt>
                <c:pt idx="578">
                  <c:v>0.79566103188150505</c:v>
                </c:pt>
                <c:pt idx="579">
                  <c:v>0.79703760806123003</c:v>
                </c:pt>
                <c:pt idx="580">
                  <c:v>0.798414184240956</c:v>
                </c:pt>
                <c:pt idx="581">
                  <c:v>0.79979076042068198</c:v>
                </c:pt>
                <c:pt idx="582">
                  <c:v>0.80116733660040795</c:v>
                </c:pt>
                <c:pt idx="583">
                  <c:v>0.80254391278013304</c:v>
                </c:pt>
                <c:pt idx="584">
                  <c:v>0.80392048895985901</c:v>
                </c:pt>
                <c:pt idx="585">
                  <c:v>0.80529706513958499</c:v>
                </c:pt>
                <c:pt idx="586">
                  <c:v>0.80667364131931096</c:v>
                </c:pt>
                <c:pt idx="587">
                  <c:v>0.80805021749903705</c:v>
                </c:pt>
                <c:pt idx="588">
                  <c:v>0.80942679367876202</c:v>
                </c:pt>
                <c:pt idx="589">
                  <c:v>0.810803369858488</c:v>
                </c:pt>
                <c:pt idx="590">
                  <c:v>0.81217994603821397</c:v>
                </c:pt>
                <c:pt idx="591">
                  <c:v>0.81355652221793995</c:v>
                </c:pt>
                <c:pt idx="592">
                  <c:v>0.81493309839766603</c:v>
                </c:pt>
                <c:pt idx="593">
                  <c:v>0.81630967457739101</c:v>
                </c:pt>
                <c:pt idx="594">
                  <c:v>0.81768625075711698</c:v>
                </c:pt>
                <c:pt idx="595">
                  <c:v>0.81906282693684296</c:v>
                </c:pt>
                <c:pt idx="596">
                  <c:v>0.82043940311656904</c:v>
                </c:pt>
                <c:pt idx="597">
                  <c:v>0.82181597929629402</c:v>
                </c:pt>
                <c:pt idx="598">
                  <c:v>0.82319255547601999</c:v>
                </c:pt>
                <c:pt idx="599">
                  <c:v>0.82456913165574597</c:v>
                </c:pt>
                <c:pt idx="600">
                  <c:v>0.82594570783547205</c:v>
                </c:pt>
                <c:pt idx="601">
                  <c:v>0.82732228401519803</c:v>
                </c:pt>
                <c:pt idx="602">
                  <c:v>0.828698860194923</c:v>
                </c:pt>
                <c:pt idx="603">
                  <c:v>0.83007543637464898</c:v>
                </c:pt>
                <c:pt idx="604">
                  <c:v>0.83145201255437495</c:v>
                </c:pt>
                <c:pt idx="605">
                  <c:v>0.83282858873410104</c:v>
                </c:pt>
                <c:pt idx="606">
                  <c:v>0.83420516491382701</c:v>
                </c:pt>
                <c:pt idx="607">
                  <c:v>0.83558174109355199</c:v>
                </c:pt>
                <c:pt idx="608">
                  <c:v>0.83695831727327796</c:v>
                </c:pt>
                <c:pt idx="609">
                  <c:v>0.83833489345300405</c:v>
                </c:pt>
                <c:pt idx="610">
                  <c:v>0.83971146963273002</c:v>
                </c:pt>
                <c:pt idx="611">
                  <c:v>0.841088045812455</c:v>
                </c:pt>
                <c:pt idx="612">
                  <c:v>0.84246462199218097</c:v>
                </c:pt>
                <c:pt idx="613">
                  <c:v>0.84384119817190695</c:v>
                </c:pt>
                <c:pt idx="614">
                  <c:v>0.84521777435163303</c:v>
                </c:pt>
                <c:pt idx="615">
                  <c:v>0.84659435053135901</c:v>
                </c:pt>
                <c:pt idx="616">
                  <c:v>0.84797092671108398</c:v>
                </c:pt>
                <c:pt idx="617">
                  <c:v>0.84934750289080996</c:v>
                </c:pt>
                <c:pt idx="618">
                  <c:v>0.85072407907053604</c:v>
                </c:pt>
                <c:pt idx="619">
                  <c:v>0.85210065525026202</c:v>
                </c:pt>
                <c:pt idx="620">
                  <c:v>0.85347723142998699</c:v>
                </c:pt>
                <c:pt idx="621">
                  <c:v>0.85485380760971297</c:v>
                </c:pt>
                <c:pt idx="622">
                  <c:v>0.85623038378943905</c:v>
                </c:pt>
                <c:pt idx="623">
                  <c:v>0.85760695996916503</c:v>
                </c:pt>
                <c:pt idx="624">
                  <c:v>0.858983536148891</c:v>
                </c:pt>
                <c:pt idx="625">
                  <c:v>0.86036011232861598</c:v>
                </c:pt>
                <c:pt idx="626">
                  <c:v>0.86173668850834195</c:v>
                </c:pt>
                <c:pt idx="627">
                  <c:v>0.86311326468806804</c:v>
                </c:pt>
                <c:pt idx="628">
                  <c:v>0.86448984086779401</c:v>
                </c:pt>
                <c:pt idx="629">
                  <c:v>0.86586641704751999</c:v>
                </c:pt>
                <c:pt idx="630">
                  <c:v>0.86724299322724496</c:v>
                </c:pt>
                <c:pt idx="631">
                  <c:v>0.86861956940697105</c:v>
                </c:pt>
                <c:pt idx="632">
                  <c:v>0.86999614558669702</c:v>
                </c:pt>
                <c:pt idx="633">
                  <c:v>0.871372721766423</c:v>
                </c:pt>
                <c:pt idx="634">
                  <c:v>0.87274929794614897</c:v>
                </c:pt>
                <c:pt idx="635">
                  <c:v>0.87412587412587395</c:v>
                </c:pt>
                <c:pt idx="636">
                  <c:v>0.87550245030560003</c:v>
                </c:pt>
                <c:pt idx="637">
                  <c:v>0.87687902648532601</c:v>
                </c:pt>
                <c:pt idx="638">
                  <c:v>0.87825560266505198</c:v>
                </c:pt>
                <c:pt idx="639">
                  <c:v>0.87963217884477696</c:v>
                </c:pt>
                <c:pt idx="640">
                  <c:v>0.88100875502450304</c:v>
                </c:pt>
                <c:pt idx="641">
                  <c:v>0.88238533120422902</c:v>
                </c:pt>
                <c:pt idx="642">
                  <c:v>0.88376190738395499</c:v>
                </c:pt>
                <c:pt idx="643">
                  <c:v>0.88513848356368097</c:v>
                </c:pt>
                <c:pt idx="644">
                  <c:v>0.88651505974340605</c:v>
                </c:pt>
                <c:pt idx="645">
                  <c:v>0.88789163592313203</c:v>
                </c:pt>
                <c:pt idx="646">
                  <c:v>0.889268212102858</c:v>
                </c:pt>
                <c:pt idx="647">
                  <c:v>0.89064478828258398</c:v>
                </c:pt>
                <c:pt idx="648">
                  <c:v>0.89202136446230895</c:v>
                </c:pt>
                <c:pt idx="649">
                  <c:v>0.89339794064203504</c:v>
                </c:pt>
                <c:pt idx="650">
                  <c:v>0.89477451682176101</c:v>
                </c:pt>
                <c:pt idx="651">
                  <c:v>0.89615109300148699</c:v>
                </c:pt>
                <c:pt idx="652">
                  <c:v>0.89752766918121296</c:v>
                </c:pt>
                <c:pt idx="653">
                  <c:v>0.89890424536093805</c:v>
                </c:pt>
                <c:pt idx="654">
                  <c:v>0.90028082154066402</c:v>
                </c:pt>
                <c:pt idx="655">
                  <c:v>0.90165739772039</c:v>
                </c:pt>
                <c:pt idx="656">
                  <c:v>0.90303397390011597</c:v>
                </c:pt>
                <c:pt idx="657">
                  <c:v>0.90441055007984195</c:v>
                </c:pt>
                <c:pt idx="658">
                  <c:v>0.90578712625956703</c:v>
                </c:pt>
                <c:pt idx="659">
                  <c:v>0.90716370243929301</c:v>
                </c:pt>
                <c:pt idx="660">
                  <c:v>0.90854027861901898</c:v>
                </c:pt>
                <c:pt idx="661">
                  <c:v>0.90991685479874496</c:v>
                </c:pt>
                <c:pt idx="662">
                  <c:v>0.91129343097847104</c:v>
                </c:pt>
                <c:pt idx="663">
                  <c:v>0.91267000715819602</c:v>
                </c:pt>
                <c:pt idx="664">
                  <c:v>0.91404658333792199</c:v>
                </c:pt>
                <c:pt idx="665">
                  <c:v>0.91542315951764797</c:v>
                </c:pt>
                <c:pt idx="666">
                  <c:v>0.91679973569737405</c:v>
                </c:pt>
                <c:pt idx="667">
                  <c:v>0.91817631187710003</c:v>
                </c:pt>
                <c:pt idx="668">
                  <c:v>0.919552888056825</c:v>
                </c:pt>
                <c:pt idx="669">
                  <c:v>0.92092946423655098</c:v>
                </c:pt>
                <c:pt idx="670">
                  <c:v>0.92230604041627695</c:v>
                </c:pt>
                <c:pt idx="671">
                  <c:v>0.92368261659600304</c:v>
                </c:pt>
                <c:pt idx="672">
                  <c:v>0.92505919277572801</c:v>
                </c:pt>
                <c:pt idx="673">
                  <c:v>0.92643576895545399</c:v>
                </c:pt>
                <c:pt idx="674">
                  <c:v>0.92781234513517996</c:v>
                </c:pt>
                <c:pt idx="675">
                  <c:v>0.92918892131490605</c:v>
                </c:pt>
                <c:pt idx="676">
                  <c:v>0.93056549749463202</c:v>
                </c:pt>
                <c:pt idx="677">
                  <c:v>0.931942073674357</c:v>
                </c:pt>
                <c:pt idx="678">
                  <c:v>0.93331864985408297</c:v>
                </c:pt>
                <c:pt idx="679">
                  <c:v>0.93469522603380895</c:v>
                </c:pt>
                <c:pt idx="680">
                  <c:v>0.93607180221353503</c:v>
                </c:pt>
                <c:pt idx="681">
                  <c:v>0.93744837839326101</c:v>
                </c:pt>
                <c:pt idx="682">
                  <c:v>0.93882495457298598</c:v>
                </c:pt>
                <c:pt idx="683">
                  <c:v>0.94020153075271196</c:v>
                </c:pt>
                <c:pt idx="684">
                  <c:v>0.94157810693243804</c:v>
                </c:pt>
                <c:pt idx="685">
                  <c:v>0.94295468311216402</c:v>
                </c:pt>
                <c:pt idx="686">
                  <c:v>0.94433125929188899</c:v>
                </c:pt>
                <c:pt idx="687">
                  <c:v>0.94570783547161497</c:v>
                </c:pt>
                <c:pt idx="688">
                  <c:v>0.94708441165134105</c:v>
                </c:pt>
                <c:pt idx="689">
                  <c:v>0.94846098783106703</c:v>
                </c:pt>
                <c:pt idx="690">
                  <c:v>0.949837564010792</c:v>
                </c:pt>
                <c:pt idx="691">
                  <c:v>0.95121414019051798</c:v>
                </c:pt>
                <c:pt idx="692">
                  <c:v>0.95259071637024395</c:v>
                </c:pt>
                <c:pt idx="693">
                  <c:v>0.95396729254997004</c:v>
                </c:pt>
                <c:pt idx="694">
                  <c:v>0.95534386872969601</c:v>
                </c:pt>
                <c:pt idx="695">
                  <c:v>0.95672044490942099</c:v>
                </c:pt>
                <c:pt idx="696">
                  <c:v>0.95809702108914696</c:v>
                </c:pt>
                <c:pt idx="697">
                  <c:v>0.95947359726887305</c:v>
                </c:pt>
                <c:pt idx="698">
                  <c:v>0.96085017344859902</c:v>
                </c:pt>
                <c:pt idx="699">
                  <c:v>0.962226749628325</c:v>
                </c:pt>
                <c:pt idx="700">
                  <c:v>0.96360332580804997</c:v>
                </c:pt>
                <c:pt idx="701">
                  <c:v>0.96497990198777595</c:v>
                </c:pt>
                <c:pt idx="702">
                  <c:v>0.96635647816750203</c:v>
                </c:pt>
                <c:pt idx="703">
                  <c:v>0.96773305434722801</c:v>
                </c:pt>
                <c:pt idx="704">
                  <c:v>0.96910963052695398</c:v>
                </c:pt>
                <c:pt idx="705">
                  <c:v>0.97048620670667896</c:v>
                </c:pt>
                <c:pt idx="706">
                  <c:v>0.97186278288640504</c:v>
                </c:pt>
                <c:pt idx="707">
                  <c:v>0.97323935906613102</c:v>
                </c:pt>
                <c:pt idx="708">
                  <c:v>0.97461593524585699</c:v>
                </c:pt>
                <c:pt idx="709">
                  <c:v>0.97599251142558296</c:v>
                </c:pt>
                <c:pt idx="710">
                  <c:v>0.97736908760530805</c:v>
                </c:pt>
                <c:pt idx="711">
                  <c:v>0.97874566378503403</c:v>
                </c:pt>
                <c:pt idx="712">
                  <c:v>0.98012223996476</c:v>
                </c:pt>
                <c:pt idx="713">
                  <c:v>0.98149881614448597</c:v>
                </c:pt>
                <c:pt idx="714">
                  <c:v>0.98287539232421095</c:v>
                </c:pt>
                <c:pt idx="715">
                  <c:v>0.98425196850393704</c:v>
                </c:pt>
                <c:pt idx="716">
                  <c:v>0.98562854468366301</c:v>
                </c:pt>
                <c:pt idx="717">
                  <c:v>0.98700512086338898</c:v>
                </c:pt>
                <c:pt idx="718">
                  <c:v>0.98838169704311396</c:v>
                </c:pt>
                <c:pt idx="719">
                  <c:v>0.98975827322284005</c:v>
                </c:pt>
                <c:pt idx="720">
                  <c:v>0.99113484940256602</c:v>
                </c:pt>
                <c:pt idx="721">
                  <c:v>0.992511425582292</c:v>
                </c:pt>
                <c:pt idx="722">
                  <c:v>0.99388800176201797</c:v>
                </c:pt>
                <c:pt idx="723">
                  <c:v>0.99526457794174295</c:v>
                </c:pt>
                <c:pt idx="724">
                  <c:v>0.99664115412146903</c:v>
                </c:pt>
                <c:pt idx="725">
                  <c:v>0.99801773030119501</c:v>
                </c:pt>
                <c:pt idx="726">
                  <c:v>0.99939430648092098</c:v>
                </c:pt>
                <c:pt idx="727">
                  <c:v>1.0007708826606501</c:v>
                </c:pt>
                <c:pt idx="728">
                  <c:v>1.00214745884037</c:v>
                </c:pt>
                <c:pt idx="729">
                  <c:v>1.0035240350201</c:v>
                </c:pt>
                <c:pt idx="730">
                  <c:v>1.00490061119982</c:v>
                </c:pt>
                <c:pt idx="731">
                  <c:v>1.00627718737955</c:v>
                </c:pt>
                <c:pt idx="732">
                  <c:v>1.0076537635592799</c:v>
                </c:pt>
                <c:pt idx="733">
                  <c:v>1.0090303397389999</c:v>
                </c:pt>
                <c:pt idx="734">
                  <c:v>1.0104069159187301</c:v>
                </c:pt>
                <c:pt idx="735">
                  <c:v>1.0117834920984501</c:v>
                </c:pt>
                <c:pt idx="736">
                  <c:v>1.0131600682781801</c:v>
                </c:pt>
                <c:pt idx="737">
                  <c:v>1.0145366444579</c:v>
                </c:pt>
                <c:pt idx="738">
                  <c:v>1.01591322063763</c:v>
                </c:pt>
                <c:pt idx="739">
                  <c:v>1.01728979681736</c:v>
                </c:pt>
                <c:pt idx="740">
                  <c:v>1.01866637299708</c:v>
                </c:pt>
                <c:pt idx="741">
                  <c:v>1.0200429491768099</c:v>
                </c:pt>
                <c:pt idx="742">
                  <c:v>1.0214195253565299</c:v>
                </c:pt>
                <c:pt idx="743">
                  <c:v>1.0227961015362601</c:v>
                </c:pt>
                <c:pt idx="744">
                  <c:v>1.0241726777159901</c:v>
                </c:pt>
                <c:pt idx="745">
                  <c:v>1.0255492538957101</c:v>
                </c:pt>
                <c:pt idx="746">
                  <c:v>1.02692583007544</c:v>
                </c:pt>
                <c:pt idx="747">
                  <c:v>1.02830240625516</c:v>
                </c:pt>
                <c:pt idx="748">
                  <c:v>1.02967898243489</c:v>
                </c:pt>
                <c:pt idx="749">
                  <c:v>1.03105555861461</c:v>
                </c:pt>
                <c:pt idx="750">
                  <c:v>1.0324321347943399</c:v>
                </c:pt>
                <c:pt idx="751">
                  <c:v>1.0338087109740699</c:v>
                </c:pt>
                <c:pt idx="752">
                  <c:v>1.0351852871537901</c:v>
                </c:pt>
                <c:pt idx="753">
                  <c:v>1.0365618633335201</c:v>
                </c:pt>
                <c:pt idx="754">
                  <c:v>1.0379384395132401</c:v>
                </c:pt>
                <c:pt idx="755">
                  <c:v>1.03931501569297</c:v>
                </c:pt>
                <c:pt idx="756">
                  <c:v>1.04069159187269</c:v>
                </c:pt>
                <c:pt idx="757">
                  <c:v>1.04206816805242</c:v>
                </c:pt>
                <c:pt idx="758">
                  <c:v>1.0434447442321499</c:v>
                </c:pt>
                <c:pt idx="759">
                  <c:v>1.0448213204118699</c:v>
                </c:pt>
                <c:pt idx="760">
                  <c:v>1.0461978965915999</c:v>
                </c:pt>
                <c:pt idx="761">
                  <c:v>1.0475744727713201</c:v>
                </c:pt>
                <c:pt idx="762">
                  <c:v>1.0489510489510501</c:v>
                </c:pt>
                <c:pt idx="763">
                  <c:v>1.05032762513078</c:v>
                </c:pt>
                <c:pt idx="764">
                  <c:v>1.0517042013105</c:v>
                </c:pt>
                <c:pt idx="765">
                  <c:v>1.05308077749023</c:v>
                </c:pt>
                <c:pt idx="766">
                  <c:v>1.05445735366995</c:v>
                </c:pt>
                <c:pt idx="767">
                  <c:v>1.0558339298496799</c:v>
                </c:pt>
                <c:pt idx="768">
                  <c:v>1.0572105060293999</c:v>
                </c:pt>
                <c:pt idx="769">
                  <c:v>1.0585870822091299</c:v>
                </c:pt>
                <c:pt idx="770">
                  <c:v>1.0599636583888601</c:v>
                </c:pt>
                <c:pt idx="771">
                  <c:v>1.0613402345685801</c:v>
                </c:pt>
                <c:pt idx="772">
                  <c:v>1.06271681074831</c:v>
                </c:pt>
                <c:pt idx="773">
                  <c:v>1.06409338692803</c:v>
                </c:pt>
                <c:pt idx="774">
                  <c:v>1.06546996310776</c:v>
                </c:pt>
                <c:pt idx="775">
                  <c:v>1.06684653928748</c:v>
                </c:pt>
                <c:pt idx="776">
                  <c:v>1.0682231154672099</c:v>
                </c:pt>
                <c:pt idx="777">
                  <c:v>1.0695996916469399</c:v>
                </c:pt>
                <c:pt idx="778">
                  <c:v>1.0709762678266599</c:v>
                </c:pt>
                <c:pt idx="779">
                  <c:v>1.0723528440063901</c:v>
                </c:pt>
                <c:pt idx="780">
                  <c:v>1.0737294201861101</c:v>
                </c:pt>
                <c:pt idx="781">
                  <c:v>1.07510599636584</c:v>
                </c:pt>
                <c:pt idx="782">
                  <c:v>1.07648257254557</c:v>
                </c:pt>
                <c:pt idx="783">
                  <c:v>1.07785914872529</c:v>
                </c:pt>
                <c:pt idx="784">
                  <c:v>1.07923572490502</c:v>
                </c:pt>
                <c:pt idx="785">
                  <c:v>1.0806123010847399</c:v>
                </c:pt>
                <c:pt idx="786">
                  <c:v>1.0819888772644699</c:v>
                </c:pt>
                <c:pt idx="787">
                  <c:v>1.0833654534441901</c:v>
                </c:pt>
                <c:pt idx="788">
                  <c:v>1.0847420296239201</c:v>
                </c:pt>
                <c:pt idx="789">
                  <c:v>1.0861186058036501</c:v>
                </c:pt>
                <c:pt idx="790">
                  <c:v>1.08749518198337</c:v>
                </c:pt>
                <c:pt idx="791">
                  <c:v>1.0888717581631</c:v>
                </c:pt>
                <c:pt idx="792">
                  <c:v>1.09024833434282</c:v>
                </c:pt>
                <c:pt idx="793">
                  <c:v>1.09162491052255</c:v>
                </c:pt>
                <c:pt idx="794">
                  <c:v>1.0930014867022699</c:v>
                </c:pt>
                <c:pt idx="795">
                  <c:v>1.0943780628819999</c:v>
                </c:pt>
                <c:pt idx="796">
                  <c:v>1.0957546390617301</c:v>
                </c:pt>
                <c:pt idx="797">
                  <c:v>1.0971312152414501</c:v>
                </c:pt>
                <c:pt idx="798">
                  <c:v>1.09850779142118</c:v>
                </c:pt>
                <c:pt idx="799">
                  <c:v>1.0998843676009</c:v>
                </c:pt>
                <c:pt idx="800">
                  <c:v>1.10126094378063</c:v>
                </c:pt>
                <c:pt idx="801">
                  <c:v>1.10263751996035</c:v>
                </c:pt>
                <c:pt idx="802">
                  <c:v>1.1040140961400799</c:v>
                </c:pt>
                <c:pt idx="803">
                  <c:v>1.1053906723198099</c:v>
                </c:pt>
                <c:pt idx="804">
                  <c:v>1.1067672484995299</c:v>
                </c:pt>
                <c:pt idx="805">
                  <c:v>1.1081438246792601</c:v>
                </c:pt>
                <c:pt idx="806">
                  <c:v>1.1095204008589801</c:v>
                </c:pt>
                <c:pt idx="807">
                  <c:v>1.11089697703871</c:v>
                </c:pt>
                <c:pt idx="808">
                  <c:v>1.11227355321844</c:v>
                </c:pt>
                <c:pt idx="809">
                  <c:v>1.11365012939816</c:v>
                </c:pt>
                <c:pt idx="810">
                  <c:v>1.11502670557789</c:v>
                </c:pt>
                <c:pt idx="811">
                  <c:v>1.1164032817576099</c:v>
                </c:pt>
                <c:pt idx="812">
                  <c:v>1.1177798579373399</c:v>
                </c:pt>
                <c:pt idx="813">
                  <c:v>1.1191564341170599</c:v>
                </c:pt>
                <c:pt idx="814">
                  <c:v>1.1205330102967901</c:v>
                </c:pt>
                <c:pt idx="815">
                  <c:v>1.1219095864765201</c:v>
                </c:pt>
                <c:pt idx="816">
                  <c:v>1.12328616265624</c:v>
                </c:pt>
                <c:pt idx="817">
                  <c:v>1.12466273883597</c:v>
                </c:pt>
                <c:pt idx="818">
                  <c:v>1.12603931501569</c:v>
                </c:pt>
                <c:pt idx="819">
                  <c:v>1.12741589119542</c:v>
                </c:pt>
                <c:pt idx="820">
                  <c:v>1.1287924673751399</c:v>
                </c:pt>
                <c:pt idx="821">
                  <c:v>1.1301690435548699</c:v>
                </c:pt>
                <c:pt idx="822">
                  <c:v>1.1315456197346001</c:v>
                </c:pt>
                <c:pt idx="823">
                  <c:v>1.1329221959143201</c:v>
                </c:pt>
                <c:pt idx="824">
                  <c:v>1.1342987720940501</c:v>
                </c:pt>
                <c:pt idx="825">
                  <c:v>1.13567534827377</c:v>
                </c:pt>
                <c:pt idx="826">
                  <c:v>1.1370519244535</c:v>
                </c:pt>
                <c:pt idx="827">
                  <c:v>1.13842850063323</c:v>
                </c:pt>
                <c:pt idx="828">
                  <c:v>1.13980507681295</c:v>
                </c:pt>
                <c:pt idx="829">
                  <c:v>1.1411816529926799</c:v>
                </c:pt>
                <c:pt idx="830">
                  <c:v>1.1425582291723999</c:v>
                </c:pt>
                <c:pt idx="831">
                  <c:v>1.1439348053521301</c:v>
                </c:pt>
                <c:pt idx="832">
                  <c:v>1.1453113815318501</c:v>
                </c:pt>
                <c:pt idx="833">
                  <c:v>1.1466879577115801</c:v>
                </c:pt>
                <c:pt idx="834">
                  <c:v>1.14806453389131</c:v>
                </c:pt>
                <c:pt idx="835">
                  <c:v>1.14944111007103</c:v>
                </c:pt>
                <c:pt idx="836">
                  <c:v>1.15081768625076</c:v>
                </c:pt>
                <c:pt idx="837">
                  <c:v>1.15219426243048</c:v>
                </c:pt>
                <c:pt idx="838">
                  <c:v>1.1535708386102099</c:v>
                </c:pt>
                <c:pt idx="839">
                  <c:v>1.1549474147899299</c:v>
                </c:pt>
                <c:pt idx="840">
                  <c:v>1.1563239909696601</c:v>
                </c:pt>
                <c:pt idx="841">
                  <c:v>1.1577005671493901</c:v>
                </c:pt>
                <c:pt idx="842">
                  <c:v>1.15907714332911</c:v>
                </c:pt>
                <c:pt idx="843">
                  <c:v>1.16045371950884</c:v>
                </c:pt>
                <c:pt idx="844">
                  <c:v>1.16183029568856</c:v>
                </c:pt>
                <c:pt idx="845">
                  <c:v>1.16320687186829</c:v>
                </c:pt>
                <c:pt idx="846">
                  <c:v>1.1645834480480199</c:v>
                </c:pt>
                <c:pt idx="847">
                  <c:v>1.1659600242277399</c:v>
                </c:pt>
                <c:pt idx="848">
                  <c:v>1.1673366004074699</c:v>
                </c:pt>
                <c:pt idx="849">
                  <c:v>1.1687131765871901</c:v>
                </c:pt>
                <c:pt idx="850">
                  <c:v>1.1700897527669201</c:v>
                </c:pt>
                <c:pt idx="851">
                  <c:v>1.17146632894664</c:v>
                </c:pt>
                <c:pt idx="852">
                  <c:v>1.17284290512637</c:v>
                </c:pt>
                <c:pt idx="853">
                  <c:v>1.1742194813061</c:v>
                </c:pt>
                <c:pt idx="854">
                  <c:v>1.17559605748582</c:v>
                </c:pt>
                <c:pt idx="855">
                  <c:v>1.1769726336655499</c:v>
                </c:pt>
                <c:pt idx="856">
                  <c:v>1.1783492098452699</c:v>
                </c:pt>
                <c:pt idx="857">
                  <c:v>1.1797257860249999</c:v>
                </c:pt>
                <c:pt idx="858">
                  <c:v>1.1811023622047201</c:v>
                </c:pt>
                <c:pt idx="859">
                  <c:v>1.1824789383844501</c:v>
                </c:pt>
                <c:pt idx="860">
                  <c:v>1.18385551456418</c:v>
                </c:pt>
                <c:pt idx="861">
                  <c:v>1.1852320907439</c:v>
                </c:pt>
                <c:pt idx="862">
                  <c:v>1.18660866692363</c:v>
                </c:pt>
                <c:pt idx="863">
                  <c:v>1.18798524310335</c:v>
                </c:pt>
                <c:pt idx="864">
                  <c:v>1.1893618192830799</c:v>
                </c:pt>
                <c:pt idx="865">
                  <c:v>1.1907383954628099</c:v>
                </c:pt>
                <c:pt idx="866">
                  <c:v>1.1921149716425301</c:v>
                </c:pt>
                <c:pt idx="867">
                  <c:v>1.1934915478222601</c:v>
                </c:pt>
                <c:pt idx="868">
                  <c:v>1.1948681240019801</c:v>
                </c:pt>
                <c:pt idx="869">
                  <c:v>1.19624470018171</c:v>
                </c:pt>
                <c:pt idx="870">
                  <c:v>1.19762127636143</c:v>
                </c:pt>
                <c:pt idx="871">
                  <c:v>1.19899785254116</c:v>
                </c:pt>
                <c:pt idx="872">
                  <c:v>1.20037442872089</c:v>
                </c:pt>
                <c:pt idx="873">
                  <c:v>1.2017510049006099</c:v>
                </c:pt>
                <c:pt idx="874">
                  <c:v>1.2031275810803399</c:v>
                </c:pt>
                <c:pt idx="875">
                  <c:v>1.2045041572600601</c:v>
                </c:pt>
                <c:pt idx="876">
                  <c:v>1.2058807334397901</c:v>
                </c:pt>
                <c:pt idx="877">
                  <c:v>1.2072573096195101</c:v>
                </c:pt>
                <c:pt idx="878">
                  <c:v>1.20863388579924</c:v>
                </c:pt>
                <c:pt idx="879">
                  <c:v>1.21001046197897</c:v>
                </c:pt>
                <c:pt idx="880">
                  <c:v>1.21138703815869</c:v>
                </c:pt>
                <c:pt idx="881">
                  <c:v>1.2127636143384199</c:v>
                </c:pt>
                <c:pt idx="882">
                  <c:v>1.2141401905181399</c:v>
                </c:pt>
                <c:pt idx="883">
                  <c:v>1.2155167666978699</c:v>
                </c:pt>
                <c:pt idx="884">
                  <c:v>1.2168933428776001</c:v>
                </c:pt>
                <c:pt idx="885">
                  <c:v>1.2182699190573201</c:v>
                </c:pt>
                <c:pt idx="886">
                  <c:v>1.21964649523705</c:v>
                </c:pt>
                <c:pt idx="887">
                  <c:v>1.22102307141677</c:v>
                </c:pt>
                <c:pt idx="888">
                  <c:v>1.2223996475965</c:v>
                </c:pt>
                <c:pt idx="889">
                  <c:v>1.22377622377622</c:v>
                </c:pt>
                <c:pt idx="890">
                  <c:v>1.2251527999559499</c:v>
                </c:pt>
                <c:pt idx="891">
                  <c:v>1.2265293761356799</c:v>
                </c:pt>
                <c:pt idx="892">
                  <c:v>1.2279059523153999</c:v>
                </c:pt>
                <c:pt idx="893">
                  <c:v>1.2292825284951301</c:v>
                </c:pt>
                <c:pt idx="894">
                  <c:v>1.2306591046748501</c:v>
                </c:pt>
                <c:pt idx="895">
                  <c:v>1.23203568085458</c:v>
                </c:pt>
                <c:pt idx="896">
                  <c:v>1.2334122570343</c:v>
                </c:pt>
                <c:pt idx="897">
                  <c:v>1.23478883321403</c:v>
                </c:pt>
                <c:pt idx="898">
                  <c:v>1.23616540939376</c:v>
                </c:pt>
                <c:pt idx="899">
                  <c:v>1.2375419855734799</c:v>
                </c:pt>
                <c:pt idx="900">
                  <c:v>1.2389185617532099</c:v>
                </c:pt>
                <c:pt idx="901">
                  <c:v>1.2402951379329299</c:v>
                </c:pt>
                <c:pt idx="902">
                  <c:v>1.2416717141126601</c:v>
                </c:pt>
                <c:pt idx="903">
                  <c:v>1.2430482902923901</c:v>
                </c:pt>
                <c:pt idx="904">
                  <c:v>1.24442486647211</c:v>
                </c:pt>
                <c:pt idx="905">
                  <c:v>1.24580144265184</c:v>
                </c:pt>
                <c:pt idx="906">
                  <c:v>1.24717801883156</c:v>
                </c:pt>
                <c:pt idx="907">
                  <c:v>1.24855459501129</c:v>
                </c:pt>
                <c:pt idx="908">
                  <c:v>1.2499311711910099</c:v>
                </c:pt>
                <c:pt idx="909">
                  <c:v>1.2513077473707399</c:v>
                </c:pt>
                <c:pt idx="910">
                  <c:v>1.2526843235504701</c:v>
                </c:pt>
                <c:pt idx="911">
                  <c:v>1.2540608997301901</c:v>
                </c:pt>
                <c:pt idx="912">
                  <c:v>1.2554374759099201</c:v>
                </c:pt>
                <c:pt idx="913">
                  <c:v>1.25681405208964</c:v>
                </c:pt>
                <c:pt idx="914">
                  <c:v>1.25819062826937</c:v>
                </c:pt>
                <c:pt idx="915">
                  <c:v>1.25956720444909</c:v>
                </c:pt>
                <c:pt idx="916">
                  <c:v>1.26094378062882</c:v>
                </c:pt>
                <c:pt idx="917">
                  <c:v>1.2623203568085499</c:v>
                </c:pt>
                <c:pt idx="918">
                  <c:v>1.2636969329882699</c:v>
                </c:pt>
                <c:pt idx="919">
                  <c:v>1.2650735091680001</c:v>
                </c:pt>
                <c:pt idx="920">
                  <c:v>1.2664500853477201</c:v>
                </c:pt>
                <c:pt idx="921">
                  <c:v>1.26782666152745</c:v>
                </c:pt>
                <c:pt idx="922">
                  <c:v>1.26920323770718</c:v>
                </c:pt>
                <c:pt idx="923">
                  <c:v>1.2705798138869</c:v>
                </c:pt>
                <c:pt idx="924">
                  <c:v>1.27195639006663</c:v>
                </c:pt>
                <c:pt idx="925">
                  <c:v>1.27333296624635</c:v>
                </c:pt>
                <c:pt idx="926">
                  <c:v>1.2747095424260799</c:v>
                </c:pt>
                <c:pt idx="927">
                  <c:v>1.2760861186057999</c:v>
                </c:pt>
                <c:pt idx="928">
                  <c:v>1.2774626947855301</c:v>
                </c:pt>
                <c:pt idx="929">
                  <c:v>1.2788392709652601</c:v>
                </c:pt>
                <c:pt idx="930">
                  <c:v>1.28021584714498</c:v>
                </c:pt>
                <c:pt idx="931">
                  <c:v>1.28159242332471</c:v>
                </c:pt>
                <c:pt idx="932">
                  <c:v>1.28296899950443</c:v>
                </c:pt>
                <c:pt idx="933">
                  <c:v>1.28434557568416</c:v>
                </c:pt>
                <c:pt idx="934">
                  <c:v>1.2857221518638799</c:v>
                </c:pt>
                <c:pt idx="935">
                  <c:v>1.2870987280436099</c:v>
                </c:pt>
                <c:pt idx="936">
                  <c:v>1.2884753042233399</c:v>
                </c:pt>
                <c:pt idx="937">
                  <c:v>1.2898518804030601</c:v>
                </c:pt>
                <c:pt idx="938">
                  <c:v>1.2912284565827901</c:v>
                </c:pt>
                <c:pt idx="939">
                  <c:v>1.29260503276251</c:v>
                </c:pt>
                <c:pt idx="940">
                  <c:v>1.29398160894224</c:v>
                </c:pt>
                <c:pt idx="941">
                  <c:v>1.29535818512196</c:v>
                </c:pt>
                <c:pt idx="942">
                  <c:v>1.29673476130169</c:v>
                </c:pt>
                <c:pt idx="943">
                  <c:v>1.2981113374814199</c:v>
                </c:pt>
                <c:pt idx="944">
                  <c:v>1.2994879136611399</c:v>
                </c:pt>
                <c:pt idx="945">
                  <c:v>1.3008644898408701</c:v>
                </c:pt>
                <c:pt idx="946">
                  <c:v>1.3022410660205901</c:v>
                </c:pt>
                <c:pt idx="947">
                  <c:v>1.3036176422003201</c:v>
                </c:pt>
                <c:pt idx="948">
                  <c:v>1.30499421838005</c:v>
                </c:pt>
                <c:pt idx="949">
                  <c:v>1.30637079455977</c:v>
                </c:pt>
                <c:pt idx="950">
                  <c:v>1.3077473707395</c:v>
                </c:pt>
                <c:pt idx="951">
                  <c:v>1.30912394691922</c:v>
                </c:pt>
                <c:pt idx="952">
                  <c:v>1.3105005230989499</c:v>
                </c:pt>
                <c:pt idx="953">
                  <c:v>1.3118770992786699</c:v>
                </c:pt>
                <c:pt idx="954">
                  <c:v>1.3132536754584001</c:v>
                </c:pt>
                <c:pt idx="955">
                  <c:v>1.3146302516381301</c:v>
                </c:pt>
                <c:pt idx="956">
                  <c:v>1.3160068278178501</c:v>
                </c:pt>
                <c:pt idx="957">
                  <c:v>1.31738340399758</c:v>
                </c:pt>
                <c:pt idx="958">
                  <c:v>1.3187599801773</c:v>
                </c:pt>
                <c:pt idx="959">
                  <c:v>1.32013655635703</c:v>
                </c:pt>
                <c:pt idx="960">
                  <c:v>1.32151313253675</c:v>
                </c:pt>
                <c:pt idx="961">
                  <c:v>1.3228897087164799</c:v>
                </c:pt>
                <c:pt idx="962">
                  <c:v>1.3242662848962099</c:v>
                </c:pt>
                <c:pt idx="963">
                  <c:v>1.3256428610759301</c:v>
                </c:pt>
                <c:pt idx="964">
                  <c:v>1.3270194372556601</c:v>
                </c:pt>
                <c:pt idx="965">
                  <c:v>1.3283960134353801</c:v>
                </c:pt>
                <c:pt idx="966">
                  <c:v>1.32977258961511</c:v>
                </c:pt>
                <c:pt idx="967">
                  <c:v>1.33114916579484</c:v>
                </c:pt>
                <c:pt idx="968">
                  <c:v>1.33252574197456</c:v>
                </c:pt>
                <c:pt idx="969">
                  <c:v>1.3339023181542899</c:v>
                </c:pt>
                <c:pt idx="970">
                  <c:v>1.3352788943340099</c:v>
                </c:pt>
                <c:pt idx="971">
                  <c:v>1.3366554705137399</c:v>
                </c:pt>
                <c:pt idx="972">
                  <c:v>1.3380320466934601</c:v>
                </c:pt>
                <c:pt idx="973">
                  <c:v>1.3394086228731901</c:v>
                </c:pt>
                <c:pt idx="974">
                  <c:v>1.34078519905292</c:v>
                </c:pt>
                <c:pt idx="975">
                  <c:v>1.34216177523264</c:v>
                </c:pt>
                <c:pt idx="976">
                  <c:v>1.34353835141237</c:v>
                </c:pt>
                <c:pt idx="977">
                  <c:v>1.34491492759209</c:v>
                </c:pt>
                <c:pt idx="978">
                  <c:v>1.3462915037718199</c:v>
                </c:pt>
                <c:pt idx="979">
                  <c:v>1.3476680799515399</c:v>
                </c:pt>
                <c:pt idx="980">
                  <c:v>1.3490446561312699</c:v>
                </c:pt>
                <c:pt idx="981">
                  <c:v>1.3504212323110001</c:v>
                </c:pt>
                <c:pt idx="982">
                  <c:v>1.3517978084907201</c:v>
                </c:pt>
                <c:pt idx="983">
                  <c:v>1.35317438467045</c:v>
                </c:pt>
                <c:pt idx="984">
                  <c:v>1.35455096085017</c:v>
                </c:pt>
                <c:pt idx="985">
                  <c:v>1.3559275370299</c:v>
                </c:pt>
                <c:pt idx="986">
                  <c:v>1.35730411320963</c:v>
                </c:pt>
                <c:pt idx="987">
                  <c:v>1.3586806893893499</c:v>
                </c:pt>
                <c:pt idx="988">
                  <c:v>1.3600572655690799</c:v>
                </c:pt>
                <c:pt idx="989">
                  <c:v>1.3614338417487999</c:v>
                </c:pt>
                <c:pt idx="990">
                  <c:v>1.3628104179285301</c:v>
                </c:pt>
                <c:pt idx="991">
                  <c:v>1.3641869941082501</c:v>
                </c:pt>
                <c:pt idx="992">
                  <c:v>1.36556357028798</c:v>
                </c:pt>
                <c:pt idx="993">
                  <c:v>1.36694014646771</c:v>
                </c:pt>
                <c:pt idx="994">
                  <c:v>1.36831672264743</c:v>
                </c:pt>
                <c:pt idx="995">
                  <c:v>1.36969329882716</c:v>
                </c:pt>
                <c:pt idx="996">
                  <c:v>1.3710698750068799</c:v>
                </c:pt>
                <c:pt idx="997">
                  <c:v>1.3724464511866099</c:v>
                </c:pt>
                <c:pt idx="998">
                  <c:v>1.3738230273663301</c:v>
                </c:pt>
                <c:pt idx="999">
                  <c:v>1.3751996035460601</c:v>
                </c:pt>
                <c:pt idx="1000">
                  <c:v>1.3765761797257901</c:v>
                </c:pt>
                <c:pt idx="1001">
                  <c:v>1.37795275590551</c:v>
                </c:pt>
                <c:pt idx="1002">
                  <c:v>1.37932933208524</c:v>
                </c:pt>
                <c:pt idx="1003">
                  <c:v>1.38070590826496</c:v>
                </c:pt>
                <c:pt idx="1004">
                  <c:v>1.38208248444469</c:v>
                </c:pt>
                <c:pt idx="1005">
                  <c:v>1.3834590606244199</c:v>
                </c:pt>
                <c:pt idx="1006">
                  <c:v>1.3848356368041399</c:v>
                </c:pt>
                <c:pt idx="1007">
                  <c:v>1.3862122129838701</c:v>
                </c:pt>
                <c:pt idx="1008">
                  <c:v>1.3875887891635901</c:v>
                </c:pt>
                <c:pt idx="1009">
                  <c:v>1.38896536534332</c:v>
                </c:pt>
                <c:pt idx="1010">
                  <c:v>1.39034194152304</c:v>
                </c:pt>
                <c:pt idx="1011">
                  <c:v>1.39171851770277</c:v>
                </c:pt>
                <c:pt idx="1012">
                  <c:v>1.3930950938825</c:v>
                </c:pt>
                <c:pt idx="1013">
                  <c:v>1.3944716700622199</c:v>
                </c:pt>
                <c:pt idx="1014">
                  <c:v>1.3958482462419499</c:v>
                </c:pt>
                <c:pt idx="1015">
                  <c:v>1.3972248224216699</c:v>
                </c:pt>
                <c:pt idx="1016">
                  <c:v>1.3986013986014001</c:v>
                </c:pt>
                <c:pt idx="1017">
                  <c:v>1.3999779747811201</c:v>
                </c:pt>
                <c:pt idx="1018">
                  <c:v>1.40135455096085</c:v>
                </c:pt>
                <c:pt idx="1019">
                  <c:v>1.40273112714058</c:v>
                </c:pt>
                <c:pt idx="1020">
                  <c:v>1.4041077033203</c:v>
                </c:pt>
                <c:pt idx="1021">
                  <c:v>1.40548427950003</c:v>
                </c:pt>
                <c:pt idx="1022">
                  <c:v>1.4068608556797499</c:v>
                </c:pt>
                <c:pt idx="1023">
                  <c:v>1.4082374318594799</c:v>
                </c:pt>
                <c:pt idx="1024">
                  <c:v>1.4096140080392101</c:v>
                </c:pt>
                <c:pt idx="1025">
                  <c:v>1.4109905842189301</c:v>
                </c:pt>
                <c:pt idx="1026">
                  <c:v>1.4123671603986601</c:v>
                </c:pt>
                <c:pt idx="1027">
                  <c:v>1.41374373657838</c:v>
                </c:pt>
                <c:pt idx="1028">
                  <c:v>1.41512031275811</c:v>
                </c:pt>
                <c:pt idx="1029">
                  <c:v>1.41649688893783</c:v>
                </c:pt>
                <c:pt idx="1030">
                  <c:v>1.41787346511756</c:v>
                </c:pt>
                <c:pt idx="1031">
                  <c:v>1.4192500412972899</c:v>
                </c:pt>
                <c:pt idx="1032">
                  <c:v>1.4206266174770099</c:v>
                </c:pt>
                <c:pt idx="1033">
                  <c:v>1.4220031936567401</c:v>
                </c:pt>
                <c:pt idx="1034">
                  <c:v>1.4233797698364601</c:v>
                </c:pt>
                <c:pt idx="1035">
                  <c:v>1.4247563460161901</c:v>
                </c:pt>
                <c:pt idx="1036">
                  <c:v>1.42613292219591</c:v>
                </c:pt>
                <c:pt idx="1037">
                  <c:v>1.42750949837564</c:v>
                </c:pt>
                <c:pt idx="1038">
                  <c:v>1.42888607455537</c:v>
                </c:pt>
                <c:pt idx="1039">
                  <c:v>1.43026265073509</c:v>
                </c:pt>
                <c:pt idx="1040">
                  <c:v>1.4316392269148199</c:v>
                </c:pt>
                <c:pt idx="1041">
                  <c:v>1.4330158030945399</c:v>
                </c:pt>
                <c:pt idx="1042">
                  <c:v>1.4343923792742701</c:v>
                </c:pt>
                <c:pt idx="1043">
                  <c:v>1.4357689554540001</c:v>
                </c:pt>
                <c:pt idx="1044">
                  <c:v>1.4371455316337201</c:v>
                </c:pt>
                <c:pt idx="1045">
                  <c:v>1.43852210781345</c:v>
                </c:pt>
                <c:pt idx="1046">
                  <c:v>1.43989868399317</c:v>
                </c:pt>
                <c:pt idx="1047">
                  <c:v>1.4412752601729</c:v>
                </c:pt>
                <c:pt idx="1048">
                  <c:v>1.44265183635262</c:v>
                </c:pt>
                <c:pt idx="1049">
                  <c:v>1.4440284125323499</c:v>
                </c:pt>
                <c:pt idx="1050">
                  <c:v>1.4454049887120799</c:v>
                </c:pt>
                <c:pt idx="1051">
                  <c:v>1.4467815648918001</c:v>
                </c:pt>
                <c:pt idx="1052">
                  <c:v>1.4481581410715301</c:v>
                </c:pt>
                <c:pt idx="1053">
                  <c:v>1.44953471725125</c:v>
                </c:pt>
                <c:pt idx="1054">
                  <c:v>1.45091129343098</c:v>
                </c:pt>
                <c:pt idx="1055">
                  <c:v>1.4522878696107</c:v>
                </c:pt>
                <c:pt idx="1056">
                  <c:v>1.45366444579043</c:v>
                </c:pt>
                <c:pt idx="1057">
                  <c:v>1.4550410219701599</c:v>
                </c:pt>
                <c:pt idx="1058">
                  <c:v>1.4564175981498799</c:v>
                </c:pt>
                <c:pt idx="1059">
                  <c:v>1.4577941743296099</c:v>
                </c:pt>
                <c:pt idx="1060">
                  <c:v>1.4591707505093301</c:v>
                </c:pt>
                <c:pt idx="1061">
                  <c:v>1.4605473266890601</c:v>
                </c:pt>
                <c:pt idx="1062">
                  <c:v>1.46192390286879</c:v>
                </c:pt>
                <c:pt idx="1063">
                  <c:v>1.46330047904851</c:v>
                </c:pt>
                <c:pt idx="1064">
                  <c:v>1.46467705522824</c:v>
                </c:pt>
                <c:pt idx="1065">
                  <c:v>1.46605363140796</c:v>
                </c:pt>
                <c:pt idx="1066">
                  <c:v>1.4674302075876899</c:v>
                </c:pt>
                <c:pt idx="1067">
                  <c:v>1.4688067837674099</c:v>
                </c:pt>
                <c:pt idx="1068">
                  <c:v>1.4701833599471399</c:v>
                </c:pt>
                <c:pt idx="1069">
                  <c:v>1.4715599361268701</c:v>
                </c:pt>
                <c:pt idx="1070">
                  <c:v>1.4729365123065901</c:v>
                </c:pt>
                <c:pt idx="1071">
                  <c:v>1.47431308848632</c:v>
                </c:pt>
                <c:pt idx="1072">
                  <c:v>1.47568966466604</c:v>
                </c:pt>
                <c:pt idx="1073">
                  <c:v>1.47706624084577</c:v>
                </c:pt>
                <c:pt idx="1074">
                  <c:v>1.47844281702549</c:v>
                </c:pt>
                <c:pt idx="1075">
                  <c:v>1.4798193932052199</c:v>
                </c:pt>
                <c:pt idx="1076">
                  <c:v>1.4811959693849499</c:v>
                </c:pt>
                <c:pt idx="1077">
                  <c:v>1.4825725455646701</c:v>
                </c:pt>
                <c:pt idx="1078">
                  <c:v>1.4839491217444001</c:v>
                </c:pt>
                <c:pt idx="1079">
                  <c:v>1.4853256979241201</c:v>
                </c:pt>
                <c:pt idx="1080">
                  <c:v>1.48670227410385</c:v>
                </c:pt>
                <c:pt idx="1081">
                  <c:v>1.48807885028358</c:v>
                </c:pt>
                <c:pt idx="1082">
                  <c:v>1.4894554264633</c:v>
                </c:pt>
                <c:pt idx="1083">
                  <c:v>1.49083200264303</c:v>
                </c:pt>
                <c:pt idx="1084">
                  <c:v>1.4922085788227499</c:v>
                </c:pt>
                <c:pt idx="1085">
                  <c:v>1.4935851550024799</c:v>
                </c:pt>
                <c:pt idx="1086">
                  <c:v>1.4949617311822001</c:v>
                </c:pt>
                <c:pt idx="1087">
                  <c:v>1.4963383073619301</c:v>
                </c:pt>
                <c:pt idx="1088">
                  <c:v>1.49771488354166</c:v>
                </c:pt>
                <c:pt idx="1089">
                  <c:v>1.49909145972138</c:v>
                </c:pt>
                <c:pt idx="1090">
                  <c:v>1.50046803590111</c:v>
                </c:pt>
                <c:pt idx="1091">
                  <c:v>1.50184461208083</c:v>
                </c:pt>
                <c:pt idx="1092">
                  <c:v>1.5032211882605599</c:v>
                </c:pt>
                <c:pt idx="1093">
                  <c:v>1.5045977644402799</c:v>
                </c:pt>
                <c:pt idx="1094">
                  <c:v>1.5059743406200099</c:v>
                </c:pt>
                <c:pt idx="1095">
                  <c:v>1.5073509167997401</c:v>
                </c:pt>
                <c:pt idx="1096">
                  <c:v>1.5087274929794601</c:v>
                </c:pt>
                <c:pt idx="1097">
                  <c:v>1.51010406915919</c:v>
                </c:pt>
                <c:pt idx="1098">
                  <c:v>1.51148064533891</c:v>
                </c:pt>
                <c:pt idx="1099">
                  <c:v>1.51285722151864</c:v>
                </c:pt>
                <c:pt idx="1100">
                  <c:v>1.51423379769836</c:v>
                </c:pt>
                <c:pt idx="1101">
                  <c:v>1.5156103738780899</c:v>
                </c:pt>
                <c:pt idx="1102">
                  <c:v>1.5169869500578199</c:v>
                </c:pt>
                <c:pt idx="1103">
                  <c:v>1.5183635262375399</c:v>
                </c:pt>
                <c:pt idx="1104">
                  <c:v>1.5197401024172701</c:v>
                </c:pt>
                <c:pt idx="1105">
                  <c:v>1.5211166785969901</c:v>
                </c:pt>
                <c:pt idx="1106">
                  <c:v>1.52249325477672</c:v>
                </c:pt>
                <c:pt idx="1107">
                  <c:v>1.52386983095645</c:v>
                </c:pt>
                <c:pt idx="1108">
                  <c:v>1.52524640713617</c:v>
                </c:pt>
                <c:pt idx="1109">
                  <c:v>1.5266229833159</c:v>
                </c:pt>
                <c:pt idx="1110">
                  <c:v>1.5279995594956199</c:v>
                </c:pt>
                <c:pt idx="1111">
                  <c:v>1.5293761356753499</c:v>
                </c:pt>
                <c:pt idx="1112">
                  <c:v>1.5307527118550699</c:v>
                </c:pt>
                <c:pt idx="1113">
                  <c:v>1.5321292880348001</c:v>
                </c:pt>
                <c:pt idx="1114">
                  <c:v>1.5335058642145301</c:v>
                </c:pt>
                <c:pt idx="1115">
                  <c:v>1.53488244039425</c:v>
                </c:pt>
                <c:pt idx="1116">
                  <c:v>1.53625901657398</c:v>
                </c:pt>
                <c:pt idx="1117">
                  <c:v>1.5376355927537</c:v>
                </c:pt>
                <c:pt idx="1118">
                  <c:v>1.53901216893343</c:v>
                </c:pt>
                <c:pt idx="1119">
                  <c:v>1.5403887451131499</c:v>
                </c:pt>
                <c:pt idx="1120">
                  <c:v>1.5417653212928799</c:v>
                </c:pt>
                <c:pt idx="1121">
                  <c:v>1.5431418974726101</c:v>
                </c:pt>
                <c:pt idx="1122">
                  <c:v>1.5445184736523301</c:v>
                </c:pt>
                <c:pt idx="1123">
                  <c:v>1.5458950498320601</c:v>
                </c:pt>
                <c:pt idx="1124">
                  <c:v>1.54727162601178</c:v>
                </c:pt>
                <c:pt idx="1125">
                  <c:v>1.54864820219151</c:v>
                </c:pt>
                <c:pt idx="1126">
                  <c:v>1.55002477837124</c:v>
                </c:pt>
                <c:pt idx="1127">
                  <c:v>1.55140135455096</c:v>
                </c:pt>
                <c:pt idx="1128">
                  <c:v>1.5527779307306899</c:v>
                </c:pt>
                <c:pt idx="1129">
                  <c:v>1.5541545069104099</c:v>
                </c:pt>
                <c:pt idx="1130">
                  <c:v>1.5555310830901401</c:v>
                </c:pt>
                <c:pt idx="1131">
                  <c:v>1.5569076592698601</c:v>
                </c:pt>
                <c:pt idx="1132">
                  <c:v>1.55828423544959</c:v>
                </c:pt>
                <c:pt idx="1133">
                  <c:v>1.55966081162932</c:v>
                </c:pt>
                <c:pt idx="1134">
                  <c:v>1.56103738780904</c:v>
                </c:pt>
                <c:pt idx="1135">
                  <c:v>1.56241396398877</c:v>
                </c:pt>
                <c:pt idx="1136">
                  <c:v>1.56379054016849</c:v>
                </c:pt>
                <c:pt idx="1137">
                  <c:v>1.5651671163482199</c:v>
                </c:pt>
                <c:pt idx="1138">
                  <c:v>1.5665436925279399</c:v>
                </c:pt>
                <c:pt idx="1139">
                  <c:v>1.5679202687076701</c:v>
                </c:pt>
                <c:pt idx="1140">
                  <c:v>1.5692968448874001</c:v>
                </c:pt>
                <c:pt idx="1141">
                  <c:v>1.57067342106712</c:v>
                </c:pt>
                <c:pt idx="1142">
                  <c:v>1.57204999724685</c:v>
                </c:pt>
                <c:pt idx="1143">
                  <c:v>1.57342657342657</c:v>
                </c:pt>
                <c:pt idx="1144">
                  <c:v>1.5748031496063</c:v>
                </c:pt>
                <c:pt idx="1145">
                  <c:v>1.5761797257860299</c:v>
                </c:pt>
                <c:pt idx="1146">
                  <c:v>1.5775563019657499</c:v>
                </c:pt>
                <c:pt idx="1147">
                  <c:v>1.5789328781454799</c:v>
                </c:pt>
                <c:pt idx="1148">
                  <c:v>1.5803094543252001</c:v>
                </c:pt>
                <c:pt idx="1149">
                  <c:v>1.5816860305049301</c:v>
                </c:pt>
                <c:pt idx="1150">
                  <c:v>1.58306260668465</c:v>
                </c:pt>
                <c:pt idx="1151">
                  <c:v>1.58443918286438</c:v>
                </c:pt>
                <c:pt idx="1152">
                  <c:v>1.58581575904411</c:v>
                </c:pt>
                <c:pt idx="1153">
                  <c:v>1.58719233522383</c:v>
                </c:pt>
                <c:pt idx="1154">
                  <c:v>1.5885689114035599</c:v>
                </c:pt>
                <c:pt idx="1155">
                  <c:v>1.5899454875832799</c:v>
                </c:pt>
                <c:pt idx="1156">
                  <c:v>1.5913220637630101</c:v>
                </c:pt>
                <c:pt idx="1157">
                  <c:v>1.5926986399427301</c:v>
                </c:pt>
                <c:pt idx="1158">
                  <c:v>1.5940752161224601</c:v>
                </c:pt>
                <c:pt idx="1159">
                  <c:v>1.59545179230219</c:v>
                </c:pt>
                <c:pt idx="1160">
                  <c:v>1.59682836848191</c:v>
                </c:pt>
                <c:pt idx="1161">
                  <c:v>1.59820494466164</c:v>
                </c:pt>
                <c:pt idx="1162">
                  <c:v>1.59958152084136</c:v>
                </c:pt>
                <c:pt idx="1163">
                  <c:v>1.6009580970210899</c:v>
                </c:pt>
                <c:pt idx="1164">
                  <c:v>1.6023346732008199</c:v>
                </c:pt>
                <c:pt idx="1165">
                  <c:v>1.6037112493805401</c:v>
                </c:pt>
                <c:pt idx="1166">
                  <c:v>1.6050878255602701</c:v>
                </c:pt>
                <c:pt idx="1167">
                  <c:v>1.6064644017399901</c:v>
                </c:pt>
                <c:pt idx="1168">
                  <c:v>1.60784097791972</c:v>
                </c:pt>
                <c:pt idx="1169">
                  <c:v>1.60921755409944</c:v>
                </c:pt>
                <c:pt idx="1170">
                  <c:v>1.61059413027917</c:v>
                </c:pt>
                <c:pt idx="1171">
                  <c:v>1.6119707064588999</c:v>
                </c:pt>
                <c:pt idx="1172">
                  <c:v>1.6133472826386199</c:v>
                </c:pt>
                <c:pt idx="1173">
                  <c:v>1.6147238588183499</c:v>
                </c:pt>
                <c:pt idx="1174">
                  <c:v>1.6161004349980701</c:v>
                </c:pt>
                <c:pt idx="1175">
                  <c:v>1.6174770111778001</c:v>
                </c:pt>
                <c:pt idx="1176">
                  <c:v>1.6188535873575201</c:v>
                </c:pt>
                <c:pt idx="1177">
                  <c:v>1.62023016353725</c:v>
                </c:pt>
                <c:pt idx="1178">
                  <c:v>1.62160673971698</c:v>
                </c:pt>
                <c:pt idx="1179">
                  <c:v>1.6229833158967</c:v>
                </c:pt>
                <c:pt idx="1180">
                  <c:v>1.6243598920764299</c:v>
                </c:pt>
                <c:pt idx="1181">
                  <c:v>1.6257364682561499</c:v>
                </c:pt>
                <c:pt idx="1182">
                  <c:v>1.6271130444358799</c:v>
                </c:pt>
                <c:pt idx="1183">
                  <c:v>1.6284896206156101</c:v>
                </c:pt>
                <c:pt idx="1184">
                  <c:v>1.6298661967953301</c:v>
                </c:pt>
                <c:pt idx="1185">
                  <c:v>1.63124277297506</c:v>
                </c:pt>
                <c:pt idx="1186">
                  <c:v>1.63261934915478</c:v>
                </c:pt>
                <c:pt idx="1187">
                  <c:v>1.63399592533451</c:v>
                </c:pt>
                <c:pt idx="1188">
                  <c:v>1.63537250151423</c:v>
                </c:pt>
                <c:pt idx="1189">
                  <c:v>1.6367490776939599</c:v>
                </c:pt>
                <c:pt idx="1190">
                  <c:v>1.6381256538736899</c:v>
                </c:pt>
                <c:pt idx="1191">
                  <c:v>1.6395022300534099</c:v>
                </c:pt>
                <c:pt idx="1192">
                  <c:v>1.6408788062331401</c:v>
                </c:pt>
                <c:pt idx="1193">
                  <c:v>1.6422553824128601</c:v>
                </c:pt>
                <c:pt idx="1194">
                  <c:v>1.64363195859259</c:v>
                </c:pt>
                <c:pt idx="1195">
                  <c:v>1.64500853477231</c:v>
                </c:pt>
                <c:pt idx="1196">
                  <c:v>1.64638511095204</c:v>
                </c:pt>
                <c:pt idx="1197">
                  <c:v>1.64776168713177</c:v>
                </c:pt>
                <c:pt idx="1198">
                  <c:v>1.6491382633114899</c:v>
                </c:pt>
                <c:pt idx="1199">
                  <c:v>1.6505148394912199</c:v>
                </c:pt>
                <c:pt idx="1200">
                  <c:v>1.6518914156709401</c:v>
                </c:pt>
                <c:pt idx="1201">
                  <c:v>1.6532679918506701</c:v>
                </c:pt>
                <c:pt idx="1202">
                  <c:v>1.6546445680304001</c:v>
                </c:pt>
                <c:pt idx="1203">
                  <c:v>1.65602114421012</c:v>
                </c:pt>
                <c:pt idx="1204">
                  <c:v>1.65739772038985</c:v>
                </c:pt>
                <c:pt idx="1205">
                  <c:v>1.65877429656957</c:v>
                </c:pt>
                <c:pt idx="1206">
                  <c:v>1.6601508727493</c:v>
                </c:pt>
                <c:pt idx="1207">
                  <c:v>1.6615274489290199</c:v>
                </c:pt>
                <c:pt idx="1208">
                  <c:v>1.6629040251087499</c:v>
                </c:pt>
                <c:pt idx="1209">
                  <c:v>1.6642806012884801</c:v>
                </c:pt>
                <c:pt idx="1210">
                  <c:v>1.6656571774682001</c:v>
                </c:pt>
                <c:pt idx="1211">
                  <c:v>1.66703375364793</c:v>
                </c:pt>
                <c:pt idx="1212">
                  <c:v>1.66841032982765</c:v>
                </c:pt>
                <c:pt idx="1213">
                  <c:v>1.66978690600738</c:v>
                </c:pt>
                <c:pt idx="1214">
                  <c:v>1.6711634821871</c:v>
                </c:pt>
                <c:pt idx="1215">
                  <c:v>1.67254005836683</c:v>
                </c:pt>
                <c:pt idx="1216">
                  <c:v>1.6739166345465599</c:v>
                </c:pt>
                <c:pt idx="1217">
                  <c:v>1.6752932107262799</c:v>
                </c:pt>
                <c:pt idx="1218">
                  <c:v>1.6766697869060101</c:v>
                </c:pt>
                <c:pt idx="1219">
                  <c:v>1.6780463630857301</c:v>
                </c:pt>
                <c:pt idx="1220">
                  <c:v>1.67942293926546</c:v>
                </c:pt>
                <c:pt idx="1221">
                  <c:v>1.68079951544519</c:v>
                </c:pt>
                <c:pt idx="1222">
                  <c:v>1.68217609162491</c:v>
                </c:pt>
                <c:pt idx="1223">
                  <c:v>1.68355266780464</c:v>
                </c:pt>
                <c:pt idx="1224">
                  <c:v>1.6849292439843599</c:v>
                </c:pt>
                <c:pt idx="1225">
                  <c:v>1.6863058201640899</c:v>
                </c:pt>
                <c:pt idx="1226">
                  <c:v>1.6876823963438099</c:v>
                </c:pt>
                <c:pt idx="1227">
                  <c:v>1.6890589725235401</c:v>
                </c:pt>
                <c:pt idx="1228">
                  <c:v>1.6904355487032701</c:v>
                </c:pt>
                <c:pt idx="1229">
                  <c:v>1.69181212488299</c:v>
                </c:pt>
                <c:pt idx="1230">
                  <c:v>1.69318870106272</c:v>
                </c:pt>
                <c:pt idx="1231">
                  <c:v>1.69456527724244</c:v>
                </c:pt>
                <c:pt idx="1232">
                  <c:v>1.69594185342217</c:v>
                </c:pt>
                <c:pt idx="1233">
                  <c:v>1.6973184296018899</c:v>
                </c:pt>
                <c:pt idx="1234">
                  <c:v>1.6986950057816199</c:v>
                </c:pt>
                <c:pt idx="1235">
                  <c:v>1.7000715819613501</c:v>
                </c:pt>
                <c:pt idx="1236">
                  <c:v>1.7014481581410701</c:v>
                </c:pt>
                <c:pt idx="1237">
                  <c:v>1.7028247343208001</c:v>
                </c:pt>
                <c:pt idx="1238">
                  <c:v>1.70420131050052</c:v>
                </c:pt>
                <c:pt idx="1239">
                  <c:v>1.70557788668025</c:v>
                </c:pt>
                <c:pt idx="1240">
                  <c:v>1.70695446285997</c:v>
                </c:pt>
                <c:pt idx="1241">
                  <c:v>1.7083310390397</c:v>
                </c:pt>
                <c:pt idx="1242">
                  <c:v>1.7097076152194299</c:v>
                </c:pt>
                <c:pt idx="1243">
                  <c:v>1.7110841913991499</c:v>
                </c:pt>
                <c:pt idx="1244">
                  <c:v>1.7124607675788801</c:v>
                </c:pt>
                <c:pt idx="1245">
                  <c:v>1.7138373437586001</c:v>
                </c:pt>
                <c:pt idx="1246">
                  <c:v>1.7152139199383301</c:v>
                </c:pt>
                <c:pt idx="1247">
                  <c:v>1.71659049611806</c:v>
                </c:pt>
                <c:pt idx="1248">
                  <c:v>1.71796707229778</c:v>
                </c:pt>
                <c:pt idx="1249">
                  <c:v>1.71934364847751</c:v>
                </c:pt>
                <c:pt idx="1250">
                  <c:v>1.72072022465723</c:v>
                </c:pt>
                <c:pt idx="1251">
                  <c:v>1.7220968008369599</c:v>
                </c:pt>
                <c:pt idx="1252">
                  <c:v>1.7234733770166799</c:v>
                </c:pt>
                <c:pt idx="1253">
                  <c:v>1.7248499531964101</c:v>
                </c:pt>
                <c:pt idx="1254">
                  <c:v>1.7262265293761401</c:v>
                </c:pt>
                <c:pt idx="1255">
                  <c:v>1.7276031055558601</c:v>
                </c:pt>
                <c:pt idx="1256">
                  <c:v>1.72897968173559</c:v>
                </c:pt>
                <c:pt idx="1257">
                  <c:v>1.73035625791531</c:v>
                </c:pt>
                <c:pt idx="1258">
                  <c:v>1.73173283409504</c:v>
                </c:pt>
                <c:pt idx="1259">
                  <c:v>1.73310941027476</c:v>
                </c:pt>
                <c:pt idx="1260">
                  <c:v>1.7344859864544899</c:v>
                </c:pt>
                <c:pt idx="1261">
                  <c:v>1.7358625626342199</c:v>
                </c:pt>
                <c:pt idx="1262">
                  <c:v>1.7372391388139401</c:v>
                </c:pt>
                <c:pt idx="1263">
                  <c:v>1.7386157149936701</c:v>
                </c:pt>
                <c:pt idx="1264">
                  <c:v>1.73999229117339</c:v>
                </c:pt>
                <c:pt idx="1265">
                  <c:v>1.74136886735312</c:v>
                </c:pt>
                <c:pt idx="1266">
                  <c:v>1.74274544353285</c:v>
                </c:pt>
                <c:pt idx="1267">
                  <c:v>1.74412201971257</c:v>
                </c:pt>
                <c:pt idx="1268">
                  <c:v>1.7454985958922999</c:v>
                </c:pt>
                <c:pt idx="1269">
                  <c:v>1.7468751720720199</c:v>
                </c:pt>
                <c:pt idx="1270">
                  <c:v>1.7482517482517499</c:v>
                </c:pt>
                <c:pt idx="1271">
                  <c:v>1.7496283244314701</c:v>
                </c:pt>
                <c:pt idx="1272">
                  <c:v>1.7510049006112001</c:v>
                </c:pt>
                <c:pt idx="1273">
                  <c:v>1.75238147679093</c:v>
                </c:pt>
                <c:pt idx="1274">
                  <c:v>1.75375805297065</c:v>
                </c:pt>
                <c:pt idx="1275">
                  <c:v>1.75513462915038</c:v>
                </c:pt>
                <c:pt idx="1276">
                  <c:v>1.7565112053301</c:v>
                </c:pt>
                <c:pt idx="1277">
                  <c:v>1.7578877815098299</c:v>
                </c:pt>
                <c:pt idx="1278">
                  <c:v>1.7592643576895499</c:v>
                </c:pt>
                <c:pt idx="1279">
                  <c:v>1.7606409338692799</c:v>
                </c:pt>
                <c:pt idx="1280">
                  <c:v>1.7620175100490101</c:v>
                </c:pt>
                <c:pt idx="1281">
                  <c:v>1.7633940862287301</c:v>
                </c:pt>
                <c:pt idx="1282">
                  <c:v>1.76477066240846</c:v>
                </c:pt>
                <c:pt idx="1283">
                  <c:v>1.76614723858818</c:v>
                </c:pt>
                <c:pt idx="1284">
                  <c:v>1.76752381476791</c:v>
                </c:pt>
                <c:pt idx="1285">
                  <c:v>1.76890039094764</c:v>
                </c:pt>
                <c:pt idx="1286">
                  <c:v>1.7702769671273599</c:v>
                </c:pt>
                <c:pt idx="1287">
                  <c:v>1.7716535433070899</c:v>
                </c:pt>
                <c:pt idx="1288">
                  <c:v>1.7730301194868101</c:v>
                </c:pt>
                <c:pt idx="1289">
                  <c:v>1.7744066956665401</c:v>
                </c:pt>
                <c:pt idx="1290">
                  <c:v>1.7757832718462601</c:v>
                </c:pt>
                <c:pt idx="1291">
                  <c:v>1.77715984802599</c:v>
                </c:pt>
                <c:pt idx="1292">
                  <c:v>1.77853642420572</c:v>
                </c:pt>
                <c:pt idx="1293">
                  <c:v>1.77991300038544</c:v>
                </c:pt>
                <c:pt idx="1294">
                  <c:v>1.78128957656517</c:v>
                </c:pt>
                <c:pt idx="1295">
                  <c:v>1.7826661527448899</c:v>
                </c:pt>
                <c:pt idx="1296">
                  <c:v>1.7840427289246199</c:v>
                </c:pt>
                <c:pt idx="1297">
                  <c:v>1.7854193051043501</c:v>
                </c:pt>
                <c:pt idx="1298">
                  <c:v>1.7867958812840701</c:v>
                </c:pt>
                <c:pt idx="1299">
                  <c:v>1.7881724574638</c:v>
                </c:pt>
                <c:pt idx="1300">
                  <c:v>1.78954903364352</c:v>
                </c:pt>
                <c:pt idx="1301">
                  <c:v>1.79092560982325</c:v>
                </c:pt>
                <c:pt idx="1302">
                  <c:v>1.79230218600297</c:v>
                </c:pt>
                <c:pt idx="1303">
                  <c:v>1.7936787621826999</c:v>
                </c:pt>
                <c:pt idx="1304">
                  <c:v>1.7950553383624299</c:v>
                </c:pt>
                <c:pt idx="1305">
                  <c:v>1.7964319145421499</c:v>
                </c:pt>
                <c:pt idx="1306">
                  <c:v>1.7978084907218801</c:v>
                </c:pt>
                <c:pt idx="1307">
                  <c:v>1.7991850669016001</c:v>
                </c:pt>
                <c:pt idx="1308">
                  <c:v>1.80056164308133</c:v>
                </c:pt>
                <c:pt idx="1309">
                  <c:v>1.80193821926105</c:v>
                </c:pt>
                <c:pt idx="1310">
                  <c:v>1.80331479544078</c:v>
                </c:pt>
                <c:pt idx="1311">
                  <c:v>1.80469137162051</c:v>
                </c:pt>
                <c:pt idx="1312">
                  <c:v>1.8060679478002299</c:v>
                </c:pt>
                <c:pt idx="1313">
                  <c:v>1.8074445239799599</c:v>
                </c:pt>
                <c:pt idx="1314">
                  <c:v>1.8088211001596799</c:v>
                </c:pt>
                <c:pt idx="1315">
                  <c:v>1.8101976763394101</c:v>
                </c:pt>
                <c:pt idx="1316">
                  <c:v>1.8115742525191301</c:v>
                </c:pt>
                <c:pt idx="1317">
                  <c:v>1.81295082869886</c:v>
                </c:pt>
                <c:pt idx="1318">
                  <c:v>1.81432740487859</c:v>
                </c:pt>
                <c:pt idx="1319">
                  <c:v>1.81570398105831</c:v>
                </c:pt>
                <c:pt idx="1320">
                  <c:v>1.81708055723804</c:v>
                </c:pt>
                <c:pt idx="1321">
                  <c:v>1.8184571334177599</c:v>
                </c:pt>
                <c:pt idx="1322">
                  <c:v>1.8198337095974899</c:v>
                </c:pt>
                <c:pt idx="1323">
                  <c:v>1.8212102857772201</c:v>
                </c:pt>
                <c:pt idx="1324">
                  <c:v>1.8225868619569401</c:v>
                </c:pt>
                <c:pt idx="1325">
                  <c:v>1.8239634381366701</c:v>
                </c:pt>
                <c:pt idx="1326">
                  <c:v>1.82534001431639</c:v>
                </c:pt>
                <c:pt idx="1327">
                  <c:v>1.82671659049612</c:v>
                </c:pt>
                <c:pt idx="1328">
                  <c:v>1.82809316667584</c:v>
                </c:pt>
                <c:pt idx="1329">
                  <c:v>1.82946974285557</c:v>
                </c:pt>
                <c:pt idx="1330">
                  <c:v>1.8308463190352999</c:v>
                </c:pt>
                <c:pt idx="1331">
                  <c:v>1.8322228952150199</c:v>
                </c:pt>
                <c:pt idx="1332">
                  <c:v>1.8335994713947501</c:v>
                </c:pt>
                <c:pt idx="1333">
                  <c:v>1.8349760475744701</c:v>
                </c:pt>
                <c:pt idx="1334">
                  <c:v>1.8363526237542001</c:v>
                </c:pt>
                <c:pt idx="1335">
                  <c:v>1.83772919993392</c:v>
                </c:pt>
                <c:pt idx="1336">
                  <c:v>1.83910577611365</c:v>
                </c:pt>
                <c:pt idx="1337">
                  <c:v>1.84048235229338</c:v>
                </c:pt>
                <c:pt idx="1338">
                  <c:v>1.8418589284731</c:v>
                </c:pt>
                <c:pt idx="1339">
                  <c:v>1.8432355046528299</c:v>
                </c:pt>
                <c:pt idx="1340">
                  <c:v>1.8446120808325499</c:v>
                </c:pt>
                <c:pt idx="1341">
                  <c:v>1.8459886570122801</c:v>
                </c:pt>
                <c:pt idx="1342">
                  <c:v>1.8473652331920101</c:v>
                </c:pt>
                <c:pt idx="1343">
                  <c:v>1.84874180937173</c:v>
                </c:pt>
                <c:pt idx="1344">
                  <c:v>1.85011838555146</c:v>
                </c:pt>
                <c:pt idx="1345">
                  <c:v>1.85149496173118</c:v>
                </c:pt>
                <c:pt idx="1346">
                  <c:v>1.85287153791091</c:v>
                </c:pt>
                <c:pt idx="1347">
                  <c:v>1.85424811409063</c:v>
                </c:pt>
                <c:pt idx="1348">
                  <c:v>1.8556246902703599</c:v>
                </c:pt>
                <c:pt idx="1349">
                  <c:v>1.8570012664500899</c:v>
                </c:pt>
                <c:pt idx="1350">
                  <c:v>1.8583778426298101</c:v>
                </c:pt>
                <c:pt idx="1351">
                  <c:v>1.8597544188095401</c:v>
                </c:pt>
                <c:pt idx="1352">
                  <c:v>1.86113099498926</c:v>
                </c:pt>
                <c:pt idx="1353">
                  <c:v>1.86250757116899</c:v>
                </c:pt>
                <c:pt idx="1354">
                  <c:v>1.86388414734871</c:v>
                </c:pt>
                <c:pt idx="1355">
                  <c:v>1.86526072352844</c:v>
                </c:pt>
                <c:pt idx="1356">
                  <c:v>1.8666372997081699</c:v>
                </c:pt>
                <c:pt idx="1357">
                  <c:v>1.8680138758878899</c:v>
                </c:pt>
                <c:pt idx="1358">
                  <c:v>1.8693904520676199</c:v>
                </c:pt>
                <c:pt idx="1359">
                  <c:v>1.8707670282473401</c:v>
                </c:pt>
                <c:pt idx="1360">
                  <c:v>1.8721436044270701</c:v>
                </c:pt>
                <c:pt idx="1361">
                  <c:v>1.8735201806068</c:v>
                </c:pt>
                <c:pt idx="1362">
                  <c:v>1.87489675678652</c:v>
                </c:pt>
                <c:pt idx="1363">
                  <c:v>1.87627333296625</c:v>
                </c:pt>
                <c:pt idx="1364">
                  <c:v>1.87764990914597</c:v>
                </c:pt>
                <c:pt idx="1365">
                  <c:v>1.8790264853256999</c:v>
                </c:pt>
                <c:pt idx="1366">
                  <c:v>1.8804030615054199</c:v>
                </c:pt>
                <c:pt idx="1367">
                  <c:v>1.8817796376851501</c:v>
                </c:pt>
                <c:pt idx="1368">
                  <c:v>1.8831562138648801</c:v>
                </c:pt>
                <c:pt idx="1369">
                  <c:v>1.8845327900446001</c:v>
                </c:pt>
                <c:pt idx="1370">
                  <c:v>1.88590936622433</c:v>
                </c:pt>
                <c:pt idx="1371">
                  <c:v>1.88728594240405</c:v>
                </c:pt>
                <c:pt idx="1372">
                  <c:v>1.88866251858378</c:v>
                </c:pt>
                <c:pt idx="1373">
                  <c:v>1.8900390947635</c:v>
                </c:pt>
                <c:pt idx="1374">
                  <c:v>1.8914156709432299</c:v>
                </c:pt>
                <c:pt idx="1375">
                  <c:v>1.8927922471229599</c:v>
                </c:pt>
                <c:pt idx="1376">
                  <c:v>1.8941688233026801</c:v>
                </c:pt>
                <c:pt idx="1377">
                  <c:v>1.8955453994824101</c:v>
                </c:pt>
                <c:pt idx="1378">
                  <c:v>1.8969219756621301</c:v>
                </c:pt>
                <c:pt idx="1379">
                  <c:v>1.89829855184186</c:v>
                </c:pt>
                <c:pt idx="1380">
                  <c:v>1.89967512802159</c:v>
                </c:pt>
                <c:pt idx="1381">
                  <c:v>1.90105170420131</c:v>
                </c:pt>
                <c:pt idx="1382">
                  <c:v>1.9024282803810399</c:v>
                </c:pt>
                <c:pt idx="1383">
                  <c:v>1.9038048565607599</c:v>
                </c:pt>
                <c:pt idx="1384">
                  <c:v>1.9051814327404899</c:v>
                </c:pt>
                <c:pt idx="1385">
                  <c:v>1.9065580089202101</c:v>
                </c:pt>
                <c:pt idx="1386">
                  <c:v>1.9079345850999401</c:v>
                </c:pt>
                <c:pt idx="1387">
                  <c:v>1.90931116127967</c:v>
                </c:pt>
                <c:pt idx="1388">
                  <c:v>1.91068773745939</c:v>
                </c:pt>
                <c:pt idx="1389">
                  <c:v>1.91206431363912</c:v>
                </c:pt>
                <c:pt idx="1390">
                  <c:v>1.91344088981884</c:v>
                </c:pt>
                <c:pt idx="1391">
                  <c:v>1.9148174659985699</c:v>
                </c:pt>
                <c:pt idx="1392">
                  <c:v>1.9161940421782899</c:v>
                </c:pt>
                <c:pt idx="1393">
                  <c:v>1.9175706183580199</c:v>
                </c:pt>
                <c:pt idx="1394">
                  <c:v>1.9189471945377501</c:v>
                </c:pt>
                <c:pt idx="1395">
                  <c:v>1.9203237707174701</c:v>
                </c:pt>
                <c:pt idx="1396">
                  <c:v>1.9217003468972</c:v>
                </c:pt>
                <c:pt idx="1397">
                  <c:v>1.92307692307692</c:v>
                </c:pt>
                <c:pt idx="1398">
                  <c:v>1.92445349925665</c:v>
                </c:pt>
                <c:pt idx="1399">
                  <c:v>1.92583007543637</c:v>
                </c:pt>
                <c:pt idx="1400">
                  <c:v>1.9272066516160999</c:v>
                </c:pt>
                <c:pt idx="1401">
                  <c:v>1.9285832277958299</c:v>
                </c:pt>
                <c:pt idx="1402">
                  <c:v>1.9299598039755499</c:v>
                </c:pt>
                <c:pt idx="1403">
                  <c:v>1.9313363801552801</c:v>
                </c:pt>
                <c:pt idx="1404">
                  <c:v>1.9327129563350001</c:v>
                </c:pt>
                <c:pt idx="1405">
                  <c:v>1.93408953251473</c:v>
                </c:pt>
                <c:pt idx="1406">
                  <c:v>1.93546610869446</c:v>
                </c:pt>
                <c:pt idx="1407">
                  <c:v>1.93684268487418</c:v>
                </c:pt>
                <c:pt idx="1408">
                  <c:v>1.93821926105391</c:v>
                </c:pt>
                <c:pt idx="1409">
                  <c:v>1.9395958372336299</c:v>
                </c:pt>
                <c:pt idx="1410">
                  <c:v>1.9409724134133599</c:v>
                </c:pt>
                <c:pt idx="1411">
                  <c:v>1.9423489895930801</c:v>
                </c:pt>
                <c:pt idx="1412">
                  <c:v>1.9437255657728101</c:v>
                </c:pt>
                <c:pt idx="1413">
                  <c:v>1.9451021419525401</c:v>
                </c:pt>
                <c:pt idx="1414">
                  <c:v>1.94647871813226</c:v>
                </c:pt>
                <c:pt idx="1415">
                  <c:v>1.94785529431199</c:v>
                </c:pt>
                <c:pt idx="1416">
                  <c:v>1.94923187049171</c:v>
                </c:pt>
                <c:pt idx="1417">
                  <c:v>1.95060844667144</c:v>
                </c:pt>
                <c:pt idx="1418">
                  <c:v>1.9519850228511699</c:v>
                </c:pt>
                <c:pt idx="1419">
                  <c:v>1.9533615990308899</c:v>
                </c:pt>
                <c:pt idx="1420">
                  <c:v>1.9547381752106201</c:v>
                </c:pt>
                <c:pt idx="1421">
                  <c:v>1.9561147513903401</c:v>
                </c:pt>
                <c:pt idx="1422">
                  <c:v>1.95749132757007</c:v>
                </c:pt>
                <c:pt idx="1423">
                  <c:v>1.95886790374979</c:v>
                </c:pt>
                <c:pt idx="1424">
                  <c:v>1.96024447992952</c:v>
                </c:pt>
                <c:pt idx="1425">
                  <c:v>1.96162105610925</c:v>
                </c:pt>
                <c:pt idx="1426">
                  <c:v>1.96299763228897</c:v>
                </c:pt>
                <c:pt idx="1427">
                  <c:v>1.9643742084686999</c:v>
                </c:pt>
                <c:pt idx="1428">
                  <c:v>1.9657507846484199</c:v>
                </c:pt>
                <c:pt idx="1429">
                  <c:v>1.9671273608281501</c:v>
                </c:pt>
                <c:pt idx="1430">
                  <c:v>1.9685039370078701</c:v>
                </c:pt>
                <c:pt idx="1431">
                  <c:v>1.9698805131876</c:v>
                </c:pt>
                <c:pt idx="1432">
                  <c:v>1.97125708936733</c:v>
                </c:pt>
                <c:pt idx="1433">
                  <c:v>1.97263366554705</c:v>
                </c:pt>
                <c:pt idx="1434">
                  <c:v>1.97401024172678</c:v>
                </c:pt>
                <c:pt idx="1435">
                  <c:v>1.9753868179064999</c:v>
                </c:pt>
                <c:pt idx="1436">
                  <c:v>1.9767633940862299</c:v>
                </c:pt>
                <c:pt idx="1437">
                  <c:v>1.9781399702659599</c:v>
                </c:pt>
                <c:pt idx="1438">
                  <c:v>1.9795165464456801</c:v>
                </c:pt>
                <c:pt idx="1439">
                  <c:v>1.9808931226254101</c:v>
                </c:pt>
                <c:pt idx="1440">
                  <c:v>1.98226969880513</c:v>
                </c:pt>
                <c:pt idx="1441">
                  <c:v>1.98364627498486</c:v>
                </c:pt>
                <c:pt idx="1442">
                  <c:v>1.98502285116458</c:v>
                </c:pt>
                <c:pt idx="1443">
                  <c:v>1.98639942734431</c:v>
                </c:pt>
                <c:pt idx="1444">
                  <c:v>1.9877760035240399</c:v>
                </c:pt>
                <c:pt idx="1445">
                  <c:v>1.9891525797037599</c:v>
                </c:pt>
                <c:pt idx="1446">
                  <c:v>1.9905291558834901</c:v>
                </c:pt>
                <c:pt idx="1447">
                  <c:v>1.9919057320632101</c:v>
                </c:pt>
                <c:pt idx="1448">
                  <c:v>1.9932823082429401</c:v>
                </c:pt>
                <c:pt idx="1449">
                  <c:v>1.99465888442266</c:v>
                </c:pt>
                <c:pt idx="1450">
                  <c:v>1.99603546060239</c:v>
                </c:pt>
                <c:pt idx="1451">
                  <c:v>1.99741203678212</c:v>
                </c:pt>
                <c:pt idx="1452">
                  <c:v>1.99878861296184</c:v>
                </c:pt>
                <c:pt idx="1453">
                  <c:v>2.0001651891415699</c:v>
                </c:pt>
                <c:pt idx="1454">
                  <c:v>2.0015417653212899</c:v>
                </c:pt>
                <c:pt idx="1455">
                  <c:v>2.0029183415010201</c:v>
                </c:pt>
                <c:pt idx="1456">
                  <c:v>2.0042949176807401</c:v>
                </c:pt>
                <c:pt idx="1457">
                  <c:v>2.0056714938604698</c:v>
                </c:pt>
                <c:pt idx="1458">
                  <c:v>2.0070480700402</c:v>
                </c:pt>
                <c:pt idx="1459">
                  <c:v>2.00842464621992</c:v>
                </c:pt>
                <c:pt idx="1460">
                  <c:v>2.0098012223996502</c:v>
                </c:pt>
                <c:pt idx="1461">
                  <c:v>2.0111777985793702</c:v>
                </c:pt>
                <c:pt idx="1462">
                  <c:v>2.0125543747590999</c:v>
                </c:pt>
                <c:pt idx="1463">
                  <c:v>2.0139309509388301</c:v>
                </c:pt>
                <c:pt idx="1464">
                  <c:v>2.0153075271185501</c:v>
                </c:pt>
                <c:pt idx="1465">
                  <c:v>2.0166841032982799</c:v>
                </c:pt>
                <c:pt idx="1466">
                  <c:v>2.0180606794779998</c:v>
                </c:pt>
                <c:pt idx="1467">
                  <c:v>2.01943725565773</c:v>
                </c:pt>
                <c:pt idx="1468">
                  <c:v>2.02081383183745</c:v>
                </c:pt>
                <c:pt idx="1469">
                  <c:v>2.0221904080171802</c:v>
                </c:pt>
                <c:pt idx="1470">
                  <c:v>2.0235669841969099</c:v>
                </c:pt>
                <c:pt idx="1471">
                  <c:v>2.0249435603766299</c:v>
                </c:pt>
                <c:pt idx="1472">
                  <c:v>2.0263201365563601</c:v>
                </c:pt>
                <c:pt idx="1473">
                  <c:v>2.0276967127360801</c:v>
                </c:pt>
                <c:pt idx="1474">
                  <c:v>2.0290732889158098</c:v>
                </c:pt>
                <c:pt idx="1475">
                  <c:v>2.0304498650955298</c:v>
                </c:pt>
                <c:pt idx="1476">
                  <c:v>2.03182644127526</c:v>
                </c:pt>
                <c:pt idx="1477">
                  <c:v>2.0332030174549902</c:v>
                </c:pt>
                <c:pt idx="1478">
                  <c:v>2.0345795936347102</c:v>
                </c:pt>
                <c:pt idx="1479">
                  <c:v>2.0359561698144399</c:v>
                </c:pt>
                <c:pt idx="1480">
                  <c:v>2.0373327459941599</c:v>
                </c:pt>
                <c:pt idx="1481">
                  <c:v>2.0387093221738901</c:v>
                </c:pt>
                <c:pt idx="1482">
                  <c:v>2.0400858983536199</c:v>
                </c:pt>
                <c:pt idx="1483">
                  <c:v>2.0414624745333398</c:v>
                </c:pt>
                <c:pt idx="1484">
                  <c:v>2.04283905071307</c:v>
                </c:pt>
                <c:pt idx="1485">
                  <c:v>2.04421562689279</c:v>
                </c:pt>
                <c:pt idx="1486">
                  <c:v>2.0455922030725202</c:v>
                </c:pt>
                <c:pt idx="1487">
                  <c:v>2.0469687792522402</c:v>
                </c:pt>
                <c:pt idx="1488">
                  <c:v>2.0483453554319699</c:v>
                </c:pt>
                <c:pt idx="1489">
                  <c:v>2.0497219316117001</c:v>
                </c:pt>
                <c:pt idx="1490">
                  <c:v>2.0510985077914201</c:v>
                </c:pt>
                <c:pt idx="1491">
                  <c:v>2.0524750839711499</c:v>
                </c:pt>
                <c:pt idx="1492">
                  <c:v>2.0538516601508698</c:v>
                </c:pt>
                <c:pt idx="1493">
                  <c:v>2.0552282363306</c:v>
                </c:pt>
                <c:pt idx="1494">
                  <c:v>2.05660481251032</c:v>
                </c:pt>
                <c:pt idx="1495">
                  <c:v>2.0579813886900502</c:v>
                </c:pt>
                <c:pt idx="1496">
                  <c:v>2.05935796486978</c:v>
                </c:pt>
                <c:pt idx="1497">
                  <c:v>2.0607345410494999</c:v>
                </c:pt>
                <c:pt idx="1498">
                  <c:v>2.0621111172292301</c:v>
                </c:pt>
                <c:pt idx="1499">
                  <c:v>2.0634876934089501</c:v>
                </c:pt>
                <c:pt idx="1500">
                  <c:v>2.0648642695886799</c:v>
                </c:pt>
                <c:pt idx="1501">
                  <c:v>2.0662408457684101</c:v>
                </c:pt>
                <c:pt idx="1502">
                  <c:v>2.06761742194813</c:v>
                </c:pt>
                <c:pt idx="1503">
                  <c:v>2.0689939981278598</c:v>
                </c:pt>
                <c:pt idx="1504">
                  <c:v>2.0703705743075802</c:v>
                </c:pt>
                <c:pt idx="1505">
                  <c:v>2.07174715048731</c:v>
                </c:pt>
                <c:pt idx="1506">
                  <c:v>2.0731237266670299</c:v>
                </c:pt>
                <c:pt idx="1507">
                  <c:v>2.0745003028467601</c:v>
                </c:pt>
                <c:pt idx="1508">
                  <c:v>2.0758768790264899</c:v>
                </c:pt>
                <c:pt idx="1509">
                  <c:v>2.0772534552062099</c:v>
                </c:pt>
                <c:pt idx="1510">
                  <c:v>2.07863003138594</c:v>
                </c:pt>
                <c:pt idx="1511">
                  <c:v>2.08000660756566</c:v>
                </c:pt>
                <c:pt idx="1512">
                  <c:v>2.0813831837453902</c:v>
                </c:pt>
                <c:pt idx="1513">
                  <c:v>2.0827597599251102</c:v>
                </c:pt>
                <c:pt idx="1514">
                  <c:v>2.0841363361048399</c:v>
                </c:pt>
                <c:pt idx="1515">
                  <c:v>2.0855129122845701</c:v>
                </c:pt>
                <c:pt idx="1516">
                  <c:v>2.0868894884642901</c:v>
                </c:pt>
                <c:pt idx="1517">
                  <c:v>2.0882660646440199</c:v>
                </c:pt>
                <c:pt idx="1518">
                  <c:v>2.0896426408237398</c:v>
                </c:pt>
                <c:pt idx="1519">
                  <c:v>2.09101921700347</c:v>
                </c:pt>
                <c:pt idx="1520">
                  <c:v>2.0923957931831998</c:v>
                </c:pt>
                <c:pt idx="1521">
                  <c:v>2.0937723693629202</c:v>
                </c:pt>
                <c:pt idx="1522">
                  <c:v>2.09514894554265</c:v>
                </c:pt>
                <c:pt idx="1523">
                  <c:v>2.0965255217223699</c:v>
                </c:pt>
                <c:pt idx="1524">
                  <c:v>2.0979020979021001</c:v>
                </c:pt>
                <c:pt idx="1525">
                  <c:v>2.0992786740818201</c:v>
                </c:pt>
                <c:pt idx="1526">
                  <c:v>2.1006552502615499</c:v>
                </c:pt>
                <c:pt idx="1527">
                  <c:v>2.1020318264412801</c:v>
                </c:pt>
                <c:pt idx="1528">
                  <c:v>2.103408402621</c:v>
                </c:pt>
                <c:pt idx="1529">
                  <c:v>2.1047849788007298</c:v>
                </c:pt>
                <c:pt idx="1530">
                  <c:v>2.1061615549804502</c:v>
                </c:pt>
                <c:pt idx="1531">
                  <c:v>2.10753813116018</c:v>
                </c:pt>
                <c:pt idx="1532">
                  <c:v>2.1089147073399102</c:v>
                </c:pt>
                <c:pt idx="1533">
                  <c:v>2.1102912835196301</c:v>
                </c:pt>
                <c:pt idx="1534">
                  <c:v>2.1116678596993599</c:v>
                </c:pt>
                <c:pt idx="1535">
                  <c:v>2.1130444358790799</c:v>
                </c:pt>
                <c:pt idx="1536">
                  <c:v>2.1144210120588101</c:v>
                </c:pt>
                <c:pt idx="1537">
                  <c:v>2.11579758823853</c:v>
                </c:pt>
                <c:pt idx="1538">
                  <c:v>2.1171741644182598</c:v>
                </c:pt>
                <c:pt idx="1539">
                  <c:v>2.11855074059799</c:v>
                </c:pt>
                <c:pt idx="1540">
                  <c:v>2.11992731677771</c:v>
                </c:pt>
                <c:pt idx="1541">
                  <c:v>2.1213038929574402</c:v>
                </c:pt>
                <c:pt idx="1542">
                  <c:v>2.1226804691371601</c:v>
                </c:pt>
                <c:pt idx="1543">
                  <c:v>2.1240570453168899</c:v>
                </c:pt>
                <c:pt idx="1544">
                  <c:v>2.1254336214966099</c:v>
                </c:pt>
                <c:pt idx="1545">
                  <c:v>2.1268101976763401</c:v>
                </c:pt>
                <c:pt idx="1546">
                  <c:v>2.1281867738560698</c:v>
                </c:pt>
                <c:pt idx="1547">
                  <c:v>2.1295633500357898</c:v>
                </c:pt>
                <c:pt idx="1548">
                  <c:v>2.13093992621552</c:v>
                </c:pt>
                <c:pt idx="1549">
                  <c:v>2.13231650239524</c:v>
                </c:pt>
                <c:pt idx="1550">
                  <c:v>2.1336930785749701</c:v>
                </c:pt>
                <c:pt idx="1551">
                  <c:v>2.1350696547546901</c:v>
                </c:pt>
                <c:pt idx="1552">
                  <c:v>2.1364462309344199</c:v>
                </c:pt>
                <c:pt idx="1553">
                  <c:v>2.1378228071141501</c:v>
                </c:pt>
                <c:pt idx="1554">
                  <c:v>2.13919938329387</c:v>
                </c:pt>
                <c:pt idx="1555">
                  <c:v>2.1405759594735998</c:v>
                </c:pt>
                <c:pt idx="1556">
                  <c:v>2.1419525356533198</c:v>
                </c:pt>
                <c:pt idx="1557">
                  <c:v>2.14332911183305</c:v>
                </c:pt>
                <c:pt idx="1558">
                  <c:v>2.1447056880127802</c:v>
                </c:pt>
                <c:pt idx="1559">
                  <c:v>2.1460822641925001</c:v>
                </c:pt>
                <c:pt idx="1560">
                  <c:v>2.1474588403722299</c:v>
                </c:pt>
                <c:pt idx="1561">
                  <c:v>2.1488354165519499</c:v>
                </c:pt>
                <c:pt idx="1562">
                  <c:v>2.1502119927316801</c:v>
                </c:pt>
                <c:pt idx="1563">
                  <c:v>2.1515885689114</c:v>
                </c:pt>
                <c:pt idx="1564">
                  <c:v>2.1529651450911298</c:v>
                </c:pt>
                <c:pt idx="1565">
                  <c:v>2.15434172127086</c:v>
                </c:pt>
                <c:pt idx="1566">
                  <c:v>2.15571829745058</c:v>
                </c:pt>
                <c:pt idx="1567">
                  <c:v>2.1570948736303102</c:v>
                </c:pt>
                <c:pt idx="1568">
                  <c:v>2.1584714498100301</c:v>
                </c:pt>
                <c:pt idx="1569">
                  <c:v>2.1598480259897599</c:v>
                </c:pt>
                <c:pt idx="1570">
                  <c:v>2.1612246021694799</c:v>
                </c:pt>
                <c:pt idx="1571">
                  <c:v>2.1626011783492101</c:v>
                </c:pt>
                <c:pt idx="1572">
                  <c:v>2.1639777545289398</c:v>
                </c:pt>
                <c:pt idx="1573">
                  <c:v>2.1653543307086598</c:v>
                </c:pt>
                <c:pt idx="1574">
                  <c:v>2.16673090688839</c:v>
                </c:pt>
                <c:pt idx="1575">
                  <c:v>2.16810748306811</c:v>
                </c:pt>
                <c:pt idx="1576">
                  <c:v>2.1694840592478402</c:v>
                </c:pt>
                <c:pt idx="1577">
                  <c:v>2.1708606354275699</c:v>
                </c:pt>
                <c:pt idx="1578">
                  <c:v>2.1722372116072899</c:v>
                </c:pt>
                <c:pt idx="1579">
                  <c:v>2.1736137877870201</c:v>
                </c:pt>
                <c:pt idx="1580">
                  <c:v>2.1749903639667401</c:v>
                </c:pt>
                <c:pt idx="1581">
                  <c:v>2.1763669401464698</c:v>
                </c:pt>
                <c:pt idx="1582">
                  <c:v>2.1777435163261898</c:v>
                </c:pt>
                <c:pt idx="1583">
                  <c:v>2.17912009250592</c:v>
                </c:pt>
                <c:pt idx="1584">
                  <c:v>2.1804966686856502</c:v>
                </c:pt>
                <c:pt idx="1585">
                  <c:v>2.1818732448653702</c:v>
                </c:pt>
                <c:pt idx="1586">
                  <c:v>2.1832498210450999</c:v>
                </c:pt>
                <c:pt idx="1587">
                  <c:v>2.1846263972248199</c:v>
                </c:pt>
                <c:pt idx="1588">
                  <c:v>2.1860029734045501</c:v>
                </c:pt>
                <c:pt idx="1589">
                  <c:v>2.1873795495842701</c:v>
                </c:pt>
                <c:pt idx="1590">
                  <c:v>2.1887561257639998</c:v>
                </c:pt>
                <c:pt idx="1591">
                  <c:v>2.19013270194373</c:v>
                </c:pt>
                <c:pt idx="1592">
                  <c:v>2.19150927812345</c:v>
                </c:pt>
                <c:pt idx="1593">
                  <c:v>2.1928858543031802</c:v>
                </c:pt>
                <c:pt idx="1594">
                  <c:v>2.1942624304829002</c:v>
                </c:pt>
                <c:pt idx="1595">
                  <c:v>2.1956390066626299</c:v>
                </c:pt>
                <c:pt idx="1596">
                  <c:v>2.1970155828423601</c:v>
                </c:pt>
                <c:pt idx="1597">
                  <c:v>2.1983921590220801</c:v>
                </c:pt>
                <c:pt idx="1598">
                  <c:v>2.1997687352018098</c:v>
                </c:pt>
                <c:pt idx="1599">
                  <c:v>2.2011453113815298</c:v>
                </c:pt>
                <c:pt idx="1600">
                  <c:v>2.20252188756126</c:v>
                </c:pt>
                <c:pt idx="1601">
                  <c:v>2.20389846374098</c:v>
                </c:pt>
                <c:pt idx="1602">
                  <c:v>2.2052750399207102</c:v>
                </c:pt>
                <c:pt idx="1603">
                  <c:v>2.2066516161004399</c:v>
                </c:pt>
                <c:pt idx="1604">
                  <c:v>2.2080281922801599</c:v>
                </c:pt>
                <c:pt idx="1605">
                  <c:v>2.2094047684598901</c:v>
                </c:pt>
                <c:pt idx="1606">
                  <c:v>2.2107813446396101</c:v>
                </c:pt>
                <c:pt idx="1607">
                  <c:v>2.2121579208193398</c:v>
                </c:pt>
                <c:pt idx="1608">
                  <c:v>2.2135344969990598</c:v>
                </c:pt>
                <c:pt idx="1609">
                  <c:v>2.21491107317879</c:v>
                </c:pt>
                <c:pt idx="1610">
                  <c:v>2.2162876493585202</c:v>
                </c:pt>
                <c:pt idx="1611">
                  <c:v>2.2176642255382402</c:v>
                </c:pt>
                <c:pt idx="1612">
                  <c:v>2.2190408017179699</c:v>
                </c:pt>
                <c:pt idx="1613">
                  <c:v>2.2204173778976899</c:v>
                </c:pt>
                <c:pt idx="1614">
                  <c:v>2.2217939540774201</c:v>
                </c:pt>
                <c:pt idx="1615">
                  <c:v>2.2231705302571401</c:v>
                </c:pt>
                <c:pt idx="1616">
                  <c:v>2.2245471064368698</c:v>
                </c:pt>
                <c:pt idx="1617">
                  <c:v>2.2259236826166</c:v>
                </c:pt>
                <c:pt idx="1618">
                  <c:v>2.22730025879632</c:v>
                </c:pt>
                <c:pt idx="1619">
                  <c:v>2.2286768349760502</c:v>
                </c:pt>
                <c:pt idx="1620">
                  <c:v>2.2300534111557702</c:v>
                </c:pt>
                <c:pt idx="1621">
                  <c:v>2.2314299873354999</c:v>
                </c:pt>
                <c:pt idx="1622">
                  <c:v>2.2328065635152301</c:v>
                </c:pt>
                <c:pt idx="1623">
                  <c:v>2.2341831396949501</c:v>
                </c:pt>
                <c:pt idx="1624">
                  <c:v>2.2355597158746798</c:v>
                </c:pt>
                <c:pt idx="1625">
                  <c:v>2.2369362920543998</c:v>
                </c:pt>
                <c:pt idx="1626">
                  <c:v>2.23831286823413</c:v>
                </c:pt>
                <c:pt idx="1627">
                  <c:v>2.23968944441385</c:v>
                </c:pt>
                <c:pt idx="1628">
                  <c:v>2.2410660205935802</c:v>
                </c:pt>
                <c:pt idx="1629">
                  <c:v>2.2424425967733099</c:v>
                </c:pt>
                <c:pt idx="1630">
                  <c:v>2.2438191729530299</c:v>
                </c:pt>
                <c:pt idx="1631">
                  <c:v>2.2451957491327601</c:v>
                </c:pt>
                <c:pt idx="1632">
                  <c:v>2.2465723253124801</c:v>
                </c:pt>
                <c:pt idx="1633">
                  <c:v>2.2479489014922098</c:v>
                </c:pt>
                <c:pt idx="1634">
                  <c:v>2.2493254776719298</c:v>
                </c:pt>
                <c:pt idx="1635">
                  <c:v>2.25070205385166</c:v>
                </c:pt>
                <c:pt idx="1636">
                  <c:v>2.2520786300313902</c:v>
                </c:pt>
                <c:pt idx="1637">
                  <c:v>2.2534552062111102</c:v>
                </c:pt>
                <c:pt idx="1638">
                  <c:v>2.2548317823908399</c:v>
                </c:pt>
                <c:pt idx="1639">
                  <c:v>2.2562083585705599</c:v>
                </c:pt>
                <c:pt idx="1640">
                  <c:v>2.2575849347502901</c:v>
                </c:pt>
                <c:pt idx="1641">
                  <c:v>2.2589615109300198</c:v>
                </c:pt>
                <c:pt idx="1642">
                  <c:v>2.2603380871097398</c:v>
                </c:pt>
                <c:pt idx="1643">
                  <c:v>2.26171466328947</c:v>
                </c:pt>
                <c:pt idx="1644">
                  <c:v>2.26309123946919</c:v>
                </c:pt>
                <c:pt idx="1645">
                  <c:v>2.2644678156489202</c:v>
                </c:pt>
                <c:pt idx="1646">
                  <c:v>2.2658443918286402</c:v>
                </c:pt>
                <c:pt idx="1647">
                  <c:v>2.2672209680083699</c:v>
                </c:pt>
                <c:pt idx="1648">
                  <c:v>2.2685975441881001</c:v>
                </c:pt>
                <c:pt idx="1649">
                  <c:v>2.2699741203678201</c:v>
                </c:pt>
                <c:pt idx="1650">
                  <c:v>2.2713506965475498</c:v>
                </c:pt>
                <c:pt idx="1651">
                  <c:v>2.2727272727272698</c:v>
                </c:pt>
                <c:pt idx="1652">
                  <c:v>2.274103848907</c:v>
                </c:pt>
                <c:pt idx="1653">
                  <c:v>2.2754804250867302</c:v>
                </c:pt>
                <c:pt idx="1654">
                  <c:v>2.2768570012664502</c:v>
                </c:pt>
                <c:pt idx="1655">
                  <c:v>2.2782335774461799</c:v>
                </c:pt>
                <c:pt idx="1656">
                  <c:v>2.2796101536258999</c:v>
                </c:pt>
                <c:pt idx="1657">
                  <c:v>2.2809867298056301</c:v>
                </c:pt>
                <c:pt idx="1658">
                  <c:v>2.2823633059853501</c:v>
                </c:pt>
                <c:pt idx="1659">
                  <c:v>2.2837398821650798</c:v>
                </c:pt>
                <c:pt idx="1660">
                  <c:v>2.28511645834481</c:v>
                </c:pt>
                <c:pt idx="1661">
                  <c:v>2.28649303452453</c:v>
                </c:pt>
                <c:pt idx="1662">
                  <c:v>2.2878696107042602</c:v>
                </c:pt>
                <c:pt idx="1663">
                  <c:v>2.2892461868839802</c:v>
                </c:pt>
                <c:pt idx="1664">
                  <c:v>2.2906227630637099</c:v>
                </c:pt>
                <c:pt idx="1665">
                  <c:v>2.2919993392434299</c:v>
                </c:pt>
                <c:pt idx="1666">
                  <c:v>2.2933759154231601</c:v>
                </c:pt>
                <c:pt idx="1667">
                  <c:v>2.2947524916028899</c:v>
                </c:pt>
                <c:pt idx="1668">
                  <c:v>2.2961290677826098</c:v>
                </c:pt>
                <c:pt idx="1669">
                  <c:v>2.29750564396234</c:v>
                </c:pt>
                <c:pt idx="1670">
                  <c:v>2.29888222014206</c:v>
                </c:pt>
                <c:pt idx="1671">
                  <c:v>2.3002587963217902</c:v>
                </c:pt>
                <c:pt idx="1672">
                  <c:v>2.3016353725015102</c:v>
                </c:pt>
                <c:pt idx="1673">
                  <c:v>2.3030119486812399</c:v>
                </c:pt>
                <c:pt idx="1674">
                  <c:v>2.3043885248609701</c:v>
                </c:pt>
                <c:pt idx="1675">
                  <c:v>2.3057651010406901</c:v>
                </c:pt>
                <c:pt idx="1676">
                  <c:v>2.3071416772204199</c:v>
                </c:pt>
                <c:pt idx="1677">
                  <c:v>2.3085182534001398</c:v>
                </c:pt>
                <c:pt idx="1678">
                  <c:v>2.30989482957987</c:v>
                </c:pt>
                <c:pt idx="1679">
                  <c:v>2.3112714057596002</c:v>
                </c:pt>
                <c:pt idx="1680">
                  <c:v>2.3126479819393202</c:v>
                </c:pt>
                <c:pt idx="1681">
                  <c:v>2.3140245581190499</c:v>
                </c:pt>
                <c:pt idx="1682">
                  <c:v>2.3154011342987699</c:v>
                </c:pt>
                <c:pt idx="1683">
                  <c:v>2.3167777104785001</c:v>
                </c:pt>
                <c:pt idx="1684">
                  <c:v>2.3181542866582201</c:v>
                </c:pt>
                <c:pt idx="1685">
                  <c:v>2.3195308628379498</c:v>
                </c:pt>
                <c:pt idx="1686">
                  <c:v>2.32090743901768</c:v>
                </c:pt>
                <c:pt idx="1687">
                  <c:v>2.3222840151974</c:v>
                </c:pt>
                <c:pt idx="1688">
                  <c:v>2.3236605913771302</c:v>
                </c:pt>
                <c:pt idx="1689">
                  <c:v>2.3250371675568502</c:v>
                </c:pt>
                <c:pt idx="1690">
                  <c:v>2.3264137437365799</c:v>
                </c:pt>
                <c:pt idx="1691">
                  <c:v>2.3277903199163101</c:v>
                </c:pt>
                <c:pt idx="1692">
                  <c:v>2.3291668960960301</c:v>
                </c:pt>
                <c:pt idx="1693">
                  <c:v>2.3305434722757599</c:v>
                </c:pt>
                <c:pt idx="1694">
                  <c:v>2.3319200484554798</c:v>
                </c:pt>
                <c:pt idx="1695">
                  <c:v>2.33329662463521</c:v>
                </c:pt>
                <c:pt idx="1696">
                  <c:v>2.33467320081493</c:v>
                </c:pt>
                <c:pt idx="1697">
                  <c:v>2.3360497769946602</c:v>
                </c:pt>
                <c:pt idx="1698">
                  <c:v>2.33742635317439</c:v>
                </c:pt>
                <c:pt idx="1699">
                  <c:v>2.3388029293541099</c:v>
                </c:pt>
                <c:pt idx="1700">
                  <c:v>2.3401795055338401</c:v>
                </c:pt>
                <c:pt idx="1701">
                  <c:v>2.3415560817135601</c:v>
                </c:pt>
                <c:pt idx="1702">
                  <c:v>2.3429326578932899</c:v>
                </c:pt>
                <c:pt idx="1703">
                  <c:v>2.3443092340730098</c:v>
                </c:pt>
                <c:pt idx="1704">
                  <c:v>2.34568581025274</c:v>
                </c:pt>
                <c:pt idx="1705">
                  <c:v>2.3470623864324698</c:v>
                </c:pt>
                <c:pt idx="1706">
                  <c:v>2.3484389626121902</c:v>
                </c:pt>
                <c:pt idx="1707">
                  <c:v>2.34981553879192</c:v>
                </c:pt>
                <c:pt idx="1708">
                  <c:v>2.3511921149716399</c:v>
                </c:pt>
                <c:pt idx="1709">
                  <c:v>2.3525686911513701</c:v>
                </c:pt>
                <c:pt idx="1710">
                  <c:v>2.3539452673310901</c:v>
                </c:pt>
                <c:pt idx="1711">
                  <c:v>2.3553218435108199</c:v>
                </c:pt>
                <c:pt idx="1712">
                  <c:v>2.3566984196905501</c:v>
                </c:pt>
                <c:pt idx="1713">
                  <c:v>2.35807499587027</c:v>
                </c:pt>
                <c:pt idx="1714">
                  <c:v>2.3594515720499998</c:v>
                </c:pt>
                <c:pt idx="1715">
                  <c:v>2.3608281482297202</c:v>
                </c:pt>
                <c:pt idx="1716">
                  <c:v>2.36220472440945</c:v>
                </c:pt>
                <c:pt idx="1717">
                  <c:v>2.3635813005891801</c:v>
                </c:pt>
                <c:pt idx="1718">
                  <c:v>2.3649578767689001</c:v>
                </c:pt>
                <c:pt idx="1719">
                  <c:v>2.3663344529486299</c:v>
                </c:pt>
                <c:pt idx="1720">
                  <c:v>2.3677110291283499</c:v>
                </c:pt>
                <c:pt idx="1721">
                  <c:v>2.36908760530808</c:v>
                </c:pt>
                <c:pt idx="1722">
                  <c:v>2.3704641814878</c:v>
                </c:pt>
                <c:pt idx="1723">
                  <c:v>2.3718407576675302</c:v>
                </c:pt>
                <c:pt idx="1724">
                  <c:v>2.37321733384726</c:v>
                </c:pt>
                <c:pt idx="1725">
                  <c:v>2.3745939100269799</c:v>
                </c:pt>
                <c:pt idx="1726">
                  <c:v>2.3759704862067101</c:v>
                </c:pt>
                <c:pt idx="1727">
                  <c:v>2.3773470623864301</c:v>
                </c:pt>
                <c:pt idx="1728">
                  <c:v>2.3787236385661599</c:v>
                </c:pt>
                <c:pt idx="1729">
                  <c:v>2.3801002147458798</c:v>
                </c:pt>
                <c:pt idx="1730">
                  <c:v>2.38147679092561</c:v>
                </c:pt>
                <c:pt idx="1731">
                  <c:v>2.3828533671053398</c:v>
                </c:pt>
                <c:pt idx="1732">
                  <c:v>2.3842299432850602</c:v>
                </c:pt>
                <c:pt idx="1733">
                  <c:v>2.38560651946479</c:v>
                </c:pt>
                <c:pt idx="1734">
                  <c:v>2.3869830956445099</c:v>
                </c:pt>
                <c:pt idx="1735">
                  <c:v>2.3883596718242401</c:v>
                </c:pt>
                <c:pt idx="1736">
                  <c:v>2.3897362480039699</c:v>
                </c:pt>
                <c:pt idx="1737">
                  <c:v>2.3911128241836899</c:v>
                </c:pt>
                <c:pt idx="1738">
                  <c:v>2.3924894003634201</c:v>
                </c:pt>
                <c:pt idx="1739">
                  <c:v>2.39386597654314</c:v>
                </c:pt>
                <c:pt idx="1740">
                  <c:v>2.3952425527228698</c:v>
                </c:pt>
                <c:pt idx="1741">
                  <c:v>2.3966191289025902</c:v>
                </c:pt>
                <c:pt idx="1742">
                  <c:v>2.39799570508232</c:v>
                </c:pt>
                <c:pt idx="1743">
                  <c:v>2.3993722812620502</c:v>
                </c:pt>
                <c:pt idx="1744">
                  <c:v>2.4007488574417701</c:v>
                </c:pt>
                <c:pt idx="1745">
                  <c:v>2.4021254336214999</c:v>
                </c:pt>
                <c:pt idx="1746">
                  <c:v>2.4035020098012199</c:v>
                </c:pt>
                <c:pt idx="1747">
                  <c:v>2.4048785859809501</c:v>
                </c:pt>
                <c:pt idx="1748">
                  <c:v>2.40625516216067</c:v>
                </c:pt>
                <c:pt idx="1749">
                  <c:v>2.4076317383403998</c:v>
                </c:pt>
                <c:pt idx="1750">
                  <c:v>2.40900831452013</c:v>
                </c:pt>
                <c:pt idx="1751">
                  <c:v>2.41038489069985</c:v>
                </c:pt>
                <c:pt idx="1752">
                  <c:v>2.4117614668795802</c:v>
                </c:pt>
                <c:pt idx="1753">
                  <c:v>2.4131380430593001</c:v>
                </c:pt>
                <c:pt idx="1754">
                  <c:v>2.4145146192390299</c:v>
                </c:pt>
                <c:pt idx="1755">
                  <c:v>2.4158911954187499</c:v>
                </c:pt>
                <c:pt idx="1756">
                  <c:v>2.4172677715984801</c:v>
                </c:pt>
                <c:pt idx="1757">
                  <c:v>2.4186443477782098</c:v>
                </c:pt>
                <c:pt idx="1758">
                  <c:v>2.4200209239579298</c:v>
                </c:pt>
                <c:pt idx="1759">
                  <c:v>2.42139750013766</c:v>
                </c:pt>
                <c:pt idx="1760">
                  <c:v>2.42277407631738</c:v>
                </c:pt>
                <c:pt idx="1761">
                  <c:v>2.4241506524971101</c:v>
                </c:pt>
                <c:pt idx="1762">
                  <c:v>2.4255272286768399</c:v>
                </c:pt>
                <c:pt idx="1763">
                  <c:v>2.4269038048565599</c:v>
                </c:pt>
                <c:pt idx="1764">
                  <c:v>2.4282803810362901</c:v>
                </c:pt>
                <c:pt idx="1765">
                  <c:v>2.42965695721601</c:v>
                </c:pt>
                <c:pt idx="1766">
                  <c:v>2.4310335333957398</c:v>
                </c:pt>
                <c:pt idx="1767">
                  <c:v>2.4324101095754598</c:v>
                </c:pt>
                <c:pt idx="1768">
                  <c:v>2.43378668575519</c:v>
                </c:pt>
                <c:pt idx="1769">
                  <c:v>2.4351632619349202</c:v>
                </c:pt>
                <c:pt idx="1770">
                  <c:v>2.4365398381146401</c:v>
                </c:pt>
                <c:pt idx="1771">
                  <c:v>2.4379164142943699</c:v>
                </c:pt>
                <c:pt idx="1772">
                  <c:v>2.4392929904740899</c:v>
                </c:pt>
                <c:pt idx="1773">
                  <c:v>2.4406695666538201</c:v>
                </c:pt>
                <c:pt idx="1774">
                  <c:v>2.4420461428335498</c:v>
                </c:pt>
                <c:pt idx="1775">
                  <c:v>2.4434227190132698</c:v>
                </c:pt>
                <c:pt idx="1776">
                  <c:v>2.444799295193</c:v>
                </c:pt>
                <c:pt idx="1777">
                  <c:v>2.44617587137272</c:v>
                </c:pt>
                <c:pt idx="1778">
                  <c:v>2.4475524475524502</c:v>
                </c:pt>
                <c:pt idx="1779">
                  <c:v>2.4489290237321701</c:v>
                </c:pt>
                <c:pt idx="1780">
                  <c:v>2.4503055999118999</c:v>
                </c:pt>
                <c:pt idx="1781">
                  <c:v>2.4516821760916301</c:v>
                </c:pt>
                <c:pt idx="1782">
                  <c:v>2.4530587522713501</c:v>
                </c:pt>
                <c:pt idx="1783">
                  <c:v>2.4544353284510798</c:v>
                </c:pt>
                <c:pt idx="1784">
                  <c:v>2.4558119046307998</c:v>
                </c:pt>
                <c:pt idx="1785">
                  <c:v>2.45718848081053</c:v>
                </c:pt>
                <c:pt idx="1786">
                  <c:v>2.45856505699025</c:v>
                </c:pt>
                <c:pt idx="1787">
                  <c:v>2.4599416331699802</c:v>
                </c:pt>
                <c:pt idx="1788">
                  <c:v>2.4613182093497099</c:v>
                </c:pt>
                <c:pt idx="1789">
                  <c:v>2.4626947855294299</c:v>
                </c:pt>
                <c:pt idx="1790">
                  <c:v>2.4640713617091601</c:v>
                </c:pt>
                <c:pt idx="1791">
                  <c:v>2.4654479378888801</c:v>
                </c:pt>
                <c:pt idx="1792">
                  <c:v>2.4668245140686098</c:v>
                </c:pt>
                <c:pt idx="1793">
                  <c:v>2.4682010902483298</c:v>
                </c:pt>
                <c:pt idx="1794">
                  <c:v>2.46957766642806</c:v>
                </c:pt>
                <c:pt idx="1795">
                  <c:v>2.4709542426077902</c:v>
                </c:pt>
                <c:pt idx="1796">
                  <c:v>2.4723308187875102</c:v>
                </c:pt>
                <c:pt idx="1797">
                  <c:v>2.4737073949672399</c:v>
                </c:pt>
                <c:pt idx="1798">
                  <c:v>2.4750839711469599</c:v>
                </c:pt>
                <c:pt idx="1799">
                  <c:v>2.4764605473266901</c:v>
                </c:pt>
                <c:pt idx="1800">
                  <c:v>2.4778371235064198</c:v>
                </c:pt>
                <c:pt idx="1801">
                  <c:v>2.4792136996861398</c:v>
                </c:pt>
                <c:pt idx="1802">
                  <c:v>2.48059027586587</c:v>
                </c:pt>
                <c:pt idx="1803">
                  <c:v>2.48196685204559</c:v>
                </c:pt>
                <c:pt idx="1804">
                  <c:v>2.4833434282253202</c:v>
                </c:pt>
                <c:pt idx="1805">
                  <c:v>2.4847200044050402</c:v>
                </c:pt>
                <c:pt idx="1806">
                  <c:v>2.4860965805847699</c:v>
                </c:pt>
                <c:pt idx="1807">
                  <c:v>2.4874731567645001</c:v>
                </c:pt>
                <c:pt idx="1808">
                  <c:v>2.4888497329442201</c:v>
                </c:pt>
                <c:pt idx="1809">
                  <c:v>2.4902263091239498</c:v>
                </c:pt>
                <c:pt idx="1810">
                  <c:v>2.4916028853036698</c:v>
                </c:pt>
                <c:pt idx="1811">
                  <c:v>2.4929794614834</c:v>
                </c:pt>
                <c:pt idx="1812">
                  <c:v>2.4943560376631302</c:v>
                </c:pt>
                <c:pt idx="1813">
                  <c:v>2.4957326138428502</c:v>
                </c:pt>
                <c:pt idx="1814">
                  <c:v>2.4971091900225799</c:v>
                </c:pt>
                <c:pt idx="1815">
                  <c:v>2.4984857662022999</c:v>
                </c:pt>
                <c:pt idx="1816">
                  <c:v>2.4998623423820301</c:v>
                </c:pt>
                <c:pt idx="1817">
                  <c:v>2.5012389185617501</c:v>
                </c:pt>
                <c:pt idx="1818">
                  <c:v>2.5026154947414798</c:v>
                </c:pt>
                <c:pt idx="1819">
                  <c:v>2.50399207092121</c:v>
                </c:pt>
                <c:pt idx="1820">
                  <c:v>2.50536864710093</c:v>
                </c:pt>
                <c:pt idx="1821">
                  <c:v>2.5067452232806602</c:v>
                </c:pt>
                <c:pt idx="1822">
                  <c:v>2.5081217994603802</c:v>
                </c:pt>
                <c:pt idx="1823">
                  <c:v>2.5094983756401099</c:v>
                </c:pt>
                <c:pt idx="1824">
                  <c:v>2.5108749518198299</c:v>
                </c:pt>
                <c:pt idx="1825">
                  <c:v>2.5122515279995601</c:v>
                </c:pt>
                <c:pt idx="1826">
                  <c:v>2.5136281041792898</c:v>
                </c:pt>
                <c:pt idx="1827">
                  <c:v>2.5150046803590098</c:v>
                </c:pt>
                <c:pt idx="1828">
                  <c:v>2.51638125653874</c:v>
                </c:pt>
                <c:pt idx="1829">
                  <c:v>2.51775783271846</c:v>
                </c:pt>
                <c:pt idx="1830">
                  <c:v>2.5191344088981902</c:v>
                </c:pt>
                <c:pt idx="1831">
                  <c:v>2.5205109850779199</c:v>
                </c:pt>
                <c:pt idx="1832">
                  <c:v>2.5218875612576399</c:v>
                </c:pt>
                <c:pt idx="1833">
                  <c:v>2.5232641374373701</c:v>
                </c:pt>
                <c:pt idx="1834">
                  <c:v>2.5246407136170901</c:v>
                </c:pt>
                <c:pt idx="1835">
                  <c:v>2.5260172897968198</c:v>
                </c:pt>
                <c:pt idx="1836">
                  <c:v>2.5273938659765398</c:v>
                </c:pt>
                <c:pt idx="1837">
                  <c:v>2.52877044215627</c:v>
                </c:pt>
                <c:pt idx="1838">
                  <c:v>2.5301470183360002</c:v>
                </c:pt>
                <c:pt idx="1839">
                  <c:v>2.5315235945157202</c:v>
                </c:pt>
                <c:pt idx="1840">
                  <c:v>2.5329001706954499</c:v>
                </c:pt>
                <c:pt idx="1841">
                  <c:v>2.5342767468751699</c:v>
                </c:pt>
                <c:pt idx="1842">
                  <c:v>2.5356533230549001</c:v>
                </c:pt>
                <c:pt idx="1843">
                  <c:v>2.5370298992346201</c:v>
                </c:pt>
                <c:pt idx="1844">
                  <c:v>2.5384064754143498</c:v>
                </c:pt>
                <c:pt idx="1845">
                  <c:v>2.53978305159408</c:v>
                </c:pt>
                <c:pt idx="1846">
                  <c:v>2.5411596277738</c:v>
                </c:pt>
                <c:pt idx="1847">
                  <c:v>2.5425362039535302</c:v>
                </c:pt>
                <c:pt idx="1848">
                  <c:v>2.5439127801332502</c:v>
                </c:pt>
                <c:pt idx="1849">
                  <c:v>2.5452893563129799</c:v>
                </c:pt>
                <c:pt idx="1850">
                  <c:v>2.5466659324926999</c:v>
                </c:pt>
                <c:pt idx="1851">
                  <c:v>2.5480425086724301</c:v>
                </c:pt>
                <c:pt idx="1852">
                  <c:v>2.5494190848521598</c:v>
                </c:pt>
                <c:pt idx="1853">
                  <c:v>2.5507956610318798</c:v>
                </c:pt>
                <c:pt idx="1854">
                  <c:v>2.55217223721161</c:v>
                </c:pt>
                <c:pt idx="1855">
                  <c:v>2.55354881339133</c:v>
                </c:pt>
                <c:pt idx="1856">
                  <c:v>2.5549253895710602</c:v>
                </c:pt>
                <c:pt idx="1857">
                  <c:v>2.5563019657507899</c:v>
                </c:pt>
                <c:pt idx="1858">
                  <c:v>2.5576785419305099</c:v>
                </c:pt>
                <c:pt idx="1859">
                  <c:v>2.5590551181102401</c:v>
                </c:pt>
                <c:pt idx="1860">
                  <c:v>2.5604316942899601</c:v>
                </c:pt>
                <c:pt idx="1861">
                  <c:v>2.5618082704696898</c:v>
                </c:pt>
                <c:pt idx="1862">
                  <c:v>2.5631848466494098</c:v>
                </c:pt>
                <c:pt idx="1863">
                  <c:v>2.56456142282914</c:v>
                </c:pt>
                <c:pt idx="1864">
                  <c:v>2.5659379990088702</c:v>
                </c:pt>
                <c:pt idx="1865">
                  <c:v>2.5673145751885902</c:v>
                </c:pt>
                <c:pt idx="1866">
                  <c:v>2.5686911513683199</c:v>
                </c:pt>
                <c:pt idx="1867">
                  <c:v>2.5700677275480399</c:v>
                </c:pt>
                <c:pt idx="1868">
                  <c:v>2.5714443037277701</c:v>
                </c:pt>
                <c:pt idx="1869">
                  <c:v>2.5728208799074901</c:v>
                </c:pt>
                <c:pt idx="1870">
                  <c:v>2.5741974560872198</c:v>
                </c:pt>
                <c:pt idx="1871">
                  <c:v>2.57557403226695</c:v>
                </c:pt>
                <c:pt idx="1872">
                  <c:v>2.57695060844667</c:v>
                </c:pt>
                <c:pt idx="1873">
                  <c:v>2.5783271846264002</c:v>
                </c:pt>
                <c:pt idx="1874">
                  <c:v>2.5797037608061202</c:v>
                </c:pt>
                <c:pt idx="1875">
                  <c:v>2.5810803369858499</c:v>
                </c:pt>
                <c:pt idx="1876">
                  <c:v>2.5824569131655801</c:v>
                </c:pt>
                <c:pt idx="1877">
                  <c:v>2.5838334893453001</c:v>
                </c:pt>
                <c:pt idx="1878">
                  <c:v>2.5852100655250299</c:v>
                </c:pt>
                <c:pt idx="1879">
                  <c:v>2.5865866417047498</c:v>
                </c:pt>
                <c:pt idx="1880">
                  <c:v>2.58796321788448</c:v>
                </c:pt>
                <c:pt idx="1881">
                  <c:v>2.5893397940642</c:v>
                </c:pt>
                <c:pt idx="1882">
                  <c:v>2.5907163702439302</c:v>
                </c:pt>
                <c:pt idx="1883">
                  <c:v>2.5920929464236599</c:v>
                </c:pt>
                <c:pt idx="1884">
                  <c:v>2.5934695226033799</c:v>
                </c:pt>
                <c:pt idx="1885">
                  <c:v>2.5948460987831101</c:v>
                </c:pt>
                <c:pt idx="1886">
                  <c:v>2.5962226749628301</c:v>
                </c:pt>
                <c:pt idx="1887">
                  <c:v>2.5975992511425599</c:v>
                </c:pt>
                <c:pt idx="1888">
                  <c:v>2.5989758273222798</c:v>
                </c:pt>
                <c:pt idx="1889">
                  <c:v>2.60035240350201</c:v>
                </c:pt>
                <c:pt idx="1890">
                  <c:v>2.6017289796817402</c:v>
                </c:pt>
                <c:pt idx="1891">
                  <c:v>2.6031055558614602</c:v>
                </c:pt>
                <c:pt idx="1892">
                  <c:v>2.6044821320411899</c:v>
                </c:pt>
                <c:pt idx="1893">
                  <c:v>2.6058587082209099</c:v>
                </c:pt>
                <c:pt idx="1894">
                  <c:v>2.6072352844006401</c:v>
                </c:pt>
                <c:pt idx="1895">
                  <c:v>2.6086118605803699</c:v>
                </c:pt>
                <c:pt idx="1896">
                  <c:v>2.6099884367600898</c:v>
                </c:pt>
                <c:pt idx="1897">
                  <c:v>2.61136501293982</c:v>
                </c:pt>
                <c:pt idx="1898">
                  <c:v>2.61274158911954</c:v>
                </c:pt>
                <c:pt idx="1899">
                  <c:v>2.6141181652992702</c:v>
                </c:pt>
                <c:pt idx="1900">
                  <c:v>2.6154947414789902</c:v>
                </c:pt>
                <c:pt idx="1901">
                  <c:v>2.6168713176587199</c:v>
                </c:pt>
                <c:pt idx="1902">
                  <c:v>2.6182478938384501</c:v>
                </c:pt>
                <c:pt idx="1903">
                  <c:v>2.6196244700181701</c:v>
                </c:pt>
                <c:pt idx="1904">
                  <c:v>2.6210010461978999</c:v>
                </c:pt>
                <c:pt idx="1905">
                  <c:v>2.6223776223776198</c:v>
                </c:pt>
                <c:pt idx="1906">
                  <c:v>2.62375419855735</c:v>
                </c:pt>
                <c:pt idx="1907">
                  <c:v>2.62513077473707</c:v>
                </c:pt>
                <c:pt idx="1908">
                  <c:v>2.6265073509168002</c:v>
                </c:pt>
                <c:pt idx="1909">
                  <c:v>2.62788392709653</c:v>
                </c:pt>
                <c:pt idx="1910">
                  <c:v>2.6292605032762499</c:v>
                </c:pt>
                <c:pt idx="1911">
                  <c:v>2.6306370794559801</c:v>
                </c:pt>
                <c:pt idx="1912">
                  <c:v>2.6320136556357001</c:v>
                </c:pt>
                <c:pt idx="1913">
                  <c:v>2.6333902318154299</c:v>
                </c:pt>
                <c:pt idx="1914">
                  <c:v>2.6347668079951498</c:v>
                </c:pt>
                <c:pt idx="1915">
                  <c:v>2.63614338417488</c:v>
                </c:pt>
                <c:pt idx="1916">
                  <c:v>2.6375199603546098</c:v>
                </c:pt>
                <c:pt idx="1917">
                  <c:v>2.6388965365343302</c:v>
                </c:pt>
                <c:pt idx="1918">
                  <c:v>2.64027311271406</c:v>
                </c:pt>
                <c:pt idx="1919">
                  <c:v>2.6416496888937799</c:v>
                </c:pt>
                <c:pt idx="1920">
                  <c:v>2.6430262650735101</c:v>
                </c:pt>
                <c:pt idx="1921">
                  <c:v>2.6444028412532399</c:v>
                </c:pt>
                <c:pt idx="1922">
                  <c:v>2.6457794174329599</c:v>
                </c:pt>
                <c:pt idx="1923">
                  <c:v>2.6471559936126901</c:v>
                </c:pt>
                <c:pt idx="1924">
                  <c:v>2.64853256979241</c:v>
                </c:pt>
                <c:pt idx="1925">
                  <c:v>2.6499091459721398</c:v>
                </c:pt>
                <c:pt idx="1926">
                  <c:v>2.6512857221518602</c:v>
                </c:pt>
                <c:pt idx="1927">
                  <c:v>2.65266229833159</c:v>
                </c:pt>
                <c:pt idx="1928">
                  <c:v>2.6540388745113201</c:v>
                </c:pt>
                <c:pt idx="1929">
                  <c:v>2.6554154506910401</c:v>
                </c:pt>
                <c:pt idx="1930">
                  <c:v>2.6567920268707699</c:v>
                </c:pt>
                <c:pt idx="1931">
                  <c:v>2.6581686030504899</c:v>
                </c:pt>
                <c:pt idx="1932">
                  <c:v>2.65954517923022</c:v>
                </c:pt>
                <c:pt idx="1933">
                  <c:v>2.6609217554099498</c:v>
                </c:pt>
                <c:pt idx="1934">
                  <c:v>2.6622983315896702</c:v>
                </c:pt>
                <c:pt idx="1935">
                  <c:v>2.6636749077694</c:v>
                </c:pt>
                <c:pt idx="1936">
                  <c:v>2.6650514839491199</c:v>
                </c:pt>
                <c:pt idx="1937">
                  <c:v>2.6664280601288501</c:v>
                </c:pt>
                <c:pt idx="1938">
                  <c:v>2.6678046363085701</c:v>
                </c:pt>
                <c:pt idx="1939">
                  <c:v>2.6691812124882999</c:v>
                </c:pt>
                <c:pt idx="1940">
                  <c:v>2.6705577886680301</c:v>
                </c:pt>
                <c:pt idx="1941">
                  <c:v>2.67193436484775</c:v>
                </c:pt>
                <c:pt idx="1942">
                  <c:v>2.6733109410274798</c:v>
                </c:pt>
                <c:pt idx="1943">
                  <c:v>2.6746875172072002</c:v>
                </c:pt>
                <c:pt idx="1944">
                  <c:v>2.67606409338693</c:v>
                </c:pt>
                <c:pt idx="1945">
                  <c:v>2.6774406695666499</c:v>
                </c:pt>
                <c:pt idx="1946">
                  <c:v>2.6788172457463801</c:v>
                </c:pt>
                <c:pt idx="1947">
                  <c:v>2.6801938219261099</c:v>
                </c:pt>
                <c:pt idx="1948">
                  <c:v>2.6815703981058299</c:v>
                </c:pt>
                <c:pt idx="1949">
                  <c:v>2.6829469742855601</c:v>
                </c:pt>
                <c:pt idx="1950">
                  <c:v>2.68432355046528</c:v>
                </c:pt>
                <c:pt idx="1951">
                  <c:v>2.6857001266450098</c:v>
                </c:pt>
                <c:pt idx="1952">
                  <c:v>2.68707670282474</c:v>
                </c:pt>
                <c:pt idx="1953">
                  <c:v>2.68845327900446</c:v>
                </c:pt>
                <c:pt idx="1954">
                  <c:v>2.6898298551841902</c:v>
                </c:pt>
                <c:pt idx="1955">
                  <c:v>2.6912064313639101</c:v>
                </c:pt>
                <c:pt idx="1956">
                  <c:v>2.6925830075436399</c:v>
                </c:pt>
                <c:pt idx="1957">
                  <c:v>2.6939595837233599</c:v>
                </c:pt>
                <c:pt idx="1958">
                  <c:v>2.6953361599030901</c:v>
                </c:pt>
                <c:pt idx="1959">
                  <c:v>2.6967127360828198</c:v>
                </c:pt>
                <c:pt idx="1960">
                  <c:v>2.6980893122625398</c:v>
                </c:pt>
                <c:pt idx="1961">
                  <c:v>2.69946588844227</c:v>
                </c:pt>
                <c:pt idx="1962">
                  <c:v>2.70084246462199</c:v>
                </c:pt>
                <c:pt idx="1963">
                  <c:v>2.7022190408017202</c:v>
                </c:pt>
                <c:pt idx="1964">
                  <c:v>2.7035956169814401</c:v>
                </c:pt>
                <c:pt idx="1965">
                  <c:v>2.7049721931611699</c:v>
                </c:pt>
                <c:pt idx="1966">
                  <c:v>2.7063487693409001</c:v>
                </c:pt>
                <c:pt idx="1967">
                  <c:v>2.7077253455206201</c:v>
                </c:pt>
                <c:pt idx="1968">
                  <c:v>2.7091019217003498</c:v>
                </c:pt>
                <c:pt idx="1969">
                  <c:v>2.7104784978800698</c:v>
                </c:pt>
                <c:pt idx="1970">
                  <c:v>2.7118550740598</c:v>
                </c:pt>
                <c:pt idx="1971">
                  <c:v>2.7132316502395302</c:v>
                </c:pt>
                <c:pt idx="1972">
                  <c:v>2.7146082264192501</c:v>
                </c:pt>
                <c:pt idx="1973">
                  <c:v>2.7159848025989799</c:v>
                </c:pt>
                <c:pt idx="1974">
                  <c:v>2.7173613787786999</c:v>
                </c:pt>
                <c:pt idx="1975">
                  <c:v>2.7187379549584301</c:v>
                </c:pt>
                <c:pt idx="1976">
                  <c:v>2.72011453113815</c:v>
                </c:pt>
                <c:pt idx="1977">
                  <c:v>2.7214911073178798</c:v>
                </c:pt>
                <c:pt idx="1978">
                  <c:v>2.72286768349761</c:v>
                </c:pt>
                <c:pt idx="1979">
                  <c:v>2.72424425967733</c:v>
                </c:pt>
                <c:pt idx="1980">
                  <c:v>2.7256208358570602</c:v>
                </c:pt>
                <c:pt idx="1981">
                  <c:v>2.7269974120367801</c:v>
                </c:pt>
                <c:pt idx="1982">
                  <c:v>2.7283739882165099</c:v>
                </c:pt>
                <c:pt idx="1983">
                  <c:v>2.7297505643962299</c:v>
                </c:pt>
                <c:pt idx="1984">
                  <c:v>2.7311271405759601</c:v>
                </c:pt>
                <c:pt idx="1985">
                  <c:v>2.7325037167556898</c:v>
                </c:pt>
                <c:pt idx="1986">
                  <c:v>2.7338802929354098</c:v>
                </c:pt>
                <c:pt idx="1987">
                  <c:v>2.73525686911514</c:v>
                </c:pt>
                <c:pt idx="1988">
                  <c:v>2.73663344529486</c:v>
                </c:pt>
                <c:pt idx="1989">
                  <c:v>2.7380100214745902</c:v>
                </c:pt>
                <c:pt idx="1990">
                  <c:v>2.7393865976543101</c:v>
                </c:pt>
                <c:pt idx="1991">
                  <c:v>2.7407631738340399</c:v>
                </c:pt>
                <c:pt idx="1992">
                  <c:v>2.7421397500137701</c:v>
                </c:pt>
                <c:pt idx="1993">
                  <c:v>2.7435163261934901</c:v>
                </c:pt>
                <c:pt idx="1994">
                  <c:v>2.7448929023732198</c:v>
                </c:pt>
                <c:pt idx="1995">
                  <c:v>2.7462694785529398</c:v>
                </c:pt>
                <c:pt idx="1996">
                  <c:v>2.74764605473267</c:v>
                </c:pt>
                <c:pt idx="1997">
                  <c:v>2.7490226309124002</c:v>
                </c:pt>
                <c:pt idx="1998">
                  <c:v>2.7503992070921202</c:v>
                </c:pt>
                <c:pt idx="1999">
                  <c:v>2.7517757832718499</c:v>
                </c:pt>
                <c:pt idx="2000">
                  <c:v>2.7531523594515699</c:v>
                </c:pt>
                <c:pt idx="2001">
                  <c:v>2.7545289356313001</c:v>
                </c:pt>
                <c:pt idx="2002">
                  <c:v>2.7559055118110201</c:v>
                </c:pt>
                <c:pt idx="2003">
                  <c:v>2.7572820879907498</c:v>
                </c:pt>
                <c:pt idx="2004">
                  <c:v>2.75865866417048</c:v>
                </c:pt>
                <c:pt idx="2005">
                  <c:v>2.7600352403502</c:v>
                </c:pt>
                <c:pt idx="2006">
                  <c:v>2.7614118165299302</c:v>
                </c:pt>
                <c:pt idx="2007">
                  <c:v>2.7627883927096502</c:v>
                </c:pt>
                <c:pt idx="2008">
                  <c:v>2.7641649688893799</c:v>
                </c:pt>
                <c:pt idx="2009">
                  <c:v>2.7655415450690999</c:v>
                </c:pt>
                <c:pt idx="2010">
                  <c:v>2.7669181212488301</c:v>
                </c:pt>
                <c:pt idx="2011">
                  <c:v>2.7682946974285598</c:v>
                </c:pt>
                <c:pt idx="2012">
                  <c:v>2.7696712736082798</c:v>
                </c:pt>
                <c:pt idx="2013">
                  <c:v>2.77104784978801</c:v>
                </c:pt>
                <c:pt idx="2014">
                  <c:v>2.77242442596773</c:v>
                </c:pt>
                <c:pt idx="2015">
                  <c:v>2.7738010021474602</c:v>
                </c:pt>
                <c:pt idx="2016">
                  <c:v>2.7751775783271899</c:v>
                </c:pt>
                <c:pt idx="2017">
                  <c:v>2.7765541545069099</c:v>
                </c:pt>
                <c:pt idx="2018">
                  <c:v>2.7779307306866401</c:v>
                </c:pt>
                <c:pt idx="2019">
                  <c:v>2.7793073068663601</c:v>
                </c:pt>
                <c:pt idx="2020">
                  <c:v>2.7806838830460898</c:v>
                </c:pt>
                <c:pt idx="2021">
                  <c:v>2.7820604592258098</c:v>
                </c:pt>
                <c:pt idx="2022">
                  <c:v>2.78343703540554</c:v>
                </c:pt>
                <c:pt idx="2023">
                  <c:v>2.7848136115852702</c:v>
                </c:pt>
                <c:pt idx="2024">
                  <c:v>2.7861901877649902</c:v>
                </c:pt>
                <c:pt idx="2025">
                  <c:v>2.7875667639447199</c:v>
                </c:pt>
                <c:pt idx="2026">
                  <c:v>2.7889433401244399</c:v>
                </c:pt>
                <c:pt idx="2027">
                  <c:v>2.7903199163041701</c:v>
                </c:pt>
                <c:pt idx="2028">
                  <c:v>2.7916964924838901</c:v>
                </c:pt>
                <c:pt idx="2029">
                  <c:v>2.7930730686636198</c:v>
                </c:pt>
                <c:pt idx="2030">
                  <c:v>2.79444964484335</c:v>
                </c:pt>
                <c:pt idx="2031">
                  <c:v>2.79582622102307</c:v>
                </c:pt>
                <c:pt idx="2032">
                  <c:v>2.7972027972028002</c:v>
                </c:pt>
                <c:pt idx="2033">
                  <c:v>2.7985793733825202</c:v>
                </c:pt>
                <c:pt idx="2034">
                  <c:v>2.7999559495622499</c:v>
                </c:pt>
                <c:pt idx="2035">
                  <c:v>2.8013325257419699</c:v>
                </c:pt>
                <c:pt idx="2036">
                  <c:v>2.8027091019217001</c:v>
                </c:pt>
                <c:pt idx="2037">
                  <c:v>2.8040856781014298</c:v>
                </c:pt>
                <c:pt idx="2038">
                  <c:v>2.8054622542811498</c:v>
                </c:pt>
                <c:pt idx="2039">
                  <c:v>2.80683883046088</c:v>
                </c:pt>
                <c:pt idx="2040">
                  <c:v>2.8082154066406</c:v>
                </c:pt>
                <c:pt idx="2041">
                  <c:v>2.8095919828203302</c:v>
                </c:pt>
                <c:pt idx="2042">
                  <c:v>2.8109685590000599</c:v>
                </c:pt>
                <c:pt idx="2043">
                  <c:v>2.8123451351797799</c:v>
                </c:pt>
                <c:pt idx="2044">
                  <c:v>2.8137217113595101</c:v>
                </c:pt>
                <c:pt idx="2045">
                  <c:v>2.8150982875392301</c:v>
                </c:pt>
                <c:pt idx="2046">
                  <c:v>2.8164748637189598</c:v>
                </c:pt>
                <c:pt idx="2047">
                  <c:v>2.8178514398986798</c:v>
                </c:pt>
                <c:pt idx="2048">
                  <c:v>2.81922801607841</c:v>
                </c:pt>
                <c:pt idx="2049">
                  <c:v>2.8206045922581402</c:v>
                </c:pt>
                <c:pt idx="2050">
                  <c:v>2.8219811684378602</c:v>
                </c:pt>
                <c:pt idx="2051">
                  <c:v>2.8233577446175899</c:v>
                </c:pt>
                <c:pt idx="2052">
                  <c:v>2.8247343207973099</c:v>
                </c:pt>
                <c:pt idx="2053">
                  <c:v>2.8261108969770401</c:v>
                </c:pt>
                <c:pt idx="2054">
                  <c:v>2.8274874731567698</c:v>
                </c:pt>
                <c:pt idx="2055">
                  <c:v>2.8288640493364898</c:v>
                </c:pt>
                <c:pt idx="2056">
                  <c:v>2.83024062551622</c:v>
                </c:pt>
                <c:pt idx="2057">
                  <c:v>2.83161720169594</c:v>
                </c:pt>
                <c:pt idx="2058">
                  <c:v>2.8329937778756702</c:v>
                </c:pt>
                <c:pt idx="2059">
                  <c:v>2.8343703540553902</c:v>
                </c:pt>
                <c:pt idx="2060">
                  <c:v>2.8357469302351199</c:v>
                </c:pt>
                <c:pt idx="2061">
                  <c:v>2.8371235064148501</c:v>
                </c:pt>
                <c:pt idx="2062">
                  <c:v>2.8385000825945701</c:v>
                </c:pt>
                <c:pt idx="2063">
                  <c:v>2.8398766587742998</c:v>
                </c:pt>
                <c:pt idx="2064">
                  <c:v>2.8412532349540198</c:v>
                </c:pt>
                <c:pt idx="2065">
                  <c:v>2.84262981113375</c:v>
                </c:pt>
                <c:pt idx="2066">
                  <c:v>2.84400638731347</c:v>
                </c:pt>
                <c:pt idx="2067">
                  <c:v>2.8453829634932002</c:v>
                </c:pt>
                <c:pt idx="2068">
                  <c:v>2.8467595396729299</c:v>
                </c:pt>
                <c:pt idx="2069">
                  <c:v>2.8481361158526499</c:v>
                </c:pt>
                <c:pt idx="2070">
                  <c:v>2.8495126920323801</c:v>
                </c:pt>
                <c:pt idx="2071">
                  <c:v>2.8508892682121001</c:v>
                </c:pt>
                <c:pt idx="2072">
                  <c:v>2.8522658443918298</c:v>
                </c:pt>
                <c:pt idx="2073">
                  <c:v>2.85364242057156</c:v>
                </c:pt>
                <c:pt idx="2074">
                  <c:v>2.85501899675128</c:v>
                </c:pt>
                <c:pt idx="2075">
                  <c:v>2.8563955729310102</c:v>
                </c:pt>
                <c:pt idx="2076">
                  <c:v>2.8577721491107302</c:v>
                </c:pt>
                <c:pt idx="2077">
                  <c:v>2.8591487252904599</c:v>
                </c:pt>
                <c:pt idx="2078">
                  <c:v>2.8605253014701799</c:v>
                </c:pt>
                <c:pt idx="2079">
                  <c:v>2.8619018776499101</c:v>
                </c:pt>
                <c:pt idx="2080">
                  <c:v>2.8632784538296399</c:v>
                </c:pt>
                <c:pt idx="2081">
                  <c:v>2.8646550300093598</c:v>
                </c:pt>
                <c:pt idx="2082">
                  <c:v>2.86603160618909</c:v>
                </c:pt>
                <c:pt idx="2083">
                  <c:v>2.86740818236881</c:v>
                </c:pt>
                <c:pt idx="2084">
                  <c:v>2.8687847585485402</c:v>
                </c:pt>
                <c:pt idx="2085">
                  <c:v>2.8701613347282602</c:v>
                </c:pt>
                <c:pt idx="2086">
                  <c:v>2.8715379109079899</c:v>
                </c:pt>
                <c:pt idx="2087">
                  <c:v>2.8729144870877201</c:v>
                </c:pt>
                <c:pt idx="2088">
                  <c:v>2.8742910632674401</c:v>
                </c:pt>
                <c:pt idx="2089">
                  <c:v>2.8756676394471699</c:v>
                </c:pt>
                <c:pt idx="2090">
                  <c:v>2.8770442156268898</c:v>
                </c:pt>
                <c:pt idx="2091">
                  <c:v>2.87842079180662</c:v>
                </c:pt>
                <c:pt idx="2092">
                  <c:v>2.8797973679863502</c:v>
                </c:pt>
                <c:pt idx="2093">
                  <c:v>2.8811739441660702</c:v>
                </c:pt>
                <c:pt idx="2094">
                  <c:v>2.8825505203457999</c:v>
                </c:pt>
                <c:pt idx="2095">
                  <c:v>2.8839270965255199</c:v>
                </c:pt>
                <c:pt idx="2096">
                  <c:v>2.8853036727052501</c:v>
                </c:pt>
                <c:pt idx="2097">
                  <c:v>2.8866802488849701</c:v>
                </c:pt>
                <c:pt idx="2098">
                  <c:v>2.8880568250646999</c:v>
                </c:pt>
                <c:pt idx="2099">
                  <c:v>2.88943340124443</c:v>
                </c:pt>
                <c:pt idx="2100">
                  <c:v>2.89080997742415</c:v>
                </c:pt>
                <c:pt idx="2101">
                  <c:v>2.8921865536038802</c:v>
                </c:pt>
                <c:pt idx="2102">
                  <c:v>2.8935631297836002</c:v>
                </c:pt>
                <c:pt idx="2103">
                  <c:v>2.8949397059633299</c:v>
                </c:pt>
                <c:pt idx="2104">
                  <c:v>2.8963162821430499</c:v>
                </c:pt>
                <c:pt idx="2105">
                  <c:v>2.8976928583227801</c:v>
                </c:pt>
                <c:pt idx="2106">
                  <c:v>2.8990694345025099</c:v>
                </c:pt>
                <c:pt idx="2107">
                  <c:v>2.9004460106822298</c:v>
                </c:pt>
                <c:pt idx="2108">
                  <c:v>2.90182258686196</c:v>
                </c:pt>
                <c:pt idx="2109">
                  <c:v>2.90319916304168</c:v>
                </c:pt>
                <c:pt idx="2110">
                  <c:v>2.9045757392214102</c:v>
                </c:pt>
                <c:pt idx="2111">
                  <c:v>2.90595231540114</c:v>
                </c:pt>
                <c:pt idx="2112">
                  <c:v>2.9073288915808599</c:v>
                </c:pt>
                <c:pt idx="2113">
                  <c:v>2.9087054677605901</c:v>
                </c:pt>
                <c:pt idx="2114">
                  <c:v>2.9100820439403101</c:v>
                </c:pt>
                <c:pt idx="2115">
                  <c:v>2.9114586201200399</c:v>
                </c:pt>
                <c:pt idx="2116">
                  <c:v>2.9128351962997598</c:v>
                </c:pt>
                <c:pt idx="2117">
                  <c:v>2.91421177247949</c:v>
                </c:pt>
                <c:pt idx="2118">
                  <c:v>2.9155883486592198</c:v>
                </c:pt>
                <c:pt idx="2119">
                  <c:v>2.9169649248389402</c:v>
                </c:pt>
                <c:pt idx="2120">
                  <c:v>2.91834150101867</c:v>
                </c:pt>
                <c:pt idx="2121">
                  <c:v>2.9197180771983899</c:v>
                </c:pt>
                <c:pt idx="2122">
                  <c:v>2.9210946533781201</c:v>
                </c:pt>
                <c:pt idx="2123">
                  <c:v>2.9224712295578401</c:v>
                </c:pt>
                <c:pt idx="2124">
                  <c:v>2.9238478057375699</c:v>
                </c:pt>
                <c:pt idx="2125">
                  <c:v>2.9252243819173001</c:v>
                </c:pt>
                <c:pt idx="2126">
                  <c:v>2.92660095809702</c:v>
                </c:pt>
                <c:pt idx="2127">
                  <c:v>2.9279775342767498</c:v>
                </c:pt>
                <c:pt idx="2128">
                  <c:v>2.9293541104564702</c:v>
                </c:pt>
                <c:pt idx="2129">
                  <c:v>2.9307306866362</c:v>
                </c:pt>
                <c:pt idx="2130">
                  <c:v>2.9321072628159199</c:v>
                </c:pt>
                <c:pt idx="2131">
                  <c:v>2.9334838389956501</c:v>
                </c:pt>
                <c:pt idx="2132">
                  <c:v>2.9348604151753799</c:v>
                </c:pt>
                <c:pt idx="2133">
                  <c:v>2.9362369913550999</c:v>
                </c:pt>
                <c:pt idx="2134">
                  <c:v>2.9376135675348301</c:v>
                </c:pt>
                <c:pt idx="2135">
                  <c:v>2.93899014371455</c:v>
                </c:pt>
                <c:pt idx="2136">
                  <c:v>2.9403667198942798</c:v>
                </c:pt>
                <c:pt idx="2137">
                  <c:v>2.94174329607401</c:v>
                </c:pt>
                <c:pt idx="2138">
                  <c:v>2.94311987225373</c:v>
                </c:pt>
                <c:pt idx="2139">
                  <c:v>2.9444964484334601</c:v>
                </c:pt>
                <c:pt idx="2140">
                  <c:v>2.9458730246131801</c:v>
                </c:pt>
                <c:pt idx="2141">
                  <c:v>2.9472496007929099</c:v>
                </c:pt>
                <c:pt idx="2142">
                  <c:v>2.9486261769726299</c:v>
                </c:pt>
                <c:pt idx="2143">
                  <c:v>2.95000275315236</c:v>
                </c:pt>
                <c:pt idx="2144">
                  <c:v>2.9513793293320898</c:v>
                </c:pt>
                <c:pt idx="2145">
                  <c:v>2.9527559055118102</c:v>
                </c:pt>
                <c:pt idx="2146">
                  <c:v>2.95413248169154</c:v>
                </c:pt>
                <c:pt idx="2147">
                  <c:v>2.9555090578712599</c:v>
                </c:pt>
                <c:pt idx="2148">
                  <c:v>2.9568856340509901</c:v>
                </c:pt>
                <c:pt idx="2149">
                  <c:v>2.9582622102307101</c:v>
                </c:pt>
                <c:pt idx="2150">
                  <c:v>2.9596387864104399</c:v>
                </c:pt>
                <c:pt idx="2151">
                  <c:v>2.9610153625901701</c:v>
                </c:pt>
                <c:pt idx="2152">
                  <c:v>2.96239193876989</c:v>
                </c:pt>
                <c:pt idx="2153">
                  <c:v>2.9637685149496198</c:v>
                </c:pt>
                <c:pt idx="2154">
                  <c:v>2.9651450911293402</c:v>
                </c:pt>
                <c:pt idx="2155">
                  <c:v>2.96652166730907</c:v>
                </c:pt>
                <c:pt idx="2156">
                  <c:v>2.9678982434888002</c:v>
                </c:pt>
                <c:pt idx="2157">
                  <c:v>2.9692748196685201</c:v>
                </c:pt>
                <c:pt idx="2158">
                  <c:v>2.9706513958482499</c:v>
                </c:pt>
                <c:pt idx="2159">
                  <c:v>2.9720279720279699</c:v>
                </c:pt>
                <c:pt idx="2160">
                  <c:v>2.9734045482077001</c:v>
                </c:pt>
                <c:pt idx="2161">
                  <c:v>2.97478112438742</c:v>
                </c:pt>
                <c:pt idx="2162">
                  <c:v>2.9761577005671498</c:v>
                </c:pt>
                <c:pt idx="2163">
                  <c:v>2.97753427674688</c:v>
                </c:pt>
                <c:pt idx="2164">
                  <c:v>2.9789108529266</c:v>
                </c:pt>
                <c:pt idx="2165">
                  <c:v>2.9802874291063302</c:v>
                </c:pt>
                <c:pt idx="2166">
                  <c:v>2.9816640052860501</c:v>
                </c:pt>
                <c:pt idx="2167">
                  <c:v>2.9830405814657799</c:v>
                </c:pt>
                <c:pt idx="2168">
                  <c:v>2.9844171576454999</c:v>
                </c:pt>
                <c:pt idx="2169">
                  <c:v>2.9857937338252301</c:v>
                </c:pt>
                <c:pt idx="2170">
                  <c:v>2.9871703100049598</c:v>
                </c:pt>
                <c:pt idx="2171">
                  <c:v>2.9885468861846798</c:v>
                </c:pt>
                <c:pt idx="2172">
                  <c:v>2.98992346236441</c:v>
                </c:pt>
                <c:pt idx="2173">
                  <c:v>2.99130003854413</c:v>
                </c:pt>
                <c:pt idx="2174">
                  <c:v>2.9926766147238602</c:v>
                </c:pt>
                <c:pt idx="2175">
                  <c:v>2.9940531909035899</c:v>
                </c:pt>
                <c:pt idx="2176">
                  <c:v>2.9954297670833099</c:v>
                </c:pt>
                <c:pt idx="2177">
                  <c:v>2.9968063432630401</c:v>
                </c:pt>
                <c:pt idx="2178">
                  <c:v>2.9981829194427601</c:v>
                </c:pt>
                <c:pt idx="2179">
                  <c:v>2.9995594956224898</c:v>
                </c:pt>
                <c:pt idx="2180">
                  <c:v>3.0009360718022098</c:v>
                </c:pt>
                <c:pt idx="2181">
                  <c:v>3.00231264798194</c:v>
                </c:pt>
                <c:pt idx="2182">
                  <c:v>3.0036892241616702</c:v>
                </c:pt>
                <c:pt idx="2183">
                  <c:v>3.0050658003413901</c:v>
                </c:pt>
                <c:pt idx="2184">
                  <c:v>3.0064423765211199</c:v>
                </c:pt>
                <c:pt idx="2185">
                  <c:v>3.0078189527008399</c:v>
                </c:pt>
                <c:pt idx="2186">
                  <c:v>3.0091955288805701</c:v>
                </c:pt>
                <c:pt idx="2187">
                  <c:v>3.01057210506029</c:v>
                </c:pt>
                <c:pt idx="2188">
                  <c:v>3.0119486812400198</c:v>
                </c:pt>
                <c:pt idx="2189">
                  <c:v>3.01332525741975</c:v>
                </c:pt>
                <c:pt idx="2190">
                  <c:v>3.01470183359947</c:v>
                </c:pt>
                <c:pt idx="2191">
                  <c:v>3.0160784097792002</c:v>
                </c:pt>
                <c:pt idx="2192">
                  <c:v>3.0174549859589201</c:v>
                </c:pt>
                <c:pt idx="2193">
                  <c:v>3.0188315621386499</c:v>
                </c:pt>
                <c:pt idx="2194">
                  <c:v>3.0202081383183801</c:v>
                </c:pt>
                <c:pt idx="2195">
                  <c:v>3.0215847144981001</c:v>
                </c:pt>
                <c:pt idx="2196">
                  <c:v>3.0229612906778298</c:v>
                </c:pt>
                <c:pt idx="2197">
                  <c:v>3.0243378668575498</c:v>
                </c:pt>
                <c:pt idx="2198">
                  <c:v>3.02571444303728</c:v>
                </c:pt>
                <c:pt idx="2199">
                  <c:v>3.027091019217</c:v>
                </c:pt>
                <c:pt idx="2200">
                  <c:v>3.0284675953967302</c:v>
                </c:pt>
                <c:pt idx="2201">
                  <c:v>3.0298441715764599</c:v>
                </c:pt>
                <c:pt idx="2202">
                  <c:v>3.0312207477561799</c:v>
                </c:pt>
                <c:pt idx="2203">
                  <c:v>3.0325973239359101</c:v>
                </c:pt>
                <c:pt idx="2204">
                  <c:v>3.0339739001156301</c:v>
                </c:pt>
                <c:pt idx="2205">
                  <c:v>3.0353504762953598</c:v>
                </c:pt>
                <c:pt idx="2206">
                  <c:v>3.0367270524750798</c:v>
                </c:pt>
                <c:pt idx="2207">
                  <c:v>3.03810362865481</c:v>
                </c:pt>
                <c:pt idx="2208">
                  <c:v>3.0394802048345402</c:v>
                </c:pt>
                <c:pt idx="2209">
                  <c:v>3.0408567810142602</c:v>
                </c:pt>
                <c:pt idx="2210">
                  <c:v>3.0422333571939899</c:v>
                </c:pt>
                <c:pt idx="2211">
                  <c:v>3.0436099333737099</c:v>
                </c:pt>
                <c:pt idx="2212">
                  <c:v>3.0449865095534401</c:v>
                </c:pt>
                <c:pt idx="2213">
                  <c:v>3.0463630857331698</c:v>
                </c:pt>
                <c:pt idx="2214">
                  <c:v>3.0477396619128898</c:v>
                </c:pt>
                <c:pt idx="2215">
                  <c:v>3.04911623809262</c:v>
                </c:pt>
                <c:pt idx="2216">
                  <c:v>3.05049281427234</c:v>
                </c:pt>
                <c:pt idx="2217">
                  <c:v>3.0518693904520702</c:v>
                </c:pt>
                <c:pt idx="2218">
                  <c:v>3.0532459666317902</c:v>
                </c:pt>
                <c:pt idx="2219">
                  <c:v>3.0546225428115199</c:v>
                </c:pt>
                <c:pt idx="2220">
                  <c:v>3.0559991189912501</c:v>
                </c:pt>
                <c:pt idx="2221">
                  <c:v>3.0573756951709701</c:v>
                </c:pt>
                <c:pt idx="2222">
                  <c:v>3.0587522713506998</c:v>
                </c:pt>
                <c:pt idx="2223">
                  <c:v>3.0601288475304198</c:v>
                </c:pt>
                <c:pt idx="2224">
                  <c:v>3.06150542371015</c:v>
                </c:pt>
                <c:pt idx="2225">
                  <c:v>3.06288199988987</c:v>
                </c:pt>
                <c:pt idx="2226">
                  <c:v>3.0642585760696002</c:v>
                </c:pt>
                <c:pt idx="2227">
                  <c:v>3.0656351522493299</c:v>
                </c:pt>
                <c:pt idx="2228">
                  <c:v>3.0670117284290499</c:v>
                </c:pt>
                <c:pt idx="2229">
                  <c:v>3.0683883046087801</c:v>
                </c:pt>
                <c:pt idx="2230">
                  <c:v>3.0697648807885001</c:v>
                </c:pt>
                <c:pt idx="2231">
                  <c:v>3.0711414569682298</c:v>
                </c:pt>
                <c:pt idx="2232">
                  <c:v>3.07251803314796</c:v>
                </c:pt>
                <c:pt idx="2233">
                  <c:v>3.07389460932768</c:v>
                </c:pt>
                <c:pt idx="2234">
                  <c:v>3.0752711855074102</c:v>
                </c:pt>
                <c:pt idx="2235">
                  <c:v>3.0766477616871302</c:v>
                </c:pt>
                <c:pt idx="2236">
                  <c:v>3.0780243378668599</c:v>
                </c:pt>
                <c:pt idx="2237">
                  <c:v>3.0794009140465799</c:v>
                </c:pt>
                <c:pt idx="2238">
                  <c:v>3.0807774902263101</c:v>
                </c:pt>
                <c:pt idx="2239">
                  <c:v>3.0821540664060398</c:v>
                </c:pt>
                <c:pt idx="2240">
                  <c:v>3.0835306425857598</c:v>
                </c:pt>
                <c:pt idx="2241">
                  <c:v>3.08490721876549</c:v>
                </c:pt>
                <c:pt idx="2242">
                  <c:v>3.08628379494521</c:v>
                </c:pt>
                <c:pt idx="2243">
                  <c:v>3.0876603711249402</c:v>
                </c:pt>
                <c:pt idx="2244">
                  <c:v>3.0890369473046602</c:v>
                </c:pt>
                <c:pt idx="2245">
                  <c:v>3.0904135234843899</c:v>
                </c:pt>
                <c:pt idx="2246">
                  <c:v>3.0917900996641201</c:v>
                </c:pt>
                <c:pt idx="2247">
                  <c:v>3.0931666758438401</c:v>
                </c:pt>
                <c:pt idx="2248">
                  <c:v>3.0945432520235698</c:v>
                </c:pt>
                <c:pt idx="2249">
                  <c:v>3.0959198282032898</c:v>
                </c:pt>
                <c:pt idx="2250">
                  <c:v>3.09729640438302</c:v>
                </c:pt>
                <c:pt idx="2251">
                  <c:v>3.0986729805627502</c:v>
                </c:pt>
                <c:pt idx="2252">
                  <c:v>3.1000495567424702</c:v>
                </c:pt>
                <c:pt idx="2253">
                  <c:v>3.1014261329221999</c:v>
                </c:pt>
                <c:pt idx="2254">
                  <c:v>3.1028027091019199</c:v>
                </c:pt>
                <c:pt idx="2255">
                  <c:v>3.1041792852816501</c:v>
                </c:pt>
                <c:pt idx="2256">
                  <c:v>3.1055558614613701</c:v>
                </c:pt>
                <c:pt idx="2257">
                  <c:v>3.1069324376410998</c:v>
                </c:pt>
                <c:pt idx="2258">
                  <c:v>3.10830901382083</c:v>
                </c:pt>
                <c:pt idx="2259">
                  <c:v>3.10968559000055</c:v>
                </c:pt>
                <c:pt idx="2260">
                  <c:v>3.1110621661802802</c:v>
                </c:pt>
                <c:pt idx="2261">
                  <c:v>3.1124387423600002</c:v>
                </c:pt>
                <c:pt idx="2262">
                  <c:v>3.1138153185397299</c:v>
                </c:pt>
                <c:pt idx="2263">
                  <c:v>3.1151918947194499</c:v>
                </c:pt>
                <c:pt idx="2264">
                  <c:v>3.1165684708991801</c:v>
                </c:pt>
                <c:pt idx="2265">
                  <c:v>3.1179450470789098</c:v>
                </c:pt>
                <c:pt idx="2266">
                  <c:v>3.1193216232586298</c:v>
                </c:pt>
                <c:pt idx="2267">
                  <c:v>3.12069819943836</c:v>
                </c:pt>
                <c:pt idx="2268">
                  <c:v>3.12207477561808</c:v>
                </c:pt>
                <c:pt idx="2269">
                  <c:v>3.1234513517978102</c:v>
                </c:pt>
                <c:pt idx="2270">
                  <c:v>3.1248279279775302</c:v>
                </c:pt>
                <c:pt idx="2271">
                  <c:v>3.1262045041572599</c:v>
                </c:pt>
                <c:pt idx="2272">
                  <c:v>3.1275810803369901</c:v>
                </c:pt>
                <c:pt idx="2273">
                  <c:v>3.1289576565167101</c:v>
                </c:pt>
                <c:pt idx="2274">
                  <c:v>3.1303342326964398</c:v>
                </c:pt>
                <c:pt idx="2275">
                  <c:v>3.1317108088761598</c:v>
                </c:pt>
                <c:pt idx="2276">
                  <c:v>3.13308738505589</c:v>
                </c:pt>
                <c:pt idx="2277">
                  <c:v>3.1344639612356202</c:v>
                </c:pt>
                <c:pt idx="2278">
                  <c:v>3.1358405374153402</c:v>
                </c:pt>
                <c:pt idx="2279">
                  <c:v>3.1372171135950699</c:v>
                </c:pt>
                <c:pt idx="2280">
                  <c:v>3.1385936897747899</c:v>
                </c:pt>
                <c:pt idx="2281">
                  <c:v>3.1399702659545201</c:v>
                </c:pt>
                <c:pt idx="2282">
                  <c:v>3.1413468421342401</c:v>
                </c:pt>
                <c:pt idx="2283">
                  <c:v>3.1427234183139698</c:v>
                </c:pt>
                <c:pt idx="2284">
                  <c:v>3.1440999944937</c:v>
                </c:pt>
                <c:pt idx="2285">
                  <c:v>3.14547657067342</c:v>
                </c:pt>
                <c:pt idx="2286">
                  <c:v>3.1468531468531502</c:v>
                </c:pt>
                <c:pt idx="2287">
                  <c:v>3.1482297230328702</c:v>
                </c:pt>
                <c:pt idx="2288">
                  <c:v>3.1496062992125999</c:v>
                </c:pt>
                <c:pt idx="2289">
                  <c:v>3.1509828753923301</c:v>
                </c:pt>
                <c:pt idx="2290">
                  <c:v>3.1523594515720501</c:v>
                </c:pt>
                <c:pt idx="2291">
                  <c:v>3.1537360277517799</c:v>
                </c:pt>
                <c:pt idx="2292">
                  <c:v>3.1551126039314998</c:v>
                </c:pt>
                <c:pt idx="2293">
                  <c:v>3.15648918011123</c:v>
                </c:pt>
                <c:pt idx="2294">
                  <c:v>3.15786575629095</c:v>
                </c:pt>
                <c:pt idx="2295">
                  <c:v>3.1592423324706802</c:v>
                </c:pt>
                <c:pt idx="2296">
                  <c:v>3.16061890865041</c:v>
                </c:pt>
                <c:pt idx="2297">
                  <c:v>3.1619954848301299</c:v>
                </c:pt>
                <c:pt idx="2298">
                  <c:v>3.1633720610098601</c:v>
                </c:pt>
                <c:pt idx="2299">
                  <c:v>3.1647486371895801</c:v>
                </c:pt>
                <c:pt idx="2300">
                  <c:v>3.1661252133693099</c:v>
                </c:pt>
                <c:pt idx="2301">
                  <c:v>3.1675017895490298</c:v>
                </c:pt>
                <c:pt idx="2302">
                  <c:v>3.16887836572876</c:v>
                </c:pt>
                <c:pt idx="2303">
                  <c:v>3.1702549419084902</c:v>
                </c:pt>
                <c:pt idx="2304">
                  <c:v>3.1716315180882102</c:v>
                </c:pt>
                <c:pt idx="2305">
                  <c:v>3.1730080942679399</c:v>
                </c:pt>
                <c:pt idx="2306">
                  <c:v>3.1743846704476599</c:v>
                </c:pt>
                <c:pt idx="2307">
                  <c:v>3.1757612466273901</c:v>
                </c:pt>
                <c:pt idx="2308">
                  <c:v>3.1771378228071101</c:v>
                </c:pt>
                <c:pt idx="2309">
                  <c:v>3.1785143989868399</c:v>
                </c:pt>
                <c:pt idx="2310">
                  <c:v>3.17989097516657</c:v>
                </c:pt>
                <c:pt idx="2311">
                  <c:v>3.18126755134629</c:v>
                </c:pt>
                <c:pt idx="2312">
                  <c:v>3.1826441275260202</c:v>
                </c:pt>
                <c:pt idx="2313">
                  <c:v>3.1840207037057402</c:v>
                </c:pt>
                <c:pt idx="2314">
                  <c:v>3.1853972798854699</c:v>
                </c:pt>
                <c:pt idx="2315">
                  <c:v>3.1867738560652001</c:v>
                </c:pt>
                <c:pt idx="2316">
                  <c:v>3.1881504322449201</c:v>
                </c:pt>
                <c:pt idx="2317">
                  <c:v>3.1895270084246499</c:v>
                </c:pt>
                <c:pt idx="2318">
                  <c:v>3.1909035846043698</c:v>
                </c:pt>
                <c:pt idx="2319">
                  <c:v>3.1922801607841</c:v>
                </c:pt>
                <c:pt idx="2320">
                  <c:v>3.19365673696382</c:v>
                </c:pt>
                <c:pt idx="2321">
                  <c:v>3.1950333131435502</c:v>
                </c:pt>
                <c:pt idx="2322">
                  <c:v>3.19640988932328</c:v>
                </c:pt>
                <c:pt idx="2323">
                  <c:v>3.1977864655029999</c:v>
                </c:pt>
                <c:pt idx="2324">
                  <c:v>3.1991630416827301</c:v>
                </c:pt>
                <c:pt idx="2325">
                  <c:v>3.2005396178624501</c:v>
                </c:pt>
                <c:pt idx="2326">
                  <c:v>3.2019161940421799</c:v>
                </c:pt>
                <c:pt idx="2327">
                  <c:v>3.2032927702218998</c:v>
                </c:pt>
                <c:pt idx="2328">
                  <c:v>3.20466934640163</c:v>
                </c:pt>
                <c:pt idx="2329">
                  <c:v>3.2060459225813598</c:v>
                </c:pt>
                <c:pt idx="2330">
                  <c:v>3.2074224987610802</c:v>
                </c:pt>
                <c:pt idx="2331">
                  <c:v>3.20879907494081</c:v>
                </c:pt>
                <c:pt idx="2332">
                  <c:v>3.2101756511205299</c:v>
                </c:pt>
                <c:pt idx="2333">
                  <c:v>3.2115522273002601</c:v>
                </c:pt>
                <c:pt idx="2334">
                  <c:v>3.2129288034799899</c:v>
                </c:pt>
                <c:pt idx="2335">
                  <c:v>3.2143053796597099</c:v>
                </c:pt>
                <c:pt idx="2336">
                  <c:v>3.2156819558394401</c:v>
                </c:pt>
                <c:pt idx="2337">
                  <c:v>3.21705853201916</c:v>
                </c:pt>
                <c:pt idx="2338">
                  <c:v>3.2184351081988898</c:v>
                </c:pt>
                <c:pt idx="2339">
                  <c:v>3.2198116843786102</c:v>
                </c:pt>
                <c:pt idx="2340">
                  <c:v>3.22118826055834</c:v>
                </c:pt>
                <c:pt idx="2341">
                  <c:v>3.2225648367380701</c:v>
                </c:pt>
                <c:pt idx="2342">
                  <c:v>3.2239414129177901</c:v>
                </c:pt>
                <c:pt idx="2343">
                  <c:v>3.2253179890975199</c:v>
                </c:pt>
                <c:pt idx="2344">
                  <c:v>3.2266945652772399</c:v>
                </c:pt>
                <c:pt idx="2345">
                  <c:v>3.2280711414569701</c:v>
                </c:pt>
                <c:pt idx="2346">
                  <c:v>3.2294477176366998</c:v>
                </c:pt>
                <c:pt idx="2347">
                  <c:v>3.2308242938164198</c:v>
                </c:pt>
                <c:pt idx="2348">
                  <c:v>3.23220086999615</c:v>
                </c:pt>
                <c:pt idx="2349">
                  <c:v>3.23357744617587</c:v>
                </c:pt>
                <c:pt idx="2350">
                  <c:v>3.2349540223556001</c:v>
                </c:pt>
                <c:pt idx="2351">
                  <c:v>3.2363305985353201</c:v>
                </c:pt>
                <c:pt idx="2352">
                  <c:v>3.2377071747150499</c:v>
                </c:pt>
                <c:pt idx="2353">
                  <c:v>3.2390837508947801</c:v>
                </c:pt>
                <c:pt idx="2354">
                  <c:v>3.2404603270745</c:v>
                </c:pt>
                <c:pt idx="2355">
                  <c:v>3.2418369032542298</c:v>
                </c:pt>
                <c:pt idx="2356">
                  <c:v>3.2432134794339502</c:v>
                </c:pt>
                <c:pt idx="2357">
                  <c:v>3.24459005561368</c:v>
                </c:pt>
                <c:pt idx="2358">
                  <c:v>3.2459666317933999</c:v>
                </c:pt>
                <c:pt idx="2359">
                  <c:v>3.2473432079731301</c:v>
                </c:pt>
                <c:pt idx="2360">
                  <c:v>3.2487197841528599</c:v>
                </c:pt>
                <c:pt idx="2361">
                  <c:v>3.2500963603325799</c:v>
                </c:pt>
                <c:pt idx="2362">
                  <c:v>3.2514729365123101</c:v>
                </c:pt>
                <c:pt idx="2363">
                  <c:v>3.25284951269203</c:v>
                </c:pt>
                <c:pt idx="2364">
                  <c:v>3.2542260888717598</c:v>
                </c:pt>
                <c:pt idx="2365">
                  <c:v>3.2556026650514802</c:v>
                </c:pt>
                <c:pt idx="2366">
                  <c:v>3.25697924123121</c:v>
                </c:pt>
                <c:pt idx="2367">
                  <c:v>3.2583558174109402</c:v>
                </c:pt>
                <c:pt idx="2368">
                  <c:v>3.2597323935906601</c:v>
                </c:pt>
                <c:pt idx="2369">
                  <c:v>3.2611089697703899</c:v>
                </c:pt>
                <c:pt idx="2370">
                  <c:v>3.2624855459501099</c:v>
                </c:pt>
                <c:pt idx="2371">
                  <c:v>3.2638621221298401</c:v>
                </c:pt>
                <c:pt idx="2372">
                  <c:v>3.2652386983095698</c:v>
                </c:pt>
                <c:pt idx="2373">
                  <c:v>3.2666152744892898</c:v>
                </c:pt>
                <c:pt idx="2374">
                  <c:v>3.26799185066902</c:v>
                </c:pt>
                <c:pt idx="2375">
                  <c:v>3.26936842684874</c:v>
                </c:pt>
                <c:pt idx="2376">
                  <c:v>3.2707450030284702</c:v>
                </c:pt>
                <c:pt idx="2377">
                  <c:v>3.2721215792081901</c:v>
                </c:pt>
                <c:pt idx="2378">
                  <c:v>3.2734981553879199</c:v>
                </c:pt>
                <c:pt idx="2379">
                  <c:v>3.2748747315676501</c:v>
                </c:pt>
                <c:pt idx="2380">
                  <c:v>3.2762513077473701</c:v>
                </c:pt>
                <c:pt idx="2381">
                  <c:v>3.2776278839270998</c:v>
                </c:pt>
                <c:pt idx="2382">
                  <c:v>3.2790044601068198</c:v>
                </c:pt>
                <c:pt idx="2383">
                  <c:v>3.28038103628655</c:v>
                </c:pt>
                <c:pt idx="2384">
                  <c:v>3.28175761246627</c:v>
                </c:pt>
                <c:pt idx="2385">
                  <c:v>3.2831341886460002</c:v>
                </c:pt>
                <c:pt idx="2386">
                  <c:v>3.2845107648257299</c:v>
                </c:pt>
                <c:pt idx="2387">
                  <c:v>3.2858873410054499</c:v>
                </c:pt>
                <c:pt idx="2388">
                  <c:v>3.2872639171851801</c:v>
                </c:pt>
                <c:pt idx="2389">
                  <c:v>3.2886404933649001</c:v>
                </c:pt>
                <c:pt idx="2390">
                  <c:v>3.2900170695446298</c:v>
                </c:pt>
                <c:pt idx="2391">
                  <c:v>3.29139364572436</c:v>
                </c:pt>
                <c:pt idx="2392">
                  <c:v>3.29277022190408</c:v>
                </c:pt>
                <c:pt idx="2393">
                  <c:v>3.2941467980838102</c:v>
                </c:pt>
                <c:pt idx="2394">
                  <c:v>3.2955233742635301</c:v>
                </c:pt>
                <c:pt idx="2395">
                  <c:v>3.2968999504432599</c:v>
                </c:pt>
                <c:pt idx="2396">
                  <c:v>3.2982765266229799</c:v>
                </c:pt>
                <c:pt idx="2397">
                  <c:v>3.2996531028027101</c:v>
                </c:pt>
                <c:pt idx="2398">
                  <c:v>3.3010296789824398</c:v>
                </c:pt>
                <c:pt idx="2399">
                  <c:v>3.3024062551621598</c:v>
                </c:pt>
                <c:pt idx="2400">
                  <c:v>3.30378283134189</c:v>
                </c:pt>
                <c:pt idx="2401">
                  <c:v>3.30515940752161</c:v>
                </c:pt>
                <c:pt idx="2402">
                  <c:v>3.3065359837013402</c:v>
                </c:pt>
                <c:pt idx="2403">
                  <c:v>3.3079125598810601</c:v>
                </c:pt>
                <c:pt idx="2404">
                  <c:v>3.3092891360607899</c:v>
                </c:pt>
                <c:pt idx="2405">
                  <c:v>3.3106657122405201</c:v>
                </c:pt>
                <c:pt idx="2406">
                  <c:v>3.3120422884202401</c:v>
                </c:pt>
                <c:pt idx="2407">
                  <c:v>3.3134188645999698</c:v>
                </c:pt>
                <c:pt idx="2408">
                  <c:v>3.3147954407796898</c:v>
                </c:pt>
                <c:pt idx="2409">
                  <c:v>3.31617201695942</c:v>
                </c:pt>
                <c:pt idx="2410">
                  <c:v>3.3175485931391502</c:v>
                </c:pt>
                <c:pt idx="2411">
                  <c:v>3.3189251693188702</c:v>
                </c:pt>
                <c:pt idx="2412">
                  <c:v>3.3203017454985999</c:v>
                </c:pt>
                <c:pt idx="2413">
                  <c:v>3.3216783216783199</c:v>
                </c:pt>
                <c:pt idx="2414">
                  <c:v>3.3230548978580501</c:v>
                </c:pt>
                <c:pt idx="2415">
                  <c:v>3.3244314740377701</c:v>
                </c:pt>
                <c:pt idx="2416">
                  <c:v>3.3258080502174998</c:v>
                </c:pt>
                <c:pt idx="2417">
                  <c:v>3.32718462639723</c:v>
                </c:pt>
                <c:pt idx="2418">
                  <c:v>3.32856120257695</c:v>
                </c:pt>
                <c:pt idx="2419">
                  <c:v>3.3299377787566802</c:v>
                </c:pt>
                <c:pt idx="2420">
                  <c:v>3.3313143549364002</c:v>
                </c:pt>
                <c:pt idx="2421">
                  <c:v>3.3326909311161299</c:v>
                </c:pt>
                <c:pt idx="2422">
                  <c:v>3.3340675072958499</c:v>
                </c:pt>
                <c:pt idx="2423">
                  <c:v>3.3354440834755801</c:v>
                </c:pt>
                <c:pt idx="2424">
                  <c:v>3.3368206596553098</c:v>
                </c:pt>
                <c:pt idx="2425">
                  <c:v>3.3381972358350298</c:v>
                </c:pt>
                <c:pt idx="2426">
                  <c:v>3.33957381201476</c:v>
                </c:pt>
                <c:pt idx="2427">
                  <c:v>3.34095038819448</c:v>
                </c:pt>
                <c:pt idx="2428">
                  <c:v>3.3423269643742102</c:v>
                </c:pt>
                <c:pt idx="2429">
                  <c:v>3.3437035405539302</c:v>
                </c:pt>
                <c:pt idx="2430">
                  <c:v>3.3450801167336599</c:v>
                </c:pt>
                <c:pt idx="2431">
                  <c:v>3.3464566929133901</c:v>
                </c:pt>
                <c:pt idx="2432">
                  <c:v>3.3478332690931101</c:v>
                </c:pt>
                <c:pt idx="2433">
                  <c:v>3.3492098452728398</c:v>
                </c:pt>
                <c:pt idx="2434">
                  <c:v>3.3505864214525598</c:v>
                </c:pt>
                <c:pt idx="2435">
                  <c:v>3.35196299763229</c:v>
                </c:pt>
                <c:pt idx="2436">
                  <c:v>3.3533395738120202</c:v>
                </c:pt>
                <c:pt idx="2437">
                  <c:v>3.3547161499917402</c:v>
                </c:pt>
                <c:pt idx="2438">
                  <c:v>3.3560927261714699</c:v>
                </c:pt>
                <c:pt idx="2439">
                  <c:v>3.3574693023511899</c:v>
                </c:pt>
                <c:pt idx="2440">
                  <c:v>3.3588458785309201</c:v>
                </c:pt>
                <c:pt idx="2441">
                  <c:v>3.3602224547106401</c:v>
                </c:pt>
                <c:pt idx="2442">
                  <c:v>3.3615990308903698</c:v>
                </c:pt>
                <c:pt idx="2443">
                  <c:v>3.3629756070701</c:v>
                </c:pt>
                <c:pt idx="2444">
                  <c:v>3.36435218324982</c:v>
                </c:pt>
                <c:pt idx="2445">
                  <c:v>3.3657287594295502</c:v>
                </c:pt>
                <c:pt idx="2446">
                  <c:v>3.3671053356092702</c:v>
                </c:pt>
                <c:pt idx="2447">
                  <c:v>3.3684819117889999</c:v>
                </c:pt>
                <c:pt idx="2448">
                  <c:v>3.3698584879687301</c:v>
                </c:pt>
                <c:pt idx="2449">
                  <c:v>3.3712350641484501</c:v>
                </c:pt>
                <c:pt idx="2450">
                  <c:v>3.3726116403281798</c:v>
                </c:pt>
                <c:pt idx="2451">
                  <c:v>3.3739882165078998</c:v>
                </c:pt>
                <c:pt idx="2452">
                  <c:v>3.37536479268763</c:v>
                </c:pt>
                <c:pt idx="2453">
                  <c:v>3.37674136886735</c:v>
                </c:pt>
                <c:pt idx="2454">
                  <c:v>3.3781179450470802</c:v>
                </c:pt>
                <c:pt idx="2455">
                  <c:v>3.3794945212268099</c:v>
                </c:pt>
                <c:pt idx="2456">
                  <c:v>3.3808710974065299</c:v>
                </c:pt>
                <c:pt idx="2457">
                  <c:v>3.3822476735862601</c:v>
                </c:pt>
                <c:pt idx="2458">
                  <c:v>3.3836242497659801</c:v>
                </c:pt>
                <c:pt idx="2459">
                  <c:v>3.3850008259457098</c:v>
                </c:pt>
                <c:pt idx="2460">
                  <c:v>3.3863774021254298</c:v>
                </c:pt>
                <c:pt idx="2461">
                  <c:v>3.38775397830516</c:v>
                </c:pt>
                <c:pt idx="2462">
                  <c:v>3.3891305544848902</c:v>
                </c:pt>
                <c:pt idx="2463">
                  <c:v>3.3905071306646102</c:v>
                </c:pt>
                <c:pt idx="2464">
                  <c:v>3.3918837068443399</c:v>
                </c:pt>
                <c:pt idx="2465">
                  <c:v>3.3932602830240599</c:v>
                </c:pt>
                <c:pt idx="2466">
                  <c:v>3.3946368592037901</c:v>
                </c:pt>
                <c:pt idx="2467">
                  <c:v>3.3960134353835199</c:v>
                </c:pt>
                <c:pt idx="2468">
                  <c:v>3.3973900115632398</c:v>
                </c:pt>
                <c:pt idx="2469">
                  <c:v>3.39876658774297</c:v>
                </c:pt>
                <c:pt idx="2470">
                  <c:v>3.40014316392269</c:v>
                </c:pt>
                <c:pt idx="2471">
                  <c:v>3.4015197401024202</c:v>
                </c:pt>
                <c:pt idx="2472">
                  <c:v>3.4028963162821402</c:v>
                </c:pt>
                <c:pt idx="2473">
                  <c:v>3.4042728924618699</c:v>
                </c:pt>
                <c:pt idx="2474">
                  <c:v>3.4056494686416001</c:v>
                </c:pt>
                <c:pt idx="2475">
                  <c:v>3.4070260448213201</c:v>
                </c:pt>
                <c:pt idx="2476">
                  <c:v>3.4084026210010498</c:v>
                </c:pt>
                <c:pt idx="2477">
                  <c:v>3.4097791971807698</c:v>
                </c:pt>
                <c:pt idx="2478">
                  <c:v>3.4111557733605</c:v>
                </c:pt>
                <c:pt idx="2479">
                  <c:v>3.41253234954022</c:v>
                </c:pt>
                <c:pt idx="2480">
                  <c:v>3.4139089257199502</c:v>
                </c:pt>
                <c:pt idx="2481">
                  <c:v>3.4152855018996799</c:v>
                </c:pt>
                <c:pt idx="2482">
                  <c:v>3.4166620780793999</c:v>
                </c:pt>
                <c:pt idx="2483">
                  <c:v>3.4180386542591301</c:v>
                </c:pt>
                <c:pt idx="2484">
                  <c:v>3.4194152304388501</c:v>
                </c:pt>
                <c:pt idx="2485">
                  <c:v>3.4207918066185798</c:v>
                </c:pt>
                <c:pt idx="2486">
                  <c:v>3.4221683827982998</c:v>
                </c:pt>
                <c:pt idx="2487">
                  <c:v>3.42354495897803</c:v>
                </c:pt>
                <c:pt idx="2488">
                  <c:v>3.4249215351577602</c:v>
                </c:pt>
                <c:pt idx="2489">
                  <c:v>3.4262981113374802</c:v>
                </c:pt>
                <c:pt idx="2490">
                  <c:v>3.4276746875172099</c:v>
                </c:pt>
                <c:pt idx="2491">
                  <c:v>3.4290512636969299</c:v>
                </c:pt>
                <c:pt idx="2492">
                  <c:v>3.4304278398766601</c:v>
                </c:pt>
                <c:pt idx="2493">
                  <c:v>3.4318044160563899</c:v>
                </c:pt>
                <c:pt idx="2494">
                  <c:v>3.4331809922361098</c:v>
                </c:pt>
                <c:pt idx="2495">
                  <c:v>3.43455756841584</c:v>
                </c:pt>
                <c:pt idx="2496">
                  <c:v>3.43593414459556</c:v>
                </c:pt>
                <c:pt idx="2497">
                  <c:v>3.4373107207752902</c:v>
                </c:pt>
                <c:pt idx="2498">
                  <c:v>3.4386872969550102</c:v>
                </c:pt>
                <c:pt idx="2499">
                  <c:v>3.4400638731347399</c:v>
                </c:pt>
                <c:pt idx="2500">
                  <c:v>3.4414404493144701</c:v>
                </c:pt>
                <c:pt idx="2501">
                  <c:v>3.4428170254941901</c:v>
                </c:pt>
                <c:pt idx="2502">
                  <c:v>3.4441936016739199</c:v>
                </c:pt>
                <c:pt idx="2503">
                  <c:v>3.4455701778536398</c:v>
                </c:pt>
                <c:pt idx="2504">
                  <c:v>3.44694675403337</c:v>
                </c:pt>
                <c:pt idx="2505">
                  <c:v>3.44832333021309</c:v>
                </c:pt>
                <c:pt idx="2506">
                  <c:v>3.4496999063928202</c:v>
                </c:pt>
                <c:pt idx="2507">
                  <c:v>3.45107648257255</c:v>
                </c:pt>
                <c:pt idx="2508">
                  <c:v>3.4524530587522699</c:v>
                </c:pt>
                <c:pt idx="2509">
                  <c:v>3.4538296349320001</c:v>
                </c:pt>
                <c:pt idx="2510">
                  <c:v>3.4552062111117201</c:v>
                </c:pt>
                <c:pt idx="2511">
                  <c:v>3.4565827872914499</c:v>
                </c:pt>
                <c:pt idx="2512">
                  <c:v>3.45795936347118</c:v>
                </c:pt>
                <c:pt idx="2513">
                  <c:v>3.4593359396509</c:v>
                </c:pt>
                <c:pt idx="2514">
                  <c:v>3.4607125158306302</c:v>
                </c:pt>
                <c:pt idx="2515">
                  <c:v>3.4620890920103502</c:v>
                </c:pt>
                <c:pt idx="2516">
                  <c:v>3.4634656681900799</c:v>
                </c:pt>
                <c:pt idx="2517">
                  <c:v>3.4648422443697999</c:v>
                </c:pt>
                <c:pt idx="2518">
                  <c:v>3.4662188205495301</c:v>
                </c:pt>
                <c:pt idx="2519">
                  <c:v>3.4675953967292599</c:v>
                </c:pt>
                <c:pt idx="2520">
                  <c:v>3.4689719729089799</c:v>
                </c:pt>
                <c:pt idx="2521">
                  <c:v>3.47034854908871</c:v>
                </c:pt>
                <c:pt idx="2522">
                  <c:v>3.47172512526843</c:v>
                </c:pt>
                <c:pt idx="2523">
                  <c:v>3.4731017014481602</c:v>
                </c:pt>
                <c:pt idx="2524">
                  <c:v>3.4744782776278802</c:v>
                </c:pt>
                <c:pt idx="2525">
                  <c:v>3.4758548538076099</c:v>
                </c:pt>
                <c:pt idx="2526">
                  <c:v>3.4772314299873401</c:v>
                </c:pt>
                <c:pt idx="2527">
                  <c:v>3.4786080061670601</c:v>
                </c:pt>
                <c:pt idx="2528">
                  <c:v>3.4799845823467899</c:v>
                </c:pt>
                <c:pt idx="2529">
                  <c:v>3.4813611585265098</c:v>
                </c:pt>
                <c:pt idx="2530">
                  <c:v>3.48273773470624</c:v>
                </c:pt>
                <c:pt idx="2531">
                  <c:v>3.4841143108859698</c:v>
                </c:pt>
                <c:pt idx="2532">
                  <c:v>3.4854908870656902</c:v>
                </c:pt>
                <c:pt idx="2533">
                  <c:v>3.48686746324542</c:v>
                </c:pt>
                <c:pt idx="2534">
                  <c:v>3.4882440394251399</c:v>
                </c:pt>
                <c:pt idx="2535">
                  <c:v>3.4896206156048701</c:v>
                </c:pt>
                <c:pt idx="2536">
                  <c:v>3.4909971917845901</c:v>
                </c:pt>
                <c:pt idx="2537">
                  <c:v>3.4923737679643199</c:v>
                </c:pt>
                <c:pt idx="2538">
                  <c:v>3.4937503441440501</c:v>
                </c:pt>
                <c:pt idx="2539">
                  <c:v>3.49512692032377</c:v>
                </c:pt>
                <c:pt idx="2540">
                  <c:v>3.4965034965034998</c:v>
                </c:pt>
                <c:pt idx="2541">
                  <c:v>3.4978800726832202</c:v>
                </c:pt>
                <c:pt idx="2542">
                  <c:v>3.49925664886295</c:v>
                </c:pt>
                <c:pt idx="2543">
                  <c:v>3.5006332250426699</c:v>
                </c:pt>
                <c:pt idx="2544">
                  <c:v>3.5020098012224001</c:v>
                </c:pt>
                <c:pt idx="2545">
                  <c:v>3.5033863774021299</c:v>
                </c:pt>
                <c:pt idx="2546">
                  <c:v>3.5047629535818499</c:v>
                </c:pt>
                <c:pt idx="2547">
                  <c:v>3.5061395297615801</c:v>
                </c:pt>
                <c:pt idx="2548">
                  <c:v>3.5075161059413</c:v>
                </c:pt>
                <c:pt idx="2549">
                  <c:v>3.5088926821210298</c:v>
                </c:pt>
                <c:pt idx="2550">
                  <c:v>3.5102692583007502</c:v>
                </c:pt>
                <c:pt idx="2551">
                  <c:v>3.51164583448048</c:v>
                </c:pt>
                <c:pt idx="2552">
                  <c:v>3.5130224106602101</c:v>
                </c:pt>
                <c:pt idx="2553">
                  <c:v>3.5143989868399301</c:v>
                </c:pt>
                <c:pt idx="2554">
                  <c:v>3.5157755630196599</c:v>
                </c:pt>
                <c:pt idx="2555">
                  <c:v>3.5171521391993799</c:v>
                </c:pt>
                <c:pt idx="2556">
                  <c:v>3.5185287153791101</c:v>
                </c:pt>
                <c:pt idx="2557">
                  <c:v>3.5199052915588398</c:v>
                </c:pt>
                <c:pt idx="2558">
                  <c:v>3.5212818677385598</c:v>
                </c:pt>
                <c:pt idx="2559">
                  <c:v>3.52265844391829</c:v>
                </c:pt>
                <c:pt idx="2560">
                  <c:v>3.52403502009801</c:v>
                </c:pt>
                <c:pt idx="2561">
                  <c:v>3.5254115962777401</c:v>
                </c:pt>
                <c:pt idx="2562">
                  <c:v>3.5267881724574601</c:v>
                </c:pt>
                <c:pt idx="2563">
                  <c:v>3.5281647486371899</c:v>
                </c:pt>
                <c:pt idx="2564">
                  <c:v>3.5295413248169201</c:v>
                </c:pt>
                <c:pt idx="2565">
                  <c:v>3.53091790099664</c:v>
                </c:pt>
                <c:pt idx="2566">
                  <c:v>3.5322944771763698</c:v>
                </c:pt>
                <c:pt idx="2567">
                  <c:v>3.5336710533560902</c:v>
                </c:pt>
                <c:pt idx="2568">
                  <c:v>3.53504762953582</c:v>
                </c:pt>
                <c:pt idx="2569">
                  <c:v>3.5364242057155502</c:v>
                </c:pt>
                <c:pt idx="2570">
                  <c:v>3.5378007818952701</c:v>
                </c:pt>
                <c:pt idx="2571">
                  <c:v>3.5391773580749999</c:v>
                </c:pt>
                <c:pt idx="2572">
                  <c:v>3.5405539342547199</c:v>
                </c:pt>
                <c:pt idx="2573">
                  <c:v>3.5419305104344501</c:v>
                </c:pt>
                <c:pt idx="2574">
                  <c:v>3.54330708661417</c:v>
                </c:pt>
                <c:pt idx="2575">
                  <c:v>3.5446836627938998</c:v>
                </c:pt>
                <c:pt idx="2576">
                  <c:v>3.54606023897363</c:v>
                </c:pt>
                <c:pt idx="2577">
                  <c:v>3.54743681515335</c:v>
                </c:pt>
                <c:pt idx="2578">
                  <c:v>3.5488133913330802</c:v>
                </c:pt>
                <c:pt idx="2579">
                  <c:v>3.5501899675128001</c:v>
                </c:pt>
                <c:pt idx="2580">
                  <c:v>3.5515665436925299</c:v>
                </c:pt>
                <c:pt idx="2581">
                  <c:v>3.5529431198722499</c:v>
                </c:pt>
                <c:pt idx="2582">
                  <c:v>3.5543196960519801</c:v>
                </c:pt>
                <c:pt idx="2583">
                  <c:v>3.5556962722317098</c:v>
                </c:pt>
                <c:pt idx="2584">
                  <c:v>3.5570728484114298</c:v>
                </c:pt>
                <c:pt idx="2585">
                  <c:v>3.55844942459116</c:v>
                </c:pt>
                <c:pt idx="2586">
                  <c:v>3.55982600077088</c:v>
                </c:pt>
                <c:pt idx="2587">
                  <c:v>3.5612025769506102</c:v>
                </c:pt>
                <c:pt idx="2588">
                  <c:v>3.5625791531303399</c:v>
                </c:pt>
                <c:pt idx="2589">
                  <c:v>3.5639557293100599</c:v>
                </c:pt>
                <c:pt idx="2590">
                  <c:v>3.5653323054897901</c:v>
                </c:pt>
                <c:pt idx="2591">
                  <c:v>3.5667088816695101</c:v>
                </c:pt>
                <c:pt idx="2592">
                  <c:v>3.5680854578492398</c:v>
                </c:pt>
                <c:pt idx="2593">
                  <c:v>3.5694620340289598</c:v>
                </c:pt>
                <c:pt idx="2594">
                  <c:v>3.57083861020869</c:v>
                </c:pt>
                <c:pt idx="2595">
                  <c:v>3.5722151863884202</c:v>
                </c:pt>
                <c:pt idx="2596">
                  <c:v>3.5735917625681402</c:v>
                </c:pt>
                <c:pt idx="2597">
                  <c:v>3.5749683387478699</c:v>
                </c:pt>
                <c:pt idx="2598">
                  <c:v>3.5763449149275899</c:v>
                </c:pt>
                <c:pt idx="2599">
                  <c:v>3.5777214911073201</c:v>
                </c:pt>
                <c:pt idx="2600">
                  <c:v>3.5790980672870401</c:v>
                </c:pt>
                <c:pt idx="2601">
                  <c:v>3.5804746434667698</c:v>
                </c:pt>
                <c:pt idx="2602">
                  <c:v>3.5818512196465</c:v>
                </c:pt>
                <c:pt idx="2603">
                  <c:v>3.58322779582622</c:v>
                </c:pt>
                <c:pt idx="2604">
                  <c:v>3.5846043720059502</c:v>
                </c:pt>
                <c:pt idx="2605">
                  <c:v>3.5859809481856701</c:v>
                </c:pt>
                <c:pt idx="2606">
                  <c:v>3.5873575243653999</c:v>
                </c:pt>
                <c:pt idx="2607">
                  <c:v>3.5887341005451199</c:v>
                </c:pt>
                <c:pt idx="2608">
                  <c:v>3.5901106767248501</c:v>
                </c:pt>
                <c:pt idx="2609">
                  <c:v>3.5914872529045798</c:v>
                </c:pt>
                <c:pt idx="2610">
                  <c:v>3.5928638290842998</c:v>
                </c:pt>
                <c:pt idx="2611">
                  <c:v>3.59424040526403</c:v>
                </c:pt>
                <c:pt idx="2612">
                  <c:v>3.59561698144375</c:v>
                </c:pt>
                <c:pt idx="2613">
                  <c:v>3.5969935576234802</c:v>
                </c:pt>
                <c:pt idx="2614">
                  <c:v>3.5983701338032099</c:v>
                </c:pt>
                <c:pt idx="2615">
                  <c:v>3.5997467099829299</c:v>
                </c:pt>
                <c:pt idx="2616">
                  <c:v>3.6011232861626601</c:v>
                </c:pt>
                <c:pt idx="2617">
                  <c:v>3.6024998623423801</c:v>
                </c:pt>
                <c:pt idx="2618">
                  <c:v>3.6038764385221098</c:v>
                </c:pt>
                <c:pt idx="2619">
                  <c:v>3.6052530147018298</c:v>
                </c:pt>
                <c:pt idx="2620">
                  <c:v>3.60662959088156</c:v>
                </c:pt>
                <c:pt idx="2621">
                  <c:v>3.6080061670612902</c:v>
                </c:pt>
                <c:pt idx="2622">
                  <c:v>3.6093827432410102</c:v>
                </c:pt>
                <c:pt idx="2623">
                  <c:v>3.6107593194207399</c:v>
                </c:pt>
                <c:pt idx="2624">
                  <c:v>3.6121358956004599</c:v>
                </c:pt>
                <c:pt idx="2625">
                  <c:v>3.6135124717801901</c:v>
                </c:pt>
                <c:pt idx="2626">
                  <c:v>3.6148890479599198</c:v>
                </c:pt>
                <c:pt idx="2627">
                  <c:v>3.6162656241396398</c:v>
                </c:pt>
                <c:pt idx="2628">
                  <c:v>3.61764220031937</c:v>
                </c:pt>
                <c:pt idx="2629">
                  <c:v>3.61901877649909</c:v>
                </c:pt>
                <c:pt idx="2630">
                  <c:v>3.6203953526788202</c:v>
                </c:pt>
                <c:pt idx="2631">
                  <c:v>3.6217719288585402</c:v>
                </c:pt>
                <c:pt idx="2632">
                  <c:v>3.6231485050382699</c:v>
                </c:pt>
                <c:pt idx="2633">
                  <c:v>3.6245250812180001</c:v>
                </c:pt>
                <c:pt idx="2634">
                  <c:v>3.6259016573977201</c:v>
                </c:pt>
                <c:pt idx="2635">
                  <c:v>3.6272782335774498</c:v>
                </c:pt>
                <c:pt idx="2636">
                  <c:v>3.6286548097571698</c:v>
                </c:pt>
                <c:pt idx="2637">
                  <c:v>3.6300313859369</c:v>
                </c:pt>
                <c:pt idx="2638">
                  <c:v>3.63140796211662</c:v>
                </c:pt>
                <c:pt idx="2639">
                  <c:v>3.6327845382963502</c:v>
                </c:pt>
                <c:pt idx="2640">
                  <c:v>3.6341611144760799</c:v>
                </c:pt>
                <c:pt idx="2641">
                  <c:v>3.6355376906557999</c:v>
                </c:pt>
                <c:pt idx="2642">
                  <c:v>3.6369142668355301</c:v>
                </c:pt>
                <c:pt idx="2643">
                  <c:v>3.6382908430152501</c:v>
                </c:pt>
                <c:pt idx="2644">
                  <c:v>3.6396674191949798</c:v>
                </c:pt>
                <c:pt idx="2645">
                  <c:v>3.6410439953746998</c:v>
                </c:pt>
                <c:pt idx="2646">
                  <c:v>3.64242057155443</c:v>
                </c:pt>
                <c:pt idx="2647">
                  <c:v>3.6437971477341602</c:v>
                </c:pt>
                <c:pt idx="2648">
                  <c:v>3.6451737239138802</c:v>
                </c:pt>
                <c:pt idx="2649">
                  <c:v>3.6465503000936099</c:v>
                </c:pt>
                <c:pt idx="2650">
                  <c:v>3.6479268762733299</c:v>
                </c:pt>
                <c:pt idx="2651">
                  <c:v>3.6493034524530601</c:v>
                </c:pt>
                <c:pt idx="2652">
                  <c:v>3.6506800286327898</c:v>
                </c:pt>
                <c:pt idx="2653">
                  <c:v>3.6520566048125098</c:v>
                </c:pt>
                <c:pt idx="2654">
                  <c:v>3.65343318099224</c:v>
                </c:pt>
                <c:pt idx="2655">
                  <c:v>3.65480975717196</c:v>
                </c:pt>
                <c:pt idx="2656">
                  <c:v>3.6561863333516902</c:v>
                </c:pt>
                <c:pt idx="2657">
                  <c:v>3.6575629095314102</c:v>
                </c:pt>
                <c:pt idx="2658">
                  <c:v>3.6589394857111399</c:v>
                </c:pt>
                <c:pt idx="2659">
                  <c:v>3.6603160618908701</c:v>
                </c:pt>
                <c:pt idx="2660">
                  <c:v>3.6616926380705901</c:v>
                </c:pt>
                <c:pt idx="2661">
                  <c:v>3.6630692142503198</c:v>
                </c:pt>
                <c:pt idx="2662">
                  <c:v>3.6644457904300398</c:v>
                </c:pt>
                <c:pt idx="2663">
                  <c:v>3.66582236660977</c:v>
                </c:pt>
                <c:pt idx="2664">
                  <c:v>3.6671989427895002</c:v>
                </c:pt>
                <c:pt idx="2665">
                  <c:v>3.6685755189692202</c:v>
                </c:pt>
                <c:pt idx="2666">
                  <c:v>3.6699520951489499</c:v>
                </c:pt>
                <c:pt idx="2667">
                  <c:v>3.6713286713286699</c:v>
                </c:pt>
                <c:pt idx="2668">
                  <c:v>3.6727052475084001</c:v>
                </c:pt>
                <c:pt idx="2669">
                  <c:v>3.6740818236881201</c:v>
                </c:pt>
                <c:pt idx="2670">
                  <c:v>3.6754583998678498</c:v>
                </c:pt>
                <c:pt idx="2671">
                  <c:v>3.67683497604758</c:v>
                </c:pt>
                <c:pt idx="2672">
                  <c:v>3.6782115522273</c:v>
                </c:pt>
                <c:pt idx="2673">
                  <c:v>3.6795881284070302</c:v>
                </c:pt>
                <c:pt idx="2674">
                  <c:v>3.6809647045867502</c:v>
                </c:pt>
                <c:pt idx="2675">
                  <c:v>3.6823412807664799</c:v>
                </c:pt>
                <c:pt idx="2676">
                  <c:v>3.6837178569461999</c:v>
                </c:pt>
                <c:pt idx="2677">
                  <c:v>3.6850944331259301</c:v>
                </c:pt>
                <c:pt idx="2678">
                  <c:v>3.6864710093056599</c:v>
                </c:pt>
                <c:pt idx="2679">
                  <c:v>3.6878475854853798</c:v>
                </c:pt>
                <c:pt idx="2680">
                  <c:v>3.68922416166511</c:v>
                </c:pt>
                <c:pt idx="2681">
                  <c:v>3.69060073784483</c:v>
                </c:pt>
                <c:pt idx="2682">
                  <c:v>3.6919773140245602</c:v>
                </c:pt>
                <c:pt idx="2683">
                  <c:v>3.6933538902042802</c:v>
                </c:pt>
                <c:pt idx="2684">
                  <c:v>3.6947304663840099</c:v>
                </c:pt>
                <c:pt idx="2685">
                  <c:v>3.6961070425637401</c:v>
                </c:pt>
                <c:pt idx="2686">
                  <c:v>3.6974836187434601</c:v>
                </c:pt>
                <c:pt idx="2687">
                  <c:v>3.6988601949231898</c:v>
                </c:pt>
                <c:pt idx="2688">
                  <c:v>3.7002367711029098</c:v>
                </c:pt>
                <c:pt idx="2689">
                  <c:v>3.70161334728264</c:v>
                </c:pt>
                <c:pt idx="2690">
                  <c:v>3.7029899234623702</c:v>
                </c:pt>
                <c:pt idx="2691">
                  <c:v>3.7043664996420902</c:v>
                </c:pt>
                <c:pt idx="2692">
                  <c:v>3.7057430758218199</c:v>
                </c:pt>
                <c:pt idx="2693">
                  <c:v>3.7071196520015399</c:v>
                </c:pt>
                <c:pt idx="2694">
                  <c:v>3.7084962281812701</c:v>
                </c:pt>
                <c:pt idx="2695">
                  <c:v>3.7098728043609901</c:v>
                </c:pt>
                <c:pt idx="2696">
                  <c:v>3.7112493805407198</c:v>
                </c:pt>
                <c:pt idx="2697">
                  <c:v>3.71262595672045</c:v>
                </c:pt>
                <c:pt idx="2698">
                  <c:v>3.71400253290017</c:v>
                </c:pt>
                <c:pt idx="2699">
                  <c:v>3.7153791090799002</c:v>
                </c:pt>
                <c:pt idx="2700">
                  <c:v>3.7167556852596202</c:v>
                </c:pt>
                <c:pt idx="2701">
                  <c:v>3.7181322614393499</c:v>
                </c:pt>
                <c:pt idx="2702">
                  <c:v>3.7195088376190699</c:v>
                </c:pt>
                <c:pt idx="2703">
                  <c:v>3.7208854137988001</c:v>
                </c:pt>
                <c:pt idx="2704">
                  <c:v>3.7222619899785299</c:v>
                </c:pt>
                <c:pt idx="2705">
                  <c:v>3.7236385661582498</c:v>
                </c:pt>
                <c:pt idx="2706">
                  <c:v>3.72501514233798</c:v>
                </c:pt>
                <c:pt idx="2707">
                  <c:v>3.7263917185177</c:v>
                </c:pt>
                <c:pt idx="2708">
                  <c:v>3.7277682946974302</c:v>
                </c:pt>
                <c:pt idx="2709">
                  <c:v>3.72914487087716</c:v>
                </c:pt>
                <c:pt idx="2710">
                  <c:v>3.7305214470568799</c:v>
                </c:pt>
                <c:pt idx="2711">
                  <c:v>3.7318980232366101</c:v>
                </c:pt>
                <c:pt idx="2712">
                  <c:v>3.7332745994163301</c:v>
                </c:pt>
                <c:pt idx="2713">
                  <c:v>3.7346511755960599</c:v>
                </c:pt>
                <c:pt idx="2714">
                  <c:v>3.7360277517757798</c:v>
                </c:pt>
                <c:pt idx="2715">
                  <c:v>3.73740432795551</c:v>
                </c:pt>
                <c:pt idx="2716">
                  <c:v>3.7387809041352398</c:v>
                </c:pt>
                <c:pt idx="2717">
                  <c:v>3.7401574803149602</c:v>
                </c:pt>
                <c:pt idx="2718">
                  <c:v>3.74153405649469</c:v>
                </c:pt>
                <c:pt idx="2719">
                  <c:v>3.7429106326744099</c:v>
                </c:pt>
                <c:pt idx="2720">
                  <c:v>3.7442872088541401</c:v>
                </c:pt>
                <c:pt idx="2721">
                  <c:v>3.7456637850338601</c:v>
                </c:pt>
                <c:pt idx="2722">
                  <c:v>3.7470403612135899</c:v>
                </c:pt>
                <c:pt idx="2723">
                  <c:v>3.74841693739332</c:v>
                </c:pt>
                <c:pt idx="2724">
                  <c:v>3.74979351357304</c:v>
                </c:pt>
                <c:pt idx="2725">
                  <c:v>3.7511700897527702</c:v>
                </c:pt>
                <c:pt idx="2726">
                  <c:v>3.7525466659324902</c:v>
                </c:pt>
                <c:pt idx="2727">
                  <c:v>3.7539232421122199</c:v>
                </c:pt>
                <c:pt idx="2728">
                  <c:v>3.7552998182919501</c:v>
                </c:pt>
                <c:pt idx="2729">
                  <c:v>3.7566763944716701</c:v>
                </c:pt>
                <c:pt idx="2730">
                  <c:v>3.7580529706513999</c:v>
                </c:pt>
                <c:pt idx="2731">
                  <c:v>3.7594295468311199</c:v>
                </c:pt>
                <c:pt idx="2732">
                  <c:v>3.76080612301085</c:v>
                </c:pt>
                <c:pt idx="2733">
                  <c:v>3.76218269919057</c:v>
                </c:pt>
                <c:pt idx="2734">
                  <c:v>3.7635592753703002</c:v>
                </c:pt>
                <c:pt idx="2735">
                  <c:v>3.76493585155003</c:v>
                </c:pt>
                <c:pt idx="2736">
                  <c:v>3.7663124277297499</c:v>
                </c:pt>
                <c:pt idx="2737">
                  <c:v>3.7676890039094801</c:v>
                </c:pt>
                <c:pt idx="2738">
                  <c:v>3.7690655800892001</c:v>
                </c:pt>
                <c:pt idx="2739">
                  <c:v>3.7704421562689299</c:v>
                </c:pt>
                <c:pt idx="2740">
                  <c:v>3.7718187324486498</c:v>
                </c:pt>
                <c:pt idx="2741">
                  <c:v>3.77319530862838</c:v>
                </c:pt>
                <c:pt idx="2742">
                  <c:v>3.7745718848081098</c:v>
                </c:pt>
                <c:pt idx="2743">
                  <c:v>3.7759484609878302</c:v>
                </c:pt>
                <c:pt idx="2744">
                  <c:v>3.77732503716756</c:v>
                </c:pt>
                <c:pt idx="2745">
                  <c:v>3.7787016133472799</c:v>
                </c:pt>
                <c:pt idx="2746">
                  <c:v>3.7800781895270101</c:v>
                </c:pt>
                <c:pt idx="2747">
                  <c:v>3.7814547657067301</c:v>
                </c:pt>
                <c:pt idx="2748">
                  <c:v>3.7828313418864599</c:v>
                </c:pt>
                <c:pt idx="2749">
                  <c:v>3.7842079180661901</c:v>
                </c:pt>
                <c:pt idx="2750">
                  <c:v>3.78558449424591</c:v>
                </c:pt>
                <c:pt idx="2751">
                  <c:v>3.7869610704256398</c:v>
                </c:pt>
                <c:pt idx="2752">
                  <c:v>3.7883376466053602</c:v>
                </c:pt>
                <c:pt idx="2753">
                  <c:v>3.78971422278509</c:v>
                </c:pt>
                <c:pt idx="2754">
                  <c:v>3.7910907989648202</c:v>
                </c:pt>
                <c:pt idx="2755">
                  <c:v>3.7924673751445401</c:v>
                </c:pt>
                <c:pt idx="2756">
                  <c:v>3.7938439513242699</c:v>
                </c:pt>
                <c:pt idx="2757">
                  <c:v>3.7952205275039899</c:v>
                </c:pt>
                <c:pt idx="2758">
                  <c:v>3.7965971036837201</c:v>
                </c:pt>
                <c:pt idx="2759">
                  <c:v>3.79797367986344</c:v>
                </c:pt>
                <c:pt idx="2760">
                  <c:v>3.7993502560431698</c:v>
                </c:pt>
                <c:pt idx="2761">
                  <c:v>3.8007268322229</c:v>
                </c:pt>
                <c:pt idx="2762">
                  <c:v>3.80210340840262</c:v>
                </c:pt>
                <c:pt idx="2763">
                  <c:v>3.8034799845823501</c:v>
                </c:pt>
                <c:pt idx="2764">
                  <c:v>3.8048565607620701</c:v>
                </c:pt>
                <c:pt idx="2765">
                  <c:v>3.8062331369417999</c:v>
                </c:pt>
                <c:pt idx="2766">
                  <c:v>3.8076097131215199</c:v>
                </c:pt>
                <c:pt idx="2767">
                  <c:v>3.80898628930125</c:v>
                </c:pt>
                <c:pt idx="2768">
                  <c:v>3.8103628654809798</c:v>
                </c:pt>
                <c:pt idx="2769">
                  <c:v>3.8117394416606998</c:v>
                </c:pt>
                <c:pt idx="2770">
                  <c:v>3.81311601784043</c:v>
                </c:pt>
                <c:pt idx="2771">
                  <c:v>3.81449259402015</c:v>
                </c:pt>
                <c:pt idx="2772">
                  <c:v>3.8158691701998801</c:v>
                </c:pt>
                <c:pt idx="2773">
                  <c:v>3.8172457463796099</c:v>
                </c:pt>
                <c:pt idx="2774">
                  <c:v>3.8186223225593299</c:v>
                </c:pt>
                <c:pt idx="2775">
                  <c:v>3.8199988987390601</c:v>
                </c:pt>
                <c:pt idx="2776">
                  <c:v>3.82137547491878</c:v>
                </c:pt>
                <c:pt idx="2777">
                  <c:v>3.8227520510985098</c:v>
                </c:pt>
                <c:pt idx="2778">
                  <c:v>3.8241286272782302</c:v>
                </c:pt>
                <c:pt idx="2779">
                  <c:v>3.82550520345796</c:v>
                </c:pt>
                <c:pt idx="2780">
                  <c:v>3.8268817796376902</c:v>
                </c:pt>
                <c:pt idx="2781">
                  <c:v>3.8282583558174101</c:v>
                </c:pt>
                <c:pt idx="2782">
                  <c:v>3.8296349319971399</c:v>
                </c:pt>
                <c:pt idx="2783">
                  <c:v>3.8310115081768599</c:v>
                </c:pt>
                <c:pt idx="2784">
                  <c:v>3.8323880843565901</c:v>
                </c:pt>
                <c:pt idx="2785">
                  <c:v>3.83376466053631</c:v>
                </c:pt>
                <c:pt idx="2786">
                  <c:v>3.8351412367160398</c:v>
                </c:pt>
                <c:pt idx="2787">
                  <c:v>3.83651781289577</c:v>
                </c:pt>
                <c:pt idx="2788">
                  <c:v>3.83789438907549</c:v>
                </c:pt>
                <c:pt idx="2789">
                  <c:v>3.8392709652552202</c:v>
                </c:pt>
                <c:pt idx="2790">
                  <c:v>3.8406475414349401</c:v>
                </c:pt>
                <c:pt idx="2791">
                  <c:v>3.8420241176146699</c:v>
                </c:pt>
                <c:pt idx="2792">
                  <c:v>3.8434006937943899</c:v>
                </c:pt>
                <c:pt idx="2793">
                  <c:v>3.8447772699741201</c:v>
                </c:pt>
                <c:pt idx="2794">
                  <c:v>3.8461538461538498</c:v>
                </c:pt>
                <c:pt idx="2795">
                  <c:v>3.8475304223335698</c:v>
                </c:pt>
                <c:pt idx="2796">
                  <c:v>3.8489069985133</c:v>
                </c:pt>
                <c:pt idx="2797">
                  <c:v>3.85028357469302</c:v>
                </c:pt>
                <c:pt idx="2798">
                  <c:v>3.8516601508727502</c:v>
                </c:pt>
                <c:pt idx="2799">
                  <c:v>3.8530367270524799</c:v>
                </c:pt>
                <c:pt idx="2800">
                  <c:v>3.8544133032321999</c:v>
                </c:pt>
                <c:pt idx="2801">
                  <c:v>3.8557898794119301</c:v>
                </c:pt>
                <c:pt idx="2802">
                  <c:v>3.8571664555916501</c:v>
                </c:pt>
                <c:pt idx="2803">
                  <c:v>3.8585430317713798</c:v>
                </c:pt>
                <c:pt idx="2804">
                  <c:v>3.85991960795111</c:v>
                </c:pt>
                <c:pt idx="2805">
                  <c:v>3.86129618413083</c:v>
                </c:pt>
                <c:pt idx="2806">
                  <c:v>3.8626727603105602</c:v>
                </c:pt>
                <c:pt idx="2807">
                  <c:v>3.8640493364902802</c:v>
                </c:pt>
                <c:pt idx="2808">
                  <c:v>3.8654259126700099</c:v>
                </c:pt>
                <c:pt idx="2809">
                  <c:v>3.8668024888497299</c:v>
                </c:pt>
                <c:pt idx="2810">
                  <c:v>3.8681790650294601</c:v>
                </c:pt>
                <c:pt idx="2811">
                  <c:v>3.8695556412091898</c:v>
                </c:pt>
                <c:pt idx="2812">
                  <c:v>3.8709322173889098</c:v>
                </c:pt>
                <c:pt idx="2813">
                  <c:v>3.87230879356864</c:v>
                </c:pt>
                <c:pt idx="2814">
                  <c:v>3.87368536974836</c:v>
                </c:pt>
                <c:pt idx="2815">
                  <c:v>3.8750619459280902</c:v>
                </c:pt>
                <c:pt idx="2816">
                  <c:v>3.8764385221078101</c:v>
                </c:pt>
                <c:pt idx="2817">
                  <c:v>3.8778150982875399</c:v>
                </c:pt>
                <c:pt idx="2818">
                  <c:v>3.8791916744672701</c:v>
                </c:pt>
                <c:pt idx="2819">
                  <c:v>3.8805682506469901</c:v>
                </c:pt>
                <c:pt idx="2820">
                  <c:v>3.8819448268267198</c:v>
                </c:pt>
                <c:pt idx="2821">
                  <c:v>3.8833214030064398</c:v>
                </c:pt>
                <c:pt idx="2822">
                  <c:v>3.88469797918617</c:v>
                </c:pt>
                <c:pt idx="2823">
                  <c:v>3.88607455536589</c:v>
                </c:pt>
                <c:pt idx="2824">
                  <c:v>3.8874511315456202</c:v>
                </c:pt>
                <c:pt idx="2825">
                  <c:v>3.8888277077253499</c:v>
                </c:pt>
                <c:pt idx="2826">
                  <c:v>3.8902042839050699</c:v>
                </c:pt>
                <c:pt idx="2827">
                  <c:v>3.8915808600848001</c:v>
                </c:pt>
                <c:pt idx="2828">
                  <c:v>3.8929574362645201</c:v>
                </c:pt>
                <c:pt idx="2829">
                  <c:v>3.8943340124442498</c:v>
                </c:pt>
                <c:pt idx="2830">
                  <c:v>3.89571058862398</c:v>
                </c:pt>
                <c:pt idx="2831">
                  <c:v>3.8970871648037</c:v>
                </c:pt>
                <c:pt idx="2832">
                  <c:v>3.8984637409834302</c:v>
                </c:pt>
                <c:pt idx="2833">
                  <c:v>3.8998403171631502</c:v>
                </c:pt>
                <c:pt idx="2834">
                  <c:v>3.9012168933428799</c:v>
                </c:pt>
                <c:pt idx="2835">
                  <c:v>3.9025934695225999</c:v>
                </c:pt>
                <c:pt idx="2836">
                  <c:v>3.9039700457023301</c:v>
                </c:pt>
                <c:pt idx="2837">
                  <c:v>3.9053466218820598</c:v>
                </c:pt>
                <c:pt idx="2838">
                  <c:v>3.9067231980617798</c:v>
                </c:pt>
                <c:pt idx="2839">
                  <c:v>3.90809977424151</c:v>
                </c:pt>
                <c:pt idx="2840">
                  <c:v>3.90947635042123</c:v>
                </c:pt>
                <c:pt idx="2841">
                  <c:v>3.9108529266009602</c:v>
                </c:pt>
                <c:pt idx="2842">
                  <c:v>3.9122295027806802</c:v>
                </c:pt>
                <c:pt idx="2843">
                  <c:v>3.9136060789604099</c:v>
                </c:pt>
                <c:pt idx="2844">
                  <c:v>3.9149826551401401</c:v>
                </c:pt>
                <c:pt idx="2845">
                  <c:v>3.9163592313198601</c:v>
                </c:pt>
                <c:pt idx="2846">
                  <c:v>3.9177358074995898</c:v>
                </c:pt>
                <c:pt idx="2847">
                  <c:v>3.9191123836793098</c:v>
                </c:pt>
                <c:pt idx="2848">
                  <c:v>3.92048895985904</c:v>
                </c:pt>
                <c:pt idx="2849">
                  <c:v>3.9218655360387702</c:v>
                </c:pt>
                <c:pt idx="2850">
                  <c:v>3.9232421122184902</c:v>
                </c:pt>
                <c:pt idx="2851">
                  <c:v>3.9246186883982199</c:v>
                </c:pt>
                <c:pt idx="2852">
                  <c:v>3.9259952645779399</c:v>
                </c:pt>
                <c:pt idx="2853">
                  <c:v>3.9273718407576701</c:v>
                </c:pt>
                <c:pt idx="2854">
                  <c:v>3.9287484169373901</c:v>
                </c:pt>
                <c:pt idx="2855">
                  <c:v>3.9301249931171198</c:v>
                </c:pt>
                <c:pt idx="2856">
                  <c:v>3.93150156929685</c:v>
                </c:pt>
                <c:pt idx="2857">
                  <c:v>3.93287814547657</c:v>
                </c:pt>
                <c:pt idx="2858">
                  <c:v>3.9342547216563002</c:v>
                </c:pt>
                <c:pt idx="2859">
                  <c:v>3.9356312978360202</c:v>
                </c:pt>
                <c:pt idx="2860">
                  <c:v>3.9370078740157499</c:v>
                </c:pt>
                <c:pt idx="2861">
                  <c:v>3.9383844501954801</c:v>
                </c:pt>
                <c:pt idx="2862">
                  <c:v>3.9397610263752001</c:v>
                </c:pt>
                <c:pt idx="2863">
                  <c:v>3.9411376025549298</c:v>
                </c:pt>
                <c:pt idx="2864">
                  <c:v>3.9425141787346498</c:v>
                </c:pt>
                <c:pt idx="2865">
                  <c:v>3.94389075491438</c:v>
                </c:pt>
                <c:pt idx="2866">
                  <c:v>3.9452673310941</c:v>
                </c:pt>
                <c:pt idx="2867">
                  <c:v>3.9466439072738302</c:v>
                </c:pt>
                <c:pt idx="2868">
                  <c:v>3.9480204834535599</c:v>
                </c:pt>
                <c:pt idx="2869">
                  <c:v>3.9493970596332799</c:v>
                </c:pt>
                <c:pt idx="2870">
                  <c:v>3.9507736358130101</c:v>
                </c:pt>
                <c:pt idx="2871">
                  <c:v>3.9521502119927301</c:v>
                </c:pt>
                <c:pt idx="2872">
                  <c:v>3.9535267881724598</c:v>
                </c:pt>
                <c:pt idx="2873">
                  <c:v>3.9549033643521798</c:v>
                </c:pt>
                <c:pt idx="2874">
                  <c:v>3.95627994053191</c:v>
                </c:pt>
                <c:pt idx="2875">
                  <c:v>3.9576565167116402</c:v>
                </c:pt>
                <c:pt idx="2876">
                  <c:v>3.9590330928913602</c:v>
                </c:pt>
                <c:pt idx="2877">
                  <c:v>3.9604096690710899</c:v>
                </c:pt>
                <c:pt idx="2878">
                  <c:v>3.9617862452508099</c:v>
                </c:pt>
                <c:pt idx="2879">
                  <c:v>3.9631628214305401</c:v>
                </c:pt>
                <c:pt idx="2880">
                  <c:v>3.9645393976102601</c:v>
                </c:pt>
                <c:pt idx="2881">
                  <c:v>3.9659159737899898</c:v>
                </c:pt>
                <c:pt idx="2882">
                  <c:v>3.96729254996972</c:v>
                </c:pt>
                <c:pt idx="2883">
                  <c:v>3.96866912614944</c:v>
                </c:pt>
                <c:pt idx="2884">
                  <c:v>3.9700457023291702</c:v>
                </c:pt>
                <c:pt idx="2885">
                  <c:v>3.9714222785088902</c:v>
                </c:pt>
                <c:pt idx="2886">
                  <c:v>3.9727988546886199</c:v>
                </c:pt>
                <c:pt idx="2887">
                  <c:v>3.9741754308683501</c:v>
                </c:pt>
                <c:pt idx="2888">
                  <c:v>3.9755520070480701</c:v>
                </c:pt>
                <c:pt idx="2889">
                  <c:v>3.9769285832277999</c:v>
                </c:pt>
                <c:pt idx="2890">
                  <c:v>3.9783051594075198</c:v>
                </c:pt>
                <c:pt idx="2891">
                  <c:v>3.97968173558725</c:v>
                </c:pt>
                <c:pt idx="2892">
                  <c:v>3.98105831176697</c:v>
                </c:pt>
                <c:pt idx="2893">
                  <c:v>3.9824348879467002</c:v>
                </c:pt>
                <c:pt idx="2894">
                  <c:v>3.9838114641264299</c:v>
                </c:pt>
                <c:pt idx="2895">
                  <c:v>3.9851880403061499</c:v>
                </c:pt>
                <c:pt idx="2896">
                  <c:v>3.9865646164858801</c:v>
                </c:pt>
                <c:pt idx="2897">
                  <c:v>3.9879411926656001</c:v>
                </c:pt>
                <c:pt idx="2898">
                  <c:v>3.9893177688453298</c:v>
                </c:pt>
                <c:pt idx="2899">
                  <c:v>3.9906943450250498</c:v>
                </c:pt>
                <c:pt idx="2900">
                  <c:v>3.99207092120478</c:v>
                </c:pt>
                <c:pt idx="2901">
                  <c:v>3.9934474973845102</c:v>
                </c:pt>
                <c:pt idx="2902">
                  <c:v>3.9948240735642302</c:v>
                </c:pt>
                <c:pt idx="2903">
                  <c:v>3.9962006497439599</c:v>
                </c:pt>
                <c:pt idx="2904">
                  <c:v>3.9975772259236799</c:v>
                </c:pt>
                <c:pt idx="2905">
                  <c:v>3.9989538021034101</c:v>
                </c:pt>
                <c:pt idx="2906">
                  <c:v>4.0003303782831399</c:v>
                </c:pt>
                <c:pt idx="2907">
                  <c:v>4.0017069544628603</c:v>
                </c:pt>
                <c:pt idx="2908">
                  <c:v>4.0030835306425896</c:v>
                </c:pt>
                <c:pt idx="2909">
                  <c:v>4.00446010682231</c:v>
                </c:pt>
                <c:pt idx="2910">
                  <c:v>4.0058366830020402</c:v>
                </c:pt>
                <c:pt idx="2911">
                  <c:v>4.0072132591817597</c:v>
                </c:pt>
                <c:pt idx="2912">
                  <c:v>4.0085898353614899</c:v>
                </c:pt>
                <c:pt idx="2913">
                  <c:v>4.0099664115412201</c:v>
                </c:pt>
                <c:pt idx="2914">
                  <c:v>4.0113429877209397</c:v>
                </c:pt>
                <c:pt idx="2915">
                  <c:v>4.0127195639006699</c:v>
                </c:pt>
                <c:pt idx="2916">
                  <c:v>4.0140961400803903</c:v>
                </c:pt>
                <c:pt idx="2917">
                  <c:v>4.0154727162601196</c:v>
                </c:pt>
                <c:pt idx="2918">
                  <c:v>4.01684929243984</c:v>
                </c:pt>
                <c:pt idx="2919">
                  <c:v>4.0182258686195702</c:v>
                </c:pt>
                <c:pt idx="2920">
                  <c:v>4.0196024447993004</c:v>
                </c:pt>
                <c:pt idx="2921">
                  <c:v>4.0209790209790199</c:v>
                </c:pt>
                <c:pt idx="2922">
                  <c:v>4.0223555971587501</c:v>
                </c:pt>
                <c:pt idx="2923">
                  <c:v>4.0237321733384697</c:v>
                </c:pt>
                <c:pt idx="2924">
                  <c:v>4.0251087495181999</c:v>
                </c:pt>
                <c:pt idx="2925">
                  <c:v>4.0264853256979301</c:v>
                </c:pt>
                <c:pt idx="2926">
                  <c:v>4.0278619018776496</c:v>
                </c:pt>
                <c:pt idx="2927">
                  <c:v>4.0292384780573798</c:v>
                </c:pt>
                <c:pt idx="2928">
                  <c:v>4.0306150542371002</c:v>
                </c:pt>
                <c:pt idx="2929">
                  <c:v>4.0319916304168304</c:v>
                </c:pt>
                <c:pt idx="2930">
                  <c:v>4.0333682065965499</c:v>
                </c:pt>
                <c:pt idx="2931">
                  <c:v>4.0347447827762801</c:v>
                </c:pt>
                <c:pt idx="2932">
                  <c:v>4.0361213589560103</c:v>
                </c:pt>
                <c:pt idx="2933">
                  <c:v>4.0374979351357299</c:v>
                </c:pt>
                <c:pt idx="2934">
                  <c:v>4.03887451131546</c:v>
                </c:pt>
                <c:pt idx="2935">
                  <c:v>4.0402510874951796</c:v>
                </c:pt>
                <c:pt idx="2936">
                  <c:v>4.0416276636749098</c:v>
                </c:pt>
                <c:pt idx="2937">
                  <c:v>4.0430042398546302</c:v>
                </c:pt>
                <c:pt idx="2938">
                  <c:v>4.0443808160343604</c:v>
                </c:pt>
                <c:pt idx="2939">
                  <c:v>4.0457573922140897</c:v>
                </c:pt>
                <c:pt idx="2940">
                  <c:v>4.0471339683938101</c:v>
                </c:pt>
                <c:pt idx="2941">
                  <c:v>4.0485105445735403</c:v>
                </c:pt>
                <c:pt idx="2942">
                  <c:v>4.0498871207532599</c:v>
                </c:pt>
                <c:pt idx="2943">
                  <c:v>4.05126369693299</c:v>
                </c:pt>
                <c:pt idx="2944">
                  <c:v>4.0526402731127202</c:v>
                </c:pt>
                <c:pt idx="2945">
                  <c:v>4.0540168492924398</c:v>
                </c:pt>
                <c:pt idx="2946">
                  <c:v>4.05539342547217</c:v>
                </c:pt>
                <c:pt idx="2947">
                  <c:v>4.0567700016518904</c:v>
                </c:pt>
                <c:pt idx="2948">
                  <c:v>4.0581465778316197</c:v>
                </c:pt>
                <c:pt idx="2949">
                  <c:v>4.0595231540113401</c:v>
                </c:pt>
                <c:pt idx="2950">
                  <c:v>4.0608997301910703</c:v>
                </c:pt>
                <c:pt idx="2951">
                  <c:v>4.0622763063707996</c:v>
                </c:pt>
                <c:pt idx="2952">
                  <c:v>4.06365288255052</c:v>
                </c:pt>
                <c:pt idx="2953">
                  <c:v>4.0650294587302502</c:v>
                </c:pt>
                <c:pt idx="2954">
                  <c:v>4.0664060349099698</c:v>
                </c:pt>
                <c:pt idx="2955">
                  <c:v>4.0677826110897</c:v>
                </c:pt>
                <c:pt idx="2956">
                  <c:v>4.0691591872694204</c:v>
                </c:pt>
                <c:pt idx="2957">
                  <c:v>4.0705357634491497</c:v>
                </c:pt>
                <c:pt idx="2958">
                  <c:v>4.0719123396288799</c:v>
                </c:pt>
                <c:pt idx="2959">
                  <c:v>4.0732889158086003</c:v>
                </c:pt>
                <c:pt idx="2960">
                  <c:v>4.0746654919883296</c:v>
                </c:pt>
                <c:pt idx="2961">
                  <c:v>4.07604206816805</c:v>
                </c:pt>
                <c:pt idx="2962">
                  <c:v>4.0774186443477802</c:v>
                </c:pt>
                <c:pt idx="2963">
                  <c:v>4.0787952205274998</c:v>
                </c:pt>
                <c:pt idx="2964">
                  <c:v>4.08017179670723</c:v>
                </c:pt>
                <c:pt idx="2965">
                  <c:v>4.0815483728869602</c:v>
                </c:pt>
                <c:pt idx="2966">
                  <c:v>4.0829249490666797</c:v>
                </c:pt>
                <c:pt idx="2967">
                  <c:v>4.0843015252464099</c:v>
                </c:pt>
                <c:pt idx="2968">
                  <c:v>4.0856781014261303</c:v>
                </c:pt>
                <c:pt idx="2969">
                  <c:v>4.0870546776058596</c:v>
                </c:pt>
                <c:pt idx="2970">
                  <c:v>4.0884312537855898</c:v>
                </c:pt>
                <c:pt idx="2971">
                  <c:v>4.0898078299653102</c:v>
                </c:pt>
                <c:pt idx="2972">
                  <c:v>4.0911844061450404</c:v>
                </c:pt>
                <c:pt idx="2973">
                  <c:v>4.09256098232476</c:v>
                </c:pt>
                <c:pt idx="2974">
                  <c:v>4.0939375585044901</c:v>
                </c:pt>
                <c:pt idx="2975">
                  <c:v>4.0953141346842097</c:v>
                </c:pt>
                <c:pt idx="2976">
                  <c:v>4.0966907108639399</c:v>
                </c:pt>
                <c:pt idx="2977">
                  <c:v>4.0980672870436701</c:v>
                </c:pt>
                <c:pt idx="2978">
                  <c:v>4.0994438632233896</c:v>
                </c:pt>
                <c:pt idx="2979">
                  <c:v>4.1008204394031198</c:v>
                </c:pt>
                <c:pt idx="2980">
                  <c:v>4.1021970155828402</c:v>
                </c:pt>
                <c:pt idx="2981">
                  <c:v>4.1035735917625704</c:v>
                </c:pt>
                <c:pt idx="2982">
                  <c:v>4.10495016794229</c:v>
                </c:pt>
                <c:pt idx="2983">
                  <c:v>4.1063267441220201</c:v>
                </c:pt>
                <c:pt idx="2984">
                  <c:v>4.1077033203017503</c:v>
                </c:pt>
                <c:pt idx="2985">
                  <c:v>4.1090798964814699</c:v>
                </c:pt>
                <c:pt idx="2986">
                  <c:v>4.1104564726612001</c:v>
                </c:pt>
                <c:pt idx="2987">
                  <c:v>4.1118330488409196</c:v>
                </c:pt>
                <c:pt idx="2988">
                  <c:v>4.1132096250206498</c:v>
                </c:pt>
                <c:pt idx="2989">
                  <c:v>4.11458620120038</c:v>
                </c:pt>
                <c:pt idx="2990">
                  <c:v>4.1159627773801004</c:v>
                </c:pt>
                <c:pt idx="2991">
                  <c:v>4.1173393535598297</c:v>
                </c:pt>
                <c:pt idx="2992">
                  <c:v>4.1187159297395501</c:v>
                </c:pt>
                <c:pt idx="2993">
                  <c:v>4.1200925059192803</c:v>
                </c:pt>
                <c:pt idx="2994">
                  <c:v>4.1214690820989999</c:v>
                </c:pt>
                <c:pt idx="2995">
                  <c:v>4.1228456582787301</c:v>
                </c:pt>
                <c:pt idx="2996">
                  <c:v>4.1242222344584603</c:v>
                </c:pt>
                <c:pt idx="2997">
                  <c:v>4.1255988106381798</c:v>
                </c:pt>
                <c:pt idx="2998">
                  <c:v>4.12697538681791</c:v>
                </c:pt>
                <c:pt idx="2999">
                  <c:v>4.1283519629976304</c:v>
                </c:pt>
                <c:pt idx="3000">
                  <c:v>4.1297285391773597</c:v>
                </c:pt>
                <c:pt idx="3001">
                  <c:v>4.1311051153570899</c:v>
                </c:pt>
                <c:pt idx="3002">
                  <c:v>4.1324816915368103</c:v>
                </c:pt>
                <c:pt idx="3003">
                  <c:v>4.1338582677165396</c:v>
                </c:pt>
                <c:pt idx="3004">
                  <c:v>4.1352348438962601</c:v>
                </c:pt>
                <c:pt idx="3005">
                  <c:v>4.1366114200759903</c:v>
                </c:pt>
                <c:pt idx="3006">
                  <c:v>4.1379879962557098</c:v>
                </c:pt>
                <c:pt idx="3007">
                  <c:v>4.13936457243544</c:v>
                </c:pt>
                <c:pt idx="3008">
                  <c:v>4.1407411486151702</c:v>
                </c:pt>
                <c:pt idx="3009">
                  <c:v>4.1421177247948897</c:v>
                </c:pt>
                <c:pt idx="3010">
                  <c:v>4.1434943009746199</c:v>
                </c:pt>
                <c:pt idx="3011">
                  <c:v>4.1448708771543403</c:v>
                </c:pt>
                <c:pt idx="3012">
                  <c:v>4.1462474533340696</c:v>
                </c:pt>
                <c:pt idx="3013">
                  <c:v>4.1476240295137901</c:v>
                </c:pt>
                <c:pt idx="3014">
                  <c:v>4.1490006056935202</c:v>
                </c:pt>
                <c:pt idx="3015">
                  <c:v>4.1503771818732504</c:v>
                </c:pt>
                <c:pt idx="3016">
                  <c:v>4.15175375805297</c:v>
                </c:pt>
                <c:pt idx="3017">
                  <c:v>4.1531303342327002</c:v>
                </c:pt>
                <c:pt idx="3018">
                  <c:v>4.1545069104124197</c:v>
                </c:pt>
                <c:pt idx="3019">
                  <c:v>4.1558834865921499</c:v>
                </c:pt>
                <c:pt idx="3020">
                  <c:v>4.1572600627718703</c:v>
                </c:pt>
                <c:pt idx="3021">
                  <c:v>4.1586366389515996</c:v>
                </c:pt>
                <c:pt idx="3022">
                  <c:v>4.1600132151313298</c:v>
                </c:pt>
                <c:pt idx="3023">
                  <c:v>4.1613897913110502</c:v>
                </c:pt>
                <c:pt idx="3024">
                  <c:v>4.1627663674907804</c:v>
                </c:pt>
                <c:pt idx="3025">
                  <c:v>4.1641429436705</c:v>
                </c:pt>
                <c:pt idx="3026">
                  <c:v>4.1655195198502302</c:v>
                </c:pt>
                <c:pt idx="3027">
                  <c:v>4.1668960960299604</c:v>
                </c:pt>
                <c:pt idx="3028">
                  <c:v>4.1682726722096799</c:v>
                </c:pt>
                <c:pt idx="3029">
                  <c:v>4.1696492483894101</c:v>
                </c:pt>
                <c:pt idx="3030">
                  <c:v>4.1710258245691296</c:v>
                </c:pt>
                <c:pt idx="3031">
                  <c:v>4.1724024007488598</c:v>
                </c:pt>
                <c:pt idx="3032">
                  <c:v>4.1737789769285802</c:v>
                </c:pt>
                <c:pt idx="3033">
                  <c:v>4.1751555531083104</c:v>
                </c:pt>
                <c:pt idx="3034">
                  <c:v>4.1765321292880397</c:v>
                </c:pt>
                <c:pt idx="3035">
                  <c:v>4.1779087054677602</c:v>
                </c:pt>
                <c:pt idx="3036">
                  <c:v>4.1792852816474904</c:v>
                </c:pt>
                <c:pt idx="3037">
                  <c:v>4.1806618578272099</c:v>
                </c:pt>
                <c:pt idx="3038">
                  <c:v>4.1820384340069401</c:v>
                </c:pt>
                <c:pt idx="3039">
                  <c:v>4.1834150101866703</c:v>
                </c:pt>
                <c:pt idx="3040">
                  <c:v>4.1847915863663898</c:v>
                </c:pt>
                <c:pt idx="3041">
                  <c:v>4.18616816254612</c:v>
                </c:pt>
                <c:pt idx="3042">
                  <c:v>4.1875447387258404</c:v>
                </c:pt>
                <c:pt idx="3043">
                  <c:v>4.1889213149055697</c:v>
                </c:pt>
                <c:pt idx="3044">
                  <c:v>4.1902978910852902</c:v>
                </c:pt>
                <c:pt idx="3045">
                  <c:v>4.1916744672650204</c:v>
                </c:pt>
                <c:pt idx="3046">
                  <c:v>4.1930510434447497</c:v>
                </c:pt>
                <c:pt idx="3047">
                  <c:v>4.1944276196244701</c:v>
                </c:pt>
                <c:pt idx="3048">
                  <c:v>4.1958041958042003</c:v>
                </c:pt>
                <c:pt idx="3049">
                  <c:v>4.1971807719839198</c:v>
                </c:pt>
                <c:pt idx="3050">
                  <c:v>4.19855734816365</c:v>
                </c:pt>
                <c:pt idx="3051">
                  <c:v>4.1999339243433704</c:v>
                </c:pt>
                <c:pt idx="3052">
                  <c:v>4.2013105005230997</c:v>
                </c:pt>
                <c:pt idx="3053">
                  <c:v>4.2026870767028299</c:v>
                </c:pt>
                <c:pt idx="3054">
                  <c:v>4.2040636528825504</c:v>
                </c:pt>
                <c:pt idx="3055">
                  <c:v>4.2054402290622797</c:v>
                </c:pt>
                <c:pt idx="3056">
                  <c:v>4.2068168052420001</c:v>
                </c:pt>
                <c:pt idx="3057">
                  <c:v>4.2081933814217303</c:v>
                </c:pt>
                <c:pt idx="3058">
                  <c:v>4.2095699576014498</c:v>
                </c:pt>
                <c:pt idx="3059">
                  <c:v>4.21094653378118</c:v>
                </c:pt>
                <c:pt idx="3060">
                  <c:v>4.2123231099609102</c:v>
                </c:pt>
                <c:pt idx="3061">
                  <c:v>4.2136996861406297</c:v>
                </c:pt>
                <c:pt idx="3062">
                  <c:v>4.2150762623203599</c:v>
                </c:pt>
                <c:pt idx="3063">
                  <c:v>4.2164528385000803</c:v>
                </c:pt>
                <c:pt idx="3064">
                  <c:v>4.2178294146798097</c:v>
                </c:pt>
                <c:pt idx="3065">
                  <c:v>4.2192059908595301</c:v>
                </c:pt>
                <c:pt idx="3066">
                  <c:v>4.2205825670392603</c:v>
                </c:pt>
                <c:pt idx="3067">
                  <c:v>4.2219591432189896</c:v>
                </c:pt>
                <c:pt idx="3068">
                  <c:v>4.22333571939871</c:v>
                </c:pt>
                <c:pt idx="3069">
                  <c:v>4.2247122955784402</c:v>
                </c:pt>
                <c:pt idx="3070">
                  <c:v>4.2260888717581597</c:v>
                </c:pt>
                <c:pt idx="3071">
                  <c:v>4.2274654479378899</c:v>
                </c:pt>
                <c:pt idx="3072">
                  <c:v>4.2288420241176201</c:v>
                </c:pt>
                <c:pt idx="3073">
                  <c:v>4.2302186002973396</c:v>
                </c:pt>
                <c:pt idx="3074">
                  <c:v>4.2315951764770698</c:v>
                </c:pt>
                <c:pt idx="3075">
                  <c:v>4.2329717526567903</c:v>
                </c:pt>
                <c:pt idx="3076">
                  <c:v>4.2343483288365196</c:v>
                </c:pt>
                <c:pt idx="3077">
                  <c:v>4.23572490501624</c:v>
                </c:pt>
                <c:pt idx="3078">
                  <c:v>4.2371014811959702</c:v>
                </c:pt>
                <c:pt idx="3079">
                  <c:v>4.2384780573757004</c:v>
                </c:pt>
                <c:pt idx="3080">
                  <c:v>4.2398546335554199</c:v>
                </c:pt>
                <c:pt idx="3081">
                  <c:v>4.2412312097351501</c:v>
                </c:pt>
                <c:pt idx="3082">
                  <c:v>4.2426077859148696</c:v>
                </c:pt>
                <c:pt idx="3083">
                  <c:v>4.2439843620945998</c:v>
                </c:pt>
                <c:pt idx="3084">
                  <c:v>4.24536093827433</c:v>
                </c:pt>
                <c:pt idx="3085">
                  <c:v>4.2467375144540496</c:v>
                </c:pt>
                <c:pt idx="3086">
                  <c:v>4.2481140906337798</c:v>
                </c:pt>
                <c:pt idx="3087">
                  <c:v>4.2494906668135002</c:v>
                </c:pt>
                <c:pt idx="3088">
                  <c:v>4.2508672429932304</c:v>
                </c:pt>
                <c:pt idx="3089">
                  <c:v>4.2522438191729499</c:v>
                </c:pt>
                <c:pt idx="3090">
                  <c:v>4.2536203953526801</c:v>
                </c:pt>
                <c:pt idx="3091">
                  <c:v>4.2549969715324103</c:v>
                </c:pt>
                <c:pt idx="3092">
                  <c:v>4.2563735477121298</c:v>
                </c:pt>
                <c:pt idx="3093">
                  <c:v>4.25775012389186</c:v>
                </c:pt>
                <c:pt idx="3094">
                  <c:v>4.2591267000715796</c:v>
                </c:pt>
                <c:pt idx="3095">
                  <c:v>4.2605032762513098</c:v>
                </c:pt>
                <c:pt idx="3096">
                  <c:v>4.26187985243104</c:v>
                </c:pt>
                <c:pt idx="3097">
                  <c:v>4.2632564286107604</c:v>
                </c:pt>
                <c:pt idx="3098">
                  <c:v>4.2646330047904897</c:v>
                </c:pt>
                <c:pt idx="3099">
                  <c:v>4.2660095809702101</c:v>
                </c:pt>
                <c:pt idx="3100">
                  <c:v>4.2673861571499403</c:v>
                </c:pt>
                <c:pt idx="3101">
                  <c:v>4.2687627333296598</c:v>
                </c:pt>
                <c:pt idx="3102">
                  <c:v>4.27013930950939</c:v>
                </c:pt>
                <c:pt idx="3103">
                  <c:v>4.2715158856891202</c:v>
                </c:pt>
                <c:pt idx="3104">
                  <c:v>4.2728924618688398</c:v>
                </c:pt>
                <c:pt idx="3105">
                  <c:v>4.2742690380485699</c:v>
                </c:pt>
                <c:pt idx="3106">
                  <c:v>4.2756456142282904</c:v>
                </c:pt>
                <c:pt idx="3107">
                  <c:v>4.2770221904080197</c:v>
                </c:pt>
                <c:pt idx="3108">
                  <c:v>4.2783987665877401</c:v>
                </c:pt>
                <c:pt idx="3109">
                  <c:v>4.2797753427674703</c:v>
                </c:pt>
                <c:pt idx="3110">
                  <c:v>4.2811519189471996</c:v>
                </c:pt>
                <c:pt idx="3111">
                  <c:v>4.28252849512692</c:v>
                </c:pt>
                <c:pt idx="3112">
                  <c:v>4.2839050713066502</c:v>
                </c:pt>
                <c:pt idx="3113">
                  <c:v>4.2852816474863697</c:v>
                </c:pt>
                <c:pt idx="3114">
                  <c:v>4.2866582236660999</c:v>
                </c:pt>
                <c:pt idx="3115">
                  <c:v>4.2880347998458204</c:v>
                </c:pt>
                <c:pt idx="3116">
                  <c:v>4.2894113760255497</c:v>
                </c:pt>
                <c:pt idx="3117">
                  <c:v>4.2907879522052799</c:v>
                </c:pt>
                <c:pt idx="3118">
                  <c:v>4.2921645283850003</c:v>
                </c:pt>
                <c:pt idx="3119">
                  <c:v>4.2935411045647296</c:v>
                </c:pt>
                <c:pt idx="3120">
                  <c:v>4.29491768074445</c:v>
                </c:pt>
                <c:pt idx="3121">
                  <c:v>4.2962942569241802</c:v>
                </c:pt>
                <c:pt idx="3122">
                  <c:v>4.2976708331039104</c:v>
                </c:pt>
                <c:pt idx="3123">
                  <c:v>4.2990474092836299</c:v>
                </c:pt>
                <c:pt idx="3124">
                  <c:v>4.3004239854633601</c:v>
                </c:pt>
                <c:pt idx="3125">
                  <c:v>4.3018005616430797</c:v>
                </c:pt>
                <c:pt idx="3126">
                  <c:v>4.3031771378228099</c:v>
                </c:pt>
                <c:pt idx="3127">
                  <c:v>4.3045537140025303</c:v>
                </c:pt>
                <c:pt idx="3128">
                  <c:v>4.3059302901822596</c:v>
                </c:pt>
                <c:pt idx="3129">
                  <c:v>4.3073068663619898</c:v>
                </c:pt>
                <c:pt idx="3130">
                  <c:v>4.3086834425417102</c:v>
                </c:pt>
                <c:pt idx="3131">
                  <c:v>4.3100600187214404</c:v>
                </c:pt>
                <c:pt idx="3132">
                  <c:v>4.3114365949011599</c:v>
                </c:pt>
                <c:pt idx="3133">
                  <c:v>4.3128131710808901</c:v>
                </c:pt>
                <c:pt idx="3134">
                  <c:v>4.3141897472606097</c:v>
                </c:pt>
                <c:pt idx="3135">
                  <c:v>4.3155663234403399</c:v>
                </c:pt>
                <c:pt idx="3136">
                  <c:v>4.3169428996200701</c:v>
                </c:pt>
                <c:pt idx="3137">
                  <c:v>4.3183194757997896</c:v>
                </c:pt>
                <c:pt idx="3138">
                  <c:v>4.3196960519795198</c:v>
                </c:pt>
                <c:pt idx="3139">
                  <c:v>4.3210726281592402</c:v>
                </c:pt>
                <c:pt idx="3140">
                  <c:v>4.3224492043389704</c:v>
                </c:pt>
                <c:pt idx="3141">
                  <c:v>4.3238257805186899</c:v>
                </c:pt>
                <c:pt idx="3142">
                  <c:v>4.3252023566984201</c:v>
                </c:pt>
                <c:pt idx="3143">
                  <c:v>4.3265789328781503</c:v>
                </c:pt>
                <c:pt idx="3144">
                  <c:v>4.3279555090578699</c:v>
                </c:pt>
                <c:pt idx="3145">
                  <c:v>4.3293320852376</c:v>
                </c:pt>
                <c:pt idx="3146">
                  <c:v>4.3307086614173196</c:v>
                </c:pt>
                <c:pt idx="3147">
                  <c:v>4.3320852375970498</c:v>
                </c:pt>
                <c:pt idx="3148">
                  <c:v>4.33346181377678</c:v>
                </c:pt>
                <c:pt idx="3149">
                  <c:v>4.3348383899565004</c:v>
                </c:pt>
                <c:pt idx="3150">
                  <c:v>4.3362149661362297</c:v>
                </c:pt>
                <c:pt idx="3151">
                  <c:v>4.3375915423159501</c:v>
                </c:pt>
                <c:pt idx="3152">
                  <c:v>4.3389681184956803</c:v>
                </c:pt>
                <c:pt idx="3153">
                  <c:v>4.3403446946753999</c:v>
                </c:pt>
                <c:pt idx="3154">
                  <c:v>4.34172127085513</c:v>
                </c:pt>
                <c:pt idx="3155">
                  <c:v>4.3430978470348602</c:v>
                </c:pt>
                <c:pt idx="3156">
                  <c:v>4.3444744232145798</c:v>
                </c:pt>
                <c:pt idx="3157">
                  <c:v>4.34585099939431</c:v>
                </c:pt>
                <c:pt idx="3158">
                  <c:v>4.3472275755740304</c:v>
                </c:pt>
                <c:pt idx="3159">
                  <c:v>4.3486041517537597</c:v>
                </c:pt>
                <c:pt idx="3160">
                  <c:v>4.3499807279334899</c:v>
                </c:pt>
                <c:pt idx="3161">
                  <c:v>4.3513573041132103</c:v>
                </c:pt>
                <c:pt idx="3162">
                  <c:v>4.3527338802929396</c:v>
                </c:pt>
                <c:pt idx="3163">
                  <c:v>4.35411045647266</c:v>
                </c:pt>
                <c:pt idx="3164">
                  <c:v>4.3554870326523902</c:v>
                </c:pt>
                <c:pt idx="3165">
                  <c:v>4.3568636088321098</c:v>
                </c:pt>
                <c:pt idx="3166">
                  <c:v>4.35824018501184</c:v>
                </c:pt>
                <c:pt idx="3167">
                  <c:v>4.3596167611915702</c:v>
                </c:pt>
                <c:pt idx="3168">
                  <c:v>4.3609933373712897</c:v>
                </c:pt>
                <c:pt idx="3169">
                  <c:v>4.3623699135510199</c:v>
                </c:pt>
                <c:pt idx="3170">
                  <c:v>4.3637464897307403</c:v>
                </c:pt>
                <c:pt idx="3171">
                  <c:v>4.3651230659104696</c:v>
                </c:pt>
                <c:pt idx="3172">
                  <c:v>4.36649964209019</c:v>
                </c:pt>
                <c:pt idx="3173">
                  <c:v>4.3678762182699202</c:v>
                </c:pt>
                <c:pt idx="3174">
                  <c:v>4.3692527944496504</c:v>
                </c:pt>
                <c:pt idx="3175">
                  <c:v>4.37062937062937</c:v>
                </c:pt>
                <c:pt idx="3176">
                  <c:v>4.3720059468091002</c:v>
                </c:pt>
                <c:pt idx="3177">
                  <c:v>4.3733825229888197</c:v>
                </c:pt>
                <c:pt idx="3178">
                  <c:v>4.3747590991685499</c:v>
                </c:pt>
                <c:pt idx="3179">
                  <c:v>4.3761356753482801</c:v>
                </c:pt>
                <c:pt idx="3180">
                  <c:v>4.3775122515279996</c:v>
                </c:pt>
                <c:pt idx="3181">
                  <c:v>4.3788888277077298</c:v>
                </c:pt>
                <c:pt idx="3182">
                  <c:v>4.3802654038874502</c:v>
                </c:pt>
                <c:pt idx="3183">
                  <c:v>4.3816419800671804</c:v>
                </c:pt>
                <c:pt idx="3184">
                  <c:v>4.3830185562469</c:v>
                </c:pt>
                <c:pt idx="3185">
                  <c:v>4.3843951324266301</c:v>
                </c:pt>
                <c:pt idx="3186">
                  <c:v>4.3857717086063603</c:v>
                </c:pt>
                <c:pt idx="3187">
                  <c:v>4.3871482847860799</c:v>
                </c:pt>
                <c:pt idx="3188">
                  <c:v>4.3885248609658101</c:v>
                </c:pt>
                <c:pt idx="3189">
                  <c:v>4.3899014371455296</c:v>
                </c:pt>
                <c:pt idx="3190">
                  <c:v>4.3912780133252598</c:v>
                </c:pt>
                <c:pt idx="3191">
                  <c:v>4.3926545895049802</c:v>
                </c:pt>
                <c:pt idx="3192">
                  <c:v>4.3940311656847104</c:v>
                </c:pt>
                <c:pt idx="3193">
                  <c:v>4.3954077418644397</c:v>
                </c:pt>
                <c:pt idx="3194">
                  <c:v>4.3967843180441601</c:v>
                </c:pt>
                <c:pt idx="3195">
                  <c:v>4.3981608942238903</c:v>
                </c:pt>
                <c:pt idx="3196">
                  <c:v>4.3995374704036099</c:v>
                </c:pt>
                <c:pt idx="3197">
                  <c:v>4.4009140465833401</c:v>
                </c:pt>
                <c:pt idx="3198">
                  <c:v>4.4022906227630596</c:v>
                </c:pt>
                <c:pt idx="3199">
                  <c:v>4.4036671989427898</c:v>
                </c:pt>
                <c:pt idx="3200">
                  <c:v>4.40504377512252</c:v>
                </c:pt>
                <c:pt idx="3201">
                  <c:v>4.4064203513022404</c:v>
                </c:pt>
                <c:pt idx="3202">
                  <c:v>4.4077969274819697</c:v>
                </c:pt>
                <c:pt idx="3203">
                  <c:v>4.4091735036616901</c:v>
                </c:pt>
                <c:pt idx="3204">
                  <c:v>4.4105500798414203</c:v>
                </c:pt>
                <c:pt idx="3205">
                  <c:v>4.4119266560211399</c:v>
                </c:pt>
                <c:pt idx="3206">
                  <c:v>4.4133032322008701</c:v>
                </c:pt>
                <c:pt idx="3207">
                  <c:v>4.4146798083806003</c:v>
                </c:pt>
                <c:pt idx="3208">
                  <c:v>4.4160563845603198</c:v>
                </c:pt>
                <c:pt idx="3209">
                  <c:v>4.41743296074005</c:v>
                </c:pt>
                <c:pt idx="3210">
                  <c:v>4.4188095369197704</c:v>
                </c:pt>
                <c:pt idx="3211">
                  <c:v>4.4201861130994997</c:v>
                </c:pt>
                <c:pt idx="3212">
                  <c:v>4.4215626892792299</c:v>
                </c:pt>
                <c:pt idx="3213">
                  <c:v>4.4229392654589503</c:v>
                </c:pt>
                <c:pt idx="3214">
                  <c:v>4.4243158416386796</c:v>
                </c:pt>
                <c:pt idx="3215">
                  <c:v>4.4256924178184001</c:v>
                </c:pt>
                <c:pt idx="3216">
                  <c:v>4.4270689939981303</c:v>
                </c:pt>
                <c:pt idx="3217">
                  <c:v>4.4284455701778596</c:v>
                </c:pt>
                <c:pt idx="3218">
                  <c:v>4.42982214635758</c:v>
                </c:pt>
                <c:pt idx="3219">
                  <c:v>4.4311987225373102</c:v>
                </c:pt>
                <c:pt idx="3220">
                  <c:v>4.4325752987170297</c:v>
                </c:pt>
                <c:pt idx="3221">
                  <c:v>4.4339518748967599</c:v>
                </c:pt>
                <c:pt idx="3222">
                  <c:v>4.4353284510764803</c:v>
                </c:pt>
                <c:pt idx="3223">
                  <c:v>4.4367050272562096</c:v>
                </c:pt>
                <c:pt idx="3224">
                  <c:v>4.4380816034359398</c:v>
                </c:pt>
                <c:pt idx="3225">
                  <c:v>4.4394581796156602</c:v>
                </c:pt>
                <c:pt idx="3226">
                  <c:v>4.4408347557953904</c:v>
                </c:pt>
                <c:pt idx="3227">
                  <c:v>4.44221133197511</c:v>
                </c:pt>
                <c:pt idx="3228">
                  <c:v>4.4435879081548402</c:v>
                </c:pt>
                <c:pt idx="3229">
                  <c:v>4.4449644843345597</c:v>
                </c:pt>
                <c:pt idx="3230">
                  <c:v>4.4463410605142899</c:v>
                </c:pt>
                <c:pt idx="3231">
                  <c:v>4.4477176366940201</c:v>
                </c:pt>
                <c:pt idx="3232">
                  <c:v>4.4490942128737396</c:v>
                </c:pt>
                <c:pt idx="3233">
                  <c:v>4.4504707890534698</c:v>
                </c:pt>
                <c:pt idx="3234">
                  <c:v>4.4518473652331902</c:v>
                </c:pt>
                <c:pt idx="3235">
                  <c:v>4.4532239414129204</c:v>
                </c:pt>
                <c:pt idx="3236">
                  <c:v>4.45460051759264</c:v>
                </c:pt>
                <c:pt idx="3237">
                  <c:v>4.4559770937723702</c:v>
                </c:pt>
                <c:pt idx="3238">
                  <c:v>4.4573536699521004</c:v>
                </c:pt>
                <c:pt idx="3239">
                  <c:v>4.4587302461318199</c:v>
                </c:pt>
                <c:pt idx="3240">
                  <c:v>4.4601068223115501</c:v>
                </c:pt>
                <c:pt idx="3241">
                  <c:v>4.4614833984912696</c:v>
                </c:pt>
                <c:pt idx="3242">
                  <c:v>4.4628599746709998</c:v>
                </c:pt>
                <c:pt idx="3243">
                  <c:v>4.46423655085073</c:v>
                </c:pt>
                <c:pt idx="3244">
                  <c:v>4.4656131270304504</c:v>
                </c:pt>
                <c:pt idx="3245">
                  <c:v>4.4669897032101797</c:v>
                </c:pt>
                <c:pt idx="3246">
                  <c:v>4.4683662793899002</c:v>
                </c:pt>
                <c:pt idx="3247">
                  <c:v>4.4697428555696304</c:v>
                </c:pt>
                <c:pt idx="3248">
                  <c:v>4.4711194317493499</c:v>
                </c:pt>
                <c:pt idx="3249">
                  <c:v>4.4724960079290801</c:v>
                </c:pt>
                <c:pt idx="3250">
                  <c:v>4.4738725841088103</c:v>
                </c:pt>
                <c:pt idx="3251">
                  <c:v>4.4752491602885298</c:v>
                </c:pt>
                <c:pt idx="3252">
                  <c:v>4.47662573646826</c:v>
                </c:pt>
                <c:pt idx="3253">
                  <c:v>4.4780023126479804</c:v>
                </c:pt>
                <c:pt idx="3254">
                  <c:v>4.4793788888277097</c:v>
                </c:pt>
                <c:pt idx="3255">
                  <c:v>4.4807554650074302</c:v>
                </c:pt>
                <c:pt idx="3256">
                  <c:v>4.4821320411871604</c:v>
                </c:pt>
                <c:pt idx="3257">
                  <c:v>4.4835086173668897</c:v>
                </c:pt>
                <c:pt idx="3258">
                  <c:v>4.4848851935466101</c:v>
                </c:pt>
                <c:pt idx="3259">
                  <c:v>4.4862617697263403</c:v>
                </c:pt>
                <c:pt idx="3260">
                  <c:v>4.4876383459060598</c:v>
                </c:pt>
                <c:pt idx="3261">
                  <c:v>4.48901492208579</c:v>
                </c:pt>
                <c:pt idx="3262">
                  <c:v>4.4903914982655202</c:v>
                </c:pt>
                <c:pt idx="3263">
                  <c:v>4.4917680744452397</c:v>
                </c:pt>
                <c:pt idx="3264">
                  <c:v>4.4931446506249699</c:v>
                </c:pt>
                <c:pt idx="3265">
                  <c:v>4.4945212268046904</c:v>
                </c:pt>
                <c:pt idx="3266">
                  <c:v>4.4958978029844197</c:v>
                </c:pt>
                <c:pt idx="3267">
                  <c:v>4.4972743791641401</c:v>
                </c:pt>
                <c:pt idx="3268">
                  <c:v>4.4986509553438703</c:v>
                </c:pt>
                <c:pt idx="3269">
                  <c:v>4.5000275315235996</c:v>
                </c:pt>
                <c:pt idx="3270">
                  <c:v>4.50140410770332</c:v>
                </c:pt>
                <c:pt idx="3271">
                  <c:v>4.5027806838830502</c:v>
                </c:pt>
                <c:pt idx="3272">
                  <c:v>4.5041572600627697</c:v>
                </c:pt>
                <c:pt idx="3273">
                  <c:v>4.5055338362424999</c:v>
                </c:pt>
                <c:pt idx="3274">
                  <c:v>4.5069104124222301</c:v>
                </c:pt>
                <c:pt idx="3275">
                  <c:v>4.5082869886019497</c:v>
                </c:pt>
                <c:pt idx="3276">
                  <c:v>4.5096635647816798</c:v>
                </c:pt>
                <c:pt idx="3277">
                  <c:v>4.5110401409614003</c:v>
                </c:pt>
                <c:pt idx="3278">
                  <c:v>4.5124167171411296</c:v>
                </c:pt>
                <c:pt idx="3279">
                  <c:v>4.51379329332085</c:v>
                </c:pt>
                <c:pt idx="3280">
                  <c:v>4.5151698695005802</c:v>
                </c:pt>
                <c:pt idx="3281">
                  <c:v>4.5165464456803104</c:v>
                </c:pt>
                <c:pt idx="3282">
                  <c:v>4.5179230218600299</c:v>
                </c:pt>
                <c:pt idx="3283">
                  <c:v>4.5192995980397601</c:v>
                </c:pt>
                <c:pt idx="3284">
                  <c:v>4.5206761742194796</c:v>
                </c:pt>
                <c:pt idx="3285">
                  <c:v>4.5220527503992098</c:v>
                </c:pt>
                <c:pt idx="3286">
                  <c:v>4.5234293265789303</c:v>
                </c:pt>
                <c:pt idx="3287">
                  <c:v>4.5248059027586596</c:v>
                </c:pt>
                <c:pt idx="3288">
                  <c:v>4.5261824789383898</c:v>
                </c:pt>
                <c:pt idx="3289">
                  <c:v>4.5275590551181102</c:v>
                </c:pt>
                <c:pt idx="3290">
                  <c:v>4.5289356312978404</c:v>
                </c:pt>
                <c:pt idx="3291">
                  <c:v>4.5303122074775599</c:v>
                </c:pt>
                <c:pt idx="3292">
                  <c:v>4.5316887836572901</c:v>
                </c:pt>
                <c:pt idx="3293">
                  <c:v>4.5330653598370096</c:v>
                </c:pt>
                <c:pt idx="3294">
                  <c:v>4.5344419360167398</c:v>
                </c:pt>
                <c:pt idx="3295">
                  <c:v>4.53581851219647</c:v>
                </c:pt>
                <c:pt idx="3296">
                  <c:v>4.5371950883761896</c:v>
                </c:pt>
                <c:pt idx="3297">
                  <c:v>4.5385716645559198</c:v>
                </c:pt>
                <c:pt idx="3298">
                  <c:v>4.5399482407356402</c:v>
                </c:pt>
                <c:pt idx="3299">
                  <c:v>4.5413248169153704</c:v>
                </c:pt>
                <c:pt idx="3300">
                  <c:v>4.5427013930950899</c:v>
                </c:pt>
                <c:pt idx="3301">
                  <c:v>4.5440779692748201</c:v>
                </c:pt>
                <c:pt idx="3302">
                  <c:v>4.5454545454545503</c:v>
                </c:pt>
                <c:pt idx="3303">
                  <c:v>4.5468311216342698</c:v>
                </c:pt>
                <c:pt idx="3304">
                  <c:v>4.548207697814</c:v>
                </c:pt>
                <c:pt idx="3305">
                  <c:v>4.5495842739937196</c:v>
                </c:pt>
                <c:pt idx="3306">
                  <c:v>4.5509608501734498</c:v>
                </c:pt>
                <c:pt idx="3307">
                  <c:v>4.5523374263531799</c:v>
                </c:pt>
                <c:pt idx="3308">
                  <c:v>4.5537140025329004</c:v>
                </c:pt>
                <c:pt idx="3309">
                  <c:v>4.5550905787126297</c:v>
                </c:pt>
                <c:pt idx="3310">
                  <c:v>4.5564671548923501</c:v>
                </c:pt>
                <c:pt idx="3311">
                  <c:v>4.5578437310720803</c:v>
                </c:pt>
                <c:pt idx="3312">
                  <c:v>4.5592203072517998</c:v>
                </c:pt>
                <c:pt idx="3313">
                  <c:v>4.56059688343153</c:v>
                </c:pt>
                <c:pt idx="3314">
                  <c:v>4.5619734596112602</c:v>
                </c:pt>
                <c:pt idx="3315">
                  <c:v>4.5633500357909798</c:v>
                </c:pt>
                <c:pt idx="3316">
                  <c:v>4.5647266119707099</c:v>
                </c:pt>
                <c:pt idx="3317">
                  <c:v>4.5661031881504304</c:v>
                </c:pt>
                <c:pt idx="3318">
                  <c:v>4.5674797643301597</c:v>
                </c:pt>
                <c:pt idx="3319">
                  <c:v>4.5688563405098801</c:v>
                </c:pt>
                <c:pt idx="3320">
                  <c:v>4.5702329166896103</c:v>
                </c:pt>
                <c:pt idx="3321">
                  <c:v>4.5716094928693396</c:v>
                </c:pt>
                <c:pt idx="3322">
                  <c:v>4.57298606904906</c:v>
                </c:pt>
                <c:pt idx="3323">
                  <c:v>4.5743626452287902</c:v>
                </c:pt>
                <c:pt idx="3324">
                  <c:v>4.5757392214085097</c:v>
                </c:pt>
                <c:pt idx="3325">
                  <c:v>4.5771157975882399</c:v>
                </c:pt>
                <c:pt idx="3326">
                  <c:v>4.5784923737679701</c:v>
                </c:pt>
                <c:pt idx="3327">
                  <c:v>4.5798689499476897</c:v>
                </c:pt>
                <c:pt idx="3328">
                  <c:v>4.5812455261274199</c:v>
                </c:pt>
                <c:pt idx="3329">
                  <c:v>4.5826221023071403</c:v>
                </c:pt>
                <c:pt idx="3330">
                  <c:v>4.5839986784868696</c:v>
                </c:pt>
                <c:pt idx="3331">
                  <c:v>4.58537525466659</c:v>
                </c:pt>
                <c:pt idx="3332">
                  <c:v>4.5867518308463202</c:v>
                </c:pt>
                <c:pt idx="3333">
                  <c:v>4.5881284070260504</c:v>
                </c:pt>
                <c:pt idx="3334">
                  <c:v>4.5895049832057699</c:v>
                </c:pt>
                <c:pt idx="3335">
                  <c:v>4.5908815593855001</c:v>
                </c:pt>
                <c:pt idx="3336">
                  <c:v>4.5922581355652197</c:v>
                </c:pt>
                <c:pt idx="3337">
                  <c:v>4.5936347117449499</c:v>
                </c:pt>
                <c:pt idx="3338">
                  <c:v>4.5950112879246801</c:v>
                </c:pt>
                <c:pt idx="3339">
                  <c:v>4.5963878641043996</c:v>
                </c:pt>
                <c:pt idx="3340">
                  <c:v>4.5977644402841298</c:v>
                </c:pt>
                <c:pt idx="3341">
                  <c:v>4.5991410164638502</c:v>
                </c:pt>
                <c:pt idx="3342">
                  <c:v>4.6005175926435804</c:v>
                </c:pt>
                <c:pt idx="3343">
                  <c:v>4.6018941688232999</c:v>
                </c:pt>
                <c:pt idx="3344">
                  <c:v>4.6032707450030301</c:v>
                </c:pt>
                <c:pt idx="3345">
                  <c:v>4.6046473211827603</c:v>
                </c:pt>
                <c:pt idx="3346">
                  <c:v>4.6060238973624799</c:v>
                </c:pt>
                <c:pt idx="3347">
                  <c:v>4.6074004735422101</c:v>
                </c:pt>
                <c:pt idx="3348">
                  <c:v>4.6087770497219296</c:v>
                </c:pt>
                <c:pt idx="3349">
                  <c:v>4.6101536259016598</c:v>
                </c:pt>
                <c:pt idx="3350">
                  <c:v>4.6115302020813802</c:v>
                </c:pt>
                <c:pt idx="3351">
                  <c:v>4.6129067782611104</c:v>
                </c:pt>
                <c:pt idx="3352">
                  <c:v>4.6142833544408397</c:v>
                </c:pt>
                <c:pt idx="3353">
                  <c:v>4.6156599306205601</c:v>
                </c:pt>
                <c:pt idx="3354">
                  <c:v>4.6170365068002903</c:v>
                </c:pt>
                <c:pt idx="3355">
                  <c:v>4.6184130829800099</c:v>
                </c:pt>
                <c:pt idx="3356">
                  <c:v>4.61978965915974</c:v>
                </c:pt>
                <c:pt idx="3357">
                  <c:v>4.6211662353394702</c:v>
                </c:pt>
                <c:pt idx="3358">
                  <c:v>4.6225428115191898</c:v>
                </c:pt>
                <c:pt idx="3359">
                  <c:v>4.62391938769892</c:v>
                </c:pt>
                <c:pt idx="3360">
                  <c:v>4.6252959638786404</c:v>
                </c:pt>
                <c:pt idx="3361">
                  <c:v>4.6266725400583697</c:v>
                </c:pt>
                <c:pt idx="3362">
                  <c:v>4.6280491162380901</c:v>
                </c:pt>
                <c:pt idx="3363">
                  <c:v>4.6294256924178203</c:v>
                </c:pt>
                <c:pt idx="3364">
                  <c:v>4.6308022685975496</c:v>
                </c:pt>
                <c:pt idx="3365">
                  <c:v>4.63217884477727</c:v>
                </c:pt>
                <c:pt idx="3366">
                  <c:v>4.6335554209570002</c:v>
                </c:pt>
                <c:pt idx="3367">
                  <c:v>4.6349319971367198</c:v>
                </c:pt>
                <c:pt idx="3368">
                  <c:v>4.63630857331645</c:v>
                </c:pt>
                <c:pt idx="3369">
                  <c:v>4.6376851494961704</c:v>
                </c:pt>
                <c:pt idx="3370">
                  <c:v>4.6390617256758997</c:v>
                </c:pt>
                <c:pt idx="3371">
                  <c:v>4.6404383018556299</c:v>
                </c:pt>
                <c:pt idx="3372">
                  <c:v>4.6418148780353503</c:v>
                </c:pt>
                <c:pt idx="3373">
                  <c:v>4.6431914542150796</c:v>
                </c:pt>
                <c:pt idx="3374">
                  <c:v>4.6445680303948</c:v>
                </c:pt>
                <c:pt idx="3375">
                  <c:v>4.6459446065745302</c:v>
                </c:pt>
                <c:pt idx="3376">
                  <c:v>4.6473211827542498</c:v>
                </c:pt>
                <c:pt idx="3377">
                  <c:v>4.64869775893398</c:v>
                </c:pt>
                <c:pt idx="3378">
                  <c:v>4.6500743351137102</c:v>
                </c:pt>
                <c:pt idx="3379">
                  <c:v>4.6514509112934297</c:v>
                </c:pt>
                <c:pt idx="3380">
                  <c:v>4.6528274874731599</c:v>
                </c:pt>
                <c:pt idx="3381">
                  <c:v>4.6542040636528803</c:v>
                </c:pt>
                <c:pt idx="3382">
                  <c:v>4.6555806398326096</c:v>
                </c:pt>
                <c:pt idx="3383">
                  <c:v>4.65695721601233</c:v>
                </c:pt>
                <c:pt idx="3384">
                  <c:v>4.6583337921920602</c:v>
                </c:pt>
                <c:pt idx="3385">
                  <c:v>4.6597103683717904</c:v>
                </c:pt>
                <c:pt idx="3386">
                  <c:v>4.66108694455151</c:v>
                </c:pt>
                <c:pt idx="3387">
                  <c:v>4.6624635207312402</c:v>
                </c:pt>
                <c:pt idx="3388">
                  <c:v>4.6638400969109597</c:v>
                </c:pt>
                <c:pt idx="3389">
                  <c:v>4.6652166730906899</c:v>
                </c:pt>
                <c:pt idx="3390">
                  <c:v>4.6665932492704201</c:v>
                </c:pt>
                <c:pt idx="3391">
                  <c:v>4.6679698254501396</c:v>
                </c:pt>
                <c:pt idx="3392">
                  <c:v>4.6693464016298698</c:v>
                </c:pt>
                <c:pt idx="3393">
                  <c:v>4.6707229778095902</c:v>
                </c:pt>
                <c:pt idx="3394">
                  <c:v>4.6720995539893204</c:v>
                </c:pt>
                <c:pt idx="3395">
                  <c:v>4.67347613016904</c:v>
                </c:pt>
                <c:pt idx="3396">
                  <c:v>4.6748527063487701</c:v>
                </c:pt>
                <c:pt idx="3397">
                  <c:v>4.6762292825285003</c:v>
                </c:pt>
                <c:pt idx="3398">
                  <c:v>4.6776058587082199</c:v>
                </c:pt>
                <c:pt idx="3399">
                  <c:v>4.6789824348879501</c:v>
                </c:pt>
                <c:pt idx="3400">
                  <c:v>4.6803590110676696</c:v>
                </c:pt>
                <c:pt idx="3401">
                  <c:v>4.6817355872473998</c:v>
                </c:pt>
                <c:pt idx="3402">
                  <c:v>4.68311216342713</c:v>
                </c:pt>
                <c:pt idx="3403">
                  <c:v>4.6844887396068504</c:v>
                </c:pt>
                <c:pt idx="3404">
                  <c:v>4.6858653157865797</c:v>
                </c:pt>
                <c:pt idx="3405">
                  <c:v>4.6872418919663001</c:v>
                </c:pt>
                <c:pt idx="3406">
                  <c:v>4.6886184681460303</c:v>
                </c:pt>
                <c:pt idx="3407">
                  <c:v>4.6899950443257499</c:v>
                </c:pt>
                <c:pt idx="3408">
                  <c:v>4.6913716205054801</c:v>
                </c:pt>
                <c:pt idx="3409">
                  <c:v>4.6927481966852103</c:v>
                </c:pt>
                <c:pt idx="3410">
                  <c:v>4.6941247728649298</c:v>
                </c:pt>
                <c:pt idx="3411">
                  <c:v>4.69550134904466</c:v>
                </c:pt>
                <c:pt idx="3412">
                  <c:v>4.6968779252243804</c:v>
                </c:pt>
                <c:pt idx="3413">
                  <c:v>4.6982545014041097</c:v>
                </c:pt>
                <c:pt idx="3414">
                  <c:v>4.6996310775838399</c:v>
                </c:pt>
                <c:pt idx="3415">
                  <c:v>4.7010076537635603</c:v>
                </c:pt>
                <c:pt idx="3416">
                  <c:v>4.7023842299432896</c:v>
                </c:pt>
                <c:pt idx="3417">
                  <c:v>4.7037608061230101</c:v>
                </c:pt>
                <c:pt idx="3418">
                  <c:v>4.7051373823027403</c:v>
                </c:pt>
                <c:pt idx="3419">
                  <c:v>4.7065139584824598</c:v>
                </c:pt>
                <c:pt idx="3420">
                  <c:v>4.70789053466219</c:v>
                </c:pt>
                <c:pt idx="3421">
                  <c:v>4.7092671108419202</c:v>
                </c:pt>
                <c:pt idx="3422">
                  <c:v>4.7106436870216397</c:v>
                </c:pt>
                <c:pt idx="3423">
                  <c:v>4.7120202632013699</c:v>
                </c:pt>
                <c:pt idx="3424">
                  <c:v>4.7133968393810903</c:v>
                </c:pt>
                <c:pt idx="3425">
                  <c:v>4.7147734155608196</c:v>
                </c:pt>
                <c:pt idx="3426">
                  <c:v>4.7161499917405401</c:v>
                </c:pt>
                <c:pt idx="3427">
                  <c:v>4.7175265679202703</c:v>
                </c:pt>
                <c:pt idx="3428">
                  <c:v>4.7189031440999996</c:v>
                </c:pt>
                <c:pt idx="3429">
                  <c:v>4.72027972027972</c:v>
                </c:pt>
                <c:pt idx="3430">
                  <c:v>4.7216562964594502</c:v>
                </c:pt>
                <c:pt idx="3431">
                  <c:v>4.7230328726391697</c:v>
                </c:pt>
                <c:pt idx="3432">
                  <c:v>4.7244094488188999</c:v>
                </c:pt>
                <c:pt idx="3433">
                  <c:v>4.7257860249986203</c:v>
                </c:pt>
                <c:pt idx="3434">
                  <c:v>4.7271626011783496</c:v>
                </c:pt>
                <c:pt idx="3435">
                  <c:v>4.7285391773580798</c:v>
                </c:pt>
                <c:pt idx="3436">
                  <c:v>4.7299157535378002</c:v>
                </c:pt>
                <c:pt idx="3437">
                  <c:v>4.7312923297175304</c:v>
                </c:pt>
                <c:pt idx="3438">
                  <c:v>4.73266890589725</c:v>
                </c:pt>
                <c:pt idx="3439">
                  <c:v>4.7340454820769802</c:v>
                </c:pt>
                <c:pt idx="3440">
                  <c:v>4.7354220582566997</c:v>
                </c:pt>
                <c:pt idx="3441">
                  <c:v>4.7367986344364299</c:v>
                </c:pt>
                <c:pt idx="3442">
                  <c:v>4.7381752106161601</c:v>
                </c:pt>
                <c:pt idx="3443">
                  <c:v>4.7395517867958796</c:v>
                </c:pt>
                <c:pt idx="3444">
                  <c:v>4.7409283629756098</c:v>
                </c:pt>
                <c:pt idx="3445">
                  <c:v>4.7423049391553302</c:v>
                </c:pt>
                <c:pt idx="3446">
                  <c:v>4.7436815153350604</c:v>
                </c:pt>
                <c:pt idx="3447">
                  <c:v>4.7450580915147897</c:v>
                </c:pt>
                <c:pt idx="3448">
                  <c:v>4.7464346676945102</c:v>
                </c:pt>
                <c:pt idx="3449">
                  <c:v>4.7478112438742404</c:v>
                </c:pt>
                <c:pt idx="3450">
                  <c:v>4.7491878200539599</c:v>
                </c:pt>
                <c:pt idx="3451">
                  <c:v>4.7505643962336901</c:v>
                </c:pt>
                <c:pt idx="3452">
                  <c:v>4.7519409724134203</c:v>
                </c:pt>
                <c:pt idx="3453">
                  <c:v>4.7533175485931398</c:v>
                </c:pt>
                <c:pt idx="3454">
                  <c:v>4.75469412477287</c:v>
                </c:pt>
                <c:pt idx="3455">
                  <c:v>4.7560707009525904</c:v>
                </c:pt>
                <c:pt idx="3456">
                  <c:v>4.7574472771323197</c:v>
                </c:pt>
                <c:pt idx="3457">
                  <c:v>4.7588238533120402</c:v>
                </c:pt>
                <c:pt idx="3458">
                  <c:v>4.7602004294917704</c:v>
                </c:pt>
                <c:pt idx="3459">
                  <c:v>4.7615770056714997</c:v>
                </c:pt>
                <c:pt idx="3460">
                  <c:v>4.7629535818512201</c:v>
                </c:pt>
                <c:pt idx="3461">
                  <c:v>4.7643301580309503</c:v>
                </c:pt>
                <c:pt idx="3462">
                  <c:v>4.7657067342106698</c:v>
                </c:pt>
                <c:pt idx="3463">
                  <c:v>4.7670833103904</c:v>
                </c:pt>
                <c:pt idx="3464">
                  <c:v>4.7684598865701204</c:v>
                </c:pt>
                <c:pt idx="3465">
                  <c:v>4.7698364627498497</c:v>
                </c:pt>
                <c:pt idx="3466">
                  <c:v>4.7712130389295799</c:v>
                </c:pt>
                <c:pt idx="3467">
                  <c:v>4.7725896151093004</c:v>
                </c:pt>
                <c:pt idx="3468">
                  <c:v>4.7739661912890297</c:v>
                </c:pt>
                <c:pt idx="3469">
                  <c:v>4.7753427674687501</c:v>
                </c:pt>
                <c:pt idx="3470">
                  <c:v>4.7767193436484803</c:v>
                </c:pt>
                <c:pt idx="3471">
                  <c:v>4.7780959198281998</c:v>
                </c:pt>
                <c:pt idx="3472">
                  <c:v>4.77947249600793</c:v>
                </c:pt>
                <c:pt idx="3473">
                  <c:v>4.7808490721876602</c:v>
                </c:pt>
                <c:pt idx="3474">
                  <c:v>4.7822256483673797</c:v>
                </c:pt>
                <c:pt idx="3475">
                  <c:v>4.7836022245471099</c:v>
                </c:pt>
                <c:pt idx="3476">
                  <c:v>4.7849788007268304</c:v>
                </c:pt>
                <c:pt idx="3477">
                  <c:v>4.7863553769065597</c:v>
                </c:pt>
                <c:pt idx="3478">
                  <c:v>4.7877319530862801</c:v>
                </c:pt>
                <c:pt idx="3479">
                  <c:v>4.7891085292660103</c:v>
                </c:pt>
                <c:pt idx="3480">
                  <c:v>4.7904851054457396</c:v>
                </c:pt>
                <c:pt idx="3481">
                  <c:v>4.79186168162546</c:v>
                </c:pt>
                <c:pt idx="3482">
                  <c:v>4.7932382578051902</c:v>
                </c:pt>
                <c:pt idx="3483">
                  <c:v>4.7946148339849097</c:v>
                </c:pt>
                <c:pt idx="3484">
                  <c:v>4.7959914101646399</c:v>
                </c:pt>
                <c:pt idx="3485">
                  <c:v>4.7973679863443701</c:v>
                </c:pt>
                <c:pt idx="3486">
                  <c:v>4.7987445625240897</c:v>
                </c:pt>
                <c:pt idx="3487">
                  <c:v>4.8001211387038198</c:v>
                </c:pt>
                <c:pt idx="3488">
                  <c:v>4.8014977148835403</c:v>
                </c:pt>
                <c:pt idx="3489">
                  <c:v>4.8028742910632696</c:v>
                </c:pt>
                <c:pt idx="3490">
                  <c:v>4.80425086724299</c:v>
                </c:pt>
                <c:pt idx="3491">
                  <c:v>4.8056274434227202</c:v>
                </c:pt>
                <c:pt idx="3492">
                  <c:v>4.8070040196024504</c:v>
                </c:pt>
                <c:pt idx="3493">
                  <c:v>4.8083805957821699</c:v>
                </c:pt>
                <c:pt idx="3494">
                  <c:v>4.8097571719619001</c:v>
                </c:pt>
                <c:pt idx="3495">
                  <c:v>4.8111337481416196</c:v>
                </c:pt>
                <c:pt idx="3496">
                  <c:v>4.8125103243213498</c:v>
                </c:pt>
                <c:pt idx="3497">
                  <c:v>4.81388690050108</c:v>
                </c:pt>
                <c:pt idx="3498">
                  <c:v>4.8152634766807996</c:v>
                </c:pt>
                <c:pt idx="3499">
                  <c:v>4.8166400528605298</c:v>
                </c:pt>
                <c:pt idx="3500">
                  <c:v>4.8180166290402502</c:v>
                </c:pt>
                <c:pt idx="3501">
                  <c:v>4.8193932052199804</c:v>
                </c:pt>
                <c:pt idx="3502">
                  <c:v>4.8207697813996999</c:v>
                </c:pt>
                <c:pt idx="3503">
                  <c:v>4.8221463575794301</c:v>
                </c:pt>
                <c:pt idx="3504">
                  <c:v>4.8235229337591603</c:v>
                </c:pt>
                <c:pt idx="3505">
                  <c:v>4.8248995099388798</c:v>
                </c:pt>
                <c:pt idx="3506">
                  <c:v>4.82627608611861</c:v>
                </c:pt>
                <c:pt idx="3507">
                  <c:v>4.8276526622983296</c:v>
                </c:pt>
                <c:pt idx="3508">
                  <c:v>4.8290292384780598</c:v>
                </c:pt>
                <c:pt idx="3509">
                  <c:v>4.83040581465779</c:v>
                </c:pt>
                <c:pt idx="3510">
                  <c:v>4.8317823908375104</c:v>
                </c:pt>
                <c:pt idx="3511">
                  <c:v>4.8331589670172397</c:v>
                </c:pt>
                <c:pt idx="3512">
                  <c:v>4.8345355431969601</c:v>
                </c:pt>
                <c:pt idx="3513">
                  <c:v>4.8359121193766903</c:v>
                </c:pt>
                <c:pt idx="3514">
                  <c:v>4.8372886955564098</c:v>
                </c:pt>
                <c:pt idx="3515">
                  <c:v>4.83866527173614</c:v>
                </c:pt>
                <c:pt idx="3516">
                  <c:v>4.8400418479158702</c:v>
                </c:pt>
                <c:pt idx="3517">
                  <c:v>4.8414184240955898</c:v>
                </c:pt>
                <c:pt idx="3518">
                  <c:v>4.8427950002753199</c:v>
                </c:pt>
                <c:pt idx="3519">
                  <c:v>4.8441715764550404</c:v>
                </c:pt>
                <c:pt idx="3520">
                  <c:v>4.8455481526347697</c:v>
                </c:pt>
                <c:pt idx="3521">
                  <c:v>4.8469247288144901</c:v>
                </c:pt>
                <c:pt idx="3522">
                  <c:v>4.8483013049942203</c:v>
                </c:pt>
                <c:pt idx="3523">
                  <c:v>4.8496778811739496</c:v>
                </c:pt>
                <c:pt idx="3524">
                  <c:v>4.85105445735367</c:v>
                </c:pt>
                <c:pt idx="3525">
                  <c:v>4.8524310335334002</c:v>
                </c:pt>
                <c:pt idx="3526">
                  <c:v>4.8538076097131198</c:v>
                </c:pt>
                <c:pt idx="3527">
                  <c:v>4.8551841858928499</c:v>
                </c:pt>
                <c:pt idx="3528">
                  <c:v>4.8565607620725704</c:v>
                </c:pt>
                <c:pt idx="3529">
                  <c:v>4.8579373382522997</c:v>
                </c:pt>
                <c:pt idx="3530">
                  <c:v>4.8593139144320299</c:v>
                </c:pt>
                <c:pt idx="3531">
                  <c:v>4.8606904906117503</c:v>
                </c:pt>
                <c:pt idx="3532">
                  <c:v>4.8620670667914796</c:v>
                </c:pt>
                <c:pt idx="3533">
                  <c:v>4.8634436429712</c:v>
                </c:pt>
                <c:pt idx="3534">
                  <c:v>4.8648202191509302</c:v>
                </c:pt>
                <c:pt idx="3535">
                  <c:v>4.8661967953306497</c:v>
                </c:pt>
                <c:pt idx="3536">
                  <c:v>4.8675733715103799</c:v>
                </c:pt>
                <c:pt idx="3537">
                  <c:v>4.8689499476901101</c:v>
                </c:pt>
                <c:pt idx="3538">
                  <c:v>4.8703265238698297</c:v>
                </c:pt>
                <c:pt idx="3539">
                  <c:v>4.8717031000495599</c:v>
                </c:pt>
                <c:pt idx="3540">
                  <c:v>4.8730796762292803</c:v>
                </c:pt>
                <c:pt idx="3541">
                  <c:v>4.8744562524090096</c:v>
                </c:pt>
                <c:pt idx="3542">
                  <c:v>4.8758328285887398</c:v>
                </c:pt>
                <c:pt idx="3543">
                  <c:v>4.8772094047684602</c:v>
                </c:pt>
                <c:pt idx="3544">
                  <c:v>4.8785859809481904</c:v>
                </c:pt>
                <c:pt idx="3545">
                  <c:v>4.8799625571279099</c:v>
                </c:pt>
                <c:pt idx="3546">
                  <c:v>4.8813391333076401</c:v>
                </c:pt>
                <c:pt idx="3547">
                  <c:v>4.8827157094873597</c:v>
                </c:pt>
                <c:pt idx="3548">
                  <c:v>4.8840922856670899</c:v>
                </c:pt>
                <c:pt idx="3549">
                  <c:v>4.8854688618468201</c:v>
                </c:pt>
                <c:pt idx="3550">
                  <c:v>4.8868454380265396</c:v>
                </c:pt>
                <c:pt idx="3551">
                  <c:v>4.8882220142062698</c:v>
                </c:pt>
                <c:pt idx="3552">
                  <c:v>4.8895985903859902</c:v>
                </c:pt>
                <c:pt idx="3553">
                  <c:v>4.8909751665657204</c:v>
                </c:pt>
                <c:pt idx="3554">
                  <c:v>4.8923517427454399</c:v>
                </c:pt>
                <c:pt idx="3555">
                  <c:v>4.8937283189251701</c:v>
                </c:pt>
                <c:pt idx="3556">
                  <c:v>4.8951048951049003</c:v>
                </c:pt>
                <c:pt idx="3557">
                  <c:v>4.8964814712846199</c:v>
                </c:pt>
                <c:pt idx="3558">
                  <c:v>4.8978580474643501</c:v>
                </c:pt>
                <c:pt idx="3559">
                  <c:v>4.8992346236440696</c:v>
                </c:pt>
                <c:pt idx="3560">
                  <c:v>4.9006111998237998</c:v>
                </c:pt>
                <c:pt idx="3561">
                  <c:v>4.90198777600353</c:v>
                </c:pt>
                <c:pt idx="3562">
                  <c:v>4.9033643521832504</c:v>
                </c:pt>
                <c:pt idx="3563">
                  <c:v>4.9047409283629797</c:v>
                </c:pt>
                <c:pt idx="3564">
                  <c:v>4.9061175045427001</c:v>
                </c:pt>
                <c:pt idx="3565">
                  <c:v>4.9074940807224303</c:v>
                </c:pt>
                <c:pt idx="3566">
                  <c:v>4.9088706569021499</c:v>
                </c:pt>
                <c:pt idx="3567">
                  <c:v>4.91024723308188</c:v>
                </c:pt>
                <c:pt idx="3568">
                  <c:v>4.9116238092616102</c:v>
                </c:pt>
                <c:pt idx="3569">
                  <c:v>4.9130003854413298</c:v>
                </c:pt>
                <c:pt idx="3570">
                  <c:v>4.91437696162106</c:v>
                </c:pt>
                <c:pt idx="3571">
                  <c:v>4.9157535378007804</c:v>
                </c:pt>
                <c:pt idx="3572">
                  <c:v>4.9171301139805097</c:v>
                </c:pt>
                <c:pt idx="3573">
                  <c:v>4.9185066901602399</c:v>
                </c:pt>
                <c:pt idx="3574">
                  <c:v>4.9198832663399603</c:v>
                </c:pt>
                <c:pt idx="3575">
                  <c:v>4.9212598425196896</c:v>
                </c:pt>
                <c:pt idx="3576">
                  <c:v>4.92263641869941</c:v>
                </c:pt>
                <c:pt idx="3577">
                  <c:v>4.9240129948791402</c:v>
                </c:pt>
                <c:pt idx="3578">
                  <c:v>4.9253895710588598</c:v>
                </c:pt>
                <c:pt idx="3579">
                  <c:v>4.92676614723859</c:v>
                </c:pt>
                <c:pt idx="3580">
                  <c:v>4.9281427234183202</c:v>
                </c:pt>
                <c:pt idx="3581">
                  <c:v>4.9295192995980397</c:v>
                </c:pt>
                <c:pt idx="3582">
                  <c:v>4.9308958757777699</c:v>
                </c:pt>
                <c:pt idx="3583">
                  <c:v>4.9322724519574903</c:v>
                </c:pt>
                <c:pt idx="3584">
                  <c:v>4.9336490281372196</c:v>
                </c:pt>
                <c:pt idx="3585">
                  <c:v>4.93502560431694</c:v>
                </c:pt>
                <c:pt idx="3586">
                  <c:v>4.9364021804966702</c:v>
                </c:pt>
                <c:pt idx="3587">
                  <c:v>4.9377787566764004</c:v>
                </c:pt>
                <c:pt idx="3588">
                  <c:v>4.93915533285612</c:v>
                </c:pt>
                <c:pt idx="3589">
                  <c:v>4.9405319090358502</c:v>
                </c:pt>
                <c:pt idx="3590">
                  <c:v>4.9419084852155697</c:v>
                </c:pt>
                <c:pt idx="3591">
                  <c:v>4.9432850613952999</c:v>
                </c:pt>
                <c:pt idx="3592">
                  <c:v>4.9446616375750301</c:v>
                </c:pt>
                <c:pt idx="3593">
                  <c:v>4.9460382137547496</c:v>
                </c:pt>
                <c:pt idx="3594">
                  <c:v>4.9474147899344798</c:v>
                </c:pt>
                <c:pt idx="3595">
                  <c:v>4.9487913661142002</c:v>
                </c:pt>
                <c:pt idx="3596">
                  <c:v>4.9501679422939304</c:v>
                </c:pt>
                <c:pt idx="3597">
                  <c:v>4.95154451847365</c:v>
                </c:pt>
                <c:pt idx="3598">
                  <c:v>4.9529210946533802</c:v>
                </c:pt>
                <c:pt idx="3599">
                  <c:v>4.9542976708331103</c:v>
                </c:pt>
                <c:pt idx="3600">
                  <c:v>4.9556742470128299</c:v>
                </c:pt>
                <c:pt idx="3601">
                  <c:v>4.9570508231925601</c:v>
                </c:pt>
                <c:pt idx="3602">
                  <c:v>4.9584273993722796</c:v>
                </c:pt>
                <c:pt idx="3603">
                  <c:v>4.9598039755520098</c:v>
                </c:pt>
                <c:pt idx="3604">
                  <c:v>4.9611805517317302</c:v>
                </c:pt>
                <c:pt idx="3605">
                  <c:v>4.9625571279114604</c:v>
                </c:pt>
                <c:pt idx="3606">
                  <c:v>4.9639337040911897</c:v>
                </c:pt>
                <c:pt idx="3607">
                  <c:v>4.9653102802709101</c:v>
                </c:pt>
                <c:pt idx="3608">
                  <c:v>4.9666868564506403</c:v>
                </c:pt>
                <c:pt idx="3609">
                  <c:v>4.9680634326303599</c:v>
                </c:pt>
                <c:pt idx="3610">
                  <c:v>4.9694400088100901</c:v>
                </c:pt>
                <c:pt idx="3611">
                  <c:v>4.9708165849898096</c:v>
                </c:pt>
                <c:pt idx="3612">
                  <c:v>4.9721931611695398</c:v>
                </c:pt>
                <c:pt idx="3613">
                  <c:v>4.97356973734927</c:v>
                </c:pt>
                <c:pt idx="3614">
                  <c:v>4.9749463135289904</c:v>
                </c:pt>
                <c:pt idx="3615">
                  <c:v>4.9763228897087197</c:v>
                </c:pt>
                <c:pt idx="3616">
                  <c:v>4.9776994658884401</c:v>
                </c:pt>
                <c:pt idx="3617">
                  <c:v>4.9790760420681703</c:v>
                </c:pt>
                <c:pt idx="3618">
                  <c:v>4.9804526182478899</c:v>
                </c:pt>
                <c:pt idx="3619">
                  <c:v>4.9818291944276201</c:v>
                </c:pt>
                <c:pt idx="3620">
                  <c:v>4.9832057706073503</c:v>
                </c:pt>
                <c:pt idx="3621">
                  <c:v>4.9845823467870698</c:v>
                </c:pt>
                <c:pt idx="3622">
                  <c:v>4.9859589229668</c:v>
                </c:pt>
                <c:pt idx="3623">
                  <c:v>4.9873354991465204</c:v>
                </c:pt>
                <c:pt idx="3624">
                  <c:v>4.9887120753262497</c:v>
                </c:pt>
                <c:pt idx="3625">
                  <c:v>4.9900886515059799</c:v>
                </c:pt>
                <c:pt idx="3626">
                  <c:v>4.9914652276857003</c:v>
                </c:pt>
                <c:pt idx="3627">
                  <c:v>4.9928418038654296</c:v>
                </c:pt>
                <c:pt idx="3628">
                  <c:v>4.9942183800451501</c:v>
                </c:pt>
                <c:pt idx="3629">
                  <c:v>4.9955949562248803</c:v>
                </c:pt>
                <c:pt idx="3630">
                  <c:v>4.9969715324045998</c:v>
                </c:pt>
                <c:pt idx="3631">
                  <c:v>4.99834810858433</c:v>
                </c:pt>
                <c:pt idx="3632">
                  <c:v>4.9997246847640602</c:v>
                </c:pt>
                <c:pt idx="3633">
                  <c:v>5.0011012609437797</c:v>
                </c:pt>
                <c:pt idx="3634">
                  <c:v>5.0024778371235099</c:v>
                </c:pt>
                <c:pt idx="3635">
                  <c:v>5.0038544133032303</c:v>
                </c:pt>
                <c:pt idx="3636">
                  <c:v>5.0052309894829596</c:v>
                </c:pt>
                <c:pt idx="3637">
                  <c:v>5.0066075656626898</c:v>
                </c:pt>
                <c:pt idx="3638">
                  <c:v>5.0079841418424103</c:v>
                </c:pt>
                <c:pt idx="3639">
                  <c:v>5.0093607180221396</c:v>
                </c:pt>
                <c:pt idx="3640">
                  <c:v>5.01073729420186</c:v>
                </c:pt>
                <c:pt idx="3641">
                  <c:v>5.0121138703815902</c:v>
                </c:pt>
                <c:pt idx="3642">
                  <c:v>5.0134904465613097</c:v>
                </c:pt>
                <c:pt idx="3643">
                  <c:v>5.0148670227410399</c:v>
                </c:pt>
                <c:pt idx="3644">
                  <c:v>5.0162435989207701</c:v>
                </c:pt>
                <c:pt idx="3645">
                  <c:v>5.0176201751004896</c:v>
                </c:pt>
                <c:pt idx="3646">
                  <c:v>5.0189967512802198</c:v>
                </c:pt>
                <c:pt idx="3647">
                  <c:v>5.0203733274599402</c:v>
                </c:pt>
                <c:pt idx="3648">
                  <c:v>5.0217499036396704</c:v>
                </c:pt>
                <c:pt idx="3649">
                  <c:v>5.02312647981939</c:v>
                </c:pt>
                <c:pt idx="3650">
                  <c:v>5.0245030559991202</c:v>
                </c:pt>
                <c:pt idx="3651">
                  <c:v>5.0258796321788504</c:v>
                </c:pt>
                <c:pt idx="3652">
                  <c:v>5.0272562083585699</c:v>
                </c:pt>
                <c:pt idx="3653">
                  <c:v>5.0286327845383001</c:v>
                </c:pt>
                <c:pt idx="3654">
                  <c:v>5.0300093607180196</c:v>
                </c:pt>
                <c:pt idx="3655">
                  <c:v>5.0313859368977498</c:v>
                </c:pt>
                <c:pt idx="3656">
                  <c:v>5.03276251307748</c:v>
                </c:pt>
                <c:pt idx="3657">
                  <c:v>5.0341390892572004</c:v>
                </c:pt>
                <c:pt idx="3658">
                  <c:v>5.0355156654369297</c:v>
                </c:pt>
                <c:pt idx="3659">
                  <c:v>5.0368922416166502</c:v>
                </c:pt>
                <c:pt idx="3660">
                  <c:v>5.0382688177963804</c:v>
                </c:pt>
                <c:pt idx="3661">
                  <c:v>5.0396453939760999</c:v>
                </c:pt>
                <c:pt idx="3662">
                  <c:v>5.0410219701558301</c:v>
                </c:pt>
                <c:pt idx="3663">
                  <c:v>5.0423985463355603</c:v>
                </c:pt>
                <c:pt idx="3664">
                  <c:v>5.0437751225152798</c:v>
                </c:pt>
                <c:pt idx="3665">
                  <c:v>5.04515169869501</c:v>
                </c:pt>
                <c:pt idx="3666">
                  <c:v>5.0465282748747304</c:v>
                </c:pt>
                <c:pt idx="3667">
                  <c:v>5.0479048510544597</c:v>
                </c:pt>
                <c:pt idx="3668">
                  <c:v>5.0492814272341802</c:v>
                </c:pt>
                <c:pt idx="3669">
                  <c:v>5.0506580034139104</c:v>
                </c:pt>
                <c:pt idx="3670">
                  <c:v>5.0520345795936397</c:v>
                </c:pt>
                <c:pt idx="3671">
                  <c:v>5.0534111557733601</c:v>
                </c:pt>
                <c:pt idx="3672">
                  <c:v>5.0547877319530903</c:v>
                </c:pt>
                <c:pt idx="3673">
                  <c:v>5.0561643081328098</c:v>
                </c:pt>
                <c:pt idx="3674">
                  <c:v>5.05754088431254</c:v>
                </c:pt>
                <c:pt idx="3675">
                  <c:v>5.0589174604922604</c:v>
                </c:pt>
                <c:pt idx="3676">
                  <c:v>5.0602940366719897</c:v>
                </c:pt>
                <c:pt idx="3677">
                  <c:v>5.0616706128517199</c:v>
                </c:pt>
                <c:pt idx="3678">
                  <c:v>5.0630471890314404</c:v>
                </c:pt>
                <c:pt idx="3679">
                  <c:v>5.0644237652111697</c:v>
                </c:pt>
                <c:pt idx="3680">
                  <c:v>5.0658003413908901</c:v>
                </c:pt>
                <c:pt idx="3681">
                  <c:v>5.0671769175706203</c:v>
                </c:pt>
                <c:pt idx="3682">
                  <c:v>5.0685534937503496</c:v>
                </c:pt>
                <c:pt idx="3683">
                  <c:v>5.06993006993007</c:v>
                </c:pt>
                <c:pt idx="3684">
                  <c:v>5.0713066461098002</c:v>
                </c:pt>
                <c:pt idx="3685">
                  <c:v>5.0726832222895197</c:v>
                </c:pt>
                <c:pt idx="3686">
                  <c:v>5.0740597984692499</c:v>
                </c:pt>
                <c:pt idx="3687">
                  <c:v>5.0754363746489704</c:v>
                </c:pt>
                <c:pt idx="3688">
                  <c:v>5.0768129508286997</c:v>
                </c:pt>
                <c:pt idx="3689">
                  <c:v>5.0781895270084298</c:v>
                </c:pt>
                <c:pt idx="3690">
                  <c:v>5.0795661031881503</c:v>
                </c:pt>
                <c:pt idx="3691">
                  <c:v>5.0809426793678796</c:v>
                </c:pt>
                <c:pt idx="3692">
                  <c:v>5.0823192555476</c:v>
                </c:pt>
                <c:pt idx="3693">
                  <c:v>5.0836958317273302</c:v>
                </c:pt>
                <c:pt idx="3694">
                  <c:v>5.0850724079070604</c:v>
                </c:pt>
                <c:pt idx="3695">
                  <c:v>5.0864489840867799</c:v>
                </c:pt>
                <c:pt idx="3696">
                  <c:v>5.0878255602665101</c:v>
                </c:pt>
                <c:pt idx="3697">
                  <c:v>5.0892021364462297</c:v>
                </c:pt>
                <c:pt idx="3698">
                  <c:v>5.0905787126259598</c:v>
                </c:pt>
                <c:pt idx="3699">
                  <c:v>5.0919552888056803</c:v>
                </c:pt>
                <c:pt idx="3700">
                  <c:v>5.0933318649854096</c:v>
                </c:pt>
                <c:pt idx="3701">
                  <c:v>5.0947084411651398</c:v>
                </c:pt>
                <c:pt idx="3702">
                  <c:v>5.0960850173448602</c:v>
                </c:pt>
                <c:pt idx="3703">
                  <c:v>5.0974615935245904</c:v>
                </c:pt>
                <c:pt idx="3704">
                  <c:v>5.0988381697043099</c:v>
                </c:pt>
                <c:pt idx="3705">
                  <c:v>5.1002147458840401</c:v>
                </c:pt>
                <c:pt idx="3706">
                  <c:v>5.1015913220637596</c:v>
                </c:pt>
                <c:pt idx="3707">
                  <c:v>5.1029678982434898</c:v>
                </c:pt>
                <c:pt idx="3708">
                  <c:v>5.10434447442322</c:v>
                </c:pt>
                <c:pt idx="3709">
                  <c:v>5.1057210506029396</c:v>
                </c:pt>
                <c:pt idx="3710">
                  <c:v>5.1070976267826698</c:v>
                </c:pt>
                <c:pt idx="3711">
                  <c:v>5.1084742029623902</c:v>
                </c:pt>
                <c:pt idx="3712">
                  <c:v>5.1098507791421204</c:v>
                </c:pt>
                <c:pt idx="3713">
                  <c:v>5.1112273553218399</c:v>
                </c:pt>
                <c:pt idx="3714">
                  <c:v>5.1126039315015701</c:v>
                </c:pt>
                <c:pt idx="3715">
                  <c:v>5.1139805076813003</c:v>
                </c:pt>
                <c:pt idx="3716">
                  <c:v>5.1153570838610198</c:v>
                </c:pt>
                <c:pt idx="3717">
                  <c:v>5.11673366004075</c:v>
                </c:pt>
                <c:pt idx="3718">
                  <c:v>5.1181102362204696</c:v>
                </c:pt>
                <c:pt idx="3719">
                  <c:v>5.1194868124001998</c:v>
                </c:pt>
                <c:pt idx="3720">
                  <c:v>5.12086338857993</c:v>
                </c:pt>
                <c:pt idx="3721">
                  <c:v>5.1222399647596504</c:v>
                </c:pt>
                <c:pt idx="3722">
                  <c:v>5.1236165409393797</c:v>
                </c:pt>
                <c:pt idx="3723">
                  <c:v>5.1249931171191001</c:v>
                </c:pt>
                <c:pt idx="3724">
                  <c:v>5.1263696932988303</c:v>
                </c:pt>
                <c:pt idx="3725">
                  <c:v>5.1277462694785498</c:v>
                </c:pt>
                <c:pt idx="3726">
                  <c:v>5.12912284565828</c:v>
                </c:pt>
                <c:pt idx="3727">
                  <c:v>5.1304994218380102</c:v>
                </c:pt>
                <c:pt idx="3728">
                  <c:v>5.1318759980177298</c:v>
                </c:pt>
                <c:pt idx="3729">
                  <c:v>5.1332525741974599</c:v>
                </c:pt>
                <c:pt idx="3730">
                  <c:v>5.1346291503771804</c:v>
                </c:pt>
                <c:pt idx="3731">
                  <c:v>5.1360057265569097</c:v>
                </c:pt>
                <c:pt idx="3732">
                  <c:v>5.1373823027366301</c:v>
                </c:pt>
                <c:pt idx="3733">
                  <c:v>5.1387588789163603</c:v>
                </c:pt>
                <c:pt idx="3734">
                  <c:v>5.1401354550960896</c:v>
                </c:pt>
                <c:pt idx="3735">
                  <c:v>5.14151203127581</c:v>
                </c:pt>
                <c:pt idx="3736">
                  <c:v>5.1428886074555402</c:v>
                </c:pt>
                <c:pt idx="3737">
                  <c:v>5.1442651836352598</c:v>
                </c:pt>
                <c:pt idx="3738">
                  <c:v>5.1456417598149899</c:v>
                </c:pt>
                <c:pt idx="3739">
                  <c:v>5.1470183359947201</c:v>
                </c:pt>
                <c:pt idx="3740">
                  <c:v>5.1483949121744397</c:v>
                </c:pt>
                <c:pt idx="3741">
                  <c:v>5.1497714883541699</c:v>
                </c:pt>
                <c:pt idx="3742">
                  <c:v>5.1511480645338903</c:v>
                </c:pt>
                <c:pt idx="3743">
                  <c:v>5.1525246407136196</c:v>
                </c:pt>
                <c:pt idx="3744">
                  <c:v>5.15390121689334</c:v>
                </c:pt>
                <c:pt idx="3745">
                  <c:v>5.1552777930730702</c:v>
                </c:pt>
                <c:pt idx="3746">
                  <c:v>5.1566543692528004</c:v>
                </c:pt>
                <c:pt idx="3747">
                  <c:v>5.1580309454325199</c:v>
                </c:pt>
                <c:pt idx="3748">
                  <c:v>5.1594075216122501</c:v>
                </c:pt>
                <c:pt idx="3749">
                  <c:v>5.1607840977919697</c:v>
                </c:pt>
                <c:pt idx="3750">
                  <c:v>5.1621606739716999</c:v>
                </c:pt>
                <c:pt idx="3751">
                  <c:v>5.1635372501514301</c:v>
                </c:pt>
                <c:pt idx="3752">
                  <c:v>5.1649138263311496</c:v>
                </c:pt>
                <c:pt idx="3753">
                  <c:v>5.1662904025108798</c:v>
                </c:pt>
                <c:pt idx="3754">
                  <c:v>5.1676669786906002</c:v>
                </c:pt>
                <c:pt idx="3755">
                  <c:v>5.1690435548703304</c:v>
                </c:pt>
                <c:pt idx="3756">
                  <c:v>5.1704201310500499</c:v>
                </c:pt>
                <c:pt idx="3757">
                  <c:v>5.1717967072297801</c:v>
                </c:pt>
                <c:pt idx="3758">
                  <c:v>5.1731732834095103</c:v>
                </c:pt>
                <c:pt idx="3759">
                  <c:v>5.1745498595892299</c:v>
                </c:pt>
                <c:pt idx="3760">
                  <c:v>5.1759264357689601</c:v>
                </c:pt>
                <c:pt idx="3761">
                  <c:v>5.1773030119486796</c:v>
                </c:pt>
                <c:pt idx="3762">
                  <c:v>5.1786795881284098</c:v>
                </c:pt>
                <c:pt idx="3763">
                  <c:v>5.1800561643081302</c:v>
                </c:pt>
                <c:pt idx="3764">
                  <c:v>5.1814327404878604</c:v>
                </c:pt>
                <c:pt idx="3765">
                  <c:v>5.1828093166675897</c:v>
                </c:pt>
                <c:pt idx="3766">
                  <c:v>5.1841858928473101</c:v>
                </c:pt>
                <c:pt idx="3767">
                  <c:v>5.1855624690270403</c:v>
                </c:pt>
                <c:pt idx="3768">
                  <c:v>5.1869390452067599</c:v>
                </c:pt>
                <c:pt idx="3769">
                  <c:v>5.1883156213864901</c:v>
                </c:pt>
                <c:pt idx="3770">
                  <c:v>5.1896921975662096</c:v>
                </c:pt>
                <c:pt idx="3771">
                  <c:v>5.1910687737459398</c:v>
                </c:pt>
                <c:pt idx="3772">
                  <c:v>5.19244534992567</c:v>
                </c:pt>
                <c:pt idx="3773">
                  <c:v>5.1938219261053904</c:v>
                </c:pt>
                <c:pt idx="3774">
                  <c:v>5.1951985022851197</c:v>
                </c:pt>
                <c:pt idx="3775">
                  <c:v>5.1965750784648401</c:v>
                </c:pt>
                <c:pt idx="3776">
                  <c:v>5.1979516546445703</c:v>
                </c:pt>
                <c:pt idx="3777">
                  <c:v>5.1993282308242996</c:v>
                </c:pt>
                <c:pt idx="3778">
                  <c:v>5.20070480700402</c:v>
                </c:pt>
                <c:pt idx="3779">
                  <c:v>5.2020813831837502</c:v>
                </c:pt>
                <c:pt idx="3780">
                  <c:v>5.2034579593634698</c:v>
                </c:pt>
                <c:pt idx="3781">
                  <c:v>5.2048345355432</c:v>
                </c:pt>
                <c:pt idx="3782">
                  <c:v>5.2062111117229204</c:v>
                </c:pt>
                <c:pt idx="3783">
                  <c:v>5.2075876879026497</c:v>
                </c:pt>
                <c:pt idx="3784">
                  <c:v>5.2089642640823799</c:v>
                </c:pt>
                <c:pt idx="3785">
                  <c:v>5.2103408402621003</c:v>
                </c:pt>
                <c:pt idx="3786">
                  <c:v>5.2117174164418296</c:v>
                </c:pt>
                <c:pt idx="3787">
                  <c:v>5.21309399262155</c:v>
                </c:pt>
                <c:pt idx="3788">
                  <c:v>5.2144705688012802</c:v>
                </c:pt>
                <c:pt idx="3789">
                  <c:v>5.2158471449809998</c:v>
                </c:pt>
                <c:pt idx="3790">
                  <c:v>5.21722372116073</c:v>
                </c:pt>
                <c:pt idx="3791">
                  <c:v>5.2186002973404602</c:v>
                </c:pt>
                <c:pt idx="3792">
                  <c:v>5.2199768735201797</c:v>
                </c:pt>
                <c:pt idx="3793">
                  <c:v>5.2213534496999099</c:v>
                </c:pt>
                <c:pt idx="3794">
                  <c:v>5.2227300258796303</c:v>
                </c:pt>
                <c:pt idx="3795">
                  <c:v>5.2241066020593596</c:v>
                </c:pt>
                <c:pt idx="3796">
                  <c:v>5.22548317823908</c:v>
                </c:pt>
                <c:pt idx="3797">
                  <c:v>5.2268597544188102</c:v>
                </c:pt>
                <c:pt idx="3798">
                  <c:v>5.2282363305985404</c:v>
                </c:pt>
                <c:pt idx="3799">
                  <c:v>5.22961290677826</c:v>
                </c:pt>
                <c:pt idx="3800">
                  <c:v>5.2309894829579902</c:v>
                </c:pt>
                <c:pt idx="3801">
                  <c:v>5.2323660591377097</c:v>
                </c:pt>
                <c:pt idx="3802">
                  <c:v>5.2337426353174399</c:v>
                </c:pt>
                <c:pt idx="3803">
                  <c:v>5.2351192114971701</c:v>
                </c:pt>
                <c:pt idx="3804">
                  <c:v>5.2364957876768896</c:v>
                </c:pt>
                <c:pt idx="3805">
                  <c:v>5.2378723638566198</c:v>
                </c:pt>
                <c:pt idx="3806">
                  <c:v>5.2392489400363402</c:v>
                </c:pt>
                <c:pt idx="3807">
                  <c:v>5.2406255162160704</c:v>
                </c:pt>
                <c:pt idx="3808">
                  <c:v>5.24200209239579</c:v>
                </c:pt>
                <c:pt idx="3809">
                  <c:v>5.2433786685755202</c:v>
                </c:pt>
                <c:pt idx="3810">
                  <c:v>5.2447552447552503</c:v>
                </c:pt>
                <c:pt idx="3811">
                  <c:v>5.2461318209349699</c:v>
                </c:pt>
                <c:pt idx="3812">
                  <c:v>5.2475083971147001</c:v>
                </c:pt>
                <c:pt idx="3813">
                  <c:v>5.2488849732944196</c:v>
                </c:pt>
                <c:pt idx="3814">
                  <c:v>5.2502615494741498</c:v>
                </c:pt>
                <c:pt idx="3815">
                  <c:v>5.25163812565388</c:v>
                </c:pt>
                <c:pt idx="3816">
                  <c:v>5.2530147018336004</c:v>
                </c:pt>
                <c:pt idx="3817">
                  <c:v>5.2543912780133297</c:v>
                </c:pt>
                <c:pt idx="3818">
                  <c:v>5.2557678541930501</c:v>
                </c:pt>
                <c:pt idx="3819">
                  <c:v>5.2571444303727803</c:v>
                </c:pt>
                <c:pt idx="3820">
                  <c:v>5.2585210065524999</c:v>
                </c:pt>
                <c:pt idx="3821">
                  <c:v>5.2598975827322301</c:v>
                </c:pt>
                <c:pt idx="3822">
                  <c:v>5.2612741589119603</c:v>
                </c:pt>
                <c:pt idx="3823">
                  <c:v>5.2626507350916798</c:v>
                </c:pt>
                <c:pt idx="3824">
                  <c:v>5.26402731127141</c:v>
                </c:pt>
                <c:pt idx="3825">
                  <c:v>5.2654038874511304</c:v>
                </c:pt>
                <c:pt idx="3826">
                  <c:v>5.2667804636308597</c:v>
                </c:pt>
                <c:pt idx="3827">
                  <c:v>5.2681570398105899</c:v>
                </c:pt>
                <c:pt idx="3828">
                  <c:v>5.2695336159903103</c:v>
                </c:pt>
                <c:pt idx="3829">
                  <c:v>5.2709101921700396</c:v>
                </c:pt>
                <c:pt idx="3830">
                  <c:v>5.2722867683497601</c:v>
                </c:pt>
                <c:pt idx="3831">
                  <c:v>5.2736633445294903</c:v>
                </c:pt>
                <c:pt idx="3832">
                  <c:v>5.2750399207092098</c:v>
                </c:pt>
                <c:pt idx="3833">
                  <c:v>5.27641649688894</c:v>
                </c:pt>
                <c:pt idx="3834">
                  <c:v>5.2777930730686702</c:v>
                </c:pt>
                <c:pt idx="3835">
                  <c:v>5.2791696492483897</c:v>
                </c:pt>
                <c:pt idx="3836">
                  <c:v>5.2805462254281199</c:v>
                </c:pt>
                <c:pt idx="3837">
                  <c:v>5.2819228016078403</c:v>
                </c:pt>
                <c:pt idx="3838">
                  <c:v>5.2832993777875696</c:v>
                </c:pt>
                <c:pt idx="3839">
                  <c:v>5.2846759539672901</c:v>
                </c:pt>
                <c:pt idx="3840">
                  <c:v>5.2860525301470203</c:v>
                </c:pt>
                <c:pt idx="3841">
                  <c:v>5.2874291063267496</c:v>
                </c:pt>
                <c:pt idx="3842">
                  <c:v>5.28880568250647</c:v>
                </c:pt>
                <c:pt idx="3843">
                  <c:v>5.2901822586862002</c:v>
                </c:pt>
                <c:pt idx="3844">
                  <c:v>5.2915588348659197</c:v>
                </c:pt>
                <c:pt idx="3845">
                  <c:v>5.2929354110456499</c:v>
                </c:pt>
                <c:pt idx="3846">
                  <c:v>5.2943119872253703</c:v>
                </c:pt>
                <c:pt idx="3847">
                  <c:v>5.2956885634050996</c:v>
                </c:pt>
                <c:pt idx="3848">
                  <c:v>5.2970651395848298</c:v>
                </c:pt>
                <c:pt idx="3849">
                  <c:v>5.2984417157645503</c:v>
                </c:pt>
                <c:pt idx="3850">
                  <c:v>5.2998182919442796</c:v>
                </c:pt>
                <c:pt idx="3851">
                  <c:v>5.301194868124</c:v>
                </c:pt>
                <c:pt idx="3852">
                  <c:v>5.3025714443037302</c:v>
                </c:pt>
                <c:pt idx="3853">
                  <c:v>5.3039480204834497</c:v>
                </c:pt>
                <c:pt idx="3854">
                  <c:v>5.3053245966631799</c:v>
                </c:pt>
                <c:pt idx="3855">
                  <c:v>5.3067011728429101</c:v>
                </c:pt>
                <c:pt idx="3856">
                  <c:v>5.3080777490226296</c:v>
                </c:pt>
                <c:pt idx="3857">
                  <c:v>5.3094543252023598</c:v>
                </c:pt>
                <c:pt idx="3858">
                  <c:v>5.3108309013820802</c:v>
                </c:pt>
                <c:pt idx="3859">
                  <c:v>5.3122074775618104</c:v>
                </c:pt>
                <c:pt idx="3860">
                  <c:v>5.31358405374153</c:v>
                </c:pt>
                <c:pt idx="3861">
                  <c:v>5.3149606299212602</c:v>
                </c:pt>
                <c:pt idx="3862">
                  <c:v>5.3163372061009904</c:v>
                </c:pt>
                <c:pt idx="3863">
                  <c:v>5.3177137822807099</c:v>
                </c:pt>
                <c:pt idx="3864">
                  <c:v>5.3190903584604401</c:v>
                </c:pt>
                <c:pt idx="3865">
                  <c:v>5.3204669346401596</c:v>
                </c:pt>
                <c:pt idx="3866">
                  <c:v>5.3218435108198898</c:v>
                </c:pt>
                <c:pt idx="3867">
                  <c:v>5.32322008699962</c:v>
                </c:pt>
                <c:pt idx="3868">
                  <c:v>5.3245966631793404</c:v>
                </c:pt>
                <c:pt idx="3869">
                  <c:v>5.3259732393590697</c:v>
                </c:pt>
                <c:pt idx="3870">
                  <c:v>5.3273498155387902</c:v>
                </c:pt>
                <c:pt idx="3871">
                  <c:v>5.3287263917185204</c:v>
                </c:pt>
                <c:pt idx="3872">
                  <c:v>5.3301029678982399</c:v>
                </c:pt>
                <c:pt idx="3873">
                  <c:v>5.3314795440779701</c:v>
                </c:pt>
                <c:pt idx="3874">
                  <c:v>5.3328561202577003</c:v>
                </c:pt>
                <c:pt idx="3875">
                  <c:v>5.3342326964374198</c:v>
                </c:pt>
                <c:pt idx="3876">
                  <c:v>5.33560927261715</c:v>
                </c:pt>
                <c:pt idx="3877">
                  <c:v>5.3369858487968704</c:v>
                </c:pt>
                <c:pt idx="3878">
                  <c:v>5.3383624249765997</c:v>
                </c:pt>
                <c:pt idx="3879">
                  <c:v>5.3397390011563299</c:v>
                </c:pt>
                <c:pt idx="3880">
                  <c:v>5.3411155773360504</c:v>
                </c:pt>
                <c:pt idx="3881">
                  <c:v>5.3424921535157797</c:v>
                </c:pt>
                <c:pt idx="3882">
                  <c:v>5.3438687296955001</c:v>
                </c:pt>
                <c:pt idx="3883">
                  <c:v>5.3452453058752303</c:v>
                </c:pt>
                <c:pt idx="3884">
                  <c:v>5.3466218820549498</c:v>
                </c:pt>
                <c:pt idx="3885">
                  <c:v>5.34799845823468</c:v>
                </c:pt>
                <c:pt idx="3886">
                  <c:v>5.3493750344144102</c:v>
                </c:pt>
                <c:pt idx="3887">
                  <c:v>5.3507516105941297</c:v>
                </c:pt>
                <c:pt idx="3888">
                  <c:v>5.3521281867738599</c:v>
                </c:pt>
                <c:pt idx="3889">
                  <c:v>5.3535047629535804</c:v>
                </c:pt>
                <c:pt idx="3890">
                  <c:v>5.3548813391333097</c:v>
                </c:pt>
                <c:pt idx="3891">
                  <c:v>5.3562579153130301</c:v>
                </c:pt>
                <c:pt idx="3892">
                  <c:v>5.3576344914927603</c:v>
                </c:pt>
                <c:pt idx="3893">
                  <c:v>5.3590110676724896</c:v>
                </c:pt>
                <c:pt idx="3894">
                  <c:v>5.36038764385221</c:v>
                </c:pt>
                <c:pt idx="3895">
                  <c:v>5.3617642200319402</c:v>
                </c:pt>
                <c:pt idx="3896">
                  <c:v>5.3631407962116597</c:v>
                </c:pt>
                <c:pt idx="3897">
                  <c:v>5.3645173723913899</c:v>
                </c:pt>
                <c:pt idx="3898">
                  <c:v>5.3658939485711201</c:v>
                </c:pt>
                <c:pt idx="3899">
                  <c:v>5.3672705247508397</c:v>
                </c:pt>
                <c:pt idx="3900">
                  <c:v>5.3686471009305698</c:v>
                </c:pt>
                <c:pt idx="3901">
                  <c:v>5.3700236771102903</c:v>
                </c:pt>
                <c:pt idx="3902">
                  <c:v>5.3714002532900196</c:v>
                </c:pt>
                <c:pt idx="3903">
                  <c:v>5.37277682946974</c:v>
                </c:pt>
                <c:pt idx="3904">
                  <c:v>5.3741534056494702</c:v>
                </c:pt>
                <c:pt idx="3905">
                  <c:v>5.3755299818292004</c:v>
                </c:pt>
                <c:pt idx="3906">
                  <c:v>5.3769065580089199</c:v>
                </c:pt>
                <c:pt idx="3907">
                  <c:v>5.3782831341886501</c:v>
                </c:pt>
                <c:pt idx="3908">
                  <c:v>5.3796597103683697</c:v>
                </c:pt>
                <c:pt idx="3909">
                  <c:v>5.3810362865480998</c:v>
                </c:pt>
                <c:pt idx="3910">
                  <c:v>5.3824128627278203</c:v>
                </c:pt>
                <c:pt idx="3911">
                  <c:v>5.3837894389075496</c:v>
                </c:pt>
                <c:pt idx="3912">
                  <c:v>5.3851660150872798</c:v>
                </c:pt>
                <c:pt idx="3913">
                  <c:v>5.3865425912670002</c:v>
                </c:pt>
                <c:pt idx="3914">
                  <c:v>5.3879191674467304</c:v>
                </c:pt>
                <c:pt idx="3915">
                  <c:v>5.3892957436264499</c:v>
                </c:pt>
                <c:pt idx="3916">
                  <c:v>5.3906723198061801</c:v>
                </c:pt>
                <c:pt idx="3917">
                  <c:v>5.3920488959859103</c:v>
                </c:pt>
                <c:pt idx="3918">
                  <c:v>5.3934254721656298</c:v>
                </c:pt>
                <c:pt idx="3919">
                  <c:v>5.39480204834536</c:v>
                </c:pt>
                <c:pt idx="3920">
                  <c:v>5.3961786245250796</c:v>
                </c:pt>
                <c:pt idx="3921">
                  <c:v>5.3975552007048098</c:v>
                </c:pt>
                <c:pt idx="3922">
                  <c:v>5.3989317768845302</c:v>
                </c:pt>
                <c:pt idx="3923">
                  <c:v>5.4003083530642604</c:v>
                </c:pt>
                <c:pt idx="3924">
                  <c:v>5.4016849292439897</c:v>
                </c:pt>
                <c:pt idx="3925">
                  <c:v>5.4030615054237101</c:v>
                </c:pt>
                <c:pt idx="3926">
                  <c:v>5.4044380816034403</c:v>
                </c:pt>
                <c:pt idx="3927">
                  <c:v>5.4058146577831598</c:v>
                </c:pt>
                <c:pt idx="3928">
                  <c:v>5.40719123396289</c:v>
                </c:pt>
                <c:pt idx="3929">
                  <c:v>5.4085678101426096</c:v>
                </c:pt>
                <c:pt idx="3930">
                  <c:v>5.4099443863223398</c:v>
                </c:pt>
                <c:pt idx="3931">
                  <c:v>5.41132096250207</c:v>
                </c:pt>
                <c:pt idx="3932">
                  <c:v>5.4126975386817904</c:v>
                </c:pt>
                <c:pt idx="3933">
                  <c:v>5.4140741148615197</c:v>
                </c:pt>
                <c:pt idx="3934">
                  <c:v>5.4154506910412401</c:v>
                </c:pt>
                <c:pt idx="3935">
                  <c:v>5.4168272672209703</c:v>
                </c:pt>
                <c:pt idx="3936">
                  <c:v>5.4182038434006996</c:v>
                </c:pt>
                <c:pt idx="3937">
                  <c:v>5.41958041958042</c:v>
                </c:pt>
                <c:pt idx="3938">
                  <c:v>5.4209569957601502</c:v>
                </c:pt>
                <c:pt idx="3939">
                  <c:v>5.4223335719398698</c:v>
                </c:pt>
                <c:pt idx="3940">
                  <c:v>5.4237101481195999</c:v>
                </c:pt>
                <c:pt idx="3941">
                  <c:v>5.4250867242993204</c:v>
                </c:pt>
                <c:pt idx="3942">
                  <c:v>5.4264633004790497</c:v>
                </c:pt>
                <c:pt idx="3943">
                  <c:v>5.4278398766587799</c:v>
                </c:pt>
                <c:pt idx="3944">
                  <c:v>5.4292164528385003</c:v>
                </c:pt>
                <c:pt idx="3945">
                  <c:v>5.4305930290182296</c:v>
                </c:pt>
                <c:pt idx="3946">
                  <c:v>5.43196960519795</c:v>
                </c:pt>
                <c:pt idx="3947">
                  <c:v>5.4333461813776802</c:v>
                </c:pt>
                <c:pt idx="3948">
                  <c:v>5.4347227575573998</c:v>
                </c:pt>
                <c:pt idx="3949">
                  <c:v>5.4360993337371299</c:v>
                </c:pt>
                <c:pt idx="3950">
                  <c:v>5.4374759099168601</c:v>
                </c:pt>
                <c:pt idx="3951">
                  <c:v>5.4388524860965797</c:v>
                </c:pt>
                <c:pt idx="3952">
                  <c:v>5.4402290622763099</c:v>
                </c:pt>
                <c:pt idx="3953">
                  <c:v>5.4416056384560303</c:v>
                </c:pt>
                <c:pt idx="3954">
                  <c:v>5.4429822146357596</c:v>
                </c:pt>
                <c:pt idx="3955">
                  <c:v>5.44435879081548</c:v>
                </c:pt>
                <c:pt idx="3956">
                  <c:v>5.4457353669952102</c:v>
                </c:pt>
                <c:pt idx="3957">
                  <c:v>5.4471119431749404</c:v>
                </c:pt>
                <c:pt idx="3958">
                  <c:v>5.4484885193546599</c:v>
                </c:pt>
                <c:pt idx="3959">
                  <c:v>5.4498650955343901</c:v>
                </c:pt>
                <c:pt idx="3960">
                  <c:v>5.4512416717141097</c:v>
                </c:pt>
                <c:pt idx="3961">
                  <c:v>5.4526182478938399</c:v>
                </c:pt>
                <c:pt idx="3962">
                  <c:v>5.4539948240735701</c:v>
                </c:pt>
                <c:pt idx="3963">
                  <c:v>5.4553714002532896</c:v>
                </c:pt>
                <c:pt idx="3964">
                  <c:v>5.4567479764330198</c:v>
                </c:pt>
                <c:pt idx="3965">
                  <c:v>5.4581245526127402</c:v>
                </c:pt>
                <c:pt idx="3966">
                  <c:v>5.4595011287924704</c:v>
                </c:pt>
                <c:pt idx="3967">
                  <c:v>5.4608777049721899</c:v>
                </c:pt>
                <c:pt idx="3968">
                  <c:v>5.4622542811519201</c:v>
                </c:pt>
                <c:pt idx="3969">
                  <c:v>5.4636308573316503</c:v>
                </c:pt>
                <c:pt idx="3970">
                  <c:v>5.4650074335113699</c:v>
                </c:pt>
                <c:pt idx="3971">
                  <c:v>5.4663840096911001</c:v>
                </c:pt>
                <c:pt idx="3972">
                  <c:v>5.4677605858708196</c:v>
                </c:pt>
                <c:pt idx="3973">
                  <c:v>5.4691371620505498</c:v>
                </c:pt>
                <c:pt idx="3974">
                  <c:v>5.47051373823028</c:v>
                </c:pt>
                <c:pt idx="3975">
                  <c:v>5.4718903144100004</c:v>
                </c:pt>
                <c:pt idx="3976">
                  <c:v>5.4732668905897297</c:v>
                </c:pt>
                <c:pt idx="3977">
                  <c:v>5.4746434667694501</c:v>
                </c:pt>
                <c:pt idx="3978">
                  <c:v>5.4760200429491803</c:v>
                </c:pt>
                <c:pt idx="3979">
                  <c:v>5.4773966191288999</c:v>
                </c:pt>
                <c:pt idx="3980">
                  <c:v>5.4787731953086301</c:v>
                </c:pt>
                <c:pt idx="3981">
                  <c:v>5.4801497714883602</c:v>
                </c:pt>
                <c:pt idx="3982">
                  <c:v>5.4815263476680798</c:v>
                </c:pt>
                <c:pt idx="3983">
                  <c:v>5.48290292384781</c:v>
                </c:pt>
                <c:pt idx="3984">
                  <c:v>5.4842795000275304</c:v>
                </c:pt>
                <c:pt idx="3985">
                  <c:v>5.4856560762072597</c:v>
                </c:pt>
                <c:pt idx="3986">
                  <c:v>5.4870326523869801</c:v>
                </c:pt>
                <c:pt idx="3987">
                  <c:v>5.4884092285667103</c:v>
                </c:pt>
                <c:pt idx="3988">
                  <c:v>5.4897858047464396</c:v>
                </c:pt>
                <c:pt idx="3989">
                  <c:v>5.49116238092616</c:v>
                </c:pt>
                <c:pt idx="3990">
                  <c:v>5.4925389571058902</c:v>
                </c:pt>
                <c:pt idx="3991">
                  <c:v>5.4939155332856098</c:v>
                </c:pt>
                <c:pt idx="3992">
                  <c:v>5.49529210946534</c:v>
                </c:pt>
                <c:pt idx="3993">
                  <c:v>5.4966686856450702</c:v>
                </c:pt>
                <c:pt idx="3994">
                  <c:v>5.4980452618247897</c:v>
                </c:pt>
                <c:pt idx="3995">
                  <c:v>5.4994218380045199</c:v>
                </c:pt>
                <c:pt idx="3996">
                  <c:v>5.5007984141842403</c:v>
                </c:pt>
                <c:pt idx="3997">
                  <c:v>5.5021749903639696</c:v>
                </c:pt>
                <c:pt idx="3998">
                  <c:v>5.50355156654369</c:v>
                </c:pt>
                <c:pt idx="3999">
                  <c:v>5.5049281427234202</c:v>
                </c:pt>
                <c:pt idx="4000">
                  <c:v>5.5063047189031504</c:v>
                </c:pt>
                <c:pt idx="4001">
                  <c:v>5.50768129508287</c:v>
                </c:pt>
                <c:pt idx="4002">
                  <c:v>5.5090578712626002</c:v>
                </c:pt>
                <c:pt idx="4003">
                  <c:v>5.5104344474423197</c:v>
                </c:pt>
                <c:pt idx="4004">
                  <c:v>5.5118110236220499</c:v>
                </c:pt>
                <c:pt idx="4005">
                  <c:v>5.5131875998017703</c:v>
                </c:pt>
                <c:pt idx="4006">
                  <c:v>5.5145641759814996</c:v>
                </c:pt>
                <c:pt idx="4007">
                  <c:v>5.5159407521612298</c:v>
                </c:pt>
                <c:pt idx="4008">
                  <c:v>5.5173173283409502</c:v>
                </c:pt>
                <c:pt idx="4009">
                  <c:v>5.5186939045206804</c:v>
                </c:pt>
                <c:pt idx="4010">
                  <c:v>5.5200704807004</c:v>
                </c:pt>
                <c:pt idx="4011">
                  <c:v>5.5214470568801302</c:v>
                </c:pt>
                <c:pt idx="4012">
                  <c:v>5.5228236330598603</c:v>
                </c:pt>
                <c:pt idx="4013">
                  <c:v>5.5242002092395799</c:v>
                </c:pt>
                <c:pt idx="4014">
                  <c:v>5.5255767854193101</c:v>
                </c:pt>
                <c:pt idx="4015">
                  <c:v>5.5269533615990296</c:v>
                </c:pt>
                <c:pt idx="4016">
                  <c:v>5.5283299377787598</c:v>
                </c:pt>
                <c:pt idx="4017">
                  <c:v>5.5297065139584802</c:v>
                </c:pt>
                <c:pt idx="4018">
                  <c:v>5.5310830901382104</c:v>
                </c:pt>
                <c:pt idx="4019">
                  <c:v>5.5324596663179397</c:v>
                </c:pt>
                <c:pt idx="4020">
                  <c:v>5.5338362424976602</c:v>
                </c:pt>
                <c:pt idx="4021">
                  <c:v>5.5352128186773903</c:v>
                </c:pt>
                <c:pt idx="4022">
                  <c:v>5.5365893948571099</c:v>
                </c:pt>
                <c:pt idx="4023">
                  <c:v>5.5379659710368401</c:v>
                </c:pt>
                <c:pt idx="4024">
                  <c:v>5.5393425472165596</c:v>
                </c:pt>
                <c:pt idx="4025">
                  <c:v>5.5407191233962898</c:v>
                </c:pt>
                <c:pt idx="4026">
                  <c:v>5.54209569957602</c:v>
                </c:pt>
                <c:pt idx="4027">
                  <c:v>5.5434722757557404</c:v>
                </c:pt>
                <c:pt idx="4028">
                  <c:v>5.5448488519354697</c:v>
                </c:pt>
                <c:pt idx="4029">
                  <c:v>5.5462254281151901</c:v>
                </c:pt>
                <c:pt idx="4030">
                  <c:v>5.5476020042949203</c:v>
                </c:pt>
                <c:pt idx="4031">
                  <c:v>5.5489785804746399</c:v>
                </c:pt>
                <c:pt idx="4032">
                  <c:v>5.5503551566543701</c:v>
                </c:pt>
                <c:pt idx="4033">
                  <c:v>5.5517317328341003</c:v>
                </c:pt>
                <c:pt idx="4034">
                  <c:v>5.5531083090138198</c:v>
                </c:pt>
                <c:pt idx="4035">
                  <c:v>5.55448488519355</c:v>
                </c:pt>
                <c:pt idx="4036">
                  <c:v>5.5558614613732704</c:v>
                </c:pt>
                <c:pt idx="4037">
                  <c:v>5.5572380375529997</c:v>
                </c:pt>
                <c:pt idx="4038">
                  <c:v>5.5586146137327299</c:v>
                </c:pt>
                <c:pt idx="4039">
                  <c:v>5.5599911899124503</c:v>
                </c:pt>
                <c:pt idx="4040">
                  <c:v>5.5613677660921796</c:v>
                </c:pt>
                <c:pt idx="4041">
                  <c:v>5.5627443422719001</c:v>
                </c:pt>
                <c:pt idx="4042">
                  <c:v>5.5641209184516303</c:v>
                </c:pt>
                <c:pt idx="4043">
                  <c:v>5.5654974946313498</c:v>
                </c:pt>
                <c:pt idx="4044">
                  <c:v>5.56687407081108</c:v>
                </c:pt>
                <c:pt idx="4045">
                  <c:v>5.5682506469908102</c:v>
                </c:pt>
                <c:pt idx="4046">
                  <c:v>5.5696272231705297</c:v>
                </c:pt>
                <c:pt idx="4047">
                  <c:v>5.5710037993502599</c:v>
                </c:pt>
                <c:pt idx="4048">
                  <c:v>5.5723803755299803</c:v>
                </c:pt>
                <c:pt idx="4049">
                  <c:v>5.5737569517097096</c:v>
                </c:pt>
                <c:pt idx="4050">
                  <c:v>5.5751335278894301</c:v>
                </c:pt>
                <c:pt idx="4051">
                  <c:v>5.5765101040691603</c:v>
                </c:pt>
                <c:pt idx="4052">
                  <c:v>5.5778866802488896</c:v>
                </c:pt>
                <c:pt idx="4053">
                  <c:v>5.57926325642861</c:v>
                </c:pt>
                <c:pt idx="4054">
                  <c:v>5.5806398326083402</c:v>
                </c:pt>
                <c:pt idx="4055">
                  <c:v>5.5820164087880597</c:v>
                </c:pt>
                <c:pt idx="4056">
                  <c:v>5.5833929849677899</c:v>
                </c:pt>
                <c:pt idx="4057">
                  <c:v>5.5847695611475201</c:v>
                </c:pt>
                <c:pt idx="4058">
                  <c:v>5.5861461373272396</c:v>
                </c:pt>
                <c:pt idx="4059">
                  <c:v>5.5875227135069698</c:v>
                </c:pt>
                <c:pt idx="4060">
                  <c:v>5.5888992896866903</c:v>
                </c:pt>
                <c:pt idx="4061">
                  <c:v>5.5902758658664196</c:v>
                </c:pt>
                <c:pt idx="4062">
                  <c:v>5.59165244204614</c:v>
                </c:pt>
                <c:pt idx="4063">
                  <c:v>5.5930290182258702</c:v>
                </c:pt>
                <c:pt idx="4064">
                  <c:v>5.5944055944056004</c:v>
                </c:pt>
                <c:pt idx="4065">
                  <c:v>5.5957821705853199</c:v>
                </c:pt>
                <c:pt idx="4066">
                  <c:v>5.5971587467650501</c:v>
                </c:pt>
                <c:pt idx="4067">
                  <c:v>5.5985353229447696</c:v>
                </c:pt>
                <c:pt idx="4068">
                  <c:v>5.5999118991244998</c:v>
                </c:pt>
                <c:pt idx="4069">
                  <c:v>5.60128847530423</c:v>
                </c:pt>
                <c:pt idx="4070">
                  <c:v>5.6026650514839504</c:v>
                </c:pt>
                <c:pt idx="4071">
                  <c:v>5.6040416276636797</c:v>
                </c:pt>
                <c:pt idx="4072">
                  <c:v>5.6054182038434002</c:v>
                </c:pt>
                <c:pt idx="4073">
                  <c:v>5.6067947800231304</c:v>
                </c:pt>
                <c:pt idx="4074">
                  <c:v>5.6081713562028499</c:v>
                </c:pt>
                <c:pt idx="4075">
                  <c:v>5.6095479323825801</c:v>
                </c:pt>
                <c:pt idx="4076">
                  <c:v>5.6109245085623103</c:v>
                </c:pt>
                <c:pt idx="4077">
                  <c:v>5.6123010847420298</c:v>
                </c:pt>
                <c:pt idx="4078">
                  <c:v>5.61367766092176</c:v>
                </c:pt>
                <c:pt idx="4079">
                  <c:v>5.6150542371014804</c:v>
                </c:pt>
                <c:pt idx="4080">
                  <c:v>5.6164308132812097</c:v>
                </c:pt>
                <c:pt idx="4081">
                  <c:v>5.6178073894609302</c:v>
                </c:pt>
                <c:pt idx="4082">
                  <c:v>5.6191839656406604</c:v>
                </c:pt>
                <c:pt idx="4083">
                  <c:v>5.6205605418203897</c:v>
                </c:pt>
                <c:pt idx="4084">
                  <c:v>5.6219371180001101</c:v>
                </c:pt>
                <c:pt idx="4085">
                  <c:v>5.6233136941798403</c:v>
                </c:pt>
                <c:pt idx="4086">
                  <c:v>5.6246902703595598</c:v>
                </c:pt>
                <c:pt idx="4087">
                  <c:v>5.62606684653929</c:v>
                </c:pt>
                <c:pt idx="4088">
                  <c:v>5.6274434227190104</c:v>
                </c:pt>
                <c:pt idx="4089">
                  <c:v>5.6288199988987397</c:v>
                </c:pt>
                <c:pt idx="4090">
                  <c:v>5.6301965750784699</c:v>
                </c:pt>
                <c:pt idx="4091">
                  <c:v>5.6315731512581904</c:v>
                </c:pt>
                <c:pt idx="4092">
                  <c:v>5.6329497274379197</c:v>
                </c:pt>
                <c:pt idx="4093">
                  <c:v>5.6343263036176401</c:v>
                </c:pt>
                <c:pt idx="4094">
                  <c:v>5.6357028797973703</c:v>
                </c:pt>
                <c:pt idx="4095">
                  <c:v>5.6370794559770898</c:v>
                </c:pt>
                <c:pt idx="4096">
                  <c:v>5.63845603215682</c:v>
                </c:pt>
                <c:pt idx="4097">
                  <c:v>5.6398326083365502</c:v>
                </c:pt>
                <c:pt idx="4098">
                  <c:v>5.6412091845162697</c:v>
                </c:pt>
                <c:pt idx="4099">
                  <c:v>5.6425857606959999</c:v>
                </c:pt>
                <c:pt idx="4100">
                  <c:v>5.6439623368757204</c:v>
                </c:pt>
                <c:pt idx="4101">
                  <c:v>5.6453389130554497</c:v>
                </c:pt>
                <c:pt idx="4102">
                  <c:v>5.6467154892351799</c:v>
                </c:pt>
                <c:pt idx="4103">
                  <c:v>5.6480920654149003</c:v>
                </c:pt>
                <c:pt idx="4104">
                  <c:v>5.6494686415946296</c:v>
                </c:pt>
                <c:pt idx="4105">
                  <c:v>5.65084521777435</c:v>
                </c:pt>
                <c:pt idx="4106">
                  <c:v>5.6522217939540802</c:v>
                </c:pt>
                <c:pt idx="4107">
                  <c:v>5.6535983701337997</c:v>
                </c:pt>
                <c:pt idx="4108">
                  <c:v>5.6549749463135299</c:v>
                </c:pt>
                <c:pt idx="4109">
                  <c:v>5.6563515224932601</c:v>
                </c:pt>
                <c:pt idx="4110">
                  <c:v>5.6577280986729797</c:v>
                </c:pt>
                <c:pt idx="4111">
                  <c:v>5.6591046748527098</c:v>
                </c:pt>
                <c:pt idx="4112">
                  <c:v>5.6604812510324303</c:v>
                </c:pt>
                <c:pt idx="4113">
                  <c:v>5.6618578272121596</c:v>
                </c:pt>
                <c:pt idx="4114">
                  <c:v>5.66323440339188</c:v>
                </c:pt>
                <c:pt idx="4115">
                  <c:v>5.6646109795716102</c:v>
                </c:pt>
                <c:pt idx="4116">
                  <c:v>5.6659875557513404</c:v>
                </c:pt>
                <c:pt idx="4117">
                  <c:v>5.6673641319310599</c:v>
                </c:pt>
                <c:pt idx="4118">
                  <c:v>5.6687407081107901</c:v>
                </c:pt>
                <c:pt idx="4119">
                  <c:v>5.6701172842905097</c:v>
                </c:pt>
                <c:pt idx="4120">
                  <c:v>5.6714938604702398</c:v>
                </c:pt>
                <c:pt idx="4121">
                  <c:v>5.67287043664997</c:v>
                </c:pt>
                <c:pt idx="4122">
                  <c:v>5.6742470128296896</c:v>
                </c:pt>
                <c:pt idx="4123">
                  <c:v>5.6756235890094198</c:v>
                </c:pt>
                <c:pt idx="4124">
                  <c:v>5.6770001651891402</c:v>
                </c:pt>
                <c:pt idx="4125">
                  <c:v>5.6783767413688704</c:v>
                </c:pt>
                <c:pt idx="4126">
                  <c:v>5.6797533175485899</c:v>
                </c:pt>
                <c:pt idx="4127">
                  <c:v>5.6811298937283201</c:v>
                </c:pt>
                <c:pt idx="4128">
                  <c:v>5.6825064699080503</c:v>
                </c:pt>
                <c:pt idx="4129">
                  <c:v>5.6838830460877698</c:v>
                </c:pt>
                <c:pt idx="4130">
                  <c:v>5.6852596222675</c:v>
                </c:pt>
                <c:pt idx="4131">
                  <c:v>5.6866361984472196</c:v>
                </c:pt>
                <c:pt idx="4132">
                  <c:v>5.6880127746269498</c:v>
                </c:pt>
                <c:pt idx="4133">
                  <c:v>5.68938935080668</c:v>
                </c:pt>
                <c:pt idx="4134">
                  <c:v>5.6907659269864004</c:v>
                </c:pt>
                <c:pt idx="4135">
                  <c:v>5.6921425031661297</c:v>
                </c:pt>
                <c:pt idx="4136">
                  <c:v>5.6935190793458501</c:v>
                </c:pt>
                <c:pt idx="4137">
                  <c:v>5.6948956555255803</c:v>
                </c:pt>
                <c:pt idx="4138">
                  <c:v>5.6962722317052998</c:v>
                </c:pt>
                <c:pt idx="4139">
                  <c:v>5.69764880788503</c:v>
                </c:pt>
                <c:pt idx="4140">
                  <c:v>5.6990253840647602</c:v>
                </c:pt>
                <c:pt idx="4141">
                  <c:v>5.7004019602444798</c:v>
                </c:pt>
                <c:pt idx="4142">
                  <c:v>5.70177853642421</c:v>
                </c:pt>
                <c:pt idx="4143">
                  <c:v>5.7031551126039304</c:v>
                </c:pt>
                <c:pt idx="4144">
                  <c:v>5.7045316887836597</c:v>
                </c:pt>
                <c:pt idx="4145">
                  <c:v>5.7059082649633801</c:v>
                </c:pt>
                <c:pt idx="4146">
                  <c:v>5.7072848411431103</c:v>
                </c:pt>
                <c:pt idx="4147">
                  <c:v>5.7086614173228396</c:v>
                </c:pt>
                <c:pt idx="4148">
                  <c:v>5.71003799350256</c:v>
                </c:pt>
                <c:pt idx="4149">
                  <c:v>5.7114145696822902</c:v>
                </c:pt>
                <c:pt idx="4150">
                  <c:v>5.7127911458620098</c:v>
                </c:pt>
                <c:pt idx="4151">
                  <c:v>5.7141677220417399</c:v>
                </c:pt>
                <c:pt idx="4152">
                  <c:v>5.7155442982214701</c:v>
                </c:pt>
                <c:pt idx="4153">
                  <c:v>5.7169208744011897</c:v>
                </c:pt>
                <c:pt idx="4154">
                  <c:v>5.7182974505809199</c:v>
                </c:pt>
                <c:pt idx="4155">
                  <c:v>5.7196740267606403</c:v>
                </c:pt>
                <c:pt idx="4156">
                  <c:v>5.7210506029403696</c:v>
                </c:pt>
                <c:pt idx="4157">
                  <c:v>5.72242717912009</c:v>
                </c:pt>
                <c:pt idx="4158">
                  <c:v>5.7238037552998202</c:v>
                </c:pt>
                <c:pt idx="4159">
                  <c:v>5.7251803314795504</c:v>
                </c:pt>
                <c:pt idx="4160">
                  <c:v>5.7265569076592699</c:v>
                </c:pt>
                <c:pt idx="4161">
                  <c:v>5.7279334838390001</c:v>
                </c:pt>
                <c:pt idx="4162">
                  <c:v>5.7293100600187197</c:v>
                </c:pt>
                <c:pt idx="4163">
                  <c:v>5.7306866361984499</c:v>
                </c:pt>
                <c:pt idx="4164">
                  <c:v>5.7320632123781703</c:v>
                </c:pt>
                <c:pt idx="4165">
                  <c:v>5.7334397885578996</c:v>
                </c:pt>
                <c:pt idx="4166">
                  <c:v>5.7348163647376298</c:v>
                </c:pt>
                <c:pt idx="4167">
                  <c:v>5.7361929409173502</c:v>
                </c:pt>
                <c:pt idx="4168">
                  <c:v>5.7375695170970804</c:v>
                </c:pt>
                <c:pt idx="4169">
                  <c:v>5.7389460932767999</c:v>
                </c:pt>
                <c:pt idx="4170">
                  <c:v>5.7403226694565301</c:v>
                </c:pt>
                <c:pt idx="4171">
                  <c:v>5.7416992456362497</c:v>
                </c:pt>
                <c:pt idx="4172">
                  <c:v>5.7430758218159799</c:v>
                </c:pt>
                <c:pt idx="4173">
                  <c:v>5.7444523979957101</c:v>
                </c:pt>
                <c:pt idx="4174">
                  <c:v>5.7458289741754296</c:v>
                </c:pt>
                <c:pt idx="4175">
                  <c:v>5.7472055503551598</c:v>
                </c:pt>
                <c:pt idx="4176">
                  <c:v>5.7485821265348802</c:v>
                </c:pt>
                <c:pt idx="4177">
                  <c:v>5.7499587027146104</c:v>
                </c:pt>
                <c:pt idx="4178">
                  <c:v>5.7513352788943397</c:v>
                </c:pt>
                <c:pt idx="4179">
                  <c:v>5.7527118550740601</c:v>
                </c:pt>
                <c:pt idx="4180">
                  <c:v>5.7540884312537903</c:v>
                </c:pt>
                <c:pt idx="4181">
                  <c:v>5.7554650074335099</c:v>
                </c:pt>
                <c:pt idx="4182">
                  <c:v>5.7568415836132401</c:v>
                </c:pt>
                <c:pt idx="4183">
                  <c:v>5.7582181597929596</c:v>
                </c:pt>
                <c:pt idx="4184">
                  <c:v>5.7595947359726898</c:v>
                </c:pt>
                <c:pt idx="4185">
                  <c:v>5.76097131215242</c:v>
                </c:pt>
                <c:pt idx="4186">
                  <c:v>5.7623478883321404</c:v>
                </c:pt>
                <c:pt idx="4187">
                  <c:v>5.7637244645118697</c:v>
                </c:pt>
                <c:pt idx="4188">
                  <c:v>5.7651010406915901</c:v>
                </c:pt>
                <c:pt idx="4189">
                  <c:v>5.7664776168713203</c:v>
                </c:pt>
                <c:pt idx="4190">
                  <c:v>5.7678541930510399</c:v>
                </c:pt>
                <c:pt idx="4191">
                  <c:v>5.7692307692307701</c:v>
                </c:pt>
                <c:pt idx="4192">
                  <c:v>5.7706073454105002</c:v>
                </c:pt>
                <c:pt idx="4193">
                  <c:v>5.7719839215902198</c:v>
                </c:pt>
                <c:pt idx="4194">
                  <c:v>5.77336049776995</c:v>
                </c:pt>
                <c:pt idx="4195">
                  <c:v>5.7747370739496704</c:v>
                </c:pt>
                <c:pt idx="4196">
                  <c:v>5.7761136501293997</c:v>
                </c:pt>
                <c:pt idx="4197">
                  <c:v>5.7774902263091299</c:v>
                </c:pt>
                <c:pt idx="4198">
                  <c:v>5.7788668024888503</c:v>
                </c:pt>
                <c:pt idx="4199">
                  <c:v>5.7802433786685796</c:v>
                </c:pt>
                <c:pt idx="4200">
                  <c:v>5.7816199548483</c:v>
                </c:pt>
                <c:pt idx="4201">
                  <c:v>5.7829965310280302</c:v>
                </c:pt>
                <c:pt idx="4202">
                  <c:v>5.7843731072077498</c:v>
                </c:pt>
                <c:pt idx="4203">
                  <c:v>5.78574968338748</c:v>
                </c:pt>
                <c:pt idx="4204">
                  <c:v>5.7871262595672102</c:v>
                </c:pt>
                <c:pt idx="4205">
                  <c:v>5.7885028357469297</c:v>
                </c:pt>
                <c:pt idx="4206">
                  <c:v>5.7898794119266599</c:v>
                </c:pt>
                <c:pt idx="4207">
                  <c:v>5.7912559881063803</c:v>
                </c:pt>
                <c:pt idx="4208">
                  <c:v>5.7926325642861096</c:v>
                </c:pt>
                <c:pt idx="4209">
                  <c:v>5.79400914046583</c:v>
                </c:pt>
                <c:pt idx="4210">
                  <c:v>5.7953857166455602</c:v>
                </c:pt>
                <c:pt idx="4211">
                  <c:v>5.7967622928252904</c:v>
                </c:pt>
                <c:pt idx="4212">
                  <c:v>5.79813886900501</c:v>
                </c:pt>
                <c:pt idx="4213">
                  <c:v>5.7995154451847402</c:v>
                </c:pt>
                <c:pt idx="4214">
                  <c:v>5.8008920213644597</c:v>
                </c:pt>
                <c:pt idx="4215">
                  <c:v>5.8022685975441899</c:v>
                </c:pt>
                <c:pt idx="4216">
                  <c:v>5.8036451737239201</c:v>
                </c:pt>
                <c:pt idx="4217">
                  <c:v>5.8050217499036396</c:v>
                </c:pt>
                <c:pt idx="4218">
                  <c:v>5.8063983260833698</c:v>
                </c:pt>
                <c:pt idx="4219">
                  <c:v>5.8077749022630902</c:v>
                </c:pt>
                <c:pt idx="4220">
                  <c:v>5.8091514784428204</c:v>
                </c:pt>
                <c:pt idx="4221">
                  <c:v>5.81052805462254</c:v>
                </c:pt>
                <c:pt idx="4222">
                  <c:v>5.8119046308022702</c:v>
                </c:pt>
                <c:pt idx="4223">
                  <c:v>5.8132812069820003</c:v>
                </c:pt>
                <c:pt idx="4224">
                  <c:v>5.8146577831617199</c:v>
                </c:pt>
                <c:pt idx="4225">
                  <c:v>5.8160343593414501</c:v>
                </c:pt>
                <c:pt idx="4226">
                  <c:v>5.8174109355211696</c:v>
                </c:pt>
                <c:pt idx="4227">
                  <c:v>5.8187875117008998</c:v>
                </c:pt>
                <c:pt idx="4228">
                  <c:v>5.8201640878806202</c:v>
                </c:pt>
                <c:pt idx="4229">
                  <c:v>5.8215406640603504</c:v>
                </c:pt>
                <c:pt idx="4230">
                  <c:v>5.8229172402400797</c:v>
                </c:pt>
                <c:pt idx="4231">
                  <c:v>5.8242938164198002</c:v>
                </c:pt>
                <c:pt idx="4232">
                  <c:v>5.8256703925995303</c:v>
                </c:pt>
                <c:pt idx="4233">
                  <c:v>5.8270469687792499</c:v>
                </c:pt>
                <c:pt idx="4234">
                  <c:v>5.8284235449589801</c:v>
                </c:pt>
                <c:pt idx="4235">
                  <c:v>5.8298001211387103</c:v>
                </c:pt>
                <c:pt idx="4236">
                  <c:v>5.8311766973184298</c:v>
                </c:pt>
                <c:pt idx="4237">
                  <c:v>5.83255327349816</c:v>
                </c:pt>
                <c:pt idx="4238">
                  <c:v>5.8339298496778804</c:v>
                </c:pt>
                <c:pt idx="4239">
                  <c:v>5.8353064258576097</c:v>
                </c:pt>
                <c:pt idx="4240">
                  <c:v>5.8366830020373301</c:v>
                </c:pt>
                <c:pt idx="4241">
                  <c:v>5.8380595782170603</c:v>
                </c:pt>
                <c:pt idx="4242">
                  <c:v>5.8394361543967896</c:v>
                </c:pt>
                <c:pt idx="4243">
                  <c:v>5.8408127305765101</c:v>
                </c:pt>
                <c:pt idx="4244">
                  <c:v>5.8421893067562403</c:v>
                </c:pt>
                <c:pt idx="4245">
                  <c:v>5.8435658829359598</c:v>
                </c:pt>
                <c:pt idx="4246">
                  <c:v>5.84494245911569</c:v>
                </c:pt>
                <c:pt idx="4247">
                  <c:v>5.8463190352954202</c:v>
                </c:pt>
                <c:pt idx="4248">
                  <c:v>5.8476956114751397</c:v>
                </c:pt>
                <c:pt idx="4249">
                  <c:v>5.8490721876548699</c:v>
                </c:pt>
                <c:pt idx="4250">
                  <c:v>5.8504487638345903</c:v>
                </c:pt>
                <c:pt idx="4251">
                  <c:v>5.8518253400143196</c:v>
                </c:pt>
                <c:pt idx="4252">
                  <c:v>5.8532019161940401</c:v>
                </c:pt>
                <c:pt idx="4253">
                  <c:v>5.8545784923737703</c:v>
                </c:pt>
                <c:pt idx="4254">
                  <c:v>5.8559550685534996</c:v>
                </c:pt>
                <c:pt idx="4255">
                  <c:v>5.85733164473322</c:v>
                </c:pt>
                <c:pt idx="4256">
                  <c:v>5.8587082209129502</c:v>
                </c:pt>
                <c:pt idx="4257">
                  <c:v>5.8600847970926697</c:v>
                </c:pt>
                <c:pt idx="4258">
                  <c:v>5.8614613732723999</c:v>
                </c:pt>
                <c:pt idx="4259">
                  <c:v>5.8628379494521203</c:v>
                </c:pt>
                <c:pt idx="4260">
                  <c:v>5.8642145256318496</c:v>
                </c:pt>
                <c:pt idx="4261">
                  <c:v>5.8655911018115798</c:v>
                </c:pt>
                <c:pt idx="4262">
                  <c:v>5.8669676779913003</c:v>
                </c:pt>
                <c:pt idx="4263">
                  <c:v>5.8683442541710296</c:v>
                </c:pt>
                <c:pt idx="4264">
                  <c:v>5.86972083035075</c:v>
                </c:pt>
                <c:pt idx="4265">
                  <c:v>5.8710974065304802</c:v>
                </c:pt>
                <c:pt idx="4266">
                  <c:v>5.8724739827101997</c:v>
                </c:pt>
                <c:pt idx="4267">
                  <c:v>5.8738505588899299</c:v>
                </c:pt>
                <c:pt idx="4268">
                  <c:v>5.8752271350696601</c:v>
                </c:pt>
                <c:pt idx="4269">
                  <c:v>5.8766037112493796</c:v>
                </c:pt>
                <c:pt idx="4270">
                  <c:v>5.8779802874291098</c:v>
                </c:pt>
                <c:pt idx="4271">
                  <c:v>5.8793568636088303</c:v>
                </c:pt>
                <c:pt idx="4272">
                  <c:v>5.8807334397885596</c:v>
                </c:pt>
                <c:pt idx="4273">
                  <c:v>5.88211001596828</c:v>
                </c:pt>
                <c:pt idx="4274">
                  <c:v>5.8834865921480102</c:v>
                </c:pt>
                <c:pt idx="4275">
                  <c:v>5.8848631683277404</c:v>
                </c:pt>
                <c:pt idx="4276">
                  <c:v>5.8862397445074599</c:v>
                </c:pt>
                <c:pt idx="4277">
                  <c:v>5.8876163206871901</c:v>
                </c:pt>
                <c:pt idx="4278">
                  <c:v>5.8889928968669096</c:v>
                </c:pt>
                <c:pt idx="4279">
                  <c:v>5.8903694730466398</c:v>
                </c:pt>
                <c:pt idx="4280">
                  <c:v>5.89174604922637</c:v>
                </c:pt>
                <c:pt idx="4281">
                  <c:v>5.8931226254060904</c:v>
                </c:pt>
                <c:pt idx="4282">
                  <c:v>5.8944992015858197</c:v>
                </c:pt>
                <c:pt idx="4283">
                  <c:v>5.8958757777655402</c:v>
                </c:pt>
                <c:pt idx="4284">
                  <c:v>5.8972523539452704</c:v>
                </c:pt>
                <c:pt idx="4285">
                  <c:v>5.8986289301249899</c:v>
                </c:pt>
                <c:pt idx="4286">
                  <c:v>5.9000055063047201</c:v>
                </c:pt>
                <c:pt idx="4287">
                  <c:v>5.9013820824844503</c:v>
                </c:pt>
                <c:pt idx="4288">
                  <c:v>5.9027586586641698</c:v>
                </c:pt>
                <c:pt idx="4289">
                  <c:v>5.9041352348439</c:v>
                </c:pt>
                <c:pt idx="4290">
                  <c:v>5.9055118110236204</c:v>
                </c:pt>
                <c:pt idx="4291">
                  <c:v>5.9068883872033497</c:v>
                </c:pt>
                <c:pt idx="4292">
                  <c:v>5.9082649633830799</c:v>
                </c:pt>
                <c:pt idx="4293">
                  <c:v>5.9096415395628004</c:v>
                </c:pt>
                <c:pt idx="4294">
                  <c:v>5.9110181157425297</c:v>
                </c:pt>
                <c:pt idx="4295">
                  <c:v>5.9123946919222501</c:v>
                </c:pt>
                <c:pt idx="4296">
                  <c:v>5.9137712681019803</c:v>
                </c:pt>
                <c:pt idx="4297">
                  <c:v>5.9151478442816998</c:v>
                </c:pt>
                <c:pt idx="4298">
                  <c:v>5.91652442046143</c:v>
                </c:pt>
                <c:pt idx="4299">
                  <c:v>5.9179009966411602</c:v>
                </c:pt>
                <c:pt idx="4300">
                  <c:v>5.9192775728208797</c:v>
                </c:pt>
                <c:pt idx="4301">
                  <c:v>5.9206541490006099</c:v>
                </c:pt>
                <c:pt idx="4302">
                  <c:v>5.9220307251803304</c:v>
                </c:pt>
                <c:pt idx="4303">
                  <c:v>5.9234073013600597</c:v>
                </c:pt>
                <c:pt idx="4304">
                  <c:v>5.9247838775397801</c:v>
                </c:pt>
                <c:pt idx="4305">
                  <c:v>5.9261604537195103</c:v>
                </c:pt>
                <c:pt idx="4306">
                  <c:v>5.9275370298992396</c:v>
                </c:pt>
                <c:pt idx="4307">
                  <c:v>5.92891360607896</c:v>
                </c:pt>
                <c:pt idx="4308">
                  <c:v>5.9302901822586902</c:v>
                </c:pt>
                <c:pt idx="4309">
                  <c:v>5.9316667584384097</c:v>
                </c:pt>
                <c:pt idx="4310">
                  <c:v>5.9330433346181399</c:v>
                </c:pt>
                <c:pt idx="4311">
                  <c:v>5.9344199107978701</c:v>
                </c:pt>
                <c:pt idx="4312">
                  <c:v>5.9357964869775897</c:v>
                </c:pt>
                <c:pt idx="4313">
                  <c:v>5.9371730631573199</c:v>
                </c:pt>
                <c:pt idx="4314">
                  <c:v>5.9385496393370403</c:v>
                </c:pt>
                <c:pt idx="4315">
                  <c:v>5.9399262155167696</c:v>
                </c:pt>
                <c:pt idx="4316">
                  <c:v>5.94130279169649</c:v>
                </c:pt>
                <c:pt idx="4317">
                  <c:v>5.9426793678762202</c:v>
                </c:pt>
                <c:pt idx="4318">
                  <c:v>5.9440559440559504</c:v>
                </c:pt>
                <c:pt idx="4319">
                  <c:v>5.9454325202356699</c:v>
                </c:pt>
                <c:pt idx="4320">
                  <c:v>5.9468090964154001</c:v>
                </c:pt>
                <c:pt idx="4321">
                  <c:v>5.9481856725951197</c:v>
                </c:pt>
                <c:pt idx="4322">
                  <c:v>5.9495622487748498</c:v>
                </c:pt>
                <c:pt idx="4323">
                  <c:v>5.9509388249545703</c:v>
                </c:pt>
                <c:pt idx="4324">
                  <c:v>5.9523154011342996</c:v>
                </c:pt>
                <c:pt idx="4325">
                  <c:v>5.9536919773140298</c:v>
                </c:pt>
                <c:pt idx="4326">
                  <c:v>5.9550685534937502</c:v>
                </c:pt>
                <c:pt idx="4327">
                  <c:v>5.9564451296734804</c:v>
                </c:pt>
                <c:pt idx="4328">
                  <c:v>5.9578217058531999</c:v>
                </c:pt>
                <c:pt idx="4329">
                  <c:v>5.9591982820329301</c:v>
                </c:pt>
                <c:pt idx="4330">
                  <c:v>5.9605748582126497</c:v>
                </c:pt>
                <c:pt idx="4331">
                  <c:v>5.9619514343923798</c:v>
                </c:pt>
                <c:pt idx="4332">
                  <c:v>5.96332801057211</c:v>
                </c:pt>
                <c:pt idx="4333">
                  <c:v>5.9647045867518296</c:v>
                </c:pt>
                <c:pt idx="4334">
                  <c:v>5.9660811629315598</c:v>
                </c:pt>
                <c:pt idx="4335">
                  <c:v>5.9674577391112802</c:v>
                </c:pt>
                <c:pt idx="4336">
                  <c:v>5.9688343152910104</c:v>
                </c:pt>
                <c:pt idx="4337">
                  <c:v>5.9702108914707397</c:v>
                </c:pt>
                <c:pt idx="4338">
                  <c:v>5.9715874676504601</c:v>
                </c:pt>
                <c:pt idx="4339">
                  <c:v>5.9729640438301903</c:v>
                </c:pt>
                <c:pt idx="4340">
                  <c:v>5.9743406200099098</c:v>
                </c:pt>
                <c:pt idx="4341">
                  <c:v>5.97571719618964</c:v>
                </c:pt>
                <c:pt idx="4342">
                  <c:v>5.9770937723693596</c:v>
                </c:pt>
                <c:pt idx="4343">
                  <c:v>5.9784703485490898</c:v>
                </c:pt>
                <c:pt idx="4344">
                  <c:v>5.97984692472882</c:v>
                </c:pt>
                <c:pt idx="4345">
                  <c:v>5.9812235009085404</c:v>
                </c:pt>
                <c:pt idx="4346">
                  <c:v>5.9826000770882697</c:v>
                </c:pt>
                <c:pt idx="4347">
                  <c:v>5.9839766532679901</c:v>
                </c:pt>
                <c:pt idx="4348">
                  <c:v>5.9853532294477203</c:v>
                </c:pt>
                <c:pt idx="4349">
                  <c:v>5.9867298056274398</c:v>
                </c:pt>
                <c:pt idx="4350">
                  <c:v>5.98810638180717</c:v>
                </c:pt>
                <c:pt idx="4351">
                  <c:v>5.9894829579869002</c:v>
                </c:pt>
                <c:pt idx="4352">
                  <c:v>5.9908595341666198</c:v>
                </c:pt>
                <c:pt idx="4353">
                  <c:v>5.99223611034635</c:v>
                </c:pt>
                <c:pt idx="4354">
                  <c:v>5.9936126865260704</c:v>
                </c:pt>
                <c:pt idx="4355">
                  <c:v>5.9949892627057997</c:v>
                </c:pt>
                <c:pt idx="4356">
                  <c:v>5.9963658388855201</c:v>
                </c:pt>
                <c:pt idx="4357">
                  <c:v>5.9977424150652503</c:v>
                </c:pt>
                <c:pt idx="4358">
                  <c:v>5.9991189912449796</c:v>
                </c:pt>
                <c:pt idx="4359">
                  <c:v>6.0004955674247</c:v>
                </c:pt>
                <c:pt idx="4360">
                  <c:v>6.0018721436044302</c:v>
                </c:pt>
                <c:pt idx="4361">
                  <c:v>6.0032487197841498</c:v>
                </c:pt>
                <c:pt idx="4362">
                  <c:v>6.0046252959638799</c:v>
                </c:pt>
                <c:pt idx="4363">
                  <c:v>6.0060018721436101</c:v>
                </c:pt>
                <c:pt idx="4364">
                  <c:v>6.0073784483233297</c:v>
                </c:pt>
                <c:pt idx="4365">
                  <c:v>6.0087550245030599</c:v>
                </c:pt>
                <c:pt idx="4366">
                  <c:v>6.0101316006827803</c:v>
                </c:pt>
                <c:pt idx="4367">
                  <c:v>6.0115081768625096</c:v>
                </c:pt>
                <c:pt idx="4368">
                  <c:v>6.01288475304223</c:v>
                </c:pt>
                <c:pt idx="4369">
                  <c:v>6.0142613292219602</c:v>
                </c:pt>
                <c:pt idx="4370">
                  <c:v>6.0156379054016904</c:v>
                </c:pt>
                <c:pt idx="4371">
                  <c:v>6.0170144815814099</c:v>
                </c:pt>
                <c:pt idx="4372">
                  <c:v>6.0183910577611401</c:v>
                </c:pt>
                <c:pt idx="4373">
                  <c:v>6.0197676339408597</c:v>
                </c:pt>
                <c:pt idx="4374">
                  <c:v>6.0211442101205899</c:v>
                </c:pt>
                <c:pt idx="4375">
                  <c:v>6.0225207863003201</c:v>
                </c:pt>
                <c:pt idx="4376">
                  <c:v>6.0238973624800396</c:v>
                </c:pt>
                <c:pt idx="4377">
                  <c:v>6.0252739386597698</c:v>
                </c:pt>
                <c:pt idx="4378">
                  <c:v>6.0266505148394902</c:v>
                </c:pt>
                <c:pt idx="4379">
                  <c:v>6.0280270910192204</c:v>
                </c:pt>
                <c:pt idx="4380">
                  <c:v>6.0294036671989399</c:v>
                </c:pt>
                <c:pt idx="4381">
                  <c:v>6.0307802433786701</c:v>
                </c:pt>
                <c:pt idx="4382">
                  <c:v>6.0321568195584003</c:v>
                </c:pt>
                <c:pt idx="4383">
                  <c:v>6.0335333957381199</c:v>
                </c:pt>
                <c:pt idx="4384">
                  <c:v>6.0349099719178501</c:v>
                </c:pt>
                <c:pt idx="4385">
                  <c:v>6.0362865480975696</c:v>
                </c:pt>
                <c:pt idx="4386">
                  <c:v>6.0376631242772998</c:v>
                </c:pt>
                <c:pt idx="4387">
                  <c:v>6.03903970045703</c:v>
                </c:pt>
                <c:pt idx="4388">
                  <c:v>6.0404162766367504</c:v>
                </c:pt>
                <c:pt idx="4389">
                  <c:v>6.0417928528164797</c:v>
                </c:pt>
                <c:pt idx="4390">
                  <c:v>6.0431694289962001</c:v>
                </c:pt>
                <c:pt idx="4391">
                  <c:v>6.0445460051759303</c:v>
                </c:pt>
                <c:pt idx="4392">
                  <c:v>6.0459225813556499</c:v>
                </c:pt>
                <c:pt idx="4393">
                  <c:v>6.0472991575353801</c:v>
                </c:pt>
                <c:pt idx="4394">
                  <c:v>6.0486757337151102</c:v>
                </c:pt>
                <c:pt idx="4395">
                  <c:v>6.0500523098948298</c:v>
                </c:pt>
                <c:pt idx="4396">
                  <c:v>6.05142888607456</c:v>
                </c:pt>
                <c:pt idx="4397">
                  <c:v>6.0528054622542804</c:v>
                </c:pt>
                <c:pt idx="4398">
                  <c:v>6.0541820384340097</c:v>
                </c:pt>
                <c:pt idx="4399">
                  <c:v>6.0555586146137301</c:v>
                </c:pt>
                <c:pt idx="4400">
                  <c:v>6.0569351907934603</c:v>
                </c:pt>
                <c:pt idx="4401">
                  <c:v>6.0583117669731896</c:v>
                </c:pt>
                <c:pt idx="4402">
                  <c:v>6.0596883431529101</c:v>
                </c:pt>
                <c:pt idx="4403">
                  <c:v>6.0610649193326402</c:v>
                </c:pt>
                <c:pt idx="4404">
                  <c:v>6.0624414955123598</c:v>
                </c:pt>
                <c:pt idx="4405">
                  <c:v>6.06381807169209</c:v>
                </c:pt>
                <c:pt idx="4406">
                  <c:v>6.0651946478718104</c:v>
                </c:pt>
                <c:pt idx="4407">
                  <c:v>6.0665712240515397</c:v>
                </c:pt>
                <c:pt idx="4408">
                  <c:v>6.0679478002312699</c:v>
                </c:pt>
                <c:pt idx="4409">
                  <c:v>6.0693243764109903</c:v>
                </c:pt>
                <c:pt idx="4410">
                  <c:v>6.0707009525907196</c:v>
                </c:pt>
                <c:pt idx="4411">
                  <c:v>6.07207752877044</c:v>
                </c:pt>
                <c:pt idx="4412">
                  <c:v>6.0734541049501702</c:v>
                </c:pt>
                <c:pt idx="4413">
                  <c:v>6.0748306811298898</c:v>
                </c:pt>
                <c:pt idx="4414">
                  <c:v>6.07620725730962</c:v>
                </c:pt>
                <c:pt idx="4415">
                  <c:v>6.0775838334893502</c:v>
                </c:pt>
                <c:pt idx="4416">
                  <c:v>6.0789604096690697</c:v>
                </c:pt>
                <c:pt idx="4417">
                  <c:v>6.0803369858487999</c:v>
                </c:pt>
                <c:pt idx="4418">
                  <c:v>6.0817135620285203</c:v>
                </c:pt>
                <c:pt idx="4419">
                  <c:v>6.0830901382082496</c:v>
                </c:pt>
                <c:pt idx="4420">
                  <c:v>6.0844667143879798</c:v>
                </c:pt>
                <c:pt idx="4421">
                  <c:v>6.0858432905677002</c:v>
                </c:pt>
                <c:pt idx="4422">
                  <c:v>6.0872198667474304</c:v>
                </c:pt>
                <c:pt idx="4423">
                  <c:v>6.08859644292715</c:v>
                </c:pt>
                <c:pt idx="4424">
                  <c:v>6.0899730191068802</c:v>
                </c:pt>
                <c:pt idx="4425">
                  <c:v>6.0913495952865997</c:v>
                </c:pt>
                <c:pt idx="4426">
                  <c:v>6.0927261714663299</c:v>
                </c:pt>
                <c:pt idx="4427">
                  <c:v>6.0941027476460601</c:v>
                </c:pt>
                <c:pt idx="4428">
                  <c:v>6.0954793238257796</c:v>
                </c:pt>
                <c:pt idx="4429">
                  <c:v>6.0968559000055098</c:v>
                </c:pt>
                <c:pt idx="4430">
                  <c:v>6.0982324761852302</c:v>
                </c:pt>
                <c:pt idx="4431">
                  <c:v>6.0996090523649604</c:v>
                </c:pt>
                <c:pt idx="4432">
                  <c:v>6.1009856285446897</c:v>
                </c:pt>
                <c:pt idx="4433">
                  <c:v>6.1023622047244102</c:v>
                </c:pt>
                <c:pt idx="4434">
                  <c:v>6.1037387809041403</c:v>
                </c:pt>
                <c:pt idx="4435">
                  <c:v>6.1051153570838599</c:v>
                </c:pt>
                <c:pt idx="4436">
                  <c:v>6.1064919332635901</c:v>
                </c:pt>
                <c:pt idx="4437">
                  <c:v>6.1078685094433096</c:v>
                </c:pt>
                <c:pt idx="4438">
                  <c:v>6.1092450856230398</c:v>
                </c:pt>
                <c:pt idx="4439">
                  <c:v>6.11062166180277</c:v>
                </c:pt>
                <c:pt idx="4440">
                  <c:v>6.1119982379824904</c:v>
                </c:pt>
                <c:pt idx="4441">
                  <c:v>6.1133748141622197</c:v>
                </c:pt>
                <c:pt idx="4442">
                  <c:v>6.1147513903419402</c:v>
                </c:pt>
                <c:pt idx="4443">
                  <c:v>6.1161279665216703</c:v>
                </c:pt>
                <c:pt idx="4444">
                  <c:v>6.1175045427013899</c:v>
                </c:pt>
                <c:pt idx="4445">
                  <c:v>6.1188811188811201</c:v>
                </c:pt>
                <c:pt idx="4446">
                  <c:v>6.1202576950608503</c:v>
                </c:pt>
                <c:pt idx="4447">
                  <c:v>6.1216342712405698</c:v>
                </c:pt>
                <c:pt idx="4448">
                  <c:v>6.1230108474203</c:v>
                </c:pt>
                <c:pt idx="4449">
                  <c:v>6.1243874236000204</c:v>
                </c:pt>
                <c:pt idx="4450">
                  <c:v>6.1257639997797497</c:v>
                </c:pt>
                <c:pt idx="4451">
                  <c:v>6.1271405759594799</c:v>
                </c:pt>
                <c:pt idx="4452">
                  <c:v>6.1285171521392003</c:v>
                </c:pt>
                <c:pt idx="4453">
                  <c:v>6.1298937283189296</c:v>
                </c:pt>
                <c:pt idx="4454">
                  <c:v>6.1312703044986501</c:v>
                </c:pt>
                <c:pt idx="4455">
                  <c:v>6.1326468806783803</c:v>
                </c:pt>
                <c:pt idx="4456">
                  <c:v>6.1340234568580998</c:v>
                </c:pt>
                <c:pt idx="4457">
                  <c:v>6.13540003303783</c:v>
                </c:pt>
                <c:pt idx="4458">
                  <c:v>6.1367766092175602</c:v>
                </c:pt>
                <c:pt idx="4459">
                  <c:v>6.1381531853972797</c:v>
                </c:pt>
                <c:pt idx="4460">
                  <c:v>6.1395297615770099</c:v>
                </c:pt>
                <c:pt idx="4461">
                  <c:v>6.1409063377567303</c:v>
                </c:pt>
                <c:pt idx="4462">
                  <c:v>6.1422829139364596</c:v>
                </c:pt>
                <c:pt idx="4463">
                  <c:v>6.1436594901161801</c:v>
                </c:pt>
                <c:pt idx="4464">
                  <c:v>6.1450360662959103</c:v>
                </c:pt>
                <c:pt idx="4465">
                  <c:v>6.1464126424756396</c:v>
                </c:pt>
                <c:pt idx="4466">
                  <c:v>6.14778921865536</c:v>
                </c:pt>
                <c:pt idx="4467">
                  <c:v>6.1491657948350902</c:v>
                </c:pt>
                <c:pt idx="4468">
                  <c:v>6.1505423710148097</c:v>
                </c:pt>
                <c:pt idx="4469">
                  <c:v>6.1519189471945399</c:v>
                </c:pt>
                <c:pt idx="4470">
                  <c:v>6.1532955233742603</c:v>
                </c:pt>
                <c:pt idx="4471">
                  <c:v>6.1546720995539896</c:v>
                </c:pt>
                <c:pt idx="4472">
                  <c:v>6.1560486757337198</c:v>
                </c:pt>
                <c:pt idx="4473">
                  <c:v>6.1574252519134403</c:v>
                </c:pt>
                <c:pt idx="4474">
                  <c:v>6.1588018280931696</c:v>
                </c:pt>
                <c:pt idx="4475">
                  <c:v>6.16017840427289</c:v>
                </c:pt>
                <c:pt idx="4476">
                  <c:v>6.1615549804526202</c:v>
                </c:pt>
                <c:pt idx="4477">
                  <c:v>6.1629315566323504</c:v>
                </c:pt>
                <c:pt idx="4478">
                  <c:v>6.1643081328120699</c:v>
                </c:pt>
                <c:pt idx="4479">
                  <c:v>6.1656847089918001</c:v>
                </c:pt>
                <c:pt idx="4480">
                  <c:v>6.1670612851715196</c:v>
                </c:pt>
                <c:pt idx="4481">
                  <c:v>6.1684378613512498</c:v>
                </c:pt>
                <c:pt idx="4482">
                  <c:v>6.16981443753098</c:v>
                </c:pt>
                <c:pt idx="4483">
                  <c:v>6.1711910137106996</c:v>
                </c:pt>
                <c:pt idx="4484">
                  <c:v>6.1725675898904298</c:v>
                </c:pt>
                <c:pt idx="4485">
                  <c:v>6.1739441660701502</c:v>
                </c:pt>
                <c:pt idx="4486">
                  <c:v>6.1753207422498804</c:v>
                </c:pt>
                <c:pt idx="4487">
                  <c:v>6.1766973184295999</c:v>
                </c:pt>
                <c:pt idx="4488">
                  <c:v>6.1780738946093301</c:v>
                </c:pt>
                <c:pt idx="4489">
                  <c:v>6.1794504707890603</c:v>
                </c:pt>
                <c:pt idx="4490">
                  <c:v>6.1808270469687798</c:v>
                </c:pt>
                <c:pt idx="4491">
                  <c:v>6.18220362314851</c:v>
                </c:pt>
                <c:pt idx="4492">
                  <c:v>6.1835801993282304</c:v>
                </c:pt>
                <c:pt idx="4493">
                  <c:v>6.1849567755079597</c:v>
                </c:pt>
                <c:pt idx="4494">
                  <c:v>6.1863333516876802</c:v>
                </c:pt>
                <c:pt idx="4495">
                  <c:v>6.1877099278674104</c:v>
                </c:pt>
                <c:pt idx="4496">
                  <c:v>6.1890865040471397</c:v>
                </c:pt>
                <c:pt idx="4497">
                  <c:v>6.1904630802268601</c:v>
                </c:pt>
                <c:pt idx="4498">
                  <c:v>6.1918396564065903</c:v>
                </c:pt>
                <c:pt idx="4499">
                  <c:v>6.1932162325863098</c:v>
                </c:pt>
                <c:pt idx="4500">
                  <c:v>6.19459280876604</c:v>
                </c:pt>
                <c:pt idx="4501">
                  <c:v>6.1959693849457604</c:v>
                </c:pt>
                <c:pt idx="4502">
                  <c:v>6.1973459611254897</c:v>
                </c:pt>
                <c:pt idx="4503">
                  <c:v>6.1987225373052199</c:v>
                </c:pt>
                <c:pt idx="4504">
                  <c:v>6.2000991134849404</c:v>
                </c:pt>
                <c:pt idx="4505">
                  <c:v>6.2014756896646697</c:v>
                </c:pt>
                <c:pt idx="4506">
                  <c:v>6.2028522658443901</c:v>
                </c:pt>
                <c:pt idx="4507">
                  <c:v>6.2042288420241203</c:v>
                </c:pt>
                <c:pt idx="4508">
                  <c:v>6.2056054182038398</c:v>
                </c:pt>
                <c:pt idx="4509">
                  <c:v>6.20698199438357</c:v>
                </c:pt>
                <c:pt idx="4510">
                  <c:v>6.2083585705633002</c:v>
                </c:pt>
                <c:pt idx="4511">
                  <c:v>6.2097351467430197</c:v>
                </c:pt>
                <c:pt idx="4512">
                  <c:v>6.2111117229227499</c:v>
                </c:pt>
                <c:pt idx="4513">
                  <c:v>6.2124882991024704</c:v>
                </c:pt>
                <c:pt idx="4514">
                  <c:v>6.2138648752821997</c:v>
                </c:pt>
                <c:pt idx="4515">
                  <c:v>6.2152414514619201</c:v>
                </c:pt>
                <c:pt idx="4516">
                  <c:v>6.2166180276416503</c:v>
                </c:pt>
                <c:pt idx="4517">
                  <c:v>6.2179946038213796</c:v>
                </c:pt>
                <c:pt idx="4518">
                  <c:v>6.2193711800011</c:v>
                </c:pt>
                <c:pt idx="4519">
                  <c:v>6.2207477561808302</c:v>
                </c:pt>
                <c:pt idx="4520">
                  <c:v>6.2221243323605497</c:v>
                </c:pt>
                <c:pt idx="4521">
                  <c:v>6.2235009085402799</c:v>
                </c:pt>
                <c:pt idx="4522">
                  <c:v>6.2248774847200101</c:v>
                </c:pt>
                <c:pt idx="4523">
                  <c:v>6.2262540608997297</c:v>
                </c:pt>
                <c:pt idx="4524">
                  <c:v>6.2276306370794599</c:v>
                </c:pt>
                <c:pt idx="4525">
                  <c:v>6.2290072132591803</c:v>
                </c:pt>
                <c:pt idx="4526">
                  <c:v>6.2303837894389096</c:v>
                </c:pt>
                <c:pt idx="4527">
                  <c:v>6.23176036561863</c:v>
                </c:pt>
                <c:pt idx="4528">
                  <c:v>6.2331369417983602</c:v>
                </c:pt>
                <c:pt idx="4529">
                  <c:v>6.2345135179780904</c:v>
                </c:pt>
                <c:pt idx="4530">
                  <c:v>6.2358900941578099</c:v>
                </c:pt>
                <c:pt idx="4531">
                  <c:v>6.2372666703375401</c:v>
                </c:pt>
                <c:pt idx="4532">
                  <c:v>6.2386432465172597</c:v>
                </c:pt>
                <c:pt idx="4533">
                  <c:v>6.2400198226969898</c:v>
                </c:pt>
                <c:pt idx="4534">
                  <c:v>6.24139639887672</c:v>
                </c:pt>
                <c:pt idx="4535">
                  <c:v>6.2427729750564396</c:v>
                </c:pt>
                <c:pt idx="4536">
                  <c:v>6.2441495512361698</c:v>
                </c:pt>
                <c:pt idx="4537">
                  <c:v>6.2455261274158902</c:v>
                </c:pt>
                <c:pt idx="4538">
                  <c:v>6.2469027035956204</c:v>
                </c:pt>
                <c:pt idx="4539">
                  <c:v>6.2482792797753399</c:v>
                </c:pt>
                <c:pt idx="4540">
                  <c:v>6.2496558559550701</c:v>
                </c:pt>
                <c:pt idx="4541">
                  <c:v>6.2510324321348003</c:v>
                </c:pt>
                <c:pt idx="4542">
                  <c:v>6.2524090083145198</c:v>
                </c:pt>
                <c:pt idx="4543">
                  <c:v>6.25378558449425</c:v>
                </c:pt>
                <c:pt idx="4544">
                  <c:v>6.2551621606739696</c:v>
                </c:pt>
                <c:pt idx="4545">
                  <c:v>6.2565387368536998</c:v>
                </c:pt>
                <c:pt idx="4546">
                  <c:v>6.25791531303343</c:v>
                </c:pt>
                <c:pt idx="4547">
                  <c:v>6.2592918892131504</c:v>
                </c:pt>
                <c:pt idx="4548">
                  <c:v>6.2606684653928797</c:v>
                </c:pt>
                <c:pt idx="4549">
                  <c:v>6.2620450415726001</c:v>
                </c:pt>
                <c:pt idx="4550">
                  <c:v>6.2634216177523303</c:v>
                </c:pt>
                <c:pt idx="4551">
                  <c:v>6.2647981939320498</c:v>
                </c:pt>
                <c:pt idx="4552">
                  <c:v>6.26617477011178</c:v>
                </c:pt>
                <c:pt idx="4553">
                  <c:v>6.2675513462915102</c:v>
                </c:pt>
                <c:pt idx="4554">
                  <c:v>6.2689279224712298</c:v>
                </c:pt>
                <c:pt idx="4555">
                  <c:v>6.27030449865096</c:v>
                </c:pt>
                <c:pt idx="4556">
                  <c:v>6.2716810748306804</c:v>
                </c:pt>
                <c:pt idx="4557">
                  <c:v>6.2730576510104097</c:v>
                </c:pt>
                <c:pt idx="4558">
                  <c:v>6.2744342271901301</c:v>
                </c:pt>
                <c:pt idx="4559">
                  <c:v>6.2758108033698603</c:v>
                </c:pt>
                <c:pt idx="4560">
                  <c:v>6.2771873795495896</c:v>
                </c:pt>
                <c:pt idx="4561">
                  <c:v>6.27856395572931</c:v>
                </c:pt>
                <c:pt idx="4562">
                  <c:v>6.2799405319090402</c:v>
                </c:pt>
                <c:pt idx="4563">
                  <c:v>6.2813171080887598</c:v>
                </c:pt>
                <c:pt idx="4564">
                  <c:v>6.28269368426849</c:v>
                </c:pt>
                <c:pt idx="4565">
                  <c:v>6.2840702604482104</c:v>
                </c:pt>
                <c:pt idx="4566">
                  <c:v>6.2854468366279397</c:v>
                </c:pt>
                <c:pt idx="4567">
                  <c:v>6.2868234128076699</c:v>
                </c:pt>
                <c:pt idx="4568">
                  <c:v>6.2881999889873903</c:v>
                </c:pt>
                <c:pt idx="4569">
                  <c:v>6.2895765651671196</c:v>
                </c:pt>
                <c:pt idx="4570">
                  <c:v>6.29095314134684</c:v>
                </c:pt>
                <c:pt idx="4571">
                  <c:v>6.2923297175265702</c:v>
                </c:pt>
                <c:pt idx="4572">
                  <c:v>6.2937062937063004</c:v>
                </c:pt>
                <c:pt idx="4573">
                  <c:v>6.2950828698860199</c:v>
                </c:pt>
                <c:pt idx="4574">
                  <c:v>6.2964594460657501</c:v>
                </c:pt>
                <c:pt idx="4575">
                  <c:v>6.2978360222454697</c:v>
                </c:pt>
                <c:pt idx="4576">
                  <c:v>6.2992125984251999</c:v>
                </c:pt>
                <c:pt idx="4577">
                  <c:v>6.3005891746049203</c:v>
                </c:pt>
                <c:pt idx="4578">
                  <c:v>6.3019657507846496</c:v>
                </c:pt>
                <c:pt idx="4579">
                  <c:v>6.3033423269643798</c:v>
                </c:pt>
                <c:pt idx="4580">
                  <c:v>6.3047189031441002</c:v>
                </c:pt>
                <c:pt idx="4581">
                  <c:v>6.3060954793238304</c:v>
                </c:pt>
                <c:pt idx="4582">
                  <c:v>6.3074720555035499</c:v>
                </c:pt>
                <c:pt idx="4583">
                  <c:v>6.3088486316832801</c:v>
                </c:pt>
                <c:pt idx="4584">
                  <c:v>6.3102252078629997</c:v>
                </c:pt>
                <c:pt idx="4585">
                  <c:v>6.3116017840427299</c:v>
                </c:pt>
                <c:pt idx="4586">
                  <c:v>6.3129783602224601</c:v>
                </c:pt>
                <c:pt idx="4587">
                  <c:v>6.3143549364021796</c:v>
                </c:pt>
                <c:pt idx="4588">
                  <c:v>6.3157315125819098</c:v>
                </c:pt>
                <c:pt idx="4589">
                  <c:v>6.3171080887616302</c:v>
                </c:pt>
                <c:pt idx="4590">
                  <c:v>6.3184846649413604</c:v>
                </c:pt>
                <c:pt idx="4591">
                  <c:v>6.3198612411210799</c:v>
                </c:pt>
                <c:pt idx="4592">
                  <c:v>6.3212378173008101</c:v>
                </c:pt>
                <c:pt idx="4593">
                  <c:v>6.3226143934805403</c:v>
                </c:pt>
                <c:pt idx="4594">
                  <c:v>6.3239909696602599</c:v>
                </c:pt>
                <c:pt idx="4595">
                  <c:v>6.3253675458399901</c:v>
                </c:pt>
                <c:pt idx="4596">
                  <c:v>6.3267441220197096</c:v>
                </c:pt>
                <c:pt idx="4597">
                  <c:v>6.3281206981994398</c:v>
                </c:pt>
                <c:pt idx="4598">
                  <c:v>6.32949727437917</c:v>
                </c:pt>
                <c:pt idx="4599">
                  <c:v>6.3308738505588904</c:v>
                </c:pt>
                <c:pt idx="4600">
                  <c:v>6.3322504267386197</c:v>
                </c:pt>
                <c:pt idx="4601">
                  <c:v>6.3336270029183401</c:v>
                </c:pt>
                <c:pt idx="4602">
                  <c:v>6.3350035790980703</c:v>
                </c:pt>
                <c:pt idx="4603">
                  <c:v>6.3363801552777899</c:v>
                </c:pt>
                <c:pt idx="4604">
                  <c:v>6.3377567314575201</c:v>
                </c:pt>
                <c:pt idx="4605">
                  <c:v>6.3391333076372502</c:v>
                </c:pt>
                <c:pt idx="4606">
                  <c:v>6.3405098838169698</c:v>
                </c:pt>
                <c:pt idx="4607">
                  <c:v>6.3418864599967</c:v>
                </c:pt>
                <c:pt idx="4608">
                  <c:v>6.3432630361764204</c:v>
                </c:pt>
                <c:pt idx="4609">
                  <c:v>6.3446396123561497</c:v>
                </c:pt>
                <c:pt idx="4610">
                  <c:v>6.3460161885358799</c:v>
                </c:pt>
                <c:pt idx="4611">
                  <c:v>6.3473927647156003</c:v>
                </c:pt>
                <c:pt idx="4612">
                  <c:v>6.3487693408953296</c:v>
                </c:pt>
                <c:pt idx="4613">
                  <c:v>6.3501459170750501</c:v>
                </c:pt>
                <c:pt idx="4614">
                  <c:v>6.3515224932547802</c:v>
                </c:pt>
                <c:pt idx="4615">
                  <c:v>6.3528990694344998</c:v>
                </c:pt>
                <c:pt idx="4616">
                  <c:v>6.35427564561423</c:v>
                </c:pt>
                <c:pt idx="4617">
                  <c:v>6.3556522217939602</c:v>
                </c:pt>
                <c:pt idx="4618">
                  <c:v>6.3570287979736797</c:v>
                </c:pt>
                <c:pt idx="4619">
                  <c:v>6.3584053741534099</c:v>
                </c:pt>
                <c:pt idx="4620">
                  <c:v>6.3597819503331303</c:v>
                </c:pt>
                <c:pt idx="4621">
                  <c:v>6.3611585265128596</c:v>
                </c:pt>
                <c:pt idx="4622">
                  <c:v>6.36253510269258</c:v>
                </c:pt>
                <c:pt idx="4623">
                  <c:v>6.3639116788723102</c:v>
                </c:pt>
                <c:pt idx="4624">
                  <c:v>6.3652882550520404</c:v>
                </c:pt>
                <c:pt idx="4625">
                  <c:v>6.36666483123176</c:v>
                </c:pt>
                <c:pt idx="4626">
                  <c:v>6.3680414074114902</c:v>
                </c:pt>
                <c:pt idx="4627">
                  <c:v>6.3694179835912097</c:v>
                </c:pt>
                <c:pt idx="4628">
                  <c:v>6.3707945597709399</c:v>
                </c:pt>
                <c:pt idx="4629">
                  <c:v>6.3721711359506701</c:v>
                </c:pt>
                <c:pt idx="4630">
                  <c:v>6.3735477121303896</c:v>
                </c:pt>
                <c:pt idx="4631">
                  <c:v>6.3749242883101198</c:v>
                </c:pt>
                <c:pt idx="4632">
                  <c:v>6.3763008644898402</c:v>
                </c:pt>
                <c:pt idx="4633">
                  <c:v>6.3776774406695704</c:v>
                </c:pt>
                <c:pt idx="4634">
                  <c:v>6.37905401684929</c:v>
                </c:pt>
                <c:pt idx="4635">
                  <c:v>6.3804305930290202</c:v>
                </c:pt>
                <c:pt idx="4636">
                  <c:v>6.3818071692087504</c:v>
                </c:pt>
                <c:pt idx="4637">
                  <c:v>6.3831837453884699</c:v>
                </c:pt>
                <c:pt idx="4638">
                  <c:v>6.3845603215682001</c:v>
                </c:pt>
                <c:pt idx="4639">
                  <c:v>6.3859368977479196</c:v>
                </c:pt>
                <c:pt idx="4640">
                  <c:v>6.3873134739276498</c:v>
                </c:pt>
                <c:pt idx="4641">
                  <c:v>6.3886900501073702</c:v>
                </c:pt>
                <c:pt idx="4642">
                  <c:v>6.3900666262871004</c:v>
                </c:pt>
                <c:pt idx="4643">
                  <c:v>6.3914432024668297</c:v>
                </c:pt>
                <c:pt idx="4644">
                  <c:v>6.3928197786465502</c:v>
                </c:pt>
                <c:pt idx="4645">
                  <c:v>6.3941963548262803</c:v>
                </c:pt>
                <c:pt idx="4646">
                  <c:v>6.3955729310059999</c:v>
                </c:pt>
                <c:pt idx="4647">
                  <c:v>6.3969495071857301</c:v>
                </c:pt>
                <c:pt idx="4648">
                  <c:v>6.3983260833654496</c:v>
                </c:pt>
                <c:pt idx="4649">
                  <c:v>6.3997026595451798</c:v>
                </c:pt>
                <c:pt idx="4650">
                  <c:v>6.40107923572491</c:v>
                </c:pt>
                <c:pt idx="4651">
                  <c:v>6.4024558119046304</c:v>
                </c:pt>
                <c:pt idx="4652">
                  <c:v>6.4038323880843597</c:v>
                </c:pt>
                <c:pt idx="4653">
                  <c:v>6.4052089642640802</c:v>
                </c:pt>
                <c:pt idx="4654">
                  <c:v>6.4065855404438103</c:v>
                </c:pt>
                <c:pt idx="4655">
                  <c:v>6.4079621166235299</c:v>
                </c:pt>
                <c:pt idx="4656">
                  <c:v>6.4093386928032601</c:v>
                </c:pt>
                <c:pt idx="4657">
                  <c:v>6.4107152689829903</c:v>
                </c:pt>
                <c:pt idx="4658">
                  <c:v>6.4120918451627098</c:v>
                </c:pt>
                <c:pt idx="4659">
                  <c:v>6.41346842134244</c:v>
                </c:pt>
                <c:pt idx="4660">
                  <c:v>6.4148449975221604</c:v>
                </c:pt>
                <c:pt idx="4661">
                  <c:v>6.4162215737018897</c:v>
                </c:pt>
                <c:pt idx="4662">
                  <c:v>6.4175981498816199</c:v>
                </c:pt>
                <c:pt idx="4663">
                  <c:v>6.4189747260613403</c:v>
                </c:pt>
                <c:pt idx="4664">
                  <c:v>6.4203513022410696</c:v>
                </c:pt>
                <c:pt idx="4665">
                  <c:v>6.4217278784207901</c:v>
                </c:pt>
                <c:pt idx="4666">
                  <c:v>6.4231044546005203</c:v>
                </c:pt>
                <c:pt idx="4667">
                  <c:v>6.4244810307802496</c:v>
                </c:pt>
                <c:pt idx="4668">
                  <c:v>6.42585760695997</c:v>
                </c:pt>
                <c:pt idx="4669">
                  <c:v>6.4272341831397002</c:v>
                </c:pt>
                <c:pt idx="4670">
                  <c:v>6.4286107593194197</c:v>
                </c:pt>
                <c:pt idx="4671">
                  <c:v>6.4299873354991499</c:v>
                </c:pt>
                <c:pt idx="4672">
                  <c:v>6.4313639116788703</c:v>
                </c:pt>
                <c:pt idx="4673">
                  <c:v>6.4327404878585996</c:v>
                </c:pt>
                <c:pt idx="4674">
                  <c:v>6.4341170640383298</c:v>
                </c:pt>
                <c:pt idx="4675">
                  <c:v>6.4354936402180503</c:v>
                </c:pt>
                <c:pt idx="4676">
                  <c:v>6.4368702163977796</c:v>
                </c:pt>
                <c:pt idx="4677">
                  <c:v>6.4382467925775</c:v>
                </c:pt>
                <c:pt idx="4678">
                  <c:v>6.4396233687572302</c:v>
                </c:pt>
                <c:pt idx="4679">
                  <c:v>6.4409999449369497</c:v>
                </c:pt>
                <c:pt idx="4680">
                  <c:v>6.4423765211166799</c:v>
                </c:pt>
                <c:pt idx="4681">
                  <c:v>6.4437530972964101</c:v>
                </c:pt>
                <c:pt idx="4682">
                  <c:v>6.4451296734761296</c:v>
                </c:pt>
                <c:pt idx="4683">
                  <c:v>6.4465062496558598</c:v>
                </c:pt>
                <c:pt idx="4684">
                  <c:v>6.4478828258355803</c:v>
                </c:pt>
                <c:pt idx="4685">
                  <c:v>6.4492594020153096</c:v>
                </c:pt>
                <c:pt idx="4686">
                  <c:v>6.45063597819503</c:v>
                </c:pt>
                <c:pt idx="4687">
                  <c:v>6.4520125543747602</c:v>
                </c:pt>
                <c:pt idx="4688">
                  <c:v>6.4533891305544904</c:v>
                </c:pt>
                <c:pt idx="4689">
                  <c:v>6.4547657067342099</c:v>
                </c:pt>
                <c:pt idx="4690">
                  <c:v>6.4561422829139401</c:v>
                </c:pt>
                <c:pt idx="4691">
                  <c:v>6.4575188590936596</c:v>
                </c:pt>
                <c:pt idx="4692">
                  <c:v>6.4588954352733898</c:v>
                </c:pt>
                <c:pt idx="4693">
                  <c:v>6.46027201145312</c:v>
                </c:pt>
                <c:pt idx="4694">
                  <c:v>6.4616485876328396</c:v>
                </c:pt>
                <c:pt idx="4695">
                  <c:v>6.4630251638125698</c:v>
                </c:pt>
                <c:pt idx="4696">
                  <c:v>6.4644017399922902</c:v>
                </c:pt>
                <c:pt idx="4697">
                  <c:v>6.4657783161720204</c:v>
                </c:pt>
                <c:pt idx="4698">
                  <c:v>6.4671548923517399</c:v>
                </c:pt>
                <c:pt idx="4699">
                  <c:v>6.4685314685314701</c:v>
                </c:pt>
                <c:pt idx="4700">
                  <c:v>6.4699080447112003</c:v>
                </c:pt>
                <c:pt idx="4701">
                  <c:v>6.4712846208909198</c:v>
                </c:pt>
                <c:pt idx="4702">
                  <c:v>6.47266119707065</c:v>
                </c:pt>
                <c:pt idx="4703">
                  <c:v>6.4740377732503704</c:v>
                </c:pt>
                <c:pt idx="4704">
                  <c:v>6.4754143494300997</c:v>
                </c:pt>
                <c:pt idx="4705">
                  <c:v>6.4767909256098202</c:v>
                </c:pt>
                <c:pt idx="4706">
                  <c:v>6.4781675017895504</c:v>
                </c:pt>
                <c:pt idx="4707">
                  <c:v>6.4795440779692797</c:v>
                </c:pt>
                <c:pt idx="4708">
                  <c:v>6.4809206541490001</c:v>
                </c:pt>
                <c:pt idx="4709">
                  <c:v>6.4822972303287303</c:v>
                </c:pt>
                <c:pt idx="4710">
                  <c:v>6.4836738065084498</c:v>
                </c:pt>
                <c:pt idx="4711">
                  <c:v>6.48505038268818</c:v>
                </c:pt>
                <c:pt idx="4712">
                  <c:v>6.4864269588679102</c:v>
                </c:pt>
                <c:pt idx="4713">
                  <c:v>6.4878035350476297</c:v>
                </c:pt>
                <c:pt idx="4714">
                  <c:v>6.4891801112273599</c:v>
                </c:pt>
                <c:pt idx="4715">
                  <c:v>6.4905566874070804</c:v>
                </c:pt>
                <c:pt idx="4716">
                  <c:v>6.4919332635868097</c:v>
                </c:pt>
                <c:pt idx="4717">
                  <c:v>6.4933098397665301</c:v>
                </c:pt>
                <c:pt idx="4718">
                  <c:v>6.4946864159462603</c:v>
                </c:pt>
                <c:pt idx="4719">
                  <c:v>6.4960629921259896</c:v>
                </c:pt>
                <c:pt idx="4720">
                  <c:v>6.49743956830571</c:v>
                </c:pt>
                <c:pt idx="4721">
                  <c:v>6.4988161444854402</c:v>
                </c:pt>
                <c:pt idx="4722">
                  <c:v>6.5001927206651597</c:v>
                </c:pt>
                <c:pt idx="4723">
                  <c:v>6.5015692968448899</c:v>
                </c:pt>
                <c:pt idx="4724">
                  <c:v>6.5029458730246201</c:v>
                </c:pt>
                <c:pt idx="4725">
                  <c:v>6.5043224492043397</c:v>
                </c:pt>
                <c:pt idx="4726">
                  <c:v>6.5056990253840699</c:v>
                </c:pt>
                <c:pt idx="4727">
                  <c:v>6.5070756015637903</c:v>
                </c:pt>
                <c:pt idx="4728">
                  <c:v>6.5084521777435196</c:v>
                </c:pt>
                <c:pt idx="4729">
                  <c:v>6.50982875392324</c:v>
                </c:pt>
                <c:pt idx="4730">
                  <c:v>6.5112053301029702</c:v>
                </c:pt>
                <c:pt idx="4731">
                  <c:v>6.5125819062827004</c:v>
                </c:pt>
                <c:pt idx="4732">
                  <c:v>6.5139584824624199</c:v>
                </c:pt>
                <c:pt idx="4733">
                  <c:v>6.5153350586421501</c:v>
                </c:pt>
                <c:pt idx="4734">
                  <c:v>6.5167116348218697</c:v>
                </c:pt>
                <c:pt idx="4735">
                  <c:v>6.5180882110015999</c:v>
                </c:pt>
                <c:pt idx="4736">
                  <c:v>6.5194647871813203</c:v>
                </c:pt>
                <c:pt idx="4737">
                  <c:v>6.5208413633610496</c:v>
                </c:pt>
                <c:pt idx="4738">
                  <c:v>6.5222179395407798</c:v>
                </c:pt>
                <c:pt idx="4739">
                  <c:v>6.5235945157205002</c:v>
                </c:pt>
                <c:pt idx="4740">
                  <c:v>6.5249710919002304</c:v>
                </c:pt>
                <c:pt idx="4741">
                  <c:v>6.5263476680799499</c:v>
                </c:pt>
                <c:pt idx="4742">
                  <c:v>6.5277242442596801</c:v>
                </c:pt>
                <c:pt idx="4743">
                  <c:v>6.5291008204393997</c:v>
                </c:pt>
                <c:pt idx="4744">
                  <c:v>6.5304773966191298</c:v>
                </c:pt>
                <c:pt idx="4745">
                  <c:v>6.53185397279886</c:v>
                </c:pt>
                <c:pt idx="4746">
                  <c:v>6.5332305489785796</c:v>
                </c:pt>
                <c:pt idx="4747">
                  <c:v>6.5346071251583098</c:v>
                </c:pt>
                <c:pt idx="4748">
                  <c:v>6.5359837013380302</c:v>
                </c:pt>
                <c:pt idx="4749">
                  <c:v>6.5373602775177604</c:v>
                </c:pt>
                <c:pt idx="4750">
                  <c:v>6.5387368536974799</c:v>
                </c:pt>
                <c:pt idx="4751">
                  <c:v>6.5401134298772101</c:v>
                </c:pt>
                <c:pt idx="4752">
                  <c:v>6.5414900060569403</c:v>
                </c:pt>
                <c:pt idx="4753">
                  <c:v>6.5428665822366598</c:v>
                </c:pt>
                <c:pt idx="4754">
                  <c:v>6.54424315841639</c:v>
                </c:pt>
                <c:pt idx="4755">
                  <c:v>6.5456197345961096</c:v>
                </c:pt>
                <c:pt idx="4756">
                  <c:v>6.5469963107758398</c:v>
                </c:pt>
                <c:pt idx="4757">
                  <c:v>6.54837288695557</c:v>
                </c:pt>
                <c:pt idx="4758">
                  <c:v>6.5497494631352904</c:v>
                </c:pt>
                <c:pt idx="4759">
                  <c:v>6.5511260393150197</c:v>
                </c:pt>
                <c:pt idx="4760">
                  <c:v>6.5525026154947401</c:v>
                </c:pt>
                <c:pt idx="4761">
                  <c:v>6.5538791916744703</c:v>
                </c:pt>
                <c:pt idx="4762">
                  <c:v>6.5552557678541898</c:v>
                </c:pt>
                <c:pt idx="4763">
                  <c:v>6.55663234403392</c:v>
                </c:pt>
                <c:pt idx="4764">
                  <c:v>6.5580089202136502</c:v>
                </c:pt>
                <c:pt idx="4765">
                  <c:v>6.5593854963933698</c:v>
                </c:pt>
                <c:pt idx="4766">
                  <c:v>6.5607620725731</c:v>
                </c:pt>
                <c:pt idx="4767">
                  <c:v>6.5621386487528204</c:v>
                </c:pt>
                <c:pt idx="4768">
                  <c:v>6.5635152249325497</c:v>
                </c:pt>
                <c:pt idx="4769">
                  <c:v>6.5648918011122701</c:v>
                </c:pt>
                <c:pt idx="4770">
                  <c:v>6.5662683772920003</c:v>
                </c:pt>
                <c:pt idx="4771">
                  <c:v>6.5676449534717296</c:v>
                </c:pt>
                <c:pt idx="4772">
                  <c:v>6.56902152965145</c:v>
                </c:pt>
                <c:pt idx="4773">
                  <c:v>6.5703981058311802</c:v>
                </c:pt>
                <c:pt idx="4774">
                  <c:v>6.5717746820108998</c:v>
                </c:pt>
                <c:pt idx="4775">
                  <c:v>6.57315125819063</c:v>
                </c:pt>
                <c:pt idx="4776">
                  <c:v>6.5745278343703601</c:v>
                </c:pt>
                <c:pt idx="4777">
                  <c:v>6.5759044105500797</c:v>
                </c:pt>
                <c:pt idx="4778">
                  <c:v>6.5772809867298099</c:v>
                </c:pt>
                <c:pt idx="4779">
                  <c:v>6.5786575629095303</c:v>
                </c:pt>
                <c:pt idx="4780">
                  <c:v>6.5800341390892596</c:v>
                </c:pt>
                <c:pt idx="4781">
                  <c:v>6.58141071526898</c:v>
                </c:pt>
                <c:pt idx="4782">
                  <c:v>6.5827872914487102</c:v>
                </c:pt>
                <c:pt idx="4783">
                  <c:v>6.5841638676284404</c:v>
                </c:pt>
                <c:pt idx="4784">
                  <c:v>6.5855404438081599</c:v>
                </c:pt>
                <c:pt idx="4785">
                  <c:v>6.5869170199878901</c:v>
                </c:pt>
                <c:pt idx="4786">
                  <c:v>6.5882935961676097</c:v>
                </c:pt>
                <c:pt idx="4787">
                  <c:v>6.5896701723473399</c:v>
                </c:pt>
                <c:pt idx="4788">
                  <c:v>6.5910467485270701</c:v>
                </c:pt>
                <c:pt idx="4789">
                  <c:v>6.5924233247067896</c:v>
                </c:pt>
                <c:pt idx="4790">
                  <c:v>6.5937999008865198</c:v>
                </c:pt>
                <c:pt idx="4791">
                  <c:v>6.5951764770662402</c:v>
                </c:pt>
                <c:pt idx="4792">
                  <c:v>6.5965530532459704</c:v>
                </c:pt>
                <c:pt idx="4793">
                  <c:v>6.5979296294256899</c:v>
                </c:pt>
                <c:pt idx="4794">
                  <c:v>6.5993062056054201</c:v>
                </c:pt>
                <c:pt idx="4795">
                  <c:v>6.6006827817851503</c:v>
                </c:pt>
                <c:pt idx="4796">
                  <c:v>6.6020593579648699</c:v>
                </c:pt>
                <c:pt idx="4797">
                  <c:v>6.6034359341446001</c:v>
                </c:pt>
                <c:pt idx="4798">
                  <c:v>6.6048125103243196</c:v>
                </c:pt>
                <c:pt idx="4799">
                  <c:v>6.6061890865040498</c:v>
                </c:pt>
                <c:pt idx="4800">
                  <c:v>6.6075656626837702</c:v>
                </c:pt>
                <c:pt idx="4801">
                  <c:v>6.6089422388635004</c:v>
                </c:pt>
                <c:pt idx="4802">
                  <c:v>6.6103188150432297</c:v>
                </c:pt>
                <c:pt idx="4803">
                  <c:v>6.6116953912229501</c:v>
                </c:pt>
                <c:pt idx="4804">
                  <c:v>6.6130719674026803</c:v>
                </c:pt>
                <c:pt idx="4805">
                  <c:v>6.6144485435823999</c:v>
                </c:pt>
                <c:pt idx="4806">
                  <c:v>6.6158251197621301</c:v>
                </c:pt>
                <c:pt idx="4807">
                  <c:v>6.6172016959418603</c:v>
                </c:pt>
                <c:pt idx="4808">
                  <c:v>6.6185782721215798</c:v>
                </c:pt>
                <c:pt idx="4809">
                  <c:v>6.61995484830131</c:v>
                </c:pt>
                <c:pt idx="4810">
                  <c:v>6.6213314244810304</c:v>
                </c:pt>
                <c:pt idx="4811">
                  <c:v>6.6227080006607597</c:v>
                </c:pt>
                <c:pt idx="4812">
                  <c:v>6.6240845768404801</c:v>
                </c:pt>
                <c:pt idx="4813">
                  <c:v>6.6254611530202103</c:v>
                </c:pt>
                <c:pt idx="4814">
                  <c:v>6.6268377291999396</c:v>
                </c:pt>
                <c:pt idx="4815">
                  <c:v>6.6282143053796601</c:v>
                </c:pt>
                <c:pt idx="4816">
                  <c:v>6.6295908815593902</c:v>
                </c:pt>
                <c:pt idx="4817">
                  <c:v>6.6309674577391098</c:v>
                </c:pt>
                <c:pt idx="4818">
                  <c:v>6.63234403391884</c:v>
                </c:pt>
                <c:pt idx="4819">
                  <c:v>6.6337206100985604</c:v>
                </c:pt>
                <c:pt idx="4820">
                  <c:v>6.6350971862782897</c:v>
                </c:pt>
                <c:pt idx="4821">
                  <c:v>6.6364737624580199</c:v>
                </c:pt>
                <c:pt idx="4822">
                  <c:v>6.6378503386377403</c:v>
                </c:pt>
                <c:pt idx="4823">
                  <c:v>6.6392269148174696</c:v>
                </c:pt>
                <c:pt idx="4824">
                  <c:v>6.6406034909971901</c:v>
                </c:pt>
                <c:pt idx="4825">
                  <c:v>6.6419800671769202</c:v>
                </c:pt>
                <c:pt idx="4826">
                  <c:v>6.6433566433566398</c:v>
                </c:pt>
                <c:pt idx="4827">
                  <c:v>6.64473321953637</c:v>
                </c:pt>
                <c:pt idx="4828">
                  <c:v>6.6461097957161002</c:v>
                </c:pt>
                <c:pt idx="4829">
                  <c:v>6.6474863718958197</c:v>
                </c:pt>
                <c:pt idx="4830">
                  <c:v>6.6488629480755499</c:v>
                </c:pt>
                <c:pt idx="4831">
                  <c:v>6.6502395242552703</c:v>
                </c:pt>
                <c:pt idx="4832">
                  <c:v>6.6516161004349996</c:v>
                </c:pt>
                <c:pt idx="4833">
                  <c:v>6.65299267661472</c:v>
                </c:pt>
                <c:pt idx="4834">
                  <c:v>6.6543692527944502</c:v>
                </c:pt>
                <c:pt idx="4835">
                  <c:v>6.6557458289741804</c:v>
                </c:pt>
                <c:pt idx="4836">
                  <c:v>6.6571224051539</c:v>
                </c:pt>
                <c:pt idx="4837">
                  <c:v>6.6584989813336302</c:v>
                </c:pt>
                <c:pt idx="4838">
                  <c:v>6.6598755575133497</c:v>
                </c:pt>
                <c:pt idx="4839">
                  <c:v>6.6612521336930799</c:v>
                </c:pt>
                <c:pt idx="4840">
                  <c:v>6.6626287098728101</c:v>
                </c:pt>
                <c:pt idx="4841">
                  <c:v>6.6640052860525296</c:v>
                </c:pt>
                <c:pt idx="4842">
                  <c:v>6.6653818622322598</c:v>
                </c:pt>
                <c:pt idx="4843">
                  <c:v>6.6667584384119802</c:v>
                </c:pt>
                <c:pt idx="4844">
                  <c:v>6.6681350145917104</c:v>
                </c:pt>
                <c:pt idx="4845">
                  <c:v>6.66951159077143</c:v>
                </c:pt>
                <c:pt idx="4846">
                  <c:v>6.6708881669511602</c:v>
                </c:pt>
                <c:pt idx="4847">
                  <c:v>6.6722647431308904</c:v>
                </c:pt>
                <c:pt idx="4848">
                  <c:v>6.6736413193106099</c:v>
                </c:pt>
                <c:pt idx="4849">
                  <c:v>6.6750178954903401</c:v>
                </c:pt>
                <c:pt idx="4850">
                  <c:v>6.6763944716700596</c:v>
                </c:pt>
                <c:pt idx="4851">
                  <c:v>6.6777710478497898</c:v>
                </c:pt>
                <c:pt idx="4852">
                  <c:v>6.67914762402952</c:v>
                </c:pt>
                <c:pt idx="4853">
                  <c:v>6.6805242002092404</c:v>
                </c:pt>
                <c:pt idx="4854">
                  <c:v>6.6819007763889697</c:v>
                </c:pt>
                <c:pt idx="4855">
                  <c:v>6.6832773525686902</c:v>
                </c:pt>
                <c:pt idx="4856">
                  <c:v>6.6846539287484203</c:v>
                </c:pt>
                <c:pt idx="4857">
                  <c:v>6.6860305049281399</c:v>
                </c:pt>
                <c:pt idx="4858">
                  <c:v>6.6874070811078701</c:v>
                </c:pt>
                <c:pt idx="4859">
                  <c:v>6.6887836572876003</c:v>
                </c:pt>
                <c:pt idx="4860">
                  <c:v>6.6901602334673198</c:v>
                </c:pt>
                <c:pt idx="4861">
                  <c:v>6.69153680964705</c:v>
                </c:pt>
                <c:pt idx="4862">
                  <c:v>6.6929133858267704</c:v>
                </c:pt>
                <c:pt idx="4863">
                  <c:v>6.6942899620064997</c:v>
                </c:pt>
                <c:pt idx="4864">
                  <c:v>6.6956665381862299</c:v>
                </c:pt>
                <c:pt idx="4865">
                  <c:v>6.6970431143659503</c:v>
                </c:pt>
                <c:pt idx="4866">
                  <c:v>6.6984196905456797</c:v>
                </c:pt>
                <c:pt idx="4867">
                  <c:v>6.6997962667254001</c:v>
                </c:pt>
                <c:pt idx="4868">
                  <c:v>6.7011728429051303</c:v>
                </c:pt>
                <c:pt idx="4869">
                  <c:v>6.7025494190848498</c:v>
                </c:pt>
                <c:pt idx="4870">
                  <c:v>6.70392599526458</c:v>
                </c:pt>
                <c:pt idx="4871">
                  <c:v>6.7053025714443102</c:v>
                </c:pt>
                <c:pt idx="4872">
                  <c:v>6.7066791476240297</c:v>
                </c:pt>
                <c:pt idx="4873">
                  <c:v>6.7080557238037599</c:v>
                </c:pt>
                <c:pt idx="4874">
                  <c:v>6.7094322999834803</c:v>
                </c:pt>
                <c:pt idx="4875">
                  <c:v>6.7108088761632096</c:v>
                </c:pt>
                <c:pt idx="4876">
                  <c:v>6.7121854523429301</c:v>
                </c:pt>
                <c:pt idx="4877">
                  <c:v>6.7135620285226603</c:v>
                </c:pt>
                <c:pt idx="4878">
                  <c:v>6.7149386047023896</c:v>
                </c:pt>
                <c:pt idx="4879">
                  <c:v>6.71631518088211</c:v>
                </c:pt>
                <c:pt idx="4880">
                  <c:v>6.7176917570618402</c:v>
                </c:pt>
                <c:pt idx="4881">
                  <c:v>6.7190683332415597</c:v>
                </c:pt>
                <c:pt idx="4882">
                  <c:v>6.7204449094212899</c:v>
                </c:pt>
                <c:pt idx="4883">
                  <c:v>6.7218214856010103</c:v>
                </c:pt>
                <c:pt idx="4884">
                  <c:v>6.7231980617807396</c:v>
                </c:pt>
                <c:pt idx="4885">
                  <c:v>6.7245746379604698</c:v>
                </c:pt>
                <c:pt idx="4886">
                  <c:v>6.7259512141401903</c:v>
                </c:pt>
                <c:pt idx="4887">
                  <c:v>6.7273277903199196</c:v>
                </c:pt>
                <c:pt idx="4888">
                  <c:v>6.72870436649964</c:v>
                </c:pt>
                <c:pt idx="4889">
                  <c:v>6.7300809426793702</c:v>
                </c:pt>
                <c:pt idx="4890">
                  <c:v>6.7314575188590897</c:v>
                </c:pt>
                <c:pt idx="4891">
                  <c:v>6.7328340950388199</c:v>
                </c:pt>
                <c:pt idx="4892">
                  <c:v>6.7342106712185501</c:v>
                </c:pt>
                <c:pt idx="4893">
                  <c:v>6.7355872473982696</c:v>
                </c:pt>
                <c:pt idx="4894">
                  <c:v>6.7369638235779998</c:v>
                </c:pt>
                <c:pt idx="4895">
                  <c:v>6.7383403997577203</c:v>
                </c:pt>
                <c:pt idx="4896">
                  <c:v>6.7397169759374496</c:v>
                </c:pt>
                <c:pt idx="4897">
                  <c:v>6.7410935521171798</c:v>
                </c:pt>
                <c:pt idx="4898">
                  <c:v>6.7424701282969002</c:v>
                </c:pt>
                <c:pt idx="4899">
                  <c:v>6.7438467044766304</c:v>
                </c:pt>
                <c:pt idx="4900">
                  <c:v>6.7452232806563499</c:v>
                </c:pt>
                <c:pt idx="4901">
                  <c:v>6.7465998568360801</c:v>
                </c:pt>
                <c:pt idx="4902">
                  <c:v>6.7479764330158103</c:v>
                </c:pt>
                <c:pt idx="4903">
                  <c:v>6.7493530091955298</c:v>
                </c:pt>
                <c:pt idx="4904">
                  <c:v>6.75072958537526</c:v>
                </c:pt>
                <c:pt idx="4905">
                  <c:v>6.7521061615549796</c:v>
                </c:pt>
                <c:pt idx="4906">
                  <c:v>6.7534827377347098</c:v>
                </c:pt>
                <c:pt idx="4907">
                  <c:v>6.7548593139144302</c:v>
                </c:pt>
                <c:pt idx="4908">
                  <c:v>6.7562358900941604</c:v>
                </c:pt>
                <c:pt idx="4909">
                  <c:v>6.7576124662738897</c:v>
                </c:pt>
                <c:pt idx="4910">
                  <c:v>6.7589890424536101</c:v>
                </c:pt>
                <c:pt idx="4911">
                  <c:v>6.7603656186333403</c:v>
                </c:pt>
                <c:pt idx="4912">
                  <c:v>6.7617421948130598</c:v>
                </c:pt>
                <c:pt idx="4913">
                  <c:v>6.76311877099279</c:v>
                </c:pt>
                <c:pt idx="4914">
                  <c:v>6.7644953471725104</c:v>
                </c:pt>
                <c:pt idx="4915">
                  <c:v>6.7658719233522397</c:v>
                </c:pt>
                <c:pt idx="4916">
                  <c:v>6.7672484995319699</c:v>
                </c:pt>
                <c:pt idx="4917">
                  <c:v>6.7686250757116904</c:v>
                </c:pt>
                <c:pt idx="4918">
                  <c:v>6.7700016518914197</c:v>
                </c:pt>
                <c:pt idx="4919">
                  <c:v>6.7713782280711401</c:v>
                </c:pt>
                <c:pt idx="4920">
                  <c:v>6.7727548042508703</c:v>
                </c:pt>
                <c:pt idx="4921">
                  <c:v>6.7741313804305898</c:v>
                </c:pt>
                <c:pt idx="4922">
                  <c:v>6.77550795661032</c:v>
                </c:pt>
                <c:pt idx="4923">
                  <c:v>6.7768845327900502</c:v>
                </c:pt>
                <c:pt idx="4924">
                  <c:v>6.7782611089697697</c:v>
                </c:pt>
                <c:pt idx="4925">
                  <c:v>6.7796376851494999</c:v>
                </c:pt>
                <c:pt idx="4926">
                  <c:v>6.7810142613292204</c:v>
                </c:pt>
                <c:pt idx="4927">
                  <c:v>6.7823908375089497</c:v>
                </c:pt>
                <c:pt idx="4928">
                  <c:v>6.7837674136886701</c:v>
                </c:pt>
                <c:pt idx="4929">
                  <c:v>6.7851439898684003</c:v>
                </c:pt>
                <c:pt idx="4930">
                  <c:v>6.7865205660481296</c:v>
                </c:pt>
                <c:pt idx="4931">
                  <c:v>6.78789714222785</c:v>
                </c:pt>
                <c:pt idx="4932">
                  <c:v>6.7892737184075802</c:v>
                </c:pt>
                <c:pt idx="4933">
                  <c:v>6.7906502945872997</c:v>
                </c:pt>
                <c:pt idx="4934">
                  <c:v>6.7920268707670299</c:v>
                </c:pt>
                <c:pt idx="4935">
                  <c:v>6.7934034469467601</c:v>
                </c:pt>
                <c:pt idx="4936">
                  <c:v>6.7947800231264797</c:v>
                </c:pt>
                <c:pt idx="4937">
                  <c:v>6.7961565993062099</c:v>
                </c:pt>
                <c:pt idx="4938">
                  <c:v>6.7975331754859303</c:v>
                </c:pt>
                <c:pt idx="4939">
                  <c:v>6.7989097516656596</c:v>
                </c:pt>
                <c:pt idx="4940">
                  <c:v>6.80028632784538</c:v>
                </c:pt>
                <c:pt idx="4941">
                  <c:v>6.8016629040251102</c:v>
                </c:pt>
                <c:pt idx="4942">
                  <c:v>6.8030394802048404</c:v>
                </c:pt>
                <c:pt idx="4943">
                  <c:v>6.8044160563845599</c:v>
                </c:pt>
                <c:pt idx="4944">
                  <c:v>6.8057926325642901</c:v>
                </c:pt>
                <c:pt idx="4945">
                  <c:v>6.8071692087440097</c:v>
                </c:pt>
                <c:pt idx="4946">
                  <c:v>6.8085457849237399</c:v>
                </c:pt>
                <c:pt idx="4947">
                  <c:v>6.80992236110347</c:v>
                </c:pt>
                <c:pt idx="4948">
                  <c:v>6.8112989372831896</c:v>
                </c:pt>
                <c:pt idx="4949">
                  <c:v>6.8126755134629198</c:v>
                </c:pt>
                <c:pt idx="4950">
                  <c:v>6.8140520896426402</c:v>
                </c:pt>
                <c:pt idx="4951">
                  <c:v>6.8154286658223704</c:v>
                </c:pt>
                <c:pt idx="4952">
                  <c:v>6.8168052420020899</c:v>
                </c:pt>
                <c:pt idx="4953">
                  <c:v>6.8181818181818201</c:v>
                </c:pt>
                <c:pt idx="4954">
                  <c:v>6.8195583943615503</c:v>
                </c:pt>
                <c:pt idx="4955">
                  <c:v>6.8209349705412698</c:v>
                </c:pt>
                <c:pt idx="4956">
                  <c:v>6.822311546721</c:v>
                </c:pt>
                <c:pt idx="4957">
                  <c:v>6.8236881229007196</c:v>
                </c:pt>
                <c:pt idx="4958">
                  <c:v>6.8250646990804498</c:v>
                </c:pt>
                <c:pt idx="4959">
                  <c:v>6.8264412752601702</c:v>
                </c:pt>
                <c:pt idx="4960">
                  <c:v>6.8278178514399004</c:v>
                </c:pt>
                <c:pt idx="4961">
                  <c:v>6.8291944276196297</c:v>
                </c:pt>
                <c:pt idx="4962">
                  <c:v>6.8305710037993501</c:v>
                </c:pt>
                <c:pt idx="4963">
                  <c:v>6.8319475799790803</c:v>
                </c:pt>
                <c:pt idx="4964">
                  <c:v>6.8333241561587998</c:v>
                </c:pt>
                <c:pt idx="4965">
                  <c:v>6.83470073233853</c:v>
                </c:pt>
                <c:pt idx="4966">
                  <c:v>6.8360773085182602</c:v>
                </c:pt>
                <c:pt idx="4967">
                  <c:v>6.8374538846979798</c:v>
                </c:pt>
                <c:pt idx="4968">
                  <c:v>6.83883046087771</c:v>
                </c:pt>
                <c:pt idx="4969">
                  <c:v>6.8402070370574304</c:v>
                </c:pt>
                <c:pt idx="4970">
                  <c:v>6.8415836132371597</c:v>
                </c:pt>
                <c:pt idx="4971">
                  <c:v>6.8429601894168801</c:v>
                </c:pt>
                <c:pt idx="4972">
                  <c:v>6.8443367655966103</c:v>
                </c:pt>
                <c:pt idx="4973">
                  <c:v>6.8457133417763396</c:v>
                </c:pt>
                <c:pt idx="4974">
                  <c:v>6.84708991795606</c:v>
                </c:pt>
                <c:pt idx="4975">
                  <c:v>6.8484664941357902</c:v>
                </c:pt>
                <c:pt idx="4976">
                  <c:v>6.8498430703155098</c:v>
                </c:pt>
                <c:pt idx="4977">
                  <c:v>6.85121964649524</c:v>
                </c:pt>
                <c:pt idx="4978">
                  <c:v>6.8525962226749604</c:v>
                </c:pt>
                <c:pt idx="4979">
                  <c:v>6.8539727988546897</c:v>
                </c:pt>
                <c:pt idx="4980">
                  <c:v>6.8553493750344199</c:v>
                </c:pt>
                <c:pt idx="4981">
                  <c:v>6.8567259512141403</c:v>
                </c:pt>
                <c:pt idx="4982">
                  <c:v>6.8581025273938696</c:v>
                </c:pt>
                <c:pt idx="4983">
                  <c:v>6.85947910357359</c:v>
                </c:pt>
                <c:pt idx="4984">
                  <c:v>6.8608556797533202</c:v>
                </c:pt>
                <c:pt idx="4985">
                  <c:v>6.8622322559330398</c:v>
                </c:pt>
                <c:pt idx="4986">
                  <c:v>6.86360883211277</c:v>
                </c:pt>
                <c:pt idx="4987">
                  <c:v>6.8649854082925001</c:v>
                </c:pt>
                <c:pt idx="4988">
                  <c:v>6.8663619844722197</c:v>
                </c:pt>
                <c:pt idx="4989">
                  <c:v>6.8677385606519499</c:v>
                </c:pt>
                <c:pt idx="4990">
                  <c:v>6.8691151368316703</c:v>
                </c:pt>
                <c:pt idx="4991">
                  <c:v>6.8704917130113996</c:v>
                </c:pt>
                <c:pt idx="4992">
                  <c:v>6.8718682891911298</c:v>
                </c:pt>
                <c:pt idx="4993">
                  <c:v>6.8732448653708502</c:v>
                </c:pt>
                <c:pt idx="4994">
                  <c:v>6.8746214415505804</c:v>
                </c:pt>
                <c:pt idx="4995">
                  <c:v>6.8759980177302999</c:v>
                </c:pt>
                <c:pt idx="4996">
                  <c:v>6.8773745939100301</c:v>
                </c:pt>
                <c:pt idx="4997">
                  <c:v>6.8787511700897497</c:v>
                </c:pt>
                <c:pt idx="4998">
                  <c:v>6.8801277462694799</c:v>
                </c:pt>
                <c:pt idx="4999">
                  <c:v>6.8815043224492101</c:v>
                </c:pt>
                <c:pt idx="5000">
                  <c:v>6.8828808986289296</c:v>
                </c:pt>
                <c:pt idx="5001">
                  <c:v>6.8842574748086598</c:v>
                </c:pt>
                <c:pt idx="5002">
                  <c:v>6.8856340509883802</c:v>
                </c:pt>
                <c:pt idx="5003">
                  <c:v>6.8870106271681104</c:v>
                </c:pt>
                <c:pt idx="5004">
                  <c:v>6.8883872033478299</c:v>
                </c:pt>
                <c:pt idx="5005">
                  <c:v>6.8897637795275601</c:v>
                </c:pt>
                <c:pt idx="5006">
                  <c:v>6.8911403557072903</c:v>
                </c:pt>
                <c:pt idx="5007">
                  <c:v>6.8925169318870099</c:v>
                </c:pt>
                <c:pt idx="5008">
                  <c:v>6.8938935080667401</c:v>
                </c:pt>
                <c:pt idx="5009">
                  <c:v>6.8952700842464596</c:v>
                </c:pt>
                <c:pt idx="5010">
                  <c:v>6.8966466604261898</c:v>
                </c:pt>
                <c:pt idx="5011">
                  <c:v>6.89802323660592</c:v>
                </c:pt>
                <c:pt idx="5012">
                  <c:v>6.8993998127856404</c:v>
                </c:pt>
                <c:pt idx="5013">
                  <c:v>6.9007763889653697</c:v>
                </c:pt>
                <c:pt idx="5014">
                  <c:v>6.9021529651450901</c:v>
                </c:pt>
                <c:pt idx="5015">
                  <c:v>6.9035295413248203</c:v>
                </c:pt>
                <c:pt idx="5016">
                  <c:v>6.9049061175045399</c:v>
                </c:pt>
                <c:pt idx="5017">
                  <c:v>6.9062826936842701</c:v>
                </c:pt>
                <c:pt idx="5018">
                  <c:v>6.9076592698640003</c:v>
                </c:pt>
                <c:pt idx="5019">
                  <c:v>6.9090358460437198</c:v>
                </c:pt>
                <c:pt idx="5020">
                  <c:v>6.91041242222345</c:v>
                </c:pt>
                <c:pt idx="5021">
                  <c:v>6.9117889984031704</c:v>
                </c:pt>
                <c:pt idx="5022">
                  <c:v>6.9131655745828997</c:v>
                </c:pt>
                <c:pt idx="5023">
                  <c:v>6.9145421507626299</c:v>
                </c:pt>
                <c:pt idx="5024">
                  <c:v>6.9159187269423503</c:v>
                </c:pt>
                <c:pt idx="5025">
                  <c:v>6.9172953031220796</c:v>
                </c:pt>
                <c:pt idx="5026">
                  <c:v>6.9186718793018001</c:v>
                </c:pt>
                <c:pt idx="5027">
                  <c:v>6.9200484554815302</c:v>
                </c:pt>
                <c:pt idx="5028">
                  <c:v>6.9214250316612498</c:v>
                </c:pt>
                <c:pt idx="5029">
                  <c:v>6.92280160784098</c:v>
                </c:pt>
                <c:pt idx="5030">
                  <c:v>6.9241781840207102</c:v>
                </c:pt>
                <c:pt idx="5031">
                  <c:v>6.9255547602004297</c:v>
                </c:pt>
                <c:pt idx="5032">
                  <c:v>6.9269313363801599</c:v>
                </c:pt>
                <c:pt idx="5033">
                  <c:v>6.9283079125598803</c:v>
                </c:pt>
                <c:pt idx="5034">
                  <c:v>6.9296844887396096</c:v>
                </c:pt>
                <c:pt idx="5035">
                  <c:v>6.9310610649193301</c:v>
                </c:pt>
                <c:pt idx="5036">
                  <c:v>6.9324376410990602</c:v>
                </c:pt>
                <c:pt idx="5037">
                  <c:v>6.9338142172787904</c:v>
                </c:pt>
                <c:pt idx="5038">
                  <c:v>6.93519079345851</c:v>
                </c:pt>
                <c:pt idx="5039">
                  <c:v>6.9365673696382402</c:v>
                </c:pt>
                <c:pt idx="5040">
                  <c:v>6.9379439458179597</c:v>
                </c:pt>
                <c:pt idx="5041">
                  <c:v>6.9393205219976899</c:v>
                </c:pt>
                <c:pt idx="5042">
                  <c:v>6.9406970981774201</c:v>
                </c:pt>
                <c:pt idx="5043">
                  <c:v>6.9420736743571396</c:v>
                </c:pt>
                <c:pt idx="5044">
                  <c:v>6.9434502505368698</c:v>
                </c:pt>
                <c:pt idx="5045">
                  <c:v>6.9448268267165902</c:v>
                </c:pt>
                <c:pt idx="5046">
                  <c:v>6.9462034028963204</c:v>
                </c:pt>
                <c:pt idx="5047">
                  <c:v>6.94757997907604</c:v>
                </c:pt>
                <c:pt idx="5048">
                  <c:v>6.9489565552557702</c:v>
                </c:pt>
                <c:pt idx="5049">
                  <c:v>6.9503331314355004</c:v>
                </c:pt>
                <c:pt idx="5050">
                  <c:v>6.9517097076152199</c:v>
                </c:pt>
                <c:pt idx="5051">
                  <c:v>6.9530862837949501</c:v>
                </c:pt>
                <c:pt idx="5052">
                  <c:v>6.9544628599746696</c:v>
                </c:pt>
                <c:pt idx="5053">
                  <c:v>6.9558394361543998</c:v>
                </c:pt>
                <c:pt idx="5054">
                  <c:v>6.9572160123341202</c:v>
                </c:pt>
                <c:pt idx="5055">
                  <c:v>6.9585925885138504</c:v>
                </c:pt>
                <c:pt idx="5056">
                  <c:v>6.9599691646935797</c:v>
                </c:pt>
                <c:pt idx="5057">
                  <c:v>6.9613457408733002</c:v>
                </c:pt>
                <c:pt idx="5058">
                  <c:v>6.9627223170530304</c:v>
                </c:pt>
                <c:pt idx="5059">
                  <c:v>6.9640988932327499</c:v>
                </c:pt>
                <c:pt idx="5060">
                  <c:v>6.9654754694124801</c:v>
                </c:pt>
                <c:pt idx="5061">
                  <c:v>6.9668520455921996</c:v>
                </c:pt>
                <c:pt idx="5062">
                  <c:v>6.9682286217719298</c:v>
                </c:pt>
                <c:pt idx="5063">
                  <c:v>6.96960519795166</c:v>
                </c:pt>
                <c:pt idx="5064">
                  <c:v>6.9709817741313804</c:v>
                </c:pt>
                <c:pt idx="5065">
                  <c:v>6.9723583503111097</c:v>
                </c:pt>
                <c:pt idx="5066">
                  <c:v>6.9737349264908302</c:v>
                </c:pt>
                <c:pt idx="5067">
                  <c:v>6.9751115026705603</c:v>
                </c:pt>
                <c:pt idx="5068">
                  <c:v>6.9764880788502799</c:v>
                </c:pt>
                <c:pt idx="5069">
                  <c:v>6.9778646550300101</c:v>
                </c:pt>
                <c:pt idx="5070">
                  <c:v>6.9792412312097403</c:v>
                </c:pt>
                <c:pt idx="5071">
                  <c:v>6.9806178073894598</c:v>
                </c:pt>
                <c:pt idx="5072">
                  <c:v>6.98199438356919</c:v>
                </c:pt>
                <c:pt idx="5073">
                  <c:v>6.9833709597489104</c:v>
                </c:pt>
                <c:pt idx="5074">
                  <c:v>6.9847475359286397</c:v>
                </c:pt>
                <c:pt idx="5075">
                  <c:v>6.9861241121083699</c:v>
                </c:pt>
                <c:pt idx="5076">
                  <c:v>6.9875006882880903</c:v>
                </c:pt>
                <c:pt idx="5077">
                  <c:v>6.9888772644678196</c:v>
                </c:pt>
                <c:pt idx="5078">
                  <c:v>6.9902538406475401</c:v>
                </c:pt>
                <c:pt idx="5079">
                  <c:v>6.9916304168272703</c:v>
                </c:pt>
                <c:pt idx="5080">
                  <c:v>6.9930069930069898</c:v>
                </c:pt>
                <c:pt idx="5081">
                  <c:v>6.99438356918672</c:v>
                </c:pt>
                <c:pt idx="5082">
                  <c:v>6.9957601453664502</c:v>
                </c:pt>
                <c:pt idx="5083">
                  <c:v>6.9971367215461697</c:v>
                </c:pt>
                <c:pt idx="5084">
                  <c:v>6.9985132977258999</c:v>
                </c:pt>
                <c:pt idx="5085">
                  <c:v>6.9998898739056203</c:v>
                </c:pt>
                <c:pt idx="5086">
                  <c:v>7.0012664500853496</c:v>
                </c:pt>
                <c:pt idx="5087">
                  <c:v>7.0026430262650798</c:v>
                </c:pt>
                <c:pt idx="5088">
                  <c:v>7.0040196024448003</c:v>
                </c:pt>
                <c:pt idx="5089">
                  <c:v>7.0053961786245296</c:v>
                </c:pt>
                <c:pt idx="5090">
                  <c:v>7.00677275480425</c:v>
                </c:pt>
                <c:pt idx="5091">
                  <c:v>7.0081493309839802</c:v>
                </c:pt>
                <c:pt idx="5092">
                  <c:v>7.0095259071636997</c:v>
                </c:pt>
                <c:pt idx="5093">
                  <c:v>7.0109024833434299</c:v>
                </c:pt>
                <c:pt idx="5094">
                  <c:v>7.0122790595231601</c:v>
                </c:pt>
                <c:pt idx="5095">
                  <c:v>7.0136556357028796</c:v>
                </c:pt>
                <c:pt idx="5096">
                  <c:v>7.0150322118826098</c:v>
                </c:pt>
                <c:pt idx="5097">
                  <c:v>7.0164087880623303</c:v>
                </c:pt>
                <c:pt idx="5098">
                  <c:v>7.0177853642420596</c:v>
                </c:pt>
                <c:pt idx="5099">
                  <c:v>7.01916194042178</c:v>
                </c:pt>
                <c:pt idx="5100">
                  <c:v>7.0205385166015102</c:v>
                </c:pt>
                <c:pt idx="5101">
                  <c:v>7.0219150927812404</c:v>
                </c:pt>
                <c:pt idx="5102">
                  <c:v>7.0232916689609599</c:v>
                </c:pt>
                <c:pt idx="5103">
                  <c:v>7.0246682451406901</c:v>
                </c:pt>
                <c:pt idx="5104">
                  <c:v>7.0260448213204096</c:v>
                </c:pt>
                <c:pt idx="5105">
                  <c:v>7.0274213975001398</c:v>
                </c:pt>
                <c:pt idx="5106">
                  <c:v>7.02879797367987</c:v>
                </c:pt>
                <c:pt idx="5107">
                  <c:v>7.0301745498595896</c:v>
                </c:pt>
                <c:pt idx="5108">
                  <c:v>7.0315511260393198</c:v>
                </c:pt>
                <c:pt idx="5109">
                  <c:v>7.0329277022190402</c:v>
                </c:pt>
                <c:pt idx="5110">
                  <c:v>7.0343042783987704</c:v>
                </c:pt>
                <c:pt idx="5111">
                  <c:v>7.0356808545784899</c:v>
                </c:pt>
                <c:pt idx="5112">
                  <c:v>7.0370574307582201</c:v>
                </c:pt>
                <c:pt idx="5113">
                  <c:v>7.0384340069379503</c:v>
                </c:pt>
                <c:pt idx="5114">
                  <c:v>7.0398105831176698</c:v>
                </c:pt>
                <c:pt idx="5115">
                  <c:v>7.0411871592974</c:v>
                </c:pt>
                <c:pt idx="5116">
                  <c:v>7.0425637354771196</c:v>
                </c:pt>
                <c:pt idx="5117">
                  <c:v>7.0439403116568498</c:v>
                </c:pt>
                <c:pt idx="5118">
                  <c:v>7.0453168878365702</c:v>
                </c:pt>
                <c:pt idx="5119">
                  <c:v>7.0466934640163004</c:v>
                </c:pt>
                <c:pt idx="5120">
                  <c:v>7.0480700401960297</c:v>
                </c:pt>
                <c:pt idx="5121">
                  <c:v>7.0494466163757501</c:v>
                </c:pt>
                <c:pt idx="5122">
                  <c:v>7.0508231925554803</c:v>
                </c:pt>
                <c:pt idx="5123">
                  <c:v>7.0521997687351998</c:v>
                </c:pt>
                <c:pt idx="5124">
                  <c:v>7.05357634491493</c:v>
                </c:pt>
                <c:pt idx="5125">
                  <c:v>7.0549529210946504</c:v>
                </c:pt>
                <c:pt idx="5126">
                  <c:v>7.0563294972743797</c:v>
                </c:pt>
                <c:pt idx="5127">
                  <c:v>7.0577060734541099</c:v>
                </c:pt>
                <c:pt idx="5128">
                  <c:v>7.0590826496338304</c:v>
                </c:pt>
                <c:pt idx="5129">
                  <c:v>7.0604592258135597</c:v>
                </c:pt>
                <c:pt idx="5130">
                  <c:v>7.0618358019932801</c:v>
                </c:pt>
                <c:pt idx="5131">
                  <c:v>7.0632123781730103</c:v>
                </c:pt>
                <c:pt idx="5132">
                  <c:v>7.0645889543527396</c:v>
                </c:pt>
                <c:pt idx="5133">
                  <c:v>7.06596553053246</c:v>
                </c:pt>
                <c:pt idx="5134">
                  <c:v>7.0673421067121902</c:v>
                </c:pt>
                <c:pt idx="5135">
                  <c:v>7.0687186828919097</c:v>
                </c:pt>
                <c:pt idx="5136">
                  <c:v>7.0700952590716399</c:v>
                </c:pt>
                <c:pt idx="5137">
                  <c:v>7.0714718352513604</c:v>
                </c:pt>
                <c:pt idx="5138">
                  <c:v>7.0728484114310897</c:v>
                </c:pt>
                <c:pt idx="5139">
                  <c:v>7.0742249876108101</c:v>
                </c:pt>
                <c:pt idx="5140">
                  <c:v>7.0756015637905403</c:v>
                </c:pt>
                <c:pt idx="5141">
                  <c:v>7.0769781399702696</c:v>
                </c:pt>
                <c:pt idx="5142">
                  <c:v>7.07835471614999</c:v>
                </c:pt>
                <c:pt idx="5143">
                  <c:v>7.0797312923297202</c:v>
                </c:pt>
                <c:pt idx="5144">
                  <c:v>7.0811078685094397</c:v>
                </c:pt>
                <c:pt idx="5145">
                  <c:v>7.0824844446891699</c:v>
                </c:pt>
                <c:pt idx="5146">
                  <c:v>7.0838610208689001</c:v>
                </c:pt>
                <c:pt idx="5147">
                  <c:v>7.0852375970486197</c:v>
                </c:pt>
                <c:pt idx="5148">
                  <c:v>7.0866141732283499</c:v>
                </c:pt>
                <c:pt idx="5149">
                  <c:v>7.0879907494080703</c:v>
                </c:pt>
                <c:pt idx="5150">
                  <c:v>7.0893673255877996</c:v>
                </c:pt>
                <c:pt idx="5151">
                  <c:v>7.0907439017675298</c:v>
                </c:pt>
                <c:pt idx="5152">
                  <c:v>7.0921204779472502</c:v>
                </c:pt>
                <c:pt idx="5153">
                  <c:v>7.0934970541269804</c:v>
                </c:pt>
                <c:pt idx="5154">
                  <c:v>7.0948736303066999</c:v>
                </c:pt>
                <c:pt idx="5155">
                  <c:v>7.0962502064864301</c:v>
                </c:pt>
                <c:pt idx="5156">
                  <c:v>7.0976267826661497</c:v>
                </c:pt>
                <c:pt idx="5157">
                  <c:v>7.0990033588458799</c:v>
                </c:pt>
                <c:pt idx="5158">
                  <c:v>7.10037993502561</c:v>
                </c:pt>
                <c:pt idx="5159">
                  <c:v>7.1017565112053296</c:v>
                </c:pt>
                <c:pt idx="5160">
                  <c:v>7.1031330873850598</c:v>
                </c:pt>
                <c:pt idx="5161">
                  <c:v>7.1045096635647802</c:v>
                </c:pt>
                <c:pt idx="5162">
                  <c:v>7.1058862397445104</c:v>
                </c:pt>
                <c:pt idx="5163">
                  <c:v>7.1072628159242397</c:v>
                </c:pt>
                <c:pt idx="5164">
                  <c:v>7.1086393921039601</c:v>
                </c:pt>
                <c:pt idx="5165">
                  <c:v>7.1100159682836903</c:v>
                </c:pt>
                <c:pt idx="5166">
                  <c:v>7.1113925444634098</c:v>
                </c:pt>
                <c:pt idx="5167">
                  <c:v>7.11276912064314</c:v>
                </c:pt>
                <c:pt idx="5168">
                  <c:v>7.1141456968228596</c:v>
                </c:pt>
                <c:pt idx="5169">
                  <c:v>7.1155222730025898</c:v>
                </c:pt>
                <c:pt idx="5170">
                  <c:v>7.11689884918232</c:v>
                </c:pt>
                <c:pt idx="5171">
                  <c:v>7.1182754253620404</c:v>
                </c:pt>
                <c:pt idx="5172">
                  <c:v>7.1196520015417697</c:v>
                </c:pt>
                <c:pt idx="5173">
                  <c:v>7.1210285777214901</c:v>
                </c:pt>
                <c:pt idx="5174">
                  <c:v>7.1224051539012203</c:v>
                </c:pt>
                <c:pt idx="5175">
                  <c:v>7.1237817300809398</c:v>
                </c:pt>
                <c:pt idx="5176">
                  <c:v>7.12515830626067</c:v>
                </c:pt>
                <c:pt idx="5177">
                  <c:v>7.1265348824404002</c:v>
                </c:pt>
                <c:pt idx="5178">
                  <c:v>7.1279114586201198</c:v>
                </c:pt>
                <c:pt idx="5179">
                  <c:v>7.12928803479985</c:v>
                </c:pt>
                <c:pt idx="5180">
                  <c:v>7.1306646109795704</c:v>
                </c:pt>
                <c:pt idx="5181">
                  <c:v>7.1320411871592997</c:v>
                </c:pt>
                <c:pt idx="5182">
                  <c:v>7.1334177633390201</c:v>
                </c:pt>
                <c:pt idx="5183">
                  <c:v>7.1347943395187503</c:v>
                </c:pt>
                <c:pt idx="5184">
                  <c:v>7.1361709156984796</c:v>
                </c:pt>
                <c:pt idx="5185">
                  <c:v>7.1375474918782</c:v>
                </c:pt>
                <c:pt idx="5186">
                  <c:v>7.1389240680579302</c:v>
                </c:pt>
                <c:pt idx="5187">
                  <c:v>7.1403006442376498</c:v>
                </c:pt>
                <c:pt idx="5188">
                  <c:v>7.14167722041738</c:v>
                </c:pt>
                <c:pt idx="5189">
                  <c:v>7.1430537965971004</c:v>
                </c:pt>
                <c:pt idx="5190">
                  <c:v>7.1444303727768297</c:v>
                </c:pt>
                <c:pt idx="5191">
                  <c:v>7.1458069489565599</c:v>
                </c:pt>
                <c:pt idx="5192">
                  <c:v>7.1471835251362803</c:v>
                </c:pt>
                <c:pt idx="5193">
                  <c:v>7.1485601013160096</c:v>
                </c:pt>
                <c:pt idx="5194">
                  <c:v>7.14993667749573</c:v>
                </c:pt>
                <c:pt idx="5195">
                  <c:v>7.1513132536754602</c:v>
                </c:pt>
                <c:pt idx="5196">
                  <c:v>7.1526898298551904</c:v>
                </c:pt>
                <c:pt idx="5197">
                  <c:v>7.15406640603491</c:v>
                </c:pt>
                <c:pt idx="5198">
                  <c:v>7.1554429822146401</c:v>
                </c:pt>
                <c:pt idx="5199">
                  <c:v>7.1568195583943597</c:v>
                </c:pt>
                <c:pt idx="5200">
                  <c:v>7.1581961345740899</c:v>
                </c:pt>
                <c:pt idx="5201">
                  <c:v>7.1595727107538103</c:v>
                </c:pt>
                <c:pt idx="5202">
                  <c:v>7.1609492869335396</c:v>
                </c:pt>
                <c:pt idx="5203">
                  <c:v>7.1623258631132698</c:v>
                </c:pt>
                <c:pt idx="5204">
                  <c:v>7.1637024392929902</c:v>
                </c:pt>
                <c:pt idx="5205">
                  <c:v>7.1650790154727204</c:v>
                </c:pt>
                <c:pt idx="5206">
                  <c:v>7.1664555916524399</c:v>
                </c:pt>
                <c:pt idx="5207">
                  <c:v>7.1678321678321701</c:v>
                </c:pt>
                <c:pt idx="5208">
                  <c:v>7.1692087440119003</c:v>
                </c:pt>
                <c:pt idx="5209">
                  <c:v>7.1705853201916199</c:v>
                </c:pt>
                <c:pt idx="5210">
                  <c:v>7.1719618963713501</c:v>
                </c:pt>
                <c:pt idx="5211">
                  <c:v>7.1733384725510696</c:v>
                </c:pt>
                <c:pt idx="5212">
                  <c:v>7.1747150487307998</c:v>
                </c:pt>
                <c:pt idx="5213">
                  <c:v>7.17609162491053</c:v>
                </c:pt>
                <c:pt idx="5214">
                  <c:v>7.1774682010902504</c:v>
                </c:pt>
                <c:pt idx="5215">
                  <c:v>7.1788447772699797</c:v>
                </c:pt>
                <c:pt idx="5216">
                  <c:v>7.1802213534497001</c:v>
                </c:pt>
                <c:pt idx="5217">
                  <c:v>7.1815979296294303</c:v>
                </c:pt>
                <c:pt idx="5218">
                  <c:v>7.1829745058091499</c:v>
                </c:pt>
                <c:pt idx="5219">
                  <c:v>7.1843510819888801</c:v>
                </c:pt>
                <c:pt idx="5220">
                  <c:v>7.1857276581685996</c:v>
                </c:pt>
                <c:pt idx="5221">
                  <c:v>7.1871042343483298</c:v>
                </c:pt>
                <c:pt idx="5222">
                  <c:v>7.18848081052806</c:v>
                </c:pt>
                <c:pt idx="5223">
                  <c:v>7.1898573867077804</c:v>
                </c:pt>
                <c:pt idx="5224">
                  <c:v>7.1912339628875097</c:v>
                </c:pt>
                <c:pt idx="5225">
                  <c:v>7.1926105390672301</c:v>
                </c:pt>
                <c:pt idx="5226">
                  <c:v>7.1939871152469603</c:v>
                </c:pt>
                <c:pt idx="5227">
                  <c:v>7.1953636914266896</c:v>
                </c:pt>
                <c:pt idx="5228">
                  <c:v>7.1967402676064101</c:v>
                </c:pt>
                <c:pt idx="5229">
                  <c:v>7.1981168437861403</c:v>
                </c:pt>
                <c:pt idx="5230">
                  <c:v>7.1994934199658598</c:v>
                </c:pt>
                <c:pt idx="5231">
                  <c:v>7.20086999614559</c:v>
                </c:pt>
                <c:pt idx="5232">
                  <c:v>7.2022465723253104</c:v>
                </c:pt>
                <c:pt idx="5233">
                  <c:v>7.2036231485050397</c:v>
                </c:pt>
                <c:pt idx="5234">
                  <c:v>7.2049997246847699</c:v>
                </c:pt>
                <c:pt idx="5235">
                  <c:v>7.2063763008644903</c:v>
                </c:pt>
                <c:pt idx="5236">
                  <c:v>7.2077528770442196</c:v>
                </c:pt>
                <c:pt idx="5237">
                  <c:v>7.2091294532239401</c:v>
                </c:pt>
                <c:pt idx="5238">
                  <c:v>7.2105060294036702</c:v>
                </c:pt>
                <c:pt idx="5239">
                  <c:v>7.2118826055833898</c:v>
                </c:pt>
                <c:pt idx="5240">
                  <c:v>7.21325918176312</c:v>
                </c:pt>
                <c:pt idx="5241">
                  <c:v>7.2146357579428502</c:v>
                </c:pt>
                <c:pt idx="5242">
                  <c:v>7.2160123341225697</c:v>
                </c:pt>
                <c:pt idx="5243">
                  <c:v>7.2173889103022999</c:v>
                </c:pt>
                <c:pt idx="5244">
                  <c:v>7.2187654864820203</c:v>
                </c:pt>
                <c:pt idx="5245">
                  <c:v>7.2201420626617496</c:v>
                </c:pt>
                <c:pt idx="5246">
                  <c:v>7.2215186388414701</c:v>
                </c:pt>
                <c:pt idx="5247">
                  <c:v>7.2228952150212002</c:v>
                </c:pt>
                <c:pt idx="5248">
                  <c:v>7.2242717912009304</c:v>
                </c:pt>
                <c:pt idx="5249">
                  <c:v>7.22564836738065</c:v>
                </c:pt>
                <c:pt idx="5250">
                  <c:v>7.2270249435603802</c:v>
                </c:pt>
                <c:pt idx="5251">
                  <c:v>7.2284015197400997</c:v>
                </c:pt>
                <c:pt idx="5252">
                  <c:v>7.2297780959198299</c:v>
                </c:pt>
                <c:pt idx="5253">
                  <c:v>7.2311546720995601</c:v>
                </c:pt>
                <c:pt idx="5254">
                  <c:v>7.2325312482792796</c:v>
                </c:pt>
                <c:pt idx="5255">
                  <c:v>7.2339078244590098</c:v>
                </c:pt>
                <c:pt idx="5256">
                  <c:v>7.2352844006387302</c:v>
                </c:pt>
                <c:pt idx="5257">
                  <c:v>7.2366609768184604</c:v>
                </c:pt>
                <c:pt idx="5258">
                  <c:v>7.23803755299818</c:v>
                </c:pt>
                <c:pt idx="5259">
                  <c:v>7.2394141291779102</c:v>
                </c:pt>
                <c:pt idx="5260">
                  <c:v>7.2407907053576404</c:v>
                </c:pt>
                <c:pt idx="5261">
                  <c:v>7.2421672815373599</c:v>
                </c:pt>
                <c:pt idx="5262">
                  <c:v>7.2435438577170901</c:v>
                </c:pt>
                <c:pt idx="5263">
                  <c:v>7.2449204338968096</c:v>
                </c:pt>
                <c:pt idx="5264">
                  <c:v>7.2462970100765398</c:v>
                </c:pt>
                <c:pt idx="5265">
                  <c:v>7.24767358625627</c:v>
                </c:pt>
                <c:pt idx="5266">
                  <c:v>7.2490501624359904</c:v>
                </c:pt>
                <c:pt idx="5267">
                  <c:v>7.2504267386157197</c:v>
                </c:pt>
                <c:pt idx="5268">
                  <c:v>7.2518033147954402</c:v>
                </c:pt>
                <c:pt idx="5269">
                  <c:v>7.2531798909751704</c:v>
                </c:pt>
                <c:pt idx="5270">
                  <c:v>7.2545564671548899</c:v>
                </c:pt>
                <c:pt idx="5271">
                  <c:v>7.2559330433346201</c:v>
                </c:pt>
                <c:pt idx="5272">
                  <c:v>7.2573096195143503</c:v>
                </c:pt>
                <c:pt idx="5273">
                  <c:v>7.2586861956940698</c:v>
                </c:pt>
                <c:pt idx="5274">
                  <c:v>7.2600627718738</c:v>
                </c:pt>
                <c:pt idx="5275">
                  <c:v>7.2614393480535204</c:v>
                </c:pt>
                <c:pt idx="5276">
                  <c:v>7.2628159242332497</c:v>
                </c:pt>
                <c:pt idx="5277">
                  <c:v>7.2641925004129799</c:v>
                </c:pt>
                <c:pt idx="5278">
                  <c:v>7.2655690765927003</c:v>
                </c:pt>
                <c:pt idx="5279">
                  <c:v>7.2669456527724297</c:v>
                </c:pt>
                <c:pt idx="5280">
                  <c:v>7.2683222289521501</c:v>
                </c:pt>
                <c:pt idx="5281">
                  <c:v>7.2696988051318803</c:v>
                </c:pt>
                <c:pt idx="5282">
                  <c:v>7.2710753813115998</c:v>
                </c:pt>
                <c:pt idx="5283">
                  <c:v>7.27245195749133</c:v>
                </c:pt>
                <c:pt idx="5284">
                  <c:v>7.2738285336710504</c:v>
                </c:pt>
                <c:pt idx="5285">
                  <c:v>7.2752051098507797</c:v>
                </c:pt>
                <c:pt idx="5286">
                  <c:v>7.2765816860305099</c:v>
                </c:pt>
                <c:pt idx="5287">
                  <c:v>7.2779582622102303</c:v>
                </c:pt>
                <c:pt idx="5288">
                  <c:v>7.2793348383899596</c:v>
                </c:pt>
                <c:pt idx="5289">
                  <c:v>7.2807114145696801</c:v>
                </c:pt>
                <c:pt idx="5290">
                  <c:v>7.2820879907494103</c:v>
                </c:pt>
                <c:pt idx="5291">
                  <c:v>7.2834645669291396</c:v>
                </c:pt>
                <c:pt idx="5292">
                  <c:v>7.28484114310886</c:v>
                </c:pt>
                <c:pt idx="5293">
                  <c:v>7.2862177192885902</c:v>
                </c:pt>
                <c:pt idx="5294">
                  <c:v>7.2875942954683097</c:v>
                </c:pt>
                <c:pt idx="5295">
                  <c:v>7.2889708716480399</c:v>
                </c:pt>
                <c:pt idx="5296">
                  <c:v>7.2903474478277603</c:v>
                </c:pt>
                <c:pt idx="5297">
                  <c:v>7.2917240240074896</c:v>
                </c:pt>
                <c:pt idx="5298">
                  <c:v>7.2931006001872198</c:v>
                </c:pt>
                <c:pt idx="5299">
                  <c:v>7.2944771763669403</c:v>
                </c:pt>
                <c:pt idx="5300">
                  <c:v>7.2958537525466696</c:v>
                </c:pt>
                <c:pt idx="5301">
                  <c:v>7.29723032872639</c:v>
                </c:pt>
                <c:pt idx="5302">
                  <c:v>7.2986069049061202</c:v>
                </c:pt>
                <c:pt idx="5303">
                  <c:v>7.2999834810858504</c:v>
                </c:pt>
                <c:pt idx="5304">
                  <c:v>7.3013600572655699</c:v>
                </c:pt>
                <c:pt idx="5305">
                  <c:v>7.3027366334453001</c:v>
                </c:pt>
                <c:pt idx="5306">
                  <c:v>7.3041132096250196</c:v>
                </c:pt>
                <c:pt idx="5307">
                  <c:v>7.3054897858047498</c:v>
                </c:pt>
                <c:pt idx="5308">
                  <c:v>7.3068663619844703</c:v>
                </c:pt>
                <c:pt idx="5309">
                  <c:v>7.3082429381641996</c:v>
                </c:pt>
                <c:pt idx="5310">
                  <c:v>7.30961951434392</c:v>
                </c:pt>
                <c:pt idx="5311">
                  <c:v>7.3109960905236502</c:v>
                </c:pt>
                <c:pt idx="5312">
                  <c:v>7.3123726667033804</c:v>
                </c:pt>
                <c:pt idx="5313">
                  <c:v>7.3137492428830999</c:v>
                </c:pt>
                <c:pt idx="5314">
                  <c:v>7.3151258190628301</c:v>
                </c:pt>
                <c:pt idx="5315">
                  <c:v>7.3165023952425496</c:v>
                </c:pt>
                <c:pt idx="5316">
                  <c:v>7.3178789714222798</c:v>
                </c:pt>
                <c:pt idx="5317">
                  <c:v>7.31925554760201</c:v>
                </c:pt>
                <c:pt idx="5318">
                  <c:v>7.3206321237817296</c:v>
                </c:pt>
                <c:pt idx="5319">
                  <c:v>7.3220086999614598</c:v>
                </c:pt>
                <c:pt idx="5320">
                  <c:v>7.3233852761411802</c:v>
                </c:pt>
                <c:pt idx="5321">
                  <c:v>7.3247618523209104</c:v>
                </c:pt>
                <c:pt idx="5322">
                  <c:v>7.3261384285006299</c:v>
                </c:pt>
                <c:pt idx="5323">
                  <c:v>7.3275150046803601</c:v>
                </c:pt>
                <c:pt idx="5324">
                  <c:v>7.3288915808600903</c:v>
                </c:pt>
                <c:pt idx="5325">
                  <c:v>7.3302681570398098</c:v>
                </c:pt>
                <c:pt idx="5326">
                  <c:v>7.33164473321954</c:v>
                </c:pt>
                <c:pt idx="5327">
                  <c:v>7.3330213093992596</c:v>
                </c:pt>
                <c:pt idx="5328">
                  <c:v>7.3343978855789898</c:v>
                </c:pt>
                <c:pt idx="5329">
                  <c:v>7.3357744617587199</c:v>
                </c:pt>
                <c:pt idx="5330">
                  <c:v>7.3371510379384404</c:v>
                </c:pt>
                <c:pt idx="5331">
                  <c:v>7.3385276141181697</c:v>
                </c:pt>
                <c:pt idx="5332">
                  <c:v>7.3399041902978901</c:v>
                </c:pt>
                <c:pt idx="5333">
                  <c:v>7.3412807664776203</c:v>
                </c:pt>
                <c:pt idx="5334">
                  <c:v>7.3426573426573398</c:v>
                </c:pt>
                <c:pt idx="5335">
                  <c:v>7.34403391883707</c:v>
                </c:pt>
                <c:pt idx="5336">
                  <c:v>7.3454104950168002</c:v>
                </c:pt>
                <c:pt idx="5337">
                  <c:v>7.3467870711965197</c:v>
                </c:pt>
                <c:pt idx="5338">
                  <c:v>7.3481636473762499</c:v>
                </c:pt>
                <c:pt idx="5339">
                  <c:v>7.3495402235559704</c:v>
                </c:pt>
                <c:pt idx="5340">
                  <c:v>7.3509167997356997</c:v>
                </c:pt>
                <c:pt idx="5341">
                  <c:v>7.3522933759154201</c:v>
                </c:pt>
                <c:pt idx="5342">
                  <c:v>7.3536699520951503</c:v>
                </c:pt>
                <c:pt idx="5343">
                  <c:v>7.3550465282748796</c:v>
                </c:pt>
                <c:pt idx="5344">
                  <c:v>7.3564231044546</c:v>
                </c:pt>
                <c:pt idx="5345">
                  <c:v>7.3577996806343302</c:v>
                </c:pt>
                <c:pt idx="5346">
                  <c:v>7.3591762568140497</c:v>
                </c:pt>
                <c:pt idx="5347">
                  <c:v>7.3605528329937799</c:v>
                </c:pt>
                <c:pt idx="5348">
                  <c:v>7.3619294091735101</c:v>
                </c:pt>
                <c:pt idx="5349">
                  <c:v>7.3633059853532297</c:v>
                </c:pt>
                <c:pt idx="5350">
                  <c:v>7.3646825615329599</c:v>
                </c:pt>
                <c:pt idx="5351">
                  <c:v>7.3660591377126803</c:v>
                </c:pt>
                <c:pt idx="5352">
                  <c:v>7.3674357138924096</c:v>
                </c:pt>
                <c:pt idx="5353">
                  <c:v>7.36881229007213</c:v>
                </c:pt>
                <c:pt idx="5354">
                  <c:v>7.3701888662518602</c:v>
                </c:pt>
                <c:pt idx="5355">
                  <c:v>7.3715654424315904</c:v>
                </c:pt>
                <c:pt idx="5356">
                  <c:v>7.3729420186113099</c:v>
                </c:pt>
                <c:pt idx="5357">
                  <c:v>7.3743185947910401</c:v>
                </c:pt>
                <c:pt idx="5358">
                  <c:v>7.3756951709707597</c:v>
                </c:pt>
                <c:pt idx="5359">
                  <c:v>7.3770717471504899</c:v>
                </c:pt>
                <c:pt idx="5360">
                  <c:v>7.3784483233302103</c:v>
                </c:pt>
                <c:pt idx="5361">
                  <c:v>7.3798248995099396</c:v>
                </c:pt>
                <c:pt idx="5362">
                  <c:v>7.3812014756896698</c:v>
                </c:pt>
                <c:pt idx="5363">
                  <c:v>7.3825780518693902</c:v>
                </c:pt>
                <c:pt idx="5364">
                  <c:v>7.3839546280491204</c:v>
                </c:pt>
                <c:pt idx="5365">
                  <c:v>7.3853312042288399</c:v>
                </c:pt>
                <c:pt idx="5366">
                  <c:v>7.3867077804085701</c:v>
                </c:pt>
                <c:pt idx="5367">
                  <c:v>7.3880843565883003</c:v>
                </c:pt>
                <c:pt idx="5368">
                  <c:v>7.3894609327680199</c:v>
                </c:pt>
                <c:pt idx="5369">
                  <c:v>7.39083750894775</c:v>
                </c:pt>
                <c:pt idx="5370">
                  <c:v>7.3922140851274696</c:v>
                </c:pt>
                <c:pt idx="5371">
                  <c:v>7.3935906613071998</c:v>
                </c:pt>
                <c:pt idx="5372">
                  <c:v>7.3949672374869202</c:v>
                </c:pt>
                <c:pt idx="5373">
                  <c:v>7.3963438136666504</c:v>
                </c:pt>
                <c:pt idx="5374">
                  <c:v>7.3977203898463699</c:v>
                </c:pt>
                <c:pt idx="5375">
                  <c:v>7.3990969660261001</c:v>
                </c:pt>
                <c:pt idx="5376">
                  <c:v>7.4004735422058303</c:v>
                </c:pt>
                <c:pt idx="5377">
                  <c:v>7.4018501183855498</c:v>
                </c:pt>
                <c:pt idx="5378">
                  <c:v>7.40322669456528</c:v>
                </c:pt>
                <c:pt idx="5379">
                  <c:v>7.4046032707449996</c:v>
                </c:pt>
                <c:pt idx="5380">
                  <c:v>7.4059798469247298</c:v>
                </c:pt>
                <c:pt idx="5381">
                  <c:v>7.40735642310446</c:v>
                </c:pt>
                <c:pt idx="5382">
                  <c:v>7.4087329992841804</c:v>
                </c:pt>
                <c:pt idx="5383">
                  <c:v>7.4101095754639097</c:v>
                </c:pt>
                <c:pt idx="5384">
                  <c:v>7.4114861516436301</c:v>
                </c:pt>
                <c:pt idx="5385">
                  <c:v>7.4128627278233603</c:v>
                </c:pt>
                <c:pt idx="5386">
                  <c:v>7.4142393040030896</c:v>
                </c:pt>
                <c:pt idx="5387">
                  <c:v>7.41561588018281</c:v>
                </c:pt>
                <c:pt idx="5388">
                  <c:v>7.4169924563625402</c:v>
                </c:pt>
                <c:pt idx="5389">
                  <c:v>7.4183690325422598</c:v>
                </c:pt>
                <c:pt idx="5390">
                  <c:v>7.41974560872199</c:v>
                </c:pt>
                <c:pt idx="5391">
                  <c:v>7.4211221849017104</c:v>
                </c:pt>
                <c:pt idx="5392">
                  <c:v>7.4224987610814397</c:v>
                </c:pt>
                <c:pt idx="5393">
                  <c:v>7.4238753372611699</c:v>
                </c:pt>
                <c:pt idx="5394">
                  <c:v>7.4252519134408903</c:v>
                </c:pt>
                <c:pt idx="5395">
                  <c:v>7.4266284896206196</c:v>
                </c:pt>
                <c:pt idx="5396">
                  <c:v>7.42800506580034</c:v>
                </c:pt>
                <c:pt idx="5397">
                  <c:v>7.4293816419800702</c:v>
                </c:pt>
                <c:pt idx="5398">
                  <c:v>7.4307582181598004</c:v>
                </c:pt>
                <c:pt idx="5399">
                  <c:v>7.43213479433952</c:v>
                </c:pt>
                <c:pt idx="5400">
                  <c:v>7.4335113705192501</c:v>
                </c:pt>
                <c:pt idx="5401">
                  <c:v>7.4348879466989697</c:v>
                </c:pt>
                <c:pt idx="5402">
                  <c:v>7.4362645228786999</c:v>
                </c:pt>
                <c:pt idx="5403">
                  <c:v>7.4376410990584203</c:v>
                </c:pt>
                <c:pt idx="5404">
                  <c:v>7.4390176752381496</c:v>
                </c:pt>
                <c:pt idx="5405">
                  <c:v>7.44039425141787</c:v>
                </c:pt>
                <c:pt idx="5406">
                  <c:v>7.4417708275976002</c:v>
                </c:pt>
                <c:pt idx="5407">
                  <c:v>7.4431474037773304</c:v>
                </c:pt>
                <c:pt idx="5408">
                  <c:v>7.44452397995705</c:v>
                </c:pt>
                <c:pt idx="5409">
                  <c:v>7.4459005561367801</c:v>
                </c:pt>
                <c:pt idx="5410">
                  <c:v>7.4472771323164997</c:v>
                </c:pt>
                <c:pt idx="5411">
                  <c:v>7.4486537084962299</c:v>
                </c:pt>
                <c:pt idx="5412">
                  <c:v>7.4500302846759601</c:v>
                </c:pt>
                <c:pt idx="5413">
                  <c:v>7.4514068608556796</c:v>
                </c:pt>
                <c:pt idx="5414">
                  <c:v>7.4527834370354098</c:v>
                </c:pt>
                <c:pt idx="5415">
                  <c:v>7.4541600132151302</c:v>
                </c:pt>
                <c:pt idx="5416">
                  <c:v>7.4555365893948604</c:v>
                </c:pt>
                <c:pt idx="5417">
                  <c:v>7.4569131655745799</c:v>
                </c:pt>
                <c:pt idx="5418">
                  <c:v>7.4582897417543101</c:v>
                </c:pt>
                <c:pt idx="5419">
                  <c:v>7.4596663179340403</c:v>
                </c:pt>
                <c:pt idx="5420">
                  <c:v>7.4610428941137599</c:v>
                </c:pt>
                <c:pt idx="5421">
                  <c:v>7.4624194702934901</c:v>
                </c:pt>
                <c:pt idx="5422">
                  <c:v>7.4637960464732096</c:v>
                </c:pt>
                <c:pt idx="5423">
                  <c:v>7.4651726226529398</c:v>
                </c:pt>
                <c:pt idx="5424">
                  <c:v>7.4665491988326602</c:v>
                </c:pt>
                <c:pt idx="5425">
                  <c:v>7.4679257750123904</c:v>
                </c:pt>
                <c:pt idx="5426">
                  <c:v>7.4693023511921197</c:v>
                </c:pt>
                <c:pt idx="5427">
                  <c:v>7.4706789273718401</c:v>
                </c:pt>
                <c:pt idx="5428">
                  <c:v>7.4720555035515703</c:v>
                </c:pt>
                <c:pt idx="5429">
                  <c:v>7.4734320797312899</c:v>
                </c:pt>
                <c:pt idx="5430">
                  <c:v>7.4748086559110201</c:v>
                </c:pt>
                <c:pt idx="5431">
                  <c:v>7.4761852320907503</c:v>
                </c:pt>
                <c:pt idx="5432">
                  <c:v>7.4775618082704698</c:v>
                </c:pt>
                <c:pt idx="5433">
                  <c:v>7.4789383844502</c:v>
                </c:pt>
                <c:pt idx="5434">
                  <c:v>7.4803149606299204</c:v>
                </c:pt>
                <c:pt idx="5435">
                  <c:v>7.4816915368096497</c:v>
                </c:pt>
                <c:pt idx="5436">
                  <c:v>7.4830681129893701</c:v>
                </c:pt>
                <c:pt idx="5437">
                  <c:v>7.4844446891691003</c:v>
                </c:pt>
                <c:pt idx="5438">
                  <c:v>7.4858212653488296</c:v>
                </c:pt>
                <c:pt idx="5439">
                  <c:v>7.4871978415285501</c:v>
                </c:pt>
                <c:pt idx="5440">
                  <c:v>7.4885744177082803</c:v>
                </c:pt>
                <c:pt idx="5441">
                  <c:v>7.4899509938879998</c:v>
                </c:pt>
                <c:pt idx="5442">
                  <c:v>7.49132757006773</c:v>
                </c:pt>
                <c:pt idx="5443">
                  <c:v>7.4927041462474602</c:v>
                </c:pt>
                <c:pt idx="5444">
                  <c:v>7.4940807224271797</c:v>
                </c:pt>
                <c:pt idx="5445">
                  <c:v>7.4954572986069099</c:v>
                </c:pt>
                <c:pt idx="5446">
                  <c:v>7.4968338747866303</c:v>
                </c:pt>
                <c:pt idx="5447">
                  <c:v>7.4982104509663596</c:v>
                </c:pt>
                <c:pt idx="5448">
                  <c:v>7.4995870271460801</c:v>
                </c:pt>
                <c:pt idx="5449">
                  <c:v>7.5009636033258102</c:v>
                </c:pt>
                <c:pt idx="5450">
                  <c:v>7.5023401795055404</c:v>
                </c:pt>
                <c:pt idx="5451">
                  <c:v>7.50371675568526</c:v>
                </c:pt>
                <c:pt idx="5452">
                  <c:v>7.5050933318649902</c:v>
                </c:pt>
                <c:pt idx="5453">
                  <c:v>7.5064699080447097</c:v>
                </c:pt>
                <c:pt idx="5454">
                  <c:v>7.5078464842244399</c:v>
                </c:pt>
                <c:pt idx="5455">
                  <c:v>7.5092230604041603</c:v>
                </c:pt>
                <c:pt idx="5456">
                  <c:v>7.5105996365838896</c:v>
                </c:pt>
                <c:pt idx="5457">
                  <c:v>7.5119762127636198</c:v>
                </c:pt>
                <c:pt idx="5458">
                  <c:v>7.5133527889433402</c:v>
                </c:pt>
                <c:pt idx="5459">
                  <c:v>7.5147293651230704</c:v>
                </c:pt>
                <c:pt idx="5460">
                  <c:v>7.51610594130279</c:v>
                </c:pt>
                <c:pt idx="5461">
                  <c:v>7.5174825174825202</c:v>
                </c:pt>
                <c:pt idx="5462">
                  <c:v>7.5188590936622504</c:v>
                </c:pt>
                <c:pt idx="5463">
                  <c:v>7.5202356698419699</c:v>
                </c:pt>
                <c:pt idx="5464">
                  <c:v>7.5216122460217001</c:v>
                </c:pt>
                <c:pt idx="5465">
                  <c:v>7.5229888222014196</c:v>
                </c:pt>
                <c:pt idx="5466">
                  <c:v>7.5243653983811498</c:v>
                </c:pt>
                <c:pt idx="5467">
                  <c:v>7.5257419745608702</c:v>
                </c:pt>
                <c:pt idx="5468">
                  <c:v>7.5271185507406004</c:v>
                </c:pt>
                <c:pt idx="5469">
                  <c:v>7.52849512692032</c:v>
                </c:pt>
                <c:pt idx="5470">
                  <c:v>7.5298717031000502</c:v>
                </c:pt>
                <c:pt idx="5471">
                  <c:v>7.5312482792797804</c:v>
                </c:pt>
                <c:pt idx="5472">
                  <c:v>7.5326248554594999</c:v>
                </c:pt>
                <c:pt idx="5473">
                  <c:v>7.5340014316392301</c:v>
                </c:pt>
                <c:pt idx="5474">
                  <c:v>7.5353780078189496</c:v>
                </c:pt>
                <c:pt idx="5475">
                  <c:v>7.5367545839986798</c:v>
                </c:pt>
                <c:pt idx="5476">
                  <c:v>7.53813116017841</c:v>
                </c:pt>
                <c:pt idx="5477">
                  <c:v>7.5395077363581304</c:v>
                </c:pt>
                <c:pt idx="5478">
                  <c:v>7.5408843125378597</c:v>
                </c:pt>
                <c:pt idx="5479">
                  <c:v>7.5422608887175802</c:v>
                </c:pt>
                <c:pt idx="5480">
                  <c:v>7.5436374648973104</c:v>
                </c:pt>
                <c:pt idx="5481">
                  <c:v>7.5450140410770299</c:v>
                </c:pt>
                <c:pt idx="5482">
                  <c:v>7.5463906172567601</c:v>
                </c:pt>
                <c:pt idx="5483">
                  <c:v>7.5477671934364903</c:v>
                </c:pt>
                <c:pt idx="5484">
                  <c:v>7.5491437696162098</c:v>
                </c:pt>
                <c:pt idx="5485">
                  <c:v>7.55052034579594</c:v>
                </c:pt>
                <c:pt idx="5486">
                  <c:v>7.5518969219756604</c:v>
                </c:pt>
                <c:pt idx="5487">
                  <c:v>7.5532734981553897</c:v>
                </c:pt>
                <c:pt idx="5488">
                  <c:v>7.5546500743351199</c:v>
                </c:pt>
                <c:pt idx="5489">
                  <c:v>7.5560266505148403</c:v>
                </c:pt>
                <c:pt idx="5490">
                  <c:v>7.5574032266945697</c:v>
                </c:pt>
                <c:pt idx="5491">
                  <c:v>7.5587798028742901</c:v>
                </c:pt>
                <c:pt idx="5492">
                  <c:v>7.5601563790540203</c:v>
                </c:pt>
                <c:pt idx="5493">
                  <c:v>7.5615329552337398</c:v>
                </c:pt>
                <c:pt idx="5494">
                  <c:v>7.56290953141347</c:v>
                </c:pt>
                <c:pt idx="5495">
                  <c:v>7.5642861075932002</c:v>
                </c:pt>
                <c:pt idx="5496">
                  <c:v>7.5656626837729197</c:v>
                </c:pt>
                <c:pt idx="5497">
                  <c:v>7.5670392599526499</c:v>
                </c:pt>
                <c:pt idx="5498">
                  <c:v>7.5684158361323703</c:v>
                </c:pt>
                <c:pt idx="5499">
                  <c:v>7.5697924123120996</c:v>
                </c:pt>
                <c:pt idx="5500">
                  <c:v>7.5711689884918201</c:v>
                </c:pt>
                <c:pt idx="5501">
                  <c:v>7.5725455646715503</c:v>
                </c:pt>
                <c:pt idx="5502">
                  <c:v>7.5739221408512796</c:v>
                </c:pt>
                <c:pt idx="5503">
                  <c:v>7.575298717031</c:v>
                </c:pt>
                <c:pt idx="5504">
                  <c:v>7.5766752932107302</c:v>
                </c:pt>
                <c:pt idx="5505">
                  <c:v>7.5780518693904497</c:v>
                </c:pt>
                <c:pt idx="5506">
                  <c:v>7.5794284455701799</c:v>
                </c:pt>
                <c:pt idx="5507">
                  <c:v>7.5808050217499101</c:v>
                </c:pt>
                <c:pt idx="5508">
                  <c:v>7.5821815979296296</c:v>
                </c:pt>
                <c:pt idx="5509">
                  <c:v>7.5835581741093598</c:v>
                </c:pt>
                <c:pt idx="5510">
                  <c:v>7.5849347502890803</c:v>
                </c:pt>
                <c:pt idx="5511">
                  <c:v>7.5863113264688096</c:v>
                </c:pt>
                <c:pt idx="5512">
                  <c:v>7.58768790264853</c:v>
                </c:pt>
                <c:pt idx="5513">
                  <c:v>7.5890644788282602</c:v>
                </c:pt>
                <c:pt idx="5514">
                  <c:v>7.5904410550079904</c:v>
                </c:pt>
                <c:pt idx="5515">
                  <c:v>7.5918176311877099</c:v>
                </c:pt>
                <c:pt idx="5516">
                  <c:v>7.5931942073674401</c:v>
                </c:pt>
                <c:pt idx="5517">
                  <c:v>7.5945707835471596</c:v>
                </c:pt>
                <c:pt idx="5518">
                  <c:v>7.5959473597268898</c:v>
                </c:pt>
                <c:pt idx="5519">
                  <c:v>7.5973239359066103</c:v>
                </c:pt>
                <c:pt idx="5520">
                  <c:v>7.5987005120863396</c:v>
                </c:pt>
                <c:pt idx="5521">
                  <c:v>7.6000770882660698</c:v>
                </c:pt>
                <c:pt idx="5522">
                  <c:v>7.6014536644457902</c:v>
                </c:pt>
                <c:pt idx="5523">
                  <c:v>7.6028302406255204</c:v>
                </c:pt>
                <c:pt idx="5524">
                  <c:v>7.6042068168052399</c:v>
                </c:pt>
                <c:pt idx="5525">
                  <c:v>7.6055833929849701</c:v>
                </c:pt>
                <c:pt idx="5526">
                  <c:v>7.6069599691647003</c:v>
                </c:pt>
                <c:pt idx="5527">
                  <c:v>7.6083365453444198</c:v>
                </c:pt>
                <c:pt idx="5528">
                  <c:v>7.60971312152415</c:v>
                </c:pt>
                <c:pt idx="5529">
                  <c:v>7.6110896977038696</c:v>
                </c:pt>
                <c:pt idx="5530">
                  <c:v>7.6124662738835998</c:v>
                </c:pt>
                <c:pt idx="5531">
                  <c:v>7.6138428500633202</c:v>
                </c:pt>
                <c:pt idx="5532">
                  <c:v>7.6152194262430504</c:v>
                </c:pt>
                <c:pt idx="5533">
                  <c:v>7.6165960024227797</c:v>
                </c:pt>
                <c:pt idx="5534">
                  <c:v>7.6179725786025001</c:v>
                </c:pt>
                <c:pt idx="5535">
                  <c:v>7.6193491547822303</c:v>
                </c:pt>
                <c:pt idx="5536">
                  <c:v>7.6207257309619498</c:v>
                </c:pt>
                <c:pt idx="5537">
                  <c:v>7.62210230714168</c:v>
                </c:pt>
                <c:pt idx="5538">
                  <c:v>7.6234788833214102</c:v>
                </c:pt>
                <c:pt idx="5539">
                  <c:v>7.6248554595011298</c:v>
                </c:pt>
                <c:pt idx="5540">
                  <c:v>7.6262320356808599</c:v>
                </c:pt>
                <c:pt idx="5541">
                  <c:v>7.6276086118605804</c:v>
                </c:pt>
                <c:pt idx="5542">
                  <c:v>7.6289851880403097</c:v>
                </c:pt>
                <c:pt idx="5543">
                  <c:v>7.6303617642200301</c:v>
                </c:pt>
                <c:pt idx="5544">
                  <c:v>7.6317383403997603</c:v>
                </c:pt>
                <c:pt idx="5545">
                  <c:v>7.6331149165794798</c:v>
                </c:pt>
                <c:pt idx="5546">
                  <c:v>7.63449149275921</c:v>
                </c:pt>
                <c:pt idx="5547">
                  <c:v>7.6358680689389402</c:v>
                </c:pt>
                <c:pt idx="5548">
                  <c:v>7.6372446451186597</c:v>
                </c:pt>
                <c:pt idx="5549">
                  <c:v>7.6386212212983899</c:v>
                </c:pt>
                <c:pt idx="5550">
                  <c:v>7.6399977974781104</c:v>
                </c:pt>
                <c:pt idx="5551">
                  <c:v>7.6413743736578397</c:v>
                </c:pt>
                <c:pt idx="5552">
                  <c:v>7.6427509498375699</c:v>
                </c:pt>
                <c:pt idx="5553">
                  <c:v>7.6441275260172903</c:v>
                </c:pt>
                <c:pt idx="5554">
                  <c:v>7.6455041021970196</c:v>
                </c:pt>
                <c:pt idx="5555">
                  <c:v>7.64688067837674</c:v>
                </c:pt>
                <c:pt idx="5556">
                  <c:v>7.6482572545564702</c:v>
                </c:pt>
                <c:pt idx="5557">
                  <c:v>7.6496338307361897</c:v>
                </c:pt>
                <c:pt idx="5558">
                  <c:v>7.6510104069159199</c:v>
                </c:pt>
                <c:pt idx="5559">
                  <c:v>7.6523869830956501</c:v>
                </c:pt>
                <c:pt idx="5560">
                  <c:v>7.6537635592753697</c:v>
                </c:pt>
                <c:pt idx="5561">
                  <c:v>7.6551401354550999</c:v>
                </c:pt>
                <c:pt idx="5562">
                  <c:v>7.6565167116348203</c:v>
                </c:pt>
                <c:pt idx="5563">
                  <c:v>7.6578932878145496</c:v>
                </c:pt>
                <c:pt idx="5564">
                  <c:v>7.65926986399427</c:v>
                </c:pt>
                <c:pt idx="5565">
                  <c:v>7.6606464401740002</c:v>
                </c:pt>
                <c:pt idx="5566">
                  <c:v>7.6620230163537304</c:v>
                </c:pt>
                <c:pt idx="5567">
                  <c:v>7.6633995925334499</c:v>
                </c:pt>
                <c:pt idx="5568">
                  <c:v>7.6647761687131801</c:v>
                </c:pt>
                <c:pt idx="5569">
                  <c:v>7.6661527448928997</c:v>
                </c:pt>
                <c:pt idx="5570">
                  <c:v>7.6675293210726299</c:v>
                </c:pt>
                <c:pt idx="5571">
                  <c:v>7.66890589725236</c:v>
                </c:pt>
                <c:pt idx="5572">
                  <c:v>7.6702824734320796</c:v>
                </c:pt>
                <c:pt idx="5573">
                  <c:v>7.6716590496118098</c:v>
                </c:pt>
                <c:pt idx="5574">
                  <c:v>7.6730356257915302</c:v>
                </c:pt>
                <c:pt idx="5575">
                  <c:v>7.6744122019712604</c:v>
                </c:pt>
                <c:pt idx="5576">
                  <c:v>7.6757887781509799</c:v>
                </c:pt>
                <c:pt idx="5577">
                  <c:v>7.6771653543307101</c:v>
                </c:pt>
                <c:pt idx="5578">
                  <c:v>7.6785419305104403</c:v>
                </c:pt>
                <c:pt idx="5579">
                  <c:v>7.6799185066901599</c:v>
                </c:pt>
                <c:pt idx="5580">
                  <c:v>7.68129508286989</c:v>
                </c:pt>
                <c:pt idx="5581">
                  <c:v>7.6826716590496096</c:v>
                </c:pt>
                <c:pt idx="5582">
                  <c:v>7.6840482352293398</c:v>
                </c:pt>
                <c:pt idx="5583">
                  <c:v>7.68542481140907</c:v>
                </c:pt>
                <c:pt idx="5584">
                  <c:v>7.6868013875887904</c:v>
                </c:pt>
                <c:pt idx="5585">
                  <c:v>7.6881779637685197</c:v>
                </c:pt>
                <c:pt idx="5586">
                  <c:v>7.6895545399482401</c:v>
                </c:pt>
                <c:pt idx="5587">
                  <c:v>7.6909311161279703</c:v>
                </c:pt>
                <c:pt idx="5588">
                  <c:v>7.6923076923076898</c:v>
                </c:pt>
                <c:pt idx="5589">
                  <c:v>7.69368426848742</c:v>
                </c:pt>
                <c:pt idx="5590">
                  <c:v>7.6950608446671502</c:v>
                </c:pt>
                <c:pt idx="5591">
                  <c:v>7.6964374208468698</c:v>
                </c:pt>
                <c:pt idx="5592">
                  <c:v>7.6978139970266</c:v>
                </c:pt>
                <c:pt idx="5593">
                  <c:v>7.6991905732063204</c:v>
                </c:pt>
                <c:pt idx="5594">
                  <c:v>7.7005671493860497</c:v>
                </c:pt>
                <c:pt idx="5595">
                  <c:v>7.7019437255657701</c:v>
                </c:pt>
                <c:pt idx="5596">
                  <c:v>7.7033203017455003</c:v>
                </c:pt>
                <c:pt idx="5597">
                  <c:v>7.7046968779252296</c:v>
                </c:pt>
                <c:pt idx="5598">
                  <c:v>7.70607345410495</c:v>
                </c:pt>
                <c:pt idx="5599">
                  <c:v>7.7074500302846802</c:v>
                </c:pt>
                <c:pt idx="5600">
                  <c:v>7.7088266064643998</c:v>
                </c:pt>
                <c:pt idx="5601">
                  <c:v>7.71020318264413</c:v>
                </c:pt>
                <c:pt idx="5602">
                  <c:v>7.7115797588238602</c:v>
                </c:pt>
                <c:pt idx="5603">
                  <c:v>7.7129563350035797</c:v>
                </c:pt>
                <c:pt idx="5604">
                  <c:v>7.7143329111833099</c:v>
                </c:pt>
                <c:pt idx="5605">
                  <c:v>7.7157094873630303</c:v>
                </c:pt>
                <c:pt idx="5606">
                  <c:v>7.7170860635427596</c:v>
                </c:pt>
                <c:pt idx="5607">
                  <c:v>7.71846263972248</c:v>
                </c:pt>
                <c:pt idx="5608">
                  <c:v>7.7198392159022102</c:v>
                </c:pt>
                <c:pt idx="5609">
                  <c:v>7.7212157920819298</c:v>
                </c:pt>
                <c:pt idx="5610">
                  <c:v>7.72259236826166</c:v>
                </c:pt>
                <c:pt idx="5611">
                  <c:v>7.7239689444413901</c:v>
                </c:pt>
                <c:pt idx="5612">
                  <c:v>7.7253455206211097</c:v>
                </c:pt>
                <c:pt idx="5613">
                  <c:v>7.7267220968008399</c:v>
                </c:pt>
                <c:pt idx="5614">
                  <c:v>7.7280986729805603</c:v>
                </c:pt>
                <c:pt idx="5615">
                  <c:v>7.7294752491602896</c:v>
                </c:pt>
                <c:pt idx="5616">
                  <c:v>7.7308518253400198</c:v>
                </c:pt>
                <c:pt idx="5617">
                  <c:v>7.7322284015197402</c:v>
                </c:pt>
                <c:pt idx="5618">
                  <c:v>7.7336049776994704</c:v>
                </c:pt>
                <c:pt idx="5619">
                  <c:v>7.73498155387919</c:v>
                </c:pt>
                <c:pt idx="5620">
                  <c:v>7.7363581300589201</c:v>
                </c:pt>
                <c:pt idx="5621">
                  <c:v>7.7377347062386397</c:v>
                </c:pt>
                <c:pt idx="5622">
                  <c:v>7.7391112824183699</c:v>
                </c:pt>
                <c:pt idx="5623">
                  <c:v>7.7404878585981001</c:v>
                </c:pt>
                <c:pt idx="5624">
                  <c:v>7.7418644347778196</c:v>
                </c:pt>
                <c:pt idx="5625">
                  <c:v>7.7432410109575498</c:v>
                </c:pt>
                <c:pt idx="5626">
                  <c:v>7.7446175871372702</c:v>
                </c:pt>
                <c:pt idx="5627">
                  <c:v>7.7459941633170004</c:v>
                </c:pt>
                <c:pt idx="5628">
                  <c:v>7.7473707394967297</c:v>
                </c:pt>
                <c:pt idx="5629">
                  <c:v>7.7487473156764501</c:v>
                </c:pt>
                <c:pt idx="5630">
                  <c:v>7.7501238918561803</c:v>
                </c:pt>
                <c:pt idx="5631">
                  <c:v>7.7515004680358999</c:v>
                </c:pt>
                <c:pt idx="5632">
                  <c:v>7.7528770442156301</c:v>
                </c:pt>
                <c:pt idx="5633">
                  <c:v>7.7542536203953603</c:v>
                </c:pt>
                <c:pt idx="5634">
                  <c:v>7.7556301965750798</c:v>
                </c:pt>
                <c:pt idx="5635">
                  <c:v>7.75700677275481</c:v>
                </c:pt>
                <c:pt idx="5636">
                  <c:v>7.7583833489345304</c:v>
                </c:pt>
                <c:pt idx="5637">
                  <c:v>7.7597599251142597</c:v>
                </c:pt>
                <c:pt idx="5638">
                  <c:v>7.7611365012939801</c:v>
                </c:pt>
                <c:pt idx="5639">
                  <c:v>7.7625130774737103</c:v>
                </c:pt>
                <c:pt idx="5640">
                  <c:v>7.7638896536534299</c:v>
                </c:pt>
                <c:pt idx="5641">
                  <c:v>7.7652662298331601</c:v>
                </c:pt>
                <c:pt idx="5642">
                  <c:v>7.7666428060128903</c:v>
                </c:pt>
                <c:pt idx="5643">
                  <c:v>7.7680193821926098</c:v>
                </c:pt>
                <c:pt idx="5644">
                  <c:v>7.76939595837234</c:v>
                </c:pt>
                <c:pt idx="5645">
                  <c:v>7.7707725345520604</c:v>
                </c:pt>
                <c:pt idx="5646">
                  <c:v>7.7721491107317897</c:v>
                </c:pt>
                <c:pt idx="5647">
                  <c:v>7.7735256869115199</c:v>
                </c:pt>
                <c:pt idx="5648">
                  <c:v>7.7749022630912403</c:v>
                </c:pt>
                <c:pt idx="5649">
                  <c:v>7.7762788392709696</c:v>
                </c:pt>
                <c:pt idx="5650">
                  <c:v>7.7776554154506901</c:v>
                </c:pt>
                <c:pt idx="5651">
                  <c:v>7.7790319916304203</c:v>
                </c:pt>
                <c:pt idx="5652">
                  <c:v>7.7804085678101398</c:v>
                </c:pt>
                <c:pt idx="5653">
                  <c:v>7.78178514398987</c:v>
                </c:pt>
                <c:pt idx="5654">
                  <c:v>7.7831617201696002</c:v>
                </c:pt>
                <c:pt idx="5655">
                  <c:v>7.7845382963493197</c:v>
                </c:pt>
                <c:pt idx="5656">
                  <c:v>7.7859148725290499</c:v>
                </c:pt>
                <c:pt idx="5657">
                  <c:v>7.7872914487087703</c:v>
                </c:pt>
                <c:pt idx="5658">
                  <c:v>7.7886680248884996</c:v>
                </c:pt>
                <c:pt idx="5659">
                  <c:v>7.7900446010682201</c:v>
                </c:pt>
                <c:pt idx="5660">
                  <c:v>7.7914211772479502</c:v>
                </c:pt>
                <c:pt idx="5661">
                  <c:v>7.7927977534276804</c:v>
                </c:pt>
                <c:pt idx="5662">
                  <c:v>7.7941743296074</c:v>
                </c:pt>
                <c:pt idx="5663">
                  <c:v>7.7955509057871302</c:v>
                </c:pt>
                <c:pt idx="5664">
                  <c:v>7.7969274819668497</c:v>
                </c:pt>
                <c:pt idx="5665">
                  <c:v>7.7983040581465799</c:v>
                </c:pt>
                <c:pt idx="5666">
                  <c:v>7.7996806343263101</c:v>
                </c:pt>
                <c:pt idx="5667">
                  <c:v>7.8010572105060296</c:v>
                </c:pt>
                <c:pt idx="5668">
                  <c:v>7.8024337866857598</c:v>
                </c:pt>
                <c:pt idx="5669">
                  <c:v>7.8038103628654802</c:v>
                </c:pt>
                <c:pt idx="5670">
                  <c:v>7.8051869390452104</c:v>
                </c:pt>
                <c:pt idx="5671">
                  <c:v>7.80656351522493</c:v>
                </c:pt>
                <c:pt idx="5672">
                  <c:v>7.8079400914046602</c:v>
                </c:pt>
                <c:pt idx="5673">
                  <c:v>7.8093166675843904</c:v>
                </c:pt>
                <c:pt idx="5674">
                  <c:v>7.8106932437641099</c:v>
                </c:pt>
                <c:pt idx="5675">
                  <c:v>7.8120698199438401</c:v>
                </c:pt>
                <c:pt idx="5676">
                  <c:v>7.8134463961235596</c:v>
                </c:pt>
                <c:pt idx="5677">
                  <c:v>7.8148229723032898</c:v>
                </c:pt>
                <c:pt idx="5678">
                  <c:v>7.81619954848302</c:v>
                </c:pt>
                <c:pt idx="5679">
                  <c:v>7.8175761246627404</c:v>
                </c:pt>
                <c:pt idx="5680">
                  <c:v>7.8189527008424697</c:v>
                </c:pt>
                <c:pt idx="5681">
                  <c:v>7.8203292770221902</c:v>
                </c:pt>
                <c:pt idx="5682">
                  <c:v>7.8217058532019204</c:v>
                </c:pt>
                <c:pt idx="5683">
                  <c:v>7.8230824293816399</c:v>
                </c:pt>
                <c:pt idx="5684">
                  <c:v>7.8244590055613701</c:v>
                </c:pt>
                <c:pt idx="5685">
                  <c:v>7.8258355817410896</c:v>
                </c:pt>
                <c:pt idx="5686">
                  <c:v>7.8272121579208198</c:v>
                </c:pt>
                <c:pt idx="5687">
                  <c:v>7.82858873410055</c:v>
                </c:pt>
                <c:pt idx="5688">
                  <c:v>7.8299653102802704</c:v>
                </c:pt>
                <c:pt idx="5689">
                  <c:v>7.8313418864599997</c:v>
                </c:pt>
                <c:pt idx="5690">
                  <c:v>7.8327184626397202</c:v>
                </c:pt>
                <c:pt idx="5691">
                  <c:v>7.8340950388194504</c:v>
                </c:pt>
                <c:pt idx="5692">
                  <c:v>7.8354716149991797</c:v>
                </c:pt>
                <c:pt idx="5693">
                  <c:v>7.8368481911789001</c:v>
                </c:pt>
                <c:pt idx="5694">
                  <c:v>7.8382247673586303</c:v>
                </c:pt>
                <c:pt idx="5695">
                  <c:v>7.8396013435383498</c:v>
                </c:pt>
                <c:pt idx="5696">
                  <c:v>7.84097791971808</c:v>
                </c:pt>
                <c:pt idx="5697">
                  <c:v>7.8423544958978102</c:v>
                </c:pt>
                <c:pt idx="5698">
                  <c:v>7.8437310720775297</c:v>
                </c:pt>
                <c:pt idx="5699">
                  <c:v>7.8451076482572599</c:v>
                </c:pt>
                <c:pt idx="5700">
                  <c:v>7.8464842244369803</c:v>
                </c:pt>
                <c:pt idx="5701">
                  <c:v>7.8478608006167097</c:v>
                </c:pt>
                <c:pt idx="5702">
                  <c:v>7.8492373767964301</c:v>
                </c:pt>
                <c:pt idx="5703">
                  <c:v>7.8506139529761603</c:v>
                </c:pt>
                <c:pt idx="5704">
                  <c:v>7.8519905291558798</c:v>
                </c:pt>
                <c:pt idx="5705">
                  <c:v>7.85336710533561</c:v>
                </c:pt>
                <c:pt idx="5706">
                  <c:v>7.8547436815153402</c:v>
                </c:pt>
                <c:pt idx="5707">
                  <c:v>7.8561202576950597</c:v>
                </c:pt>
                <c:pt idx="5708">
                  <c:v>7.8574968338747899</c:v>
                </c:pt>
                <c:pt idx="5709">
                  <c:v>7.8588734100545103</c:v>
                </c:pt>
                <c:pt idx="5710">
                  <c:v>7.8602499862342396</c:v>
                </c:pt>
                <c:pt idx="5711">
                  <c:v>7.8616265624139698</c:v>
                </c:pt>
                <c:pt idx="5712">
                  <c:v>7.8630031385936903</c:v>
                </c:pt>
                <c:pt idx="5713">
                  <c:v>7.8643797147734196</c:v>
                </c:pt>
                <c:pt idx="5714">
                  <c:v>7.86575629095314</c:v>
                </c:pt>
                <c:pt idx="5715">
                  <c:v>7.8671328671328702</c:v>
                </c:pt>
                <c:pt idx="5716">
                  <c:v>7.8685094433125897</c:v>
                </c:pt>
                <c:pt idx="5717">
                  <c:v>7.8698860194923199</c:v>
                </c:pt>
                <c:pt idx="5718">
                  <c:v>7.8712625956720501</c:v>
                </c:pt>
                <c:pt idx="5719">
                  <c:v>7.8726391718517696</c:v>
                </c:pt>
                <c:pt idx="5720">
                  <c:v>7.8740157480314998</c:v>
                </c:pt>
                <c:pt idx="5721">
                  <c:v>7.8753923242112203</c:v>
                </c:pt>
                <c:pt idx="5722">
                  <c:v>7.8767689003909496</c:v>
                </c:pt>
                <c:pt idx="5723">
                  <c:v>7.8781454765706798</c:v>
                </c:pt>
                <c:pt idx="5724">
                  <c:v>7.8795220527504002</c:v>
                </c:pt>
                <c:pt idx="5725">
                  <c:v>7.8808986289301304</c:v>
                </c:pt>
                <c:pt idx="5726">
                  <c:v>7.8822752051098499</c:v>
                </c:pt>
                <c:pt idx="5727">
                  <c:v>7.8836517812895801</c:v>
                </c:pt>
                <c:pt idx="5728">
                  <c:v>7.8850283574692996</c:v>
                </c:pt>
                <c:pt idx="5729">
                  <c:v>7.8864049336490298</c:v>
                </c:pt>
                <c:pt idx="5730">
                  <c:v>7.88778150982876</c:v>
                </c:pt>
                <c:pt idx="5731">
                  <c:v>7.8891580860084796</c:v>
                </c:pt>
                <c:pt idx="5732">
                  <c:v>7.8905346621882098</c:v>
                </c:pt>
                <c:pt idx="5733">
                  <c:v>7.8919112383679302</c:v>
                </c:pt>
                <c:pt idx="5734">
                  <c:v>7.8932878145476604</c:v>
                </c:pt>
                <c:pt idx="5735">
                  <c:v>7.8946643907273799</c:v>
                </c:pt>
                <c:pt idx="5736">
                  <c:v>7.8960409669071101</c:v>
                </c:pt>
                <c:pt idx="5737">
                  <c:v>7.8974175430868403</c:v>
                </c:pt>
                <c:pt idx="5738">
                  <c:v>7.8987941192665598</c:v>
                </c:pt>
                <c:pt idx="5739">
                  <c:v>7.90017069544629</c:v>
                </c:pt>
                <c:pt idx="5740">
                  <c:v>7.9015472716260096</c:v>
                </c:pt>
                <c:pt idx="5741">
                  <c:v>7.9029238478057398</c:v>
                </c:pt>
                <c:pt idx="5742">
                  <c:v>7.9043004239854699</c:v>
                </c:pt>
                <c:pt idx="5743">
                  <c:v>7.9056770001651904</c:v>
                </c:pt>
                <c:pt idx="5744">
                  <c:v>7.9070535763449197</c:v>
                </c:pt>
                <c:pt idx="5745">
                  <c:v>7.9084301525246401</c:v>
                </c:pt>
                <c:pt idx="5746">
                  <c:v>7.9098067287043703</c:v>
                </c:pt>
                <c:pt idx="5747">
                  <c:v>7.9111833048840898</c:v>
                </c:pt>
                <c:pt idx="5748">
                  <c:v>7.91255988106382</c:v>
                </c:pt>
                <c:pt idx="5749">
                  <c:v>7.9139364572435502</c:v>
                </c:pt>
                <c:pt idx="5750">
                  <c:v>7.9153130334232698</c:v>
                </c:pt>
                <c:pt idx="5751">
                  <c:v>7.9166896096029999</c:v>
                </c:pt>
                <c:pt idx="5752">
                  <c:v>7.9180661857827204</c:v>
                </c:pt>
                <c:pt idx="5753">
                  <c:v>7.9194427619624497</c:v>
                </c:pt>
                <c:pt idx="5754">
                  <c:v>7.9208193381421701</c:v>
                </c:pt>
                <c:pt idx="5755">
                  <c:v>7.9221959143219003</c:v>
                </c:pt>
                <c:pt idx="5756">
                  <c:v>7.9235724905016296</c:v>
                </c:pt>
                <c:pt idx="5757">
                  <c:v>7.92494906668135</c:v>
                </c:pt>
                <c:pt idx="5758">
                  <c:v>7.9263256428610802</c:v>
                </c:pt>
                <c:pt idx="5759">
                  <c:v>7.9277022190407997</c:v>
                </c:pt>
                <c:pt idx="5760">
                  <c:v>7.9290787952205299</c:v>
                </c:pt>
                <c:pt idx="5761">
                  <c:v>7.9304553714002601</c:v>
                </c:pt>
                <c:pt idx="5762">
                  <c:v>7.9318319475799797</c:v>
                </c:pt>
                <c:pt idx="5763">
                  <c:v>7.9332085237597099</c:v>
                </c:pt>
                <c:pt idx="5764">
                  <c:v>7.9345850999394303</c:v>
                </c:pt>
                <c:pt idx="5765">
                  <c:v>7.9359616761191596</c:v>
                </c:pt>
                <c:pt idx="5766">
                  <c:v>7.93733825229888</c:v>
                </c:pt>
                <c:pt idx="5767">
                  <c:v>7.9387148284786102</c:v>
                </c:pt>
                <c:pt idx="5768">
                  <c:v>7.9400914046583404</c:v>
                </c:pt>
                <c:pt idx="5769">
                  <c:v>7.9414679808380599</c:v>
                </c:pt>
                <c:pt idx="5770">
                  <c:v>7.9428445570177901</c:v>
                </c:pt>
                <c:pt idx="5771">
                  <c:v>7.9442211331975097</c:v>
                </c:pt>
                <c:pt idx="5772">
                  <c:v>7.9455977093772399</c:v>
                </c:pt>
                <c:pt idx="5773">
                  <c:v>7.9469742855569701</c:v>
                </c:pt>
                <c:pt idx="5774">
                  <c:v>7.9483508617366896</c:v>
                </c:pt>
                <c:pt idx="5775">
                  <c:v>7.9497274379164198</c:v>
                </c:pt>
                <c:pt idx="5776">
                  <c:v>7.9511040140961402</c:v>
                </c:pt>
                <c:pt idx="5777">
                  <c:v>7.9524805902758704</c:v>
                </c:pt>
                <c:pt idx="5778">
                  <c:v>7.9538571664555899</c:v>
                </c:pt>
                <c:pt idx="5779">
                  <c:v>7.9552337426353201</c:v>
                </c:pt>
                <c:pt idx="5780">
                  <c:v>7.9566103188150397</c:v>
                </c:pt>
                <c:pt idx="5781">
                  <c:v>7.9579868949947699</c:v>
                </c:pt>
                <c:pt idx="5782">
                  <c:v>7.9593634711745</c:v>
                </c:pt>
                <c:pt idx="5783">
                  <c:v>7.9607400473542196</c:v>
                </c:pt>
                <c:pt idx="5784">
                  <c:v>7.9621166235339498</c:v>
                </c:pt>
                <c:pt idx="5785">
                  <c:v>7.9634931997136702</c:v>
                </c:pt>
                <c:pt idx="5786">
                  <c:v>7.9648697758934004</c:v>
                </c:pt>
                <c:pt idx="5787">
                  <c:v>7.9662463520731297</c:v>
                </c:pt>
                <c:pt idx="5788">
                  <c:v>7.9676229282528501</c:v>
                </c:pt>
                <c:pt idx="5789">
                  <c:v>7.9689995044325803</c:v>
                </c:pt>
                <c:pt idx="5790">
                  <c:v>7.9703760806122999</c:v>
                </c:pt>
                <c:pt idx="5791">
                  <c:v>7.97175265679203</c:v>
                </c:pt>
                <c:pt idx="5792">
                  <c:v>7.9731292329717496</c:v>
                </c:pt>
                <c:pt idx="5793">
                  <c:v>7.9745058091514798</c:v>
                </c:pt>
                <c:pt idx="5794">
                  <c:v>7.97588238533121</c:v>
                </c:pt>
                <c:pt idx="5795">
                  <c:v>7.9772589615109304</c:v>
                </c:pt>
                <c:pt idx="5796">
                  <c:v>7.9786355376906597</c:v>
                </c:pt>
                <c:pt idx="5797">
                  <c:v>7.9800121138703801</c:v>
                </c:pt>
                <c:pt idx="5798">
                  <c:v>7.9813886900501103</c:v>
                </c:pt>
                <c:pt idx="5799">
                  <c:v>7.9827652662298298</c:v>
                </c:pt>
                <c:pt idx="5800">
                  <c:v>7.98414184240956</c:v>
                </c:pt>
                <c:pt idx="5801">
                  <c:v>7.9855184185892902</c:v>
                </c:pt>
                <c:pt idx="5802">
                  <c:v>7.9868949947690098</c:v>
                </c:pt>
                <c:pt idx="5803">
                  <c:v>7.98827157094874</c:v>
                </c:pt>
                <c:pt idx="5804">
                  <c:v>7.9896481471284604</c:v>
                </c:pt>
                <c:pt idx="5805">
                  <c:v>7.9910247233081897</c:v>
                </c:pt>
                <c:pt idx="5806">
                  <c:v>7.9924012994879199</c:v>
                </c:pt>
                <c:pt idx="5807">
                  <c:v>7.9937778756676403</c:v>
                </c:pt>
                <c:pt idx="5808">
                  <c:v>7.9951544518473696</c:v>
                </c:pt>
                <c:pt idx="5809">
                  <c:v>7.99653102802709</c:v>
                </c:pt>
                <c:pt idx="5810">
                  <c:v>7.9979076042068202</c:v>
                </c:pt>
                <c:pt idx="5811">
                  <c:v>7.9992841803865398</c:v>
                </c:pt>
                <c:pt idx="5812">
                  <c:v>8.0006607565662708</c:v>
                </c:pt>
                <c:pt idx="5813">
                  <c:v>8.0020373327459993</c:v>
                </c:pt>
                <c:pt idx="5814">
                  <c:v>8.0034139089257206</c:v>
                </c:pt>
                <c:pt idx="5815">
                  <c:v>8.0047904851054508</c:v>
                </c:pt>
                <c:pt idx="5816">
                  <c:v>8.0061670612851703</c:v>
                </c:pt>
                <c:pt idx="5817">
                  <c:v>8.0075436374649005</c:v>
                </c:pt>
                <c:pt idx="5818">
                  <c:v>8.0089202136446307</c:v>
                </c:pt>
                <c:pt idx="5819">
                  <c:v>8.0102967898243502</c:v>
                </c:pt>
                <c:pt idx="5820">
                  <c:v>8.0116733660040804</c:v>
                </c:pt>
                <c:pt idx="5821">
                  <c:v>8.0130499421838</c:v>
                </c:pt>
                <c:pt idx="5822">
                  <c:v>8.0144265183635301</c:v>
                </c:pt>
                <c:pt idx="5823">
                  <c:v>8.0158030945432497</c:v>
                </c:pt>
                <c:pt idx="5824">
                  <c:v>8.0171796707229799</c:v>
                </c:pt>
                <c:pt idx="5825">
                  <c:v>8.0185562469027101</c:v>
                </c:pt>
                <c:pt idx="5826">
                  <c:v>8.0199328230824296</c:v>
                </c:pt>
                <c:pt idx="5827">
                  <c:v>8.0213093992621598</c:v>
                </c:pt>
                <c:pt idx="5828">
                  <c:v>8.0226859754418793</c:v>
                </c:pt>
                <c:pt idx="5829">
                  <c:v>8.0240625516216095</c:v>
                </c:pt>
                <c:pt idx="5830">
                  <c:v>8.0254391278013308</c:v>
                </c:pt>
                <c:pt idx="5831">
                  <c:v>8.0268157039810593</c:v>
                </c:pt>
                <c:pt idx="5832">
                  <c:v>8.0281922801607895</c:v>
                </c:pt>
                <c:pt idx="5833">
                  <c:v>8.0295688563405108</c:v>
                </c:pt>
                <c:pt idx="5834">
                  <c:v>8.0309454325202392</c:v>
                </c:pt>
                <c:pt idx="5835">
                  <c:v>8.0323220086999605</c:v>
                </c:pt>
                <c:pt idx="5836">
                  <c:v>8.0336985848796907</c:v>
                </c:pt>
                <c:pt idx="5837">
                  <c:v>8.0350751610594102</c:v>
                </c:pt>
                <c:pt idx="5838">
                  <c:v>8.0364517372391404</c:v>
                </c:pt>
                <c:pt idx="5839">
                  <c:v>8.0378283134188706</c:v>
                </c:pt>
                <c:pt idx="5840">
                  <c:v>8.0392048895985901</c:v>
                </c:pt>
                <c:pt idx="5841">
                  <c:v>8.0405814657783203</c:v>
                </c:pt>
                <c:pt idx="5842">
                  <c:v>8.0419580419580399</c:v>
                </c:pt>
                <c:pt idx="5843">
                  <c:v>8.0433346181377701</c:v>
                </c:pt>
                <c:pt idx="5844">
                  <c:v>8.0447111943175003</c:v>
                </c:pt>
                <c:pt idx="5845">
                  <c:v>8.0460877704972198</c:v>
                </c:pt>
                <c:pt idx="5846">
                  <c:v>8.04746434667695</c:v>
                </c:pt>
                <c:pt idx="5847">
                  <c:v>8.0488409228566695</c:v>
                </c:pt>
                <c:pt idx="5848">
                  <c:v>8.0502174990363997</c:v>
                </c:pt>
                <c:pt idx="5849">
                  <c:v>8.0515940752161193</c:v>
                </c:pt>
                <c:pt idx="5850">
                  <c:v>8.0529706513958494</c:v>
                </c:pt>
                <c:pt idx="5851">
                  <c:v>8.0543472275755796</c:v>
                </c:pt>
                <c:pt idx="5852">
                  <c:v>8.0557238037552992</c:v>
                </c:pt>
                <c:pt idx="5853">
                  <c:v>8.0571003799350294</c:v>
                </c:pt>
                <c:pt idx="5854">
                  <c:v>8.0584769561147507</c:v>
                </c:pt>
                <c:pt idx="5855">
                  <c:v>8.0598535322944809</c:v>
                </c:pt>
                <c:pt idx="5856">
                  <c:v>8.0612301084742004</c:v>
                </c:pt>
                <c:pt idx="5857">
                  <c:v>8.0626066846539306</c:v>
                </c:pt>
                <c:pt idx="5858">
                  <c:v>8.0639832608336608</c:v>
                </c:pt>
                <c:pt idx="5859">
                  <c:v>8.0653598370133803</c:v>
                </c:pt>
                <c:pt idx="5860">
                  <c:v>8.0667364131931105</c:v>
                </c:pt>
                <c:pt idx="5861">
                  <c:v>8.0681129893728301</c:v>
                </c:pt>
                <c:pt idx="5862">
                  <c:v>8.0694895655525603</c:v>
                </c:pt>
                <c:pt idx="5863">
                  <c:v>8.0708661417322904</c:v>
                </c:pt>
                <c:pt idx="5864">
                  <c:v>8.07224271791201</c:v>
                </c:pt>
                <c:pt idx="5865">
                  <c:v>8.0736192940917402</c:v>
                </c:pt>
                <c:pt idx="5866">
                  <c:v>8.0749958702714597</c:v>
                </c:pt>
                <c:pt idx="5867">
                  <c:v>8.0763724464511899</c:v>
                </c:pt>
                <c:pt idx="5868">
                  <c:v>8.0777490226309201</c:v>
                </c:pt>
                <c:pt idx="5869">
                  <c:v>8.0791255988106396</c:v>
                </c:pt>
                <c:pt idx="5870">
                  <c:v>8.0805021749903592</c:v>
                </c:pt>
                <c:pt idx="5871">
                  <c:v>8.0818787511700894</c:v>
                </c:pt>
                <c:pt idx="5872">
                  <c:v>8.0832553273498196</c:v>
                </c:pt>
                <c:pt idx="5873">
                  <c:v>8.0846319035295409</c:v>
                </c:pt>
                <c:pt idx="5874">
                  <c:v>8.0860084797092693</c:v>
                </c:pt>
                <c:pt idx="5875">
                  <c:v>8.0873850558889906</c:v>
                </c:pt>
                <c:pt idx="5876">
                  <c:v>8.0887616320687208</c:v>
                </c:pt>
                <c:pt idx="5877">
                  <c:v>8.0901382082484492</c:v>
                </c:pt>
                <c:pt idx="5878">
                  <c:v>8.0915147844281705</c:v>
                </c:pt>
                <c:pt idx="5879">
                  <c:v>8.0928913606079007</c:v>
                </c:pt>
                <c:pt idx="5880">
                  <c:v>8.0942679367876202</c:v>
                </c:pt>
                <c:pt idx="5881">
                  <c:v>8.0956445129673504</c:v>
                </c:pt>
                <c:pt idx="5882">
                  <c:v>8.0970210891470806</c:v>
                </c:pt>
                <c:pt idx="5883">
                  <c:v>8.0983976653268002</c:v>
                </c:pt>
                <c:pt idx="5884">
                  <c:v>8.0997742415065304</c:v>
                </c:pt>
                <c:pt idx="5885">
                  <c:v>8.1011508176862499</c:v>
                </c:pt>
                <c:pt idx="5886">
                  <c:v>8.1025273938659801</c:v>
                </c:pt>
                <c:pt idx="5887">
                  <c:v>8.1039039700456996</c:v>
                </c:pt>
                <c:pt idx="5888">
                  <c:v>8.1052805462254298</c:v>
                </c:pt>
                <c:pt idx="5889">
                  <c:v>8.10665712240516</c:v>
                </c:pt>
                <c:pt idx="5890">
                  <c:v>8.1080336985848795</c:v>
                </c:pt>
                <c:pt idx="5891">
                  <c:v>8.1094102747646097</c:v>
                </c:pt>
                <c:pt idx="5892">
                  <c:v>8.1107868509443293</c:v>
                </c:pt>
                <c:pt idx="5893">
                  <c:v>8.1121634271240595</c:v>
                </c:pt>
                <c:pt idx="5894">
                  <c:v>8.1135400033037808</c:v>
                </c:pt>
                <c:pt idx="5895">
                  <c:v>8.1149165794835092</c:v>
                </c:pt>
                <c:pt idx="5896">
                  <c:v>8.1162931556632394</c:v>
                </c:pt>
                <c:pt idx="5897">
                  <c:v>8.1176697318429607</c:v>
                </c:pt>
                <c:pt idx="5898">
                  <c:v>8.1190463080226891</c:v>
                </c:pt>
                <c:pt idx="5899">
                  <c:v>8.1204228842024104</c:v>
                </c:pt>
                <c:pt idx="5900">
                  <c:v>8.1217994603821406</c:v>
                </c:pt>
                <c:pt idx="5901">
                  <c:v>8.1231760365618708</c:v>
                </c:pt>
                <c:pt idx="5902">
                  <c:v>8.1245526127415904</c:v>
                </c:pt>
                <c:pt idx="5903">
                  <c:v>8.1259291889213205</c:v>
                </c:pt>
                <c:pt idx="5904">
                  <c:v>8.1273057651010401</c:v>
                </c:pt>
                <c:pt idx="5905">
                  <c:v>8.1286823412807703</c:v>
                </c:pt>
                <c:pt idx="5906">
                  <c:v>8.1300589174604898</c:v>
                </c:pt>
                <c:pt idx="5907">
                  <c:v>8.13143549364022</c:v>
                </c:pt>
                <c:pt idx="5908">
                  <c:v>8.1328120698199502</c:v>
                </c:pt>
                <c:pt idx="5909">
                  <c:v>8.1341886459996697</c:v>
                </c:pt>
                <c:pt idx="5910">
                  <c:v>8.1355652221793999</c:v>
                </c:pt>
                <c:pt idx="5911">
                  <c:v>8.1369417983591195</c:v>
                </c:pt>
                <c:pt idx="5912">
                  <c:v>8.1383183745388497</c:v>
                </c:pt>
                <c:pt idx="5913">
                  <c:v>8.1396949507185798</c:v>
                </c:pt>
                <c:pt idx="5914">
                  <c:v>8.1410715268982994</c:v>
                </c:pt>
                <c:pt idx="5915">
                  <c:v>8.1424481030780296</c:v>
                </c:pt>
                <c:pt idx="5916">
                  <c:v>8.1438246792577509</c:v>
                </c:pt>
                <c:pt idx="5917">
                  <c:v>8.1452012554374793</c:v>
                </c:pt>
                <c:pt idx="5918">
                  <c:v>8.1465778316172006</c:v>
                </c:pt>
                <c:pt idx="5919">
                  <c:v>8.1479544077969308</c:v>
                </c:pt>
                <c:pt idx="5920">
                  <c:v>8.1493309839766503</c:v>
                </c:pt>
                <c:pt idx="5921">
                  <c:v>8.1507075601563805</c:v>
                </c:pt>
                <c:pt idx="5922">
                  <c:v>8.1520841363361107</c:v>
                </c:pt>
                <c:pt idx="5923">
                  <c:v>8.1534607125158303</c:v>
                </c:pt>
                <c:pt idx="5924">
                  <c:v>8.1548372886955605</c:v>
                </c:pt>
                <c:pt idx="5925">
                  <c:v>8.15621386487528</c:v>
                </c:pt>
                <c:pt idx="5926">
                  <c:v>8.1575904410550102</c:v>
                </c:pt>
                <c:pt idx="5927">
                  <c:v>8.1589670172347404</c:v>
                </c:pt>
                <c:pt idx="5928">
                  <c:v>8.1603435934144599</c:v>
                </c:pt>
                <c:pt idx="5929">
                  <c:v>8.1617201695941901</c:v>
                </c:pt>
                <c:pt idx="5930">
                  <c:v>8.1630967457739096</c:v>
                </c:pt>
                <c:pt idx="5931">
                  <c:v>8.1644733219536398</c:v>
                </c:pt>
                <c:pt idx="5932">
                  <c:v>8.16584989813337</c:v>
                </c:pt>
                <c:pt idx="5933">
                  <c:v>8.1672264743130896</c:v>
                </c:pt>
                <c:pt idx="5934">
                  <c:v>8.1686030504928109</c:v>
                </c:pt>
                <c:pt idx="5935">
                  <c:v>8.1699796266725393</c:v>
                </c:pt>
                <c:pt idx="5936">
                  <c:v>8.1713562028522695</c:v>
                </c:pt>
                <c:pt idx="5937">
                  <c:v>8.1727327790319908</c:v>
                </c:pt>
                <c:pt idx="5938">
                  <c:v>8.1741093552117192</c:v>
                </c:pt>
                <c:pt idx="5939">
                  <c:v>8.1754859313914405</c:v>
                </c:pt>
                <c:pt idx="5940">
                  <c:v>8.1768625075711707</c:v>
                </c:pt>
                <c:pt idx="5941">
                  <c:v>8.1782390837508991</c:v>
                </c:pt>
                <c:pt idx="5942">
                  <c:v>8.1796156599306205</c:v>
                </c:pt>
                <c:pt idx="5943">
                  <c:v>8.1809922361103506</c:v>
                </c:pt>
                <c:pt idx="5944">
                  <c:v>8.1823688122900702</c:v>
                </c:pt>
                <c:pt idx="5945">
                  <c:v>8.1837453884698004</c:v>
                </c:pt>
                <c:pt idx="5946">
                  <c:v>8.1851219646495306</c:v>
                </c:pt>
                <c:pt idx="5947">
                  <c:v>8.1864985408292501</c:v>
                </c:pt>
                <c:pt idx="5948">
                  <c:v>8.1878751170089803</c:v>
                </c:pt>
                <c:pt idx="5949">
                  <c:v>8.1892516931886998</c:v>
                </c:pt>
                <c:pt idx="5950">
                  <c:v>8.19062826936843</c:v>
                </c:pt>
                <c:pt idx="5951">
                  <c:v>8.1920048455481496</c:v>
                </c:pt>
                <c:pt idx="5952">
                  <c:v>8.1933814217278798</c:v>
                </c:pt>
                <c:pt idx="5953">
                  <c:v>8.1947579979076099</c:v>
                </c:pt>
                <c:pt idx="5954">
                  <c:v>8.1961345740873295</c:v>
                </c:pt>
                <c:pt idx="5955">
                  <c:v>8.1975111502670597</c:v>
                </c:pt>
                <c:pt idx="5956">
                  <c:v>8.1988877264467792</c:v>
                </c:pt>
                <c:pt idx="5957">
                  <c:v>8.2002643026265094</c:v>
                </c:pt>
                <c:pt idx="5958">
                  <c:v>8.2016408788062307</c:v>
                </c:pt>
                <c:pt idx="5959">
                  <c:v>8.2030174549859591</c:v>
                </c:pt>
                <c:pt idx="5960">
                  <c:v>8.2043940311656893</c:v>
                </c:pt>
                <c:pt idx="5961">
                  <c:v>8.2057706073454106</c:v>
                </c:pt>
                <c:pt idx="5962">
                  <c:v>8.2071471835251408</c:v>
                </c:pt>
                <c:pt idx="5963">
                  <c:v>8.2085237597048604</c:v>
                </c:pt>
                <c:pt idx="5964">
                  <c:v>8.2099003358845906</c:v>
                </c:pt>
                <c:pt idx="5965">
                  <c:v>8.2112769120643208</c:v>
                </c:pt>
                <c:pt idx="5966">
                  <c:v>8.2126534882440403</c:v>
                </c:pt>
                <c:pt idx="5967">
                  <c:v>8.2140300644237705</c:v>
                </c:pt>
                <c:pt idx="5968">
                  <c:v>8.21540664060349</c:v>
                </c:pt>
                <c:pt idx="5969">
                  <c:v>8.2167832167832202</c:v>
                </c:pt>
                <c:pt idx="5970">
                  <c:v>8.2181597929629397</c:v>
                </c:pt>
                <c:pt idx="5971">
                  <c:v>8.2195363691426699</c:v>
                </c:pt>
                <c:pt idx="5972">
                  <c:v>8.2209129453224001</c:v>
                </c:pt>
                <c:pt idx="5973">
                  <c:v>8.2222895215021197</c:v>
                </c:pt>
                <c:pt idx="5974">
                  <c:v>8.2236660976818499</c:v>
                </c:pt>
                <c:pt idx="5975">
                  <c:v>8.2250426738615694</c:v>
                </c:pt>
                <c:pt idx="5976">
                  <c:v>8.2264192500412996</c:v>
                </c:pt>
                <c:pt idx="5977">
                  <c:v>8.2277958262210191</c:v>
                </c:pt>
                <c:pt idx="5978">
                  <c:v>8.2291724024007493</c:v>
                </c:pt>
                <c:pt idx="5979">
                  <c:v>8.2305489785804795</c:v>
                </c:pt>
                <c:pt idx="5980">
                  <c:v>8.2319255547602008</c:v>
                </c:pt>
                <c:pt idx="5981">
                  <c:v>8.2333021309399292</c:v>
                </c:pt>
                <c:pt idx="5982">
                  <c:v>8.2346787071196506</c:v>
                </c:pt>
                <c:pt idx="5983">
                  <c:v>8.2360552832993807</c:v>
                </c:pt>
                <c:pt idx="5984">
                  <c:v>8.2374318594791003</c:v>
                </c:pt>
                <c:pt idx="5985">
                  <c:v>8.2388084356588305</c:v>
                </c:pt>
                <c:pt idx="5986">
                  <c:v>8.2401850118385607</c:v>
                </c:pt>
                <c:pt idx="5987">
                  <c:v>8.2415615880182802</c:v>
                </c:pt>
                <c:pt idx="5988">
                  <c:v>8.2429381641980104</c:v>
                </c:pt>
                <c:pt idx="5989">
                  <c:v>8.2443147403777299</c:v>
                </c:pt>
                <c:pt idx="5990">
                  <c:v>8.2456913165574601</c:v>
                </c:pt>
                <c:pt idx="5991">
                  <c:v>8.2470678927371903</c:v>
                </c:pt>
                <c:pt idx="5992">
                  <c:v>8.2484444689169099</c:v>
                </c:pt>
                <c:pt idx="5993">
                  <c:v>8.24982104509664</c:v>
                </c:pt>
                <c:pt idx="5994">
                  <c:v>8.2511976212763596</c:v>
                </c:pt>
                <c:pt idx="5995">
                  <c:v>8.2525741974560898</c:v>
                </c:pt>
                <c:pt idx="5996">
                  <c:v>8.25395077363582</c:v>
                </c:pt>
                <c:pt idx="5997">
                  <c:v>8.2553273498155395</c:v>
                </c:pt>
                <c:pt idx="5998">
                  <c:v>8.2567039259952697</c:v>
                </c:pt>
                <c:pt idx="5999">
                  <c:v>8.2580805021749892</c:v>
                </c:pt>
                <c:pt idx="6000">
                  <c:v>8.2594570783547194</c:v>
                </c:pt>
                <c:pt idx="6001">
                  <c:v>8.2608336545344407</c:v>
                </c:pt>
                <c:pt idx="6002">
                  <c:v>8.2622102307141692</c:v>
                </c:pt>
                <c:pt idx="6003">
                  <c:v>8.2635868068938994</c:v>
                </c:pt>
                <c:pt idx="6004">
                  <c:v>8.2649633830736207</c:v>
                </c:pt>
                <c:pt idx="6005">
                  <c:v>8.2663399592533509</c:v>
                </c:pt>
                <c:pt idx="6006">
                  <c:v>8.2677165354330704</c:v>
                </c:pt>
                <c:pt idx="6007">
                  <c:v>8.2690931116128006</c:v>
                </c:pt>
                <c:pt idx="6008">
                  <c:v>8.2704696877925201</c:v>
                </c:pt>
                <c:pt idx="6009">
                  <c:v>8.2718462639722503</c:v>
                </c:pt>
                <c:pt idx="6010">
                  <c:v>8.2732228401519805</c:v>
                </c:pt>
                <c:pt idx="6011">
                  <c:v>8.2745994163317</c:v>
                </c:pt>
                <c:pt idx="6012">
                  <c:v>8.2759759925114302</c:v>
                </c:pt>
                <c:pt idx="6013">
                  <c:v>8.2773525686911498</c:v>
                </c:pt>
                <c:pt idx="6014">
                  <c:v>8.27872914487088</c:v>
                </c:pt>
                <c:pt idx="6015">
                  <c:v>8.2801057210505995</c:v>
                </c:pt>
                <c:pt idx="6016">
                  <c:v>8.2814822972303297</c:v>
                </c:pt>
                <c:pt idx="6017">
                  <c:v>8.2828588734100599</c:v>
                </c:pt>
                <c:pt idx="6018">
                  <c:v>8.2842354495897794</c:v>
                </c:pt>
                <c:pt idx="6019">
                  <c:v>8.2856120257695096</c:v>
                </c:pt>
                <c:pt idx="6020">
                  <c:v>8.2869886019492291</c:v>
                </c:pt>
                <c:pt idx="6021">
                  <c:v>8.2883651781289593</c:v>
                </c:pt>
                <c:pt idx="6022">
                  <c:v>8.2897417543086807</c:v>
                </c:pt>
                <c:pt idx="6023">
                  <c:v>8.2911183304884108</c:v>
                </c:pt>
                <c:pt idx="6024">
                  <c:v>8.2924949066681393</c:v>
                </c:pt>
                <c:pt idx="6025">
                  <c:v>8.2938714828478606</c:v>
                </c:pt>
                <c:pt idx="6026">
                  <c:v>8.2952480590275908</c:v>
                </c:pt>
                <c:pt idx="6027">
                  <c:v>8.2966246352073103</c:v>
                </c:pt>
                <c:pt idx="6028">
                  <c:v>8.2980012113870405</c:v>
                </c:pt>
                <c:pt idx="6029">
                  <c:v>8.2993777875667707</c:v>
                </c:pt>
                <c:pt idx="6030">
                  <c:v>8.3007543637464902</c:v>
                </c:pt>
                <c:pt idx="6031">
                  <c:v>8.3021309399262204</c:v>
                </c:pt>
                <c:pt idx="6032">
                  <c:v>8.30350751610594</c:v>
                </c:pt>
                <c:pt idx="6033">
                  <c:v>8.3048840922856701</c:v>
                </c:pt>
                <c:pt idx="6034">
                  <c:v>8.3062606684653897</c:v>
                </c:pt>
                <c:pt idx="6035">
                  <c:v>8.3076372446451199</c:v>
                </c:pt>
                <c:pt idx="6036">
                  <c:v>8.3090138208248501</c:v>
                </c:pt>
                <c:pt idx="6037">
                  <c:v>8.3103903970045696</c:v>
                </c:pt>
                <c:pt idx="6038">
                  <c:v>8.3117669731842998</c:v>
                </c:pt>
                <c:pt idx="6039">
                  <c:v>8.3131435493640193</c:v>
                </c:pt>
                <c:pt idx="6040">
                  <c:v>8.3145201255437495</c:v>
                </c:pt>
                <c:pt idx="6041">
                  <c:v>8.3158967017234708</c:v>
                </c:pt>
                <c:pt idx="6042">
                  <c:v>8.3172732779031993</c:v>
                </c:pt>
                <c:pt idx="6043">
                  <c:v>8.3186498540829295</c:v>
                </c:pt>
                <c:pt idx="6044">
                  <c:v>8.3200264302626508</c:v>
                </c:pt>
                <c:pt idx="6045">
                  <c:v>8.3214030064423792</c:v>
                </c:pt>
                <c:pt idx="6046">
                  <c:v>8.3227795826221005</c:v>
                </c:pt>
                <c:pt idx="6047">
                  <c:v>8.3241561588018307</c:v>
                </c:pt>
                <c:pt idx="6048">
                  <c:v>8.3255327349815609</c:v>
                </c:pt>
                <c:pt idx="6049">
                  <c:v>8.3269093111612804</c:v>
                </c:pt>
                <c:pt idx="6050">
                  <c:v>8.3282858873410106</c:v>
                </c:pt>
                <c:pt idx="6051">
                  <c:v>8.3296624635207301</c:v>
                </c:pt>
                <c:pt idx="6052">
                  <c:v>8.3310390397004603</c:v>
                </c:pt>
                <c:pt idx="6053">
                  <c:v>8.3324156158801905</c:v>
                </c:pt>
                <c:pt idx="6054">
                  <c:v>8.3337921920599101</c:v>
                </c:pt>
                <c:pt idx="6055">
                  <c:v>8.3351687682396403</c:v>
                </c:pt>
                <c:pt idx="6056">
                  <c:v>8.3365453444193598</c:v>
                </c:pt>
                <c:pt idx="6057">
                  <c:v>8.33792192059909</c:v>
                </c:pt>
                <c:pt idx="6058">
                  <c:v>8.3392984967788095</c:v>
                </c:pt>
                <c:pt idx="6059">
                  <c:v>8.3406750729585397</c:v>
                </c:pt>
                <c:pt idx="6060">
                  <c:v>8.3420516491382699</c:v>
                </c:pt>
                <c:pt idx="6061">
                  <c:v>8.3434282253179894</c:v>
                </c:pt>
                <c:pt idx="6062">
                  <c:v>8.3448048014977196</c:v>
                </c:pt>
                <c:pt idx="6063">
                  <c:v>8.3461813776774392</c:v>
                </c:pt>
                <c:pt idx="6064">
                  <c:v>8.3475579538571694</c:v>
                </c:pt>
                <c:pt idx="6065">
                  <c:v>8.3489345300368907</c:v>
                </c:pt>
                <c:pt idx="6066">
                  <c:v>8.3503111062166209</c:v>
                </c:pt>
                <c:pt idx="6067">
                  <c:v>8.3516876823963493</c:v>
                </c:pt>
                <c:pt idx="6068">
                  <c:v>8.3530642585760706</c:v>
                </c:pt>
                <c:pt idx="6069">
                  <c:v>8.3544408347558008</c:v>
                </c:pt>
                <c:pt idx="6070">
                  <c:v>8.3558174109355203</c:v>
                </c:pt>
                <c:pt idx="6071">
                  <c:v>8.3571939871152505</c:v>
                </c:pt>
                <c:pt idx="6072">
                  <c:v>8.3585705632949701</c:v>
                </c:pt>
                <c:pt idx="6073">
                  <c:v>8.3599471394747003</c:v>
                </c:pt>
                <c:pt idx="6074">
                  <c:v>8.3613237156544304</c:v>
                </c:pt>
                <c:pt idx="6075">
                  <c:v>8.36270029183415</c:v>
                </c:pt>
                <c:pt idx="6076">
                  <c:v>8.3640768680138802</c:v>
                </c:pt>
                <c:pt idx="6077">
                  <c:v>8.3654534441935997</c:v>
                </c:pt>
                <c:pt idx="6078">
                  <c:v>8.3668300203733299</c:v>
                </c:pt>
                <c:pt idx="6079">
                  <c:v>8.3682065965530601</c:v>
                </c:pt>
                <c:pt idx="6080">
                  <c:v>8.3695831727327796</c:v>
                </c:pt>
                <c:pt idx="6081">
                  <c:v>8.3709597489125098</c:v>
                </c:pt>
                <c:pt idx="6082">
                  <c:v>8.3723363250922294</c:v>
                </c:pt>
                <c:pt idx="6083">
                  <c:v>8.3737129012719596</c:v>
                </c:pt>
                <c:pt idx="6084">
                  <c:v>8.3750894774516809</c:v>
                </c:pt>
                <c:pt idx="6085">
                  <c:v>8.3764660536314093</c:v>
                </c:pt>
                <c:pt idx="6086">
                  <c:v>8.3778426298111395</c:v>
                </c:pt>
                <c:pt idx="6087">
                  <c:v>8.3792192059908608</c:v>
                </c:pt>
                <c:pt idx="6088">
                  <c:v>8.3805957821705892</c:v>
                </c:pt>
                <c:pt idx="6089">
                  <c:v>8.3819723583503105</c:v>
                </c:pt>
                <c:pt idx="6090">
                  <c:v>8.3833489345300407</c:v>
                </c:pt>
                <c:pt idx="6091">
                  <c:v>8.3847255107097602</c:v>
                </c:pt>
                <c:pt idx="6092">
                  <c:v>8.3861020868894904</c:v>
                </c:pt>
                <c:pt idx="6093">
                  <c:v>8.3874786630692206</c:v>
                </c:pt>
                <c:pt idx="6094">
                  <c:v>8.3888552392489402</c:v>
                </c:pt>
                <c:pt idx="6095">
                  <c:v>8.3902318154286704</c:v>
                </c:pt>
                <c:pt idx="6096">
                  <c:v>8.3916083916083899</c:v>
                </c:pt>
                <c:pt idx="6097">
                  <c:v>8.3929849677881201</c:v>
                </c:pt>
                <c:pt idx="6098">
                  <c:v>8.3943615439678503</c:v>
                </c:pt>
                <c:pt idx="6099">
                  <c:v>8.3957381201475698</c:v>
                </c:pt>
                <c:pt idx="6100">
                  <c:v>8.3971146963273</c:v>
                </c:pt>
                <c:pt idx="6101">
                  <c:v>8.3984912725070195</c:v>
                </c:pt>
                <c:pt idx="6102">
                  <c:v>8.3998678486867497</c:v>
                </c:pt>
                <c:pt idx="6103">
                  <c:v>8.4012444248664799</c:v>
                </c:pt>
                <c:pt idx="6104">
                  <c:v>8.4026210010461995</c:v>
                </c:pt>
                <c:pt idx="6105">
                  <c:v>8.4039975772259208</c:v>
                </c:pt>
                <c:pt idx="6106">
                  <c:v>8.4053741534056492</c:v>
                </c:pt>
                <c:pt idx="6107">
                  <c:v>8.4067507295853794</c:v>
                </c:pt>
                <c:pt idx="6108">
                  <c:v>8.4081273057651007</c:v>
                </c:pt>
                <c:pt idx="6109">
                  <c:v>8.4095038819448291</c:v>
                </c:pt>
                <c:pt idx="6110">
                  <c:v>8.4108804581245504</c:v>
                </c:pt>
                <c:pt idx="6111">
                  <c:v>8.4122570343042806</c:v>
                </c:pt>
                <c:pt idx="6112">
                  <c:v>8.4136336104840108</c:v>
                </c:pt>
                <c:pt idx="6113">
                  <c:v>8.4150101866637304</c:v>
                </c:pt>
                <c:pt idx="6114">
                  <c:v>8.4163867628434605</c:v>
                </c:pt>
                <c:pt idx="6115">
                  <c:v>8.4177633390231801</c:v>
                </c:pt>
                <c:pt idx="6116">
                  <c:v>8.4191399152029103</c:v>
                </c:pt>
                <c:pt idx="6117">
                  <c:v>8.4205164913826405</c:v>
                </c:pt>
                <c:pt idx="6118">
                  <c:v>8.42189306756236</c:v>
                </c:pt>
                <c:pt idx="6119">
                  <c:v>8.4232696437420902</c:v>
                </c:pt>
                <c:pt idx="6120">
                  <c:v>8.4246462199218097</c:v>
                </c:pt>
                <c:pt idx="6121">
                  <c:v>8.4260227961015399</c:v>
                </c:pt>
                <c:pt idx="6122">
                  <c:v>8.4273993722812595</c:v>
                </c:pt>
                <c:pt idx="6123">
                  <c:v>8.4287759484609897</c:v>
                </c:pt>
                <c:pt idx="6124">
                  <c:v>8.4301525246407198</c:v>
                </c:pt>
                <c:pt idx="6125">
                  <c:v>8.4315291008204394</c:v>
                </c:pt>
                <c:pt idx="6126">
                  <c:v>8.4329056770001696</c:v>
                </c:pt>
                <c:pt idx="6127">
                  <c:v>8.4342822531798909</c:v>
                </c:pt>
                <c:pt idx="6128">
                  <c:v>8.4356588293596193</c:v>
                </c:pt>
                <c:pt idx="6129">
                  <c:v>8.4370354055393406</c:v>
                </c:pt>
                <c:pt idx="6130">
                  <c:v>8.4384119817190708</c:v>
                </c:pt>
                <c:pt idx="6131">
                  <c:v>8.4397885578987992</c:v>
                </c:pt>
                <c:pt idx="6132">
                  <c:v>8.4411651340785205</c:v>
                </c:pt>
                <c:pt idx="6133">
                  <c:v>8.4425417102582507</c:v>
                </c:pt>
                <c:pt idx="6134">
                  <c:v>8.4439182864379703</c:v>
                </c:pt>
                <c:pt idx="6135">
                  <c:v>8.4452948626177005</c:v>
                </c:pt>
                <c:pt idx="6136">
                  <c:v>8.44667143879742</c:v>
                </c:pt>
                <c:pt idx="6137">
                  <c:v>8.4480480149771502</c:v>
                </c:pt>
                <c:pt idx="6138">
                  <c:v>8.4494245911568804</c:v>
                </c:pt>
                <c:pt idx="6139">
                  <c:v>8.4508011673365999</c:v>
                </c:pt>
                <c:pt idx="6140">
                  <c:v>8.4521777435163301</c:v>
                </c:pt>
                <c:pt idx="6141">
                  <c:v>8.4535543196960496</c:v>
                </c:pt>
                <c:pt idx="6142">
                  <c:v>8.4549308958757798</c:v>
                </c:pt>
                <c:pt idx="6143">
                  <c:v>8.45630747205551</c:v>
                </c:pt>
                <c:pt idx="6144">
                  <c:v>8.4576840482352296</c:v>
                </c:pt>
                <c:pt idx="6145">
                  <c:v>8.4590606244149598</c:v>
                </c:pt>
                <c:pt idx="6146">
                  <c:v>8.4604372005946793</c:v>
                </c:pt>
                <c:pt idx="6147">
                  <c:v>8.4618137767744095</c:v>
                </c:pt>
                <c:pt idx="6148">
                  <c:v>8.4631903529541308</c:v>
                </c:pt>
                <c:pt idx="6149">
                  <c:v>8.4645669291338592</c:v>
                </c:pt>
                <c:pt idx="6150">
                  <c:v>8.4659435053135894</c:v>
                </c:pt>
                <c:pt idx="6151">
                  <c:v>8.4673200814933107</c:v>
                </c:pt>
                <c:pt idx="6152">
                  <c:v>8.4686966576730391</c:v>
                </c:pt>
                <c:pt idx="6153">
                  <c:v>8.4700732338527605</c:v>
                </c:pt>
                <c:pt idx="6154">
                  <c:v>8.4714498100324906</c:v>
                </c:pt>
                <c:pt idx="6155">
                  <c:v>8.4728263862122102</c:v>
                </c:pt>
                <c:pt idx="6156">
                  <c:v>8.4742029623919404</c:v>
                </c:pt>
                <c:pt idx="6157">
                  <c:v>8.4755795385716706</c:v>
                </c:pt>
                <c:pt idx="6158">
                  <c:v>8.4769561147513901</c:v>
                </c:pt>
                <c:pt idx="6159">
                  <c:v>8.4783326909311203</c:v>
                </c:pt>
                <c:pt idx="6160">
                  <c:v>8.4797092671108398</c:v>
                </c:pt>
                <c:pt idx="6161">
                  <c:v>8.48108584329057</c:v>
                </c:pt>
                <c:pt idx="6162">
                  <c:v>8.4824624194703002</c:v>
                </c:pt>
                <c:pt idx="6163">
                  <c:v>8.4838389956500198</c:v>
                </c:pt>
                <c:pt idx="6164">
                  <c:v>8.4852155718297499</c:v>
                </c:pt>
                <c:pt idx="6165">
                  <c:v>8.4865921480094695</c:v>
                </c:pt>
                <c:pt idx="6166">
                  <c:v>8.4879687241891997</c:v>
                </c:pt>
                <c:pt idx="6167">
                  <c:v>8.4893453003689299</c:v>
                </c:pt>
                <c:pt idx="6168">
                  <c:v>8.4907218765486494</c:v>
                </c:pt>
                <c:pt idx="6169">
                  <c:v>8.4920984527283796</c:v>
                </c:pt>
                <c:pt idx="6170">
                  <c:v>8.4934750289080991</c:v>
                </c:pt>
                <c:pt idx="6171">
                  <c:v>8.4948516050878293</c:v>
                </c:pt>
                <c:pt idx="6172">
                  <c:v>8.4962281812675506</c:v>
                </c:pt>
                <c:pt idx="6173">
                  <c:v>8.4976047574472808</c:v>
                </c:pt>
                <c:pt idx="6174">
                  <c:v>8.4989813336270092</c:v>
                </c:pt>
                <c:pt idx="6175">
                  <c:v>8.5003579098067306</c:v>
                </c:pt>
                <c:pt idx="6176">
                  <c:v>8.5017344859864608</c:v>
                </c:pt>
                <c:pt idx="6177">
                  <c:v>8.5031110621661803</c:v>
                </c:pt>
                <c:pt idx="6178">
                  <c:v>8.5044876383459105</c:v>
                </c:pt>
                <c:pt idx="6179">
                  <c:v>8.50586421452563</c:v>
                </c:pt>
                <c:pt idx="6180">
                  <c:v>8.5072407907053602</c:v>
                </c:pt>
                <c:pt idx="6181">
                  <c:v>8.5086173668850904</c:v>
                </c:pt>
                <c:pt idx="6182">
                  <c:v>8.5099939430648099</c:v>
                </c:pt>
                <c:pt idx="6183">
                  <c:v>8.5113705192445401</c:v>
                </c:pt>
                <c:pt idx="6184">
                  <c:v>8.5127470954242597</c:v>
                </c:pt>
                <c:pt idx="6185">
                  <c:v>8.5141236716039899</c:v>
                </c:pt>
                <c:pt idx="6186">
                  <c:v>8.5155002477837094</c:v>
                </c:pt>
                <c:pt idx="6187">
                  <c:v>8.5168768239634396</c:v>
                </c:pt>
                <c:pt idx="6188">
                  <c:v>8.5182534001431698</c:v>
                </c:pt>
                <c:pt idx="6189">
                  <c:v>8.5196299763228893</c:v>
                </c:pt>
                <c:pt idx="6190">
                  <c:v>8.5210065525026195</c:v>
                </c:pt>
                <c:pt idx="6191">
                  <c:v>8.5223831286823408</c:v>
                </c:pt>
                <c:pt idx="6192">
                  <c:v>8.5237597048620692</c:v>
                </c:pt>
                <c:pt idx="6193">
                  <c:v>8.5251362810417906</c:v>
                </c:pt>
                <c:pt idx="6194">
                  <c:v>8.5265128572215207</c:v>
                </c:pt>
                <c:pt idx="6195">
                  <c:v>8.5278894334012492</c:v>
                </c:pt>
                <c:pt idx="6196">
                  <c:v>8.5292660095809705</c:v>
                </c:pt>
                <c:pt idx="6197">
                  <c:v>8.5306425857607007</c:v>
                </c:pt>
                <c:pt idx="6198">
                  <c:v>8.5320191619404202</c:v>
                </c:pt>
                <c:pt idx="6199">
                  <c:v>8.5333957381201504</c:v>
                </c:pt>
                <c:pt idx="6200">
                  <c:v>8.5347723142998806</c:v>
                </c:pt>
                <c:pt idx="6201">
                  <c:v>8.5361488904796001</c:v>
                </c:pt>
                <c:pt idx="6202">
                  <c:v>8.5375254666593303</c:v>
                </c:pt>
                <c:pt idx="6203">
                  <c:v>8.5389020428390499</c:v>
                </c:pt>
                <c:pt idx="6204">
                  <c:v>8.54027861901878</c:v>
                </c:pt>
                <c:pt idx="6205">
                  <c:v>8.5416551951984996</c:v>
                </c:pt>
                <c:pt idx="6206">
                  <c:v>8.5430317713782298</c:v>
                </c:pt>
                <c:pt idx="6207">
                  <c:v>8.54440834755796</c:v>
                </c:pt>
                <c:pt idx="6208">
                  <c:v>8.5457849237376795</c:v>
                </c:pt>
                <c:pt idx="6209">
                  <c:v>8.5471614999174097</c:v>
                </c:pt>
                <c:pt idx="6210">
                  <c:v>8.5485380760971292</c:v>
                </c:pt>
                <c:pt idx="6211">
                  <c:v>8.5499146522768594</c:v>
                </c:pt>
                <c:pt idx="6212">
                  <c:v>8.5512912284565807</c:v>
                </c:pt>
                <c:pt idx="6213">
                  <c:v>8.5526678046363092</c:v>
                </c:pt>
                <c:pt idx="6214">
                  <c:v>8.5540443808160394</c:v>
                </c:pt>
                <c:pt idx="6215">
                  <c:v>8.5554209569957607</c:v>
                </c:pt>
                <c:pt idx="6216">
                  <c:v>8.5567975331754909</c:v>
                </c:pt>
                <c:pt idx="6217">
                  <c:v>8.5581741093552104</c:v>
                </c:pt>
                <c:pt idx="6218">
                  <c:v>8.5595506855349406</c:v>
                </c:pt>
                <c:pt idx="6219">
                  <c:v>8.5609272617146708</c:v>
                </c:pt>
                <c:pt idx="6220">
                  <c:v>8.5623038378943903</c:v>
                </c:pt>
                <c:pt idx="6221">
                  <c:v>8.5636804140741205</c:v>
                </c:pt>
                <c:pt idx="6222">
                  <c:v>8.56505699025384</c:v>
                </c:pt>
                <c:pt idx="6223">
                  <c:v>8.5664335664335702</c:v>
                </c:pt>
                <c:pt idx="6224">
                  <c:v>8.5678101426133004</c:v>
                </c:pt>
                <c:pt idx="6225">
                  <c:v>8.56918671879302</c:v>
                </c:pt>
                <c:pt idx="6226">
                  <c:v>8.5705632949727502</c:v>
                </c:pt>
                <c:pt idx="6227">
                  <c:v>8.5719398711524697</c:v>
                </c:pt>
                <c:pt idx="6228">
                  <c:v>8.5733164473321999</c:v>
                </c:pt>
                <c:pt idx="6229">
                  <c:v>8.5746930235119194</c:v>
                </c:pt>
                <c:pt idx="6230">
                  <c:v>8.5760695996916496</c:v>
                </c:pt>
                <c:pt idx="6231">
                  <c:v>8.5774461758713691</c:v>
                </c:pt>
                <c:pt idx="6232">
                  <c:v>8.5788227520510993</c:v>
                </c:pt>
                <c:pt idx="6233">
                  <c:v>8.5801993282308295</c:v>
                </c:pt>
                <c:pt idx="6234">
                  <c:v>8.5815759044105508</c:v>
                </c:pt>
                <c:pt idx="6235">
                  <c:v>8.5829524805902793</c:v>
                </c:pt>
                <c:pt idx="6236">
                  <c:v>8.5843290567700006</c:v>
                </c:pt>
                <c:pt idx="6237">
                  <c:v>8.5857056329497308</c:v>
                </c:pt>
                <c:pt idx="6238">
                  <c:v>8.5870822091294592</c:v>
                </c:pt>
                <c:pt idx="6239">
                  <c:v>8.5884587853091805</c:v>
                </c:pt>
                <c:pt idx="6240">
                  <c:v>8.5898353614889107</c:v>
                </c:pt>
                <c:pt idx="6241">
                  <c:v>8.5912119376686302</c:v>
                </c:pt>
                <c:pt idx="6242">
                  <c:v>8.5925885138483604</c:v>
                </c:pt>
                <c:pt idx="6243">
                  <c:v>8.59396509002808</c:v>
                </c:pt>
                <c:pt idx="6244">
                  <c:v>8.5953416662078101</c:v>
                </c:pt>
                <c:pt idx="6245">
                  <c:v>8.5967182423875403</c:v>
                </c:pt>
                <c:pt idx="6246">
                  <c:v>8.5980948185672599</c:v>
                </c:pt>
                <c:pt idx="6247">
                  <c:v>8.5994713947469901</c:v>
                </c:pt>
                <c:pt idx="6248">
                  <c:v>8.6008479709267096</c:v>
                </c:pt>
                <c:pt idx="6249">
                  <c:v>8.6022245471064398</c:v>
                </c:pt>
                <c:pt idx="6250">
                  <c:v>8.6036011232861593</c:v>
                </c:pt>
                <c:pt idx="6251">
                  <c:v>8.6049776994658895</c:v>
                </c:pt>
                <c:pt idx="6252">
                  <c:v>8.6063542756456197</c:v>
                </c:pt>
                <c:pt idx="6253">
                  <c:v>8.6077308518253393</c:v>
                </c:pt>
                <c:pt idx="6254">
                  <c:v>8.6091074280050695</c:v>
                </c:pt>
                <c:pt idx="6255">
                  <c:v>8.6104840041847908</c:v>
                </c:pt>
                <c:pt idx="6256">
                  <c:v>8.6118605803645192</c:v>
                </c:pt>
                <c:pt idx="6257">
                  <c:v>8.6132371565442405</c:v>
                </c:pt>
                <c:pt idx="6258">
                  <c:v>8.6146137327239707</c:v>
                </c:pt>
                <c:pt idx="6259">
                  <c:v>8.6159903089037009</c:v>
                </c:pt>
                <c:pt idx="6260">
                  <c:v>8.6173668850834204</c:v>
                </c:pt>
                <c:pt idx="6261">
                  <c:v>8.6187434612631506</c:v>
                </c:pt>
                <c:pt idx="6262">
                  <c:v>8.6201200374428701</c:v>
                </c:pt>
                <c:pt idx="6263">
                  <c:v>8.6214966136226003</c:v>
                </c:pt>
                <c:pt idx="6264">
                  <c:v>8.6228731898023305</c:v>
                </c:pt>
                <c:pt idx="6265">
                  <c:v>8.6242497659820501</c:v>
                </c:pt>
                <c:pt idx="6266">
                  <c:v>8.6256263421617803</c:v>
                </c:pt>
                <c:pt idx="6267">
                  <c:v>8.6270029183414998</c:v>
                </c:pt>
                <c:pt idx="6268">
                  <c:v>8.62837949452123</c:v>
                </c:pt>
                <c:pt idx="6269">
                  <c:v>8.6297560707009602</c:v>
                </c:pt>
                <c:pt idx="6270">
                  <c:v>8.6311326468806797</c:v>
                </c:pt>
                <c:pt idx="6271">
                  <c:v>8.6325092230604099</c:v>
                </c:pt>
                <c:pt idx="6272">
                  <c:v>8.6338857992401294</c:v>
                </c:pt>
                <c:pt idx="6273">
                  <c:v>8.6352623754198596</c:v>
                </c:pt>
                <c:pt idx="6274">
                  <c:v>8.6366389515995898</c:v>
                </c:pt>
                <c:pt idx="6275">
                  <c:v>8.6380155277793094</c:v>
                </c:pt>
                <c:pt idx="6276">
                  <c:v>8.6393921039590307</c:v>
                </c:pt>
                <c:pt idx="6277">
                  <c:v>8.6407686801387609</c:v>
                </c:pt>
                <c:pt idx="6278">
                  <c:v>8.6421452563184893</c:v>
                </c:pt>
                <c:pt idx="6279">
                  <c:v>8.6435218324982106</c:v>
                </c:pt>
                <c:pt idx="6280">
                  <c:v>8.6448984086779408</c:v>
                </c:pt>
                <c:pt idx="6281">
                  <c:v>8.6462749848576603</c:v>
                </c:pt>
                <c:pt idx="6282">
                  <c:v>8.6476515610373905</c:v>
                </c:pt>
                <c:pt idx="6283">
                  <c:v>8.6490281372171207</c:v>
                </c:pt>
                <c:pt idx="6284">
                  <c:v>8.6504047133968403</c:v>
                </c:pt>
                <c:pt idx="6285">
                  <c:v>8.6517812895765704</c:v>
                </c:pt>
                <c:pt idx="6286">
                  <c:v>8.65315786575629</c:v>
                </c:pt>
                <c:pt idx="6287">
                  <c:v>8.6545344419360202</c:v>
                </c:pt>
                <c:pt idx="6288">
                  <c:v>8.6559110181157504</c:v>
                </c:pt>
                <c:pt idx="6289">
                  <c:v>8.6572875942954699</c:v>
                </c:pt>
                <c:pt idx="6290">
                  <c:v>8.6586641704752001</c:v>
                </c:pt>
                <c:pt idx="6291">
                  <c:v>8.6600407466549196</c:v>
                </c:pt>
                <c:pt idx="6292">
                  <c:v>8.6614173228346498</c:v>
                </c:pt>
                <c:pt idx="6293">
                  <c:v>8.6627938990143694</c:v>
                </c:pt>
                <c:pt idx="6294">
                  <c:v>8.6641704751940996</c:v>
                </c:pt>
                <c:pt idx="6295">
                  <c:v>8.6655470513738209</c:v>
                </c:pt>
                <c:pt idx="6296">
                  <c:v>8.6669236275535493</c:v>
                </c:pt>
                <c:pt idx="6297">
                  <c:v>8.6683002037332795</c:v>
                </c:pt>
                <c:pt idx="6298">
                  <c:v>8.6696767799130008</c:v>
                </c:pt>
                <c:pt idx="6299">
                  <c:v>8.6710533560927292</c:v>
                </c:pt>
                <c:pt idx="6300">
                  <c:v>8.6724299322724505</c:v>
                </c:pt>
                <c:pt idx="6301">
                  <c:v>8.6738065084521807</c:v>
                </c:pt>
                <c:pt idx="6302">
                  <c:v>8.6751830846319091</c:v>
                </c:pt>
                <c:pt idx="6303">
                  <c:v>8.6765596608116304</c:v>
                </c:pt>
                <c:pt idx="6304">
                  <c:v>8.6779362369913606</c:v>
                </c:pt>
                <c:pt idx="6305">
                  <c:v>8.6793128131710802</c:v>
                </c:pt>
                <c:pt idx="6306">
                  <c:v>8.6806893893508104</c:v>
                </c:pt>
                <c:pt idx="6307">
                  <c:v>8.6820659655305299</c:v>
                </c:pt>
                <c:pt idx="6308">
                  <c:v>8.6834425417102601</c:v>
                </c:pt>
                <c:pt idx="6309">
                  <c:v>8.6848191178899903</c:v>
                </c:pt>
                <c:pt idx="6310">
                  <c:v>8.6861956940697098</c:v>
                </c:pt>
                <c:pt idx="6311">
                  <c:v>8.68757227024944</c:v>
                </c:pt>
                <c:pt idx="6312">
                  <c:v>8.6889488464291595</c:v>
                </c:pt>
                <c:pt idx="6313">
                  <c:v>8.6903254226088897</c:v>
                </c:pt>
                <c:pt idx="6314">
                  <c:v>8.6917019987886199</c:v>
                </c:pt>
                <c:pt idx="6315">
                  <c:v>8.6930785749683395</c:v>
                </c:pt>
                <c:pt idx="6316">
                  <c:v>8.6944551511480697</c:v>
                </c:pt>
                <c:pt idx="6317">
                  <c:v>8.6958317273277892</c:v>
                </c:pt>
                <c:pt idx="6318">
                  <c:v>8.6972083035075194</c:v>
                </c:pt>
                <c:pt idx="6319">
                  <c:v>8.6985848796872407</c:v>
                </c:pt>
                <c:pt idx="6320">
                  <c:v>8.6999614558669691</c:v>
                </c:pt>
                <c:pt idx="6321">
                  <c:v>8.7013380320466904</c:v>
                </c:pt>
                <c:pt idx="6322">
                  <c:v>8.7027146082264206</c:v>
                </c:pt>
                <c:pt idx="6323">
                  <c:v>8.7040911844061508</c:v>
                </c:pt>
                <c:pt idx="6324">
                  <c:v>8.7054677605858704</c:v>
                </c:pt>
                <c:pt idx="6325">
                  <c:v>8.7068443367656005</c:v>
                </c:pt>
                <c:pt idx="6326">
                  <c:v>8.7082209129453201</c:v>
                </c:pt>
                <c:pt idx="6327">
                  <c:v>8.7095974891250503</c:v>
                </c:pt>
                <c:pt idx="6328">
                  <c:v>8.7109740653047805</c:v>
                </c:pt>
                <c:pt idx="6329">
                  <c:v>8.7123506414845</c:v>
                </c:pt>
                <c:pt idx="6330">
                  <c:v>8.7137272176642302</c:v>
                </c:pt>
                <c:pt idx="6331">
                  <c:v>8.7151037938439497</c:v>
                </c:pt>
                <c:pt idx="6332">
                  <c:v>8.7164803700236799</c:v>
                </c:pt>
                <c:pt idx="6333">
                  <c:v>8.7178569462034101</c:v>
                </c:pt>
                <c:pt idx="6334">
                  <c:v>8.7192335223831297</c:v>
                </c:pt>
                <c:pt idx="6335">
                  <c:v>8.7206100985628598</c:v>
                </c:pt>
                <c:pt idx="6336">
                  <c:v>8.7219866747425794</c:v>
                </c:pt>
                <c:pt idx="6337">
                  <c:v>8.7233632509223096</c:v>
                </c:pt>
                <c:pt idx="6338">
                  <c:v>8.7247398271020309</c:v>
                </c:pt>
                <c:pt idx="6339">
                  <c:v>8.7261164032817593</c:v>
                </c:pt>
                <c:pt idx="6340">
                  <c:v>8.7274929794614806</c:v>
                </c:pt>
                <c:pt idx="6341">
                  <c:v>8.7288695556412108</c:v>
                </c:pt>
                <c:pt idx="6342">
                  <c:v>8.7302461318209392</c:v>
                </c:pt>
                <c:pt idx="6343">
                  <c:v>8.7316227080006605</c:v>
                </c:pt>
                <c:pt idx="6344">
                  <c:v>8.7329992841803907</c:v>
                </c:pt>
                <c:pt idx="6345">
                  <c:v>8.7343758603601103</c:v>
                </c:pt>
                <c:pt idx="6346">
                  <c:v>8.7357524365398405</c:v>
                </c:pt>
                <c:pt idx="6347">
                  <c:v>8.7371290127195707</c:v>
                </c:pt>
                <c:pt idx="6348">
                  <c:v>8.7385055888992902</c:v>
                </c:pt>
                <c:pt idx="6349">
                  <c:v>8.7398821650790204</c:v>
                </c:pt>
                <c:pt idx="6350">
                  <c:v>8.7412587412587399</c:v>
                </c:pt>
                <c:pt idx="6351">
                  <c:v>8.7426353174384701</c:v>
                </c:pt>
                <c:pt idx="6352">
                  <c:v>8.7440118936182003</c:v>
                </c:pt>
                <c:pt idx="6353">
                  <c:v>8.7453884697979198</c:v>
                </c:pt>
                <c:pt idx="6354">
                  <c:v>8.74676504597765</c:v>
                </c:pt>
                <c:pt idx="6355">
                  <c:v>8.7481416221573696</c:v>
                </c:pt>
                <c:pt idx="6356">
                  <c:v>8.7495181983370998</c:v>
                </c:pt>
                <c:pt idx="6357">
                  <c:v>8.7508947745168193</c:v>
                </c:pt>
                <c:pt idx="6358">
                  <c:v>8.7522713506965495</c:v>
                </c:pt>
                <c:pt idx="6359">
                  <c:v>8.7536479268762797</c:v>
                </c:pt>
                <c:pt idx="6360">
                  <c:v>8.7550245030559992</c:v>
                </c:pt>
                <c:pt idx="6361">
                  <c:v>8.7564010792357294</c:v>
                </c:pt>
                <c:pt idx="6362">
                  <c:v>8.7577776554154507</c:v>
                </c:pt>
                <c:pt idx="6363">
                  <c:v>8.7591542315951791</c:v>
                </c:pt>
                <c:pt idx="6364">
                  <c:v>8.7605308077749005</c:v>
                </c:pt>
                <c:pt idx="6365">
                  <c:v>8.7619073839546306</c:v>
                </c:pt>
                <c:pt idx="6366">
                  <c:v>8.7632839601343608</c:v>
                </c:pt>
                <c:pt idx="6367">
                  <c:v>8.7646605363140804</c:v>
                </c:pt>
                <c:pt idx="6368">
                  <c:v>8.7660371124938106</c:v>
                </c:pt>
                <c:pt idx="6369">
                  <c:v>8.7674136886735301</c:v>
                </c:pt>
                <c:pt idx="6370">
                  <c:v>8.7687902648532603</c:v>
                </c:pt>
                <c:pt idx="6371">
                  <c:v>8.7701668410329798</c:v>
                </c:pt>
                <c:pt idx="6372">
                  <c:v>8.77154341721271</c:v>
                </c:pt>
                <c:pt idx="6373">
                  <c:v>8.7729199933924402</c:v>
                </c:pt>
                <c:pt idx="6374">
                  <c:v>8.7742965695721598</c:v>
                </c:pt>
                <c:pt idx="6375">
                  <c:v>8.7756731457518899</c:v>
                </c:pt>
                <c:pt idx="6376">
                  <c:v>8.7770497219316095</c:v>
                </c:pt>
                <c:pt idx="6377">
                  <c:v>8.7784262981113397</c:v>
                </c:pt>
                <c:pt idx="6378">
                  <c:v>8.7798028742910699</c:v>
                </c:pt>
                <c:pt idx="6379">
                  <c:v>8.7811794504707894</c:v>
                </c:pt>
                <c:pt idx="6380">
                  <c:v>8.7825560266505196</c:v>
                </c:pt>
                <c:pt idx="6381">
                  <c:v>8.7839326028302391</c:v>
                </c:pt>
                <c:pt idx="6382">
                  <c:v>8.7853091790099693</c:v>
                </c:pt>
                <c:pt idx="6383">
                  <c:v>8.7866857551896906</c:v>
                </c:pt>
                <c:pt idx="6384">
                  <c:v>8.7880623313694208</c:v>
                </c:pt>
                <c:pt idx="6385">
                  <c:v>8.7894389075491492</c:v>
                </c:pt>
                <c:pt idx="6386">
                  <c:v>8.7908154837288706</c:v>
                </c:pt>
                <c:pt idx="6387">
                  <c:v>8.7921920599086008</c:v>
                </c:pt>
                <c:pt idx="6388">
                  <c:v>8.7935686360883203</c:v>
                </c:pt>
                <c:pt idx="6389">
                  <c:v>8.7949452122680505</c:v>
                </c:pt>
                <c:pt idx="6390">
                  <c:v>8.79632178844777</c:v>
                </c:pt>
                <c:pt idx="6391">
                  <c:v>8.7976983646275002</c:v>
                </c:pt>
                <c:pt idx="6392">
                  <c:v>8.7990749408072304</c:v>
                </c:pt>
                <c:pt idx="6393">
                  <c:v>8.8004515169869499</c:v>
                </c:pt>
                <c:pt idx="6394">
                  <c:v>8.8018280931666801</c:v>
                </c:pt>
                <c:pt idx="6395">
                  <c:v>8.8032046693463997</c:v>
                </c:pt>
                <c:pt idx="6396">
                  <c:v>8.8045812455261299</c:v>
                </c:pt>
                <c:pt idx="6397">
                  <c:v>8.8059578217058601</c:v>
                </c:pt>
                <c:pt idx="6398">
                  <c:v>8.8073343978855796</c:v>
                </c:pt>
                <c:pt idx="6399">
                  <c:v>8.8087109740653098</c:v>
                </c:pt>
                <c:pt idx="6400">
                  <c:v>8.8100875502450293</c:v>
                </c:pt>
                <c:pt idx="6401">
                  <c:v>8.8114641264247595</c:v>
                </c:pt>
                <c:pt idx="6402">
                  <c:v>8.8128407026044808</c:v>
                </c:pt>
                <c:pt idx="6403">
                  <c:v>8.8142172787842092</c:v>
                </c:pt>
                <c:pt idx="6404">
                  <c:v>8.8155938549639394</c:v>
                </c:pt>
                <c:pt idx="6405">
                  <c:v>8.8169704311436607</c:v>
                </c:pt>
                <c:pt idx="6406">
                  <c:v>8.8183470073233892</c:v>
                </c:pt>
                <c:pt idx="6407">
                  <c:v>8.8197235835031105</c:v>
                </c:pt>
                <c:pt idx="6408">
                  <c:v>8.8211001596828407</c:v>
                </c:pt>
                <c:pt idx="6409">
                  <c:v>8.8224767358625709</c:v>
                </c:pt>
                <c:pt idx="6410">
                  <c:v>8.8238533120422904</c:v>
                </c:pt>
                <c:pt idx="6411">
                  <c:v>8.8252298882220206</c:v>
                </c:pt>
                <c:pt idx="6412">
                  <c:v>8.8266064644017401</c:v>
                </c:pt>
                <c:pt idx="6413">
                  <c:v>8.8279830405814703</c:v>
                </c:pt>
                <c:pt idx="6414">
                  <c:v>8.8293596167611899</c:v>
                </c:pt>
                <c:pt idx="6415">
                  <c:v>8.83073619294092</c:v>
                </c:pt>
                <c:pt idx="6416">
                  <c:v>8.8321127691206502</c:v>
                </c:pt>
                <c:pt idx="6417">
                  <c:v>8.8334893453003698</c:v>
                </c:pt>
                <c:pt idx="6418">
                  <c:v>8.8348659214801</c:v>
                </c:pt>
                <c:pt idx="6419">
                  <c:v>8.8362424976598195</c:v>
                </c:pt>
                <c:pt idx="6420">
                  <c:v>8.8376190738395497</c:v>
                </c:pt>
                <c:pt idx="6421">
                  <c:v>8.8389956500192692</c:v>
                </c:pt>
                <c:pt idx="6422">
                  <c:v>8.8403722261989994</c:v>
                </c:pt>
                <c:pt idx="6423">
                  <c:v>8.8417488023787296</c:v>
                </c:pt>
                <c:pt idx="6424">
                  <c:v>8.8431253785584492</c:v>
                </c:pt>
                <c:pt idx="6425">
                  <c:v>8.8445019547381794</c:v>
                </c:pt>
                <c:pt idx="6426">
                  <c:v>8.8458785309179007</c:v>
                </c:pt>
                <c:pt idx="6427">
                  <c:v>8.8472551070976309</c:v>
                </c:pt>
                <c:pt idx="6428">
                  <c:v>8.8486316832773504</c:v>
                </c:pt>
                <c:pt idx="6429">
                  <c:v>8.8500082594570806</c:v>
                </c:pt>
                <c:pt idx="6430">
                  <c:v>8.8513848356368108</c:v>
                </c:pt>
                <c:pt idx="6431">
                  <c:v>8.8527614118165303</c:v>
                </c:pt>
                <c:pt idx="6432">
                  <c:v>8.8541379879962605</c:v>
                </c:pt>
                <c:pt idx="6433">
                  <c:v>8.85551456417598</c:v>
                </c:pt>
                <c:pt idx="6434">
                  <c:v>8.8568911403557102</c:v>
                </c:pt>
                <c:pt idx="6435">
                  <c:v>8.8582677165354298</c:v>
                </c:pt>
                <c:pt idx="6436">
                  <c:v>8.85964429271516</c:v>
                </c:pt>
                <c:pt idx="6437">
                  <c:v>8.8610208688948902</c:v>
                </c:pt>
                <c:pt idx="6438">
                  <c:v>8.8623974450746097</c:v>
                </c:pt>
                <c:pt idx="6439">
                  <c:v>8.8637740212543399</c:v>
                </c:pt>
                <c:pt idx="6440">
                  <c:v>8.8651505974340594</c:v>
                </c:pt>
                <c:pt idx="6441">
                  <c:v>8.8665271736137896</c:v>
                </c:pt>
                <c:pt idx="6442">
                  <c:v>8.8679037497935091</c:v>
                </c:pt>
                <c:pt idx="6443">
                  <c:v>8.8692803259732393</c:v>
                </c:pt>
                <c:pt idx="6444">
                  <c:v>8.8706569021529695</c:v>
                </c:pt>
                <c:pt idx="6445">
                  <c:v>8.8720334783326908</c:v>
                </c:pt>
                <c:pt idx="6446">
                  <c:v>8.8734100545124193</c:v>
                </c:pt>
                <c:pt idx="6447">
                  <c:v>8.8747866306921406</c:v>
                </c:pt>
                <c:pt idx="6448">
                  <c:v>8.8761632068718708</c:v>
                </c:pt>
                <c:pt idx="6449">
                  <c:v>8.8775397830515992</c:v>
                </c:pt>
                <c:pt idx="6450">
                  <c:v>8.8789163592313205</c:v>
                </c:pt>
                <c:pt idx="6451">
                  <c:v>8.8802929354110507</c:v>
                </c:pt>
                <c:pt idx="6452">
                  <c:v>8.8816695115907702</c:v>
                </c:pt>
                <c:pt idx="6453">
                  <c:v>8.8830460877705004</c:v>
                </c:pt>
                <c:pt idx="6454">
                  <c:v>8.8844226639502306</c:v>
                </c:pt>
                <c:pt idx="6455">
                  <c:v>8.8857992401299501</c:v>
                </c:pt>
                <c:pt idx="6456">
                  <c:v>8.8871758163096803</c:v>
                </c:pt>
                <c:pt idx="6457">
                  <c:v>8.8885523924893999</c:v>
                </c:pt>
                <c:pt idx="6458">
                  <c:v>8.8899289686691301</c:v>
                </c:pt>
                <c:pt idx="6459">
                  <c:v>8.8913055448488603</c:v>
                </c:pt>
                <c:pt idx="6460">
                  <c:v>8.8926821210285798</c:v>
                </c:pt>
                <c:pt idx="6461">
                  <c:v>8.89405869720831</c:v>
                </c:pt>
                <c:pt idx="6462">
                  <c:v>8.8954352733880295</c:v>
                </c:pt>
                <c:pt idx="6463">
                  <c:v>8.8968118495677597</c:v>
                </c:pt>
                <c:pt idx="6464">
                  <c:v>8.8981884257474793</c:v>
                </c:pt>
                <c:pt idx="6465">
                  <c:v>8.8995650019272095</c:v>
                </c:pt>
                <c:pt idx="6466">
                  <c:v>8.9009415781069308</c:v>
                </c:pt>
                <c:pt idx="6467">
                  <c:v>8.9023181542866592</c:v>
                </c:pt>
                <c:pt idx="6468">
                  <c:v>8.9036947304663894</c:v>
                </c:pt>
                <c:pt idx="6469">
                  <c:v>8.9050713066461107</c:v>
                </c:pt>
                <c:pt idx="6470">
                  <c:v>8.9064478828258409</c:v>
                </c:pt>
                <c:pt idx="6471">
                  <c:v>8.9078244590055604</c:v>
                </c:pt>
                <c:pt idx="6472">
                  <c:v>8.9092010351852906</c:v>
                </c:pt>
                <c:pt idx="6473">
                  <c:v>8.9105776113650208</c:v>
                </c:pt>
                <c:pt idx="6474">
                  <c:v>8.9119541875447403</c:v>
                </c:pt>
                <c:pt idx="6475">
                  <c:v>8.9133307637244705</c:v>
                </c:pt>
                <c:pt idx="6476">
                  <c:v>8.9147073399041901</c:v>
                </c:pt>
                <c:pt idx="6477">
                  <c:v>8.9160839160839203</c:v>
                </c:pt>
                <c:pt idx="6478">
                  <c:v>8.9174604922636398</c:v>
                </c:pt>
                <c:pt idx="6479">
                  <c:v>8.91883706844337</c:v>
                </c:pt>
                <c:pt idx="6480">
                  <c:v>8.9202136446231002</c:v>
                </c:pt>
                <c:pt idx="6481">
                  <c:v>8.9215902208028197</c:v>
                </c:pt>
                <c:pt idx="6482">
                  <c:v>8.9229667969825499</c:v>
                </c:pt>
                <c:pt idx="6483">
                  <c:v>8.9243433731622694</c:v>
                </c:pt>
                <c:pt idx="6484">
                  <c:v>8.9257199493419996</c:v>
                </c:pt>
                <c:pt idx="6485">
                  <c:v>8.9270965255217192</c:v>
                </c:pt>
                <c:pt idx="6486">
                  <c:v>8.9284731017014494</c:v>
                </c:pt>
                <c:pt idx="6487">
                  <c:v>8.9298496778811796</c:v>
                </c:pt>
                <c:pt idx="6488">
                  <c:v>8.9312262540609009</c:v>
                </c:pt>
                <c:pt idx="6489">
                  <c:v>8.9326028302406293</c:v>
                </c:pt>
                <c:pt idx="6490">
                  <c:v>8.9339794064203506</c:v>
                </c:pt>
                <c:pt idx="6491">
                  <c:v>8.9353559826000808</c:v>
                </c:pt>
                <c:pt idx="6492">
                  <c:v>8.9367325587798003</c:v>
                </c:pt>
                <c:pt idx="6493">
                  <c:v>8.9381091349595305</c:v>
                </c:pt>
                <c:pt idx="6494">
                  <c:v>8.9394857111392607</c:v>
                </c:pt>
                <c:pt idx="6495">
                  <c:v>8.9408622873189803</c:v>
                </c:pt>
                <c:pt idx="6496">
                  <c:v>8.9422388634987104</c:v>
                </c:pt>
                <c:pt idx="6497">
                  <c:v>8.94361543967843</c:v>
                </c:pt>
                <c:pt idx="6498">
                  <c:v>8.9449920158581602</c:v>
                </c:pt>
                <c:pt idx="6499">
                  <c:v>8.9463685920378904</c:v>
                </c:pt>
                <c:pt idx="6500">
                  <c:v>8.9477451682176099</c:v>
                </c:pt>
                <c:pt idx="6501">
                  <c:v>8.9491217443973401</c:v>
                </c:pt>
                <c:pt idx="6502">
                  <c:v>8.9504983205770596</c:v>
                </c:pt>
                <c:pt idx="6503">
                  <c:v>8.9518748967567898</c:v>
                </c:pt>
                <c:pt idx="6504">
                  <c:v>8.95325147293652</c:v>
                </c:pt>
                <c:pt idx="6505">
                  <c:v>8.9546280491162396</c:v>
                </c:pt>
                <c:pt idx="6506">
                  <c:v>8.9560046252959609</c:v>
                </c:pt>
                <c:pt idx="6507">
                  <c:v>8.9573812014756893</c:v>
                </c:pt>
                <c:pt idx="6508">
                  <c:v>8.9587577776554195</c:v>
                </c:pt>
                <c:pt idx="6509">
                  <c:v>8.9601343538351408</c:v>
                </c:pt>
                <c:pt idx="6510">
                  <c:v>8.9615109300148692</c:v>
                </c:pt>
                <c:pt idx="6511">
                  <c:v>8.9628875061945905</c:v>
                </c:pt>
                <c:pt idx="6512">
                  <c:v>8.9642640823743207</c:v>
                </c:pt>
                <c:pt idx="6513">
                  <c:v>8.9656406585540491</c:v>
                </c:pt>
                <c:pt idx="6514">
                  <c:v>8.9670172347337704</c:v>
                </c:pt>
                <c:pt idx="6515">
                  <c:v>8.9683938109135006</c:v>
                </c:pt>
                <c:pt idx="6516">
                  <c:v>8.9697703870932202</c:v>
                </c:pt>
                <c:pt idx="6517">
                  <c:v>8.9711469632729504</c:v>
                </c:pt>
                <c:pt idx="6518">
                  <c:v>8.9725235394526806</c:v>
                </c:pt>
                <c:pt idx="6519">
                  <c:v>8.9739001156324001</c:v>
                </c:pt>
                <c:pt idx="6520">
                  <c:v>8.9752766918121303</c:v>
                </c:pt>
                <c:pt idx="6521">
                  <c:v>8.9766532679918498</c:v>
                </c:pt>
                <c:pt idx="6522">
                  <c:v>8.97802984417158</c:v>
                </c:pt>
                <c:pt idx="6523">
                  <c:v>8.9794064203513102</c:v>
                </c:pt>
                <c:pt idx="6524">
                  <c:v>8.9807829965310297</c:v>
                </c:pt>
                <c:pt idx="6525">
                  <c:v>8.9821595727107599</c:v>
                </c:pt>
                <c:pt idx="6526">
                  <c:v>8.9835361488904795</c:v>
                </c:pt>
                <c:pt idx="6527">
                  <c:v>8.9849127250702097</c:v>
                </c:pt>
                <c:pt idx="6528">
                  <c:v>8.9862893012499292</c:v>
                </c:pt>
                <c:pt idx="6529">
                  <c:v>8.9876658774296594</c:v>
                </c:pt>
                <c:pt idx="6530">
                  <c:v>8.9890424536093807</c:v>
                </c:pt>
                <c:pt idx="6531">
                  <c:v>8.9904190297891091</c:v>
                </c:pt>
                <c:pt idx="6532">
                  <c:v>8.9917956059688393</c:v>
                </c:pt>
                <c:pt idx="6533">
                  <c:v>8.9931721821485606</c:v>
                </c:pt>
                <c:pt idx="6534">
                  <c:v>8.9945487583282908</c:v>
                </c:pt>
                <c:pt idx="6535">
                  <c:v>8.9959253345080104</c:v>
                </c:pt>
                <c:pt idx="6536">
                  <c:v>8.9973019106877405</c:v>
                </c:pt>
                <c:pt idx="6537">
                  <c:v>8.9986784868674707</c:v>
                </c:pt>
                <c:pt idx="6538">
                  <c:v>9.0000550630471903</c:v>
                </c:pt>
                <c:pt idx="6539">
                  <c:v>9.0014316392269205</c:v>
                </c:pt>
                <c:pt idx="6540">
                  <c:v>9.00280821540664</c:v>
                </c:pt>
                <c:pt idx="6541">
                  <c:v>9.0041847915863702</c:v>
                </c:pt>
                <c:pt idx="6542">
                  <c:v>9.0055613677660897</c:v>
                </c:pt>
                <c:pt idx="6543">
                  <c:v>9.0069379439458199</c:v>
                </c:pt>
                <c:pt idx="6544">
                  <c:v>9.0083145201255501</c:v>
                </c:pt>
                <c:pt idx="6545">
                  <c:v>9.0096910963052697</c:v>
                </c:pt>
                <c:pt idx="6546">
                  <c:v>9.0110676724849998</c:v>
                </c:pt>
                <c:pt idx="6547">
                  <c:v>9.0124442486647194</c:v>
                </c:pt>
                <c:pt idx="6548">
                  <c:v>9.0138208248444496</c:v>
                </c:pt>
                <c:pt idx="6549">
                  <c:v>9.0151974010241709</c:v>
                </c:pt>
                <c:pt idx="6550">
                  <c:v>9.0165739772038993</c:v>
                </c:pt>
                <c:pt idx="6551">
                  <c:v>9.0179505533836295</c:v>
                </c:pt>
                <c:pt idx="6552">
                  <c:v>9.0193271295633508</c:v>
                </c:pt>
                <c:pt idx="6553">
                  <c:v>9.0207037057430792</c:v>
                </c:pt>
                <c:pt idx="6554">
                  <c:v>9.0220802819228005</c:v>
                </c:pt>
                <c:pt idx="6555">
                  <c:v>9.0234568581025307</c:v>
                </c:pt>
                <c:pt idx="6556">
                  <c:v>9.0248334342822503</c:v>
                </c:pt>
                <c:pt idx="6557">
                  <c:v>9.0262100104619805</c:v>
                </c:pt>
                <c:pt idx="6558">
                  <c:v>9.0275865866417107</c:v>
                </c:pt>
                <c:pt idx="6559">
                  <c:v>9.0289631628214302</c:v>
                </c:pt>
                <c:pt idx="6560">
                  <c:v>9.0303397390011604</c:v>
                </c:pt>
                <c:pt idx="6561">
                  <c:v>9.0317163151808799</c:v>
                </c:pt>
                <c:pt idx="6562">
                  <c:v>9.0330928913606101</c:v>
                </c:pt>
                <c:pt idx="6563">
                  <c:v>9.0344694675403403</c:v>
                </c:pt>
                <c:pt idx="6564">
                  <c:v>9.0358460437200598</c:v>
                </c:pt>
                <c:pt idx="6565">
                  <c:v>9.03722261989979</c:v>
                </c:pt>
                <c:pt idx="6566">
                  <c:v>9.0385991960795096</c:v>
                </c:pt>
                <c:pt idx="6567">
                  <c:v>9.0399757722592398</c:v>
                </c:pt>
                <c:pt idx="6568">
                  <c:v>9.04135234843897</c:v>
                </c:pt>
                <c:pt idx="6569">
                  <c:v>9.0427289246186895</c:v>
                </c:pt>
                <c:pt idx="6570">
                  <c:v>9.0441055007984197</c:v>
                </c:pt>
                <c:pt idx="6571">
                  <c:v>9.0454820769781392</c:v>
                </c:pt>
                <c:pt idx="6572">
                  <c:v>9.0468586531578694</c:v>
                </c:pt>
                <c:pt idx="6573">
                  <c:v>9.0482352293375907</c:v>
                </c:pt>
                <c:pt idx="6574">
                  <c:v>9.0496118055173191</c:v>
                </c:pt>
                <c:pt idx="6575">
                  <c:v>9.0509883816970405</c:v>
                </c:pt>
                <c:pt idx="6576">
                  <c:v>9.0523649578767706</c:v>
                </c:pt>
                <c:pt idx="6577">
                  <c:v>9.0537415340565008</c:v>
                </c:pt>
                <c:pt idx="6578">
                  <c:v>9.0551181102362204</c:v>
                </c:pt>
                <c:pt idx="6579">
                  <c:v>9.0564946864159506</c:v>
                </c:pt>
                <c:pt idx="6580">
                  <c:v>9.0578712625956701</c:v>
                </c:pt>
                <c:pt idx="6581">
                  <c:v>9.0592478387754003</c:v>
                </c:pt>
                <c:pt idx="6582">
                  <c:v>9.0606244149551305</c:v>
                </c:pt>
                <c:pt idx="6583">
                  <c:v>9.06200099113485</c:v>
                </c:pt>
                <c:pt idx="6584">
                  <c:v>9.0633775673145802</c:v>
                </c:pt>
                <c:pt idx="6585">
                  <c:v>9.0647541434942998</c:v>
                </c:pt>
                <c:pt idx="6586">
                  <c:v>9.0661307196740299</c:v>
                </c:pt>
                <c:pt idx="6587">
                  <c:v>9.0675072958537601</c:v>
                </c:pt>
                <c:pt idx="6588">
                  <c:v>9.0688838720334797</c:v>
                </c:pt>
                <c:pt idx="6589">
                  <c:v>9.0702604482132099</c:v>
                </c:pt>
                <c:pt idx="6590">
                  <c:v>9.0716370243929294</c:v>
                </c:pt>
                <c:pt idx="6591">
                  <c:v>9.0730136005726596</c:v>
                </c:pt>
                <c:pt idx="6592">
                  <c:v>9.0743901767523791</c:v>
                </c:pt>
                <c:pt idx="6593">
                  <c:v>9.0757667529321093</c:v>
                </c:pt>
                <c:pt idx="6594">
                  <c:v>9.0771433291118395</c:v>
                </c:pt>
                <c:pt idx="6595">
                  <c:v>9.0785199052915608</c:v>
                </c:pt>
                <c:pt idx="6596">
                  <c:v>9.0798964814712892</c:v>
                </c:pt>
                <c:pt idx="6597">
                  <c:v>9.0812730576510106</c:v>
                </c:pt>
                <c:pt idx="6598">
                  <c:v>9.0826496338307408</c:v>
                </c:pt>
                <c:pt idx="6599">
                  <c:v>9.0840262100104603</c:v>
                </c:pt>
                <c:pt idx="6600">
                  <c:v>9.0854027861901905</c:v>
                </c:pt>
                <c:pt idx="6601">
                  <c:v>9.0867793623699207</c:v>
                </c:pt>
                <c:pt idx="6602">
                  <c:v>9.0881559385496402</c:v>
                </c:pt>
                <c:pt idx="6603">
                  <c:v>9.0895325147293704</c:v>
                </c:pt>
                <c:pt idx="6604">
                  <c:v>9.0909090909090899</c:v>
                </c:pt>
                <c:pt idx="6605">
                  <c:v>9.0922856670888201</c:v>
                </c:pt>
                <c:pt idx="6606">
                  <c:v>9.0936622432685397</c:v>
                </c:pt>
                <c:pt idx="6607">
                  <c:v>9.0950388194482699</c:v>
                </c:pt>
                <c:pt idx="6608">
                  <c:v>9.0964153956280001</c:v>
                </c:pt>
                <c:pt idx="6609">
                  <c:v>9.0977919718077196</c:v>
                </c:pt>
                <c:pt idx="6610">
                  <c:v>9.0991685479874498</c:v>
                </c:pt>
                <c:pt idx="6611">
                  <c:v>9.1005451241671693</c:v>
                </c:pt>
                <c:pt idx="6612">
                  <c:v>9.1019217003468995</c:v>
                </c:pt>
                <c:pt idx="6613">
                  <c:v>9.1032982765266208</c:v>
                </c:pt>
                <c:pt idx="6614">
                  <c:v>9.1046748527063492</c:v>
                </c:pt>
                <c:pt idx="6615">
                  <c:v>9.1060514288860794</c:v>
                </c:pt>
                <c:pt idx="6616">
                  <c:v>9.1074280050658007</c:v>
                </c:pt>
                <c:pt idx="6617">
                  <c:v>9.1088045812455292</c:v>
                </c:pt>
                <c:pt idx="6618">
                  <c:v>9.1101811574252505</c:v>
                </c:pt>
                <c:pt idx="6619">
                  <c:v>9.1115577336049807</c:v>
                </c:pt>
                <c:pt idx="6620">
                  <c:v>9.1129343097847002</c:v>
                </c:pt>
                <c:pt idx="6621">
                  <c:v>9.1143108859644304</c:v>
                </c:pt>
                <c:pt idx="6622">
                  <c:v>9.1156874621441606</c:v>
                </c:pt>
                <c:pt idx="6623">
                  <c:v>9.1170640383238801</c:v>
                </c:pt>
                <c:pt idx="6624">
                  <c:v>9.1184406145036103</c:v>
                </c:pt>
                <c:pt idx="6625">
                  <c:v>9.1198171906833299</c:v>
                </c:pt>
                <c:pt idx="6626">
                  <c:v>9.12119376686306</c:v>
                </c:pt>
                <c:pt idx="6627">
                  <c:v>9.1225703430427902</c:v>
                </c:pt>
                <c:pt idx="6628">
                  <c:v>9.1239469192225098</c:v>
                </c:pt>
                <c:pt idx="6629">
                  <c:v>9.12532349540224</c:v>
                </c:pt>
                <c:pt idx="6630">
                  <c:v>9.1267000715819595</c:v>
                </c:pt>
                <c:pt idx="6631">
                  <c:v>9.1280766477616897</c:v>
                </c:pt>
                <c:pt idx="6632">
                  <c:v>9.1294532239414199</c:v>
                </c:pt>
                <c:pt idx="6633">
                  <c:v>9.1308298001211394</c:v>
                </c:pt>
                <c:pt idx="6634">
                  <c:v>9.1322063763008696</c:v>
                </c:pt>
                <c:pt idx="6635">
                  <c:v>9.1335829524805892</c:v>
                </c:pt>
                <c:pt idx="6636">
                  <c:v>9.1349595286603194</c:v>
                </c:pt>
                <c:pt idx="6637">
                  <c:v>9.1363361048400407</c:v>
                </c:pt>
                <c:pt idx="6638">
                  <c:v>9.1377126810197709</c:v>
                </c:pt>
                <c:pt idx="6639">
                  <c:v>9.1390892571994993</c:v>
                </c:pt>
                <c:pt idx="6640">
                  <c:v>9.1404658333792206</c:v>
                </c:pt>
                <c:pt idx="6641">
                  <c:v>9.1418424095589508</c:v>
                </c:pt>
                <c:pt idx="6642">
                  <c:v>9.1432189857386703</c:v>
                </c:pt>
                <c:pt idx="6643">
                  <c:v>9.1445955619184005</c:v>
                </c:pt>
                <c:pt idx="6644">
                  <c:v>9.1459721380981307</c:v>
                </c:pt>
                <c:pt idx="6645">
                  <c:v>9.1473487142778502</c:v>
                </c:pt>
                <c:pt idx="6646">
                  <c:v>9.1487252904575804</c:v>
                </c:pt>
                <c:pt idx="6647">
                  <c:v>9.1501018666373</c:v>
                </c:pt>
                <c:pt idx="6648">
                  <c:v>9.1514784428170302</c:v>
                </c:pt>
                <c:pt idx="6649">
                  <c:v>9.1528550189967497</c:v>
                </c:pt>
                <c:pt idx="6650">
                  <c:v>9.1542315951764799</c:v>
                </c:pt>
                <c:pt idx="6651">
                  <c:v>9.1556081713562101</c:v>
                </c:pt>
                <c:pt idx="6652">
                  <c:v>9.1569847475359296</c:v>
                </c:pt>
                <c:pt idx="6653">
                  <c:v>9.1583613237156598</c:v>
                </c:pt>
                <c:pt idx="6654">
                  <c:v>9.1597378998953793</c:v>
                </c:pt>
                <c:pt idx="6655">
                  <c:v>9.1611144760751095</c:v>
                </c:pt>
                <c:pt idx="6656">
                  <c:v>9.1624910522548308</c:v>
                </c:pt>
                <c:pt idx="6657">
                  <c:v>9.1638676284345593</c:v>
                </c:pt>
                <c:pt idx="6658">
                  <c:v>9.1652442046142895</c:v>
                </c:pt>
                <c:pt idx="6659">
                  <c:v>9.1666207807940108</c:v>
                </c:pt>
                <c:pt idx="6660">
                  <c:v>9.1679973569737392</c:v>
                </c:pt>
                <c:pt idx="6661">
                  <c:v>9.1693739331534605</c:v>
                </c:pt>
                <c:pt idx="6662">
                  <c:v>9.1707505093331907</c:v>
                </c:pt>
                <c:pt idx="6663">
                  <c:v>9.1721270855129102</c:v>
                </c:pt>
                <c:pt idx="6664">
                  <c:v>9.1735036616926404</c:v>
                </c:pt>
                <c:pt idx="6665">
                  <c:v>9.1748802378723706</c:v>
                </c:pt>
                <c:pt idx="6666">
                  <c:v>9.1762568140520901</c:v>
                </c:pt>
                <c:pt idx="6667">
                  <c:v>9.1776333902318203</c:v>
                </c:pt>
                <c:pt idx="6668">
                  <c:v>9.1790099664115399</c:v>
                </c:pt>
                <c:pt idx="6669">
                  <c:v>9.1803865425912701</c:v>
                </c:pt>
                <c:pt idx="6670">
                  <c:v>9.1817631187709896</c:v>
                </c:pt>
                <c:pt idx="6671">
                  <c:v>9.1831396949507198</c:v>
                </c:pt>
                <c:pt idx="6672">
                  <c:v>9.18451627113045</c:v>
                </c:pt>
                <c:pt idx="6673">
                  <c:v>9.1858928473101695</c:v>
                </c:pt>
                <c:pt idx="6674">
                  <c:v>9.1872694234898997</c:v>
                </c:pt>
                <c:pt idx="6675">
                  <c:v>9.1886459996696193</c:v>
                </c:pt>
                <c:pt idx="6676">
                  <c:v>9.1900225758493495</c:v>
                </c:pt>
                <c:pt idx="6677">
                  <c:v>9.1913991520290708</c:v>
                </c:pt>
                <c:pt idx="6678">
                  <c:v>9.1927757282087992</c:v>
                </c:pt>
                <c:pt idx="6679">
                  <c:v>9.1941523043885294</c:v>
                </c:pt>
                <c:pt idx="6680">
                  <c:v>9.1955288805682507</c:v>
                </c:pt>
                <c:pt idx="6681">
                  <c:v>9.1969054567479809</c:v>
                </c:pt>
                <c:pt idx="6682">
                  <c:v>9.1982820329277004</c:v>
                </c:pt>
                <c:pt idx="6683">
                  <c:v>9.1996586091074306</c:v>
                </c:pt>
                <c:pt idx="6684">
                  <c:v>9.2010351852871608</c:v>
                </c:pt>
                <c:pt idx="6685">
                  <c:v>9.2024117614668803</c:v>
                </c:pt>
                <c:pt idx="6686">
                  <c:v>9.2037883376466105</c:v>
                </c:pt>
                <c:pt idx="6687">
                  <c:v>9.2051649138263301</c:v>
                </c:pt>
                <c:pt idx="6688">
                  <c:v>9.2065414900060603</c:v>
                </c:pt>
                <c:pt idx="6689">
                  <c:v>9.2079180661857905</c:v>
                </c:pt>
                <c:pt idx="6690">
                  <c:v>9.20929464236551</c:v>
                </c:pt>
                <c:pt idx="6691">
                  <c:v>9.2106712185452402</c:v>
                </c:pt>
                <c:pt idx="6692">
                  <c:v>9.2120477947249597</c:v>
                </c:pt>
                <c:pt idx="6693">
                  <c:v>9.2134243709046899</c:v>
                </c:pt>
                <c:pt idx="6694">
                  <c:v>9.2148009470844201</c:v>
                </c:pt>
                <c:pt idx="6695">
                  <c:v>9.2161775232641396</c:v>
                </c:pt>
                <c:pt idx="6696">
                  <c:v>9.2175540994438698</c:v>
                </c:pt>
                <c:pt idx="6697">
                  <c:v>9.2189306756235894</c:v>
                </c:pt>
                <c:pt idx="6698">
                  <c:v>9.2203072518033196</c:v>
                </c:pt>
                <c:pt idx="6699">
                  <c:v>9.2216838279830409</c:v>
                </c:pt>
                <c:pt idx="6700">
                  <c:v>9.2230604041627693</c:v>
                </c:pt>
                <c:pt idx="6701">
                  <c:v>9.2244369803424906</c:v>
                </c:pt>
                <c:pt idx="6702">
                  <c:v>9.2258135565222208</c:v>
                </c:pt>
                <c:pt idx="6703">
                  <c:v>9.2271901327019492</c:v>
                </c:pt>
                <c:pt idx="6704">
                  <c:v>9.2285667088816705</c:v>
                </c:pt>
                <c:pt idx="6705">
                  <c:v>9.2299432850614007</c:v>
                </c:pt>
                <c:pt idx="6706">
                  <c:v>9.2313198612411203</c:v>
                </c:pt>
                <c:pt idx="6707">
                  <c:v>9.2326964374208504</c:v>
                </c:pt>
                <c:pt idx="6708">
                  <c:v>9.2340730136005806</c:v>
                </c:pt>
                <c:pt idx="6709">
                  <c:v>9.2354495897803002</c:v>
                </c:pt>
                <c:pt idx="6710">
                  <c:v>9.2368261659600304</c:v>
                </c:pt>
                <c:pt idx="6711">
                  <c:v>9.2382027421397499</c:v>
                </c:pt>
                <c:pt idx="6712">
                  <c:v>9.2395793183194801</c:v>
                </c:pt>
                <c:pt idx="6713">
                  <c:v>9.2409558944991996</c:v>
                </c:pt>
                <c:pt idx="6714">
                  <c:v>9.2423324706789298</c:v>
                </c:pt>
                <c:pt idx="6715">
                  <c:v>9.24370904685866</c:v>
                </c:pt>
                <c:pt idx="6716">
                  <c:v>9.2450856230383796</c:v>
                </c:pt>
                <c:pt idx="6717">
                  <c:v>9.2464621992181097</c:v>
                </c:pt>
                <c:pt idx="6718">
                  <c:v>9.2478387753978293</c:v>
                </c:pt>
                <c:pt idx="6719">
                  <c:v>9.2492153515775595</c:v>
                </c:pt>
                <c:pt idx="6720">
                  <c:v>9.2505919277572808</c:v>
                </c:pt>
                <c:pt idx="6721">
                  <c:v>9.2519685039370092</c:v>
                </c:pt>
                <c:pt idx="6722">
                  <c:v>9.2533450801167394</c:v>
                </c:pt>
                <c:pt idx="6723">
                  <c:v>9.2547216562964607</c:v>
                </c:pt>
                <c:pt idx="6724">
                  <c:v>9.2560982324761891</c:v>
                </c:pt>
                <c:pt idx="6725">
                  <c:v>9.2574748086559104</c:v>
                </c:pt>
                <c:pt idx="6726">
                  <c:v>9.2588513848356406</c:v>
                </c:pt>
                <c:pt idx="6727">
                  <c:v>9.2602279610153602</c:v>
                </c:pt>
                <c:pt idx="6728">
                  <c:v>9.2616045371950904</c:v>
                </c:pt>
                <c:pt idx="6729">
                  <c:v>9.2629811133748206</c:v>
                </c:pt>
                <c:pt idx="6730">
                  <c:v>9.2643576895545401</c:v>
                </c:pt>
                <c:pt idx="6731">
                  <c:v>9.2657342657342703</c:v>
                </c:pt>
                <c:pt idx="6732">
                  <c:v>9.2671108419139898</c:v>
                </c:pt>
                <c:pt idx="6733">
                  <c:v>9.26848741809372</c:v>
                </c:pt>
                <c:pt idx="6734">
                  <c:v>9.2698639942734502</c:v>
                </c:pt>
                <c:pt idx="6735">
                  <c:v>9.2712405704531697</c:v>
                </c:pt>
                <c:pt idx="6736">
                  <c:v>9.2726171466328999</c:v>
                </c:pt>
                <c:pt idx="6737">
                  <c:v>9.2739937228126195</c:v>
                </c:pt>
                <c:pt idx="6738">
                  <c:v>9.2753702989923497</c:v>
                </c:pt>
                <c:pt idx="6739">
                  <c:v>9.2767468751720799</c:v>
                </c:pt>
                <c:pt idx="6740">
                  <c:v>9.2781234513517994</c:v>
                </c:pt>
                <c:pt idx="6741">
                  <c:v>9.2795000275315207</c:v>
                </c:pt>
                <c:pt idx="6742">
                  <c:v>9.2808766037112491</c:v>
                </c:pt>
                <c:pt idx="6743">
                  <c:v>9.2822531798909793</c:v>
                </c:pt>
                <c:pt idx="6744">
                  <c:v>9.2836297560707006</c:v>
                </c:pt>
                <c:pt idx="6745">
                  <c:v>9.2850063322504308</c:v>
                </c:pt>
                <c:pt idx="6746">
                  <c:v>9.2863829084301504</c:v>
                </c:pt>
                <c:pt idx="6747">
                  <c:v>9.2877594846098805</c:v>
                </c:pt>
                <c:pt idx="6748">
                  <c:v>9.2891360607896107</c:v>
                </c:pt>
                <c:pt idx="6749">
                  <c:v>9.2905126369693303</c:v>
                </c:pt>
                <c:pt idx="6750">
                  <c:v>9.2918892131490605</c:v>
                </c:pt>
                <c:pt idx="6751">
                  <c:v>9.29326578932878</c:v>
                </c:pt>
                <c:pt idx="6752">
                  <c:v>9.2946423655085102</c:v>
                </c:pt>
                <c:pt idx="6753">
                  <c:v>9.2960189416882404</c:v>
                </c:pt>
                <c:pt idx="6754">
                  <c:v>9.2973955178679599</c:v>
                </c:pt>
                <c:pt idx="6755">
                  <c:v>9.2987720940476901</c:v>
                </c:pt>
                <c:pt idx="6756">
                  <c:v>9.3001486702274097</c:v>
                </c:pt>
                <c:pt idx="6757">
                  <c:v>9.3015252464071398</c:v>
                </c:pt>
                <c:pt idx="6758">
                  <c:v>9.30290182258687</c:v>
                </c:pt>
                <c:pt idx="6759">
                  <c:v>9.3042783987665896</c:v>
                </c:pt>
                <c:pt idx="6760">
                  <c:v>9.3056549749463109</c:v>
                </c:pt>
                <c:pt idx="6761">
                  <c:v>9.3070315511260393</c:v>
                </c:pt>
                <c:pt idx="6762">
                  <c:v>9.3084081273057695</c:v>
                </c:pt>
                <c:pt idx="6763">
                  <c:v>9.3097847034854908</c:v>
                </c:pt>
                <c:pt idx="6764">
                  <c:v>9.3111612796652192</c:v>
                </c:pt>
                <c:pt idx="6765">
                  <c:v>9.3125378558449405</c:v>
                </c:pt>
                <c:pt idx="6766">
                  <c:v>9.3139144320246707</c:v>
                </c:pt>
                <c:pt idx="6767">
                  <c:v>9.3152910082043991</c:v>
                </c:pt>
                <c:pt idx="6768">
                  <c:v>9.3166675843841205</c:v>
                </c:pt>
                <c:pt idx="6769">
                  <c:v>9.3180441605638507</c:v>
                </c:pt>
                <c:pt idx="6770">
                  <c:v>9.3194207367435702</c:v>
                </c:pt>
                <c:pt idx="6771">
                  <c:v>9.3207973129233004</c:v>
                </c:pt>
                <c:pt idx="6772">
                  <c:v>9.3221738891030306</c:v>
                </c:pt>
                <c:pt idx="6773">
                  <c:v>9.3235504652827501</c:v>
                </c:pt>
                <c:pt idx="6774">
                  <c:v>9.3249270414624803</c:v>
                </c:pt>
                <c:pt idx="6775">
                  <c:v>9.3263036176421998</c:v>
                </c:pt>
                <c:pt idx="6776">
                  <c:v>9.32768019382193</c:v>
                </c:pt>
                <c:pt idx="6777">
                  <c:v>9.3290567700016496</c:v>
                </c:pt>
                <c:pt idx="6778">
                  <c:v>9.3304333461813798</c:v>
                </c:pt>
                <c:pt idx="6779">
                  <c:v>9.33180992236111</c:v>
                </c:pt>
                <c:pt idx="6780">
                  <c:v>9.3331864985408295</c:v>
                </c:pt>
                <c:pt idx="6781">
                  <c:v>9.3345630747205597</c:v>
                </c:pt>
                <c:pt idx="6782">
                  <c:v>9.3359396509002792</c:v>
                </c:pt>
                <c:pt idx="6783">
                  <c:v>9.3373162270800094</c:v>
                </c:pt>
                <c:pt idx="6784">
                  <c:v>9.3386928032597307</c:v>
                </c:pt>
                <c:pt idx="6785">
                  <c:v>9.3400693794394591</c:v>
                </c:pt>
                <c:pt idx="6786">
                  <c:v>9.3414459556191893</c:v>
                </c:pt>
                <c:pt idx="6787">
                  <c:v>9.3428225317989106</c:v>
                </c:pt>
                <c:pt idx="6788">
                  <c:v>9.3441991079786408</c:v>
                </c:pt>
                <c:pt idx="6789">
                  <c:v>9.3455756841583604</c:v>
                </c:pt>
                <c:pt idx="6790">
                  <c:v>9.3469522603380906</c:v>
                </c:pt>
                <c:pt idx="6791">
                  <c:v>9.3483288365178101</c:v>
                </c:pt>
                <c:pt idx="6792">
                  <c:v>9.3497054126975403</c:v>
                </c:pt>
                <c:pt idx="6793">
                  <c:v>9.3510819888772705</c:v>
                </c:pt>
                <c:pt idx="6794">
                  <c:v>9.35245856505699</c:v>
                </c:pt>
                <c:pt idx="6795">
                  <c:v>9.3538351412367202</c:v>
                </c:pt>
                <c:pt idx="6796">
                  <c:v>9.3552117174164398</c:v>
                </c:pt>
                <c:pt idx="6797">
                  <c:v>9.3565882935961699</c:v>
                </c:pt>
                <c:pt idx="6798">
                  <c:v>9.3579648697759001</c:v>
                </c:pt>
                <c:pt idx="6799">
                  <c:v>9.3593414459556197</c:v>
                </c:pt>
                <c:pt idx="6800">
                  <c:v>9.3607180221353499</c:v>
                </c:pt>
                <c:pt idx="6801">
                  <c:v>9.3620945983150694</c:v>
                </c:pt>
                <c:pt idx="6802">
                  <c:v>9.3634711744947996</c:v>
                </c:pt>
                <c:pt idx="6803">
                  <c:v>9.3648477506745191</c:v>
                </c:pt>
                <c:pt idx="6804">
                  <c:v>9.3662243268542493</c:v>
                </c:pt>
                <c:pt idx="6805">
                  <c:v>9.3676009030339706</c:v>
                </c:pt>
                <c:pt idx="6806">
                  <c:v>9.3689774792137008</c:v>
                </c:pt>
                <c:pt idx="6807">
                  <c:v>9.3703540553934292</c:v>
                </c:pt>
                <c:pt idx="6808">
                  <c:v>9.3717306315731506</c:v>
                </c:pt>
                <c:pt idx="6809">
                  <c:v>9.3731072077528808</c:v>
                </c:pt>
                <c:pt idx="6810">
                  <c:v>9.3744837839326003</c:v>
                </c:pt>
                <c:pt idx="6811">
                  <c:v>9.3758603601123305</c:v>
                </c:pt>
                <c:pt idx="6812">
                  <c:v>9.3772369362920607</c:v>
                </c:pt>
                <c:pt idx="6813">
                  <c:v>9.3786135124717802</c:v>
                </c:pt>
                <c:pt idx="6814">
                  <c:v>9.3799900886515104</c:v>
                </c:pt>
                <c:pt idx="6815">
                  <c:v>9.3813666648312299</c:v>
                </c:pt>
                <c:pt idx="6816">
                  <c:v>9.3827432410109601</c:v>
                </c:pt>
                <c:pt idx="6817">
                  <c:v>9.3841198171906903</c:v>
                </c:pt>
                <c:pt idx="6818">
                  <c:v>9.3854963933704099</c:v>
                </c:pt>
                <c:pt idx="6819">
                  <c:v>9.3868729695501401</c:v>
                </c:pt>
                <c:pt idx="6820">
                  <c:v>9.3882495457298596</c:v>
                </c:pt>
                <c:pt idx="6821">
                  <c:v>9.3896261219095898</c:v>
                </c:pt>
                <c:pt idx="6822">
                  <c:v>9.39100269808932</c:v>
                </c:pt>
                <c:pt idx="6823">
                  <c:v>9.3923792742690395</c:v>
                </c:pt>
                <c:pt idx="6824">
                  <c:v>9.3937558504487697</c:v>
                </c:pt>
                <c:pt idx="6825">
                  <c:v>9.3951324266284892</c:v>
                </c:pt>
                <c:pt idx="6826">
                  <c:v>9.3965090028082194</c:v>
                </c:pt>
                <c:pt idx="6827">
                  <c:v>9.3978855789879407</c:v>
                </c:pt>
                <c:pt idx="6828">
                  <c:v>9.3992621551676692</c:v>
                </c:pt>
                <c:pt idx="6829">
                  <c:v>9.4006387313473994</c:v>
                </c:pt>
                <c:pt idx="6830">
                  <c:v>9.4020153075271207</c:v>
                </c:pt>
                <c:pt idx="6831">
                  <c:v>9.4033918837068509</c:v>
                </c:pt>
                <c:pt idx="6832">
                  <c:v>9.4047684598865704</c:v>
                </c:pt>
                <c:pt idx="6833">
                  <c:v>9.4061450360663006</c:v>
                </c:pt>
                <c:pt idx="6834">
                  <c:v>9.4075216122460201</c:v>
                </c:pt>
                <c:pt idx="6835">
                  <c:v>9.4088981884257503</c:v>
                </c:pt>
                <c:pt idx="6836">
                  <c:v>9.4102747646054805</c:v>
                </c:pt>
                <c:pt idx="6837">
                  <c:v>9.4116513407852</c:v>
                </c:pt>
                <c:pt idx="6838">
                  <c:v>9.4130279169649302</c:v>
                </c:pt>
                <c:pt idx="6839">
                  <c:v>9.4144044931446498</c:v>
                </c:pt>
                <c:pt idx="6840">
                  <c:v>9.41578106932438</c:v>
                </c:pt>
                <c:pt idx="6841">
                  <c:v>9.4171576455040995</c:v>
                </c:pt>
                <c:pt idx="6842">
                  <c:v>9.4185342216838297</c:v>
                </c:pt>
                <c:pt idx="6843">
                  <c:v>9.4199107978635599</c:v>
                </c:pt>
                <c:pt idx="6844">
                  <c:v>9.4212873740432794</c:v>
                </c:pt>
                <c:pt idx="6845">
                  <c:v>9.4226639502230096</c:v>
                </c:pt>
                <c:pt idx="6846">
                  <c:v>9.4240405264027292</c:v>
                </c:pt>
                <c:pt idx="6847">
                  <c:v>9.4254171025824593</c:v>
                </c:pt>
                <c:pt idx="6848">
                  <c:v>9.4267936787621807</c:v>
                </c:pt>
                <c:pt idx="6849">
                  <c:v>9.4281702549419109</c:v>
                </c:pt>
                <c:pt idx="6850">
                  <c:v>9.4295468311216393</c:v>
                </c:pt>
                <c:pt idx="6851">
                  <c:v>9.4309234073013606</c:v>
                </c:pt>
                <c:pt idx="6852">
                  <c:v>9.4322999834810908</c:v>
                </c:pt>
                <c:pt idx="6853">
                  <c:v>9.4336765596608103</c:v>
                </c:pt>
                <c:pt idx="6854">
                  <c:v>9.4350531358405405</c:v>
                </c:pt>
                <c:pt idx="6855">
                  <c:v>9.43642971202026</c:v>
                </c:pt>
                <c:pt idx="6856">
                  <c:v>9.4378062881999902</c:v>
                </c:pt>
                <c:pt idx="6857">
                  <c:v>9.4391828643797204</c:v>
                </c:pt>
                <c:pt idx="6858">
                  <c:v>9.44055944055944</c:v>
                </c:pt>
                <c:pt idx="6859">
                  <c:v>9.4419360167391702</c:v>
                </c:pt>
                <c:pt idx="6860">
                  <c:v>9.4433125929188897</c:v>
                </c:pt>
                <c:pt idx="6861">
                  <c:v>9.4446891690986199</c:v>
                </c:pt>
                <c:pt idx="6862">
                  <c:v>9.4460657452783501</c:v>
                </c:pt>
                <c:pt idx="6863">
                  <c:v>9.4474423214580696</c:v>
                </c:pt>
                <c:pt idx="6864">
                  <c:v>9.4488188976377998</c:v>
                </c:pt>
                <c:pt idx="6865">
                  <c:v>9.4501954738175193</c:v>
                </c:pt>
                <c:pt idx="6866">
                  <c:v>9.4515720499972495</c:v>
                </c:pt>
                <c:pt idx="6867">
                  <c:v>9.4529486261769708</c:v>
                </c:pt>
                <c:pt idx="6868">
                  <c:v>9.4543252023566993</c:v>
                </c:pt>
                <c:pt idx="6869">
                  <c:v>9.4557017785364295</c:v>
                </c:pt>
                <c:pt idx="6870">
                  <c:v>9.4570783547161508</c:v>
                </c:pt>
                <c:pt idx="6871">
                  <c:v>9.4584549308958792</c:v>
                </c:pt>
                <c:pt idx="6872">
                  <c:v>9.4598315070756005</c:v>
                </c:pt>
                <c:pt idx="6873">
                  <c:v>9.4612080832553307</c:v>
                </c:pt>
                <c:pt idx="6874">
                  <c:v>9.4625846594350609</c:v>
                </c:pt>
                <c:pt idx="6875">
                  <c:v>9.4639612356147804</c:v>
                </c:pt>
                <c:pt idx="6876">
                  <c:v>9.4653378117945106</c:v>
                </c:pt>
                <c:pt idx="6877">
                  <c:v>9.4667143879742301</c:v>
                </c:pt>
                <c:pt idx="6878">
                  <c:v>9.4680909641539603</c:v>
                </c:pt>
                <c:pt idx="6879">
                  <c:v>9.4694675403336905</c:v>
                </c:pt>
                <c:pt idx="6880">
                  <c:v>9.4708441165134101</c:v>
                </c:pt>
                <c:pt idx="6881">
                  <c:v>9.4722206926931403</c:v>
                </c:pt>
                <c:pt idx="6882">
                  <c:v>9.4735972688728598</c:v>
                </c:pt>
                <c:pt idx="6883">
                  <c:v>9.47497384505259</c:v>
                </c:pt>
                <c:pt idx="6884">
                  <c:v>9.4763504212323095</c:v>
                </c:pt>
                <c:pt idx="6885">
                  <c:v>9.4777269974120397</c:v>
                </c:pt>
                <c:pt idx="6886">
                  <c:v>9.4791035735917699</c:v>
                </c:pt>
                <c:pt idx="6887">
                  <c:v>9.4804801497714895</c:v>
                </c:pt>
                <c:pt idx="6888">
                  <c:v>9.4818567259512196</c:v>
                </c:pt>
                <c:pt idx="6889">
                  <c:v>9.4832333021309392</c:v>
                </c:pt>
                <c:pt idx="6890">
                  <c:v>9.4846098783106694</c:v>
                </c:pt>
                <c:pt idx="6891">
                  <c:v>9.4859864544903907</c:v>
                </c:pt>
                <c:pt idx="6892">
                  <c:v>9.4873630306701209</c:v>
                </c:pt>
                <c:pt idx="6893">
                  <c:v>9.4887396068498493</c:v>
                </c:pt>
                <c:pt idx="6894">
                  <c:v>9.4901161830295706</c:v>
                </c:pt>
                <c:pt idx="6895">
                  <c:v>9.4914927592093008</c:v>
                </c:pt>
                <c:pt idx="6896">
                  <c:v>9.4928693353890203</c:v>
                </c:pt>
                <c:pt idx="6897">
                  <c:v>9.4942459115687505</c:v>
                </c:pt>
                <c:pt idx="6898">
                  <c:v>9.4956224877484701</c:v>
                </c:pt>
                <c:pt idx="6899">
                  <c:v>9.4969990639282003</c:v>
                </c:pt>
                <c:pt idx="6900">
                  <c:v>9.4983756401079305</c:v>
                </c:pt>
                <c:pt idx="6901">
                  <c:v>9.49975221628765</c:v>
                </c:pt>
                <c:pt idx="6902">
                  <c:v>9.5011287924673802</c:v>
                </c:pt>
                <c:pt idx="6903">
                  <c:v>9.5025053686470997</c:v>
                </c:pt>
                <c:pt idx="6904">
                  <c:v>9.5038819448268299</c:v>
                </c:pt>
                <c:pt idx="6905">
                  <c:v>9.5052585210065494</c:v>
                </c:pt>
                <c:pt idx="6906">
                  <c:v>9.5066350971862796</c:v>
                </c:pt>
                <c:pt idx="6907">
                  <c:v>9.5080116733660098</c:v>
                </c:pt>
                <c:pt idx="6908">
                  <c:v>9.5093882495457294</c:v>
                </c:pt>
                <c:pt idx="6909">
                  <c:v>9.5107648257254596</c:v>
                </c:pt>
                <c:pt idx="6910">
                  <c:v>9.5121414019051809</c:v>
                </c:pt>
                <c:pt idx="6911">
                  <c:v>9.5135179780849093</c:v>
                </c:pt>
                <c:pt idx="6912">
                  <c:v>9.5148945542646306</c:v>
                </c:pt>
                <c:pt idx="6913">
                  <c:v>9.5162711304443608</c:v>
                </c:pt>
                <c:pt idx="6914">
                  <c:v>9.5176477066240892</c:v>
                </c:pt>
                <c:pt idx="6915">
                  <c:v>9.5190242828038105</c:v>
                </c:pt>
                <c:pt idx="6916">
                  <c:v>9.5204008589835407</c:v>
                </c:pt>
                <c:pt idx="6917">
                  <c:v>9.5217774351632603</c:v>
                </c:pt>
                <c:pt idx="6918">
                  <c:v>9.5231540113429904</c:v>
                </c:pt>
                <c:pt idx="6919">
                  <c:v>9.5245305875227206</c:v>
                </c:pt>
                <c:pt idx="6920">
                  <c:v>9.5259071637024402</c:v>
                </c:pt>
                <c:pt idx="6921">
                  <c:v>9.5272837398821704</c:v>
                </c:pt>
                <c:pt idx="6922">
                  <c:v>9.5286603160618899</c:v>
                </c:pt>
                <c:pt idx="6923">
                  <c:v>9.5300368922416201</c:v>
                </c:pt>
                <c:pt idx="6924">
                  <c:v>9.5314134684213503</c:v>
                </c:pt>
                <c:pt idx="6925">
                  <c:v>9.5327900446010698</c:v>
                </c:pt>
                <c:pt idx="6926">
                  <c:v>9.5341666207808</c:v>
                </c:pt>
                <c:pt idx="6927">
                  <c:v>9.5355431969605196</c:v>
                </c:pt>
                <c:pt idx="6928">
                  <c:v>9.5369197731402497</c:v>
                </c:pt>
                <c:pt idx="6929">
                  <c:v>9.5382963493199799</c:v>
                </c:pt>
                <c:pt idx="6930">
                  <c:v>9.5396729254996995</c:v>
                </c:pt>
                <c:pt idx="6931">
                  <c:v>9.5410495016794208</c:v>
                </c:pt>
                <c:pt idx="6932">
                  <c:v>9.5424260778591492</c:v>
                </c:pt>
                <c:pt idx="6933">
                  <c:v>9.5438026540388794</c:v>
                </c:pt>
                <c:pt idx="6934">
                  <c:v>9.5451792302186007</c:v>
                </c:pt>
                <c:pt idx="6935">
                  <c:v>9.5465558063983291</c:v>
                </c:pt>
                <c:pt idx="6936">
                  <c:v>9.5479323825780504</c:v>
                </c:pt>
                <c:pt idx="6937">
                  <c:v>9.5493089587577806</c:v>
                </c:pt>
                <c:pt idx="6938">
                  <c:v>9.5506855349375108</c:v>
                </c:pt>
                <c:pt idx="6939">
                  <c:v>9.5520621111172304</c:v>
                </c:pt>
                <c:pt idx="6940">
                  <c:v>9.5534386872969606</c:v>
                </c:pt>
                <c:pt idx="6941">
                  <c:v>9.5548152634766801</c:v>
                </c:pt>
                <c:pt idx="6942">
                  <c:v>9.5561918396564103</c:v>
                </c:pt>
                <c:pt idx="6943">
                  <c:v>9.5575684158361405</c:v>
                </c:pt>
                <c:pt idx="6944">
                  <c:v>9.55894499201586</c:v>
                </c:pt>
                <c:pt idx="6945">
                  <c:v>9.5603215681955902</c:v>
                </c:pt>
                <c:pt idx="6946">
                  <c:v>9.5616981443753097</c:v>
                </c:pt>
                <c:pt idx="6947">
                  <c:v>9.5630747205550399</c:v>
                </c:pt>
                <c:pt idx="6948">
                  <c:v>9.5644512967347595</c:v>
                </c:pt>
                <c:pt idx="6949">
                  <c:v>9.5658278729144897</c:v>
                </c:pt>
                <c:pt idx="6950">
                  <c:v>9.5672044490942199</c:v>
                </c:pt>
                <c:pt idx="6951">
                  <c:v>9.5685810252739394</c:v>
                </c:pt>
                <c:pt idx="6952">
                  <c:v>9.5699576014536696</c:v>
                </c:pt>
                <c:pt idx="6953">
                  <c:v>9.5713341776333891</c:v>
                </c:pt>
                <c:pt idx="6954">
                  <c:v>9.5727107538131193</c:v>
                </c:pt>
                <c:pt idx="6955">
                  <c:v>9.5740873299928406</c:v>
                </c:pt>
                <c:pt idx="6956">
                  <c:v>9.5754639061725708</c:v>
                </c:pt>
                <c:pt idx="6957">
                  <c:v>9.5768404823522992</c:v>
                </c:pt>
                <c:pt idx="6958">
                  <c:v>9.5782170585320205</c:v>
                </c:pt>
                <c:pt idx="6959">
                  <c:v>9.5795936347117507</c:v>
                </c:pt>
                <c:pt idx="6960">
                  <c:v>9.5809702108914703</c:v>
                </c:pt>
                <c:pt idx="6961">
                  <c:v>9.5823467870712005</c:v>
                </c:pt>
                <c:pt idx="6962">
                  <c:v>9.58372336325092</c:v>
                </c:pt>
                <c:pt idx="6963">
                  <c:v>9.5850999394306502</c:v>
                </c:pt>
                <c:pt idx="6964">
                  <c:v>9.5864765156103804</c:v>
                </c:pt>
                <c:pt idx="6965">
                  <c:v>9.5878530917900999</c:v>
                </c:pt>
                <c:pt idx="6966">
                  <c:v>9.5892296679698301</c:v>
                </c:pt>
                <c:pt idx="6967">
                  <c:v>9.5906062441495497</c:v>
                </c:pt>
                <c:pt idx="6968">
                  <c:v>9.5919828203292798</c:v>
                </c:pt>
                <c:pt idx="6969">
                  <c:v>9.59335939650901</c:v>
                </c:pt>
                <c:pt idx="6970">
                  <c:v>9.5947359726887296</c:v>
                </c:pt>
                <c:pt idx="6971">
                  <c:v>9.5961125488684598</c:v>
                </c:pt>
                <c:pt idx="6972">
                  <c:v>9.5974891250481793</c:v>
                </c:pt>
                <c:pt idx="6973">
                  <c:v>9.5988657012279095</c:v>
                </c:pt>
                <c:pt idx="6974">
                  <c:v>9.6002422774076308</c:v>
                </c:pt>
                <c:pt idx="6975">
                  <c:v>9.6016188535873592</c:v>
                </c:pt>
                <c:pt idx="6976">
                  <c:v>9.6029954297670805</c:v>
                </c:pt>
                <c:pt idx="6977">
                  <c:v>9.6043720059468107</c:v>
                </c:pt>
                <c:pt idx="6978">
                  <c:v>9.6057485821265391</c:v>
                </c:pt>
                <c:pt idx="6979">
                  <c:v>9.6071251583062605</c:v>
                </c:pt>
                <c:pt idx="6980">
                  <c:v>9.6085017344859907</c:v>
                </c:pt>
                <c:pt idx="6981">
                  <c:v>9.6098783106657102</c:v>
                </c:pt>
                <c:pt idx="6982">
                  <c:v>9.6112548868454404</c:v>
                </c:pt>
                <c:pt idx="6983">
                  <c:v>9.6126314630251706</c:v>
                </c:pt>
                <c:pt idx="6984">
                  <c:v>9.6140080392048901</c:v>
                </c:pt>
                <c:pt idx="6985">
                  <c:v>9.6153846153846203</c:v>
                </c:pt>
                <c:pt idx="6986">
                  <c:v>9.6167611915643398</c:v>
                </c:pt>
                <c:pt idx="6987">
                  <c:v>9.61813776774407</c:v>
                </c:pt>
                <c:pt idx="6988">
                  <c:v>9.6195143439238002</c:v>
                </c:pt>
                <c:pt idx="6989">
                  <c:v>9.6208909201035198</c:v>
                </c:pt>
                <c:pt idx="6990">
                  <c:v>9.62226749628325</c:v>
                </c:pt>
                <c:pt idx="6991">
                  <c:v>9.6236440724629695</c:v>
                </c:pt>
                <c:pt idx="6992">
                  <c:v>9.6250206486426997</c:v>
                </c:pt>
                <c:pt idx="6993">
                  <c:v>9.6263972248224299</c:v>
                </c:pt>
                <c:pt idx="6994">
                  <c:v>9.6277738010021494</c:v>
                </c:pt>
                <c:pt idx="6995">
                  <c:v>9.6291503771818707</c:v>
                </c:pt>
                <c:pt idx="6996">
                  <c:v>9.6305269533615991</c:v>
                </c:pt>
                <c:pt idx="6997">
                  <c:v>9.6319035295413293</c:v>
                </c:pt>
                <c:pt idx="6998">
                  <c:v>9.6332801057210506</c:v>
                </c:pt>
                <c:pt idx="6999">
                  <c:v>9.6346566819007808</c:v>
                </c:pt>
                <c:pt idx="7000">
                  <c:v>9.6360332580805004</c:v>
                </c:pt>
                <c:pt idx="7001">
                  <c:v>9.6374098342602306</c:v>
                </c:pt>
                <c:pt idx="7002">
                  <c:v>9.6387864104399608</c:v>
                </c:pt>
                <c:pt idx="7003">
                  <c:v>9.6401629866196803</c:v>
                </c:pt>
                <c:pt idx="7004">
                  <c:v>9.6415395627994105</c:v>
                </c:pt>
                <c:pt idx="7005">
                  <c:v>9.64291613897913</c:v>
                </c:pt>
                <c:pt idx="7006">
                  <c:v>9.6442927151588602</c:v>
                </c:pt>
                <c:pt idx="7007">
                  <c:v>9.6456692913385904</c:v>
                </c:pt>
                <c:pt idx="7008">
                  <c:v>9.6470458675183099</c:v>
                </c:pt>
                <c:pt idx="7009">
                  <c:v>9.6484224436980401</c:v>
                </c:pt>
                <c:pt idx="7010">
                  <c:v>9.6497990198777597</c:v>
                </c:pt>
                <c:pt idx="7011">
                  <c:v>9.6511755960574899</c:v>
                </c:pt>
                <c:pt idx="7012">
                  <c:v>9.6525521722372094</c:v>
                </c:pt>
                <c:pt idx="7013">
                  <c:v>9.6539287484169396</c:v>
                </c:pt>
                <c:pt idx="7014">
                  <c:v>9.6553053245966698</c:v>
                </c:pt>
                <c:pt idx="7015">
                  <c:v>9.6566819007763893</c:v>
                </c:pt>
                <c:pt idx="7016">
                  <c:v>9.6580584769561195</c:v>
                </c:pt>
                <c:pt idx="7017">
                  <c:v>9.6594350531358408</c:v>
                </c:pt>
                <c:pt idx="7018">
                  <c:v>9.6608116293155692</c:v>
                </c:pt>
                <c:pt idx="7019">
                  <c:v>9.6621882054952906</c:v>
                </c:pt>
                <c:pt idx="7020">
                  <c:v>9.6635647816750208</c:v>
                </c:pt>
                <c:pt idx="7021">
                  <c:v>9.6649413578547492</c:v>
                </c:pt>
                <c:pt idx="7022">
                  <c:v>9.6663179340344705</c:v>
                </c:pt>
                <c:pt idx="7023">
                  <c:v>9.6676945102142007</c:v>
                </c:pt>
                <c:pt idx="7024">
                  <c:v>9.6690710863939202</c:v>
                </c:pt>
                <c:pt idx="7025">
                  <c:v>9.6704476625736504</c:v>
                </c:pt>
                <c:pt idx="7026">
                  <c:v>9.6718242387533699</c:v>
                </c:pt>
                <c:pt idx="7027">
                  <c:v>9.6732008149331001</c:v>
                </c:pt>
                <c:pt idx="7028">
                  <c:v>9.6745773911128303</c:v>
                </c:pt>
                <c:pt idx="7029">
                  <c:v>9.6759539672925499</c:v>
                </c:pt>
                <c:pt idx="7030">
                  <c:v>9.6773305434722801</c:v>
                </c:pt>
                <c:pt idx="7031">
                  <c:v>9.6787071196519996</c:v>
                </c:pt>
                <c:pt idx="7032">
                  <c:v>9.6800836958317298</c:v>
                </c:pt>
                <c:pt idx="7033">
                  <c:v>9.68146027201146</c:v>
                </c:pt>
                <c:pt idx="7034">
                  <c:v>9.6828368481911795</c:v>
                </c:pt>
                <c:pt idx="7035">
                  <c:v>9.6842134243709097</c:v>
                </c:pt>
                <c:pt idx="7036">
                  <c:v>9.6855900005506292</c:v>
                </c:pt>
                <c:pt idx="7037">
                  <c:v>9.6869665767303594</c:v>
                </c:pt>
                <c:pt idx="7038">
                  <c:v>9.6883431529100807</c:v>
                </c:pt>
                <c:pt idx="7039">
                  <c:v>9.6897197290898092</c:v>
                </c:pt>
                <c:pt idx="7040">
                  <c:v>9.6910963052695305</c:v>
                </c:pt>
                <c:pt idx="7041">
                  <c:v>9.6924728814492607</c:v>
                </c:pt>
                <c:pt idx="7042">
                  <c:v>9.6938494576289909</c:v>
                </c:pt>
                <c:pt idx="7043">
                  <c:v>9.6952260338087104</c:v>
                </c:pt>
                <c:pt idx="7044">
                  <c:v>9.6966026099884406</c:v>
                </c:pt>
                <c:pt idx="7045">
                  <c:v>9.6979791861681601</c:v>
                </c:pt>
                <c:pt idx="7046">
                  <c:v>9.6993557623478903</c:v>
                </c:pt>
                <c:pt idx="7047">
                  <c:v>9.7007323385276205</c:v>
                </c:pt>
                <c:pt idx="7048">
                  <c:v>9.70210891470734</c:v>
                </c:pt>
                <c:pt idx="7049">
                  <c:v>9.7034854908870702</c:v>
                </c:pt>
                <c:pt idx="7050">
                  <c:v>9.7048620670667898</c:v>
                </c:pt>
                <c:pt idx="7051">
                  <c:v>9.70623864324652</c:v>
                </c:pt>
                <c:pt idx="7052">
                  <c:v>9.7076152194262502</c:v>
                </c:pt>
                <c:pt idx="7053">
                  <c:v>9.7089917956059697</c:v>
                </c:pt>
                <c:pt idx="7054">
                  <c:v>9.7103683717856999</c:v>
                </c:pt>
                <c:pt idx="7055">
                  <c:v>9.7117449479654194</c:v>
                </c:pt>
                <c:pt idx="7056">
                  <c:v>9.7131215241451496</c:v>
                </c:pt>
                <c:pt idx="7057">
                  <c:v>9.7144981003248692</c:v>
                </c:pt>
                <c:pt idx="7058">
                  <c:v>9.7158746765045993</c:v>
                </c:pt>
                <c:pt idx="7059">
                  <c:v>9.7172512526843295</c:v>
                </c:pt>
                <c:pt idx="7060">
                  <c:v>9.7186278288640509</c:v>
                </c:pt>
                <c:pt idx="7061">
                  <c:v>9.7200044050437793</c:v>
                </c:pt>
                <c:pt idx="7062">
                  <c:v>9.7213809812235006</c:v>
                </c:pt>
                <c:pt idx="7063">
                  <c:v>9.7227575574032308</c:v>
                </c:pt>
                <c:pt idx="7064">
                  <c:v>9.7241341335829592</c:v>
                </c:pt>
                <c:pt idx="7065">
                  <c:v>9.7255107097626805</c:v>
                </c:pt>
                <c:pt idx="7066">
                  <c:v>9.7268872859424107</c:v>
                </c:pt>
                <c:pt idx="7067">
                  <c:v>9.7282638621221302</c:v>
                </c:pt>
                <c:pt idx="7068">
                  <c:v>9.7296404383018604</c:v>
                </c:pt>
                <c:pt idx="7069">
                  <c:v>9.73101701448158</c:v>
                </c:pt>
                <c:pt idx="7070">
                  <c:v>9.7323935906613102</c:v>
                </c:pt>
                <c:pt idx="7071">
                  <c:v>9.7337701668410403</c:v>
                </c:pt>
                <c:pt idx="7072">
                  <c:v>9.7351467430207599</c:v>
                </c:pt>
                <c:pt idx="7073">
                  <c:v>9.7365233192004901</c:v>
                </c:pt>
                <c:pt idx="7074">
                  <c:v>9.7378998953802096</c:v>
                </c:pt>
                <c:pt idx="7075">
                  <c:v>9.7392764715599398</c:v>
                </c:pt>
                <c:pt idx="7076">
                  <c:v>9.7406530477396593</c:v>
                </c:pt>
                <c:pt idx="7077">
                  <c:v>9.7420296239193895</c:v>
                </c:pt>
                <c:pt idx="7078">
                  <c:v>9.7434062000991197</c:v>
                </c:pt>
                <c:pt idx="7079">
                  <c:v>9.7447827762788393</c:v>
                </c:pt>
                <c:pt idx="7080">
                  <c:v>9.7461593524585695</c:v>
                </c:pt>
                <c:pt idx="7081">
                  <c:v>9.7475359286382908</c:v>
                </c:pt>
                <c:pt idx="7082">
                  <c:v>9.7489125048180192</c:v>
                </c:pt>
                <c:pt idx="7083">
                  <c:v>9.7502890809977405</c:v>
                </c:pt>
                <c:pt idx="7084">
                  <c:v>9.7516656571774707</c:v>
                </c:pt>
                <c:pt idx="7085">
                  <c:v>9.7530422333572009</c:v>
                </c:pt>
                <c:pt idx="7086">
                  <c:v>9.7544188095369204</c:v>
                </c:pt>
                <c:pt idx="7087">
                  <c:v>9.7557953857166506</c:v>
                </c:pt>
                <c:pt idx="7088">
                  <c:v>9.7571719618963701</c:v>
                </c:pt>
                <c:pt idx="7089">
                  <c:v>9.7585485380761003</c:v>
                </c:pt>
                <c:pt idx="7090">
                  <c:v>9.7599251142558199</c:v>
                </c:pt>
                <c:pt idx="7091">
                  <c:v>9.7613016904355501</c:v>
                </c:pt>
                <c:pt idx="7092">
                  <c:v>9.7626782666152803</c:v>
                </c:pt>
                <c:pt idx="7093">
                  <c:v>9.7640548427949998</c:v>
                </c:pt>
                <c:pt idx="7094">
                  <c:v>9.76543141897473</c:v>
                </c:pt>
                <c:pt idx="7095">
                  <c:v>9.7668079951544495</c:v>
                </c:pt>
                <c:pt idx="7096">
                  <c:v>9.7681845713341797</c:v>
                </c:pt>
                <c:pt idx="7097">
                  <c:v>9.7695611475139099</c:v>
                </c:pt>
                <c:pt idx="7098">
                  <c:v>9.7709377236936295</c:v>
                </c:pt>
                <c:pt idx="7099">
                  <c:v>9.7723142998733596</c:v>
                </c:pt>
                <c:pt idx="7100">
                  <c:v>9.7736908760530792</c:v>
                </c:pt>
                <c:pt idx="7101">
                  <c:v>9.7750674522328094</c:v>
                </c:pt>
                <c:pt idx="7102">
                  <c:v>9.7764440284125307</c:v>
                </c:pt>
                <c:pt idx="7103">
                  <c:v>9.7778206045922609</c:v>
                </c:pt>
                <c:pt idx="7104">
                  <c:v>9.7791971807719893</c:v>
                </c:pt>
                <c:pt idx="7105">
                  <c:v>9.7805737569517106</c:v>
                </c:pt>
                <c:pt idx="7106">
                  <c:v>9.7819503331314408</c:v>
                </c:pt>
                <c:pt idx="7107">
                  <c:v>9.7833269093111603</c:v>
                </c:pt>
                <c:pt idx="7108">
                  <c:v>9.7847034854908905</c:v>
                </c:pt>
                <c:pt idx="7109">
                  <c:v>9.7860800616706207</c:v>
                </c:pt>
                <c:pt idx="7110">
                  <c:v>9.7874566378503403</c:v>
                </c:pt>
                <c:pt idx="7111">
                  <c:v>9.7888332140300705</c:v>
                </c:pt>
                <c:pt idx="7112">
                  <c:v>9.79020979020979</c:v>
                </c:pt>
                <c:pt idx="7113">
                  <c:v>9.7915863663895202</c:v>
                </c:pt>
                <c:pt idx="7114">
                  <c:v>9.7929629425692504</c:v>
                </c:pt>
                <c:pt idx="7115">
                  <c:v>9.7943395187489699</c:v>
                </c:pt>
                <c:pt idx="7116">
                  <c:v>9.7957160949287001</c:v>
                </c:pt>
                <c:pt idx="7117">
                  <c:v>9.7970926711084196</c:v>
                </c:pt>
                <c:pt idx="7118">
                  <c:v>9.7984692472881498</c:v>
                </c:pt>
                <c:pt idx="7119">
                  <c:v>9.7998458234678694</c:v>
                </c:pt>
                <c:pt idx="7120">
                  <c:v>9.8012223996475996</c:v>
                </c:pt>
                <c:pt idx="7121">
                  <c:v>9.8025989758273209</c:v>
                </c:pt>
                <c:pt idx="7122">
                  <c:v>9.8039755520070493</c:v>
                </c:pt>
                <c:pt idx="7123">
                  <c:v>9.8053521281867795</c:v>
                </c:pt>
                <c:pt idx="7124">
                  <c:v>9.8067287043665008</c:v>
                </c:pt>
                <c:pt idx="7125">
                  <c:v>9.8081052805462292</c:v>
                </c:pt>
                <c:pt idx="7126">
                  <c:v>9.8094818567259505</c:v>
                </c:pt>
                <c:pt idx="7127">
                  <c:v>9.8108584329056807</c:v>
                </c:pt>
                <c:pt idx="7128">
                  <c:v>9.8122350090854091</c:v>
                </c:pt>
                <c:pt idx="7129">
                  <c:v>9.8136115852651304</c:v>
                </c:pt>
                <c:pt idx="7130">
                  <c:v>9.8149881614448606</c:v>
                </c:pt>
                <c:pt idx="7131">
                  <c:v>9.8163647376245802</c:v>
                </c:pt>
                <c:pt idx="7132">
                  <c:v>9.8177413138043104</c:v>
                </c:pt>
                <c:pt idx="7133">
                  <c:v>9.8191178899840299</c:v>
                </c:pt>
                <c:pt idx="7134">
                  <c:v>9.8204944661637601</c:v>
                </c:pt>
                <c:pt idx="7135">
                  <c:v>9.8218710423434903</c:v>
                </c:pt>
                <c:pt idx="7136">
                  <c:v>9.8232476185232098</c:v>
                </c:pt>
                <c:pt idx="7137">
                  <c:v>9.82462419470294</c:v>
                </c:pt>
                <c:pt idx="7138">
                  <c:v>9.8260007708826596</c:v>
                </c:pt>
                <c:pt idx="7139">
                  <c:v>9.8273773470623897</c:v>
                </c:pt>
                <c:pt idx="7140">
                  <c:v>9.8287539232421093</c:v>
                </c:pt>
                <c:pt idx="7141">
                  <c:v>9.8301304994218395</c:v>
                </c:pt>
                <c:pt idx="7142">
                  <c:v>9.8315070756015697</c:v>
                </c:pt>
                <c:pt idx="7143">
                  <c:v>9.8328836517812892</c:v>
                </c:pt>
                <c:pt idx="7144">
                  <c:v>9.8342602279610194</c:v>
                </c:pt>
                <c:pt idx="7145">
                  <c:v>9.8356368041407407</c:v>
                </c:pt>
                <c:pt idx="7146">
                  <c:v>9.8370133803204691</c:v>
                </c:pt>
                <c:pt idx="7147">
                  <c:v>9.8383899565001904</c:v>
                </c:pt>
                <c:pt idx="7148">
                  <c:v>9.8397665326799206</c:v>
                </c:pt>
                <c:pt idx="7149">
                  <c:v>9.8411431088596508</c:v>
                </c:pt>
                <c:pt idx="7150">
                  <c:v>9.8425196850393704</c:v>
                </c:pt>
                <c:pt idx="7151">
                  <c:v>9.8438962612191006</c:v>
                </c:pt>
                <c:pt idx="7152">
                  <c:v>9.8452728373988201</c:v>
                </c:pt>
                <c:pt idx="7153">
                  <c:v>9.8466494135785503</c:v>
                </c:pt>
                <c:pt idx="7154">
                  <c:v>9.8480259897582805</c:v>
                </c:pt>
                <c:pt idx="7155">
                  <c:v>9.849402565938</c:v>
                </c:pt>
                <c:pt idx="7156">
                  <c:v>9.8507791421177302</c:v>
                </c:pt>
                <c:pt idx="7157">
                  <c:v>9.8521557182974497</c:v>
                </c:pt>
                <c:pt idx="7158">
                  <c:v>9.8535322944771799</c:v>
                </c:pt>
                <c:pt idx="7159">
                  <c:v>9.8549088706569101</c:v>
                </c:pt>
                <c:pt idx="7160">
                  <c:v>9.8562854468366297</c:v>
                </c:pt>
                <c:pt idx="7161">
                  <c:v>9.8576620230163599</c:v>
                </c:pt>
                <c:pt idx="7162">
                  <c:v>9.8590385991960794</c:v>
                </c:pt>
                <c:pt idx="7163">
                  <c:v>9.8604151753758096</c:v>
                </c:pt>
                <c:pt idx="7164">
                  <c:v>9.8617917515555291</c:v>
                </c:pt>
                <c:pt idx="7165">
                  <c:v>9.8631683277352593</c:v>
                </c:pt>
                <c:pt idx="7166">
                  <c:v>9.8645449039149806</c:v>
                </c:pt>
                <c:pt idx="7167">
                  <c:v>9.8659214800947108</c:v>
                </c:pt>
                <c:pt idx="7168">
                  <c:v>9.8672980562744392</c:v>
                </c:pt>
                <c:pt idx="7169">
                  <c:v>9.8686746324541605</c:v>
                </c:pt>
                <c:pt idx="7170">
                  <c:v>9.8700512086338907</c:v>
                </c:pt>
                <c:pt idx="7171">
                  <c:v>9.8714277848136103</c:v>
                </c:pt>
                <c:pt idx="7172">
                  <c:v>9.8728043609933405</c:v>
                </c:pt>
                <c:pt idx="7173">
                  <c:v>9.8741809371730707</c:v>
                </c:pt>
                <c:pt idx="7174">
                  <c:v>9.8755575133527902</c:v>
                </c:pt>
                <c:pt idx="7175">
                  <c:v>9.8769340895325204</c:v>
                </c:pt>
                <c:pt idx="7176">
                  <c:v>9.8783106657122399</c:v>
                </c:pt>
                <c:pt idx="7177">
                  <c:v>9.8796872418919701</c:v>
                </c:pt>
                <c:pt idx="7178">
                  <c:v>9.8810638180717003</c:v>
                </c:pt>
                <c:pt idx="7179">
                  <c:v>9.8824403942514198</c:v>
                </c:pt>
                <c:pt idx="7180">
                  <c:v>9.88381697043115</c:v>
                </c:pt>
                <c:pt idx="7181">
                  <c:v>9.8851935466108696</c:v>
                </c:pt>
                <c:pt idx="7182">
                  <c:v>9.8865701227905998</c:v>
                </c:pt>
                <c:pt idx="7183">
                  <c:v>9.8879466989703193</c:v>
                </c:pt>
                <c:pt idx="7184">
                  <c:v>9.8893232751500495</c:v>
                </c:pt>
                <c:pt idx="7185">
                  <c:v>9.8906998513297708</c:v>
                </c:pt>
                <c:pt idx="7186">
                  <c:v>9.8920764275094992</c:v>
                </c:pt>
                <c:pt idx="7187">
                  <c:v>9.8934530036892294</c:v>
                </c:pt>
                <c:pt idx="7188">
                  <c:v>9.8948295798689507</c:v>
                </c:pt>
                <c:pt idx="7189">
                  <c:v>9.8962061560486791</c:v>
                </c:pt>
                <c:pt idx="7190">
                  <c:v>9.8975827322284005</c:v>
                </c:pt>
                <c:pt idx="7191">
                  <c:v>9.8989593084081307</c:v>
                </c:pt>
                <c:pt idx="7192">
                  <c:v>9.9003358845878608</c:v>
                </c:pt>
                <c:pt idx="7193">
                  <c:v>9.9017124607675804</c:v>
                </c:pt>
                <c:pt idx="7194">
                  <c:v>9.9030890369473106</c:v>
                </c:pt>
                <c:pt idx="7195">
                  <c:v>9.9044656131270301</c:v>
                </c:pt>
                <c:pt idx="7196">
                  <c:v>9.9058421893067603</c:v>
                </c:pt>
                <c:pt idx="7197">
                  <c:v>9.9072187654864798</c:v>
                </c:pt>
                <c:pt idx="7198">
                  <c:v>9.90859534166621</c:v>
                </c:pt>
                <c:pt idx="7199">
                  <c:v>9.9099719178459402</c:v>
                </c:pt>
                <c:pt idx="7200">
                  <c:v>9.9113484940256598</c:v>
                </c:pt>
                <c:pt idx="7201">
                  <c:v>9.91272507020539</c:v>
                </c:pt>
                <c:pt idx="7202">
                  <c:v>9.9141016463851095</c:v>
                </c:pt>
                <c:pt idx="7203">
                  <c:v>9.9154782225648397</c:v>
                </c:pt>
                <c:pt idx="7204">
                  <c:v>9.9168547987445699</c:v>
                </c:pt>
                <c:pt idx="7205">
                  <c:v>9.9182313749242894</c:v>
                </c:pt>
                <c:pt idx="7206">
                  <c:v>9.9196079511040196</c:v>
                </c:pt>
                <c:pt idx="7207">
                  <c:v>9.9209845272837391</c:v>
                </c:pt>
                <c:pt idx="7208">
                  <c:v>9.9223611034634693</c:v>
                </c:pt>
                <c:pt idx="7209">
                  <c:v>9.9237376796431906</c:v>
                </c:pt>
                <c:pt idx="7210">
                  <c:v>9.9251142558229208</c:v>
                </c:pt>
                <c:pt idx="7211">
                  <c:v>9.9264908320026404</c:v>
                </c:pt>
                <c:pt idx="7212">
                  <c:v>9.9278674081823706</c:v>
                </c:pt>
                <c:pt idx="7213">
                  <c:v>9.9292439843621008</c:v>
                </c:pt>
                <c:pt idx="7214">
                  <c:v>9.9306205605418203</c:v>
                </c:pt>
                <c:pt idx="7215">
                  <c:v>9.9319971367215505</c:v>
                </c:pt>
                <c:pt idx="7216">
                  <c:v>9.93337371290127</c:v>
                </c:pt>
                <c:pt idx="7217">
                  <c:v>9.9347502890810002</c:v>
                </c:pt>
                <c:pt idx="7218">
                  <c:v>9.9361268652607304</c:v>
                </c:pt>
                <c:pt idx="7219">
                  <c:v>9.9375034414404499</c:v>
                </c:pt>
                <c:pt idx="7220">
                  <c:v>9.9388800176201801</c:v>
                </c:pt>
                <c:pt idx="7221">
                  <c:v>9.9402565937998997</c:v>
                </c:pt>
                <c:pt idx="7222">
                  <c:v>9.9416331699796299</c:v>
                </c:pt>
                <c:pt idx="7223">
                  <c:v>9.9430097461593601</c:v>
                </c:pt>
                <c:pt idx="7224">
                  <c:v>9.9443863223390796</c:v>
                </c:pt>
                <c:pt idx="7225">
                  <c:v>9.9457628985187991</c:v>
                </c:pt>
                <c:pt idx="7226">
                  <c:v>9.9471394746985293</c:v>
                </c:pt>
                <c:pt idx="7227">
                  <c:v>9.9485160508782595</c:v>
                </c:pt>
                <c:pt idx="7228">
                  <c:v>9.9498926270579808</c:v>
                </c:pt>
                <c:pt idx="7229">
                  <c:v>9.9512692032377092</c:v>
                </c:pt>
                <c:pt idx="7230">
                  <c:v>9.9526457794174306</c:v>
                </c:pt>
                <c:pt idx="7231">
                  <c:v>9.9540223555971608</c:v>
                </c:pt>
                <c:pt idx="7232">
                  <c:v>9.9553989317768892</c:v>
                </c:pt>
                <c:pt idx="7233">
                  <c:v>9.9567755079566105</c:v>
                </c:pt>
                <c:pt idx="7234">
                  <c:v>9.9581520841363407</c:v>
                </c:pt>
                <c:pt idx="7235">
                  <c:v>9.9595286603160602</c:v>
                </c:pt>
                <c:pt idx="7236">
                  <c:v>9.9609052364957904</c:v>
                </c:pt>
                <c:pt idx="7237">
                  <c:v>9.9622818126755206</c:v>
                </c:pt>
                <c:pt idx="7238">
                  <c:v>9.9636583888552401</c:v>
                </c:pt>
                <c:pt idx="7239">
                  <c:v>9.9650349650349703</c:v>
                </c:pt>
                <c:pt idx="7240">
                  <c:v>9.9664115412146899</c:v>
                </c:pt>
                <c:pt idx="7241">
                  <c:v>9.9677881173944201</c:v>
                </c:pt>
                <c:pt idx="7242">
                  <c:v>9.9691646935741502</c:v>
                </c:pt>
                <c:pt idx="7243">
                  <c:v>9.9705412697538698</c:v>
                </c:pt>
                <c:pt idx="7244">
                  <c:v>9.9719178459336</c:v>
                </c:pt>
                <c:pt idx="7245">
                  <c:v>9.9732944221133195</c:v>
                </c:pt>
                <c:pt idx="7246">
                  <c:v>9.9746709982930497</c:v>
                </c:pt>
                <c:pt idx="7247">
                  <c:v>9.9760475744727692</c:v>
                </c:pt>
                <c:pt idx="7248">
                  <c:v>9.9774241506524994</c:v>
                </c:pt>
                <c:pt idx="7249">
                  <c:v>9.9788007268322296</c:v>
                </c:pt>
                <c:pt idx="7250">
                  <c:v>9.9801773030119492</c:v>
                </c:pt>
                <c:pt idx="7251">
                  <c:v>9.9815538791916794</c:v>
                </c:pt>
                <c:pt idx="7252">
                  <c:v>9.9829304553714007</c:v>
                </c:pt>
                <c:pt idx="7253">
                  <c:v>9.9843070315511309</c:v>
                </c:pt>
                <c:pt idx="7254">
                  <c:v>9.9856836077308504</c:v>
                </c:pt>
                <c:pt idx="7255">
                  <c:v>9.9870601839105806</c:v>
                </c:pt>
                <c:pt idx="7256">
                  <c:v>9.9884367600903108</c:v>
                </c:pt>
                <c:pt idx="7257">
                  <c:v>9.9898133362700303</c:v>
                </c:pt>
                <c:pt idx="7258">
                  <c:v>9.9911899124497605</c:v>
                </c:pt>
                <c:pt idx="7259">
                  <c:v>9.99256648862948</c:v>
                </c:pt>
                <c:pt idx="7260">
                  <c:v>9.9939430648092102</c:v>
                </c:pt>
                <c:pt idx="7261">
                  <c:v>9.9953196409889298</c:v>
                </c:pt>
                <c:pt idx="7262">
                  <c:v>9.99669621716866</c:v>
                </c:pt>
                <c:pt idx="7263">
                  <c:v>9.9980727933483902</c:v>
                </c:pt>
                <c:pt idx="7264">
                  <c:v>9.9994493695281097</c:v>
                </c:pt>
                <c:pt idx="7265">
                  <c:v>10.000825945707801</c:v>
                </c:pt>
                <c:pt idx="7266">
                  <c:v>10.0022025218876</c:v>
                </c:pt>
                <c:pt idx="7267">
                  <c:v>10.0035790980673</c:v>
                </c:pt>
                <c:pt idx="7268">
                  <c:v>10.004955674247</c:v>
                </c:pt>
                <c:pt idx="7269">
                  <c:v>10.0063322504267</c:v>
                </c:pt>
                <c:pt idx="7270">
                  <c:v>10.0077088266065</c:v>
                </c:pt>
                <c:pt idx="7271">
                  <c:v>10.0090854027862</c:v>
                </c:pt>
                <c:pt idx="7272">
                  <c:v>10.0104619789659</c:v>
                </c:pt>
                <c:pt idx="7273">
                  <c:v>10.0118385551456</c:v>
                </c:pt>
                <c:pt idx="7274">
                  <c:v>10.013215131325399</c:v>
                </c:pt>
                <c:pt idx="7275">
                  <c:v>10.014591707505099</c:v>
                </c:pt>
                <c:pt idx="7276">
                  <c:v>10.015968283684799</c:v>
                </c:pt>
                <c:pt idx="7277">
                  <c:v>10.017344859864499</c:v>
                </c:pt>
                <c:pt idx="7278">
                  <c:v>10.0187214360443</c:v>
                </c:pt>
                <c:pt idx="7279">
                  <c:v>10.020098012224</c:v>
                </c:pt>
                <c:pt idx="7280">
                  <c:v>10.0214745884037</c:v>
                </c:pt>
                <c:pt idx="7281">
                  <c:v>10.0228511645835</c:v>
                </c:pt>
                <c:pt idx="7282">
                  <c:v>10.0242277407632</c:v>
                </c:pt>
                <c:pt idx="7283">
                  <c:v>10.0256043169429</c:v>
                </c:pt>
                <c:pt idx="7284">
                  <c:v>10.0269808931226</c:v>
                </c:pt>
                <c:pt idx="7285">
                  <c:v>10.028357469302399</c:v>
                </c:pt>
                <c:pt idx="7286">
                  <c:v>10.029734045482099</c:v>
                </c:pt>
                <c:pt idx="7287">
                  <c:v>10.031110621661799</c:v>
                </c:pt>
                <c:pt idx="7288">
                  <c:v>10.032487197841499</c:v>
                </c:pt>
                <c:pt idx="7289">
                  <c:v>10.033863774021301</c:v>
                </c:pt>
                <c:pt idx="7290">
                  <c:v>10.035240350201001</c:v>
                </c:pt>
                <c:pt idx="7291">
                  <c:v>10.036616926380701</c:v>
                </c:pt>
                <c:pt idx="7292">
                  <c:v>10.037993502560401</c:v>
                </c:pt>
                <c:pt idx="7293">
                  <c:v>10.0393700787402</c:v>
                </c:pt>
                <c:pt idx="7294">
                  <c:v>10.0407466549199</c:v>
                </c:pt>
                <c:pt idx="7295">
                  <c:v>10.0421232310996</c:v>
                </c:pt>
                <c:pt idx="7296">
                  <c:v>10.0434998072793</c:v>
                </c:pt>
                <c:pt idx="7297">
                  <c:v>10.0448763834591</c:v>
                </c:pt>
                <c:pt idx="7298">
                  <c:v>10.046252959638799</c:v>
                </c:pt>
                <c:pt idx="7299">
                  <c:v>10.047629535818499</c:v>
                </c:pt>
                <c:pt idx="7300">
                  <c:v>10.049006111998199</c:v>
                </c:pt>
                <c:pt idx="7301">
                  <c:v>10.050382688178001</c:v>
                </c:pt>
                <c:pt idx="7302">
                  <c:v>10.051759264357701</c:v>
                </c:pt>
                <c:pt idx="7303">
                  <c:v>10.053135840537401</c:v>
                </c:pt>
                <c:pt idx="7304">
                  <c:v>10.054512416717101</c:v>
                </c:pt>
                <c:pt idx="7305">
                  <c:v>10.0558889928969</c:v>
                </c:pt>
                <c:pt idx="7306">
                  <c:v>10.0572655690766</c:v>
                </c:pt>
                <c:pt idx="7307">
                  <c:v>10.0586421452563</c:v>
                </c:pt>
                <c:pt idx="7308">
                  <c:v>10.060018721436</c:v>
                </c:pt>
                <c:pt idx="7309">
                  <c:v>10.0613952976158</c:v>
                </c:pt>
                <c:pt idx="7310">
                  <c:v>10.0627718737955</c:v>
                </c:pt>
                <c:pt idx="7311">
                  <c:v>10.0641484499752</c:v>
                </c:pt>
                <c:pt idx="7312">
                  <c:v>10.065525026155001</c:v>
                </c:pt>
                <c:pt idx="7313">
                  <c:v>10.066901602334701</c:v>
                </c:pt>
                <c:pt idx="7314">
                  <c:v>10.068278178514401</c:v>
                </c:pt>
                <c:pt idx="7315">
                  <c:v>10.069654754694101</c:v>
                </c:pt>
                <c:pt idx="7316">
                  <c:v>10.0710313308739</c:v>
                </c:pt>
                <c:pt idx="7317">
                  <c:v>10.0724079070536</c:v>
                </c:pt>
                <c:pt idx="7318">
                  <c:v>10.0737844832333</c:v>
                </c:pt>
                <c:pt idx="7319">
                  <c:v>10.075161059413</c:v>
                </c:pt>
                <c:pt idx="7320">
                  <c:v>10.0765376355928</c:v>
                </c:pt>
                <c:pt idx="7321">
                  <c:v>10.0779142117725</c:v>
                </c:pt>
                <c:pt idx="7322">
                  <c:v>10.0792907879522</c:v>
                </c:pt>
                <c:pt idx="7323">
                  <c:v>10.0806673641319</c:v>
                </c:pt>
                <c:pt idx="7324">
                  <c:v>10.082043940311699</c:v>
                </c:pt>
                <c:pt idx="7325">
                  <c:v>10.083420516491399</c:v>
                </c:pt>
                <c:pt idx="7326">
                  <c:v>10.084797092671099</c:v>
                </c:pt>
                <c:pt idx="7327">
                  <c:v>10.086173668850799</c:v>
                </c:pt>
                <c:pt idx="7328">
                  <c:v>10.0875502450306</c:v>
                </c:pt>
                <c:pt idx="7329">
                  <c:v>10.0889268212103</c:v>
                </c:pt>
                <c:pt idx="7330">
                  <c:v>10.09030339739</c:v>
                </c:pt>
                <c:pt idx="7331">
                  <c:v>10.0916799735697</c:v>
                </c:pt>
                <c:pt idx="7332">
                  <c:v>10.0930565497495</c:v>
                </c:pt>
                <c:pt idx="7333">
                  <c:v>10.0944331259292</c:v>
                </c:pt>
                <c:pt idx="7334">
                  <c:v>10.0958097021089</c:v>
                </c:pt>
                <c:pt idx="7335">
                  <c:v>10.0971862782886</c:v>
                </c:pt>
                <c:pt idx="7336">
                  <c:v>10.098562854468399</c:v>
                </c:pt>
                <c:pt idx="7337">
                  <c:v>10.099939430648099</c:v>
                </c:pt>
                <c:pt idx="7338">
                  <c:v>10.101316006827799</c:v>
                </c:pt>
                <c:pt idx="7339">
                  <c:v>10.102692583007499</c:v>
                </c:pt>
                <c:pt idx="7340">
                  <c:v>10.104069159187301</c:v>
                </c:pt>
                <c:pt idx="7341">
                  <c:v>10.105445735367001</c:v>
                </c:pt>
                <c:pt idx="7342">
                  <c:v>10.106822311546701</c:v>
                </c:pt>
                <c:pt idx="7343">
                  <c:v>10.108198887726401</c:v>
                </c:pt>
                <c:pt idx="7344">
                  <c:v>10.1095754639062</c:v>
                </c:pt>
                <c:pt idx="7345">
                  <c:v>10.1109520400859</c:v>
                </c:pt>
                <c:pt idx="7346">
                  <c:v>10.1123286162656</c:v>
                </c:pt>
                <c:pt idx="7347">
                  <c:v>10.1137051924454</c:v>
                </c:pt>
                <c:pt idx="7348">
                  <c:v>10.1150817686251</c:v>
                </c:pt>
                <c:pt idx="7349">
                  <c:v>10.1164583448048</c:v>
                </c:pt>
                <c:pt idx="7350">
                  <c:v>10.1178349209845</c:v>
                </c:pt>
                <c:pt idx="7351">
                  <c:v>10.119211497164301</c:v>
                </c:pt>
                <c:pt idx="7352">
                  <c:v>10.120588073344001</c:v>
                </c:pt>
                <c:pt idx="7353">
                  <c:v>10.121964649523701</c:v>
                </c:pt>
                <c:pt idx="7354">
                  <c:v>10.123341225703401</c:v>
                </c:pt>
                <c:pt idx="7355">
                  <c:v>10.1247178018832</c:v>
                </c:pt>
                <c:pt idx="7356">
                  <c:v>10.1260943780629</c:v>
                </c:pt>
                <c:pt idx="7357">
                  <c:v>10.1274709542426</c:v>
                </c:pt>
                <c:pt idx="7358">
                  <c:v>10.1288475304223</c:v>
                </c:pt>
                <c:pt idx="7359">
                  <c:v>10.1302241066021</c:v>
                </c:pt>
                <c:pt idx="7360">
                  <c:v>10.1316006827818</c:v>
                </c:pt>
                <c:pt idx="7361">
                  <c:v>10.1329772589615</c:v>
                </c:pt>
                <c:pt idx="7362">
                  <c:v>10.1343538351412</c:v>
                </c:pt>
                <c:pt idx="7363">
                  <c:v>10.135730411320999</c:v>
                </c:pt>
                <c:pt idx="7364">
                  <c:v>10.137106987500699</c:v>
                </c:pt>
                <c:pt idx="7365">
                  <c:v>10.138483563680399</c:v>
                </c:pt>
                <c:pt idx="7366">
                  <c:v>10.139860139860099</c:v>
                </c:pt>
                <c:pt idx="7367">
                  <c:v>10.1412367160399</c:v>
                </c:pt>
                <c:pt idx="7368">
                  <c:v>10.1426132922196</c:v>
                </c:pt>
                <c:pt idx="7369">
                  <c:v>10.1439898683993</c:v>
                </c:pt>
                <c:pt idx="7370">
                  <c:v>10.145366444579</c:v>
                </c:pt>
                <c:pt idx="7371">
                  <c:v>10.1467430207588</c:v>
                </c:pt>
                <c:pt idx="7372">
                  <c:v>10.1481195969385</c:v>
                </c:pt>
                <c:pt idx="7373">
                  <c:v>10.1494961731182</c:v>
                </c:pt>
                <c:pt idx="7374">
                  <c:v>10.1508727492979</c:v>
                </c:pt>
                <c:pt idx="7375">
                  <c:v>10.152249325477699</c:v>
                </c:pt>
                <c:pt idx="7376">
                  <c:v>10.153625901657399</c:v>
                </c:pt>
                <c:pt idx="7377">
                  <c:v>10.155002477837099</c:v>
                </c:pt>
                <c:pt idx="7378">
                  <c:v>10.156379054016901</c:v>
                </c:pt>
                <c:pt idx="7379">
                  <c:v>10.157755630196601</c:v>
                </c:pt>
                <c:pt idx="7380">
                  <c:v>10.159132206376301</c:v>
                </c:pt>
                <c:pt idx="7381">
                  <c:v>10.160508782556001</c:v>
                </c:pt>
                <c:pt idx="7382">
                  <c:v>10.1618853587358</c:v>
                </c:pt>
                <c:pt idx="7383">
                  <c:v>10.1632619349155</c:v>
                </c:pt>
                <c:pt idx="7384">
                  <c:v>10.1646385110952</c:v>
                </c:pt>
                <c:pt idx="7385">
                  <c:v>10.1660150872749</c:v>
                </c:pt>
                <c:pt idx="7386">
                  <c:v>10.167391663454699</c:v>
                </c:pt>
                <c:pt idx="7387">
                  <c:v>10.168768239634399</c:v>
                </c:pt>
                <c:pt idx="7388">
                  <c:v>10.170144815814099</c:v>
                </c:pt>
                <c:pt idx="7389">
                  <c:v>10.171521391993799</c:v>
                </c:pt>
                <c:pt idx="7390">
                  <c:v>10.172897968173601</c:v>
                </c:pt>
                <c:pt idx="7391">
                  <c:v>10.174274544353301</c:v>
                </c:pt>
                <c:pt idx="7392">
                  <c:v>10.175651120533001</c:v>
                </c:pt>
                <c:pt idx="7393">
                  <c:v>10.177027696712701</c:v>
                </c:pt>
                <c:pt idx="7394">
                  <c:v>10.1784042728925</c:v>
                </c:pt>
                <c:pt idx="7395">
                  <c:v>10.1797808490722</c:v>
                </c:pt>
                <c:pt idx="7396">
                  <c:v>10.1811574252519</c:v>
                </c:pt>
                <c:pt idx="7397">
                  <c:v>10.1825340014316</c:v>
                </c:pt>
                <c:pt idx="7398">
                  <c:v>10.1839105776114</c:v>
                </c:pt>
                <c:pt idx="7399">
                  <c:v>10.1852871537911</c:v>
                </c:pt>
                <c:pt idx="7400">
                  <c:v>10.1866637299708</c:v>
                </c:pt>
                <c:pt idx="7401">
                  <c:v>10.1880403061505</c:v>
                </c:pt>
                <c:pt idx="7402">
                  <c:v>10.189416882330301</c:v>
                </c:pt>
                <c:pt idx="7403">
                  <c:v>10.190793458510001</c:v>
                </c:pt>
                <c:pt idx="7404">
                  <c:v>10.192170034689701</c:v>
                </c:pt>
                <c:pt idx="7405">
                  <c:v>10.193546610869401</c:v>
                </c:pt>
                <c:pt idx="7406">
                  <c:v>10.1949231870492</c:v>
                </c:pt>
                <c:pt idx="7407">
                  <c:v>10.1962997632289</c:v>
                </c:pt>
                <c:pt idx="7408">
                  <c:v>10.1976763394086</c:v>
                </c:pt>
                <c:pt idx="7409">
                  <c:v>10.1990529155884</c:v>
                </c:pt>
                <c:pt idx="7410">
                  <c:v>10.2004294917681</c:v>
                </c:pt>
                <c:pt idx="7411">
                  <c:v>10.2018060679478</c:v>
                </c:pt>
                <c:pt idx="7412">
                  <c:v>10.2031826441275</c:v>
                </c:pt>
                <c:pt idx="7413">
                  <c:v>10.204559220307299</c:v>
                </c:pt>
                <c:pt idx="7414">
                  <c:v>10.205935796486999</c:v>
                </c:pt>
                <c:pt idx="7415">
                  <c:v>10.207312372666699</c:v>
                </c:pt>
                <c:pt idx="7416">
                  <c:v>10.208688948846399</c:v>
                </c:pt>
                <c:pt idx="7417">
                  <c:v>10.2100655250262</c:v>
                </c:pt>
                <c:pt idx="7418">
                  <c:v>10.2114421012059</c:v>
                </c:pt>
                <c:pt idx="7419">
                  <c:v>10.2128186773856</c:v>
                </c:pt>
                <c:pt idx="7420">
                  <c:v>10.2141952535653</c:v>
                </c:pt>
                <c:pt idx="7421">
                  <c:v>10.2155718297451</c:v>
                </c:pt>
                <c:pt idx="7422">
                  <c:v>10.2169484059248</c:v>
                </c:pt>
                <c:pt idx="7423">
                  <c:v>10.2183249821045</c:v>
                </c:pt>
                <c:pt idx="7424">
                  <c:v>10.2197015582842</c:v>
                </c:pt>
                <c:pt idx="7425">
                  <c:v>10.221078134463999</c:v>
                </c:pt>
                <c:pt idx="7426">
                  <c:v>10.222454710643699</c:v>
                </c:pt>
                <c:pt idx="7427">
                  <c:v>10.223831286823399</c:v>
                </c:pt>
                <c:pt idx="7428">
                  <c:v>10.225207863003099</c:v>
                </c:pt>
                <c:pt idx="7429">
                  <c:v>10.226584439182901</c:v>
                </c:pt>
                <c:pt idx="7430">
                  <c:v>10.227961015362601</c:v>
                </c:pt>
                <c:pt idx="7431">
                  <c:v>10.229337591542301</c:v>
                </c:pt>
                <c:pt idx="7432">
                  <c:v>10.230714167722001</c:v>
                </c:pt>
                <c:pt idx="7433">
                  <c:v>10.2320907439018</c:v>
                </c:pt>
                <c:pt idx="7434">
                  <c:v>10.2334673200815</c:v>
                </c:pt>
                <c:pt idx="7435">
                  <c:v>10.2348438962612</c:v>
                </c:pt>
                <c:pt idx="7436">
                  <c:v>10.2362204724409</c:v>
                </c:pt>
                <c:pt idx="7437">
                  <c:v>10.2375970486207</c:v>
                </c:pt>
                <c:pt idx="7438">
                  <c:v>10.2389736248004</c:v>
                </c:pt>
                <c:pt idx="7439">
                  <c:v>10.2403502009801</c:v>
                </c:pt>
                <c:pt idx="7440">
                  <c:v>10.241726777159901</c:v>
                </c:pt>
                <c:pt idx="7441">
                  <c:v>10.243103353339601</c:v>
                </c:pt>
                <c:pt idx="7442">
                  <c:v>10.244479929519301</c:v>
                </c:pt>
                <c:pt idx="7443">
                  <c:v>10.245856505699001</c:v>
                </c:pt>
                <c:pt idx="7444">
                  <c:v>10.2472330818788</c:v>
                </c:pt>
                <c:pt idx="7445">
                  <c:v>10.2486096580585</c:v>
                </c:pt>
                <c:pt idx="7446">
                  <c:v>10.2499862342382</c:v>
                </c:pt>
                <c:pt idx="7447">
                  <c:v>10.2513628104179</c:v>
                </c:pt>
                <c:pt idx="7448">
                  <c:v>10.2527393865977</c:v>
                </c:pt>
                <c:pt idx="7449">
                  <c:v>10.2541159627774</c:v>
                </c:pt>
                <c:pt idx="7450">
                  <c:v>10.2554925389571</c:v>
                </c:pt>
                <c:pt idx="7451">
                  <c:v>10.2568691151368</c:v>
                </c:pt>
                <c:pt idx="7452">
                  <c:v>10.258245691316599</c:v>
                </c:pt>
                <c:pt idx="7453">
                  <c:v>10.259622267496299</c:v>
                </c:pt>
                <c:pt idx="7454">
                  <c:v>10.260998843675999</c:v>
                </c:pt>
                <c:pt idx="7455">
                  <c:v>10.262375419855699</c:v>
                </c:pt>
                <c:pt idx="7456">
                  <c:v>10.2637519960355</c:v>
                </c:pt>
                <c:pt idx="7457">
                  <c:v>10.2651285722152</c:v>
                </c:pt>
                <c:pt idx="7458">
                  <c:v>10.2665051483949</c:v>
                </c:pt>
                <c:pt idx="7459">
                  <c:v>10.2678817245746</c:v>
                </c:pt>
                <c:pt idx="7460">
                  <c:v>10.2692583007544</c:v>
                </c:pt>
                <c:pt idx="7461">
                  <c:v>10.2706348769341</c:v>
                </c:pt>
                <c:pt idx="7462">
                  <c:v>10.2720114531138</c:v>
                </c:pt>
                <c:pt idx="7463">
                  <c:v>10.2733880292935</c:v>
                </c:pt>
                <c:pt idx="7464">
                  <c:v>10.274764605473299</c:v>
                </c:pt>
                <c:pt idx="7465">
                  <c:v>10.276141181652999</c:v>
                </c:pt>
                <c:pt idx="7466">
                  <c:v>10.277517757832699</c:v>
                </c:pt>
                <c:pt idx="7467">
                  <c:v>10.278894334012399</c:v>
                </c:pt>
                <c:pt idx="7468">
                  <c:v>10.280270910192201</c:v>
                </c:pt>
                <c:pt idx="7469">
                  <c:v>10.281647486371901</c:v>
                </c:pt>
                <c:pt idx="7470">
                  <c:v>10.283024062551601</c:v>
                </c:pt>
                <c:pt idx="7471">
                  <c:v>10.284400638731301</c:v>
                </c:pt>
                <c:pt idx="7472">
                  <c:v>10.2857772149111</c:v>
                </c:pt>
                <c:pt idx="7473">
                  <c:v>10.2871537910908</c:v>
                </c:pt>
                <c:pt idx="7474">
                  <c:v>10.2885303672705</c:v>
                </c:pt>
                <c:pt idx="7475">
                  <c:v>10.289906943450299</c:v>
                </c:pt>
                <c:pt idx="7476">
                  <c:v>10.291283519629999</c:v>
                </c:pt>
                <c:pt idx="7477">
                  <c:v>10.292660095809699</c:v>
                </c:pt>
                <c:pt idx="7478">
                  <c:v>10.294036671989399</c:v>
                </c:pt>
                <c:pt idx="7479">
                  <c:v>10.295413248169201</c:v>
                </c:pt>
                <c:pt idx="7480">
                  <c:v>10.296789824348901</c:v>
                </c:pt>
                <c:pt idx="7481">
                  <c:v>10.298166400528601</c:v>
                </c:pt>
                <c:pt idx="7482">
                  <c:v>10.299542976708301</c:v>
                </c:pt>
                <c:pt idx="7483">
                  <c:v>10.3009195528881</c:v>
                </c:pt>
                <c:pt idx="7484">
                  <c:v>10.3022961290678</c:v>
                </c:pt>
                <c:pt idx="7485">
                  <c:v>10.3036727052475</c:v>
                </c:pt>
                <c:pt idx="7486">
                  <c:v>10.3050492814272</c:v>
                </c:pt>
                <c:pt idx="7487">
                  <c:v>10.306425857607</c:v>
                </c:pt>
                <c:pt idx="7488">
                  <c:v>10.3078024337867</c:v>
                </c:pt>
                <c:pt idx="7489">
                  <c:v>10.3091790099664</c:v>
                </c:pt>
                <c:pt idx="7490">
                  <c:v>10.3105555861461</c:v>
                </c:pt>
                <c:pt idx="7491">
                  <c:v>10.311932162325901</c:v>
                </c:pt>
                <c:pt idx="7492">
                  <c:v>10.313308738505601</c:v>
                </c:pt>
                <c:pt idx="7493">
                  <c:v>10.314685314685301</c:v>
                </c:pt>
                <c:pt idx="7494">
                  <c:v>10.316061890865001</c:v>
                </c:pt>
                <c:pt idx="7495">
                  <c:v>10.3174384670448</c:v>
                </c:pt>
                <c:pt idx="7496">
                  <c:v>10.3188150432245</c:v>
                </c:pt>
                <c:pt idx="7497">
                  <c:v>10.3201916194042</c:v>
                </c:pt>
                <c:pt idx="7498">
                  <c:v>10.3215681955839</c:v>
                </c:pt>
                <c:pt idx="7499">
                  <c:v>10.3229447717637</c:v>
                </c:pt>
                <c:pt idx="7500">
                  <c:v>10.3243213479434</c:v>
                </c:pt>
                <c:pt idx="7501">
                  <c:v>10.3256979241231</c:v>
                </c:pt>
                <c:pt idx="7502">
                  <c:v>10.327074500302899</c:v>
                </c:pt>
                <c:pt idx="7503">
                  <c:v>10.328451076482599</c:v>
                </c:pt>
                <c:pt idx="7504">
                  <c:v>10.329827652662299</c:v>
                </c:pt>
                <c:pt idx="7505">
                  <c:v>10.331204228841999</c:v>
                </c:pt>
                <c:pt idx="7506">
                  <c:v>10.3325808050218</c:v>
                </c:pt>
                <c:pt idx="7507">
                  <c:v>10.3339573812015</c:v>
                </c:pt>
                <c:pt idx="7508">
                  <c:v>10.3353339573812</c:v>
                </c:pt>
                <c:pt idx="7509">
                  <c:v>10.3367105335609</c:v>
                </c:pt>
                <c:pt idx="7510">
                  <c:v>10.3380871097407</c:v>
                </c:pt>
                <c:pt idx="7511">
                  <c:v>10.3394636859204</c:v>
                </c:pt>
                <c:pt idx="7512">
                  <c:v>10.3408402621001</c:v>
                </c:pt>
                <c:pt idx="7513">
                  <c:v>10.3422168382798</c:v>
                </c:pt>
                <c:pt idx="7514">
                  <c:v>10.343593414459599</c:v>
                </c:pt>
                <c:pt idx="7515">
                  <c:v>10.344969990639299</c:v>
                </c:pt>
                <c:pt idx="7516">
                  <c:v>10.346346566818999</c:v>
                </c:pt>
                <c:pt idx="7517">
                  <c:v>10.347723142998699</c:v>
                </c:pt>
                <c:pt idx="7518">
                  <c:v>10.349099719178501</c:v>
                </c:pt>
                <c:pt idx="7519">
                  <c:v>10.350476295358201</c:v>
                </c:pt>
                <c:pt idx="7520">
                  <c:v>10.351852871537901</c:v>
                </c:pt>
                <c:pt idx="7521">
                  <c:v>10.353229447717601</c:v>
                </c:pt>
                <c:pt idx="7522">
                  <c:v>10.3546060238974</c:v>
                </c:pt>
                <c:pt idx="7523">
                  <c:v>10.3559826000771</c:v>
                </c:pt>
                <c:pt idx="7524">
                  <c:v>10.3573591762568</c:v>
                </c:pt>
                <c:pt idx="7525">
                  <c:v>10.3587357524365</c:v>
                </c:pt>
                <c:pt idx="7526">
                  <c:v>10.360112328616299</c:v>
                </c:pt>
                <c:pt idx="7527">
                  <c:v>10.361488904795999</c:v>
                </c:pt>
                <c:pt idx="7528">
                  <c:v>10.362865480975699</c:v>
                </c:pt>
                <c:pt idx="7529">
                  <c:v>10.364242057155399</c:v>
                </c:pt>
                <c:pt idx="7530">
                  <c:v>10.365618633335201</c:v>
                </c:pt>
                <c:pt idx="7531">
                  <c:v>10.366995209514901</c:v>
                </c:pt>
                <c:pt idx="7532">
                  <c:v>10.368371785694601</c:v>
                </c:pt>
                <c:pt idx="7533">
                  <c:v>10.369748361874301</c:v>
                </c:pt>
                <c:pt idx="7534">
                  <c:v>10.3711249380541</c:v>
                </c:pt>
                <c:pt idx="7535">
                  <c:v>10.3725015142338</c:v>
                </c:pt>
                <c:pt idx="7536">
                  <c:v>10.3738780904135</c:v>
                </c:pt>
                <c:pt idx="7537">
                  <c:v>10.3752546665933</c:v>
                </c:pt>
                <c:pt idx="7538">
                  <c:v>10.376631242773</c:v>
                </c:pt>
                <c:pt idx="7539">
                  <c:v>10.3780078189527</c:v>
                </c:pt>
                <c:pt idx="7540">
                  <c:v>10.3793843951324</c:v>
                </c:pt>
                <c:pt idx="7541">
                  <c:v>10.380760971312201</c:v>
                </c:pt>
                <c:pt idx="7542">
                  <c:v>10.382137547491901</c:v>
                </c:pt>
                <c:pt idx="7543">
                  <c:v>10.383514123671601</c:v>
                </c:pt>
                <c:pt idx="7544">
                  <c:v>10.384890699851301</c:v>
                </c:pt>
                <c:pt idx="7545">
                  <c:v>10.3862672760311</c:v>
                </c:pt>
                <c:pt idx="7546">
                  <c:v>10.3876438522108</c:v>
                </c:pt>
                <c:pt idx="7547">
                  <c:v>10.3890204283905</c:v>
                </c:pt>
                <c:pt idx="7548">
                  <c:v>10.3903970045702</c:v>
                </c:pt>
                <c:pt idx="7549">
                  <c:v>10.39177358075</c:v>
                </c:pt>
                <c:pt idx="7550">
                  <c:v>10.3931501569297</c:v>
                </c:pt>
                <c:pt idx="7551">
                  <c:v>10.3945267331094</c:v>
                </c:pt>
                <c:pt idx="7552">
                  <c:v>10.3959033092891</c:v>
                </c:pt>
                <c:pt idx="7553">
                  <c:v>10.397279885468899</c:v>
                </c:pt>
                <c:pt idx="7554">
                  <c:v>10.398656461648599</c:v>
                </c:pt>
                <c:pt idx="7555">
                  <c:v>10.400033037828299</c:v>
                </c:pt>
                <c:pt idx="7556">
                  <c:v>10.401409614007999</c:v>
                </c:pt>
                <c:pt idx="7557">
                  <c:v>10.4027861901878</c:v>
                </c:pt>
                <c:pt idx="7558">
                  <c:v>10.4041627663675</c:v>
                </c:pt>
                <c:pt idx="7559">
                  <c:v>10.4055393425472</c:v>
                </c:pt>
                <c:pt idx="7560">
                  <c:v>10.4069159187269</c:v>
                </c:pt>
                <c:pt idx="7561">
                  <c:v>10.4082924949067</c:v>
                </c:pt>
                <c:pt idx="7562">
                  <c:v>10.4096690710864</c:v>
                </c:pt>
                <c:pt idx="7563">
                  <c:v>10.4110456472661</c:v>
                </c:pt>
                <c:pt idx="7564">
                  <c:v>10.4124222234458</c:v>
                </c:pt>
                <c:pt idx="7565">
                  <c:v>10.413798799625599</c:v>
                </c:pt>
                <c:pt idx="7566">
                  <c:v>10.415175375805299</c:v>
                </c:pt>
                <c:pt idx="7567">
                  <c:v>10.416551951984999</c:v>
                </c:pt>
                <c:pt idx="7568">
                  <c:v>10.417928528164801</c:v>
                </c:pt>
                <c:pt idx="7569">
                  <c:v>10.419305104344501</c:v>
                </c:pt>
                <c:pt idx="7570">
                  <c:v>10.420681680524201</c:v>
                </c:pt>
                <c:pt idx="7571">
                  <c:v>10.422058256703901</c:v>
                </c:pt>
                <c:pt idx="7572">
                  <c:v>10.4234348328837</c:v>
                </c:pt>
                <c:pt idx="7573">
                  <c:v>10.4248114090634</c:v>
                </c:pt>
                <c:pt idx="7574">
                  <c:v>10.4261879852431</c:v>
                </c:pt>
                <c:pt idx="7575">
                  <c:v>10.4275645614228</c:v>
                </c:pt>
                <c:pt idx="7576">
                  <c:v>10.4289411376026</c:v>
                </c:pt>
                <c:pt idx="7577">
                  <c:v>10.4303177137823</c:v>
                </c:pt>
                <c:pt idx="7578">
                  <c:v>10.431694289962</c:v>
                </c:pt>
                <c:pt idx="7579">
                  <c:v>10.4330708661417</c:v>
                </c:pt>
                <c:pt idx="7580">
                  <c:v>10.434447442321501</c:v>
                </c:pt>
                <c:pt idx="7581">
                  <c:v>10.435824018501201</c:v>
                </c:pt>
                <c:pt idx="7582">
                  <c:v>10.437200594680901</c:v>
                </c:pt>
                <c:pt idx="7583">
                  <c:v>10.438577170860601</c:v>
                </c:pt>
                <c:pt idx="7584">
                  <c:v>10.4399537470404</c:v>
                </c:pt>
                <c:pt idx="7585">
                  <c:v>10.4413303232201</c:v>
                </c:pt>
                <c:pt idx="7586">
                  <c:v>10.4427068993998</c:v>
                </c:pt>
                <c:pt idx="7587">
                  <c:v>10.4440834755795</c:v>
                </c:pt>
                <c:pt idx="7588">
                  <c:v>10.4454600517593</c:v>
                </c:pt>
                <c:pt idx="7589">
                  <c:v>10.446836627939</c:v>
                </c:pt>
                <c:pt idx="7590">
                  <c:v>10.4482132041187</c:v>
                </c:pt>
                <c:pt idx="7591">
                  <c:v>10.4495897802984</c:v>
                </c:pt>
                <c:pt idx="7592">
                  <c:v>10.450966356478199</c:v>
                </c:pt>
                <c:pt idx="7593">
                  <c:v>10.452342932657899</c:v>
                </c:pt>
                <c:pt idx="7594">
                  <c:v>10.453719508837599</c:v>
                </c:pt>
                <c:pt idx="7595">
                  <c:v>10.455096085017299</c:v>
                </c:pt>
                <c:pt idx="7596">
                  <c:v>10.4564726611971</c:v>
                </c:pt>
                <c:pt idx="7597">
                  <c:v>10.4578492373768</c:v>
                </c:pt>
                <c:pt idx="7598">
                  <c:v>10.4592258135565</c:v>
                </c:pt>
                <c:pt idx="7599">
                  <c:v>10.4606023897363</c:v>
                </c:pt>
                <c:pt idx="7600">
                  <c:v>10.461978965916</c:v>
                </c:pt>
                <c:pt idx="7601">
                  <c:v>10.4633555420957</c:v>
                </c:pt>
                <c:pt idx="7602">
                  <c:v>10.4647321182754</c:v>
                </c:pt>
                <c:pt idx="7603">
                  <c:v>10.466108694455199</c:v>
                </c:pt>
                <c:pt idx="7604">
                  <c:v>10.467485270634899</c:v>
                </c:pt>
                <c:pt idx="7605">
                  <c:v>10.468861846814599</c:v>
                </c:pt>
                <c:pt idx="7606">
                  <c:v>10.470238422994299</c:v>
                </c:pt>
                <c:pt idx="7607">
                  <c:v>10.471614999174101</c:v>
                </c:pt>
                <c:pt idx="7608">
                  <c:v>10.472991575353801</c:v>
                </c:pt>
                <c:pt idx="7609">
                  <c:v>10.474368151533501</c:v>
                </c:pt>
                <c:pt idx="7610">
                  <c:v>10.475744727713201</c:v>
                </c:pt>
                <c:pt idx="7611">
                  <c:v>10.477121303893</c:v>
                </c:pt>
                <c:pt idx="7612">
                  <c:v>10.4784978800727</c:v>
                </c:pt>
                <c:pt idx="7613">
                  <c:v>10.4798744562524</c:v>
                </c:pt>
                <c:pt idx="7614">
                  <c:v>10.4812510324321</c:v>
                </c:pt>
                <c:pt idx="7615">
                  <c:v>10.482627608611899</c:v>
                </c:pt>
                <c:pt idx="7616">
                  <c:v>10.484004184791599</c:v>
                </c:pt>
                <c:pt idx="7617">
                  <c:v>10.485380760971299</c:v>
                </c:pt>
                <c:pt idx="7618">
                  <c:v>10.486757337150999</c:v>
                </c:pt>
                <c:pt idx="7619">
                  <c:v>10.488133913330801</c:v>
                </c:pt>
                <c:pt idx="7620">
                  <c:v>10.489510489510501</c:v>
                </c:pt>
                <c:pt idx="7621">
                  <c:v>10.490887065690201</c:v>
                </c:pt>
                <c:pt idx="7622">
                  <c:v>10.492263641869901</c:v>
                </c:pt>
                <c:pt idx="7623">
                  <c:v>10.4936402180497</c:v>
                </c:pt>
                <c:pt idx="7624">
                  <c:v>10.4950167942294</c:v>
                </c:pt>
                <c:pt idx="7625">
                  <c:v>10.4963933704091</c:v>
                </c:pt>
                <c:pt idx="7626">
                  <c:v>10.4977699465888</c:v>
                </c:pt>
                <c:pt idx="7627">
                  <c:v>10.4991465227686</c:v>
                </c:pt>
                <c:pt idx="7628">
                  <c:v>10.5005230989483</c:v>
                </c:pt>
                <c:pt idx="7629">
                  <c:v>10.501899675128</c:v>
                </c:pt>
                <c:pt idx="7630">
                  <c:v>10.503276251307801</c:v>
                </c:pt>
                <c:pt idx="7631">
                  <c:v>10.504652827487501</c:v>
                </c:pt>
                <c:pt idx="7632">
                  <c:v>10.506029403667201</c:v>
                </c:pt>
                <c:pt idx="7633">
                  <c:v>10.507405979846901</c:v>
                </c:pt>
                <c:pt idx="7634">
                  <c:v>10.5087825560267</c:v>
                </c:pt>
                <c:pt idx="7635">
                  <c:v>10.5101591322064</c:v>
                </c:pt>
                <c:pt idx="7636">
                  <c:v>10.5115357083861</c:v>
                </c:pt>
                <c:pt idx="7637">
                  <c:v>10.5129122845658</c:v>
                </c:pt>
                <c:pt idx="7638">
                  <c:v>10.5142888607456</c:v>
                </c:pt>
                <c:pt idx="7639">
                  <c:v>10.5156654369253</c:v>
                </c:pt>
                <c:pt idx="7640">
                  <c:v>10.517042013105</c:v>
                </c:pt>
                <c:pt idx="7641">
                  <c:v>10.5184185892847</c:v>
                </c:pt>
                <c:pt idx="7642">
                  <c:v>10.519795165464499</c:v>
                </c:pt>
                <c:pt idx="7643">
                  <c:v>10.521171741644199</c:v>
                </c:pt>
                <c:pt idx="7644">
                  <c:v>10.522548317823899</c:v>
                </c:pt>
                <c:pt idx="7645">
                  <c:v>10.523924894003599</c:v>
                </c:pt>
                <c:pt idx="7646">
                  <c:v>10.5253014701834</c:v>
                </c:pt>
                <c:pt idx="7647">
                  <c:v>10.5266780463631</c:v>
                </c:pt>
                <c:pt idx="7648">
                  <c:v>10.5280546225428</c:v>
                </c:pt>
                <c:pt idx="7649">
                  <c:v>10.5294311987225</c:v>
                </c:pt>
                <c:pt idx="7650">
                  <c:v>10.5308077749023</c:v>
                </c:pt>
                <c:pt idx="7651">
                  <c:v>10.532184351082</c:v>
                </c:pt>
                <c:pt idx="7652">
                  <c:v>10.5335609272617</c:v>
                </c:pt>
                <c:pt idx="7653">
                  <c:v>10.5349375034414</c:v>
                </c:pt>
                <c:pt idx="7654">
                  <c:v>10.536314079621199</c:v>
                </c:pt>
                <c:pt idx="7655">
                  <c:v>10.537690655800899</c:v>
                </c:pt>
                <c:pt idx="7656">
                  <c:v>10.539067231980599</c:v>
                </c:pt>
                <c:pt idx="7657">
                  <c:v>10.540443808160299</c:v>
                </c:pt>
                <c:pt idx="7658">
                  <c:v>10.541820384340101</c:v>
                </c:pt>
                <c:pt idx="7659">
                  <c:v>10.543196960519801</c:v>
                </c:pt>
                <c:pt idx="7660">
                  <c:v>10.544573536699501</c:v>
                </c:pt>
                <c:pt idx="7661">
                  <c:v>10.545950112879201</c:v>
                </c:pt>
                <c:pt idx="7662">
                  <c:v>10.547326689059</c:v>
                </c:pt>
                <c:pt idx="7663">
                  <c:v>10.5487032652387</c:v>
                </c:pt>
                <c:pt idx="7664">
                  <c:v>10.5500798414184</c:v>
                </c:pt>
                <c:pt idx="7665">
                  <c:v>10.5514564175982</c:v>
                </c:pt>
                <c:pt idx="7666">
                  <c:v>10.5528329937779</c:v>
                </c:pt>
                <c:pt idx="7667">
                  <c:v>10.5542095699576</c:v>
                </c:pt>
                <c:pt idx="7668">
                  <c:v>10.5555861461373</c:v>
                </c:pt>
                <c:pt idx="7669">
                  <c:v>10.556962722317101</c:v>
                </c:pt>
                <c:pt idx="7670">
                  <c:v>10.558339298496801</c:v>
                </c:pt>
                <c:pt idx="7671">
                  <c:v>10.559715874676501</c:v>
                </c:pt>
                <c:pt idx="7672">
                  <c:v>10.561092450856201</c:v>
                </c:pt>
                <c:pt idx="7673">
                  <c:v>10.562469027036</c:v>
                </c:pt>
                <c:pt idx="7674">
                  <c:v>10.5638456032157</c:v>
                </c:pt>
                <c:pt idx="7675">
                  <c:v>10.5652221793954</c:v>
                </c:pt>
                <c:pt idx="7676">
                  <c:v>10.5665987555751</c:v>
                </c:pt>
                <c:pt idx="7677">
                  <c:v>10.5679753317549</c:v>
                </c:pt>
                <c:pt idx="7678">
                  <c:v>10.5693519079346</c:v>
                </c:pt>
                <c:pt idx="7679">
                  <c:v>10.5707284841143</c:v>
                </c:pt>
                <c:pt idx="7680">
                  <c:v>10.572105060294</c:v>
                </c:pt>
                <c:pt idx="7681">
                  <c:v>10.573481636473799</c:v>
                </c:pt>
                <c:pt idx="7682">
                  <c:v>10.574858212653499</c:v>
                </c:pt>
                <c:pt idx="7683">
                  <c:v>10.576234788833199</c:v>
                </c:pt>
                <c:pt idx="7684">
                  <c:v>10.577611365012899</c:v>
                </c:pt>
                <c:pt idx="7685">
                  <c:v>10.5789879411927</c:v>
                </c:pt>
                <c:pt idx="7686">
                  <c:v>10.5803645173724</c:v>
                </c:pt>
                <c:pt idx="7687">
                  <c:v>10.5817410935521</c:v>
                </c:pt>
                <c:pt idx="7688">
                  <c:v>10.5831176697318</c:v>
                </c:pt>
                <c:pt idx="7689">
                  <c:v>10.5844942459116</c:v>
                </c:pt>
                <c:pt idx="7690">
                  <c:v>10.5858708220913</c:v>
                </c:pt>
                <c:pt idx="7691">
                  <c:v>10.587247398271</c:v>
                </c:pt>
                <c:pt idx="7692">
                  <c:v>10.5886239744507</c:v>
                </c:pt>
                <c:pt idx="7693">
                  <c:v>10.590000550630499</c:v>
                </c:pt>
                <c:pt idx="7694">
                  <c:v>10.591377126810199</c:v>
                </c:pt>
                <c:pt idx="7695">
                  <c:v>10.592753702989899</c:v>
                </c:pt>
                <c:pt idx="7696">
                  <c:v>10.594130279169701</c:v>
                </c:pt>
                <c:pt idx="7697">
                  <c:v>10.595506855349401</c:v>
                </c:pt>
                <c:pt idx="7698">
                  <c:v>10.596883431529101</c:v>
                </c:pt>
                <c:pt idx="7699">
                  <c:v>10.598260007708801</c:v>
                </c:pt>
                <c:pt idx="7700">
                  <c:v>10.5996365838886</c:v>
                </c:pt>
                <c:pt idx="7701">
                  <c:v>10.6010131600683</c:v>
                </c:pt>
                <c:pt idx="7702">
                  <c:v>10.602389736248</c:v>
                </c:pt>
                <c:pt idx="7703">
                  <c:v>10.6037663124277</c:v>
                </c:pt>
                <c:pt idx="7704">
                  <c:v>10.605142888607499</c:v>
                </c:pt>
                <c:pt idx="7705">
                  <c:v>10.606519464787199</c:v>
                </c:pt>
                <c:pt idx="7706">
                  <c:v>10.607896040966899</c:v>
                </c:pt>
                <c:pt idx="7707">
                  <c:v>10.609272617146599</c:v>
                </c:pt>
                <c:pt idx="7708">
                  <c:v>10.610649193326401</c:v>
                </c:pt>
                <c:pt idx="7709">
                  <c:v>10.612025769506101</c:v>
                </c:pt>
                <c:pt idx="7710">
                  <c:v>10.613402345685801</c:v>
                </c:pt>
                <c:pt idx="7711">
                  <c:v>10.614778921865501</c:v>
                </c:pt>
                <c:pt idx="7712">
                  <c:v>10.6161554980453</c:v>
                </c:pt>
                <c:pt idx="7713">
                  <c:v>10.617532074225</c:v>
                </c:pt>
                <c:pt idx="7714">
                  <c:v>10.6189086504047</c:v>
                </c:pt>
                <c:pt idx="7715">
                  <c:v>10.6202852265844</c:v>
                </c:pt>
                <c:pt idx="7716">
                  <c:v>10.6216618027642</c:v>
                </c:pt>
                <c:pt idx="7717">
                  <c:v>10.6230383789439</c:v>
                </c:pt>
                <c:pt idx="7718">
                  <c:v>10.6244149551236</c:v>
                </c:pt>
                <c:pt idx="7719">
                  <c:v>10.6257915313033</c:v>
                </c:pt>
                <c:pt idx="7720">
                  <c:v>10.627168107483101</c:v>
                </c:pt>
                <c:pt idx="7721">
                  <c:v>10.628544683662801</c:v>
                </c:pt>
                <c:pt idx="7722">
                  <c:v>10.629921259842501</c:v>
                </c:pt>
                <c:pt idx="7723">
                  <c:v>10.631297836022201</c:v>
                </c:pt>
                <c:pt idx="7724">
                  <c:v>10.632674412202</c:v>
                </c:pt>
                <c:pt idx="7725">
                  <c:v>10.6340509883817</c:v>
                </c:pt>
                <c:pt idx="7726">
                  <c:v>10.6354275645614</c:v>
                </c:pt>
                <c:pt idx="7727">
                  <c:v>10.6368041407412</c:v>
                </c:pt>
                <c:pt idx="7728">
                  <c:v>10.6381807169209</c:v>
                </c:pt>
                <c:pt idx="7729">
                  <c:v>10.6395572931006</c:v>
                </c:pt>
                <c:pt idx="7730">
                  <c:v>10.6409338692803</c:v>
                </c:pt>
                <c:pt idx="7731">
                  <c:v>10.642310445460099</c:v>
                </c:pt>
                <c:pt idx="7732">
                  <c:v>10.643687021639799</c:v>
                </c:pt>
                <c:pt idx="7733">
                  <c:v>10.645063597819499</c:v>
                </c:pt>
                <c:pt idx="7734">
                  <c:v>10.646440173999199</c:v>
                </c:pt>
                <c:pt idx="7735">
                  <c:v>10.647816750179</c:v>
                </c:pt>
                <c:pt idx="7736">
                  <c:v>10.6491933263587</c:v>
                </c:pt>
                <c:pt idx="7737">
                  <c:v>10.6505699025384</c:v>
                </c:pt>
                <c:pt idx="7738">
                  <c:v>10.6519464787181</c:v>
                </c:pt>
                <c:pt idx="7739">
                  <c:v>10.6533230548979</c:v>
                </c:pt>
                <c:pt idx="7740">
                  <c:v>10.6546996310776</c:v>
                </c:pt>
                <c:pt idx="7741">
                  <c:v>10.6560762072573</c:v>
                </c:pt>
                <c:pt idx="7742">
                  <c:v>10.657452783437</c:v>
                </c:pt>
                <c:pt idx="7743">
                  <c:v>10.658829359616799</c:v>
                </c:pt>
                <c:pt idx="7744">
                  <c:v>10.660205935796499</c:v>
                </c:pt>
                <c:pt idx="7745">
                  <c:v>10.661582511976199</c:v>
                </c:pt>
                <c:pt idx="7746">
                  <c:v>10.662959088155899</c:v>
                </c:pt>
                <c:pt idx="7747">
                  <c:v>10.664335664335701</c:v>
                </c:pt>
                <c:pt idx="7748">
                  <c:v>10.665712240515401</c:v>
                </c:pt>
                <c:pt idx="7749">
                  <c:v>10.667088816695101</c:v>
                </c:pt>
                <c:pt idx="7750">
                  <c:v>10.668465392874801</c:v>
                </c:pt>
                <c:pt idx="7751">
                  <c:v>10.6698419690546</c:v>
                </c:pt>
                <c:pt idx="7752">
                  <c:v>10.6712185452343</c:v>
                </c:pt>
                <c:pt idx="7753">
                  <c:v>10.672595121414</c:v>
                </c:pt>
                <c:pt idx="7754">
                  <c:v>10.6739716975937</c:v>
                </c:pt>
                <c:pt idx="7755">
                  <c:v>10.675348273773499</c:v>
                </c:pt>
                <c:pt idx="7756">
                  <c:v>10.676724849953199</c:v>
                </c:pt>
                <c:pt idx="7757">
                  <c:v>10.678101426132899</c:v>
                </c:pt>
                <c:pt idx="7758">
                  <c:v>10.679478002312701</c:v>
                </c:pt>
                <c:pt idx="7759">
                  <c:v>10.680854578492401</c:v>
                </c:pt>
                <c:pt idx="7760">
                  <c:v>10.682231154672101</c:v>
                </c:pt>
                <c:pt idx="7761">
                  <c:v>10.683607730851801</c:v>
                </c:pt>
                <c:pt idx="7762">
                  <c:v>10.6849843070316</c:v>
                </c:pt>
                <c:pt idx="7763">
                  <c:v>10.6863608832113</c:v>
                </c:pt>
                <c:pt idx="7764">
                  <c:v>10.687737459391</c:v>
                </c:pt>
                <c:pt idx="7765">
                  <c:v>10.6891140355707</c:v>
                </c:pt>
                <c:pt idx="7766">
                  <c:v>10.6904906117505</c:v>
                </c:pt>
                <c:pt idx="7767">
                  <c:v>10.6918671879302</c:v>
                </c:pt>
                <c:pt idx="7768">
                  <c:v>10.6932437641099</c:v>
                </c:pt>
                <c:pt idx="7769">
                  <c:v>10.6946203402896</c:v>
                </c:pt>
                <c:pt idx="7770">
                  <c:v>10.695996916469401</c:v>
                </c:pt>
                <c:pt idx="7771">
                  <c:v>10.697373492649101</c:v>
                </c:pt>
                <c:pt idx="7772">
                  <c:v>10.698750068828801</c:v>
                </c:pt>
                <c:pt idx="7773">
                  <c:v>10.700126645008501</c:v>
                </c:pt>
                <c:pt idx="7774">
                  <c:v>10.7015032211883</c:v>
                </c:pt>
                <c:pt idx="7775">
                  <c:v>10.702879797368</c:v>
                </c:pt>
                <c:pt idx="7776">
                  <c:v>10.7042563735477</c:v>
                </c:pt>
                <c:pt idx="7777">
                  <c:v>10.7056329497274</c:v>
                </c:pt>
                <c:pt idx="7778">
                  <c:v>10.7070095259072</c:v>
                </c:pt>
                <c:pt idx="7779">
                  <c:v>10.7083861020869</c:v>
                </c:pt>
                <c:pt idx="7780">
                  <c:v>10.7097626782666</c:v>
                </c:pt>
                <c:pt idx="7781">
                  <c:v>10.7111392544463</c:v>
                </c:pt>
                <c:pt idx="7782">
                  <c:v>10.712515830626099</c:v>
                </c:pt>
                <c:pt idx="7783">
                  <c:v>10.713892406805799</c:v>
                </c:pt>
                <c:pt idx="7784">
                  <c:v>10.715268982985499</c:v>
                </c:pt>
                <c:pt idx="7785">
                  <c:v>10.716645559165199</c:v>
                </c:pt>
                <c:pt idx="7786">
                  <c:v>10.718022135345</c:v>
                </c:pt>
                <c:pt idx="7787">
                  <c:v>10.7193987115247</c:v>
                </c:pt>
                <c:pt idx="7788">
                  <c:v>10.7207752877044</c:v>
                </c:pt>
                <c:pt idx="7789">
                  <c:v>10.7221518638842</c:v>
                </c:pt>
                <c:pt idx="7790">
                  <c:v>10.7235284400639</c:v>
                </c:pt>
                <c:pt idx="7791">
                  <c:v>10.7249050162436</c:v>
                </c:pt>
                <c:pt idx="7792">
                  <c:v>10.7262815924233</c:v>
                </c:pt>
                <c:pt idx="7793">
                  <c:v>10.727658168603099</c:v>
                </c:pt>
                <c:pt idx="7794">
                  <c:v>10.729034744782799</c:v>
                </c:pt>
                <c:pt idx="7795">
                  <c:v>10.730411320962499</c:v>
                </c:pt>
                <c:pt idx="7796">
                  <c:v>10.731787897142199</c:v>
                </c:pt>
                <c:pt idx="7797">
                  <c:v>10.733164473322001</c:v>
                </c:pt>
                <c:pt idx="7798">
                  <c:v>10.734541049501701</c:v>
                </c:pt>
                <c:pt idx="7799">
                  <c:v>10.735917625681401</c:v>
                </c:pt>
                <c:pt idx="7800">
                  <c:v>10.737294201861101</c:v>
                </c:pt>
                <c:pt idx="7801">
                  <c:v>10.7386707780409</c:v>
                </c:pt>
                <c:pt idx="7802">
                  <c:v>10.7400473542206</c:v>
                </c:pt>
                <c:pt idx="7803">
                  <c:v>10.7414239304003</c:v>
                </c:pt>
                <c:pt idx="7804">
                  <c:v>10.74280050658</c:v>
                </c:pt>
                <c:pt idx="7805">
                  <c:v>10.7441770827598</c:v>
                </c:pt>
                <c:pt idx="7806">
                  <c:v>10.7455536589395</c:v>
                </c:pt>
                <c:pt idx="7807">
                  <c:v>10.7469302351192</c:v>
                </c:pt>
                <c:pt idx="7808">
                  <c:v>10.7483068112989</c:v>
                </c:pt>
                <c:pt idx="7809">
                  <c:v>10.749683387478701</c:v>
                </c:pt>
                <c:pt idx="7810">
                  <c:v>10.751059963658401</c:v>
                </c:pt>
                <c:pt idx="7811">
                  <c:v>10.752436539838101</c:v>
                </c:pt>
                <c:pt idx="7812">
                  <c:v>10.753813116017801</c:v>
                </c:pt>
                <c:pt idx="7813">
                  <c:v>10.7551896921976</c:v>
                </c:pt>
                <c:pt idx="7814">
                  <c:v>10.7565662683773</c:v>
                </c:pt>
                <c:pt idx="7815">
                  <c:v>10.757942844557</c:v>
                </c:pt>
                <c:pt idx="7816">
                  <c:v>10.7593194207367</c:v>
                </c:pt>
                <c:pt idx="7817">
                  <c:v>10.7606959969165</c:v>
                </c:pt>
                <c:pt idx="7818">
                  <c:v>10.7620725730962</c:v>
                </c:pt>
                <c:pt idx="7819">
                  <c:v>10.7634491492759</c:v>
                </c:pt>
                <c:pt idx="7820">
                  <c:v>10.7648257254556</c:v>
                </c:pt>
                <c:pt idx="7821">
                  <c:v>10.766202301635399</c:v>
                </c:pt>
                <c:pt idx="7822">
                  <c:v>10.767578877815099</c:v>
                </c:pt>
                <c:pt idx="7823">
                  <c:v>10.768955453994799</c:v>
                </c:pt>
                <c:pt idx="7824">
                  <c:v>10.7703320301746</c:v>
                </c:pt>
                <c:pt idx="7825">
                  <c:v>10.7717086063543</c:v>
                </c:pt>
                <c:pt idx="7826">
                  <c:v>10.773085182534</c:v>
                </c:pt>
                <c:pt idx="7827">
                  <c:v>10.7744617587137</c:v>
                </c:pt>
                <c:pt idx="7828">
                  <c:v>10.7758383348935</c:v>
                </c:pt>
                <c:pt idx="7829">
                  <c:v>10.7772149110732</c:v>
                </c:pt>
                <c:pt idx="7830">
                  <c:v>10.7785914872529</c:v>
                </c:pt>
                <c:pt idx="7831">
                  <c:v>10.7799680634326</c:v>
                </c:pt>
                <c:pt idx="7832">
                  <c:v>10.781344639612399</c:v>
                </c:pt>
                <c:pt idx="7833">
                  <c:v>10.782721215792099</c:v>
                </c:pt>
                <c:pt idx="7834">
                  <c:v>10.784097791971799</c:v>
                </c:pt>
                <c:pt idx="7835">
                  <c:v>10.785474368151499</c:v>
                </c:pt>
                <c:pt idx="7836">
                  <c:v>10.786850944331301</c:v>
                </c:pt>
                <c:pt idx="7837">
                  <c:v>10.788227520511001</c:v>
                </c:pt>
                <c:pt idx="7838">
                  <c:v>10.789604096690701</c:v>
                </c:pt>
                <c:pt idx="7839">
                  <c:v>10.790980672870401</c:v>
                </c:pt>
                <c:pt idx="7840">
                  <c:v>10.7923572490502</c:v>
                </c:pt>
                <c:pt idx="7841">
                  <c:v>10.7937338252299</c:v>
                </c:pt>
                <c:pt idx="7842">
                  <c:v>10.7951104014096</c:v>
                </c:pt>
                <c:pt idx="7843">
                  <c:v>10.7964869775893</c:v>
                </c:pt>
                <c:pt idx="7844">
                  <c:v>10.797863553769099</c:v>
                </c:pt>
                <c:pt idx="7845">
                  <c:v>10.799240129948799</c:v>
                </c:pt>
                <c:pt idx="7846">
                  <c:v>10.800616706128499</c:v>
                </c:pt>
                <c:pt idx="7847">
                  <c:v>10.801993282308199</c:v>
                </c:pt>
                <c:pt idx="7848">
                  <c:v>10.803369858488001</c:v>
                </c:pt>
                <c:pt idx="7849">
                  <c:v>10.804746434667701</c:v>
                </c:pt>
                <c:pt idx="7850">
                  <c:v>10.806123010847401</c:v>
                </c:pt>
                <c:pt idx="7851">
                  <c:v>10.807499587027101</c:v>
                </c:pt>
                <c:pt idx="7852">
                  <c:v>10.8088761632069</c:v>
                </c:pt>
                <c:pt idx="7853">
                  <c:v>10.8102527393866</c:v>
                </c:pt>
                <c:pt idx="7854">
                  <c:v>10.8116293155663</c:v>
                </c:pt>
                <c:pt idx="7855">
                  <c:v>10.8130058917461</c:v>
                </c:pt>
                <c:pt idx="7856">
                  <c:v>10.8143824679258</c:v>
                </c:pt>
                <c:pt idx="7857">
                  <c:v>10.8157590441055</c:v>
                </c:pt>
                <c:pt idx="7858">
                  <c:v>10.8171356202852</c:v>
                </c:pt>
                <c:pt idx="7859">
                  <c:v>10.818512196465001</c:v>
                </c:pt>
                <c:pt idx="7860">
                  <c:v>10.819888772644701</c:v>
                </c:pt>
                <c:pt idx="7861">
                  <c:v>10.821265348824401</c:v>
                </c:pt>
                <c:pt idx="7862">
                  <c:v>10.822641925004101</c:v>
                </c:pt>
                <c:pt idx="7863">
                  <c:v>10.8240185011839</c:v>
                </c:pt>
                <c:pt idx="7864">
                  <c:v>10.8253950773636</c:v>
                </c:pt>
                <c:pt idx="7865">
                  <c:v>10.8267716535433</c:v>
                </c:pt>
                <c:pt idx="7866">
                  <c:v>10.828148229723</c:v>
                </c:pt>
                <c:pt idx="7867">
                  <c:v>10.8295248059028</c:v>
                </c:pt>
                <c:pt idx="7868">
                  <c:v>10.8309013820825</c:v>
                </c:pt>
                <c:pt idx="7869">
                  <c:v>10.8322779582622</c:v>
                </c:pt>
                <c:pt idx="7870">
                  <c:v>10.8336545344419</c:v>
                </c:pt>
                <c:pt idx="7871">
                  <c:v>10.835031110621699</c:v>
                </c:pt>
                <c:pt idx="7872">
                  <c:v>10.836407686801399</c:v>
                </c:pt>
                <c:pt idx="7873">
                  <c:v>10.837784262981099</c:v>
                </c:pt>
                <c:pt idx="7874">
                  <c:v>10.839160839160799</c:v>
                </c:pt>
                <c:pt idx="7875">
                  <c:v>10.8405374153406</c:v>
                </c:pt>
                <c:pt idx="7876">
                  <c:v>10.8419139915203</c:v>
                </c:pt>
                <c:pt idx="7877">
                  <c:v>10.8432905677</c:v>
                </c:pt>
                <c:pt idx="7878">
                  <c:v>10.8446671438797</c:v>
                </c:pt>
                <c:pt idx="7879">
                  <c:v>10.8460437200595</c:v>
                </c:pt>
                <c:pt idx="7880">
                  <c:v>10.8474202962392</c:v>
                </c:pt>
                <c:pt idx="7881">
                  <c:v>10.8487968724189</c:v>
                </c:pt>
                <c:pt idx="7882">
                  <c:v>10.8501734485986</c:v>
                </c:pt>
                <c:pt idx="7883">
                  <c:v>10.851550024778399</c:v>
                </c:pt>
                <c:pt idx="7884">
                  <c:v>10.852926600958099</c:v>
                </c:pt>
                <c:pt idx="7885">
                  <c:v>10.854303177137799</c:v>
                </c:pt>
                <c:pt idx="7886">
                  <c:v>10.855679753317601</c:v>
                </c:pt>
                <c:pt idx="7887">
                  <c:v>10.857056329497301</c:v>
                </c:pt>
                <c:pt idx="7888">
                  <c:v>10.858432905677001</c:v>
                </c:pt>
                <c:pt idx="7889">
                  <c:v>10.859809481856701</c:v>
                </c:pt>
                <c:pt idx="7890">
                  <c:v>10.8611860580365</c:v>
                </c:pt>
                <c:pt idx="7891">
                  <c:v>10.8625626342162</c:v>
                </c:pt>
                <c:pt idx="7892">
                  <c:v>10.8639392103959</c:v>
                </c:pt>
                <c:pt idx="7893">
                  <c:v>10.8653157865756</c:v>
                </c:pt>
                <c:pt idx="7894">
                  <c:v>10.8666923627554</c:v>
                </c:pt>
                <c:pt idx="7895">
                  <c:v>10.8680689389351</c:v>
                </c:pt>
                <c:pt idx="7896">
                  <c:v>10.8694455151148</c:v>
                </c:pt>
                <c:pt idx="7897">
                  <c:v>10.8708220912945</c:v>
                </c:pt>
                <c:pt idx="7898">
                  <c:v>10.872198667474301</c:v>
                </c:pt>
                <c:pt idx="7899">
                  <c:v>10.873575243654001</c:v>
                </c:pt>
                <c:pt idx="7900">
                  <c:v>10.874951819833701</c:v>
                </c:pt>
                <c:pt idx="7901">
                  <c:v>10.876328396013401</c:v>
                </c:pt>
                <c:pt idx="7902">
                  <c:v>10.8777049721932</c:v>
                </c:pt>
                <c:pt idx="7903">
                  <c:v>10.8790815483729</c:v>
                </c:pt>
                <c:pt idx="7904">
                  <c:v>10.8804581245526</c:v>
                </c:pt>
                <c:pt idx="7905">
                  <c:v>10.8818347007323</c:v>
                </c:pt>
                <c:pt idx="7906">
                  <c:v>10.8832112769121</c:v>
                </c:pt>
                <c:pt idx="7907">
                  <c:v>10.8845878530918</c:v>
                </c:pt>
                <c:pt idx="7908">
                  <c:v>10.8859644292715</c:v>
                </c:pt>
                <c:pt idx="7909">
                  <c:v>10.8873410054512</c:v>
                </c:pt>
                <c:pt idx="7910">
                  <c:v>10.888717581630999</c:v>
                </c:pt>
                <c:pt idx="7911">
                  <c:v>10.890094157810699</c:v>
                </c:pt>
                <c:pt idx="7912">
                  <c:v>10.891470733990401</c:v>
                </c:pt>
                <c:pt idx="7913">
                  <c:v>10.892847310170101</c:v>
                </c:pt>
                <c:pt idx="7914">
                  <c:v>10.8942238863499</c:v>
                </c:pt>
                <c:pt idx="7915">
                  <c:v>10.8956004625296</c:v>
                </c:pt>
                <c:pt idx="7916">
                  <c:v>10.8969770387093</c:v>
                </c:pt>
                <c:pt idx="7917">
                  <c:v>10.8983536148891</c:v>
                </c:pt>
                <c:pt idx="7918">
                  <c:v>10.8997301910688</c:v>
                </c:pt>
                <c:pt idx="7919">
                  <c:v>10.9011067672485</c:v>
                </c:pt>
                <c:pt idx="7920">
                  <c:v>10.9024833434282</c:v>
                </c:pt>
                <c:pt idx="7921">
                  <c:v>10.903859919607999</c:v>
                </c:pt>
                <c:pt idx="7922">
                  <c:v>10.905236495787699</c:v>
                </c:pt>
                <c:pt idx="7923">
                  <c:v>10.906613071967399</c:v>
                </c:pt>
                <c:pt idx="7924">
                  <c:v>10.907989648147099</c:v>
                </c:pt>
                <c:pt idx="7925">
                  <c:v>10.909366224326901</c:v>
                </c:pt>
                <c:pt idx="7926">
                  <c:v>10.910742800506601</c:v>
                </c:pt>
                <c:pt idx="7927">
                  <c:v>10.9121193766863</c:v>
                </c:pt>
                <c:pt idx="7928">
                  <c:v>10.913495952866</c:v>
                </c:pt>
                <c:pt idx="7929">
                  <c:v>10.9148725290458</c:v>
                </c:pt>
                <c:pt idx="7930">
                  <c:v>10.9162491052255</c:v>
                </c:pt>
                <c:pt idx="7931">
                  <c:v>10.9176256814052</c:v>
                </c:pt>
                <c:pt idx="7932">
                  <c:v>10.9190022575849</c:v>
                </c:pt>
                <c:pt idx="7933">
                  <c:v>10.920378833764699</c:v>
                </c:pt>
                <c:pt idx="7934">
                  <c:v>10.921755409944399</c:v>
                </c:pt>
                <c:pt idx="7935">
                  <c:v>10.923131986124099</c:v>
                </c:pt>
                <c:pt idx="7936">
                  <c:v>10.924508562303799</c:v>
                </c:pt>
                <c:pt idx="7937">
                  <c:v>10.925885138483601</c:v>
                </c:pt>
                <c:pt idx="7938">
                  <c:v>10.927261714663301</c:v>
                </c:pt>
                <c:pt idx="7939">
                  <c:v>10.928638290843001</c:v>
                </c:pt>
                <c:pt idx="7940">
                  <c:v>10.930014867022701</c:v>
                </c:pt>
                <c:pt idx="7941">
                  <c:v>10.9313914432025</c:v>
                </c:pt>
                <c:pt idx="7942">
                  <c:v>10.9327680193822</c:v>
                </c:pt>
                <c:pt idx="7943">
                  <c:v>10.9341445955619</c:v>
                </c:pt>
                <c:pt idx="7944">
                  <c:v>10.9355211717416</c:v>
                </c:pt>
                <c:pt idx="7945">
                  <c:v>10.9368977479214</c:v>
                </c:pt>
                <c:pt idx="7946">
                  <c:v>10.9382743241011</c:v>
                </c:pt>
                <c:pt idx="7947">
                  <c:v>10.9396509002808</c:v>
                </c:pt>
                <c:pt idx="7948">
                  <c:v>10.941027476460601</c:v>
                </c:pt>
                <c:pt idx="7949">
                  <c:v>10.942404052640301</c:v>
                </c:pt>
                <c:pt idx="7950">
                  <c:v>10.943780628820001</c:v>
                </c:pt>
                <c:pt idx="7951">
                  <c:v>10.945157204999701</c:v>
                </c:pt>
                <c:pt idx="7952">
                  <c:v>10.9465337811795</c:v>
                </c:pt>
                <c:pt idx="7953">
                  <c:v>10.9479103573592</c:v>
                </c:pt>
                <c:pt idx="7954">
                  <c:v>10.9492869335389</c:v>
                </c:pt>
                <c:pt idx="7955">
                  <c:v>10.9506635097186</c:v>
                </c:pt>
                <c:pt idx="7956">
                  <c:v>10.9520400858984</c:v>
                </c:pt>
                <c:pt idx="7957">
                  <c:v>10.9534166620781</c:v>
                </c:pt>
                <c:pt idx="7958">
                  <c:v>10.9547932382578</c:v>
                </c:pt>
                <c:pt idx="7959">
                  <c:v>10.9561698144375</c:v>
                </c:pt>
                <c:pt idx="7960">
                  <c:v>10.957546390617299</c:v>
                </c:pt>
                <c:pt idx="7961">
                  <c:v>10.958922966796999</c:v>
                </c:pt>
                <c:pt idx="7962">
                  <c:v>10.960299542976699</c:v>
                </c:pt>
                <c:pt idx="7963">
                  <c:v>10.961676119156399</c:v>
                </c:pt>
                <c:pt idx="7964">
                  <c:v>10.9630526953362</c:v>
                </c:pt>
                <c:pt idx="7965">
                  <c:v>10.9644292715159</c:v>
                </c:pt>
                <c:pt idx="7966">
                  <c:v>10.9658058476956</c:v>
                </c:pt>
                <c:pt idx="7967">
                  <c:v>10.9671824238753</c:v>
                </c:pt>
                <c:pt idx="7968">
                  <c:v>10.9685590000551</c:v>
                </c:pt>
                <c:pt idx="7969">
                  <c:v>10.9699355762348</c:v>
                </c:pt>
                <c:pt idx="7970">
                  <c:v>10.9713121524145</c:v>
                </c:pt>
                <c:pt idx="7971">
                  <c:v>10.9726887285942</c:v>
                </c:pt>
                <c:pt idx="7972">
                  <c:v>10.974065304773999</c:v>
                </c:pt>
                <c:pt idx="7973">
                  <c:v>10.975441880953699</c:v>
                </c:pt>
                <c:pt idx="7974">
                  <c:v>10.976818457133399</c:v>
                </c:pt>
                <c:pt idx="7975">
                  <c:v>10.978195033313099</c:v>
                </c:pt>
                <c:pt idx="7976">
                  <c:v>10.979571609492901</c:v>
                </c:pt>
                <c:pt idx="7977">
                  <c:v>10.980948185672601</c:v>
                </c:pt>
                <c:pt idx="7978">
                  <c:v>10.982324761852301</c:v>
                </c:pt>
                <c:pt idx="7979">
                  <c:v>10.983701338032001</c:v>
                </c:pt>
                <c:pt idx="7980">
                  <c:v>10.9850779142118</c:v>
                </c:pt>
                <c:pt idx="7981">
                  <c:v>10.9864544903915</c:v>
                </c:pt>
                <c:pt idx="7982">
                  <c:v>10.9878310665712</c:v>
                </c:pt>
                <c:pt idx="7983">
                  <c:v>10.989207642750999</c:v>
                </c:pt>
                <c:pt idx="7984">
                  <c:v>10.990584218930699</c:v>
                </c:pt>
                <c:pt idx="7985">
                  <c:v>10.991960795110399</c:v>
                </c:pt>
                <c:pt idx="7986">
                  <c:v>10.993337371290099</c:v>
                </c:pt>
                <c:pt idx="7987">
                  <c:v>10.994713947469901</c:v>
                </c:pt>
                <c:pt idx="7988">
                  <c:v>10.996090523649601</c:v>
                </c:pt>
                <c:pt idx="7989">
                  <c:v>10.997467099829301</c:v>
                </c:pt>
                <c:pt idx="7990">
                  <c:v>10.998843676009001</c:v>
                </c:pt>
                <c:pt idx="7991">
                  <c:v>11.0002202521888</c:v>
                </c:pt>
                <c:pt idx="7992">
                  <c:v>11.0015968283685</c:v>
                </c:pt>
                <c:pt idx="7993">
                  <c:v>11.0029734045482</c:v>
                </c:pt>
                <c:pt idx="7994">
                  <c:v>11.0043499807279</c:v>
                </c:pt>
                <c:pt idx="7995">
                  <c:v>11.0057265569077</c:v>
                </c:pt>
                <c:pt idx="7996">
                  <c:v>11.0071031330874</c:v>
                </c:pt>
                <c:pt idx="7997">
                  <c:v>11.0084797092671</c:v>
                </c:pt>
                <c:pt idx="7998">
                  <c:v>11.0098562854468</c:v>
                </c:pt>
                <c:pt idx="7999">
                  <c:v>11.011232861626601</c:v>
                </c:pt>
                <c:pt idx="8000">
                  <c:v>11.012609437806301</c:v>
                </c:pt>
                <c:pt idx="8001">
                  <c:v>11.013986013986001</c:v>
                </c:pt>
                <c:pt idx="8002">
                  <c:v>11.015362590165701</c:v>
                </c:pt>
                <c:pt idx="8003">
                  <c:v>11.0167391663455</c:v>
                </c:pt>
                <c:pt idx="8004">
                  <c:v>11.0181157425252</c:v>
                </c:pt>
                <c:pt idx="8005">
                  <c:v>11.0194923187049</c:v>
                </c:pt>
                <c:pt idx="8006">
                  <c:v>11.0208688948846</c:v>
                </c:pt>
                <c:pt idx="8007">
                  <c:v>11.0222454710644</c:v>
                </c:pt>
                <c:pt idx="8008">
                  <c:v>11.0236220472441</c:v>
                </c:pt>
                <c:pt idx="8009">
                  <c:v>11.0249986234238</c:v>
                </c:pt>
                <c:pt idx="8010">
                  <c:v>11.0263751996035</c:v>
                </c:pt>
                <c:pt idx="8011">
                  <c:v>11.027751775783299</c:v>
                </c:pt>
                <c:pt idx="8012">
                  <c:v>11.029128351962999</c:v>
                </c:pt>
                <c:pt idx="8013">
                  <c:v>11.030504928142699</c:v>
                </c:pt>
                <c:pt idx="8014">
                  <c:v>11.0318815043225</c:v>
                </c:pt>
                <c:pt idx="8015">
                  <c:v>11.0332580805022</c:v>
                </c:pt>
                <c:pt idx="8016">
                  <c:v>11.0346346566819</c:v>
                </c:pt>
                <c:pt idx="8017">
                  <c:v>11.0360112328616</c:v>
                </c:pt>
                <c:pt idx="8018">
                  <c:v>11.0373878090414</c:v>
                </c:pt>
                <c:pt idx="8019">
                  <c:v>11.0387643852211</c:v>
                </c:pt>
                <c:pt idx="8020">
                  <c:v>11.0401409614008</c:v>
                </c:pt>
                <c:pt idx="8021">
                  <c:v>11.0415175375805</c:v>
                </c:pt>
                <c:pt idx="8022">
                  <c:v>11.042894113760299</c:v>
                </c:pt>
                <c:pt idx="8023">
                  <c:v>11.044270689939999</c:v>
                </c:pt>
                <c:pt idx="8024">
                  <c:v>11.045647266119699</c:v>
                </c:pt>
                <c:pt idx="8025">
                  <c:v>11.047023842299399</c:v>
                </c:pt>
                <c:pt idx="8026">
                  <c:v>11.048400418479201</c:v>
                </c:pt>
                <c:pt idx="8027">
                  <c:v>11.049776994658901</c:v>
                </c:pt>
                <c:pt idx="8028">
                  <c:v>11.051153570838601</c:v>
                </c:pt>
                <c:pt idx="8029">
                  <c:v>11.052530147018301</c:v>
                </c:pt>
                <c:pt idx="8030">
                  <c:v>11.0539067231981</c:v>
                </c:pt>
                <c:pt idx="8031">
                  <c:v>11.0552832993778</c:v>
                </c:pt>
                <c:pt idx="8032">
                  <c:v>11.0566598755575</c:v>
                </c:pt>
                <c:pt idx="8033">
                  <c:v>11.0580364517372</c:v>
                </c:pt>
                <c:pt idx="8034">
                  <c:v>11.059413027917</c:v>
                </c:pt>
                <c:pt idx="8035">
                  <c:v>11.0607896040967</c:v>
                </c:pt>
                <c:pt idx="8036">
                  <c:v>11.0621661802764</c:v>
                </c:pt>
                <c:pt idx="8037">
                  <c:v>11.0635427564561</c:v>
                </c:pt>
                <c:pt idx="8038">
                  <c:v>11.064919332635901</c:v>
                </c:pt>
                <c:pt idx="8039">
                  <c:v>11.066295908815601</c:v>
                </c:pt>
                <c:pt idx="8040">
                  <c:v>11.067672484995301</c:v>
                </c:pt>
                <c:pt idx="8041">
                  <c:v>11.069049061175001</c:v>
                </c:pt>
                <c:pt idx="8042">
                  <c:v>11.0704256373548</c:v>
                </c:pt>
                <c:pt idx="8043">
                  <c:v>11.0718022135345</c:v>
                </c:pt>
                <c:pt idx="8044">
                  <c:v>11.0731787897142</c:v>
                </c:pt>
                <c:pt idx="8045">
                  <c:v>11.074555365894</c:v>
                </c:pt>
                <c:pt idx="8046">
                  <c:v>11.0759319420737</c:v>
                </c:pt>
                <c:pt idx="8047">
                  <c:v>11.0773085182534</c:v>
                </c:pt>
                <c:pt idx="8048">
                  <c:v>11.0786850944331</c:v>
                </c:pt>
                <c:pt idx="8049">
                  <c:v>11.080061670612899</c:v>
                </c:pt>
                <c:pt idx="8050">
                  <c:v>11.081438246792599</c:v>
                </c:pt>
                <c:pt idx="8051">
                  <c:v>11.082814822972299</c:v>
                </c:pt>
                <c:pt idx="8052">
                  <c:v>11.084191399151999</c:v>
                </c:pt>
                <c:pt idx="8053">
                  <c:v>11.0855679753318</c:v>
                </c:pt>
                <c:pt idx="8054">
                  <c:v>11.0869445515115</c:v>
                </c:pt>
                <c:pt idx="8055">
                  <c:v>11.0883211276912</c:v>
                </c:pt>
                <c:pt idx="8056">
                  <c:v>11.0896977038709</c:v>
                </c:pt>
                <c:pt idx="8057">
                  <c:v>11.0910742800507</c:v>
                </c:pt>
                <c:pt idx="8058">
                  <c:v>11.0924508562304</c:v>
                </c:pt>
                <c:pt idx="8059">
                  <c:v>11.0938274324101</c:v>
                </c:pt>
                <c:pt idx="8060">
                  <c:v>11.0952040085898</c:v>
                </c:pt>
                <c:pt idx="8061">
                  <c:v>11.096580584769599</c:v>
                </c:pt>
                <c:pt idx="8062">
                  <c:v>11.097957160949299</c:v>
                </c:pt>
                <c:pt idx="8063">
                  <c:v>11.099333737128999</c:v>
                </c:pt>
                <c:pt idx="8064">
                  <c:v>11.100710313308699</c:v>
                </c:pt>
                <c:pt idx="8065">
                  <c:v>11.102086889488501</c:v>
                </c:pt>
                <c:pt idx="8066">
                  <c:v>11.103463465668201</c:v>
                </c:pt>
                <c:pt idx="8067">
                  <c:v>11.104840041847901</c:v>
                </c:pt>
                <c:pt idx="8068">
                  <c:v>11.106216618027601</c:v>
                </c:pt>
                <c:pt idx="8069">
                  <c:v>11.1075931942074</c:v>
                </c:pt>
                <c:pt idx="8070">
                  <c:v>11.1089697703871</c:v>
                </c:pt>
                <c:pt idx="8071">
                  <c:v>11.1103463465668</c:v>
                </c:pt>
                <c:pt idx="8072">
                  <c:v>11.1117229227465</c:v>
                </c:pt>
                <c:pt idx="8073">
                  <c:v>11.113099498926299</c:v>
                </c:pt>
                <c:pt idx="8074">
                  <c:v>11.114476075105999</c:v>
                </c:pt>
                <c:pt idx="8075">
                  <c:v>11.115852651285699</c:v>
                </c:pt>
                <c:pt idx="8076">
                  <c:v>11.117229227465501</c:v>
                </c:pt>
                <c:pt idx="8077">
                  <c:v>11.118605803645201</c:v>
                </c:pt>
                <c:pt idx="8078">
                  <c:v>11.119982379824901</c:v>
                </c:pt>
                <c:pt idx="8079">
                  <c:v>11.121358956004601</c:v>
                </c:pt>
                <c:pt idx="8080">
                  <c:v>11.1227355321844</c:v>
                </c:pt>
                <c:pt idx="8081">
                  <c:v>11.1241121083641</c:v>
                </c:pt>
                <c:pt idx="8082">
                  <c:v>11.1254886845438</c:v>
                </c:pt>
                <c:pt idx="8083">
                  <c:v>11.1268652607235</c:v>
                </c:pt>
                <c:pt idx="8084">
                  <c:v>11.1282418369033</c:v>
                </c:pt>
                <c:pt idx="8085">
                  <c:v>11.129618413083</c:v>
                </c:pt>
                <c:pt idx="8086">
                  <c:v>11.1309949892627</c:v>
                </c:pt>
                <c:pt idx="8087">
                  <c:v>11.1323715654424</c:v>
                </c:pt>
                <c:pt idx="8088">
                  <c:v>11.133748141622201</c:v>
                </c:pt>
                <c:pt idx="8089">
                  <c:v>11.135124717801901</c:v>
                </c:pt>
                <c:pt idx="8090">
                  <c:v>11.136501293981601</c:v>
                </c:pt>
                <c:pt idx="8091">
                  <c:v>11.137877870161301</c:v>
                </c:pt>
                <c:pt idx="8092">
                  <c:v>11.1392544463411</c:v>
                </c:pt>
                <c:pt idx="8093">
                  <c:v>11.1406310225208</c:v>
                </c:pt>
                <c:pt idx="8094">
                  <c:v>11.1420075987005</c:v>
                </c:pt>
                <c:pt idx="8095">
                  <c:v>11.1433841748802</c:v>
                </c:pt>
                <c:pt idx="8096">
                  <c:v>11.14476075106</c:v>
                </c:pt>
                <c:pt idx="8097">
                  <c:v>11.1461373272397</c:v>
                </c:pt>
                <c:pt idx="8098">
                  <c:v>11.1475139034194</c:v>
                </c:pt>
                <c:pt idx="8099">
                  <c:v>11.1488904795991</c:v>
                </c:pt>
                <c:pt idx="8100">
                  <c:v>11.150267055778899</c:v>
                </c:pt>
                <c:pt idx="8101">
                  <c:v>11.151643631958599</c:v>
                </c:pt>
                <c:pt idx="8102">
                  <c:v>11.153020208138299</c:v>
                </c:pt>
                <c:pt idx="8103">
                  <c:v>11.154396784317999</c:v>
                </c:pt>
                <c:pt idx="8104">
                  <c:v>11.1557733604978</c:v>
                </c:pt>
                <c:pt idx="8105">
                  <c:v>11.1571499366775</c:v>
                </c:pt>
                <c:pt idx="8106">
                  <c:v>11.1585265128572</c:v>
                </c:pt>
                <c:pt idx="8107">
                  <c:v>11.159903089037</c:v>
                </c:pt>
                <c:pt idx="8108">
                  <c:v>11.1612796652167</c:v>
                </c:pt>
                <c:pt idx="8109">
                  <c:v>11.1626562413964</c:v>
                </c:pt>
                <c:pt idx="8110">
                  <c:v>11.1640328175761</c:v>
                </c:pt>
                <c:pt idx="8111">
                  <c:v>11.165409393755899</c:v>
                </c:pt>
                <c:pt idx="8112">
                  <c:v>11.166785969935599</c:v>
                </c:pt>
                <c:pt idx="8113">
                  <c:v>11.168162546115299</c:v>
                </c:pt>
                <c:pt idx="8114">
                  <c:v>11.169539122294999</c:v>
                </c:pt>
                <c:pt idx="8115">
                  <c:v>11.170915698474801</c:v>
                </c:pt>
                <c:pt idx="8116">
                  <c:v>11.172292274654501</c:v>
                </c:pt>
                <c:pt idx="8117">
                  <c:v>11.173668850834201</c:v>
                </c:pt>
                <c:pt idx="8118">
                  <c:v>11.175045427013901</c:v>
                </c:pt>
                <c:pt idx="8119">
                  <c:v>11.1764220031937</c:v>
                </c:pt>
                <c:pt idx="8120">
                  <c:v>11.1777985793734</c:v>
                </c:pt>
                <c:pt idx="8121">
                  <c:v>11.1791751555531</c:v>
                </c:pt>
                <c:pt idx="8122">
                  <c:v>11.1805517317328</c:v>
                </c:pt>
                <c:pt idx="8123">
                  <c:v>11.1819283079126</c:v>
                </c:pt>
                <c:pt idx="8124">
                  <c:v>11.1833048840923</c:v>
                </c:pt>
                <c:pt idx="8125">
                  <c:v>11.184681460271999</c:v>
                </c:pt>
                <c:pt idx="8126">
                  <c:v>11.186058036451699</c:v>
                </c:pt>
                <c:pt idx="8127">
                  <c:v>11.187434612631501</c:v>
                </c:pt>
                <c:pt idx="8128">
                  <c:v>11.188811188811201</c:v>
                </c:pt>
                <c:pt idx="8129">
                  <c:v>11.190187764990901</c:v>
                </c:pt>
                <c:pt idx="8130">
                  <c:v>11.191564341170601</c:v>
                </c:pt>
                <c:pt idx="8131">
                  <c:v>11.1929409173504</c:v>
                </c:pt>
                <c:pt idx="8132">
                  <c:v>11.1943174935301</c:v>
                </c:pt>
                <c:pt idx="8133">
                  <c:v>11.1956940697098</c:v>
                </c:pt>
                <c:pt idx="8134">
                  <c:v>11.1970706458895</c:v>
                </c:pt>
                <c:pt idx="8135">
                  <c:v>11.1984472220693</c:v>
                </c:pt>
                <c:pt idx="8136">
                  <c:v>11.199823798249</c:v>
                </c:pt>
                <c:pt idx="8137">
                  <c:v>11.2012003744287</c:v>
                </c:pt>
                <c:pt idx="8138">
                  <c:v>11.202576950608499</c:v>
                </c:pt>
                <c:pt idx="8139">
                  <c:v>11.203953526788199</c:v>
                </c:pt>
                <c:pt idx="8140">
                  <c:v>11.205330102967901</c:v>
                </c:pt>
                <c:pt idx="8141">
                  <c:v>11.206706679147601</c:v>
                </c:pt>
                <c:pt idx="8142">
                  <c:v>11.2080832553274</c:v>
                </c:pt>
                <c:pt idx="8143">
                  <c:v>11.2094598315071</c:v>
                </c:pt>
                <c:pt idx="8144">
                  <c:v>11.2108364076868</c:v>
                </c:pt>
                <c:pt idx="8145">
                  <c:v>11.2122129838665</c:v>
                </c:pt>
                <c:pt idx="8146">
                  <c:v>11.2135895600463</c:v>
                </c:pt>
                <c:pt idx="8147">
                  <c:v>11.214966136226</c:v>
                </c:pt>
                <c:pt idx="8148">
                  <c:v>11.2163427124057</c:v>
                </c:pt>
                <c:pt idx="8149">
                  <c:v>11.2177192885854</c:v>
                </c:pt>
                <c:pt idx="8150">
                  <c:v>11.219095864765199</c:v>
                </c:pt>
                <c:pt idx="8151">
                  <c:v>11.220472440944899</c:v>
                </c:pt>
                <c:pt idx="8152">
                  <c:v>11.221849017124599</c:v>
                </c:pt>
                <c:pt idx="8153">
                  <c:v>11.223225593304299</c:v>
                </c:pt>
                <c:pt idx="8154">
                  <c:v>11.224602169484101</c:v>
                </c:pt>
                <c:pt idx="8155">
                  <c:v>11.2259787456638</c:v>
                </c:pt>
                <c:pt idx="8156">
                  <c:v>11.2273553218435</c:v>
                </c:pt>
                <c:pt idx="8157">
                  <c:v>11.2287318980232</c:v>
                </c:pt>
                <c:pt idx="8158">
                  <c:v>11.230108474203</c:v>
                </c:pt>
                <c:pt idx="8159">
                  <c:v>11.2314850503827</c:v>
                </c:pt>
                <c:pt idx="8160">
                  <c:v>11.2328616265624</c:v>
                </c:pt>
                <c:pt idx="8161">
                  <c:v>11.2342382027421</c:v>
                </c:pt>
                <c:pt idx="8162">
                  <c:v>11.235614778921899</c:v>
                </c:pt>
                <c:pt idx="8163">
                  <c:v>11.236991355101599</c:v>
                </c:pt>
                <c:pt idx="8164">
                  <c:v>11.238367931281299</c:v>
                </c:pt>
                <c:pt idx="8165">
                  <c:v>11.239744507460999</c:v>
                </c:pt>
                <c:pt idx="8166">
                  <c:v>11.241121083640801</c:v>
                </c:pt>
                <c:pt idx="8167">
                  <c:v>11.242497659820501</c:v>
                </c:pt>
                <c:pt idx="8168">
                  <c:v>11.243874236000201</c:v>
                </c:pt>
                <c:pt idx="8169">
                  <c:v>11.245250812179901</c:v>
                </c:pt>
                <c:pt idx="8170">
                  <c:v>11.2466273883597</c:v>
                </c:pt>
                <c:pt idx="8171">
                  <c:v>11.2480039645394</c:v>
                </c:pt>
                <c:pt idx="8172">
                  <c:v>11.2493805407191</c:v>
                </c:pt>
                <c:pt idx="8173">
                  <c:v>11.2507571168989</c:v>
                </c:pt>
                <c:pt idx="8174">
                  <c:v>11.2521336930786</c:v>
                </c:pt>
                <c:pt idx="8175">
                  <c:v>11.2535102692583</c:v>
                </c:pt>
                <c:pt idx="8176">
                  <c:v>11.254886845438</c:v>
                </c:pt>
                <c:pt idx="8177">
                  <c:v>11.256263421617801</c:v>
                </c:pt>
                <c:pt idx="8178">
                  <c:v>11.257639997797501</c:v>
                </c:pt>
                <c:pt idx="8179">
                  <c:v>11.259016573977201</c:v>
                </c:pt>
                <c:pt idx="8180">
                  <c:v>11.260393150156901</c:v>
                </c:pt>
                <c:pt idx="8181">
                  <c:v>11.2617697263367</c:v>
                </c:pt>
                <c:pt idx="8182">
                  <c:v>11.2631463025164</c:v>
                </c:pt>
                <c:pt idx="8183">
                  <c:v>11.2645228786961</c:v>
                </c:pt>
                <c:pt idx="8184">
                  <c:v>11.2658994548758</c:v>
                </c:pt>
                <c:pt idx="8185">
                  <c:v>11.2672760310556</c:v>
                </c:pt>
                <c:pt idx="8186">
                  <c:v>11.2686526072353</c:v>
                </c:pt>
                <c:pt idx="8187">
                  <c:v>11.270029183415</c:v>
                </c:pt>
                <c:pt idx="8188">
                  <c:v>11.2714057595947</c:v>
                </c:pt>
                <c:pt idx="8189">
                  <c:v>11.272782335774499</c:v>
                </c:pt>
                <c:pt idx="8190">
                  <c:v>11.274158911954199</c:v>
                </c:pt>
                <c:pt idx="8191">
                  <c:v>11.275535488133899</c:v>
                </c:pt>
                <c:pt idx="8192">
                  <c:v>11.276912064313599</c:v>
                </c:pt>
                <c:pt idx="8193">
                  <c:v>11.2782886404934</c:v>
                </c:pt>
                <c:pt idx="8194">
                  <c:v>11.2796652166731</c:v>
                </c:pt>
                <c:pt idx="8195">
                  <c:v>11.2810417928528</c:v>
                </c:pt>
                <c:pt idx="8196">
                  <c:v>11.2824183690325</c:v>
                </c:pt>
                <c:pt idx="8197">
                  <c:v>11.2837949452123</c:v>
                </c:pt>
                <c:pt idx="8198">
                  <c:v>11.285171521392</c:v>
                </c:pt>
                <c:pt idx="8199">
                  <c:v>11.2865480975717</c:v>
                </c:pt>
                <c:pt idx="8200">
                  <c:v>11.2879246737514</c:v>
                </c:pt>
                <c:pt idx="8201">
                  <c:v>11.289301249931199</c:v>
                </c:pt>
                <c:pt idx="8202">
                  <c:v>11.290677826110899</c:v>
                </c:pt>
                <c:pt idx="8203">
                  <c:v>11.292054402290599</c:v>
                </c:pt>
                <c:pt idx="8204">
                  <c:v>11.293430978470401</c:v>
                </c:pt>
                <c:pt idx="8205">
                  <c:v>11.294807554650101</c:v>
                </c:pt>
                <c:pt idx="8206">
                  <c:v>11.296184130829801</c:v>
                </c:pt>
                <c:pt idx="8207">
                  <c:v>11.297560707009501</c:v>
                </c:pt>
                <c:pt idx="8208">
                  <c:v>11.2989372831893</c:v>
                </c:pt>
                <c:pt idx="8209">
                  <c:v>11.300313859369</c:v>
                </c:pt>
                <c:pt idx="8210">
                  <c:v>11.3016904355487</c:v>
                </c:pt>
                <c:pt idx="8211">
                  <c:v>11.3030670117284</c:v>
                </c:pt>
                <c:pt idx="8212">
                  <c:v>11.304443587908199</c:v>
                </c:pt>
                <c:pt idx="8213">
                  <c:v>11.305820164087899</c:v>
                </c:pt>
                <c:pt idx="8214">
                  <c:v>11.307196740267599</c:v>
                </c:pt>
                <c:pt idx="8215">
                  <c:v>11.308573316447299</c:v>
                </c:pt>
                <c:pt idx="8216">
                  <c:v>11.309949892627101</c:v>
                </c:pt>
                <c:pt idx="8217">
                  <c:v>11.311326468806801</c:v>
                </c:pt>
                <c:pt idx="8218">
                  <c:v>11.312703044986501</c:v>
                </c:pt>
                <c:pt idx="8219">
                  <c:v>11.314079621166201</c:v>
                </c:pt>
                <c:pt idx="8220">
                  <c:v>11.315456197346</c:v>
                </c:pt>
                <c:pt idx="8221">
                  <c:v>11.3168327735257</c:v>
                </c:pt>
                <c:pt idx="8222">
                  <c:v>11.3182093497054</c:v>
                </c:pt>
                <c:pt idx="8223">
                  <c:v>11.3195859258851</c:v>
                </c:pt>
                <c:pt idx="8224">
                  <c:v>11.3209625020649</c:v>
                </c:pt>
                <c:pt idx="8225">
                  <c:v>11.3223390782446</c:v>
                </c:pt>
                <c:pt idx="8226">
                  <c:v>11.3237156544243</c:v>
                </c:pt>
                <c:pt idx="8227">
                  <c:v>11.325092230604</c:v>
                </c:pt>
                <c:pt idx="8228">
                  <c:v>11.326468806783801</c:v>
                </c:pt>
                <c:pt idx="8229">
                  <c:v>11.327845382963501</c:v>
                </c:pt>
                <c:pt idx="8230">
                  <c:v>11.329221959143201</c:v>
                </c:pt>
                <c:pt idx="8231">
                  <c:v>11.330598535322901</c:v>
                </c:pt>
                <c:pt idx="8232">
                  <c:v>11.3319751115027</c:v>
                </c:pt>
                <c:pt idx="8233">
                  <c:v>11.3333516876824</c:v>
                </c:pt>
                <c:pt idx="8234">
                  <c:v>11.3347282638621</c:v>
                </c:pt>
                <c:pt idx="8235">
                  <c:v>11.3361048400419</c:v>
                </c:pt>
                <c:pt idx="8236">
                  <c:v>11.3374814162216</c:v>
                </c:pt>
                <c:pt idx="8237">
                  <c:v>11.3388579924013</c:v>
                </c:pt>
                <c:pt idx="8238">
                  <c:v>11.340234568581</c:v>
                </c:pt>
                <c:pt idx="8239">
                  <c:v>11.341611144760799</c:v>
                </c:pt>
                <c:pt idx="8240">
                  <c:v>11.342987720940499</c:v>
                </c:pt>
                <c:pt idx="8241">
                  <c:v>11.344364297120199</c:v>
                </c:pt>
                <c:pt idx="8242">
                  <c:v>11.345740873299899</c:v>
                </c:pt>
                <c:pt idx="8243">
                  <c:v>11.3471174494797</c:v>
                </c:pt>
                <c:pt idx="8244">
                  <c:v>11.3484940256594</c:v>
                </c:pt>
                <c:pt idx="8245">
                  <c:v>11.3498706018391</c:v>
                </c:pt>
                <c:pt idx="8246">
                  <c:v>11.3512471780188</c:v>
                </c:pt>
                <c:pt idx="8247">
                  <c:v>11.3526237541986</c:v>
                </c:pt>
                <c:pt idx="8248">
                  <c:v>11.3540003303783</c:v>
                </c:pt>
                <c:pt idx="8249">
                  <c:v>11.355376906558</c:v>
                </c:pt>
                <c:pt idx="8250">
                  <c:v>11.3567534827377</c:v>
                </c:pt>
                <c:pt idx="8251">
                  <c:v>11.358130058917499</c:v>
                </c:pt>
                <c:pt idx="8252">
                  <c:v>11.359506635097199</c:v>
                </c:pt>
                <c:pt idx="8253">
                  <c:v>11.360883211276899</c:v>
                </c:pt>
                <c:pt idx="8254">
                  <c:v>11.362259787456599</c:v>
                </c:pt>
                <c:pt idx="8255">
                  <c:v>11.363636363636401</c:v>
                </c:pt>
                <c:pt idx="8256">
                  <c:v>11.365012939816101</c:v>
                </c:pt>
                <c:pt idx="8257">
                  <c:v>11.366389515995801</c:v>
                </c:pt>
                <c:pt idx="8258">
                  <c:v>11.367766092175501</c:v>
                </c:pt>
                <c:pt idx="8259">
                  <c:v>11.3691426683553</c:v>
                </c:pt>
                <c:pt idx="8260">
                  <c:v>11.370519244535</c:v>
                </c:pt>
                <c:pt idx="8261">
                  <c:v>11.3718958207147</c:v>
                </c:pt>
                <c:pt idx="8262">
                  <c:v>11.3732723968944</c:v>
                </c:pt>
                <c:pt idx="8263">
                  <c:v>11.3746489730742</c:v>
                </c:pt>
                <c:pt idx="8264">
                  <c:v>11.3760255492539</c:v>
                </c:pt>
                <c:pt idx="8265">
                  <c:v>11.3774021254336</c:v>
                </c:pt>
                <c:pt idx="8266">
                  <c:v>11.378778701613401</c:v>
                </c:pt>
                <c:pt idx="8267">
                  <c:v>11.380155277793101</c:v>
                </c:pt>
                <c:pt idx="8268">
                  <c:v>11.381531853972801</c:v>
                </c:pt>
                <c:pt idx="8269">
                  <c:v>11.382908430152501</c:v>
                </c:pt>
                <c:pt idx="8270">
                  <c:v>11.3842850063323</c:v>
                </c:pt>
                <c:pt idx="8271">
                  <c:v>11.385661582512</c:v>
                </c:pt>
                <c:pt idx="8272">
                  <c:v>11.3870381586917</c:v>
                </c:pt>
                <c:pt idx="8273">
                  <c:v>11.3884147348714</c:v>
                </c:pt>
                <c:pt idx="8274">
                  <c:v>11.3897913110512</c:v>
                </c:pt>
                <c:pt idx="8275">
                  <c:v>11.3911678872309</c:v>
                </c:pt>
                <c:pt idx="8276">
                  <c:v>11.3925444634106</c:v>
                </c:pt>
                <c:pt idx="8277">
                  <c:v>11.3939210395903</c:v>
                </c:pt>
                <c:pt idx="8278">
                  <c:v>11.395297615770099</c:v>
                </c:pt>
                <c:pt idx="8279">
                  <c:v>11.396674191949799</c:v>
                </c:pt>
                <c:pt idx="8280">
                  <c:v>11.398050768129499</c:v>
                </c:pt>
                <c:pt idx="8281">
                  <c:v>11.399427344309199</c:v>
                </c:pt>
                <c:pt idx="8282">
                  <c:v>11.400803920489</c:v>
                </c:pt>
                <c:pt idx="8283">
                  <c:v>11.4021804966687</c:v>
                </c:pt>
                <c:pt idx="8284">
                  <c:v>11.4035570728484</c:v>
                </c:pt>
                <c:pt idx="8285">
                  <c:v>11.4049336490281</c:v>
                </c:pt>
                <c:pt idx="8286">
                  <c:v>11.4063102252079</c:v>
                </c:pt>
                <c:pt idx="8287">
                  <c:v>11.4076868013876</c:v>
                </c:pt>
                <c:pt idx="8288">
                  <c:v>11.4090633775673</c:v>
                </c:pt>
                <c:pt idx="8289">
                  <c:v>11.410439953747</c:v>
                </c:pt>
                <c:pt idx="8290">
                  <c:v>11.411816529926799</c:v>
                </c:pt>
                <c:pt idx="8291">
                  <c:v>11.413193106106499</c:v>
                </c:pt>
                <c:pt idx="8292">
                  <c:v>11.414569682286199</c:v>
                </c:pt>
                <c:pt idx="8293">
                  <c:v>11.415946258465899</c:v>
                </c:pt>
                <c:pt idx="8294">
                  <c:v>11.417322834645701</c:v>
                </c:pt>
                <c:pt idx="8295">
                  <c:v>11.418699410825401</c:v>
                </c:pt>
                <c:pt idx="8296">
                  <c:v>11.420075987005101</c:v>
                </c:pt>
                <c:pt idx="8297">
                  <c:v>11.421452563184801</c:v>
                </c:pt>
                <c:pt idx="8298">
                  <c:v>11.4228291393646</c:v>
                </c:pt>
                <c:pt idx="8299">
                  <c:v>11.4242057155443</c:v>
                </c:pt>
                <c:pt idx="8300">
                  <c:v>11.425582291724</c:v>
                </c:pt>
                <c:pt idx="8301">
                  <c:v>11.426958867903799</c:v>
                </c:pt>
                <c:pt idx="8302">
                  <c:v>11.428335444083499</c:v>
                </c:pt>
                <c:pt idx="8303">
                  <c:v>11.429712020263199</c:v>
                </c:pt>
                <c:pt idx="8304">
                  <c:v>11.431088596442899</c:v>
                </c:pt>
                <c:pt idx="8305">
                  <c:v>11.432465172622701</c:v>
                </c:pt>
                <c:pt idx="8306">
                  <c:v>11.433841748802401</c:v>
                </c:pt>
                <c:pt idx="8307">
                  <c:v>11.435218324982101</c:v>
                </c:pt>
                <c:pt idx="8308">
                  <c:v>11.436594901161801</c:v>
                </c:pt>
                <c:pt idx="8309">
                  <c:v>11.4379714773416</c:v>
                </c:pt>
                <c:pt idx="8310">
                  <c:v>11.4393480535213</c:v>
                </c:pt>
                <c:pt idx="8311">
                  <c:v>11.440724629701</c:v>
                </c:pt>
                <c:pt idx="8312">
                  <c:v>11.4421012058807</c:v>
                </c:pt>
                <c:pt idx="8313">
                  <c:v>11.4434777820605</c:v>
                </c:pt>
                <c:pt idx="8314">
                  <c:v>11.4448543582402</c:v>
                </c:pt>
                <c:pt idx="8315">
                  <c:v>11.4462309344199</c:v>
                </c:pt>
                <c:pt idx="8316">
                  <c:v>11.4476075105996</c:v>
                </c:pt>
                <c:pt idx="8317">
                  <c:v>11.448984086779401</c:v>
                </c:pt>
                <c:pt idx="8318">
                  <c:v>11.450360662959101</c:v>
                </c:pt>
                <c:pt idx="8319">
                  <c:v>11.451737239138801</c:v>
                </c:pt>
                <c:pt idx="8320">
                  <c:v>11.453113815318501</c:v>
                </c:pt>
                <c:pt idx="8321">
                  <c:v>11.4544903914983</c:v>
                </c:pt>
                <c:pt idx="8322">
                  <c:v>11.455866967678</c:v>
                </c:pt>
                <c:pt idx="8323">
                  <c:v>11.4572435438577</c:v>
                </c:pt>
                <c:pt idx="8324">
                  <c:v>11.4586201200374</c:v>
                </c:pt>
                <c:pt idx="8325">
                  <c:v>11.4599966962172</c:v>
                </c:pt>
                <c:pt idx="8326">
                  <c:v>11.4613732723969</c:v>
                </c:pt>
                <c:pt idx="8327">
                  <c:v>11.4627498485766</c:v>
                </c:pt>
                <c:pt idx="8328">
                  <c:v>11.4641264247563</c:v>
                </c:pt>
                <c:pt idx="8329">
                  <c:v>11.465503000936099</c:v>
                </c:pt>
                <c:pt idx="8330">
                  <c:v>11.466879577115799</c:v>
                </c:pt>
                <c:pt idx="8331">
                  <c:v>11.468256153295499</c:v>
                </c:pt>
                <c:pt idx="8332">
                  <c:v>11.4696327294753</c:v>
                </c:pt>
                <c:pt idx="8333">
                  <c:v>11.471009305655</c:v>
                </c:pt>
                <c:pt idx="8334">
                  <c:v>11.4723858818347</c:v>
                </c:pt>
                <c:pt idx="8335">
                  <c:v>11.4737624580144</c:v>
                </c:pt>
                <c:pt idx="8336">
                  <c:v>11.4751390341942</c:v>
                </c:pt>
                <c:pt idx="8337">
                  <c:v>11.4765156103739</c:v>
                </c:pt>
                <c:pt idx="8338">
                  <c:v>11.4778921865536</c:v>
                </c:pt>
                <c:pt idx="8339">
                  <c:v>11.4792687627333</c:v>
                </c:pt>
                <c:pt idx="8340">
                  <c:v>11.480645338913099</c:v>
                </c:pt>
                <c:pt idx="8341">
                  <c:v>11.482021915092799</c:v>
                </c:pt>
                <c:pt idx="8342">
                  <c:v>11.483398491272499</c:v>
                </c:pt>
                <c:pt idx="8343">
                  <c:v>11.484775067452199</c:v>
                </c:pt>
                <c:pt idx="8344">
                  <c:v>11.486151643632001</c:v>
                </c:pt>
                <c:pt idx="8345">
                  <c:v>11.487528219811701</c:v>
                </c:pt>
                <c:pt idx="8346">
                  <c:v>11.488904795991401</c:v>
                </c:pt>
                <c:pt idx="8347">
                  <c:v>11.490281372171101</c:v>
                </c:pt>
                <c:pt idx="8348">
                  <c:v>11.4916579483509</c:v>
                </c:pt>
                <c:pt idx="8349">
                  <c:v>11.4930345245306</c:v>
                </c:pt>
                <c:pt idx="8350">
                  <c:v>11.4944111007103</c:v>
                </c:pt>
                <c:pt idx="8351">
                  <c:v>11.49578767689</c:v>
                </c:pt>
                <c:pt idx="8352">
                  <c:v>11.497164253069799</c:v>
                </c:pt>
                <c:pt idx="8353">
                  <c:v>11.498540829249499</c:v>
                </c:pt>
                <c:pt idx="8354">
                  <c:v>11.499917405429199</c:v>
                </c:pt>
                <c:pt idx="8355">
                  <c:v>11.501293981608899</c:v>
                </c:pt>
                <c:pt idx="8356">
                  <c:v>11.502670557788701</c:v>
                </c:pt>
                <c:pt idx="8357">
                  <c:v>11.504047133968401</c:v>
                </c:pt>
                <c:pt idx="8358">
                  <c:v>11.505423710148101</c:v>
                </c:pt>
                <c:pt idx="8359">
                  <c:v>11.506800286327801</c:v>
                </c:pt>
                <c:pt idx="8360">
                  <c:v>11.5081768625076</c:v>
                </c:pt>
                <c:pt idx="8361">
                  <c:v>11.5095534386873</c:v>
                </c:pt>
                <c:pt idx="8362">
                  <c:v>11.510930014867</c:v>
                </c:pt>
                <c:pt idx="8363">
                  <c:v>11.5123065910468</c:v>
                </c:pt>
                <c:pt idx="8364">
                  <c:v>11.5136831672265</c:v>
                </c:pt>
                <c:pt idx="8365">
                  <c:v>11.5150597434062</c:v>
                </c:pt>
                <c:pt idx="8366">
                  <c:v>11.5164363195859</c:v>
                </c:pt>
                <c:pt idx="8367">
                  <c:v>11.517812895765701</c:v>
                </c:pt>
                <c:pt idx="8368">
                  <c:v>11.519189471945401</c:v>
                </c:pt>
                <c:pt idx="8369">
                  <c:v>11.520566048125101</c:v>
                </c:pt>
                <c:pt idx="8370">
                  <c:v>11.521942624304801</c:v>
                </c:pt>
                <c:pt idx="8371">
                  <c:v>11.5233192004846</c:v>
                </c:pt>
                <c:pt idx="8372">
                  <c:v>11.5246957766643</c:v>
                </c:pt>
                <c:pt idx="8373">
                  <c:v>11.526072352844</c:v>
                </c:pt>
                <c:pt idx="8374">
                  <c:v>11.5274489290237</c:v>
                </c:pt>
                <c:pt idx="8375">
                  <c:v>11.5288255052035</c:v>
                </c:pt>
                <c:pt idx="8376">
                  <c:v>11.5302020813832</c:v>
                </c:pt>
                <c:pt idx="8377">
                  <c:v>11.5315786575629</c:v>
                </c:pt>
                <c:pt idx="8378">
                  <c:v>11.5329552337426</c:v>
                </c:pt>
                <c:pt idx="8379">
                  <c:v>11.534331809922399</c:v>
                </c:pt>
                <c:pt idx="8380">
                  <c:v>11.535708386102099</c:v>
                </c:pt>
                <c:pt idx="8381">
                  <c:v>11.537084962281799</c:v>
                </c:pt>
                <c:pt idx="8382">
                  <c:v>11.538461538461499</c:v>
                </c:pt>
                <c:pt idx="8383">
                  <c:v>11.5398381146413</c:v>
                </c:pt>
                <c:pt idx="8384">
                  <c:v>11.541214690821</c:v>
                </c:pt>
                <c:pt idx="8385">
                  <c:v>11.5425912670007</c:v>
                </c:pt>
                <c:pt idx="8386">
                  <c:v>11.5439678431804</c:v>
                </c:pt>
                <c:pt idx="8387">
                  <c:v>11.5453444193602</c:v>
                </c:pt>
                <c:pt idx="8388">
                  <c:v>11.5467209955399</c:v>
                </c:pt>
                <c:pt idx="8389">
                  <c:v>11.5480975717196</c:v>
                </c:pt>
                <c:pt idx="8390">
                  <c:v>11.5494741478993</c:v>
                </c:pt>
                <c:pt idx="8391">
                  <c:v>11.550850724079099</c:v>
                </c:pt>
                <c:pt idx="8392">
                  <c:v>11.552227300258799</c:v>
                </c:pt>
                <c:pt idx="8393">
                  <c:v>11.553603876438499</c:v>
                </c:pt>
                <c:pt idx="8394">
                  <c:v>11.554980452618301</c:v>
                </c:pt>
                <c:pt idx="8395">
                  <c:v>11.556357028798001</c:v>
                </c:pt>
                <c:pt idx="8396">
                  <c:v>11.557733604977701</c:v>
                </c:pt>
                <c:pt idx="8397">
                  <c:v>11.559110181157401</c:v>
                </c:pt>
                <c:pt idx="8398">
                  <c:v>11.5604867573372</c:v>
                </c:pt>
                <c:pt idx="8399">
                  <c:v>11.5618633335169</c:v>
                </c:pt>
                <c:pt idx="8400">
                  <c:v>11.5632399096966</c:v>
                </c:pt>
                <c:pt idx="8401">
                  <c:v>11.5646164858763</c:v>
                </c:pt>
                <c:pt idx="8402">
                  <c:v>11.5659930620561</c:v>
                </c:pt>
                <c:pt idx="8403">
                  <c:v>11.5673696382358</c:v>
                </c:pt>
                <c:pt idx="8404">
                  <c:v>11.5687462144155</c:v>
                </c:pt>
                <c:pt idx="8405">
                  <c:v>11.5701227905952</c:v>
                </c:pt>
                <c:pt idx="8406">
                  <c:v>11.571499366775001</c:v>
                </c:pt>
                <c:pt idx="8407">
                  <c:v>11.572875942954701</c:v>
                </c:pt>
                <c:pt idx="8408">
                  <c:v>11.574252519134401</c:v>
                </c:pt>
                <c:pt idx="8409">
                  <c:v>11.575629095314101</c:v>
                </c:pt>
                <c:pt idx="8410">
                  <c:v>11.5770056714939</c:v>
                </c:pt>
                <c:pt idx="8411">
                  <c:v>11.5783822476736</c:v>
                </c:pt>
                <c:pt idx="8412">
                  <c:v>11.5797588238533</c:v>
                </c:pt>
                <c:pt idx="8413">
                  <c:v>11.581135400033</c:v>
                </c:pt>
                <c:pt idx="8414">
                  <c:v>11.5825119762128</c:v>
                </c:pt>
                <c:pt idx="8415">
                  <c:v>11.5838885523925</c:v>
                </c:pt>
                <c:pt idx="8416">
                  <c:v>11.5852651285722</c:v>
                </c:pt>
                <c:pt idx="8417">
                  <c:v>11.5866417047519</c:v>
                </c:pt>
                <c:pt idx="8418">
                  <c:v>11.588018280931699</c:v>
                </c:pt>
                <c:pt idx="8419">
                  <c:v>11.589394857111399</c:v>
                </c:pt>
                <c:pt idx="8420">
                  <c:v>11.590771433291099</c:v>
                </c:pt>
                <c:pt idx="8421">
                  <c:v>11.592148009470799</c:v>
                </c:pt>
                <c:pt idx="8422">
                  <c:v>11.5935245856506</c:v>
                </c:pt>
                <c:pt idx="8423">
                  <c:v>11.5949011618303</c:v>
                </c:pt>
                <c:pt idx="8424">
                  <c:v>11.59627773801</c:v>
                </c:pt>
                <c:pt idx="8425">
                  <c:v>11.5976543141897</c:v>
                </c:pt>
                <c:pt idx="8426">
                  <c:v>11.5990308903695</c:v>
                </c:pt>
                <c:pt idx="8427">
                  <c:v>11.6004074665492</c:v>
                </c:pt>
                <c:pt idx="8428">
                  <c:v>11.6017840427289</c:v>
                </c:pt>
                <c:pt idx="8429">
                  <c:v>11.603160618908699</c:v>
                </c:pt>
                <c:pt idx="8430">
                  <c:v>11.604537195088399</c:v>
                </c:pt>
                <c:pt idx="8431">
                  <c:v>11.605913771268099</c:v>
                </c:pt>
                <c:pt idx="8432">
                  <c:v>11.607290347447799</c:v>
                </c:pt>
                <c:pt idx="8433">
                  <c:v>11.608666923627601</c:v>
                </c:pt>
                <c:pt idx="8434">
                  <c:v>11.610043499807301</c:v>
                </c:pt>
                <c:pt idx="8435">
                  <c:v>11.611420075987001</c:v>
                </c:pt>
                <c:pt idx="8436">
                  <c:v>11.612796652166701</c:v>
                </c:pt>
                <c:pt idx="8437">
                  <c:v>11.6141732283465</c:v>
                </c:pt>
                <c:pt idx="8438">
                  <c:v>11.6155498045262</c:v>
                </c:pt>
                <c:pt idx="8439">
                  <c:v>11.6169263807059</c:v>
                </c:pt>
                <c:pt idx="8440">
                  <c:v>11.6183029568856</c:v>
                </c:pt>
                <c:pt idx="8441">
                  <c:v>11.619679533065399</c:v>
                </c:pt>
                <c:pt idx="8442">
                  <c:v>11.621056109245099</c:v>
                </c:pt>
                <c:pt idx="8443">
                  <c:v>11.622432685424799</c:v>
                </c:pt>
                <c:pt idx="8444">
                  <c:v>11.623809261604499</c:v>
                </c:pt>
                <c:pt idx="8445">
                  <c:v>11.625185837784301</c:v>
                </c:pt>
                <c:pt idx="8446">
                  <c:v>11.626562413964001</c:v>
                </c:pt>
                <c:pt idx="8447">
                  <c:v>11.627938990143701</c:v>
                </c:pt>
                <c:pt idx="8448">
                  <c:v>11.629315566323401</c:v>
                </c:pt>
                <c:pt idx="8449">
                  <c:v>11.6306921425032</c:v>
                </c:pt>
                <c:pt idx="8450">
                  <c:v>11.6320687186829</c:v>
                </c:pt>
                <c:pt idx="8451">
                  <c:v>11.6334452948626</c:v>
                </c:pt>
                <c:pt idx="8452">
                  <c:v>11.6348218710423</c:v>
                </c:pt>
                <c:pt idx="8453">
                  <c:v>11.6361984472221</c:v>
                </c:pt>
                <c:pt idx="8454">
                  <c:v>11.6375750234018</c:v>
                </c:pt>
                <c:pt idx="8455">
                  <c:v>11.6389515995815</c:v>
                </c:pt>
                <c:pt idx="8456">
                  <c:v>11.6403281757612</c:v>
                </c:pt>
                <c:pt idx="8457">
                  <c:v>11.641704751941001</c:v>
                </c:pt>
                <c:pt idx="8458">
                  <c:v>11.643081328120701</c:v>
                </c:pt>
                <c:pt idx="8459">
                  <c:v>11.644457904300401</c:v>
                </c:pt>
                <c:pt idx="8460">
                  <c:v>11.6458344804802</c:v>
                </c:pt>
                <c:pt idx="8461">
                  <c:v>11.6472110566599</c:v>
                </c:pt>
                <c:pt idx="8462">
                  <c:v>11.6485876328396</c:v>
                </c:pt>
                <c:pt idx="8463">
                  <c:v>11.6499642090193</c:v>
                </c:pt>
                <c:pt idx="8464">
                  <c:v>11.6513407851991</c:v>
                </c:pt>
                <c:pt idx="8465">
                  <c:v>11.6527173613788</c:v>
                </c:pt>
                <c:pt idx="8466">
                  <c:v>11.6540939375585</c:v>
                </c:pt>
                <c:pt idx="8467">
                  <c:v>11.6554705137382</c:v>
                </c:pt>
                <c:pt idx="8468">
                  <c:v>11.656847089917999</c:v>
                </c:pt>
                <c:pt idx="8469">
                  <c:v>11.658223666097699</c:v>
                </c:pt>
                <c:pt idx="8470">
                  <c:v>11.659600242277399</c:v>
                </c:pt>
                <c:pt idx="8471">
                  <c:v>11.660976818457099</c:v>
                </c:pt>
                <c:pt idx="8472">
                  <c:v>11.6623533946369</c:v>
                </c:pt>
                <c:pt idx="8473">
                  <c:v>11.6637299708166</c:v>
                </c:pt>
                <c:pt idx="8474">
                  <c:v>11.6651065469963</c:v>
                </c:pt>
                <c:pt idx="8475">
                  <c:v>11.666483123176</c:v>
                </c:pt>
                <c:pt idx="8476">
                  <c:v>11.6678596993558</c:v>
                </c:pt>
                <c:pt idx="8477">
                  <c:v>11.6692362755355</c:v>
                </c:pt>
                <c:pt idx="8478">
                  <c:v>11.6706128517152</c:v>
                </c:pt>
                <c:pt idx="8479">
                  <c:v>11.6719894278949</c:v>
                </c:pt>
                <c:pt idx="8480">
                  <c:v>11.673366004074699</c:v>
                </c:pt>
                <c:pt idx="8481">
                  <c:v>11.674742580254399</c:v>
                </c:pt>
                <c:pt idx="8482">
                  <c:v>11.676119156434099</c:v>
                </c:pt>
                <c:pt idx="8483">
                  <c:v>11.677495732613799</c:v>
                </c:pt>
                <c:pt idx="8484">
                  <c:v>11.678872308793601</c:v>
                </c:pt>
                <c:pt idx="8485">
                  <c:v>11.680248884973301</c:v>
                </c:pt>
                <c:pt idx="8486">
                  <c:v>11.681625461153001</c:v>
                </c:pt>
                <c:pt idx="8487">
                  <c:v>11.683002037332701</c:v>
                </c:pt>
                <c:pt idx="8488">
                  <c:v>11.6843786135125</c:v>
                </c:pt>
                <c:pt idx="8489">
                  <c:v>11.6857551896922</c:v>
                </c:pt>
                <c:pt idx="8490">
                  <c:v>11.6871317658719</c:v>
                </c:pt>
                <c:pt idx="8491">
                  <c:v>11.6885083420517</c:v>
                </c:pt>
                <c:pt idx="8492">
                  <c:v>11.6898849182314</c:v>
                </c:pt>
                <c:pt idx="8493">
                  <c:v>11.6912614944111</c:v>
                </c:pt>
                <c:pt idx="8494">
                  <c:v>11.6926380705908</c:v>
                </c:pt>
                <c:pt idx="8495">
                  <c:v>11.694014646770601</c:v>
                </c:pt>
                <c:pt idx="8496">
                  <c:v>11.695391222950301</c:v>
                </c:pt>
                <c:pt idx="8497">
                  <c:v>11.696767799130001</c:v>
                </c:pt>
                <c:pt idx="8498">
                  <c:v>11.698144375309701</c:v>
                </c:pt>
                <c:pt idx="8499">
                  <c:v>11.6995209514895</c:v>
                </c:pt>
                <c:pt idx="8500">
                  <c:v>11.7008975276692</c:v>
                </c:pt>
                <c:pt idx="8501">
                  <c:v>11.7022741038489</c:v>
                </c:pt>
                <c:pt idx="8502">
                  <c:v>11.7036506800286</c:v>
                </c:pt>
                <c:pt idx="8503">
                  <c:v>11.7050272562084</c:v>
                </c:pt>
                <c:pt idx="8504">
                  <c:v>11.7064038323881</c:v>
                </c:pt>
                <c:pt idx="8505">
                  <c:v>11.7077804085678</c:v>
                </c:pt>
                <c:pt idx="8506">
                  <c:v>11.7091569847475</c:v>
                </c:pt>
                <c:pt idx="8507">
                  <c:v>11.710533560927299</c:v>
                </c:pt>
                <c:pt idx="8508">
                  <c:v>11.711910137106999</c:v>
                </c:pt>
                <c:pt idx="8509">
                  <c:v>11.713286713286699</c:v>
                </c:pt>
                <c:pt idx="8510">
                  <c:v>11.714663289466399</c:v>
                </c:pt>
                <c:pt idx="8511">
                  <c:v>11.7160398656462</c:v>
                </c:pt>
                <c:pt idx="8512">
                  <c:v>11.7174164418259</c:v>
                </c:pt>
                <c:pt idx="8513">
                  <c:v>11.7187930180056</c:v>
                </c:pt>
                <c:pt idx="8514">
                  <c:v>11.7201695941853</c:v>
                </c:pt>
                <c:pt idx="8515">
                  <c:v>11.7215461703651</c:v>
                </c:pt>
                <c:pt idx="8516">
                  <c:v>11.7229227465448</c:v>
                </c:pt>
                <c:pt idx="8517">
                  <c:v>11.7242993227245</c:v>
                </c:pt>
                <c:pt idx="8518">
                  <c:v>11.7256758989042</c:v>
                </c:pt>
                <c:pt idx="8519">
                  <c:v>11.727052475083999</c:v>
                </c:pt>
                <c:pt idx="8520">
                  <c:v>11.728429051263699</c:v>
                </c:pt>
                <c:pt idx="8521">
                  <c:v>11.729805627443399</c:v>
                </c:pt>
                <c:pt idx="8522">
                  <c:v>11.731182203623201</c:v>
                </c:pt>
                <c:pt idx="8523">
                  <c:v>11.732558779802901</c:v>
                </c:pt>
                <c:pt idx="8524">
                  <c:v>11.733935355982601</c:v>
                </c:pt>
                <c:pt idx="8525">
                  <c:v>11.735311932162301</c:v>
                </c:pt>
                <c:pt idx="8526">
                  <c:v>11.7366885083421</c:v>
                </c:pt>
                <c:pt idx="8527">
                  <c:v>11.7380650845218</c:v>
                </c:pt>
                <c:pt idx="8528">
                  <c:v>11.7394416607015</c:v>
                </c:pt>
                <c:pt idx="8529">
                  <c:v>11.7408182368812</c:v>
                </c:pt>
                <c:pt idx="8530">
                  <c:v>11.742194813060999</c:v>
                </c:pt>
                <c:pt idx="8531">
                  <c:v>11.743571389240699</c:v>
                </c:pt>
                <c:pt idx="8532">
                  <c:v>11.744947965420399</c:v>
                </c:pt>
                <c:pt idx="8533">
                  <c:v>11.746324541600099</c:v>
                </c:pt>
                <c:pt idx="8534">
                  <c:v>11.747701117779901</c:v>
                </c:pt>
                <c:pt idx="8535">
                  <c:v>11.749077693959601</c:v>
                </c:pt>
                <c:pt idx="8536">
                  <c:v>11.750454270139301</c:v>
                </c:pt>
                <c:pt idx="8537">
                  <c:v>11.751830846319001</c:v>
                </c:pt>
                <c:pt idx="8538">
                  <c:v>11.7532074224988</c:v>
                </c:pt>
                <c:pt idx="8539">
                  <c:v>11.7545839986785</c:v>
                </c:pt>
                <c:pt idx="8540">
                  <c:v>11.7559605748582</c:v>
                </c:pt>
                <c:pt idx="8541">
                  <c:v>11.7573371510379</c:v>
                </c:pt>
                <c:pt idx="8542">
                  <c:v>11.7587137272177</c:v>
                </c:pt>
                <c:pt idx="8543">
                  <c:v>11.7600903033974</c:v>
                </c:pt>
                <c:pt idx="8544">
                  <c:v>11.7614668795771</c:v>
                </c:pt>
                <c:pt idx="8545">
                  <c:v>11.7628434557568</c:v>
                </c:pt>
                <c:pt idx="8546">
                  <c:v>11.764220031936601</c:v>
                </c:pt>
                <c:pt idx="8547">
                  <c:v>11.765596608116301</c:v>
                </c:pt>
                <c:pt idx="8548">
                  <c:v>11.766973184296001</c:v>
                </c:pt>
                <c:pt idx="8549">
                  <c:v>11.768349760475701</c:v>
                </c:pt>
                <c:pt idx="8550">
                  <c:v>11.7697263366555</c:v>
                </c:pt>
                <c:pt idx="8551">
                  <c:v>11.7711029128352</c:v>
                </c:pt>
                <c:pt idx="8552">
                  <c:v>11.7724794890149</c:v>
                </c:pt>
                <c:pt idx="8553">
                  <c:v>11.7738560651947</c:v>
                </c:pt>
                <c:pt idx="8554">
                  <c:v>11.7752326413744</c:v>
                </c:pt>
                <c:pt idx="8555">
                  <c:v>11.7766092175541</c:v>
                </c:pt>
                <c:pt idx="8556">
                  <c:v>11.7779857937338</c:v>
                </c:pt>
                <c:pt idx="8557">
                  <c:v>11.779362369913599</c:v>
                </c:pt>
                <c:pt idx="8558">
                  <c:v>11.780738946093299</c:v>
                </c:pt>
                <c:pt idx="8559">
                  <c:v>11.782115522272999</c:v>
                </c:pt>
                <c:pt idx="8560">
                  <c:v>11.783492098452699</c:v>
                </c:pt>
                <c:pt idx="8561">
                  <c:v>11.7848686746325</c:v>
                </c:pt>
                <c:pt idx="8562">
                  <c:v>11.7862452508122</c:v>
                </c:pt>
                <c:pt idx="8563">
                  <c:v>11.7876218269919</c:v>
                </c:pt>
                <c:pt idx="8564">
                  <c:v>11.7889984031716</c:v>
                </c:pt>
                <c:pt idx="8565">
                  <c:v>11.7903749793514</c:v>
                </c:pt>
                <c:pt idx="8566">
                  <c:v>11.7917515555311</c:v>
                </c:pt>
                <c:pt idx="8567">
                  <c:v>11.7931281317108</c:v>
                </c:pt>
                <c:pt idx="8568">
                  <c:v>11.7945047078905</c:v>
                </c:pt>
                <c:pt idx="8569">
                  <c:v>11.795881284070299</c:v>
                </c:pt>
                <c:pt idx="8570">
                  <c:v>11.797257860249999</c:v>
                </c:pt>
                <c:pt idx="8571">
                  <c:v>11.798634436429699</c:v>
                </c:pt>
                <c:pt idx="8572">
                  <c:v>11.800011012609399</c:v>
                </c:pt>
                <c:pt idx="8573">
                  <c:v>11.801387588789201</c:v>
                </c:pt>
                <c:pt idx="8574">
                  <c:v>11.802764164968901</c:v>
                </c:pt>
                <c:pt idx="8575">
                  <c:v>11.804140741148601</c:v>
                </c:pt>
                <c:pt idx="8576">
                  <c:v>11.805517317328301</c:v>
                </c:pt>
                <c:pt idx="8577">
                  <c:v>11.8068938935081</c:v>
                </c:pt>
                <c:pt idx="8578">
                  <c:v>11.8082704696878</c:v>
                </c:pt>
                <c:pt idx="8579">
                  <c:v>11.8096470458675</c:v>
                </c:pt>
                <c:pt idx="8580">
                  <c:v>11.8110236220472</c:v>
                </c:pt>
                <c:pt idx="8581">
                  <c:v>11.812400198226999</c:v>
                </c:pt>
                <c:pt idx="8582">
                  <c:v>11.813776774406699</c:v>
                </c:pt>
                <c:pt idx="8583">
                  <c:v>11.815153350586399</c:v>
                </c:pt>
                <c:pt idx="8584">
                  <c:v>11.816529926766201</c:v>
                </c:pt>
                <c:pt idx="8585">
                  <c:v>11.817906502945901</c:v>
                </c:pt>
                <c:pt idx="8586">
                  <c:v>11.819283079125601</c:v>
                </c:pt>
                <c:pt idx="8587">
                  <c:v>11.820659655305301</c:v>
                </c:pt>
                <c:pt idx="8588">
                  <c:v>11.8220362314851</c:v>
                </c:pt>
                <c:pt idx="8589">
                  <c:v>11.8234128076648</c:v>
                </c:pt>
                <c:pt idx="8590">
                  <c:v>11.8247893838445</c:v>
                </c:pt>
                <c:pt idx="8591">
                  <c:v>11.8261659600242</c:v>
                </c:pt>
                <c:pt idx="8592">
                  <c:v>11.827542536204</c:v>
                </c:pt>
                <c:pt idx="8593">
                  <c:v>11.8289191123837</c:v>
                </c:pt>
                <c:pt idx="8594">
                  <c:v>11.8302956885634</c:v>
                </c:pt>
                <c:pt idx="8595">
                  <c:v>11.8316722647431</c:v>
                </c:pt>
                <c:pt idx="8596">
                  <c:v>11.833048840922901</c:v>
                </c:pt>
                <c:pt idx="8597">
                  <c:v>11.834425417102601</c:v>
                </c:pt>
                <c:pt idx="8598">
                  <c:v>11.835801993282301</c:v>
                </c:pt>
                <c:pt idx="8599">
                  <c:v>11.837178569462001</c:v>
                </c:pt>
                <c:pt idx="8600">
                  <c:v>11.8385551456418</c:v>
                </c:pt>
                <c:pt idx="8601">
                  <c:v>11.8399317218215</c:v>
                </c:pt>
                <c:pt idx="8602">
                  <c:v>11.8413082980012</c:v>
                </c:pt>
                <c:pt idx="8603">
                  <c:v>11.8426848741809</c:v>
                </c:pt>
                <c:pt idx="8604">
                  <c:v>11.8440614503607</c:v>
                </c:pt>
                <c:pt idx="8605">
                  <c:v>11.8454380265404</c:v>
                </c:pt>
                <c:pt idx="8606">
                  <c:v>11.8468146027201</c:v>
                </c:pt>
                <c:pt idx="8607">
                  <c:v>11.8481911788998</c:v>
                </c:pt>
                <c:pt idx="8608">
                  <c:v>11.849567755079599</c:v>
                </c:pt>
                <c:pt idx="8609">
                  <c:v>11.850944331259299</c:v>
                </c:pt>
                <c:pt idx="8610">
                  <c:v>11.852320907438999</c:v>
                </c:pt>
                <c:pt idx="8611">
                  <c:v>11.853697483618699</c:v>
                </c:pt>
                <c:pt idx="8612">
                  <c:v>11.8550740597985</c:v>
                </c:pt>
                <c:pt idx="8613">
                  <c:v>11.8564506359782</c:v>
                </c:pt>
                <c:pt idx="8614">
                  <c:v>11.8578272121579</c:v>
                </c:pt>
                <c:pt idx="8615">
                  <c:v>11.8592037883376</c:v>
                </c:pt>
                <c:pt idx="8616">
                  <c:v>11.8605803645174</c:v>
                </c:pt>
                <c:pt idx="8617">
                  <c:v>11.8619569406971</c:v>
                </c:pt>
                <c:pt idx="8618">
                  <c:v>11.8633335168768</c:v>
                </c:pt>
                <c:pt idx="8619">
                  <c:v>11.864710093056599</c:v>
                </c:pt>
                <c:pt idx="8620">
                  <c:v>11.866086669236299</c:v>
                </c:pt>
                <c:pt idx="8621">
                  <c:v>11.867463245415999</c:v>
                </c:pt>
                <c:pt idx="8622">
                  <c:v>11.868839821595699</c:v>
                </c:pt>
                <c:pt idx="8623">
                  <c:v>11.870216397775501</c:v>
                </c:pt>
                <c:pt idx="8624">
                  <c:v>11.871592973955201</c:v>
                </c:pt>
                <c:pt idx="8625">
                  <c:v>11.872969550134901</c:v>
                </c:pt>
                <c:pt idx="8626">
                  <c:v>11.874346126314601</c:v>
                </c:pt>
                <c:pt idx="8627">
                  <c:v>11.8757227024944</c:v>
                </c:pt>
                <c:pt idx="8628">
                  <c:v>11.8770992786741</c:v>
                </c:pt>
                <c:pt idx="8629">
                  <c:v>11.8784758548538</c:v>
                </c:pt>
                <c:pt idx="8630">
                  <c:v>11.8798524310335</c:v>
                </c:pt>
                <c:pt idx="8631">
                  <c:v>11.8812290072133</c:v>
                </c:pt>
                <c:pt idx="8632">
                  <c:v>11.882605583393</c:v>
                </c:pt>
                <c:pt idx="8633">
                  <c:v>11.8839821595727</c:v>
                </c:pt>
                <c:pt idx="8634">
                  <c:v>11.8853587357524</c:v>
                </c:pt>
                <c:pt idx="8635">
                  <c:v>11.886735311932201</c:v>
                </c:pt>
                <c:pt idx="8636">
                  <c:v>11.888111888111901</c:v>
                </c:pt>
                <c:pt idx="8637">
                  <c:v>11.889488464291601</c:v>
                </c:pt>
                <c:pt idx="8638">
                  <c:v>11.890865040471301</c:v>
                </c:pt>
                <c:pt idx="8639">
                  <c:v>11.8922416166511</c:v>
                </c:pt>
                <c:pt idx="8640">
                  <c:v>11.8936181928308</c:v>
                </c:pt>
                <c:pt idx="8641">
                  <c:v>11.8949947690105</c:v>
                </c:pt>
                <c:pt idx="8642">
                  <c:v>11.8963713451902</c:v>
                </c:pt>
                <c:pt idx="8643">
                  <c:v>11.89774792137</c:v>
                </c:pt>
                <c:pt idx="8644">
                  <c:v>11.8991244975497</c:v>
                </c:pt>
                <c:pt idx="8645">
                  <c:v>11.9005010737294</c:v>
                </c:pt>
                <c:pt idx="8646">
                  <c:v>11.9018776499091</c:v>
                </c:pt>
                <c:pt idx="8647">
                  <c:v>11.903254226088899</c:v>
                </c:pt>
                <c:pt idx="8648">
                  <c:v>11.904630802268599</c:v>
                </c:pt>
                <c:pt idx="8649">
                  <c:v>11.906007378448299</c:v>
                </c:pt>
                <c:pt idx="8650">
                  <c:v>11.9073839546281</c:v>
                </c:pt>
                <c:pt idx="8651">
                  <c:v>11.9087605308078</c:v>
                </c:pt>
                <c:pt idx="8652">
                  <c:v>11.9101371069875</c:v>
                </c:pt>
                <c:pt idx="8653">
                  <c:v>11.9115136831672</c:v>
                </c:pt>
                <c:pt idx="8654">
                  <c:v>11.912890259347</c:v>
                </c:pt>
                <c:pt idx="8655">
                  <c:v>11.9142668355267</c:v>
                </c:pt>
                <c:pt idx="8656">
                  <c:v>11.9156434117064</c:v>
                </c:pt>
                <c:pt idx="8657">
                  <c:v>11.9170199878861</c:v>
                </c:pt>
                <c:pt idx="8658">
                  <c:v>11.918396564065899</c:v>
                </c:pt>
                <c:pt idx="8659">
                  <c:v>11.919773140245599</c:v>
                </c:pt>
                <c:pt idx="8660">
                  <c:v>11.921149716425299</c:v>
                </c:pt>
                <c:pt idx="8661">
                  <c:v>11.922526292604999</c:v>
                </c:pt>
                <c:pt idx="8662">
                  <c:v>11.923902868784801</c:v>
                </c:pt>
                <c:pt idx="8663">
                  <c:v>11.925279444964501</c:v>
                </c:pt>
                <c:pt idx="8664">
                  <c:v>11.926656021144201</c:v>
                </c:pt>
                <c:pt idx="8665">
                  <c:v>11.928032597323901</c:v>
                </c:pt>
                <c:pt idx="8666">
                  <c:v>11.9294091735037</c:v>
                </c:pt>
                <c:pt idx="8667">
                  <c:v>11.9307857496834</c:v>
                </c:pt>
                <c:pt idx="8668">
                  <c:v>11.9321623258631</c:v>
                </c:pt>
                <c:pt idx="8669">
                  <c:v>11.9335389020428</c:v>
                </c:pt>
                <c:pt idx="8670">
                  <c:v>11.934915478222599</c:v>
                </c:pt>
                <c:pt idx="8671">
                  <c:v>11.936292054402299</c:v>
                </c:pt>
                <c:pt idx="8672">
                  <c:v>11.937668630581999</c:v>
                </c:pt>
                <c:pt idx="8673">
                  <c:v>11.939045206761699</c:v>
                </c:pt>
                <c:pt idx="8674">
                  <c:v>11.940421782941501</c:v>
                </c:pt>
                <c:pt idx="8675">
                  <c:v>11.941798359121201</c:v>
                </c:pt>
                <c:pt idx="8676">
                  <c:v>11.943174935300901</c:v>
                </c:pt>
                <c:pt idx="8677">
                  <c:v>11.944551511480601</c:v>
                </c:pt>
                <c:pt idx="8678">
                  <c:v>11.9459280876604</c:v>
                </c:pt>
                <c:pt idx="8679">
                  <c:v>11.9473046638401</c:v>
                </c:pt>
                <c:pt idx="8680">
                  <c:v>11.9486812400198</c:v>
                </c:pt>
                <c:pt idx="8681">
                  <c:v>11.9500578161996</c:v>
                </c:pt>
                <c:pt idx="8682">
                  <c:v>11.9514343923793</c:v>
                </c:pt>
                <c:pt idx="8683">
                  <c:v>11.952810968559</c:v>
                </c:pt>
                <c:pt idx="8684">
                  <c:v>11.9541875447387</c:v>
                </c:pt>
                <c:pt idx="8685">
                  <c:v>11.955564120918501</c:v>
                </c:pt>
                <c:pt idx="8686">
                  <c:v>11.956940697098201</c:v>
                </c:pt>
                <c:pt idx="8687">
                  <c:v>11.958317273277901</c:v>
                </c:pt>
                <c:pt idx="8688">
                  <c:v>11.959693849457601</c:v>
                </c:pt>
                <c:pt idx="8689">
                  <c:v>11.9610704256374</c:v>
                </c:pt>
                <c:pt idx="8690">
                  <c:v>11.9624470018171</c:v>
                </c:pt>
                <c:pt idx="8691">
                  <c:v>11.9638235779968</c:v>
                </c:pt>
                <c:pt idx="8692">
                  <c:v>11.9652001541765</c:v>
                </c:pt>
                <c:pt idx="8693">
                  <c:v>11.9665767303563</c:v>
                </c:pt>
                <c:pt idx="8694">
                  <c:v>11.967953306536</c:v>
                </c:pt>
                <c:pt idx="8695">
                  <c:v>11.9693298827157</c:v>
                </c:pt>
                <c:pt idx="8696">
                  <c:v>11.9707064588954</c:v>
                </c:pt>
                <c:pt idx="8697">
                  <c:v>11.972083035075199</c:v>
                </c:pt>
                <c:pt idx="8698">
                  <c:v>11.973459611254899</c:v>
                </c:pt>
                <c:pt idx="8699">
                  <c:v>11.974836187434599</c:v>
                </c:pt>
                <c:pt idx="8700">
                  <c:v>11.976212763614299</c:v>
                </c:pt>
                <c:pt idx="8701">
                  <c:v>11.9775893397941</c:v>
                </c:pt>
                <c:pt idx="8702">
                  <c:v>11.9789659159738</c:v>
                </c:pt>
                <c:pt idx="8703">
                  <c:v>11.9803424921535</c:v>
                </c:pt>
                <c:pt idx="8704">
                  <c:v>11.9817190683332</c:v>
                </c:pt>
                <c:pt idx="8705">
                  <c:v>11.983095644513</c:v>
                </c:pt>
                <c:pt idx="8706">
                  <c:v>11.9844722206927</c:v>
                </c:pt>
                <c:pt idx="8707">
                  <c:v>11.9858487968724</c:v>
                </c:pt>
                <c:pt idx="8708">
                  <c:v>11.9872253730521</c:v>
                </c:pt>
                <c:pt idx="8709">
                  <c:v>11.988601949231899</c:v>
                </c:pt>
                <c:pt idx="8710">
                  <c:v>11.989978525411599</c:v>
                </c:pt>
                <c:pt idx="8711">
                  <c:v>11.991355101591299</c:v>
                </c:pt>
                <c:pt idx="8712">
                  <c:v>11.992731677770999</c:v>
                </c:pt>
                <c:pt idx="8713">
                  <c:v>11.994108253950801</c:v>
                </c:pt>
                <c:pt idx="8714">
                  <c:v>11.995484830130501</c:v>
                </c:pt>
                <c:pt idx="8715">
                  <c:v>11.996861406310201</c:v>
                </c:pt>
                <c:pt idx="8716">
                  <c:v>11.99823798249</c:v>
                </c:pt>
                <c:pt idx="8717">
                  <c:v>11.9996145586697</c:v>
                </c:pt>
                <c:pt idx="8718">
                  <c:v>12.0009911348494</c:v>
                </c:pt>
                <c:pt idx="8719">
                  <c:v>12.0023677110291</c:v>
                </c:pt>
                <c:pt idx="8720">
                  <c:v>12.0037442872089</c:v>
                </c:pt>
                <c:pt idx="8721">
                  <c:v>12.0051208633886</c:v>
                </c:pt>
                <c:pt idx="8722">
                  <c:v>12.0064974395683</c:v>
                </c:pt>
                <c:pt idx="8723">
                  <c:v>12.007874015748</c:v>
                </c:pt>
                <c:pt idx="8724">
                  <c:v>12.009250591927801</c:v>
                </c:pt>
                <c:pt idx="8725">
                  <c:v>12.010627168107501</c:v>
                </c:pt>
                <c:pt idx="8726">
                  <c:v>12.012003744287201</c:v>
                </c:pt>
                <c:pt idx="8727">
                  <c:v>12.013380320466901</c:v>
                </c:pt>
                <c:pt idx="8728">
                  <c:v>12.0147568966467</c:v>
                </c:pt>
                <c:pt idx="8729">
                  <c:v>12.0161334728264</c:v>
                </c:pt>
                <c:pt idx="8730">
                  <c:v>12.0175100490061</c:v>
                </c:pt>
                <c:pt idx="8731">
                  <c:v>12.0188866251858</c:v>
                </c:pt>
                <c:pt idx="8732">
                  <c:v>12.0202632013656</c:v>
                </c:pt>
                <c:pt idx="8733">
                  <c:v>12.0216397775453</c:v>
                </c:pt>
                <c:pt idx="8734">
                  <c:v>12.023016353725</c:v>
                </c:pt>
                <c:pt idx="8735">
                  <c:v>12.0243929299047</c:v>
                </c:pt>
                <c:pt idx="8736">
                  <c:v>12.025769506084499</c:v>
                </c:pt>
                <c:pt idx="8737">
                  <c:v>12.027146082264199</c:v>
                </c:pt>
                <c:pt idx="8738">
                  <c:v>12.028522658443899</c:v>
                </c:pt>
                <c:pt idx="8739">
                  <c:v>12.029899234623599</c:v>
                </c:pt>
                <c:pt idx="8740">
                  <c:v>12.0312758108034</c:v>
                </c:pt>
                <c:pt idx="8741">
                  <c:v>12.0326523869831</c:v>
                </c:pt>
                <c:pt idx="8742">
                  <c:v>12.0340289631628</c:v>
                </c:pt>
                <c:pt idx="8743">
                  <c:v>12.0354055393426</c:v>
                </c:pt>
                <c:pt idx="8744">
                  <c:v>12.0367821155223</c:v>
                </c:pt>
                <c:pt idx="8745">
                  <c:v>12.038158691702</c:v>
                </c:pt>
                <c:pt idx="8746">
                  <c:v>12.0395352678817</c:v>
                </c:pt>
                <c:pt idx="8747">
                  <c:v>12.040911844061499</c:v>
                </c:pt>
                <c:pt idx="8748">
                  <c:v>12.042288420241199</c:v>
                </c:pt>
                <c:pt idx="8749">
                  <c:v>12.043664996420899</c:v>
                </c:pt>
                <c:pt idx="8750">
                  <c:v>12.045041572600599</c:v>
                </c:pt>
                <c:pt idx="8751">
                  <c:v>12.046418148780401</c:v>
                </c:pt>
                <c:pt idx="8752">
                  <c:v>12.047794724960101</c:v>
                </c:pt>
                <c:pt idx="8753">
                  <c:v>12.049171301139801</c:v>
                </c:pt>
                <c:pt idx="8754">
                  <c:v>12.050547877319501</c:v>
                </c:pt>
                <c:pt idx="8755">
                  <c:v>12.0519244534993</c:v>
                </c:pt>
                <c:pt idx="8756">
                  <c:v>12.053301029679</c:v>
                </c:pt>
                <c:pt idx="8757">
                  <c:v>12.0546776058587</c:v>
                </c:pt>
                <c:pt idx="8758">
                  <c:v>12.0560541820384</c:v>
                </c:pt>
                <c:pt idx="8759">
                  <c:v>12.057430758218199</c:v>
                </c:pt>
                <c:pt idx="8760">
                  <c:v>12.058807334397899</c:v>
                </c:pt>
                <c:pt idx="8761">
                  <c:v>12.060183910577599</c:v>
                </c:pt>
                <c:pt idx="8762">
                  <c:v>12.061560486757299</c:v>
                </c:pt>
                <c:pt idx="8763">
                  <c:v>12.062937062937101</c:v>
                </c:pt>
                <c:pt idx="8764">
                  <c:v>12.064313639116801</c:v>
                </c:pt>
                <c:pt idx="8765">
                  <c:v>12.065690215296501</c:v>
                </c:pt>
                <c:pt idx="8766">
                  <c:v>12.067066791476201</c:v>
                </c:pt>
                <c:pt idx="8767">
                  <c:v>12.068443367656</c:v>
                </c:pt>
                <c:pt idx="8768">
                  <c:v>12.0698199438357</c:v>
                </c:pt>
                <c:pt idx="8769">
                  <c:v>12.0711965200154</c:v>
                </c:pt>
                <c:pt idx="8770">
                  <c:v>12.0725730961951</c:v>
                </c:pt>
                <c:pt idx="8771">
                  <c:v>12.0739496723749</c:v>
                </c:pt>
                <c:pt idx="8772">
                  <c:v>12.0753262485546</c:v>
                </c:pt>
                <c:pt idx="8773">
                  <c:v>12.0767028247343</c:v>
                </c:pt>
                <c:pt idx="8774">
                  <c:v>12.078079400914101</c:v>
                </c:pt>
                <c:pt idx="8775">
                  <c:v>12.079455977093801</c:v>
                </c:pt>
                <c:pt idx="8776">
                  <c:v>12.080832553273501</c:v>
                </c:pt>
                <c:pt idx="8777">
                  <c:v>12.082209129453201</c:v>
                </c:pt>
                <c:pt idx="8778">
                  <c:v>12.083585705633</c:v>
                </c:pt>
                <c:pt idx="8779">
                  <c:v>12.0849622818127</c:v>
                </c:pt>
                <c:pt idx="8780">
                  <c:v>12.0863388579924</c:v>
                </c:pt>
                <c:pt idx="8781">
                  <c:v>12.0877154341721</c:v>
                </c:pt>
                <c:pt idx="8782">
                  <c:v>12.0890920103519</c:v>
                </c:pt>
                <c:pt idx="8783">
                  <c:v>12.0904685865316</c:v>
                </c:pt>
                <c:pt idx="8784">
                  <c:v>12.0918451627113</c:v>
                </c:pt>
                <c:pt idx="8785">
                  <c:v>12.093221738891</c:v>
                </c:pt>
                <c:pt idx="8786">
                  <c:v>12.094598315070799</c:v>
                </c:pt>
                <c:pt idx="8787">
                  <c:v>12.095974891250499</c:v>
                </c:pt>
                <c:pt idx="8788">
                  <c:v>12.097351467430199</c:v>
                </c:pt>
                <c:pt idx="8789">
                  <c:v>12.098728043609899</c:v>
                </c:pt>
                <c:pt idx="8790">
                  <c:v>12.1001046197897</c:v>
                </c:pt>
                <c:pt idx="8791">
                  <c:v>12.1014811959694</c:v>
                </c:pt>
                <c:pt idx="8792">
                  <c:v>12.1028577721491</c:v>
                </c:pt>
                <c:pt idx="8793">
                  <c:v>12.1042343483288</c:v>
                </c:pt>
                <c:pt idx="8794">
                  <c:v>12.1056109245086</c:v>
                </c:pt>
                <c:pt idx="8795">
                  <c:v>12.1069875006883</c:v>
                </c:pt>
                <c:pt idx="8796">
                  <c:v>12.108364076868</c:v>
                </c:pt>
                <c:pt idx="8797">
                  <c:v>12.1097406530477</c:v>
                </c:pt>
                <c:pt idx="8798">
                  <c:v>12.111117229227499</c:v>
                </c:pt>
                <c:pt idx="8799">
                  <c:v>12.112493805407199</c:v>
                </c:pt>
                <c:pt idx="8800">
                  <c:v>12.113870381586899</c:v>
                </c:pt>
                <c:pt idx="8801">
                  <c:v>12.115246957766599</c:v>
                </c:pt>
                <c:pt idx="8802">
                  <c:v>12.116623533946401</c:v>
                </c:pt>
                <c:pt idx="8803">
                  <c:v>12.118000110126101</c:v>
                </c:pt>
                <c:pt idx="8804">
                  <c:v>12.119376686305801</c:v>
                </c:pt>
                <c:pt idx="8805">
                  <c:v>12.120753262485501</c:v>
                </c:pt>
                <c:pt idx="8806">
                  <c:v>12.1221298386653</c:v>
                </c:pt>
                <c:pt idx="8807">
                  <c:v>12.123506414845</c:v>
                </c:pt>
                <c:pt idx="8808">
                  <c:v>12.1248829910247</c:v>
                </c:pt>
                <c:pt idx="8809">
                  <c:v>12.126259567204499</c:v>
                </c:pt>
                <c:pt idx="8810">
                  <c:v>12.127636143384199</c:v>
                </c:pt>
                <c:pt idx="8811">
                  <c:v>12.129012719563899</c:v>
                </c:pt>
                <c:pt idx="8812">
                  <c:v>12.130389295743599</c:v>
                </c:pt>
                <c:pt idx="8813">
                  <c:v>12.131765871923401</c:v>
                </c:pt>
                <c:pt idx="8814">
                  <c:v>12.133142448103101</c:v>
                </c:pt>
                <c:pt idx="8815">
                  <c:v>12.134519024282801</c:v>
                </c:pt>
                <c:pt idx="8816">
                  <c:v>12.135895600462501</c:v>
                </c:pt>
                <c:pt idx="8817">
                  <c:v>12.1372721766423</c:v>
                </c:pt>
                <c:pt idx="8818">
                  <c:v>12.138648752822</c:v>
                </c:pt>
                <c:pt idx="8819">
                  <c:v>12.1400253290017</c:v>
                </c:pt>
                <c:pt idx="8820">
                  <c:v>12.1414019051814</c:v>
                </c:pt>
                <c:pt idx="8821">
                  <c:v>12.1427784813612</c:v>
                </c:pt>
                <c:pt idx="8822">
                  <c:v>12.1441550575409</c:v>
                </c:pt>
                <c:pt idx="8823">
                  <c:v>12.1455316337206</c:v>
                </c:pt>
                <c:pt idx="8824">
                  <c:v>12.1469082099003</c:v>
                </c:pt>
                <c:pt idx="8825">
                  <c:v>12.148284786080101</c:v>
                </c:pt>
                <c:pt idx="8826">
                  <c:v>12.149661362259801</c:v>
                </c:pt>
                <c:pt idx="8827">
                  <c:v>12.151037938439501</c:v>
                </c:pt>
                <c:pt idx="8828">
                  <c:v>12.152414514619201</c:v>
                </c:pt>
                <c:pt idx="8829">
                  <c:v>12.153791090799</c:v>
                </c:pt>
                <c:pt idx="8830">
                  <c:v>12.1551676669787</c:v>
                </c:pt>
                <c:pt idx="8831">
                  <c:v>12.1565442431584</c:v>
                </c:pt>
                <c:pt idx="8832">
                  <c:v>12.1579208193381</c:v>
                </c:pt>
                <c:pt idx="8833">
                  <c:v>12.1592973955179</c:v>
                </c:pt>
                <c:pt idx="8834">
                  <c:v>12.1606739716976</c:v>
                </c:pt>
                <c:pt idx="8835">
                  <c:v>12.1620505478773</c:v>
                </c:pt>
                <c:pt idx="8836">
                  <c:v>12.163427124057</c:v>
                </c:pt>
                <c:pt idx="8837">
                  <c:v>12.164803700236799</c:v>
                </c:pt>
                <c:pt idx="8838">
                  <c:v>12.166180276416499</c:v>
                </c:pt>
                <c:pt idx="8839">
                  <c:v>12.167556852596199</c:v>
                </c:pt>
                <c:pt idx="8840">
                  <c:v>12.168933428776</c:v>
                </c:pt>
                <c:pt idx="8841">
                  <c:v>12.1703100049557</c:v>
                </c:pt>
                <c:pt idx="8842">
                  <c:v>12.1716865811354</c:v>
                </c:pt>
                <c:pt idx="8843">
                  <c:v>12.1730631573151</c:v>
                </c:pt>
                <c:pt idx="8844">
                  <c:v>12.1744397334949</c:v>
                </c:pt>
                <c:pt idx="8845">
                  <c:v>12.1758163096746</c:v>
                </c:pt>
                <c:pt idx="8846">
                  <c:v>12.1771928858543</c:v>
                </c:pt>
                <c:pt idx="8847">
                  <c:v>12.178569462034</c:v>
                </c:pt>
                <c:pt idx="8848">
                  <c:v>12.179946038213799</c:v>
                </c:pt>
                <c:pt idx="8849">
                  <c:v>12.181322614393499</c:v>
                </c:pt>
                <c:pt idx="8850">
                  <c:v>12.182699190573199</c:v>
                </c:pt>
                <c:pt idx="8851">
                  <c:v>12.184075766752899</c:v>
                </c:pt>
                <c:pt idx="8852">
                  <c:v>12.185452342932701</c:v>
                </c:pt>
                <c:pt idx="8853">
                  <c:v>12.186828919112401</c:v>
                </c:pt>
                <c:pt idx="8854">
                  <c:v>12.188205495292101</c:v>
                </c:pt>
                <c:pt idx="8855">
                  <c:v>12.189582071471801</c:v>
                </c:pt>
                <c:pt idx="8856">
                  <c:v>12.1909586476516</c:v>
                </c:pt>
                <c:pt idx="8857">
                  <c:v>12.1923352238313</c:v>
                </c:pt>
                <c:pt idx="8858">
                  <c:v>12.193711800011</c:v>
                </c:pt>
                <c:pt idx="8859">
                  <c:v>12.1950883761907</c:v>
                </c:pt>
                <c:pt idx="8860">
                  <c:v>12.1964649523705</c:v>
                </c:pt>
                <c:pt idx="8861">
                  <c:v>12.1978415285502</c:v>
                </c:pt>
                <c:pt idx="8862">
                  <c:v>12.1992181047299</c:v>
                </c:pt>
                <c:pt idx="8863">
                  <c:v>12.2005946809096</c:v>
                </c:pt>
                <c:pt idx="8864">
                  <c:v>12.201971257089401</c:v>
                </c:pt>
                <c:pt idx="8865">
                  <c:v>12.203347833269101</c:v>
                </c:pt>
                <c:pt idx="8866">
                  <c:v>12.204724409448801</c:v>
                </c:pt>
                <c:pt idx="8867">
                  <c:v>12.206100985628501</c:v>
                </c:pt>
                <c:pt idx="8868">
                  <c:v>12.2074775618083</c:v>
                </c:pt>
                <c:pt idx="8869">
                  <c:v>12.208854137988</c:v>
                </c:pt>
                <c:pt idx="8870">
                  <c:v>12.2102307141677</c:v>
                </c:pt>
                <c:pt idx="8871">
                  <c:v>12.2116072903475</c:v>
                </c:pt>
                <c:pt idx="8872">
                  <c:v>12.2129838665272</c:v>
                </c:pt>
                <c:pt idx="8873">
                  <c:v>12.2143604427069</c:v>
                </c:pt>
                <c:pt idx="8874">
                  <c:v>12.2157370188866</c:v>
                </c:pt>
                <c:pt idx="8875">
                  <c:v>12.217113595066399</c:v>
                </c:pt>
                <c:pt idx="8876">
                  <c:v>12.218490171246099</c:v>
                </c:pt>
                <c:pt idx="8877">
                  <c:v>12.219866747425799</c:v>
                </c:pt>
                <c:pt idx="8878">
                  <c:v>12.221243323605499</c:v>
                </c:pt>
                <c:pt idx="8879">
                  <c:v>12.2226198997853</c:v>
                </c:pt>
                <c:pt idx="8880">
                  <c:v>12.223996475965</c:v>
                </c:pt>
                <c:pt idx="8881">
                  <c:v>12.2253730521447</c:v>
                </c:pt>
                <c:pt idx="8882">
                  <c:v>12.2267496283244</c:v>
                </c:pt>
                <c:pt idx="8883">
                  <c:v>12.2281262045042</c:v>
                </c:pt>
                <c:pt idx="8884">
                  <c:v>12.2295027806839</c:v>
                </c:pt>
                <c:pt idx="8885">
                  <c:v>12.2308793568636</c:v>
                </c:pt>
                <c:pt idx="8886">
                  <c:v>12.2322559330433</c:v>
                </c:pt>
                <c:pt idx="8887">
                  <c:v>12.233632509223099</c:v>
                </c:pt>
                <c:pt idx="8888">
                  <c:v>12.235009085402799</c:v>
                </c:pt>
                <c:pt idx="8889">
                  <c:v>12.236385661582499</c:v>
                </c:pt>
                <c:pt idx="8890">
                  <c:v>12.237762237762199</c:v>
                </c:pt>
                <c:pt idx="8891">
                  <c:v>12.239138813942001</c:v>
                </c:pt>
                <c:pt idx="8892">
                  <c:v>12.240515390121701</c:v>
                </c:pt>
                <c:pt idx="8893">
                  <c:v>12.241891966301401</c:v>
                </c:pt>
                <c:pt idx="8894">
                  <c:v>12.243268542481101</c:v>
                </c:pt>
                <c:pt idx="8895">
                  <c:v>12.2446451186609</c:v>
                </c:pt>
                <c:pt idx="8896">
                  <c:v>12.2460216948406</c:v>
                </c:pt>
                <c:pt idx="8897">
                  <c:v>12.2473982710203</c:v>
                </c:pt>
                <c:pt idx="8898">
                  <c:v>12.2487748472</c:v>
                </c:pt>
                <c:pt idx="8899">
                  <c:v>12.250151423379799</c:v>
                </c:pt>
                <c:pt idx="8900">
                  <c:v>12.251527999559499</c:v>
                </c:pt>
                <c:pt idx="8901">
                  <c:v>12.252904575739199</c:v>
                </c:pt>
                <c:pt idx="8902">
                  <c:v>12.254281151919001</c:v>
                </c:pt>
                <c:pt idx="8903">
                  <c:v>12.255657728098701</c:v>
                </c:pt>
                <c:pt idx="8904">
                  <c:v>12.257034304278401</c:v>
                </c:pt>
                <c:pt idx="8905">
                  <c:v>12.258410880458101</c:v>
                </c:pt>
                <c:pt idx="8906">
                  <c:v>12.2597874566379</c:v>
                </c:pt>
                <c:pt idx="8907">
                  <c:v>12.2611640328176</c:v>
                </c:pt>
                <c:pt idx="8908">
                  <c:v>12.2625406089973</c:v>
                </c:pt>
                <c:pt idx="8909">
                  <c:v>12.263917185177</c:v>
                </c:pt>
                <c:pt idx="8910">
                  <c:v>12.2652937613568</c:v>
                </c:pt>
                <c:pt idx="8911">
                  <c:v>12.2666703375365</c:v>
                </c:pt>
                <c:pt idx="8912">
                  <c:v>12.2680469137162</c:v>
                </c:pt>
                <c:pt idx="8913">
                  <c:v>12.2694234898959</c:v>
                </c:pt>
                <c:pt idx="8914">
                  <c:v>12.270800066075701</c:v>
                </c:pt>
                <c:pt idx="8915">
                  <c:v>12.272176642255401</c:v>
                </c:pt>
                <c:pt idx="8916">
                  <c:v>12.273553218435101</c:v>
                </c:pt>
                <c:pt idx="8917">
                  <c:v>12.274929794614801</c:v>
                </c:pt>
                <c:pt idx="8918">
                  <c:v>12.2763063707946</c:v>
                </c:pt>
                <c:pt idx="8919">
                  <c:v>12.2776829469743</c:v>
                </c:pt>
                <c:pt idx="8920">
                  <c:v>12.279059523154</c:v>
                </c:pt>
                <c:pt idx="8921">
                  <c:v>12.2804360993337</c:v>
                </c:pt>
                <c:pt idx="8922">
                  <c:v>12.2818126755135</c:v>
                </c:pt>
                <c:pt idx="8923">
                  <c:v>12.2831892516932</c:v>
                </c:pt>
                <c:pt idx="8924">
                  <c:v>12.2845658278729</c:v>
                </c:pt>
                <c:pt idx="8925">
                  <c:v>12.2859424040526</c:v>
                </c:pt>
                <c:pt idx="8926">
                  <c:v>12.287318980232399</c:v>
                </c:pt>
                <c:pt idx="8927">
                  <c:v>12.288695556412099</c:v>
                </c:pt>
                <c:pt idx="8928">
                  <c:v>12.290072132591799</c:v>
                </c:pt>
                <c:pt idx="8929">
                  <c:v>12.291448708771499</c:v>
                </c:pt>
                <c:pt idx="8930">
                  <c:v>12.2928252849513</c:v>
                </c:pt>
                <c:pt idx="8931">
                  <c:v>12.294201861131</c:v>
                </c:pt>
                <c:pt idx="8932">
                  <c:v>12.2955784373107</c:v>
                </c:pt>
                <c:pt idx="8933">
                  <c:v>12.2969550134904</c:v>
                </c:pt>
                <c:pt idx="8934">
                  <c:v>12.2983315896702</c:v>
                </c:pt>
                <c:pt idx="8935">
                  <c:v>12.2997081658499</c:v>
                </c:pt>
                <c:pt idx="8936">
                  <c:v>12.3010847420296</c:v>
                </c:pt>
                <c:pt idx="8937">
                  <c:v>12.302461318209399</c:v>
                </c:pt>
                <c:pt idx="8938">
                  <c:v>12.303837894389099</c:v>
                </c:pt>
                <c:pt idx="8939">
                  <c:v>12.305214470568799</c:v>
                </c:pt>
                <c:pt idx="8940">
                  <c:v>12.306591046748499</c:v>
                </c:pt>
                <c:pt idx="8941">
                  <c:v>12.307967622928301</c:v>
                </c:pt>
                <c:pt idx="8942">
                  <c:v>12.309344199108001</c:v>
                </c:pt>
                <c:pt idx="8943">
                  <c:v>12.310720775287701</c:v>
                </c:pt>
                <c:pt idx="8944">
                  <c:v>12.312097351467401</c:v>
                </c:pt>
                <c:pt idx="8945">
                  <c:v>12.3134739276472</c:v>
                </c:pt>
                <c:pt idx="8946">
                  <c:v>12.3148505038269</c:v>
                </c:pt>
                <c:pt idx="8947">
                  <c:v>12.3162270800066</c:v>
                </c:pt>
                <c:pt idx="8948">
                  <c:v>12.3176036561863</c:v>
                </c:pt>
                <c:pt idx="8949">
                  <c:v>12.3189802323661</c:v>
                </c:pt>
                <c:pt idx="8950">
                  <c:v>12.3203568085458</c:v>
                </c:pt>
                <c:pt idx="8951">
                  <c:v>12.3217333847255</c:v>
                </c:pt>
                <c:pt idx="8952">
                  <c:v>12.3231099609052</c:v>
                </c:pt>
                <c:pt idx="8953">
                  <c:v>12.324486537085001</c:v>
                </c:pt>
                <c:pt idx="8954">
                  <c:v>12.325863113264701</c:v>
                </c:pt>
                <c:pt idx="8955">
                  <c:v>12.327239689444401</c:v>
                </c:pt>
                <c:pt idx="8956">
                  <c:v>12.328616265624101</c:v>
                </c:pt>
                <c:pt idx="8957">
                  <c:v>12.3299928418039</c:v>
                </c:pt>
                <c:pt idx="8958">
                  <c:v>12.3313694179836</c:v>
                </c:pt>
                <c:pt idx="8959">
                  <c:v>12.3327459941633</c:v>
                </c:pt>
                <c:pt idx="8960">
                  <c:v>12.334122570343</c:v>
                </c:pt>
                <c:pt idx="8961">
                  <c:v>12.3354991465228</c:v>
                </c:pt>
                <c:pt idx="8962">
                  <c:v>12.3368757227025</c:v>
                </c:pt>
                <c:pt idx="8963">
                  <c:v>12.3382522988822</c:v>
                </c:pt>
                <c:pt idx="8964">
                  <c:v>12.339628875061999</c:v>
                </c:pt>
                <c:pt idx="8965">
                  <c:v>12.341005451241699</c:v>
                </c:pt>
                <c:pt idx="8966">
                  <c:v>12.342382027421399</c:v>
                </c:pt>
                <c:pt idx="8967">
                  <c:v>12.343758603601101</c:v>
                </c:pt>
                <c:pt idx="8968">
                  <c:v>12.3451351797809</c:v>
                </c:pt>
                <c:pt idx="8969">
                  <c:v>12.3465117559606</c:v>
                </c:pt>
                <c:pt idx="8970">
                  <c:v>12.3478883321403</c:v>
                </c:pt>
                <c:pt idx="8971">
                  <c:v>12.34926490832</c:v>
                </c:pt>
                <c:pt idx="8972">
                  <c:v>12.3506414844998</c:v>
                </c:pt>
                <c:pt idx="8973">
                  <c:v>12.3520180606795</c:v>
                </c:pt>
                <c:pt idx="8974">
                  <c:v>12.3533946368592</c:v>
                </c:pt>
                <c:pt idx="8975">
                  <c:v>12.3547712130389</c:v>
                </c:pt>
                <c:pt idx="8976">
                  <c:v>12.356147789218699</c:v>
                </c:pt>
                <c:pt idx="8977">
                  <c:v>12.357524365398399</c:v>
                </c:pt>
                <c:pt idx="8978">
                  <c:v>12.358900941578099</c:v>
                </c:pt>
                <c:pt idx="8979">
                  <c:v>12.360277517757799</c:v>
                </c:pt>
                <c:pt idx="8980">
                  <c:v>12.361654093937601</c:v>
                </c:pt>
                <c:pt idx="8981">
                  <c:v>12.363030670117301</c:v>
                </c:pt>
                <c:pt idx="8982">
                  <c:v>12.364407246297</c:v>
                </c:pt>
                <c:pt idx="8983">
                  <c:v>12.3657838224767</c:v>
                </c:pt>
                <c:pt idx="8984">
                  <c:v>12.3671603986565</c:v>
                </c:pt>
                <c:pt idx="8985">
                  <c:v>12.3685369748362</c:v>
                </c:pt>
                <c:pt idx="8986">
                  <c:v>12.3699135510159</c:v>
                </c:pt>
                <c:pt idx="8987">
                  <c:v>12.3712901271956</c:v>
                </c:pt>
                <c:pt idx="8988">
                  <c:v>12.372666703375399</c:v>
                </c:pt>
                <c:pt idx="8989">
                  <c:v>12.374043279555099</c:v>
                </c:pt>
                <c:pt idx="8990">
                  <c:v>12.375419855734799</c:v>
                </c:pt>
                <c:pt idx="8991">
                  <c:v>12.376796431914499</c:v>
                </c:pt>
                <c:pt idx="8992">
                  <c:v>12.378173008094301</c:v>
                </c:pt>
                <c:pt idx="8993">
                  <c:v>12.379549584274001</c:v>
                </c:pt>
                <c:pt idx="8994">
                  <c:v>12.380926160453701</c:v>
                </c:pt>
                <c:pt idx="8995">
                  <c:v>12.382302736633401</c:v>
                </c:pt>
                <c:pt idx="8996">
                  <c:v>12.3836793128132</c:v>
                </c:pt>
                <c:pt idx="8997">
                  <c:v>12.3850558889929</c:v>
                </c:pt>
                <c:pt idx="8998">
                  <c:v>12.3864324651726</c:v>
                </c:pt>
                <c:pt idx="8999">
                  <c:v>12.3878090413524</c:v>
                </c:pt>
                <c:pt idx="9000">
                  <c:v>12.3891856175321</c:v>
                </c:pt>
                <c:pt idx="9001">
                  <c:v>12.3905621937118</c:v>
                </c:pt>
                <c:pt idx="9002">
                  <c:v>12.3919387698915</c:v>
                </c:pt>
                <c:pt idx="9003">
                  <c:v>12.393315346071301</c:v>
                </c:pt>
                <c:pt idx="9004">
                  <c:v>12.394691922251001</c:v>
                </c:pt>
                <c:pt idx="9005">
                  <c:v>12.396068498430701</c:v>
                </c:pt>
                <c:pt idx="9006">
                  <c:v>12.397445074610401</c:v>
                </c:pt>
                <c:pt idx="9007">
                  <c:v>12.3988216507902</c:v>
                </c:pt>
                <c:pt idx="9008">
                  <c:v>12.4001982269699</c:v>
                </c:pt>
                <c:pt idx="9009">
                  <c:v>12.4015748031496</c:v>
                </c:pt>
                <c:pt idx="9010">
                  <c:v>12.4029513793293</c:v>
                </c:pt>
                <c:pt idx="9011">
                  <c:v>12.4043279555091</c:v>
                </c:pt>
                <c:pt idx="9012">
                  <c:v>12.4057045316888</c:v>
                </c:pt>
                <c:pt idx="9013">
                  <c:v>12.4070811078685</c:v>
                </c:pt>
                <c:pt idx="9014">
                  <c:v>12.4084576840482</c:v>
                </c:pt>
                <c:pt idx="9015">
                  <c:v>12.409834260227999</c:v>
                </c:pt>
                <c:pt idx="9016">
                  <c:v>12.411210836407699</c:v>
                </c:pt>
                <c:pt idx="9017">
                  <c:v>12.412587412587399</c:v>
                </c:pt>
                <c:pt idx="9018">
                  <c:v>12.413963988767099</c:v>
                </c:pt>
                <c:pt idx="9019">
                  <c:v>12.4153405649469</c:v>
                </c:pt>
                <c:pt idx="9020">
                  <c:v>12.4167171411266</c:v>
                </c:pt>
                <c:pt idx="9021">
                  <c:v>12.4180937173063</c:v>
                </c:pt>
                <c:pt idx="9022">
                  <c:v>12.419470293486</c:v>
                </c:pt>
                <c:pt idx="9023">
                  <c:v>12.4208468696658</c:v>
                </c:pt>
                <c:pt idx="9024">
                  <c:v>12.4222234458455</c:v>
                </c:pt>
                <c:pt idx="9025">
                  <c:v>12.4236000220252</c:v>
                </c:pt>
                <c:pt idx="9026">
                  <c:v>12.4249765982049</c:v>
                </c:pt>
                <c:pt idx="9027">
                  <c:v>12.426353174384699</c:v>
                </c:pt>
                <c:pt idx="9028">
                  <c:v>12.427729750564399</c:v>
                </c:pt>
                <c:pt idx="9029">
                  <c:v>12.429106326744099</c:v>
                </c:pt>
                <c:pt idx="9030">
                  <c:v>12.430482902923799</c:v>
                </c:pt>
                <c:pt idx="9031">
                  <c:v>12.431859479103601</c:v>
                </c:pt>
                <c:pt idx="9032">
                  <c:v>12.433236055283301</c:v>
                </c:pt>
                <c:pt idx="9033">
                  <c:v>12.434612631463001</c:v>
                </c:pt>
                <c:pt idx="9034">
                  <c:v>12.4359892076428</c:v>
                </c:pt>
                <c:pt idx="9035">
                  <c:v>12.4373657838225</c:v>
                </c:pt>
                <c:pt idx="9036">
                  <c:v>12.4387423600022</c:v>
                </c:pt>
                <c:pt idx="9037">
                  <c:v>12.4401189361819</c:v>
                </c:pt>
                <c:pt idx="9038">
                  <c:v>12.441495512361699</c:v>
                </c:pt>
                <c:pt idx="9039">
                  <c:v>12.442872088541399</c:v>
                </c:pt>
                <c:pt idx="9040">
                  <c:v>12.444248664721099</c:v>
                </c:pt>
                <c:pt idx="9041">
                  <c:v>12.445625240900799</c:v>
                </c:pt>
                <c:pt idx="9042">
                  <c:v>12.447001817080601</c:v>
                </c:pt>
                <c:pt idx="9043">
                  <c:v>12.448378393260301</c:v>
                </c:pt>
                <c:pt idx="9044">
                  <c:v>12.449754969440001</c:v>
                </c:pt>
                <c:pt idx="9045">
                  <c:v>12.451131545619701</c:v>
                </c:pt>
                <c:pt idx="9046">
                  <c:v>12.4525081217995</c:v>
                </c:pt>
                <c:pt idx="9047">
                  <c:v>12.4538846979792</c:v>
                </c:pt>
                <c:pt idx="9048">
                  <c:v>12.4552612741589</c:v>
                </c:pt>
                <c:pt idx="9049">
                  <c:v>12.4566378503386</c:v>
                </c:pt>
                <c:pt idx="9050">
                  <c:v>12.4580144265184</c:v>
                </c:pt>
                <c:pt idx="9051">
                  <c:v>12.4593910026981</c:v>
                </c:pt>
                <c:pt idx="9052">
                  <c:v>12.4607675788778</c:v>
                </c:pt>
                <c:pt idx="9053">
                  <c:v>12.4621441550575</c:v>
                </c:pt>
                <c:pt idx="9054">
                  <c:v>12.463520731237301</c:v>
                </c:pt>
                <c:pt idx="9055">
                  <c:v>12.464897307417001</c:v>
                </c:pt>
                <c:pt idx="9056">
                  <c:v>12.466273883596701</c:v>
                </c:pt>
                <c:pt idx="9057">
                  <c:v>12.467650459776401</c:v>
                </c:pt>
                <c:pt idx="9058">
                  <c:v>12.4690270359562</c:v>
                </c:pt>
                <c:pt idx="9059">
                  <c:v>12.4704036121359</c:v>
                </c:pt>
                <c:pt idx="9060">
                  <c:v>12.4717801883156</c:v>
                </c:pt>
                <c:pt idx="9061">
                  <c:v>12.4731567644953</c:v>
                </c:pt>
                <c:pt idx="9062">
                  <c:v>12.4745333406751</c:v>
                </c:pt>
                <c:pt idx="9063">
                  <c:v>12.4759099168548</c:v>
                </c:pt>
                <c:pt idx="9064">
                  <c:v>12.4772864930345</c:v>
                </c:pt>
                <c:pt idx="9065">
                  <c:v>12.478663069214299</c:v>
                </c:pt>
                <c:pt idx="9066">
                  <c:v>12.480039645393999</c:v>
                </c:pt>
                <c:pt idx="9067">
                  <c:v>12.481416221573699</c:v>
                </c:pt>
                <c:pt idx="9068">
                  <c:v>12.482792797753399</c:v>
                </c:pt>
                <c:pt idx="9069">
                  <c:v>12.4841693739332</c:v>
                </c:pt>
                <c:pt idx="9070">
                  <c:v>12.4855459501129</c:v>
                </c:pt>
                <c:pt idx="9071">
                  <c:v>12.4869225262926</c:v>
                </c:pt>
                <c:pt idx="9072">
                  <c:v>12.4882991024723</c:v>
                </c:pt>
                <c:pt idx="9073">
                  <c:v>12.4896756786521</c:v>
                </c:pt>
                <c:pt idx="9074">
                  <c:v>12.4910522548318</c:v>
                </c:pt>
                <c:pt idx="9075">
                  <c:v>12.4924288310115</c:v>
                </c:pt>
                <c:pt idx="9076">
                  <c:v>12.4938054071912</c:v>
                </c:pt>
                <c:pt idx="9077">
                  <c:v>12.495181983370999</c:v>
                </c:pt>
                <c:pt idx="9078">
                  <c:v>12.496558559550699</c:v>
                </c:pt>
                <c:pt idx="9079">
                  <c:v>12.497935135730399</c:v>
                </c:pt>
                <c:pt idx="9080">
                  <c:v>12.499311711910099</c:v>
                </c:pt>
                <c:pt idx="9081">
                  <c:v>12.500688288089901</c:v>
                </c:pt>
                <c:pt idx="9082">
                  <c:v>12.502064864269601</c:v>
                </c:pt>
                <c:pt idx="9083">
                  <c:v>12.503441440449301</c:v>
                </c:pt>
                <c:pt idx="9084">
                  <c:v>12.504818016629001</c:v>
                </c:pt>
                <c:pt idx="9085">
                  <c:v>12.5061945928088</c:v>
                </c:pt>
                <c:pt idx="9086">
                  <c:v>12.5075711689885</c:v>
                </c:pt>
                <c:pt idx="9087">
                  <c:v>12.5089477451682</c:v>
                </c:pt>
                <c:pt idx="9088">
                  <c:v>12.5103243213479</c:v>
                </c:pt>
                <c:pt idx="9089">
                  <c:v>12.5117008975277</c:v>
                </c:pt>
                <c:pt idx="9090">
                  <c:v>12.5130774737074</c:v>
                </c:pt>
                <c:pt idx="9091">
                  <c:v>12.5144540498871</c:v>
                </c:pt>
                <c:pt idx="9092">
                  <c:v>12.515830626066901</c:v>
                </c:pt>
                <c:pt idx="9093">
                  <c:v>12.517207202246601</c:v>
                </c:pt>
                <c:pt idx="9094">
                  <c:v>12.518583778426301</c:v>
                </c:pt>
                <c:pt idx="9095">
                  <c:v>12.519960354606001</c:v>
                </c:pt>
                <c:pt idx="9096">
                  <c:v>12.5213369307858</c:v>
                </c:pt>
                <c:pt idx="9097">
                  <c:v>12.5227135069655</c:v>
                </c:pt>
                <c:pt idx="9098">
                  <c:v>12.5240900831452</c:v>
                </c:pt>
                <c:pt idx="9099">
                  <c:v>12.5254666593249</c:v>
                </c:pt>
                <c:pt idx="9100">
                  <c:v>12.5268432355047</c:v>
                </c:pt>
                <c:pt idx="9101">
                  <c:v>12.5282198116844</c:v>
                </c:pt>
                <c:pt idx="9102">
                  <c:v>12.5295963878641</c:v>
                </c:pt>
                <c:pt idx="9103">
                  <c:v>12.5309729640438</c:v>
                </c:pt>
                <c:pt idx="9104">
                  <c:v>12.532349540223599</c:v>
                </c:pt>
                <c:pt idx="9105">
                  <c:v>12.533726116403299</c:v>
                </c:pt>
                <c:pt idx="9106">
                  <c:v>12.535102692582999</c:v>
                </c:pt>
                <c:pt idx="9107">
                  <c:v>12.536479268762699</c:v>
                </c:pt>
                <c:pt idx="9108">
                  <c:v>12.5378558449425</c:v>
                </c:pt>
                <c:pt idx="9109">
                  <c:v>12.5392324211222</c:v>
                </c:pt>
                <c:pt idx="9110">
                  <c:v>12.5406089973019</c:v>
                </c:pt>
                <c:pt idx="9111">
                  <c:v>12.5419855734816</c:v>
                </c:pt>
                <c:pt idx="9112">
                  <c:v>12.5433621496614</c:v>
                </c:pt>
                <c:pt idx="9113">
                  <c:v>12.5447387258411</c:v>
                </c:pt>
                <c:pt idx="9114">
                  <c:v>12.5461153020208</c:v>
                </c:pt>
                <c:pt idx="9115">
                  <c:v>12.5474918782005</c:v>
                </c:pt>
                <c:pt idx="9116">
                  <c:v>12.548868454380299</c:v>
                </c:pt>
                <c:pt idx="9117">
                  <c:v>12.550245030559999</c:v>
                </c:pt>
                <c:pt idx="9118">
                  <c:v>12.551621606739699</c:v>
                </c:pt>
                <c:pt idx="9119">
                  <c:v>12.552998182919399</c:v>
                </c:pt>
                <c:pt idx="9120">
                  <c:v>12.554374759099201</c:v>
                </c:pt>
                <c:pt idx="9121">
                  <c:v>12.555751335278901</c:v>
                </c:pt>
                <c:pt idx="9122">
                  <c:v>12.557127911458601</c:v>
                </c:pt>
                <c:pt idx="9123">
                  <c:v>12.558504487638301</c:v>
                </c:pt>
                <c:pt idx="9124">
                  <c:v>12.5598810638181</c:v>
                </c:pt>
                <c:pt idx="9125">
                  <c:v>12.5612576399978</c:v>
                </c:pt>
                <c:pt idx="9126">
                  <c:v>12.5626342161775</c:v>
                </c:pt>
                <c:pt idx="9127">
                  <c:v>12.564010792357299</c:v>
                </c:pt>
                <c:pt idx="9128">
                  <c:v>12.565387368536999</c:v>
                </c:pt>
                <c:pt idx="9129">
                  <c:v>12.566763944716699</c:v>
                </c:pt>
                <c:pt idx="9130">
                  <c:v>12.568140520896399</c:v>
                </c:pt>
                <c:pt idx="9131">
                  <c:v>12.569517097076201</c:v>
                </c:pt>
                <c:pt idx="9132">
                  <c:v>12.570893673255901</c:v>
                </c:pt>
                <c:pt idx="9133">
                  <c:v>12.572270249435601</c:v>
                </c:pt>
                <c:pt idx="9134">
                  <c:v>12.573646825615301</c:v>
                </c:pt>
                <c:pt idx="9135">
                  <c:v>12.5750234017951</c:v>
                </c:pt>
                <c:pt idx="9136">
                  <c:v>12.5763999779748</c:v>
                </c:pt>
                <c:pt idx="9137">
                  <c:v>12.5777765541545</c:v>
                </c:pt>
                <c:pt idx="9138">
                  <c:v>12.5791531303342</c:v>
                </c:pt>
                <c:pt idx="9139">
                  <c:v>12.580529706514</c:v>
                </c:pt>
                <c:pt idx="9140">
                  <c:v>12.5819062826937</c:v>
                </c:pt>
                <c:pt idx="9141">
                  <c:v>12.5832828588734</c:v>
                </c:pt>
                <c:pt idx="9142">
                  <c:v>12.5846594350531</c:v>
                </c:pt>
                <c:pt idx="9143">
                  <c:v>12.586036011232901</c:v>
                </c:pt>
                <c:pt idx="9144">
                  <c:v>12.587412587412601</c:v>
                </c:pt>
                <c:pt idx="9145">
                  <c:v>12.588789163592301</c:v>
                </c:pt>
                <c:pt idx="9146">
                  <c:v>12.590165739772001</c:v>
                </c:pt>
                <c:pt idx="9147">
                  <c:v>12.5915423159518</c:v>
                </c:pt>
                <c:pt idx="9148">
                  <c:v>12.5929188921315</c:v>
                </c:pt>
                <c:pt idx="9149">
                  <c:v>12.5942954683112</c:v>
                </c:pt>
                <c:pt idx="9150">
                  <c:v>12.5956720444909</c:v>
                </c:pt>
                <c:pt idx="9151">
                  <c:v>12.5970486206707</c:v>
                </c:pt>
                <c:pt idx="9152">
                  <c:v>12.5984251968504</c:v>
                </c:pt>
                <c:pt idx="9153">
                  <c:v>12.5998017730301</c:v>
                </c:pt>
                <c:pt idx="9154">
                  <c:v>12.6011783492098</c:v>
                </c:pt>
                <c:pt idx="9155">
                  <c:v>12.602554925389599</c:v>
                </c:pt>
                <c:pt idx="9156">
                  <c:v>12.603931501569299</c:v>
                </c:pt>
                <c:pt idx="9157">
                  <c:v>12.605308077748999</c:v>
                </c:pt>
                <c:pt idx="9158">
                  <c:v>12.6066846539288</c:v>
                </c:pt>
                <c:pt idx="9159">
                  <c:v>12.6080612301085</c:v>
                </c:pt>
                <c:pt idx="9160">
                  <c:v>12.6094378062882</c:v>
                </c:pt>
                <c:pt idx="9161">
                  <c:v>12.6108143824679</c:v>
                </c:pt>
                <c:pt idx="9162">
                  <c:v>12.6121909586477</c:v>
                </c:pt>
                <c:pt idx="9163">
                  <c:v>12.6135675348274</c:v>
                </c:pt>
                <c:pt idx="9164">
                  <c:v>12.6149441110071</c:v>
                </c:pt>
                <c:pt idx="9165">
                  <c:v>12.6163206871868</c:v>
                </c:pt>
                <c:pt idx="9166">
                  <c:v>12.617697263366599</c:v>
                </c:pt>
                <c:pt idx="9167">
                  <c:v>12.619073839546299</c:v>
                </c:pt>
                <c:pt idx="9168">
                  <c:v>12.620450415725999</c:v>
                </c:pt>
                <c:pt idx="9169">
                  <c:v>12.621826991905699</c:v>
                </c:pt>
                <c:pt idx="9170">
                  <c:v>12.623203568085501</c:v>
                </c:pt>
                <c:pt idx="9171">
                  <c:v>12.624580144265201</c:v>
                </c:pt>
                <c:pt idx="9172">
                  <c:v>12.625956720444901</c:v>
                </c:pt>
                <c:pt idx="9173">
                  <c:v>12.627333296624601</c:v>
                </c:pt>
                <c:pt idx="9174">
                  <c:v>12.6287098728044</c:v>
                </c:pt>
                <c:pt idx="9175">
                  <c:v>12.6300864489841</c:v>
                </c:pt>
                <c:pt idx="9176">
                  <c:v>12.6314630251638</c:v>
                </c:pt>
                <c:pt idx="9177">
                  <c:v>12.6328396013435</c:v>
                </c:pt>
                <c:pt idx="9178">
                  <c:v>12.6342161775233</c:v>
                </c:pt>
                <c:pt idx="9179">
                  <c:v>12.635592753703</c:v>
                </c:pt>
                <c:pt idx="9180">
                  <c:v>12.636969329882699</c:v>
                </c:pt>
                <c:pt idx="9181">
                  <c:v>12.638345906062399</c:v>
                </c:pt>
                <c:pt idx="9182">
                  <c:v>12.639722482242201</c:v>
                </c:pt>
                <c:pt idx="9183">
                  <c:v>12.641099058421901</c:v>
                </c:pt>
                <c:pt idx="9184">
                  <c:v>12.642475634601601</c:v>
                </c:pt>
                <c:pt idx="9185">
                  <c:v>12.643852210781301</c:v>
                </c:pt>
                <c:pt idx="9186">
                  <c:v>12.6452287869611</c:v>
                </c:pt>
                <c:pt idx="9187">
                  <c:v>12.6466053631408</c:v>
                </c:pt>
                <c:pt idx="9188">
                  <c:v>12.6479819393205</c:v>
                </c:pt>
                <c:pt idx="9189">
                  <c:v>12.6493585155003</c:v>
                </c:pt>
                <c:pt idx="9190">
                  <c:v>12.65073509168</c:v>
                </c:pt>
                <c:pt idx="9191">
                  <c:v>12.6521116678597</c:v>
                </c:pt>
                <c:pt idx="9192">
                  <c:v>12.6534882440394</c:v>
                </c:pt>
                <c:pt idx="9193">
                  <c:v>12.654864820219199</c:v>
                </c:pt>
                <c:pt idx="9194">
                  <c:v>12.656241396398899</c:v>
                </c:pt>
                <c:pt idx="9195">
                  <c:v>12.657617972578601</c:v>
                </c:pt>
                <c:pt idx="9196">
                  <c:v>12.658994548758301</c:v>
                </c:pt>
                <c:pt idx="9197">
                  <c:v>12.6603711249381</c:v>
                </c:pt>
                <c:pt idx="9198">
                  <c:v>12.6617477011178</c:v>
                </c:pt>
                <c:pt idx="9199">
                  <c:v>12.6631242772975</c:v>
                </c:pt>
                <c:pt idx="9200">
                  <c:v>12.6645008534772</c:v>
                </c:pt>
                <c:pt idx="9201">
                  <c:v>12.665877429657</c:v>
                </c:pt>
                <c:pt idx="9202">
                  <c:v>12.6672540058367</c:v>
                </c:pt>
                <c:pt idx="9203">
                  <c:v>12.6686305820164</c:v>
                </c:pt>
                <c:pt idx="9204">
                  <c:v>12.6700071581961</c:v>
                </c:pt>
                <c:pt idx="9205">
                  <c:v>12.671383734375899</c:v>
                </c:pt>
                <c:pt idx="9206">
                  <c:v>12.672760310555599</c:v>
                </c:pt>
                <c:pt idx="9207">
                  <c:v>12.674136886735299</c:v>
                </c:pt>
                <c:pt idx="9208">
                  <c:v>12.675513462914999</c:v>
                </c:pt>
                <c:pt idx="9209">
                  <c:v>12.6768900390948</c:v>
                </c:pt>
                <c:pt idx="9210">
                  <c:v>12.6782666152745</c:v>
                </c:pt>
                <c:pt idx="9211">
                  <c:v>12.6796431914542</c:v>
                </c:pt>
                <c:pt idx="9212">
                  <c:v>12.6810197676339</c:v>
                </c:pt>
                <c:pt idx="9213">
                  <c:v>12.6823963438137</c:v>
                </c:pt>
                <c:pt idx="9214">
                  <c:v>12.6837729199934</c:v>
                </c:pt>
                <c:pt idx="9215">
                  <c:v>12.6851494961731</c:v>
                </c:pt>
                <c:pt idx="9216">
                  <c:v>12.6865260723528</c:v>
                </c:pt>
                <c:pt idx="9217">
                  <c:v>12.687902648532599</c:v>
                </c:pt>
                <c:pt idx="9218">
                  <c:v>12.689279224712299</c:v>
                </c:pt>
                <c:pt idx="9219">
                  <c:v>12.690655800891999</c:v>
                </c:pt>
                <c:pt idx="9220">
                  <c:v>12.692032377071801</c:v>
                </c:pt>
                <c:pt idx="9221">
                  <c:v>12.693408953251501</c:v>
                </c:pt>
                <c:pt idx="9222">
                  <c:v>12.694785529431201</c:v>
                </c:pt>
                <c:pt idx="9223">
                  <c:v>12.696162105610901</c:v>
                </c:pt>
                <c:pt idx="9224">
                  <c:v>12.6975386817907</c:v>
                </c:pt>
                <c:pt idx="9225">
                  <c:v>12.6989152579704</c:v>
                </c:pt>
                <c:pt idx="9226">
                  <c:v>12.7002918341501</c:v>
                </c:pt>
                <c:pt idx="9227">
                  <c:v>12.7016684103298</c:v>
                </c:pt>
                <c:pt idx="9228">
                  <c:v>12.7030449865096</c:v>
                </c:pt>
                <c:pt idx="9229">
                  <c:v>12.7044215626893</c:v>
                </c:pt>
                <c:pt idx="9230">
                  <c:v>12.705798138869</c:v>
                </c:pt>
                <c:pt idx="9231">
                  <c:v>12.7071747150487</c:v>
                </c:pt>
                <c:pt idx="9232">
                  <c:v>12.708551291228501</c:v>
                </c:pt>
                <c:pt idx="9233">
                  <c:v>12.709927867408201</c:v>
                </c:pt>
                <c:pt idx="9234">
                  <c:v>12.711304443587901</c:v>
                </c:pt>
                <c:pt idx="9235">
                  <c:v>12.712681019767601</c:v>
                </c:pt>
                <c:pt idx="9236">
                  <c:v>12.7140575959474</c:v>
                </c:pt>
                <c:pt idx="9237">
                  <c:v>12.7154341721271</c:v>
                </c:pt>
                <c:pt idx="9238">
                  <c:v>12.7168107483068</c:v>
                </c:pt>
                <c:pt idx="9239">
                  <c:v>12.7181873244865</c:v>
                </c:pt>
                <c:pt idx="9240">
                  <c:v>12.7195639006663</c:v>
                </c:pt>
                <c:pt idx="9241">
                  <c:v>12.720940476846</c:v>
                </c:pt>
                <c:pt idx="9242">
                  <c:v>12.7223170530257</c:v>
                </c:pt>
                <c:pt idx="9243">
                  <c:v>12.7236936292054</c:v>
                </c:pt>
                <c:pt idx="9244">
                  <c:v>12.725070205385199</c:v>
                </c:pt>
                <c:pt idx="9245">
                  <c:v>12.726446781564899</c:v>
                </c:pt>
                <c:pt idx="9246">
                  <c:v>12.727823357744599</c:v>
                </c:pt>
                <c:pt idx="9247">
                  <c:v>12.729199933924299</c:v>
                </c:pt>
                <c:pt idx="9248">
                  <c:v>12.7305765101041</c:v>
                </c:pt>
                <c:pt idx="9249">
                  <c:v>12.7319530862838</c:v>
                </c:pt>
                <c:pt idx="9250">
                  <c:v>12.7333296624635</c:v>
                </c:pt>
                <c:pt idx="9251">
                  <c:v>12.7347062386432</c:v>
                </c:pt>
                <c:pt idx="9252">
                  <c:v>12.736082814823</c:v>
                </c:pt>
                <c:pt idx="9253">
                  <c:v>12.7374593910027</c:v>
                </c:pt>
                <c:pt idx="9254">
                  <c:v>12.7388359671824</c:v>
                </c:pt>
                <c:pt idx="9255">
                  <c:v>12.740212543362199</c:v>
                </c:pt>
                <c:pt idx="9256">
                  <c:v>12.741589119541899</c:v>
                </c:pt>
                <c:pt idx="9257">
                  <c:v>12.742965695721599</c:v>
                </c:pt>
                <c:pt idx="9258">
                  <c:v>12.744342271901299</c:v>
                </c:pt>
                <c:pt idx="9259">
                  <c:v>12.745718848081101</c:v>
                </c:pt>
                <c:pt idx="9260">
                  <c:v>12.747095424260801</c:v>
                </c:pt>
                <c:pt idx="9261">
                  <c:v>12.748472000440501</c:v>
                </c:pt>
                <c:pt idx="9262">
                  <c:v>12.749848576620201</c:v>
                </c:pt>
                <c:pt idx="9263">
                  <c:v>12.7512251528</c:v>
                </c:pt>
                <c:pt idx="9264">
                  <c:v>12.7526017289797</c:v>
                </c:pt>
                <c:pt idx="9265">
                  <c:v>12.7539783051594</c:v>
                </c:pt>
                <c:pt idx="9266">
                  <c:v>12.7553548813391</c:v>
                </c:pt>
                <c:pt idx="9267">
                  <c:v>12.756731457518899</c:v>
                </c:pt>
                <c:pt idx="9268">
                  <c:v>12.758108033698599</c:v>
                </c:pt>
                <c:pt idx="9269">
                  <c:v>12.759484609878299</c:v>
                </c:pt>
                <c:pt idx="9270">
                  <c:v>12.760861186057999</c:v>
                </c:pt>
                <c:pt idx="9271">
                  <c:v>12.762237762237801</c:v>
                </c:pt>
                <c:pt idx="9272">
                  <c:v>12.763614338417501</c:v>
                </c:pt>
                <c:pt idx="9273">
                  <c:v>12.764990914597201</c:v>
                </c:pt>
                <c:pt idx="9274">
                  <c:v>12.766367490776901</c:v>
                </c:pt>
                <c:pt idx="9275">
                  <c:v>12.7677440669567</c:v>
                </c:pt>
                <c:pt idx="9276">
                  <c:v>12.7691206431364</c:v>
                </c:pt>
                <c:pt idx="9277">
                  <c:v>12.7704972193161</c:v>
                </c:pt>
                <c:pt idx="9278">
                  <c:v>12.7718737954958</c:v>
                </c:pt>
                <c:pt idx="9279">
                  <c:v>12.7732503716756</c:v>
                </c:pt>
                <c:pt idx="9280">
                  <c:v>12.7746269478553</c:v>
                </c:pt>
                <c:pt idx="9281">
                  <c:v>12.776003524035</c:v>
                </c:pt>
                <c:pt idx="9282">
                  <c:v>12.7773801002147</c:v>
                </c:pt>
                <c:pt idx="9283">
                  <c:v>12.778756676394501</c:v>
                </c:pt>
                <c:pt idx="9284">
                  <c:v>12.780133252574201</c:v>
                </c:pt>
                <c:pt idx="9285">
                  <c:v>12.781509828753901</c:v>
                </c:pt>
                <c:pt idx="9286">
                  <c:v>12.7828864049337</c:v>
                </c:pt>
                <c:pt idx="9287">
                  <c:v>12.7842629811134</c:v>
                </c:pt>
                <c:pt idx="9288">
                  <c:v>12.7856395572931</c:v>
                </c:pt>
                <c:pt idx="9289">
                  <c:v>12.7870161334728</c:v>
                </c:pt>
                <c:pt idx="9290">
                  <c:v>12.7883927096526</c:v>
                </c:pt>
                <c:pt idx="9291">
                  <c:v>12.7897692858323</c:v>
                </c:pt>
                <c:pt idx="9292">
                  <c:v>12.791145862012</c:v>
                </c:pt>
                <c:pt idx="9293">
                  <c:v>12.7925224381917</c:v>
                </c:pt>
                <c:pt idx="9294">
                  <c:v>12.793899014371499</c:v>
                </c:pt>
                <c:pt idx="9295">
                  <c:v>12.795275590551199</c:v>
                </c:pt>
                <c:pt idx="9296">
                  <c:v>12.796652166730899</c:v>
                </c:pt>
                <c:pt idx="9297">
                  <c:v>12.798028742910599</c:v>
                </c:pt>
                <c:pt idx="9298">
                  <c:v>12.7994053190904</c:v>
                </c:pt>
                <c:pt idx="9299">
                  <c:v>12.8007818952701</c:v>
                </c:pt>
                <c:pt idx="9300">
                  <c:v>12.8021584714498</c:v>
                </c:pt>
                <c:pt idx="9301">
                  <c:v>12.8035350476295</c:v>
                </c:pt>
                <c:pt idx="9302">
                  <c:v>12.8049116238093</c:v>
                </c:pt>
                <c:pt idx="9303">
                  <c:v>12.806288199989</c:v>
                </c:pt>
                <c:pt idx="9304">
                  <c:v>12.8076647761687</c:v>
                </c:pt>
                <c:pt idx="9305">
                  <c:v>12.8090413523484</c:v>
                </c:pt>
                <c:pt idx="9306">
                  <c:v>12.810417928528199</c:v>
                </c:pt>
                <c:pt idx="9307">
                  <c:v>12.811794504707899</c:v>
                </c:pt>
                <c:pt idx="9308">
                  <c:v>12.813171080887599</c:v>
                </c:pt>
                <c:pt idx="9309">
                  <c:v>12.814547657067299</c:v>
                </c:pt>
                <c:pt idx="9310">
                  <c:v>12.815924233247101</c:v>
                </c:pt>
                <c:pt idx="9311">
                  <c:v>12.817300809426801</c:v>
                </c:pt>
                <c:pt idx="9312">
                  <c:v>12.818677385606501</c:v>
                </c:pt>
                <c:pt idx="9313">
                  <c:v>12.820053961786201</c:v>
                </c:pt>
                <c:pt idx="9314">
                  <c:v>12.821430537966</c:v>
                </c:pt>
                <c:pt idx="9315">
                  <c:v>12.8228071141457</c:v>
                </c:pt>
                <c:pt idx="9316">
                  <c:v>12.8241836903254</c:v>
                </c:pt>
                <c:pt idx="9317">
                  <c:v>12.8255602665052</c:v>
                </c:pt>
                <c:pt idx="9318">
                  <c:v>12.8269368426849</c:v>
                </c:pt>
                <c:pt idx="9319">
                  <c:v>12.8283134188646</c:v>
                </c:pt>
                <c:pt idx="9320">
                  <c:v>12.8296899950443</c:v>
                </c:pt>
                <c:pt idx="9321">
                  <c:v>12.831066571224101</c:v>
                </c:pt>
                <c:pt idx="9322">
                  <c:v>12.832443147403801</c:v>
                </c:pt>
                <c:pt idx="9323">
                  <c:v>12.833819723583501</c:v>
                </c:pt>
                <c:pt idx="9324">
                  <c:v>12.835196299763201</c:v>
                </c:pt>
                <c:pt idx="9325">
                  <c:v>12.836572875943</c:v>
                </c:pt>
                <c:pt idx="9326">
                  <c:v>12.8379494521227</c:v>
                </c:pt>
                <c:pt idx="9327">
                  <c:v>12.8393260283024</c:v>
                </c:pt>
                <c:pt idx="9328">
                  <c:v>12.8407026044821</c:v>
                </c:pt>
                <c:pt idx="9329">
                  <c:v>12.8420791806619</c:v>
                </c:pt>
                <c:pt idx="9330">
                  <c:v>12.8434557568416</c:v>
                </c:pt>
                <c:pt idx="9331">
                  <c:v>12.8448323330213</c:v>
                </c:pt>
                <c:pt idx="9332">
                  <c:v>12.846208909201</c:v>
                </c:pt>
                <c:pt idx="9333">
                  <c:v>12.847585485380799</c:v>
                </c:pt>
                <c:pt idx="9334">
                  <c:v>12.848962061560499</c:v>
                </c:pt>
                <c:pt idx="9335">
                  <c:v>12.850338637740199</c:v>
                </c:pt>
                <c:pt idx="9336">
                  <c:v>12.851715213919899</c:v>
                </c:pt>
                <c:pt idx="9337">
                  <c:v>12.8530917900997</c:v>
                </c:pt>
                <c:pt idx="9338">
                  <c:v>12.8544683662794</c:v>
                </c:pt>
                <c:pt idx="9339">
                  <c:v>12.8558449424591</c:v>
                </c:pt>
                <c:pt idx="9340">
                  <c:v>12.8572215186388</c:v>
                </c:pt>
                <c:pt idx="9341">
                  <c:v>12.8585980948186</c:v>
                </c:pt>
                <c:pt idx="9342">
                  <c:v>12.8599746709983</c:v>
                </c:pt>
                <c:pt idx="9343">
                  <c:v>12.861351247178</c:v>
                </c:pt>
                <c:pt idx="9344">
                  <c:v>12.8627278233577</c:v>
                </c:pt>
                <c:pt idx="9345">
                  <c:v>12.864104399537499</c:v>
                </c:pt>
                <c:pt idx="9346">
                  <c:v>12.865480975717199</c:v>
                </c:pt>
                <c:pt idx="9347">
                  <c:v>12.866857551896899</c:v>
                </c:pt>
                <c:pt idx="9348">
                  <c:v>12.868234128076701</c:v>
                </c:pt>
                <c:pt idx="9349">
                  <c:v>12.869610704256401</c:v>
                </c:pt>
                <c:pt idx="9350">
                  <c:v>12.870987280436101</c:v>
                </c:pt>
                <c:pt idx="9351">
                  <c:v>12.872363856615801</c:v>
                </c:pt>
                <c:pt idx="9352">
                  <c:v>12.8737404327956</c:v>
                </c:pt>
                <c:pt idx="9353">
                  <c:v>12.8751170089753</c:v>
                </c:pt>
                <c:pt idx="9354">
                  <c:v>12.876493585155</c:v>
                </c:pt>
                <c:pt idx="9355">
                  <c:v>12.8778701613347</c:v>
                </c:pt>
                <c:pt idx="9356">
                  <c:v>12.879246737514499</c:v>
                </c:pt>
                <c:pt idx="9357">
                  <c:v>12.880623313694199</c:v>
                </c:pt>
                <c:pt idx="9358">
                  <c:v>12.881999889873899</c:v>
                </c:pt>
                <c:pt idx="9359">
                  <c:v>12.883376466053599</c:v>
                </c:pt>
                <c:pt idx="9360">
                  <c:v>12.884753042233401</c:v>
                </c:pt>
                <c:pt idx="9361">
                  <c:v>12.886129618413101</c:v>
                </c:pt>
                <c:pt idx="9362">
                  <c:v>12.887506194592801</c:v>
                </c:pt>
                <c:pt idx="9363">
                  <c:v>12.888882770772501</c:v>
                </c:pt>
                <c:pt idx="9364">
                  <c:v>12.8902593469523</c:v>
                </c:pt>
                <c:pt idx="9365">
                  <c:v>12.891635923132</c:v>
                </c:pt>
                <c:pt idx="9366">
                  <c:v>12.8930124993117</c:v>
                </c:pt>
                <c:pt idx="9367">
                  <c:v>12.8943890754914</c:v>
                </c:pt>
                <c:pt idx="9368">
                  <c:v>12.8957656516712</c:v>
                </c:pt>
                <c:pt idx="9369">
                  <c:v>12.8971422278509</c:v>
                </c:pt>
                <c:pt idx="9370">
                  <c:v>12.8985188040306</c:v>
                </c:pt>
                <c:pt idx="9371">
                  <c:v>12.8998953802103</c:v>
                </c:pt>
                <c:pt idx="9372">
                  <c:v>12.901271956390101</c:v>
                </c:pt>
                <c:pt idx="9373">
                  <c:v>12.902648532569801</c:v>
                </c:pt>
                <c:pt idx="9374">
                  <c:v>12.904025108749501</c:v>
                </c:pt>
                <c:pt idx="9375">
                  <c:v>12.905401684929201</c:v>
                </c:pt>
                <c:pt idx="9376">
                  <c:v>12.906778261109</c:v>
                </c:pt>
                <c:pt idx="9377">
                  <c:v>12.9081548372887</c:v>
                </c:pt>
                <c:pt idx="9378">
                  <c:v>12.9095314134684</c:v>
                </c:pt>
                <c:pt idx="9379">
                  <c:v>12.9109079896482</c:v>
                </c:pt>
                <c:pt idx="9380">
                  <c:v>12.9122845658279</c:v>
                </c:pt>
                <c:pt idx="9381">
                  <c:v>12.9136611420076</c:v>
                </c:pt>
                <c:pt idx="9382">
                  <c:v>12.9150377181873</c:v>
                </c:pt>
                <c:pt idx="9383">
                  <c:v>12.916414294367099</c:v>
                </c:pt>
                <c:pt idx="9384">
                  <c:v>12.917790870546799</c:v>
                </c:pt>
                <c:pt idx="9385">
                  <c:v>12.919167446726499</c:v>
                </c:pt>
                <c:pt idx="9386">
                  <c:v>12.920544022906199</c:v>
                </c:pt>
                <c:pt idx="9387">
                  <c:v>12.921920599086</c:v>
                </c:pt>
                <c:pt idx="9388">
                  <c:v>12.9232971752657</c:v>
                </c:pt>
                <c:pt idx="9389">
                  <c:v>12.9246737514454</c:v>
                </c:pt>
                <c:pt idx="9390">
                  <c:v>12.9260503276251</c:v>
                </c:pt>
                <c:pt idx="9391">
                  <c:v>12.9274269038049</c:v>
                </c:pt>
                <c:pt idx="9392">
                  <c:v>12.9288034799846</c:v>
                </c:pt>
                <c:pt idx="9393">
                  <c:v>12.9301800561643</c:v>
                </c:pt>
                <c:pt idx="9394">
                  <c:v>12.931556632344</c:v>
                </c:pt>
                <c:pt idx="9395">
                  <c:v>12.932933208523799</c:v>
                </c:pt>
                <c:pt idx="9396">
                  <c:v>12.934309784703499</c:v>
                </c:pt>
                <c:pt idx="9397">
                  <c:v>12.935686360883199</c:v>
                </c:pt>
                <c:pt idx="9398">
                  <c:v>12.937062937062899</c:v>
                </c:pt>
                <c:pt idx="9399">
                  <c:v>12.938439513242701</c:v>
                </c:pt>
                <c:pt idx="9400">
                  <c:v>12.939816089422401</c:v>
                </c:pt>
                <c:pt idx="9401">
                  <c:v>12.941192665602101</c:v>
                </c:pt>
                <c:pt idx="9402">
                  <c:v>12.942569241781801</c:v>
                </c:pt>
                <c:pt idx="9403">
                  <c:v>12.9439458179616</c:v>
                </c:pt>
                <c:pt idx="9404">
                  <c:v>12.9453223941413</c:v>
                </c:pt>
                <c:pt idx="9405">
                  <c:v>12.946698970321</c:v>
                </c:pt>
                <c:pt idx="9406">
                  <c:v>12.9480755465007</c:v>
                </c:pt>
                <c:pt idx="9407">
                  <c:v>12.949452122680499</c:v>
                </c:pt>
                <c:pt idx="9408">
                  <c:v>12.950828698860199</c:v>
                </c:pt>
                <c:pt idx="9409">
                  <c:v>12.952205275039899</c:v>
                </c:pt>
                <c:pt idx="9410">
                  <c:v>12.953581851219599</c:v>
                </c:pt>
                <c:pt idx="9411">
                  <c:v>12.954958427399401</c:v>
                </c:pt>
                <c:pt idx="9412">
                  <c:v>12.956335003579101</c:v>
                </c:pt>
                <c:pt idx="9413">
                  <c:v>12.957711579758801</c:v>
                </c:pt>
                <c:pt idx="9414">
                  <c:v>12.9590881559386</c:v>
                </c:pt>
                <c:pt idx="9415">
                  <c:v>12.9604647321183</c:v>
                </c:pt>
                <c:pt idx="9416">
                  <c:v>12.961841308298</c:v>
                </c:pt>
                <c:pt idx="9417">
                  <c:v>12.9632178844777</c:v>
                </c:pt>
                <c:pt idx="9418">
                  <c:v>12.9645944606575</c:v>
                </c:pt>
                <c:pt idx="9419">
                  <c:v>12.9659710368372</c:v>
                </c:pt>
                <c:pt idx="9420">
                  <c:v>12.9673476130169</c:v>
                </c:pt>
                <c:pt idx="9421">
                  <c:v>12.9687241891966</c:v>
                </c:pt>
                <c:pt idx="9422">
                  <c:v>12.970100765376401</c:v>
                </c:pt>
                <c:pt idx="9423">
                  <c:v>12.971477341556101</c:v>
                </c:pt>
                <c:pt idx="9424">
                  <c:v>12.972853917735801</c:v>
                </c:pt>
                <c:pt idx="9425">
                  <c:v>12.974230493915501</c:v>
                </c:pt>
                <c:pt idx="9426">
                  <c:v>12.9756070700953</c:v>
                </c:pt>
                <c:pt idx="9427">
                  <c:v>12.976983646275</c:v>
                </c:pt>
                <c:pt idx="9428">
                  <c:v>12.9783602224547</c:v>
                </c:pt>
                <c:pt idx="9429">
                  <c:v>12.9797367986344</c:v>
                </c:pt>
                <c:pt idx="9430">
                  <c:v>12.9811133748142</c:v>
                </c:pt>
                <c:pt idx="9431">
                  <c:v>12.9824899509939</c:v>
                </c:pt>
                <c:pt idx="9432">
                  <c:v>12.9838665271736</c:v>
                </c:pt>
                <c:pt idx="9433">
                  <c:v>12.9852431033533</c:v>
                </c:pt>
                <c:pt idx="9434">
                  <c:v>12.986619679533099</c:v>
                </c:pt>
                <c:pt idx="9435">
                  <c:v>12.987996255712799</c:v>
                </c:pt>
                <c:pt idx="9436">
                  <c:v>12.989372831892499</c:v>
                </c:pt>
                <c:pt idx="9437">
                  <c:v>12.990749408072199</c:v>
                </c:pt>
                <c:pt idx="9438">
                  <c:v>12.992125984252</c:v>
                </c:pt>
                <c:pt idx="9439">
                  <c:v>12.9935025604317</c:v>
                </c:pt>
                <c:pt idx="9440">
                  <c:v>12.9948791366114</c:v>
                </c:pt>
                <c:pt idx="9441">
                  <c:v>12.9962557127911</c:v>
                </c:pt>
                <c:pt idx="9442">
                  <c:v>12.9976322889709</c:v>
                </c:pt>
                <c:pt idx="9443">
                  <c:v>12.9990088651506</c:v>
                </c:pt>
                <c:pt idx="9444">
                  <c:v>13.0003854413303</c:v>
                </c:pt>
                <c:pt idx="9445">
                  <c:v>13.001762017510099</c:v>
                </c:pt>
                <c:pt idx="9446">
                  <c:v>13.003138593689799</c:v>
                </c:pt>
                <c:pt idx="9447">
                  <c:v>13.004515169869499</c:v>
                </c:pt>
                <c:pt idx="9448">
                  <c:v>13.005891746049199</c:v>
                </c:pt>
                <c:pt idx="9449">
                  <c:v>13.007268322229001</c:v>
                </c:pt>
                <c:pt idx="9450">
                  <c:v>13.008644898408701</c:v>
                </c:pt>
                <c:pt idx="9451">
                  <c:v>13.010021474588401</c:v>
                </c:pt>
                <c:pt idx="9452">
                  <c:v>13.011398050768101</c:v>
                </c:pt>
                <c:pt idx="9453">
                  <c:v>13.0127746269479</c:v>
                </c:pt>
                <c:pt idx="9454">
                  <c:v>13.0141512031276</c:v>
                </c:pt>
                <c:pt idx="9455">
                  <c:v>13.0155277793073</c:v>
                </c:pt>
                <c:pt idx="9456">
                  <c:v>13.016904355487</c:v>
                </c:pt>
                <c:pt idx="9457">
                  <c:v>13.0182809316668</c:v>
                </c:pt>
                <c:pt idx="9458">
                  <c:v>13.0196575078465</c:v>
                </c:pt>
                <c:pt idx="9459">
                  <c:v>13.0210340840262</c:v>
                </c:pt>
                <c:pt idx="9460">
                  <c:v>13.0224106602059</c:v>
                </c:pt>
                <c:pt idx="9461">
                  <c:v>13.023787236385701</c:v>
                </c:pt>
                <c:pt idx="9462">
                  <c:v>13.025163812565401</c:v>
                </c:pt>
                <c:pt idx="9463">
                  <c:v>13.026540388745101</c:v>
                </c:pt>
                <c:pt idx="9464">
                  <c:v>13.027916964924801</c:v>
                </c:pt>
                <c:pt idx="9465">
                  <c:v>13.0292935411046</c:v>
                </c:pt>
                <c:pt idx="9466">
                  <c:v>13.0306701172843</c:v>
                </c:pt>
                <c:pt idx="9467">
                  <c:v>13.032046693464</c:v>
                </c:pt>
                <c:pt idx="9468">
                  <c:v>13.0334232696437</c:v>
                </c:pt>
                <c:pt idx="9469">
                  <c:v>13.0347998458235</c:v>
                </c:pt>
                <c:pt idx="9470">
                  <c:v>13.0361764220032</c:v>
                </c:pt>
                <c:pt idx="9471">
                  <c:v>13.0375529981829</c:v>
                </c:pt>
                <c:pt idx="9472">
                  <c:v>13.0389295743626</c:v>
                </c:pt>
                <c:pt idx="9473">
                  <c:v>13.040306150542399</c:v>
                </c:pt>
                <c:pt idx="9474">
                  <c:v>13.041682726722099</c:v>
                </c:pt>
                <c:pt idx="9475">
                  <c:v>13.043059302901799</c:v>
                </c:pt>
                <c:pt idx="9476">
                  <c:v>13.0444358790816</c:v>
                </c:pt>
                <c:pt idx="9477">
                  <c:v>13.0458124552613</c:v>
                </c:pt>
                <c:pt idx="9478">
                  <c:v>13.047189031441</c:v>
                </c:pt>
                <c:pt idx="9479">
                  <c:v>13.0485656076207</c:v>
                </c:pt>
                <c:pt idx="9480">
                  <c:v>13.0499421838005</c:v>
                </c:pt>
                <c:pt idx="9481">
                  <c:v>13.0513187599802</c:v>
                </c:pt>
                <c:pt idx="9482">
                  <c:v>13.0526953361599</c:v>
                </c:pt>
                <c:pt idx="9483">
                  <c:v>13.0540719123396</c:v>
                </c:pt>
                <c:pt idx="9484">
                  <c:v>13.055448488519399</c:v>
                </c:pt>
                <c:pt idx="9485">
                  <c:v>13.056825064699099</c:v>
                </c:pt>
                <c:pt idx="9486">
                  <c:v>13.058201640878799</c:v>
                </c:pt>
                <c:pt idx="9487">
                  <c:v>13.059578217058499</c:v>
                </c:pt>
                <c:pt idx="9488">
                  <c:v>13.060954793238301</c:v>
                </c:pt>
                <c:pt idx="9489">
                  <c:v>13.062331369418001</c:v>
                </c:pt>
                <c:pt idx="9490">
                  <c:v>13.063707945597701</c:v>
                </c:pt>
                <c:pt idx="9491">
                  <c:v>13.065084521777401</c:v>
                </c:pt>
                <c:pt idx="9492">
                  <c:v>13.0664610979572</c:v>
                </c:pt>
                <c:pt idx="9493">
                  <c:v>13.0678376741369</c:v>
                </c:pt>
                <c:pt idx="9494">
                  <c:v>13.0692142503166</c:v>
                </c:pt>
                <c:pt idx="9495">
                  <c:v>13.0705908264963</c:v>
                </c:pt>
                <c:pt idx="9496">
                  <c:v>13.071967402676099</c:v>
                </c:pt>
                <c:pt idx="9497">
                  <c:v>13.073343978855799</c:v>
                </c:pt>
                <c:pt idx="9498">
                  <c:v>13.074720555035499</c:v>
                </c:pt>
                <c:pt idx="9499">
                  <c:v>13.076097131215199</c:v>
                </c:pt>
                <c:pt idx="9500">
                  <c:v>13.077473707395001</c:v>
                </c:pt>
                <c:pt idx="9501">
                  <c:v>13.078850283574701</c:v>
                </c:pt>
                <c:pt idx="9502">
                  <c:v>13.080226859754401</c:v>
                </c:pt>
                <c:pt idx="9503">
                  <c:v>13.081603435934101</c:v>
                </c:pt>
                <c:pt idx="9504">
                  <c:v>13.0829800121139</c:v>
                </c:pt>
                <c:pt idx="9505">
                  <c:v>13.0843565882936</c:v>
                </c:pt>
                <c:pt idx="9506">
                  <c:v>13.0857331644733</c:v>
                </c:pt>
                <c:pt idx="9507">
                  <c:v>13.0871097406531</c:v>
                </c:pt>
                <c:pt idx="9508">
                  <c:v>13.0884863168328</c:v>
                </c:pt>
                <c:pt idx="9509">
                  <c:v>13.0898628930125</c:v>
                </c:pt>
                <c:pt idx="9510">
                  <c:v>13.0912394691922</c:v>
                </c:pt>
                <c:pt idx="9511">
                  <c:v>13.092616045372001</c:v>
                </c:pt>
                <c:pt idx="9512">
                  <c:v>13.093992621551701</c:v>
                </c:pt>
                <c:pt idx="9513">
                  <c:v>13.095369197731401</c:v>
                </c:pt>
                <c:pt idx="9514">
                  <c:v>13.096745773911101</c:v>
                </c:pt>
                <c:pt idx="9515">
                  <c:v>13.0981223500909</c:v>
                </c:pt>
                <c:pt idx="9516">
                  <c:v>13.0994989262706</c:v>
                </c:pt>
                <c:pt idx="9517">
                  <c:v>13.1008755024503</c:v>
                </c:pt>
                <c:pt idx="9518">
                  <c:v>13.10225207863</c:v>
                </c:pt>
                <c:pt idx="9519">
                  <c:v>13.1036286548098</c:v>
                </c:pt>
                <c:pt idx="9520">
                  <c:v>13.1050052309895</c:v>
                </c:pt>
                <c:pt idx="9521">
                  <c:v>13.1063818071692</c:v>
                </c:pt>
                <c:pt idx="9522">
                  <c:v>13.1077583833489</c:v>
                </c:pt>
                <c:pt idx="9523">
                  <c:v>13.109134959528699</c:v>
                </c:pt>
                <c:pt idx="9524">
                  <c:v>13.110511535708399</c:v>
                </c:pt>
                <c:pt idx="9525">
                  <c:v>13.111888111888099</c:v>
                </c:pt>
                <c:pt idx="9526">
                  <c:v>13.113264688067799</c:v>
                </c:pt>
                <c:pt idx="9527">
                  <c:v>13.1146412642476</c:v>
                </c:pt>
                <c:pt idx="9528">
                  <c:v>13.1160178404273</c:v>
                </c:pt>
                <c:pt idx="9529">
                  <c:v>13.117394416607</c:v>
                </c:pt>
                <c:pt idx="9530">
                  <c:v>13.1187709927867</c:v>
                </c:pt>
                <c:pt idx="9531">
                  <c:v>13.1201475689665</c:v>
                </c:pt>
                <c:pt idx="9532">
                  <c:v>13.1215241451462</c:v>
                </c:pt>
                <c:pt idx="9533">
                  <c:v>13.1229007213259</c:v>
                </c:pt>
                <c:pt idx="9534">
                  <c:v>13.1242772975056</c:v>
                </c:pt>
                <c:pt idx="9535">
                  <c:v>13.125653873685399</c:v>
                </c:pt>
                <c:pt idx="9536">
                  <c:v>13.127030449865099</c:v>
                </c:pt>
                <c:pt idx="9537">
                  <c:v>13.128407026044799</c:v>
                </c:pt>
                <c:pt idx="9538">
                  <c:v>13.129783602224499</c:v>
                </c:pt>
                <c:pt idx="9539">
                  <c:v>13.131160178404301</c:v>
                </c:pt>
                <c:pt idx="9540">
                  <c:v>13.132536754584001</c:v>
                </c:pt>
                <c:pt idx="9541">
                  <c:v>13.133913330763701</c:v>
                </c:pt>
                <c:pt idx="9542">
                  <c:v>13.1352899069435</c:v>
                </c:pt>
                <c:pt idx="9543">
                  <c:v>13.1366664831232</c:v>
                </c:pt>
                <c:pt idx="9544">
                  <c:v>13.1380430593029</c:v>
                </c:pt>
                <c:pt idx="9545">
                  <c:v>13.1394196354826</c:v>
                </c:pt>
                <c:pt idx="9546">
                  <c:v>13.1407962116624</c:v>
                </c:pt>
                <c:pt idx="9547">
                  <c:v>13.1421727878421</c:v>
                </c:pt>
                <c:pt idx="9548">
                  <c:v>13.1435493640218</c:v>
                </c:pt>
                <c:pt idx="9549">
                  <c:v>13.1449259402015</c:v>
                </c:pt>
                <c:pt idx="9550">
                  <c:v>13.146302516381301</c:v>
                </c:pt>
                <c:pt idx="9551">
                  <c:v>13.147679092561001</c:v>
                </c:pt>
                <c:pt idx="9552">
                  <c:v>13.149055668740701</c:v>
                </c:pt>
                <c:pt idx="9553">
                  <c:v>13.150432244920401</c:v>
                </c:pt>
                <c:pt idx="9554">
                  <c:v>13.1518088211002</c:v>
                </c:pt>
                <c:pt idx="9555">
                  <c:v>13.1531853972799</c:v>
                </c:pt>
                <c:pt idx="9556">
                  <c:v>13.1545619734596</c:v>
                </c:pt>
                <c:pt idx="9557">
                  <c:v>13.1559385496393</c:v>
                </c:pt>
                <c:pt idx="9558">
                  <c:v>13.1573151258191</c:v>
                </c:pt>
                <c:pt idx="9559">
                  <c:v>13.1586917019988</c:v>
                </c:pt>
                <c:pt idx="9560">
                  <c:v>13.1600682781785</c:v>
                </c:pt>
                <c:pt idx="9561">
                  <c:v>13.1614448543582</c:v>
                </c:pt>
                <c:pt idx="9562">
                  <c:v>13.162821430537999</c:v>
                </c:pt>
                <c:pt idx="9563">
                  <c:v>13.164198006717699</c:v>
                </c:pt>
                <c:pt idx="9564">
                  <c:v>13.165574582897399</c:v>
                </c:pt>
                <c:pt idx="9565">
                  <c:v>13.166951159077099</c:v>
                </c:pt>
                <c:pt idx="9566">
                  <c:v>13.1683277352569</c:v>
                </c:pt>
                <c:pt idx="9567">
                  <c:v>13.1697043114366</c:v>
                </c:pt>
                <c:pt idx="9568">
                  <c:v>13.1710808876163</c:v>
                </c:pt>
                <c:pt idx="9569">
                  <c:v>13.1724574637961</c:v>
                </c:pt>
                <c:pt idx="9570">
                  <c:v>13.1738340399758</c:v>
                </c:pt>
                <c:pt idx="9571">
                  <c:v>13.1752106161555</c:v>
                </c:pt>
                <c:pt idx="9572">
                  <c:v>13.1765871923352</c:v>
                </c:pt>
                <c:pt idx="9573">
                  <c:v>13.177963768514999</c:v>
                </c:pt>
                <c:pt idx="9574">
                  <c:v>13.179340344694699</c:v>
                </c:pt>
                <c:pt idx="9575">
                  <c:v>13.180716920874399</c:v>
                </c:pt>
                <c:pt idx="9576">
                  <c:v>13.182093497054099</c:v>
                </c:pt>
                <c:pt idx="9577">
                  <c:v>13.183470073233901</c:v>
                </c:pt>
                <c:pt idx="9578">
                  <c:v>13.184846649413601</c:v>
                </c:pt>
                <c:pt idx="9579">
                  <c:v>13.186223225593301</c:v>
                </c:pt>
                <c:pt idx="9580">
                  <c:v>13.187599801773001</c:v>
                </c:pt>
                <c:pt idx="9581">
                  <c:v>13.1889763779528</c:v>
                </c:pt>
                <c:pt idx="9582">
                  <c:v>13.1903529541325</c:v>
                </c:pt>
                <c:pt idx="9583">
                  <c:v>13.1917295303122</c:v>
                </c:pt>
                <c:pt idx="9584">
                  <c:v>13.1931061064919</c:v>
                </c:pt>
                <c:pt idx="9585">
                  <c:v>13.194482682671699</c:v>
                </c:pt>
                <c:pt idx="9586">
                  <c:v>13.195859258851399</c:v>
                </c:pt>
                <c:pt idx="9587">
                  <c:v>13.197235835031099</c:v>
                </c:pt>
                <c:pt idx="9588">
                  <c:v>13.198612411210799</c:v>
                </c:pt>
                <c:pt idx="9589">
                  <c:v>13.199988987390601</c:v>
                </c:pt>
                <c:pt idx="9590">
                  <c:v>13.201365563570301</c:v>
                </c:pt>
                <c:pt idx="9591">
                  <c:v>13.202742139750001</c:v>
                </c:pt>
                <c:pt idx="9592">
                  <c:v>13.204118715929701</c:v>
                </c:pt>
                <c:pt idx="9593">
                  <c:v>13.2054952921095</c:v>
                </c:pt>
                <c:pt idx="9594">
                  <c:v>13.2068718682892</c:v>
                </c:pt>
                <c:pt idx="9595">
                  <c:v>13.2082484444689</c:v>
                </c:pt>
                <c:pt idx="9596">
                  <c:v>13.2096250206486</c:v>
                </c:pt>
                <c:pt idx="9597">
                  <c:v>13.2110015968284</c:v>
                </c:pt>
                <c:pt idx="9598">
                  <c:v>13.2123781730081</c:v>
                </c:pt>
                <c:pt idx="9599">
                  <c:v>13.2137547491878</c:v>
                </c:pt>
                <c:pt idx="9600">
                  <c:v>13.2151313253675</c:v>
                </c:pt>
                <c:pt idx="9601">
                  <c:v>13.216507901547301</c:v>
                </c:pt>
                <c:pt idx="9602">
                  <c:v>13.217884477727001</c:v>
                </c:pt>
                <c:pt idx="9603">
                  <c:v>13.219261053906701</c:v>
                </c:pt>
                <c:pt idx="9604">
                  <c:v>13.2206376300865</c:v>
                </c:pt>
                <c:pt idx="9605">
                  <c:v>13.2220142062662</c:v>
                </c:pt>
                <c:pt idx="9606">
                  <c:v>13.2233907824459</c:v>
                </c:pt>
                <c:pt idx="9607">
                  <c:v>13.2247673586256</c:v>
                </c:pt>
                <c:pt idx="9608">
                  <c:v>13.2261439348054</c:v>
                </c:pt>
                <c:pt idx="9609">
                  <c:v>13.2275205109851</c:v>
                </c:pt>
                <c:pt idx="9610">
                  <c:v>13.2288970871648</c:v>
                </c:pt>
                <c:pt idx="9611">
                  <c:v>13.2302736633445</c:v>
                </c:pt>
                <c:pt idx="9612">
                  <c:v>13.231650239524299</c:v>
                </c:pt>
                <c:pt idx="9613">
                  <c:v>13.233026815703999</c:v>
                </c:pt>
                <c:pt idx="9614">
                  <c:v>13.234403391883699</c:v>
                </c:pt>
                <c:pt idx="9615">
                  <c:v>13.235779968063399</c:v>
                </c:pt>
                <c:pt idx="9616">
                  <c:v>13.2371565442432</c:v>
                </c:pt>
                <c:pt idx="9617">
                  <c:v>13.2385331204229</c:v>
                </c:pt>
                <c:pt idx="9618">
                  <c:v>13.2399096966026</c:v>
                </c:pt>
                <c:pt idx="9619">
                  <c:v>13.2412862727823</c:v>
                </c:pt>
                <c:pt idx="9620">
                  <c:v>13.2426628489621</c:v>
                </c:pt>
                <c:pt idx="9621">
                  <c:v>13.2440394251418</c:v>
                </c:pt>
                <c:pt idx="9622">
                  <c:v>13.2454160013215</c:v>
                </c:pt>
                <c:pt idx="9623">
                  <c:v>13.2467925775012</c:v>
                </c:pt>
                <c:pt idx="9624">
                  <c:v>13.248169153680999</c:v>
                </c:pt>
                <c:pt idx="9625">
                  <c:v>13.249545729860699</c:v>
                </c:pt>
                <c:pt idx="9626">
                  <c:v>13.250922306040399</c:v>
                </c:pt>
                <c:pt idx="9627">
                  <c:v>13.252298882220099</c:v>
                </c:pt>
                <c:pt idx="9628">
                  <c:v>13.253675458399901</c:v>
                </c:pt>
                <c:pt idx="9629">
                  <c:v>13.255052034579601</c:v>
                </c:pt>
                <c:pt idx="9630">
                  <c:v>13.256428610759301</c:v>
                </c:pt>
                <c:pt idx="9631">
                  <c:v>13.257805186939001</c:v>
                </c:pt>
                <c:pt idx="9632">
                  <c:v>13.2591817631188</c:v>
                </c:pt>
                <c:pt idx="9633">
                  <c:v>13.2605583392985</c:v>
                </c:pt>
                <c:pt idx="9634">
                  <c:v>13.2619349154782</c:v>
                </c:pt>
                <c:pt idx="9635">
                  <c:v>13.263311491657999</c:v>
                </c:pt>
                <c:pt idx="9636">
                  <c:v>13.264688067837699</c:v>
                </c:pt>
                <c:pt idx="9637">
                  <c:v>13.266064644017399</c:v>
                </c:pt>
                <c:pt idx="9638">
                  <c:v>13.267441220197099</c:v>
                </c:pt>
                <c:pt idx="9639">
                  <c:v>13.268817796376901</c:v>
                </c:pt>
                <c:pt idx="9640">
                  <c:v>13.270194372556601</c:v>
                </c:pt>
                <c:pt idx="9641">
                  <c:v>13.271570948736301</c:v>
                </c:pt>
                <c:pt idx="9642">
                  <c:v>13.272947524916001</c:v>
                </c:pt>
                <c:pt idx="9643">
                  <c:v>13.2743241010958</c:v>
                </c:pt>
                <c:pt idx="9644">
                  <c:v>13.2757006772755</c:v>
                </c:pt>
                <c:pt idx="9645">
                  <c:v>13.2770772534552</c:v>
                </c:pt>
                <c:pt idx="9646">
                  <c:v>13.2784538296349</c:v>
                </c:pt>
                <c:pt idx="9647">
                  <c:v>13.2798304058147</c:v>
                </c:pt>
                <c:pt idx="9648">
                  <c:v>13.2812069819944</c:v>
                </c:pt>
                <c:pt idx="9649">
                  <c:v>13.2825835581741</c:v>
                </c:pt>
                <c:pt idx="9650">
                  <c:v>13.2839601343538</c:v>
                </c:pt>
                <c:pt idx="9651">
                  <c:v>13.285336710533601</c:v>
                </c:pt>
                <c:pt idx="9652">
                  <c:v>13.286713286713301</c:v>
                </c:pt>
                <c:pt idx="9653">
                  <c:v>13.288089862893001</c:v>
                </c:pt>
                <c:pt idx="9654">
                  <c:v>13.289466439072701</c:v>
                </c:pt>
                <c:pt idx="9655">
                  <c:v>13.2908430152525</c:v>
                </c:pt>
                <c:pt idx="9656">
                  <c:v>13.2922195914322</c:v>
                </c:pt>
                <c:pt idx="9657">
                  <c:v>13.2935961676119</c:v>
                </c:pt>
                <c:pt idx="9658">
                  <c:v>13.2949727437916</c:v>
                </c:pt>
                <c:pt idx="9659">
                  <c:v>13.2963493199714</c:v>
                </c:pt>
                <c:pt idx="9660">
                  <c:v>13.2977258961511</c:v>
                </c:pt>
                <c:pt idx="9661">
                  <c:v>13.2991024723308</c:v>
                </c:pt>
                <c:pt idx="9662">
                  <c:v>13.3004790485105</c:v>
                </c:pt>
                <c:pt idx="9663">
                  <c:v>13.301855624690299</c:v>
                </c:pt>
                <c:pt idx="9664">
                  <c:v>13.303232200869999</c:v>
                </c:pt>
                <c:pt idx="9665">
                  <c:v>13.304608777049699</c:v>
                </c:pt>
                <c:pt idx="9666">
                  <c:v>13.305985353229399</c:v>
                </c:pt>
                <c:pt idx="9667">
                  <c:v>13.3073619294092</c:v>
                </c:pt>
                <c:pt idx="9668">
                  <c:v>13.3087385055889</c:v>
                </c:pt>
                <c:pt idx="9669">
                  <c:v>13.3101150817686</c:v>
                </c:pt>
                <c:pt idx="9670">
                  <c:v>13.3114916579484</c:v>
                </c:pt>
                <c:pt idx="9671">
                  <c:v>13.3128682341281</c:v>
                </c:pt>
                <c:pt idx="9672">
                  <c:v>13.3142448103078</c:v>
                </c:pt>
                <c:pt idx="9673">
                  <c:v>13.3156213864875</c:v>
                </c:pt>
                <c:pt idx="9674">
                  <c:v>13.316997962667299</c:v>
                </c:pt>
                <c:pt idx="9675">
                  <c:v>13.318374538846999</c:v>
                </c:pt>
                <c:pt idx="9676">
                  <c:v>13.319751115026699</c:v>
                </c:pt>
                <c:pt idx="9677">
                  <c:v>13.321127691206399</c:v>
                </c:pt>
                <c:pt idx="9678">
                  <c:v>13.322504267386201</c:v>
                </c:pt>
                <c:pt idx="9679">
                  <c:v>13.323880843565901</c:v>
                </c:pt>
                <c:pt idx="9680">
                  <c:v>13.325257419745601</c:v>
                </c:pt>
                <c:pt idx="9681">
                  <c:v>13.326633995925301</c:v>
                </c:pt>
                <c:pt idx="9682">
                  <c:v>13.3280105721051</c:v>
                </c:pt>
                <c:pt idx="9683">
                  <c:v>13.3293871482848</c:v>
                </c:pt>
                <c:pt idx="9684">
                  <c:v>13.3307637244645</c:v>
                </c:pt>
                <c:pt idx="9685">
                  <c:v>13.3321403006442</c:v>
                </c:pt>
                <c:pt idx="9686">
                  <c:v>13.333516876824</c:v>
                </c:pt>
                <c:pt idx="9687">
                  <c:v>13.3348934530037</c:v>
                </c:pt>
                <c:pt idx="9688">
                  <c:v>13.3362700291834</c:v>
                </c:pt>
                <c:pt idx="9689">
                  <c:v>13.3376466053631</c:v>
                </c:pt>
                <c:pt idx="9690">
                  <c:v>13.339023181542901</c:v>
                </c:pt>
                <c:pt idx="9691">
                  <c:v>13.340399757722601</c:v>
                </c:pt>
                <c:pt idx="9692">
                  <c:v>13.341776333902301</c:v>
                </c:pt>
                <c:pt idx="9693">
                  <c:v>13.343152910082001</c:v>
                </c:pt>
                <c:pt idx="9694">
                  <c:v>13.3445294862618</c:v>
                </c:pt>
                <c:pt idx="9695">
                  <c:v>13.3459060624415</c:v>
                </c:pt>
                <c:pt idx="9696">
                  <c:v>13.3472826386212</c:v>
                </c:pt>
                <c:pt idx="9697">
                  <c:v>13.348659214801</c:v>
                </c:pt>
                <c:pt idx="9698">
                  <c:v>13.3500357909807</c:v>
                </c:pt>
                <c:pt idx="9699">
                  <c:v>13.3514123671604</c:v>
                </c:pt>
                <c:pt idx="9700">
                  <c:v>13.3527889433401</c:v>
                </c:pt>
                <c:pt idx="9701">
                  <c:v>13.354165519519899</c:v>
                </c:pt>
                <c:pt idx="9702">
                  <c:v>13.355542095699599</c:v>
                </c:pt>
                <c:pt idx="9703">
                  <c:v>13.356918671879299</c:v>
                </c:pt>
                <c:pt idx="9704">
                  <c:v>13.358295248058999</c:v>
                </c:pt>
                <c:pt idx="9705">
                  <c:v>13.3596718242388</c:v>
                </c:pt>
                <c:pt idx="9706">
                  <c:v>13.3610484004185</c:v>
                </c:pt>
                <c:pt idx="9707">
                  <c:v>13.3624249765982</c:v>
                </c:pt>
                <c:pt idx="9708">
                  <c:v>13.3638015527779</c:v>
                </c:pt>
                <c:pt idx="9709">
                  <c:v>13.3651781289577</c:v>
                </c:pt>
                <c:pt idx="9710">
                  <c:v>13.3665547051374</c:v>
                </c:pt>
                <c:pt idx="9711">
                  <c:v>13.3679312813171</c:v>
                </c:pt>
                <c:pt idx="9712">
                  <c:v>13.3693078574968</c:v>
                </c:pt>
                <c:pt idx="9713">
                  <c:v>13.370684433676599</c:v>
                </c:pt>
                <c:pt idx="9714">
                  <c:v>13.372061009856299</c:v>
                </c:pt>
                <c:pt idx="9715">
                  <c:v>13.373437586035999</c:v>
                </c:pt>
                <c:pt idx="9716">
                  <c:v>13.374814162215699</c:v>
                </c:pt>
                <c:pt idx="9717">
                  <c:v>13.376190738395501</c:v>
                </c:pt>
                <c:pt idx="9718">
                  <c:v>13.377567314575201</c:v>
                </c:pt>
                <c:pt idx="9719">
                  <c:v>13.378943890754901</c:v>
                </c:pt>
                <c:pt idx="9720">
                  <c:v>13.380320466934601</c:v>
                </c:pt>
                <c:pt idx="9721">
                  <c:v>13.3816970431144</c:v>
                </c:pt>
                <c:pt idx="9722">
                  <c:v>13.3830736192941</c:v>
                </c:pt>
                <c:pt idx="9723">
                  <c:v>13.3844501954738</c:v>
                </c:pt>
                <c:pt idx="9724">
                  <c:v>13.3858267716535</c:v>
                </c:pt>
                <c:pt idx="9725">
                  <c:v>13.387203347833299</c:v>
                </c:pt>
                <c:pt idx="9726">
                  <c:v>13.388579924012999</c:v>
                </c:pt>
                <c:pt idx="9727">
                  <c:v>13.389956500192699</c:v>
                </c:pt>
                <c:pt idx="9728">
                  <c:v>13.391333076372501</c:v>
                </c:pt>
                <c:pt idx="9729">
                  <c:v>13.392709652552201</c:v>
                </c:pt>
                <c:pt idx="9730">
                  <c:v>13.394086228731901</c:v>
                </c:pt>
                <c:pt idx="9731">
                  <c:v>13.395462804911601</c:v>
                </c:pt>
                <c:pt idx="9732">
                  <c:v>13.3968393810914</c:v>
                </c:pt>
                <c:pt idx="9733">
                  <c:v>13.3982159572711</c:v>
                </c:pt>
                <c:pt idx="9734">
                  <c:v>13.3995925334508</c:v>
                </c:pt>
                <c:pt idx="9735">
                  <c:v>13.4009691096305</c:v>
                </c:pt>
                <c:pt idx="9736">
                  <c:v>13.4023456858103</c:v>
                </c:pt>
                <c:pt idx="9737">
                  <c:v>13.40372226199</c:v>
                </c:pt>
                <c:pt idx="9738">
                  <c:v>13.4050988381697</c:v>
                </c:pt>
                <c:pt idx="9739">
                  <c:v>13.4064754143494</c:v>
                </c:pt>
                <c:pt idx="9740">
                  <c:v>13.407851990529201</c:v>
                </c:pt>
                <c:pt idx="9741">
                  <c:v>13.409228566708901</c:v>
                </c:pt>
                <c:pt idx="9742">
                  <c:v>13.410605142888601</c:v>
                </c:pt>
                <c:pt idx="9743">
                  <c:v>13.411981719068301</c:v>
                </c:pt>
                <c:pt idx="9744">
                  <c:v>13.4133582952481</c:v>
                </c:pt>
                <c:pt idx="9745">
                  <c:v>13.4147348714278</c:v>
                </c:pt>
                <c:pt idx="9746">
                  <c:v>13.4161114476075</c:v>
                </c:pt>
                <c:pt idx="9747">
                  <c:v>13.4174880237872</c:v>
                </c:pt>
                <c:pt idx="9748">
                  <c:v>13.418864599967</c:v>
                </c:pt>
                <c:pt idx="9749">
                  <c:v>13.4202411761467</c:v>
                </c:pt>
                <c:pt idx="9750">
                  <c:v>13.4216177523264</c:v>
                </c:pt>
                <c:pt idx="9751">
                  <c:v>13.4229943285061</c:v>
                </c:pt>
                <c:pt idx="9752">
                  <c:v>13.424370904685899</c:v>
                </c:pt>
                <c:pt idx="9753">
                  <c:v>13.425747480865599</c:v>
                </c:pt>
                <c:pt idx="9754">
                  <c:v>13.427124057045299</c:v>
                </c:pt>
                <c:pt idx="9755">
                  <c:v>13.428500633224999</c:v>
                </c:pt>
                <c:pt idx="9756">
                  <c:v>13.4298772094048</c:v>
                </c:pt>
                <c:pt idx="9757">
                  <c:v>13.4312537855845</c:v>
                </c:pt>
                <c:pt idx="9758">
                  <c:v>13.4326303617642</c:v>
                </c:pt>
                <c:pt idx="9759">
                  <c:v>13.4340069379439</c:v>
                </c:pt>
                <c:pt idx="9760">
                  <c:v>13.4353835141237</c:v>
                </c:pt>
                <c:pt idx="9761">
                  <c:v>13.4367600903034</c:v>
                </c:pt>
                <c:pt idx="9762">
                  <c:v>13.4381366664831</c:v>
                </c:pt>
                <c:pt idx="9763">
                  <c:v>13.439513242662899</c:v>
                </c:pt>
                <c:pt idx="9764">
                  <c:v>13.440889818842599</c:v>
                </c:pt>
                <c:pt idx="9765">
                  <c:v>13.442266395022299</c:v>
                </c:pt>
                <c:pt idx="9766">
                  <c:v>13.443642971201999</c:v>
                </c:pt>
                <c:pt idx="9767">
                  <c:v>13.445019547381801</c:v>
                </c:pt>
                <c:pt idx="9768">
                  <c:v>13.446396123561501</c:v>
                </c:pt>
                <c:pt idx="9769">
                  <c:v>13.447772699741201</c:v>
                </c:pt>
                <c:pt idx="9770">
                  <c:v>13.449149275920901</c:v>
                </c:pt>
                <c:pt idx="9771">
                  <c:v>13.4505258521007</c:v>
                </c:pt>
                <c:pt idx="9772">
                  <c:v>13.4519024282804</c:v>
                </c:pt>
                <c:pt idx="9773">
                  <c:v>13.4532790044601</c:v>
                </c:pt>
                <c:pt idx="9774">
                  <c:v>13.4546555806398</c:v>
                </c:pt>
                <c:pt idx="9775">
                  <c:v>13.4560321568196</c:v>
                </c:pt>
                <c:pt idx="9776">
                  <c:v>13.4574087329993</c:v>
                </c:pt>
                <c:pt idx="9777">
                  <c:v>13.458785309179</c:v>
                </c:pt>
                <c:pt idx="9778">
                  <c:v>13.4601618853587</c:v>
                </c:pt>
                <c:pt idx="9779">
                  <c:v>13.461538461538501</c:v>
                </c:pt>
                <c:pt idx="9780">
                  <c:v>13.462915037718201</c:v>
                </c:pt>
                <c:pt idx="9781">
                  <c:v>13.464291613897901</c:v>
                </c:pt>
                <c:pt idx="9782">
                  <c:v>13.465668190077601</c:v>
                </c:pt>
                <c:pt idx="9783">
                  <c:v>13.4670447662574</c:v>
                </c:pt>
                <c:pt idx="9784">
                  <c:v>13.4684213424371</c:v>
                </c:pt>
                <c:pt idx="9785">
                  <c:v>13.4697979186168</c:v>
                </c:pt>
                <c:pt idx="9786">
                  <c:v>13.4711744947965</c:v>
                </c:pt>
                <c:pt idx="9787">
                  <c:v>13.4725510709763</c:v>
                </c:pt>
                <c:pt idx="9788">
                  <c:v>13.473927647156</c:v>
                </c:pt>
                <c:pt idx="9789">
                  <c:v>13.4753042233357</c:v>
                </c:pt>
                <c:pt idx="9790">
                  <c:v>13.4766807995154</c:v>
                </c:pt>
                <c:pt idx="9791">
                  <c:v>13.478057375695199</c:v>
                </c:pt>
                <c:pt idx="9792">
                  <c:v>13.479433951874899</c:v>
                </c:pt>
                <c:pt idx="9793">
                  <c:v>13.480810528054599</c:v>
                </c:pt>
                <c:pt idx="9794">
                  <c:v>13.4821871042344</c:v>
                </c:pt>
                <c:pt idx="9795">
                  <c:v>13.4835636804141</c:v>
                </c:pt>
                <c:pt idx="9796">
                  <c:v>13.4849402565938</c:v>
                </c:pt>
                <c:pt idx="9797">
                  <c:v>13.4863168327735</c:v>
                </c:pt>
                <c:pt idx="9798">
                  <c:v>13.4876934089533</c:v>
                </c:pt>
                <c:pt idx="9799">
                  <c:v>13.489069985133</c:v>
                </c:pt>
                <c:pt idx="9800">
                  <c:v>13.4904465613127</c:v>
                </c:pt>
                <c:pt idx="9801">
                  <c:v>13.4918231374924</c:v>
                </c:pt>
                <c:pt idx="9802">
                  <c:v>13.493199713672199</c:v>
                </c:pt>
                <c:pt idx="9803">
                  <c:v>13.494576289851899</c:v>
                </c:pt>
                <c:pt idx="9804">
                  <c:v>13.495952866031599</c:v>
                </c:pt>
                <c:pt idx="9805">
                  <c:v>13.497329442211299</c:v>
                </c:pt>
                <c:pt idx="9806">
                  <c:v>13.498706018391101</c:v>
                </c:pt>
                <c:pt idx="9807">
                  <c:v>13.500082594570801</c:v>
                </c:pt>
                <c:pt idx="9808">
                  <c:v>13.501459170750501</c:v>
                </c:pt>
                <c:pt idx="9809">
                  <c:v>13.502835746930201</c:v>
                </c:pt>
                <c:pt idx="9810">
                  <c:v>13.50421232311</c:v>
                </c:pt>
                <c:pt idx="9811">
                  <c:v>13.5055888992897</c:v>
                </c:pt>
                <c:pt idx="9812">
                  <c:v>13.5069654754694</c:v>
                </c:pt>
                <c:pt idx="9813">
                  <c:v>13.5083420516491</c:v>
                </c:pt>
                <c:pt idx="9814">
                  <c:v>13.509718627828899</c:v>
                </c:pt>
                <c:pt idx="9815">
                  <c:v>13.511095204008599</c:v>
                </c:pt>
                <c:pt idx="9816">
                  <c:v>13.512471780188299</c:v>
                </c:pt>
                <c:pt idx="9817">
                  <c:v>13.513848356367999</c:v>
                </c:pt>
                <c:pt idx="9818">
                  <c:v>13.515224932547801</c:v>
                </c:pt>
                <c:pt idx="9819">
                  <c:v>13.516601508727501</c:v>
                </c:pt>
                <c:pt idx="9820">
                  <c:v>13.517978084907201</c:v>
                </c:pt>
                <c:pt idx="9821">
                  <c:v>13.519354661086901</c:v>
                </c:pt>
                <c:pt idx="9822">
                  <c:v>13.5207312372667</c:v>
                </c:pt>
                <c:pt idx="9823">
                  <c:v>13.5221078134464</c:v>
                </c:pt>
                <c:pt idx="9824">
                  <c:v>13.5234843896261</c:v>
                </c:pt>
                <c:pt idx="9825">
                  <c:v>13.5248609658059</c:v>
                </c:pt>
                <c:pt idx="9826">
                  <c:v>13.5262375419856</c:v>
                </c:pt>
                <c:pt idx="9827">
                  <c:v>13.5276141181653</c:v>
                </c:pt>
                <c:pt idx="9828">
                  <c:v>13.528990694345</c:v>
                </c:pt>
                <c:pt idx="9829">
                  <c:v>13.530367270524801</c:v>
                </c:pt>
                <c:pt idx="9830">
                  <c:v>13.531743846704501</c:v>
                </c:pt>
                <c:pt idx="9831">
                  <c:v>13.533120422884201</c:v>
                </c:pt>
                <c:pt idx="9832">
                  <c:v>13.534496999063901</c:v>
                </c:pt>
                <c:pt idx="9833">
                  <c:v>13.5358735752437</c:v>
                </c:pt>
                <c:pt idx="9834">
                  <c:v>13.5372501514234</c:v>
                </c:pt>
                <c:pt idx="9835">
                  <c:v>13.5386267276031</c:v>
                </c:pt>
                <c:pt idx="9836">
                  <c:v>13.5400033037828</c:v>
                </c:pt>
                <c:pt idx="9837">
                  <c:v>13.5413798799626</c:v>
                </c:pt>
                <c:pt idx="9838">
                  <c:v>13.5427564561423</c:v>
                </c:pt>
                <c:pt idx="9839">
                  <c:v>13.544133032322</c:v>
                </c:pt>
                <c:pt idx="9840">
                  <c:v>13.5455096085017</c:v>
                </c:pt>
                <c:pt idx="9841">
                  <c:v>13.546886184681499</c:v>
                </c:pt>
                <c:pt idx="9842">
                  <c:v>13.548262760861199</c:v>
                </c:pt>
                <c:pt idx="9843">
                  <c:v>13.549639337040899</c:v>
                </c:pt>
                <c:pt idx="9844">
                  <c:v>13.551015913220599</c:v>
                </c:pt>
                <c:pt idx="9845">
                  <c:v>13.5523924894004</c:v>
                </c:pt>
                <c:pt idx="9846">
                  <c:v>13.5537690655801</c:v>
                </c:pt>
                <c:pt idx="9847">
                  <c:v>13.5551456417598</c:v>
                </c:pt>
                <c:pt idx="9848">
                  <c:v>13.5565222179395</c:v>
                </c:pt>
                <c:pt idx="9849">
                  <c:v>13.5578987941193</c:v>
                </c:pt>
                <c:pt idx="9850">
                  <c:v>13.559275370299</c:v>
                </c:pt>
                <c:pt idx="9851">
                  <c:v>13.5606519464787</c:v>
                </c:pt>
                <c:pt idx="9852">
                  <c:v>13.5620285226584</c:v>
                </c:pt>
                <c:pt idx="9853">
                  <c:v>13.563405098838199</c:v>
                </c:pt>
                <c:pt idx="9854">
                  <c:v>13.564781675017899</c:v>
                </c:pt>
                <c:pt idx="9855">
                  <c:v>13.566158251197599</c:v>
                </c:pt>
                <c:pt idx="9856">
                  <c:v>13.567534827377299</c:v>
                </c:pt>
                <c:pt idx="9857">
                  <c:v>13.568911403557101</c:v>
                </c:pt>
                <c:pt idx="9858">
                  <c:v>13.570287979736801</c:v>
                </c:pt>
                <c:pt idx="9859">
                  <c:v>13.571664555916501</c:v>
                </c:pt>
                <c:pt idx="9860">
                  <c:v>13.5730411320963</c:v>
                </c:pt>
                <c:pt idx="9861">
                  <c:v>13.574417708276</c:v>
                </c:pt>
                <c:pt idx="9862">
                  <c:v>13.5757942844557</c:v>
                </c:pt>
                <c:pt idx="9863">
                  <c:v>13.5771708606354</c:v>
                </c:pt>
                <c:pt idx="9864">
                  <c:v>13.578547436815199</c:v>
                </c:pt>
                <c:pt idx="9865">
                  <c:v>13.579924012994899</c:v>
                </c:pt>
                <c:pt idx="9866">
                  <c:v>13.581300589174599</c:v>
                </c:pt>
                <c:pt idx="9867">
                  <c:v>13.582677165354299</c:v>
                </c:pt>
                <c:pt idx="9868">
                  <c:v>13.584053741534101</c:v>
                </c:pt>
                <c:pt idx="9869">
                  <c:v>13.585430317713801</c:v>
                </c:pt>
                <c:pt idx="9870">
                  <c:v>13.586806893893501</c:v>
                </c:pt>
                <c:pt idx="9871">
                  <c:v>13.588183470073201</c:v>
                </c:pt>
                <c:pt idx="9872">
                  <c:v>13.589560046253</c:v>
                </c:pt>
                <c:pt idx="9873">
                  <c:v>13.5909366224327</c:v>
                </c:pt>
                <c:pt idx="9874">
                  <c:v>13.5923131986124</c:v>
                </c:pt>
                <c:pt idx="9875">
                  <c:v>13.5936897747921</c:v>
                </c:pt>
                <c:pt idx="9876">
                  <c:v>13.5950663509719</c:v>
                </c:pt>
                <c:pt idx="9877">
                  <c:v>13.5964429271516</c:v>
                </c:pt>
                <c:pt idx="9878">
                  <c:v>13.5978195033313</c:v>
                </c:pt>
                <c:pt idx="9879">
                  <c:v>13.599196079511</c:v>
                </c:pt>
                <c:pt idx="9880">
                  <c:v>13.600572655690801</c:v>
                </c:pt>
                <c:pt idx="9881">
                  <c:v>13.601949231870501</c:v>
                </c:pt>
                <c:pt idx="9882">
                  <c:v>13.603325808050201</c:v>
                </c:pt>
                <c:pt idx="9883">
                  <c:v>13.604702384229901</c:v>
                </c:pt>
                <c:pt idx="9884">
                  <c:v>13.6060789604097</c:v>
                </c:pt>
                <c:pt idx="9885">
                  <c:v>13.6074555365894</c:v>
                </c:pt>
                <c:pt idx="9886">
                  <c:v>13.6088321127691</c:v>
                </c:pt>
                <c:pt idx="9887">
                  <c:v>13.6102086889488</c:v>
                </c:pt>
                <c:pt idx="9888">
                  <c:v>13.6115852651286</c:v>
                </c:pt>
                <c:pt idx="9889">
                  <c:v>13.6129618413083</c:v>
                </c:pt>
                <c:pt idx="9890">
                  <c:v>13.614338417488</c:v>
                </c:pt>
                <c:pt idx="9891">
                  <c:v>13.615714993667799</c:v>
                </c:pt>
                <c:pt idx="9892">
                  <c:v>13.617091569847499</c:v>
                </c:pt>
                <c:pt idx="9893">
                  <c:v>13.618468146027199</c:v>
                </c:pt>
                <c:pt idx="9894">
                  <c:v>13.619844722206899</c:v>
                </c:pt>
                <c:pt idx="9895">
                  <c:v>13.6212212983867</c:v>
                </c:pt>
                <c:pt idx="9896">
                  <c:v>13.6225978745664</c:v>
                </c:pt>
                <c:pt idx="9897">
                  <c:v>13.6239744507461</c:v>
                </c:pt>
                <c:pt idx="9898">
                  <c:v>13.6253510269258</c:v>
                </c:pt>
                <c:pt idx="9899">
                  <c:v>13.6267276031056</c:v>
                </c:pt>
                <c:pt idx="9900">
                  <c:v>13.6281041792853</c:v>
                </c:pt>
                <c:pt idx="9901">
                  <c:v>13.629480755465</c:v>
                </c:pt>
                <c:pt idx="9902">
                  <c:v>13.6308573316447</c:v>
                </c:pt>
                <c:pt idx="9903">
                  <c:v>13.632233907824499</c:v>
                </c:pt>
                <c:pt idx="9904">
                  <c:v>13.633610484004199</c:v>
                </c:pt>
                <c:pt idx="9905">
                  <c:v>13.634987060183899</c:v>
                </c:pt>
                <c:pt idx="9906">
                  <c:v>13.636363636363599</c:v>
                </c:pt>
                <c:pt idx="9907">
                  <c:v>13.637740212543401</c:v>
                </c:pt>
                <c:pt idx="9908">
                  <c:v>13.639116788723101</c:v>
                </c:pt>
                <c:pt idx="9909">
                  <c:v>13.640493364902801</c:v>
                </c:pt>
                <c:pt idx="9910">
                  <c:v>13.641869941082501</c:v>
                </c:pt>
                <c:pt idx="9911">
                  <c:v>13.6432465172623</c:v>
                </c:pt>
                <c:pt idx="9912">
                  <c:v>13.644623093442</c:v>
                </c:pt>
                <c:pt idx="9913">
                  <c:v>13.6459996696217</c:v>
                </c:pt>
                <c:pt idx="9914">
                  <c:v>13.6473762458014</c:v>
                </c:pt>
                <c:pt idx="9915">
                  <c:v>13.6487528219812</c:v>
                </c:pt>
                <c:pt idx="9916">
                  <c:v>13.6501293981609</c:v>
                </c:pt>
                <c:pt idx="9917">
                  <c:v>13.6515059743406</c:v>
                </c:pt>
                <c:pt idx="9918">
                  <c:v>13.6528825505203</c:v>
                </c:pt>
                <c:pt idx="9919">
                  <c:v>13.654259126700101</c:v>
                </c:pt>
                <c:pt idx="9920">
                  <c:v>13.655635702879801</c:v>
                </c:pt>
                <c:pt idx="9921">
                  <c:v>13.657012279059501</c:v>
                </c:pt>
                <c:pt idx="9922">
                  <c:v>13.6583888552393</c:v>
                </c:pt>
                <c:pt idx="9923">
                  <c:v>13.659765431419</c:v>
                </c:pt>
                <c:pt idx="9924">
                  <c:v>13.6611420075987</c:v>
                </c:pt>
                <c:pt idx="9925">
                  <c:v>13.6625185837784</c:v>
                </c:pt>
                <c:pt idx="9926">
                  <c:v>13.6638951599582</c:v>
                </c:pt>
                <c:pt idx="9927">
                  <c:v>13.6652717361379</c:v>
                </c:pt>
                <c:pt idx="9928">
                  <c:v>13.6666483123176</c:v>
                </c:pt>
                <c:pt idx="9929">
                  <c:v>13.6680248884973</c:v>
                </c:pt>
                <c:pt idx="9930">
                  <c:v>13.669401464677099</c:v>
                </c:pt>
                <c:pt idx="9931">
                  <c:v>13.670778040856799</c:v>
                </c:pt>
                <c:pt idx="9932">
                  <c:v>13.672154617036499</c:v>
                </c:pt>
                <c:pt idx="9933">
                  <c:v>13.673531193216199</c:v>
                </c:pt>
                <c:pt idx="9934">
                  <c:v>13.674907769396</c:v>
                </c:pt>
                <c:pt idx="9935">
                  <c:v>13.6762843455757</c:v>
                </c:pt>
                <c:pt idx="9936">
                  <c:v>13.6776609217554</c:v>
                </c:pt>
                <c:pt idx="9937">
                  <c:v>13.6790374979351</c:v>
                </c:pt>
                <c:pt idx="9938">
                  <c:v>13.6804140741149</c:v>
                </c:pt>
                <c:pt idx="9939">
                  <c:v>13.6817906502946</c:v>
                </c:pt>
                <c:pt idx="9940">
                  <c:v>13.6831672264743</c:v>
                </c:pt>
                <c:pt idx="9941">
                  <c:v>13.684543802654</c:v>
                </c:pt>
                <c:pt idx="9942">
                  <c:v>13.685920378833799</c:v>
                </c:pt>
                <c:pt idx="9943">
                  <c:v>13.687296955013499</c:v>
                </c:pt>
                <c:pt idx="9944">
                  <c:v>13.688673531193199</c:v>
                </c:pt>
                <c:pt idx="9945">
                  <c:v>13.690050107372899</c:v>
                </c:pt>
                <c:pt idx="9946">
                  <c:v>13.691426683552701</c:v>
                </c:pt>
                <c:pt idx="9947">
                  <c:v>13.692803259732401</c:v>
                </c:pt>
                <c:pt idx="9948">
                  <c:v>13.694179835912101</c:v>
                </c:pt>
                <c:pt idx="9949">
                  <c:v>13.695556412091801</c:v>
                </c:pt>
                <c:pt idx="9950">
                  <c:v>13.6969329882716</c:v>
                </c:pt>
                <c:pt idx="9951">
                  <c:v>13.6983095644513</c:v>
                </c:pt>
                <c:pt idx="9952">
                  <c:v>13.699686140631</c:v>
                </c:pt>
                <c:pt idx="9953">
                  <c:v>13.701062716810799</c:v>
                </c:pt>
                <c:pt idx="9954">
                  <c:v>13.702439292990499</c:v>
                </c:pt>
                <c:pt idx="9955">
                  <c:v>13.703815869170199</c:v>
                </c:pt>
                <c:pt idx="9956">
                  <c:v>13.705192445349899</c:v>
                </c:pt>
                <c:pt idx="9957">
                  <c:v>13.706569021529701</c:v>
                </c:pt>
                <c:pt idx="9958">
                  <c:v>13.707945597709401</c:v>
                </c:pt>
                <c:pt idx="9959">
                  <c:v>13.709322173889101</c:v>
                </c:pt>
                <c:pt idx="9960">
                  <c:v>13.710698750068801</c:v>
                </c:pt>
                <c:pt idx="9961">
                  <c:v>13.7120753262486</c:v>
                </c:pt>
                <c:pt idx="9962">
                  <c:v>13.7134519024283</c:v>
                </c:pt>
                <c:pt idx="9963">
                  <c:v>13.714828478608</c:v>
                </c:pt>
                <c:pt idx="9964">
                  <c:v>13.7162050547877</c:v>
                </c:pt>
                <c:pt idx="9965">
                  <c:v>13.7175816309675</c:v>
                </c:pt>
                <c:pt idx="9966">
                  <c:v>13.7189582071472</c:v>
                </c:pt>
                <c:pt idx="9967">
                  <c:v>13.7203347833269</c:v>
                </c:pt>
                <c:pt idx="9968">
                  <c:v>13.7217113595066</c:v>
                </c:pt>
                <c:pt idx="9969">
                  <c:v>13.723087935686401</c:v>
                </c:pt>
                <c:pt idx="9970">
                  <c:v>13.724464511866101</c:v>
                </c:pt>
                <c:pt idx="9971">
                  <c:v>13.725841088045801</c:v>
                </c:pt>
                <c:pt idx="9972">
                  <c:v>13.727217664225501</c:v>
                </c:pt>
                <c:pt idx="9973">
                  <c:v>13.7285942404053</c:v>
                </c:pt>
                <c:pt idx="9974">
                  <c:v>13.729970816585</c:v>
                </c:pt>
                <c:pt idx="9975">
                  <c:v>13.7313473927647</c:v>
                </c:pt>
                <c:pt idx="9976">
                  <c:v>13.7327239689444</c:v>
                </c:pt>
                <c:pt idx="9977">
                  <c:v>13.7341005451242</c:v>
                </c:pt>
                <c:pt idx="9978">
                  <c:v>13.7354771213039</c:v>
                </c:pt>
                <c:pt idx="9979">
                  <c:v>13.7368536974836</c:v>
                </c:pt>
                <c:pt idx="9980">
                  <c:v>13.7382302736633</c:v>
                </c:pt>
                <c:pt idx="9981">
                  <c:v>13.739606849843099</c:v>
                </c:pt>
                <c:pt idx="9982">
                  <c:v>13.740983426022799</c:v>
                </c:pt>
                <c:pt idx="9983">
                  <c:v>13.742360002202499</c:v>
                </c:pt>
                <c:pt idx="9984">
                  <c:v>13.7437365783823</c:v>
                </c:pt>
                <c:pt idx="9985">
                  <c:v>13.745113154562</c:v>
                </c:pt>
                <c:pt idx="9986">
                  <c:v>13.7464897307417</c:v>
                </c:pt>
                <c:pt idx="9987">
                  <c:v>13.7478663069214</c:v>
                </c:pt>
                <c:pt idx="9988">
                  <c:v>13.7492428831012</c:v>
                </c:pt>
                <c:pt idx="9989">
                  <c:v>13.7506194592809</c:v>
                </c:pt>
                <c:pt idx="9990">
                  <c:v>13.7519960354606</c:v>
                </c:pt>
                <c:pt idx="9991">
                  <c:v>13.7533726116403</c:v>
                </c:pt>
                <c:pt idx="9992">
                  <c:v>13.754749187820099</c:v>
                </c:pt>
                <c:pt idx="9993">
                  <c:v>13.756125763999799</c:v>
                </c:pt>
                <c:pt idx="9994">
                  <c:v>13.757502340179499</c:v>
                </c:pt>
                <c:pt idx="9995">
                  <c:v>13.758878916359199</c:v>
                </c:pt>
                <c:pt idx="9996">
                  <c:v>13.760255492539001</c:v>
                </c:pt>
                <c:pt idx="9997">
                  <c:v>13.761632068718701</c:v>
                </c:pt>
                <c:pt idx="9998">
                  <c:v>13.763008644898401</c:v>
                </c:pt>
                <c:pt idx="9999">
                  <c:v>13.764385221078101</c:v>
                </c:pt>
                <c:pt idx="10000">
                  <c:v>13.7657617972579</c:v>
                </c:pt>
                <c:pt idx="10001">
                  <c:v>13.7671383734376</c:v>
                </c:pt>
                <c:pt idx="10002">
                  <c:v>13.7685149496173</c:v>
                </c:pt>
                <c:pt idx="10003">
                  <c:v>13.769891525797</c:v>
                </c:pt>
                <c:pt idx="10004">
                  <c:v>13.7712681019768</c:v>
                </c:pt>
                <c:pt idx="10005">
                  <c:v>13.7726446781565</c:v>
                </c:pt>
                <c:pt idx="10006">
                  <c:v>13.7740212543362</c:v>
                </c:pt>
                <c:pt idx="10007">
                  <c:v>13.775397830515899</c:v>
                </c:pt>
                <c:pt idx="10008">
                  <c:v>13.776774406695701</c:v>
                </c:pt>
                <c:pt idx="10009">
                  <c:v>13.778150982875401</c:v>
                </c:pt>
                <c:pt idx="10010">
                  <c:v>13.779527559055101</c:v>
                </c:pt>
                <c:pt idx="10011">
                  <c:v>13.780904135234801</c:v>
                </c:pt>
                <c:pt idx="10012">
                  <c:v>13.7822807114146</c:v>
                </c:pt>
                <c:pt idx="10013">
                  <c:v>13.7836572875943</c:v>
                </c:pt>
                <c:pt idx="10014">
                  <c:v>13.785033863774</c:v>
                </c:pt>
                <c:pt idx="10015">
                  <c:v>13.7864104399537</c:v>
                </c:pt>
                <c:pt idx="10016">
                  <c:v>13.7877870161335</c:v>
                </c:pt>
                <c:pt idx="10017">
                  <c:v>13.7891635923132</c:v>
                </c:pt>
                <c:pt idx="10018">
                  <c:v>13.7905401684929</c:v>
                </c:pt>
                <c:pt idx="10019">
                  <c:v>13.791916744672699</c:v>
                </c:pt>
                <c:pt idx="10020">
                  <c:v>13.793293320852399</c:v>
                </c:pt>
                <c:pt idx="10021">
                  <c:v>13.794669897032099</c:v>
                </c:pt>
                <c:pt idx="10022">
                  <c:v>13.796046473211801</c:v>
                </c:pt>
                <c:pt idx="10023">
                  <c:v>13.7974230493916</c:v>
                </c:pt>
                <c:pt idx="10024">
                  <c:v>13.7987996255713</c:v>
                </c:pt>
                <c:pt idx="10025">
                  <c:v>13.800176201751</c:v>
                </c:pt>
                <c:pt idx="10026">
                  <c:v>13.8015527779307</c:v>
                </c:pt>
                <c:pt idx="10027">
                  <c:v>13.8029293541105</c:v>
                </c:pt>
                <c:pt idx="10028">
                  <c:v>13.8043059302902</c:v>
                </c:pt>
                <c:pt idx="10029">
                  <c:v>13.8056825064699</c:v>
                </c:pt>
                <c:pt idx="10030">
                  <c:v>13.8070590826496</c:v>
                </c:pt>
                <c:pt idx="10031">
                  <c:v>13.808435658829399</c:v>
                </c:pt>
                <c:pt idx="10032">
                  <c:v>13.809812235009099</c:v>
                </c:pt>
                <c:pt idx="10033">
                  <c:v>13.811188811188799</c:v>
                </c:pt>
                <c:pt idx="10034">
                  <c:v>13.812565387368499</c:v>
                </c:pt>
                <c:pt idx="10035">
                  <c:v>13.813941963548301</c:v>
                </c:pt>
                <c:pt idx="10036">
                  <c:v>13.815318539728001</c:v>
                </c:pt>
                <c:pt idx="10037">
                  <c:v>13.8166951159077</c:v>
                </c:pt>
                <c:pt idx="10038">
                  <c:v>13.8180716920874</c:v>
                </c:pt>
                <c:pt idx="10039">
                  <c:v>13.8194482682672</c:v>
                </c:pt>
                <c:pt idx="10040">
                  <c:v>13.8208248444469</c:v>
                </c:pt>
                <c:pt idx="10041">
                  <c:v>13.8222014206266</c:v>
                </c:pt>
                <c:pt idx="10042">
                  <c:v>13.8235779968063</c:v>
                </c:pt>
                <c:pt idx="10043">
                  <c:v>13.824954572986099</c:v>
                </c:pt>
                <c:pt idx="10044">
                  <c:v>13.826331149165799</c:v>
                </c:pt>
                <c:pt idx="10045">
                  <c:v>13.827707725345499</c:v>
                </c:pt>
                <c:pt idx="10046">
                  <c:v>13.829084301525301</c:v>
                </c:pt>
                <c:pt idx="10047">
                  <c:v>13.830460877705001</c:v>
                </c:pt>
                <c:pt idx="10048">
                  <c:v>13.831837453884701</c:v>
                </c:pt>
                <c:pt idx="10049">
                  <c:v>13.833214030064401</c:v>
                </c:pt>
                <c:pt idx="10050">
                  <c:v>13.8345906062442</c:v>
                </c:pt>
                <c:pt idx="10051">
                  <c:v>13.8359671824239</c:v>
                </c:pt>
                <c:pt idx="10052">
                  <c:v>13.8373437586036</c:v>
                </c:pt>
                <c:pt idx="10053">
                  <c:v>13.8387203347833</c:v>
                </c:pt>
                <c:pt idx="10054">
                  <c:v>13.8400969109631</c:v>
                </c:pt>
                <c:pt idx="10055">
                  <c:v>13.8414734871428</c:v>
                </c:pt>
                <c:pt idx="10056">
                  <c:v>13.8428500633225</c:v>
                </c:pt>
                <c:pt idx="10057">
                  <c:v>13.8442266395022</c:v>
                </c:pt>
                <c:pt idx="10058">
                  <c:v>13.845603215682001</c:v>
                </c:pt>
                <c:pt idx="10059">
                  <c:v>13.846979791861701</c:v>
                </c:pt>
                <c:pt idx="10060">
                  <c:v>13.848356368041401</c:v>
                </c:pt>
                <c:pt idx="10061">
                  <c:v>13.849732944221101</c:v>
                </c:pt>
                <c:pt idx="10062">
                  <c:v>13.8511095204009</c:v>
                </c:pt>
                <c:pt idx="10063">
                  <c:v>13.8524860965806</c:v>
                </c:pt>
                <c:pt idx="10064">
                  <c:v>13.8538626727603</c:v>
                </c:pt>
                <c:pt idx="10065">
                  <c:v>13.85523924894</c:v>
                </c:pt>
                <c:pt idx="10066">
                  <c:v>13.8566158251198</c:v>
                </c:pt>
                <c:pt idx="10067">
                  <c:v>13.8579924012995</c:v>
                </c:pt>
                <c:pt idx="10068">
                  <c:v>13.8593689774792</c:v>
                </c:pt>
                <c:pt idx="10069">
                  <c:v>13.8607455536589</c:v>
                </c:pt>
                <c:pt idx="10070">
                  <c:v>13.862122129838699</c:v>
                </c:pt>
                <c:pt idx="10071">
                  <c:v>13.863498706018399</c:v>
                </c:pt>
                <c:pt idx="10072">
                  <c:v>13.864875282198099</c:v>
                </c:pt>
                <c:pt idx="10073">
                  <c:v>13.866251858377799</c:v>
                </c:pt>
                <c:pt idx="10074">
                  <c:v>13.8676284345576</c:v>
                </c:pt>
                <c:pt idx="10075">
                  <c:v>13.8690050107373</c:v>
                </c:pt>
                <c:pt idx="10076">
                  <c:v>13.870381586917</c:v>
                </c:pt>
                <c:pt idx="10077">
                  <c:v>13.8717581630967</c:v>
                </c:pt>
                <c:pt idx="10078">
                  <c:v>13.8731347392765</c:v>
                </c:pt>
                <c:pt idx="10079">
                  <c:v>13.8745113154562</c:v>
                </c:pt>
                <c:pt idx="10080">
                  <c:v>13.8758878916359</c:v>
                </c:pt>
                <c:pt idx="10081">
                  <c:v>13.877264467815699</c:v>
                </c:pt>
                <c:pt idx="10082">
                  <c:v>13.878641043995399</c:v>
                </c:pt>
                <c:pt idx="10083">
                  <c:v>13.880017620175099</c:v>
                </c:pt>
                <c:pt idx="10084">
                  <c:v>13.881394196354799</c:v>
                </c:pt>
                <c:pt idx="10085">
                  <c:v>13.882770772534601</c:v>
                </c:pt>
                <c:pt idx="10086">
                  <c:v>13.884147348714301</c:v>
                </c:pt>
                <c:pt idx="10087">
                  <c:v>13.885523924894001</c:v>
                </c:pt>
                <c:pt idx="10088">
                  <c:v>13.886900501073701</c:v>
                </c:pt>
                <c:pt idx="10089">
                  <c:v>13.8882770772535</c:v>
                </c:pt>
                <c:pt idx="10090">
                  <c:v>13.8896536534332</c:v>
                </c:pt>
                <c:pt idx="10091">
                  <c:v>13.8910302296129</c:v>
                </c:pt>
                <c:pt idx="10092">
                  <c:v>13.8924068057926</c:v>
                </c:pt>
                <c:pt idx="10093">
                  <c:v>13.893783381972399</c:v>
                </c:pt>
                <c:pt idx="10094">
                  <c:v>13.895159958152099</c:v>
                </c:pt>
                <c:pt idx="10095">
                  <c:v>13.896536534331799</c:v>
                </c:pt>
                <c:pt idx="10096">
                  <c:v>13.897913110511499</c:v>
                </c:pt>
                <c:pt idx="10097">
                  <c:v>13.899289686691301</c:v>
                </c:pt>
                <c:pt idx="10098">
                  <c:v>13.900666262871001</c:v>
                </c:pt>
                <c:pt idx="10099">
                  <c:v>13.902042839050701</c:v>
                </c:pt>
                <c:pt idx="10100">
                  <c:v>13.903419415230401</c:v>
                </c:pt>
                <c:pt idx="10101">
                  <c:v>13.9047959914102</c:v>
                </c:pt>
                <c:pt idx="10102">
                  <c:v>13.9061725675899</c:v>
                </c:pt>
                <c:pt idx="10103">
                  <c:v>13.9075491437696</c:v>
                </c:pt>
                <c:pt idx="10104">
                  <c:v>13.9089257199493</c:v>
                </c:pt>
                <c:pt idx="10105">
                  <c:v>13.9103022961291</c:v>
                </c:pt>
                <c:pt idx="10106">
                  <c:v>13.9116788723088</c:v>
                </c:pt>
                <c:pt idx="10107">
                  <c:v>13.9130554484885</c:v>
                </c:pt>
                <c:pt idx="10108">
                  <c:v>13.9144320246682</c:v>
                </c:pt>
                <c:pt idx="10109">
                  <c:v>13.915808600848001</c:v>
                </c:pt>
                <c:pt idx="10110">
                  <c:v>13.917185177027701</c:v>
                </c:pt>
                <c:pt idx="10111">
                  <c:v>13.918561753207401</c:v>
                </c:pt>
                <c:pt idx="10112">
                  <c:v>13.9199383293872</c:v>
                </c:pt>
                <c:pt idx="10113">
                  <c:v>13.9213149055669</c:v>
                </c:pt>
                <c:pt idx="10114">
                  <c:v>13.9226914817466</c:v>
                </c:pt>
                <c:pt idx="10115">
                  <c:v>13.9240680579263</c:v>
                </c:pt>
                <c:pt idx="10116">
                  <c:v>13.9254446341061</c:v>
                </c:pt>
                <c:pt idx="10117">
                  <c:v>13.9268212102858</c:v>
                </c:pt>
                <c:pt idx="10118">
                  <c:v>13.9281977864655</c:v>
                </c:pt>
                <c:pt idx="10119">
                  <c:v>13.9295743626452</c:v>
                </c:pt>
                <c:pt idx="10120">
                  <c:v>13.930950938824999</c:v>
                </c:pt>
                <c:pt idx="10121">
                  <c:v>13.932327515004699</c:v>
                </c:pt>
                <c:pt idx="10122">
                  <c:v>13.933704091184399</c:v>
                </c:pt>
                <c:pt idx="10123">
                  <c:v>13.935080667364099</c:v>
                </c:pt>
                <c:pt idx="10124">
                  <c:v>13.9364572435439</c:v>
                </c:pt>
                <c:pt idx="10125">
                  <c:v>13.9378338197236</c:v>
                </c:pt>
                <c:pt idx="10126">
                  <c:v>13.9392103959033</c:v>
                </c:pt>
                <c:pt idx="10127">
                  <c:v>13.940586972083</c:v>
                </c:pt>
                <c:pt idx="10128">
                  <c:v>13.9419635482628</c:v>
                </c:pt>
                <c:pt idx="10129">
                  <c:v>13.9433401244425</c:v>
                </c:pt>
                <c:pt idx="10130">
                  <c:v>13.9447167006222</c:v>
                </c:pt>
                <c:pt idx="10131">
                  <c:v>13.9460932768019</c:v>
                </c:pt>
                <c:pt idx="10132">
                  <c:v>13.947469852981699</c:v>
                </c:pt>
                <c:pt idx="10133">
                  <c:v>13.948846429161399</c:v>
                </c:pt>
                <c:pt idx="10134">
                  <c:v>13.950223005341099</c:v>
                </c:pt>
                <c:pt idx="10135">
                  <c:v>13.951599581520799</c:v>
                </c:pt>
                <c:pt idx="10136">
                  <c:v>13.952976157700601</c:v>
                </c:pt>
                <c:pt idx="10137">
                  <c:v>13.954352733880301</c:v>
                </c:pt>
                <c:pt idx="10138">
                  <c:v>13.955729310060001</c:v>
                </c:pt>
                <c:pt idx="10139">
                  <c:v>13.957105886239701</c:v>
                </c:pt>
                <c:pt idx="10140">
                  <c:v>13.9584824624195</c:v>
                </c:pt>
                <c:pt idx="10141">
                  <c:v>13.9598590385992</c:v>
                </c:pt>
                <c:pt idx="10142">
                  <c:v>13.9612356147789</c:v>
                </c:pt>
                <c:pt idx="10143">
                  <c:v>13.9626121909587</c:v>
                </c:pt>
                <c:pt idx="10144">
                  <c:v>13.9639887671384</c:v>
                </c:pt>
                <c:pt idx="10145">
                  <c:v>13.9653653433181</c:v>
                </c:pt>
                <c:pt idx="10146">
                  <c:v>13.9667419194978</c:v>
                </c:pt>
                <c:pt idx="10147">
                  <c:v>13.968118495677601</c:v>
                </c:pt>
                <c:pt idx="10148">
                  <c:v>13.969495071857301</c:v>
                </c:pt>
                <c:pt idx="10149">
                  <c:v>13.970871648037001</c:v>
                </c:pt>
                <c:pt idx="10150">
                  <c:v>13.972248224216701</c:v>
                </c:pt>
                <c:pt idx="10151">
                  <c:v>13.9736248003965</c:v>
                </c:pt>
                <c:pt idx="10152">
                  <c:v>13.9750013765762</c:v>
                </c:pt>
                <c:pt idx="10153">
                  <c:v>13.9763779527559</c:v>
                </c:pt>
                <c:pt idx="10154">
                  <c:v>13.9777545289356</c:v>
                </c:pt>
                <c:pt idx="10155">
                  <c:v>13.9791311051154</c:v>
                </c:pt>
                <c:pt idx="10156">
                  <c:v>13.9805076812951</c:v>
                </c:pt>
                <c:pt idx="10157">
                  <c:v>13.9818842574748</c:v>
                </c:pt>
                <c:pt idx="10158">
                  <c:v>13.9832608336545</c:v>
                </c:pt>
                <c:pt idx="10159">
                  <c:v>13.984637409834299</c:v>
                </c:pt>
                <c:pt idx="10160">
                  <c:v>13.986013986013999</c:v>
                </c:pt>
                <c:pt idx="10161">
                  <c:v>13.987390562193699</c:v>
                </c:pt>
                <c:pt idx="10162">
                  <c:v>13.988767138373399</c:v>
                </c:pt>
                <c:pt idx="10163">
                  <c:v>13.9901437145532</c:v>
                </c:pt>
                <c:pt idx="10164">
                  <c:v>13.9915202907329</c:v>
                </c:pt>
                <c:pt idx="10165">
                  <c:v>13.9928968669126</c:v>
                </c:pt>
                <c:pt idx="10166">
                  <c:v>13.9942734430923</c:v>
                </c:pt>
                <c:pt idx="10167">
                  <c:v>13.9956500192721</c:v>
                </c:pt>
                <c:pt idx="10168">
                  <c:v>13.9970265954518</c:v>
                </c:pt>
                <c:pt idx="10169">
                  <c:v>13.9984031716315</c:v>
                </c:pt>
                <c:pt idx="10170">
                  <c:v>13.9997797478112</c:v>
                </c:pt>
                <c:pt idx="10171">
                  <c:v>14.001156323990999</c:v>
                </c:pt>
                <c:pt idx="10172">
                  <c:v>14.002532900170699</c:v>
                </c:pt>
                <c:pt idx="10173">
                  <c:v>14.003909476350399</c:v>
                </c:pt>
                <c:pt idx="10174">
                  <c:v>14.005286052530201</c:v>
                </c:pt>
                <c:pt idx="10175">
                  <c:v>14.006662628709901</c:v>
                </c:pt>
                <c:pt idx="10176">
                  <c:v>14.008039204889601</c:v>
                </c:pt>
                <c:pt idx="10177">
                  <c:v>14.009415781069301</c:v>
                </c:pt>
                <c:pt idx="10178">
                  <c:v>14.0107923572491</c:v>
                </c:pt>
                <c:pt idx="10179">
                  <c:v>14.0121689334288</c:v>
                </c:pt>
                <c:pt idx="10180">
                  <c:v>14.0135455096085</c:v>
                </c:pt>
                <c:pt idx="10181">
                  <c:v>14.0149220857882</c:v>
                </c:pt>
                <c:pt idx="10182">
                  <c:v>14.016298661967999</c:v>
                </c:pt>
                <c:pt idx="10183">
                  <c:v>14.017675238147699</c:v>
                </c:pt>
                <c:pt idx="10184">
                  <c:v>14.019051814327399</c:v>
                </c:pt>
                <c:pt idx="10185">
                  <c:v>14.020428390507099</c:v>
                </c:pt>
                <c:pt idx="10186">
                  <c:v>14.021804966686901</c:v>
                </c:pt>
                <c:pt idx="10187">
                  <c:v>14.023181542866601</c:v>
                </c:pt>
                <c:pt idx="10188">
                  <c:v>14.024558119046301</c:v>
                </c:pt>
                <c:pt idx="10189">
                  <c:v>14.025934695226001</c:v>
                </c:pt>
                <c:pt idx="10190">
                  <c:v>14.0273112714058</c:v>
                </c:pt>
                <c:pt idx="10191">
                  <c:v>14.0286878475855</c:v>
                </c:pt>
                <c:pt idx="10192">
                  <c:v>14.0300644237652</c:v>
                </c:pt>
                <c:pt idx="10193">
                  <c:v>14.0314409999449</c:v>
                </c:pt>
                <c:pt idx="10194">
                  <c:v>14.0328175761247</c:v>
                </c:pt>
                <c:pt idx="10195">
                  <c:v>14.0341941523044</c:v>
                </c:pt>
                <c:pt idx="10196">
                  <c:v>14.0355707284841</c:v>
                </c:pt>
                <c:pt idx="10197">
                  <c:v>14.0369473046638</c:v>
                </c:pt>
                <c:pt idx="10198">
                  <c:v>14.038323880843601</c:v>
                </c:pt>
                <c:pt idx="10199">
                  <c:v>14.039700457023301</c:v>
                </c:pt>
                <c:pt idx="10200">
                  <c:v>14.041077033203001</c:v>
                </c:pt>
                <c:pt idx="10201">
                  <c:v>14.042453609382701</c:v>
                </c:pt>
                <c:pt idx="10202">
                  <c:v>14.0438301855625</c:v>
                </c:pt>
                <c:pt idx="10203">
                  <c:v>14.0452067617422</c:v>
                </c:pt>
                <c:pt idx="10204">
                  <c:v>14.0465833379219</c:v>
                </c:pt>
                <c:pt idx="10205">
                  <c:v>14.0479599141016</c:v>
                </c:pt>
                <c:pt idx="10206">
                  <c:v>14.0493364902814</c:v>
                </c:pt>
                <c:pt idx="10207">
                  <c:v>14.0507130664611</c:v>
                </c:pt>
                <c:pt idx="10208">
                  <c:v>14.0520896426408</c:v>
                </c:pt>
                <c:pt idx="10209">
                  <c:v>14.053466218820599</c:v>
                </c:pt>
                <c:pt idx="10210">
                  <c:v>14.054842795000299</c:v>
                </c:pt>
                <c:pt idx="10211">
                  <c:v>14.056219371179999</c:v>
                </c:pt>
                <c:pt idx="10212">
                  <c:v>14.057595947359699</c:v>
                </c:pt>
                <c:pt idx="10213">
                  <c:v>14.0589725235395</c:v>
                </c:pt>
                <c:pt idx="10214">
                  <c:v>14.0603490997192</c:v>
                </c:pt>
                <c:pt idx="10215">
                  <c:v>14.0617256758989</c:v>
                </c:pt>
                <c:pt idx="10216">
                  <c:v>14.0631022520786</c:v>
                </c:pt>
                <c:pt idx="10217">
                  <c:v>14.0644788282584</c:v>
                </c:pt>
                <c:pt idx="10218">
                  <c:v>14.0658554044381</c:v>
                </c:pt>
                <c:pt idx="10219">
                  <c:v>14.0672319806178</c:v>
                </c:pt>
                <c:pt idx="10220">
                  <c:v>14.0686085567975</c:v>
                </c:pt>
                <c:pt idx="10221">
                  <c:v>14.069985132977299</c:v>
                </c:pt>
                <c:pt idx="10222">
                  <c:v>14.071361709156999</c:v>
                </c:pt>
                <c:pt idx="10223">
                  <c:v>14.072738285336699</c:v>
                </c:pt>
                <c:pt idx="10224">
                  <c:v>14.074114861516399</c:v>
                </c:pt>
                <c:pt idx="10225">
                  <c:v>14.075491437696201</c:v>
                </c:pt>
                <c:pt idx="10226">
                  <c:v>14.076868013875901</c:v>
                </c:pt>
                <c:pt idx="10227">
                  <c:v>14.078244590055601</c:v>
                </c:pt>
                <c:pt idx="10228">
                  <c:v>14.079621166235301</c:v>
                </c:pt>
                <c:pt idx="10229">
                  <c:v>14.0809977424151</c:v>
                </c:pt>
                <c:pt idx="10230">
                  <c:v>14.0823743185948</c:v>
                </c:pt>
                <c:pt idx="10231">
                  <c:v>14.0837508947745</c:v>
                </c:pt>
                <c:pt idx="10232">
                  <c:v>14.0851274709542</c:v>
                </c:pt>
                <c:pt idx="10233">
                  <c:v>14.086504047134</c:v>
                </c:pt>
                <c:pt idx="10234">
                  <c:v>14.0878806233137</c:v>
                </c:pt>
                <c:pt idx="10235">
                  <c:v>14.089257199493399</c:v>
                </c:pt>
                <c:pt idx="10236">
                  <c:v>14.090633775673099</c:v>
                </c:pt>
                <c:pt idx="10237">
                  <c:v>14.092010351852901</c:v>
                </c:pt>
                <c:pt idx="10238">
                  <c:v>14.093386928032601</c:v>
                </c:pt>
                <c:pt idx="10239">
                  <c:v>14.094763504212301</c:v>
                </c:pt>
                <c:pt idx="10240">
                  <c:v>14.0961400803921</c:v>
                </c:pt>
                <c:pt idx="10241">
                  <c:v>14.0975166565718</c:v>
                </c:pt>
                <c:pt idx="10242">
                  <c:v>14.0988932327515</c:v>
                </c:pt>
                <c:pt idx="10243">
                  <c:v>14.1002698089312</c:v>
                </c:pt>
                <c:pt idx="10244">
                  <c:v>14.101646385111</c:v>
                </c:pt>
                <c:pt idx="10245">
                  <c:v>14.1030229612907</c:v>
                </c:pt>
                <c:pt idx="10246">
                  <c:v>14.1043995374704</c:v>
                </c:pt>
                <c:pt idx="10247">
                  <c:v>14.1057761136501</c:v>
                </c:pt>
                <c:pt idx="10248">
                  <c:v>14.107152689829899</c:v>
                </c:pt>
                <c:pt idx="10249">
                  <c:v>14.108529266009599</c:v>
                </c:pt>
                <c:pt idx="10250">
                  <c:v>14.109905842189301</c:v>
                </c:pt>
                <c:pt idx="10251">
                  <c:v>14.111282418369001</c:v>
                </c:pt>
                <c:pt idx="10252">
                  <c:v>14.1126589945488</c:v>
                </c:pt>
                <c:pt idx="10253">
                  <c:v>14.1140355707285</c:v>
                </c:pt>
                <c:pt idx="10254">
                  <c:v>14.1154121469082</c:v>
                </c:pt>
                <c:pt idx="10255">
                  <c:v>14.1167887230879</c:v>
                </c:pt>
                <c:pt idx="10256">
                  <c:v>14.1181652992677</c:v>
                </c:pt>
                <c:pt idx="10257">
                  <c:v>14.1195418754474</c:v>
                </c:pt>
                <c:pt idx="10258">
                  <c:v>14.1209184516271</c:v>
                </c:pt>
                <c:pt idx="10259">
                  <c:v>14.1222950278068</c:v>
                </c:pt>
                <c:pt idx="10260">
                  <c:v>14.123671603986599</c:v>
                </c:pt>
                <c:pt idx="10261">
                  <c:v>14.125048180166299</c:v>
                </c:pt>
                <c:pt idx="10262">
                  <c:v>14.126424756345999</c:v>
                </c:pt>
                <c:pt idx="10263">
                  <c:v>14.127801332525699</c:v>
                </c:pt>
                <c:pt idx="10264">
                  <c:v>14.1291779087055</c:v>
                </c:pt>
                <c:pt idx="10265">
                  <c:v>14.1305544848852</c:v>
                </c:pt>
                <c:pt idx="10266">
                  <c:v>14.1319310610649</c:v>
                </c:pt>
                <c:pt idx="10267">
                  <c:v>14.1333076372446</c:v>
                </c:pt>
                <c:pt idx="10268">
                  <c:v>14.1346842134244</c:v>
                </c:pt>
                <c:pt idx="10269">
                  <c:v>14.1360607896041</c:v>
                </c:pt>
                <c:pt idx="10270">
                  <c:v>14.1374373657838</c:v>
                </c:pt>
                <c:pt idx="10271">
                  <c:v>14.138813941963599</c:v>
                </c:pt>
                <c:pt idx="10272">
                  <c:v>14.140190518143299</c:v>
                </c:pt>
                <c:pt idx="10273">
                  <c:v>14.141567094322999</c:v>
                </c:pt>
                <c:pt idx="10274">
                  <c:v>14.142943670502699</c:v>
                </c:pt>
                <c:pt idx="10275">
                  <c:v>14.144320246682501</c:v>
                </c:pt>
                <c:pt idx="10276">
                  <c:v>14.145696822862201</c:v>
                </c:pt>
                <c:pt idx="10277">
                  <c:v>14.147073399041901</c:v>
                </c:pt>
                <c:pt idx="10278">
                  <c:v>14.148449975221601</c:v>
                </c:pt>
                <c:pt idx="10279">
                  <c:v>14.1498265514014</c:v>
                </c:pt>
                <c:pt idx="10280">
                  <c:v>14.1512031275811</c:v>
                </c:pt>
                <c:pt idx="10281">
                  <c:v>14.1525797037608</c:v>
                </c:pt>
                <c:pt idx="10282">
                  <c:v>14.1539562799405</c:v>
                </c:pt>
                <c:pt idx="10283">
                  <c:v>14.1553328561203</c:v>
                </c:pt>
                <c:pt idx="10284">
                  <c:v>14.1567094323</c:v>
                </c:pt>
                <c:pt idx="10285">
                  <c:v>14.1580860084797</c:v>
                </c:pt>
                <c:pt idx="10286">
                  <c:v>14.1594625846594</c:v>
                </c:pt>
                <c:pt idx="10287">
                  <c:v>14.160839160839201</c:v>
                </c:pt>
                <c:pt idx="10288">
                  <c:v>14.162215737018901</c:v>
                </c:pt>
                <c:pt idx="10289">
                  <c:v>14.163592313198601</c:v>
                </c:pt>
                <c:pt idx="10290">
                  <c:v>14.164968889378301</c:v>
                </c:pt>
                <c:pt idx="10291">
                  <c:v>14.1663454655581</c:v>
                </c:pt>
                <c:pt idx="10292">
                  <c:v>14.1677220417378</c:v>
                </c:pt>
                <c:pt idx="10293">
                  <c:v>14.1690986179175</c:v>
                </c:pt>
                <c:pt idx="10294">
                  <c:v>14.1704751940972</c:v>
                </c:pt>
                <c:pt idx="10295">
                  <c:v>14.171851770277</c:v>
                </c:pt>
                <c:pt idx="10296">
                  <c:v>14.1732283464567</c:v>
                </c:pt>
                <c:pt idx="10297">
                  <c:v>14.1746049226364</c:v>
                </c:pt>
                <c:pt idx="10298">
                  <c:v>14.1759814988161</c:v>
                </c:pt>
                <c:pt idx="10299">
                  <c:v>14.177358074995899</c:v>
                </c:pt>
                <c:pt idx="10300">
                  <c:v>14.178734651175599</c:v>
                </c:pt>
                <c:pt idx="10301">
                  <c:v>14.180111227355299</c:v>
                </c:pt>
                <c:pt idx="10302">
                  <c:v>14.1814878035351</c:v>
                </c:pt>
                <c:pt idx="10303">
                  <c:v>14.1828643797148</c:v>
                </c:pt>
                <c:pt idx="10304">
                  <c:v>14.1842409558945</c:v>
                </c:pt>
                <c:pt idx="10305">
                  <c:v>14.1856175320742</c:v>
                </c:pt>
                <c:pt idx="10306">
                  <c:v>14.186994108254</c:v>
                </c:pt>
                <c:pt idx="10307">
                  <c:v>14.1883706844337</c:v>
                </c:pt>
                <c:pt idx="10308">
                  <c:v>14.1897472606134</c:v>
                </c:pt>
                <c:pt idx="10309">
                  <c:v>14.1911238367931</c:v>
                </c:pt>
                <c:pt idx="10310">
                  <c:v>14.192500412972899</c:v>
                </c:pt>
                <c:pt idx="10311">
                  <c:v>14.193876989152599</c:v>
                </c:pt>
                <c:pt idx="10312">
                  <c:v>14.195253565332299</c:v>
                </c:pt>
                <c:pt idx="10313">
                  <c:v>14.196630141511999</c:v>
                </c:pt>
                <c:pt idx="10314">
                  <c:v>14.198006717691801</c:v>
                </c:pt>
                <c:pt idx="10315">
                  <c:v>14.199383293871501</c:v>
                </c:pt>
                <c:pt idx="10316">
                  <c:v>14.200759870051201</c:v>
                </c:pt>
                <c:pt idx="10317">
                  <c:v>14.202136446230901</c:v>
                </c:pt>
                <c:pt idx="10318">
                  <c:v>14.2035130224107</c:v>
                </c:pt>
                <c:pt idx="10319">
                  <c:v>14.2048895985904</c:v>
                </c:pt>
                <c:pt idx="10320">
                  <c:v>14.2062661747701</c:v>
                </c:pt>
                <c:pt idx="10321">
                  <c:v>14.2076427509498</c:v>
                </c:pt>
                <c:pt idx="10322">
                  <c:v>14.209019327129599</c:v>
                </c:pt>
                <c:pt idx="10323">
                  <c:v>14.210395903309299</c:v>
                </c:pt>
                <c:pt idx="10324">
                  <c:v>14.211772479488999</c:v>
                </c:pt>
                <c:pt idx="10325">
                  <c:v>14.213149055668699</c:v>
                </c:pt>
                <c:pt idx="10326">
                  <c:v>14.214525631848501</c:v>
                </c:pt>
                <c:pt idx="10327">
                  <c:v>14.215902208028201</c:v>
                </c:pt>
                <c:pt idx="10328">
                  <c:v>14.217278784207901</c:v>
                </c:pt>
                <c:pt idx="10329">
                  <c:v>14.218655360387601</c:v>
                </c:pt>
                <c:pt idx="10330">
                  <c:v>14.2200319365674</c:v>
                </c:pt>
                <c:pt idx="10331">
                  <c:v>14.2214085127471</c:v>
                </c:pt>
                <c:pt idx="10332">
                  <c:v>14.2227850889268</c:v>
                </c:pt>
                <c:pt idx="10333">
                  <c:v>14.2241616651065</c:v>
                </c:pt>
                <c:pt idx="10334">
                  <c:v>14.2255382412863</c:v>
                </c:pt>
                <c:pt idx="10335">
                  <c:v>14.226914817466</c:v>
                </c:pt>
                <c:pt idx="10336">
                  <c:v>14.2282913936457</c:v>
                </c:pt>
                <c:pt idx="10337">
                  <c:v>14.229667969825501</c:v>
                </c:pt>
                <c:pt idx="10338">
                  <c:v>14.231044546005201</c:v>
                </c:pt>
                <c:pt idx="10339">
                  <c:v>14.232421122184901</c:v>
                </c:pt>
                <c:pt idx="10340">
                  <c:v>14.233797698364601</c:v>
                </c:pt>
                <c:pt idx="10341">
                  <c:v>14.2351742745444</c:v>
                </c:pt>
                <c:pt idx="10342">
                  <c:v>14.2365508507241</c:v>
                </c:pt>
                <c:pt idx="10343">
                  <c:v>14.2379274269038</c:v>
                </c:pt>
                <c:pt idx="10344">
                  <c:v>14.2393040030835</c:v>
                </c:pt>
                <c:pt idx="10345">
                  <c:v>14.2406805792633</c:v>
                </c:pt>
                <c:pt idx="10346">
                  <c:v>14.242057155443</c:v>
                </c:pt>
                <c:pt idx="10347">
                  <c:v>14.2434337316227</c:v>
                </c:pt>
                <c:pt idx="10348">
                  <c:v>14.2448103078024</c:v>
                </c:pt>
                <c:pt idx="10349">
                  <c:v>14.246186883982199</c:v>
                </c:pt>
                <c:pt idx="10350">
                  <c:v>14.247563460161899</c:v>
                </c:pt>
                <c:pt idx="10351">
                  <c:v>14.248940036341599</c:v>
                </c:pt>
                <c:pt idx="10352">
                  <c:v>14.250316612521299</c:v>
                </c:pt>
                <c:pt idx="10353">
                  <c:v>14.2516931887011</c:v>
                </c:pt>
                <c:pt idx="10354">
                  <c:v>14.2530697648808</c:v>
                </c:pt>
                <c:pt idx="10355">
                  <c:v>14.2544463410605</c:v>
                </c:pt>
                <c:pt idx="10356">
                  <c:v>14.2558229172402</c:v>
                </c:pt>
                <c:pt idx="10357">
                  <c:v>14.25719949342</c:v>
                </c:pt>
                <c:pt idx="10358">
                  <c:v>14.2585760695997</c:v>
                </c:pt>
                <c:pt idx="10359">
                  <c:v>14.2599526457794</c:v>
                </c:pt>
                <c:pt idx="10360">
                  <c:v>14.2613292219591</c:v>
                </c:pt>
                <c:pt idx="10361">
                  <c:v>14.262705798138899</c:v>
                </c:pt>
                <c:pt idx="10362">
                  <c:v>14.264082374318599</c:v>
                </c:pt>
                <c:pt idx="10363">
                  <c:v>14.265458950498299</c:v>
                </c:pt>
                <c:pt idx="10364">
                  <c:v>14.266835526677999</c:v>
                </c:pt>
                <c:pt idx="10365">
                  <c:v>14.268212102857801</c:v>
                </c:pt>
                <c:pt idx="10366">
                  <c:v>14.269588679037501</c:v>
                </c:pt>
                <c:pt idx="10367">
                  <c:v>14.270965255217201</c:v>
                </c:pt>
                <c:pt idx="10368">
                  <c:v>14.272341831397</c:v>
                </c:pt>
                <c:pt idx="10369">
                  <c:v>14.2737184075767</c:v>
                </c:pt>
                <c:pt idx="10370">
                  <c:v>14.2750949837564</c:v>
                </c:pt>
                <c:pt idx="10371">
                  <c:v>14.2764715599361</c:v>
                </c:pt>
                <c:pt idx="10372">
                  <c:v>14.2778481361159</c:v>
                </c:pt>
                <c:pt idx="10373">
                  <c:v>14.2792247122956</c:v>
                </c:pt>
                <c:pt idx="10374">
                  <c:v>14.2806012884753</c:v>
                </c:pt>
                <c:pt idx="10375">
                  <c:v>14.281977864655</c:v>
                </c:pt>
                <c:pt idx="10376">
                  <c:v>14.283354440834801</c:v>
                </c:pt>
                <c:pt idx="10377">
                  <c:v>14.284731017014501</c:v>
                </c:pt>
                <c:pt idx="10378">
                  <c:v>14.286107593194201</c:v>
                </c:pt>
                <c:pt idx="10379">
                  <c:v>14.287484169373901</c:v>
                </c:pt>
                <c:pt idx="10380">
                  <c:v>14.2888607455537</c:v>
                </c:pt>
                <c:pt idx="10381">
                  <c:v>14.2902373217334</c:v>
                </c:pt>
                <c:pt idx="10382">
                  <c:v>14.2916138979131</c:v>
                </c:pt>
                <c:pt idx="10383">
                  <c:v>14.2929904740928</c:v>
                </c:pt>
                <c:pt idx="10384">
                  <c:v>14.2943670502726</c:v>
                </c:pt>
                <c:pt idx="10385">
                  <c:v>14.2957436264523</c:v>
                </c:pt>
                <c:pt idx="10386">
                  <c:v>14.297120202632</c:v>
                </c:pt>
                <c:pt idx="10387">
                  <c:v>14.2984967788117</c:v>
                </c:pt>
                <c:pt idx="10388">
                  <c:v>14.299873354991499</c:v>
                </c:pt>
                <c:pt idx="10389">
                  <c:v>14.301249931171199</c:v>
                </c:pt>
                <c:pt idx="10390">
                  <c:v>14.302626507350899</c:v>
                </c:pt>
                <c:pt idx="10391">
                  <c:v>14.304003083530599</c:v>
                </c:pt>
                <c:pt idx="10392">
                  <c:v>14.3053796597104</c:v>
                </c:pt>
                <c:pt idx="10393">
                  <c:v>14.3067562358901</c:v>
                </c:pt>
                <c:pt idx="10394">
                  <c:v>14.3081328120698</c:v>
                </c:pt>
                <c:pt idx="10395">
                  <c:v>14.3095093882495</c:v>
                </c:pt>
                <c:pt idx="10396">
                  <c:v>14.3108859644293</c:v>
                </c:pt>
                <c:pt idx="10397">
                  <c:v>14.312262540609</c:v>
                </c:pt>
                <c:pt idx="10398">
                  <c:v>14.3136391167887</c:v>
                </c:pt>
                <c:pt idx="10399">
                  <c:v>14.315015692968499</c:v>
                </c:pt>
                <c:pt idx="10400">
                  <c:v>14.316392269148199</c:v>
                </c:pt>
                <c:pt idx="10401">
                  <c:v>14.317768845327899</c:v>
                </c:pt>
                <c:pt idx="10402">
                  <c:v>14.319145421507599</c:v>
                </c:pt>
                <c:pt idx="10403">
                  <c:v>14.320521997687401</c:v>
                </c:pt>
                <c:pt idx="10404">
                  <c:v>14.321898573867101</c:v>
                </c:pt>
                <c:pt idx="10405">
                  <c:v>14.323275150046801</c:v>
                </c:pt>
                <c:pt idx="10406">
                  <c:v>14.324651726226501</c:v>
                </c:pt>
                <c:pt idx="10407">
                  <c:v>14.3260283024063</c:v>
                </c:pt>
                <c:pt idx="10408">
                  <c:v>14.327404878586</c:v>
                </c:pt>
                <c:pt idx="10409">
                  <c:v>14.3287814547657</c:v>
                </c:pt>
                <c:pt idx="10410">
                  <c:v>14.3301580309454</c:v>
                </c:pt>
                <c:pt idx="10411">
                  <c:v>14.331534607125199</c:v>
                </c:pt>
                <c:pt idx="10412">
                  <c:v>14.332911183304899</c:v>
                </c:pt>
                <c:pt idx="10413">
                  <c:v>14.334287759484599</c:v>
                </c:pt>
                <c:pt idx="10414">
                  <c:v>14.335664335664299</c:v>
                </c:pt>
                <c:pt idx="10415">
                  <c:v>14.337040911844101</c:v>
                </c:pt>
                <c:pt idx="10416">
                  <c:v>14.338417488023801</c:v>
                </c:pt>
                <c:pt idx="10417">
                  <c:v>14.339794064203501</c:v>
                </c:pt>
                <c:pt idx="10418">
                  <c:v>14.341170640383201</c:v>
                </c:pt>
                <c:pt idx="10419">
                  <c:v>14.342547216563</c:v>
                </c:pt>
                <c:pt idx="10420">
                  <c:v>14.3439237927427</c:v>
                </c:pt>
                <c:pt idx="10421">
                  <c:v>14.3453003689224</c:v>
                </c:pt>
                <c:pt idx="10422">
                  <c:v>14.3466769451021</c:v>
                </c:pt>
                <c:pt idx="10423">
                  <c:v>14.3480535212819</c:v>
                </c:pt>
                <c:pt idx="10424">
                  <c:v>14.3494300974616</c:v>
                </c:pt>
                <c:pt idx="10425">
                  <c:v>14.3508066736413</c:v>
                </c:pt>
                <c:pt idx="10426">
                  <c:v>14.352183249821101</c:v>
                </c:pt>
                <c:pt idx="10427">
                  <c:v>14.353559826000801</c:v>
                </c:pt>
                <c:pt idx="10428">
                  <c:v>14.354936402180501</c:v>
                </c:pt>
                <c:pt idx="10429">
                  <c:v>14.356312978360201</c:v>
                </c:pt>
                <c:pt idx="10430">
                  <c:v>14.35768955454</c:v>
                </c:pt>
                <c:pt idx="10431">
                  <c:v>14.3590661307197</c:v>
                </c:pt>
                <c:pt idx="10432">
                  <c:v>14.3604427068994</c:v>
                </c:pt>
                <c:pt idx="10433">
                  <c:v>14.3618192830791</c:v>
                </c:pt>
                <c:pt idx="10434">
                  <c:v>14.3631958592589</c:v>
                </c:pt>
                <c:pt idx="10435">
                  <c:v>14.3645724354386</c:v>
                </c:pt>
                <c:pt idx="10436">
                  <c:v>14.3659490116183</c:v>
                </c:pt>
                <c:pt idx="10437">
                  <c:v>14.367325587798</c:v>
                </c:pt>
                <c:pt idx="10438">
                  <c:v>14.368702163977799</c:v>
                </c:pt>
                <c:pt idx="10439">
                  <c:v>14.370078740157499</c:v>
                </c:pt>
                <c:pt idx="10440">
                  <c:v>14.371455316337199</c:v>
                </c:pt>
                <c:pt idx="10441">
                  <c:v>14.372831892516899</c:v>
                </c:pt>
                <c:pt idx="10442">
                  <c:v>14.3742084686967</c:v>
                </c:pt>
                <c:pt idx="10443">
                  <c:v>14.3755850448764</c:v>
                </c:pt>
                <c:pt idx="10444">
                  <c:v>14.3769616210561</c:v>
                </c:pt>
                <c:pt idx="10445">
                  <c:v>14.3783381972358</c:v>
                </c:pt>
                <c:pt idx="10446">
                  <c:v>14.3797147734156</c:v>
                </c:pt>
                <c:pt idx="10447">
                  <c:v>14.3810913495953</c:v>
                </c:pt>
                <c:pt idx="10448">
                  <c:v>14.382467925775</c:v>
                </c:pt>
                <c:pt idx="10449">
                  <c:v>14.3838445019547</c:v>
                </c:pt>
                <c:pt idx="10450">
                  <c:v>14.385221078134499</c:v>
                </c:pt>
                <c:pt idx="10451">
                  <c:v>14.386597654314199</c:v>
                </c:pt>
                <c:pt idx="10452">
                  <c:v>14.387974230493899</c:v>
                </c:pt>
                <c:pt idx="10453">
                  <c:v>14.389350806673599</c:v>
                </c:pt>
                <c:pt idx="10454">
                  <c:v>14.390727382853401</c:v>
                </c:pt>
                <c:pt idx="10455">
                  <c:v>14.392103959033101</c:v>
                </c:pt>
                <c:pt idx="10456">
                  <c:v>14.393480535212801</c:v>
                </c:pt>
                <c:pt idx="10457">
                  <c:v>14.394857111392501</c:v>
                </c:pt>
                <c:pt idx="10458">
                  <c:v>14.3962336875723</c:v>
                </c:pt>
                <c:pt idx="10459">
                  <c:v>14.397610263752</c:v>
                </c:pt>
                <c:pt idx="10460">
                  <c:v>14.3989868399317</c:v>
                </c:pt>
                <c:pt idx="10461">
                  <c:v>14.4003634161115</c:v>
                </c:pt>
                <c:pt idx="10462">
                  <c:v>14.401739992291199</c:v>
                </c:pt>
                <c:pt idx="10463">
                  <c:v>14.403116568470899</c:v>
                </c:pt>
                <c:pt idx="10464">
                  <c:v>14.404493144650599</c:v>
                </c:pt>
                <c:pt idx="10465">
                  <c:v>14.405869720830401</c:v>
                </c:pt>
                <c:pt idx="10466">
                  <c:v>14.407246297010101</c:v>
                </c:pt>
                <c:pt idx="10467">
                  <c:v>14.408622873189801</c:v>
                </c:pt>
                <c:pt idx="10468">
                  <c:v>14.409999449369501</c:v>
                </c:pt>
                <c:pt idx="10469">
                  <c:v>14.4113760255493</c:v>
                </c:pt>
                <c:pt idx="10470">
                  <c:v>14.412752601729</c:v>
                </c:pt>
                <c:pt idx="10471">
                  <c:v>14.4141291779087</c:v>
                </c:pt>
                <c:pt idx="10472">
                  <c:v>14.4155057540884</c:v>
                </c:pt>
                <c:pt idx="10473">
                  <c:v>14.4168823302682</c:v>
                </c:pt>
                <c:pt idx="10474">
                  <c:v>14.4182589064479</c:v>
                </c:pt>
                <c:pt idx="10475">
                  <c:v>14.4196354826276</c:v>
                </c:pt>
                <c:pt idx="10476">
                  <c:v>14.4210120588073</c:v>
                </c:pt>
                <c:pt idx="10477">
                  <c:v>14.422388634987101</c:v>
                </c:pt>
                <c:pt idx="10478">
                  <c:v>14.423765211166801</c:v>
                </c:pt>
                <c:pt idx="10479">
                  <c:v>14.425141787346501</c:v>
                </c:pt>
                <c:pt idx="10480">
                  <c:v>14.426518363526201</c:v>
                </c:pt>
                <c:pt idx="10481">
                  <c:v>14.427894939706</c:v>
                </c:pt>
                <c:pt idx="10482">
                  <c:v>14.4292715158857</c:v>
                </c:pt>
                <c:pt idx="10483">
                  <c:v>14.4306480920654</c:v>
                </c:pt>
                <c:pt idx="10484">
                  <c:v>14.4320246682451</c:v>
                </c:pt>
                <c:pt idx="10485">
                  <c:v>14.4334012444249</c:v>
                </c:pt>
                <c:pt idx="10486">
                  <c:v>14.4347778206046</c:v>
                </c:pt>
                <c:pt idx="10487">
                  <c:v>14.4361543967843</c:v>
                </c:pt>
                <c:pt idx="10488">
                  <c:v>14.437530972964</c:v>
                </c:pt>
                <c:pt idx="10489">
                  <c:v>14.438907549143799</c:v>
                </c:pt>
                <c:pt idx="10490">
                  <c:v>14.440284125323499</c:v>
                </c:pt>
                <c:pt idx="10491">
                  <c:v>14.441660701503199</c:v>
                </c:pt>
                <c:pt idx="10492">
                  <c:v>14.443037277682899</c:v>
                </c:pt>
                <c:pt idx="10493">
                  <c:v>14.4444138538627</c:v>
                </c:pt>
                <c:pt idx="10494">
                  <c:v>14.4457904300424</c:v>
                </c:pt>
                <c:pt idx="10495">
                  <c:v>14.4471670062221</c:v>
                </c:pt>
                <c:pt idx="10496">
                  <c:v>14.4485435824019</c:v>
                </c:pt>
                <c:pt idx="10497">
                  <c:v>14.4499201585816</c:v>
                </c:pt>
                <c:pt idx="10498">
                  <c:v>14.4512967347613</c:v>
                </c:pt>
                <c:pt idx="10499">
                  <c:v>14.452673310941</c:v>
                </c:pt>
                <c:pt idx="10500">
                  <c:v>14.454049887120799</c:v>
                </c:pt>
                <c:pt idx="10501">
                  <c:v>14.455426463300499</c:v>
                </c:pt>
                <c:pt idx="10502">
                  <c:v>14.456803039480199</c:v>
                </c:pt>
                <c:pt idx="10503">
                  <c:v>14.458179615659899</c:v>
                </c:pt>
                <c:pt idx="10504">
                  <c:v>14.459556191839701</c:v>
                </c:pt>
                <c:pt idx="10505">
                  <c:v>14.460932768019401</c:v>
                </c:pt>
                <c:pt idx="10506">
                  <c:v>14.462309344199101</c:v>
                </c:pt>
                <c:pt idx="10507">
                  <c:v>14.463685920378801</c:v>
                </c:pt>
                <c:pt idx="10508">
                  <c:v>14.4650624965586</c:v>
                </c:pt>
                <c:pt idx="10509">
                  <c:v>14.4664390727383</c:v>
                </c:pt>
                <c:pt idx="10510">
                  <c:v>14.467815648918</c:v>
                </c:pt>
                <c:pt idx="10511">
                  <c:v>14.4691922250977</c:v>
                </c:pt>
                <c:pt idx="10512">
                  <c:v>14.4705688012775</c:v>
                </c:pt>
                <c:pt idx="10513">
                  <c:v>14.4719453774572</c:v>
                </c:pt>
                <c:pt idx="10514">
                  <c:v>14.4733219536369</c:v>
                </c:pt>
                <c:pt idx="10515">
                  <c:v>14.4746985298166</c:v>
                </c:pt>
                <c:pt idx="10516">
                  <c:v>14.476075105996401</c:v>
                </c:pt>
                <c:pt idx="10517">
                  <c:v>14.477451682176101</c:v>
                </c:pt>
                <c:pt idx="10518">
                  <c:v>14.478828258355801</c:v>
                </c:pt>
                <c:pt idx="10519">
                  <c:v>14.480204834535501</c:v>
                </c:pt>
                <c:pt idx="10520">
                  <c:v>14.4815814107153</c:v>
                </c:pt>
                <c:pt idx="10521">
                  <c:v>14.482957986895</c:v>
                </c:pt>
                <c:pt idx="10522">
                  <c:v>14.4843345630747</c:v>
                </c:pt>
                <c:pt idx="10523">
                  <c:v>14.4857111392544</c:v>
                </c:pt>
                <c:pt idx="10524">
                  <c:v>14.4870877154342</c:v>
                </c:pt>
                <c:pt idx="10525">
                  <c:v>14.4884642916139</c:v>
                </c:pt>
                <c:pt idx="10526">
                  <c:v>14.4898408677936</c:v>
                </c:pt>
                <c:pt idx="10527">
                  <c:v>14.491217443973399</c:v>
                </c:pt>
                <c:pt idx="10528">
                  <c:v>14.492594020153099</c:v>
                </c:pt>
                <c:pt idx="10529">
                  <c:v>14.493970596332799</c:v>
                </c:pt>
                <c:pt idx="10530">
                  <c:v>14.495347172512499</c:v>
                </c:pt>
                <c:pt idx="10531">
                  <c:v>14.4967237486923</c:v>
                </c:pt>
                <c:pt idx="10532">
                  <c:v>14.498100324872</c:v>
                </c:pt>
                <c:pt idx="10533">
                  <c:v>14.4994769010517</c:v>
                </c:pt>
                <c:pt idx="10534">
                  <c:v>14.5008534772314</c:v>
                </c:pt>
                <c:pt idx="10535">
                  <c:v>14.5022300534112</c:v>
                </c:pt>
                <c:pt idx="10536">
                  <c:v>14.5036066295909</c:v>
                </c:pt>
                <c:pt idx="10537">
                  <c:v>14.5049832057706</c:v>
                </c:pt>
                <c:pt idx="10538">
                  <c:v>14.5063597819503</c:v>
                </c:pt>
                <c:pt idx="10539">
                  <c:v>14.507736358130099</c:v>
                </c:pt>
                <c:pt idx="10540">
                  <c:v>14.509112934309799</c:v>
                </c:pt>
                <c:pt idx="10541">
                  <c:v>14.510489510489499</c:v>
                </c:pt>
                <c:pt idx="10542">
                  <c:v>14.511866086669199</c:v>
                </c:pt>
                <c:pt idx="10543">
                  <c:v>14.513242662849001</c:v>
                </c:pt>
                <c:pt idx="10544">
                  <c:v>14.514619239028701</c:v>
                </c:pt>
                <c:pt idx="10545">
                  <c:v>14.515995815208401</c:v>
                </c:pt>
                <c:pt idx="10546">
                  <c:v>14.517372391388101</c:v>
                </c:pt>
                <c:pt idx="10547">
                  <c:v>14.5187489675679</c:v>
                </c:pt>
                <c:pt idx="10548">
                  <c:v>14.5201255437476</c:v>
                </c:pt>
                <c:pt idx="10549">
                  <c:v>14.5215021199273</c:v>
                </c:pt>
                <c:pt idx="10550">
                  <c:v>14.522878696107</c:v>
                </c:pt>
                <c:pt idx="10551">
                  <c:v>14.524255272286799</c:v>
                </c:pt>
                <c:pt idx="10552">
                  <c:v>14.525631848466499</c:v>
                </c:pt>
                <c:pt idx="10553">
                  <c:v>14.527008424646199</c:v>
                </c:pt>
                <c:pt idx="10554">
                  <c:v>14.528385000826001</c:v>
                </c:pt>
                <c:pt idx="10555">
                  <c:v>14.529761577005701</c:v>
                </c:pt>
                <c:pt idx="10556">
                  <c:v>14.531138153185401</c:v>
                </c:pt>
                <c:pt idx="10557">
                  <c:v>14.532514729365101</c:v>
                </c:pt>
                <c:pt idx="10558">
                  <c:v>14.5338913055449</c:v>
                </c:pt>
                <c:pt idx="10559">
                  <c:v>14.5352678817246</c:v>
                </c:pt>
                <c:pt idx="10560">
                  <c:v>14.5366444579043</c:v>
                </c:pt>
                <c:pt idx="10561">
                  <c:v>14.538021034084</c:v>
                </c:pt>
                <c:pt idx="10562">
                  <c:v>14.5393976102638</c:v>
                </c:pt>
                <c:pt idx="10563">
                  <c:v>14.5407741864435</c:v>
                </c:pt>
                <c:pt idx="10564">
                  <c:v>14.5421507626232</c:v>
                </c:pt>
                <c:pt idx="10565">
                  <c:v>14.5435273388029</c:v>
                </c:pt>
                <c:pt idx="10566">
                  <c:v>14.544903914982701</c:v>
                </c:pt>
                <c:pt idx="10567">
                  <c:v>14.546280491162401</c:v>
                </c:pt>
                <c:pt idx="10568">
                  <c:v>14.547657067342101</c:v>
                </c:pt>
                <c:pt idx="10569">
                  <c:v>14.549033643521801</c:v>
                </c:pt>
                <c:pt idx="10570">
                  <c:v>14.5504102197016</c:v>
                </c:pt>
                <c:pt idx="10571">
                  <c:v>14.5517867958813</c:v>
                </c:pt>
                <c:pt idx="10572">
                  <c:v>14.553163372061</c:v>
                </c:pt>
                <c:pt idx="10573">
                  <c:v>14.5545399482407</c:v>
                </c:pt>
                <c:pt idx="10574">
                  <c:v>14.5559165244205</c:v>
                </c:pt>
                <c:pt idx="10575">
                  <c:v>14.5572931006002</c:v>
                </c:pt>
                <c:pt idx="10576">
                  <c:v>14.5586696767799</c:v>
                </c:pt>
                <c:pt idx="10577">
                  <c:v>14.5600462529596</c:v>
                </c:pt>
                <c:pt idx="10578">
                  <c:v>14.561422829139399</c:v>
                </c:pt>
                <c:pt idx="10579">
                  <c:v>14.562799405319099</c:v>
                </c:pt>
                <c:pt idx="10580">
                  <c:v>14.564175981498799</c:v>
                </c:pt>
                <c:pt idx="10581">
                  <c:v>14.565552557678499</c:v>
                </c:pt>
                <c:pt idx="10582">
                  <c:v>14.5669291338583</c:v>
                </c:pt>
                <c:pt idx="10583">
                  <c:v>14.568305710038</c:v>
                </c:pt>
                <c:pt idx="10584">
                  <c:v>14.5696822862177</c:v>
                </c:pt>
                <c:pt idx="10585">
                  <c:v>14.5710588623974</c:v>
                </c:pt>
                <c:pt idx="10586">
                  <c:v>14.5724354385772</c:v>
                </c:pt>
                <c:pt idx="10587">
                  <c:v>14.5738120147569</c:v>
                </c:pt>
                <c:pt idx="10588">
                  <c:v>14.5751885909366</c:v>
                </c:pt>
                <c:pt idx="10589">
                  <c:v>14.576565167116399</c:v>
                </c:pt>
                <c:pt idx="10590">
                  <c:v>14.577941743296099</c:v>
                </c:pt>
                <c:pt idx="10591">
                  <c:v>14.579318319475799</c:v>
                </c:pt>
                <c:pt idx="10592">
                  <c:v>14.580694895655499</c:v>
                </c:pt>
                <c:pt idx="10593">
                  <c:v>14.582071471835301</c:v>
                </c:pt>
                <c:pt idx="10594">
                  <c:v>14.583448048015001</c:v>
                </c:pt>
                <c:pt idx="10595">
                  <c:v>14.584824624194701</c:v>
                </c:pt>
                <c:pt idx="10596">
                  <c:v>14.586201200374401</c:v>
                </c:pt>
                <c:pt idx="10597">
                  <c:v>14.5875777765542</c:v>
                </c:pt>
                <c:pt idx="10598">
                  <c:v>14.5889543527339</c:v>
                </c:pt>
                <c:pt idx="10599">
                  <c:v>14.5903309289136</c:v>
                </c:pt>
                <c:pt idx="10600">
                  <c:v>14.5917075050933</c:v>
                </c:pt>
                <c:pt idx="10601">
                  <c:v>14.5930840812731</c:v>
                </c:pt>
                <c:pt idx="10602">
                  <c:v>14.5944606574528</c:v>
                </c:pt>
                <c:pt idx="10603">
                  <c:v>14.5958372336325</c:v>
                </c:pt>
                <c:pt idx="10604">
                  <c:v>14.5972138098122</c:v>
                </c:pt>
                <c:pt idx="10605">
                  <c:v>14.598590385992001</c:v>
                </c:pt>
                <c:pt idx="10606">
                  <c:v>14.599966962171701</c:v>
                </c:pt>
                <c:pt idx="10607">
                  <c:v>14.601343538351401</c:v>
                </c:pt>
                <c:pt idx="10608">
                  <c:v>14.602720114531101</c:v>
                </c:pt>
                <c:pt idx="10609">
                  <c:v>14.6040966907109</c:v>
                </c:pt>
                <c:pt idx="10610">
                  <c:v>14.6054732668906</c:v>
                </c:pt>
                <c:pt idx="10611">
                  <c:v>14.6068498430703</c:v>
                </c:pt>
                <c:pt idx="10612">
                  <c:v>14.60822641925</c:v>
                </c:pt>
                <c:pt idx="10613">
                  <c:v>14.6096029954298</c:v>
                </c:pt>
                <c:pt idx="10614">
                  <c:v>14.6109795716095</c:v>
                </c:pt>
                <c:pt idx="10615">
                  <c:v>14.6123561477892</c:v>
                </c:pt>
                <c:pt idx="10616">
                  <c:v>14.6137327239689</c:v>
                </c:pt>
                <c:pt idx="10617">
                  <c:v>14.615109300148699</c:v>
                </c:pt>
                <c:pt idx="10618">
                  <c:v>14.616485876328399</c:v>
                </c:pt>
                <c:pt idx="10619">
                  <c:v>14.617862452508099</c:v>
                </c:pt>
                <c:pt idx="10620">
                  <c:v>14.619239028687799</c:v>
                </c:pt>
                <c:pt idx="10621">
                  <c:v>14.6206156048676</c:v>
                </c:pt>
                <c:pt idx="10622">
                  <c:v>14.6219921810473</c:v>
                </c:pt>
                <c:pt idx="10623">
                  <c:v>14.623368757227</c:v>
                </c:pt>
                <c:pt idx="10624">
                  <c:v>14.6247453334068</c:v>
                </c:pt>
                <c:pt idx="10625">
                  <c:v>14.6261219095865</c:v>
                </c:pt>
                <c:pt idx="10626">
                  <c:v>14.6274984857662</c:v>
                </c:pt>
                <c:pt idx="10627">
                  <c:v>14.6288750619459</c:v>
                </c:pt>
                <c:pt idx="10628">
                  <c:v>14.630251638125699</c:v>
                </c:pt>
                <c:pt idx="10629">
                  <c:v>14.631628214305399</c:v>
                </c:pt>
                <c:pt idx="10630">
                  <c:v>14.633004790485099</c:v>
                </c:pt>
                <c:pt idx="10631">
                  <c:v>14.634381366664799</c:v>
                </c:pt>
                <c:pt idx="10632">
                  <c:v>14.635757942844601</c:v>
                </c:pt>
                <c:pt idx="10633">
                  <c:v>14.637134519024301</c:v>
                </c:pt>
                <c:pt idx="10634">
                  <c:v>14.638511095204001</c:v>
                </c:pt>
                <c:pt idx="10635">
                  <c:v>14.639887671383701</c:v>
                </c:pt>
                <c:pt idx="10636">
                  <c:v>14.6412642475635</c:v>
                </c:pt>
                <c:pt idx="10637">
                  <c:v>14.6426408237432</c:v>
                </c:pt>
                <c:pt idx="10638">
                  <c:v>14.6440173999229</c:v>
                </c:pt>
                <c:pt idx="10639">
                  <c:v>14.6453939761026</c:v>
                </c:pt>
                <c:pt idx="10640">
                  <c:v>14.646770552282399</c:v>
                </c:pt>
                <c:pt idx="10641">
                  <c:v>14.648147128462099</c:v>
                </c:pt>
                <c:pt idx="10642">
                  <c:v>14.649523704641799</c:v>
                </c:pt>
                <c:pt idx="10643">
                  <c:v>14.650900280821499</c:v>
                </c:pt>
                <c:pt idx="10644">
                  <c:v>14.652276857001301</c:v>
                </c:pt>
                <c:pt idx="10645">
                  <c:v>14.653653433181001</c:v>
                </c:pt>
                <c:pt idx="10646">
                  <c:v>14.655030009360701</c:v>
                </c:pt>
                <c:pt idx="10647">
                  <c:v>14.656406585540401</c:v>
                </c:pt>
                <c:pt idx="10648">
                  <c:v>14.6577831617202</c:v>
                </c:pt>
                <c:pt idx="10649">
                  <c:v>14.6591597378999</c:v>
                </c:pt>
                <c:pt idx="10650">
                  <c:v>14.6605363140796</c:v>
                </c:pt>
                <c:pt idx="10651">
                  <c:v>14.6619128902594</c:v>
                </c:pt>
                <c:pt idx="10652">
                  <c:v>14.6632894664391</c:v>
                </c:pt>
                <c:pt idx="10653">
                  <c:v>14.6646660426188</c:v>
                </c:pt>
                <c:pt idx="10654">
                  <c:v>14.6660426187985</c:v>
                </c:pt>
                <c:pt idx="10655">
                  <c:v>14.667419194978301</c:v>
                </c:pt>
                <c:pt idx="10656">
                  <c:v>14.668795771158001</c:v>
                </c:pt>
                <c:pt idx="10657">
                  <c:v>14.670172347337701</c:v>
                </c:pt>
                <c:pt idx="10658">
                  <c:v>14.671548923517401</c:v>
                </c:pt>
                <c:pt idx="10659">
                  <c:v>14.6729254996972</c:v>
                </c:pt>
                <c:pt idx="10660">
                  <c:v>14.6743020758769</c:v>
                </c:pt>
                <c:pt idx="10661">
                  <c:v>14.6756786520566</c:v>
                </c:pt>
                <c:pt idx="10662">
                  <c:v>14.6770552282363</c:v>
                </c:pt>
                <c:pt idx="10663">
                  <c:v>14.6784318044161</c:v>
                </c:pt>
                <c:pt idx="10664">
                  <c:v>14.6798083805958</c:v>
                </c:pt>
                <c:pt idx="10665">
                  <c:v>14.6811849567755</c:v>
                </c:pt>
                <c:pt idx="10666">
                  <c:v>14.6825615329552</c:v>
                </c:pt>
                <c:pt idx="10667">
                  <c:v>14.683938109134999</c:v>
                </c:pt>
                <c:pt idx="10668">
                  <c:v>14.685314685314699</c:v>
                </c:pt>
                <c:pt idx="10669">
                  <c:v>14.686691261494399</c:v>
                </c:pt>
                <c:pt idx="10670">
                  <c:v>14.688067837674099</c:v>
                </c:pt>
                <c:pt idx="10671">
                  <c:v>14.6894444138539</c:v>
                </c:pt>
                <c:pt idx="10672">
                  <c:v>14.6908209900336</c:v>
                </c:pt>
                <c:pt idx="10673">
                  <c:v>14.6921975662133</c:v>
                </c:pt>
                <c:pt idx="10674">
                  <c:v>14.693574142393</c:v>
                </c:pt>
                <c:pt idx="10675">
                  <c:v>14.6949507185728</c:v>
                </c:pt>
                <c:pt idx="10676">
                  <c:v>14.6963272947525</c:v>
                </c:pt>
                <c:pt idx="10677">
                  <c:v>14.6977038709322</c:v>
                </c:pt>
                <c:pt idx="10678">
                  <c:v>14.6990804471119</c:v>
                </c:pt>
                <c:pt idx="10679">
                  <c:v>14.700457023291699</c:v>
                </c:pt>
                <c:pt idx="10680">
                  <c:v>14.701833599471399</c:v>
                </c:pt>
                <c:pt idx="10681">
                  <c:v>14.703210175651099</c:v>
                </c:pt>
                <c:pt idx="10682">
                  <c:v>14.704586751830799</c:v>
                </c:pt>
                <c:pt idx="10683">
                  <c:v>14.705963328010601</c:v>
                </c:pt>
                <c:pt idx="10684">
                  <c:v>14.707339904190301</c:v>
                </c:pt>
                <c:pt idx="10685">
                  <c:v>14.708716480370001</c:v>
                </c:pt>
                <c:pt idx="10686">
                  <c:v>14.7100930565498</c:v>
                </c:pt>
                <c:pt idx="10687">
                  <c:v>14.7114696327295</c:v>
                </c:pt>
                <c:pt idx="10688">
                  <c:v>14.7128462089092</c:v>
                </c:pt>
                <c:pt idx="10689">
                  <c:v>14.7142227850889</c:v>
                </c:pt>
                <c:pt idx="10690">
                  <c:v>14.715599361268699</c:v>
                </c:pt>
                <c:pt idx="10691">
                  <c:v>14.716975937448399</c:v>
                </c:pt>
                <c:pt idx="10692">
                  <c:v>14.718352513628099</c:v>
                </c:pt>
                <c:pt idx="10693">
                  <c:v>14.719729089807799</c:v>
                </c:pt>
                <c:pt idx="10694">
                  <c:v>14.721105665987601</c:v>
                </c:pt>
                <c:pt idx="10695">
                  <c:v>14.722482242167301</c:v>
                </c:pt>
                <c:pt idx="10696">
                  <c:v>14.723858818347001</c:v>
                </c:pt>
                <c:pt idx="10697">
                  <c:v>14.725235394526701</c:v>
                </c:pt>
                <c:pt idx="10698">
                  <c:v>14.7266119707065</c:v>
                </c:pt>
                <c:pt idx="10699">
                  <c:v>14.7279885468862</c:v>
                </c:pt>
                <c:pt idx="10700">
                  <c:v>14.7293651230659</c:v>
                </c:pt>
                <c:pt idx="10701">
                  <c:v>14.7307416992456</c:v>
                </c:pt>
                <c:pt idx="10702">
                  <c:v>14.7321182754254</c:v>
                </c:pt>
                <c:pt idx="10703">
                  <c:v>14.7334948516051</c:v>
                </c:pt>
                <c:pt idx="10704">
                  <c:v>14.7348714277848</c:v>
                </c:pt>
                <c:pt idx="10705">
                  <c:v>14.7362480039645</c:v>
                </c:pt>
                <c:pt idx="10706">
                  <c:v>14.737624580144301</c:v>
                </c:pt>
                <c:pt idx="10707">
                  <c:v>14.739001156324001</c:v>
                </c:pt>
                <c:pt idx="10708">
                  <c:v>14.740377732503701</c:v>
                </c:pt>
                <c:pt idx="10709">
                  <c:v>14.741754308683401</c:v>
                </c:pt>
                <c:pt idx="10710">
                  <c:v>14.7431308848632</c:v>
                </c:pt>
                <c:pt idx="10711">
                  <c:v>14.7445074610429</c:v>
                </c:pt>
                <c:pt idx="10712">
                  <c:v>14.7458840372226</c:v>
                </c:pt>
                <c:pt idx="10713">
                  <c:v>14.7472606134023</c:v>
                </c:pt>
                <c:pt idx="10714">
                  <c:v>14.7486371895821</c:v>
                </c:pt>
                <c:pt idx="10715">
                  <c:v>14.7500137657618</c:v>
                </c:pt>
                <c:pt idx="10716">
                  <c:v>14.7513903419415</c:v>
                </c:pt>
                <c:pt idx="10717">
                  <c:v>14.752766918121299</c:v>
                </c:pt>
                <c:pt idx="10718">
                  <c:v>14.754143494300999</c:v>
                </c:pt>
                <c:pt idx="10719">
                  <c:v>14.755520070480699</c:v>
                </c:pt>
                <c:pt idx="10720">
                  <c:v>14.756896646660399</c:v>
                </c:pt>
                <c:pt idx="10721">
                  <c:v>14.7582732228402</c:v>
                </c:pt>
                <c:pt idx="10722">
                  <c:v>14.7596497990199</c:v>
                </c:pt>
                <c:pt idx="10723">
                  <c:v>14.7610263751996</c:v>
                </c:pt>
                <c:pt idx="10724">
                  <c:v>14.7624029513793</c:v>
                </c:pt>
                <c:pt idx="10725">
                  <c:v>14.7637795275591</c:v>
                </c:pt>
                <c:pt idx="10726">
                  <c:v>14.7651561037388</c:v>
                </c:pt>
                <c:pt idx="10727">
                  <c:v>14.7665326799185</c:v>
                </c:pt>
                <c:pt idx="10728">
                  <c:v>14.7679092560982</c:v>
                </c:pt>
                <c:pt idx="10729">
                  <c:v>14.769285832277999</c:v>
                </c:pt>
                <c:pt idx="10730">
                  <c:v>14.770662408457699</c:v>
                </c:pt>
                <c:pt idx="10731">
                  <c:v>14.772038984637399</c:v>
                </c:pt>
                <c:pt idx="10732">
                  <c:v>14.773415560817099</c:v>
                </c:pt>
                <c:pt idx="10733">
                  <c:v>14.774792136996901</c:v>
                </c:pt>
                <c:pt idx="10734">
                  <c:v>14.776168713176601</c:v>
                </c:pt>
                <c:pt idx="10735">
                  <c:v>14.777545289356301</c:v>
                </c:pt>
                <c:pt idx="10736">
                  <c:v>14.778921865536001</c:v>
                </c:pt>
                <c:pt idx="10737">
                  <c:v>14.7802984417158</c:v>
                </c:pt>
                <c:pt idx="10738">
                  <c:v>14.7816750178955</c:v>
                </c:pt>
                <c:pt idx="10739">
                  <c:v>14.7830515940752</c:v>
                </c:pt>
                <c:pt idx="10740">
                  <c:v>14.7844281702549</c:v>
                </c:pt>
                <c:pt idx="10741">
                  <c:v>14.7858047464347</c:v>
                </c:pt>
                <c:pt idx="10742">
                  <c:v>14.7871813226144</c:v>
                </c:pt>
                <c:pt idx="10743">
                  <c:v>14.7885578987941</c:v>
                </c:pt>
                <c:pt idx="10744">
                  <c:v>14.7899344749738</c:v>
                </c:pt>
                <c:pt idx="10745">
                  <c:v>14.791311051153601</c:v>
                </c:pt>
                <c:pt idx="10746">
                  <c:v>14.792687627333301</c:v>
                </c:pt>
                <c:pt idx="10747">
                  <c:v>14.794064203513001</c:v>
                </c:pt>
                <c:pt idx="10748">
                  <c:v>14.795440779692701</c:v>
                </c:pt>
                <c:pt idx="10749">
                  <c:v>14.7968173558725</c:v>
                </c:pt>
                <c:pt idx="10750">
                  <c:v>14.7981939320522</c:v>
                </c:pt>
                <c:pt idx="10751">
                  <c:v>14.7995705082319</c:v>
                </c:pt>
                <c:pt idx="10752">
                  <c:v>14.8009470844117</c:v>
                </c:pt>
                <c:pt idx="10753">
                  <c:v>14.8023236605914</c:v>
                </c:pt>
                <c:pt idx="10754">
                  <c:v>14.8037002367711</c:v>
                </c:pt>
                <c:pt idx="10755">
                  <c:v>14.8050768129508</c:v>
                </c:pt>
                <c:pt idx="10756">
                  <c:v>14.806453389130599</c:v>
                </c:pt>
                <c:pt idx="10757">
                  <c:v>14.807829965310299</c:v>
                </c:pt>
                <c:pt idx="10758">
                  <c:v>14.809206541489999</c:v>
                </c:pt>
                <c:pt idx="10759">
                  <c:v>14.810583117669699</c:v>
                </c:pt>
                <c:pt idx="10760">
                  <c:v>14.8119596938495</c:v>
                </c:pt>
                <c:pt idx="10761">
                  <c:v>14.8133362700292</c:v>
                </c:pt>
                <c:pt idx="10762">
                  <c:v>14.8147128462089</c:v>
                </c:pt>
                <c:pt idx="10763">
                  <c:v>14.8160894223886</c:v>
                </c:pt>
                <c:pt idx="10764">
                  <c:v>14.8174659985684</c:v>
                </c:pt>
                <c:pt idx="10765">
                  <c:v>14.8188425747481</c:v>
                </c:pt>
                <c:pt idx="10766">
                  <c:v>14.8202191509278</c:v>
                </c:pt>
                <c:pt idx="10767">
                  <c:v>14.8215957271075</c:v>
                </c:pt>
                <c:pt idx="10768">
                  <c:v>14.822972303287299</c:v>
                </c:pt>
                <c:pt idx="10769">
                  <c:v>14.824348879466999</c:v>
                </c:pt>
                <c:pt idx="10770">
                  <c:v>14.825725455646699</c:v>
                </c:pt>
                <c:pt idx="10771">
                  <c:v>14.827102031826399</c:v>
                </c:pt>
                <c:pt idx="10772">
                  <c:v>14.828478608006201</c:v>
                </c:pt>
                <c:pt idx="10773">
                  <c:v>14.829855184185901</c:v>
                </c:pt>
                <c:pt idx="10774">
                  <c:v>14.831231760365601</c:v>
                </c:pt>
                <c:pt idx="10775">
                  <c:v>14.832608336545301</c:v>
                </c:pt>
                <c:pt idx="10776">
                  <c:v>14.8339849127251</c:v>
                </c:pt>
                <c:pt idx="10777">
                  <c:v>14.8353614889048</c:v>
                </c:pt>
                <c:pt idx="10778">
                  <c:v>14.8367380650845</c:v>
                </c:pt>
                <c:pt idx="10779">
                  <c:v>14.838114641264299</c:v>
                </c:pt>
                <c:pt idx="10780">
                  <c:v>14.839491217443999</c:v>
                </c:pt>
                <c:pt idx="10781">
                  <c:v>14.840867793623699</c:v>
                </c:pt>
                <c:pt idx="10782">
                  <c:v>14.842244369803399</c:v>
                </c:pt>
                <c:pt idx="10783">
                  <c:v>14.843620945983201</c:v>
                </c:pt>
                <c:pt idx="10784">
                  <c:v>14.844997522162901</c:v>
                </c:pt>
                <c:pt idx="10785">
                  <c:v>14.846374098342601</c:v>
                </c:pt>
                <c:pt idx="10786">
                  <c:v>14.847750674522301</c:v>
                </c:pt>
                <c:pt idx="10787">
                  <c:v>14.8491272507021</c:v>
                </c:pt>
                <c:pt idx="10788">
                  <c:v>14.8505038268818</c:v>
                </c:pt>
                <c:pt idx="10789">
                  <c:v>14.8518804030615</c:v>
                </c:pt>
                <c:pt idx="10790">
                  <c:v>14.8532569792412</c:v>
                </c:pt>
                <c:pt idx="10791">
                  <c:v>14.854633555421</c:v>
                </c:pt>
                <c:pt idx="10792">
                  <c:v>14.8560101316007</c:v>
                </c:pt>
                <c:pt idx="10793">
                  <c:v>14.8573867077804</c:v>
                </c:pt>
                <c:pt idx="10794">
                  <c:v>14.8587632839601</c:v>
                </c:pt>
                <c:pt idx="10795">
                  <c:v>14.860139860139901</c:v>
                </c:pt>
                <c:pt idx="10796">
                  <c:v>14.861516436319601</c:v>
                </c:pt>
                <c:pt idx="10797">
                  <c:v>14.862893012499301</c:v>
                </c:pt>
                <c:pt idx="10798">
                  <c:v>14.864269588679001</c:v>
                </c:pt>
                <c:pt idx="10799">
                  <c:v>14.8656461648588</c:v>
                </c:pt>
                <c:pt idx="10800">
                  <c:v>14.8670227410385</c:v>
                </c:pt>
                <c:pt idx="10801">
                  <c:v>14.8683993172182</c:v>
                </c:pt>
                <c:pt idx="10802">
                  <c:v>14.8697758933979</c:v>
                </c:pt>
                <c:pt idx="10803">
                  <c:v>14.8711524695777</c:v>
                </c:pt>
                <c:pt idx="10804">
                  <c:v>14.8725290457574</c:v>
                </c:pt>
                <c:pt idx="10805">
                  <c:v>14.8739056219371</c:v>
                </c:pt>
                <c:pt idx="10806">
                  <c:v>14.8752821981168</c:v>
                </c:pt>
                <c:pt idx="10807">
                  <c:v>14.876658774296599</c:v>
                </c:pt>
                <c:pt idx="10808">
                  <c:v>14.878035350476299</c:v>
                </c:pt>
                <c:pt idx="10809">
                  <c:v>14.879411926655999</c:v>
                </c:pt>
                <c:pt idx="10810">
                  <c:v>14.880788502835699</c:v>
                </c:pt>
                <c:pt idx="10811">
                  <c:v>14.8821650790155</c:v>
                </c:pt>
                <c:pt idx="10812">
                  <c:v>14.8835416551952</c:v>
                </c:pt>
                <c:pt idx="10813">
                  <c:v>14.8849182313749</c:v>
                </c:pt>
                <c:pt idx="10814">
                  <c:v>14.8862948075547</c:v>
                </c:pt>
                <c:pt idx="10815">
                  <c:v>14.8876713837344</c:v>
                </c:pt>
                <c:pt idx="10816">
                  <c:v>14.8890479599141</c:v>
                </c:pt>
                <c:pt idx="10817">
                  <c:v>14.8904245360938</c:v>
                </c:pt>
                <c:pt idx="10818">
                  <c:v>14.891801112273599</c:v>
                </c:pt>
                <c:pt idx="10819">
                  <c:v>14.893177688453299</c:v>
                </c:pt>
                <c:pt idx="10820">
                  <c:v>14.894554264632999</c:v>
                </c:pt>
                <c:pt idx="10821">
                  <c:v>14.895930840812699</c:v>
                </c:pt>
                <c:pt idx="10822">
                  <c:v>14.897307416992501</c:v>
                </c:pt>
                <c:pt idx="10823">
                  <c:v>14.898683993172201</c:v>
                </c:pt>
                <c:pt idx="10824">
                  <c:v>14.900060569351901</c:v>
                </c:pt>
                <c:pt idx="10825">
                  <c:v>14.901437145531601</c:v>
                </c:pt>
                <c:pt idx="10826">
                  <c:v>14.9028137217114</c:v>
                </c:pt>
                <c:pt idx="10827">
                  <c:v>14.9041902978911</c:v>
                </c:pt>
                <c:pt idx="10828">
                  <c:v>14.9055668740708</c:v>
                </c:pt>
                <c:pt idx="10829">
                  <c:v>14.9069434502505</c:v>
                </c:pt>
                <c:pt idx="10830">
                  <c:v>14.9083200264303</c:v>
                </c:pt>
                <c:pt idx="10831">
                  <c:v>14.90969660261</c:v>
                </c:pt>
                <c:pt idx="10832">
                  <c:v>14.9110731787897</c:v>
                </c:pt>
                <c:pt idx="10833">
                  <c:v>14.9124497549694</c:v>
                </c:pt>
                <c:pt idx="10834">
                  <c:v>14.913826331149201</c:v>
                </c:pt>
                <c:pt idx="10835">
                  <c:v>14.915202907328901</c:v>
                </c:pt>
                <c:pt idx="10836">
                  <c:v>14.916579483508601</c:v>
                </c:pt>
                <c:pt idx="10837">
                  <c:v>14.917956059688301</c:v>
                </c:pt>
                <c:pt idx="10838">
                  <c:v>14.9193326358681</c:v>
                </c:pt>
                <c:pt idx="10839">
                  <c:v>14.9207092120478</c:v>
                </c:pt>
                <c:pt idx="10840">
                  <c:v>14.9220857882275</c:v>
                </c:pt>
                <c:pt idx="10841">
                  <c:v>14.9234623644073</c:v>
                </c:pt>
                <c:pt idx="10842">
                  <c:v>14.924838940587</c:v>
                </c:pt>
                <c:pt idx="10843">
                  <c:v>14.9262155167667</c:v>
                </c:pt>
                <c:pt idx="10844">
                  <c:v>14.9275920929464</c:v>
                </c:pt>
                <c:pt idx="10845">
                  <c:v>14.928968669126199</c:v>
                </c:pt>
                <c:pt idx="10846">
                  <c:v>14.930345245305899</c:v>
                </c:pt>
                <c:pt idx="10847">
                  <c:v>14.931721821485599</c:v>
                </c:pt>
                <c:pt idx="10848">
                  <c:v>14.933098397665299</c:v>
                </c:pt>
                <c:pt idx="10849">
                  <c:v>14.9344749738451</c:v>
                </c:pt>
                <c:pt idx="10850">
                  <c:v>14.9358515500248</c:v>
                </c:pt>
                <c:pt idx="10851">
                  <c:v>14.9372281262045</c:v>
                </c:pt>
                <c:pt idx="10852">
                  <c:v>14.9386047023842</c:v>
                </c:pt>
                <c:pt idx="10853">
                  <c:v>14.939981278564</c:v>
                </c:pt>
                <c:pt idx="10854">
                  <c:v>14.9413578547437</c:v>
                </c:pt>
                <c:pt idx="10855">
                  <c:v>14.9427344309234</c:v>
                </c:pt>
                <c:pt idx="10856">
                  <c:v>14.9441110071031</c:v>
                </c:pt>
                <c:pt idx="10857">
                  <c:v>14.945487583282899</c:v>
                </c:pt>
                <c:pt idx="10858">
                  <c:v>14.946864159462599</c:v>
                </c:pt>
                <c:pt idx="10859">
                  <c:v>14.948240735642299</c:v>
                </c:pt>
                <c:pt idx="10860">
                  <c:v>14.949617311821999</c:v>
                </c:pt>
                <c:pt idx="10861">
                  <c:v>14.950993888001801</c:v>
                </c:pt>
                <c:pt idx="10862">
                  <c:v>14.952370464181501</c:v>
                </c:pt>
                <c:pt idx="10863">
                  <c:v>14.953747040361201</c:v>
                </c:pt>
                <c:pt idx="10864">
                  <c:v>14.9551236165409</c:v>
                </c:pt>
                <c:pt idx="10865">
                  <c:v>14.9565001927207</c:v>
                </c:pt>
                <c:pt idx="10866">
                  <c:v>14.9578767689004</c:v>
                </c:pt>
                <c:pt idx="10867">
                  <c:v>14.9592533450801</c:v>
                </c:pt>
                <c:pt idx="10868">
                  <c:v>14.9606299212598</c:v>
                </c:pt>
                <c:pt idx="10869">
                  <c:v>14.962006497439599</c:v>
                </c:pt>
                <c:pt idx="10870">
                  <c:v>14.963383073619299</c:v>
                </c:pt>
                <c:pt idx="10871">
                  <c:v>14.964759649798999</c:v>
                </c:pt>
                <c:pt idx="10872">
                  <c:v>14.966136225978699</c:v>
                </c:pt>
                <c:pt idx="10873">
                  <c:v>14.967512802158501</c:v>
                </c:pt>
                <c:pt idx="10874">
                  <c:v>14.968889378338201</c:v>
                </c:pt>
                <c:pt idx="10875">
                  <c:v>14.970265954517901</c:v>
                </c:pt>
                <c:pt idx="10876">
                  <c:v>14.9716425306977</c:v>
                </c:pt>
                <c:pt idx="10877">
                  <c:v>14.9730191068774</c:v>
                </c:pt>
                <c:pt idx="10878">
                  <c:v>14.9743956830571</c:v>
                </c:pt>
                <c:pt idx="10879">
                  <c:v>14.9757722592368</c:v>
                </c:pt>
                <c:pt idx="10880">
                  <c:v>14.9771488354166</c:v>
                </c:pt>
                <c:pt idx="10881">
                  <c:v>14.9785254115963</c:v>
                </c:pt>
                <c:pt idx="10882">
                  <c:v>14.979901987776</c:v>
                </c:pt>
                <c:pt idx="10883">
                  <c:v>14.9812785639557</c:v>
                </c:pt>
                <c:pt idx="10884">
                  <c:v>14.982655140135501</c:v>
                </c:pt>
                <c:pt idx="10885">
                  <c:v>14.984031716315201</c:v>
                </c:pt>
                <c:pt idx="10886">
                  <c:v>14.985408292494901</c:v>
                </c:pt>
                <c:pt idx="10887">
                  <c:v>14.986784868674601</c:v>
                </c:pt>
                <c:pt idx="10888">
                  <c:v>14.9881614448544</c:v>
                </c:pt>
                <c:pt idx="10889">
                  <c:v>14.9895380210341</c:v>
                </c:pt>
                <c:pt idx="10890">
                  <c:v>14.9909145972138</c:v>
                </c:pt>
                <c:pt idx="10891">
                  <c:v>14.9922911733935</c:v>
                </c:pt>
                <c:pt idx="10892">
                  <c:v>14.9936677495733</c:v>
                </c:pt>
                <c:pt idx="10893">
                  <c:v>14.995044325753</c:v>
                </c:pt>
                <c:pt idx="10894">
                  <c:v>14.9964209019327</c:v>
                </c:pt>
                <c:pt idx="10895">
                  <c:v>14.9977974781124</c:v>
                </c:pt>
                <c:pt idx="10896">
                  <c:v>14.999174054292199</c:v>
                </c:pt>
                <c:pt idx="10897">
                  <c:v>15.000550630471899</c:v>
                </c:pt>
                <c:pt idx="10898">
                  <c:v>15.001927206651599</c:v>
                </c:pt>
                <c:pt idx="10899">
                  <c:v>15.003303782831299</c:v>
                </c:pt>
                <c:pt idx="10900">
                  <c:v>15.0046803590111</c:v>
                </c:pt>
                <c:pt idx="10901">
                  <c:v>15.0060569351908</c:v>
                </c:pt>
                <c:pt idx="10902">
                  <c:v>15.0074335113705</c:v>
                </c:pt>
                <c:pt idx="10903">
                  <c:v>15.0088100875502</c:v>
                </c:pt>
                <c:pt idx="10904">
                  <c:v>15.01018666373</c:v>
                </c:pt>
                <c:pt idx="10905">
                  <c:v>15.0115632399097</c:v>
                </c:pt>
                <c:pt idx="10906">
                  <c:v>15.0129398160894</c:v>
                </c:pt>
                <c:pt idx="10907">
                  <c:v>15.014316392269199</c:v>
                </c:pt>
                <c:pt idx="10908">
                  <c:v>15.015692968448899</c:v>
                </c:pt>
                <c:pt idx="10909">
                  <c:v>15.017069544628599</c:v>
                </c:pt>
                <c:pt idx="10910">
                  <c:v>15.018446120808299</c:v>
                </c:pt>
                <c:pt idx="10911">
                  <c:v>15.019822696988101</c:v>
                </c:pt>
                <c:pt idx="10912">
                  <c:v>15.021199273167801</c:v>
                </c:pt>
                <c:pt idx="10913">
                  <c:v>15.022575849347501</c:v>
                </c:pt>
                <c:pt idx="10914">
                  <c:v>15.023952425527201</c:v>
                </c:pt>
                <c:pt idx="10915">
                  <c:v>15.025329001707</c:v>
                </c:pt>
                <c:pt idx="10916">
                  <c:v>15.0267055778867</c:v>
                </c:pt>
                <c:pt idx="10917">
                  <c:v>15.0280821540664</c:v>
                </c:pt>
                <c:pt idx="10918">
                  <c:v>15.0294587302461</c:v>
                </c:pt>
                <c:pt idx="10919">
                  <c:v>15.030835306425899</c:v>
                </c:pt>
                <c:pt idx="10920">
                  <c:v>15.032211882605599</c:v>
                </c:pt>
                <c:pt idx="10921">
                  <c:v>15.033588458785299</c:v>
                </c:pt>
                <c:pt idx="10922">
                  <c:v>15.034965034964999</c:v>
                </c:pt>
                <c:pt idx="10923">
                  <c:v>15.036341611144801</c:v>
                </c:pt>
                <c:pt idx="10924">
                  <c:v>15.037718187324501</c:v>
                </c:pt>
                <c:pt idx="10925">
                  <c:v>15.039094763504201</c:v>
                </c:pt>
                <c:pt idx="10926">
                  <c:v>15.040471339683901</c:v>
                </c:pt>
                <c:pt idx="10927">
                  <c:v>15.0418479158637</c:v>
                </c:pt>
                <c:pt idx="10928">
                  <c:v>15.0432244920434</c:v>
                </c:pt>
                <c:pt idx="10929">
                  <c:v>15.0446010682231</c:v>
                </c:pt>
                <c:pt idx="10930">
                  <c:v>15.0459776444028</c:v>
                </c:pt>
                <c:pt idx="10931">
                  <c:v>15.0473542205826</c:v>
                </c:pt>
                <c:pt idx="10932">
                  <c:v>15.0487307967623</c:v>
                </c:pt>
                <c:pt idx="10933">
                  <c:v>15.050107372942</c:v>
                </c:pt>
                <c:pt idx="10934">
                  <c:v>15.0514839491217</c:v>
                </c:pt>
                <c:pt idx="10935">
                  <c:v>15.052860525301501</c:v>
                </c:pt>
                <c:pt idx="10936">
                  <c:v>15.054237101481201</c:v>
                </c:pt>
                <c:pt idx="10937">
                  <c:v>15.055613677660901</c:v>
                </c:pt>
                <c:pt idx="10938">
                  <c:v>15.056990253840601</c:v>
                </c:pt>
                <c:pt idx="10939">
                  <c:v>15.0583668300204</c:v>
                </c:pt>
                <c:pt idx="10940">
                  <c:v>15.0597434062001</c:v>
                </c:pt>
                <c:pt idx="10941">
                  <c:v>15.0611199823798</c:v>
                </c:pt>
                <c:pt idx="10942">
                  <c:v>15.0624965585596</c:v>
                </c:pt>
                <c:pt idx="10943">
                  <c:v>15.0638731347393</c:v>
                </c:pt>
                <c:pt idx="10944">
                  <c:v>15.065249710919</c:v>
                </c:pt>
                <c:pt idx="10945">
                  <c:v>15.0666262870987</c:v>
                </c:pt>
                <c:pt idx="10946">
                  <c:v>15.068002863278499</c:v>
                </c:pt>
                <c:pt idx="10947">
                  <c:v>15.069379439458199</c:v>
                </c:pt>
                <c:pt idx="10948">
                  <c:v>15.070756015637899</c:v>
                </c:pt>
                <c:pt idx="10949">
                  <c:v>15.072132591817599</c:v>
                </c:pt>
                <c:pt idx="10950">
                  <c:v>15.0735091679974</c:v>
                </c:pt>
                <c:pt idx="10951">
                  <c:v>15.0748857441771</c:v>
                </c:pt>
                <c:pt idx="10952">
                  <c:v>15.0762623203568</c:v>
                </c:pt>
                <c:pt idx="10953">
                  <c:v>15.0776388965365</c:v>
                </c:pt>
                <c:pt idx="10954">
                  <c:v>15.0790154727163</c:v>
                </c:pt>
                <c:pt idx="10955">
                  <c:v>15.080392048896</c:v>
                </c:pt>
                <c:pt idx="10956">
                  <c:v>15.0817686250757</c:v>
                </c:pt>
                <c:pt idx="10957">
                  <c:v>15.0831452012554</c:v>
                </c:pt>
                <c:pt idx="10958">
                  <c:v>15.084521777435199</c:v>
                </c:pt>
                <c:pt idx="10959">
                  <c:v>15.085898353614899</c:v>
                </c:pt>
                <c:pt idx="10960">
                  <c:v>15.087274929794599</c:v>
                </c:pt>
                <c:pt idx="10961">
                  <c:v>15.088651505974299</c:v>
                </c:pt>
                <c:pt idx="10962">
                  <c:v>15.090028082154101</c:v>
                </c:pt>
                <c:pt idx="10963">
                  <c:v>15.091404658333801</c:v>
                </c:pt>
                <c:pt idx="10964">
                  <c:v>15.092781234513501</c:v>
                </c:pt>
                <c:pt idx="10965">
                  <c:v>15.094157810693201</c:v>
                </c:pt>
                <c:pt idx="10966">
                  <c:v>15.095534386873</c:v>
                </c:pt>
                <c:pt idx="10967">
                  <c:v>15.0969109630527</c:v>
                </c:pt>
                <c:pt idx="10968">
                  <c:v>15.0982875392324</c:v>
                </c:pt>
                <c:pt idx="10969">
                  <c:v>15.0996641154122</c:v>
                </c:pt>
                <c:pt idx="10970">
                  <c:v>15.1010406915919</c:v>
                </c:pt>
                <c:pt idx="10971">
                  <c:v>15.1024172677716</c:v>
                </c:pt>
                <c:pt idx="10972">
                  <c:v>15.1037938439513</c:v>
                </c:pt>
                <c:pt idx="10973">
                  <c:v>15.105170420131101</c:v>
                </c:pt>
                <c:pt idx="10974">
                  <c:v>15.106546996310801</c:v>
                </c:pt>
                <c:pt idx="10975">
                  <c:v>15.107923572490501</c:v>
                </c:pt>
                <c:pt idx="10976">
                  <c:v>15.109300148670201</c:v>
                </c:pt>
                <c:pt idx="10977">
                  <c:v>15.11067672485</c:v>
                </c:pt>
                <c:pt idx="10978">
                  <c:v>15.1120533010297</c:v>
                </c:pt>
                <c:pt idx="10979">
                  <c:v>15.1134298772094</c:v>
                </c:pt>
                <c:pt idx="10980">
                  <c:v>15.1148064533891</c:v>
                </c:pt>
                <c:pt idx="10981">
                  <c:v>15.1161830295689</c:v>
                </c:pt>
                <c:pt idx="10982">
                  <c:v>15.1175596057486</c:v>
                </c:pt>
                <c:pt idx="10983">
                  <c:v>15.1189361819283</c:v>
                </c:pt>
                <c:pt idx="10984">
                  <c:v>15.120312758108</c:v>
                </c:pt>
                <c:pt idx="10985">
                  <c:v>15.121689334287799</c:v>
                </c:pt>
                <c:pt idx="10986">
                  <c:v>15.123065910467499</c:v>
                </c:pt>
                <c:pt idx="10987">
                  <c:v>15.124442486647199</c:v>
                </c:pt>
                <c:pt idx="10988">
                  <c:v>15.125819062826899</c:v>
                </c:pt>
                <c:pt idx="10989">
                  <c:v>15.1271956390067</c:v>
                </c:pt>
                <c:pt idx="10990">
                  <c:v>15.1285722151864</c:v>
                </c:pt>
                <c:pt idx="10991">
                  <c:v>15.1299487913661</c:v>
                </c:pt>
                <c:pt idx="10992">
                  <c:v>15.1313253675458</c:v>
                </c:pt>
                <c:pt idx="10993">
                  <c:v>15.1327019437256</c:v>
                </c:pt>
                <c:pt idx="10994">
                  <c:v>15.1340785199053</c:v>
                </c:pt>
                <c:pt idx="10995">
                  <c:v>15.135455096085</c:v>
                </c:pt>
                <c:pt idx="10996">
                  <c:v>15.1368316722647</c:v>
                </c:pt>
                <c:pt idx="10997">
                  <c:v>15.138208248444499</c:v>
                </c:pt>
                <c:pt idx="10998">
                  <c:v>15.139584824624199</c:v>
                </c:pt>
                <c:pt idx="10999">
                  <c:v>15.140961400803899</c:v>
                </c:pt>
                <c:pt idx="11000">
                  <c:v>15.142337976983599</c:v>
                </c:pt>
                <c:pt idx="11001">
                  <c:v>15.143714553163401</c:v>
                </c:pt>
                <c:pt idx="11002">
                  <c:v>15.145091129343101</c:v>
                </c:pt>
                <c:pt idx="11003">
                  <c:v>15.146467705522801</c:v>
                </c:pt>
                <c:pt idx="11004">
                  <c:v>15.1478442817026</c:v>
                </c:pt>
                <c:pt idx="11005">
                  <c:v>15.1492208578823</c:v>
                </c:pt>
                <c:pt idx="11006">
                  <c:v>15.150597434062</c:v>
                </c:pt>
                <c:pt idx="11007">
                  <c:v>15.1519740102417</c:v>
                </c:pt>
                <c:pt idx="11008">
                  <c:v>15.153350586421499</c:v>
                </c:pt>
                <c:pt idx="11009">
                  <c:v>15.154727162601199</c:v>
                </c:pt>
                <c:pt idx="11010">
                  <c:v>15.156103738780899</c:v>
                </c:pt>
                <c:pt idx="11011">
                  <c:v>15.157480314960599</c:v>
                </c:pt>
                <c:pt idx="11012">
                  <c:v>15.158856891140401</c:v>
                </c:pt>
                <c:pt idx="11013">
                  <c:v>15.160233467320101</c:v>
                </c:pt>
                <c:pt idx="11014">
                  <c:v>15.161610043499801</c:v>
                </c:pt>
                <c:pt idx="11015">
                  <c:v>15.162986619679501</c:v>
                </c:pt>
                <c:pt idx="11016">
                  <c:v>15.1643631958593</c:v>
                </c:pt>
                <c:pt idx="11017">
                  <c:v>15.165739772039</c:v>
                </c:pt>
                <c:pt idx="11018">
                  <c:v>15.1671163482187</c:v>
                </c:pt>
                <c:pt idx="11019">
                  <c:v>15.1684929243984</c:v>
                </c:pt>
                <c:pt idx="11020">
                  <c:v>15.1698695005782</c:v>
                </c:pt>
                <c:pt idx="11021">
                  <c:v>15.1712460767579</c:v>
                </c:pt>
                <c:pt idx="11022">
                  <c:v>15.1726226529376</c:v>
                </c:pt>
                <c:pt idx="11023">
                  <c:v>15.1739992291173</c:v>
                </c:pt>
                <c:pt idx="11024">
                  <c:v>15.175375805297101</c:v>
                </c:pt>
                <c:pt idx="11025">
                  <c:v>15.176752381476801</c:v>
                </c:pt>
                <c:pt idx="11026">
                  <c:v>15.178128957656501</c:v>
                </c:pt>
                <c:pt idx="11027">
                  <c:v>15.179505533836201</c:v>
                </c:pt>
                <c:pt idx="11028">
                  <c:v>15.180882110016</c:v>
                </c:pt>
                <c:pt idx="11029">
                  <c:v>15.1822586861957</c:v>
                </c:pt>
                <c:pt idx="11030">
                  <c:v>15.1836352623754</c:v>
                </c:pt>
                <c:pt idx="11031">
                  <c:v>15.1850118385552</c:v>
                </c:pt>
                <c:pt idx="11032">
                  <c:v>15.1863884147349</c:v>
                </c:pt>
                <c:pt idx="11033">
                  <c:v>15.1877649909146</c:v>
                </c:pt>
                <c:pt idx="11034">
                  <c:v>15.1891415670943</c:v>
                </c:pt>
                <c:pt idx="11035">
                  <c:v>15.190518143274099</c:v>
                </c:pt>
                <c:pt idx="11036">
                  <c:v>15.191894719453799</c:v>
                </c:pt>
                <c:pt idx="11037">
                  <c:v>15.193271295633499</c:v>
                </c:pt>
                <c:pt idx="11038">
                  <c:v>15.194647871813199</c:v>
                </c:pt>
                <c:pt idx="11039">
                  <c:v>15.196024447993</c:v>
                </c:pt>
                <c:pt idx="11040">
                  <c:v>15.1974010241727</c:v>
                </c:pt>
                <c:pt idx="11041">
                  <c:v>15.1987776003524</c:v>
                </c:pt>
                <c:pt idx="11042">
                  <c:v>15.2001541765321</c:v>
                </c:pt>
                <c:pt idx="11043">
                  <c:v>15.2015307527119</c:v>
                </c:pt>
                <c:pt idx="11044">
                  <c:v>15.2029073288916</c:v>
                </c:pt>
                <c:pt idx="11045">
                  <c:v>15.2042839050713</c:v>
                </c:pt>
                <c:pt idx="11046">
                  <c:v>15.205660481251</c:v>
                </c:pt>
                <c:pt idx="11047">
                  <c:v>15.207037057430799</c:v>
                </c:pt>
                <c:pt idx="11048">
                  <c:v>15.208413633610499</c:v>
                </c:pt>
                <c:pt idx="11049">
                  <c:v>15.209790209790199</c:v>
                </c:pt>
                <c:pt idx="11050">
                  <c:v>15.211166785969899</c:v>
                </c:pt>
                <c:pt idx="11051">
                  <c:v>15.212543362149701</c:v>
                </c:pt>
                <c:pt idx="11052">
                  <c:v>15.213919938329401</c:v>
                </c:pt>
                <c:pt idx="11053">
                  <c:v>15.215296514509101</c:v>
                </c:pt>
                <c:pt idx="11054">
                  <c:v>15.216673090688801</c:v>
                </c:pt>
                <c:pt idx="11055">
                  <c:v>15.2180496668686</c:v>
                </c:pt>
                <c:pt idx="11056">
                  <c:v>15.2194262430483</c:v>
                </c:pt>
                <c:pt idx="11057">
                  <c:v>15.220802819228</c:v>
                </c:pt>
                <c:pt idx="11058">
                  <c:v>15.2221793954077</c:v>
                </c:pt>
                <c:pt idx="11059">
                  <c:v>15.2235559715875</c:v>
                </c:pt>
                <c:pt idx="11060">
                  <c:v>15.2249325477672</c:v>
                </c:pt>
                <c:pt idx="11061">
                  <c:v>15.2263091239469</c:v>
                </c:pt>
                <c:pt idx="11062">
                  <c:v>15.227685700126599</c:v>
                </c:pt>
                <c:pt idx="11063">
                  <c:v>15.229062276306401</c:v>
                </c:pt>
                <c:pt idx="11064">
                  <c:v>15.230438852486101</c:v>
                </c:pt>
                <c:pt idx="11065">
                  <c:v>15.231815428665801</c:v>
                </c:pt>
                <c:pt idx="11066">
                  <c:v>15.2331920048456</c:v>
                </c:pt>
                <c:pt idx="11067">
                  <c:v>15.2345685810253</c:v>
                </c:pt>
                <c:pt idx="11068">
                  <c:v>15.235945157205</c:v>
                </c:pt>
                <c:pt idx="11069">
                  <c:v>15.2373217333847</c:v>
                </c:pt>
                <c:pt idx="11070">
                  <c:v>15.2386983095645</c:v>
                </c:pt>
                <c:pt idx="11071">
                  <c:v>15.2400748857442</c:v>
                </c:pt>
                <c:pt idx="11072">
                  <c:v>15.2414514619239</c:v>
                </c:pt>
                <c:pt idx="11073">
                  <c:v>15.2428280381036</c:v>
                </c:pt>
                <c:pt idx="11074">
                  <c:v>15.244204614283399</c:v>
                </c:pt>
                <c:pt idx="11075">
                  <c:v>15.245581190463099</c:v>
                </c:pt>
                <c:pt idx="11076">
                  <c:v>15.246957766642799</c:v>
                </c:pt>
                <c:pt idx="11077">
                  <c:v>15.248334342822501</c:v>
                </c:pt>
                <c:pt idx="11078">
                  <c:v>15.2497109190023</c:v>
                </c:pt>
                <c:pt idx="11079">
                  <c:v>15.251087495182</c:v>
                </c:pt>
                <c:pt idx="11080">
                  <c:v>15.2524640713617</c:v>
                </c:pt>
                <c:pt idx="11081">
                  <c:v>15.2538406475414</c:v>
                </c:pt>
                <c:pt idx="11082">
                  <c:v>15.2552172237212</c:v>
                </c:pt>
                <c:pt idx="11083">
                  <c:v>15.2565937999009</c:v>
                </c:pt>
                <c:pt idx="11084">
                  <c:v>15.2579703760806</c:v>
                </c:pt>
                <c:pt idx="11085">
                  <c:v>15.2593469522603</c:v>
                </c:pt>
                <c:pt idx="11086">
                  <c:v>15.260723528440099</c:v>
                </c:pt>
                <c:pt idx="11087">
                  <c:v>15.262100104619799</c:v>
                </c:pt>
                <c:pt idx="11088">
                  <c:v>15.263476680799499</c:v>
                </c:pt>
                <c:pt idx="11089">
                  <c:v>15.264853256979199</c:v>
                </c:pt>
                <c:pt idx="11090">
                  <c:v>15.266229833159001</c:v>
                </c:pt>
                <c:pt idx="11091">
                  <c:v>15.267606409338701</c:v>
                </c:pt>
                <c:pt idx="11092">
                  <c:v>15.2689829855184</c:v>
                </c:pt>
                <c:pt idx="11093">
                  <c:v>15.2703595616981</c:v>
                </c:pt>
                <c:pt idx="11094">
                  <c:v>15.2717361378779</c:v>
                </c:pt>
                <c:pt idx="11095">
                  <c:v>15.2731127140576</c:v>
                </c:pt>
                <c:pt idx="11096">
                  <c:v>15.2744892902373</c:v>
                </c:pt>
                <c:pt idx="11097">
                  <c:v>15.275865866417099</c:v>
                </c:pt>
                <c:pt idx="11098">
                  <c:v>15.277242442596799</c:v>
                </c:pt>
                <c:pt idx="11099">
                  <c:v>15.278619018776499</c:v>
                </c:pt>
                <c:pt idx="11100">
                  <c:v>15.279995594956199</c:v>
                </c:pt>
                <c:pt idx="11101">
                  <c:v>15.281372171136001</c:v>
                </c:pt>
                <c:pt idx="11102">
                  <c:v>15.282748747315701</c:v>
                </c:pt>
                <c:pt idx="11103">
                  <c:v>15.284125323495401</c:v>
                </c:pt>
                <c:pt idx="11104">
                  <c:v>15.285501899675101</c:v>
                </c:pt>
                <c:pt idx="11105">
                  <c:v>15.2868784758549</c:v>
                </c:pt>
                <c:pt idx="11106">
                  <c:v>15.2882550520346</c:v>
                </c:pt>
                <c:pt idx="11107">
                  <c:v>15.2896316282143</c:v>
                </c:pt>
                <c:pt idx="11108">
                  <c:v>15.291008204394</c:v>
                </c:pt>
                <c:pt idx="11109">
                  <c:v>15.2923847805738</c:v>
                </c:pt>
                <c:pt idx="11110">
                  <c:v>15.2937613567535</c:v>
                </c:pt>
                <c:pt idx="11111">
                  <c:v>15.2951379329332</c:v>
                </c:pt>
                <c:pt idx="11112">
                  <c:v>15.2965145091129</c:v>
                </c:pt>
                <c:pt idx="11113">
                  <c:v>15.297891085292701</c:v>
                </c:pt>
                <c:pt idx="11114">
                  <c:v>15.299267661472401</c:v>
                </c:pt>
                <c:pt idx="11115">
                  <c:v>15.300644237652101</c:v>
                </c:pt>
                <c:pt idx="11116">
                  <c:v>15.302020813831801</c:v>
                </c:pt>
                <c:pt idx="11117">
                  <c:v>15.3033973900116</c:v>
                </c:pt>
                <c:pt idx="11118">
                  <c:v>15.3047739661913</c:v>
                </c:pt>
                <c:pt idx="11119">
                  <c:v>15.306150542371</c:v>
                </c:pt>
                <c:pt idx="11120">
                  <c:v>15.3075271185507</c:v>
                </c:pt>
                <c:pt idx="11121">
                  <c:v>15.3089036947305</c:v>
                </c:pt>
                <c:pt idx="11122">
                  <c:v>15.3102802709102</c:v>
                </c:pt>
                <c:pt idx="11123">
                  <c:v>15.3116568470899</c:v>
                </c:pt>
                <c:pt idx="11124">
                  <c:v>15.3130334232696</c:v>
                </c:pt>
                <c:pt idx="11125">
                  <c:v>15.314409999449399</c:v>
                </c:pt>
                <c:pt idx="11126">
                  <c:v>15.315786575629099</c:v>
                </c:pt>
                <c:pt idx="11127">
                  <c:v>15.317163151808799</c:v>
                </c:pt>
                <c:pt idx="11128">
                  <c:v>15.318539727988499</c:v>
                </c:pt>
                <c:pt idx="11129">
                  <c:v>15.3199163041683</c:v>
                </c:pt>
                <c:pt idx="11130">
                  <c:v>15.321292880348</c:v>
                </c:pt>
                <c:pt idx="11131">
                  <c:v>15.3226694565277</c:v>
                </c:pt>
                <c:pt idx="11132">
                  <c:v>15.3240460327075</c:v>
                </c:pt>
                <c:pt idx="11133">
                  <c:v>15.3254226088872</c:v>
                </c:pt>
                <c:pt idx="11134">
                  <c:v>15.3267991850669</c:v>
                </c:pt>
                <c:pt idx="11135">
                  <c:v>15.3281757612466</c:v>
                </c:pt>
                <c:pt idx="11136">
                  <c:v>15.329552337426399</c:v>
                </c:pt>
                <c:pt idx="11137">
                  <c:v>15.330928913606099</c:v>
                </c:pt>
                <c:pt idx="11138">
                  <c:v>15.332305489785799</c:v>
                </c:pt>
                <c:pt idx="11139">
                  <c:v>15.333682065965499</c:v>
                </c:pt>
                <c:pt idx="11140">
                  <c:v>15.335058642145301</c:v>
                </c:pt>
                <c:pt idx="11141">
                  <c:v>15.336435218325001</c:v>
                </c:pt>
                <c:pt idx="11142">
                  <c:v>15.337811794504701</c:v>
                </c:pt>
                <c:pt idx="11143">
                  <c:v>15.339188370684401</c:v>
                </c:pt>
                <c:pt idx="11144">
                  <c:v>15.3405649468642</c:v>
                </c:pt>
                <c:pt idx="11145">
                  <c:v>15.3419415230439</c:v>
                </c:pt>
                <c:pt idx="11146">
                  <c:v>15.3433180992236</c:v>
                </c:pt>
                <c:pt idx="11147">
                  <c:v>15.3446946754033</c:v>
                </c:pt>
                <c:pt idx="11148">
                  <c:v>15.346071251583099</c:v>
                </c:pt>
                <c:pt idx="11149">
                  <c:v>15.347447827762799</c:v>
                </c:pt>
                <c:pt idx="11150">
                  <c:v>15.348824403942499</c:v>
                </c:pt>
                <c:pt idx="11151">
                  <c:v>15.350200980122199</c:v>
                </c:pt>
                <c:pt idx="11152">
                  <c:v>15.351577556302001</c:v>
                </c:pt>
                <c:pt idx="11153">
                  <c:v>15.352954132481701</c:v>
                </c:pt>
                <c:pt idx="11154">
                  <c:v>15.354330708661401</c:v>
                </c:pt>
                <c:pt idx="11155">
                  <c:v>15.355707284841101</c:v>
                </c:pt>
                <c:pt idx="11156">
                  <c:v>15.3570838610209</c:v>
                </c:pt>
                <c:pt idx="11157">
                  <c:v>15.3584604372006</c:v>
                </c:pt>
                <c:pt idx="11158">
                  <c:v>15.3598370133803</c:v>
                </c:pt>
                <c:pt idx="11159">
                  <c:v>15.3612135895601</c:v>
                </c:pt>
                <c:pt idx="11160">
                  <c:v>15.3625901657398</c:v>
                </c:pt>
                <c:pt idx="11161">
                  <c:v>15.3639667419195</c:v>
                </c:pt>
                <c:pt idx="11162">
                  <c:v>15.3653433180992</c:v>
                </c:pt>
                <c:pt idx="11163">
                  <c:v>15.366719894279001</c:v>
                </c:pt>
                <c:pt idx="11164">
                  <c:v>15.368096470458701</c:v>
                </c:pt>
                <c:pt idx="11165">
                  <c:v>15.369473046638401</c:v>
                </c:pt>
                <c:pt idx="11166">
                  <c:v>15.370849622818101</c:v>
                </c:pt>
                <c:pt idx="11167">
                  <c:v>15.3722261989979</c:v>
                </c:pt>
                <c:pt idx="11168">
                  <c:v>15.3736027751776</c:v>
                </c:pt>
                <c:pt idx="11169">
                  <c:v>15.3749793513573</c:v>
                </c:pt>
                <c:pt idx="11170">
                  <c:v>15.376355927537</c:v>
                </c:pt>
                <c:pt idx="11171">
                  <c:v>15.3777325037168</c:v>
                </c:pt>
                <c:pt idx="11172">
                  <c:v>15.3791090798965</c:v>
                </c:pt>
                <c:pt idx="11173">
                  <c:v>15.3804856560762</c:v>
                </c:pt>
                <c:pt idx="11174">
                  <c:v>15.3818622322559</c:v>
                </c:pt>
                <c:pt idx="11175">
                  <c:v>15.383238808435699</c:v>
                </c:pt>
                <c:pt idx="11176">
                  <c:v>15.384615384615399</c:v>
                </c:pt>
                <c:pt idx="11177">
                  <c:v>15.385991960795099</c:v>
                </c:pt>
                <c:pt idx="11178">
                  <c:v>15.387368536974799</c:v>
                </c:pt>
                <c:pt idx="11179">
                  <c:v>15.3887451131546</c:v>
                </c:pt>
                <c:pt idx="11180">
                  <c:v>15.3901216893343</c:v>
                </c:pt>
                <c:pt idx="11181">
                  <c:v>15.391498265514</c:v>
                </c:pt>
                <c:pt idx="11182">
                  <c:v>15.3928748416937</c:v>
                </c:pt>
                <c:pt idx="11183">
                  <c:v>15.3942514178735</c:v>
                </c:pt>
                <c:pt idx="11184">
                  <c:v>15.3956279940532</c:v>
                </c:pt>
                <c:pt idx="11185">
                  <c:v>15.3970045702329</c:v>
                </c:pt>
                <c:pt idx="11186">
                  <c:v>15.3983811464126</c:v>
                </c:pt>
                <c:pt idx="11187">
                  <c:v>15.399757722592399</c:v>
                </c:pt>
                <c:pt idx="11188">
                  <c:v>15.401134298772099</c:v>
                </c:pt>
                <c:pt idx="11189">
                  <c:v>15.402510874951799</c:v>
                </c:pt>
                <c:pt idx="11190">
                  <c:v>15.403887451131499</c:v>
                </c:pt>
                <c:pt idx="11191">
                  <c:v>15.405264027311301</c:v>
                </c:pt>
                <c:pt idx="11192">
                  <c:v>15.406640603491001</c:v>
                </c:pt>
                <c:pt idx="11193">
                  <c:v>15.408017179670701</c:v>
                </c:pt>
                <c:pt idx="11194">
                  <c:v>15.4093937558505</c:v>
                </c:pt>
                <c:pt idx="11195">
                  <c:v>15.4107703320302</c:v>
                </c:pt>
                <c:pt idx="11196">
                  <c:v>15.4121469082099</c:v>
                </c:pt>
                <c:pt idx="11197">
                  <c:v>15.4135234843896</c:v>
                </c:pt>
                <c:pt idx="11198">
                  <c:v>15.4149000605694</c:v>
                </c:pt>
                <c:pt idx="11199">
                  <c:v>15.4162766367491</c:v>
                </c:pt>
                <c:pt idx="11200">
                  <c:v>15.4176532129288</c:v>
                </c:pt>
                <c:pt idx="11201">
                  <c:v>15.4190297891085</c:v>
                </c:pt>
                <c:pt idx="11202">
                  <c:v>15.420406365288301</c:v>
                </c:pt>
                <c:pt idx="11203">
                  <c:v>15.421782941468001</c:v>
                </c:pt>
                <c:pt idx="11204">
                  <c:v>15.423159517647701</c:v>
                </c:pt>
                <c:pt idx="11205">
                  <c:v>15.424536093827401</c:v>
                </c:pt>
                <c:pt idx="11206">
                  <c:v>15.4259126700072</c:v>
                </c:pt>
                <c:pt idx="11207">
                  <c:v>15.4272892461869</c:v>
                </c:pt>
                <c:pt idx="11208">
                  <c:v>15.4286658223666</c:v>
                </c:pt>
                <c:pt idx="11209">
                  <c:v>15.4300423985463</c:v>
                </c:pt>
                <c:pt idx="11210">
                  <c:v>15.4314189747261</c:v>
                </c:pt>
                <c:pt idx="11211">
                  <c:v>15.4327955509058</c:v>
                </c:pt>
                <c:pt idx="11212">
                  <c:v>15.4341721270855</c:v>
                </c:pt>
                <c:pt idx="11213">
                  <c:v>15.4355487032652</c:v>
                </c:pt>
                <c:pt idx="11214">
                  <c:v>15.436925279444999</c:v>
                </c:pt>
                <c:pt idx="11215">
                  <c:v>15.438301855624699</c:v>
                </c:pt>
                <c:pt idx="11216">
                  <c:v>15.439678431804399</c:v>
                </c:pt>
                <c:pt idx="11217">
                  <c:v>15.441055007984099</c:v>
                </c:pt>
                <c:pt idx="11218">
                  <c:v>15.4424315841639</c:v>
                </c:pt>
                <c:pt idx="11219">
                  <c:v>15.4438081603436</c:v>
                </c:pt>
                <c:pt idx="11220">
                  <c:v>15.4451847365233</c:v>
                </c:pt>
                <c:pt idx="11221">
                  <c:v>15.446561312703</c:v>
                </c:pt>
                <c:pt idx="11222">
                  <c:v>15.4479378888828</c:v>
                </c:pt>
                <c:pt idx="11223">
                  <c:v>15.4493144650625</c:v>
                </c:pt>
                <c:pt idx="11224">
                  <c:v>15.4506910412422</c:v>
                </c:pt>
                <c:pt idx="11225">
                  <c:v>15.452067617421999</c:v>
                </c:pt>
                <c:pt idx="11226">
                  <c:v>15.453444193601699</c:v>
                </c:pt>
                <c:pt idx="11227">
                  <c:v>15.454820769781399</c:v>
                </c:pt>
                <c:pt idx="11228">
                  <c:v>15.456197345961099</c:v>
                </c:pt>
                <c:pt idx="11229">
                  <c:v>15.457573922140901</c:v>
                </c:pt>
                <c:pt idx="11230">
                  <c:v>15.458950498320601</c:v>
                </c:pt>
                <c:pt idx="11231">
                  <c:v>15.460327074500301</c:v>
                </c:pt>
                <c:pt idx="11232">
                  <c:v>15.461703650680001</c:v>
                </c:pt>
                <c:pt idx="11233">
                  <c:v>15.4630802268598</c:v>
                </c:pt>
                <c:pt idx="11234">
                  <c:v>15.4644568030395</c:v>
                </c:pt>
                <c:pt idx="11235">
                  <c:v>15.4658333792192</c:v>
                </c:pt>
                <c:pt idx="11236">
                  <c:v>15.4672099553989</c:v>
                </c:pt>
                <c:pt idx="11237">
                  <c:v>15.468586531578699</c:v>
                </c:pt>
                <c:pt idx="11238">
                  <c:v>15.469963107758399</c:v>
                </c:pt>
                <c:pt idx="11239">
                  <c:v>15.471339683938099</c:v>
                </c:pt>
                <c:pt idx="11240">
                  <c:v>15.472716260117799</c:v>
                </c:pt>
                <c:pt idx="11241">
                  <c:v>15.474092836297601</c:v>
                </c:pt>
                <c:pt idx="11242">
                  <c:v>15.475469412477301</c:v>
                </c:pt>
                <c:pt idx="11243">
                  <c:v>15.476845988657001</c:v>
                </c:pt>
                <c:pt idx="11244">
                  <c:v>15.478222564836701</c:v>
                </c:pt>
                <c:pt idx="11245">
                  <c:v>15.4795991410165</c:v>
                </c:pt>
                <c:pt idx="11246">
                  <c:v>15.4809757171962</c:v>
                </c:pt>
                <c:pt idx="11247">
                  <c:v>15.4823522933759</c:v>
                </c:pt>
                <c:pt idx="11248">
                  <c:v>15.4837288695556</c:v>
                </c:pt>
                <c:pt idx="11249">
                  <c:v>15.4851054457354</c:v>
                </c:pt>
                <c:pt idx="11250">
                  <c:v>15.4864820219151</c:v>
                </c:pt>
                <c:pt idx="11251">
                  <c:v>15.4878585980948</c:v>
                </c:pt>
                <c:pt idx="11252">
                  <c:v>15.4892351742745</c:v>
                </c:pt>
                <c:pt idx="11253">
                  <c:v>15.490611750454301</c:v>
                </c:pt>
                <c:pt idx="11254">
                  <c:v>15.491988326634001</c:v>
                </c:pt>
                <c:pt idx="11255">
                  <c:v>15.493364902813701</c:v>
                </c:pt>
                <c:pt idx="11256">
                  <c:v>15.4947414789935</c:v>
                </c:pt>
                <c:pt idx="11257">
                  <c:v>15.4961180551732</c:v>
                </c:pt>
                <c:pt idx="11258">
                  <c:v>15.4974946313529</c:v>
                </c:pt>
                <c:pt idx="11259">
                  <c:v>15.4988712075326</c:v>
                </c:pt>
                <c:pt idx="11260">
                  <c:v>15.5002477837124</c:v>
                </c:pt>
                <c:pt idx="11261">
                  <c:v>15.5016243598921</c:v>
                </c:pt>
                <c:pt idx="11262">
                  <c:v>15.5030009360718</c:v>
                </c:pt>
                <c:pt idx="11263">
                  <c:v>15.5043775122515</c:v>
                </c:pt>
                <c:pt idx="11264">
                  <c:v>15.505754088431299</c:v>
                </c:pt>
                <c:pt idx="11265">
                  <c:v>15.507130664610999</c:v>
                </c:pt>
                <c:pt idx="11266">
                  <c:v>15.508507240790699</c:v>
                </c:pt>
                <c:pt idx="11267">
                  <c:v>15.509883816970399</c:v>
                </c:pt>
                <c:pt idx="11268">
                  <c:v>15.5112603931502</c:v>
                </c:pt>
                <c:pt idx="11269">
                  <c:v>15.5126369693299</c:v>
                </c:pt>
                <c:pt idx="11270">
                  <c:v>15.5140135455096</c:v>
                </c:pt>
                <c:pt idx="11271">
                  <c:v>15.5153901216893</c:v>
                </c:pt>
                <c:pt idx="11272">
                  <c:v>15.5167666978691</c:v>
                </c:pt>
                <c:pt idx="11273">
                  <c:v>15.5181432740488</c:v>
                </c:pt>
                <c:pt idx="11274">
                  <c:v>15.5195198502285</c:v>
                </c:pt>
                <c:pt idx="11275">
                  <c:v>15.5208964264082</c:v>
                </c:pt>
                <c:pt idx="11276">
                  <c:v>15.522273002587999</c:v>
                </c:pt>
                <c:pt idx="11277">
                  <c:v>15.523649578767699</c:v>
                </c:pt>
                <c:pt idx="11278">
                  <c:v>15.525026154947399</c:v>
                </c:pt>
                <c:pt idx="11279">
                  <c:v>15.526402731127099</c:v>
                </c:pt>
                <c:pt idx="11280">
                  <c:v>15.527779307306901</c:v>
                </c:pt>
                <c:pt idx="11281">
                  <c:v>15.529155883486601</c:v>
                </c:pt>
                <c:pt idx="11282">
                  <c:v>15.530532459666301</c:v>
                </c:pt>
                <c:pt idx="11283">
                  <c:v>15.531909035846001</c:v>
                </c:pt>
                <c:pt idx="11284">
                  <c:v>15.5332856120258</c:v>
                </c:pt>
                <c:pt idx="11285">
                  <c:v>15.5346621882055</c:v>
                </c:pt>
                <c:pt idx="11286">
                  <c:v>15.5360387643852</c:v>
                </c:pt>
                <c:pt idx="11287">
                  <c:v>15.537415340565</c:v>
                </c:pt>
                <c:pt idx="11288">
                  <c:v>15.5387919167447</c:v>
                </c:pt>
                <c:pt idx="11289">
                  <c:v>15.5401684929244</c:v>
                </c:pt>
                <c:pt idx="11290">
                  <c:v>15.541545069104099</c:v>
                </c:pt>
                <c:pt idx="11291">
                  <c:v>15.542921645283901</c:v>
                </c:pt>
                <c:pt idx="11292">
                  <c:v>15.544298221463601</c:v>
                </c:pt>
                <c:pt idx="11293">
                  <c:v>15.545674797643301</c:v>
                </c:pt>
                <c:pt idx="11294">
                  <c:v>15.547051373823001</c:v>
                </c:pt>
                <c:pt idx="11295">
                  <c:v>15.5484279500028</c:v>
                </c:pt>
                <c:pt idx="11296">
                  <c:v>15.5498045261825</c:v>
                </c:pt>
                <c:pt idx="11297">
                  <c:v>15.5511811023622</c:v>
                </c:pt>
                <c:pt idx="11298">
                  <c:v>15.5525576785419</c:v>
                </c:pt>
                <c:pt idx="11299">
                  <c:v>15.5539342547217</c:v>
                </c:pt>
                <c:pt idx="11300">
                  <c:v>15.5553108309014</c:v>
                </c:pt>
                <c:pt idx="11301">
                  <c:v>15.5566874070811</c:v>
                </c:pt>
                <c:pt idx="11302">
                  <c:v>15.5580639832608</c:v>
                </c:pt>
                <c:pt idx="11303">
                  <c:v>15.559440559440599</c:v>
                </c:pt>
                <c:pt idx="11304">
                  <c:v>15.560817135620301</c:v>
                </c:pt>
                <c:pt idx="11305">
                  <c:v>15.562193711800001</c:v>
                </c:pt>
                <c:pt idx="11306">
                  <c:v>15.563570287979701</c:v>
                </c:pt>
                <c:pt idx="11307">
                  <c:v>15.5649468641595</c:v>
                </c:pt>
                <c:pt idx="11308">
                  <c:v>15.5663234403392</c:v>
                </c:pt>
                <c:pt idx="11309">
                  <c:v>15.5677000165189</c:v>
                </c:pt>
                <c:pt idx="11310">
                  <c:v>15.5690765926986</c:v>
                </c:pt>
                <c:pt idx="11311">
                  <c:v>15.5704531688784</c:v>
                </c:pt>
                <c:pt idx="11312">
                  <c:v>15.5718297450581</c:v>
                </c:pt>
                <c:pt idx="11313">
                  <c:v>15.5732063212378</c:v>
                </c:pt>
                <c:pt idx="11314">
                  <c:v>15.5745828974175</c:v>
                </c:pt>
                <c:pt idx="11315">
                  <c:v>15.575959473597299</c:v>
                </c:pt>
                <c:pt idx="11316">
                  <c:v>15.577336049776999</c:v>
                </c:pt>
                <c:pt idx="11317">
                  <c:v>15.578712625956699</c:v>
                </c:pt>
                <c:pt idx="11318">
                  <c:v>15.580089202136399</c:v>
                </c:pt>
                <c:pt idx="11319">
                  <c:v>15.5814657783162</c:v>
                </c:pt>
                <c:pt idx="11320">
                  <c:v>15.5828423544959</c:v>
                </c:pt>
                <c:pt idx="11321">
                  <c:v>15.5842189306756</c:v>
                </c:pt>
                <c:pt idx="11322">
                  <c:v>15.5855955068554</c:v>
                </c:pt>
                <c:pt idx="11323">
                  <c:v>15.5869720830351</c:v>
                </c:pt>
                <c:pt idx="11324">
                  <c:v>15.5883486592148</c:v>
                </c:pt>
                <c:pt idx="11325">
                  <c:v>15.5897252353945</c:v>
                </c:pt>
                <c:pt idx="11326">
                  <c:v>15.591101811574299</c:v>
                </c:pt>
                <c:pt idx="11327">
                  <c:v>15.592478387753999</c:v>
                </c:pt>
                <c:pt idx="11328">
                  <c:v>15.593854963933699</c:v>
                </c:pt>
                <c:pt idx="11329">
                  <c:v>15.595231540113399</c:v>
                </c:pt>
                <c:pt idx="11330">
                  <c:v>15.596608116293201</c:v>
                </c:pt>
                <c:pt idx="11331">
                  <c:v>15.597984692472901</c:v>
                </c:pt>
                <c:pt idx="11332">
                  <c:v>15.599361268652601</c:v>
                </c:pt>
                <c:pt idx="11333">
                  <c:v>15.600737844832301</c:v>
                </c:pt>
                <c:pt idx="11334">
                  <c:v>15.6021144210121</c:v>
                </c:pt>
                <c:pt idx="11335">
                  <c:v>15.6034909971918</c:v>
                </c:pt>
                <c:pt idx="11336">
                  <c:v>15.6048675733715</c:v>
                </c:pt>
                <c:pt idx="11337">
                  <c:v>15.6062441495512</c:v>
                </c:pt>
                <c:pt idx="11338">
                  <c:v>15.607620725731</c:v>
                </c:pt>
                <c:pt idx="11339">
                  <c:v>15.6089973019107</c:v>
                </c:pt>
                <c:pt idx="11340">
                  <c:v>15.6103738780904</c:v>
                </c:pt>
                <c:pt idx="11341">
                  <c:v>15.6117504542701</c:v>
                </c:pt>
                <c:pt idx="11342">
                  <c:v>15.613127030449901</c:v>
                </c:pt>
                <c:pt idx="11343">
                  <c:v>15.614503606629601</c:v>
                </c:pt>
                <c:pt idx="11344">
                  <c:v>15.615880182809301</c:v>
                </c:pt>
                <c:pt idx="11345">
                  <c:v>15.617256758989001</c:v>
                </c:pt>
                <c:pt idx="11346">
                  <c:v>15.6186333351688</c:v>
                </c:pt>
                <c:pt idx="11347">
                  <c:v>15.6200099113485</c:v>
                </c:pt>
                <c:pt idx="11348">
                  <c:v>15.6213864875282</c:v>
                </c:pt>
                <c:pt idx="11349">
                  <c:v>15.6227630637079</c:v>
                </c:pt>
                <c:pt idx="11350">
                  <c:v>15.6241396398877</c:v>
                </c:pt>
                <c:pt idx="11351">
                  <c:v>15.6255162160674</c:v>
                </c:pt>
                <c:pt idx="11352">
                  <c:v>15.6268927922471</c:v>
                </c:pt>
                <c:pt idx="11353">
                  <c:v>15.628269368426899</c:v>
                </c:pt>
                <c:pt idx="11354">
                  <c:v>15.629645944606599</c:v>
                </c:pt>
                <c:pt idx="11355">
                  <c:v>15.631022520786299</c:v>
                </c:pt>
                <c:pt idx="11356">
                  <c:v>15.632399096965999</c:v>
                </c:pt>
                <c:pt idx="11357">
                  <c:v>15.6337756731458</c:v>
                </c:pt>
                <c:pt idx="11358">
                  <c:v>15.6351522493255</c:v>
                </c:pt>
                <c:pt idx="11359">
                  <c:v>15.6365288255052</c:v>
                </c:pt>
                <c:pt idx="11360">
                  <c:v>15.6379054016849</c:v>
                </c:pt>
                <c:pt idx="11361">
                  <c:v>15.6392819778647</c:v>
                </c:pt>
                <c:pt idx="11362">
                  <c:v>15.6406585540444</c:v>
                </c:pt>
                <c:pt idx="11363">
                  <c:v>15.6420351302241</c:v>
                </c:pt>
                <c:pt idx="11364">
                  <c:v>15.6434117064038</c:v>
                </c:pt>
                <c:pt idx="11365">
                  <c:v>15.644788282583599</c:v>
                </c:pt>
                <c:pt idx="11366">
                  <c:v>15.646164858763299</c:v>
                </c:pt>
                <c:pt idx="11367">
                  <c:v>15.647541434942999</c:v>
                </c:pt>
                <c:pt idx="11368">
                  <c:v>15.648918011122699</c:v>
                </c:pt>
                <c:pt idx="11369">
                  <c:v>15.650294587302501</c:v>
                </c:pt>
                <c:pt idx="11370">
                  <c:v>15.651671163482201</c:v>
                </c:pt>
                <c:pt idx="11371">
                  <c:v>15.653047739661901</c:v>
                </c:pt>
                <c:pt idx="11372">
                  <c:v>15.654424315841601</c:v>
                </c:pt>
                <c:pt idx="11373">
                  <c:v>15.6558008920214</c:v>
                </c:pt>
                <c:pt idx="11374">
                  <c:v>15.6571774682011</c:v>
                </c:pt>
                <c:pt idx="11375">
                  <c:v>15.6585540443808</c:v>
                </c:pt>
                <c:pt idx="11376">
                  <c:v>15.6599306205605</c:v>
                </c:pt>
                <c:pt idx="11377">
                  <c:v>15.661307196740299</c:v>
                </c:pt>
                <c:pt idx="11378">
                  <c:v>15.662683772919999</c:v>
                </c:pt>
                <c:pt idx="11379">
                  <c:v>15.664060349099699</c:v>
                </c:pt>
                <c:pt idx="11380">
                  <c:v>15.665436925279399</c:v>
                </c:pt>
                <c:pt idx="11381">
                  <c:v>15.666813501459201</c:v>
                </c:pt>
                <c:pt idx="11382">
                  <c:v>15.668190077638901</c:v>
                </c:pt>
                <c:pt idx="11383">
                  <c:v>15.669566653818601</c:v>
                </c:pt>
                <c:pt idx="11384">
                  <c:v>15.6709432299984</c:v>
                </c:pt>
                <c:pt idx="11385">
                  <c:v>15.6723198061781</c:v>
                </c:pt>
                <c:pt idx="11386">
                  <c:v>15.6736963823578</c:v>
                </c:pt>
                <c:pt idx="11387">
                  <c:v>15.6750729585375</c:v>
                </c:pt>
                <c:pt idx="11388">
                  <c:v>15.6764495347173</c:v>
                </c:pt>
                <c:pt idx="11389">
                  <c:v>15.677826110897</c:v>
                </c:pt>
                <c:pt idx="11390">
                  <c:v>15.6792026870767</c:v>
                </c:pt>
                <c:pt idx="11391">
                  <c:v>15.6805792632564</c:v>
                </c:pt>
                <c:pt idx="11392">
                  <c:v>15.681955839436201</c:v>
                </c:pt>
                <c:pt idx="11393">
                  <c:v>15.683332415615901</c:v>
                </c:pt>
                <c:pt idx="11394">
                  <c:v>15.684708991795601</c:v>
                </c:pt>
                <c:pt idx="11395">
                  <c:v>15.686085567975301</c:v>
                </c:pt>
                <c:pt idx="11396">
                  <c:v>15.6874621441551</c:v>
                </c:pt>
                <c:pt idx="11397">
                  <c:v>15.6888387203348</c:v>
                </c:pt>
                <c:pt idx="11398">
                  <c:v>15.6902152965145</c:v>
                </c:pt>
                <c:pt idx="11399">
                  <c:v>15.6915918726942</c:v>
                </c:pt>
                <c:pt idx="11400">
                  <c:v>15.692968448874</c:v>
                </c:pt>
                <c:pt idx="11401">
                  <c:v>15.6943450250537</c:v>
                </c:pt>
                <c:pt idx="11402">
                  <c:v>15.6957216012334</c:v>
                </c:pt>
                <c:pt idx="11403">
                  <c:v>15.6970981774131</c:v>
                </c:pt>
                <c:pt idx="11404">
                  <c:v>15.698474753592899</c:v>
                </c:pt>
                <c:pt idx="11405">
                  <c:v>15.699851329772599</c:v>
                </c:pt>
                <c:pt idx="11406">
                  <c:v>15.701227905952299</c:v>
                </c:pt>
                <c:pt idx="11407">
                  <c:v>15.702604482131999</c:v>
                </c:pt>
                <c:pt idx="11408">
                  <c:v>15.7039810583118</c:v>
                </c:pt>
                <c:pt idx="11409">
                  <c:v>15.7053576344915</c:v>
                </c:pt>
                <c:pt idx="11410">
                  <c:v>15.7067342106712</c:v>
                </c:pt>
                <c:pt idx="11411">
                  <c:v>15.7081107868509</c:v>
                </c:pt>
                <c:pt idx="11412">
                  <c:v>15.7094873630307</c:v>
                </c:pt>
                <c:pt idx="11413">
                  <c:v>15.7108639392104</c:v>
                </c:pt>
                <c:pt idx="11414">
                  <c:v>15.7122405153901</c:v>
                </c:pt>
                <c:pt idx="11415">
                  <c:v>15.713617091569899</c:v>
                </c:pt>
                <c:pt idx="11416">
                  <c:v>15.714993667749599</c:v>
                </c:pt>
                <c:pt idx="11417">
                  <c:v>15.716370243929299</c:v>
                </c:pt>
                <c:pt idx="11418">
                  <c:v>15.717746820108999</c:v>
                </c:pt>
                <c:pt idx="11419">
                  <c:v>15.719123396288801</c:v>
                </c:pt>
                <c:pt idx="11420">
                  <c:v>15.720499972468501</c:v>
                </c:pt>
                <c:pt idx="11421">
                  <c:v>15.721876548648201</c:v>
                </c:pt>
                <c:pt idx="11422">
                  <c:v>15.723253124827901</c:v>
                </c:pt>
                <c:pt idx="11423">
                  <c:v>15.7246297010077</c:v>
                </c:pt>
                <c:pt idx="11424">
                  <c:v>15.7260062771874</c:v>
                </c:pt>
                <c:pt idx="11425">
                  <c:v>15.7273828533671</c:v>
                </c:pt>
                <c:pt idx="11426">
                  <c:v>15.7287594295468</c:v>
                </c:pt>
                <c:pt idx="11427">
                  <c:v>15.7301360057266</c:v>
                </c:pt>
                <c:pt idx="11428">
                  <c:v>15.7315125819063</c:v>
                </c:pt>
                <c:pt idx="11429">
                  <c:v>15.732889158086</c:v>
                </c:pt>
                <c:pt idx="11430">
                  <c:v>15.7342657342657</c:v>
                </c:pt>
                <c:pt idx="11431">
                  <c:v>15.735642310445501</c:v>
                </c:pt>
                <c:pt idx="11432">
                  <c:v>15.737018886625201</c:v>
                </c:pt>
                <c:pt idx="11433">
                  <c:v>15.738395462804901</c:v>
                </c:pt>
                <c:pt idx="11434">
                  <c:v>15.739772038984601</c:v>
                </c:pt>
                <c:pt idx="11435">
                  <c:v>15.7411486151644</c:v>
                </c:pt>
                <c:pt idx="11436">
                  <c:v>15.7425251913441</c:v>
                </c:pt>
                <c:pt idx="11437">
                  <c:v>15.7439017675238</c:v>
                </c:pt>
                <c:pt idx="11438">
                  <c:v>15.7452783437035</c:v>
                </c:pt>
                <c:pt idx="11439">
                  <c:v>15.7466549198833</c:v>
                </c:pt>
                <c:pt idx="11440">
                  <c:v>15.748031496063</c:v>
                </c:pt>
                <c:pt idx="11441">
                  <c:v>15.7494080722427</c:v>
                </c:pt>
                <c:pt idx="11442">
                  <c:v>15.7507846484224</c:v>
                </c:pt>
                <c:pt idx="11443">
                  <c:v>15.752161224602199</c:v>
                </c:pt>
                <c:pt idx="11444">
                  <c:v>15.753537800781899</c:v>
                </c:pt>
                <c:pt idx="11445">
                  <c:v>15.754914376961599</c:v>
                </c:pt>
                <c:pt idx="11446">
                  <c:v>15.7562909531414</c:v>
                </c:pt>
                <c:pt idx="11447">
                  <c:v>15.7576675293211</c:v>
                </c:pt>
                <c:pt idx="11448">
                  <c:v>15.7590441055008</c:v>
                </c:pt>
                <c:pt idx="11449">
                  <c:v>15.7604206816805</c:v>
                </c:pt>
                <c:pt idx="11450">
                  <c:v>15.7617972578603</c:v>
                </c:pt>
                <c:pt idx="11451">
                  <c:v>15.76317383404</c:v>
                </c:pt>
                <c:pt idx="11452">
                  <c:v>15.7645504102197</c:v>
                </c:pt>
                <c:pt idx="11453">
                  <c:v>15.7659269863994</c:v>
                </c:pt>
                <c:pt idx="11454">
                  <c:v>15.767303562579199</c:v>
                </c:pt>
                <c:pt idx="11455">
                  <c:v>15.768680138758899</c:v>
                </c:pt>
                <c:pt idx="11456">
                  <c:v>15.770056714938599</c:v>
                </c:pt>
                <c:pt idx="11457">
                  <c:v>15.771433291118299</c:v>
                </c:pt>
                <c:pt idx="11458">
                  <c:v>15.772809867298101</c:v>
                </c:pt>
                <c:pt idx="11459">
                  <c:v>15.774186443477801</c:v>
                </c:pt>
                <c:pt idx="11460">
                  <c:v>15.775563019657501</c:v>
                </c:pt>
                <c:pt idx="11461">
                  <c:v>15.776939595837201</c:v>
                </c:pt>
                <c:pt idx="11462">
                  <c:v>15.778316172017</c:v>
                </c:pt>
                <c:pt idx="11463">
                  <c:v>15.7796927481967</c:v>
                </c:pt>
                <c:pt idx="11464">
                  <c:v>15.7810693243764</c:v>
                </c:pt>
                <c:pt idx="11465">
                  <c:v>15.7824459005561</c:v>
                </c:pt>
                <c:pt idx="11466">
                  <c:v>15.783822476735899</c:v>
                </c:pt>
                <c:pt idx="11467">
                  <c:v>15.785199052915599</c:v>
                </c:pt>
                <c:pt idx="11468">
                  <c:v>15.786575629095299</c:v>
                </c:pt>
                <c:pt idx="11469">
                  <c:v>15.787952205274999</c:v>
                </c:pt>
                <c:pt idx="11470">
                  <c:v>15.789328781454801</c:v>
                </c:pt>
                <c:pt idx="11471">
                  <c:v>15.790705357634501</c:v>
                </c:pt>
                <c:pt idx="11472">
                  <c:v>15.792081933814201</c:v>
                </c:pt>
                <c:pt idx="11473">
                  <c:v>15.793458509993901</c:v>
                </c:pt>
                <c:pt idx="11474">
                  <c:v>15.7948350861737</c:v>
                </c:pt>
                <c:pt idx="11475">
                  <c:v>15.7962116623534</c:v>
                </c:pt>
                <c:pt idx="11476">
                  <c:v>15.7975882385331</c:v>
                </c:pt>
                <c:pt idx="11477">
                  <c:v>15.7989648147128</c:v>
                </c:pt>
                <c:pt idx="11478">
                  <c:v>15.8003413908926</c:v>
                </c:pt>
                <c:pt idx="11479">
                  <c:v>15.8017179670723</c:v>
                </c:pt>
                <c:pt idx="11480">
                  <c:v>15.803094543252</c:v>
                </c:pt>
                <c:pt idx="11481">
                  <c:v>15.804471119431801</c:v>
                </c:pt>
                <c:pt idx="11482">
                  <c:v>15.805847695611501</c:v>
                </c:pt>
                <c:pt idx="11483">
                  <c:v>15.807224271791201</c:v>
                </c:pt>
                <c:pt idx="11484">
                  <c:v>15.808600847970901</c:v>
                </c:pt>
                <c:pt idx="11485">
                  <c:v>15.8099774241507</c:v>
                </c:pt>
                <c:pt idx="11486">
                  <c:v>15.8113540003304</c:v>
                </c:pt>
                <c:pt idx="11487">
                  <c:v>15.8127305765101</c:v>
                </c:pt>
                <c:pt idx="11488">
                  <c:v>15.8141071526898</c:v>
                </c:pt>
                <c:pt idx="11489">
                  <c:v>15.8154837288696</c:v>
                </c:pt>
                <c:pt idx="11490">
                  <c:v>15.8168603050493</c:v>
                </c:pt>
                <c:pt idx="11491">
                  <c:v>15.818236881229</c:v>
                </c:pt>
                <c:pt idx="11492">
                  <c:v>15.8196134574087</c:v>
                </c:pt>
                <c:pt idx="11493">
                  <c:v>15.820990033588499</c:v>
                </c:pt>
                <c:pt idx="11494">
                  <c:v>15.822366609768199</c:v>
                </c:pt>
                <c:pt idx="11495">
                  <c:v>15.823743185947899</c:v>
                </c:pt>
                <c:pt idx="11496">
                  <c:v>15.825119762127599</c:v>
                </c:pt>
                <c:pt idx="11497">
                  <c:v>15.8264963383074</c:v>
                </c:pt>
                <c:pt idx="11498">
                  <c:v>15.8278729144871</c:v>
                </c:pt>
                <c:pt idx="11499">
                  <c:v>15.8292494906668</c:v>
                </c:pt>
                <c:pt idx="11500">
                  <c:v>15.8306260668465</c:v>
                </c:pt>
                <c:pt idx="11501">
                  <c:v>15.8320026430263</c:v>
                </c:pt>
                <c:pt idx="11502">
                  <c:v>15.833379219206</c:v>
                </c:pt>
                <c:pt idx="11503">
                  <c:v>15.8347557953857</c:v>
                </c:pt>
                <c:pt idx="11504">
                  <c:v>15.8361323715654</c:v>
                </c:pt>
                <c:pt idx="11505">
                  <c:v>15.837508947745199</c:v>
                </c:pt>
                <c:pt idx="11506">
                  <c:v>15.838885523924899</c:v>
                </c:pt>
                <c:pt idx="11507">
                  <c:v>15.840262100104599</c:v>
                </c:pt>
                <c:pt idx="11508">
                  <c:v>15.841638676284299</c:v>
                </c:pt>
                <c:pt idx="11509">
                  <c:v>15.843015252464101</c:v>
                </c:pt>
                <c:pt idx="11510">
                  <c:v>15.844391828643801</c:v>
                </c:pt>
                <c:pt idx="11511">
                  <c:v>15.845768404823501</c:v>
                </c:pt>
                <c:pt idx="11512">
                  <c:v>15.8471449810033</c:v>
                </c:pt>
                <c:pt idx="11513">
                  <c:v>15.848521557183</c:v>
                </c:pt>
                <c:pt idx="11514">
                  <c:v>15.8498981333627</c:v>
                </c:pt>
                <c:pt idx="11515">
                  <c:v>15.8512747095424</c:v>
                </c:pt>
                <c:pt idx="11516">
                  <c:v>15.8526512857222</c:v>
                </c:pt>
                <c:pt idx="11517">
                  <c:v>15.854027861901899</c:v>
                </c:pt>
                <c:pt idx="11518">
                  <c:v>15.855404438081599</c:v>
                </c:pt>
                <c:pt idx="11519">
                  <c:v>15.856781014261299</c:v>
                </c:pt>
                <c:pt idx="11520">
                  <c:v>15.858157590441101</c:v>
                </c:pt>
                <c:pt idx="11521">
                  <c:v>15.859534166620801</c:v>
                </c:pt>
                <c:pt idx="11522">
                  <c:v>15.860910742800501</c:v>
                </c:pt>
                <c:pt idx="11523">
                  <c:v>15.862287318980201</c:v>
                </c:pt>
                <c:pt idx="11524">
                  <c:v>15.86366389516</c:v>
                </c:pt>
                <c:pt idx="11525">
                  <c:v>15.8650404713397</c:v>
                </c:pt>
                <c:pt idx="11526">
                  <c:v>15.8664170475194</c:v>
                </c:pt>
                <c:pt idx="11527">
                  <c:v>15.8677936236991</c:v>
                </c:pt>
                <c:pt idx="11528">
                  <c:v>15.8691701998789</c:v>
                </c:pt>
                <c:pt idx="11529">
                  <c:v>15.8705467760586</c:v>
                </c:pt>
                <c:pt idx="11530">
                  <c:v>15.8719233522383</c:v>
                </c:pt>
                <c:pt idx="11531">
                  <c:v>15.873299928418</c:v>
                </c:pt>
                <c:pt idx="11532">
                  <c:v>15.874676504597801</c:v>
                </c:pt>
                <c:pt idx="11533">
                  <c:v>15.876053080777501</c:v>
                </c:pt>
                <c:pt idx="11534">
                  <c:v>15.877429656957201</c:v>
                </c:pt>
                <c:pt idx="11535">
                  <c:v>15.878806233136901</c:v>
                </c:pt>
                <c:pt idx="11536">
                  <c:v>15.8801828093167</c:v>
                </c:pt>
                <c:pt idx="11537">
                  <c:v>15.8815593854964</c:v>
                </c:pt>
                <c:pt idx="11538">
                  <c:v>15.8829359616761</c:v>
                </c:pt>
                <c:pt idx="11539">
                  <c:v>15.8843125378558</c:v>
                </c:pt>
                <c:pt idx="11540">
                  <c:v>15.8856891140356</c:v>
                </c:pt>
                <c:pt idx="11541">
                  <c:v>15.8870656902153</c:v>
                </c:pt>
                <c:pt idx="11542">
                  <c:v>15.888442266395</c:v>
                </c:pt>
                <c:pt idx="11543">
                  <c:v>15.889818842574799</c:v>
                </c:pt>
                <c:pt idx="11544">
                  <c:v>15.891195418754499</c:v>
                </c:pt>
                <c:pt idx="11545">
                  <c:v>15.892571994934199</c:v>
                </c:pt>
                <c:pt idx="11546">
                  <c:v>15.893948571113899</c:v>
                </c:pt>
                <c:pt idx="11547">
                  <c:v>15.8953251472937</c:v>
                </c:pt>
                <c:pt idx="11548">
                  <c:v>15.8967017234734</c:v>
                </c:pt>
                <c:pt idx="11549">
                  <c:v>15.8980782996531</c:v>
                </c:pt>
                <c:pt idx="11550">
                  <c:v>15.8994548758328</c:v>
                </c:pt>
                <c:pt idx="11551">
                  <c:v>15.9008314520126</c:v>
                </c:pt>
                <c:pt idx="11552">
                  <c:v>15.9022080281923</c:v>
                </c:pt>
                <c:pt idx="11553">
                  <c:v>15.903584604372</c:v>
                </c:pt>
                <c:pt idx="11554">
                  <c:v>15.9049611805517</c:v>
                </c:pt>
                <c:pt idx="11555">
                  <c:v>15.906337756731499</c:v>
                </c:pt>
                <c:pt idx="11556">
                  <c:v>15.907714332911199</c:v>
                </c:pt>
                <c:pt idx="11557">
                  <c:v>15.909090909090899</c:v>
                </c:pt>
                <c:pt idx="11558">
                  <c:v>15.910467485270599</c:v>
                </c:pt>
                <c:pt idx="11559">
                  <c:v>15.911844061450401</c:v>
                </c:pt>
                <c:pt idx="11560">
                  <c:v>15.913220637630101</c:v>
                </c:pt>
                <c:pt idx="11561">
                  <c:v>15.914597213809801</c:v>
                </c:pt>
                <c:pt idx="11562">
                  <c:v>15.915973789989501</c:v>
                </c:pt>
                <c:pt idx="11563">
                  <c:v>15.9173503661693</c:v>
                </c:pt>
                <c:pt idx="11564">
                  <c:v>15.918726942349</c:v>
                </c:pt>
                <c:pt idx="11565">
                  <c:v>15.9201035185287</c:v>
                </c:pt>
                <c:pt idx="11566">
                  <c:v>15.9214800947084</c:v>
                </c:pt>
                <c:pt idx="11567">
                  <c:v>15.9228566708882</c:v>
                </c:pt>
                <c:pt idx="11568">
                  <c:v>15.9242332470679</c:v>
                </c:pt>
                <c:pt idx="11569">
                  <c:v>15.9256098232476</c:v>
                </c:pt>
                <c:pt idx="11570">
                  <c:v>15.9269863994273</c:v>
                </c:pt>
                <c:pt idx="11571">
                  <c:v>15.928362975607101</c:v>
                </c:pt>
                <c:pt idx="11572">
                  <c:v>15.929739551786801</c:v>
                </c:pt>
                <c:pt idx="11573">
                  <c:v>15.931116127966501</c:v>
                </c:pt>
                <c:pt idx="11574">
                  <c:v>15.9324927041463</c:v>
                </c:pt>
                <c:pt idx="11575">
                  <c:v>15.933869280326</c:v>
                </c:pt>
                <c:pt idx="11576">
                  <c:v>15.9352458565057</c:v>
                </c:pt>
                <c:pt idx="11577">
                  <c:v>15.9366224326854</c:v>
                </c:pt>
                <c:pt idx="11578">
                  <c:v>15.9379990088652</c:v>
                </c:pt>
                <c:pt idx="11579">
                  <c:v>15.9393755850449</c:v>
                </c:pt>
                <c:pt idx="11580">
                  <c:v>15.9407521612246</c:v>
                </c:pt>
                <c:pt idx="11581">
                  <c:v>15.9421287374043</c:v>
                </c:pt>
                <c:pt idx="11582">
                  <c:v>15.943505313584099</c:v>
                </c:pt>
                <c:pt idx="11583">
                  <c:v>15.944881889763799</c:v>
                </c:pt>
                <c:pt idx="11584">
                  <c:v>15.946258465943499</c:v>
                </c:pt>
                <c:pt idx="11585">
                  <c:v>15.947635042123199</c:v>
                </c:pt>
                <c:pt idx="11586">
                  <c:v>15.949011618303</c:v>
                </c:pt>
                <c:pt idx="11587">
                  <c:v>15.9503881944827</c:v>
                </c:pt>
                <c:pt idx="11588">
                  <c:v>15.9517647706624</c:v>
                </c:pt>
                <c:pt idx="11589">
                  <c:v>15.9531413468421</c:v>
                </c:pt>
                <c:pt idx="11590">
                  <c:v>15.9545179230219</c:v>
                </c:pt>
                <c:pt idx="11591">
                  <c:v>15.9558944992016</c:v>
                </c:pt>
                <c:pt idx="11592">
                  <c:v>15.9572710753813</c:v>
                </c:pt>
                <c:pt idx="11593">
                  <c:v>15.958647651561</c:v>
                </c:pt>
                <c:pt idx="11594">
                  <c:v>15.960024227740799</c:v>
                </c:pt>
                <c:pt idx="11595">
                  <c:v>15.961400803920499</c:v>
                </c:pt>
                <c:pt idx="11596">
                  <c:v>15.962777380100199</c:v>
                </c:pt>
                <c:pt idx="11597">
                  <c:v>15.964153956279899</c:v>
                </c:pt>
                <c:pt idx="11598">
                  <c:v>15.965530532459701</c:v>
                </c:pt>
                <c:pt idx="11599">
                  <c:v>15.966907108639401</c:v>
                </c:pt>
                <c:pt idx="11600">
                  <c:v>15.968283684819101</c:v>
                </c:pt>
                <c:pt idx="11601">
                  <c:v>15.969660260998801</c:v>
                </c:pt>
                <c:pt idx="11602">
                  <c:v>15.9710368371786</c:v>
                </c:pt>
                <c:pt idx="11603">
                  <c:v>15.9724134133583</c:v>
                </c:pt>
                <c:pt idx="11604">
                  <c:v>15.973789989538</c:v>
                </c:pt>
                <c:pt idx="11605">
                  <c:v>15.9751665657177</c:v>
                </c:pt>
                <c:pt idx="11606">
                  <c:v>15.976543141897499</c:v>
                </c:pt>
                <c:pt idx="11607">
                  <c:v>15.977919718077199</c:v>
                </c:pt>
                <c:pt idx="11608">
                  <c:v>15.979296294256899</c:v>
                </c:pt>
                <c:pt idx="11609">
                  <c:v>15.980672870436701</c:v>
                </c:pt>
                <c:pt idx="11610">
                  <c:v>15.982049446616401</c:v>
                </c:pt>
                <c:pt idx="11611">
                  <c:v>15.983426022796101</c:v>
                </c:pt>
                <c:pt idx="11612">
                  <c:v>15.984802598975801</c:v>
                </c:pt>
                <c:pt idx="11613">
                  <c:v>15.9861791751556</c:v>
                </c:pt>
                <c:pt idx="11614">
                  <c:v>15.9875557513353</c:v>
                </c:pt>
                <c:pt idx="11615">
                  <c:v>15.988932327515</c:v>
                </c:pt>
                <c:pt idx="11616">
                  <c:v>15.9903089036947</c:v>
                </c:pt>
                <c:pt idx="11617">
                  <c:v>15.9916854798745</c:v>
                </c:pt>
                <c:pt idx="11618">
                  <c:v>15.9930620560542</c:v>
                </c:pt>
                <c:pt idx="11619">
                  <c:v>15.9944386322339</c:v>
                </c:pt>
                <c:pt idx="11620">
                  <c:v>15.9958152084136</c:v>
                </c:pt>
                <c:pt idx="11621">
                  <c:v>15.997191784593401</c:v>
                </c:pt>
                <c:pt idx="11622">
                  <c:v>15.998568360773101</c:v>
                </c:pt>
                <c:pt idx="11623">
                  <c:v>15.999944936952801</c:v>
                </c:pt>
                <c:pt idx="11624">
                  <c:v>16.001321513132499</c:v>
                </c:pt>
                <c:pt idx="11625">
                  <c:v>16.0026980893123</c:v>
                </c:pt>
                <c:pt idx="11626">
                  <c:v>16.004074665491999</c:v>
                </c:pt>
                <c:pt idx="11627">
                  <c:v>16.0054512416717</c:v>
                </c:pt>
                <c:pt idx="11628">
                  <c:v>16.006827817851399</c:v>
                </c:pt>
                <c:pt idx="11629">
                  <c:v>16.0082043940312</c:v>
                </c:pt>
                <c:pt idx="11630">
                  <c:v>16.009580970210902</c:v>
                </c:pt>
                <c:pt idx="11631">
                  <c:v>16.0109575463906</c:v>
                </c:pt>
                <c:pt idx="11632">
                  <c:v>16.012334122570302</c:v>
                </c:pt>
                <c:pt idx="11633">
                  <c:v>16.013710698750099</c:v>
                </c:pt>
                <c:pt idx="11634">
                  <c:v>16.015087274929801</c:v>
                </c:pt>
                <c:pt idx="11635">
                  <c:v>16.016463851109499</c:v>
                </c:pt>
                <c:pt idx="11636">
                  <c:v>16.0178404272893</c:v>
                </c:pt>
                <c:pt idx="11637">
                  <c:v>16.019217003468999</c:v>
                </c:pt>
                <c:pt idx="11638">
                  <c:v>16.0205935796487</c:v>
                </c:pt>
                <c:pt idx="11639">
                  <c:v>16.021970155828399</c:v>
                </c:pt>
                <c:pt idx="11640">
                  <c:v>16.0233467320082</c:v>
                </c:pt>
                <c:pt idx="11641">
                  <c:v>16.024723308187902</c:v>
                </c:pt>
                <c:pt idx="11642">
                  <c:v>16.0260998843676</c:v>
                </c:pt>
                <c:pt idx="11643">
                  <c:v>16.027476460547302</c:v>
                </c:pt>
                <c:pt idx="11644">
                  <c:v>16.028853036727099</c:v>
                </c:pt>
                <c:pt idx="11645">
                  <c:v>16.030229612906801</c:v>
                </c:pt>
                <c:pt idx="11646">
                  <c:v>16.031606189086499</c:v>
                </c:pt>
                <c:pt idx="11647">
                  <c:v>16.032982765266201</c:v>
                </c:pt>
                <c:pt idx="11648">
                  <c:v>16.034359341445999</c:v>
                </c:pt>
                <c:pt idx="11649">
                  <c:v>16.035735917625701</c:v>
                </c:pt>
                <c:pt idx="11650">
                  <c:v>16.037112493805399</c:v>
                </c:pt>
                <c:pt idx="11651">
                  <c:v>16.038489069985101</c:v>
                </c:pt>
                <c:pt idx="11652">
                  <c:v>16.039865646164898</c:v>
                </c:pt>
                <c:pt idx="11653">
                  <c:v>16.0412422223446</c:v>
                </c:pt>
                <c:pt idx="11654">
                  <c:v>16.042618798524298</c:v>
                </c:pt>
                <c:pt idx="11655">
                  <c:v>16.043995374704</c:v>
                </c:pt>
                <c:pt idx="11656">
                  <c:v>16.045371950883801</c:v>
                </c:pt>
                <c:pt idx="11657">
                  <c:v>16.0467485270635</c:v>
                </c:pt>
                <c:pt idx="11658">
                  <c:v>16.048125103243201</c:v>
                </c:pt>
                <c:pt idx="11659">
                  <c:v>16.0495016794229</c:v>
                </c:pt>
                <c:pt idx="11660">
                  <c:v>16.050878255602701</c:v>
                </c:pt>
                <c:pt idx="11661">
                  <c:v>16.052254831782399</c:v>
                </c:pt>
                <c:pt idx="11662">
                  <c:v>16.053631407962101</c:v>
                </c:pt>
                <c:pt idx="11663">
                  <c:v>16.055007984141799</c:v>
                </c:pt>
                <c:pt idx="11664">
                  <c:v>16.0563845603216</c:v>
                </c:pt>
                <c:pt idx="11665">
                  <c:v>16.057761136501298</c:v>
                </c:pt>
                <c:pt idx="11666">
                  <c:v>16.059137712681</c:v>
                </c:pt>
                <c:pt idx="11667">
                  <c:v>16.060514288860698</c:v>
                </c:pt>
                <c:pt idx="11668">
                  <c:v>16.0618908650405</c:v>
                </c:pt>
                <c:pt idx="11669">
                  <c:v>16.063267441220201</c:v>
                </c:pt>
                <c:pt idx="11670">
                  <c:v>16.0646440173999</c:v>
                </c:pt>
                <c:pt idx="11671">
                  <c:v>16.066020593579701</c:v>
                </c:pt>
                <c:pt idx="11672">
                  <c:v>16.067397169759399</c:v>
                </c:pt>
                <c:pt idx="11673">
                  <c:v>16.068773745939101</c:v>
                </c:pt>
                <c:pt idx="11674">
                  <c:v>16.070150322118799</c:v>
                </c:pt>
                <c:pt idx="11675">
                  <c:v>16.0715268982986</c:v>
                </c:pt>
                <c:pt idx="11676">
                  <c:v>16.072903474478299</c:v>
                </c:pt>
                <c:pt idx="11677">
                  <c:v>16.074280050658</c:v>
                </c:pt>
                <c:pt idx="11678">
                  <c:v>16.075656626837699</c:v>
                </c:pt>
                <c:pt idx="11679">
                  <c:v>16.0770332030175</c:v>
                </c:pt>
                <c:pt idx="11680">
                  <c:v>16.078409779197202</c:v>
                </c:pt>
                <c:pt idx="11681">
                  <c:v>16.0797863553769</c:v>
                </c:pt>
                <c:pt idx="11682">
                  <c:v>16.081162931556602</c:v>
                </c:pt>
                <c:pt idx="11683">
                  <c:v>16.082539507736399</c:v>
                </c:pt>
                <c:pt idx="11684">
                  <c:v>16.083916083916101</c:v>
                </c:pt>
                <c:pt idx="11685">
                  <c:v>16.085292660095799</c:v>
                </c:pt>
                <c:pt idx="11686">
                  <c:v>16.086669236275501</c:v>
                </c:pt>
                <c:pt idx="11687">
                  <c:v>16.088045812455299</c:v>
                </c:pt>
                <c:pt idx="11688">
                  <c:v>16.089422388635001</c:v>
                </c:pt>
                <c:pt idx="11689">
                  <c:v>16.090798964814699</c:v>
                </c:pt>
                <c:pt idx="11690">
                  <c:v>16.092175540994401</c:v>
                </c:pt>
                <c:pt idx="11691">
                  <c:v>16.093552117174202</c:v>
                </c:pt>
                <c:pt idx="11692">
                  <c:v>16.0949286933539</c:v>
                </c:pt>
                <c:pt idx="11693">
                  <c:v>16.096305269533602</c:v>
                </c:pt>
                <c:pt idx="11694">
                  <c:v>16.0976818457133</c:v>
                </c:pt>
                <c:pt idx="11695">
                  <c:v>16.099058421893101</c:v>
                </c:pt>
                <c:pt idx="11696">
                  <c:v>16.100434998072799</c:v>
                </c:pt>
                <c:pt idx="11697">
                  <c:v>16.101811574252501</c:v>
                </c:pt>
                <c:pt idx="11698">
                  <c:v>16.103188150432199</c:v>
                </c:pt>
                <c:pt idx="11699">
                  <c:v>16.104564726612001</c:v>
                </c:pt>
                <c:pt idx="11700">
                  <c:v>16.105941302791699</c:v>
                </c:pt>
                <c:pt idx="11701">
                  <c:v>16.107317878971401</c:v>
                </c:pt>
                <c:pt idx="11702">
                  <c:v>16.108694455151198</c:v>
                </c:pt>
                <c:pt idx="11703">
                  <c:v>16.1100710313309</c:v>
                </c:pt>
                <c:pt idx="11704">
                  <c:v>16.111447607510598</c:v>
                </c:pt>
                <c:pt idx="11705">
                  <c:v>16.1128241836903</c:v>
                </c:pt>
                <c:pt idx="11706">
                  <c:v>16.114200759870101</c:v>
                </c:pt>
                <c:pt idx="11707">
                  <c:v>16.1155773360498</c:v>
                </c:pt>
                <c:pt idx="11708">
                  <c:v>16.116953912229501</c:v>
                </c:pt>
                <c:pt idx="11709">
                  <c:v>16.1183304884092</c:v>
                </c:pt>
                <c:pt idx="11710">
                  <c:v>16.119707064589001</c:v>
                </c:pt>
                <c:pt idx="11711">
                  <c:v>16.121083640768699</c:v>
                </c:pt>
                <c:pt idx="11712">
                  <c:v>16.122460216948401</c:v>
                </c:pt>
                <c:pt idx="11713">
                  <c:v>16.123836793128099</c:v>
                </c:pt>
                <c:pt idx="11714">
                  <c:v>16.1252133693079</c:v>
                </c:pt>
                <c:pt idx="11715">
                  <c:v>16.126589945487598</c:v>
                </c:pt>
                <c:pt idx="11716">
                  <c:v>16.1279665216673</c:v>
                </c:pt>
                <c:pt idx="11717">
                  <c:v>16.129343097846998</c:v>
                </c:pt>
                <c:pt idx="11718">
                  <c:v>16.1307196740268</c:v>
                </c:pt>
                <c:pt idx="11719">
                  <c:v>16.132096250206502</c:v>
                </c:pt>
                <c:pt idx="11720">
                  <c:v>16.1334728263862</c:v>
                </c:pt>
                <c:pt idx="11721">
                  <c:v>16.134849402565901</c:v>
                </c:pt>
                <c:pt idx="11722">
                  <c:v>16.136225978745699</c:v>
                </c:pt>
                <c:pt idx="11723">
                  <c:v>16.137602554925401</c:v>
                </c:pt>
                <c:pt idx="11724">
                  <c:v>16.138979131105099</c:v>
                </c:pt>
                <c:pt idx="11725">
                  <c:v>16.140355707284801</c:v>
                </c:pt>
                <c:pt idx="11726">
                  <c:v>16.141732283464599</c:v>
                </c:pt>
                <c:pt idx="11727">
                  <c:v>16.1431088596443</c:v>
                </c:pt>
                <c:pt idx="11728">
                  <c:v>16.144485435823999</c:v>
                </c:pt>
                <c:pt idx="11729">
                  <c:v>16.1458620120037</c:v>
                </c:pt>
                <c:pt idx="11730">
                  <c:v>16.147238588183502</c:v>
                </c:pt>
                <c:pt idx="11731">
                  <c:v>16.1486151643632</c:v>
                </c:pt>
                <c:pt idx="11732">
                  <c:v>16.149991740542902</c:v>
                </c:pt>
                <c:pt idx="11733">
                  <c:v>16.151368316722699</c:v>
                </c:pt>
                <c:pt idx="11734">
                  <c:v>16.152744892902401</c:v>
                </c:pt>
                <c:pt idx="11735">
                  <c:v>16.154121469082099</c:v>
                </c:pt>
                <c:pt idx="11736">
                  <c:v>16.155498045261801</c:v>
                </c:pt>
                <c:pt idx="11737">
                  <c:v>16.156874621441599</c:v>
                </c:pt>
                <c:pt idx="11738">
                  <c:v>16.158251197621301</c:v>
                </c:pt>
                <c:pt idx="11739">
                  <c:v>16.159627773800999</c:v>
                </c:pt>
                <c:pt idx="11740">
                  <c:v>16.161004349980701</c:v>
                </c:pt>
                <c:pt idx="11741">
                  <c:v>16.162380926160498</c:v>
                </c:pt>
                <c:pt idx="11742">
                  <c:v>16.1637575023402</c:v>
                </c:pt>
                <c:pt idx="11743">
                  <c:v>16.165134078519898</c:v>
                </c:pt>
                <c:pt idx="11744">
                  <c:v>16.1665106546996</c:v>
                </c:pt>
                <c:pt idx="11745">
                  <c:v>16.167887230879401</c:v>
                </c:pt>
                <c:pt idx="11746">
                  <c:v>16.169263807059099</c:v>
                </c:pt>
                <c:pt idx="11747">
                  <c:v>16.170640383238801</c:v>
                </c:pt>
                <c:pt idx="11748">
                  <c:v>16.172016959418499</c:v>
                </c:pt>
                <c:pt idx="11749">
                  <c:v>16.173393535598301</c:v>
                </c:pt>
                <c:pt idx="11750">
                  <c:v>16.174770111777999</c:v>
                </c:pt>
                <c:pt idx="11751">
                  <c:v>16.176146687957701</c:v>
                </c:pt>
                <c:pt idx="11752">
                  <c:v>16.177523264137399</c:v>
                </c:pt>
                <c:pt idx="11753">
                  <c:v>16.1788998403172</c:v>
                </c:pt>
                <c:pt idx="11754">
                  <c:v>16.180276416496898</c:v>
                </c:pt>
                <c:pt idx="11755">
                  <c:v>16.1816529926766</c:v>
                </c:pt>
                <c:pt idx="11756">
                  <c:v>16.183029568856298</c:v>
                </c:pt>
                <c:pt idx="11757">
                  <c:v>16.1844061450361</c:v>
                </c:pt>
                <c:pt idx="11758">
                  <c:v>16.185782721215801</c:v>
                </c:pt>
                <c:pt idx="11759">
                  <c:v>16.1871592973955</c:v>
                </c:pt>
                <c:pt idx="11760">
                  <c:v>16.188535873575201</c:v>
                </c:pt>
                <c:pt idx="11761">
                  <c:v>16.189912449754999</c:v>
                </c:pt>
                <c:pt idx="11762">
                  <c:v>16.191289025934701</c:v>
                </c:pt>
                <c:pt idx="11763">
                  <c:v>16.192665602114399</c:v>
                </c:pt>
                <c:pt idx="11764">
                  <c:v>16.1940421782942</c:v>
                </c:pt>
                <c:pt idx="11765">
                  <c:v>16.195418754473899</c:v>
                </c:pt>
                <c:pt idx="11766">
                  <c:v>16.1967953306536</c:v>
                </c:pt>
                <c:pt idx="11767">
                  <c:v>16.198171906833299</c:v>
                </c:pt>
                <c:pt idx="11768">
                  <c:v>16.1995484830131</c:v>
                </c:pt>
                <c:pt idx="11769">
                  <c:v>16.200925059192802</c:v>
                </c:pt>
                <c:pt idx="11770">
                  <c:v>16.2023016353725</c:v>
                </c:pt>
                <c:pt idx="11771">
                  <c:v>16.203678211552202</c:v>
                </c:pt>
                <c:pt idx="11772">
                  <c:v>16.205054787731999</c:v>
                </c:pt>
                <c:pt idx="11773">
                  <c:v>16.206431363911701</c:v>
                </c:pt>
                <c:pt idx="11774">
                  <c:v>16.207807940091399</c:v>
                </c:pt>
                <c:pt idx="11775">
                  <c:v>16.209184516271101</c:v>
                </c:pt>
                <c:pt idx="11776">
                  <c:v>16.210561092450899</c:v>
                </c:pt>
                <c:pt idx="11777">
                  <c:v>16.2119376686306</c:v>
                </c:pt>
                <c:pt idx="11778">
                  <c:v>16.213314244810299</c:v>
                </c:pt>
                <c:pt idx="11779">
                  <c:v>16.21469082099</c:v>
                </c:pt>
                <c:pt idx="11780">
                  <c:v>16.216067397169802</c:v>
                </c:pt>
                <c:pt idx="11781">
                  <c:v>16.2174439733495</c:v>
                </c:pt>
                <c:pt idx="11782">
                  <c:v>16.218820549529202</c:v>
                </c:pt>
                <c:pt idx="11783">
                  <c:v>16.2201971257089</c:v>
                </c:pt>
                <c:pt idx="11784">
                  <c:v>16.221573701888701</c:v>
                </c:pt>
                <c:pt idx="11785">
                  <c:v>16.222950278068399</c:v>
                </c:pt>
                <c:pt idx="11786">
                  <c:v>16.224326854248101</c:v>
                </c:pt>
                <c:pt idx="11787">
                  <c:v>16.225703430427799</c:v>
                </c:pt>
                <c:pt idx="11788">
                  <c:v>16.227080006607601</c:v>
                </c:pt>
                <c:pt idx="11789">
                  <c:v>16.228456582787299</c:v>
                </c:pt>
                <c:pt idx="11790">
                  <c:v>16.229833158967001</c:v>
                </c:pt>
                <c:pt idx="11791">
                  <c:v>16.231209735146798</c:v>
                </c:pt>
                <c:pt idx="11792">
                  <c:v>16.2325863113265</c:v>
                </c:pt>
                <c:pt idx="11793">
                  <c:v>16.233962887506198</c:v>
                </c:pt>
                <c:pt idx="11794">
                  <c:v>16.2353394636859</c:v>
                </c:pt>
                <c:pt idx="11795">
                  <c:v>16.236716039865598</c:v>
                </c:pt>
                <c:pt idx="11796">
                  <c:v>16.2380926160454</c:v>
                </c:pt>
                <c:pt idx="11797">
                  <c:v>16.239469192225101</c:v>
                </c:pt>
                <c:pt idx="11798">
                  <c:v>16.2408457684048</c:v>
                </c:pt>
                <c:pt idx="11799">
                  <c:v>16.242222344584601</c:v>
                </c:pt>
                <c:pt idx="11800">
                  <c:v>16.243598920764299</c:v>
                </c:pt>
                <c:pt idx="11801">
                  <c:v>16.244975496944001</c:v>
                </c:pt>
                <c:pt idx="11802">
                  <c:v>16.246352073123699</c:v>
                </c:pt>
                <c:pt idx="11803">
                  <c:v>16.2477286493035</c:v>
                </c:pt>
                <c:pt idx="11804">
                  <c:v>16.249105225483198</c:v>
                </c:pt>
                <c:pt idx="11805">
                  <c:v>16.2504818016629</c:v>
                </c:pt>
                <c:pt idx="11806">
                  <c:v>16.251858377842598</c:v>
                </c:pt>
                <c:pt idx="11807">
                  <c:v>16.2532349540224</c:v>
                </c:pt>
                <c:pt idx="11808">
                  <c:v>16.254611530202101</c:v>
                </c:pt>
                <c:pt idx="11809">
                  <c:v>16.2559881063818</c:v>
                </c:pt>
                <c:pt idx="11810">
                  <c:v>16.257364682561501</c:v>
                </c:pt>
                <c:pt idx="11811">
                  <c:v>16.258741258741299</c:v>
                </c:pt>
                <c:pt idx="11812">
                  <c:v>16.260117834921001</c:v>
                </c:pt>
                <c:pt idx="11813">
                  <c:v>16.261494411100699</c:v>
                </c:pt>
                <c:pt idx="11814">
                  <c:v>16.262870987280401</c:v>
                </c:pt>
                <c:pt idx="11815">
                  <c:v>16.264247563460199</c:v>
                </c:pt>
                <c:pt idx="11816">
                  <c:v>16.2656241396399</c:v>
                </c:pt>
                <c:pt idx="11817">
                  <c:v>16.267000715819599</c:v>
                </c:pt>
                <c:pt idx="11818">
                  <c:v>16.2683772919993</c:v>
                </c:pt>
                <c:pt idx="11819">
                  <c:v>16.269753868179102</c:v>
                </c:pt>
                <c:pt idx="11820">
                  <c:v>16.2711304443588</c:v>
                </c:pt>
                <c:pt idx="11821">
                  <c:v>16.272507020538502</c:v>
                </c:pt>
                <c:pt idx="11822">
                  <c:v>16.2738835967182</c:v>
                </c:pt>
                <c:pt idx="11823">
                  <c:v>16.275260172898001</c:v>
                </c:pt>
                <c:pt idx="11824">
                  <c:v>16.276636749077699</c:v>
                </c:pt>
                <c:pt idx="11825">
                  <c:v>16.278013325257401</c:v>
                </c:pt>
                <c:pt idx="11826">
                  <c:v>16.279389901437199</c:v>
                </c:pt>
                <c:pt idx="11827">
                  <c:v>16.280766477616901</c:v>
                </c:pt>
                <c:pt idx="11828">
                  <c:v>16.282143053796599</c:v>
                </c:pt>
                <c:pt idx="11829">
                  <c:v>16.283519629976301</c:v>
                </c:pt>
                <c:pt idx="11830">
                  <c:v>16.284896206156098</c:v>
                </c:pt>
                <c:pt idx="11831">
                  <c:v>16.2862727823358</c:v>
                </c:pt>
                <c:pt idx="11832">
                  <c:v>16.287649358515502</c:v>
                </c:pt>
                <c:pt idx="11833">
                  <c:v>16.2890259346952</c:v>
                </c:pt>
                <c:pt idx="11834">
                  <c:v>16.290402510875001</c:v>
                </c:pt>
                <c:pt idx="11835">
                  <c:v>16.291779087054699</c:v>
                </c:pt>
                <c:pt idx="11836">
                  <c:v>16.293155663234401</c:v>
                </c:pt>
                <c:pt idx="11837">
                  <c:v>16.294532239414099</c:v>
                </c:pt>
                <c:pt idx="11838">
                  <c:v>16.295908815593901</c:v>
                </c:pt>
                <c:pt idx="11839">
                  <c:v>16.297285391773599</c:v>
                </c:pt>
                <c:pt idx="11840">
                  <c:v>16.298661967953301</c:v>
                </c:pt>
                <c:pt idx="11841">
                  <c:v>16.300038544132999</c:v>
                </c:pt>
                <c:pt idx="11842">
                  <c:v>16.3014151203128</c:v>
                </c:pt>
                <c:pt idx="11843">
                  <c:v>16.302791696492498</c:v>
                </c:pt>
                <c:pt idx="11844">
                  <c:v>16.3041682726722</c:v>
                </c:pt>
                <c:pt idx="11845">
                  <c:v>16.305544848851898</c:v>
                </c:pt>
                <c:pt idx="11846">
                  <c:v>16.3069214250317</c:v>
                </c:pt>
                <c:pt idx="11847">
                  <c:v>16.308298001211401</c:v>
                </c:pt>
                <c:pt idx="11848">
                  <c:v>16.3096745773911</c:v>
                </c:pt>
                <c:pt idx="11849">
                  <c:v>16.311051153570801</c:v>
                </c:pt>
                <c:pt idx="11850">
                  <c:v>16.312427729750599</c:v>
                </c:pt>
                <c:pt idx="11851">
                  <c:v>16.313804305930301</c:v>
                </c:pt>
                <c:pt idx="11852">
                  <c:v>16.315180882109999</c:v>
                </c:pt>
                <c:pt idx="11853">
                  <c:v>16.316557458289701</c:v>
                </c:pt>
                <c:pt idx="11854">
                  <c:v>16.317934034469499</c:v>
                </c:pt>
                <c:pt idx="11855">
                  <c:v>16.3193106106492</c:v>
                </c:pt>
                <c:pt idx="11856">
                  <c:v>16.320687186828899</c:v>
                </c:pt>
                <c:pt idx="11857">
                  <c:v>16.3220637630086</c:v>
                </c:pt>
                <c:pt idx="11858">
                  <c:v>16.323440339188402</c:v>
                </c:pt>
                <c:pt idx="11859">
                  <c:v>16.3248169153681</c:v>
                </c:pt>
                <c:pt idx="11860">
                  <c:v>16.326193491547802</c:v>
                </c:pt>
                <c:pt idx="11861">
                  <c:v>16.327570067727599</c:v>
                </c:pt>
                <c:pt idx="11862">
                  <c:v>16.328946643907301</c:v>
                </c:pt>
                <c:pt idx="11863">
                  <c:v>16.330323220086999</c:v>
                </c:pt>
                <c:pt idx="11864">
                  <c:v>16.331699796266701</c:v>
                </c:pt>
                <c:pt idx="11865">
                  <c:v>16.333076372446499</c:v>
                </c:pt>
                <c:pt idx="11866">
                  <c:v>16.3344529486262</c:v>
                </c:pt>
                <c:pt idx="11867">
                  <c:v>16.335829524805899</c:v>
                </c:pt>
                <c:pt idx="11868">
                  <c:v>16.3372061009856</c:v>
                </c:pt>
                <c:pt idx="11869">
                  <c:v>16.338582677165402</c:v>
                </c:pt>
                <c:pt idx="11870">
                  <c:v>16.3399592533451</c:v>
                </c:pt>
                <c:pt idx="11871">
                  <c:v>16.341335829524802</c:v>
                </c:pt>
                <c:pt idx="11872">
                  <c:v>16.3427124057045</c:v>
                </c:pt>
                <c:pt idx="11873">
                  <c:v>16.344088981884301</c:v>
                </c:pt>
                <c:pt idx="11874">
                  <c:v>16.345465558063999</c:v>
                </c:pt>
                <c:pt idx="11875">
                  <c:v>16.346842134243701</c:v>
                </c:pt>
                <c:pt idx="11876">
                  <c:v>16.348218710423399</c:v>
                </c:pt>
                <c:pt idx="11877">
                  <c:v>16.349595286603201</c:v>
                </c:pt>
                <c:pt idx="11878">
                  <c:v>16.350971862782899</c:v>
                </c:pt>
                <c:pt idx="11879">
                  <c:v>16.352348438962601</c:v>
                </c:pt>
                <c:pt idx="11880">
                  <c:v>16.353725015142299</c:v>
                </c:pt>
                <c:pt idx="11881">
                  <c:v>16.3551015913221</c:v>
                </c:pt>
                <c:pt idx="11882">
                  <c:v>16.356478167501798</c:v>
                </c:pt>
                <c:pt idx="11883">
                  <c:v>16.3578547436815</c:v>
                </c:pt>
                <c:pt idx="11884">
                  <c:v>16.359231319861198</c:v>
                </c:pt>
                <c:pt idx="11885">
                  <c:v>16.360607896041</c:v>
                </c:pt>
                <c:pt idx="11886">
                  <c:v>16.361984472220701</c:v>
                </c:pt>
                <c:pt idx="11887">
                  <c:v>16.3633610484004</c:v>
                </c:pt>
                <c:pt idx="11888">
                  <c:v>16.364737624580101</c:v>
                </c:pt>
                <c:pt idx="11889">
                  <c:v>16.366114200759899</c:v>
                </c:pt>
                <c:pt idx="11890">
                  <c:v>16.367490776939601</c:v>
                </c:pt>
                <c:pt idx="11891">
                  <c:v>16.368867353119299</c:v>
                </c:pt>
                <c:pt idx="11892">
                  <c:v>16.3702439292991</c:v>
                </c:pt>
                <c:pt idx="11893">
                  <c:v>16.371620505478798</c:v>
                </c:pt>
                <c:pt idx="11894">
                  <c:v>16.3729970816585</c:v>
                </c:pt>
                <c:pt idx="11895">
                  <c:v>16.374373657838198</c:v>
                </c:pt>
                <c:pt idx="11896">
                  <c:v>16.375750234018</c:v>
                </c:pt>
                <c:pt idx="11897">
                  <c:v>16.377126810197701</c:v>
                </c:pt>
                <c:pt idx="11898">
                  <c:v>16.3785033863774</c:v>
                </c:pt>
                <c:pt idx="11899">
                  <c:v>16.379879962557101</c:v>
                </c:pt>
                <c:pt idx="11900">
                  <c:v>16.381256538736899</c:v>
                </c:pt>
                <c:pt idx="11901">
                  <c:v>16.382633114916601</c:v>
                </c:pt>
                <c:pt idx="11902">
                  <c:v>16.384009691096299</c:v>
                </c:pt>
                <c:pt idx="11903">
                  <c:v>16.385386267276001</c:v>
                </c:pt>
                <c:pt idx="11904">
                  <c:v>16.386762843455799</c:v>
                </c:pt>
                <c:pt idx="11905">
                  <c:v>16.3881394196355</c:v>
                </c:pt>
                <c:pt idx="11906">
                  <c:v>16.389515995815199</c:v>
                </c:pt>
                <c:pt idx="11907">
                  <c:v>16.3908925719949</c:v>
                </c:pt>
                <c:pt idx="11908">
                  <c:v>16.392269148174702</c:v>
                </c:pt>
                <c:pt idx="11909">
                  <c:v>16.3936457243544</c:v>
                </c:pt>
                <c:pt idx="11910">
                  <c:v>16.395022300534102</c:v>
                </c:pt>
                <c:pt idx="11911">
                  <c:v>16.3963988767138</c:v>
                </c:pt>
                <c:pt idx="11912">
                  <c:v>16.397775452893601</c:v>
                </c:pt>
                <c:pt idx="11913">
                  <c:v>16.399152029073299</c:v>
                </c:pt>
                <c:pt idx="11914">
                  <c:v>16.400528605253001</c:v>
                </c:pt>
                <c:pt idx="11915">
                  <c:v>16.401905181432699</c:v>
                </c:pt>
                <c:pt idx="11916">
                  <c:v>16.403281757612501</c:v>
                </c:pt>
                <c:pt idx="11917">
                  <c:v>16.404658333792199</c:v>
                </c:pt>
                <c:pt idx="11918">
                  <c:v>16.406034909971901</c:v>
                </c:pt>
                <c:pt idx="11919">
                  <c:v>16.407411486151702</c:v>
                </c:pt>
                <c:pt idx="11920">
                  <c:v>16.4087880623314</c:v>
                </c:pt>
                <c:pt idx="11921">
                  <c:v>16.410164638511102</c:v>
                </c:pt>
                <c:pt idx="11922">
                  <c:v>16.4115412146908</c:v>
                </c:pt>
                <c:pt idx="11923">
                  <c:v>16.412917790870502</c:v>
                </c:pt>
                <c:pt idx="11924">
                  <c:v>16.414294367050299</c:v>
                </c:pt>
                <c:pt idx="11925">
                  <c:v>16.415670943230001</c:v>
                </c:pt>
                <c:pt idx="11926">
                  <c:v>16.417047519409699</c:v>
                </c:pt>
                <c:pt idx="11927">
                  <c:v>16.418424095589501</c:v>
                </c:pt>
                <c:pt idx="11928">
                  <c:v>16.419800671769199</c:v>
                </c:pt>
                <c:pt idx="11929">
                  <c:v>16.421177247948901</c:v>
                </c:pt>
                <c:pt idx="11930">
                  <c:v>16.422553824128599</c:v>
                </c:pt>
                <c:pt idx="11931">
                  <c:v>16.4239304003084</c:v>
                </c:pt>
                <c:pt idx="11932">
                  <c:v>16.425306976488098</c:v>
                </c:pt>
                <c:pt idx="11933">
                  <c:v>16.4266835526678</c:v>
                </c:pt>
                <c:pt idx="11934">
                  <c:v>16.428060128847498</c:v>
                </c:pt>
                <c:pt idx="11935">
                  <c:v>16.4294367050273</c:v>
                </c:pt>
                <c:pt idx="11936">
                  <c:v>16.430813281207001</c:v>
                </c:pt>
                <c:pt idx="11937">
                  <c:v>16.4321898573867</c:v>
                </c:pt>
                <c:pt idx="11938">
                  <c:v>16.433566433566401</c:v>
                </c:pt>
                <c:pt idx="11939">
                  <c:v>16.434943009746199</c:v>
                </c:pt>
                <c:pt idx="11940">
                  <c:v>16.436319585925901</c:v>
                </c:pt>
                <c:pt idx="11941">
                  <c:v>16.437696162105599</c:v>
                </c:pt>
                <c:pt idx="11942">
                  <c:v>16.439072738285301</c:v>
                </c:pt>
                <c:pt idx="11943">
                  <c:v>16.440449314465098</c:v>
                </c:pt>
                <c:pt idx="11944">
                  <c:v>16.4418258906448</c:v>
                </c:pt>
                <c:pt idx="11945">
                  <c:v>16.443202466824498</c:v>
                </c:pt>
                <c:pt idx="11946">
                  <c:v>16.4445790430042</c:v>
                </c:pt>
                <c:pt idx="11947">
                  <c:v>16.445955619184002</c:v>
                </c:pt>
                <c:pt idx="11948">
                  <c:v>16.4473321953637</c:v>
                </c:pt>
                <c:pt idx="11949">
                  <c:v>16.448708771543401</c:v>
                </c:pt>
                <c:pt idx="11950">
                  <c:v>16.4500853477231</c:v>
                </c:pt>
                <c:pt idx="11951">
                  <c:v>16.451461923902901</c:v>
                </c:pt>
                <c:pt idx="11952">
                  <c:v>16.452838500082599</c:v>
                </c:pt>
                <c:pt idx="11953">
                  <c:v>16.454215076262301</c:v>
                </c:pt>
                <c:pt idx="11954">
                  <c:v>16.455591652442099</c:v>
                </c:pt>
                <c:pt idx="11955">
                  <c:v>16.4569682286218</c:v>
                </c:pt>
                <c:pt idx="11956">
                  <c:v>16.458344804801499</c:v>
                </c:pt>
                <c:pt idx="11957">
                  <c:v>16.4597213809812</c:v>
                </c:pt>
                <c:pt idx="11958">
                  <c:v>16.461097957161002</c:v>
                </c:pt>
                <c:pt idx="11959">
                  <c:v>16.4624745333407</c:v>
                </c:pt>
                <c:pt idx="11960">
                  <c:v>16.463851109520402</c:v>
                </c:pt>
                <c:pt idx="11961">
                  <c:v>16.4652276857001</c:v>
                </c:pt>
                <c:pt idx="11962">
                  <c:v>16.466604261879901</c:v>
                </c:pt>
                <c:pt idx="11963">
                  <c:v>16.467980838059599</c:v>
                </c:pt>
                <c:pt idx="11964">
                  <c:v>16.469357414239301</c:v>
                </c:pt>
                <c:pt idx="11965">
                  <c:v>16.470733990418999</c:v>
                </c:pt>
                <c:pt idx="11966">
                  <c:v>16.472110566598801</c:v>
                </c:pt>
                <c:pt idx="11967">
                  <c:v>16.473487142778499</c:v>
                </c:pt>
                <c:pt idx="11968">
                  <c:v>16.474863718958201</c:v>
                </c:pt>
                <c:pt idx="11969">
                  <c:v>16.476240295137899</c:v>
                </c:pt>
                <c:pt idx="11970">
                  <c:v>16.4776168713177</c:v>
                </c:pt>
                <c:pt idx="11971">
                  <c:v>16.478993447497398</c:v>
                </c:pt>
                <c:pt idx="11972">
                  <c:v>16.4803700236771</c:v>
                </c:pt>
                <c:pt idx="11973">
                  <c:v>16.481746599856798</c:v>
                </c:pt>
                <c:pt idx="11974">
                  <c:v>16.483123176036599</c:v>
                </c:pt>
                <c:pt idx="11975">
                  <c:v>16.484499752216301</c:v>
                </c:pt>
                <c:pt idx="11976">
                  <c:v>16.485876328395999</c:v>
                </c:pt>
                <c:pt idx="11977">
                  <c:v>16.487252904575701</c:v>
                </c:pt>
                <c:pt idx="11978">
                  <c:v>16.488629480755499</c:v>
                </c:pt>
                <c:pt idx="11979">
                  <c:v>16.490006056935201</c:v>
                </c:pt>
                <c:pt idx="11980">
                  <c:v>16.491382633114899</c:v>
                </c:pt>
                <c:pt idx="11981">
                  <c:v>16.492759209294601</c:v>
                </c:pt>
                <c:pt idx="11982">
                  <c:v>16.494135785474398</c:v>
                </c:pt>
                <c:pt idx="11983">
                  <c:v>16.4955123616541</c:v>
                </c:pt>
                <c:pt idx="11984">
                  <c:v>16.496888937833798</c:v>
                </c:pt>
                <c:pt idx="11985">
                  <c:v>16.4982655140135</c:v>
                </c:pt>
                <c:pt idx="11986">
                  <c:v>16.499642090193301</c:v>
                </c:pt>
                <c:pt idx="11987">
                  <c:v>16.501018666373</c:v>
                </c:pt>
                <c:pt idx="11988">
                  <c:v>16.502395242552701</c:v>
                </c:pt>
                <c:pt idx="11989">
                  <c:v>16.503771818732499</c:v>
                </c:pt>
                <c:pt idx="11990">
                  <c:v>16.505148394912201</c:v>
                </c:pt>
                <c:pt idx="11991">
                  <c:v>16.506524971091899</c:v>
                </c:pt>
                <c:pt idx="11992">
                  <c:v>16.507901547271601</c:v>
                </c:pt>
                <c:pt idx="11993">
                  <c:v>16.509278123451399</c:v>
                </c:pt>
                <c:pt idx="11994">
                  <c:v>16.5106546996311</c:v>
                </c:pt>
                <c:pt idx="11995">
                  <c:v>16.512031275810799</c:v>
                </c:pt>
                <c:pt idx="11996">
                  <c:v>16.5134078519905</c:v>
                </c:pt>
                <c:pt idx="11997">
                  <c:v>16.514784428170302</c:v>
                </c:pt>
                <c:pt idx="11998">
                  <c:v>16.51616100435</c:v>
                </c:pt>
                <c:pt idx="11999">
                  <c:v>16.517537580529702</c:v>
                </c:pt>
                <c:pt idx="12000">
                  <c:v>16.5189141567094</c:v>
                </c:pt>
                <c:pt idx="12001">
                  <c:v>16.520290732889201</c:v>
                </c:pt>
                <c:pt idx="12002">
                  <c:v>16.521667309068899</c:v>
                </c:pt>
                <c:pt idx="12003">
                  <c:v>16.523043885248601</c:v>
                </c:pt>
                <c:pt idx="12004">
                  <c:v>16.524420461428299</c:v>
                </c:pt>
                <c:pt idx="12005">
                  <c:v>16.5257970376081</c:v>
                </c:pt>
                <c:pt idx="12006">
                  <c:v>16.527173613787799</c:v>
                </c:pt>
                <c:pt idx="12007">
                  <c:v>16.5285501899675</c:v>
                </c:pt>
                <c:pt idx="12008">
                  <c:v>16.529926766147199</c:v>
                </c:pt>
                <c:pt idx="12009">
                  <c:v>16.531303342327</c:v>
                </c:pt>
                <c:pt idx="12010">
                  <c:v>16.532679918506702</c:v>
                </c:pt>
                <c:pt idx="12011">
                  <c:v>16.5340564946864</c:v>
                </c:pt>
                <c:pt idx="12012">
                  <c:v>16.535433070866102</c:v>
                </c:pt>
                <c:pt idx="12013">
                  <c:v>16.536809647045899</c:v>
                </c:pt>
                <c:pt idx="12014">
                  <c:v>16.538186223225601</c:v>
                </c:pt>
                <c:pt idx="12015">
                  <c:v>16.539562799405299</c:v>
                </c:pt>
                <c:pt idx="12016">
                  <c:v>16.540939375585001</c:v>
                </c:pt>
                <c:pt idx="12017">
                  <c:v>16.542315951764799</c:v>
                </c:pt>
                <c:pt idx="12018">
                  <c:v>16.543692527944501</c:v>
                </c:pt>
                <c:pt idx="12019">
                  <c:v>16.545069104124199</c:v>
                </c:pt>
                <c:pt idx="12020">
                  <c:v>16.546445680304</c:v>
                </c:pt>
                <c:pt idx="12021">
                  <c:v>16.547822256483698</c:v>
                </c:pt>
                <c:pt idx="12022">
                  <c:v>16.5491988326634</c:v>
                </c:pt>
                <c:pt idx="12023">
                  <c:v>16.550575408843098</c:v>
                </c:pt>
                <c:pt idx="12024">
                  <c:v>16.5519519850229</c:v>
                </c:pt>
                <c:pt idx="12025">
                  <c:v>16.553328561202601</c:v>
                </c:pt>
                <c:pt idx="12026">
                  <c:v>16.5547051373823</c:v>
                </c:pt>
                <c:pt idx="12027">
                  <c:v>16.556081713562001</c:v>
                </c:pt>
                <c:pt idx="12028">
                  <c:v>16.557458289741799</c:v>
                </c:pt>
                <c:pt idx="12029">
                  <c:v>16.558834865921501</c:v>
                </c:pt>
                <c:pt idx="12030">
                  <c:v>16.560211442101199</c:v>
                </c:pt>
                <c:pt idx="12031">
                  <c:v>16.561588018280901</c:v>
                </c:pt>
                <c:pt idx="12032">
                  <c:v>16.562964594460698</c:v>
                </c:pt>
                <c:pt idx="12033">
                  <c:v>16.5643411706404</c:v>
                </c:pt>
                <c:pt idx="12034">
                  <c:v>16.565717746820098</c:v>
                </c:pt>
                <c:pt idx="12035">
                  <c:v>16.5670943229998</c:v>
                </c:pt>
                <c:pt idx="12036">
                  <c:v>16.568470899179601</c:v>
                </c:pt>
                <c:pt idx="12037">
                  <c:v>16.5698474753593</c:v>
                </c:pt>
                <c:pt idx="12038">
                  <c:v>16.571224051539001</c:v>
                </c:pt>
                <c:pt idx="12039">
                  <c:v>16.5726006277187</c:v>
                </c:pt>
                <c:pt idx="12040">
                  <c:v>16.573977203898501</c:v>
                </c:pt>
                <c:pt idx="12041">
                  <c:v>16.575353780078199</c:v>
                </c:pt>
                <c:pt idx="12042">
                  <c:v>16.576730356257901</c:v>
                </c:pt>
                <c:pt idx="12043">
                  <c:v>16.578106932437599</c:v>
                </c:pt>
                <c:pt idx="12044">
                  <c:v>16.5794835086174</c:v>
                </c:pt>
                <c:pt idx="12045">
                  <c:v>16.580860084797099</c:v>
                </c:pt>
                <c:pt idx="12046">
                  <c:v>16.5822366609768</c:v>
                </c:pt>
                <c:pt idx="12047">
                  <c:v>16.583613237156602</c:v>
                </c:pt>
                <c:pt idx="12048">
                  <c:v>16.5849898133363</c:v>
                </c:pt>
                <c:pt idx="12049">
                  <c:v>16.586366389516002</c:v>
                </c:pt>
                <c:pt idx="12050">
                  <c:v>16.5877429656957</c:v>
                </c:pt>
                <c:pt idx="12051">
                  <c:v>16.589119541875501</c:v>
                </c:pt>
                <c:pt idx="12052">
                  <c:v>16.590496118055199</c:v>
                </c:pt>
                <c:pt idx="12053">
                  <c:v>16.591872694234901</c:v>
                </c:pt>
                <c:pt idx="12054">
                  <c:v>16.593249270414599</c:v>
                </c:pt>
                <c:pt idx="12055">
                  <c:v>16.594625846594401</c:v>
                </c:pt>
                <c:pt idx="12056">
                  <c:v>16.596002422774099</c:v>
                </c:pt>
                <c:pt idx="12057">
                  <c:v>16.597378998953801</c:v>
                </c:pt>
                <c:pt idx="12058">
                  <c:v>16.598755575133499</c:v>
                </c:pt>
                <c:pt idx="12059">
                  <c:v>16.6001321513133</c:v>
                </c:pt>
                <c:pt idx="12060">
                  <c:v>16.601508727493002</c:v>
                </c:pt>
                <c:pt idx="12061">
                  <c:v>16.6028853036727</c:v>
                </c:pt>
                <c:pt idx="12062">
                  <c:v>16.604261879852402</c:v>
                </c:pt>
                <c:pt idx="12063">
                  <c:v>16.605638456032199</c:v>
                </c:pt>
                <c:pt idx="12064">
                  <c:v>16.607015032211901</c:v>
                </c:pt>
                <c:pt idx="12065">
                  <c:v>16.608391608391599</c:v>
                </c:pt>
                <c:pt idx="12066">
                  <c:v>16.609768184571301</c:v>
                </c:pt>
                <c:pt idx="12067">
                  <c:v>16.611144760751099</c:v>
                </c:pt>
                <c:pt idx="12068">
                  <c:v>16.612521336930801</c:v>
                </c:pt>
                <c:pt idx="12069">
                  <c:v>16.613897913110499</c:v>
                </c:pt>
                <c:pt idx="12070">
                  <c:v>16.615274489290201</c:v>
                </c:pt>
                <c:pt idx="12071">
                  <c:v>16.616651065469998</c:v>
                </c:pt>
                <c:pt idx="12072">
                  <c:v>16.6180276416497</c:v>
                </c:pt>
                <c:pt idx="12073">
                  <c:v>16.619404217829398</c:v>
                </c:pt>
                <c:pt idx="12074">
                  <c:v>16.6207807940091</c:v>
                </c:pt>
                <c:pt idx="12075">
                  <c:v>16.622157370188901</c:v>
                </c:pt>
                <c:pt idx="12076">
                  <c:v>16.6235339463686</c:v>
                </c:pt>
                <c:pt idx="12077">
                  <c:v>16.624910522548301</c:v>
                </c:pt>
                <c:pt idx="12078">
                  <c:v>16.626287098728099</c:v>
                </c:pt>
                <c:pt idx="12079">
                  <c:v>16.627663674907801</c:v>
                </c:pt>
                <c:pt idx="12080">
                  <c:v>16.629040251087499</c:v>
                </c:pt>
                <c:pt idx="12081">
                  <c:v>16.630416827267201</c:v>
                </c:pt>
                <c:pt idx="12082">
                  <c:v>16.631793403446999</c:v>
                </c:pt>
                <c:pt idx="12083">
                  <c:v>16.6331699796267</c:v>
                </c:pt>
                <c:pt idx="12084">
                  <c:v>16.634546555806399</c:v>
                </c:pt>
                <c:pt idx="12085">
                  <c:v>16.6359231319861</c:v>
                </c:pt>
                <c:pt idx="12086">
                  <c:v>16.637299708165902</c:v>
                </c:pt>
                <c:pt idx="12087">
                  <c:v>16.6386762843456</c:v>
                </c:pt>
                <c:pt idx="12088">
                  <c:v>16.640052860525302</c:v>
                </c:pt>
                <c:pt idx="12089">
                  <c:v>16.641429436705</c:v>
                </c:pt>
                <c:pt idx="12090">
                  <c:v>16.642806012884801</c:v>
                </c:pt>
                <c:pt idx="12091">
                  <c:v>16.644182589064499</c:v>
                </c:pt>
                <c:pt idx="12092">
                  <c:v>16.645559165244201</c:v>
                </c:pt>
                <c:pt idx="12093">
                  <c:v>16.646935741423899</c:v>
                </c:pt>
                <c:pt idx="12094">
                  <c:v>16.6483123176037</c:v>
                </c:pt>
                <c:pt idx="12095">
                  <c:v>16.649688893783399</c:v>
                </c:pt>
                <c:pt idx="12096">
                  <c:v>16.6510654699631</c:v>
                </c:pt>
                <c:pt idx="12097">
                  <c:v>16.652442046142799</c:v>
                </c:pt>
                <c:pt idx="12098">
                  <c:v>16.6538186223226</c:v>
                </c:pt>
                <c:pt idx="12099">
                  <c:v>16.655195198502302</c:v>
                </c:pt>
                <c:pt idx="12100">
                  <c:v>16.656571774682</c:v>
                </c:pt>
                <c:pt idx="12101">
                  <c:v>16.657948350861702</c:v>
                </c:pt>
                <c:pt idx="12102">
                  <c:v>16.659324927041499</c:v>
                </c:pt>
                <c:pt idx="12103">
                  <c:v>16.660701503221201</c:v>
                </c:pt>
                <c:pt idx="12104">
                  <c:v>16.662078079400899</c:v>
                </c:pt>
                <c:pt idx="12105">
                  <c:v>16.663454655580601</c:v>
                </c:pt>
                <c:pt idx="12106">
                  <c:v>16.664831231760399</c:v>
                </c:pt>
                <c:pt idx="12107">
                  <c:v>16.666207807940101</c:v>
                </c:pt>
                <c:pt idx="12108">
                  <c:v>16.667584384119799</c:v>
                </c:pt>
                <c:pt idx="12109">
                  <c:v>16.668960960299501</c:v>
                </c:pt>
                <c:pt idx="12110">
                  <c:v>16.670337536479298</c:v>
                </c:pt>
                <c:pt idx="12111">
                  <c:v>16.671714112659</c:v>
                </c:pt>
                <c:pt idx="12112">
                  <c:v>16.673090688838698</c:v>
                </c:pt>
                <c:pt idx="12113">
                  <c:v>16.6744672650185</c:v>
                </c:pt>
                <c:pt idx="12114">
                  <c:v>16.675843841198201</c:v>
                </c:pt>
                <c:pt idx="12115">
                  <c:v>16.6772204173779</c:v>
                </c:pt>
                <c:pt idx="12116">
                  <c:v>16.678596993557601</c:v>
                </c:pt>
                <c:pt idx="12117">
                  <c:v>16.679973569737399</c:v>
                </c:pt>
                <c:pt idx="12118">
                  <c:v>16.681350145917101</c:v>
                </c:pt>
                <c:pt idx="12119">
                  <c:v>16.682726722096799</c:v>
                </c:pt>
                <c:pt idx="12120">
                  <c:v>16.684103298276501</c:v>
                </c:pt>
                <c:pt idx="12121">
                  <c:v>16.685479874456298</c:v>
                </c:pt>
                <c:pt idx="12122">
                  <c:v>16.686856450636</c:v>
                </c:pt>
                <c:pt idx="12123">
                  <c:v>16.688233026815698</c:v>
                </c:pt>
                <c:pt idx="12124">
                  <c:v>16.6896096029954</c:v>
                </c:pt>
                <c:pt idx="12125">
                  <c:v>16.690986179175201</c:v>
                </c:pt>
                <c:pt idx="12126">
                  <c:v>16.6923627553549</c:v>
                </c:pt>
                <c:pt idx="12127">
                  <c:v>16.693739331534601</c:v>
                </c:pt>
                <c:pt idx="12128">
                  <c:v>16.6951159077143</c:v>
                </c:pt>
                <c:pt idx="12129">
                  <c:v>16.696492483894101</c:v>
                </c:pt>
                <c:pt idx="12130">
                  <c:v>16.697869060073799</c:v>
                </c:pt>
                <c:pt idx="12131">
                  <c:v>16.699245636253501</c:v>
                </c:pt>
                <c:pt idx="12132">
                  <c:v>16.700622212433199</c:v>
                </c:pt>
                <c:pt idx="12133">
                  <c:v>16.701998788613</c:v>
                </c:pt>
                <c:pt idx="12134">
                  <c:v>16.703375364792699</c:v>
                </c:pt>
                <c:pt idx="12135">
                  <c:v>16.7047519409724</c:v>
                </c:pt>
                <c:pt idx="12136">
                  <c:v>16.706128517152099</c:v>
                </c:pt>
                <c:pt idx="12137">
                  <c:v>16.7075050933319</c:v>
                </c:pt>
                <c:pt idx="12138">
                  <c:v>16.708881669511602</c:v>
                </c:pt>
                <c:pt idx="12139">
                  <c:v>16.7102582456913</c:v>
                </c:pt>
                <c:pt idx="12140">
                  <c:v>16.711634821871002</c:v>
                </c:pt>
                <c:pt idx="12141">
                  <c:v>16.713011398050799</c:v>
                </c:pt>
                <c:pt idx="12142">
                  <c:v>16.714387974230501</c:v>
                </c:pt>
                <c:pt idx="12143">
                  <c:v>16.715764550410199</c:v>
                </c:pt>
                <c:pt idx="12144">
                  <c:v>16.717141126589901</c:v>
                </c:pt>
                <c:pt idx="12145">
                  <c:v>16.718517702769699</c:v>
                </c:pt>
                <c:pt idx="12146">
                  <c:v>16.719894278949401</c:v>
                </c:pt>
                <c:pt idx="12147">
                  <c:v>16.721270855129099</c:v>
                </c:pt>
                <c:pt idx="12148">
                  <c:v>16.7226474313089</c:v>
                </c:pt>
                <c:pt idx="12149">
                  <c:v>16.724024007488602</c:v>
                </c:pt>
                <c:pt idx="12150">
                  <c:v>16.7254005836683</c:v>
                </c:pt>
                <c:pt idx="12151">
                  <c:v>16.726777159848002</c:v>
                </c:pt>
                <c:pt idx="12152">
                  <c:v>16.728153736027799</c:v>
                </c:pt>
                <c:pt idx="12153">
                  <c:v>16.729530312207501</c:v>
                </c:pt>
                <c:pt idx="12154">
                  <c:v>16.730906888387199</c:v>
                </c:pt>
                <c:pt idx="12155">
                  <c:v>16.732283464566901</c:v>
                </c:pt>
                <c:pt idx="12156">
                  <c:v>16.733660040746699</c:v>
                </c:pt>
                <c:pt idx="12157">
                  <c:v>16.735036616926401</c:v>
                </c:pt>
                <c:pt idx="12158">
                  <c:v>16.736413193106099</c:v>
                </c:pt>
                <c:pt idx="12159">
                  <c:v>16.737789769285801</c:v>
                </c:pt>
                <c:pt idx="12160">
                  <c:v>16.739166345465598</c:v>
                </c:pt>
                <c:pt idx="12161">
                  <c:v>16.7405429216453</c:v>
                </c:pt>
                <c:pt idx="12162">
                  <c:v>16.741919497824998</c:v>
                </c:pt>
                <c:pt idx="12163">
                  <c:v>16.7432960740047</c:v>
                </c:pt>
                <c:pt idx="12164">
                  <c:v>16.744672650184501</c:v>
                </c:pt>
                <c:pt idx="12165">
                  <c:v>16.7460492263642</c:v>
                </c:pt>
                <c:pt idx="12166">
                  <c:v>16.747425802543901</c:v>
                </c:pt>
                <c:pt idx="12167">
                  <c:v>16.7488023787236</c:v>
                </c:pt>
                <c:pt idx="12168">
                  <c:v>16.750178954903401</c:v>
                </c:pt>
                <c:pt idx="12169">
                  <c:v>16.751555531083099</c:v>
                </c:pt>
                <c:pt idx="12170">
                  <c:v>16.752932107262801</c:v>
                </c:pt>
                <c:pt idx="12171">
                  <c:v>16.754308683442499</c:v>
                </c:pt>
                <c:pt idx="12172">
                  <c:v>16.7556852596223</c:v>
                </c:pt>
                <c:pt idx="12173">
                  <c:v>16.757061835801998</c:v>
                </c:pt>
                <c:pt idx="12174">
                  <c:v>16.7584384119817</c:v>
                </c:pt>
                <c:pt idx="12175">
                  <c:v>16.759814988161502</c:v>
                </c:pt>
                <c:pt idx="12176">
                  <c:v>16.7611915643412</c:v>
                </c:pt>
                <c:pt idx="12177">
                  <c:v>16.762568140520901</c:v>
                </c:pt>
                <c:pt idx="12178">
                  <c:v>16.7639447167006</c:v>
                </c:pt>
                <c:pt idx="12179">
                  <c:v>16.765321292880401</c:v>
                </c:pt>
                <c:pt idx="12180">
                  <c:v>16.766697869060099</c:v>
                </c:pt>
                <c:pt idx="12181">
                  <c:v>16.768074445239801</c:v>
                </c:pt>
                <c:pt idx="12182">
                  <c:v>16.769451021419499</c:v>
                </c:pt>
                <c:pt idx="12183">
                  <c:v>16.7708275975993</c:v>
                </c:pt>
                <c:pt idx="12184">
                  <c:v>16.772204173778999</c:v>
                </c:pt>
                <c:pt idx="12185">
                  <c:v>16.7735807499587</c:v>
                </c:pt>
                <c:pt idx="12186">
                  <c:v>16.774957326138399</c:v>
                </c:pt>
                <c:pt idx="12187">
                  <c:v>16.7763339023182</c:v>
                </c:pt>
                <c:pt idx="12188">
                  <c:v>16.777710478497902</c:v>
                </c:pt>
                <c:pt idx="12189">
                  <c:v>16.7790870546776</c:v>
                </c:pt>
                <c:pt idx="12190">
                  <c:v>16.780463630857302</c:v>
                </c:pt>
                <c:pt idx="12191">
                  <c:v>16.781840207037099</c:v>
                </c:pt>
                <c:pt idx="12192">
                  <c:v>16.783216783216801</c:v>
                </c:pt>
                <c:pt idx="12193">
                  <c:v>16.784593359396499</c:v>
                </c:pt>
                <c:pt idx="12194">
                  <c:v>16.785969935576201</c:v>
                </c:pt>
                <c:pt idx="12195">
                  <c:v>16.787346511755999</c:v>
                </c:pt>
                <c:pt idx="12196">
                  <c:v>16.788723087935701</c:v>
                </c:pt>
                <c:pt idx="12197">
                  <c:v>16.790099664115399</c:v>
                </c:pt>
                <c:pt idx="12198">
                  <c:v>16.791476240295101</c:v>
                </c:pt>
                <c:pt idx="12199">
                  <c:v>16.792852816474898</c:v>
                </c:pt>
                <c:pt idx="12200">
                  <c:v>16.7942293926546</c:v>
                </c:pt>
                <c:pt idx="12201">
                  <c:v>16.795605968834298</c:v>
                </c:pt>
                <c:pt idx="12202">
                  <c:v>16.796982545014</c:v>
                </c:pt>
                <c:pt idx="12203">
                  <c:v>16.798359121193801</c:v>
                </c:pt>
                <c:pt idx="12204">
                  <c:v>16.799735697373499</c:v>
                </c:pt>
                <c:pt idx="12205">
                  <c:v>16.801112273553201</c:v>
                </c:pt>
                <c:pt idx="12206">
                  <c:v>16.802488849732999</c:v>
                </c:pt>
                <c:pt idx="12207">
                  <c:v>16.803865425912701</c:v>
                </c:pt>
                <c:pt idx="12208">
                  <c:v>16.805242002092399</c:v>
                </c:pt>
                <c:pt idx="12209">
                  <c:v>16.806618578272101</c:v>
                </c:pt>
                <c:pt idx="12210">
                  <c:v>16.807995154451898</c:v>
                </c:pt>
                <c:pt idx="12211">
                  <c:v>16.8093717306316</c:v>
                </c:pt>
                <c:pt idx="12212">
                  <c:v>16.810748306811298</c:v>
                </c:pt>
                <c:pt idx="12213">
                  <c:v>16.812124882991</c:v>
                </c:pt>
                <c:pt idx="12214">
                  <c:v>16.813501459170801</c:v>
                </c:pt>
                <c:pt idx="12215">
                  <c:v>16.8148780353505</c:v>
                </c:pt>
                <c:pt idx="12216">
                  <c:v>16.816254611530201</c:v>
                </c:pt>
                <c:pt idx="12217">
                  <c:v>16.8176311877099</c:v>
                </c:pt>
                <c:pt idx="12218">
                  <c:v>16.819007763889701</c:v>
                </c:pt>
                <c:pt idx="12219">
                  <c:v>16.820384340069399</c:v>
                </c:pt>
                <c:pt idx="12220">
                  <c:v>16.821760916249101</c:v>
                </c:pt>
                <c:pt idx="12221">
                  <c:v>16.823137492428799</c:v>
                </c:pt>
                <c:pt idx="12222">
                  <c:v>16.8245140686086</c:v>
                </c:pt>
                <c:pt idx="12223">
                  <c:v>16.825890644788299</c:v>
                </c:pt>
                <c:pt idx="12224">
                  <c:v>16.827267220968</c:v>
                </c:pt>
                <c:pt idx="12225">
                  <c:v>16.828643797147699</c:v>
                </c:pt>
                <c:pt idx="12226">
                  <c:v>16.8300203733275</c:v>
                </c:pt>
                <c:pt idx="12227">
                  <c:v>16.831396949507202</c:v>
                </c:pt>
                <c:pt idx="12228">
                  <c:v>16.8327735256869</c:v>
                </c:pt>
                <c:pt idx="12229">
                  <c:v>16.834150101866602</c:v>
                </c:pt>
                <c:pt idx="12230">
                  <c:v>16.835526678046399</c:v>
                </c:pt>
                <c:pt idx="12231">
                  <c:v>16.836903254226101</c:v>
                </c:pt>
                <c:pt idx="12232">
                  <c:v>16.838279830405799</c:v>
                </c:pt>
                <c:pt idx="12233">
                  <c:v>16.839656406585501</c:v>
                </c:pt>
                <c:pt idx="12234">
                  <c:v>16.841032982765299</c:v>
                </c:pt>
                <c:pt idx="12235">
                  <c:v>16.842409558945</c:v>
                </c:pt>
                <c:pt idx="12236">
                  <c:v>16.843786135124699</c:v>
                </c:pt>
                <c:pt idx="12237">
                  <c:v>16.8451627113044</c:v>
                </c:pt>
                <c:pt idx="12238">
                  <c:v>16.846539287484202</c:v>
                </c:pt>
                <c:pt idx="12239">
                  <c:v>16.8479158636639</c:v>
                </c:pt>
                <c:pt idx="12240">
                  <c:v>16.849292439843602</c:v>
                </c:pt>
                <c:pt idx="12241">
                  <c:v>16.850669016023399</c:v>
                </c:pt>
                <c:pt idx="12242">
                  <c:v>16.852045592203101</c:v>
                </c:pt>
                <c:pt idx="12243">
                  <c:v>16.853422168382799</c:v>
                </c:pt>
                <c:pt idx="12244">
                  <c:v>16.854798744562501</c:v>
                </c:pt>
                <c:pt idx="12245">
                  <c:v>16.856175320742299</c:v>
                </c:pt>
                <c:pt idx="12246">
                  <c:v>16.857551896922001</c:v>
                </c:pt>
                <c:pt idx="12247">
                  <c:v>16.858928473101699</c:v>
                </c:pt>
                <c:pt idx="12248">
                  <c:v>16.860305049281401</c:v>
                </c:pt>
                <c:pt idx="12249">
                  <c:v>16.861681625461198</c:v>
                </c:pt>
                <c:pt idx="12250">
                  <c:v>16.8630582016409</c:v>
                </c:pt>
                <c:pt idx="12251">
                  <c:v>16.864434777820598</c:v>
                </c:pt>
                <c:pt idx="12252">
                  <c:v>16.8658113540003</c:v>
                </c:pt>
                <c:pt idx="12253">
                  <c:v>16.867187930180101</c:v>
                </c:pt>
                <c:pt idx="12254">
                  <c:v>16.8685645063598</c:v>
                </c:pt>
                <c:pt idx="12255">
                  <c:v>16.869941082539501</c:v>
                </c:pt>
                <c:pt idx="12256">
                  <c:v>16.8713176587192</c:v>
                </c:pt>
                <c:pt idx="12257">
                  <c:v>16.872694234899001</c:v>
                </c:pt>
                <c:pt idx="12258">
                  <c:v>16.874070811078699</c:v>
                </c:pt>
                <c:pt idx="12259">
                  <c:v>16.875447387258401</c:v>
                </c:pt>
                <c:pt idx="12260">
                  <c:v>16.876823963438099</c:v>
                </c:pt>
                <c:pt idx="12261">
                  <c:v>16.8782005396179</c:v>
                </c:pt>
                <c:pt idx="12262">
                  <c:v>16.879577115797598</c:v>
                </c:pt>
                <c:pt idx="12263">
                  <c:v>16.8809536919773</c:v>
                </c:pt>
                <c:pt idx="12264">
                  <c:v>16.882330268156998</c:v>
                </c:pt>
                <c:pt idx="12265">
                  <c:v>16.8837068443368</c:v>
                </c:pt>
                <c:pt idx="12266">
                  <c:v>16.885083420516501</c:v>
                </c:pt>
                <c:pt idx="12267">
                  <c:v>16.8864599966962</c:v>
                </c:pt>
                <c:pt idx="12268">
                  <c:v>16.887836572875901</c:v>
                </c:pt>
                <c:pt idx="12269">
                  <c:v>16.889213149055699</c:v>
                </c:pt>
                <c:pt idx="12270">
                  <c:v>16.890589725235401</c:v>
                </c:pt>
                <c:pt idx="12271">
                  <c:v>16.891966301415099</c:v>
                </c:pt>
                <c:pt idx="12272">
                  <c:v>16.893342877594801</c:v>
                </c:pt>
                <c:pt idx="12273">
                  <c:v>16.894719453774599</c:v>
                </c:pt>
                <c:pt idx="12274">
                  <c:v>16.8960960299543</c:v>
                </c:pt>
                <c:pt idx="12275">
                  <c:v>16.897472606133999</c:v>
                </c:pt>
                <c:pt idx="12276">
                  <c:v>16.8988491823138</c:v>
                </c:pt>
                <c:pt idx="12277">
                  <c:v>16.900225758493502</c:v>
                </c:pt>
                <c:pt idx="12278">
                  <c:v>16.9016023346732</c:v>
                </c:pt>
                <c:pt idx="12279">
                  <c:v>16.902978910852902</c:v>
                </c:pt>
                <c:pt idx="12280">
                  <c:v>16.904355487032699</c:v>
                </c:pt>
                <c:pt idx="12281">
                  <c:v>16.905732063212401</c:v>
                </c:pt>
                <c:pt idx="12282">
                  <c:v>16.907108639392099</c:v>
                </c:pt>
                <c:pt idx="12283">
                  <c:v>16.908485215571801</c:v>
                </c:pt>
                <c:pt idx="12284">
                  <c:v>16.909861791751599</c:v>
                </c:pt>
                <c:pt idx="12285">
                  <c:v>16.911238367931301</c:v>
                </c:pt>
                <c:pt idx="12286">
                  <c:v>16.912614944110999</c:v>
                </c:pt>
                <c:pt idx="12287">
                  <c:v>16.913991520290701</c:v>
                </c:pt>
                <c:pt idx="12288">
                  <c:v>16.915368096470502</c:v>
                </c:pt>
                <c:pt idx="12289">
                  <c:v>16.9167446726502</c:v>
                </c:pt>
                <c:pt idx="12290">
                  <c:v>16.918121248829902</c:v>
                </c:pt>
                <c:pt idx="12291">
                  <c:v>16.9194978250096</c:v>
                </c:pt>
                <c:pt idx="12292">
                  <c:v>16.920874401189401</c:v>
                </c:pt>
                <c:pt idx="12293">
                  <c:v>16.922250977369099</c:v>
                </c:pt>
                <c:pt idx="12294">
                  <c:v>16.923627553548801</c:v>
                </c:pt>
                <c:pt idx="12295">
                  <c:v>16.925004129728499</c:v>
                </c:pt>
                <c:pt idx="12296">
                  <c:v>16.926380705908301</c:v>
                </c:pt>
                <c:pt idx="12297">
                  <c:v>16.927757282087999</c:v>
                </c:pt>
                <c:pt idx="12298">
                  <c:v>16.929133858267701</c:v>
                </c:pt>
                <c:pt idx="12299">
                  <c:v>16.930510434447399</c:v>
                </c:pt>
                <c:pt idx="12300">
                  <c:v>16.9318870106272</c:v>
                </c:pt>
                <c:pt idx="12301">
                  <c:v>16.933263586806898</c:v>
                </c:pt>
                <c:pt idx="12302">
                  <c:v>16.9346401629866</c:v>
                </c:pt>
                <c:pt idx="12303">
                  <c:v>16.936016739166401</c:v>
                </c:pt>
                <c:pt idx="12304">
                  <c:v>16.9373933153461</c:v>
                </c:pt>
                <c:pt idx="12305">
                  <c:v>16.938769891525801</c:v>
                </c:pt>
                <c:pt idx="12306">
                  <c:v>16.9401464677055</c:v>
                </c:pt>
                <c:pt idx="12307">
                  <c:v>16.941523043885301</c:v>
                </c:pt>
                <c:pt idx="12308">
                  <c:v>16.942899620064999</c:v>
                </c:pt>
                <c:pt idx="12309">
                  <c:v>16.944276196244701</c:v>
                </c:pt>
                <c:pt idx="12310">
                  <c:v>16.945652772424399</c:v>
                </c:pt>
                <c:pt idx="12311">
                  <c:v>16.9470293486042</c:v>
                </c:pt>
                <c:pt idx="12312">
                  <c:v>16.948405924783899</c:v>
                </c:pt>
                <c:pt idx="12313">
                  <c:v>16.9497825009636</c:v>
                </c:pt>
                <c:pt idx="12314">
                  <c:v>16.951159077143299</c:v>
                </c:pt>
                <c:pt idx="12315">
                  <c:v>16.9525356533231</c:v>
                </c:pt>
                <c:pt idx="12316">
                  <c:v>16.953912229502802</c:v>
                </c:pt>
                <c:pt idx="12317">
                  <c:v>16.9552888056825</c:v>
                </c:pt>
                <c:pt idx="12318">
                  <c:v>16.956665381862202</c:v>
                </c:pt>
                <c:pt idx="12319">
                  <c:v>16.958041958041999</c:v>
                </c:pt>
                <c:pt idx="12320">
                  <c:v>16.959418534221701</c:v>
                </c:pt>
                <c:pt idx="12321">
                  <c:v>16.960795110401399</c:v>
                </c:pt>
                <c:pt idx="12322">
                  <c:v>16.962171686581101</c:v>
                </c:pt>
                <c:pt idx="12323">
                  <c:v>16.963548262760899</c:v>
                </c:pt>
                <c:pt idx="12324">
                  <c:v>16.9649248389406</c:v>
                </c:pt>
                <c:pt idx="12325">
                  <c:v>16.966301415120299</c:v>
                </c:pt>
                <c:pt idx="12326">
                  <c:v>16.9676779913</c:v>
                </c:pt>
                <c:pt idx="12327">
                  <c:v>16.969054567479802</c:v>
                </c:pt>
                <c:pt idx="12328">
                  <c:v>16.9704311436595</c:v>
                </c:pt>
                <c:pt idx="12329">
                  <c:v>16.971807719839202</c:v>
                </c:pt>
                <c:pt idx="12330">
                  <c:v>16.9731842960189</c:v>
                </c:pt>
                <c:pt idx="12331">
                  <c:v>16.974560872198701</c:v>
                </c:pt>
                <c:pt idx="12332">
                  <c:v>16.975937448378399</c:v>
                </c:pt>
                <c:pt idx="12333">
                  <c:v>16.977314024558101</c:v>
                </c:pt>
                <c:pt idx="12334">
                  <c:v>16.978690600737899</c:v>
                </c:pt>
                <c:pt idx="12335">
                  <c:v>16.980067176917601</c:v>
                </c:pt>
                <c:pt idx="12336">
                  <c:v>16.981443753097299</c:v>
                </c:pt>
                <c:pt idx="12337">
                  <c:v>16.982820329277001</c:v>
                </c:pt>
                <c:pt idx="12338">
                  <c:v>16.984196905456798</c:v>
                </c:pt>
                <c:pt idx="12339">
                  <c:v>16.9855734816365</c:v>
                </c:pt>
                <c:pt idx="12340">
                  <c:v>16.986950057816198</c:v>
                </c:pt>
                <c:pt idx="12341">
                  <c:v>16.9883266339959</c:v>
                </c:pt>
                <c:pt idx="12342">
                  <c:v>16.989703210175701</c:v>
                </c:pt>
                <c:pt idx="12343">
                  <c:v>16.9910797863554</c:v>
                </c:pt>
                <c:pt idx="12344">
                  <c:v>16.992456362535101</c:v>
                </c:pt>
                <c:pt idx="12345">
                  <c:v>16.993832938714799</c:v>
                </c:pt>
                <c:pt idx="12346">
                  <c:v>16.995209514894601</c:v>
                </c:pt>
                <c:pt idx="12347">
                  <c:v>16.996586091074299</c:v>
                </c:pt>
                <c:pt idx="12348">
                  <c:v>16.997962667254001</c:v>
                </c:pt>
                <c:pt idx="12349">
                  <c:v>16.999339243433699</c:v>
                </c:pt>
                <c:pt idx="12350">
                  <c:v>17.0007158196135</c:v>
                </c:pt>
                <c:pt idx="12351">
                  <c:v>17.002092395793198</c:v>
                </c:pt>
                <c:pt idx="12352">
                  <c:v>17.0034689719729</c:v>
                </c:pt>
                <c:pt idx="12353">
                  <c:v>17.004845548152598</c:v>
                </c:pt>
                <c:pt idx="12354">
                  <c:v>17.0062221243324</c:v>
                </c:pt>
                <c:pt idx="12355">
                  <c:v>17.007598700512101</c:v>
                </c:pt>
                <c:pt idx="12356">
                  <c:v>17.0089752766918</c:v>
                </c:pt>
                <c:pt idx="12357">
                  <c:v>17.010351852871501</c:v>
                </c:pt>
                <c:pt idx="12358">
                  <c:v>17.011728429051299</c:v>
                </c:pt>
                <c:pt idx="12359">
                  <c:v>17.013105005231001</c:v>
                </c:pt>
                <c:pt idx="12360">
                  <c:v>17.014481581410699</c:v>
                </c:pt>
                <c:pt idx="12361">
                  <c:v>17.015858157590401</c:v>
                </c:pt>
                <c:pt idx="12362">
                  <c:v>17.017234733770199</c:v>
                </c:pt>
                <c:pt idx="12363">
                  <c:v>17.0186113099499</c:v>
                </c:pt>
                <c:pt idx="12364">
                  <c:v>17.019987886129599</c:v>
                </c:pt>
                <c:pt idx="12365">
                  <c:v>17.0213644623094</c:v>
                </c:pt>
                <c:pt idx="12366">
                  <c:v>17.022741038489102</c:v>
                </c:pt>
                <c:pt idx="12367">
                  <c:v>17.0241176146688</c:v>
                </c:pt>
                <c:pt idx="12368">
                  <c:v>17.025494190848502</c:v>
                </c:pt>
                <c:pt idx="12369">
                  <c:v>17.026870767028299</c:v>
                </c:pt>
                <c:pt idx="12370">
                  <c:v>17.028247343208001</c:v>
                </c:pt>
                <c:pt idx="12371">
                  <c:v>17.029623919387699</c:v>
                </c:pt>
                <c:pt idx="12372">
                  <c:v>17.031000495567401</c:v>
                </c:pt>
                <c:pt idx="12373">
                  <c:v>17.032377071747199</c:v>
                </c:pt>
                <c:pt idx="12374">
                  <c:v>17.0337536479269</c:v>
                </c:pt>
                <c:pt idx="12375">
                  <c:v>17.035130224106599</c:v>
                </c:pt>
                <c:pt idx="12376">
                  <c:v>17.0365068002863</c:v>
                </c:pt>
                <c:pt idx="12377">
                  <c:v>17.037883376466102</c:v>
                </c:pt>
                <c:pt idx="12378">
                  <c:v>17.0392599526458</c:v>
                </c:pt>
                <c:pt idx="12379">
                  <c:v>17.040636528825502</c:v>
                </c:pt>
                <c:pt idx="12380">
                  <c:v>17.0420131050052</c:v>
                </c:pt>
                <c:pt idx="12381">
                  <c:v>17.043389681185001</c:v>
                </c:pt>
                <c:pt idx="12382">
                  <c:v>17.044766257364699</c:v>
                </c:pt>
                <c:pt idx="12383">
                  <c:v>17.046142833544401</c:v>
                </c:pt>
                <c:pt idx="12384">
                  <c:v>17.047519409724099</c:v>
                </c:pt>
                <c:pt idx="12385">
                  <c:v>17.048895985903901</c:v>
                </c:pt>
                <c:pt idx="12386">
                  <c:v>17.050272562083599</c:v>
                </c:pt>
                <c:pt idx="12387">
                  <c:v>17.051649138263301</c:v>
                </c:pt>
                <c:pt idx="12388">
                  <c:v>17.053025714442999</c:v>
                </c:pt>
                <c:pt idx="12389">
                  <c:v>17.0544022906228</c:v>
                </c:pt>
                <c:pt idx="12390">
                  <c:v>17.055778866802498</c:v>
                </c:pt>
                <c:pt idx="12391">
                  <c:v>17.0571554429822</c:v>
                </c:pt>
                <c:pt idx="12392">
                  <c:v>17.058532019161898</c:v>
                </c:pt>
                <c:pt idx="12393">
                  <c:v>17.0599085953417</c:v>
                </c:pt>
                <c:pt idx="12394">
                  <c:v>17.061285171521401</c:v>
                </c:pt>
                <c:pt idx="12395">
                  <c:v>17.0626617477011</c:v>
                </c:pt>
                <c:pt idx="12396">
                  <c:v>17.064038323880801</c:v>
                </c:pt>
                <c:pt idx="12397">
                  <c:v>17.065414900060599</c:v>
                </c:pt>
                <c:pt idx="12398">
                  <c:v>17.066791476240301</c:v>
                </c:pt>
                <c:pt idx="12399">
                  <c:v>17.068168052419999</c:v>
                </c:pt>
                <c:pt idx="12400">
                  <c:v>17.0695446285998</c:v>
                </c:pt>
                <c:pt idx="12401">
                  <c:v>17.070921204779498</c:v>
                </c:pt>
                <c:pt idx="12402">
                  <c:v>17.0722977809592</c:v>
                </c:pt>
                <c:pt idx="12403">
                  <c:v>17.073674357138898</c:v>
                </c:pt>
                <c:pt idx="12404">
                  <c:v>17.0750509333187</c:v>
                </c:pt>
                <c:pt idx="12405">
                  <c:v>17.076427509498401</c:v>
                </c:pt>
                <c:pt idx="12406">
                  <c:v>17.0778040856781</c:v>
                </c:pt>
                <c:pt idx="12407">
                  <c:v>17.079180661857801</c:v>
                </c:pt>
                <c:pt idx="12408">
                  <c:v>17.080557238037599</c:v>
                </c:pt>
                <c:pt idx="12409">
                  <c:v>17.081933814217301</c:v>
                </c:pt>
                <c:pt idx="12410">
                  <c:v>17.083310390396999</c:v>
                </c:pt>
                <c:pt idx="12411">
                  <c:v>17.084686966576701</c:v>
                </c:pt>
                <c:pt idx="12412">
                  <c:v>17.086063542756499</c:v>
                </c:pt>
                <c:pt idx="12413">
                  <c:v>17.0874401189362</c:v>
                </c:pt>
                <c:pt idx="12414">
                  <c:v>17.088816695115899</c:v>
                </c:pt>
                <c:pt idx="12415">
                  <c:v>17.0901932712956</c:v>
                </c:pt>
                <c:pt idx="12416">
                  <c:v>17.091569847475402</c:v>
                </c:pt>
                <c:pt idx="12417">
                  <c:v>17.0929464236551</c:v>
                </c:pt>
                <c:pt idx="12418">
                  <c:v>17.094322999834802</c:v>
                </c:pt>
                <c:pt idx="12419">
                  <c:v>17.0956995760145</c:v>
                </c:pt>
                <c:pt idx="12420">
                  <c:v>17.097076152194301</c:v>
                </c:pt>
                <c:pt idx="12421">
                  <c:v>17.098452728373999</c:v>
                </c:pt>
                <c:pt idx="12422">
                  <c:v>17.099829304553701</c:v>
                </c:pt>
                <c:pt idx="12423">
                  <c:v>17.101205880733399</c:v>
                </c:pt>
                <c:pt idx="12424">
                  <c:v>17.102582456913201</c:v>
                </c:pt>
                <c:pt idx="12425">
                  <c:v>17.103959033092899</c:v>
                </c:pt>
                <c:pt idx="12426">
                  <c:v>17.105335609272601</c:v>
                </c:pt>
                <c:pt idx="12427">
                  <c:v>17.106712185452299</c:v>
                </c:pt>
                <c:pt idx="12428">
                  <c:v>17.1080887616321</c:v>
                </c:pt>
                <c:pt idx="12429">
                  <c:v>17.109465337811798</c:v>
                </c:pt>
                <c:pt idx="12430">
                  <c:v>17.1108419139915</c:v>
                </c:pt>
                <c:pt idx="12431">
                  <c:v>17.112218490171301</c:v>
                </c:pt>
                <c:pt idx="12432">
                  <c:v>17.113595066350999</c:v>
                </c:pt>
                <c:pt idx="12433">
                  <c:v>17.114971642530701</c:v>
                </c:pt>
                <c:pt idx="12434">
                  <c:v>17.116348218710399</c:v>
                </c:pt>
                <c:pt idx="12435">
                  <c:v>17.117724794890201</c:v>
                </c:pt>
                <c:pt idx="12436">
                  <c:v>17.119101371069899</c:v>
                </c:pt>
                <c:pt idx="12437">
                  <c:v>17.120477947249601</c:v>
                </c:pt>
                <c:pt idx="12438">
                  <c:v>17.121854523429299</c:v>
                </c:pt>
                <c:pt idx="12439">
                  <c:v>17.1232310996091</c:v>
                </c:pt>
                <c:pt idx="12440">
                  <c:v>17.124607675788798</c:v>
                </c:pt>
                <c:pt idx="12441">
                  <c:v>17.1259842519685</c:v>
                </c:pt>
                <c:pt idx="12442">
                  <c:v>17.127360828148198</c:v>
                </c:pt>
                <c:pt idx="12443">
                  <c:v>17.128737404328</c:v>
                </c:pt>
                <c:pt idx="12444">
                  <c:v>17.130113980507701</c:v>
                </c:pt>
                <c:pt idx="12445">
                  <c:v>17.1314905566874</c:v>
                </c:pt>
                <c:pt idx="12446">
                  <c:v>17.132867132867101</c:v>
                </c:pt>
                <c:pt idx="12447">
                  <c:v>17.134243709046899</c:v>
                </c:pt>
                <c:pt idx="12448">
                  <c:v>17.135620285226601</c:v>
                </c:pt>
                <c:pt idx="12449">
                  <c:v>17.136996861406299</c:v>
                </c:pt>
                <c:pt idx="12450">
                  <c:v>17.138373437586001</c:v>
                </c:pt>
                <c:pt idx="12451">
                  <c:v>17.139750013765799</c:v>
                </c:pt>
                <c:pt idx="12452">
                  <c:v>17.1411265899455</c:v>
                </c:pt>
                <c:pt idx="12453">
                  <c:v>17.142503166125199</c:v>
                </c:pt>
                <c:pt idx="12454">
                  <c:v>17.1438797423049</c:v>
                </c:pt>
                <c:pt idx="12455">
                  <c:v>17.145256318484702</c:v>
                </c:pt>
                <c:pt idx="12456">
                  <c:v>17.1466328946644</c:v>
                </c:pt>
                <c:pt idx="12457">
                  <c:v>17.148009470844102</c:v>
                </c:pt>
                <c:pt idx="12458">
                  <c:v>17.1493860470238</c:v>
                </c:pt>
                <c:pt idx="12459">
                  <c:v>17.150762623203601</c:v>
                </c:pt>
                <c:pt idx="12460">
                  <c:v>17.152139199383299</c:v>
                </c:pt>
                <c:pt idx="12461">
                  <c:v>17.153515775563001</c:v>
                </c:pt>
                <c:pt idx="12462">
                  <c:v>17.154892351742799</c:v>
                </c:pt>
                <c:pt idx="12463">
                  <c:v>17.1562689279225</c:v>
                </c:pt>
                <c:pt idx="12464">
                  <c:v>17.157645504102199</c:v>
                </c:pt>
                <c:pt idx="12465">
                  <c:v>17.1590220802819</c:v>
                </c:pt>
                <c:pt idx="12466">
                  <c:v>17.160398656461702</c:v>
                </c:pt>
                <c:pt idx="12467">
                  <c:v>17.1617752326414</c:v>
                </c:pt>
                <c:pt idx="12468">
                  <c:v>17.163151808821102</c:v>
                </c:pt>
                <c:pt idx="12469">
                  <c:v>17.1645283850008</c:v>
                </c:pt>
                <c:pt idx="12470">
                  <c:v>17.165904961180601</c:v>
                </c:pt>
                <c:pt idx="12471">
                  <c:v>17.167281537360299</c:v>
                </c:pt>
                <c:pt idx="12472">
                  <c:v>17.168658113540001</c:v>
                </c:pt>
                <c:pt idx="12473">
                  <c:v>17.170034689719699</c:v>
                </c:pt>
                <c:pt idx="12474">
                  <c:v>17.171411265899501</c:v>
                </c:pt>
                <c:pt idx="12475">
                  <c:v>17.172787842079199</c:v>
                </c:pt>
                <c:pt idx="12476">
                  <c:v>17.174164418258901</c:v>
                </c:pt>
                <c:pt idx="12477">
                  <c:v>17.175540994438599</c:v>
                </c:pt>
                <c:pt idx="12478">
                  <c:v>17.1769175706184</c:v>
                </c:pt>
                <c:pt idx="12479">
                  <c:v>17.178294146798098</c:v>
                </c:pt>
                <c:pt idx="12480">
                  <c:v>17.1796707229778</c:v>
                </c:pt>
                <c:pt idx="12481">
                  <c:v>17.181047299157498</c:v>
                </c:pt>
                <c:pt idx="12482">
                  <c:v>17.1824238753373</c:v>
                </c:pt>
                <c:pt idx="12483">
                  <c:v>17.183800451517001</c:v>
                </c:pt>
                <c:pt idx="12484">
                  <c:v>17.1851770276967</c:v>
                </c:pt>
                <c:pt idx="12485">
                  <c:v>17.186553603876401</c:v>
                </c:pt>
                <c:pt idx="12486">
                  <c:v>17.187930180056199</c:v>
                </c:pt>
                <c:pt idx="12487">
                  <c:v>17.189306756235901</c:v>
                </c:pt>
                <c:pt idx="12488">
                  <c:v>17.190683332415599</c:v>
                </c:pt>
                <c:pt idx="12489">
                  <c:v>17.192059908595301</c:v>
                </c:pt>
                <c:pt idx="12490">
                  <c:v>17.193436484775098</c:v>
                </c:pt>
                <c:pt idx="12491">
                  <c:v>17.1948130609548</c:v>
                </c:pt>
                <c:pt idx="12492">
                  <c:v>17.196189637134498</c:v>
                </c:pt>
                <c:pt idx="12493">
                  <c:v>17.1975662133143</c:v>
                </c:pt>
                <c:pt idx="12494">
                  <c:v>17.198942789494001</c:v>
                </c:pt>
                <c:pt idx="12495">
                  <c:v>17.2003193656737</c:v>
                </c:pt>
                <c:pt idx="12496">
                  <c:v>17.201695941853401</c:v>
                </c:pt>
                <c:pt idx="12497">
                  <c:v>17.203072518033199</c:v>
                </c:pt>
                <c:pt idx="12498">
                  <c:v>17.204449094212901</c:v>
                </c:pt>
                <c:pt idx="12499">
                  <c:v>17.205825670392599</c:v>
                </c:pt>
                <c:pt idx="12500">
                  <c:v>17.207202246572301</c:v>
                </c:pt>
                <c:pt idx="12501">
                  <c:v>17.208578822752099</c:v>
                </c:pt>
                <c:pt idx="12502">
                  <c:v>17.2099553989318</c:v>
                </c:pt>
                <c:pt idx="12503">
                  <c:v>17.211331975111499</c:v>
                </c:pt>
                <c:pt idx="12504">
                  <c:v>17.2127085512912</c:v>
                </c:pt>
                <c:pt idx="12505">
                  <c:v>17.214085127471002</c:v>
                </c:pt>
                <c:pt idx="12506">
                  <c:v>17.2154617036507</c:v>
                </c:pt>
                <c:pt idx="12507">
                  <c:v>17.216838279830402</c:v>
                </c:pt>
                <c:pt idx="12508">
                  <c:v>17.2182148560101</c:v>
                </c:pt>
                <c:pt idx="12509">
                  <c:v>17.219591432189901</c:v>
                </c:pt>
                <c:pt idx="12510">
                  <c:v>17.220968008369599</c:v>
                </c:pt>
                <c:pt idx="12511">
                  <c:v>17.222344584549301</c:v>
                </c:pt>
                <c:pt idx="12512">
                  <c:v>17.223721160728999</c:v>
                </c:pt>
                <c:pt idx="12513">
                  <c:v>17.225097736908801</c:v>
                </c:pt>
                <c:pt idx="12514">
                  <c:v>17.226474313088499</c:v>
                </c:pt>
                <c:pt idx="12515">
                  <c:v>17.227850889268201</c:v>
                </c:pt>
                <c:pt idx="12516">
                  <c:v>17.229227465447899</c:v>
                </c:pt>
                <c:pt idx="12517">
                  <c:v>17.2306040416277</c:v>
                </c:pt>
                <c:pt idx="12518">
                  <c:v>17.231980617807402</c:v>
                </c:pt>
                <c:pt idx="12519">
                  <c:v>17.2333571939871</c:v>
                </c:pt>
                <c:pt idx="12520">
                  <c:v>17.234733770166802</c:v>
                </c:pt>
                <c:pt idx="12521">
                  <c:v>17.236110346346599</c:v>
                </c:pt>
                <c:pt idx="12522">
                  <c:v>17.237486922526301</c:v>
                </c:pt>
                <c:pt idx="12523">
                  <c:v>17.238863498705999</c:v>
                </c:pt>
                <c:pt idx="12524">
                  <c:v>17.240240074885701</c:v>
                </c:pt>
                <c:pt idx="12525">
                  <c:v>17.241616651065499</c:v>
                </c:pt>
                <c:pt idx="12526">
                  <c:v>17.242993227245201</c:v>
                </c:pt>
                <c:pt idx="12527">
                  <c:v>17.244369803424899</c:v>
                </c:pt>
                <c:pt idx="12528">
                  <c:v>17.2457463796047</c:v>
                </c:pt>
                <c:pt idx="12529">
                  <c:v>17.247122955784398</c:v>
                </c:pt>
                <c:pt idx="12530">
                  <c:v>17.2484995319641</c:v>
                </c:pt>
                <c:pt idx="12531">
                  <c:v>17.249876108143798</c:v>
                </c:pt>
                <c:pt idx="12532">
                  <c:v>17.2512526843236</c:v>
                </c:pt>
                <c:pt idx="12533">
                  <c:v>17.252629260503301</c:v>
                </c:pt>
                <c:pt idx="12534">
                  <c:v>17.254005836683</c:v>
                </c:pt>
                <c:pt idx="12535">
                  <c:v>17.255382412862701</c:v>
                </c:pt>
                <c:pt idx="12536">
                  <c:v>17.256758989042499</c:v>
                </c:pt>
                <c:pt idx="12537">
                  <c:v>17.258135565222201</c:v>
                </c:pt>
                <c:pt idx="12538">
                  <c:v>17.259512141401899</c:v>
                </c:pt>
                <c:pt idx="12539">
                  <c:v>17.260888717581601</c:v>
                </c:pt>
                <c:pt idx="12540">
                  <c:v>17.262265293761399</c:v>
                </c:pt>
                <c:pt idx="12541">
                  <c:v>17.2636418699411</c:v>
                </c:pt>
                <c:pt idx="12542">
                  <c:v>17.265018446120799</c:v>
                </c:pt>
                <c:pt idx="12543">
                  <c:v>17.2663950223005</c:v>
                </c:pt>
                <c:pt idx="12544">
                  <c:v>17.267771598480302</c:v>
                </c:pt>
                <c:pt idx="12545">
                  <c:v>17.26914817466</c:v>
                </c:pt>
                <c:pt idx="12546">
                  <c:v>17.270524750839702</c:v>
                </c:pt>
                <c:pt idx="12547">
                  <c:v>17.2719013270194</c:v>
                </c:pt>
                <c:pt idx="12548">
                  <c:v>17.273277903199201</c:v>
                </c:pt>
                <c:pt idx="12549">
                  <c:v>17.274654479378899</c:v>
                </c:pt>
                <c:pt idx="12550">
                  <c:v>17.276031055558601</c:v>
                </c:pt>
                <c:pt idx="12551">
                  <c:v>17.277407631738299</c:v>
                </c:pt>
                <c:pt idx="12552">
                  <c:v>17.2787842079181</c:v>
                </c:pt>
                <c:pt idx="12553">
                  <c:v>17.280160784097799</c:v>
                </c:pt>
                <c:pt idx="12554">
                  <c:v>17.2815373602775</c:v>
                </c:pt>
                <c:pt idx="12555">
                  <c:v>17.282913936457302</c:v>
                </c:pt>
                <c:pt idx="12556">
                  <c:v>17.284290512637</c:v>
                </c:pt>
                <c:pt idx="12557">
                  <c:v>17.285667088816702</c:v>
                </c:pt>
                <c:pt idx="12558">
                  <c:v>17.2870436649964</c:v>
                </c:pt>
                <c:pt idx="12559">
                  <c:v>17.288420241176201</c:v>
                </c:pt>
                <c:pt idx="12560">
                  <c:v>17.289796817355899</c:v>
                </c:pt>
                <c:pt idx="12561">
                  <c:v>17.291173393535601</c:v>
                </c:pt>
                <c:pt idx="12562">
                  <c:v>17.292549969715299</c:v>
                </c:pt>
                <c:pt idx="12563">
                  <c:v>17.293926545895101</c:v>
                </c:pt>
                <c:pt idx="12564">
                  <c:v>17.295303122074799</c:v>
                </c:pt>
                <c:pt idx="12565">
                  <c:v>17.296679698254501</c:v>
                </c:pt>
                <c:pt idx="12566">
                  <c:v>17.298056274434199</c:v>
                </c:pt>
                <c:pt idx="12567">
                  <c:v>17.299432850614</c:v>
                </c:pt>
                <c:pt idx="12568">
                  <c:v>17.300809426793698</c:v>
                </c:pt>
                <c:pt idx="12569">
                  <c:v>17.3021860029734</c:v>
                </c:pt>
                <c:pt idx="12570">
                  <c:v>17.303562579153098</c:v>
                </c:pt>
                <c:pt idx="12571">
                  <c:v>17.3049391553329</c:v>
                </c:pt>
                <c:pt idx="12572">
                  <c:v>17.306315731512601</c:v>
                </c:pt>
                <c:pt idx="12573">
                  <c:v>17.307692307692299</c:v>
                </c:pt>
                <c:pt idx="12574">
                  <c:v>17.309068883872001</c:v>
                </c:pt>
                <c:pt idx="12575">
                  <c:v>17.310445460051799</c:v>
                </c:pt>
                <c:pt idx="12576">
                  <c:v>17.311822036231501</c:v>
                </c:pt>
                <c:pt idx="12577">
                  <c:v>17.313198612411199</c:v>
                </c:pt>
                <c:pt idx="12578">
                  <c:v>17.314575188590901</c:v>
                </c:pt>
                <c:pt idx="12579">
                  <c:v>17.315951764770698</c:v>
                </c:pt>
                <c:pt idx="12580">
                  <c:v>17.3173283409504</c:v>
                </c:pt>
                <c:pt idx="12581">
                  <c:v>17.318704917130098</c:v>
                </c:pt>
                <c:pt idx="12582">
                  <c:v>17.3200814933098</c:v>
                </c:pt>
                <c:pt idx="12583">
                  <c:v>17.321458069489601</c:v>
                </c:pt>
                <c:pt idx="12584">
                  <c:v>17.3228346456693</c:v>
                </c:pt>
                <c:pt idx="12585">
                  <c:v>17.324211221849001</c:v>
                </c:pt>
                <c:pt idx="12586">
                  <c:v>17.3255877980287</c:v>
                </c:pt>
                <c:pt idx="12587">
                  <c:v>17.326964374208501</c:v>
                </c:pt>
                <c:pt idx="12588">
                  <c:v>17.328340950388199</c:v>
                </c:pt>
                <c:pt idx="12589">
                  <c:v>17.329717526567901</c:v>
                </c:pt>
                <c:pt idx="12590">
                  <c:v>17.331094102747699</c:v>
                </c:pt>
                <c:pt idx="12591">
                  <c:v>17.3324706789274</c:v>
                </c:pt>
                <c:pt idx="12592">
                  <c:v>17.333847255107099</c:v>
                </c:pt>
                <c:pt idx="12593">
                  <c:v>17.3352238312868</c:v>
                </c:pt>
                <c:pt idx="12594">
                  <c:v>17.336600407466602</c:v>
                </c:pt>
                <c:pt idx="12595">
                  <c:v>17.3379769836463</c:v>
                </c:pt>
                <c:pt idx="12596">
                  <c:v>17.339353559826002</c:v>
                </c:pt>
                <c:pt idx="12597">
                  <c:v>17.3407301360057</c:v>
                </c:pt>
                <c:pt idx="12598">
                  <c:v>17.342106712185501</c:v>
                </c:pt>
                <c:pt idx="12599">
                  <c:v>17.343483288365199</c:v>
                </c:pt>
                <c:pt idx="12600">
                  <c:v>17.344859864544901</c:v>
                </c:pt>
                <c:pt idx="12601">
                  <c:v>17.346236440724599</c:v>
                </c:pt>
                <c:pt idx="12602">
                  <c:v>17.3476130169044</c:v>
                </c:pt>
                <c:pt idx="12603">
                  <c:v>17.348989593084099</c:v>
                </c:pt>
                <c:pt idx="12604">
                  <c:v>17.3503661692638</c:v>
                </c:pt>
                <c:pt idx="12605">
                  <c:v>17.351742745443499</c:v>
                </c:pt>
                <c:pt idx="12606">
                  <c:v>17.3531193216233</c:v>
                </c:pt>
                <c:pt idx="12607">
                  <c:v>17.354495897803002</c:v>
                </c:pt>
                <c:pt idx="12608">
                  <c:v>17.3558724739827</c:v>
                </c:pt>
                <c:pt idx="12609">
                  <c:v>17.357249050162402</c:v>
                </c:pt>
                <c:pt idx="12610">
                  <c:v>17.358625626342199</c:v>
                </c:pt>
                <c:pt idx="12611">
                  <c:v>17.360002202521901</c:v>
                </c:pt>
                <c:pt idx="12612">
                  <c:v>17.361378778701599</c:v>
                </c:pt>
                <c:pt idx="12613">
                  <c:v>17.362755354881301</c:v>
                </c:pt>
                <c:pt idx="12614">
                  <c:v>17.364131931061099</c:v>
                </c:pt>
                <c:pt idx="12615">
                  <c:v>17.365508507240801</c:v>
                </c:pt>
                <c:pt idx="12616">
                  <c:v>17.366885083420499</c:v>
                </c:pt>
                <c:pt idx="12617">
                  <c:v>17.368261659600201</c:v>
                </c:pt>
                <c:pt idx="12618">
                  <c:v>17.369638235779998</c:v>
                </c:pt>
                <c:pt idx="12619">
                  <c:v>17.3710148119597</c:v>
                </c:pt>
                <c:pt idx="12620">
                  <c:v>17.372391388139398</c:v>
                </c:pt>
                <c:pt idx="12621">
                  <c:v>17.3737679643192</c:v>
                </c:pt>
                <c:pt idx="12622">
                  <c:v>17.375144540498901</c:v>
                </c:pt>
                <c:pt idx="12623">
                  <c:v>17.3765211166786</c:v>
                </c:pt>
                <c:pt idx="12624">
                  <c:v>17.377897692858301</c:v>
                </c:pt>
                <c:pt idx="12625">
                  <c:v>17.379274269038099</c:v>
                </c:pt>
                <c:pt idx="12626">
                  <c:v>17.380650845217801</c:v>
                </c:pt>
                <c:pt idx="12627">
                  <c:v>17.382027421397499</c:v>
                </c:pt>
                <c:pt idx="12628">
                  <c:v>17.383403997577201</c:v>
                </c:pt>
                <c:pt idx="12629">
                  <c:v>17.384780573756998</c:v>
                </c:pt>
                <c:pt idx="12630">
                  <c:v>17.3861571499367</c:v>
                </c:pt>
                <c:pt idx="12631">
                  <c:v>17.387533726116398</c:v>
                </c:pt>
                <c:pt idx="12632">
                  <c:v>17.3889103022961</c:v>
                </c:pt>
                <c:pt idx="12633">
                  <c:v>17.390286878475901</c:v>
                </c:pt>
                <c:pt idx="12634">
                  <c:v>17.3916634546556</c:v>
                </c:pt>
                <c:pt idx="12635">
                  <c:v>17.393040030835301</c:v>
                </c:pt>
                <c:pt idx="12636">
                  <c:v>17.394416607015</c:v>
                </c:pt>
                <c:pt idx="12637">
                  <c:v>17.395793183194801</c:v>
                </c:pt>
                <c:pt idx="12638">
                  <c:v>17.397169759374499</c:v>
                </c:pt>
                <c:pt idx="12639">
                  <c:v>17.398546335554201</c:v>
                </c:pt>
                <c:pt idx="12640">
                  <c:v>17.399922911733899</c:v>
                </c:pt>
                <c:pt idx="12641">
                  <c:v>17.4012994879137</c:v>
                </c:pt>
                <c:pt idx="12642">
                  <c:v>17.402676064093399</c:v>
                </c:pt>
                <c:pt idx="12643">
                  <c:v>17.4040526402731</c:v>
                </c:pt>
                <c:pt idx="12644">
                  <c:v>17.405429216452799</c:v>
                </c:pt>
                <c:pt idx="12645">
                  <c:v>17.4068057926326</c:v>
                </c:pt>
                <c:pt idx="12646">
                  <c:v>17.408182368812302</c:v>
                </c:pt>
                <c:pt idx="12647">
                  <c:v>17.409558944992</c:v>
                </c:pt>
                <c:pt idx="12648">
                  <c:v>17.410935521171702</c:v>
                </c:pt>
                <c:pt idx="12649">
                  <c:v>17.412312097351499</c:v>
                </c:pt>
                <c:pt idx="12650">
                  <c:v>17.413688673531201</c:v>
                </c:pt>
                <c:pt idx="12651">
                  <c:v>17.415065249710899</c:v>
                </c:pt>
                <c:pt idx="12652">
                  <c:v>17.416441825890601</c:v>
                </c:pt>
                <c:pt idx="12653">
                  <c:v>17.417818402070399</c:v>
                </c:pt>
                <c:pt idx="12654">
                  <c:v>17.419194978250101</c:v>
                </c:pt>
                <c:pt idx="12655">
                  <c:v>17.420571554429799</c:v>
                </c:pt>
                <c:pt idx="12656">
                  <c:v>17.4219481306096</c:v>
                </c:pt>
                <c:pt idx="12657">
                  <c:v>17.423324706789298</c:v>
                </c:pt>
                <c:pt idx="12658">
                  <c:v>17.424701282969</c:v>
                </c:pt>
                <c:pt idx="12659">
                  <c:v>17.426077859148698</c:v>
                </c:pt>
                <c:pt idx="12660">
                  <c:v>17.427454435328499</c:v>
                </c:pt>
                <c:pt idx="12661">
                  <c:v>17.428831011508201</c:v>
                </c:pt>
                <c:pt idx="12662">
                  <c:v>17.430207587687899</c:v>
                </c:pt>
                <c:pt idx="12663">
                  <c:v>17.431584163867601</c:v>
                </c:pt>
                <c:pt idx="12664">
                  <c:v>17.432960740047399</c:v>
                </c:pt>
                <c:pt idx="12665">
                  <c:v>17.434337316227101</c:v>
                </c:pt>
                <c:pt idx="12666">
                  <c:v>17.435713892406799</c:v>
                </c:pt>
                <c:pt idx="12667">
                  <c:v>17.437090468586501</c:v>
                </c:pt>
                <c:pt idx="12668">
                  <c:v>17.438467044766298</c:v>
                </c:pt>
                <c:pt idx="12669">
                  <c:v>17.439843620946</c:v>
                </c:pt>
                <c:pt idx="12670">
                  <c:v>17.441220197125698</c:v>
                </c:pt>
                <c:pt idx="12671">
                  <c:v>17.4425967733054</c:v>
                </c:pt>
                <c:pt idx="12672">
                  <c:v>17.443973349485201</c:v>
                </c:pt>
                <c:pt idx="12673">
                  <c:v>17.4453499256649</c:v>
                </c:pt>
                <c:pt idx="12674">
                  <c:v>17.446726501844601</c:v>
                </c:pt>
                <c:pt idx="12675">
                  <c:v>17.4481030780243</c:v>
                </c:pt>
                <c:pt idx="12676">
                  <c:v>17.449479654204101</c:v>
                </c:pt>
                <c:pt idx="12677">
                  <c:v>17.450856230383799</c:v>
                </c:pt>
                <c:pt idx="12678">
                  <c:v>17.452232806563501</c:v>
                </c:pt>
                <c:pt idx="12679">
                  <c:v>17.453609382743199</c:v>
                </c:pt>
                <c:pt idx="12680">
                  <c:v>17.454985958923</c:v>
                </c:pt>
                <c:pt idx="12681">
                  <c:v>17.456362535102699</c:v>
                </c:pt>
                <c:pt idx="12682">
                  <c:v>17.4577391112824</c:v>
                </c:pt>
                <c:pt idx="12683">
                  <c:v>17.459115687462202</c:v>
                </c:pt>
                <c:pt idx="12684">
                  <c:v>17.4604922636419</c:v>
                </c:pt>
                <c:pt idx="12685">
                  <c:v>17.461868839821602</c:v>
                </c:pt>
                <c:pt idx="12686">
                  <c:v>17.4632454160013</c:v>
                </c:pt>
                <c:pt idx="12687">
                  <c:v>17.464621992181101</c:v>
                </c:pt>
                <c:pt idx="12688">
                  <c:v>17.465998568360799</c:v>
                </c:pt>
                <c:pt idx="12689">
                  <c:v>17.467375144540501</c:v>
                </c:pt>
                <c:pt idx="12690">
                  <c:v>17.468751720720199</c:v>
                </c:pt>
                <c:pt idx="12691">
                  <c:v>17.4701282969</c:v>
                </c:pt>
                <c:pt idx="12692">
                  <c:v>17.471504873079699</c:v>
                </c:pt>
                <c:pt idx="12693">
                  <c:v>17.4728814492594</c:v>
                </c:pt>
                <c:pt idx="12694">
                  <c:v>17.474258025439099</c:v>
                </c:pt>
                <c:pt idx="12695">
                  <c:v>17.4756346016189</c:v>
                </c:pt>
                <c:pt idx="12696">
                  <c:v>17.477011177798602</c:v>
                </c:pt>
                <c:pt idx="12697">
                  <c:v>17.4783877539783</c:v>
                </c:pt>
                <c:pt idx="12698">
                  <c:v>17.479764330158002</c:v>
                </c:pt>
                <c:pt idx="12699">
                  <c:v>17.481140906337799</c:v>
                </c:pt>
                <c:pt idx="12700">
                  <c:v>17.482517482517501</c:v>
                </c:pt>
                <c:pt idx="12701">
                  <c:v>17.483894058697199</c:v>
                </c:pt>
                <c:pt idx="12702">
                  <c:v>17.485270634876901</c:v>
                </c:pt>
                <c:pt idx="12703">
                  <c:v>17.486647211056699</c:v>
                </c:pt>
                <c:pt idx="12704">
                  <c:v>17.488023787236401</c:v>
                </c:pt>
                <c:pt idx="12705">
                  <c:v>17.489400363416099</c:v>
                </c:pt>
                <c:pt idx="12706">
                  <c:v>17.490776939595801</c:v>
                </c:pt>
                <c:pt idx="12707">
                  <c:v>17.492153515775598</c:v>
                </c:pt>
                <c:pt idx="12708">
                  <c:v>17.4935300919553</c:v>
                </c:pt>
                <c:pt idx="12709">
                  <c:v>17.494906668134998</c:v>
                </c:pt>
                <c:pt idx="12710">
                  <c:v>17.4962832443147</c:v>
                </c:pt>
                <c:pt idx="12711">
                  <c:v>17.497659820494501</c:v>
                </c:pt>
                <c:pt idx="12712">
                  <c:v>17.4990363966742</c:v>
                </c:pt>
                <c:pt idx="12713">
                  <c:v>17.500412972853901</c:v>
                </c:pt>
                <c:pt idx="12714">
                  <c:v>17.5017895490336</c:v>
                </c:pt>
                <c:pt idx="12715">
                  <c:v>17.503166125213401</c:v>
                </c:pt>
                <c:pt idx="12716">
                  <c:v>17.504542701393099</c:v>
                </c:pt>
                <c:pt idx="12717">
                  <c:v>17.505919277572801</c:v>
                </c:pt>
                <c:pt idx="12718">
                  <c:v>17.507295853752598</c:v>
                </c:pt>
                <c:pt idx="12719">
                  <c:v>17.5086724299323</c:v>
                </c:pt>
                <c:pt idx="12720">
                  <c:v>17.510049006111998</c:v>
                </c:pt>
                <c:pt idx="12721">
                  <c:v>17.5114255822917</c:v>
                </c:pt>
                <c:pt idx="12722">
                  <c:v>17.512802158471501</c:v>
                </c:pt>
                <c:pt idx="12723">
                  <c:v>17.5141787346512</c:v>
                </c:pt>
                <c:pt idx="12724">
                  <c:v>17.515555310830901</c:v>
                </c:pt>
                <c:pt idx="12725">
                  <c:v>17.5169318870106</c:v>
                </c:pt>
                <c:pt idx="12726">
                  <c:v>17.518308463190401</c:v>
                </c:pt>
                <c:pt idx="12727">
                  <c:v>17.519685039370099</c:v>
                </c:pt>
                <c:pt idx="12728">
                  <c:v>17.521061615549801</c:v>
                </c:pt>
                <c:pt idx="12729">
                  <c:v>17.522438191729499</c:v>
                </c:pt>
                <c:pt idx="12730">
                  <c:v>17.5238147679093</c:v>
                </c:pt>
                <c:pt idx="12731">
                  <c:v>17.525191344088999</c:v>
                </c:pt>
                <c:pt idx="12732">
                  <c:v>17.5265679202687</c:v>
                </c:pt>
                <c:pt idx="12733">
                  <c:v>17.527944496448399</c:v>
                </c:pt>
                <c:pt idx="12734">
                  <c:v>17.5293210726282</c:v>
                </c:pt>
                <c:pt idx="12735">
                  <c:v>17.530697648807902</c:v>
                </c:pt>
                <c:pt idx="12736">
                  <c:v>17.5320742249876</c:v>
                </c:pt>
                <c:pt idx="12737">
                  <c:v>17.533450801167302</c:v>
                </c:pt>
                <c:pt idx="12738">
                  <c:v>17.534827377347099</c:v>
                </c:pt>
                <c:pt idx="12739">
                  <c:v>17.536203953526801</c:v>
                </c:pt>
                <c:pt idx="12740">
                  <c:v>17.537580529706499</c:v>
                </c:pt>
                <c:pt idx="12741">
                  <c:v>17.538957105886201</c:v>
                </c:pt>
                <c:pt idx="12742">
                  <c:v>17.540333682065999</c:v>
                </c:pt>
                <c:pt idx="12743">
                  <c:v>17.541710258245701</c:v>
                </c:pt>
                <c:pt idx="12744">
                  <c:v>17.543086834425399</c:v>
                </c:pt>
                <c:pt idx="12745">
                  <c:v>17.544463410605101</c:v>
                </c:pt>
                <c:pt idx="12746">
                  <c:v>17.545839986784902</c:v>
                </c:pt>
                <c:pt idx="12747">
                  <c:v>17.5472165629646</c:v>
                </c:pt>
                <c:pt idx="12748">
                  <c:v>17.548593139144302</c:v>
                </c:pt>
                <c:pt idx="12749">
                  <c:v>17.549969715324099</c:v>
                </c:pt>
                <c:pt idx="12750">
                  <c:v>17.551346291503801</c:v>
                </c:pt>
                <c:pt idx="12751">
                  <c:v>17.552722867683499</c:v>
                </c:pt>
                <c:pt idx="12752">
                  <c:v>17.554099443863201</c:v>
                </c:pt>
                <c:pt idx="12753">
                  <c:v>17.555476020042999</c:v>
                </c:pt>
                <c:pt idx="12754">
                  <c:v>17.556852596222701</c:v>
                </c:pt>
                <c:pt idx="12755">
                  <c:v>17.558229172402399</c:v>
                </c:pt>
                <c:pt idx="12756">
                  <c:v>17.559605748582101</c:v>
                </c:pt>
                <c:pt idx="12757">
                  <c:v>17.560982324761898</c:v>
                </c:pt>
                <c:pt idx="12758">
                  <c:v>17.5623589009416</c:v>
                </c:pt>
                <c:pt idx="12759">
                  <c:v>17.563735477121298</c:v>
                </c:pt>
                <c:pt idx="12760">
                  <c:v>17.565112053301</c:v>
                </c:pt>
                <c:pt idx="12761">
                  <c:v>17.566488629480801</c:v>
                </c:pt>
                <c:pt idx="12762">
                  <c:v>17.5678652056605</c:v>
                </c:pt>
                <c:pt idx="12763">
                  <c:v>17.569241781840201</c:v>
                </c:pt>
                <c:pt idx="12764">
                  <c:v>17.5706183580199</c:v>
                </c:pt>
                <c:pt idx="12765">
                  <c:v>17.571994934199701</c:v>
                </c:pt>
                <c:pt idx="12766">
                  <c:v>17.573371510379399</c:v>
                </c:pt>
                <c:pt idx="12767">
                  <c:v>17.574748086559101</c:v>
                </c:pt>
                <c:pt idx="12768">
                  <c:v>17.576124662738799</c:v>
                </c:pt>
                <c:pt idx="12769">
                  <c:v>17.5775012389186</c:v>
                </c:pt>
                <c:pt idx="12770">
                  <c:v>17.578877815098298</c:v>
                </c:pt>
                <c:pt idx="12771">
                  <c:v>17.580254391278</c:v>
                </c:pt>
                <c:pt idx="12772">
                  <c:v>17.581630967457698</c:v>
                </c:pt>
                <c:pt idx="12773">
                  <c:v>17.5830075436375</c:v>
                </c:pt>
                <c:pt idx="12774">
                  <c:v>17.584384119817202</c:v>
                </c:pt>
                <c:pt idx="12775">
                  <c:v>17.5857606959969</c:v>
                </c:pt>
                <c:pt idx="12776">
                  <c:v>17.587137272176601</c:v>
                </c:pt>
                <c:pt idx="12777">
                  <c:v>17.588513848356399</c:v>
                </c:pt>
                <c:pt idx="12778">
                  <c:v>17.589890424536101</c:v>
                </c:pt>
                <c:pt idx="12779">
                  <c:v>17.591267000715799</c:v>
                </c:pt>
                <c:pt idx="12780">
                  <c:v>17.5926435768956</c:v>
                </c:pt>
                <c:pt idx="12781">
                  <c:v>17.594020153075299</c:v>
                </c:pt>
                <c:pt idx="12782">
                  <c:v>17.595396729255</c:v>
                </c:pt>
                <c:pt idx="12783">
                  <c:v>17.596773305434699</c:v>
                </c:pt>
                <c:pt idx="12784">
                  <c:v>17.5981498816145</c:v>
                </c:pt>
                <c:pt idx="12785">
                  <c:v>17.599526457794202</c:v>
                </c:pt>
                <c:pt idx="12786">
                  <c:v>17.6009030339739</c:v>
                </c:pt>
                <c:pt idx="12787">
                  <c:v>17.602279610153602</c:v>
                </c:pt>
                <c:pt idx="12788">
                  <c:v>17.603656186333399</c:v>
                </c:pt>
                <c:pt idx="12789">
                  <c:v>17.605032762513101</c:v>
                </c:pt>
                <c:pt idx="12790">
                  <c:v>17.606409338692799</c:v>
                </c:pt>
                <c:pt idx="12791">
                  <c:v>17.607785914872501</c:v>
                </c:pt>
                <c:pt idx="12792">
                  <c:v>17.609162491052299</c:v>
                </c:pt>
                <c:pt idx="12793">
                  <c:v>17.610539067232001</c:v>
                </c:pt>
                <c:pt idx="12794">
                  <c:v>17.611915643411699</c:v>
                </c:pt>
                <c:pt idx="12795">
                  <c:v>17.613292219591401</c:v>
                </c:pt>
                <c:pt idx="12796">
                  <c:v>17.614668795771198</c:v>
                </c:pt>
                <c:pt idx="12797">
                  <c:v>17.6160453719509</c:v>
                </c:pt>
                <c:pt idx="12798">
                  <c:v>17.617421948130598</c:v>
                </c:pt>
                <c:pt idx="12799">
                  <c:v>17.6187985243103</c:v>
                </c:pt>
                <c:pt idx="12800">
                  <c:v>17.620175100490101</c:v>
                </c:pt>
                <c:pt idx="12801">
                  <c:v>17.621551676669799</c:v>
                </c:pt>
                <c:pt idx="12802">
                  <c:v>17.622928252849501</c:v>
                </c:pt>
                <c:pt idx="12803">
                  <c:v>17.624304829029199</c:v>
                </c:pt>
                <c:pt idx="12804">
                  <c:v>17.625681405209001</c:v>
                </c:pt>
                <c:pt idx="12805">
                  <c:v>17.627057981388699</c:v>
                </c:pt>
                <c:pt idx="12806">
                  <c:v>17.628434557568401</c:v>
                </c:pt>
                <c:pt idx="12807">
                  <c:v>17.629811133748099</c:v>
                </c:pt>
                <c:pt idx="12808">
                  <c:v>17.6311877099279</c:v>
                </c:pt>
                <c:pt idx="12809">
                  <c:v>17.632564286107598</c:v>
                </c:pt>
                <c:pt idx="12810">
                  <c:v>17.6339408622873</c:v>
                </c:pt>
                <c:pt idx="12811">
                  <c:v>17.635317438466998</c:v>
                </c:pt>
                <c:pt idx="12812">
                  <c:v>17.6366940146468</c:v>
                </c:pt>
                <c:pt idx="12813">
                  <c:v>17.638070590826501</c:v>
                </c:pt>
                <c:pt idx="12814">
                  <c:v>17.6394471670062</c:v>
                </c:pt>
                <c:pt idx="12815">
                  <c:v>17.640823743186001</c:v>
                </c:pt>
                <c:pt idx="12816">
                  <c:v>17.642200319365699</c:v>
                </c:pt>
                <c:pt idx="12817">
                  <c:v>17.643576895545401</c:v>
                </c:pt>
                <c:pt idx="12818">
                  <c:v>17.644953471725099</c:v>
                </c:pt>
                <c:pt idx="12819">
                  <c:v>17.6463300479049</c:v>
                </c:pt>
                <c:pt idx="12820">
                  <c:v>17.647706624084599</c:v>
                </c:pt>
                <c:pt idx="12821">
                  <c:v>17.6490832002643</c:v>
                </c:pt>
                <c:pt idx="12822">
                  <c:v>17.650459776443999</c:v>
                </c:pt>
                <c:pt idx="12823">
                  <c:v>17.6518363526238</c:v>
                </c:pt>
                <c:pt idx="12824">
                  <c:v>17.653212928803502</c:v>
                </c:pt>
                <c:pt idx="12825">
                  <c:v>17.6545895049832</c:v>
                </c:pt>
                <c:pt idx="12826">
                  <c:v>17.655966081162902</c:v>
                </c:pt>
                <c:pt idx="12827">
                  <c:v>17.657342657342699</c:v>
                </c:pt>
                <c:pt idx="12828">
                  <c:v>17.658719233522401</c:v>
                </c:pt>
                <c:pt idx="12829">
                  <c:v>17.660095809702099</c:v>
                </c:pt>
                <c:pt idx="12830">
                  <c:v>17.661472385881801</c:v>
                </c:pt>
                <c:pt idx="12831">
                  <c:v>17.662848962061599</c:v>
                </c:pt>
                <c:pt idx="12832">
                  <c:v>17.6642255382413</c:v>
                </c:pt>
                <c:pt idx="12833">
                  <c:v>17.665602114420999</c:v>
                </c:pt>
                <c:pt idx="12834">
                  <c:v>17.6669786906007</c:v>
                </c:pt>
                <c:pt idx="12835">
                  <c:v>17.668355266780502</c:v>
                </c:pt>
                <c:pt idx="12836">
                  <c:v>17.6697318429602</c:v>
                </c:pt>
                <c:pt idx="12837">
                  <c:v>17.671108419139902</c:v>
                </c:pt>
                <c:pt idx="12838">
                  <c:v>17.6724849953196</c:v>
                </c:pt>
                <c:pt idx="12839">
                  <c:v>17.673861571499401</c:v>
                </c:pt>
                <c:pt idx="12840">
                  <c:v>17.675238147679099</c:v>
                </c:pt>
                <c:pt idx="12841">
                  <c:v>17.676614723858801</c:v>
                </c:pt>
                <c:pt idx="12842">
                  <c:v>17.677991300038499</c:v>
                </c:pt>
                <c:pt idx="12843">
                  <c:v>17.679367876218301</c:v>
                </c:pt>
                <c:pt idx="12844">
                  <c:v>17.680744452397999</c:v>
                </c:pt>
                <c:pt idx="12845">
                  <c:v>17.682121028577701</c:v>
                </c:pt>
                <c:pt idx="12846">
                  <c:v>17.683497604757498</c:v>
                </c:pt>
                <c:pt idx="12847">
                  <c:v>17.6848741809372</c:v>
                </c:pt>
                <c:pt idx="12848">
                  <c:v>17.686250757116898</c:v>
                </c:pt>
                <c:pt idx="12849">
                  <c:v>17.6876273332966</c:v>
                </c:pt>
                <c:pt idx="12850">
                  <c:v>17.689003909476401</c:v>
                </c:pt>
                <c:pt idx="12851">
                  <c:v>17.6903804856561</c:v>
                </c:pt>
                <c:pt idx="12852">
                  <c:v>17.691757061835801</c:v>
                </c:pt>
                <c:pt idx="12853">
                  <c:v>17.6931336380155</c:v>
                </c:pt>
                <c:pt idx="12854">
                  <c:v>17.694510214195301</c:v>
                </c:pt>
                <c:pt idx="12855">
                  <c:v>17.695886790374999</c:v>
                </c:pt>
                <c:pt idx="12856">
                  <c:v>17.697263366554701</c:v>
                </c:pt>
                <c:pt idx="12857">
                  <c:v>17.698639942734399</c:v>
                </c:pt>
                <c:pt idx="12858">
                  <c:v>17.7000165189142</c:v>
                </c:pt>
                <c:pt idx="12859">
                  <c:v>17.701393095093898</c:v>
                </c:pt>
                <c:pt idx="12860">
                  <c:v>17.7027696712736</c:v>
                </c:pt>
                <c:pt idx="12861">
                  <c:v>17.704146247453298</c:v>
                </c:pt>
                <c:pt idx="12862">
                  <c:v>17.7055228236331</c:v>
                </c:pt>
                <c:pt idx="12863">
                  <c:v>17.706899399812801</c:v>
                </c:pt>
                <c:pt idx="12864">
                  <c:v>17.7082759759925</c:v>
                </c:pt>
                <c:pt idx="12865">
                  <c:v>17.709652552172201</c:v>
                </c:pt>
                <c:pt idx="12866">
                  <c:v>17.711029128351999</c:v>
                </c:pt>
                <c:pt idx="12867">
                  <c:v>17.712405704531701</c:v>
                </c:pt>
                <c:pt idx="12868">
                  <c:v>17.713782280711399</c:v>
                </c:pt>
                <c:pt idx="12869">
                  <c:v>17.715158856891101</c:v>
                </c:pt>
                <c:pt idx="12870">
                  <c:v>17.716535433070899</c:v>
                </c:pt>
                <c:pt idx="12871">
                  <c:v>17.7179120092506</c:v>
                </c:pt>
                <c:pt idx="12872">
                  <c:v>17.719288585430299</c:v>
                </c:pt>
                <c:pt idx="12873">
                  <c:v>17.72066516161</c:v>
                </c:pt>
                <c:pt idx="12874">
                  <c:v>17.722041737789802</c:v>
                </c:pt>
                <c:pt idx="12875">
                  <c:v>17.7234183139695</c:v>
                </c:pt>
                <c:pt idx="12876">
                  <c:v>17.724794890149202</c:v>
                </c:pt>
                <c:pt idx="12877">
                  <c:v>17.726171466328999</c:v>
                </c:pt>
                <c:pt idx="12878">
                  <c:v>17.727548042508701</c:v>
                </c:pt>
                <c:pt idx="12879">
                  <c:v>17.728924618688399</c:v>
                </c:pt>
                <c:pt idx="12880">
                  <c:v>17.730301194868101</c:v>
                </c:pt>
                <c:pt idx="12881">
                  <c:v>17.731677771047899</c:v>
                </c:pt>
                <c:pt idx="12882">
                  <c:v>17.733054347227601</c:v>
                </c:pt>
                <c:pt idx="12883">
                  <c:v>17.734430923407299</c:v>
                </c:pt>
                <c:pt idx="12884">
                  <c:v>17.735807499587001</c:v>
                </c:pt>
                <c:pt idx="12885">
                  <c:v>17.737184075766798</c:v>
                </c:pt>
                <c:pt idx="12886">
                  <c:v>17.7385606519465</c:v>
                </c:pt>
                <c:pt idx="12887">
                  <c:v>17.739937228126202</c:v>
                </c:pt>
                <c:pt idx="12888">
                  <c:v>17.7413138043059</c:v>
                </c:pt>
                <c:pt idx="12889">
                  <c:v>17.742690380485701</c:v>
                </c:pt>
                <c:pt idx="12890">
                  <c:v>17.744066956665399</c:v>
                </c:pt>
                <c:pt idx="12891">
                  <c:v>17.745443532845101</c:v>
                </c:pt>
                <c:pt idx="12892">
                  <c:v>17.746820109024799</c:v>
                </c:pt>
                <c:pt idx="12893">
                  <c:v>17.748196685204601</c:v>
                </c:pt>
                <c:pt idx="12894">
                  <c:v>17.749573261384299</c:v>
                </c:pt>
                <c:pt idx="12895">
                  <c:v>17.750949837564001</c:v>
                </c:pt>
                <c:pt idx="12896">
                  <c:v>17.752326413743699</c:v>
                </c:pt>
                <c:pt idx="12897">
                  <c:v>17.7537029899235</c:v>
                </c:pt>
                <c:pt idx="12898">
                  <c:v>17.755079566103198</c:v>
                </c:pt>
                <c:pt idx="12899">
                  <c:v>17.7564561422829</c:v>
                </c:pt>
                <c:pt idx="12900">
                  <c:v>17.757832718462598</c:v>
                </c:pt>
                <c:pt idx="12901">
                  <c:v>17.7592092946424</c:v>
                </c:pt>
                <c:pt idx="12902">
                  <c:v>17.760585870822101</c:v>
                </c:pt>
                <c:pt idx="12903">
                  <c:v>17.7619624470018</c:v>
                </c:pt>
                <c:pt idx="12904">
                  <c:v>17.763339023181501</c:v>
                </c:pt>
                <c:pt idx="12905">
                  <c:v>17.764715599361299</c:v>
                </c:pt>
                <c:pt idx="12906">
                  <c:v>17.766092175541001</c:v>
                </c:pt>
                <c:pt idx="12907">
                  <c:v>17.767468751720699</c:v>
                </c:pt>
                <c:pt idx="12908">
                  <c:v>17.7688453279005</c:v>
                </c:pt>
                <c:pt idx="12909">
                  <c:v>17.770221904080199</c:v>
                </c:pt>
                <c:pt idx="12910">
                  <c:v>17.7715984802599</c:v>
                </c:pt>
                <c:pt idx="12911">
                  <c:v>17.772975056439599</c:v>
                </c:pt>
                <c:pt idx="12912">
                  <c:v>17.7743516326194</c:v>
                </c:pt>
                <c:pt idx="12913">
                  <c:v>17.775728208799102</c:v>
                </c:pt>
                <c:pt idx="12914">
                  <c:v>17.7771047849788</c:v>
                </c:pt>
                <c:pt idx="12915">
                  <c:v>17.778481361158502</c:v>
                </c:pt>
                <c:pt idx="12916">
                  <c:v>17.779857937338299</c:v>
                </c:pt>
                <c:pt idx="12917">
                  <c:v>17.781234513518001</c:v>
                </c:pt>
                <c:pt idx="12918">
                  <c:v>17.782611089697699</c:v>
                </c:pt>
                <c:pt idx="12919">
                  <c:v>17.783987665877401</c:v>
                </c:pt>
                <c:pt idx="12920">
                  <c:v>17.785364242057199</c:v>
                </c:pt>
                <c:pt idx="12921">
                  <c:v>17.7867408182369</c:v>
                </c:pt>
                <c:pt idx="12922">
                  <c:v>17.788117394416599</c:v>
                </c:pt>
                <c:pt idx="12923">
                  <c:v>17.7894939705963</c:v>
                </c:pt>
                <c:pt idx="12924">
                  <c:v>17.790870546776102</c:v>
                </c:pt>
                <c:pt idx="12925">
                  <c:v>17.7922471229558</c:v>
                </c:pt>
                <c:pt idx="12926">
                  <c:v>17.793623699135502</c:v>
                </c:pt>
                <c:pt idx="12927">
                  <c:v>17.7950002753152</c:v>
                </c:pt>
                <c:pt idx="12928">
                  <c:v>17.796376851495001</c:v>
                </c:pt>
                <c:pt idx="12929">
                  <c:v>17.797753427674699</c:v>
                </c:pt>
                <c:pt idx="12930">
                  <c:v>17.799130003854401</c:v>
                </c:pt>
                <c:pt idx="12931">
                  <c:v>17.800506580034099</c:v>
                </c:pt>
                <c:pt idx="12932">
                  <c:v>17.801883156213901</c:v>
                </c:pt>
                <c:pt idx="12933">
                  <c:v>17.803259732393599</c:v>
                </c:pt>
                <c:pt idx="12934">
                  <c:v>17.804636308573301</c:v>
                </c:pt>
                <c:pt idx="12935">
                  <c:v>17.806012884753098</c:v>
                </c:pt>
                <c:pt idx="12936">
                  <c:v>17.8073894609328</c:v>
                </c:pt>
                <c:pt idx="12937">
                  <c:v>17.808766037112498</c:v>
                </c:pt>
                <c:pt idx="12938">
                  <c:v>17.8101426132922</c:v>
                </c:pt>
                <c:pt idx="12939">
                  <c:v>17.811519189471898</c:v>
                </c:pt>
                <c:pt idx="12940">
                  <c:v>17.8128957656517</c:v>
                </c:pt>
                <c:pt idx="12941">
                  <c:v>17.814272341831401</c:v>
                </c:pt>
                <c:pt idx="12942">
                  <c:v>17.8156489180111</c:v>
                </c:pt>
                <c:pt idx="12943">
                  <c:v>17.817025494190901</c:v>
                </c:pt>
                <c:pt idx="12944">
                  <c:v>17.818402070370599</c:v>
                </c:pt>
                <c:pt idx="12945">
                  <c:v>17.819778646550301</c:v>
                </c:pt>
                <c:pt idx="12946">
                  <c:v>17.821155222729999</c:v>
                </c:pt>
                <c:pt idx="12947">
                  <c:v>17.8225317989098</c:v>
                </c:pt>
                <c:pt idx="12948">
                  <c:v>17.823908375089498</c:v>
                </c:pt>
                <c:pt idx="12949">
                  <c:v>17.8252849512692</c:v>
                </c:pt>
                <c:pt idx="12950">
                  <c:v>17.826661527448898</c:v>
                </c:pt>
                <c:pt idx="12951">
                  <c:v>17.8280381036287</c:v>
                </c:pt>
                <c:pt idx="12952">
                  <c:v>17.829414679808401</c:v>
                </c:pt>
                <c:pt idx="12953">
                  <c:v>17.8307912559881</c:v>
                </c:pt>
                <c:pt idx="12954">
                  <c:v>17.832167832167801</c:v>
                </c:pt>
                <c:pt idx="12955">
                  <c:v>17.833544408347599</c:v>
                </c:pt>
                <c:pt idx="12956">
                  <c:v>17.834920984527301</c:v>
                </c:pt>
                <c:pt idx="12957">
                  <c:v>17.836297560706999</c:v>
                </c:pt>
                <c:pt idx="12958">
                  <c:v>17.837674136886701</c:v>
                </c:pt>
                <c:pt idx="12959">
                  <c:v>17.839050713066499</c:v>
                </c:pt>
                <c:pt idx="12960">
                  <c:v>17.8404272892462</c:v>
                </c:pt>
                <c:pt idx="12961">
                  <c:v>17.841803865425899</c:v>
                </c:pt>
                <c:pt idx="12962">
                  <c:v>17.8431804416056</c:v>
                </c:pt>
                <c:pt idx="12963">
                  <c:v>17.844557017785402</c:v>
                </c:pt>
                <c:pt idx="12964">
                  <c:v>17.8459335939651</c:v>
                </c:pt>
                <c:pt idx="12965">
                  <c:v>17.847310170144802</c:v>
                </c:pt>
                <c:pt idx="12966">
                  <c:v>17.8486867463245</c:v>
                </c:pt>
                <c:pt idx="12967">
                  <c:v>17.850063322504301</c:v>
                </c:pt>
                <c:pt idx="12968">
                  <c:v>17.851439898683999</c:v>
                </c:pt>
                <c:pt idx="12969">
                  <c:v>17.852816474863701</c:v>
                </c:pt>
                <c:pt idx="12970">
                  <c:v>17.854193051043499</c:v>
                </c:pt>
                <c:pt idx="12971">
                  <c:v>17.855569627223201</c:v>
                </c:pt>
                <c:pt idx="12972">
                  <c:v>17.856946203402899</c:v>
                </c:pt>
                <c:pt idx="12973">
                  <c:v>17.858322779582601</c:v>
                </c:pt>
                <c:pt idx="12974">
                  <c:v>17.859699355762402</c:v>
                </c:pt>
                <c:pt idx="12975">
                  <c:v>17.8610759319421</c:v>
                </c:pt>
                <c:pt idx="12976">
                  <c:v>17.862452508121802</c:v>
                </c:pt>
                <c:pt idx="12977">
                  <c:v>17.8638290843015</c:v>
                </c:pt>
                <c:pt idx="12978">
                  <c:v>17.865205660481301</c:v>
                </c:pt>
                <c:pt idx="12979">
                  <c:v>17.866582236660999</c:v>
                </c:pt>
                <c:pt idx="12980">
                  <c:v>17.867958812840701</c:v>
                </c:pt>
                <c:pt idx="12981">
                  <c:v>17.869335389020399</c:v>
                </c:pt>
                <c:pt idx="12982">
                  <c:v>17.870711965200201</c:v>
                </c:pt>
                <c:pt idx="12983">
                  <c:v>17.872088541379899</c:v>
                </c:pt>
                <c:pt idx="12984">
                  <c:v>17.873465117559601</c:v>
                </c:pt>
                <c:pt idx="12985">
                  <c:v>17.874841693739299</c:v>
                </c:pt>
                <c:pt idx="12986">
                  <c:v>17.8762182699191</c:v>
                </c:pt>
                <c:pt idx="12987">
                  <c:v>17.877594846098798</c:v>
                </c:pt>
                <c:pt idx="12988">
                  <c:v>17.8789714222785</c:v>
                </c:pt>
                <c:pt idx="12989">
                  <c:v>17.880347998458198</c:v>
                </c:pt>
                <c:pt idx="12990">
                  <c:v>17.881724574638</c:v>
                </c:pt>
                <c:pt idx="12991">
                  <c:v>17.883101150817701</c:v>
                </c:pt>
                <c:pt idx="12992">
                  <c:v>17.8844777269974</c:v>
                </c:pt>
                <c:pt idx="12993">
                  <c:v>17.885854303177101</c:v>
                </c:pt>
                <c:pt idx="12994">
                  <c:v>17.887230879356899</c:v>
                </c:pt>
                <c:pt idx="12995">
                  <c:v>17.888607455536601</c:v>
                </c:pt>
                <c:pt idx="12996">
                  <c:v>17.889984031716299</c:v>
                </c:pt>
                <c:pt idx="12997">
                  <c:v>17.891360607896001</c:v>
                </c:pt>
                <c:pt idx="12998">
                  <c:v>17.892737184075798</c:v>
                </c:pt>
                <c:pt idx="12999">
                  <c:v>17.8941137602555</c:v>
                </c:pt>
                <c:pt idx="13000">
                  <c:v>17.895490336435198</c:v>
                </c:pt>
                <c:pt idx="13001">
                  <c:v>17.8968669126149</c:v>
                </c:pt>
                <c:pt idx="13002">
                  <c:v>17.898243488794702</c:v>
                </c:pt>
                <c:pt idx="13003">
                  <c:v>17.8996200649744</c:v>
                </c:pt>
                <c:pt idx="13004">
                  <c:v>17.900996641154101</c:v>
                </c:pt>
                <c:pt idx="13005">
                  <c:v>17.902373217333899</c:v>
                </c:pt>
                <c:pt idx="13006">
                  <c:v>17.903749793513601</c:v>
                </c:pt>
                <c:pt idx="13007">
                  <c:v>17.905126369693299</c:v>
                </c:pt>
                <c:pt idx="13008">
                  <c:v>17.906502945873001</c:v>
                </c:pt>
                <c:pt idx="13009">
                  <c:v>17.907879522052799</c:v>
                </c:pt>
                <c:pt idx="13010">
                  <c:v>17.9092560982325</c:v>
                </c:pt>
                <c:pt idx="13011">
                  <c:v>17.910632674412199</c:v>
                </c:pt>
                <c:pt idx="13012">
                  <c:v>17.9120092505919</c:v>
                </c:pt>
                <c:pt idx="13013">
                  <c:v>17.913385826771702</c:v>
                </c:pt>
                <c:pt idx="13014">
                  <c:v>17.9147624029514</c:v>
                </c:pt>
                <c:pt idx="13015">
                  <c:v>17.916138979131102</c:v>
                </c:pt>
                <c:pt idx="13016">
                  <c:v>17.9175155553108</c:v>
                </c:pt>
                <c:pt idx="13017">
                  <c:v>17.918892131490601</c:v>
                </c:pt>
                <c:pt idx="13018">
                  <c:v>17.920268707670299</c:v>
                </c:pt>
                <c:pt idx="13019">
                  <c:v>17.921645283850001</c:v>
                </c:pt>
                <c:pt idx="13020">
                  <c:v>17.923021860029699</c:v>
                </c:pt>
                <c:pt idx="13021">
                  <c:v>17.924398436209501</c:v>
                </c:pt>
                <c:pt idx="13022">
                  <c:v>17.925775012389199</c:v>
                </c:pt>
                <c:pt idx="13023">
                  <c:v>17.927151588568901</c:v>
                </c:pt>
                <c:pt idx="13024">
                  <c:v>17.928528164748599</c:v>
                </c:pt>
                <c:pt idx="13025">
                  <c:v>17.9299047409284</c:v>
                </c:pt>
                <c:pt idx="13026">
                  <c:v>17.931281317108098</c:v>
                </c:pt>
                <c:pt idx="13027">
                  <c:v>17.9326578932878</c:v>
                </c:pt>
                <c:pt idx="13028">
                  <c:v>17.934034469467498</c:v>
                </c:pt>
                <c:pt idx="13029">
                  <c:v>17.935411045647299</c:v>
                </c:pt>
                <c:pt idx="13030">
                  <c:v>17.936787621827001</c:v>
                </c:pt>
                <c:pt idx="13031">
                  <c:v>17.938164198006699</c:v>
                </c:pt>
                <c:pt idx="13032">
                  <c:v>17.939540774186401</c:v>
                </c:pt>
                <c:pt idx="13033">
                  <c:v>17.940917350366199</c:v>
                </c:pt>
                <c:pt idx="13034">
                  <c:v>17.942293926545901</c:v>
                </c:pt>
                <c:pt idx="13035">
                  <c:v>17.943670502725599</c:v>
                </c:pt>
                <c:pt idx="13036">
                  <c:v>17.9450470789054</c:v>
                </c:pt>
                <c:pt idx="13037">
                  <c:v>17.946423655085098</c:v>
                </c:pt>
                <c:pt idx="13038">
                  <c:v>17.9478002312648</c:v>
                </c:pt>
                <c:pt idx="13039">
                  <c:v>17.949176807444498</c:v>
                </c:pt>
                <c:pt idx="13040">
                  <c:v>17.9505533836243</c:v>
                </c:pt>
                <c:pt idx="13041">
                  <c:v>17.951929959804001</c:v>
                </c:pt>
                <c:pt idx="13042">
                  <c:v>17.9533065359837</c:v>
                </c:pt>
                <c:pt idx="13043">
                  <c:v>17.954683112163401</c:v>
                </c:pt>
                <c:pt idx="13044">
                  <c:v>17.956059688343199</c:v>
                </c:pt>
                <c:pt idx="13045">
                  <c:v>17.957436264522901</c:v>
                </c:pt>
                <c:pt idx="13046">
                  <c:v>17.958812840702599</c:v>
                </c:pt>
                <c:pt idx="13047">
                  <c:v>17.960189416882301</c:v>
                </c:pt>
                <c:pt idx="13048">
                  <c:v>17.961565993062099</c:v>
                </c:pt>
                <c:pt idx="13049">
                  <c:v>17.9629425692418</c:v>
                </c:pt>
                <c:pt idx="13050">
                  <c:v>17.964319145421499</c:v>
                </c:pt>
                <c:pt idx="13051">
                  <c:v>17.9656957216012</c:v>
                </c:pt>
                <c:pt idx="13052">
                  <c:v>17.967072297781002</c:v>
                </c:pt>
                <c:pt idx="13053">
                  <c:v>17.9684488739607</c:v>
                </c:pt>
                <c:pt idx="13054">
                  <c:v>17.969825450140402</c:v>
                </c:pt>
                <c:pt idx="13055">
                  <c:v>17.9712020263201</c:v>
                </c:pt>
                <c:pt idx="13056">
                  <c:v>17.972578602499901</c:v>
                </c:pt>
                <c:pt idx="13057">
                  <c:v>17.973955178679599</c:v>
                </c:pt>
                <c:pt idx="13058">
                  <c:v>17.975331754859301</c:v>
                </c:pt>
                <c:pt idx="13059">
                  <c:v>17.976708331038999</c:v>
                </c:pt>
                <c:pt idx="13060">
                  <c:v>17.9780849072188</c:v>
                </c:pt>
                <c:pt idx="13061">
                  <c:v>17.979461483398499</c:v>
                </c:pt>
                <c:pt idx="13062">
                  <c:v>17.9808380595782</c:v>
                </c:pt>
                <c:pt idx="13063">
                  <c:v>17.982214635758002</c:v>
                </c:pt>
                <c:pt idx="13064">
                  <c:v>17.9835912119377</c:v>
                </c:pt>
                <c:pt idx="13065">
                  <c:v>17.984967788117402</c:v>
                </c:pt>
                <c:pt idx="13066">
                  <c:v>17.9863443642971</c:v>
                </c:pt>
                <c:pt idx="13067">
                  <c:v>17.987720940476802</c:v>
                </c:pt>
                <c:pt idx="13068">
                  <c:v>17.989097516656599</c:v>
                </c:pt>
                <c:pt idx="13069">
                  <c:v>17.990474092836301</c:v>
                </c:pt>
                <c:pt idx="13070">
                  <c:v>17.991850669015999</c:v>
                </c:pt>
                <c:pt idx="13071">
                  <c:v>17.993227245195801</c:v>
                </c:pt>
                <c:pt idx="13072">
                  <c:v>17.994603821375499</c:v>
                </c:pt>
                <c:pt idx="13073">
                  <c:v>17.995980397555201</c:v>
                </c:pt>
                <c:pt idx="13074">
                  <c:v>17.997356973734899</c:v>
                </c:pt>
                <c:pt idx="13075">
                  <c:v>17.9987335499147</c:v>
                </c:pt>
                <c:pt idx="13076">
                  <c:v>18.000110126094398</c:v>
                </c:pt>
                <c:pt idx="13077">
                  <c:v>18.0014867022741</c:v>
                </c:pt>
                <c:pt idx="13078">
                  <c:v>18.002863278453798</c:v>
                </c:pt>
                <c:pt idx="13079">
                  <c:v>18.0042398546336</c:v>
                </c:pt>
                <c:pt idx="13080">
                  <c:v>18.005616430813301</c:v>
                </c:pt>
                <c:pt idx="13081">
                  <c:v>18.006993006993</c:v>
                </c:pt>
                <c:pt idx="13082">
                  <c:v>18.008369583172701</c:v>
                </c:pt>
                <c:pt idx="13083">
                  <c:v>18.009746159352499</c:v>
                </c:pt>
                <c:pt idx="13084">
                  <c:v>18.011122735532201</c:v>
                </c:pt>
                <c:pt idx="13085">
                  <c:v>18.012499311711899</c:v>
                </c:pt>
                <c:pt idx="13086">
                  <c:v>18.013875887891601</c:v>
                </c:pt>
                <c:pt idx="13087">
                  <c:v>18.015252464071398</c:v>
                </c:pt>
                <c:pt idx="13088">
                  <c:v>18.0166290402511</c:v>
                </c:pt>
                <c:pt idx="13089">
                  <c:v>18.018005616430798</c:v>
                </c:pt>
                <c:pt idx="13090">
                  <c:v>18.0193821926105</c:v>
                </c:pt>
                <c:pt idx="13091">
                  <c:v>18.020758768790301</c:v>
                </c:pt>
                <c:pt idx="13092">
                  <c:v>18.02213534497</c:v>
                </c:pt>
                <c:pt idx="13093">
                  <c:v>18.023511921149701</c:v>
                </c:pt>
                <c:pt idx="13094">
                  <c:v>18.0248884973294</c:v>
                </c:pt>
                <c:pt idx="13095">
                  <c:v>18.026265073509201</c:v>
                </c:pt>
                <c:pt idx="13096">
                  <c:v>18.027641649688899</c:v>
                </c:pt>
                <c:pt idx="13097">
                  <c:v>18.029018225868601</c:v>
                </c:pt>
                <c:pt idx="13098">
                  <c:v>18.030394802048399</c:v>
                </c:pt>
                <c:pt idx="13099">
                  <c:v>18.0317713782281</c:v>
                </c:pt>
                <c:pt idx="13100">
                  <c:v>18.033147954407799</c:v>
                </c:pt>
                <c:pt idx="13101">
                  <c:v>18.0345245305875</c:v>
                </c:pt>
                <c:pt idx="13102">
                  <c:v>18.035901106767302</c:v>
                </c:pt>
                <c:pt idx="13103">
                  <c:v>18.037277682947</c:v>
                </c:pt>
                <c:pt idx="13104">
                  <c:v>18.038654259126702</c:v>
                </c:pt>
                <c:pt idx="13105">
                  <c:v>18.0400308353064</c:v>
                </c:pt>
                <c:pt idx="13106">
                  <c:v>18.041407411486201</c:v>
                </c:pt>
                <c:pt idx="13107">
                  <c:v>18.042783987665899</c:v>
                </c:pt>
                <c:pt idx="13108">
                  <c:v>18.044160563845601</c:v>
                </c:pt>
                <c:pt idx="13109">
                  <c:v>18.045537140025299</c:v>
                </c:pt>
                <c:pt idx="13110">
                  <c:v>18.046913716205101</c:v>
                </c:pt>
                <c:pt idx="13111">
                  <c:v>18.048290292384799</c:v>
                </c:pt>
                <c:pt idx="13112">
                  <c:v>18.049666868564501</c:v>
                </c:pt>
                <c:pt idx="13113">
                  <c:v>18.051043444744199</c:v>
                </c:pt>
                <c:pt idx="13114">
                  <c:v>18.052420020924</c:v>
                </c:pt>
                <c:pt idx="13115">
                  <c:v>18.053796597103702</c:v>
                </c:pt>
                <c:pt idx="13116">
                  <c:v>18.0551731732834</c:v>
                </c:pt>
                <c:pt idx="13117">
                  <c:v>18.056549749463102</c:v>
                </c:pt>
                <c:pt idx="13118">
                  <c:v>18.057926325642899</c:v>
                </c:pt>
                <c:pt idx="13119">
                  <c:v>18.059302901822601</c:v>
                </c:pt>
                <c:pt idx="13120">
                  <c:v>18.060679478002299</c:v>
                </c:pt>
                <c:pt idx="13121">
                  <c:v>18.062056054182001</c:v>
                </c:pt>
                <c:pt idx="13122">
                  <c:v>18.063432630361799</c:v>
                </c:pt>
                <c:pt idx="13123">
                  <c:v>18.064809206541501</c:v>
                </c:pt>
                <c:pt idx="13124">
                  <c:v>18.066185782721199</c:v>
                </c:pt>
                <c:pt idx="13125">
                  <c:v>18.067562358900901</c:v>
                </c:pt>
                <c:pt idx="13126">
                  <c:v>18.068938935080698</c:v>
                </c:pt>
                <c:pt idx="13127">
                  <c:v>18.0703155112604</c:v>
                </c:pt>
                <c:pt idx="13128">
                  <c:v>18.071692087440098</c:v>
                </c:pt>
                <c:pt idx="13129">
                  <c:v>18.0730686636199</c:v>
                </c:pt>
                <c:pt idx="13130">
                  <c:v>18.074445239799601</c:v>
                </c:pt>
                <c:pt idx="13131">
                  <c:v>18.0758218159793</c:v>
                </c:pt>
                <c:pt idx="13132">
                  <c:v>18.077198392159001</c:v>
                </c:pt>
                <c:pt idx="13133">
                  <c:v>18.078574968338799</c:v>
                </c:pt>
                <c:pt idx="13134">
                  <c:v>18.079951544518501</c:v>
                </c:pt>
                <c:pt idx="13135">
                  <c:v>18.081328120698199</c:v>
                </c:pt>
                <c:pt idx="13136">
                  <c:v>18.082704696877901</c:v>
                </c:pt>
                <c:pt idx="13137">
                  <c:v>18.084081273057699</c:v>
                </c:pt>
                <c:pt idx="13138">
                  <c:v>18.0854578492374</c:v>
                </c:pt>
                <c:pt idx="13139">
                  <c:v>18.086834425417099</c:v>
                </c:pt>
                <c:pt idx="13140">
                  <c:v>18.0882110015968</c:v>
                </c:pt>
                <c:pt idx="13141">
                  <c:v>18.089587577776602</c:v>
                </c:pt>
                <c:pt idx="13142">
                  <c:v>18.0909641539563</c:v>
                </c:pt>
                <c:pt idx="13143">
                  <c:v>18.092340730136002</c:v>
                </c:pt>
                <c:pt idx="13144">
                  <c:v>18.0937173063157</c:v>
                </c:pt>
                <c:pt idx="13145">
                  <c:v>18.095093882495501</c:v>
                </c:pt>
                <c:pt idx="13146">
                  <c:v>18.096470458675199</c:v>
                </c:pt>
                <c:pt idx="13147">
                  <c:v>18.097847034854901</c:v>
                </c:pt>
                <c:pt idx="13148">
                  <c:v>18.099223611034599</c:v>
                </c:pt>
                <c:pt idx="13149">
                  <c:v>18.1006001872144</c:v>
                </c:pt>
                <c:pt idx="13150">
                  <c:v>18.101976763394099</c:v>
                </c:pt>
                <c:pt idx="13151">
                  <c:v>18.1033533395738</c:v>
                </c:pt>
                <c:pt idx="13152">
                  <c:v>18.104729915753499</c:v>
                </c:pt>
                <c:pt idx="13153">
                  <c:v>18.1061064919333</c:v>
                </c:pt>
                <c:pt idx="13154">
                  <c:v>18.107483068113002</c:v>
                </c:pt>
                <c:pt idx="13155">
                  <c:v>18.1088596442927</c:v>
                </c:pt>
                <c:pt idx="13156">
                  <c:v>18.110236220472402</c:v>
                </c:pt>
                <c:pt idx="13157">
                  <c:v>18.111612796652199</c:v>
                </c:pt>
                <c:pt idx="13158">
                  <c:v>18.112989372831901</c:v>
                </c:pt>
                <c:pt idx="13159">
                  <c:v>18.114365949011599</c:v>
                </c:pt>
                <c:pt idx="13160">
                  <c:v>18.115742525191401</c:v>
                </c:pt>
                <c:pt idx="13161">
                  <c:v>18.117119101371099</c:v>
                </c:pt>
                <c:pt idx="13162">
                  <c:v>18.118495677550801</c:v>
                </c:pt>
                <c:pt idx="13163">
                  <c:v>18.119872253730499</c:v>
                </c:pt>
                <c:pt idx="13164">
                  <c:v>18.1212488299103</c:v>
                </c:pt>
                <c:pt idx="13165">
                  <c:v>18.122625406089998</c:v>
                </c:pt>
                <c:pt idx="13166">
                  <c:v>18.1240019822697</c:v>
                </c:pt>
                <c:pt idx="13167">
                  <c:v>18.125378558449398</c:v>
                </c:pt>
                <c:pt idx="13168">
                  <c:v>18.1267551346292</c:v>
                </c:pt>
                <c:pt idx="13169">
                  <c:v>18.128131710808901</c:v>
                </c:pt>
                <c:pt idx="13170">
                  <c:v>18.1295082869886</c:v>
                </c:pt>
                <c:pt idx="13171">
                  <c:v>18.130884863168301</c:v>
                </c:pt>
                <c:pt idx="13172">
                  <c:v>18.132261439348099</c:v>
                </c:pt>
                <c:pt idx="13173">
                  <c:v>18.133638015527801</c:v>
                </c:pt>
                <c:pt idx="13174">
                  <c:v>18.135014591707499</c:v>
                </c:pt>
                <c:pt idx="13175">
                  <c:v>18.136391167887201</c:v>
                </c:pt>
                <c:pt idx="13176">
                  <c:v>18.137767744066998</c:v>
                </c:pt>
                <c:pt idx="13177">
                  <c:v>18.1391443202467</c:v>
                </c:pt>
                <c:pt idx="13178">
                  <c:v>18.140520896426398</c:v>
                </c:pt>
                <c:pt idx="13179">
                  <c:v>18.1418974726061</c:v>
                </c:pt>
                <c:pt idx="13180">
                  <c:v>18.143274048785901</c:v>
                </c:pt>
                <c:pt idx="13181">
                  <c:v>18.1446506249656</c:v>
                </c:pt>
                <c:pt idx="13182">
                  <c:v>18.146027201145301</c:v>
                </c:pt>
                <c:pt idx="13183">
                  <c:v>18.147403777325</c:v>
                </c:pt>
                <c:pt idx="13184">
                  <c:v>18.148780353504801</c:v>
                </c:pt>
                <c:pt idx="13185">
                  <c:v>18.150156929684499</c:v>
                </c:pt>
                <c:pt idx="13186">
                  <c:v>18.151533505864201</c:v>
                </c:pt>
                <c:pt idx="13187">
                  <c:v>18.152910082043899</c:v>
                </c:pt>
                <c:pt idx="13188">
                  <c:v>18.1542866582237</c:v>
                </c:pt>
                <c:pt idx="13189">
                  <c:v>18.155663234403399</c:v>
                </c:pt>
                <c:pt idx="13190">
                  <c:v>18.1570398105831</c:v>
                </c:pt>
                <c:pt idx="13191">
                  <c:v>18.158416386762902</c:v>
                </c:pt>
                <c:pt idx="13192">
                  <c:v>18.1597929629426</c:v>
                </c:pt>
                <c:pt idx="13193">
                  <c:v>18.161169539122302</c:v>
                </c:pt>
                <c:pt idx="13194">
                  <c:v>18.162546115302</c:v>
                </c:pt>
                <c:pt idx="13195">
                  <c:v>18.163922691481801</c:v>
                </c:pt>
                <c:pt idx="13196">
                  <c:v>18.165299267661499</c:v>
                </c:pt>
                <c:pt idx="13197">
                  <c:v>18.166675843841201</c:v>
                </c:pt>
                <c:pt idx="13198">
                  <c:v>18.168052420020899</c:v>
                </c:pt>
                <c:pt idx="13199">
                  <c:v>18.169428996200701</c:v>
                </c:pt>
                <c:pt idx="13200">
                  <c:v>18.170805572380399</c:v>
                </c:pt>
                <c:pt idx="13201">
                  <c:v>18.172182148560101</c:v>
                </c:pt>
                <c:pt idx="13202">
                  <c:v>18.173558724739799</c:v>
                </c:pt>
                <c:pt idx="13203">
                  <c:v>18.1749353009196</c:v>
                </c:pt>
                <c:pt idx="13204">
                  <c:v>18.176311877099302</c:v>
                </c:pt>
                <c:pt idx="13205">
                  <c:v>18.177688453279</c:v>
                </c:pt>
                <c:pt idx="13206">
                  <c:v>18.179065029458702</c:v>
                </c:pt>
                <c:pt idx="13207">
                  <c:v>18.180441605638499</c:v>
                </c:pt>
                <c:pt idx="13208">
                  <c:v>18.181818181818201</c:v>
                </c:pt>
                <c:pt idx="13209">
                  <c:v>18.183194757997899</c:v>
                </c:pt>
                <c:pt idx="13210">
                  <c:v>18.184571334177601</c:v>
                </c:pt>
                <c:pt idx="13211">
                  <c:v>18.185947910357399</c:v>
                </c:pt>
                <c:pt idx="13212">
                  <c:v>18.187324486537101</c:v>
                </c:pt>
                <c:pt idx="13213">
                  <c:v>18.188701062716799</c:v>
                </c:pt>
                <c:pt idx="13214">
                  <c:v>18.190077638896501</c:v>
                </c:pt>
                <c:pt idx="13215">
                  <c:v>18.191454215076298</c:v>
                </c:pt>
                <c:pt idx="13216">
                  <c:v>18.192830791256</c:v>
                </c:pt>
                <c:pt idx="13217">
                  <c:v>18.194207367435698</c:v>
                </c:pt>
                <c:pt idx="13218">
                  <c:v>18.1955839436154</c:v>
                </c:pt>
                <c:pt idx="13219">
                  <c:v>18.196960519795201</c:v>
                </c:pt>
                <c:pt idx="13220">
                  <c:v>18.1983370959749</c:v>
                </c:pt>
                <c:pt idx="13221">
                  <c:v>18.199713672154601</c:v>
                </c:pt>
                <c:pt idx="13222">
                  <c:v>18.2010902483343</c:v>
                </c:pt>
                <c:pt idx="13223">
                  <c:v>18.202466824514101</c:v>
                </c:pt>
                <c:pt idx="13224">
                  <c:v>18.203843400693799</c:v>
                </c:pt>
                <c:pt idx="13225">
                  <c:v>18.205219976873501</c:v>
                </c:pt>
                <c:pt idx="13226">
                  <c:v>18.206596553053298</c:v>
                </c:pt>
                <c:pt idx="13227">
                  <c:v>18.207973129233</c:v>
                </c:pt>
                <c:pt idx="13228">
                  <c:v>18.209349705412698</c:v>
                </c:pt>
                <c:pt idx="13229">
                  <c:v>18.2107262815924</c:v>
                </c:pt>
                <c:pt idx="13230">
                  <c:v>18.212102857772202</c:v>
                </c:pt>
                <c:pt idx="13231">
                  <c:v>18.2134794339519</c:v>
                </c:pt>
                <c:pt idx="13232">
                  <c:v>18.214856010131601</c:v>
                </c:pt>
                <c:pt idx="13233">
                  <c:v>18.2162325863113</c:v>
                </c:pt>
                <c:pt idx="13234">
                  <c:v>18.217609162491101</c:v>
                </c:pt>
                <c:pt idx="13235">
                  <c:v>18.218985738670799</c:v>
                </c:pt>
                <c:pt idx="13236">
                  <c:v>18.220362314850501</c:v>
                </c:pt>
                <c:pt idx="13237">
                  <c:v>18.221738891030199</c:v>
                </c:pt>
                <c:pt idx="13238">
                  <c:v>18.22311546721</c:v>
                </c:pt>
                <c:pt idx="13239">
                  <c:v>18.224492043389699</c:v>
                </c:pt>
                <c:pt idx="13240">
                  <c:v>18.2258686195694</c:v>
                </c:pt>
                <c:pt idx="13241">
                  <c:v>18.227245195749099</c:v>
                </c:pt>
                <c:pt idx="13242">
                  <c:v>18.2286217719289</c:v>
                </c:pt>
                <c:pt idx="13243">
                  <c:v>18.229998348108602</c:v>
                </c:pt>
                <c:pt idx="13244">
                  <c:v>18.2313749242883</c:v>
                </c:pt>
                <c:pt idx="13245">
                  <c:v>18.232751500468002</c:v>
                </c:pt>
                <c:pt idx="13246">
                  <c:v>18.234128076647799</c:v>
                </c:pt>
                <c:pt idx="13247">
                  <c:v>18.235504652827501</c:v>
                </c:pt>
                <c:pt idx="13248">
                  <c:v>18.236881229007199</c:v>
                </c:pt>
                <c:pt idx="13249">
                  <c:v>18.238257805186901</c:v>
                </c:pt>
                <c:pt idx="13250">
                  <c:v>18.239634381366699</c:v>
                </c:pt>
                <c:pt idx="13251">
                  <c:v>18.241010957546401</c:v>
                </c:pt>
                <c:pt idx="13252">
                  <c:v>18.242387533726099</c:v>
                </c:pt>
                <c:pt idx="13253">
                  <c:v>18.243764109905801</c:v>
                </c:pt>
                <c:pt idx="13254">
                  <c:v>18.245140686085598</c:v>
                </c:pt>
                <c:pt idx="13255">
                  <c:v>18.2465172622653</c:v>
                </c:pt>
                <c:pt idx="13256">
                  <c:v>18.247893838444998</c:v>
                </c:pt>
                <c:pt idx="13257">
                  <c:v>18.249270414624799</c:v>
                </c:pt>
                <c:pt idx="13258">
                  <c:v>18.250646990804501</c:v>
                </c:pt>
                <c:pt idx="13259">
                  <c:v>18.252023566984199</c:v>
                </c:pt>
                <c:pt idx="13260">
                  <c:v>18.253400143163901</c:v>
                </c:pt>
                <c:pt idx="13261">
                  <c:v>18.254776719343699</c:v>
                </c:pt>
                <c:pt idx="13262">
                  <c:v>18.256153295523401</c:v>
                </c:pt>
                <c:pt idx="13263">
                  <c:v>18.257529871703099</c:v>
                </c:pt>
                <c:pt idx="13264">
                  <c:v>18.258906447882801</c:v>
                </c:pt>
                <c:pt idx="13265">
                  <c:v>18.260283024062598</c:v>
                </c:pt>
                <c:pt idx="13266">
                  <c:v>18.2616596002423</c:v>
                </c:pt>
                <c:pt idx="13267">
                  <c:v>18.263036176421998</c:v>
                </c:pt>
                <c:pt idx="13268">
                  <c:v>18.2644127526017</c:v>
                </c:pt>
                <c:pt idx="13269">
                  <c:v>18.265789328781501</c:v>
                </c:pt>
                <c:pt idx="13270">
                  <c:v>18.2671659049612</c:v>
                </c:pt>
                <c:pt idx="13271">
                  <c:v>18.268542481140901</c:v>
                </c:pt>
                <c:pt idx="13272">
                  <c:v>18.2699190573206</c:v>
                </c:pt>
                <c:pt idx="13273">
                  <c:v>18.271295633500401</c:v>
                </c:pt>
                <c:pt idx="13274">
                  <c:v>18.272672209680099</c:v>
                </c:pt>
                <c:pt idx="13275">
                  <c:v>18.274048785859801</c:v>
                </c:pt>
                <c:pt idx="13276">
                  <c:v>18.275425362039499</c:v>
                </c:pt>
                <c:pt idx="13277">
                  <c:v>18.2768019382193</c:v>
                </c:pt>
                <c:pt idx="13278">
                  <c:v>18.278178514398999</c:v>
                </c:pt>
                <c:pt idx="13279">
                  <c:v>18.2795550905787</c:v>
                </c:pt>
                <c:pt idx="13280">
                  <c:v>18.280931666758399</c:v>
                </c:pt>
                <c:pt idx="13281">
                  <c:v>18.2823082429382</c:v>
                </c:pt>
                <c:pt idx="13282">
                  <c:v>18.283684819117902</c:v>
                </c:pt>
                <c:pt idx="13283">
                  <c:v>18.2850613952976</c:v>
                </c:pt>
                <c:pt idx="13284">
                  <c:v>18.286437971477302</c:v>
                </c:pt>
                <c:pt idx="13285">
                  <c:v>18.287814547657099</c:v>
                </c:pt>
                <c:pt idx="13286">
                  <c:v>18.289191123836801</c:v>
                </c:pt>
                <c:pt idx="13287">
                  <c:v>18.290567700016499</c:v>
                </c:pt>
                <c:pt idx="13288">
                  <c:v>18.2919442761963</c:v>
                </c:pt>
                <c:pt idx="13289">
                  <c:v>18.293320852375999</c:v>
                </c:pt>
                <c:pt idx="13290">
                  <c:v>18.2946974285557</c:v>
                </c:pt>
                <c:pt idx="13291">
                  <c:v>18.296074004735399</c:v>
                </c:pt>
                <c:pt idx="13292">
                  <c:v>18.2974505809152</c:v>
                </c:pt>
                <c:pt idx="13293">
                  <c:v>18.298827157094902</c:v>
                </c:pt>
                <c:pt idx="13294">
                  <c:v>18.3002037332746</c:v>
                </c:pt>
                <c:pt idx="13295">
                  <c:v>18.301580309454302</c:v>
                </c:pt>
                <c:pt idx="13296">
                  <c:v>18.302956885634099</c:v>
                </c:pt>
                <c:pt idx="13297">
                  <c:v>18.304333461813801</c:v>
                </c:pt>
                <c:pt idx="13298">
                  <c:v>18.305710037993499</c:v>
                </c:pt>
                <c:pt idx="13299">
                  <c:v>18.307086614173201</c:v>
                </c:pt>
                <c:pt idx="13300">
                  <c:v>18.308463190352999</c:v>
                </c:pt>
                <c:pt idx="13301">
                  <c:v>18.309839766532701</c:v>
                </c:pt>
                <c:pt idx="13302">
                  <c:v>18.311216342712399</c:v>
                </c:pt>
                <c:pt idx="13303">
                  <c:v>18.312592918892101</c:v>
                </c:pt>
                <c:pt idx="13304">
                  <c:v>18.313969495071898</c:v>
                </c:pt>
                <c:pt idx="13305">
                  <c:v>18.3153460712516</c:v>
                </c:pt>
                <c:pt idx="13306">
                  <c:v>18.316722647431298</c:v>
                </c:pt>
                <c:pt idx="13307">
                  <c:v>18.318099223611</c:v>
                </c:pt>
                <c:pt idx="13308">
                  <c:v>18.319475799790801</c:v>
                </c:pt>
                <c:pt idx="13309">
                  <c:v>18.3208523759705</c:v>
                </c:pt>
                <c:pt idx="13310">
                  <c:v>18.322228952150201</c:v>
                </c:pt>
                <c:pt idx="13311">
                  <c:v>18.3236055283299</c:v>
                </c:pt>
                <c:pt idx="13312">
                  <c:v>18.324982104509701</c:v>
                </c:pt>
                <c:pt idx="13313">
                  <c:v>18.326358680689399</c:v>
                </c:pt>
                <c:pt idx="13314">
                  <c:v>18.327735256869101</c:v>
                </c:pt>
                <c:pt idx="13315">
                  <c:v>18.329111833048799</c:v>
                </c:pt>
                <c:pt idx="13316">
                  <c:v>18.3304884092286</c:v>
                </c:pt>
                <c:pt idx="13317">
                  <c:v>18.331864985408298</c:v>
                </c:pt>
                <c:pt idx="13318">
                  <c:v>18.333241561588</c:v>
                </c:pt>
                <c:pt idx="13319">
                  <c:v>18.334618137767698</c:v>
                </c:pt>
                <c:pt idx="13320">
                  <c:v>18.3359947139475</c:v>
                </c:pt>
                <c:pt idx="13321">
                  <c:v>18.337371290127201</c:v>
                </c:pt>
                <c:pt idx="13322">
                  <c:v>18.3387478663069</c:v>
                </c:pt>
                <c:pt idx="13323">
                  <c:v>18.340124442486701</c:v>
                </c:pt>
                <c:pt idx="13324">
                  <c:v>18.341501018666399</c:v>
                </c:pt>
                <c:pt idx="13325">
                  <c:v>18.342877594846101</c:v>
                </c:pt>
                <c:pt idx="13326">
                  <c:v>18.344254171025799</c:v>
                </c:pt>
                <c:pt idx="13327">
                  <c:v>18.3456307472056</c:v>
                </c:pt>
                <c:pt idx="13328">
                  <c:v>18.347007323385299</c:v>
                </c:pt>
                <c:pt idx="13329">
                  <c:v>18.348383899565</c:v>
                </c:pt>
                <c:pt idx="13330">
                  <c:v>18.349760475744699</c:v>
                </c:pt>
                <c:pt idx="13331">
                  <c:v>18.3511370519245</c:v>
                </c:pt>
                <c:pt idx="13332">
                  <c:v>18.352513628104202</c:v>
                </c:pt>
                <c:pt idx="13333">
                  <c:v>18.3538902042839</c:v>
                </c:pt>
                <c:pt idx="13334">
                  <c:v>18.355266780463602</c:v>
                </c:pt>
                <c:pt idx="13335">
                  <c:v>18.356643356643399</c:v>
                </c:pt>
                <c:pt idx="13336">
                  <c:v>18.358019932823101</c:v>
                </c:pt>
                <c:pt idx="13337">
                  <c:v>18.359396509002799</c:v>
                </c:pt>
                <c:pt idx="13338">
                  <c:v>18.360773085182501</c:v>
                </c:pt>
                <c:pt idx="13339">
                  <c:v>18.362149661362299</c:v>
                </c:pt>
                <c:pt idx="13340">
                  <c:v>18.363526237542001</c:v>
                </c:pt>
                <c:pt idx="13341">
                  <c:v>18.364902813721699</c:v>
                </c:pt>
                <c:pt idx="13342">
                  <c:v>18.366279389901401</c:v>
                </c:pt>
                <c:pt idx="13343">
                  <c:v>18.367655966081202</c:v>
                </c:pt>
                <c:pt idx="13344">
                  <c:v>18.3690325422609</c:v>
                </c:pt>
                <c:pt idx="13345">
                  <c:v>18.370409118440602</c:v>
                </c:pt>
                <c:pt idx="13346">
                  <c:v>18.3717856946203</c:v>
                </c:pt>
                <c:pt idx="13347">
                  <c:v>18.373162270800101</c:v>
                </c:pt>
                <c:pt idx="13348">
                  <c:v>18.374538846979799</c:v>
                </c:pt>
                <c:pt idx="13349">
                  <c:v>18.375915423159501</c:v>
                </c:pt>
                <c:pt idx="13350">
                  <c:v>18.377291999339299</c:v>
                </c:pt>
                <c:pt idx="13351">
                  <c:v>18.378668575519001</c:v>
                </c:pt>
                <c:pt idx="13352">
                  <c:v>18.380045151698699</c:v>
                </c:pt>
                <c:pt idx="13353">
                  <c:v>18.381421727878401</c:v>
                </c:pt>
                <c:pt idx="13354">
                  <c:v>18.382798304058198</c:v>
                </c:pt>
                <c:pt idx="13355">
                  <c:v>18.3841748802379</c:v>
                </c:pt>
                <c:pt idx="13356">
                  <c:v>18.385551456417598</c:v>
                </c:pt>
                <c:pt idx="13357">
                  <c:v>18.3869280325973</c:v>
                </c:pt>
                <c:pt idx="13358">
                  <c:v>18.388304608777101</c:v>
                </c:pt>
                <c:pt idx="13359">
                  <c:v>18.3896811849568</c:v>
                </c:pt>
                <c:pt idx="13360">
                  <c:v>18.391057761136501</c:v>
                </c:pt>
                <c:pt idx="13361">
                  <c:v>18.3924343373162</c:v>
                </c:pt>
                <c:pt idx="13362">
                  <c:v>18.393810913496001</c:v>
                </c:pt>
                <c:pt idx="13363">
                  <c:v>18.395187489675699</c:v>
                </c:pt>
                <c:pt idx="13364">
                  <c:v>18.396564065855401</c:v>
                </c:pt>
                <c:pt idx="13365">
                  <c:v>18.397940642035099</c:v>
                </c:pt>
                <c:pt idx="13366">
                  <c:v>18.3993172182149</c:v>
                </c:pt>
                <c:pt idx="13367">
                  <c:v>18.400693794394599</c:v>
                </c:pt>
                <c:pt idx="13368">
                  <c:v>18.4020703705743</c:v>
                </c:pt>
                <c:pt idx="13369">
                  <c:v>18.403446946753999</c:v>
                </c:pt>
                <c:pt idx="13370">
                  <c:v>18.4048235229338</c:v>
                </c:pt>
                <c:pt idx="13371">
                  <c:v>18.406200099113502</c:v>
                </c:pt>
                <c:pt idx="13372">
                  <c:v>18.4075766752932</c:v>
                </c:pt>
                <c:pt idx="13373">
                  <c:v>18.408953251472902</c:v>
                </c:pt>
                <c:pt idx="13374">
                  <c:v>18.410329827652699</c:v>
                </c:pt>
                <c:pt idx="13375">
                  <c:v>18.411706403832401</c:v>
                </c:pt>
                <c:pt idx="13376">
                  <c:v>18.413082980012099</c:v>
                </c:pt>
                <c:pt idx="13377">
                  <c:v>18.414459556191801</c:v>
                </c:pt>
                <c:pt idx="13378">
                  <c:v>18.415836132371599</c:v>
                </c:pt>
                <c:pt idx="13379">
                  <c:v>18.4172127085513</c:v>
                </c:pt>
                <c:pt idx="13380">
                  <c:v>18.418589284730999</c:v>
                </c:pt>
                <c:pt idx="13381">
                  <c:v>18.4199658609107</c:v>
                </c:pt>
                <c:pt idx="13382">
                  <c:v>18.421342437090502</c:v>
                </c:pt>
                <c:pt idx="13383">
                  <c:v>18.4227190132702</c:v>
                </c:pt>
                <c:pt idx="13384">
                  <c:v>18.424095589449902</c:v>
                </c:pt>
                <c:pt idx="13385">
                  <c:v>18.425472165629699</c:v>
                </c:pt>
                <c:pt idx="13386">
                  <c:v>18.426848741809401</c:v>
                </c:pt>
                <c:pt idx="13387">
                  <c:v>18.428225317989099</c:v>
                </c:pt>
                <c:pt idx="13388">
                  <c:v>18.429601894168801</c:v>
                </c:pt>
                <c:pt idx="13389">
                  <c:v>18.430978470348599</c:v>
                </c:pt>
                <c:pt idx="13390">
                  <c:v>18.432355046528301</c:v>
                </c:pt>
                <c:pt idx="13391">
                  <c:v>18.433731622707999</c:v>
                </c:pt>
                <c:pt idx="13392">
                  <c:v>18.435108198887701</c:v>
                </c:pt>
                <c:pt idx="13393">
                  <c:v>18.436484775067498</c:v>
                </c:pt>
                <c:pt idx="13394">
                  <c:v>18.4378613512472</c:v>
                </c:pt>
                <c:pt idx="13395">
                  <c:v>18.439237927426898</c:v>
                </c:pt>
                <c:pt idx="13396">
                  <c:v>18.4406145036066</c:v>
                </c:pt>
                <c:pt idx="13397">
                  <c:v>18.441991079786401</c:v>
                </c:pt>
                <c:pt idx="13398">
                  <c:v>18.4433676559661</c:v>
                </c:pt>
                <c:pt idx="13399">
                  <c:v>18.444744232145801</c:v>
                </c:pt>
                <c:pt idx="13400">
                  <c:v>18.446120808325499</c:v>
                </c:pt>
                <c:pt idx="13401">
                  <c:v>18.447497384505301</c:v>
                </c:pt>
                <c:pt idx="13402">
                  <c:v>18.448873960684999</c:v>
                </c:pt>
                <c:pt idx="13403">
                  <c:v>18.450250536864701</c:v>
                </c:pt>
                <c:pt idx="13404">
                  <c:v>18.451627113044399</c:v>
                </c:pt>
                <c:pt idx="13405">
                  <c:v>18.4530036892242</c:v>
                </c:pt>
                <c:pt idx="13406">
                  <c:v>18.454380265403898</c:v>
                </c:pt>
                <c:pt idx="13407">
                  <c:v>18.4557568415836</c:v>
                </c:pt>
                <c:pt idx="13408">
                  <c:v>18.457133417763298</c:v>
                </c:pt>
                <c:pt idx="13409">
                  <c:v>18.4585099939431</c:v>
                </c:pt>
                <c:pt idx="13410">
                  <c:v>18.459886570122801</c:v>
                </c:pt>
                <c:pt idx="13411">
                  <c:v>18.4612631463025</c:v>
                </c:pt>
                <c:pt idx="13412">
                  <c:v>18.462639722482201</c:v>
                </c:pt>
                <c:pt idx="13413">
                  <c:v>18.464016298661999</c:v>
                </c:pt>
                <c:pt idx="13414">
                  <c:v>18.465392874841701</c:v>
                </c:pt>
                <c:pt idx="13415">
                  <c:v>18.466769451021399</c:v>
                </c:pt>
                <c:pt idx="13416">
                  <c:v>18.4681460272012</c:v>
                </c:pt>
                <c:pt idx="13417">
                  <c:v>18.469522603380899</c:v>
                </c:pt>
                <c:pt idx="13418">
                  <c:v>18.4708991795606</c:v>
                </c:pt>
                <c:pt idx="13419">
                  <c:v>18.472275755740299</c:v>
                </c:pt>
                <c:pt idx="13420">
                  <c:v>18.4736523319201</c:v>
                </c:pt>
                <c:pt idx="13421">
                  <c:v>18.475028908099802</c:v>
                </c:pt>
                <c:pt idx="13422">
                  <c:v>18.4764054842795</c:v>
                </c:pt>
                <c:pt idx="13423">
                  <c:v>18.477782060459202</c:v>
                </c:pt>
                <c:pt idx="13424">
                  <c:v>18.479158636638999</c:v>
                </c:pt>
                <c:pt idx="13425">
                  <c:v>18.480535212818701</c:v>
                </c:pt>
                <c:pt idx="13426">
                  <c:v>18.481911788998399</c:v>
                </c:pt>
                <c:pt idx="13427">
                  <c:v>18.483288365178101</c:v>
                </c:pt>
                <c:pt idx="13428">
                  <c:v>18.484664941357899</c:v>
                </c:pt>
                <c:pt idx="13429">
                  <c:v>18.4860415175376</c:v>
                </c:pt>
                <c:pt idx="13430">
                  <c:v>18.487418093717299</c:v>
                </c:pt>
                <c:pt idx="13431">
                  <c:v>18.488794669897</c:v>
                </c:pt>
                <c:pt idx="13432">
                  <c:v>18.490171246076802</c:v>
                </c:pt>
                <c:pt idx="13433">
                  <c:v>18.4915478222565</c:v>
                </c:pt>
                <c:pt idx="13434">
                  <c:v>18.492924398436202</c:v>
                </c:pt>
                <c:pt idx="13435">
                  <c:v>18.4943009746159</c:v>
                </c:pt>
                <c:pt idx="13436">
                  <c:v>18.495677550795701</c:v>
                </c:pt>
                <c:pt idx="13437">
                  <c:v>18.497054126975399</c:v>
                </c:pt>
                <c:pt idx="13438">
                  <c:v>18.498430703155101</c:v>
                </c:pt>
                <c:pt idx="13439">
                  <c:v>18.499807279334799</c:v>
                </c:pt>
                <c:pt idx="13440">
                  <c:v>18.501183855514601</c:v>
                </c:pt>
                <c:pt idx="13441">
                  <c:v>18.502560431694299</c:v>
                </c:pt>
                <c:pt idx="13442">
                  <c:v>18.503937007874001</c:v>
                </c:pt>
                <c:pt idx="13443">
                  <c:v>18.505313584053699</c:v>
                </c:pt>
                <c:pt idx="13444">
                  <c:v>18.5066901602335</c:v>
                </c:pt>
                <c:pt idx="13445">
                  <c:v>18.508066736413198</c:v>
                </c:pt>
                <c:pt idx="13446">
                  <c:v>18.5094433125929</c:v>
                </c:pt>
                <c:pt idx="13447">
                  <c:v>18.510819888772598</c:v>
                </c:pt>
                <c:pt idx="13448">
                  <c:v>18.5121964649524</c:v>
                </c:pt>
                <c:pt idx="13449">
                  <c:v>18.513573041132101</c:v>
                </c:pt>
                <c:pt idx="13450">
                  <c:v>18.5149496173118</c:v>
                </c:pt>
                <c:pt idx="13451">
                  <c:v>18.516326193491601</c:v>
                </c:pt>
                <c:pt idx="13452">
                  <c:v>18.517702769671299</c:v>
                </c:pt>
                <c:pt idx="13453">
                  <c:v>18.519079345851001</c:v>
                </c:pt>
                <c:pt idx="13454">
                  <c:v>18.520455922030699</c:v>
                </c:pt>
                <c:pt idx="13455">
                  <c:v>18.5218324982105</c:v>
                </c:pt>
                <c:pt idx="13456">
                  <c:v>18.523209074390198</c:v>
                </c:pt>
                <c:pt idx="13457">
                  <c:v>18.5245856505699</c:v>
                </c:pt>
                <c:pt idx="13458">
                  <c:v>18.525962226749598</c:v>
                </c:pt>
                <c:pt idx="13459">
                  <c:v>18.5273388029294</c:v>
                </c:pt>
                <c:pt idx="13460">
                  <c:v>18.528715379109101</c:v>
                </c:pt>
                <c:pt idx="13461">
                  <c:v>18.5300919552888</c:v>
                </c:pt>
                <c:pt idx="13462">
                  <c:v>18.531468531468501</c:v>
                </c:pt>
                <c:pt idx="13463">
                  <c:v>18.532845107648299</c:v>
                </c:pt>
                <c:pt idx="13464">
                  <c:v>18.534221683828001</c:v>
                </c:pt>
                <c:pt idx="13465">
                  <c:v>18.535598260007699</c:v>
                </c:pt>
                <c:pt idx="13466">
                  <c:v>18.536974836187401</c:v>
                </c:pt>
                <c:pt idx="13467">
                  <c:v>18.538351412367199</c:v>
                </c:pt>
                <c:pt idx="13468">
                  <c:v>18.5397279885469</c:v>
                </c:pt>
                <c:pt idx="13469">
                  <c:v>18.541104564726599</c:v>
                </c:pt>
                <c:pt idx="13470">
                  <c:v>18.5424811409063</c:v>
                </c:pt>
                <c:pt idx="13471">
                  <c:v>18.543857717086102</c:v>
                </c:pt>
                <c:pt idx="13472">
                  <c:v>18.5452342932658</c:v>
                </c:pt>
                <c:pt idx="13473">
                  <c:v>18.546610869445502</c:v>
                </c:pt>
                <c:pt idx="13474">
                  <c:v>18.5479874456252</c:v>
                </c:pt>
                <c:pt idx="13475">
                  <c:v>18.549364021805001</c:v>
                </c:pt>
                <c:pt idx="13476">
                  <c:v>18.550740597984699</c:v>
                </c:pt>
                <c:pt idx="13477">
                  <c:v>18.552117174164401</c:v>
                </c:pt>
                <c:pt idx="13478">
                  <c:v>18.553493750344199</c:v>
                </c:pt>
                <c:pt idx="13479">
                  <c:v>18.554870326523901</c:v>
                </c:pt>
                <c:pt idx="13480">
                  <c:v>18.556246902703599</c:v>
                </c:pt>
                <c:pt idx="13481">
                  <c:v>18.557623478883301</c:v>
                </c:pt>
                <c:pt idx="13482">
                  <c:v>18.559000055063098</c:v>
                </c:pt>
                <c:pt idx="13483">
                  <c:v>18.5603766312428</c:v>
                </c:pt>
                <c:pt idx="13484">
                  <c:v>18.561753207422498</c:v>
                </c:pt>
                <c:pt idx="13485">
                  <c:v>18.5631297836022</c:v>
                </c:pt>
                <c:pt idx="13486">
                  <c:v>18.564506359782001</c:v>
                </c:pt>
                <c:pt idx="13487">
                  <c:v>18.565882935961699</c:v>
                </c:pt>
                <c:pt idx="13488">
                  <c:v>18.567259512141401</c:v>
                </c:pt>
                <c:pt idx="13489">
                  <c:v>18.568636088321099</c:v>
                </c:pt>
                <c:pt idx="13490">
                  <c:v>18.570012664500901</c:v>
                </c:pt>
                <c:pt idx="13491">
                  <c:v>18.571389240680599</c:v>
                </c:pt>
                <c:pt idx="13492">
                  <c:v>18.572765816860301</c:v>
                </c:pt>
                <c:pt idx="13493">
                  <c:v>18.574142393039999</c:v>
                </c:pt>
                <c:pt idx="13494">
                  <c:v>18.5755189692198</c:v>
                </c:pt>
                <c:pt idx="13495">
                  <c:v>18.576895545399498</c:v>
                </c:pt>
                <c:pt idx="13496">
                  <c:v>18.5782721215792</c:v>
                </c:pt>
                <c:pt idx="13497">
                  <c:v>18.579648697758898</c:v>
                </c:pt>
                <c:pt idx="13498">
                  <c:v>18.5810252739387</c:v>
                </c:pt>
                <c:pt idx="13499">
                  <c:v>18.582401850118401</c:v>
                </c:pt>
                <c:pt idx="13500">
                  <c:v>18.5837784262981</c:v>
                </c:pt>
                <c:pt idx="13501">
                  <c:v>18.585155002477801</c:v>
                </c:pt>
                <c:pt idx="13502">
                  <c:v>18.586531578657599</c:v>
                </c:pt>
                <c:pt idx="13503">
                  <c:v>18.587908154837301</c:v>
                </c:pt>
                <c:pt idx="13504">
                  <c:v>18.589284731016999</c:v>
                </c:pt>
                <c:pt idx="13505">
                  <c:v>18.590661307196701</c:v>
                </c:pt>
                <c:pt idx="13506">
                  <c:v>18.592037883376499</c:v>
                </c:pt>
                <c:pt idx="13507">
                  <c:v>18.5934144595562</c:v>
                </c:pt>
                <c:pt idx="13508">
                  <c:v>18.594791035735899</c:v>
                </c:pt>
                <c:pt idx="13509">
                  <c:v>18.5961676119156</c:v>
                </c:pt>
                <c:pt idx="13510">
                  <c:v>18.597544188095402</c:v>
                </c:pt>
                <c:pt idx="13511">
                  <c:v>18.5989207642751</c:v>
                </c:pt>
                <c:pt idx="13512">
                  <c:v>18.600297340454802</c:v>
                </c:pt>
                <c:pt idx="13513">
                  <c:v>18.601673916634599</c:v>
                </c:pt>
                <c:pt idx="13514">
                  <c:v>18.603050492814301</c:v>
                </c:pt>
                <c:pt idx="13515">
                  <c:v>18.604427068993999</c:v>
                </c:pt>
                <c:pt idx="13516">
                  <c:v>18.605803645173701</c:v>
                </c:pt>
                <c:pt idx="13517">
                  <c:v>18.607180221353499</c:v>
                </c:pt>
                <c:pt idx="13518">
                  <c:v>18.6085567975332</c:v>
                </c:pt>
                <c:pt idx="13519">
                  <c:v>18.609933373712899</c:v>
                </c:pt>
                <c:pt idx="13520">
                  <c:v>18.6113099498926</c:v>
                </c:pt>
                <c:pt idx="13521">
                  <c:v>18.612686526072402</c:v>
                </c:pt>
                <c:pt idx="13522">
                  <c:v>18.6140631022521</c:v>
                </c:pt>
                <c:pt idx="13523">
                  <c:v>18.615439678431802</c:v>
                </c:pt>
                <c:pt idx="13524">
                  <c:v>18.6168162546115</c:v>
                </c:pt>
                <c:pt idx="13525">
                  <c:v>18.618192830791301</c:v>
                </c:pt>
                <c:pt idx="13526">
                  <c:v>18.619569406970999</c:v>
                </c:pt>
                <c:pt idx="13527">
                  <c:v>18.620945983150701</c:v>
                </c:pt>
                <c:pt idx="13528">
                  <c:v>18.622322559330399</c:v>
                </c:pt>
                <c:pt idx="13529">
                  <c:v>18.623699135510201</c:v>
                </c:pt>
                <c:pt idx="13530">
                  <c:v>18.625075711689899</c:v>
                </c:pt>
                <c:pt idx="13531">
                  <c:v>18.626452287869601</c:v>
                </c:pt>
                <c:pt idx="13532">
                  <c:v>18.627828864049299</c:v>
                </c:pt>
                <c:pt idx="13533">
                  <c:v>18.6292054402291</c:v>
                </c:pt>
                <c:pt idx="13534">
                  <c:v>18.630582016408798</c:v>
                </c:pt>
                <c:pt idx="13535">
                  <c:v>18.6319585925885</c:v>
                </c:pt>
                <c:pt idx="13536">
                  <c:v>18.633335168768198</c:v>
                </c:pt>
                <c:pt idx="13537">
                  <c:v>18.634711744948</c:v>
                </c:pt>
                <c:pt idx="13538">
                  <c:v>18.636088321127701</c:v>
                </c:pt>
                <c:pt idx="13539">
                  <c:v>18.6374648973074</c:v>
                </c:pt>
                <c:pt idx="13540">
                  <c:v>18.638841473487101</c:v>
                </c:pt>
                <c:pt idx="13541">
                  <c:v>18.640218049666899</c:v>
                </c:pt>
                <c:pt idx="13542">
                  <c:v>18.641594625846601</c:v>
                </c:pt>
                <c:pt idx="13543">
                  <c:v>18.642971202026299</c:v>
                </c:pt>
                <c:pt idx="13544">
                  <c:v>18.6443477782061</c:v>
                </c:pt>
                <c:pt idx="13545">
                  <c:v>18.645724354385798</c:v>
                </c:pt>
                <c:pt idx="13546">
                  <c:v>18.6471009305655</c:v>
                </c:pt>
                <c:pt idx="13547">
                  <c:v>18.648477506745198</c:v>
                </c:pt>
                <c:pt idx="13548">
                  <c:v>18.649854082925</c:v>
                </c:pt>
                <c:pt idx="13549">
                  <c:v>18.651230659104701</c:v>
                </c:pt>
                <c:pt idx="13550">
                  <c:v>18.6526072352844</c:v>
                </c:pt>
                <c:pt idx="13551">
                  <c:v>18.653983811464101</c:v>
                </c:pt>
                <c:pt idx="13552">
                  <c:v>18.655360387643899</c:v>
                </c:pt>
                <c:pt idx="13553">
                  <c:v>18.656736963823601</c:v>
                </c:pt>
                <c:pt idx="13554">
                  <c:v>18.658113540003299</c:v>
                </c:pt>
                <c:pt idx="13555">
                  <c:v>18.659490116183001</c:v>
                </c:pt>
                <c:pt idx="13556">
                  <c:v>18.660866692362799</c:v>
                </c:pt>
                <c:pt idx="13557">
                  <c:v>18.6622432685425</c:v>
                </c:pt>
                <c:pt idx="13558">
                  <c:v>18.663619844722199</c:v>
                </c:pt>
                <c:pt idx="13559">
                  <c:v>18.6649964209019</c:v>
                </c:pt>
                <c:pt idx="13560">
                  <c:v>18.666372997081702</c:v>
                </c:pt>
                <c:pt idx="13561">
                  <c:v>18.6677495732614</c:v>
                </c:pt>
                <c:pt idx="13562">
                  <c:v>18.669126149441102</c:v>
                </c:pt>
                <c:pt idx="13563">
                  <c:v>18.6705027256208</c:v>
                </c:pt>
                <c:pt idx="13564">
                  <c:v>18.671879301800601</c:v>
                </c:pt>
                <c:pt idx="13565">
                  <c:v>18.673255877980299</c:v>
                </c:pt>
                <c:pt idx="13566">
                  <c:v>18.674632454160001</c:v>
                </c:pt>
                <c:pt idx="13567">
                  <c:v>18.676009030339699</c:v>
                </c:pt>
                <c:pt idx="13568">
                  <c:v>18.677385606519501</c:v>
                </c:pt>
                <c:pt idx="13569">
                  <c:v>18.678762182699199</c:v>
                </c:pt>
                <c:pt idx="13570">
                  <c:v>18.680138758878901</c:v>
                </c:pt>
                <c:pt idx="13571">
                  <c:v>18.681515335058599</c:v>
                </c:pt>
                <c:pt idx="13572">
                  <c:v>18.6828919112384</c:v>
                </c:pt>
                <c:pt idx="13573">
                  <c:v>18.684268487418102</c:v>
                </c:pt>
                <c:pt idx="13574">
                  <c:v>18.6856450635978</c:v>
                </c:pt>
                <c:pt idx="13575">
                  <c:v>18.687021639777601</c:v>
                </c:pt>
                <c:pt idx="13576">
                  <c:v>18.688398215957299</c:v>
                </c:pt>
                <c:pt idx="13577">
                  <c:v>18.689774792137001</c:v>
                </c:pt>
                <c:pt idx="13578">
                  <c:v>18.691151368316699</c:v>
                </c:pt>
                <c:pt idx="13579">
                  <c:v>18.692527944496501</c:v>
                </c:pt>
                <c:pt idx="13580">
                  <c:v>18.693904520676199</c:v>
                </c:pt>
                <c:pt idx="13581">
                  <c:v>18.695281096855901</c:v>
                </c:pt>
                <c:pt idx="13582">
                  <c:v>18.696657673035599</c:v>
                </c:pt>
                <c:pt idx="13583">
                  <c:v>18.6980342492154</c:v>
                </c:pt>
                <c:pt idx="13584">
                  <c:v>18.699410825395098</c:v>
                </c:pt>
                <c:pt idx="13585">
                  <c:v>18.7007874015748</c:v>
                </c:pt>
                <c:pt idx="13586">
                  <c:v>18.702163977754498</c:v>
                </c:pt>
                <c:pt idx="13587">
                  <c:v>18.7035405539343</c:v>
                </c:pt>
                <c:pt idx="13588">
                  <c:v>18.704917130114001</c:v>
                </c:pt>
                <c:pt idx="13589">
                  <c:v>18.7062937062937</c:v>
                </c:pt>
                <c:pt idx="13590">
                  <c:v>18.707670282473401</c:v>
                </c:pt>
                <c:pt idx="13591">
                  <c:v>18.709046858653199</c:v>
                </c:pt>
                <c:pt idx="13592">
                  <c:v>18.710423434832901</c:v>
                </c:pt>
                <c:pt idx="13593">
                  <c:v>18.711800011012599</c:v>
                </c:pt>
                <c:pt idx="13594">
                  <c:v>18.713176587192301</c:v>
                </c:pt>
                <c:pt idx="13595">
                  <c:v>18.714553163372099</c:v>
                </c:pt>
                <c:pt idx="13596">
                  <c:v>18.7159297395518</c:v>
                </c:pt>
                <c:pt idx="13597">
                  <c:v>18.717306315731499</c:v>
                </c:pt>
                <c:pt idx="13598">
                  <c:v>18.7186828919112</c:v>
                </c:pt>
                <c:pt idx="13599">
                  <c:v>18.720059468091002</c:v>
                </c:pt>
                <c:pt idx="13600">
                  <c:v>18.7214360442707</c:v>
                </c:pt>
                <c:pt idx="13601">
                  <c:v>18.722812620450402</c:v>
                </c:pt>
                <c:pt idx="13602">
                  <c:v>18.7241891966301</c:v>
                </c:pt>
                <c:pt idx="13603">
                  <c:v>18.725565772809901</c:v>
                </c:pt>
                <c:pt idx="13604">
                  <c:v>18.726942348989599</c:v>
                </c:pt>
                <c:pt idx="13605">
                  <c:v>18.728318925169301</c:v>
                </c:pt>
                <c:pt idx="13606">
                  <c:v>18.729695501349099</c:v>
                </c:pt>
                <c:pt idx="13607">
                  <c:v>18.7310720775288</c:v>
                </c:pt>
                <c:pt idx="13608">
                  <c:v>18.732448653708499</c:v>
                </c:pt>
                <c:pt idx="13609">
                  <c:v>18.7338252298882</c:v>
                </c:pt>
                <c:pt idx="13610">
                  <c:v>18.735201806068002</c:v>
                </c:pt>
                <c:pt idx="13611">
                  <c:v>18.7365783822477</c:v>
                </c:pt>
                <c:pt idx="13612">
                  <c:v>18.737954958427402</c:v>
                </c:pt>
                <c:pt idx="13613">
                  <c:v>18.7393315346071</c:v>
                </c:pt>
                <c:pt idx="13614">
                  <c:v>18.740708110786901</c:v>
                </c:pt>
                <c:pt idx="13615">
                  <c:v>18.742084686966599</c:v>
                </c:pt>
                <c:pt idx="13616">
                  <c:v>18.743461263146301</c:v>
                </c:pt>
                <c:pt idx="13617">
                  <c:v>18.744837839325999</c:v>
                </c:pt>
                <c:pt idx="13618">
                  <c:v>18.746214415505801</c:v>
                </c:pt>
                <c:pt idx="13619">
                  <c:v>18.747590991685499</c:v>
                </c:pt>
                <c:pt idx="13620">
                  <c:v>18.748967567865201</c:v>
                </c:pt>
                <c:pt idx="13621">
                  <c:v>18.750344144044899</c:v>
                </c:pt>
                <c:pt idx="13622">
                  <c:v>18.7517207202247</c:v>
                </c:pt>
                <c:pt idx="13623">
                  <c:v>18.753097296404398</c:v>
                </c:pt>
                <c:pt idx="13624">
                  <c:v>18.7544738725841</c:v>
                </c:pt>
                <c:pt idx="13625">
                  <c:v>18.755850448763798</c:v>
                </c:pt>
                <c:pt idx="13626">
                  <c:v>18.7572270249436</c:v>
                </c:pt>
                <c:pt idx="13627">
                  <c:v>18.758603601123301</c:v>
                </c:pt>
                <c:pt idx="13628">
                  <c:v>18.759980177302999</c:v>
                </c:pt>
                <c:pt idx="13629">
                  <c:v>18.761356753482701</c:v>
                </c:pt>
                <c:pt idx="13630">
                  <c:v>18.762733329662499</c:v>
                </c:pt>
                <c:pt idx="13631">
                  <c:v>18.764109905842201</c:v>
                </c:pt>
                <c:pt idx="13632">
                  <c:v>18.765486482021899</c:v>
                </c:pt>
                <c:pt idx="13633">
                  <c:v>18.766863058201601</c:v>
                </c:pt>
                <c:pt idx="13634">
                  <c:v>18.768239634381398</c:v>
                </c:pt>
                <c:pt idx="13635">
                  <c:v>18.7696162105611</c:v>
                </c:pt>
                <c:pt idx="13636">
                  <c:v>18.770992786740798</c:v>
                </c:pt>
                <c:pt idx="13637">
                  <c:v>18.7723693629205</c:v>
                </c:pt>
                <c:pt idx="13638">
                  <c:v>18.773745939100301</c:v>
                </c:pt>
                <c:pt idx="13639">
                  <c:v>18.77512251528</c:v>
                </c:pt>
                <c:pt idx="13640">
                  <c:v>18.776499091459701</c:v>
                </c:pt>
                <c:pt idx="13641">
                  <c:v>18.777875667639499</c:v>
                </c:pt>
                <c:pt idx="13642">
                  <c:v>18.779252243819201</c:v>
                </c:pt>
                <c:pt idx="13643">
                  <c:v>18.780628819998899</c:v>
                </c:pt>
                <c:pt idx="13644">
                  <c:v>18.782005396178601</c:v>
                </c:pt>
                <c:pt idx="13645">
                  <c:v>18.783381972358399</c:v>
                </c:pt>
                <c:pt idx="13646">
                  <c:v>18.7847585485381</c:v>
                </c:pt>
                <c:pt idx="13647">
                  <c:v>18.786135124717799</c:v>
                </c:pt>
                <c:pt idx="13648">
                  <c:v>18.7875117008975</c:v>
                </c:pt>
                <c:pt idx="13649">
                  <c:v>18.788888277077302</c:v>
                </c:pt>
                <c:pt idx="13650">
                  <c:v>18.790264853257</c:v>
                </c:pt>
                <c:pt idx="13651">
                  <c:v>18.791641429436702</c:v>
                </c:pt>
                <c:pt idx="13652">
                  <c:v>18.7930180056164</c:v>
                </c:pt>
                <c:pt idx="13653">
                  <c:v>18.794394581796201</c:v>
                </c:pt>
                <c:pt idx="13654">
                  <c:v>18.795771157975899</c:v>
                </c:pt>
                <c:pt idx="13655">
                  <c:v>18.797147734155601</c:v>
                </c:pt>
                <c:pt idx="13656">
                  <c:v>18.798524310335299</c:v>
                </c:pt>
                <c:pt idx="13657">
                  <c:v>18.7999008865151</c:v>
                </c:pt>
                <c:pt idx="13658">
                  <c:v>18.801277462694799</c:v>
                </c:pt>
                <c:pt idx="13659">
                  <c:v>18.8026540388745</c:v>
                </c:pt>
                <c:pt idx="13660">
                  <c:v>18.804030615054199</c:v>
                </c:pt>
                <c:pt idx="13661">
                  <c:v>18.805407191234</c:v>
                </c:pt>
                <c:pt idx="13662">
                  <c:v>18.806783767413702</c:v>
                </c:pt>
                <c:pt idx="13663">
                  <c:v>18.8081603435934</c:v>
                </c:pt>
                <c:pt idx="13664">
                  <c:v>18.809536919773102</c:v>
                </c:pt>
                <c:pt idx="13665">
                  <c:v>18.810913495952899</c:v>
                </c:pt>
                <c:pt idx="13666">
                  <c:v>18.812290072132601</c:v>
                </c:pt>
                <c:pt idx="13667">
                  <c:v>18.813666648312299</c:v>
                </c:pt>
                <c:pt idx="13668">
                  <c:v>18.815043224492001</c:v>
                </c:pt>
                <c:pt idx="13669">
                  <c:v>18.816419800671799</c:v>
                </c:pt>
                <c:pt idx="13670">
                  <c:v>18.817796376851501</c:v>
                </c:pt>
                <c:pt idx="13671">
                  <c:v>18.819172953031199</c:v>
                </c:pt>
                <c:pt idx="13672">
                  <c:v>18.820549529211</c:v>
                </c:pt>
                <c:pt idx="13673">
                  <c:v>18.821926105390698</c:v>
                </c:pt>
                <c:pt idx="13674">
                  <c:v>18.8233026815704</c:v>
                </c:pt>
                <c:pt idx="13675">
                  <c:v>18.824679257750098</c:v>
                </c:pt>
                <c:pt idx="13676">
                  <c:v>18.8260558339299</c:v>
                </c:pt>
                <c:pt idx="13677">
                  <c:v>18.827432410109601</c:v>
                </c:pt>
                <c:pt idx="13678">
                  <c:v>18.8288089862893</c:v>
                </c:pt>
                <c:pt idx="13679">
                  <c:v>18.830185562469001</c:v>
                </c:pt>
                <c:pt idx="13680">
                  <c:v>18.831562138648799</c:v>
                </c:pt>
                <c:pt idx="13681">
                  <c:v>18.832938714828501</c:v>
                </c:pt>
                <c:pt idx="13682">
                  <c:v>18.834315291008199</c:v>
                </c:pt>
                <c:pt idx="13683">
                  <c:v>18.835691867187901</c:v>
                </c:pt>
                <c:pt idx="13684">
                  <c:v>18.837068443367698</c:v>
                </c:pt>
                <c:pt idx="13685">
                  <c:v>18.8384450195474</c:v>
                </c:pt>
                <c:pt idx="13686">
                  <c:v>18.839821595727098</c:v>
                </c:pt>
                <c:pt idx="13687">
                  <c:v>18.8411981719068</c:v>
                </c:pt>
                <c:pt idx="13688">
                  <c:v>18.842574748086601</c:v>
                </c:pt>
                <c:pt idx="13689">
                  <c:v>18.8439513242663</c:v>
                </c:pt>
                <c:pt idx="13690">
                  <c:v>18.845327900446001</c:v>
                </c:pt>
                <c:pt idx="13691">
                  <c:v>18.8467044766257</c:v>
                </c:pt>
                <c:pt idx="13692">
                  <c:v>18.848081052805501</c:v>
                </c:pt>
                <c:pt idx="13693">
                  <c:v>18.849457628985199</c:v>
                </c:pt>
                <c:pt idx="13694">
                  <c:v>18.850834205164901</c:v>
                </c:pt>
                <c:pt idx="13695">
                  <c:v>18.852210781344599</c:v>
                </c:pt>
                <c:pt idx="13696">
                  <c:v>18.8535873575244</c:v>
                </c:pt>
                <c:pt idx="13697">
                  <c:v>18.854963933704099</c:v>
                </c:pt>
                <c:pt idx="13698">
                  <c:v>18.8563405098838</c:v>
                </c:pt>
                <c:pt idx="13699">
                  <c:v>18.857717086063499</c:v>
                </c:pt>
                <c:pt idx="13700">
                  <c:v>18.8590936622433</c:v>
                </c:pt>
                <c:pt idx="13701">
                  <c:v>18.860470238423002</c:v>
                </c:pt>
                <c:pt idx="13702">
                  <c:v>18.8618468146027</c:v>
                </c:pt>
                <c:pt idx="13703">
                  <c:v>18.863223390782501</c:v>
                </c:pt>
                <c:pt idx="13704">
                  <c:v>18.864599966962199</c:v>
                </c:pt>
                <c:pt idx="13705">
                  <c:v>18.865976543141901</c:v>
                </c:pt>
                <c:pt idx="13706">
                  <c:v>18.867353119321599</c:v>
                </c:pt>
                <c:pt idx="13707">
                  <c:v>18.868729695501401</c:v>
                </c:pt>
                <c:pt idx="13708">
                  <c:v>18.870106271681099</c:v>
                </c:pt>
                <c:pt idx="13709">
                  <c:v>18.871482847860801</c:v>
                </c:pt>
                <c:pt idx="13710">
                  <c:v>18.872859424040499</c:v>
                </c:pt>
                <c:pt idx="13711">
                  <c:v>18.8742360002203</c:v>
                </c:pt>
                <c:pt idx="13712">
                  <c:v>18.875612576399998</c:v>
                </c:pt>
                <c:pt idx="13713">
                  <c:v>18.8769891525797</c:v>
                </c:pt>
                <c:pt idx="13714">
                  <c:v>18.878365728759398</c:v>
                </c:pt>
                <c:pt idx="13715">
                  <c:v>18.879742304939199</c:v>
                </c:pt>
                <c:pt idx="13716">
                  <c:v>18.881118881118901</c:v>
                </c:pt>
                <c:pt idx="13717">
                  <c:v>18.882495457298599</c:v>
                </c:pt>
                <c:pt idx="13718">
                  <c:v>18.883872033478301</c:v>
                </c:pt>
                <c:pt idx="13719">
                  <c:v>18.885248609658099</c:v>
                </c:pt>
                <c:pt idx="13720">
                  <c:v>18.886625185837801</c:v>
                </c:pt>
                <c:pt idx="13721">
                  <c:v>18.888001762017499</c:v>
                </c:pt>
                <c:pt idx="13722">
                  <c:v>18.889378338197201</c:v>
                </c:pt>
                <c:pt idx="13723">
                  <c:v>18.890754914376998</c:v>
                </c:pt>
                <c:pt idx="13724">
                  <c:v>18.8921314905567</c:v>
                </c:pt>
                <c:pt idx="13725">
                  <c:v>18.893508066736398</c:v>
                </c:pt>
                <c:pt idx="13726">
                  <c:v>18.8948846429161</c:v>
                </c:pt>
                <c:pt idx="13727">
                  <c:v>18.896261219095901</c:v>
                </c:pt>
                <c:pt idx="13728">
                  <c:v>18.8976377952756</c:v>
                </c:pt>
                <c:pt idx="13729">
                  <c:v>18.899014371455301</c:v>
                </c:pt>
                <c:pt idx="13730">
                  <c:v>18.900390947635</c:v>
                </c:pt>
                <c:pt idx="13731">
                  <c:v>18.901767523814801</c:v>
                </c:pt>
                <c:pt idx="13732">
                  <c:v>18.903144099994499</c:v>
                </c:pt>
                <c:pt idx="13733">
                  <c:v>18.904520676174201</c:v>
                </c:pt>
                <c:pt idx="13734">
                  <c:v>18.905897252353999</c:v>
                </c:pt>
                <c:pt idx="13735">
                  <c:v>18.9072738285337</c:v>
                </c:pt>
                <c:pt idx="13736">
                  <c:v>18.908650404713399</c:v>
                </c:pt>
                <c:pt idx="13737">
                  <c:v>18.9100269808931</c:v>
                </c:pt>
                <c:pt idx="13738">
                  <c:v>18.911403557072902</c:v>
                </c:pt>
                <c:pt idx="13739">
                  <c:v>18.9127801332526</c:v>
                </c:pt>
                <c:pt idx="13740">
                  <c:v>18.914156709432302</c:v>
                </c:pt>
                <c:pt idx="13741">
                  <c:v>18.915533285612</c:v>
                </c:pt>
                <c:pt idx="13742">
                  <c:v>18.916909861791801</c:v>
                </c:pt>
                <c:pt idx="13743">
                  <c:v>18.918286437971499</c:v>
                </c:pt>
                <c:pt idx="13744">
                  <c:v>18.919663014151201</c:v>
                </c:pt>
                <c:pt idx="13745">
                  <c:v>18.921039590330899</c:v>
                </c:pt>
                <c:pt idx="13746">
                  <c:v>18.9224161665107</c:v>
                </c:pt>
                <c:pt idx="13747">
                  <c:v>18.923792742690399</c:v>
                </c:pt>
                <c:pt idx="13748">
                  <c:v>18.9251693188701</c:v>
                </c:pt>
                <c:pt idx="13749">
                  <c:v>18.926545895049799</c:v>
                </c:pt>
                <c:pt idx="13750">
                  <c:v>18.9279224712296</c:v>
                </c:pt>
                <c:pt idx="13751">
                  <c:v>18.929299047409302</c:v>
                </c:pt>
                <c:pt idx="13752">
                  <c:v>18.930675623589</c:v>
                </c:pt>
                <c:pt idx="13753">
                  <c:v>18.932052199768702</c:v>
                </c:pt>
                <c:pt idx="13754">
                  <c:v>18.933428775948499</c:v>
                </c:pt>
                <c:pt idx="13755">
                  <c:v>18.934805352128201</c:v>
                </c:pt>
                <c:pt idx="13756">
                  <c:v>18.936181928307899</c:v>
                </c:pt>
                <c:pt idx="13757">
                  <c:v>18.937558504487601</c:v>
                </c:pt>
                <c:pt idx="13758">
                  <c:v>18.938935080667399</c:v>
                </c:pt>
                <c:pt idx="13759">
                  <c:v>18.940311656847101</c:v>
                </c:pt>
                <c:pt idx="13760">
                  <c:v>18.941688233026799</c:v>
                </c:pt>
                <c:pt idx="13761">
                  <c:v>18.943064809206501</c:v>
                </c:pt>
                <c:pt idx="13762">
                  <c:v>18.944441385386298</c:v>
                </c:pt>
                <c:pt idx="13763">
                  <c:v>18.945817961566</c:v>
                </c:pt>
                <c:pt idx="13764">
                  <c:v>18.947194537745698</c:v>
                </c:pt>
                <c:pt idx="13765">
                  <c:v>18.9485711139254</c:v>
                </c:pt>
                <c:pt idx="13766">
                  <c:v>18.949947690105201</c:v>
                </c:pt>
                <c:pt idx="13767">
                  <c:v>18.9513242662849</c:v>
                </c:pt>
                <c:pt idx="13768">
                  <c:v>18.952700842464601</c:v>
                </c:pt>
                <c:pt idx="13769">
                  <c:v>18.954077418644399</c:v>
                </c:pt>
                <c:pt idx="13770">
                  <c:v>18.955453994824101</c:v>
                </c:pt>
                <c:pt idx="13771">
                  <c:v>18.956830571003799</c:v>
                </c:pt>
                <c:pt idx="13772">
                  <c:v>18.958207147183501</c:v>
                </c:pt>
                <c:pt idx="13773">
                  <c:v>18.959583723363298</c:v>
                </c:pt>
                <c:pt idx="13774">
                  <c:v>18.960960299543</c:v>
                </c:pt>
                <c:pt idx="13775">
                  <c:v>18.962336875722698</c:v>
                </c:pt>
                <c:pt idx="13776">
                  <c:v>18.9637134519024</c:v>
                </c:pt>
                <c:pt idx="13777">
                  <c:v>18.965090028082201</c:v>
                </c:pt>
                <c:pt idx="13778">
                  <c:v>18.9664666042619</c:v>
                </c:pt>
                <c:pt idx="13779">
                  <c:v>18.967843180441601</c:v>
                </c:pt>
                <c:pt idx="13780">
                  <c:v>18.9692197566213</c:v>
                </c:pt>
                <c:pt idx="13781">
                  <c:v>18.970596332801101</c:v>
                </c:pt>
                <c:pt idx="13782">
                  <c:v>18.971972908980799</c:v>
                </c:pt>
                <c:pt idx="13783">
                  <c:v>18.973349485160501</c:v>
                </c:pt>
                <c:pt idx="13784">
                  <c:v>18.974726061340199</c:v>
                </c:pt>
                <c:pt idx="13785">
                  <c:v>18.97610263752</c:v>
                </c:pt>
                <c:pt idx="13786">
                  <c:v>18.977479213699699</c:v>
                </c:pt>
                <c:pt idx="13787">
                  <c:v>18.9788557898794</c:v>
                </c:pt>
                <c:pt idx="13788">
                  <c:v>18.980232366059099</c:v>
                </c:pt>
                <c:pt idx="13789">
                  <c:v>18.9816089422389</c:v>
                </c:pt>
                <c:pt idx="13790">
                  <c:v>18.982985518418602</c:v>
                </c:pt>
                <c:pt idx="13791">
                  <c:v>18.9843620945983</c:v>
                </c:pt>
                <c:pt idx="13792">
                  <c:v>18.985738670778002</c:v>
                </c:pt>
                <c:pt idx="13793">
                  <c:v>18.987115246957799</c:v>
                </c:pt>
                <c:pt idx="13794">
                  <c:v>18.988491823137501</c:v>
                </c:pt>
                <c:pt idx="13795">
                  <c:v>18.989868399317199</c:v>
                </c:pt>
                <c:pt idx="13796">
                  <c:v>18.991244975496901</c:v>
                </c:pt>
                <c:pt idx="13797">
                  <c:v>18.992621551676699</c:v>
                </c:pt>
                <c:pt idx="13798">
                  <c:v>18.993998127856401</c:v>
                </c:pt>
                <c:pt idx="13799">
                  <c:v>18.995374704036099</c:v>
                </c:pt>
                <c:pt idx="13800">
                  <c:v>18.9967512802159</c:v>
                </c:pt>
                <c:pt idx="13801">
                  <c:v>18.998127856395602</c:v>
                </c:pt>
                <c:pt idx="13802">
                  <c:v>18.9995044325753</c:v>
                </c:pt>
                <c:pt idx="13803">
                  <c:v>19.000881008755002</c:v>
                </c:pt>
                <c:pt idx="13804">
                  <c:v>19.002257584934799</c:v>
                </c:pt>
                <c:pt idx="13805">
                  <c:v>19.003634161114501</c:v>
                </c:pt>
                <c:pt idx="13806">
                  <c:v>19.005010737294199</c:v>
                </c:pt>
                <c:pt idx="13807">
                  <c:v>19.006387313473901</c:v>
                </c:pt>
                <c:pt idx="13808">
                  <c:v>19.007763889653699</c:v>
                </c:pt>
                <c:pt idx="13809">
                  <c:v>19.009140465833401</c:v>
                </c:pt>
                <c:pt idx="13810">
                  <c:v>19.010517042013099</c:v>
                </c:pt>
                <c:pt idx="13811">
                  <c:v>19.011893618192801</c:v>
                </c:pt>
                <c:pt idx="13812">
                  <c:v>19.013270194372598</c:v>
                </c:pt>
                <c:pt idx="13813">
                  <c:v>19.0146467705523</c:v>
                </c:pt>
                <c:pt idx="13814">
                  <c:v>19.016023346731998</c:v>
                </c:pt>
                <c:pt idx="13815">
                  <c:v>19.0173999229117</c:v>
                </c:pt>
                <c:pt idx="13816">
                  <c:v>19.018776499091501</c:v>
                </c:pt>
                <c:pt idx="13817">
                  <c:v>19.0201530752712</c:v>
                </c:pt>
                <c:pt idx="13818">
                  <c:v>19.021529651450901</c:v>
                </c:pt>
                <c:pt idx="13819">
                  <c:v>19.0229062276306</c:v>
                </c:pt>
                <c:pt idx="13820">
                  <c:v>19.024282803810401</c:v>
                </c:pt>
                <c:pt idx="13821">
                  <c:v>19.025659379990099</c:v>
                </c:pt>
                <c:pt idx="13822">
                  <c:v>19.027035956169801</c:v>
                </c:pt>
                <c:pt idx="13823">
                  <c:v>19.028412532349499</c:v>
                </c:pt>
                <c:pt idx="13824">
                  <c:v>19.0297891085293</c:v>
                </c:pt>
                <c:pt idx="13825">
                  <c:v>19.031165684708998</c:v>
                </c:pt>
                <c:pt idx="13826">
                  <c:v>19.0325422608887</c:v>
                </c:pt>
                <c:pt idx="13827">
                  <c:v>19.033918837068502</c:v>
                </c:pt>
                <c:pt idx="13828">
                  <c:v>19.0352954132482</c:v>
                </c:pt>
                <c:pt idx="13829">
                  <c:v>19.036671989427902</c:v>
                </c:pt>
                <c:pt idx="13830">
                  <c:v>19.0380485656076</c:v>
                </c:pt>
                <c:pt idx="13831">
                  <c:v>19.039425141787401</c:v>
                </c:pt>
                <c:pt idx="13832">
                  <c:v>19.040801717967099</c:v>
                </c:pt>
                <c:pt idx="13833">
                  <c:v>19.042178294146801</c:v>
                </c:pt>
                <c:pt idx="13834">
                  <c:v>19.043554870326499</c:v>
                </c:pt>
                <c:pt idx="13835">
                  <c:v>19.0449314465063</c:v>
                </c:pt>
                <c:pt idx="13836">
                  <c:v>19.046308022685999</c:v>
                </c:pt>
                <c:pt idx="13837">
                  <c:v>19.0476845988657</c:v>
                </c:pt>
                <c:pt idx="13838">
                  <c:v>19.049061175045399</c:v>
                </c:pt>
                <c:pt idx="13839">
                  <c:v>19.0504377512252</c:v>
                </c:pt>
                <c:pt idx="13840">
                  <c:v>19.051814327404902</c:v>
                </c:pt>
                <c:pt idx="13841">
                  <c:v>19.0531909035846</c:v>
                </c:pt>
                <c:pt idx="13842">
                  <c:v>19.054567479764302</c:v>
                </c:pt>
                <c:pt idx="13843">
                  <c:v>19.055944055944099</c:v>
                </c:pt>
                <c:pt idx="13844">
                  <c:v>19.057320632123801</c:v>
                </c:pt>
                <c:pt idx="13845">
                  <c:v>19.058697208303499</c:v>
                </c:pt>
                <c:pt idx="13846">
                  <c:v>19.060073784483201</c:v>
                </c:pt>
                <c:pt idx="13847">
                  <c:v>19.061450360662999</c:v>
                </c:pt>
                <c:pt idx="13848">
                  <c:v>19.062826936842701</c:v>
                </c:pt>
                <c:pt idx="13849">
                  <c:v>19.064203513022399</c:v>
                </c:pt>
                <c:pt idx="13850">
                  <c:v>19.065580089202101</c:v>
                </c:pt>
                <c:pt idx="13851">
                  <c:v>19.066956665381898</c:v>
                </c:pt>
                <c:pt idx="13852">
                  <c:v>19.0683332415616</c:v>
                </c:pt>
                <c:pt idx="13853">
                  <c:v>19.069709817741298</c:v>
                </c:pt>
                <c:pt idx="13854">
                  <c:v>19.071086393921</c:v>
                </c:pt>
                <c:pt idx="13855">
                  <c:v>19.072462970100801</c:v>
                </c:pt>
                <c:pt idx="13856">
                  <c:v>19.073839546280499</c:v>
                </c:pt>
                <c:pt idx="13857">
                  <c:v>19.075216122460201</c:v>
                </c:pt>
                <c:pt idx="13858">
                  <c:v>19.076592698639999</c:v>
                </c:pt>
                <c:pt idx="13859">
                  <c:v>19.077969274819701</c:v>
                </c:pt>
                <c:pt idx="13860">
                  <c:v>19.079345850999399</c:v>
                </c:pt>
                <c:pt idx="13861">
                  <c:v>19.080722427179101</c:v>
                </c:pt>
                <c:pt idx="13862">
                  <c:v>19.082099003358898</c:v>
                </c:pt>
                <c:pt idx="13863">
                  <c:v>19.0834755795386</c:v>
                </c:pt>
                <c:pt idx="13864">
                  <c:v>19.084852155718298</c:v>
                </c:pt>
                <c:pt idx="13865">
                  <c:v>19.086228731898</c:v>
                </c:pt>
                <c:pt idx="13866">
                  <c:v>19.087605308077801</c:v>
                </c:pt>
                <c:pt idx="13867">
                  <c:v>19.0889818842575</c:v>
                </c:pt>
                <c:pt idx="13868">
                  <c:v>19.090358460437201</c:v>
                </c:pt>
                <c:pt idx="13869">
                  <c:v>19.0917350366169</c:v>
                </c:pt>
                <c:pt idx="13870">
                  <c:v>19.093111612796701</c:v>
                </c:pt>
                <c:pt idx="13871">
                  <c:v>19.094488188976399</c:v>
                </c:pt>
                <c:pt idx="13872">
                  <c:v>19.095864765156101</c:v>
                </c:pt>
                <c:pt idx="13873">
                  <c:v>19.097241341335799</c:v>
                </c:pt>
                <c:pt idx="13874">
                  <c:v>19.0986179175156</c:v>
                </c:pt>
                <c:pt idx="13875">
                  <c:v>19.099994493695299</c:v>
                </c:pt>
                <c:pt idx="13876">
                  <c:v>19.101371069875</c:v>
                </c:pt>
                <c:pt idx="13877">
                  <c:v>19.102747646054699</c:v>
                </c:pt>
                <c:pt idx="13878">
                  <c:v>19.1041242222345</c:v>
                </c:pt>
                <c:pt idx="13879">
                  <c:v>19.105500798414202</c:v>
                </c:pt>
                <c:pt idx="13880">
                  <c:v>19.1068773745939</c:v>
                </c:pt>
                <c:pt idx="13881">
                  <c:v>19.108253950773602</c:v>
                </c:pt>
                <c:pt idx="13882">
                  <c:v>19.109630526953399</c:v>
                </c:pt>
                <c:pt idx="13883">
                  <c:v>19.111007103133101</c:v>
                </c:pt>
                <c:pt idx="13884">
                  <c:v>19.112383679312799</c:v>
                </c:pt>
                <c:pt idx="13885">
                  <c:v>19.113760255492501</c:v>
                </c:pt>
                <c:pt idx="13886">
                  <c:v>19.115136831672299</c:v>
                </c:pt>
                <c:pt idx="13887">
                  <c:v>19.116513407852</c:v>
                </c:pt>
                <c:pt idx="13888">
                  <c:v>19.117889984031699</c:v>
                </c:pt>
                <c:pt idx="13889">
                  <c:v>19.1192665602114</c:v>
                </c:pt>
                <c:pt idx="13890">
                  <c:v>19.120643136391202</c:v>
                </c:pt>
                <c:pt idx="13891">
                  <c:v>19.1220197125709</c:v>
                </c:pt>
                <c:pt idx="13892">
                  <c:v>19.123396288750602</c:v>
                </c:pt>
                <c:pt idx="13893">
                  <c:v>19.124772864930399</c:v>
                </c:pt>
                <c:pt idx="13894">
                  <c:v>19.126149441110101</c:v>
                </c:pt>
                <c:pt idx="13895">
                  <c:v>19.127526017289799</c:v>
                </c:pt>
                <c:pt idx="13896">
                  <c:v>19.128902593469501</c:v>
                </c:pt>
                <c:pt idx="13897">
                  <c:v>19.130279169649299</c:v>
                </c:pt>
                <c:pt idx="13898">
                  <c:v>19.131655745829001</c:v>
                </c:pt>
                <c:pt idx="13899">
                  <c:v>19.133032322008699</c:v>
                </c:pt>
                <c:pt idx="13900">
                  <c:v>19.134408898188401</c:v>
                </c:pt>
                <c:pt idx="13901">
                  <c:v>19.135785474368198</c:v>
                </c:pt>
                <c:pt idx="13902">
                  <c:v>19.1371620505479</c:v>
                </c:pt>
                <c:pt idx="13903">
                  <c:v>19.138538626727598</c:v>
                </c:pt>
                <c:pt idx="13904">
                  <c:v>19.1399152029073</c:v>
                </c:pt>
                <c:pt idx="13905">
                  <c:v>19.141291779087101</c:v>
                </c:pt>
                <c:pt idx="13906">
                  <c:v>19.1426683552668</c:v>
                </c:pt>
                <c:pt idx="13907">
                  <c:v>19.144044931446501</c:v>
                </c:pt>
                <c:pt idx="13908">
                  <c:v>19.1454215076262</c:v>
                </c:pt>
                <c:pt idx="13909">
                  <c:v>19.146798083806001</c:v>
                </c:pt>
                <c:pt idx="13910">
                  <c:v>19.148174659985699</c:v>
                </c:pt>
                <c:pt idx="13911">
                  <c:v>19.149551236165401</c:v>
                </c:pt>
                <c:pt idx="13912">
                  <c:v>19.150927812345099</c:v>
                </c:pt>
                <c:pt idx="13913">
                  <c:v>19.1523043885249</c:v>
                </c:pt>
                <c:pt idx="13914">
                  <c:v>19.153680964704598</c:v>
                </c:pt>
                <c:pt idx="13915">
                  <c:v>19.1550575408843</c:v>
                </c:pt>
                <c:pt idx="13916">
                  <c:v>19.156434117063998</c:v>
                </c:pt>
                <c:pt idx="13917">
                  <c:v>19.1578106932438</c:v>
                </c:pt>
                <c:pt idx="13918">
                  <c:v>19.159187269423501</c:v>
                </c:pt>
                <c:pt idx="13919">
                  <c:v>19.1605638456032</c:v>
                </c:pt>
                <c:pt idx="13920">
                  <c:v>19.161940421782901</c:v>
                </c:pt>
                <c:pt idx="13921">
                  <c:v>19.163316997962699</c:v>
                </c:pt>
                <c:pt idx="13922">
                  <c:v>19.164693574142401</c:v>
                </c:pt>
                <c:pt idx="13923">
                  <c:v>19.166070150322099</c:v>
                </c:pt>
                <c:pt idx="13924">
                  <c:v>19.167446726501801</c:v>
                </c:pt>
                <c:pt idx="13925">
                  <c:v>19.168823302681599</c:v>
                </c:pt>
                <c:pt idx="13926">
                  <c:v>19.1701998788613</c:v>
                </c:pt>
                <c:pt idx="13927">
                  <c:v>19.171576455040999</c:v>
                </c:pt>
                <c:pt idx="13928">
                  <c:v>19.1729530312208</c:v>
                </c:pt>
                <c:pt idx="13929">
                  <c:v>19.174329607400502</c:v>
                </c:pt>
                <c:pt idx="13930">
                  <c:v>19.1757061835802</c:v>
                </c:pt>
                <c:pt idx="13931">
                  <c:v>19.177082759759902</c:v>
                </c:pt>
                <c:pt idx="13932">
                  <c:v>19.178459335939699</c:v>
                </c:pt>
                <c:pt idx="13933">
                  <c:v>19.179835912119401</c:v>
                </c:pt>
                <c:pt idx="13934">
                  <c:v>19.181212488299099</c:v>
                </c:pt>
                <c:pt idx="13935">
                  <c:v>19.182589064478801</c:v>
                </c:pt>
                <c:pt idx="13936">
                  <c:v>19.183965640658599</c:v>
                </c:pt>
                <c:pt idx="13937">
                  <c:v>19.185342216838301</c:v>
                </c:pt>
                <c:pt idx="13938">
                  <c:v>19.186718793017999</c:v>
                </c:pt>
                <c:pt idx="13939">
                  <c:v>19.188095369197701</c:v>
                </c:pt>
                <c:pt idx="13940">
                  <c:v>19.189471945377498</c:v>
                </c:pt>
                <c:pt idx="13941">
                  <c:v>19.1908485215572</c:v>
                </c:pt>
                <c:pt idx="13942">
                  <c:v>19.192225097736902</c:v>
                </c:pt>
                <c:pt idx="13943">
                  <c:v>19.1936016739166</c:v>
                </c:pt>
                <c:pt idx="13944">
                  <c:v>19.194978250096401</c:v>
                </c:pt>
                <c:pt idx="13945">
                  <c:v>19.196354826276099</c:v>
                </c:pt>
                <c:pt idx="13946">
                  <c:v>19.197731402455801</c:v>
                </c:pt>
                <c:pt idx="13947">
                  <c:v>19.199107978635499</c:v>
                </c:pt>
                <c:pt idx="13948">
                  <c:v>19.200484554815301</c:v>
                </c:pt>
                <c:pt idx="13949">
                  <c:v>19.201861130994999</c:v>
                </c:pt>
                <c:pt idx="13950">
                  <c:v>19.203237707174701</c:v>
                </c:pt>
                <c:pt idx="13951">
                  <c:v>19.204614283354399</c:v>
                </c:pt>
                <c:pt idx="13952">
                  <c:v>19.2059908595342</c:v>
                </c:pt>
                <c:pt idx="13953">
                  <c:v>19.207367435713898</c:v>
                </c:pt>
                <c:pt idx="13954">
                  <c:v>19.2087440118936</c:v>
                </c:pt>
                <c:pt idx="13955">
                  <c:v>19.210120588073298</c:v>
                </c:pt>
                <c:pt idx="13956">
                  <c:v>19.2114971642531</c:v>
                </c:pt>
                <c:pt idx="13957">
                  <c:v>19.212873740432801</c:v>
                </c:pt>
                <c:pt idx="13958">
                  <c:v>19.2142503166125</c:v>
                </c:pt>
                <c:pt idx="13959">
                  <c:v>19.215626892792301</c:v>
                </c:pt>
                <c:pt idx="13960">
                  <c:v>19.217003468971999</c:v>
                </c:pt>
                <c:pt idx="13961">
                  <c:v>19.218380045151701</c:v>
                </c:pt>
                <c:pt idx="13962">
                  <c:v>19.219756621331399</c:v>
                </c:pt>
                <c:pt idx="13963">
                  <c:v>19.2211331975112</c:v>
                </c:pt>
                <c:pt idx="13964">
                  <c:v>19.222509773690899</c:v>
                </c:pt>
                <c:pt idx="13965">
                  <c:v>19.2238863498706</c:v>
                </c:pt>
                <c:pt idx="13966">
                  <c:v>19.225262926050299</c:v>
                </c:pt>
                <c:pt idx="13967">
                  <c:v>19.2266395022301</c:v>
                </c:pt>
                <c:pt idx="13968">
                  <c:v>19.228016078409802</c:v>
                </c:pt>
                <c:pt idx="13969">
                  <c:v>19.2293926545895</c:v>
                </c:pt>
                <c:pt idx="13970">
                  <c:v>19.230769230769202</c:v>
                </c:pt>
                <c:pt idx="13971">
                  <c:v>19.232145806948999</c:v>
                </c:pt>
                <c:pt idx="13972">
                  <c:v>19.233522383128701</c:v>
                </c:pt>
                <c:pt idx="13973">
                  <c:v>19.234898959308399</c:v>
                </c:pt>
                <c:pt idx="13974">
                  <c:v>19.236275535488101</c:v>
                </c:pt>
                <c:pt idx="13975">
                  <c:v>19.237652111667899</c:v>
                </c:pt>
                <c:pt idx="13976">
                  <c:v>19.2390286878476</c:v>
                </c:pt>
                <c:pt idx="13977">
                  <c:v>19.240405264027299</c:v>
                </c:pt>
                <c:pt idx="13978">
                  <c:v>19.241781840207</c:v>
                </c:pt>
                <c:pt idx="13979">
                  <c:v>19.243158416386802</c:v>
                </c:pt>
                <c:pt idx="13980">
                  <c:v>19.2445349925665</c:v>
                </c:pt>
                <c:pt idx="13981">
                  <c:v>19.245911568746202</c:v>
                </c:pt>
                <c:pt idx="13982">
                  <c:v>19.2472881449259</c:v>
                </c:pt>
                <c:pt idx="13983">
                  <c:v>19.248664721105701</c:v>
                </c:pt>
                <c:pt idx="13984">
                  <c:v>19.250041297285399</c:v>
                </c:pt>
                <c:pt idx="13985">
                  <c:v>19.251417873465101</c:v>
                </c:pt>
                <c:pt idx="13986">
                  <c:v>19.252794449644899</c:v>
                </c:pt>
                <c:pt idx="13987">
                  <c:v>19.254171025824601</c:v>
                </c:pt>
                <c:pt idx="13988">
                  <c:v>19.255547602004299</c:v>
                </c:pt>
                <c:pt idx="13989">
                  <c:v>19.256924178184001</c:v>
                </c:pt>
                <c:pt idx="13990">
                  <c:v>19.258300754363798</c:v>
                </c:pt>
                <c:pt idx="13991">
                  <c:v>19.2596773305435</c:v>
                </c:pt>
                <c:pt idx="13992">
                  <c:v>19.261053906723198</c:v>
                </c:pt>
                <c:pt idx="13993">
                  <c:v>19.2624304829029</c:v>
                </c:pt>
                <c:pt idx="13994">
                  <c:v>19.263807059082701</c:v>
                </c:pt>
                <c:pt idx="13995">
                  <c:v>19.2651836352624</c:v>
                </c:pt>
                <c:pt idx="13996">
                  <c:v>19.266560211442101</c:v>
                </c:pt>
                <c:pt idx="13997">
                  <c:v>19.2679367876218</c:v>
                </c:pt>
                <c:pt idx="13998">
                  <c:v>19.269313363801601</c:v>
                </c:pt>
                <c:pt idx="13999">
                  <c:v>19.270689939981299</c:v>
                </c:pt>
                <c:pt idx="14000">
                  <c:v>19.272066516161001</c:v>
                </c:pt>
                <c:pt idx="14001">
                  <c:v>19.273443092340699</c:v>
                </c:pt>
                <c:pt idx="14002">
                  <c:v>19.2748196685205</c:v>
                </c:pt>
                <c:pt idx="14003">
                  <c:v>19.276196244700198</c:v>
                </c:pt>
                <c:pt idx="14004">
                  <c:v>19.2775728208799</c:v>
                </c:pt>
                <c:pt idx="14005">
                  <c:v>19.278949397059598</c:v>
                </c:pt>
                <c:pt idx="14006">
                  <c:v>19.2803259732394</c:v>
                </c:pt>
                <c:pt idx="14007">
                  <c:v>19.281702549419101</c:v>
                </c:pt>
                <c:pt idx="14008">
                  <c:v>19.2830791255988</c:v>
                </c:pt>
                <c:pt idx="14009">
                  <c:v>19.284455701778501</c:v>
                </c:pt>
                <c:pt idx="14010">
                  <c:v>19.285832277958299</c:v>
                </c:pt>
                <c:pt idx="14011">
                  <c:v>19.287208854138001</c:v>
                </c:pt>
                <c:pt idx="14012">
                  <c:v>19.288585430317699</c:v>
                </c:pt>
                <c:pt idx="14013">
                  <c:v>19.289962006497401</c:v>
                </c:pt>
                <c:pt idx="14014">
                  <c:v>19.291338582677199</c:v>
                </c:pt>
                <c:pt idx="14015">
                  <c:v>19.2927151588569</c:v>
                </c:pt>
                <c:pt idx="14016">
                  <c:v>19.294091735036599</c:v>
                </c:pt>
                <c:pt idx="14017">
                  <c:v>19.2954683112164</c:v>
                </c:pt>
                <c:pt idx="14018">
                  <c:v>19.296844887396102</c:v>
                </c:pt>
                <c:pt idx="14019">
                  <c:v>19.2982214635758</c:v>
                </c:pt>
                <c:pt idx="14020">
                  <c:v>19.299598039755502</c:v>
                </c:pt>
                <c:pt idx="14021">
                  <c:v>19.300974615935299</c:v>
                </c:pt>
                <c:pt idx="14022">
                  <c:v>19.302351192115001</c:v>
                </c:pt>
                <c:pt idx="14023">
                  <c:v>19.303727768294699</c:v>
                </c:pt>
                <c:pt idx="14024">
                  <c:v>19.305104344474401</c:v>
                </c:pt>
                <c:pt idx="14025">
                  <c:v>19.306480920654199</c:v>
                </c:pt>
                <c:pt idx="14026">
                  <c:v>19.307857496833901</c:v>
                </c:pt>
                <c:pt idx="14027">
                  <c:v>19.309234073013599</c:v>
                </c:pt>
                <c:pt idx="14028">
                  <c:v>19.310610649193301</c:v>
                </c:pt>
                <c:pt idx="14029">
                  <c:v>19.311987225373102</c:v>
                </c:pt>
                <c:pt idx="14030">
                  <c:v>19.3133638015528</c:v>
                </c:pt>
                <c:pt idx="14031">
                  <c:v>19.314740377732502</c:v>
                </c:pt>
                <c:pt idx="14032">
                  <c:v>19.3161169539122</c:v>
                </c:pt>
                <c:pt idx="14033">
                  <c:v>19.317493530092001</c:v>
                </c:pt>
                <c:pt idx="14034">
                  <c:v>19.318870106271699</c:v>
                </c:pt>
                <c:pt idx="14035">
                  <c:v>19.320246682451401</c:v>
                </c:pt>
                <c:pt idx="14036">
                  <c:v>19.321623258631099</c:v>
                </c:pt>
                <c:pt idx="14037">
                  <c:v>19.322999834810901</c:v>
                </c:pt>
                <c:pt idx="14038">
                  <c:v>19.324376410990599</c:v>
                </c:pt>
                <c:pt idx="14039">
                  <c:v>19.325752987170301</c:v>
                </c:pt>
                <c:pt idx="14040">
                  <c:v>19.327129563349999</c:v>
                </c:pt>
                <c:pt idx="14041">
                  <c:v>19.3285061395298</c:v>
                </c:pt>
                <c:pt idx="14042">
                  <c:v>19.329882715709498</c:v>
                </c:pt>
                <c:pt idx="14043">
                  <c:v>19.3312592918892</c:v>
                </c:pt>
                <c:pt idx="14044">
                  <c:v>19.332635868068898</c:v>
                </c:pt>
                <c:pt idx="14045">
                  <c:v>19.3340124442487</c:v>
                </c:pt>
                <c:pt idx="14046">
                  <c:v>19.335389020428401</c:v>
                </c:pt>
                <c:pt idx="14047">
                  <c:v>19.3367655966081</c:v>
                </c:pt>
                <c:pt idx="14048">
                  <c:v>19.338142172787801</c:v>
                </c:pt>
                <c:pt idx="14049">
                  <c:v>19.339518748967599</c:v>
                </c:pt>
                <c:pt idx="14050">
                  <c:v>19.340895325147301</c:v>
                </c:pt>
                <c:pt idx="14051">
                  <c:v>19.342271901326999</c:v>
                </c:pt>
                <c:pt idx="14052">
                  <c:v>19.3436484775068</c:v>
                </c:pt>
                <c:pt idx="14053">
                  <c:v>19.345025053686498</c:v>
                </c:pt>
                <c:pt idx="14054">
                  <c:v>19.3464016298662</c:v>
                </c:pt>
                <c:pt idx="14055">
                  <c:v>19.347778206045898</c:v>
                </c:pt>
                <c:pt idx="14056">
                  <c:v>19.3491547822257</c:v>
                </c:pt>
                <c:pt idx="14057">
                  <c:v>19.350531358405402</c:v>
                </c:pt>
                <c:pt idx="14058">
                  <c:v>19.3519079345851</c:v>
                </c:pt>
                <c:pt idx="14059">
                  <c:v>19.353284510764801</c:v>
                </c:pt>
                <c:pt idx="14060">
                  <c:v>19.354661086944599</c:v>
                </c:pt>
                <c:pt idx="14061">
                  <c:v>19.356037663124301</c:v>
                </c:pt>
                <c:pt idx="14062">
                  <c:v>19.357414239303999</c:v>
                </c:pt>
                <c:pt idx="14063">
                  <c:v>19.358790815483701</c:v>
                </c:pt>
                <c:pt idx="14064">
                  <c:v>19.360167391663499</c:v>
                </c:pt>
                <c:pt idx="14065">
                  <c:v>19.3615439678432</c:v>
                </c:pt>
                <c:pt idx="14066">
                  <c:v>19.362920544022899</c:v>
                </c:pt>
                <c:pt idx="14067">
                  <c:v>19.3642971202026</c:v>
                </c:pt>
                <c:pt idx="14068">
                  <c:v>19.365673696382402</c:v>
                </c:pt>
                <c:pt idx="14069">
                  <c:v>19.3670502725621</c:v>
                </c:pt>
                <c:pt idx="14070">
                  <c:v>19.368426848741802</c:v>
                </c:pt>
                <c:pt idx="14071">
                  <c:v>19.3698034249215</c:v>
                </c:pt>
                <c:pt idx="14072">
                  <c:v>19.371180001101301</c:v>
                </c:pt>
                <c:pt idx="14073">
                  <c:v>19.372556577280999</c:v>
                </c:pt>
                <c:pt idx="14074">
                  <c:v>19.373933153460701</c:v>
                </c:pt>
                <c:pt idx="14075">
                  <c:v>19.375309729640399</c:v>
                </c:pt>
                <c:pt idx="14076">
                  <c:v>19.376686305820201</c:v>
                </c:pt>
                <c:pt idx="14077">
                  <c:v>19.378062881999899</c:v>
                </c:pt>
                <c:pt idx="14078">
                  <c:v>19.379439458179601</c:v>
                </c:pt>
                <c:pt idx="14079">
                  <c:v>19.380816034359299</c:v>
                </c:pt>
                <c:pt idx="14080">
                  <c:v>19.3821926105391</c:v>
                </c:pt>
                <c:pt idx="14081">
                  <c:v>19.383569186718798</c:v>
                </c:pt>
                <c:pt idx="14082">
                  <c:v>19.3849457628985</c:v>
                </c:pt>
                <c:pt idx="14083">
                  <c:v>19.386322339078198</c:v>
                </c:pt>
                <c:pt idx="14084">
                  <c:v>19.387698915257999</c:v>
                </c:pt>
                <c:pt idx="14085">
                  <c:v>19.389075491437701</c:v>
                </c:pt>
                <c:pt idx="14086">
                  <c:v>19.390452067617399</c:v>
                </c:pt>
                <c:pt idx="14087">
                  <c:v>19.391828643797201</c:v>
                </c:pt>
                <c:pt idx="14088">
                  <c:v>19.393205219976899</c:v>
                </c:pt>
                <c:pt idx="14089">
                  <c:v>19.394581796156601</c:v>
                </c:pt>
                <c:pt idx="14090">
                  <c:v>19.395958372336299</c:v>
                </c:pt>
                <c:pt idx="14091">
                  <c:v>19.3973349485161</c:v>
                </c:pt>
                <c:pt idx="14092">
                  <c:v>19.398711524695798</c:v>
                </c:pt>
                <c:pt idx="14093">
                  <c:v>19.4000881008755</c:v>
                </c:pt>
                <c:pt idx="14094">
                  <c:v>19.401464677055198</c:v>
                </c:pt>
                <c:pt idx="14095">
                  <c:v>19.402841253235</c:v>
                </c:pt>
                <c:pt idx="14096">
                  <c:v>19.404217829414701</c:v>
                </c:pt>
                <c:pt idx="14097">
                  <c:v>19.4055944055944</c:v>
                </c:pt>
                <c:pt idx="14098">
                  <c:v>19.406970981774101</c:v>
                </c:pt>
                <c:pt idx="14099">
                  <c:v>19.408347557953899</c:v>
                </c:pt>
                <c:pt idx="14100">
                  <c:v>19.409724134133601</c:v>
                </c:pt>
                <c:pt idx="14101">
                  <c:v>19.411100710313299</c:v>
                </c:pt>
                <c:pt idx="14102">
                  <c:v>19.412477286493001</c:v>
                </c:pt>
                <c:pt idx="14103">
                  <c:v>19.413853862672799</c:v>
                </c:pt>
                <c:pt idx="14104">
                  <c:v>19.4152304388525</c:v>
                </c:pt>
                <c:pt idx="14105">
                  <c:v>19.416607015032199</c:v>
                </c:pt>
                <c:pt idx="14106">
                  <c:v>19.4179835912119</c:v>
                </c:pt>
                <c:pt idx="14107">
                  <c:v>19.419360167391702</c:v>
                </c:pt>
                <c:pt idx="14108">
                  <c:v>19.4207367435714</c:v>
                </c:pt>
                <c:pt idx="14109">
                  <c:v>19.422113319751102</c:v>
                </c:pt>
                <c:pt idx="14110">
                  <c:v>19.4234898959308</c:v>
                </c:pt>
                <c:pt idx="14111">
                  <c:v>19.424866472110601</c:v>
                </c:pt>
                <c:pt idx="14112">
                  <c:v>19.426243048290299</c:v>
                </c:pt>
                <c:pt idx="14113">
                  <c:v>19.427619624470001</c:v>
                </c:pt>
                <c:pt idx="14114">
                  <c:v>19.428996200649799</c:v>
                </c:pt>
                <c:pt idx="14115">
                  <c:v>19.4303727768295</c:v>
                </c:pt>
                <c:pt idx="14116">
                  <c:v>19.431749353009199</c:v>
                </c:pt>
                <c:pt idx="14117">
                  <c:v>19.4331259291889</c:v>
                </c:pt>
                <c:pt idx="14118">
                  <c:v>19.434502505368702</c:v>
                </c:pt>
                <c:pt idx="14119">
                  <c:v>19.4358790815484</c:v>
                </c:pt>
                <c:pt idx="14120">
                  <c:v>19.437255657728102</c:v>
                </c:pt>
                <c:pt idx="14121">
                  <c:v>19.4386322339078</c:v>
                </c:pt>
                <c:pt idx="14122">
                  <c:v>19.440008810087601</c:v>
                </c:pt>
                <c:pt idx="14123">
                  <c:v>19.441385386267299</c:v>
                </c:pt>
                <c:pt idx="14124">
                  <c:v>19.442761962447001</c:v>
                </c:pt>
                <c:pt idx="14125">
                  <c:v>19.444138538626699</c:v>
                </c:pt>
                <c:pt idx="14126">
                  <c:v>19.445515114806501</c:v>
                </c:pt>
                <c:pt idx="14127">
                  <c:v>19.446891690986199</c:v>
                </c:pt>
                <c:pt idx="14128">
                  <c:v>19.448268267165901</c:v>
                </c:pt>
                <c:pt idx="14129">
                  <c:v>19.449644843345599</c:v>
                </c:pt>
                <c:pt idx="14130">
                  <c:v>19.4510214195254</c:v>
                </c:pt>
                <c:pt idx="14131">
                  <c:v>19.452397995705098</c:v>
                </c:pt>
                <c:pt idx="14132">
                  <c:v>19.4537745718848</c:v>
                </c:pt>
                <c:pt idx="14133">
                  <c:v>19.455151148064498</c:v>
                </c:pt>
                <c:pt idx="14134">
                  <c:v>19.4565277242443</c:v>
                </c:pt>
                <c:pt idx="14135">
                  <c:v>19.457904300424001</c:v>
                </c:pt>
                <c:pt idx="14136">
                  <c:v>19.4592808766037</c:v>
                </c:pt>
                <c:pt idx="14137">
                  <c:v>19.460657452783401</c:v>
                </c:pt>
                <c:pt idx="14138">
                  <c:v>19.462034028963199</c:v>
                </c:pt>
                <c:pt idx="14139">
                  <c:v>19.463410605142901</c:v>
                </c:pt>
                <c:pt idx="14140">
                  <c:v>19.464787181322599</c:v>
                </c:pt>
                <c:pt idx="14141">
                  <c:v>19.466163757502301</c:v>
                </c:pt>
                <c:pt idx="14142">
                  <c:v>19.467540333682098</c:v>
                </c:pt>
                <c:pt idx="14143">
                  <c:v>19.4689169098618</c:v>
                </c:pt>
                <c:pt idx="14144">
                  <c:v>19.470293486041498</c:v>
                </c:pt>
                <c:pt idx="14145">
                  <c:v>19.4716700622212</c:v>
                </c:pt>
                <c:pt idx="14146">
                  <c:v>19.473046638401001</c:v>
                </c:pt>
                <c:pt idx="14147">
                  <c:v>19.4744232145807</c:v>
                </c:pt>
                <c:pt idx="14148">
                  <c:v>19.475799790760401</c:v>
                </c:pt>
                <c:pt idx="14149">
                  <c:v>19.477176366940199</c:v>
                </c:pt>
                <c:pt idx="14150">
                  <c:v>19.478552943119901</c:v>
                </c:pt>
                <c:pt idx="14151">
                  <c:v>19.479929519299599</c:v>
                </c:pt>
                <c:pt idx="14152">
                  <c:v>19.481306095479301</c:v>
                </c:pt>
                <c:pt idx="14153">
                  <c:v>19.482682671659099</c:v>
                </c:pt>
                <c:pt idx="14154">
                  <c:v>19.4840592478388</c:v>
                </c:pt>
                <c:pt idx="14155">
                  <c:v>19.485435824018499</c:v>
                </c:pt>
                <c:pt idx="14156">
                  <c:v>19.4868124001982</c:v>
                </c:pt>
                <c:pt idx="14157">
                  <c:v>19.488188976378002</c:v>
                </c:pt>
                <c:pt idx="14158">
                  <c:v>19.4895655525577</c:v>
                </c:pt>
                <c:pt idx="14159">
                  <c:v>19.490942128737402</c:v>
                </c:pt>
                <c:pt idx="14160">
                  <c:v>19.4923187049171</c:v>
                </c:pt>
                <c:pt idx="14161">
                  <c:v>19.493695281096901</c:v>
                </c:pt>
                <c:pt idx="14162">
                  <c:v>19.495071857276599</c:v>
                </c:pt>
                <c:pt idx="14163">
                  <c:v>19.496448433456301</c:v>
                </c:pt>
                <c:pt idx="14164">
                  <c:v>19.497825009635999</c:v>
                </c:pt>
                <c:pt idx="14165">
                  <c:v>19.499201585815801</c:v>
                </c:pt>
                <c:pt idx="14166">
                  <c:v>19.500578161995499</c:v>
                </c:pt>
                <c:pt idx="14167">
                  <c:v>19.501954738175201</c:v>
                </c:pt>
                <c:pt idx="14168">
                  <c:v>19.503331314354899</c:v>
                </c:pt>
                <c:pt idx="14169">
                  <c:v>19.5047078905347</c:v>
                </c:pt>
                <c:pt idx="14170">
                  <c:v>19.506084466714402</c:v>
                </c:pt>
                <c:pt idx="14171">
                  <c:v>19.5074610428941</c:v>
                </c:pt>
                <c:pt idx="14172">
                  <c:v>19.508837619073802</c:v>
                </c:pt>
                <c:pt idx="14173">
                  <c:v>19.510214195253599</c:v>
                </c:pt>
                <c:pt idx="14174">
                  <c:v>19.511590771433301</c:v>
                </c:pt>
                <c:pt idx="14175">
                  <c:v>19.512967347612999</c:v>
                </c:pt>
                <c:pt idx="14176">
                  <c:v>19.514343923792701</c:v>
                </c:pt>
                <c:pt idx="14177">
                  <c:v>19.515720499972499</c:v>
                </c:pt>
                <c:pt idx="14178">
                  <c:v>19.517097076152201</c:v>
                </c:pt>
                <c:pt idx="14179">
                  <c:v>19.518473652331899</c:v>
                </c:pt>
                <c:pt idx="14180">
                  <c:v>19.519850228511601</c:v>
                </c:pt>
                <c:pt idx="14181">
                  <c:v>19.521226804691398</c:v>
                </c:pt>
                <c:pt idx="14182">
                  <c:v>19.5226033808711</c:v>
                </c:pt>
                <c:pt idx="14183">
                  <c:v>19.523979957050798</c:v>
                </c:pt>
                <c:pt idx="14184">
                  <c:v>19.5253565332306</c:v>
                </c:pt>
                <c:pt idx="14185">
                  <c:v>19.526733109410301</c:v>
                </c:pt>
                <c:pt idx="14186">
                  <c:v>19.52810968559</c:v>
                </c:pt>
                <c:pt idx="14187">
                  <c:v>19.529486261769701</c:v>
                </c:pt>
                <c:pt idx="14188">
                  <c:v>19.530862837949499</c:v>
                </c:pt>
                <c:pt idx="14189">
                  <c:v>19.532239414129201</c:v>
                </c:pt>
                <c:pt idx="14190">
                  <c:v>19.533615990308899</c:v>
                </c:pt>
                <c:pt idx="14191">
                  <c:v>19.534992566488601</c:v>
                </c:pt>
                <c:pt idx="14192">
                  <c:v>19.536369142668399</c:v>
                </c:pt>
                <c:pt idx="14193">
                  <c:v>19.5377457188481</c:v>
                </c:pt>
                <c:pt idx="14194">
                  <c:v>19.539122295027799</c:v>
                </c:pt>
                <c:pt idx="14195">
                  <c:v>19.5404988712075</c:v>
                </c:pt>
                <c:pt idx="14196">
                  <c:v>19.541875447387302</c:v>
                </c:pt>
                <c:pt idx="14197">
                  <c:v>19.543252023567</c:v>
                </c:pt>
                <c:pt idx="14198">
                  <c:v>19.544628599746702</c:v>
                </c:pt>
                <c:pt idx="14199">
                  <c:v>19.5460051759264</c:v>
                </c:pt>
                <c:pt idx="14200">
                  <c:v>19.547381752106201</c:v>
                </c:pt>
                <c:pt idx="14201">
                  <c:v>19.548758328285899</c:v>
                </c:pt>
                <c:pt idx="14202">
                  <c:v>19.550134904465601</c:v>
                </c:pt>
                <c:pt idx="14203">
                  <c:v>19.551511480645299</c:v>
                </c:pt>
                <c:pt idx="14204">
                  <c:v>19.5528880568251</c:v>
                </c:pt>
                <c:pt idx="14205">
                  <c:v>19.554264633004799</c:v>
                </c:pt>
                <c:pt idx="14206">
                  <c:v>19.5556412091845</c:v>
                </c:pt>
                <c:pt idx="14207">
                  <c:v>19.557017785364302</c:v>
                </c:pt>
                <c:pt idx="14208">
                  <c:v>19.558394361544</c:v>
                </c:pt>
                <c:pt idx="14209">
                  <c:v>19.559770937723702</c:v>
                </c:pt>
                <c:pt idx="14210">
                  <c:v>19.5611475139034</c:v>
                </c:pt>
                <c:pt idx="14211">
                  <c:v>19.562524090083102</c:v>
                </c:pt>
                <c:pt idx="14212">
                  <c:v>19.563900666262899</c:v>
                </c:pt>
                <c:pt idx="14213">
                  <c:v>19.565277242442601</c:v>
                </c:pt>
                <c:pt idx="14214">
                  <c:v>19.566653818622299</c:v>
                </c:pt>
                <c:pt idx="14215">
                  <c:v>19.568030394802101</c:v>
                </c:pt>
                <c:pt idx="14216">
                  <c:v>19.569406970981799</c:v>
                </c:pt>
                <c:pt idx="14217">
                  <c:v>19.570783547161501</c:v>
                </c:pt>
                <c:pt idx="14218">
                  <c:v>19.572160123341199</c:v>
                </c:pt>
                <c:pt idx="14219">
                  <c:v>19.573536699521</c:v>
                </c:pt>
                <c:pt idx="14220">
                  <c:v>19.574913275700698</c:v>
                </c:pt>
                <c:pt idx="14221">
                  <c:v>19.5762898518804</c:v>
                </c:pt>
                <c:pt idx="14222">
                  <c:v>19.577666428060098</c:v>
                </c:pt>
                <c:pt idx="14223">
                  <c:v>19.5790430042399</c:v>
                </c:pt>
                <c:pt idx="14224">
                  <c:v>19.580419580419601</c:v>
                </c:pt>
                <c:pt idx="14225">
                  <c:v>19.5817961565993</c:v>
                </c:pt>
                <c:pt idx="14226">
                  <c:v>19.583172732779001</c:v>
                </c:pt>
                <c:pt idx="14227">
                  <c:v>19.584549308958799</c:v>
                </c:pt>
                <c:pt idx="14228">
                  <c:v>19.585925885138501</c:v>
                </c:pt>
                <c:pt idx="14229">
                  <c:v>19.587302461318199</c:v>
                </c:pt>
                <c:pt idx="14230">
                  <c:v>19.588679037497901</c:v>
                </c:pt>
                <c:pt idx="14231">
                  <c:v>19.590055613677698</c:v>
                </c:pt>
                <c:pt idx="14232">
                  <c:v>19.5914321898574</c:v>
                </c:pt>
                <c:pt idx="14233">
                  <c:v>19.592808766037098</c:v>
                </c:pt>
                <c:pt idx="14234">
                  <c:v>19.5941853422168</c:v>
                </c:pt>
                <c:pt idx="14235">
                  <c:v>19.595561918396601</c:v>
                </c:pt>
                <c:pt idx="14236">
                  <c:v>19.5969384945763</c:v>
                </c:pt>
                <c:pt idx="14237">
                  <c:v>19.598315070756001</c:v>
                </c:pt>
                <c:pt idx="14238">
                  <c:v>19.5996916469357</c:v>
                </c:pt>
                <c:pt idx="14239">
                  <c:v>19.601068223115501</c:v>
                </c:pt>
                <c:pt idx="14240">
                  <c:v>19.602444799295199</c:v>
                </c:pt>
                <c:pt idx="14241">
                  <c:v>19.603821375474901</c:v>
                </c:pt>
                <c:pt idx="14242">
                  <c:v>19.605197951654699</c:v>
                </c:pt>
                <c:pt idx="14243">
                  <c:v>19.6065745278344</c:v>
                </c:pt>
                <c:pt idx="14244">
                  <c:v>19.607951104014099</c:v>
                </c:pt>
                <c:pt idx="14245">
                  <c:v>19.6093276801938</c:v>
                </c:pt>
                <c:pt idx="14246">
                  <c:v>19.610704256373602</c:v>
                </c:pt>
                <c:pt idx="14247">
                  <c:v>19.6120808325533</c:v>
                </c:pt>
                <c:pt idx="14248">
                  <c:v>19.613457408733002</c:v>
                </c:pt>
                <c:pt idx="14249">
                  <c:v>19.6148339849127</c:v>
                </c:pt>
                <c:pt idx="14250">
                  <c:v>19.616210561092501</c:v>
                </c:pt>
                <c:pt idx="14251">
                  <c:v>19.617587137272199</c:v>
                </c:pt>
                <c:pt idx="14252">
                  <c:v>19.618963713451901</c:v>
                </c:pt>
                <c:pt idx="14253">
                  <c:v>19.620340289631599</c:v>
                </c:pt>
                <c:pt idx="14254">
                  <c:v>19.621716865811401</c:v>
                </c:pt>
                <c:pt idx="14255">
                  <c:v>19.623093441991099</c:v>
                </c:pt>
                <c:pt idx="14256">
                  <c:v>19.624470018170801</c:v>
                </c:pt>
                <c:pt idx="14257">
                  <c:v>19.625846594350499</c:v>
                </c:pt>
                <c:pt idx="14258">
                  <c:v>19.6272231705303</c:v>
                </c:pt>
                <c:pt idx="14259">
                  <c:v>19.628599746710002</c:v>
                </c:pt>
                <c:pt idx="14260">
                  <c:v>19.6299763228897</c:v>
                </c:pt>
                <c:pt idx="14261">
                  <c:v>19.631352899069402</c:v>
                </c:pt>
                <c:pt idx="14262">
                  <c:v>19.632729475249199</c:v>
                </c:pt>
                <c:pt idx="14263">
                  <c:v>19.634106051428901</c:v>
                </c:pt>
                <c:pt idx="14264">
                  <c:v>19.635482627608599</c:v>
                </c:pt>
                <c:pt idx="14265">
                  <c:v>19.636859203788301</c:v>
                </c:pt>
                <c:pt idx="14266">
                  <c:v>19.638235779968099</c:v>
                </c:pt>
                <c:pt idx="14267">
                  <c:v>19.639612356147801</c:v>
                </c:pt>
                <c:pt idx="14268">
                  <c:v>19.640988932327499</c:v>
                </c:pt>
                <c:pt idx="14269">
                  <c:v>19.642365508507201</c:v>
                </c:pt>
                <c:pt idx="14270">
                  <c:v>19.643742084686998</c:v>
                </c:pt>
                <c:pt idx="14271">
                  <c:v>19.6451186608667</c:v>
                </c:pt>
                <c:pt idx="14272">
                  <c:v>19.646495237046398</c:v>
                </c:pt>
                <c:pt idx="14273">
                  <c:v>19.6478718132262</c:v>
                </c:pt>
                <c:pt idx="14274">
                  <c:v>19.649248389405901</c:v>
                </c:pt>
                <c:pt idx="14275">
                  <c:v>19.6506249655856</c:v>
                </c:pt>
                <c:pt idx="14276">
                  <c:v>19.652001541765301</c:v>
                </c:pt>
                <c:pt idx="14277">
                  <c:v>19.653378117945099</c:v>
                </c:pt>
                <c:pt idx="14278">
                  <c:v>19.654754694124801</c:v>
                </c:pt>
                <c:pt idx="14279">
                  <c:v>19.656131270304499</c:v>
                </c:pt>
                <c:pt idx="14280">
                  <c:v>19.657507846484201</c:v>
                </c:pt>
                <c:pt idx="14281">
                  <c:v>19.658884422663998</c:v>
                </c:pt>
                <c:pt idx="14282">
                  <c:v>19.6602609988437</c:v>
                </c:pt>
                <c:pt idx="14283">
                  <c:v>19.661637575023398</c:v>
                </c:pt>
                <c:pt idx="14284">
                  <c:v>19.6630141512031</c:v>
                </c:pt>
                <c:pt idx="14285">
                  <c:v>19.664390727382902</c:v>
                </c:pt>
                <c:pt idx="14286">
                  <c:v>19.6657673035626</c:v>
                </c:pt>
                <c:pt idx="14287">
                  <c:v>19.667143879742301</c:v>
                </c:pt>
                <c:pt idx="14288">
                  <c:v>19.668520455922</c:v>
                </c:pt>
                <c:pt idx="14289">
                  <c:v>19.669897032101801</c:v>
                </c:pt>
                <c:pt idx="14290">
                  <c:v>19.671273608281499</c:v>
                </c:pt>
                <c:pt idx="14291">
                  <c:v>19.672650184461201</c:v>
                </c:pt>
                <c:pt idx="14292">
                  <c:v>19.674026760640899</c:v>
                </c:pt>
                <c:pt idx="14293">
                  <c:v>19.6754033368207</c:v>
                </c:pt>
                <c:pt idx="14294">
                  <c:v>19.676779913000399</c:v>
                </c:pt>
                <c:pt idx="14295">
                  <c:v>19.6781564891801</c:v>
                </c:pt>
                <c:pt idx="14296">
                  <c:v>19.679533065359799</c:v>
                </c:pt>
                <c:pt idx="14297">
                  <c:v>19.6809096415396</c:v>
                </c:pt>
                <c:pt idx="14298">
                  <c:v>19.682286217719302</c:v>
                </c:pt>
                <c:pt idx="14299">
                  <c:v>19.683662793899</c:v>
                </c:pt>
                <c:pt idx="14300">
                  <c:v>19.685039370078702</c:v>
                </c:pt>
                <c:pt idx="14301">
                  <c:v>19.686415946258499</c:v>
                </c:pt>
                <c:pt idx="14302">
                  <c:v>19.687792522438201</c:v>
                </c:pt>
                <c:pt idx="14303">
                  <c:v>19.689169098617899</c:v>
                </c:pt>
                <c:pt idx="14304">
                  <c:v>19.690545674797601</c:v>
                </c:pt>
                <c:pt idx="14305">
                  <c:v>19.691922250977399</c:v>
                </c:pt>
                <c:pt idx="14306">
                  <c:v>19.693298827157101</c:v>
                </c:pt>
                <c:pt idx="14307">
                  <c:v>19.694675403336799</c:v>
                </c:pt>
                <c:pt idx="14308">
                  <c:v>19.6960519795166</c:v>
                </c:pt>
                <c:pt idx="14309">
                  <c:v>19.697428555696298</c:v>
                </c:pt>
                <c:pt idx="14310">
                  <c:v>19.698805131876</c:v>
                </c:pt>
                <c:pt idx="14311">
                  <c:v>19.700181708055698</c:v>
                </c:pt>
                <c:pt idx="14312">
                  <c:v>19.701558284235499</c:v>
                </c:pt>
                <c:pt idx="14313">
                  <c:v>19.702934860415201</c:v>
                </c:pt>
                <c:pt idx="14314">
                  <c:v>19.704311436594899</c:v>
                </c:pt>
                <c:pt idx="14315">
                  <c:v>19.705688012774601</c:v>
                </c:pt>
                <c:pt idx="14316">
                  <c:v>19.707064588954399</c:v>
                </c:pt>
                <c:pt idx="14317">
                  <c:v>19.708441165134101</c:v>
                </c:pt>
                <c:pt idx="14318">
                  <c:v>19.709817741313799</c:v>
                </c:pt>
                <c:pt idx="14319">
                  <c:v>19.711194317493501</c:v>
                </c:pt>
                <c:pt idx="14320">
                  <c:v>19.712570893673298</c:v>
                </c:pt>
                <c:pt idx="14321">
                  <c:v>19.713947469853</c:v>
                </c:pt>
                <c:pt idx="14322">
                  <c:v>19.715324046032698</c:v>
                </c:pt>
                <c:pt idx="14323">
                  <c:v>19.7167006222124</c:v>
                </c:pt>
                <c:pt idx="14324">
                  <c:v>19.718077198392201</c:v>
                </c:pt>
                <c:pt idx="14325">
                  <c:v>19.7194537745719</c:v>
                </c:pt>
                <c:pt idx="14326">
                  <c:v>19.720830350751601</c:v>
                </c:pt>
                <c:pt idx="14327">
                  <c:v>19.7222069269313</c:v>
                </c:pt>
                <c:pt idx="14328">
                  <c:v>19.723583503111101</c:v>
                </c:pt>
                <c:pt idx="14329">
                  <c:v>19.724960079290799</c:v>
                </c:pt>
                <c:pt idx="14330">
                  <c:v>19.726336655470501</c:v>
                </c:pt>
                <c:pt idx="14331">
                  <c:v>19.727713231650199</c:v>
                </c:pt>
                <c:pt idx="14332">
                  <c:v>19.72908980783</c:v>
                </c:pt>
                <c:pt idx="14333">
                  <c:v>19.730466384009699</c:v>
                </c:pt>
                <c:pt idx="14334">
                  <c:v>19.7318429601894</c:v>
                </c:pt>
                <c:pt idx="14335">
                  <c:v>19.733219536369099</c:v>
                </c:pt>
                <c:pt idx="14336">
                  <c:v>19.7345961125489</c:v>
                </c:pt>
                <c:pt idx="14337">
                  <c:v>19.735972688728602</c:v>
                </c:pt>
                <c:pt idx="14338">
                  <c:v>19.7373492649083</c:v>
                </c:pt>
                <c:pt idx="14339">
                  <c:v>19.738725841088002</c:v>
                </c:pt>
                <c:pt idx="14340">
                  <c:v>19.740102417267799</c:v>
                </c:pt>
                <c:pt idx="14341">
                  <c:v>19.741478993447501</c:v>
                </c:pt>
                <c:pt idx="14342">
                  <c:v>19.742855569627199</c:v>
                </c:pt>
                <c:pt idx="14343">
                  <c:v>19.744232145807</c:v>
                </c:pt>
                <c:pt idx="14344">
                  <c:v>19.745608721986699</c:v>
                </c:pt>
                <c:pt idx="14345">
                  <c:v>19.7469852981664</c:v>
                </c:pt>
                <c:pt idx="14346">
                  <c:v>19.748361874346099</c:v>
                </c:pt>
                <c:pt idx="14347">
                  <c:v>19.7497384505259</c:v>
                </c:pt>
                <c:pt idx="14348">
                  <c:v>19.751115026705602</c:v>
                </c:pt>
                <c:pt idx="14349">
                  <c:v>19.7524916028853</c:v>
                </c:pt>
                <c:pt idx="14350">
                  <c:v>19.753868179065002</c:v>
                </c:pt>
                <c:pt idx="14351">
                  <c:v>19.755244755244799</c:v>
                </c:pt>
                <c:pt idx="14352">
                  <c:v>19.756621331424501</c:v>
                </c:pt>
                <c:pt idx="14353">
                  <c:v>19.757997907604199</c:v>
                </c:pt>
                <c:pt idx="14354">
                  <c:v>19.759374483783901</c:v>
                </c:pt>
                <c:pt idx="14355">
                  <c:v>19.760751059963699</c:v>
                </c:pt>
                <c:pt idx="14356">
                  <c:v>19.762127636143401</c:v>
                </c:pt>
                <c:pt idx="14357">
                  <c:v>19.763504212323099</c:v>
                </c:pt>
                <c:pt idx="14358">
                  <c:v>19.764880788502801</c:v>
                </c:pt>
                <c:pt idx="14359">
                  <c:v>19.766257364682598</c:v>
                </c:pt>
                <c:pt idx="14360">
                  <c:v>19.7676339408623</c:v>
                </c:pt>
                <c:pt idx="14361">
                  <c:v>19.769010517041998</c:v>
                </c:pt>
                <c:pt idx="14362">
                  <c:v>19.7703870932217</c:v>
                </c:pt>
                <c:pt idx="14363">
                  <c:v>19.771763669401501</c:v>
                </c:pt>
                <c:pt idx="14364">
                  <c:v>19.7731402455812</c:v>
                </c:pt>
                <c:pt idx="14365">
                  <c:v>19.774516821760901</c:v>
                </c:pt>
                <c:pt idx="14366">
                  <c:v>19.7758933979406</c:v>
                </c:pt>
                <c:pt idx="14367">
                  <c:v>19.777269974120401</c:v>
                </c:pt>
                <c:pt idx="14368">
                  <c:v>19.778646550300099</c:v>
                </c:pt>
                <c:pt idx="14369">
                  <c:v>19.780023126479801</c:v>
                </c:pt>
                <c:pt idx="14370">
                  <c:v>19.781399702659598</c:v>
                </c:pt>
                <c:pt idx="14371">
                  <c:v>19.7827762788393</c:v>
                </c:pt>
                <c:pt idx="14372">
                  <c:v>19.784152855018998</c:v>
                </c:pt>
                <c:pt idx="14373">
                  <c:v>19.7855294311987</c:v>
                </c:pt>
                <c:pt idx="14374">
                  <c:v>19.786906007378501</c:v>
                </c:pt>
                <c:pt idx="14375">
                  <c:v>19.7882825835582</c:v>
                </c:pt>
                <c:pt idx="14376">
                  <c:v>19.789659159737901</c:v>
                </c:pt>
                <c:pt idx="14377">
                  <c:v>19.7910357359176</c:v>
                </c:pt>
                <c:pt idx="14378">
                  <c:v>19.792412312097401</c:v>
                </c:pt>
                <c:pt idx="14379">
                  <c:v>19.793788888277099</c:v>
                </c:pt>
                <c:pt idx="14380">
                  <c:v>19.795165464456801</c:v>
                </c:pt>
                <c:pt idx="14381">
                  <c:v>19.796542040636499</c:v>
                </c:pt>
                <c:pt idx="14382">
                  <c:v>19.7979186168163</c:v>
                </c:pt>
                <c:pt idx="14383">
                  <c:v>19.799295192995999</c:v>
                </c:pt>
                <c:pt idx="14384">
                  <c:v>19.8006717691757</c:v>
                </c:pt>
                <c:pt idx="14385">
                  <c:v>19.802048345355399</c:v>
                </c:pt>
                <c:pt idx="14386">
                  <c:v>19.8034249215352</c:v>
                </c:pt>
                <c:pt idx="14387">
                  <c:v>19.804801497714902</c:v>
                </c:pt>
                <c:pt idx="14388">
                  <c:v>19.8061780738946</c:v>
                </c:pt>
                <c:pt idx="14389">
                  <c:v>19.807554650074302</c:v>
                </c:pt>
                <c:pt idx="14390">
                  <c:v>19.808931226254099</c:v>
                </c:pt>
                <c:pt idx="14391">
                  <c:v>19.810307802433801</c:v>
                </c:pt>
                <c:pt idx="14392">
                  <c:v>19.811684378613499</c:v>
                </c:pt>
                <c:pt idx="14393">
                  <c:v>19.813060954793201</c:v>
                </c:pt>
                <c:pt idx="14394">
                  <c:v>19.814437530972999</c:v>
                </c:pt>
                <c:pt idx="14395">
                  <c:v>19.815814107152701</c:v>
                </c:pt>
                <c:pt idx="14396">
                  <c:v>19.817190683332399</c:v>
                </c:pt>
                <c:pt idx="14397">
                  <c:v>19.818567259512101</c:v>
                </c:pt>
                <c:pt idx="14398">
                  <c:v>19.819943835691902</c:v>
                </c:pt>
                <c:pt idx="14399">
                  <c:v>19.8213204118716</c:v>
                </c:pt>
                <c:pt idx="14400">
                  <c:v>19.822696988051302</c:v>
                </c:pt>
                <c:pt idx="14401">
                  <c:v>19.824073564231099</c:v>
                </c:pt>
                <c:pt idx="14402">
                  <c:v>19.825450140410801</c:v>
                </c:pt>
                <c:pt idx="14403">
                  <c:v>19.826826716590499</c:v>
                </c:pt>
                <c:pt idx="14404">
                  <c:v>19.828203292770201</c:v>
                </c:pt>
                <c:pt idx="14405">
                  <c:v>19.829579868949999</c:v>
                </c:pt>
                <c:pt idx="14406">
                  <c:v>19.830956445129701</c:v>
                </c:pt>
                <c:pt idx="14407">
                  <c:v>19.832333021309399</c:v>
                </c:pt>
                <c:pt idx="14408">
                  <c:v>19.833709597489101</c:v>
                </c:pt>
                <c:pt idx="14409">
                  <c:v>19.835086173668898</c:v>
                </c:pt>
                <c:pt idx="14410">
                  <c:v>19.8364627498486</c:v>
                </c:pt>
                <c:pt idx="14411">
                  <c:v>19.837839326028298</c:v>
                </c:pt>
                <c:pt idx="14412">
                  <c:v>19.839215902208</c:v>
                </c:pt>
                <c:pt idx="14413">
                  <c:v>19.840592478387801</c:v>
                </c:pt>
                <c:pt idx="14414">
                  <c:v>19.8419690545675</c:v>
                </c:pt>
                <c:pt idx="14415">
                  <c:v>19.843345630747201</c:v>
                </c:pt>
                <c:pt idx="14416">
                  <c:v>19.8447222069269</c:v>
                </c:pt>
                <c:pt idx="14417">
                  <c:v>19.846098783106701</c:v>
                </c:pt>
                <c:pt idx="14418">
                  <c:v>19.847475359286399</c:v>
                </c:pt>
                <c:pt idx="14419">
                  <c:v>19.848851935466101</c:v>
                </c:pt>
                <c:pt idx="14420">
                  <c:v>19.850228511645799</c:v>
                </c:pt>
                <c:pt idx="14421">
                  <c:v>19.8516050878256</c:v>
                </c:pt>
                <c:pt idx="14422">
                  <c:v>19.852981664005299</c:v>
                </c:pt>
                <c:pt idx="14423">
                  <c:v>19.854358240185</c:v>
                </c:pt>
                <c:pt idx="14424">
                  <c:v>19.855734816364699</c:v>
                </c:pt>
                <c:pt idx="14425">
                  <c:v>19.8571113925445</c:v>
                </c:pt>
                <c:pt idx="14426">
                  <c:v>19.858487968724202</c:v>
                </c:pt>
                <c:pt idx="14427">
                  <c:v>19.8598645449039</c:v>
                </c:pt>
                <c:pt idx="14428">
                  <c:v>19.861241121083602</c:v>
                </c:pt>
                <c:pt idx="14429">
                  <c:v>19.862617697263399</c:v>
                </c:pt>
                <c:pt idx="14430">
                  <c:v>19.863994273443101</c:v>
                </c:pt>
                <c:pt idx="14431">
                  <c:v>19.865370849622799</c:v>
                </c:pt>
                <c:pt idx="14432">
                  <c:v>19.8667474258026</c:v>
                </c:pt>
                <c:pt idx="14433">
                  <c:v>19.868124001982299</c:v>
                </c:pt>
                <c:pt idx="14434">
                  <c:v>19.869500578162</c:v>
                </c:pt>
                <c:pt idx="14435">
                  <c:v>19.870877154341699</c:v>
                </c:pt>
                <c:pt idx="14436">
                  <c:v>19.8722537305215</c:v>
                </c:pt>
                <c:pt idx="14437">
                  <c:v>19.873630306701202</c:v>
                </c:pt>
                <c:pt idx="14438">
                  <c:v>19.8750068828809</c:v>
                </c:pt>
                <c:pt idx="14439">
                  <c:v>19.876383459060602</c:v>
                </c:pt>
                <c:pt idx="14440">
                  <c:v>19.877760035240399</c:v>
                </c:pt>
                <c:pt idx="14441">
                  <c:v>19.879136611420101</c:v>
                </c:pt>
                <c:pt idx="14442">
                  <c:v>19.880513187599799</c:v>
                </c:pt>
                <c:pt idx="14443">
                  <c:v>19.881889763779501</c:v>
                </c:pt>
                <c:pt idx="14444">
                  <c:v>19.883266339959299</c:v>
                </c:pt>
                <c:pt idx="14445">
                  <c:v>19.884642916139001</c:v>
                </c:pt>
                <c:pt idx="14446">
                  <c:v>19.886019492318699</c:v>
                </c:pt>
                <c:pt idx="14447">
                  <c:v>19.887396068498401</c:v>
                </c:pt>
                <c:pt idx="14448">
                  <c:v>19.888772644678198</c:v>
                </c:pt>
                <c:pt idx="14449">
                  <c:v>19.8901492208579</c:v>
                </c:pt>
                <c:pt idx="14450">
                  <c:v>19.891525797037598</c:v>
                </c:pt>
                <c:pt idx="14451">
                  <c:v>19.8929023732173</c:v>
                </c:pt>
                <c:pt idx="14452">
                  <c:v>19.894278949397101</c:v>
                </c:pt>
                <c:pt idx="14453">
                  <c:v>19.8956555255768</c:v>
                </c:pt>
                <c:pt idx="14454">
                  <c:v>19.897032101756501</c:v>
                </c:pt>
                <c:pt idx="14455">
                  <c:v>19.898408677936199</c:v>
                </c:pt>
                <c:pt idx="14456">
                  <c:v>19.899785254116001</c:v>
                </c:pt>
                <c:pt idx="14457">
                  <c:v>19.901161830295699</c:v>
                </c:pt>
                <c:pt idx="14458">
                  <c:v>19.902538406475401</c:v>
                </c:pt>
                <c:pt idx="14459">
                  <c:v>19.903914982655099</c:v>
                </c:pt>
                <c:pt idx="14460">
                  <c:v>19.9052915588349</c:v>
                </c:pt>
                <c:pt idx="14461">
                  <c:v>19.906668135014598</c:v>
                </c:pt>
                <c:pt idx="14462">
                  <c:v>19.9080447111943</c:v>
                </c:pt>
                <c:pt idx="14463">
                  <c:v>19.909421287373998</c:v>
                </c:pt>
                <c:pt idx="14464">
                  <c:v>19.9107978635538</c:v>
                </c:pt>
                <c:pt idx="14465">
                  <c:v>19.912174439733501</c:v>
                </c:pt>
                <c:pt idx="14466">
                  <c:v>19.9135510159132</c:v>
                </c:pt>
                <c:pt idx="14467">
                  <c:v>19.914927592093001</c:v>
                </c:pt>
                <c:pt idx="14468">
                  <c:v>19.916304168272699</c:v>
                </c:pt>
                <c:pt idx="14469">
                  <c:v>19.917680744452401</c:v>
                </c:pt>
                <c:pt idx="14470">
                  <c:v>19.919057320632099</c:v>
                </c:pt>
                <c:pt idx="14471">
                  <c:v>19.9204338968119</c:v>
                </c:pt>
                <c:pt idx="14472">
                  <c:v>19.921810472991599</c:v>
                </c:pt>
                <c:pt idx="14473">
                  <c:v>19.9231870491713</c:v>
                </c:pt>
                <c:pt idx="14474">
                  <c:v>19.924563625350999</c:v>
                </c:pt>
                <c:pt idx="14475">
                  <c:v>19.9259402015308</c:v>
                </c:pt>
                <c:pt idx="14476">
                  <c:v>19.927316777710502</c:v>
                </c:pt>
                <c:pt idx="14477">
                  <c:v>19.9286933538902</c:v>
                </c:pt>
                <c:pt idx="14478">
                  <c:v>19.930069930069902</c:v>
                </c:pt>
                <c:pt idx="14479">
                  <c:v>19.931446506249699</c:v>
                </c:pt>
                <c:pt idx="14480">
                  <c:v>19.932823082429401</c:v>
                </c:pt>
                <c:pt idx="14481">
                  <c:v>19.934199658609099</c:v>
                </c:pt>
                <c:pt idx="14482">
                  <c:v>19.935576234788801</c:v>
                </c:pt>
                <c:pt idx="14483">
                  <c:v>19.936952810968599</c:v>
                </c:pt>
                <c:pt idx="14484">
                  <c:v>19.9383293871483</c:v>
                </c:pt>
                <c:pt idx="14485">
                  <c:v>19.939705963327999</c:v>
                </c:pt>
                <c:pt idx="14486">
                  <c:v>19.9410825395077</c:v>
                </c:pt>
                <c:pt idx="14487">
                  <c:v>19.942459115687502</c:v>
                </c:pt>
                <c:pt idx="14488">
                  <c:v>19.9438356918672</c:v>
                </c:pt>
                <c:pt idx="14489">
                  <c:v>19.945212268046902</c:v>
                </c:pt>
                <c:pt idx="14490">
                  <c:v>19.9465888442266</c:v>
                </c:pt>
                <c:pt idx="14491">
                  <c:v>19.947965420406401</c:v>
                </c:pt>
                <c:pt idx="14492">
                  <c:v>19.949341996586099</c:v>
                </c:pt>
                <c:pt idx="14493">
                  <c:v>19.950718572765801</c:v>
                </c:pt>
                <c:pt idx="14494">
                  <c:v>19.952095148945499</c:v>
                </c:pt>
                <c:pt idx="14495">
                  <c:v>19.953471725125301</c:v>
                </c:pt>
                <c:pt idx="14496">
                  <c:v>19.954848301304999</c:v>
                </c:pt>
                <c:pt idx="14497">
                  <c:v>19.956224877484701</c:v>
                </c:pt>
                <c:pt idx="14498">
                  <c:v>19.957601453664498</c:v>
                </c:pt>
                <c:pt idx="14499">
                  <c:v>19.9589780298442</c:v>
                </c:pt>
                <c:pt idx="14500">
                  <c:v>19.960354606023898</c:v>
                </c:pt>
                <c:pt idx="14501">
                  <c:v>19.9617311822036</c:v>
                </c:pt>
                <c:pt idx="14502">
                  <c:v>19.963107758383401</c:v>
                </c:pt>
                <c:pt idx="14503">
                  <c:v>19.9644843345631</c:v>
                </c:pt>
                <c:pt idx="14504">
                  <c:v>19.965860910742801</c:v>
                </c:pt>
                <c:pt idx="14505">
                  <c:v>19.9672374869225</c:v>
                </c:pt>
                <c:pt idx="14506">
                  <c:v>19.968614063102301</c:v>
                </c:pt>
                <c:pt idx="14507">
                  <c:v>19.969990639281999</c:v>
                </c:pt>
                <c:pt idx="14508">
                  <c:v>19.971367215461701</c:v>
                </c:pt>
                <c:pt idx="14509">
                  <c:v>19.972743791641399</c:v>
                </c:pt>
                <c:pt idx="14510">
                  <c:v>19.9741203678212</c:v>
                </c:pt>
                <c:pt idx="14511">
                  <c:v>19.975496944000898</c:v>
                </c:pt>
                <c:pt idx="14512">
                  <c:v>19.9768735201806</c:v>
                </c:pt>
                <c:pt idx="14513">
                  <c:v>19.978250096360298</c:v>
                </c:pt>
                <c:pt idx="14514">
                  <c:v>19.9796266725401</c:v>
                </c:pt>
                <c:pt idx="14515">
                  <c:v>19.981003248719801</c:v>
                </c:pt>
                <c:pt idx="14516">
                  <c:v>19.9823798248995</c:v>
                </c:pt>
                <c:pt idx="14517">
                  <c:v>19.983756401079201</c:v>
                </c:pt>
                <c:pt idx="14518">
                  <c:v>19.985132977258999</c:v>
                </c:pt>
                <c:pt idx="14519">
                  <c:v>19.986509553438701</c:v>
                </c:pt>
                <c:pt idx="14520">
                  <c:v>19.987886129618399</c:v>
                </c:pt>
                <c:pt idx="14521">
                  <c:v>19.989262705798101</c:v>
                </c:pt>
                <c:pt idx="14522">
                  <c:v>19.990639281977899</c:v>
                </c:pt>
                <c:pt idx="14523">
                  <c:v>19.9920158581576</c:v>
                </c:pt>
                <c:pt idx="14524">
                  <c:v>19.993392434337299</c:v>
                </c:pt>
                <c:pt idx="14525">
                  <c:v>19.994769010517</c:v>
                </c:pt>
                <c:pt idx="14526">
                  <c:v>19.996145586696802</c:v>
                </c:pt>
                <c:pt idx="14527">
                  <c:v>19.9975221628765</c:v>
                </c:pt>
                <c:pt idx="14528">
                  <c:v>19.998898739056202</c:v>
                </c:pt>
                <c:pt idx="14529">
                  <c:v>20.000275315235999</c:v>
                </c:pt>
                <c:pt idx="14530">
                  <c:v>20.001651891415701</c:v>
                </c:pt>
                <c:pt idx="14531">
                  <c:v>20.003028467595399</c:v>
                </c:pt>
                <c:pt idx="14532">
                  <c:v>20.004405043775101</c:v>
                </c:pt>
                <c:pt idx="14533">
                  <c:v>20.005781619954899</c:v>
                </c:pt>
                <c:pt idx="14534">
                  <c:v>20.007158196134601</c:v>
                </c:pt>
                <c:pt idx="14535">
                  <c:v>20.008534772314299</c:v>
                </c:pt>
                <c:pt idx="14536">
                  <c:v>20.009911348494001</c:v>
                </c:pt>
                <c:pt idx="14537">
                  <c:v>20.011287924673798</c:v>
                </c:pt>
                <c:pt idx="14538">
                  <c:v>20.0126645008535</c:v>
                </c:pt>
                <c:pt idx="14539">
                  <c:v>20.014041077033198</c:v>
                </c:pt>
                <c:pt idx="14540">
                  <c:v>20.0154176532129</c:v>
                </c:pt>
                <c:pt idx="14541">
                  <c:v>20.016794229392701</c:v>
                </c:pt>
                <c:pt idx="14542">
                  <c:v>20.018170805572399</c:v>
                </c:pt>
                <c:pt idx="14543">
                  <c:v>20.019547381752101</c:v>
                </c:pt>
                <c:pt idx="14544">
                  <c:v>20.020923957931799</c:v>
                </c:pt>
                <c:pt idx="14545">
                  <c:v>20.022300534111601</c:v>
                </c:pt>
                <c:pt idx="14546">
                  <c:v>20.023677110291299</c:v>
                </c:pt>
                <c:pt idx="14547">
                  <c:v>20.025053686471001</c:v>
                </c:pt>
                <c:pt idx="14548">
                  <c:v>20.026430262650699</c:v>
                </c:pt>
                <c:pt idx="14549">
                  <c:v>20.0278068388305</c:v>
                </c:pt>
                <c:pt idx="14550">
                  <c:v>20.029183415010198</c:v>
                </c:pt>
                <c:pt idx="14551">
                  <c:v>20.0305599911899</c:v>
                </c:pt>
                <c:pt idx="14552">
                  <c:v>20.031936567369598</c:v>
                </c:pt>
                <c:pt idx="14553">
                  <c:v>20.0333131435494</c:v>
                </c:pt>
                <c:pt idx="14554">
                  <c:v>20.034689719729101</c:v>
                </c:pt>
                <c:pt idx="14555">
                  <c:v>20.0360662959088</c:v>
                </c:pt>
                <c:pt idx="14556">
                  <c:v>20.037442872088501</c:v>
                </c:pt>
                <c:pt idx="14557">
                  <c:v>20.038819448268299</c:v>
                </c:pt>
                <c:pt idx="14558">
                  <c:v>20.040196024448001</c:v>
                </c:pt>
                <c:pt idx="14559">
                  <c:v>20.041572600627699</c:v>
                </c:pt>
                <c:pt idx="14560">
                  <c:v>20.042949176807401</c:v>
                </c:pt>
                <c:pt idx="14561">
                  <c:v>20.044325752987199</c:v>
                </c:pt>
                <c:pt idx="14562">
                  <c:v>20.0457023291669</c:v>
                </c:pt>
                <c:pt idx="14563">
                  <c:v>20.047078905346599</c:v>
                </c:pt>
                <c:pt idx="14564">
                  <c:v>20.0484554815264</c:v>
                </c:pt>
                <c:pt idx="14565">
                  <c:v>20.049832057706102</c:v>
                </c:pt>
                <c:pt idx="14566">
                  <c:v>20.0512086338858</c:v>
                </c:pt>
                <c:pt idx="14567">
                  <c:v>20.052585210065502</c:v>
                </c:pt>
                <c:pt idx="14568">
                  <c:v>20.053961786245299</c:v>
                </c:pt>
                <c:pt idx="14569">
                  <c:v>20.055338362425001</c:v>
                </c:pt>
                <c:pt idx="14570">
                  <c:v>20.056714938604699</c:v>
                </c:pt>
                <c:pt idx="14571">
                  <c:v>20.058091514784401</c:v>
                </c:pt>
                <c:pt idx="14572">
                  <c:v>20.059468090964199</c:v>
                </c:pt>
                <c:pt idx="14573">
                  <c:v>20.0608446671439</c:v>
                </c:pt>
                <c:pt idx="14574">
                  <c:v>20.062221243323599</c:v>
                </c:pt>
                <c:pt idx="14575">
                  <c:v>20.0635978195033</c:v>
                </c:pt>
                <c:pt idx="14576">
                  <c:v>20.064974395683102</c:v>
                </c:pt>
                <c:pt idx="14577">
                  <c:v>20.0663509718628</c:v>
                </c:pt>
                <c:pt idx="14578">
                  <c:v>20.067727548042502</c:v>
                </c:pt>
                <c:pt idx="14579">
                  <c:v>20.0691041242222</c:v>
                </c:pt>
                <c:pt idx="14580">
                  <c:v>20.070480700402001</c:v>
                </c:pt>
                <c:pt idx="14581">
                  <c:v>20.071857276581699</c:v>
                </c:pt>
                <c:pt idx="14582">
                  <c:v>20.073233852761401</c:v>
                </c:pt>
                <c:pt idx="14583">
                  <c:v>20.074610428941099</c:v>
                </c:pt>
                <c:pt idx="14584">
                  <c:v>20.075987005120901</c:v>
                </c:pt>
                <c:pt idx="14585">
                  <c:v>20.077363581300599</c:v>
                </c:pt>
                <c:pt idx="14586">
                  <c:v>20.078740157480301</c:v>
                </c:pt>
                <c:pt idx="14587">
                  <c:v>20.080116733660098</c:v>
                </c:pt>
                <c:pt idx="14588">
                  <c:v>20.0814933098398</c:v>
                </c:pt>
                <c:pt idx="14589">
                  <c:v>20.082869886019498</c:v>
                </c:pt>
                <c:pt idx="14590">
                  <c:v>20.0842464621992</c:v>
                </c:pt>
                <c:pt idx="14591">
                  <c:v>20.085623038378898</c:v>
                </c:pt>
                <c:pt idx="14592">
                  <c:v>20.0869996145587</c:v>
                </c:pt>
                <c:pt idx="14593">
                  <c:v>20.088376190738401</c:v>
                </c:pt>
                <c:pt idx="14594">
                  <c:v>20.0897527669181</c:v>
                </c:pt>
                <c:pt idx="14595">
                  <c:v>20.091129343097901</c:v>
                </c:pt>
                <c:pt idx="14596">
                  <c:v>20.092505919277599</c:v>
                </c:pt>
                <c:pt idx="14597">
                  <c:v>20.093882495457301</c:v>
                </c:pt>
                <c:pt idx="14598">
                  <c:v>20.095259071636999</c:v>
                </c:pt>
                <c:pt idx="14599">
                  <c:v>20.0966356478168</c:v>
                </c:pt>
                <c:pt idx="14600">
                  <c:v>20.098012223996498</c:v>
                </c:pt>
                <c:pt idx="14601">
                  <c:v>20.0993888001762</c:v>
                </c:pt>
                <c:pt idx="14602">
                  <c:v>20.100765376355898</c:v>
                </c:pt>
                <c:pt idx="14603">
                  <c:v>20.1021419525357</c:v>
                </c:pt>
                <c:pt idx="14604">
                  <c:v>20.103518528715401</c:v>
                </c:pt>
                <c:pt idx="14605">
                  <c:v>20.1048951048951</c:v>
                </c:pt>
                <c:pt idx="14606">
                  <c:v>20.106271681074801</c:v>
                </c:pt>
                <c:pt idx="14607">
                  <c:v>20.107648257254599</c:v>
                </c:pt>
                <c:pt idx="14608">
                  <c:v>20.109024833434301</c:v>
                </c:pt>
                <c:pt idx="14609">
                  <c:v>20.110401409613999</c:v>
                </c:pt>
                <c:pt idx="14610">
                  <c:v>20.111777985793701</c:v>
                </c:pt>
                <c:pt idx="14611">
                  <c:v>20.113154561973499</c:v>
                </c:pt>
                <c:pt idx="14612">
                  <c:v>20.1145311381532</c:v>
                </c:pt>
                <c:pt idx="14613">
                  <c:v>20.115907714332899</c:v>
                </c:pt>
                <c:pt idx="14614">
                  <c:v>20.1172842905126</c:v>
                </c:pt>
                <c:pt idx="14615">
                  <c:v>20.118660866692402</c:v>
                </c:pt>
                <c:pt idx="14616">
                  <c:v>20.1200374428721</c:v>
                </c:pt>
                <c:pt idx="14617">
                  <c:v>20.121414019051802</c:v>
                </c:pt>
                <c:pt idx="14618">
                  <c:v>20.1227905952315</c:v>
                </c:pt>
                <c:pt idx="14619">
                  <c:v>20.124167171411301</c:v>
                </c:pt>
                <c:pt idx="14620">
                  <c:v>20.125543747590999</c:v>
                </c:pt>
                <c:pt idx="14621">
                  <c:v>20.126920323770701</c:v>
                </c:pt>
                <c:pt idx="14622">
                  <c:v>20.128296899950499</c:v>
                </c:pt>
                <c:pt idx="14623">
                  <c:v>20.129673476130201</c:v>
                </c:pt>
                <c:pt idx="14624">
                  <c:v>20.131050052309899</c:v>
                </c:pt>
                <c:pt idx="14625">
                  <c:v>20.132426628489601</c:v>
                </c:pt>
                <c:pt idx="14626">
                  <c:v>20.133803204669402</c:v>
                </c:pt>
                <c:pt idx="14627">
                  <c:v>20.1351797808491</c:v>
                </c:pt>
                <c:pt idx="14628">
                  <c:v>20.136556357028802</c:v>
                </c:pt>
                <c:pt idx="14629">
                  <c:v>20.1379329332085</c:v>
                </c:pt>
                <c:pt idx="14630">
                  <c:v>20.139309509388301</c:v>
                </c:pt>
                <c:pt idx="14631">
                  <c:v>20.140686085567999</c:v>
                </c:pt>
                <c:pt idx="14632">
                  <c:v>20.142062661747701</c:v>
                </c:pt>
                <c:pt idx="14633">
                  <c:v>20.143439237927399</c:v>
                </c:pt>
                <c:pt idx="14634">
                  <c:v>20.144815814107201</c:v>
                </c:pt>
                <c:pt idx="14635">
                  <c:v>20.146192390286899</c:v>
                </c:pt>
                <c:pt idx="14636">
                  <c:v>20.147568966466601</c:v>
                </c:pt>
                <c:pt idx="14637">
                  <c:v>20.148945542646299</c:v>
                </c:pt>
                <c:pt idx="14638">
                  <c:v>20.1503221188261</c:v>
                </c:pt>
                <c:pt idx="14639">
                  <c:v>20.151698695005798</c:v>
                </c:pt>
                <c:pt idx="14640">
                  <c:v>20.1530752711855</c:v>
                </c:pt>
                <c:pt idx="14641">
                  <c:v>20.154451847365198</c:v>
                </c:pt>
                <c:pt idx="14642">
                  <c:v>20.155828423545</c:v>
                </c:pt>
                <c:pt idx="14643">
                  <c:v>20.157204999724701</c:v>
                </c:pt>
                <c:pt idx="14644">
                  <c:v>20.1585815759044</c:v>
                </c:pt>
                <c:pt idx="14645">
                  <c:v>20.159958152084101</c:v>
                </c:pt>
                <c:pt idx="14646">
                  <c:v>20.161334728263899</c:v>
                </c:pt>
                <c:pt idx="14647">
                  <c:v>20.162711304443601</c:v>
                </c:pt>
                <c:pt idx="14648">
                  <c:v>20.164087880623299</c:v>
                </c:pt>
                <c:pt idx="14649">
                  <c:v>20.165464456803001</c:v>
                </c:pt>
                <c:pt idx="14650">
                  <c:v>20.166841032982799</c:v>
                </c:pt>
                <c:pt idx="14651">
                  <c:v>20.1682176091625</c:v>
                </c:pt>
                <c:pt idx="14652">
                  <c:v>20.169594185342199</c:v>
                </c:pt>
                <c:pt idx="14653">
                  <c:v>20.1709707615219</c:v>
                </c:pt>
                <c:pt idx="14654">
                  <c:v>20.172347337701702</c:v>
                </c:pt>
                <c:pt idx="14655">
                  <c:v>20.1737239138814</c:v>
                </c:pt>
                <c:pt idx="14656">
                  <c:v>20.175100490061102</c:v>
                </c:pt>
                <c:pt idx="14657">
                  <c:v>20.176477066240899</c:v>
                </c:pt>
                <c:pt idx="14658">
                  <c:v>20.177853642420601</c:v>
                </c:pt>
                <c:pt idx="14659">
                  <c:v>20.179230218600299</c:v>
                </c:pt>
                <c:pt idx="14660">
                  <c:v>20.180606794780001</c:v>
                </c:pt>
                <c:pt idx="14661">
                  <c:v>20.181983370959799</c:v>
                </c:pt>
                <c:pt idx="14662">
                  <c:v>20.1833599471395</c:v>
                </c:pt>
                <c:pt idx="14663">
                  <c:v>20.184736523319199</c:v>
                </c:pt>
                <c:pt idx="14664">
                  <c:v>20.1861130994989</c:v>
                </c:pt>
                <c:pt idx="14665">
                  <c:v>20.187489675678702</c:v>
                </c:pt>
                <c:pt idx="14666">
                  <c:v>20.1888662518584</c:v>
                </c:pt>
                <c:pt idx="14667">
                  <c:v>20.190242828038102</c:v>
                </c:pt>
                <c:pt idx="14668">
                  <c:v>20.1916194042178</c:v>
                </c:pt>
                <c:pt idx="14669">
                  <c:v>20.192995980397601</c:v>
                </c:pt>
                <c:pt idx="14670">
                  <c:v>20.194372556577299</c:v>
                </c:pt>
                <c:pt idx="14671">
                  <c:v>20.195749132757001</c:v>
                </c:pt>
                <c:pt idx="14672">
                  <c:v>20.197125708936699</c:v>
                </c:pt>
                <c:pt idx="14673">
                  <c:v>20.198502285116501</c:v>
                </c:pt>
                <c:pt idx="14674">
                  <c:v>20.199878861296199</c:v>
                </c:pt>
                <c:pt idx="14675">
                  <c:v>20.201255437475901</c:v>
                </c:pt>
                <c:pt idx="14676">
                  <c:v>20.202632013655599</c:v>
                </c:pt>
                <c:pt idx="14677">
                  <c:v>20.2040085898354</c:v>
                </c:pt>
                <c:pt idx="14678">
                  <c:v>20.205385166015098</c:v>
                </c:pt>
                <c:pt idx="14679">
                  <c:v>20.2067617421948</c:v>
                </c:pt>
                <c:pt idx="14680">
                  <c:v>20.208138318374498</c:v>
                </c:pt>
                <c:pt idx="14681">
                  <c:v>20.2095148945543</c:v>
                </c:pt>
                <c:pt idx="14682">
                  <c:v>20.210891470734001</c:v>
                </c:pt>
                <c:pt idx="14683">
                  <c:v>20.212268046913699</c:v>
                </c:pt>
                <c:pt idx="14684">
                  <c:v>20.213644623093401</c:v>
                </c:pt>
                <c:pt idx="14685">
                  <c:v>20.215021199273199</c:v>
                </c:pt>
                <c:pt idx="14686">
                  <c:v>20.216397775452901</c:v>
                </c:pt>
                <c:pt idx="14687">
                  <c:v>20.217774351632599</c:v>
                </c:pt>
                <c:pt idx="14688">
                  <c:v>20.2191509278124</c:v>
                </c:pt>
                <c:pt idx="14689">
                  <c:v>20.220527503992098</c:v>
                </c:pt>
                <c:pt idx="14690">
                  <c:v>20.2219040801718</c:v>
                </c:pt>
                <c:pt idx="14691">
                  <c:v>20.223280656351498</c:v>
                </c:pt>
                <c:pt idx="14692">
                  <c:v>20.2246572325313</c:v>
                </c:pt>
                <c:pt idx="14693">
                  <c:v>20.226033808711001</c:v>
                </c:pt>
                <c:pt idx="14694">
                  <c:v>20.2274103848907</c:v>
                </c:pt>
                <c:pt idx="14695">
                  <c:v>20.228786961070401</c:v>
                </c:pt>
                <c:pt idx="14696">
                  <c:v>20.230163537250199</c:v>
                </c:pt>
                <c:pt idx="14697">
                  <c:v>20.231540113429901</c:v>
                </c:pt>
                <c:pt idx="14698">
                  <c:v>20.232916689609599</c:v>
                </c:pt>
                <c:pt idx="14699">
                  <c:v>20.234293265789301</c:v>
                </c:pt>
                <c:pt idx="14700">
                  <c:v>20.235669841969099</c:v>
                </c:pt>
                <c:pt idx="14701">
                  <c:v>20.2370464181488</c:v>
                </c:pt>
                <c:pt idx="14702">
                  <c:v>20.238422994328499</c:v>
                </c:pt>
                <c:pt idx="14703">
                  <c:v>20.2397995705082</c:v>
                </c:pt>
                <c:pt idx="14704">
                  <c:v>20.241176146688002</c:v>
                </c:pt>
                <c:pt idx="14705">
                  <c:v>20.2425527228677</c:v>
                </c:pt>
                <c:pt idx="14706">
                  <c:v>20.243929299047402</c:v>
                </c:pt>
                <c:pt idx="14707">
                  <c:v>20.2453058752271</c:v>
                </c:pt>
                <c:pt idx="14708">
                  <c:v>20.246682451406901</c:v>
                </c:pt>
                <c:pt idx="14709">
                  <c:v>20.248059027586599</c:v>
                </c:pt>
                <c:pt idx="14710">
                  <c:v>20.249435603766301</c:v>
                </c:pt>
                <c:pt idx="14711">
                  <c:v>20.250812179945999</c:v>
                </c:pt>
                <c:pt idx="14712">
                  <c:v>20.2521887561258</c:v>
                </c:pt>
                <c:pt idx="14713">
                  <c:v>20.253565332305499</c:v>
                </c:pt>
                <c:pt idx="14714">
                  <c:v>20.2549419084852</c:v>
                </c:pt>
                <c:pt idx="14715">
                  <c:v>20.256318484664899</c:v>
                </c:pt>
                <c:pt idx="14716">
                  <c:v>20.2576950608447</c:v>
                </c:pt>
                <c:pt idx="14717">
                  <c:v>20.259071637024402</c:v>
                </c:pt>
                <c:pt idx="14718">
                  <c:v>20.2604482132041</c:v>
                </c:pt>
                <c:pt idx="14719">
                  <c:v>20.261824789383802</c:v>
                </c:pt>
                <c:pt idx="14720">
                  <c:v>20.263201365563599</c:v>
                </c:pt>
                <c:pt idx="14721">
                  <c:v>20.264577941743301</c:v>
                </c:pt>
                <c:pt idx="14722">
                  <c:v>20.265954517922999</c:v>
                </c:pt>
                <c:pt idx="14723">
                  <c:v>20.267331094102801</c:v>
                </c:pt>
                <c:pt idx="14724">
                  <c:v>20.268707670282499</c:v>
                </c:pt>
                <c:pt idx="14725">
                  <c:v>20.270084246462201</c:v>
                </c:pt>
                <c:pt idx="14726">
                  <c:v>20.271460822641899</c:v>
                </c:pt>
                <c:pt idx="14727">
                  <c:v>20.2728373988217</c:v>
                </c:pt>
                <c:pt idx="14728">
                  <c:v>20.274213975001398</c:v>
                </c:pt>
                <c:pt idx="14729">
                  <c:v>20.2755905511811</c:v>
                </c:pt>
                <c:pt idx="14730">
                  <c:v>20.276967127360798</c:v>
                </c:pt>
                <c:pt idx="14731">
                  <c:v>20.2783437035406</c:v>
                </c:pt>
                <c:pt idx="14732">
                  <c:v>20.279720279720301</c:v>
                </c:pt>
                <c:pt idx="14733">
                  <c:v>20.2810968559</c:v>
                </c:pt>
                <c:pt idx="14734">
                  <c:v>20.282473432079701</c:v>
                </c:pt>
                <c:pt idx="14735">
                  <c:v>20.283850008259499</c:v>
                </c:pt>
                <c:pt idx="14736">
                  <c:v>20.285226584439201</c:v>
                </c:pt>
                <c:pt idx="14737">
                  <c:v>20.286603160618899</c:v>
                </c:pt>
                <c:pt idx="14738">
                  <c:v>20.287979736798601</c:v>
                </c:pt>
                <c:pt idx="14739">
                  <c:v>20.289356312978398</c:v>
                </c:pt>
                <c:pt idx="14740">
                  <c:v>20.2907328891581</c:v>
                </c:pt>
                <c:pt idx="14741">
                  <c:v>20.292109465337798</c:v>
                </c:pt>
                <c:pt idx="14742">
                  <c:v>20.2934860415175</c:v>
                </c:pt>
                <c:pt idx="14743">
                  <c:v>20.294862617697301</c:v>
                </c:pt>
                <c:pt idx="14744">
                  <c:v>20.296239193877</c:v>
                </c:pt>
                <c:pt idx="14745">
                  <c:v>20.297615770056701</c:v>
                </c:pt>
                <c:pt idx="14746">
                  <c:v>20.2989923462364</c:v>
                </c:pt>
                <c:pt idx="14747">
                  <c:v>20.300368922416201</c:v>
                </c:pt>
                <c:pt idx="14748">
                  <c:v>20.301745498595899</c:v>
                </c:pt>
                <c:pt idx="14749">
                  <c:v>20.303122074775601</c:v>
                </c:pt>
                <c:pt idx="14750">
                  <c:v>20.304498650955299</c:v>
                </c:pt>
                <c:pt idx="14751">
                  <c:v>20.3058752271351</c:v>
                </c:pt>
                <c:pt idx="14752">
                  <c:v>20.307251803314799</c:v>
                </c:pt>
                <c:pt idx="14753">
                  <c:v>20.3086283794945</c:v>
                </c:pt>
                <c:pt idx="14754">
                  <c:v>20.310004955674302</c:v>
                </c:pt>
                <c:pt idx="14755">
                  <c:v>20.311381531854</c:v>
                </c:pt>
                <c:pt idx="14756">
                  <c:v>20.312758108033702</c:v>
                </c:pt>
                <c:pt idx="14757">
                  <c:v>20.3141346842134</c:v>
                </c:pt>
                <c:pt idx="14758">
                  <c:v>20.315511260393201</c:v>
                </c:pt>
                <c:pt idx="14759">
                  <c:v>20.316887836572899</c:v>
                </c:pt>
                <c:pt idx="14760">
                  <c:v>20.318264412752601</c:v>
                </c:pt>
                <c:pt idx="14761">
                  <c:v>20.319640988932299</c:v>
                </c:pt>
                <c:pt idx="14762">
                  <c:v>20.321017565112101</c:v>
                </c:pt>
                <c:pt idx="14763">
                  <c:v>20.322394141291799</c:v>
                </c:pt>
                <c:pt idx="14764">
                  <c:v>20.323770717471501</c:v>
                </c:pt>
                <c:pt idx="14765">
                  <c:v>20.325147293651199</c:v>
                </c:pt>
                <c:pt idx="14766">
                  <c:v>20.326523869831</c:v>
                </c:pt>
                <c:pt idx="14767">
                  <c:v>20.327900446010698</c:v>
                </c:pt>
                <c:pt idx="14768">
                  <c:v>20.3292770221904</c:v>
                </c:pt>
                <c:pt idx="14769">
                  <c:v>20.330653598370098</c:v>
                </c:pt>
                <c:pt idx="14770">
                  <c:v>20.332030174549899</c:v>
                </c:pt>
                <c:pt idx="14771">
                  <c:v>20.333406750729601</c:v>
                </c:pt>
                <c:pt idx="14772">
                  <c:v>20.334783326909299</c:v>
                </c:pt>
                <c:pt idx="14773">
                  <c:v>20.336159903089001</c:v>
                </c:pt>
                <c:pt idx="14774">
                  <c:v>20.337536479268799</c:v>
                </c:pt>
                <c:pt idx="14775">
                  <c:v>20.338913055448501</c:v>
                </c:pt>
                <c:pt idx="14776">
                  <c:v>20.340289631628199</c:v>
                </c:pt>
                <c:pt idx="14777">
                  <c:v>20.341666207807901</c:v>
                </c:pt>
                <c:pt idx="14778">
                  <c:v>20.343042783987698</c:v>
                </c:pt>
                <c:pt idx="14779">
                  <c:v>20.3444193601674</c:v>
                </c:pt>
                <c:pt idx="14780">
                  <c:v>20.345795936347098</c:v>
                </c:pt>
                <c:pt idx="14781">
                  <c:v>20.3471725125268</c:v>
                </c:pt>
                <c:pt idx="14782">
                  <c:v>20.348549088706601</c:v>
                </c:pt>
                <c:pt idx="14783">
                  <c:v>20.3499256648863</c:v>
                </c:pt>
                <c:pt idx="14784">
                  <c:v>20.351302241066001</c:v>
                </c:pt>
                <c:pt idx="14785">
                  <c:v>20.352678817245799</c:v>
                </c:pt>
                <c:pt idx="14786">
                  <c:v>20.354055393425501</c:v>
                </c:pt>
                <c:pt idx="14787">
                  <c:v>20.355431969605199</c:v>
                </c:pt>
                <c:pt idx="14788">
                  <c:v>20.356808545784901</c:v>
                </c:pt>
                <c:pt idx="14789">
                  <c:v>20.358185121964699</c:v>
                </c:pt>
                <c:pt idx="14790">
                  <c:v>20.3595616981444</c:v>
                </c:pt>
                <c:pt idx="14791">
                  <c:v>20.360938274324099</c:v>
                </c:pt>
                <c:pt idx="14792">
                  <c:v>20.3623148505038</c:v>
                </c:pt>
                <c:pt idx="14793">
                  <c:v>20.363691426683602</c:v>
                </c:pt>
                <c:pt idx="14794">
                  <c:v>20.3650680028633</c:v>
                </c:pt>
                <c:pt idx="14795">
                  <c:v>20.366444579043002</c:v>
                </c:pt>
                <c:pt idx="14796">
                  <c:v>20.3678211552227</c:v>
                </c:pt>
                <c:pt idx="14797">
                  <c:v>20.369197731402501</c:v>
                </c:pt>
                <c:pt idx="14798">
                  <c:v>20.370574307582199</c:v>
                </c:pt>
                <c:pt idx="14799">
                  <c:v>20.371950883761901</c:v>
                </c:pt>
                <c:pt idx="14800">
                  <c:v>20.373327459941599</c:v>
                </c:pt>
                <c:pt idx="14801">
                  <c:v>20.3747040361214</c:v>
                </c:pt>
                <c:pt idx="14802">
                  <c:v>20.376080612301099</c:v>
                </c:pt>
                <c:pt idx="14803">
                  <c:v>20.3774571884808</c:v>
                </c:pt>
                <c:pt idx="14804">
                  <c:v>20.378833764660499</c:v>
                </c:pt>
                <c:pt idx="14805">
                  <c:v>20.3802103408403</c:v>
                </c:pt>
                <c:pt idx="14806">
                  <c:v>20.381586917020002</c:v>
                </c:pt>
                <c:pt idx="14807">
                  <c:v>20.3829634931997</c:v>
                </c:pt>
                <c:pt idx="14808">
                  <c:v>20.384340069379402</c:v>
                </c:pt>
                <c:pt idx="14809">
                  <c:v>20.385716645559199</c:v>
                </c:pt>
                <c:pt idx="14810">
                  <c:v>20.387093221738901</c:v>
                </c:pt>
                <c:pt idx="14811">
                  <c:v>20.388469797918599</c:v>
                </c:pt>
                <c:pt idx="14812">
                  <c:v>20.389846374098301</c:v>
                </c:pt>
                <c:pt idx="14813">
                  <c:v>20.391222950278099</c:v>
                </c:pt>
                <c:pt idx="14814">
                  <c:v>20.392599526457801</c:v>
                </c:pt>
                <c:pt idx="14815">
                  <c:v>20.393976102637499</c:v>
                </c:pt>
                <c:pt idx="14816">
                  <c:v>20.3953526788173</c:v>
                </c:pt>
                <c:pt idx="14817">
                  <c:v>20.396729254996998</c:v>
                </c:pt>
                <c:pt idx="14818">
                  <c:v>20.3981058311767</c:v>
                </c:pt>
                <c:pt idx="14819">
                  <c:v>20.399482407356398</c:v>
                </c:pt>
                <c:pt idx="14820">
                  <c:v>20.4008589835362</c:v>
                </c:pt>
                <c:pt idx="14821">
                  <c:v>20.402235559715901</c:v>
                </c:pt>
                <c:pt idx="14822">
                  <c:v>20.4036121358956</c:v>
                </c:pt>
                <c:pt idx="14823">
                  <c:v>20.404988712075301</c:v>
                </c:pt>
                <c:pt idx="14824">
                  <c:v>20.406365288255099</c:v>
                </c:pt>
                <c:pt idx="14825">
                  <c:v>20.407741864434801</c:v>
                </c:pt>
                <c:pt idx="14826">
                  <c:v>20.409118440614499</c:v>
                </c:pt>
                <c:pt idx="14827">
                  <c:v>20.410495016794201</c:v>
                </c:pt>
                <c:pt idx="14828">
                  <c:v>20.411871592973998</c:v>
                </c:pt>
                <c:pt idx="14829">
                  <c:v>20.4132481691537</c:v>
                </c:pt>
                <c:pt idx="14830">
                  <c:v>20.414624745333398</c:v>
                </c:pt>
                <c:pt idx="14831">
                  <c:v>20.4160013215131</c:v>
                </c:pt>
                <c:pt idx="14832">
                  <c:v>20.417377897692901</c:v>
                </c:pt>
                <c:pt idx="14833">
                  <c:v>20.4187544738726</c:v>
                </c:pt>
                <c:pt idx="14834">
                  <c:v>20.420131050052301</c:v>
                </c:pt>
                <c:pt idx="14835">
                  <c:v>20.421507626232</c:v>
                </c:pt>
                <c:pt idx="14836">
                  <c:v>20.422884202411801</c:v>
                </c:pt>
                <c:pt idx="14837">
                  <c:v>20.424260778591499</c:v>
                </c:pt>
                <c:pt idx="14838">
                  <c:v>20.425637354771201</c:v>
                </c:pt>
                <c:pt idx="14839">
                  <c:v>20.427013930950899</c:v>
                </c:pt>
                <c:pt idx="14840">
                  <c:v>20.4283905071307</c:v>
                </c:pt>
                <c:pt idx="14841">
                  <c:v>20.429767083310399</c:v>
                </c:pt>
                <c:pt idx="14842">
                  <c:v>20.4311436594901</c:v>
                </c:pt>
                <c:pt idx="14843">
                  <c:v>20.432520235669902</c:v>
                </c:pt>
                <c:pt idx="14844">
                  <c:v>20.4338968118496</c:v>
                </c:pt>
                <c:pt idx="14845">
                  <c:v>20.435273388029302</c:v>
                </c:pt>
                <c:pt idx="14846">
                  <c:v>20.436649964209</c:v>
                </c:pt>
                <c:pt idx="14847">
                  <c:v>20.438026540388801</c:v>
                </c:pt>
                <c:pt idx="14848">
                  <c:v>20.439403116568499</c:v>
                </c:pt>
                <c:pt idx="14849">
                  <c:v>20.440779692748201</c:v>
                </c:pt>
                <c:pt idx="14850">
                  <c:v>20.442156268927899</c:v>
                </c:pt>
                <c:pt idx="14851">
                  <c:v>20.443532845107701</c:v>
                </c:pt>
                <c:pt idx="14852">
                  <c:v>20.444909421287399</c:v>
                </c:pt>
                <c:pt idx="14853">
                  <c:v>20.446285997467101</c:v>
                </c:pt>
                <c:pt idx="14854">
                  <c:v>20.447662573646799</c:v>
                </c:pt>
                <c:pt idx="14855">
                  <c:v>20.4490391498266</c:v>
                </c:pt>
                <c:pt idx="14856">
                  <c:v>20.450415726006302</c:v>
                </c:pt>
                <c:pt idx="14857">
                  <c:v>20.451792302186</c:v>
                </c:pt>
                <c:pt idx="14858">
                  <c:v>20.453168878365702</c:v>
                </c:pt>
                <c:pt idx="14859">
                  <c:v>20.454545454545499</c:v>
                </c:pt>
                <c:pt idx="14860">
                  <c:v>20.455922030725201</c:v>
                </c:pt>
                <c:pt idx="14861">
                  <c:v>20.457298606904899</c:v>
                </c:pt>
                <c:pt idx="14862">
                  <c:v>20.458675183084601</c:v>
                </c:pt>
                <c:pt idx="14863">
                  <c:v>20.460051759264399</c:v>
                </c:pt>
                <c:pt idx="14864">
                  <c:v>20.461428335444101</c:v>
                </c:pt>
                <c:pt idx="14865">
                  <c:v>20.462804911623799</c:v>
                </c:pt>
                <c:pt idx="14866">
                  <c:v>20.464181487803501</c:v>
                </c:pt>
                <c:pt idx="14867">
                  <c:v>20.465558063983298</c:v>
                </c:pt>
                <c:pt idx="14868">
                  <c:v>20.466934640163</c:v>
                </c:pt>
                <c:pt idx="14869">
                  <c:v>20.468311216342698</c:v>
                </c:pt>
                <c:pt idx="14870">
                  <c:v>20.4696877925224</c:v>
                </c:pt>
                <c:pt idx="14871">
                  <c:v>20.471064368702201</c:v>
                </c:pt>
                <c:pt idx="14872">
                  <c:v>20.4724409448819</c:v>
                </c:pt>
                <c:pt idx="14873">
                  <c:v>20.473817521061601</c:v>
                </c:pt>
                <c:pt idx="14874">
                  <c:v>20.4751940972413</c:v>
                </c:pt>
                <c:pt idx="14875">
                  <c:v>20.476570673421101</c:v>
                </c:pt>
                <c:pt idx="14876">
                  <c:v>20.477947249600799</c:v>
                </c:pt>
                <c:pt idx="14877">
                  <c:v>20.479323825780501</c:v>
                </c:pt>
                <c:pt idx="14878">
                  <c:v>20.480700401960299</c:v>
                </c:pt>
                <c:pt idx="14879">
                  <c:v>20.48207697814</c:v>
                </c:pt>
                <c:pt idx="14880">
                  <c:v>20.483453554319698</c:v>
                </c:pt>
                <c:pt idx="14881">
                  <c:v>20.4848301304994</c:v>
                </c:pt>
                <c:pt idx="14882">
                  <c:v>20.486206706679202</c:v>
                </c:pt>
                <c:pt idx="14883">
                  <c:v>20.4875832828589</c:v>
                </c:pt>
                <c:pt idx="14884">
                  <c:v>20.488959859038602</c:v>
                </c:pt>
                <c:pt idx="14885">
                  <c:v>20.4903364352183</c:v>
                </c:pt>
                <c:pt idx="14886">
                  <c:v>20.491713011398101</c:v>
                </c:pt>
                <c:pt idx="14887">
                  <c:v>20.493089587577799</c:v>
                </c:pt>
                <c:pt idx="14888">
                  <c:v>20.494466163757501</c:v>
                </c:pt>
                <c:pt idx="14889">
                  <c:v>20.495842739937199</c:v>
                </c:pt>
                <c:pt idx="14890">
                  <c:v>20.497219316117</c:v>
                </c:pt>
                <c:pt idx="14891">
                  <c:v>20.498595892296699</c:v>
                </c:pt>
                <c:pt idx="14892">
                  <c:v>20.4999724684764</c:v>
                </c:pt>
                <c:pt idx="14893">
                  <c:v>20.501349044656099</c:v>
                </c:pt>
                <c:pt idx="14894">
                  <c:v>20.5027256208359</c:v>
                </c:pt>
                <c:pt idx="14895">
                  <c:v>20.504102197015602</c:v>
                </c:pt>
                <c:pt idx="14896">
                  <c:v>20.5054787731953</c:v>
                </c:pt>
                <c:pt idx="14897">
                  <c:v>20.506855349375002</c:v>
                </c:pt>
                <c:pt idx="14898">
                  <c:v>20.508231925554799</c:v>
                </c:pt>
                <c:pt idx="14899">
                  <c:v>20.509608501734501</c:v>
                </c:pt>
                <c:pt idx="14900">
                  <c:v>20.510985077914199</c:v>
                </c:pt>
                <c:pt idx="14901">
                  <c:v>20.512361654093901</c:v>
                </c:pt>
                <c:pt idx="14902">
                  <c:v>20.513738230273699</c:v>
                </c:pt>
                <c:pt idx="14903">
                  <c:v>20.515114806453401</c:v>
                </c:pt>
                <c:pt idx="14904">
                  <c:v>20.516491382633099</c:v>
                </c:pt>
                <c:pt idx="14905">
                  <c:v>20.517867958812801</c:v>
                </c:pt>
                <c:pt idx="14906">
                  <c:v>20.519244534992598</c:v>
                </c:pt>
                <c:pt idx="14907">
                  <c:v>20.5206211111723</c:v>
                </c:pt>
                <c:pt idx="14908">
                  <c:v>20.521997687351998</c:v>
                </c:pt>
                <c:pt idx="14909">
                  <c:v>20.5233742635317</c:v>
                </c:pt>
                <c:pt idx="14910">
                  <c:v>20.524750839711501</c:v>
                </c:pt>
                <c:pt idx="14911">
                  <c:v>20.526127415891199</c:v>
                </c:pt>
                <c:pt idx="14912">
                  <c:v>20.527503992070901</c:v>
                </c:pt>
                <c:pt idx="14913">
                  <c:v>20.528880568250699</c:v>
                </c:pt>
                <c:pt idx="14914">
                  <c:v>20.530257144430401</c:v>
                </c:pt>
                <c:pt idx="14915">
                  <c:v>20.531633720610099</c:v>
                </c:pt>
                <c:pt idx="14916">
                  <c:v>20.533010296789801</c:v>
                </c:pt>
                <c:pt idx="14917">
                  <c:v>20.534386872969598</c:v>
                </c:pt>
                <c:pt idx="14918">
                  <c:v>20.5357634491493</c:v>
                </c:pt>
                <c:pt idx="14919">
                  <c:v>20.537140025328998</c:v>
                </c:pt>
                <c:pt idx="14920">
                  <c:v>20.5385166015087</c:v>
                </c:pt>
                <c:pt idx="14921">
                  <c:v>20.539893177688501</c:v>
                </c:pt>
                <c:pt idx="14922">
                  <c:v>20.5412697538682</c:v>
                </c:pt>
                <c:pt idx="14923">
                  <c:v>20.542646330047901</c:v>
                </c:pt>
                <c:pt idx="14924">
                  <c:v>20.5440229062276</c:v>
                </c:pt>
                <c:pt idx="14925">
                  <c:v>20.545399482407401</c:v>
                </c:pt>
                <c:pt idx="14926">
                  <c:v>20.546776058587099</c:v>
                </c:pt>
                <c:pt idx="14927">
                  <c:v>20.548152634766801</c:v>
                </c:pt>
                <c:pt idx="14928">
                  <c:v>20.549529210946499</c:v>
                </c:pt>
                <c:pt idx="14929">
                  <c:v>20.5509057871263</c:v>
                </c:pt>
                <c:pt idx="14930">
                  <c:v>20.552282363305999</c:v>
                </c:pt>
                <c:pt idx="14931">
                  <c:v>20.5536589394857</c:v>
                </c:pt>
                <c:pt idx="14932">
                  <c:v>20.555035515665399</c:v>
                </c:pt>
                <c:pt idx="14933">
                  <c:v>20.5564120918452</c:v>
                </c:pt>
                <c:pt idx="14934">
                  <c:v>20.557788668024902</c:v>
                </c:pt>
                <c:pt idx="14935">
                  <c:v>20.5591652442046</c:v>
                </c:pt>
                <c:pt idx="14936">
                  <c:v>20.560541820384302</c:v>
                </c:pt>
                <c:pt idx="14937">
                  <c:v>20.561918396564099</c:v>
                </c:pt>
                <c:pt idx="14938">
                  <c:v>20.563294972743801</c:v>
                </c:pt>
                <c:pt idx="14939">
                  <c:v>20.564671548923499</c:v>
                </c:pt>
                <c:pt idx="14940">
                  <c:v>20.566048125103201</c:v>
                </c:pt>
                <c:pt idx="14941">
                  <c:v>20.567424701282999</c:v>
                </c:pt>
                <c:pt idx="14942">
                  <c:v>20.5688012774627</c:v>
                </c:pt>
                <c:pt idx="14943">
                  <c:v>20.570177853642399</c:v>
                </c:pt>
                <c:pt idx="14944">
                  <c:v>20.5715544298222</c:v>
                </c:pt>
                <c:pt idx="14945">
                  <c:v>20.572931006001902</c:v>
                </c:pt>
                <c:pt idx="14946">
                  <c:v>20.5743075821816</c:v>
                </c:pt>
                <c:pt idx="14947">
                  <c:v>20.575684158361302</c:v>
                </c:pt>
                <c:pt idx="14948">
                  <c:v>20.577060734541099</c:v>
                </c:pt>
                <c:pt idx="14949">
                  <c:v>20.578437310720801</c:v>
                </c:pt>
                <c:pt idx="14950">
                  <c:v>20.579813886900499</c:v>
                </c:pt>
                <c:pt idx="14951">
                  <c:v>20.581190463080201</c:v>
                </c:pt>
                <c:pt idx="14952">
                  <c:v>20.582567039259999</c:v>
                </c:pt>
                <c:pt idx="14953">
                  <c:v>20.583943615439701</c:v>
                </c:pt>
                <c:pt idx="14954">
                  <c:v>20.585320191619399</c:v>
                </c:pt>
                <c:pt idx="14955">
                  <c:v>20.586696767799101</c:v>
                </c:pt>
                <c:pt idx="14956">
                  <c:v>20.588073343978898</c:v>
                </c:pt>
                <c:pt idx="14957">
                  <c:v>20.5894499201586</c:v>
                </c:pt>
                <c:pt idx="14958">
                  <c:v>20.590826496338298</c:v>
                </c:pt>
                <c:pt idx="14959">
                  <c:v>20.592203072518</c:v>
                </c:pt>
                <c:pt idx="14960">
                  <c:v>20.593579648697801</c:v>
                </c:pt>
                <c:pt idx="14961">
                  <c:v>20.5949562248775</c:v>
                </c:pt>
                <c:pt idx="14962">
                  <c:v>20.596332801057201</c:v>
                </c:pt>
                <c:pt idx="14963">
                  <c:v>20.5977093772369</c:v>
                </c:pt>
                <c:pt idx="14964">
                  <c:v>20.599085953416701</c:v>
                </c:pt>
                <c:pt idx="14965">
                  <c:v>20.600462529596399</c:v>
                </c:pt>
                <c:pt idx="14966">
                  <c:v>20.601839105776101</c:v>
                </c:pt>
                <c:pt idx="14967">
                  <c:v>20.603215681955799</c:v>
                </c:pt>
                <c:pt idx="14968">
                  <c:v>20.6045922581356</c:v>
                </c:pt>
                <c:pt idx="14969">
                  <c:v>20.605968834315298</c:v>
                </c:pt>
                <c:pt idx="14970">
                  <c:v>20.607345410495</c:v>
                </c:pt>
                <c:pt idx="14971">
                  <c:v>20.608721986674698</c:v>
                </c:pt>
                <c:pt idx="14972">
                  <c:v>20.6100985628545</c:v>
                </c:pt>
                <c:pt idx="14973">
                  <c:v>20.611475139034201</c:v>
                </c:pt>
                <c:pt idx="14974">
                  <c:v>20.6128517152139</c:v>
                </c:pt>
                <c:pt idx="14975">
                  <c:v>20.614228291393601</c:v>
                </c:pt>
                <c:pt idx="14976">
                  <c:v>20.615604867573399</c:v>
                </c:pt>
                <c:pt idx="14977">
                  <c:v>20.616981443753101</c:v>
                </c:pt>
                <c:pt idx="14978">
                  <c:v>20.618358019932799</c:v>
                </c:pt>
                <c:pt idx="14979">
                  <c:v>20.6197345961126</c:v>
                </c:pt>
                <c:pt idx="14980">
                  <c:v>20.621111172292299</c:v>
                </c:pt>
                <c:pt idx="14981">
                  <c:v>20.622487748472</c:v>
                </c:pt>
                <c:pt idx="14982">
                  <c:v>20.623864324651699</c:v>
                </c:pt>
                <c:pt idx="14983">
                  <c:v>20.6252409008315</c:v>
                </c:pt>
                <c:pt idx="14984">
                  <c:v>20.626617477011202</c:v>
                </c:pt>
                <c:pt idx="14985">
                  <c:v>20.6279940531909</c:v>
                </c:pt>
                <c:pt idx="14986">
                  <c:v>20.629370629370602</c:v>
                </c:pt>
                <c:pt idx="14987">
                  <c:v>20.630747205550399</c:v>
                </c:pt>
                <c:pt idx="14988">
                  <c:v>20.632123781730101</c:v>
                </c:pt>
                <c:pt idx="14989">
                  <c:v>20.633500357909799</c:v>
                </c:pt>
                <c:pt idx="14990">
                  <c:v>20.634876934089501</c:v>
                </c:pt>
                <c:pt idx="14991">
                  <c:v>20.636253510269299</c:v>
                </c:pt>
                <c:pt idx="14992">
                  <c:v>20.637630086449001</c:v>
                </c:pt>
                <c:pt idx="14993">
                  <c:v>20.639006662628699</c:v>
                </c:pt>
                <c:pt idx="14994">
                  <c:v>20.640383238808401</c:v>
                </c:pt>
                <c:pt idx="14995">
                  <c:v>20.641759814988198</c:v>
                </c:pt>
                <c:pt idx="14996">
                  <c:v>20.6431363911679</c:v>
                </c:pt>
                <c:pt idx="14997">
                  <c:v>20.644512967347602</c:v>
                </c:pt>
                <c:pt idx="14998">
                  <c:v>20.6458895435273</c:v>
                </c:pt>
                <c:pt idx="14999">
                  <c:v>20.647266119707101</c:v>
                </c:pt>
                <c:pt idx="15000">
                  <c:v>20.648642695886799</c:v>
                </c:pt>
                <c:pt idx="15001">
                  <c:v>20.650019272066501</c:v>
                </c:pt>
                <c:pt idx="15002">
                  <c:v>20.651395848246299</c:v>
                </c:pt>
                <c:pt idx="15003">
                  <c:v>20.652772424426001</c:v>
                </c:pt>
                <c:pt idx="15004">
                  <c:v>20.654149000605699</c:v>
                </c:pt>
                <c:pt idx="15005">
                  <c:v>20.655525576785401</c:v>
                </c:pt>
                <c:pt idx="15006">
                  <c:v>20.656902152965198</c:v>
                </c:pt>
                <c:pt idx="15007">
                  <c:v>20.6582787291449</c:v>
                </c:pt>
                <c:pt idx="15008">
                  <c:v>20.659655305324598</c:v>
                </c:pt>
                <c:pt idx="15009">
                  <c:v>20.6610318815043</c:v>
                </c:pt>
                <c:pt idx="15010">
                  <c:v>20.662408457684101</c:v>
                </c:pt>
                <c:pt idx="15011">
                  <c:v>20.6637850338638</c:v>
                </c:pt>
                <c:pt idx="15012">
                  <c:v>20.665161610043501</c:v>
                </c:pt>
                <c:pt idx="15013">
                  <c:v>20.6665381862232</c:v>
                </c:pt>
                <c:pt idx="15014">
                  <c:v>20.667914762403001</c:v>
                </c:pt>
                <c:pt idx="15015">
                  <c:v>20.669291338582699</c:v>
                </c:pt>
                <c:pt idx="15016">
                  <c:v>20.670667914762401</c:v>
                </c:pt>
                <c:pt idx="15017">
                  <c:v>20.672044490942099</c:v>
                </c:pt>
                <c:pt idx="15018">
                  <c:v>20.6734210671219</c:v>
                </c:pt>
                <c:pt idx="15019">
                  <c:v>20.674797643301599</c:v>
                </c:pt>
                <c:pt idx="15020">
                  <c:v>20.6761742194813</c:v>
                </c:pt>
                <c:pt idx="15021">
                  <c:v>20.677550795660999</c:v>
                </c:pt>
                <c:pt idx="15022">
                  <c:v>20.6789273718408</c:v>
                </c:pt>
                <c:pt idx="15023">
                  <c:v>20.680303948020502</c:v>
                </c:pt>
                <c:pt idx="15024">
                  <c:v>20.6816805242002</c:v>
                </c:pt>
                <c:pt idx="15025">
                  <c:v>20.683057100379902</c:v>
                </c:pt>
                <c:pt idx="15026">
                  <c:v>20.684433676559699</c:v>
                </c:pt>
                <c:pt idx="15027">
                  <c:v>20.685810252739401</c:v>
                </c:pt>
                <c:pt idx="15028">
                  <c:v>20.687186828919099</c:v>
                </c:pt>
                <c:pt idx="15029">
                  <c:v>20.688563405098801</c:v>
                </c:pt>
                <c:pt idx="15030">
                  <c:v>20.689939981278599</c:v>
                </c:pt>
                <c:pt idx="15031">
                  <c:v>20.6913165574583</c:v>
                </c:pt>
                <c:pt idx="15032">
                  <c:v>20.692693133637999</c:v>
                </c:pt>
                <c:pt idx="15033">
                  <c:v>20.6940697098177</c:v>
                </c:pt>
                <c:pt idx="15034">
                  <c:v>20.695446285997502</c:v>
                </c:pt>
                <c:pt idx="15035">
                  <c:v>20.6968228621772</c:v>
                </c:pt>
                <c:pt idx="15036">
                  <c:v>20.698199438356902</c:v>
                </c:pt>
                <c:pt idx="15037">
                  <c:v>20.699576014536699</c:v>
                </c:pt>
                <c:pt idx="15038">
                  <c:v>20.700952590716401</c:v>
                </c:pt>
                <c:pt idx="15039">
                  <c:v>20.702329166896099</c:v>
                </c:pt>
                <c:pt idx="15040">
                  <c:v>20.703705743075801</c:v>
                </c:pt>
                <c:pt idx="15041">
                  <c:v>20.705082319255599</c:v>
                </c:pt>
                <c:pt idx="15042">
                  <c:v>20.706458895435301</c:v>
                </c:pt>
                <c:pt idx="15043">
                  <c:v>20.707835471614999</c:v>
                </c:pt>
                <c:pt idx="15044">
                  <c:v>20.709212047794701</c:v>
                </c:pt>
                <c:pt idx="15045">
                  <c:v>20.710588623974498</c:v>
                </c:pt>
                <c:pt idx="15046">
                  <c:v>20.7119652001542</c:v>
                </c:pt>
                <c:pt idx="15047">
                  <c:v>20.713341776333898</c:v>
                </c:pt>
                <c:pt idx="15048">
                  <c:v>20.7147183525136</c:v>
                </c:pt>
                <c:pt idx="15049">
                  <c:v>20.716094928693401</c:v>
                </c:pt>
                <c:pt idx="15050">
                  <c:v>20.7174715048731</c:v>
                </c:pt>
                <c:pt idx="15051">
                  <c:v>20.718848081052801</c:v>
                </c:pt>
                <c:pt idx="15052">
                  <c:v>20.7202246572325</c:v>
                </c:pt>
                <c:pt idx="15053">
                  <c:v>20.721601233412301</c:v>
                </c:pt>
                <c:pt idx="15054">
                  <c:v>20.722977809591999</c:v>
                </c:pt>
                <c:pt idx="15055">
                  <c:v>20.724354385771701</c:v>
                </c:pt>
                <c:pt idx="15056">
                  <c:v>20.725730961951399</c:v>
                </c:pt>
                <c:pt idx="15057">
                  <c:v>20.7271075381312</c:v>
                </c:pt>
                <c:pt idx="15058">
                  <c:v>20.728484114310898</c:v>
                </c:pt>
                <c:pt idx="15059">
                  <c:v>20.7298606904906</c:v>
                </c:pt>
                <c:pt idx="15060">
                  <c:v>20.731237266670298</c:v>
                </c:pt>
                <c:pt idx="15061">
                  <c:v>20.7326138428501</c:v>
                </c:pt>
                <c:pt idx="15062">
                  <c:v>20.733990419029801</c:v>
                </c:pt>
                <c:pt idx="15063">
                  <c:v>20.7353669952095</c:v>
                </c:pt>
                <c:pt idx="15064">
                  <c:v>20.736743571389201</c:v>
                </c:pt>
                <c:pt idx="15065">
                  <c:v>20.738120147568999</c:v>
                </c:pt>
                <c:pt idx="15066">
                  <c:v>20.739496723748701</c:v>
                </c:pt>
                <c:pt idx="15067">
                  <c:v>20.740873299928399</c:v>
                </c:pt>
                <c:pt idx="15068">
                  <c:v>20.742249876108101</c:v>
                </c:pt>
                <c:pt idx="15069">
                  <c:v>20.743626452287899</c:v>
                </c:pt>
                <c:pt idx="15070">
                  <c:v>20.7450030284676</c:v>
                </c:pt>
                <c:pt idx="15071">
                  <c:v>20.746379604647299</c:v>
                </c:pt>
                <c:pt idx="15072">
                  <c:v>20.7477561808271</c:v>
                </c:pt>
                <c:pt idx="15073">
                  <c:v>20.749132757006802</c:v>
                </c:pt>
                <c:pt idx="15074">
                  <c:v>20.7505093331865</c:v>
                </c:pt>
                <c:pt idx="15075">
                  <c:v>20.751885909366202</c:v>
                </c:pt>
                <c:pt idx="15076">
                  <c:v>20.753262485545999</c:v>
                </c:pt>
                <c:pt idx="15077">
                  <c:v>20.754639061725701</c:v>
                </c:pt>
                <c:pt idx="15078">
                  <c:v>20.756015637905399</c:v>
                </c:pt>
                <c:pt idx="15079">
                  <c:v>20.757392214085101</c:v>
                </c:pt>
                <c:pt idx="15080">
                  <c:v>20.758768790264899</c:v>
                </c:pt>
                <c:pt idx="15081">
                  <c:v>20.760145366444601</c:v>
                </c:pt>
                <c:pt idx="15082">
                  <c:v>20.761521942624299</c:v>
                </c:pt>
                <c:pt idx="15083">
                  <c:v>20.762898518804001</c:v>
                </c:pt>
                <c:pt idx="15084">
                  <c:v>20.764275094983802</c:v>
                </c:pt>
                <c:pt idx="15085">
                  <c:v>20.7656516711635</c:v>
                </c:pt>
                <c:pt idx="15086">
                  <c:v>20.767028247343202</c:v>
                </c:pt>
                <c:pt idx="15087">
                  <c:v>20.7684048235229</c:v>
                </c:pt>
                <c:pt idx="15088">
                  <c:v>20.769781399702701</c:v>
                </c:pt>
                <c:pt idx="15089">
                  <c:v>20.771157975882399</c:v>
                </c:pt>
                <c:pt idx="15090">
                  <c:v>20.772534552062101</c:v>
                </c:pt>
                <c:pt idx="15091">
                  <c:v>20.773911128241799</c:v>
                </c:pt>
                <c:pt idx="15092">
                  <c:v>20.775287704421601</c:v>
                </c:pt>
                <c:pt idx="15093">
                  <c:v>20.776664280601299</c:v>
                </c:pt>
                <c:pt idx="15094">
                  <c:v>20.778040856781001</c:v>
                </c:pt>
                <c:pt idx="15095">
                  <c:v>20.779417432960699</c:v>
                </c:pt>
                <c:pt idx="15096">
                  <c:v>20.7807940091405</c:v>
                </c:pt>
                <c:pt idx="15097">
                  <c:v>20.782170585320198</c:v>
                </c:pt>
                <c:pt idx="15098">
                  <c:v>20.7835471614999</c:v>
                </c:pt>
                <c:pt idx="15099">
                  <c:v>20.784923737679598</c:v>
                </c:pt>
                <c:pt idx="15100">
                  <c:v>20.7863003138594</c:v>
                </c:pt>
                <c:pt idx="15101">
                  <c:v>20.787676890039101</c:v>
                </c:pt>
                <c:pt idx="15102">
                  <c:v>20.7890534662188</c:v>
                </c:pt>
                <c:pt idx="15103">
                  <c:v>20.790430042398601</c:v>
                </c:pt>
                <c:pt idx="15104">
                  <c:v>20.791806618578299</c:v>
                </c:pt>
                <c:pt idx="15105">
                  <c:v>20.793183194758001</c:v>
                </c:pt>
                <c:pt idx="15106">
                  <c:v>20.794559770937699</c:v>
                </c:pt>
                <c:pt idx="15107">
                  <c:v>20.7959363471175</c:v>
                </c:pt>
                <c:pt idx="15108">
                  <c:v>20.797312923297198</c:v>
                </c:pt>
                <c:pt idx="15109">
                  <c:v>20.7986894994769</c:v>
                </c:pt>
                <c:pt idx="15110">
                  <c:v>20.800066075656598</c:v>
                </c:pt>
                <c:pt idx="15111">
                  <c:v>20.8014426518364</c:v>
                </c:pt>
                <c:pt idx="15112">
                  <c:v>20.802819228016102</c:v>
                </c:pt>
                <c:pt idx="15113">
                  <c:v>20.8041958041958</c:v>
                </c:pt>
                <c:pt idx="15114">
                  <c:v>20.805572380375501</c:v>
                </c:pt>
                <c:pt idx="15115">
                  <c:v>20.806948956555299</c:v>
                </c:pt>
                <c:pt idx="15116">
                  <c:v>20.808325532735001</c:v>
                </c:pt>
                <c:pt idx="15117">
                  <c:v>20.809702108914699</c:v>
                </c:pt>
                <c:pt idx="15118">
                  <c:v>20.811078685094401</c:v>
                </c:pt>
                <c:pt idx="15119">
                  <c:v>20.812455261274199</c:v>
                </c:pt>
                <c:pt idx="15120">
                  <c:v>20.8138318374539</c:v>
                </c:pt>
                <c:pt idx="15121">
                  <c:v>20.815208413633599</c:v>
                </c:pt>
                <c:pt idx="15122">
                  <c:v>20.8165849898133</c:v>
                </c:pt>
                <c:pt idx="15123">
                  <c:v>20.817961565993102</c:v>
                </c:pt>
                <c:pt idx="15124">
                  <c:v>20.8193381421728</c:v>
                </c:pt>
                <c:pt idx="15125">
                  <c:v>20.820714718352502</c:v>
                </c:pt>
                <c:pt idx="15126">
                  <c:v>20.8220912945322</c:v>
                </c:pt>
                <c:pt idx="15127">
                  <c:v>20.823467870712001</c:v>
                </c:pt>
                <c:pt idx="15128">
                  <c:v>20.824844446891699</c:v>
                </c:pt>
                <c:pt idx="15129">
                  <c:v>20.826221023071401</c:v>
                </c:pt>
                <c:pt idx="15130">
                  <c:v>20.827597599251099</c:v>
                </c:pt>
                <c:pt idx="15131">
                  <c:v>20.828974175430901</c:v>
                </c:pt>
                <c:pt idx="15132">
                  <c:v>20.830350751610599</c:v>
                </c:pt>
                <c:pt idx="15133">
                  <c:v>20.831727327790301</c:v>
                </c:pt>
                <c:pt idx="15134">
                  <c:v>20.833103903970098</c:v>
                </c:pt>
                <c:pt idx="15135">
                  <c:v>20.8344804801498</c:v>
                </c:pt>
                <c:pt idx="15136">
                  <c:v>20.835857056329498</c:v>
                </c:pt>
                <c:pt idx="15137">
                  <c:v>20.8372336325092</c:v>
                </c:pt>
                <c:pt idx="15138">
                  <c:v>20.838610208689001</c:v>
                </c:pt>
                <c:pt idx="15139">
                  <c:v>20.839986784868699</c:v>
                </c:pt>
                <c:pt idx="15140">
                  <c:v>20.841363361048401</c:v>
                </c:pt>
                <c:pt idx="15141">
                  <c:v>20.842739937228099</c:v>
                </c:pt>
                <c:pt idx="15142">
                  <c:v>20.844116513407901</c:v>
                </c:pt>
                <c:pt idx="15143">
                  <c:v>20.845493089587599</c:v>
                </c:pt>
                <c:pt idx="15144">
                  <c:v>20.846869665767301</c:v>
                </c:pt>
                <c:pt idx="15145">
                  <c:v>20.848246241946999</c:v>
                </c:pt>
                <c:pt idx="15146">
                  <c:v>20.8496228181268</c:v>
                </c:pt>
                <c:pt idx="15147">
                  <c:v>20.850999394306498</c:v>
                </c:pt>
                <c:pt idx="15148">
                  <c:v>20.8523759704862</c:v>
                </c:pt>
                <c:pt idx="15149">
                  <c:v>20.853752546665898</c:v>
                </c:pt>
                <c:pt idx="15150">
                  <c:v>20.8551291228457</c:v>
                </c:pt>
                <c:pt idx="15151">
                  <c:v>20.856505699025401</c:v>
                </c:pt>
                <c:pt idx="15152">
                  <c:v>20.8578822752051</c:v>
                </c:pt>
                <c:pt idx="15153">
                  <c:v>20.859258851384801</c:v>
                </c:pt>
                <c:pt idx="15154">
                  <c:v>20.860635427564599</c:v>
                </c:pt>
                <c:pt idx="15155">
                  <c:v>20.862012003744301</c:v>
                </c:pt>
                <c:pt idx="15156">
                  <c:v>20.863388579923999</c:v>
                </c:pt>
                <c:pt idx="15157">
                  <c:v>20.864765156103701</c:v>
                </c:pt>
                <c:pt idx="15158">
                  <c:v>20.866141732283499</c:v>
                </c:pt>
                <c:pt idx="15159">
                  <c:v>20.8675183084632</c:v>
                </c:pt>
                <c:pt idx="15160">
                  <c:v>20.868894884642899</c:v>
                </c:pt>
                <c:pt idx="15161">
                  <c:v>20.8702714608226</c:v>
                </c:pt>
                <c:pt idx="15162">
                  <c:v>20.871648037002402</c:v>
                </c:pt>
                <c:pt idx="15163">
                  <c:v>20.8730246131821</c:v>
                </c:pt>
                <c:pt idx="15164">
                  <c:v>20.874401189361802</c:v>
                </c:pt>
                <c:pt idx="15165">
                  <c:v>20.8757777655415</c:v>
                </c:pt>
                <c:pt idx="15166">
                  <c:v>20.877154341721301</c:v>
                </c:pt>
                <c:pt idx="15167">
                  <c:v>20.878530917900999</c:v>
                </c:pt>
                <c:pt idx="15168">
                  <c:v>20.879907494080701</c:v>
                </c:pt>
                <c:pt idx="15169">
                  <c:v>20.881284070260499</c:v>
                </c:pt>
                <c:pt idx="15170">
                  <c:v>20.8826606464402</c:v>
                </c:pt>
                <c:pt idx="15171">
                  <c:v>20.884037222619899</c:v>
                </c:pt>
                <c:pt idx="15172">
                  <c:v>20.8854137987996</c:v>
                </c:pt>
                <c:pt idx="15173">
                  <c:v>20.886790374979402</c:v>
                </c:pt>
                <c:pt idx="15174">
                  <c:v>20.8881669511591</c:v>
                </c:pt>
                <c:pt idx="15175">
                  <c:v>20.889543527338802</c:v>
                </c:pt>
                <c:pt idx="15176">
                  <c:v>20.8909201035185</c:v>
                </c:pt>
                <c:pt idx="15177">
                  <c:v>20.892296679698301</c:v>
                </c:pt>
                <c:pt idx="15178">
                  <c:v>20.893673255877999</c:v>
                </c:pt>
                <c:pt idx="15179">
                  <c:v>20.895049832057701</c:v>
                </c:pt>
                <c:pt idx="15180">
                  <c:v>20.896426408237399</c:v>
                </c:pt>
                <c:pt idx="15181">
                  <c:v>20.897802984417201</c:v>
                </c:pt>
                <c:pt idx="15182">
                  <c:v>20.899179560596899</c:v>
                </c:pt>
                <c:pt idx="15183">
                  <c:v>20.900556136776601</c:v>
                </c:pt>
                <c:pt idx="15184">
                  <c:v>20.901932712956299</c:v>
                </c:pt>
                <c:pt idx="15185">
                  <c:v>20.9033092891361</c:v>
                </c:pt>
                <c:pt idx="15186">
                  <c:v>20.904685865315798</c:v>
                </c:pt>
                <c:pt idx="15187">
                  <c:v>20.9060624414955</c:v>
                </c:pt>
                <c:pt idx="15188">
                  <c:v>20.907439017675198</c:v>
                </c:pt>
                <c:pt idx="15189">
                  <c:v>20.908815593855</c:v>
                </c:pt>
                <c:pt idx="15190">
                  <c:v>20.910192170034701</c:v>
                </c:pt>
                <c:pt idx="15191">
                  <c:v>20.9115687462144</c:v>
                </c:pt>
                <c:pt idx="15192">
                  <c:v>20.912945322394101</c:v>
                </c:pt>
                <c:pt idx="15193">
                  <c:v>20.914321898573899</c:v>
                </c:pt>
                <c:pt idx="15194">
                  <c:v>20.915698474753601</c:v>
                </c:pt>
                <c:pt idx="15195">
                  <c:v>20.917075050933299</c:v>
                </c:pt>
                <c:pt idx="15196">
                  <c:v>20.9184516271131</c:v>
                </c:pt>
                <c:pt idx="15197">
                  <c:v>20.919828203292798</c:v>
                </c:pt>
                <c:pt idx="15198">
                  <c:v>20.9212047794725</c:v>
                </c:pt>
                <c:pt idx="15199">
                  <c:v>20.922581355652198</c:v>
                </c:pt>
                <c:pt idx="15200">
                  <c:v>20.923957931832</c:v>
                </c:pt>
                <c:pt idx="15201">
                  <c:v>20.925334508011701</c:v>
                </c:pt>
                <c:pt idx="15202">
                  <c:v>20.9267110841914</c:v>
                </c:pt>
                <c:pt idx="15203">
                  <c:v>20.928087660371101</c:v>
                </c:pt>
                <c:pt idx="15204">
                  <c:v>20.929464236550899</c:v>
                </c:pt>
                <c:pt idx="15205">
                  <c:v>20.930840812730601</c:v>
                </c:pt>
                <c:pt idx="15206">
                  <c:v>20.932217388910299</c:v>
                </c:pt>
                <c:pt idx="15207">
                  <c:v>20.933593965090001</c:v>
                </c:pt>
                <c:pt idx="15208">
                  <c:v>20.934970541269799</c:v>
                </c:pt>
                <c:pt idx="15209">
                  <c:v>20.9363471174495</c:v>
                </c:pt>
                <c:pt idx="15210">
                  <c:v>20.937723693629199</c:v>
                </c:pt>
                <c:pt idx="15211">
                  <c:v>20.9391002698089</c:v>
                </c:pt>
                <c:pt idx="15212">
                  <c:v>20.940476845988702</c:v>
                </c:pt>
                <c:pt idx="15213">
                  <c:v>20.9418534221684</c:v>
                </c:pt>
                <c:pt idx="15214">
                  <c:v>20.943229998348102</c:v>
                </c:pt>
                <c:pt idx="15215">
                  <c:v>20.9446065745278</c:v>
                </c:pt>
                <c:pt idx="15216">
                  <c:v>20.945983150707601</c:v>
                </c:pt>
                <c:pt idx="15217">
                  <c:v>20.947359726887299</c:v>
                </c:pt>
                <c:pt idx="15218">
                  <c:v>20.948736303067001</c:v>
                </c:pt>
                <c:pt idx="15219">
                  <c:v>20.950112879246699</c:v>
                </c:pt>
                <c:pt idx="15220">
                  <c:v>20.951489455426501</c:v>
                </c:pt>
                <c:pt idx="15221">
                  <c:v>20.952866031606199</c:v>
                </c:pt>
                <c:pt idx="15222">
                  <c:v>20.954242607785901</c:v>
                </c:pt>
                <c:pt idx="15223">
                  <c:v>20.955619183965599</c:v>
                </c:pt>
                <c:pt idx="15224">
                  <c:v>20.9569957601454</c:v>
                </c:pt>
                <c:pt idx="15225">
                  <c:v>20.958372336325102</c:v>
                </c:pt>
                <c:pt idx="15226">
                  <c:v>20.9597489125048</c:v>
                </c:pt>
                <c:pt idx="15227">
                  <c:v>20.961125488684601</c:v>
                </c:pt>
                <c:pt idx="15228">
                  <c:v>20.962502064864299</c:v>
                </c:pt>
                <c:pt idx="15229">
                  <c:v>20.963878641044001</c:v>
                </c:pt>
                <c:pt idx="15230">
                  <c:v>20.965255217223699</c:v>
                </c:pt>
                <c:pt idx="15231">
                  <c:v>20.966631793403501</c:v>
                </c:pt>
                <c:pt idx="15232">
                  <c:v>20.968008369583199</c:v>
                </c:pt>
                <c:pt idx="15233">
                  <c:v>20.969384945762901</c:v>
                </c:pt>
                <c:pt idx="15234">
                  <c:v>20.970761521942599</c:v>
                </c:pt>
                <c:pt idx="15235">
                  <c:v>20.9721380981224</c:v>
                </c:pt>
                <c:pt idx="15236">
                  <c:v>20.973514674302098</c:v>
                </c:pt>
                <c:pt idx="15237">
                  <c:v>20.9748912504818</c:v>
                </c:pt>
                <c:pt idx="15238">
                  <c:v>20.976267826661498</c:v>
                </c:pt>
                <c:pt idx="15239">
                  <c:v>20.9776444028413</c:v>
                </c:pt>
                <c:pt idx="15240">
                  <c:v>20.979020979021001</c:v>
                </c:pt>
                <c:pt idx="15241">
                  <c:v>20.9803975552007</c:v>
                </c:pt>
                <c:pt idx="15242">
                  <c:v>20.981774131380401</c:v>
                </c:pt>
                <c:pt idx="15243">
                  <c:v>20.983150707560199</c:v>
                </c:pt>
                <c:pt idx="15244">
                  <c:v>20.984527283739901</c:v>
                </c:pt>
                <c:pt idx="15245">
                  <c:v>20.985903859919599</c:v>
                </c:pt>
                <c:pt idx="15246">
                  <c:v>20.987280436099301</c:v>
                </c:pt>
                <c:pt idx="15247">
                  <c:v>20.988657012279099</c:v>
                </c:pt>
                <c:pt idx="15248">
                  <c:v>20.9900335884588</c:v>
                </c:pt>
                <c:pt idx="15249">
                  <c:v>20.991410164638499</c:v>
                </c:pt>
                <c:pt idx="15250">
                  <c:v>20.9927867408182</c:v>
                </c:pt>
                <c:pt idx="15251">
                  <c:v>20.994163316998002</c:v>
                </c:pt>
                <c:pt idx="15252">
                  <c:v>20.9955398931777</c:v>
                </c:pt>
                <c:pt idx="15253">
                  <c:v>20.996916469357402</c:v>
                </c:pt>
                <c:pt idx="15254">
                  <c:v>20.9982930455371</c:v>
                </c:pt>
                <c:pt idx="15255">
                  <c:v>20.999669621716901</c:v>
                </c:pt>
                <c:pt idx="15256">
                  <c:v>21.001046197896599</c:v>
                </c:pt>
                <c:pt idx="15257">
                  <c:v>21.002422774076301</c:v>
                </c:pt>
                <c:pt idx="15258">
                  <c:v>21.003799350256099</c:v>
                </c:pt>
                <c:pt idx="15259">
                  <c:v>21.0051759264358</c:v>
                </c:pt>
                <c:pt idx="15260">
                  <c:v>21.006552502615499</c:v>
                </c:pt>
                <c:pt idx="15261">
                  <c:v>21.0079290787952</c:v>
                </c:pt>
                <c:pt idx="15262">
                  <c:v>21.009305654975002</c:v>
                </c:pt>
                <c:pt idx="15263">
                  <c:v>21.0106822311547</c:v>
                </c:pt>
                <c:pt idx="15264">
                  <c:v>21.012058807334402</c:v>
                </c:pt>
                <c:pt idx="15265">
                  <c:v>21.0134353835141</c:v>
                </c:pt>
                <c:pt idx="15266">
                  <c:v>21.014811959693901</c:v>
                </c:pt>
                <c:pt idx="15267">
                  <c:v>21.016188535873599</c:v>
                </c:pt>
                <c:pt idx="15268">
                  <c:v>21.017565112053301</c:v>
                </c:pt>
                <c:pt idx="15269">
                  <c:v>21.018941688232999</c:v>
                </c:pt>
                <c:pt idx="15270">
                  <c:v>21.020318264412801</c:v>
                </c:pt>
                <c:pt idx="15271">
                  <c:v>21.021694840592499</c:v>
                </c:pt>
                <c:pt idx="15272">
                  <c:v>21.023071416772201</c:v>
                </c:pt>
                <c:pt idx="15273">
                  <c:v>21.024447992951899</c:v>
                </c:pt>
                <c:pt idx="15274">
                  <c:v>21.0258245691317</c:v>
                </c:pt>
                <c:pt idx="15275">
                  <c:v>21.027201145311398</c:v>
                </c:pt>
                <c:pt idx="15276">
                  <c:v>21.0285777214911</c:v>
                </c:pt>
                <c:pt idx="15277">
                  <c:v>21.029954297670798</c:v>
                </c:pt>
                <c:pt idx="15278">
                  <c:v>21.0313308738506</c:v>
                </c:pt>
                <c:pt idx="15279">
                  <c:v>21.032707450030301</c:v>
                </c:pt>
                <c:pt idx="15280">
                  <c:v>21.03408402621</c:v>
                </c:pt>
                <c:pt idx="15281">
                  <c:v>21.035460602389701</c:v>
                </c:pt>
                <c:pt idx="15282">
                  <c:v>21.036837178569499</c:v>
                </c:pt>
                <c:pt idx="15283">
                  <c:v>21.038213754749201</c:v>
                </c:pt>
                <c:pt idx="15284">
                  <c:v>21.039590330928899</c:v>
                </c:pt>
                <c:pt idx="15285">
                  <c:v>21.040966907108601</c:v>
                </c:pt>
                <c:pt idx="15286">
                  <c:v>21.042343483288398</c:v>
                </c:pt>
                <c:pt idx="15287">
                  <c:v>21.0437200594681</c:v>
                </c:pt>
                <c:pt idx="15288">
                  <c:v>21.045096635647798</c:v>
                </c:pt>
                <c:pt idx="15289">
                  <c:v>21.0464732118275</c:v>
                </c:pt>
                <c:pt idx="15290">
                  <c:v>21.047849788007301</c:v>
                </c:pt>
                <c:pt idx="15291">
                  <c:v>21.049226364187</c:v>
                </c:pt>
                <c:pt idx="15292">
                  <c:v>21.050602940366701</c:v>
                </c:pt>
                <c:pt idx="15293">
                  <c:v>21.051979516546499</c:v>
                </c:pt>
                <c:pt idx="15294">
                  <c:v>21.053356092726201</c:v>
                </c:pt>
                <c:pt idx="15295">
                  <c:v>21.054732668905899</c:v>
                </c:pt>
                <c:pt idx="15296">
                  <c:v>21.056109245085601</c:v>
                </c:pt>
                <c:pt idx="15297">
                  <c:v>21.057485821265399</c:v>
                </c:pt>
                <c:pt idx="15298">
                  <c:v>21.0588623974451</c:v>
                </c:pt>
                <c:pt idx="15299">
                  <c:v>21.060238973624799</c:v>
                </c:pt>
                <c:pt idx="15300">
                  <c:v>21.0616155498045</c:v>
                </c:pt>
                <c:pt idx="15301">
                  <c:v>21.062992125984302</c:v>
                </c:pt>
                <c:pt idx="15302">
                  <c:v>21.064368702164</c:v>
                </c:pt>
                <c:pt idx="15303">
                  <c:v>21.065745278343702</c:v>
                </c:pt>
                <c:pt idx="15304">
                  <c:v>21.0671218545234</c:v>
                </c:pt>
                <c:pt idx="15305">
                  <c:v>21.068498430703201</c:v>
                </c:pt>
                <c:pt idx="15306">
                  <c:v>21.069875006882899</c:v>
                </c:pt>
                <c:pt idx="15307">
                  <c:v>21.071251583062601</c:v>
                </c:pt>
                <c:pt idx="15308">
                  <c:v>21.072628159242299</c:v>
                </c:pt>
                <c:pt idx="15309">
                  <c:v>21.074004735422101</c:v>
                </c:pt>
                <c:pt idx="15310">
                  <c:v>21.075381311601799</c:v>
                </c:pt>
                <c:pt idx="15311">
                  <c:v>21.076757887781501</c:v>
                </c:pt>
                <c:pt idx="15312">
                  <c:v>21.078134463961199</c:v>
                </c:pt>
                <c:pt idx="15313">
                  <c:v>21.079511040141</c:v>
                </c:pt>
                <c:pt idx="15314">
                  <c:v>21.080887616320702</c:v>
                </c:pt>
                <c:pt idx="15315">
                  <c:v>21.0822641925004</c:v>
                </c:pt>
                <c:pt idx="15316">
                  <c:v>21.083640768680102</c:v>
                </c:pt>
                <c:pt idx="15317">
                  <c:v>21.085017344859899</c:v>
                </c:pt>
                <c:pt idx="15318">
                  <c:v>21.086393921039601</c:v>
                </c:pt>
                <c:pt idx="15319">
                  <c:v>21.087770497219299</c:v>
                </c:pt>
                <c:pt idx="15320">
                  <c:v>21.089147073399001</c:v>
                </c:pt>
                <c:pt idx="15321">
                  <c:v>21.090523649578799</c:v>
                </c:pt>
                <c:pt idx="15322">
                  <c:v>21.091900225758501</c:v>
                </c:pt>
                <c:pt idx="15323">
                  <c:v>21.093276801938199</c:v>
                </c:pt>
                <c:pt idx="15324">
                  <c:v>21.094653378118</c:v>
                </c:pt>
                <c:pt idx="15325">
                  <c:v>21.096029954297698</c:v>
                </c:pt>
                <c:pt idx="15326">
                  <c:v>21.0974065304774</c:v>
                </c:pt>
                <c:pt idx="15327">
                  <c:v>21.098783106657098</c:v>
                </c:pt>
                <c:pt idx="15328">
                  <c:v>21.1001596828369</c:v>
                </c:pt>
                <c:pt idx="15329">
                  <c:v>21.101536259016601</c:v>
                </c:pt>
                <c:pt idx="15330">
                  <c:v>21.1029128351963</c:v>
                </c:pt>
                <c:pt idx="15331">
                  <c:v>21.104289411376001</c:v>
                </c:pt>
                <c:pt idx="15332">
                  <c:v>21.105665987555799</c:v>
                </c:pt>
                <c:pt idx="15333">
                  <c:v>21.107042563735501</c:v>
                </c:pt>
                <c:pt idx="15334">
                  <c:v>21.108419139915199</c:v>
                </c:pt>
                <c:pt idx="15335">
                  <c:v>21.109795716094901</c:v>
                </c:pt>
                <c:pt idx="15336">
                  <c:v>21.111172292274698</c:v>
                </c:pt>
                <c:pt idx="15337">
                  <c:v>21.1125488684544</c:v>
                </c:pt>
                <c:pt idx="15338">
                  <c:v>21.113925444634098</c:v>
                </c:pt>
                <c:pt idx="15339">
                  <c:v>21.1153020208138</c:v>
                </c:pt>
                <c:pt idx="15340">
                  <c:v>21.116678596993602</c:v>
                </c:pt>
                <c:pt idx="15341">
                  <c:v>21.1180551731733</c:v>
                </c:pt>
                <c:pt idx="15342">
                  <c:v>21.119431749353001</c:v>
                </c:pt>
                <c:pt idx="15343">
                  <c:v>21.1208083255327</c:v>
                </c:pt>
                <c:pt idx="15344">
                  <c:v>21.122184901712501</c:v>
                </c:pt>
                <c:pt idx="15345">
                  <c:v>21.123561477892199</c:v>
                </c:pt>
                <c:pt idx="15346">
                  <c:v>21.124938054071901</c:v>
                </c:pt>
                <c:pt idx="15347">
                  <c:v>21.126314630251599</c:v>
                </c:pt>
                <c:pt idx="15348">
                  <c:v>21.1276912064314</c:v>
                </c:pt>
                <c:pt idx="15349">
                  <c:v>21.129067782611099</c:v>
                </c:pt>
                <c:pt idx="15350">
                  <c:v>21.1304443587908</c:v>
                </c:pt>
                <c:pt idx="15351">
                  <c:v>21.131820934970499</c:v>
                </c:pt>
                <c:pt idx="15352">
                  <c:v>21.1331975111503</c:v>
                </c:pt>
                <c:pt idx="15353">
                  <c:v>21.134574087330002</c:v>
                </c:pt>
                <c:pt idx="15354">
                  <c:v>21.1359506635097</c:v>
                </c:pt>
                <c:pt idx="15355">
                  <c:v>21.137327239689402</c:v>
                </c:pt>
                <c:pt idx="15356">
                  <c:v>21.138703815869199</c:v>
                </c:pt>
                <c:pt idx="15357">
                  <c:v>21.140080392048901</c:v>
                </c:pt>
                <c:pt idx="15358">
                  <c:v>21.141456968228599</c:v>
                </c:pt>
                <c:pt idx="15359">
                  <c:v>21.142833544408401</c:v>
                </c:pt>
                <c:pt idx="15360">
                  <c:v>21.144210120588099</c:v>
                </c:pt>
                <c:pt idx="15361">
                  <c:v>21.145586696767801</c:v>
                </c:pt>
                <c:pt idx="15362">
                  <c:v>21.146963272947499</c:v>
                </c:pt>
                <c:pt idx="15363">
                  <c:v>21.1483398491273</c:v>
                </c:pt>
                <c:pt idx="15364">
                  <c:v>21.149716425306998</c:v>
                </c:pt>
                <c:pt idx="15365">
                  <c:v>21.1510930014867</c:v>
                </c:pt>
                <c:pt idx="15366">
                  <c:v>21.152469577666398</c:v>
                </c:pt>
                <c:pt idx="15367">
                  <c:v>21.153846153846199</c:v>
                </c:pt>
                <c:pt idx="15368">
                  <c:v>21.155222730025901</c:v>
                </c:pt>
                <c:pt idx="15369">
                  <c:v>21.156599306205599</c:v>
                </c:pt>
                <c:pt idx="15370">
                  <c:v>21.157975882385301</c:v>
                </c:pt>
                <c:pt idx="15371">
                  <c:v>21.159352458565099</c:v>
                </c:pt>
                <c:pt idx="15372">
                  <c:v>21.160729034744801</c:v>
                </c:pt>
                <c:pt idx="15373">
                  <c:v>21.162105610924499</c:v>
                </c:pt>
                <c:pt idx="15374">
                  <c:v>21.163482187104201</c:v>
                </c:pt>
                <c:pt idx="15375">
                  <c:v>21.164858763283998</c:v>
                </c:pt>
                <c:pt idx="15376">
                  <c:v>21.1662353394637</c:v>
                </c:pt>
                <c:pt idx="15377">
                  <c:v>21.167611915643398</c:v>
                </c:pt>
                <c:pt idx="15378">
                  <c:v>21.1689884918231</c:v>
                </c:pt>
                <c:pt idx="15379">
                  <c:v>21.170365068002901</c:v>
                </c:pt>
                <c:pt idx="15380">
                  <c:v>21.1717416441826</c:v>
                </c:pt>
                <c:pt idx="15381">
                  <c:v>21.173118220362301</c:v>
                </c:pt>
                <c:pt idx="15382">
                  <c:v>21.174494796542</c:v>
                </c:pt>
                <c:pt idx="15383">
                  <c:v>21.175871372721801</c:v>
                </c:pt>
                <c:pt idx="15384">
                  <c:v>21.177247948901499</c:v>
                </c:pt>
                <c:pt idx="15385">
                  <c:v>21.178624525081201</c:v>
                </c:pt>
                <c:pt idx="15386">
                  <c:v>21.180001101260999</c:v>
                </c:pt>
                <c:pt idx="15387">
                  <c:v>21.1813776774407</c:v>
                </c:pt>
                <c:pt idx="15388">
                  <c:v>21.182754253620399</c:v>
                </c:pt>
                <c:pt idx="15389">
                  <c:v>21.1841308298001</c:v>
                </c:pt>
                <c:pt idx="15390">
                  <c:v>21.185507405979902</c:v>
                </c:pt>
                <c:pt idx="15391">
                  <c:v>21.1868839821596</c:v>
                </c:pt>
                <c:pt idx="15392">
                  <c:v>21.188260558339302</c:v>
                </c:pt>
                <c:pt idx="15393">
                  <c:v>21.189637134519</c:v>
                </c:pt>
                <c:pt idx="15394">
                  <c:v>21.191013710698801</c:v>
                </c:pt>
                <c:pt idx="15395">
                  <c:v>21.192390286878499</c:v>
                </c:pt>
                <c:pt idx="15396">
                  <c:v>21.193766863058201</c:v>
                </c:pt>
                <c:pt idx="15397">
                  <c:v>21.195143439237899</c:v>
                </c:pt>
                <c:pt idx="15398">
                  <c:v>21.1965200154177</c:v>
                </c:pt>
                <c:pt idx="15399">
                  <c:v>21.197896591597399</c:v>
                </c:pt>
                <c:pt idx="15400">
                  <c:v>21.1992731677771</c:v>
                </c:pt>
                <c:pt idx="15401">
                  <c:v>21.200649743956799</c:v>
                </c:pt>
                <c:pt idx="15402">
                  <c:v>21.2020263201366</c:v>
                </c:pt>
                <c:pt idx="15403">
                  <c:v>21.203402896316302</c:v>
                </c:pt>
                <c:pt idx="15404">
                  <c:v>21.204779472496</c:v>
                </c:pt>
                <c:pt idx="15405">
                  <c:v>21.206156048675702</c:v>
                </c:pt>
                <c:pt idx="15406">
                  <c:v>21.207532624855499</c:v>
                </c:pt>
                <c:pt idx="15407">
                  <c:v>21.208909201035201</c:v>
                </c:pt>
                <c:pt idx="15408">
                  <c:v>21.210285777214899</c:v>
                </c:pt>
                <c:pt idx="15409">
                  <c:v>21.211662353394601</c:v>
                </c:pt>
                <c:pt idx="15410">
                  <c:v>21.213038929574399</c:v>
                </c:pt>
                <c:pt idx="15411">
                  <c:v>21.214415505754101</c:v>
                </c:pt>
                <c:pt idx="15412">
                  <c:v>21.215792081933799</c:v>
                </c:pt>
                <c:pt idx="15413">
                  <c:v>21.217168658113501</c:v>
                </c:pt>
                <c:pt idx="15414">
                  <c:v>21.218545234293298</c:v>
                </c:pt>
                <c:pt idx="15415">
                  <c:v>21.219921810473</c:v>
                </c:pt>
                <c:pt idx="15416">
                  <c:v>21.221298386652698</c:v>
                </c:pt>
                <c:pt idx="15417">
                  <c:v>21.2226749628325</c:v>
                </c:pt>
                <c:pt idx="15418">
                  <c:v>21.224051539012201</c:v>
                </c:pt>
                <c:pt idx="15419">
                  <c:v>21.2254281151919</c:v>
                </c:pt>
                <c:pt idx="15420">
                  <c:v>21.226804691371601</c:v>
                </c:pt>
                <c:pt idx="15421">
                  <c:v>21.228181267551399</c:v>
                </c:pt>
                <c:pt idx="15422">
                  <c:v>21.229557843731101</c:v>
                </c:pt>
                <c:pt idx="15423">
                  <c:v>21.230934419910799</c:v>
                </c:pt>
                <c:pt idx="15424">
                  <c:v>21.232310996090501</c:v>
                </c:pt>
                <c:pt idx="15425">
                  <c:v>21.233687572270298</c:v>
                </c:pt>
                <c:pt idx="15426">
                  <c:v>21.23506414845</c:v>
                </c:pt>
                <c:pt idx="15427">
                  <c:v>21.236440724629698</c:v>
                </c:pt>
                <c:pt idx="15428">
                  <c:v>21.2378173008094</c:v>
                </c:pt>
                <c:pt idx="15429">
                  <c:v>21.239193876989201</c:v>
                </c:pt>
                <c:pt idx="15430">
                  <c:v>21.2405704531689</c:v>
                </c:pt>
                <c:pt idx="15431">
                  <c:v>21.241947029348601</c:v>
                </c:pt>
                <c:pt idx="15432">
                  <c:v>21.2433236055283</c:v>
                </c:pt>
                <c:pt idx="15433">
                  <c:v>21.244700181708101</c:v>
                </c:pt>
                <c:pt idx="15434">
                  <c:v>21.246076757887799</c:v>
                </c:pt>
                <c:pt idx="15435">
                  <c:v>21.247453334067501</c:v>
                </c:pt>
                <c:pt idx="15436">
                  <c:v>21.248829910247199</c:v>
                </c:pt>
                <c:pt idx="15437">
                  <c:v>21.250206486427</c:v>
                </c:pt>
                <c:pt idx="15438">
                  <c:v>21.251583062606699</c:v>
                </c:pt>
                <c:pt idx="15439">
                  <c:v>21.2529596387864</c:v>
                </c:pt>
                <c:pt idx="15440">
                  <c:v>21.254336214966099</c:v>
                </c:pt>
                <c:pt idx="15441">
                  <c:v>21.2557127911459</c:v>
                </c:pt>
                <c:pt idx="15442">
                  <c:v>21.257089367325602</c:v>
                </c:pt>
                <c:pt idx="15443">
                  <c:v>21.2584659435053</c:v>
                </c:pt>
                <c:pt idx="15444">
                  <c:v>21.259842519685002</c:v>
                </c:pt>
                <c:pt idx="15445">
                  <c:v>21.261219095864799</c:v>
                </c:pt>
                <c:pt idx="15446">
                  <c:v>21.262595672044501</c:v>
                </c:pt>
                <c:pt idx="15447">
                  <c:v>21.263972248224199</c:v>
                </c:pt>
                <c:pt idx="15448">
                  <c:v>21.265348824403901</c:v>
                </c:pt>
                <c:pt idx="15449">
                  <c:v>21.266725400583699</c:v>
                </c:pt>
                <c:pt idx="15450">
                  <c:v>21.268101976763401</c:v>
                </c:pt>
                <c:pt idx="15451">
                  <c:v>21.269478552943099</c:v>
                </c:pt>
                <c:pt idx="15452">
                  <c:v>21.2708551291229</c:v>
                </c:pt>
                <c:pt idx="15453">
                  <c:v>21.272231705302602</c:v>
                </c:pt>
                <c:pt idx="15454">
                  <c:v>21.2736082814823</c:v>
                </c:pt>
                <c:pt idx="15455">
                  <c:v>21.274984857662002</c:v>
                </c:pt>
                <c:pt idx="15456">
                  <c:v>21.276361433841799</c:v>
                </c:pt>
                <c:pt idx="15457">
                  <c:v>21.277738010021501</c:v>
                </c:pt>
                <c:pt idx="15458">
                  <c:v>21.279114586201199</c:v>
                </c:pt>
                <c:pt idx="15459">
                  <c:v>21.280491162380901</c:v>
                </c:pt>
                <c:pt idx="15460">
                  <c:v>21.281867738560699</c:v>
                </c:pt>
                <c:pt idx="15461">
                  <c:v>21.283244314740401</c:v>
                </c:pt>
                <c:pt idx="15462">
                  <c:v>21.284620890920099</c:v>
                </c:pt>
                <c:pt idx="15463">
                  <c:v>21.285997467099801</c:v>
                </c:pt>
                <c:pt idx="15464">
                  <c:v>21.287374043279598</c:v>
                </c:pt>
                <c:pt idx="15465">
                  <c:v>21.2887506194593</c:v>
                </c:pt>
                <c:pt idx="15466">
                  <c:v>21.290127195638998</c:v>
                </c:pt>
                <c:pt idx="15467">
                  <c:v>21.2915037718187</c:v>
                </c:pt>
                <c:pt idx="15468">
                  <c:v>21.292880347998501</c:v>
                </c:pt>
                <c:pt idx="15469">
                  <c:v>21.2942569241782</c:v>
                </c:pt>
                <c:pt idx="15470">
                  <c:v>21.295633500357901</c:v>
                </c:pt>
                <c:pt idx="15471">
                  <c:v>21.2970100765376</c:v>
                </c:pt>
                <c:pt idx="15472">
                  <c:v>21.298386652717401</c:v>
                </c:pt>
                <c:pt idx="15473">
                  <c:v>21.299763228897099</c:v>
                </c:pt>
                <c:pt idx="15474">
                  <c:v>21.301139805076801</c:v>
                </c:pt>
                <c:pt idx="15475">
                  <c:v>21.302516381256499</c:v>
                </c:pt>
                <c:pt idx="15476">
                  <c:v>21.3038929574363</c:v>
                </c:pt>
                <c:pt idx="15477">
                  <c:v>21.305269533615999</c:v>
                </c:pt>
                <c:pt idx="15478">
                  <c:v>21.3066461097957</c:v>
                </c:pt>
                <c:pt idx="15479">
                  <c:v>21.308022685975399</c:v>
                </c:pt>
                <c:pt idx="15480">
                  <c:v>21.3093992621552</c:v>
                </c:pt>
                <c:pt idx="15481">
                  <c:v>21.310775838334902</c:v>
                </c:pt>
                <c:pt idx="15482">
                  <c:v>21.3121524145146</c:v>
                </c:pt>
                <c:pt idx="15483">
                  <c:v>21.313528990694401</c:v>
                </c:pt>
                <c:pt idx="15484">
                  <c:v>21.314905566874099</c:v>
                </c:pt>
                <c:pt idx="15485">
                  <c:v>21.316282143053801</c:v>
                </c:pt>
                <c:pt idx="15486">
                  <c:v>21.317658719233499</c:v>
                </c:pt>
                <c:pt idx="15487">
                  <c:v>21.3190352954133</c:v>
                </c:pt>
                <c:pt idx="15488">
                  <c:v>21.320411871592999</c:v>
                </c:pt>
                <c:pt idx="15489">
                  <c:v>21.3217884477727</c:v>
                </c:pt>
                <c:pt idx="15490">
                  <c:v>21.323165023952399</c:v>
                </c:pt>
                <c:pt idx="15491">
                  <c:v>21.3245416001322</c:v>
                </c:pt>
                <c:pt idx="15492">
                  <c:v>21.325918176311902</c:v>
                </c:pt>
                <c:pt idx="15493">
                  <c:v>21.3272947524916</c:v>
                </c:pt>
                <c:pt idx="15494">
                  <c:v>21.328671328671302</c:v>
                </c:pt>
                <c:pt idx="15495">
                  <c:v>21.330047904851099</c:v>
                </c:pt>
                <c:pt idx="15496">
                  <c:v>21.331424481030801</c:v>
                </c:pt>
                <c:pt idx="15497">
                  <c:v>21.332801057210499</c:v>
                </c:pt>
                <c:pt idx="15498">
                  <c:v>21.334177633390201</c:v>
                </c:pt>
                <c:pt idx="15499">
                  <c:v>21.335554209569999</c:v>
                </c:pt>
                <c:pt idx="15500">
                  <c:v>21.336930785749701</c:v>
                </c:pt>
                <c:pt idx="15501">
                  <c:v>21.338307361929399</c:v>
                </c:pt>
                <c:pt idx="15502">
                  <c:v>21.339683938109101</c:v>
                </c:pt>
                <c:pt idx="15503">
                  <c:v>21.341060514288898</c:v>
                </c:pt>
                <c:pt idx="15504">
                  <c:v>21.3424370904686</c:v>
                </c:pt>
                <c:pt idx="15505">
                  <c:v>21.343813666648298</c:v>
                </c:pt>
                <c:pt idx="15506">
                  <c:v>21.345190242828</c:v>
                </c:pt>
                <c:pt idx="15507">
                  <c:v>21.346566819007801</c:v>
                </c:pt>
                <c:pt idx="15508">
                  <c:v>21.3479433951875</c:v>
                </c:pt>
                <c:pt idx="15509">
                  <c:v>21.349319971367201</c:v>
                </c:pt>
                <c:pt idx="15510">
                  <c:v>21.350696547546899</c:v>
                </c:pt>
                <c:pt idx="15511">
                  <c:v>21.352073123726701</c:v>
                </c:pt>
                <c:pt idx="15512">
                  <c:v>21.353449699906399</c:v>
                </c:pt>
                <c:pt idx="15513">
                  <c:v>21.354826276086101</c:v>
                </c:pt>
                <c:pt idx="15514">
                  <c:v>21.356202852265898</c:v>
                </c:pt>
                <c:pt idx="15515">
                  <c:v>21.3575794284456</c:v>
                </c:pt>
                <c:pt idx="15516">
                  <c:v>21.358956004625298</c:v>
                </c:pt>
                <c:pt idx="15517">
                  <c:v>21.360332580805</c:v>
                </c:pt>
                <c:pt idx="15518">
                  <c:v>21.361709156984801</c:v>
                </c:pt>
                <c:pt idx="15519">
                  <c:v>21.3630857331645</c:v>
                </c:pt>
                <c:pt idx="15520">
                  <c:v>21.364462309344201</c:v>
                </c:pt>
                <c:pt idx="15521">
                  <c:v>21.3658388855239</c:v>
                </c:pt>
                <c:pt idx="15522">
                  <c:v>21.367215461703701</c:v>
                </c:pt>
                <c:pt idx="15523">
                  <c:v>21.368592037883399</c:v>
                </c:pt>
                <c:pt idx="15524">
                  <c:v>21.369968614063101</c:v>
                </c:pt>
                <c:pt idx="15525">
                  <c:v>21.371345190242799</c:v>
                </c:pt>
                <c:pt idx="15526">
                  <c:v>21.3727217664226</c:v>
                </c:pt>
                <c:pt idx="15527">
                  <c:v>21.374098342602299</c:v>
                </c:pt>
                <c:pt idx="15528">
                  <c:v>21.375474918782</c:v>
                </c:pt>
                <c:pt idx="15529">
                  <c:v>21.376851494961699</c:v>
                </c:pt>
                <c:pt idx="15530">
                  <c:v>21.3782280711415</c:v>
                </c:pt>
                <c:pt idx="15531">
                  <c:v>21.379604647321202</c:v>
                </c:pt>
                <c:pt idx="15532">
                  <c:v>21.3809812235009</c:v>
                </c:pt>
                <c:pt idx="15533">
                  <c:v>21.382357799680602</c:v>
                </c:pt>
                <c:pt idx="15534">
                  <c:v>21.383734375860399</c:v>
                </c:pt>
                <c:pt idx="15535">
                  <c:v>21.385110952040101</c:v>
                </c:pt>
                <c:pt idx="15536">
                  <c:v>21.386487528219799</c:v>
                </c:pt>
                <c:pt idx="15537">
                  <c:v>21.387864104399501</c:v>
                </c:pt>
                <c:pt idx="15538">
                  <c:v>21.389240680579299</c:v>
                </c:pt>
                <c:pt idx="15539">
                  <c:v>21.390617256759</c:v>
                </c:pt>
                <c:pt idx="15540">
                  <c:v>21.391993832938699</c:v>
                </c:pt>
                <c:pt idx="15541">
                  <c:v>21.3933704091184</c:v>
                </c:pt>
                <c:pt idx="15542">
                  <c:v>21.394746985298202</c:v>
                </c:pt>
                <c:pt idx="15543">
                  <c:v>21.3961235614779</c:v>
                </c:pt>
                <c:pt idx="15544">
                  <c:v>21.397500137657602</c:v>
                </c:pt>
                <c:pt idx="15545">
                  <c:v>21.3988767138373</c:v>
                </c:pt>
                <c:pt idx="15546">
                  <c:v>21.400253290017101</c:v>
                </c:pt>
                <c:pt idx="15547">
                  <c:v>21.401629866196799</c:v>
                </c:pt>
                <c:pt idx="15548">
                  <c:v>21.403006442376501</c:v>
                </c:pt>
                <c:pt idx="15549">
                  <c:v>21.404383018556299</c:v>
                </c:pt>
                <c:pt idx="15550">
                  <c:v>21.405759594736001</c:v>
                </c:pt>
                <c:pt idx="15551">
                  <c:v>21.407136170915699</c:v>
                </c:pt>
                <c:pt idx="15552">
                  <c:v>21.408512747095401</c:v>
                </c:pt>
                <c:pt idx="15553">
                  <c:v>21.409889323275198</c:v>
                </c:pt>
                <c:pt idx="15554">
                  <c:v>21.4112658994549</c:v>
                </c:pt>
                <c:pt idx="15555">
                  <c:v>21.412642475634598</c:v>
                </c:pt>
                <c:pt idx="15556">
                  <c:v>21.4140190518143</c:v>
                </c:pt>
                <c:pt idx="15557">
                  <c:v>21.415395627994101</c:v>
                </c:pt>
                <c:pt idx="15558">
                  <c:v>21.4167722041738</c:v>
                </c:pt>
                <c:pt idx="15559">
                  <c:v>21.418148780353501</c:v>
                </c:pt>
                <c:pt idx="15560">
                  <c:v>21.4195253565332</c:v>
                </c:pt>
                <c:pt idx="15561">
                  <c:v>21.420901932713001</c:v>
                </c:pt>
                <c:pt idx="15562">
                  <c:v>21.422278508892699</c:v>
                </c:pt>
                <c:pt idx="15563">
                  <c:v>21.423655085072401</c:v>
                </c:pt>
                <c:pt idx="15564">
                  <c:v>21.425031661252099</c:v>
                </c:pt>
                <c:pt idx="15565">
                  <c:v>21.4264082374319</c:v>
                </c:pt>
                <c:pt idx="15566">
                  <c:v>21.427784813611598</c:v>
                </c:pt>
                <c:pt idx="15567">
                  <c:v>21.4291613897913</c:v>
                </c:pt>
                <c:pt idx="15568">
                  <c:v>21.430537965970998</c:v>
                </c:pt>
                <c:pt idx="15569">
                  <c:v>21.4319145421508</c:v>
                </c:pt>
                <c:pt idx="15570">
                  <c:v>21.433291118330501</c:v>
                </c:pt>
                <c:pt idx="15571">
                  <c:v>21.4346676945102</c:v>
                </c:pt>
                <c:pt idx="15572">
                  <c:v>21.436044270689901</c:v>
                </c:pt>
                <c:pt idx="15573">
                  <c:v>21.437420846869699</c:v>
                </c:pt>
                <c:pt idx="15574">
                  <c:v>21.438797423049401</c:v>
                </c:pt>
                <c:pt idx="15575">
                  <c:v>21.440173999229099</c:v>
                </c:pt>
                <c:pt idx="15576">
                  <c:v>21.441550575408801</c:v>
                </c:pt>
                <c:pt idx="15577">
                  <c:v>21.442927151588599</c:v>
                </c:pt>
                <c:pt idx="15578">
                  <c:v>21.4443037277683</c:v>
                </c:pt>
                <c:pt idx="15579">
                  <c:v>21.445680303947999</c:v>
                </c:pt>
                <c:pt idx="15580">
                  <c:v>21.4470568801278</c:v>
                </c:pt>
                <c:pt idx="15581">
                  <c:v>21.448433456307502</c:v>
                </c:pt>
                <c:pt idx="15582">
                  <c:v>21.4498100324872</c:v>
                </c:pt>
                <c:pt idx="15583">
                  <c:v>21.451186608666902</c:v>
                </c:pt>
                <c:pt idx="15584">
                  <c:v>21.452563184846699</c:v>
                </c:pt>
                <c:pt idx="15585">
                  <c:v>21.453939761026401</c:v>
                </c:pt>
                <c:pt idx="15586">
                  <c:v>21.455316337206099</c:v>
                </c:pt>
                <c:pt idx="15587">
                  <c:v>21.456692913385801</c:v>
                </c:pt>
                <c:pt idx="15588">
                  <c:v>21.458069489565599</c:v>
                </c:pt>
                <c:pt idx="15589">
                  <c:v>21.459446065745301</c:v>
                </c:pt>
                <c:pt idx="15590">
                  <c:v>21.460822641924999</c:v>
                </c:pt>
                <c:pt idx="15591">
                  <c:v>21.462199218104701</c:v>
                </c:pt>
                <c:pt idx="15592">
                  <c:v>21.463575794284498</c:v>
                </c:pt>
                <c:pt idx="15593">
                  <c:v>21.4649523704642</c:v>
                </c:pt>
                <c:pt idx="15594">
                  <c:v>21.466328946643898</c:v>
                </c:pt>
                <c:pt idx="15595">
                  <c:v>21.4677055228236</c:v>
                </c:pt>
                <c:pt idx="15596">
                  <c:v>21.469082099003401</c:v>
                </c:pt>
                <c:pt idx="15597">
                  <c:v>21.470458675183099</c:v>
                </c:pt>
                <c:pt idx="15598">
                  <c:v>21.471835251362801</c:v>
                </c:pt>
                <c:pt idx="15599">
                  <c:v>21.473211827542499</c:v>
                </c:pt>
                <c:pt idx="15600">
                  <c:v>21.474588403722301</c:v>
                </c:pt>
                <c:pt idx="15601">
                  <c:v>21.475964979901999</c:v>
                </c:pt>
                <c:pt idx="15602">
                  <c:v>21.477341556081701</c:v>
                </c:pt>
                <c:pt idx="15603">
                  <c:v>21.478718132261399</c:v>
                </c:pt>
                <c:pt idx="15604">
                  <c:v>21.4800947084412</c:v>
                </c:pt>
                <c:pt idx="15605">
                  <c:v>21.481471284620898</c:v>
                </c:pt>
                <c:pt idx="15606">
                  <c:v>21.4828478608006</c:v>
                </c:pt>
                <c:pt idx="15607">
                  <c:v>21.484224436980298</c:v>
                </c:pt>
                <c:pt idx="15608">
                  <c:v>21.4856010131601</c:v>
                </c:pt>
                <c:pt idx="15609">
                  <c:v>21.486977589339801</c:v>
                </c:pt>
                <c:pt idx="15610">
                  <c:v>21.4883541655195</c:v>
                </c:pt>
                <c:pt idx="15611">
                  <c:v>21.489730741699301</c:v>
                </c:pt>
                <c:pt idx="15612">
                  <c:v>21.491107317878999</c:v>
                </c:pt>
                <c:pt idx="15613">
                  <c:v>21.492483894058701</c:v>
                </c:pt>
                <c:pt idx="15614">
                  <c:v>21.493860470238399</c:v>
                </c:pt>
                <c:pt idx="15615">
                  <c:v>21.4952370464182</c:v>
                </c:pt>
                <c:pt idx="15616">
                  <c:v>21.496613622597899</c:v>
                </c:pt>
                <c:pt idx="15617">
                  <c:v>21.4979901987776</c:v>
                </c:pt>
                <c:pt idx="15618">
                  <c:v>21.499366774957299</c:v>
                </c:pt>
                <c:pt idx="15619">
                  <c:v>21.5007433511371</c:v>
                </c:pt>
                <c:pt idx="15620">
                  <c:v>21.502119927316802</c:v>
                </c:pt>
                <c:pt idx="15621">
                  <c:v>21.5034965034965</c:v>
                </c:pt>
                <c:pt idx="15622">
                  <c:v>21.504873079676202</c:v>
                </c:pt>
                <c:pt idx="15623">
                  <c:v>21.506249655855999</c:v>
                </c:pt>
                <c:pt idx="15624">
                  <c:v>21.507626232035701</c:v>
                </c:pt>
                <c:pt idx="15625">
                  <c:v>21.509002808215399</c:v>
                </c:pt>
                <c:pt idx="15626">
                  <c:v>21.510379384395101</c:v>
                </c:pt>
                <c:pt idx="15627">
                  <c:v>21.511755960574899</c:v>
                </c:pt>
                <c:pt idx="15628">
                  <c:v>21.5131325367546</c:v>
                </c:pt>
                <c:pt idx="15629">
                  <c:v>21.514509112934299</c:v>
                </c:pt>
                <c:pt idx="15630">
                  <c:v>21.515885689114</c:v>
                </c:pt>
                <c:pt idx="15631">
                  <c:v>21.517262265293802</c:v>
                </c:pt>
                <c:pt idx="15632">
                  <c:v>21.5186388414735</c:v>
                </c:pt>
                <c:pt idx="15633">
                  <c:v>21.520015417653202</c:v>
                </c:pt>
                <c:pt idx="15634">
                  <c:v>21.5213919938329</c:v>
                </c:pt>
                <c:pt idx="15635">
                  <c:v>21.522768570012701</c:v>
                </c:pt>
                <c:pt idx="15636">
                  <c:v>21.524145146192399</c:v>
                </c:pt>
                <c:pt idx="15637">
                  <c:v>21.525521722372101</c:v>
                </c:pt>
                <c:pt idx="15638">
                  <c:v>21.526898298551799</c:v>
                </c:pt>
                <c:pt idx="15639">
                  <c:v>21.528274874731601</c:v>
                </c:pt>
                <c:pt idx="15640">
                  <c:v>21.529651450911299</c:v>
                </c:pt>
                <c:pt idx="15641">
                  <c:v>21.531028027091001</c:v>
                </c:pt>
                <c:pt idx="15642">
                  <c:v>21.532404603270798</c:v>
                </c:pt>
                <c:pt idx="15643">
                  <c:v>21.5337811794505</c:v>
                </c:pt>
                <c:pt idx="15644">
                  <c:v>21.535157755630198</c:v>
                </c:pt>
                <c:pt idx="15645">
                  <c:v>21.5365343318099</c:v>
                </c:pt>
                <c:pt idx="15646">
                  <c:v>21.537910907989701</c:v>
                </c:pt>
                <c:pt idx="15647">
                  <c:v>21.5392874841694</c:v>
                </c:pt>
                <c:pt idx="15648">
                  <c:v>21.540664060349101</c:v>
                </c:pt>
                <c:pt idx="15649">
                  <c:v>21.5420406365288</c:v>
                </c:pt>
                <c:pt idx="15650">
                  <c:v>21.543417212708601</c:v>
                </c:pt>
                <c:pt idx="15651">
                  <c:v>21.544793788888299</c:v>
                </c:pt>
                <c:pt idx="15652">
                  <c:v>21.546170365068001</c:v>
                </c:pt>
                <c:pt idx="15653">
                  <c:v>21.547546941247699</c:v>
                </c:pt>
                <c:pt idx="15654">
                  <c:v>21.5489235174275</c:v>
                </c:pt>
                <c:pt idx="15655">
                  <c:v>21.550300093607198</c:v>
                </c:pt>
                <c:pt idx="15656">
                  <c:v>21.5516766697869</c:v>
                </c:pt>
                <c:pt idx="15657">
                  <c:v>21.553053245966598</c:v>
                </c:pt>
                <c:pt idx="15658">
                  <c:v>21.5544298221464</c:v>
                </c:pt>
                <c:pt idx="15659">
                  <c:v>21.555806398326101</c:v>
                </c:pt>
                <c:pt idx="15660">
                  <c:v>21.5571829745058</c:v>
                </c:pt>
                <c:pt idx="15661">
                  <c:v>21.558559550685501</c:v>
                </c:pt>
                <c:pt idx="15662">
                  <c:v>21.559936126865299</c:v>
                </c:pt>
                <c:pt idx="15663">
                  <c:v>21.561312703045001</c:v>
                </c:pt>
                <c:pt idx="15664">
                  <c:v>21.562689279224699</c:v>
                </c:pt>
                <c:pt idx="15665">
                  <c:v>21.564065855404401</c:v>
                </c:pt>
                <c:pt idx="15666">
                  <c:v>21.565442431584199</c:v>
                </c:pt>
                <c:pt idx="15667">
                  <c:v>21.5668190077639</c:v>
                </c:pt>
                <c:pt idx="15668">
                  <c:v>21.568195583943599</c:v>
                </c:pt>
                <c:pt idx="15669">
                  <c:v>21.5695721601233</c:v>
                </c:pt>
                <c:pt idx="15670">
                  <c:v>21.570948736303102</c:v>
                </c:pt>
                <c:pt idx="15671">
                  <c:v>21.5723253124828</c:v>
                </c:pt>
                <c:pt idx="15672">
                  <c:v>21.573701888662502</c:v>
                </c:pt>
                <c:pt idx="15673">
                  <c:v>21.575078464842299</c:v>
                </c:pt>
                <c:pt idx="15674">
                  <c:v>21.576455041022001</c:v>
                </c:pt>
                <c:pt idx="15675">
                  <c:v>21.577831617201699</c:v>
                </c:pt>
                <c:pt idx="15676">
                  <c:v>21.579208193381401</c:v>
                </c:pt>
                <c:pt idx="15677">
                  <c:v>21.580584769561199</c:v>
                </c:pt>
                <c:pt idx="15678">
                  <c:v>21.581961345740901</c:v>
                </c:pt>
                <c:pt idx="15679">
                  <c:v>21.583337921920599</c:v>
                </c:pt>
                <c:pt idx="15680">
                  <c:v>21.584714498100301</c:v>
                </c:pt>
                <c:pt idx="15681">
                  <c:v>21.586091074280102</c:v>
                </c:pt>
                <c:pt idx="15682">
                  <c:v>21.5874676504598</c:v>
                </c:pt>
                <c:pt idx="15683">
                  <c:v>21.588844226639502</c:v>
                </c:pt>
                <c:pt idx="15684">
                  <c:v>21.5902208028192</c:v>
                </c:pt>
                <c:pt idx="15685">
                  <c:v>21.591597378999001</c:v>
                </c:pt>
                <c:pt idx="15686">
                  <c:v>21.592973955178699</c:v>
                </c:pt>
                <c:pt idx="15687">
                  <c:v>21.594350531358401</c:v>
                </c:pt>
                <c:pt idx="15688">
                  <c:v>21.595727107538099</c:v>
                </c:pt>
                <c:pt idx="15689">
                  <c:v>21.597103683717901</c:v>
                </c:pt>
                <c:pt idx="15690">
                  <c:v>21.598480259897599</c:v>
                </c:pt>
                <c:pt idx="15691">
                  <c:v>21.599856836077301</c:v>
                </c:pt>
                <c:pt idx="15692">
                  <c:v>21.601233412256999</c:v>
                </c:pt>
                <c:pt idx="15693">
                  <c:v>21.6026099884368</c:v>
                </c:pt>
                <c:pt idx="15694">
                  <c:v>21.603986564616498</c:v>
                </c:pt>
                <c:pt idx="15695">
                  <c:v>21.6053631407962</c:v>
                </c:pt>
                <c:pt idx="15696">
                  <c:v>21.606739716975898</c:v>
                </c:pt>
                <c:pt idx="15697">
                  <c:v>21.6081162931557</c:v>
                </c:pt>
                <c:pt idx="15698">
                  <c:v>21.609492869335401</c:v>
                </c:pt>
                <c:pt idx="15699">
                  <c:v>21.6108694455151</c:v>
                </c:pt>
                <c:pt idx="15700">
                  <c:v>21.612246021694801</c:v>
                </c:pt>
                <c:pt idx="15701">
                  <c:v>21.613622597874599</c:v>
                </c:pt>
                <c:pt idx="15702">
                  <c:v>21.614999174054301</c:v>
                </c:pt>
                <c:pt idx="15703">
                  <c:v>21.616375750233999</c:v>
                </c:pt>
                <c:pt idx="15704">
                  <c:v>21.617752326413701</c:v>
                </c:pt>
                <c:pt idx="15705">
                  <c:v>21.619128902593499</c:v>
                </c:pt>
                <c:pt idx="15706">
                  <c:v>21.6205054787732</c:v>
                </c:pt>
                <c:pt idx="15707">
                  <c:v>21.621882054952898</c:v>
                </c:pt>
                <c:pt idx="15708">
                  <c:v>21.6232586311327</c:v>
                </c:pt>
                <c:pt idx="15709">
                  <c:v>21.624635207312402</c:v>
                </c:pt>
                <c:pt idx="15710">
                  <c:v>21.6260117834921</c:v>
                </c:pt>
                <c:pt idx="15711">
                  <c:v>21.627388359671802</c:v>
                </c:pt>
                <c:pt idx="15712">
                  <c:v>21.628764935851599</c:v>
                </c:pt>
                <c:pt idx="15713">
                  <c:v>21.630141512031301</c:v>
                </c:pt>
                <c:pt idx="15714">
                  <c:v>21.631518088210999</c:v>
                </c:pt>
                <c:pt idx="15715">
                  <c:v>21.632894664390701</c:v>
                </c:pt>
                <c:pt idx="15716">
                  <c:v>21.634271240570499</c:v>
                </c:pt>
                <c:pt idx="15717">
                  <c:v>21.6356478167502</c:v>
                </c:pt>
                <c:pt idx="15718">
                  <c:v>21.637024392929899</c:v>
                </c:pt>
                <c:pt idx="15719">
                  <c:v>21.6384009691096</c:v>
                </c:pt>
                <c:pt idx="15720">
                  <c:v>21.639777545289402</c:v>
                </c:pt>
                <c:pt idx="15721">
                  <c:v>21.6411541214691</c:v>
                </c:pt>
                <c:pt idx="15722">
                  <c:v>21.642530697648802</c:v>
                </c:pt>
                <c:pt idx="15723">
                  <c:v>21.6439072738285</c:v>
                </c:pt>
                <c:pt idx="15724">
                  <c:v>21.645283850008301</c:v>
                </c:pt>
                <c:pt idx="15725">
                  <c:v>21.646660426187999</c:v>
                </c:pt>
                <c:pt idx="15726">
                  <c:v>21.648037002367701</c:v>
                </c:pt>
                <c:pt idx="15727">
                  <c:v>21.649413578547399</c:v>
                </c:pt>
                <c:pt idx="15728">
                  <c:v>21.650790154727201</c:v>
                </c:pt>
                <c:pt idx="15729">
                  <c:v>21.652166730906899</c:v>
                </c:pt>
                <c:pt idx="15730">
                  <c:v>21.653543307086601</c:v>
                </c:pt>
                <c:pt idx="15731">
                  <c:v>21.654919883266299</c:v>
                </c:pt>
                <c:pt idx="15732">
                  <c:v>21.6562964594461</c:v>
                </c:pt>
                <c:pt idx="15733">
                  <c:v>21.657673035625798</c:v>
                </c:pt>
                <c:pt idx="15734">
                  <c:v>21.6590496118055</c:v>
                </c:pt>
                <c:pt idx="15735">
                  <c:v>21.660426187985198</c:v>
                </c:pt>
                <c:pt idx="15736">
                  <c:v>21.661802764165</c:v>
                </c:pt>
                <c:pt idx="15737">
                  <c:v>21.663179340344701</c:v>
                </c:pt>
                <c:pt idx="15738">
                  <c:v>21.664555916524399</c:v>
                </c:pt>
                <c:pt idx="15739">
                  <c:v>21.665932492704201</c:v>
                </c:pt>
                <c:pt idx="15740">
                  <c:v>21.667309068883899</c:v>
                </c:pt>
                <c:pt idx="15741">
                  <c:v>21.668685645063601</c:v>
                </c:pt>
                <c:pt idx="15742">
                  <c:v>21.670062221243299</c:v>
                </c:pt>
                <c:pt idx="15743">
                  <c:v>21.6714387974231</c:v>
                </c:pt>
                <c:pt idx="15744">
                  <c:v>21.672815373602798</c:v>
                </c:pt>
                <c:pt idx="15745">
                  <c:v>21.6741919497825</c:v>
                </c:pt>
                <c:pt idx="15746">
                  <c:v>21.675568525962198</c:v>
                </c:pt>
                <c:pt idx="15747">
                  <c:v>21.676945102142</c:v>
                </c:pt>
                <c:pt idx="15748">
                  <c:v>21.678321678321701</c:v>
                </c:pt>
                <c:pt idx="15749">
                  <c:v>21.6796982545014</c:v>
                </c:pt>
                <c:pt idx="15750">
                  <c:v>21.681074830681101</c:v>
                </c:pt>
                <c:pt idx="15751">
                  <c:v>21.682451406860899</c:v>
                </c:pt>
                <c:pt idx="15752">
                  <c:v>21.683827983040601</c:v>
                </c:pt>
                <c:pt idx="15753">
                  <c:v>21.685204559220299</c:v>
                </c:pt>
                <c:pt idx="15754">
                  <c:v>21.686581135400001</c:v>
                </c:pt>
                <c:pt idx="15755">
                  <c:v>21.687957711579799</c:v>
                </c:pt>
                <c:pt idx="15756">
                  <c:v>21.6893342877595</c:v>
                </c:pt>
                <c:pt idx="15757">
                  <c:v>21.690710863939199</c:v>
                </c:pt>
                <c:pt idx="15758">
                  <c:v>21.6920874401189</c:v>
                </c:pt>
                <c:pt idx="15759">
                  <c:v>21.693464016298702</c:v>
                </c:pt>
                <c:pt idx="15760">
                  <c:v>21.6948405924784</c:v>
                </c:pt>
                <c:pt idx="15761">
                  <c:v>21.696217168658102</c:v>
                </c:pt>
                <c:pt idx="15762">
                  <c:v>21.6975937448378</c:v>
                </c:pt>
                <c:pt idx="15763">
                  <c:v>21.698970321017601</c:v>
                </c:pt>
                <c:pt idx="15764">
                  <c:v>21.700346897197299</c:v>
                </c:pt>
                <c:pt idx="15765">
                  <c:v>21.701723473377001</c:v>
                </c:pt>
                <c:pt idx="15766">
                  <c:v>21.703100049556699</c:v>
                </c:pt>
                <c:pt idx="15767">
                  <c:v>21.7044766257365</c:v>
                </c:pt>
                <c:pt idx="15768">
                  <c:v>21.705853201916199</c:v>
                </c:pt>
                <c:pt idx="15769">
                  <c:v>21.7072297780959</c:v>
                </c:pt>
                <c:pt idx="15770">
                  <c:v>21.708606354275702</c:v>
                </c:pt>
                <c:pt idx="15771">
                  <c:v>21.7099829304554</c:v>
                </c:pt>
                <c:pt idx="15772">
                  <c:v>21.711359506635102</c:v>
                </c:pt>
                <c:pt idx="15773">
                  <c:v>21.7127360828148</c:v>
                </c:pt>
                <c:pt idx="15774">
                  <c:v>21.714112658994601</c:v>
                </c:pt>
                <c:pt idx="15775">
                  <c:v>21.715489235174299</c:v>
                </c:pt>
                <c:pt idx="15776">
                  <c:v>21.716865811354001</c:v>
                </c:pt>
                <c:pt idx="15777">
                  <c:v>21.718242387533699</c:v>
                </c:pt>
                <c:pt idx="15778">
                  <c:v>21.719618963713501</c:v>
                </c:pt>
                <c:pt idx="15779">
                  <c:v>21.720995539893199</c:v>
                </c:pt>
                <c:pt idx="15780">
                  <c:v>21.722372116072901</c:v>
                </c:pt>
                <c:pt idx="15781">
                  <c:v>21.723748692252599</c:v>
                </c:pt>
                <c:pt idx="15782">
                  <c:v>21.7251252684324</c:v>
                </c:pt>
                <c:pt idx="15783">
                  <c:v>21.726501844612098</c:v>
                </c:pt>
                <c:pt idx="15784">
                  <c:v>21.7278784207918</c:v>
                </c:pt>
                <c:pt idx="15785">
                  <c:v>21.729254996971498</c:v>
                </c:pt>
                <c:pt idx="15786">
                  <c:v>21.7306315731513</c:v>
                </c:pt>
                <c:pt idx="15787">
                  <c:v>21.732008149331001</c:v>
                </c:pt>
                <c:pt idx="15788">
                  <c:v>21.7333847255107</c:v>
                </c:pt>
                <c:pt idx="15789">
                  <c:v>21.734761301690401</c:v>
                </c:pt>
                <c:pt idx="15790">
                  <c:v>21.736137877870199</c:v>
                </c:pt>
                <c:pt idx="15791">
                  <c:v>21.737514454049901</c:v>
                </c:pt>
                <c:pt idx="15792">
                  <c:v>21.738891030229599</c:v>
                </c:pt>
                <c:pt idx="15793">
                  <c:v>21.740267606409301</c:v>
                </c:pt>
                <c:pt idx="15794">
                  <c:v>21.741644182589098</c:v>
                </c:pt>
                <c:pt idx="15795">
                  <c:v>21.7430207587688</c:v>
                </c:pt>
                <c:pt idx="15796">
                  <c:v>21.744397334948498</c:v>
                </c:pt>
                <c:pt idx="15797">
                  <c:v>21.7457739111283</c:v>
                </c:pt>
                <c:pt idx="15798">
                  <c:v>21.747150487308001</c:v>
                </c:pt>
                <c:pt idx="15799">
                  <c:v>21.7485270634877</c:v>
                </c:pt>
                <c:pt idx="15800">
                  <c:v>21.749903639667401</c:v>
                </c:pt>
                <c:pt idx="15801">
                  <c:v>21.751280215847199</c:v>
                </c:pt>
                <c:pt idx="15802">
                  <c:v>21.752656792026901</c:v>
                </c:pt>
                <c:pt idx="15803">
                  <c:v>21.754033368206599</c:v>
                </c:pt>
                <c:pt idx="15804">
                  <c:v>21.755409944386301</c:v>
                </c:pt>
                <c:pt idx="15805">
                  <c:v>21.756786520566099</c:v>
                </c:pt>
                <c:pt idx="15806">
                  <c:v>21.7581630967458</c:v>
                </c:pt>
                <c:pt idx="15807">
                  <c:v>21.759539672925499</c:v>
                </c:pt>
                <c:pt idx="15808">
                  <c:v>21.7609162491052</c:v>
                </c:pt>
                <c:pt idx="15809">
                  <c:v>21.762292825285002</c:v>
                </c:pt>
                <c:pt idx="15810">
                  <c:v>21.7636694014647</c:v>
                </c:pt>
                <c:pt idx="15811">
                  <c:v>21.765045977644402</c:v>
                </c:pt>
                <c:pt idx="15812">
                  <c:v>21.7664225538241</c:v>
                </c:pt>
                <c:pt idx="15813">
                  <c:v>21.767799130003901</c:v>
                </c:pt>
                <c:pt idx="15814">
                  <c:v>21.769175706183599</c:v>
                </c:pt>
                <c:pt idx="15815">
                  <c:v>21.770552282363301</c:v>
                </c:pt>
                <c:pt idx="15816">
                  <c:v>21.771928858542999</c:v>
                </c:pt>
                <c:pt idx="15817">
                  <c:v>21.773305434722801</c:v>
                </c:pt>
                <c:pt idx="15818">
                  <c:v>21.774682010902499</c:v>
                </c:pt>
                <c:pt idx="15819">
                  <c:v>21.776058587082201</c:v>
                </c:pt>
                <c:pt idx="15820">
                  <c:v>21.777435163261899</c:v>
                </c:pt>
                <c:pt idx="15821">
                  <c:v>21.7788117394417</c:v>
                </c:pt>
                <c:pt idx="15822">
                  <c:v>21.780188315621398</c:v>
                </c:pt>
                <c:pt idx="15823">
                  <c:v>21.7815648918011</c:v>
                </c:pt>
                <c:pt idx="15824">
                  <c:v>21.782941467980802</c:v>
                </c:pt>
                <c:pt idx="15825">
                  <c:v>21.784318044160599</c:v>
                </c:pt>
                <c:pt idx="15826">
                  <c:v>21.785694620340301</c:v>
                </c:pt>
                <c:pt idx="15827">
                  <c:v>21.787071196519999</c:v>
                </c:pt>
                <c:pt idx="15828">
                  <c:v>21.788447772699701</c:v>
                </c:pt>
                <c:pt idx="15829">
                  <c:v>21.789824348879499</c:v>
                </c:pt>
                <c:pt idx="15830">
                  <c:v>21.791200925059201</c:v>
                </c:pt>
                <c:pt idx="15831">
                  <c:v>21.792577501238899</c:v>
                </c:pt>
                <c:pt idx="15832">
                  <c:v>21.7939540774187</c:v>
                </c:pt>
                <c:pt idx="15833">
                  <c:v>21.795330653598398</c:v>
                </c:pt>
                <c:pt idx="15834">
                  <c:v>21.7967072297781</c:v>
                </c:pt>
                <c:pt idx="15835">
                  <c:v>21.798083805957798</c:v>
                </c:pt>
                <c:pt idx="15836">
                  <c:v>21.7994603821376</c:v>
                </c:pt>
                <c:pt idx="15837">
                  <c:v>21.800836958317301</c:v>
                </c:pt>
                <c:pt idx="15838">
                  <c:v>21.802213534497</c:v>
                </c:pt>
                <c:pt idx="15839">
                  <c:v>21.803590110676701</c:v>
                </c:pt>
                <c:pt idx="15840">
                  <c:v>21.804966686856499</c:v>
                </c:pt>
                <c:pt idx="15841">
                  <c:v>21.806343263036201</c:v>
                </c:pt>
                <c:pt idx="15842">
                  <c:v>21.807719839215899</c:v>
                </c:pt>
                <c:pt idx="15843">
                  <c:v>21.809096415395601</c:v>
                </c:pt>
                <c:pt idx="15844">
                  <c:v>21.810472991575399</c:v>
                </c:pt>
                <c:pt idx="15845">
                  <c:v>21.8118495677551</c:v>
                </c:pt>
                <c:pt idx="15846">
                  <c:v>21.813226143934799</c:v>
                </c:pt>
                <c:pt idx="15847">
                  <c:v>21.8146027201145</c:v>
                </c:pt>
                <c:pt idx="15848">
                  <c:v>21.815979296294302</c:v>
                </c:pt>
                <c:pt idx="15849">
                  <c:v>21.817355872474</c:v>
                </c:pt>
                <c:pt idx="15850">
                  <c:v>21.818732448653702</c:v>
                </c:pt>
                <c:pt idx="15851">
                  <c:v>21.8201090248334</c:v>
                </c:pt>
                <c:pt idx="15852">
                  <c:v>21.821485601013201</c:v>
                </c:pt>
                <c:pt idx="15853">
                  <c:v>21.822862177192899</c:v>
                </c:pt>
                <c:pt idx="15854">
                  <c:v>21.824238753372601</c:v>
                </c:pt>
                <c:pt idx="15855">
                  <c:v>21.825615329552299</c:v>
                </c:pt>
                <c:pt idx="15856">
                  <c:v>21.8269919057321</c:v>
                </c:pt>
                <c:pt idx="15857">
                  <c:v>21.828368481911799</c:v>
                </c:pt>
                <c:pt idx="15858">
                  <c:v>21.8297450580915</c:v>
                </c:pt>
                <c:pt idx="15859">
                  <c:v>21.831121634271199</c:v>
                </c:pt>
                <c:pt idx="15860">
                  <c:v>21.832498210451</c:v>
                </c:pt>
                <c:pt idx="15861">
                  <c:v>21.833874786630702</c:v>
                </c:pt>
                <c:pt idx="15862">
                  <c:v>21.8352513628104</c:v>
                </c:pt>
                <c:pt idx="15863">
                  <c:v>21.836627938990102</c:v>
                </c:pt>
                <c:pt idx="15864">
                  <c:v>21.838004515169899</c:v>
                </c:pt>
                <c:pt idx="15865">
                  <c:v>21.839381091349601</c:v>
                </c:pt>
                <c:pt idx="15866">
                  <c:v>21.840757667529299</c:v>
                </c:pt>
                <c:pt idx="15867">
                  <c:v>21.842134243709101</c:v>
                </c:pt>
                <c:pt idx="15868">
                  <c:v>21.843510819888799</c:v>
                </c:pt>
                <c:pt idx="15869">
                  <c:v>21.844887396068501</c:v>
                </c:pt>
                <c:pt idx="15870">
                  <c:v>21.846263972248199</c:v>
                </c:pt>
                <c:pt idx="15871">
                  <c:v>21.847640548428</c:v>
                </c:pt>
                <c:pt idx="15872">
                  <c:v>21.849017124607698</c:v>
                </c:pt>
                <c:pt idx="15873">
                  <c:v>21.8503937007874</c:v>
                </c:pt>
                <c:pt idx="15874">
                  <c:v>21.851770276967098</c:v>
                </c:pt>
                <c:pt idx="15875">
                  <c:v>21.8531468531469</c:v>
                </c:pt>
                <c:pt idx="15876">
                  <c:v>21.854523429326601</c:v>
                </c:pt>
                <c:pt idx="15877">
                  <c:v>21.8559000055063</c:v>
                </c:pt>
                <c:pt idx="15878">
                  <c:v>21.857276581686001</c:v>
                </c:pt>
                <c:pt idx="15879">
                  <c:v>21.858653157865799</c:v>
                </c:pt>
                <c:pt idx="15880">
                  <c:v>21.860029734045501</c:v>
                </c:pt>
                <c:pt idx="15881">
                  <c:v>21.861406310225199</c:v>
                </c:pt>
                <c:pt idx="15882">
                  <c:v>21.862782886404901</c:v>
                </c:pt>
                <c:pt idx="15883">
                  <c:v>21.864159462584698</c:v>
                </c:pt>
                <c:pt idx="15884">
                  <c:v>21.8655360387644</c:v>
                </c:pt>
                <c:pt idx="15885">
                  <c:v>21.866912614944098</c:v>
                </c:pt>
                <c:pt idx="15886">
                  <c:v>21.8682891911238</c:v>
                </c:pt>
                <c:pt idx="15887">
                  <c:v>21.869665767303601</c:v>
                </c:pt>
                <c:pt idx="15888">
                  <c:v>21.8710423434833</c:v>
                </c:pt>
                <c:pt idx="15889">
                  <c:v>21.872418919663001</c:v>
                </c:pt>
                <c:pt idx="15890">
                  <c:v>21.8737954958427</c:v>
                </c:pt>
                <c:pt idx="15891">
                  <c:v>21.875172072022501</c:v>
                </c:pt>
                <c:pt idx="15892">
                  <c:v>21.876548648202199</c:v>
                </c:pt>
                <c:pt idx="15893">
                  <c:v>21.877925224381901</c:v>
                </c:pt>
                <c:pt idx="15894">
                  <c:v>21.879301800561599</c:v>
                </c:pt>
                <c:pt idx="15895">
                  <c:v>21.8806783767414</c:v>
                </c:pt>
                <c:pt idx="15896">
                  <c:v>21.882054952921099</c:v>
                </c:pt>
                <c:pt idx="15897">
                  <c:v>21.8834315291008</c:v>
                </c:pt>
                <c:pt idx="15898">
                  <c:v>21.884808105280602</c:v>
                </c:pt>
                <c:pt idx="15899">
                  <c:v>21.8861846814603</c:v>
                </c:pt>
                <c:pt idx="15900">
                  <c:v>21.887561257640002</c:v>
                </c:pt>
                <c:pt idx="15901">
                  <c:v>21.8889378338197</c:v>
                </c:pt>
                <c:pt idx="15902">
                  <c:v>21.890314409999501</c:v>
                </c:pt>
                <c:pt idx="15903">
                  <c:v>21.891690986179199</c:v>
                </c:pt>
                <c:pt idx="15904">
                  <c:v>21.893067562358901</c:v>
                </c:pt>
                <c:pt idx="15905">
                  <c:v>21.894444138538599</c:v>
                </c:pt>
                <c:pt idx="15906">
                  <c:v>21.895820714718401</c:v>
                </c:pt>
                <c:pt idx="15907">
                  <c:v>21.897197290898099</c:v>
                </c:pt>
                <c:pt idx="15908">
                  <c:v>21.898573867077801</c:v>
                </c:pt>
                <c:pt idx="15909">
                  <c:v>21.899950443257499</c:v>
                </c:pt>
                <c:pt idx="15910">
                  <c:v>21.9013270194373</c:v>
                </c:pt>
                <c:pt idx="15911">
                  <c:v>21.902703595617002</c:v>
                </c:pt>
                <c:pt idx="15912">
                  <c:v>21.9040801717967</c:v>
                </c:pt>
                <c:pt idx="15913">
                  <c:v>21.905456747976402</c:v>
                </c:pt>
                <c:pt idx="15914">
                  <c:v>21.906833324156199</c:v>
                </c:pt>
                <c:pt idx="15915">
                  <c:v>21.908209900335901</c:v>
                </c:pt>
                <c:pt idx="15916">
                  <c:v>21.909586476515599</c:v>
                </c:pt>
                <c:pt idx="15917">
                  <c:v>21.910963052695301</c:v>
                </c:pt>
                <c:pt idx="15918">
                  <c:v>21.912339628875099</c:v>
                </c:pt>
                <c:pt idx="15919">
                  <c:v>21.913716205054801</c:v>
                </c:pt>
                <c:pt idx="15920">
                  <c:v>21.915092781234499</c:v>
                </c:pt>
                <c:pt idx="15921">
                  <c:v>21.916469357414201</c:v>
                </c:pt>
                <c:pt idx="15922">
                  <c:v>21.917845933593998</c:v>
                </c:pt>
                <c:pt idx="15923">
                  <c:v>21.9192225097737</c:v>
                </c:pt>
                <c:pt idx="15924">
                  <c:v>21.920599085953398</c:v>
                </c:pt>
                <c:pt idx="15925">
                  <c:v>21.9219756621331</c:v>
                </c:pt>
                <c:pt idx="15926">
                  <c:v>21.923352238312901</c:v>
                </c:pt>
                <c:pt idx="15927">
                  <c:v>21.9247288144926</c:v>
                </c:pt>
                <c:pt idx="15928">
                  <c:v>21.926105390672301</c:v>
                </c:pt>
                <c:pt idx="15929">
                  <c:v>21.927481966852099</c:v>
                </c:pt>
                <c:pt idx="15930">
                  <c:v>21.928858543031801</c:v>
                </c:pt>
                <c:pt idx="15931">
                  <c:v>21.930235119211499</c:v>
                </c:pt>
                <c:pt idx="15932">
                  <c:v>21.931611695391201</c:v>
                </c:pt>
                <c:pt idx="15933">
                  <c:v>21.932988271570999</c:v>
                </c:pt>
                <c:pt idx="15934">
                  <c:v>21.9343648477507</c:v>
                </c:pt>
                <c:pt idx="15935">
                  <c:v>21.935741423930398</c:v>
                </c:pt>
                <c:pt idx="15936">
                  <c:v>21.9371180001101</c:v>
                </c:pt>
                <c:pt idx="15937">
                  <c:v>21.938494576289902</c:v>
                </c:pt>
                <c:pt idx="15938">
                  <c:v>21.9398711524696</c:v>
                </c:pt>
                <c:pt idx="15939">
                  <c:v>21.941247728649302</c:v>
                </c:pt>
                <c:pt idx="15940">
                  <c:v>21.942624304829</c:v>
                </c:pt>
                <c:pt idx="15941">
                  <c:v>21.944000881008801</c:v>
                </c:pt>
                <c:pt idx="15942">
                  <c:v>21.945377457188499</c:v>
                </c:pt>
                <c:pt idx="15943">
                  <c:v>21.946754033368201</c:v>
                </c:pt>
                <c:pt idx="15944">
                  <c:v>21.948130609547899</c:v>
                </c:pt>
                <c:pt idx="15945">
                  <c:v>21.9495071857277</c:v>
                </c:pt>
                <c:pt idx="15946">
                  <c:v>21.950883761907399</c:v>
                </c:pt>
                <c:pt idx="15947">
                  <c:v>21.9522603380871</c:v>
                </c:pt>
                <c:pt idx="15948">
                  <c:v>21.953636914266799</c:v>
                </c:pt>
                <c:pt idx="15949">
                  <c:v>21.9550134904466</c:v>
                </c:pt>
                <c:pt idx="15950">
                  <c:v>21.956390066626302</c:v>
                </c:pt>
                <c:pt idx="15951">
                  <c:v>21.957766642806</c:v>
                </c:pt>
                <c:pt idx="15952">
                  <c:v>21.959143218985702</c:v>
                </c:pt>
                <c:pt idx="15953">
                  <c:v>21.960519795165499</c:v>
                </c:pt>
                <c:pt idx="15954">
                  <c:v>21.961896371345201</c:v>
                </c:pt>
                <c:pt idx="15955">
                  <c:v>21.963272947524899</c:v>
                </c:pt>
                <c:pt idx="15956">
                  <c:v>21.964649523704601</c:v>
                </c:pt>
                <c:pt idx="15957">
                  <c:v>21.966026099884399</c:v>
                </c:pt>
                <c:pt idx="15958">
                  <c:v>21.967402676064101</c:v>
                </c:pt>
                <c:pt idx="15959">
                  <c:v>21.968779252243799</c:v>
                </c:pt>
                <c:pt idx="15960">
                  <c:v>21.970155828423501</c:v>
                </c:pt>
                <c:pt idx="15961">
                  <c:v>21.971532404603298</c:v>
                </c:pt>
                <c:pt idx="15962">
                  <c:v>21.972908980783</c:v>
                </c:pt>
                <c:pt idx="15963">
                  <c:v>21.974285556962698</c:v>
                </c:pt>
                <c:pt idx="15964">
                  <c:v>21.975662133142499</c:v>
                </c:pt>
                <c:pt idx="15965">
                  <c:v>21.977038709322201</c:v>
                </c:pt>
                <c:pt idx="15966">
                  <c:v>21.978415285501899</c:v>
                </c:pt>
                <c:pt idx="15967">
                  <c:v>21.979791861681601</c:v>
                </c:pt>
                <c:pt idx="15968">
                  <c:v>21.981168437861399</c:v>
                </c:pt>
                <c:pt idx="15969">
                  <c:v>21.982545014041101</c:v>
                </c:pt>
                <c:pt idx="15970">
                  <c:v>21.983921590220799</c:v>
                </c:pt>
                <c:pt idx="15971">
                  <c:v>21.985298166400501</c:v>
                </c:pt>
                <c:pt idx="15972">
                  <c:v>21.986674742580298</c:v>
                </c:pt>
                <c:pt idx="15973">
                  <c:v>21.98805131876</c:v>
                </c:pt>
                <c:pt idx="15974">
                  <c:v>21.989427894939698</c:v>
                </c:pt>
                <c:pt idx="15975">
                  <c:v>21.9908044711194</c:v>
                </c:pt>
                <c:pt idx="15976">
                  <c:v>21.992181047299201</c:v>
                </c:pt>
                <c:pt idx="15977">
                  <c:v>21.9935576234789</c:v>
                </c:pt>
                <c:pt idx="15978">
                  <c:v>21.994934199658601</c:v>
                </c:pt>
                <c:pt idx="15979">
                  <c:v>21.9963107758383</c:v>
                </c:pt>
                <c:pt idx="15980">
                  <c:v>21.997687352018101</c:v>
                </c:pt>
                <c:pt idx="15981">
                  <c:v>21.999063928197799</c:v>
                </c:pt>
                <c:pt idx="15982">
                  <c:v>22.000440504377501</c:v>
                </c:pt>
                <c:pt idx="15983">
                  <c:v>22.001817080557199</c:v>
                </c:pt>
                <c:pt idx="15984">
                  <c:v>22.003193656737</c:v>
                </c:pt>
                <c:pt idx="15985">
                  <c:v>22.004570232916699</c:v>
                </c:pt>
                <c:pt idx="15986">
                  <c:v>22.0059468090964</c:v>
                </c:pt>
                <c:pt idx="15987">
                  <c:v>22.007323385276202</c:v>
                </c:pt>
                <c:pt idx="15988">
                  <c:v>22.0086999614559</c:v>
                </c:pt>
                <c:pt idx="15989">
                  <c:v>22.010076537635602</c:v>
                </c:pt>
                <c:pt idx="15990">
                  <c:v>22.0114531138153</c:v>
                </c:pt>
                <c:pt idx="15991">
                  <c:v>22.012829689995002</c:v>
                </c:pt>
                <c:pt idx="15992">
                  <c:v>22.014206266174799</c:v>
                </c:pt>
                <c:pt idx="15993">
                  <c:v>22.015582842354501</c:v>
                </c:pt>
                <c:pt idx="15994">
                  <c:v>22.016959418534199</c:v>
                </c:pt>
                <c:pt idx="15995">
                  <c:v>22.018335994714</c:v>
                </c:pt>
                <c:pt idx="15996">
                  <c:v>22.019712570893699</c:v>
                </c:pt>
                <c:pt idx="15997">
                  <c:v>22.0210891470734</c:v>
                </c:pt>
                <c:pt idx="15998">
                  <c:v>22.022465723253099</c:v>
                </c:pt>
                <c:pt idx="15999">
                  <c:v>22.0238422994329</c:v>
                </c:pt>
                <c:pt idx="16000">
                  <c:v>22.025218875612602</c:v>
                </c:pt>
                <c:pt idx="16001">
                  <c:v>22.0265954517923</c:v>
                </c:pt>
                <c:pt idx="16002">
                  <c:v>22.027972027972002</c:v>
                </c:pt>
                <c:pt idx="16003">
                  <c:v>22.029348604151799</c:v>
                </c:pt>
                <c:pt idx="16004">
                  <c:v>22.030725180331501</c:v>
                </c:pt>
                <c:pt idx="16005">
                  <c:v>22.032101756511199</c:v>
                </c:pt>
                <c:pt idx="16006">
                  <c:v>22.033478332690901</c:v>
                </c:pt>
                <c:pt idx="16007">
                  <c:v>22.034854908870699</c:v>
                </c:pt>
                <c:pt idx="16008">
                  <c:v>22.036231485050401</c:v>
                </c:pt>
                <c:pt idx="16009">
                  <c:v>22.037608061230099</c:v>
                </c:pt>
                <c:pt idx="16010">
                  <c:v>22.038984637409801</c:v>
                </c:pt>
                <c:pt idx="16011">
                  <c:v>22.040361213589598</c:v>
                </c:pt>
                <c:pt idx="16012">
                  <c:v>22.0417377897693</c:v>
                </c:pt>
                <c:pt idx="16013">
                  <c:v>22.043114365948998</c:v>
                </c:pt>
                <c:pt idx="16014">
                  <c:v>22.0444909421287</c:v>
                </c:pt>
                <c:pt idx="16015">
                  <c:v>22.045867518308501</c:v>
                </c:pt>
                <c:pt idx="16016">
                  <c:v>22.0472440944882</c:v>
                </c:pt>
                <c:pt idx="16017">
                  <c:v>22.048620670667901</c:v>
                </c:pt>
                <c:pt idx="16018">
                  <c:v>22.0499972468476</c:v>
                </c:pt>
                <c:pt idx="16019">
                  <c:v>22.051373823027401</c:v>
                </c:pt>
                <c:pt idx="16020">
                  <c:v>22.052750399207099</c:v>
                </c:pt>
                <c:pt idx="16021">
                  <c:v>22.054126975386801</c:v>
                </c:pt>
                <c:pt idx="16022">
                  <c:v>22.055503551566598</c:v>
                </c:pt>
                <c:pt idx="16023">
                  <c:v>22.0568801277463</c:v>
                </c:pt>
                <c:pt idx="16024">
                  <c:v>22.058256703925998</c:v>
                </c:pt>
                <c:pt idx="16025">
                  <c:v>22.0596332801057</c:v>
                </c:pt>
                <c:pt idx="16026">
                  <c:v>22.061009856285501</c:v>
                </c:pt>
                <c:pt idx="16027">
                  <c:v>22.0623864324652</c:v>
                </c:pt>
                <c:pt idx="16028">
                  <c:v>22.063763008644901</c:v>
                </c:pt>
                <c:pt idx="16029">
                  <c:v>22.0651395848246</c:v>
                </c:pt>
                <c:pt idx="16030">
                  <c:v>22.066516161004401</c:v>
                </c:pt>
                <c:pt idx="16031">
                  <c:v>22.067892737184099</c:v>
                </c:pt>
                <c:pt idx="16032">
                  <c:v>22.069269313363801</c:v>
                </c:pt>
                <c:pt idx="16033">
                  <c:v>22.070645889543499</c:v>
                </c:pt>
                <c:pt idx="16034">
                  <c:v>22.0720224657233</c:v>
                </c:pt>
                <c:pt idx="16035">
                  <c:v>22.073399041902999</c:v>
                </c:pt>
                <c:pt idx="16036">
                  <c:v>22.0747756180827</c:v>
                </c:pt>
                <c:pt idx="16037">
                  <c:v>22.076152194262399</c:v>
                </c:pt>
                <c:pt idx="16038">
                  <c:v>22.0775287704422</c:v>
                </c:pt>
                <c:pt idx="16039">
                  <c:v>22.078905346621902</c:v>
                </c:pt>
                <c:pt idx="16040">
                  <c:v>22.0802819228016</c:v>
                </c:pt>
                <c:pt idx="16041">
                  <c:v>22.081658498981302</c:v>
                </c:pt>
                <c:pt idx="16042">
                  <c:v>22.083035075161099</c:v>
                </c:pt>
                <c:pt idx="16043">
                  <c:v>22.084411651340801</c:v>
                </c:pt>
                <c:pt idx="16044">
                  <c:v>22.085788227520499</c:v>
                </c:pt>
                <c:pt idx="16045">
                  <c:v>22.087164803700201</c:v>
                </c:pt>
                <c:pt idx="16046">
                  <c:v>22.088541379879999</c:v>
                </c:pt>
                <c:pt idx="16047">
                  <c:v>22.089917956059701</c:v>
                </c:pt>
                <c:pt idx="16048">
                  <c:v>22.091294532239399</c:v>
                </c:pt>
                <c:pt idx="16049">
                  <c:v>22.092671108419101</c:v>
                </c:pt>
                <c:pt idx="16050">
                  <c:v>22.094047684598898</c:v>
                </c:pt>
                <c:pt idx="16051">
                  <c:v>22.0954242607786</c:v>
                </c:pt>
                <c:pt idx="16052">
                  <c:v>22.096800836958302</c:v>
                </c:pt>
                <c:pt idx="16053">
                  <c:v>22.098177413138099</c:v>
                </c:pt>
                <c:pt idx="16054">
                  <c:v>22.099553989317801</c:v>
                </c:pt>
                <c:pt idx="16055">
                  <c:v>22.100930565497499</c:v>
                </c:pt>
                <c:pt idx="16056">
                  <c:v>22.102307141677201</c:v>
                </c:pt>
                <c:pt idx="16057">
                  <c:v>22.103683717856999</c:v>
                </c:pt>
                <c:pt idx="16058">
                  <c:v>22.105060294036701</c:v>
                </c:pt>
                <c:pt idx="16059">
                  <c:v>22.106436870216399</c:v>
                </c:pt>
                <c:pt idx="16060">
                  <c:v>22.107813446396101</c:v>
                </c:pt>
                <c:pt idx="16061">
                  <c:v>22.109190022575898</c:v>
                </c:pt>
                <c:pt idx="16062">
                  <c:v>22.1105665987556</c:v>
                </c:pt>
                <c:pt idx="16063">
                  <c:v>22.111943174935298</c:v>
                </c:pt>
                <c:pt idx="16064">
                  <c:v>22.113319751115</c:v>
                </c:pt>
                <c:pt idx="16065">
                  <c:v>22.114696327294801</c:v>
                </c:pt>
                <c:pt idx="16066">
                  <c:v>22.1160729034745</c:v>
                </c:pt>
                <c:pt idx="16067">
                  <c:v>22.117449479654201</c:v>
                </c:pt>
                <c:pt idx="16068">
                  <c:v>22.1188260558339</c:v>
                </c:pt>
                <c:pt idx="16069">
                  <c:v>22.120202632013701</c:v>
                </c:pt>
                <c:pt idx="16070">
                  <c:v>22.121579208193399</c:v>
                </c:pt>
                <c:pt idx="16071">
                  <c:v>22.122955784373101</c:v>
                </c:pt>
                <c:pt idx="16072">
                  <c:v>22.124332360552799</c:v>
                </c:pt>
                <c:pt idx="16073">
                  <c:v>22.1257089367326</c:v>
                </c:pt>
                <c:pt idx="16074">
                  <c:v>22.127085512912299</c:v>
                </c:pt>
                <c:pt idx="16075">
                  <c:v>22.128462089092</c:v>
                </c:pt>
                <c:pt idx="16076">
                  <c:v>22.129838665271699</c:v>
                </c:pt>
                <c:pt idx="16077">
                  <c:v>22.1312152414515</c:v>
                </c:pt>
                <c:pt idx="16078">
                  <c:v>22.132591817631202</c:v>
                </c:pt>
                <c:pt idx="16079">
                  <c:v>22.1339683938109</c:v>
                </c:pt>
                <c:pt idx="16080">
                  <c:v>22.135344969990602</c:v>
                </c:pt>
                <c:pt idx="16081">
                  <c:v>22.136721546170399</c:v>
                </c:pt>
                <c:pt idx="16082">
                  <c:v>22.138098122350101</c:v>
                </c:pt>
                <c:pt idx="16083">
                  <c:v>22.139474698529799</c:v>
                </c:pt>
                <c:pt idx="16084">
                  <c:v>22.140851274709501</c:v>
                </c:pt>
                <c:pt idx="16085">
                  <c:v>22.142227850889299</c:v>
                </c:pt>
                <c:pt idx="16086">
                  <c:v>22.143604427069</c:v>
                </c:pt>
                <c:pt idx="16087">
                  <c:v>22.144981003248699</c:v>
                </c:pt>
                <c:pt idx="16088">
                  <c:v>22.1463575794285</c:v>
                </c:pt>
                <c:pt idx="16089">
                  <c:v>22.147734155608202</c:v>
                </c:pt>
                <c:pt idx="16090">
                  <c:v>22.1491107317879</c:v>
                </c:pt>
                <c:pt idx="16091">
                  <c:v>22.150487307967602</c:v>
                </c:pt>
                <c:pt idx="16092">
                  <c:v>22.151863884147399</c:v>
                </c:pt>
                <c:pt idx="16093">
                  <c:v>22.153240460327101</c:v>
                </c:pt>
                <c:pt idx="16094">
                  <c:v>22.154617036506799</c:v>
                </c:pt>
                <c:pt idx="16095">
                  <c:v>22.155993612686501</c:v>
                </c:pt>
                <c:pt idx="16096">
                  <c:v>22.157370188866299</c:v>
                </c:pt>
                <c:pt idx="16097">
                  <c:v>22.158746765046001</c:v>
                </c:pt>
                <c:pt idx="16098">
                  <c:v>22.160123341225699</c:v>
                </c:pt>
                <c:pt idx="16099">
                  <c:v>22.161499917405401</c:v>
                </c:pt>
                <c:pt idx="16100">
                  <c:v>22.162876493585198</c:v>
                </c:pt>
                <c:pt idx="16101">
                  <c:v>22.1642530697649</c:v>
                </c:pt>
                <c:pt idx="16102">
                  <c:v>22.165629645944598</c:v>
                </c:pt>
                <c:pt idx="16103">
                  <c:v>22.1670062221243</c:v>
                </c:pt>
                <c:pt idx="16104">
                  <c:v>22.168382798304101</c:v>
                </c:pt>
                <c:pt idx="16105">
                  <c:v>22.1697593744838</c:v>
                </c:pt>
                <c:pt idx="16106">
                  <c:v>22.171135950663501</c:v>
                </c:pt>
                <c:pt idx="16107">
                  <c:v>22.1725125268432</c:v>
                </c:pt>
                <c:pt idx="16108">
                  <c:v>22.173889103023001</c:v>
                </c:pt>
                <c:pt idx="16109">
                  <c:v>22.175265679202699</c:v>
                </c:pt>
                <c:pt idx="16110">
                  <c:v>22.176642255382401</c:v>
                </c:pt>
                <c:pt idx="16111">
                  <c:v>22.178018831562099</c:v>
                </c:pt>
                <c:pt idx="16112">
                  <c:v>22.1793954077419</c:v>
                </c:pt>
                <c:pt idx="16113">
                  <c:v>22.180771983921598</c:v>
                </c:pt>
                <c:pt idx="16114">
                  <c:v>22.1821485601013</c:v>
                </c:pt>
                <c:pt idx="16115">
                  <c:v>22.183525136280998</c:v>
                </c:pt>
                <c:pt idx="16116">
                  <c:v>22.1849017124608</c:v>
                </c:pt>
                <c:pt idx="16117">
                  <c:v>22.186278288640501</c:v>
                </c:pt>
                <c:pt idx="16118">
                  <c:v>22.1876548648202</c:v>
                </c:pt>
                <c:pt idx="16119">
                  <c:v>22.189031440999901</c:v>
                </c:pt>
                <c:pt idx="16120">
                  <c:v>22.190408017179699</c:v>
                </c:pt>
                <c:pt idx="16121">
                  <c:v>22.191784593359401</c:v>
                </c:pt>
                <c:pt idx="16122">
                  <c:v>22.193161169539099</c:v>
                </c:pt>
                <c:pt idx="16123">
                  <c:v>22.1945377457189</c:v>
                </c:pt>
                <c:pt idx="16124">
                  <c:v>22.195914321898599</c:v>
                </c:pt>
                <c:pt idx="16125">
                  <c:v>22.1972908980783</c:v>
                </c:pt>
                <c:pt idx="16126">
                  <c:v>22.198667474257999</c:v>
                </c:pt>
                <c:pt idx="16127">
                  <c:v>22.2000440504378</c:v>
                </c:pt>
                <c:pt idx="16128">
                  <c:v>22.201420626617502</c:v>
                </c:pt>
                <c:pt idx="16129">
                  <c:v>22.2027972027972</c:v>
                </c:pt>
                <c:pt idx="16130">
                  <c:v>22.204173778976902</c:v>
                </c:pt>
                <c:pt idx="16131">
                  <c:v>22.205550355156699</c:v>
                </c:pt>
                <c:pt idx="16132">
                  <c:v>22.206926931336401</c:v>
                </c:pt>
                <c:pt idx="16133">
                  <c:v>22.208303507516099</c:v>
                </c:pt>
                <c:pt idx="16134">
                  <c:v>22.209680083695801</c:v>
                </c:pt>
                <c:pt idx="16135">
                  <c:v>22.211056659875599</c:v>
                </c:pt>
                <c:pt idx="16136">
                  <c:v>22.212433236055301</c:v>
                </c:pt>
                <c:pt idx="16137">
                  <c:v>22.213809812234999</c:v>
                </c:pt>
                <c:pt idx="16138">
                  <c:v>22.215186388414701</c:v>
                </c:pt>
                <c:pt idx="16139">
                  <c:v>22.216562964594502</c:v>
                </c:pt>
                <c:pt idx="16140">
                  <c:v>22.2179395407742</c:v>
                </c:pt>
                <c:pt idx="16141">
                  <c:v>22.219316116953902</c:v>
                </c:pt>
                <c:pt idx="16142">
                  <c:v>22.2206926931336</c:v>
                </c:pt>
                <c:pt idx="16143">
                  <c:v>22.222069269313401</c:v>
                </c:pt>
                <c:pt idx="16144">
                  <c:v>22.223445845493099</c:v>
                </c:pt>
                <c:pt idx="16145">
                  <c:v>22.224822421672801</c:v>
                </c:pt>
                <c:pt idx="16146">
                  <c:v>22.226198997852499</c:v>
                </c:pt>
                <c:pt idx="16147">
                  <c:v>22.227575574032301</c:v>
                </c:pt>
                <c:pt idx="16148">
                  <c:v>22.228952150211999</c:v>
                </c:pt>
                <c:pt idx="16149">
                  <c:v>22.230328726391701</c:v>
                </c:pt>
                <c:pt idx="16150">
                  <c:v>22.231705302571498</c:v>
                </c:pt>
                <c:pt idx="16151">
                  <c:v>22.2330818787512</c:v>
                </c:pt>
                <c:pt idx="16152">
                  <c:v>22.234458454930898</c:v>
                </c:pt>
                <c:pt idx="16153">
                  <c:v>22.2358350311106</c:v>
                </c:pt>
                <c:pt idx="16154">
                  <c:v>22.237211607290401</c:v>
                </c:pt>
                <c:pt idx="16155">
                  <c:v>22.2385881834701</c:v>
                </c:pt>
                <c:pt idx="16156">
                  <c:v>22.239964759649801</c:v>
                </c:pt>
                <c:pt idx="16157">
                  <c:v>22.2413413358295</c:v>
                </c:pt>
                <c:pt idx="16158">
                  <c:v>22.242717912009301</c:v>
                </c:pt>
                <c:pt idx="16159">
                  <c:v>22.244094488188999</c:v>
                </c:pt>
                <c:pt idx="16160">
                  <c:v>22.245471064368701</c:v>
                </c:pt>
                <c:pt idx="16161">
                  <c:v>22.246847640548399</c:v>
                </c:pt>
                <c:pt idx="16162">
                  <c:v>22.2482242167282</c:v>
                </c:pt>
                <c:pt idx="16163">
                  <c:v>22.249600792907898</c:v>
                </c:pt>
                <c:pt idx="16164">
                  <c:v>22.2509773690876</c:v>
                </c:pt>
                <c:pt idx="16165">
                  <c:v>22.252353945267298</c:v>
                </c:pt>
                <c:pt idx="16166">
                  <c:v>22.2537305214471</c:v>
                </c:pt>
                <c:pt idx="16167">
                  <c:v>22.255107097626802</c:v>
                </c:pt>
                <c:pt idx="16168">
                  <c:v>22.2564836738065</c:v>
                </c:pt>
                <c:pt idx="16169">
                  <c:v>22.257860249986201</c:v>
                </c:pt>
                <c:pt idx="16170">
                  <c:v>22.259236826165999</c:v>
                </c:pt>
                <c:pt idx="16171">
                  <c:v>22.260613402345701</c:v>
                </c:pt>
                <c:pt idx="16172">
                  <c:v>22.261989978525399</c:v>
                </c:pt>
                <c:pt idx="16173">
                  <c:v>22.263366554705101</c:v>
                </c:pt>
                <c:pt idx="16174">
                  <c:v>22.264743130884899</c:v>
                </c:pt>
                <c:pt idx="16175">
                  <c:v>22.2661197070646</c:v>
                </c:pt>
                <c:pt idx="16176">
                  <c:v>22.267496283244299</c:v>
                </c:pt>
                <c:pt idx="16177">
                  <c:v>22.268872859424</c:v>
                </c:pt>
                <c:pt idx="16178">
                  <c:v>22.270249435603802</c:v>
                </c:pt>
                <c:pt idx="16179">
                  <c:v>22.2716260117835</c:v>
                </c:pt>
                <c:pt idx="16180">
                  <c:v>22.273002587963202</c:v>
                </c:pt>
                <c:pt idx="16181">
                  <c:v>22.274379164142999</c:v>
                </c:pt>
                <c:pt idx="16182">
                  <c:v>22.275755740322701</c:v>
                </c:pt>
                <c:pt idx="16183">
                  <c:v>22.277132316502399</c:v>
                </c:pt>
                <c:pt idx="16184">
                  <c:v>22.278508892682101</c:v>
                </c:pt>
                <c:pt idx="16185">
                  <c:v>22.279885468861899</c:v>
                </c:pt>
                <c:pt idx="16186">
                  <c:v>22.281262045041601</c:v>
                </c:pt>
                <c:pt idx="16187">
                  <c:v>22.282638621221299</c:v>
                </c:pt>
                <c:pt idx="16188">
                  <c:v>22.284015197401001</c:v>
                </c:pt>
                <c:pt idx="16189">
                  <c:v>22.285391773580798</c:v>
                </c:pt>
                <c:pt idx="16190">
                  <c:v>22.2867683497605</c:v>
                </c:pt>
                <c:pt idx="16191">
                  <c:v>22.288144925940198</c:v>
                </c:pt>
                <c:pt idx="16192">
                  <c:v>22.2895215021199</c:v>
                </c:pt>
                <c:pt idx="16193">
                  <c:v>22.290898078299701</c:v>
                </c:pt>
                <c:pt idx="16194">
                  <c:v>22.292274654479399</c:v>
                </c:pt>
                <c:pt idx="16195">
                  <c:v>22.293651230659101</c:v>
                </c:pt>
                <c:pt idx="16196">
                  <c:v>22.295027806838799</c:v>
                </c:pt>
                <c:pt idx="16197">
                  <c:v>22.296404383018601</c:v>
                </c:pt>
                <c:pt idx="16198">
                  <c:v>22.297780959198299</c:v>
                </c:pt>
                <c:pt idx="16199">
                  <c:v>22.299157535378001</c:v>
                </c:pt>
                <c:pt idx="16200">
                  <c:v>22.300534111557699</c:v>
                </c:pt>
                <c:pt idx="16201">
                  <c:v>22.3019106877375</c:v>
                </c:pt>
                <c:pt idx="16202">
                  <c:v>22.303287263917198</c:v>
                </c:pt>
                <c:pt idx="16203">
                  <c:v>22.3046638400969</c:v>
                </c:pt>
                <c:pt idx="16204">
                  <c:v>22.306040416276598</c:v>
                </c:pt>
                <c:pt idx="16205">
                  <c:v>22.3074169924564</c:v>
                </c:pt>
                <c:pt idx="16206">
                  <c:v>22.308793568636101</c:v>
                </c:pt>
                <c:pt idx="16207">
                  <c:v>22.3101701448158</c:v>
                </c:pt>
                <c:pt idx="16208">
                  <c:v>22.311546720995501</c:v>
                </c:pt>
                <c:pt idx="16209">
                  <c:v>22.312923297175299</c:v>
                </c:pt>
                <c:pt idx="16210">
                  <c:v>22.314299873355001</c:v>
                </c:pt>
                <c:pt idx="16211">
                  <c:v>22.315676449534699</c:v>
                </c:pt>
                <c:pt idx="16212">
                  <c:v>22.3170530257145</c:v>
                </c:pt>
                <c:pt idx="16213">
                  <c:v>22.318429601894199</c:v>
                </c:pt>
                <c:pt idx="16214">
                  <c:v>22.3198061780739</c:v>
                </c:pt>
                <c:pt idx="16215">
                  <c:v>22.321182754253599</c:v>
                </c:pt>
                <c:pt idx="16216">
                  <c:v>22.3225593304334</c:v>
                </c:pt>
                <c:pt idx="16217">
                  <c:v>22.323935906613102</c:v>
                </c:pt>
                <c:pt idx="16218">
                  <c:v>22.3253124827928</c:v>
                </c:pt>
                <c:pt idx="16219">
                  <c:v>22.326689058972502</c:v>
                </c:pt>
                <c:pt idx="16220">
                  <c:v>22.328065635152299</c:v>
                </c:pt>
                <c:pt idx="16221">
                  <c:v>22.329442211332001</c:v>
                </c:pt>
                <c:pt idx="16222">
                  <c:v>22.330818787511699</c:v>
                </c:pt>
                <c:pt idx="16223">
                  <c:v>22.332195363691401</c:v>
                </c:pt>
                <c:pt idx="16224">
                  <c:v>22.333571939871199</c:v>
                </c:pt>
                <c:pt idx="16225">
                  <c:v>22.3349485160509</c:v>
                </c:pt>
                <c:pt idx="16226">
                  <c:v>22.336325092230599</c:v>
                </c:pt>
                <c:pt idx="16227">
                  <c:v>22.3377016684103</c:v>
                </c:pt>
                <c:pt idx="16228">
                  <c:v>22.339078244590102</c:v>
                </c:pt>
                <c:pt idx="16229">
                  <c:v>22.3404548207698</c:v>
                </c:pt>
                <c:pt idx="16230">
                  <c:v>22.341831396949502</c:v>
                </c:pt>
                <c:pt idx="16231">
                  <c:v>22.3432079731292</c:v>
                </c:pt>
                <c:pt idx="16232">
                  <c:v>22.344584549309001</c:v>
                </c:pt>
                <c:pt idx="16233">
                  <c:v>22.345961125488699</c:v>
                </c:pt>
                <c:pt idx="16234">
                  <c:v>22.347337701668401</c:v>
                </c:pt>
                <c:pt idx="16235">
                  <c:v>22.348714277848099</c:v>
                </c:pt>
                <c:pt idx="16236">
                  <c:v>22.350090854027901</c:v>
                </c:pt>
                <c:pt idx="16237">
                  <c:v>22.351467430207599</c:v>
                </c:pt>
                <c:pt idx="16238">
                  <c:v>22.352844006387301</c:v>
                </c:pt>
                <c:pt idx="16239">
                  <c:v>22.354220582566999</c:v>
                </c:pt>
                <c:pt idx="16240">
                  <c:v>22.3555971587468</c:v>
                </c:pt>
                <c:pt idx="16241">
                  <c:v>22.356973734926498</c:v>
                </c:pt>
                <c:pt idx="16242">
                  <c:v>22.3583503111062</c:v>
                </c:pt>
                <c:pt idx="16243">
                  <c:v>22.359726887285898</c:v>
                </c:pt>
                <c:pt idx="16244">
                  <c:v>22.3611034634657</c:v>
                </c:pt>
                <c:pt idx="16245">
                  <c:v>22.362480039645401</c:v>
                </c:pt>
                <c:pt idx="16246">
                  <c:v>22.3638566158251</c:v>
                </c:pt>
                <c:pt idx="16247">
                  <c:v>22.365233192004901</c:v>
                </c:pt>
                <c:pt idx="16248">
                  <c:v>22.366609768184599</c:v>
                </c:pt>
                <c:pt idx="16249">
                  <c:v>22.367986344364301</c:v>
                </c:pt>
                <c:pt idx="16250">
                  <c:v>22.369362920543999</c:v>
                </c:pt>
                <c:pt idx="16251">
                  <c:v>22.3707394967238</c:v>
                </c:pt>
                <c:pt idx="16252">
                  <c:v>22.372116072903498</c:v>
                </c:pt>
                <c:pt idx="16253">
                  <c:v>22.3734926490832</c:v>
                </c:pt>
                <c:pt idx="16254">
                  <c:v>22.374869225262898</c:v>
                </c:pt>
                <c:pt idx="16255">
                  <c:v>22.3762458014427</c:v>
                </c:pt>
                <c:pt idx="16256">
                  <c:v>22.377622377622401</c:v>
                </c:pt>
                <c:pt idx="16257">
                  <c:v>22.3789989538021</c:v>
                </c:pt>
                <c:pt idx="16258">
                  <c:v>22.380375529981801</c:v>
                </c:pt>
                <c:pt idx="16259">
                  <c:v>22.381752106161599</c:v>
                </c:pt>
                <c:pt idx="16260">
                  <c:v>22.383128682341301</c:v>
                </c:pt>
                <c:pt idx="16261">
                  <c:v>22.384505258520999</c:v>
                </c:pt>
                <c:pt idx="16262">
                  <c:v>22.385881834700701</c:v>
                </c:pt>
                <c:pt idx="16263">
                  <c:v>22.387258410880499</c:v>
                </c:pt>
                <c:pt idx="16264">
                  <c:v>22.3886349870602</c:v>
                </c:pt>
                <c:pt idx="16265">
                  <c:v>22.390011563239899</c:v>
                </c:pt>
                <c:pt idx="16266">
                  <c:v>22.3913881394196</c:v>
                </c:pt>
                <c:pt idx="16267">
                  <c:v>22.392764715599402</c:v>
                </c:pt>
                <c:pt idx="16268">
                  <c:v>22.3941412917791</c:v>
                </c:pt>
                <c:pt idx="16269">
                  <c:v>22.395517867958802</c:v>
                </c:pt>
                <c:pt idx="16270">
                  <c:v>22.3968944441385</c:v>
                </c:pt>
                <c:pt idx="16271">
                  <c:v>22.398271020318301</c:v>
                </c:pt>
                <c:pt idx="16272">
                  <c:v>22.399647596497999</c:v>
                </c:pt>
                <c:pt idx="16273">
                  <c:v>22.401024172677701</c:v>
                </c:pt>
                <c:pt idx="16274">
                  <c:v>22.402400748857399</c:v>
                </c:pt>
                <c:pt idx="16275">
                  <c:v>22.403777325037201</c:v>
                </c:pt>
                <c:pt idx="16276">
                  <c:v>22.405153901216899</c:v>
                </c:pt>
                <c:pt idx="16277">
                  <c:v>22.406530477396601</c:v>
                </c:pt>
                <c:pt idx="16278">
                  <c:v>22.407907053576398</c:v>
                </c:pt>
                <c:pt idx="16279">
                  <c:v>22.4092836297561</c:v>
                </c:pt>
                <c:pt idx="16280">
                  <c:v>22.410660205935802</c:v>
                </c:pt>
                <c:pt idx="16281">
                  <c:v>22.4120367821155</c:v>
                </c:pt>
                <c:pt idx="16282">
                  <c:v>22.413413358295301</c:v>
                </c:pt>
                <c:pt idx="16283">
                  <c:v>22.414789934474999</c:v>
                </c:pt>
                <c:pt idx="16284">
                  <c:v>22.416166510654701</c:v>
                </c:pt>
                <c:pt idx="16285">
                  <c:v>22.417543086834399</c:v>
                </c:pt>
                <c:pt idx="16286">
                  <c:v>22.418919663014201</c:v>
                </c:pt>
                <c:pt idx="16287">
                  <c:v>22.420296239193899</c:v>
                </c:pt>
                <c:pt idx="16288">
                  <c:v>22.421672815373601</c:v>
                </c:pt>
                <c:pt idx="16289">
                  <c:v>22.423049391553299</c:v>
                </c:pt>
                <c:pt idx="16290">
                  <c:v>22.4244259677331</c:v>
                </c:pt>
                <c:pt idx="16291">
                  <c:v>22.425802543912798</c:v>
                </c:pt>
                <c:pt idx="16292">
                  <c:v>22.4271791200925</c:v>
                </c:pt>
                <c:pt idx="16293">
                  <c:v>22.428555696272198</c:v>
                </c:pt>
                <c:pt idx="16294">
                  <c:v>22.429932272452</c:v>
                </c:pt>
                <c:pt idx="16295">
                  <c:v>22.431308848631701</c:v>
                </c:pt>
                <c:pt idx="16296">
                  <c:v>22.4326854248114</c:v>
                </c:pt>
                <c:pt idx="16297">
                  <c:v>22.434062000991101</c:v>
                </c:pt>
                <c:pt idx="16298">
                  <c:v>22.435438577170899</c:v>
                </c:pt>
                <c:pt idx="16299">
                  <c:v>22.436815153350601</c:v>
                </c:pt>
                <c:pt idx="16300">
                  <c:v>22.438191729530299</c:v>
                </c:pt>
                <c:pt idx="16301">
                  <c:v>22.439568305710001</c:v>
                </c:pt>
                <c:pt idx="16302">
                  <c:v>22.440944881889799</c:v>
                </c:pt>
                <c:pt idx="16303">
                  <c:v>22.4423214580695</c:v>
                </c:pt>
                <c:pt idx="16304">
                  <c:v>22.443698034249199</c:v>
                </c:pt>
                <c:pt idx="16305">
                  <c:v>22.4450746104289</c:v>
                </c:pt>
                <c:pt idx="16306">
                  <c:v>22.446451186608702</c:v>
                </c:pt>
                <c:pt idx="16307">
                  <c:v>22.4478277627884</c:v>
                </c:pt>
                <c:pt idx="16308">
                  <c:v>22.449204338968102</c:v>
                </c:pt>
                <c:pt idx="16309">
                  <c:v>22.450580915147899</c:v>
                </c:pt>
                <c:pt idx="16310">
                  <c:v>22.451957491327601</c:v>
                </c:pt>
                <c:pt idx="16311">
                  <c:v>22.453334067507299</c:v>
                </c:pt>
                <c:pt idx="16312">
                  <c:v>22.454710643687001</c:v>
                </c:pt>
                <c:pt idx="16313">
                  <c:v>22.456087219866799</c:v>
                </c:pt>
                <c:pt idx="16314">
                  <c:v>22.4574637960465</c:v>
                </c:pt>
                <c:pt idx="16315">
                  <c:v>22.458840372226199</c:v>
                </c:pt>
                <c:pt idx="16316">
                  <c:v>22.4602169484059</c:v>
                </c:pt>
                <c:pt idx="16317">
                  <c:v>22.461593524585702</c:v>
                </c:pt>
                <c:pt idx="16318">
                  <c:v>22.4629701007654</c:v>
                </c:pt>
                <c:pt idx="16319">
                  <c:v>22.464346676945102</c:v>
                </c:pt>
                <c:pt idx="16320">
                  <c:v>22.4657232531248</c:v>
                </c:pt>
                <c:pt idx="16321">
                  <c:v>22.467099829304601</c:v>
                </c:pt>
                <c:pt idx="16322">
                  <c:v>22.468476405484299</c:v>
                </c:pt>
                <c:pt idx="16323">
                  <c:v>22.469852981664001</c:v>
                </c:pt>
                <c:pt idx="16324">
                  <c:v>22.471229557843699</c:v>
                </c:pt>
                <c:pt idx="16325">
                  <c:v>22.472606134023501</c:v>
                </c:pt>
                <c:pt idx="16326">
                  <c:v>22.473982710203199</c:v>
                </c:pt>
                <c:pt idx="16327">
                  <c:v>22.475359286382901</c:v>
                </c:pt>
                <c:pt idx="16328">
                  <c:v>22.476735862562599</c:v>
                </c:pt>
                <c:pt idx="16329">
                  <c:v>22.4781124387424</c:v>
                </c:pt>
                <c:pt idx="16330">
                  <c:v>22.479489014922098</c:v>
                </c:pt>
                <c:pt idx="16331">
                  <c:v>22.4808655911018</c:v>
                </c:pt>
                <c:pt idx="16332">
                  <c:v>22.482242167281498</c:v>
                </c:pt>
                <c:pt idx="16333">
                  <c:v>22.4836187434613</c:v>
                </c:pt>
                <c:pt idx="16334">
                  <c:v>22.484995319641001</c:v>
                </c:pt>
                <c:pt idx="16335">
                  <c:v>22.4863718958207</c:v>
                </c:pt>
                <c:pt idx="16336">
                  <c:v>22.487748472000401</c:v>
                </c:pt>
                <c:pt idx="16337">
                  <c:v>22.489125048180199</c:v>
                </c:pt>
                <c:pt idx="16338">
                  <c:v>22.490501624359901</c:v>
                </c:pt>
                <c:pt idx="16339">
                  <c:v>22.491878200539599</c:v>
                </c:pt>
                <c:pt idx="16340">
                  <c:v>22.493254776719301</c:v>
                </c:pt>
                <c:pt idx="16341">
                  <c:v>22.494631352899098</c:v>
                </c:pt>
                <c:pt idx="16342">
                  <c:v>22.4960079290788</c:v>
                </c:pt>
                <c:pt idx="16343">
                  <c:v>22.497384505258498</c:v>
                </c:pt>
                <c:pt idx="16344">
                  <c:v>22.4987610814383</c:v>
                </c:pt>
                <c:pt idx="16345">
                  <c:v>22.500137657618001</c:v>
                </c:pt>
                <c:pt idx="16346">
                  <c:v>22.5015142337977</c:v>
                </c:pt>
                <c:pt idx="16347">
                  <c:v>22.502890809977401</c:v>
                </c:pt>
                <c:pt idx="16348">
                  <c:v>22.504267386157199</c:v>
                </c:pt>
                <c:pt idx="16349">
                  <c:v>22.505643962336901</c:v>
                </c:pt>
                <c:pt idx="16350">
                  <c:v>22.507020538516599</c:v>
                </c:pt>
                <c:pt idx="16351">
                  <c:v>22.508397114696301</c:v>
                </c:pt>
                <c:pt idx="16352">
                  <c:v>22.509773690876099</c:v>
                </c:pt>
                <c:pt idx="16353">
                  <c:v>22.5111502670558</c:v>
                </c:pt>
                <c:pt idx="16354">
                  <c:v>22.512526843235499</c:v>
                </c:pt>
                <c:pt idx="16355">
                  <c:v>22.5139034194152</c:v>
                </c:pt>
                <c:pt idx="16356">
                  <c:v>22.515279995595002</c:v>
                </c:pt>
                <c:pt idx="16357">
                  <c:v>22.5166565717747</c:v>
                </c:pt>
                <c:pt idx="16358">
                  <c:v>22.518033147954402</c:v>
                </c:pt>
                <c:pt idx="16359">
                  <c:v>22.5194097241341</c:v>
                </c:pt>
                <c:pt idx="16360">
                  <c:v>22.520786300313901</c:v>
                </c:pt>
                <c:pt idx="16361">
                  <c:v>22.522162876493599</c:v>
                </c:pt>
                <c:pt idx="16362">
                  <c:v>22.523539452673301</c:v>
                </c:pt>
                <c:pt idx="16363">
                  <c:v>22.524916028852999</c:v>
                </c:pt>
                <c:pt idx="16364">
                  <c:v>22.526292605032801</c:v>
                </c:pt>
                <c:pt idx="16365">
                  <c:v>22.527669181212499</c:v>
                </c:pt>
                <c:pt idx="16366">
                  <c:v>22.5290457573922</c:v>
                </c:pt>
                <c:pt idx="16367">
                  <c:v>22.530422333571899</c:v>
                </c:pt>
                <c:pt idx="16368">
                  <c:v>22.5317989097517</c:v>
                </c:pt>
                <c:pt idx="16369">
                  <c:v>22.533175485931402</c:v>
                </c:pt>
                <c:pt idx="16370">
                  <c:v>22.5345520621111</c:v>
                </c:pt>
                <c:pt idx="16371">
                  <c:v>22.535928638290802</c:v>
                </c:pt>
                <c:pt idx="16372">
                  <c:v>22.537305214470599</c:v>
                </c:pt>
                <c:pt idx="16373">
                  <c:v>22.538681790650301</c:v>
                </c:pt>
                <c:pt idx="16374">
                  <c:v>22.540058366829999</c:v>
                </c:pt>
                <c:pt idx="16375">
                  <c:v>22.541434943009701</c:v>
                </c:pt>
                <c:pt idx="16376">
                  <c:v>22.542811519189499</c:v>
                </c:pt>
                <c:pt idx="16377">
                  <c:v>22.544188095369201</c:v>
                </c:pt>
                <c:pt idx="16378">
                  <c:v>22.545564671548899</c:v>
                </c:pt>
                <c:pt idx="16379">
                  <c:v>22.5469412477287</c:v>
                </c:pt>
                <c:pt idx="16380">
                  <c:v>22.548317823908398</c:v>
                </c:pt>
                <c:pt idx="16381">
                  <c:v>22.5496944000881</c:v>
                </c:pt>
                <c:pt idx="16382">
                  <c:v>22.551070976267798</c:v>
                </c:pt>
                <c:pt idx="16383">
                  <c:v>22.5524475524476</c:v>
                </c:pt>
                <c:pt idx="16384">
                  <c:v>22.553824128627301</c:v>
                </c:pt>
                <c:pt idx="16385">
                  <c:v>22.555200704807</c:v>
                </c:pt>
                <c:pt idx="16386">
                  <c:v>22.556577280986701</c:v>
                </c:pt>
                <c:pt idx="16387">
                  <c:v>22.557953857166499</c:v>
                </c:pt>
                <c:pt idx="16388">
                  <c:v>22.559330433346201</c:v>
                </c:pt>
                <c:pt idx="16389">
                  <c:v>22.560707009525899</c:v>
                </c:pt>
                <c:pt idx="16390">
                  <c:v>22.562083585705601</c:v>
                </c:pt>
                <c:pt idx="16391">
                  <c:v>22.563460161885398</c:v>
                </c:pt>
                <c:pt idx="16392">
                  <c:v>22.5648367380651</c:v>
                </c:pt>
                <c:pt idx="16393">
                  <c:v>22.566213314244798</c:v>
                </c:pt>
                <c:pt idx="16394">
                  <c:v>22.5675898904245</c:v>
                </c:pt>
                <c:pt idx="16395">
                  <c:v>22.568966466604302</c:v>
                </c:pt>
                <c:pt idx="16396">
                  <c:v>22.570343042784</c:v>
                </c:pt>
                <c:pt idx="16397">
                  <c:v>22.571719618963701</c:v>
                </c:pt>
                <c:pt idx="16398">
                  <c:v>22.5730961951434</c:v>
                </c:pt>
                <c:pt idx="16399">
                  <c:v>22.574472771323201</c:v>
                </c:pt>
                <c:pt idx="16400">
                  <c:v>22.575849347502899</c:v>
                </c:pt>
                <c:pt idx="16401">
                  <c:v>22.577225923682601</c:v>
                </c:pt>
                <c:pt idx="16402">
                  <c:v>22.578602499862399</c:v>
                </c:pt>
                <c:pt idx="16403">
                  <c:v>22.5799790760421</c:v>
                </c:pt>
                <c:pt idx="16404">
                  <c:v>22.581355652221799</c:v>
                </c:pt>
                <c:pt idx="16405">
                  <c:v>22.5827322284015</c:v>
                </c:pt>
                <c:pt idx="16406">
                  <c:v>22.584108804581302</c:v>
                </c:pt>
                <c:pt idx="16407">
                  <c:v>22.585485380761</c:v>
                </c:pt>
                <c:pt idx="16408">
                  <c:v>22.586861956940702</c:v>
                </c:pt>
                <c:pt idx="16409">
                  <c:v>22.5882385331204</c:v>
                </c:pt>
                <c:pt idx="16410">
                  <c:v>22.589615109300201</c:v>
                </c:pt>
                <c:pt idx="16411">
                  <c:v>22.590991685479899</c:v>
                </c:pt>
                <c:pt idx="16412">
                  <c:v>22.592368261659601</c:v>
                </c:pt>
                <c:pt idx="16413">
                  <c:v>22.593744837839299</c:v>
                </c:pt>
                <c:pt idx="16414">
                  <c:v>22.595121414019101</c:v>
                </c:pt>
                <c:pt idx="16415">
                  <c:v>22.596497990198799</c:v>
                </c:pt>
                <c:pt idx="16416">
                  <c:v>22.597874566378501</c:v>
                </c:pt>
                <c:pt idx="16417">
                  <c:v>22.599251142558199</c:v>
                </c:pt>
                <c:pt idx="16418">
                  <c:v>22.600627718738</c:v>
                </c:pt>
                <c:pt idx="16419">
                  <c:v>22.602004294917698</c:v>
                </c:pt>
                <c:pt idx="16420">
                  <c:v>22.6033808710974</c:v>
                </c:pt>
                <c:pt idx="16421">
                  <c:v>22.604757447277098</c:v>
                </c:pt>
                <c:pt idx="16422">
                  <c:v>22.606134023456899</c:v>
                </c:pt>
                <c:pt idx="16423">
                  <c:v>22.607510599636601</c:v>
                </c:pt>
                <c:pt idx="16424">
                  <c:v>22.608887175816299</c:v>
                </c:pt>
                <c:pt idx="16425">
                  <c:v>22.610263751996001</c:v>
                </c:pt>
                <c:pt idx="16426">
                  <c:v>22.611640328175799</c:v>
                </c:pt>
                <c:pt idx="16427">
                  <c:v>22.613016904355501</c:v>
                </c:pt>
                <c:pt idx="16428">
                  <c:v>22.614393480535199</c:v>
                </c:pt>
                <c:pt idx="16429">
                  <c:v>22.615770056714901</c:v>
                </c:pt>
                <c:pt idx="16430">
                  <c:v>22.617146632894698</c:v>
                </c:pt>
                <c:pt idx="16431">
                  <c:v>22.6185232090744</c:v>
                </c:pt>
                <c:pt idx="16432">
                  <c:v>22.619899785254098</c:v>
                </c:pt>
                <c:pt idx="16433">
                  <c:v>22.6212763614338</c:v>
                </c:pt>
                <c:pt idx="16434">
                  <c:v>22.622652937613601</c:v>
                </c:pt>
                <c:pt idx="16435">
                  <c:v>22.6240295137933</c:v>
                </c:pt>
                <c:pt idx="16436">
                  <c:v>22.625406089973001</c:v>
                </c:pt>
                <c:pt idx="16437">
                  <c:v>22.626782666152799</c:v>
                </c:pt>
                <c:pt idx="16438">
                  <c:v>22.628159242332501</c:v>
                </c:pt>
                <c:pt idx="16439">
                  <c:v>22.629535818512199</c:v>
                </c:pt>
                <c:pt idx="16440">
                  <c:v>22.630912394691901</c:v>
                </c:pt>
                <c:pt idx="16441">
                  <c:v>22.632288970871699</c:v>
                </c:pt>
                <c:pt idx="16442">
                  <c:v>22.6336655470514</c:v>
                </c:pt>
                <c:pt idx="16443">
                  <c:v>22.635042123231099</c:v>
                </c:pt>
                <c:pt idx="16444">
                  <c:v>22.6364186994108</c:v>
                </c:pt>
                <c:pt idx="16445">
                  <c:v>22.637795275590602</c:v>
                </c:pt>
                <c:pt idx="16446">
                  <c:v>22.6391718517703</c:v>
                </c:pt>
                <c:pt idx="16447">
                  <c:v>22.640548427950002</c:v>
                </c:pt>
                <c:pt idx="16448">
                  <c:v>22.6419250041297</c:v>
                </c:pt>
                <c:pt idx="16449">
                  <c:v>22.643301580309501</c:v>
                </c:pt>
                <c:pt idx="16450">
                  <c:v>22.644678156489199</c:v>
                </c:pt>
                <c:pt idx="16451">
                  <c:v>22.646054732668901</c:v>
                </c:pt>
                <c:pt idx="16452">
                  <c:v>22.647431308848599</c:v>
                </c:pt>
                <c:pt idx="16453">
                  <c:v>22.6488078850284</c:v>
                </c:pt>
                <c:pt idx="16454">
                  <c:v>22.650184461208099</c:v>
                </c:pt>
                <c:pt idx="16455">
                  <c:v>22.6515610373878</c:v>
                </c:pt>
                <c:pt idx="16456">
                  <c:v>22.652937613567499</c:v>
                </c:pt>
                <c:pt idx="16457">
                  <c:v>22.6543141897473</c:v>
                </c:pt>
                <c:pt idx="16458">
                  <c:v>22.655690765927002</c:v>
                </c:pt>
                <c:pt idx="16459">
                  <c:v>22.6570673421067</c:v>
                </c:pt>
                <c:pt idx="16460">
                  <c:v>22.658443918286402</c:v>
                </c:pt>
                <c:pt idx="16461">
                  <c:v>22.659820494466199</c:v>
                </c:pt>
                <c:pt idx="16462">
                  <c:v>22.661197070645901</c:v>
                </c:pt>
                <c:pt idx="16463">
                  <c:v>22.662573646825599</c:v>
                </c:pt>
                <c:pt idx="16464">
                  <c:v>22.663950223005301</c:v>
                </c:pt>
                <c:pt idx="16465">
                  <c:v>22.665326799185099</c:v>
                </c:pt>
                <c:pt idx="16466">
                  <c:v>22.666703375364801</c:v>
                </c:pt>
                <c:pt idx="16467">
                  <c:v>22.668079951544499</c:v>
                </c:pt>
                <c:pt idx="16468">
                  <c:v>22.6694565277243</c:v>
                </c:pt>
                <c:pt idx="16469">
                  <c:v>22.670833103903998</c:v>
                </c:pt>
                <c:pt idx="16470">
                  <c:v>22.6722096800837</c:v>
                </c:pt>
                <c:pt idx="16471">
                  <c:v>22.673586256263398</c:v>
                </c:pt>
                <c:pt idx="16472">
                  <c:v>22.6749628324432</c:v>
                </c:pt>
                <c:pt idx="16473">
                  <c:v>22.676339408622901</c:v>
                </c:pt>
                <c:pt idx="16474">
                  <c:v>22.6777159848026</c:v>
                </c:pt>
                <c:pt idx="16475">
                  <c:v>22.679092560982301</c:v>
                </c:pt>
                <c:pt idx="16476">
                  <c:v>22.680469137162099</c:v>
                </c:pt>
                <c:pt idx="16477">
                  <c:v>22.681845713341801</c:v>
                </c:pt>
                <c:pt idx="16478">
                  <c:v>22.683222289521499</c:v>
                </c:pt>
                <c:pt idx="16479">
                  <c:v>22.684598865701201</c:v>
                </c:pt>
                <c:pt idx="16480">
                  <c:v>22.685975441880998</c:v>
                </c:pt>
                <c:pt idx="16481">
                  <c:v>22.6873520180607</c:v>
                </c:pt>
                <c:pt idx="16482">
                  <c:v>22.688728594240398</c:v>
                </c:pt>
                <c:pt idx="16483">
                  <c:v>22.6901051704201</c:v>
                </c:pt>
                <c:pt idx="16484">
                  <c:v>22.691481746599901</c:v>
                </c:pt>
                <c:pt idx="16485">
                  <c:v>22.6928583227796</c:v>
                </c:pt>
                <c:pt idx="16486">
                  <c:v>22.694234898959301</c:v>
                </c:pt>
                <c:pt idx="16487">
                  <c:v>22.695611475139</c:v>
                </c:pt>
                <c:pt idx="16488">
                  <c:v>22.696988051318801</c:v>
                </c:pt>
                <c:pt idx="16489">
                  <c:v>22.698364627498499</c:v>
                </c:pt>
                <c:pt idx="16490">
                  <c:v>22.699741203678201</c:v>
                </c:pt>
                <c:pt idx="16491">
                  <c:v>22.701117779857899</c:v>
                </c:pt>
                <c:pt idx="16492">
                  <c:v>22.7024943560377</c:v>
                </c:pt>
                <c:pt idx="16493">
                  <c:v>22.703870932217399</c:v>
                </c:pt>
                <c:pt idx="16494">
                  <c:v>22.7052475083971</c:v>
                </c:pt>
                <c:pt idx="16495">
                  <c:v>22.706624084576799</c:v>
                </c:pt>
                <c:pt idx="16496">
                  <c:v>22.7080006607566</c:v>
                </c:pt>
                <c:pt idx="16497">
                  <c:v>22.709377236936302</c:v>
                </c:pt>
                <c:pt idx="16498">
                  <c:v>22.710753813116</c:v>
                </c:pt>
                <c:pt idx="16499">
                  <c:v>22.712130389295702</c:v>
                </c:pt>
                <c:pt idx="16500">
                  <c:v>22.713506965475499</c:v>
                </c:pt>
                <c:pt idx="16501">
                  <c:v>22.714883541655201</c:v>
                </c:pt>
                <c:pt idx="16502">
                  <c:v>22.716260117834899</c:v>
                </c:pt>
                <c:pt idx="16503">
                  <c:v>22.717636694014701</c:v>
                </c:pt>
                <c:pt idx="16504">
                  <c:v>22.719013270194399</c:v>
                </c:pt>
                <c:pt idx="16505">
                  <c:v>22.720389846374101</c:v>
                </c:pt>
                <c:pt idx="16506">
                  <c:v>22.721766422553799</c:v>
                </c:pt>
                <c:pt idx="16507">
                  <c:v>22.7231429987336</c:v>
                </c:pt>
                <c:pt idx="16508">
                  <c:v>22.724519574913302</c:v>
                </c:pt>
                <c:pt idx="16509">
                  <c:v>22.725896151093</c:v>
                </c:pt>
                <c:pt idx="16510">
                  <c:v>22.727272727272702</c:v>
                </c:pt>
                <c:pt idx="16511">
                  <c:v>22.728649303452499</c:v>
                </c:pt>
                <c:pt idx="16512">
                  <c:v>22.730025879632201</c:v>
                </c:pt>
                <c:pt idx="16513">
                  <c:v>22.731402455811899</c:v>
                </c:pt>
                <c:pt idx="16514">
                  <c:v>22.732779031991601</c:v>
                </c:pt>
                <c:pt idx="16515">
                  <c:v>22.734155608171399</c:v>
                </c:pt>
                <c:pt idx="16516">
                  <c:v>22.735532184351101</c:v>
                </c:pt>
                <c:pt idx="16517">
                  <c:v>22.736908760530799</c:v>
                </c:pt>
                <c:pt idx="16518">
                  <c:v>22.738285336710501</c:v>
                </c:pt>
                <c:pt idx="16519">
                  <c:v>22.739661912890298</c:v>
                </c:pt>
                <c:pt idx="16520">
                  <c:v>22.74103848907</c:v>
                </c:pt>
                <c:pt idx="16521">
                  <c:v>22.742415065249698</c:v>
                </c:pt>
                <c:pt idx="16522">
                  <c:v>22.7437916414294</c:v>
                </c:pt>
                <c:pt idx="16523">
                  <c:v>22.745168217609201</c:v>
                </c:pt>
                <c:pt idx="16524">
                  <c:v>22.7465447937889</c:v>
                </c:pt>
                <c:pt idx="16525">
                  <c:v>22.747921369968601</c:v>
                </c:pt>
                <c:pt idx="16526">
                  <c:v>22.7492979461483</c:v>
                </c:pt>
                <c:pt idx="16527">
                  <c:v>22.750674522328101</c:v>
                </c:pt>
                <c:pt idx="16528">
                  <c:v>22.752051098507799</c:v>
                </c:pt>
                <c:pt idx="16529">
                  <c:v>22.753427674687501</c:v>
                </c:pt>
                <c:pt idx="16530">
                  <c:v>22.754804250867199</c:v>
                </c:pt>
                <c:pt idx="16531">
                  <c:v>22.756180827047</c:v>
                </c:pt>
                <c:pt idx="16532">
                  <c:v>22.757557403226699</c:v>
                </c:pt>
                <c:pt idx="16533">
                  <c:v>22.7589339794064</c:v>
                </c:pt>
                <c:pt idx="16534">
                  <c:v>22.760310555586202</c:v>
                </c:pt>
                <c:pt idx="16535">
                  <c:v>22.7616871317659</c:v>
                </c:pt>
                <c:pt idx="16536">
                  <c:v>22.763063707945602</c:v>
                </c:pt>
                <c:pt idx="16537">
                  <c:v>22.7644402841253</c:v>
                </c:pt>
                <c:pt idx="16538">
                  <c:v>22.765816860305101</c:v>
                </c:pt>
                <c:pt idx="16539">
                  <c:v>22.767193436484799</c:v>
                </c:pt>
                <c:pt idx="16540">
                  <c:v>22.768570012664501</c:v>
                </c:pt>
                <c:pt idx="16541">
                  <c:v>22.769946588844199</c:v>
                </c:pt>
                <c:pt idx="16542">
                  <c:v>22.771323165024</c:v>
                </c:pt>
                <c:pt idx="16543">
                  <c:v>22.772699741203699</c:v>
                </c:pt>
                <c:pt idx="16544">
                  <c:v>22.7740763173834</c:v>
                </c:pt>
                <c:pt idx="16545">
                  <c:v>22.775452893563099</c:v>
                </c:pt>
                <c:pt idx="16546">
                  <c:v>22.7768294697429</c:v>
                </c:pt>
                <c:pt idx="16547">
                  <c:v>22.778206045922602</c:v>
                </c:pt>
                <c:pt idx="16548">
                  <c:v>22.7795826221023</c:v>
                </c:pt>
                <c:pt idx="16549">
                  <c:v>22.780959198282002</c:v>
                </c:pt>
                <c:pt idx="16550">
                  <c:v>22.782335774461799</c:v>
                </c:pt>
                <c:pt idx="16551">
                  <c:v>22.783712350641501</c:v>
                </c:pt>
                <c:pt idx="16552">
                  <c:v>22.785088926821199</c:v>
                </c:pt>
                <c:pt idx="16553">
                  <c:v>22.786465503000901</c:v>
                </c:pt>
                <c:pt idx="16554">
                  <c:v>22.787842079180699</c:v>
                </c:pt>
                <c:pt idx="16555">
                  <c:v>22.789218655360401</c:v>
                </c:pt>
                <c:pt idx="16556">
                  <c:v>22.790595231540099</c:v>
                </c:pt>
                <c:pt idx="16557">
                  <c:v>22.791971807719801</c:v>
                </c:pt>
                <c:pt idx="16558">
                  <c:v>22.793348383899598</c:v>
                </c:pt>
                <c:pt idx="16559">
                  <c:v>22.7947249600793</c:v>
                </c:pt>
                <c:pt idx="16560">
                  <c:v>22.796101536258998</c:v>
                </c:pt>
                <c:pt idx="16561">
                  <c:v>22.7974781124387</c:v>
                </c:pt>
                <c:pt idx="16562">
                  <c:v>22.798854688618501</c:v>
                </c:pt>
                <c:pt idx="16563">
                  <c:v>22.8002312647982</c:v>
                </c:pt>
                <c:pt idx="16564">
                  <c:v>22.801607840977901</c:v>
                </c:pt>
                <c:pt idx="16565">
                  <c:v>22.802984417157699</c:v>
                </c:pt>
                <c:pt idx="16566">
                  <c:v>22.804360993337401</c:v>
                </c:pt>
                <c:pt idx="16567">
                  <c:v>22.805737569517099</c:v>
                </c:pt>
                <c:pt idx="16568">
                  <c:v>22.807114145696801</c:v>
                </c:pt>
                <c:pt idx="16569">
                  <c:v>22.808490721876598</c:v>
                </c:pt>
                <c:pt idx="16570">
                  <c:v>22.8098672980563</c:v>
                </c:pt>
                <c:pt idx="16571">
                  <c:v>22.811243874235998</c:v>
                </c:pt>
                <c:pt idx="16572">
                  <c:v>22.8126204504157</c:v>
                </c:pt>
                <c:pt idx="16573">
                  <c:v>22.813997026595501</c:v>
                </c:pt>
                <c:pt idx="16574">
                  <c:v>22.8153736027752</c:v>
                </c:pt>
                <c:pt idx="16575">
                  <c:v>22.816750178954901</c:v>
                </c:pt>
                <c:pt idx="16576">
                  <c:v>22.8181267551346</c:v>
                </c:pt>
                <c:pt idx="16577">
                  <c:v>22.819503331314401</c:v>
                </c:pt>
                <c:pt idx="16578">
                  <c:v>22.820879907494099</c:v>
                </c:pt>
                <c:pt idx="16579">
                  <c:v>22.822256483673801</c:v>
                </c:pt>
                <c:pt idx="16580">
                  <c:v>22.823633059853499</c:v>
                </c:pt>
                <c:pt idx="16581">
                  <c:v>22.8250096360333</c:v>
                </c:pt>
                <c:pt idx="16582">
                  <c:v>22.826386212212999</c:v>
                </c:pt>
                <c:pt idx="16583">
                  <c:v>22.8277627883927</c:v>
                </c:pt>
                <c:pt idx="16584">
                  <c:v>22.829139364572399</c:v>
                </c:pt>
                <c:pt idx="16585">
                  <c:v>22.8305159407522</c:v>
                </c:pt>
                <c:pt idx="16586">
                  <c:v>22.831892516931902</c:v>
                </c:pt>
                <c:pt idx="16587">
                  <c:v>22.8332690931116</c:v>
                </c:pt>
                <c:pt idx="16588">
                  <c:v>22.834645669291302</c:v>
                </c:pt>
                <c:pt idx="16589">
                  <c:v>22.836022245471099</c:v>
                </c:pt>
                <c:pt idx="16590">
                  <c:v>22.837398821650801</c:v>
                </c:pt>
                <c:pt idx="16591">
                  <c:v>22.838775397830499</c:v>
                </c:pt>
                <c:pt idx="16592">
                  <c:v>22.840151974010201</c:v>
                </c:pt>
                <c:pt idx="16593">
                  <c:v>22.841528550189999</c:v>
                </c:pt>
                <c:pt idx="16594">
                  <c:v>22.8429051263697</c:v>
                </c:pt>
                <c:pt idx="16595">
                  <c:v>22.844281702549399</c:v>
                </c:pt>
                <c:pt idx="16596">
                  <c:v>22.8456582787292</c:v>
                </c:pt>
                <c:pt idx="16597">
                  <c:v>22.847034854908902</c:v>
                </c:pt>
                <c:pt idx="16598">
                  <c:v>22.8484114310886</c:v>
                </c:pt>
                <c:pt idx="16599">
                  <c:v>22.849788007268302</c:v>
                </c:pt>
                <c:pt idx="16600">
                  <c:v>22.851164583448099</c:v>
                </c:pt>
                <c:pt idx="16601">
                  <c:v>22.852541159627801</c:v>
                </c:pt>
                <c:pt idx="16602">
                  <c:v>22.853917735807499</c:v>
                </c:pt>
                <c:pt idx="16603">
                  <c:v>22.855294311987201</c:v>
                </c:pt>
                <c:pt idx="16604">
                  <c:v>22.856670888166999</c:v>
                </c:pt>
                <c:pt idx="16605">
                  <c:v>22.858047464346701</c:v>
                </c:pt>
                <c:pt idx="16606">
                  <c:v>22.859424040526399</c:v>
                </c:pt>
                <c:pt idx="16607">
                  <c:v>22.860800616706101</c:v>
                </c:pt>
                <c:pt idx="16608">
                  <c:v>22.862177192885898</c:v>
                </c:pt>
                <c:pt idx="16609">
                  <c:v>22.8635537690656</c:v>
                </c:pt>
                <c:pt idx="16610">
                  <c:v>22.864930345245298</c:v>
                </c:pt>
                <c:pt idx="16611">
                  <c:v>22.866306921425</c:v>
                </c:pt>
                <c:pt idx="16612">
                  <c:v>22.867683497604801</c:v>
                </c:pt>
                <c:pt idx="16613">
                  <c:v>22.8690600737845</c:v>
                </c:pt>
                <c:pt idx="16614">
                  <c:v>22.870436649964201</c:v>
                </c:pt>
                <c:pt idx="16615">
                  <c:v>22.8718132261439</c:v>
                </c:pt>
                <c:pt idx="16616">
                  <c:v>22.873189802323701</c:v>
                </c:pt>
                <c:pt idx="16617">
                  <c:v>22.874566378503399</c:v>
                </c:pt>
                <c:pt idx="16618">
                  <c:v>22.875942954683101</c:v>
                </c:pt>
                <c:pt idx="16619">
                  <c:v>22.877319530862799</c:v>
                </c:pt>
                <c:pt idx="16620">
                  <c:v>22.8786961070426</c:v>
                </c:pt>
                <c:pt idx="16621">
                  <c:v>22.880072683222298</c:v>
                </c:pt>
                <c:pt idx="16622">
                  <c:v>22.881449259402</c:v>
                </c:pt>
                <c:pt idx="16623">
                  <c:v>22.882825835581698</c:v>
                </c:pt>
                <c:pt idx="16624">
                  <c:v>22.8842024117615</c:v>
                </c:pt>
                <c:pt idx="16625">
                  <c:v>22.885578987941201</c:v>
                </c:pt>
                <c:pt idx="16626">
                  <c:v>22.8869555641209</c:v>
                </c:pt>
                <c:pt idx="16627">
                  <c:v>22.888332140300701</c:v>
                </c:pt>
                <c:pt idx="16628">
                  <c:v>22.889708716480399</c:v>
                </c:pt>
                <c:pt idx="16629">
                  <c:v>22.891085292660101</c:v>
                </c:pt>
                <c:pt idx="16630">
                  <c:v>22.892461868839799</c:v>
                </c:pt>
                <c:pt idx="16631">
                  <c:v>22.8938384450196</c:v>
                </c:pt>
                <c:pt idx="16632">
                  <c:v>22.895215021199299</c:v>
                </c:pt>
                <c:pt idx="16633">
                  <c:v>22.896591597379</c:v>
                </c:pt>
                <c:pt idx="16634">
                  <c:v>22.897968173558699</c:v>
                </c:pt>
                <c:pt idx="16635">
                  <c:v>22.8993447497385</c:v>
                </c:pt>
                <c:pt idx="16636">
                  <c:v>22.900721325918202</c:v>
                </c:pt>
                <c:pt idx="16637">
                  <c:v>22.9020979020979</c:v>
                </c:pt>
                <c:pt idx="16638">
                  <c:v>22.903474478277602</c:v>
                </c:pt>
                <c:pt idx="16639">
                  <c:v>22.904851054457399</c:v>
                </c:pt>
                <c:pt idx="16640">
                  <c:v>22.906227630637101</c:v>
                </c:pt>
                <c:pt idx="16641">
                  <c:v>22.907604206816799</c:v>
                </c:pt>
                <c:pt idx="16642">
                  <c:v>22.908980782996501</c:v>
                </c:pt>
                <c:pt idx="16643">
                  <c:v>22.910357359176299</c:v>
                </c:pt>
                <c:pt idx="16644">
                  <c:v>22.911733935356001</c:v>
                </c:pt>
                <c:pt idx="16645">
                  <c:v>22.913110511535699</c:v>
                </c:pt>
                <c:pt idx="16646">
                  <c:v>22.914487087715401</c:v>
                </c:pt>
                <c:pt idx="16647">
                  <c:v>22.915863663895198</c:v>
                </c:pt>
                <c:pt idx="16648">
                  <c:v>22.9172402400749</c:v>
                </c:pt>
                <c:pt idx="16649">
                  <c:v>22.918616816254598</c:v>
                </c:pt>
                <c:pt idx="16650">
                  <c:v>22.9199933924343</c:v>
                </c:pt>
                <c:pt idx="16651">
                  <c:v>22.921369968614101</c:v>
                </c:pt>
                <c:pt idx="16652">
                  <c:v>22.922746544793799</c:v>
                </c:pt>
                <c:pt idx="16653">
                  <c:v>22.924123120973501</c:v>
                </c:pt>
                <c:pt idx="16654">
                  <c:v>22.925499697153199</c:v>
                </c:pt>
                <c:pt idx="16655">
                  <c:v>22.926876273333001</c:v>
                </c:pt>
                <c:pt idx="16656">
                  <c:v>22.928252849512699</c:v>
                </c:pt>
                <c:pt idx="16657">
                  <c:v>22.929629425692401</c:v>
                </c:pt>
                <c:pt idx="16658">
                  <c:v>22.931006001872198</c:v>
                </c:pt>
                <c:pt idx="16659">
                  <c:v>22.9323825780519</c:v>
                </c:pt>
                <c:pt idx="16660">
                  <c:v>22.933759154231598</c:v>
                </c:pt>
                <c:pt idx="16661">
                  <c:v>22.9351357304113</c:v>
                </c:pt>
                <c:pt idx="16662">
                  <c:v>22.936512306591101</c:v>
                </c:pt>
                <c:pt idx="16663">
                  <c:v>22.9378888827708</c:v>
                </c:pt>
                <c:pt idx="16664">
                  <c:v>22.939265458950501</c:v>
                </c:pt>
                <c:pt idx="16665">
                  <c:v>22.9406420351302</c:v>
                </c:pt>
                <c:pt idx="16666">
                  <c:v>22.942018611310001</c:v>
                </c:pt>
                <c:pt idx="16667">
                  <c:v>22.943395187489699</c:v>
                </c:pt>
                <c:pt idx="16668">
                  <c:v>22.944771763669401</c:v>
                </c:pt>
                <c:pt idx="16669">
                  <c:v>22.946148339849099</c:v>
                </c:pt>
                <c:pt idx="16670">
                  <c:v>22.9475249160289</c:v>
                </c:pt>
                <c:pt idx="16671">
                  <c:v>22.948901492208599</c:v>
                </c:pt>
                <c:pt idx="16672">
                  <c:v>22.9502780683883</c:v>
                </c:pt>
                <c:pt idx="16673">
                  <c:v>22.951654644567999</c:v>
                </c:pt>
                <c:pt idx="16674">
                  <c:v>22.9530312207478</c:v>
                </c:pt>
                <c:pt idx="16675">
                  <c:v>22.954407796927502</c:v>
                </c:pt>
                <c:pt idx="16676">
                  <c:v>22.9557843731072</c:v>
                </c:pt>
                <c:pt idx="16677">
                  <c:v>22.957160949286902</c:v>
                </c:pt>
                <c:pt idx="16678">
                  <c:v>22.958537525466699</c:v>
                </c:pt>
                <c:pt idx="16679">
                  <c:v>22.959914101646401</c:v>
                </c:pt>
                <c:pt idx="16680">
                  <c:v>22.961290677826099</c:v>
                </c:pt>
                <c:pt idx="16681">
                  <c:v>22.962667254005801</c:v>
                </c:pt>
                <c:pt idx="16682">
                  <c:v>22.964043830185599</c:v>
                </c:pt>
                <c:pt idx="16683">
                  <c:v>22.9654204063653</c:v>
                </c:pt>
                <c:pt idx="16684">
                  <c:v>22.966796982544999</c:v>
                </c:pt>
                <c:pt idx="16685">
                  <c:v>22.9681735587247</c:v>
                </c:pt>
                <c:pt idx="16686">
                  <c:v>22.969550134904502</c:v>
                </c:pt>
                <c:pt idx="16687">
                  <c:v>22.9709267110842</c:v>
                </c:pt>
                <c:pt idx="16688">
                  <c:v>22.972303287263902</c:v>
                </c:pt>
                <c:pt idx="16689">
                  <c:v>22.9736798634436</c:v>
                </c:pt>
                <c:pt idx="16690">
                  <c:v>22.975056439623401</c:v>
                </c:pt>
                <c:pt idx="16691">
                  <c:v>22.976433015803099</c:v>
                </c:pt>
                <c:pt idx="16692">
                  <c:v>22.977809591982801</c:v>
                </c:pt>
                <c:pt idx="16693">
                  <c:v>22.979186168162599</c:v>
                </c:pt>
                <c:pt idx="16694">
                  <c:v>22.980562744342301</c:v>
                </c:pt>
                <c:pt idx="16695">
                  <c:v>22.981939320521999</c:v>
                </c:pt>
                <c:pt idx="16696">
                  <c:v>22.983315896701701</c:v>
                </c:pt>
                <c:pt idx="16697">
                  <c:v>22.984692472881498</c:v>
                </c:pt>
                <c:pt idx="16698">
                  <c:v>22.9860690490612</c:v>
                </c:pt>
                <c:pt idx="16699">
                  <c:v>22.987445625240898</c:v>
                </c:pt>
                <c:pt idx="16700">
                  <c:v>22.9888222014206</c:v>
                </c:pt>
                <c:pt idx="16701">
                  <c:v>22.990198777600401</c:v>
                </c:pt>
                <c:pt idx="16702">
                  <c:v>22.9915753537801</c:v>
                </c:pt>
                <c:pt idx="16703">
                  <c:v>22.992951929959801</c:v>
                </c:pt>
                <c:pt idx="16704">
                  <c:v>22.9943285061395</c:v>
                </c:pt>
                <c:pt idx="16705">
                  <c:v>22.995705082319301</c:v>
                </c:pt>
                <c:pt idx="16706">
                  <c:v>22.997081658498999</c:v>
                </c:pt>
                <c:pt idx="16707">
                  <c:v>22.998458234678701</c:v>
                </c:pt>
                <c:pt idx="16708">
                  <c:v>22.999834810858399</c:v>
                </c:pt>
                <c:pt idx="16709">
                  <c:v>23.0012113870382</c:v>
                </c:pt>
                <c:pt idx="16710">
                  <c:v>23.002587963217898</c:v>
                </c:pt>
                <c:pt idx="16711">
                  <c:v>23.0039645393976</c:v>
                </c:pt>
                <c:pt idx="16712">
                  <c:v>23.005341115577298</c:v>
                </c:pt>
                <c:pt idx="16713">
                  <c:v>23.0067176917571</c:v>
                </c:pt>
                <c:pt idx="16714">
                  <c:v>23.008094267936801</c:v>
                </c:pt>
                <c:pt idx="16715">
                  <c:v>23.0094708441165</c:v>
                </c:pt>
                <c:pt idx="16716">
                  <c:v>23.010847420296201</c:v>
                </c:pt>
                <c:pt idx="16717">
                  <c:v>23.012223996475999</c:v>
                </c:pt>
                <c:pt idx="16718">
                  <c:v>23.013600572655701</c:v>
                </c:pt>
                <c:pt idx="16719">
                  <c:v>23.014977148835399</c:v>
                </c:pt>
                <c:pt idx="16720">
                  <c:v>23.016353725015101</c:v>
                </c:pt>
                <c:pt idx="16721">
                  <c:v>23.017730301194899</c:v>
                </c:pt>
                <c:pt idx="16722">
                  <c:v>23.0191068773746</c:v>
                </c:pt>
                <c:pt idx="16723">
                  <c:v>23.020483453554299</c:v>
                </c:pt>
                <c:pt idx="16724">
                  <c:v>23.0218600297341</c:v>
                </c:pt>
                <c:pt idx="16725">
                  <c:v>23.023236605913802</c:v>
                </c:pt>
                <c:pt idx="16726">
                  <c:v>23.0246131820935</c:v>
                </c:pt>
                <c:pt idx="16727">
                  <c:v>23.025989758273202</c:v>
                </c:pt>
                <c:pt idx="16728">
                  <c:v>23.027366334452999</c:v>
                </c:pt>
                <c:pt idx="16729">
                  <c:v>23.028742910632701</c:v>
                </c:pt>
                <c:pt idx="16730">
                  <c:v>23.030119486812399</c:v>
                </c:pt>
                <c:pt idx="16731">
                  <c:v>23.031496062992101</c:v>
                </c:pt>
                <c:pt idx="16732">
                  <c:v>23.032872639171899</c:v>
                </c:pt>
                <c:pt idx="16733">
                  <c:v>23.034249215351601</c:v>
                </c:pt>
                <c:pt idx="16734">
                  <c:v>23.035625791531299</c:v>
                </c:pt>
                <c:pt idx="16735">
                  <c:v>23.037002367711001</c:v>
                </c:pt>
                <c:pt idx="16736">
                  <c:v>23.038378943890802</c:v>
                </c:pt>
                <c:pt idx="16737">
                  <c:v>23.0397555200705</c:v>
                </c:pt>
                <c:pt idx="16738">
                  <c:v>23.041132096250202</c:v>
                </c:pt>
                <c:pt idx="16739">
                  <c:v>23.0425086724299</c:v>
                </c:pt>
                <c:pt idx="16740">
                  <c:v>23.043885248609701</c:v>
                </c:pt>
                <c:pt idx="16741">
                  <c:v>23.045261824789399</c:v>
                </c:pt>
                <c:pt idx="16742">
                  <c:v>23.046638400969101</c:v>
                </c:pt>
                <c:pt idx="16743">
                  <c:v>23.048014977148799</c:v>
                </c:pt>
                <c:pt idx="16744">
                  <c:v>23.049391553328601</c:v>
                </c:pt>
                <c:pt idx="16745">
                  <c:v>23.050768129508299</c:v>
                </c:pt>
                <c:pt idx="16746">
                  <c:v>23.052144705688001</c:v>
                </c:pt>
                <c:pt idx="16747">
                  <c:v>23.053521281867699</c:v>
                </c:pt>
                <c:pt idx="16748">
                  <c:v>23.0548978580475</c:v>
                </c:pt>
                <c:pt idx="16749">
                  <c:v>23.056274434227198</c:v>
                </c:pt>
                <c:pt idx="16750">
                  <c:v>23.0576510104069</c:v>
                </c:pt>
                <c:pt idx="16751">
                  <c:v>23.059027586586598</c:v>
                </c:pt>
                <c:pt idx="16752">
                  <c:v>23.0604041627664</c:v>
                </c:pt>
                <c:pt idx="16753">
                  <c:v>23.061780738946101</c:v>
                </c:pt>
                <c:pt idx="16754">
                  <c:v>23.0631573151258</c:v>
                </c:pt>
                <c:pt idx="16755">
                  <c:v>23.064533891305501</c:v>
                </c:pt>
                <c:pt idx="16756">
                  <c:v>23.065910467485299</c:v>
                </c:pt>
                <c:pt idx="16757">
                  <c:v>23.067287043665001</c:v>
                </c:pt>
                <c:pt idx="16758">
                  <c:v>23.068663619844699</c:v>
                </c:pt>
                <c:pt idx="16759">
                  <c:v>23.0700401960245</c:v>
                </c:pt>
                <c:pt idx="16760">
                  <c:v>23.071416772204199</c:v>
                </c:pt>
                <c:pt idx="16761">
                  <c:v>23.0727933483839</c:v>
                </c:pt>
                <c:pt idx="16762">
                  <c:v>23.074169924563598</c:v>
                </c:pt>
                <c:pt idx="16763">
                  <c:v>23.0755465007434</c:v>
                </c:pt>
                <c:pt idx="16764">
                  <c:v>23.076923076923102</c:v>
                </c:pt>
                <c:pt idx="16765">
                  <c:v>23.0782996531028</c:v>
                </c:pt>
                <c:pt idx="16766">
                  <c:v>23.079676229282502</c:v>
                </c:pt>
                <c:pt idx="16767">
                  <c:v>23.081052805462299</c:v>
                </c:pt>
                <c:pt idx="16768">
                  <c:v>23.082429381642001</c:v>
                </c:pt>
                <c:pt idx="16769">
                  <c:v>23.083805957821699</c:v>
                </c:pt>
                <c:pt idx="16770">
                  <c:v>23.085182534001401</c:v>
                </c:pt>
                <c:pt idx="16771">
                  <c:v>23.086559110181199</c:v>
                </c:pt>
                <c:pt idx="16772">
                  <c:v>23.0879356863609</c:v>
                </c:pt>
                <c:pt idx="16773">
                  <c:v>23.089312262540599</c:v>
                </c:pt>
                <c:pt idx="16774">
                  <c:v>23.0906888387203</c:v>
                </c:pt>
                <c:pt idx="16775">
                  <c:v>23.092065414900102</c:v>
                </c:pt>
                <c:pt idx="16776">
                  <c:v>23.0934419910798</c:v>
                </c:pt>
                <c:pt idx="16777">
                  <c:v>23.094818567259502</c:v>
                </c:pt>
                <c:pt idx="16778">
                  <c:v>23.0961951434392</c:v>
                </c:pt>
                <c:pt idx="16779">
                  <c:v>23.097571719619001</c:v>
                </c:pt>
                <c:pt idx="16780">
                  <c:v>23.098948295798699</c:v>
                </c:pt>
                <c:pt idx="16781">
                  <c:v>23.100324871978401</c:v>
                </c:pt>
                <c:pt idx="16782">
                  <c:v>23.101701448158199</c:v>
                </c:pt>
                <c:pt idx="16783">
                  <c:v>23.103078024337901</c:v>
                </c:pt>
                <c:pt idx="16784">
                  <c:v>23.104454600517599</c:v>
                </c:pt>
                <c:pt idx="16785">
                  <c:v>23.105831176697301</c:v>
                </c:pt>
                <c:pt idx="16786">
                  <c:v>23.107207752877098</c:v>
                </c:pt>
                <c:pt idx="16787">
                  <c:v>23.1085843290568</c:v>
                </c:pt>
                <c:pt idx="16788">
                  <c:v>23.109960905236498</c:v>
                </c:pt>
                <c:pt idx="16789">
                  <c:v>23.1113374814162</c:v>
                </c:pt>
                <c:pt idx="16790">
                  <c:v>23.112714057596001</c:v>
                </c:pt>
                <c:pt idx="16791">
                  <c:v>23.1140906337757</c:v>
                </c:pt>
                <c:pt idx="16792">
                  <c:v>23.115467209955401</c:v>
                </c:pt>
                <c:pt idx="16793">
                  <c:v>23.116843786135099</c:v>
                </c:pt>
                <c:pt idx="16794">
                  <c:v>23.118220362314901</c:v>
                </c:pt>
                <c:pt idx="16795">
                  <c:v>23.119596938494599</c:v>
                </c:pt>
                <c:pt idx="16796">
                  <c:v>23.120973514674301</c:v>
                </c:pt>
                <c:pt idx="16797">
                  <c:v>23.122350090853999</c:v>
                </c:pt>
                <c:pt idx="16798">
                  <c:v>23.1237266670338</c:v>
                </c:pt>
                <c:pt idx="16799">
                  <c:v>23.125103243213498</c:v>
                </c:pt>
                <c:pt idx="16800">
                  <c:v>23.1264798193932</c:v>
                </c:pt>
                <c:pt idx="16801">
                  <c:v>23.127856395572898</c:v>
                </c:pt>
                <c:pt idx="16802">
                  <c:v>23.1292329717527</c:v>
                </c:pt>
                <c:pt idx="16803">
                  <c:v>23.130609547932401</c:v>
                </c:pt>
                <c:pt idx="16804">
                  <c:v>23.1319861241121</c:v>
                </c:pt>
                <c:pt idx="16805">
                  <c:v>23.133362700291801</c:v>
                </c:pt>
                <c:pt idx="16806">
                  <c:v>23.134739276471599</c:v>
                </c:pt>
                <c:pt idx="16807">
                  <c:v>23.136115852651301</c:v>
                </c:pt>
                <c:pt idx="16808">
                  <c:v>23.137492428830999</c:v>
                </c:pt>
                <c:pt idx="16809">
                  <c:v>23.138869005010701</c:v>
                </c:pt>
                <c:pt idx="16810">
                  <c:v>23.140245581190499</c:v>
                </c:pt>
                <c:pt idx="16811">
                  <c:v>23.1416221573702</c:v>
                </c:pt>
                <c:pt idx="16812">
                  <c:v>23.142998733549899</c:v>
                </c:pt>
                <c:pt idx="16813">
                  <c:v>23.1443753097296</c:v>
                </c:pt>
                <c:pt idx="16814">
                  <c:v>23.145751885909402</c:v>
                </c:pt>
                <c:pt idx="16815">
                  <c:v>23.1471284620891</c:v>
                </c:pt>
                <c:pt idx="16816">
                  <c:v>23.148505038268802</c:v>
                </c:pt>
                <c:pt idx="16817">
                  <c:v>23.149881614448599</c:v>
                </c:pt>
                <c:pt idx="16818">
                  <c:v>23.151258190628301</c:v>
                </c:pt>
                <c:pt idx="16819">
                  <c:v>23.152634766807999</c:v>
                </c:pt>
                <c:pt idx="16820">
                  <c:v>23.154011342987701</c:v>
                </c:pt>
                <c:pt idx="16821">
                  <c:v>23.155387919167499</c:v>
                </c:pt>
                <c:pt idx="16822">
                  <c:v>23.1567644953472</c:v>
                </c:pt>
                <c:pt idx="16823">
                  <c:v>23.158141071526899</c:v>
                </c:pt>
                <c:pt idx="16824">
                  <c:v>23.1595176477066</c:v>
                </c:pt>
                <c:pt idx="16825">
                  <c:v>23.160894223886402</c:v>
                </c:pt>
                <c:pt idx="16826">
                  <c:v>23.1622708000661</c:v>
                </c:pt>
                <c:pt idx="16827">
                  <c:v>23.163647376245802</c:v>
                </c:pt>
                <c:pt idx="16828">
                  <c:v>23.1650239524255</c:v>
                </c:pt>
                <c:pt idx="16829">
                  <c:v>23.166400528605301</c:v>
                </c:pt>
                <c:pt idx="16830">
                  <c:v>23.167777104784999</c:v>
                </c:pt>
                <c:pt idx="16831">
                  <c:v>23.169153680964701</c:v>
                </c:pt>
                <c:pt idx="16832">
                  <c:v>23.170530257144399</c:v>
                </c:pt>
                <c:pt idx="16833">
                  <c:v>23.171906833324201</c:v>
                </c:pt>
                <c:pt idx="16834">
                  <c:v>23.173283409503899</c:v>
                </c:pt>
                <c:pt idx="16835">
                  <c:v>23.174659985683601</c:v>
                </c:pt>
                <c:pt idx="16836">
                  <c:v>23.176036561863299</c:v>
                </c:pt>
                <c:pt idx="16837">
                  <c:v>23.1774131380431</c:v>
                </c:pt>
                <c:pt idx="16838">
                  <c:v>23.178789714222798</c:v>
                </c:pt>
                <c:pt idx="16839">
                  <c:v>23.1801662904025</c:v>
                </c:pt>
                <c:pt idx="16840">
                  <c:v>23.181542866582198</c:v>
                </c:pt>
                <c:pt idx="16841">
                  <c:v>23.182919442762</c:v>
                </c:pt>
                <c:pt idx="16842">
                  <c:v>23.184296018941701</c:v>
                </c:pt>
                <c:pt idx="16843">
                  <c:v>23.1856725951214</c:v>
                </c:pt>
                <c:pt idx="16844">
                  <c:v>23.187049171301101</c:v>
                </c:pt>
                <c:pt idx="16845">
                  <c:v>23.188425747480899</c:v>
                </c:pt>
                <c:pt idx="16846">
                  <c:v>23.189802323660601</c:v>
                </c:pt>
                <c:pt idx="16847">
                  <c:v>23.191178899840299</c:v>
                </c:pt>
                <c:pt idx="16848">
                  <c:v>23.192555476020001</c:v>
                </c:pt>
                <c:pt idx="16849">
                  <c:v>23.193932052199798</c:v>
                </c:pt>
                <c:pt idx="16850">
                  <c:v>23.1953086283795</c:v>
                </c:pt>
                <c:pt idx="16851">
                  <c:v>23.196685204559198</c:v>
                </c:pt>
                <c:pt idx="16852">
                  <c:v>23.198061780739</c:v>
                </c:pt>
                <c:pt idx="16853">
                  <c:v>23.199438356918701</c:v>
                </c:pt>
                <c:pt idx="16854">
                  <c:v>23.2008149330984</c:v>
                </c:pt>
                <c:pt idx="16855">
                  <c:v>23.202191509278101</c:v>
                </c:pt>
                <c:pt idx="16856">
                  <c:v>23.203568085457899</c:v>
                </c:pt>
                <c:pt idx="16857">
                  <c:v>23.204944661637601</c:v>
                </c:pt>
                <c:pt idx="16858">
                  <c:v>23.206321237817299</c:v>
                </c:pt>
                <c:pt idx="16859">
                  <c:v>23.207697813997001</c:v>
                </c:pt>
                <c:pt idx="16860">
                  <c:v>23.209074390176799</c:v>
                </c:pt>
                <c:pt idx="16861">
                  <c:v>23.2104509663565</c:v>
                </c:pt>
                <c:pt idx="16862">
                  <c:v>23.211827542536199</c:v>
                </c:pt>
                <c:pt idx="16863">
                  <c:v>23.2132041187159</c:v>
                </c:pt>
                <c:pt idx="16864">
                  <c:v>23.214580694895702</c:v>
                </c:pt>
                <c:pt idx="16865">
                  <c:v>23.2159572710754</c:v>
                </c:pt>
                <c:pt idx="16866">
                  <c:v>23.217333847255102</c:v>
                </c:pt>
                <c:pt idx="16867">
                  <c:v>23.2187104234348</c:v>
                </c:pt>
                <c:pt idx="16868">
                  <c:v>23.220086999614601</c:v>
                </c:pt>
                <c:pt idx="16869">
                  <c:v>23.221463575794299</c:v>
                </c:pt>
                <c:pt idx="16870">
                  <c:v>23.222840151974001</c:v>
                </c:pt>
                <c:pt idx="16871">
                  <c:v>23.224216728153699</c:v>
                </c:pt>
                <c:pt idx="16872">
                  <c:v>23.225593304333501</c:v>
                </c:pt>
                <c:pt idx="16873">
                  <c:v>23.226969880513199</c:v>
                </c:pt>
                <c:pt idx="16874">
                  <c:v>23.228346456692901</c:v>
                </c:pt>
                <c:pt idx="16875">
                  <c:v>23.229723032872599</c:v>
                </c:pt>
                <c:pt idx="16876">
                  <c:v>23.2310996090524</c:v>
                </c:pt>
                <c:pt idx="16877">
                  <c:v>23.232476185232098</c:v>
                </c:pt>
                <c:pt idx="16878">
                  <c:v>23.2338527614118</c:v>
                </c:pt>
                <c:pt idx="16879">
                  <c:v>23.235229337591502</c:v>
                </c:pt>
                <c:pt idx="16880">
                  <c:v>23.236605913771299</c:v>
                </c:pt>
                <c:pt idx="16881">
                  <c:v>23.237982489951001</c:v>
                </c:pt>
                <c:pt idx="16882">
                  <c:v>23.239359066130699</c:v>
                </c:pt>
                <c:pt idx="16883">
                  <c:v>23.240735642310501</c:v>
                </c:pt>
                <c:pt idx="16884">
                  <c:v>23.242112218490199</c:v>
                </c:pt>
                <c:pt idx="16885">
                  <c:v>23.243488794669901</c:v>
                </c:pt>
                <c:pt idx="16886">
                  <c:v>23.244865370849599</c:v>
                </c:pt>
                <c:pt idx="16887">
                  <c:v>23.2462419470294</c:v>
                </c:pt>
                <c:pt idx="16888">
                  <c:v>23.247618523209098</c:v>
                </c:pt>
                <c:pt idx="16889">
                  <c:v>23.2489950993888</c:v>
                </c:pt>
                <c:pt idx="16890">
                  <c:v>23.250371675568498</c:v>
                </c:pt>
                <c:pt idx="16891">
                  <c:v>23.2517482517483</c:v>
                </c:pt>
                <c:pt idx="16892">
                  <c:v>23.253124827928001</c:v>
                </c:pt>
                <c:pt idx="16893">
                  <c:v>23.2545014041077</c:v>
                </c:pt>
                <c:pt idx="16894">
                  <c:v>23.255877980287401</c:v>
                </c:pt>
                <c:pt idx="16895">
                  <c:v>23.257254556467199</c:v>
                </c:pt>
                <c:pt idx="16896">
                  <c:v>23.258631132646901</c:v>
                </c:pt>
                <c:pt idx="16897">
                  <c:v>23.260007708826599</c:v>
                </c:pt>
                <c:pt idx="16898">
                  <c:v>23.261384285006301</c:v>
                </c:pt>
                <c:pt idx="16899">
                  <c:v>23.262760861186099</c:v>
                </c:pt>
                <c:pt idx="16900">
                  <c:v>23.2641374373658</c:v>
                </c:pt>
                <c:pt idx="16901">
                  <c:v>23.265514013545499</c:v>
                </c:pt>
                <c:pt idx="16902">
                  <c:v>23.2668905897252</c:v>
                </c:pt>
                <c:pt idx="16903">
                  <c:v>23.268267165905002</c:v>
                </c:pt>
                <c:pt idx="16904">
                  <c:v>23.2696437420847</c:v>
                </c:pt>
                <c:pt idx="16905">
                  <c:v>23.271020318264402</c:v>
                </c:pt>
                <c:pt idx="16906">
                  <c:v>23.2723968944441</c:v>
                </c:pt>
                <c:pt idx="16907">
                  <c:v>23.273773470623901</c:v>
                </c:pt>
                <c:pt idx="16908">
                  <c:v>23.275150046803599</c:v>
                </c:pt>
                <c:pt idx="16909">
                  <c:v>23.276526622983301</c:v>
                </c:pt>
                <c:pt idx="16910">
                  <c:v>23.277903199162999</c:v>
                </c:pt>
                <c:pt idx="16911">
                  <c:v>23.2792797753428</c:v>
                </c:pt>
                <c:pt idx="16912">
                  <c:v>23.280656351522499</c:v>
                </c:pt>
                <c:pt idx="16913">
                  <c:v>23.2820329277022</c:v>
                </c:pt>
                <c:pt idx="16914">
                  <c:v>23.283409503882002</c:v>
                </c:pt>
                <c:pt idx="16915">
                  <c:v>23.2847860800617</c:v>
                </c:pt>
                <c:pt idx="16916">
                  <c:v>23.286162656241402</c:v>
                </c:pt>
                <c:pt idx="16917">
                  <c:v>23.2875392324211</c:v>
                </c:pt>
                <c:pt idx="16918">
                  <c:v>23.288915808600901</c:v>
                </c:pt>
                <c:pt idx="16919">
                  <c:v>23.290292384780599</c:v>
                </c:pt>
                <c:pt idx="16920">
                  <c:v>23.291668960960301</c:v>
                </c:pt>
                <c:pt idx="16921">
                  <c:v>23.293045537139999</c:v>
                </c:pt>
                <c:pt idx="16922">
                  <c:v>23.294422113319801</c:v>
                </c:pt>
                <c:pt idx="16923">
                  <c:v>23.295798689499499</c:v>
                </c:pt>
                <c:pt idx="16924">
                  <c:v>23.297175265679201</c:v>
                </c:pt>
                <c:pt idx="16925">
                  <c:v>23.298551841858899</c:v>
                </c:pt>
                <c:pt idx="16926">
                  <c:v>23.2999284180387</c:v>
                </c:pt>
                <c:pt idx="16927">
                  <c:v>23.301304994218398</c:v>
                </c:pt>
                <c:pt idx="16928">
                  <c:v>23.3026815703981</c:v>
                </c:pt>
                <c:pt idx="16929">
                  <c:v>23.304058146577798</c:v>
                </c:pt>
                <c:pt idx="16930">
                  <c:v>23.3054347227576</c:v>
                </c:pt>
                <c:pt idx="16931">
                  <c:v>23.306811298937301</c:v>
                </c:pt>
                <c:pt idx="16932">
                  <c:v>23.308187875117</c:v>
                </c:pt>
                <c:pt idx="16933">
                  <c:v>23.309564451296701</c:v>
                </c:pt>
                <c:pt idx="16934">
                  <c:v>23.310941027476499</c:v>
                </c:pt>
                <c:pt idx="16935">
                  <c:v>23.312317603656201</c:v>
                </c:pt>
                <c:pt idx="16936">
                  <c:v>23.313694179835899</c:v>
                </c:pt>
                <c:pt idx="16937">
                  <c:v>23.315070756015601</c:v>
                </c:pt>
                <c:pt idx="16938">
                  <c:v>23.316447332195398</c:v>
                </c:pt>
                <c:pt idx="16939">
                  <c:v>23.3178239083751</c:v>
                </c:pt>
                <c:pt idx="16940">
                  <c:v>23.319200484554798</c:v>
                </c:pt>
                <c:pt idx="16941">
                  <c:v>23.3205770607345</c:v>
                </c:pt>
                <c:pt idx="16942">
                  <c:v>23.321953636914301</c:v>
                </c:pt>
                <c:pt idx="16943">
                  <c:v>23.323330213094</c:v>
                </c:pt>
                <c:pt idx="16944">
                  <c:v>23.324706789273701</c:v>
                </c:pt>
                <c:pt idx="16945">
                  <c:v>23.3260833654534</c:v>
                </c:pt>
                <c:pt idx="16946">
                  <c:v>23.327459941633201</c:v>
                </c:pt>
                <c:pt idx="16947">
                  <c:v>23.328836517812899</c:v>
                </c:pt>
                <c:pt idx="16948">
                  <c:v>23.330213093992601</c:v>
                </c:pt>
                <c:pt idx="16949">
                  <c:v>23.331589670172399</c:v>
                </c:pt>
                <c:pt idx="16950">
                  <c:v>23.3329662463521</c:v>
                </c:pt>
                <c:pt idx="16951">
                  <c:v>23.334342822531799</c:v>
                </c:pt>
                <c:pt idx="16952">
                  <c:v>23.3357193987115</c:v>
                </c:pt>
                <c:pt idx="16953">
                  <c:v>23.337095974891302</c:v>
                </c:pt>
                <c:pt idx="16954">
                  <c:v>23.338472551071</c:v>
                </c:pt>
                <c:pt idx="16955">
                  <c:v>23.339849127250702</c:v>
                </c:pt>
                <c:pt idx="16956">
                  <c:v>23.3412257034304</c:v>
                </c:pt>
                <c:pt idx="16957">
                  <c:v>23.342602279610201</c:v>
                </c:pt>
                <c:pt idx="16958">
                  <c:v>23.343978855789899</c:v>
                </c:pt>
                <c:pt idx="16959">
                  <c:v>23.345355431969601</c:v>
                </c:pt>
                <c:pt idx="16960">
                  <c:v>23.346732008149299</c:v>
                </c:pt>
                <c:pt idx="16961">
                  <c:v>23.348108584329101</c:v>
                </c:pt>
                <c:pt idx="16962">
                  <c:v>23.349485160508799</c:v>
                </c:pt>
                <c:pt idx="16963">
                  <c:v>23.350861736688501</c:v>
                </c:pt>
                <c:pt idx="16964">
                  <c:v>23.352238312868199</c:v>
                </c:pt>
                <c:pt idx="16965">
                  <c:v>23.353614889048</c:v>
                </c:pt>
                <c:pt idx="16966">
                  <c:v>23.354991465227702</c:v>
                </c:pt>
                <c:pt idx="16967">
                  <c:v>23.3563680414074</c:v>
                </c:pt>
                <c:pt idx="16968">
                  <c:v>23.357744617587102</c:v>
                </c:pt>
                <c:pt idx="16969">
                  <c:v>23.359121193766899</c:v>
                </c:pt>
                <c:pt idx="16970">
                  <c:v>23.360497769946601</c:v>
                </c:pt>
                <c:pt idx="16971">
                  <c:v>23.361874346126299</c:v>
                </c:pt>
                <c:pt idx="16972">
                  <c:v>23.363250922306001</c:v>
                </c:pt>
                <c:pt idx="16973">
                  <c:v>23.364627498485799</c:v>
                </c:pt>
                <c:pt idx="16974">
                  <c:v>23.366004074665501</c:v>
                </c:pt>
                <c:pt idx="16975">
                  <c:v>23.367380650845199</c:v>
                </c:pt>
                <c:pt idx="16976">
                  <c:v>23.368757227024901</c:v>
                </c:pt>
                <c:pt idx="16977">
                  <c:v>23.370133803204698</c:v>
                </c:pt>
                <c:pt idx="16978">
                  <c:v>23.3715103793844</c:v>
                </c:pt>
                <c:pt idx="16979">
                  <c:v>23.372886955564098</c:v>
                </c:pt>
                <c:pt idx="16980">
                  <c:v>23.3742635317439</c:v>
                </c:pt>
                <c:pt idx="16981">
                  <c:v>23.375640107923601</c:v>
                </c:pt>
                <c:pt idx="16982">
                  <c:v>23.3770166841033</c:v>
                </c:pt>
                <c:pt idx="16983">
                  <c:v>23.378393260283001</c:v>
                </c:pt>
                <c:pt idx="16984">
                  <c:v>23.379769836462799</c:v>
                </c:pt>
                <c:pt idx="16985">
                  <c:v>23.381146412642501</c:v>
                </c:pt>
                <c:pt idx="16986">
                  <c:v>23.382522988822199</c:v>
                </c:pt>
                <c:pt idx="16987">
                  <c:v>23.383899565001901</c:v>
                </c:pt>
                <c:pt idx="16988">
                  <c:v>23.385276141181699</c:v>
                </c:pt>
                <c:pt idx="16989">
                  <c:v>23.3866527173614</c:v>
                </c:pt>
                <c:pt idx="16990">
                  <c:v>23.388029293541098</c:v>
                </c:pt>
                <c:pt idx="16991">
                  <c:v>23.3894058697208</c:v>
                </c:pt>
                <c:pt idx="16992">
                  <c:v>23.390782445900602</c:v>
                </c:pt>
                <c:pt idx="16993">
                  <c:v>23.3921590220803</c:v>
                </c:pt>
                <c:pt idx="16994">
                  <c:v>23.393535598260002</c:v>
                </c:pt>
                <c:pt idx="16995">
                  <c:v>23.3949121744397</c:v>
                </c:pt>
                <c:pt idx="16996">
                  <c:v>23.396288750619501</c:v>
                </c:pt>
                <c:pt idx="16997">
                  <c:v>23.397665326799199</c:v>
                </c:pt>
                <c:pt idx="16998">
                  <c:v>23.399041902978901</c:v>
                </c:pt>
                <c:pt idx="16999">
                  <c:v>23.400418479158599</c:v>
                </c:pt>
                <c:pt idx="17000">
                  <c:v>23.4017950553384</c:v>
                </c:pt>
                <c:pt idx="17001">
                  <c:v>23.403171631518099</c:v>
                </c:pt>
                <c:pt idx="17002">
                  <c:v>23.4045482076978</c:v>
                </c:pt>
                <c:pt idx="17003">
                  <c:v>23.405924783877499</c:v>
                </c:pt>
                <c:pt idx="17004">
                  <c:v>23.4073013600573</c:v>
                </c:pt>
                <c:pt idx="17005">
                  <c:v>23.408677936237002</c:v>
                </c:pt>
                <c:pt idx="17006">
                  <c:v>23.4100545124167</c:v>
                </c:pt>
                <c:pt idx="17007">
                  <c:v>23.411431088596402</c:v>
                </c:pt>
                <c:pt idx="17008">
                  <c:v>23.412807664776199</c:v>
                </c:pt>
                <c:pt idx="17009">
                  <c:v>23.414184240955901</c:v>
                </c:pt>
                <c:pt idx="17010">
                  <c:v>23.415560817135599</c:v>
                </c:pt>
                <c:pt idx="17011">
                  <c:v>23.416937393315401</c:v>
                </c:pt>
                <c:pt idx="17012">
                  <c:v>23.418313969495099</c:v>
                </c:pt>
                <c:pt idx="17013">
                  <c:v>23.419690545674801</c:v>
                </c:pt>
                <c:pt idx="17014">
                  <c:v>23.421067121854499</c:v>
                </c:pt>
                <c:pt idx="17015">
                  <c:v>23.4224436980343</c:v>
                </c:pt>
                <c:pt idx="17016">
                  <c:v>23.423820274213998</c:v>
                </c:pt>
                <c:pt idx="17017">
                  <c:v>23.4251968503937</c:v>
                </c:pt>
                <c:pt idx="17018">
                  <c:v>23.426573426573398</c:v>
                </c:pt>
                <c:pt idx="17019">
                  <c:v>23.427950002753199</c:v>
                </c:pt>
                <c:pt idx="17020">
                  <c:v>23.429326578932901</c:v>
                </c:pt>
                <c:pt idx="17021">
                  <c:v>23.430703155112599</c:v>
                </c:pt>
                <c:pt idx="17022">
                  <c:v>23.432079731292301</c:v>
                </c:pt>
                <c:pt idx="17023">
                  <c:v>23.433456307472099</c:v>
                </c:pt>
                <c:pt idx="17024">
                  <c:v>23.434832883651801</c:v>
                </c:pt>
                <c:pt idx="17025">
                  <c:v>23.436209459831499</c:v>
                </c:pt>
                <c:pt idx="17026">
                  <c:v>23.437586036011201</c:v>
                </c:pt>
                <c:pt idx="17027">
                  <c:v>23.438962612190998</c:v>
                </c:pt>
                <c:pt idx="17028">
                  <c:v>23.4403391883707</c:v>
                </c:pt>
                <c:pt idx="17029">
                  <c:v>23.441715764550398</c:v>
                </c:pt>
                <c:pt idx="17030">
                  <c:v>23.4430923407301</c:v>
                </c:pt>
                <c:pt idx="17031">
                  <c:v>23.444468916909901</c:v>
                </c:pt>
                <c:pt idx="17032">
                  <c:v>23.4458454930896</c:v>
                </c:pt>
                <c:pt idx="17033">
                  <c:v>23.447222069269301</c:v>
                </c:pt>
                <c:pt idx="17034">
                  <c:v>23.448598645449</c:v>
                </c:pt>
                <c:pt idx="17035">
                  <c:v>23.449975221628801</c:v>
                </c:pt>
                <c:pt idx="17036">
                  <c:v>23.451351797808499</c:v>
                </c:pt>
                <c:pt idx="17037">
                  <c:v>23.452728373988201</c:v>
                </c:pt>
                <c:pt idx="17038">
                  <c:v>23.454104950167999</c:v>
                </c:pt>
                <c:pt idx="17039">
                  <c:v>23.4554815263477</c:v>
                </c:pt>
                <c:pt idx="17040">
                  <c:v>23.456858102527399</c:v>
                </c:pt>
                <c:pt idx="17041">
                  <c:v>23.4582346787071</c:v>
                </c:pt>
                <c:pt idx="17042">
                  <c:v>23.459611254886902</c:v>
                </c:pt>
                <c:pt idx="17043">
                  <c:v>23.4609878310666</c:v>
                </c:pt>
                <c:pt idx="17044">
                  <c:v>23.462364407246302</c:v>
                </c:pt>
                <c:pt idx="17045">
                  <c:v>23.463740983426</c:v>
                </c:pt>
                <c:pt idx="17046">
                  <c:v>23.465117559605801</c:v>
                </c:pt>
                <c:pt idx="17047">
                  <c:v>23.466494135785499</c:v>
                </c:pt>
                <c:pt idx="17048">
                  <c:v>23.467870711965201</c:v>
                </c:pt>
                <c:pt idx="17049">
                  <c:v>23.469247288144899</c:v>
                </c:pt>
                <c:pt idx="17050">
                  <c:v>23.4706238643247</c:v>
                </c:pt>
                <c:pt idx="17051">
                  <c:v>23.472000440504399</c:v>
                </c:pt>
                <c:pt idx="17052">
                  <c:v>23.4733770166841</c:v>
                </c:pt>
                <c:pt idx="17053">
                  <c:v>23.474753592863799</c:v>
                </c:pt>
                <c:pt idx="17054">
                  <c:v>23.4761301690436</c:v>
                </c:pt>
                <c:pt idx="17055">
                  <c:v>23.477506745223302</c:v>
                </c:pt>
                <c:pt idx="17056">
                  <c:v>23.478883321403</c:v>
                </c:pt>
                <c:pt idx="17057">
                  <c:v>23.480259897582702</c:v>
                </c:pt>
                <c:pt idx="17058">
                  <c:v>23.481636473762499</c:v>
                </c:pt>
                <c:pt idx="17059">
                  <c:v>23.483013049942201</c:v>
                </c:pt>
                <c:pt idx="17060">
                  <c:v>23.484389626121899</c:v>
                </c:pt>
                <c:pt idx="17061">
                  <c:v>23.485766202301601</c:v>
                </c:pt>
                <c:pt idx="17062">
                  <c:v>23.487142778481399</c:v>
                </c:pt>
                <c:pt idx="17063">
                  <c:v>23.488519354661101</c:v>
                </c:pt>
                <c:pt idx="17064">
                  <c:v>23.489895930840799</c:v>
                </c:pt>
                <c:pt idx="17065">
                  <c:v>23.491272507020501</c:v>
                </c:pt>
                <c:pt idx="17066">
                  <c:v>23.492649083200298</c:v>
                </c:pt>
                <c:pt idx="17067">
                  <c:v>23.49402565938</c:v>
                </c:pt>
                <c:pt idx="17068">
                  <c:v>23.495402235559698</c:v>
                </c:pt>
                <c:pt idx="17069">
                  <c:v>23.4967788117394</c:v>
                </c:pt>
                <c:pt idx="17070">
                  <c:v>23.498155387919201</c:v>
                </c:pt>
                <c:pt idx="17071">
                  <c:v>23.4995319640989</c:v>
                </c:pt>
                <c:pt idx="17072">
                  <c:v>23.500908540278601</c:v>
                </c:pt>
                <c:pt idx="17073">
                  <c:v>23.502285116458399</c:v>
                </c:pt>
                <c:pt idx="17074">
                  <c:v>23.503661692638101</c:v>
                </c:pt>
                <c:pt idx="17075">
                  <c:v>23.505038268817799</c:v>
                </c:pt>
                <c:pt idx="17076">
                  <c:v>23.506414844997501</c:v>
                </c:pt>
                <c:pt idx="17077">
                  <c:v>23.507791421177298</c:v>
                </c:pt>
                <c:pt idx="17078">
                  <c:v>23.509167997357</c:v>
                </c:pt>
                <c:pt idx="17079">
                  <c:v>23.510544573536698</c:v>
                </c:pt>
                <c:pt idx="17080">
                  <c:v>23.5119211497164</c:v>
                </c:pt>
                <c:pt idx="17081">
                  <c:v>23.513297725896201</c:v>
                </c:pt>
                <c:pt idx="17082">
                  <c:v>23.5146743020759</c:v>
                </c:pt>
                <c:pt idx="17083">
                  <c:v>23.516050878255601</c:v>
                </c:pt>
                <c:pt idx="17084">
                  <c:v>23.5174274544353</c:v>
                </c:pt>
                <c:pt idx="17085">
                  <c:v>23.518804030615101</c:v>
                </c:pt>
                <c:pt idx="17086">
                  <c:v>23.520180606794799</c:v>
                </c:pt>
                <c:pt idx="17087">
                  <c:v>23.521557182974501</c:v>
                </c:pt>
                <c:pt idx="17088">
                  <c:v>23.522933759154199</c:v>
                </c:pt>
                <c:pt idx="17089">
                  <c:v>23.524310335334</c:v>
                </c:pt>
                <c:pt idx="17090">
                  <c:v>23.525686911513699</c:v>
                </c:pt>
                <c:pt idx="17091">
                  <c:v>23.5270634876934</c:v>
                </c:pt>
                <c:pt idx="17092">
                  <c:v>23.528440063873099</c:v>
                </c:pt>
                <c:pt idx="17093">
                  <c:v>23.5298166400529</c:v>
                </c:pt>
                <c:pt idx="17094">
                  <c:v>23.531193216232602</c:v>
                </c:pt>
                <c:pt idx="17095">
                  <c:v>23.5325697924123</c:v>
                </c:pt>
                <c:pt idx="17096">
                  <c:v>23.533946368592002</c:v>
                </c:pt>
                <c:pt idx="17097">
                  <c:v>23.535322944771799</c:v>
                </c:pt>
                <c:pt idx="17098">
                  <c:v>23.536699520951501</c:v>
                </c:pt>
                <c:pt idx="17099">
                  <c:v>23.538076097131199</c:v>
                </c:pt>
                <c:pt idx="17100">
                  <c:v>23.539452673310901</c:v>
                </c:pt>
                <c:pt idx="17101">
                  <c:v>23.540829249490699</c:v>
                </c:pt>
                <c:pt idx="17102">
                  <c:v>23.542205825670401</c:v>
                </c:pt>
                <c:pt idx="17103">
                  <c:v>23.543582401850099</c:v>
                </c:pt>
                <c:pt idx="17104">
                  <c:v>23.544958978029801</c:v>
                </c:pt>
                <c:pt idx="17105">
                  <c:v>23.546335554209598</c:v>
                </c:pt>
                <c:pt idx="17106">
                  <c:v>23.5477121303893</c:v>
                </c:pt>
                <c:pt idx="17107">
                  <c:v>23.549088706569002</c:v>
                </c:pt>
                <c:pt idx="17108">
                  <c:v>23.550465282748799</c:v>
                </c:pt>
                <c:pt idx="17109">
                  <c:v>23.551841858928501</c:v>
                </c:pt>
                <c:pt idx="17110">
                  <c:v>23.553218435108199</c:v>
                </c:pt>
                <c:pt idx="17111">
                  <c:v>23.554595011287901</c:v>
                </c:pt>
                <c:pt idx="17112">
                  <c:v>23.555971587467699</c:v>
                </c:pt>
                <c:pt idx="17113">
                  <c:v>23.557348163647401</c:v>
                </c:pt>
                <c:pt idx="17114">
                  <c:v>23.558724739827099</c:v>
                </c:pt>
                <c:pt idx="17115">
                  <c:v>23.560101316006801</c:v>
                </c:pt>
                <c:pt idx="17116">
                  <c:v>23.561477892186598</c:v>
                </c:pt>
                <c:pt idx="17117">
                  <c:v>23.5628544683663</c:v>
                </c:pt>
                <c:pt idx="17118">
                  <c:v>23.564231044545998</c:v>
                </c:pt>
                <c:pt idx="17119">
                  <c:v>23.5656076207257</c:v>
                </c:pt>
                <c:pt idx="17120">
                  <c:v>23.566984196905501</c:v>
                </c:pt>
                <c:pt idx="17121">
                  <c:v>23.5683607730852</c:v>
                </c:pt>
                <c:pt idx="17122">
                  <c:v>23.569737349264901</c:v>
                </c:pt>
                <c:pt idx="17123">
                  <c:v>23.5711139254446</c:v>
                </c:pt>
                <c:pt idx="17124">
                  <c:v>23.572490501624401</c:v>
                </c:pt>
                <c:pt idx="17125">
                  <c:v>23.573867077804099</c:v>
                </c:pt>
                <c:pt idx="17126">
                  <c:v>23.575243653983801</c:v>
                </c:pt>
                <c:pt idx="17127">
                  <c:v>23.576620230163499</c:v>
                </c:pt>
                <c:pt idx="17128">
                  <c:v>23.5779968063433</c:v>
                </c:pt>
                <c:pt idx="17129">
                  <c:v>23.579373382522999</c:v>
                </c:pt>
                <c:pt idx="17130">
                  <c:v>23.5807499587027</c:v>
                </c:pt>
                <c:pt idx="17131">
                  <c:v>23.582126534882399</c:v>
                </c:pt>
                <c:pt idx="17132">
                  <c:v>23.5835031110622</c:v>
                </c:pt>
                <c:pt idx="17133">
                  <c:v>23.584879687241902</c:v>
                </c:pt>
                <c:pt idx="17134">
                  <c:v>23.5862562634216</c:v>
                </c:pt>
                <c:pt idx="17135">
                  <c:v>23.587632839601302</c:v>
                </c:pt>
                <c:pt idx="17136">
                  <c:v>23.589009415781099</c:v>
                </c:pt>
                <c:pt idx="17137">
                  <c:v>23.590385991960801</c:v>
                </c:pt>
                <c:pt idx="17138">
                  <c:v>23.591762568140499</c:v>
                </c:pt>
                <c:pt idx="17139">
                  <c:v>23.5931391443203</c:v>
                </c:pt>
                <c:pt idx="17140">
                  <c:v>23.594515720499999</c:v>
                </c:pt>
                <c:pt idx="17141">
                  <c:v>23.5958922966797</c:v>
                </c:pt>
                <c:pt idx="17142">
                  <c:v>23.597268872859399</c:v>
                </c:pt>
                <c:pt idx="17143">
                  <c:v>23.5986454490392</c:v>
                </c:pt>
                <c:pt idx="17144">
                  <c:v>23.600022025218902</c:v>
                </c:pt>
                <c:pt idx="17145">
                  <c:v>23.6013986013986</c:v>
                </c:pt>
                <c:pt idx="17146">
                  <c:v>23.602775177578302</c:v>
                </c:pt>
                <c:pt idx="17147">
                  <c:v>23.604151753758099</c:v>
                </c:pt>
                <c:pt idx="17148">
                  <c:v>23.605528329937801</c:v>
                </c:pt>
                <c:pt idx="17149">
                  <c:v>23.606904906117499</c:v>
                </c:pt>
                <c:pt idx="17150">
                  <c:v>23.608281482297201</c:v>
                </c:pt>
                <c:pt idx="17151">
                  <c:v>23.609658058476999</c:v>
                </c:pt>
                <c:pt idx="17152">
                  <c:v>23.611034634656701</c:v>
                </c:pt>
                <c:pt idx="17153">
                  <c:v>23.612411210836399</c:v>
                </c:pt>
                <c:pt idx="17154">
                  <c:v>23.613787787016101</c:v>
                </c:pt>
                <c:pt idx="17155">
                  <c:v>23.615164363195898</c:v>
                </c:pt>
                <c:pt idx="17156">
                  <c:v>23.6165409393756</c:v>
                </c:pt>
                <c:pt idx="17157">
                  <c:v>23.617917515555298</c:v>
                </c:pt>
                <c:pt idx="17158">
                  <c:v>23.619294091735</c:v>
                </c:pt>
                <c:pt idx="17159">
                  <c:v>23.620670667914801</c:v>
                </c:pt>
                <c:pt idx="17160">
                  <c:v>23.6220472440945</c:v>
                </c:pt>
                <c:pt idx="17161">
                  <c:v>23.623423820274201</c:v>
                </c:pt>
                <c:pt idx="17162">
                  <c:v>23.6248003964539</c:v>
                </c:pt>
                <c:pt idx="17163">
                  <c:v>23.626176972633701</c:v>
                </c:pt>
                <c:pt idx="17164">
                  <c:v>23.627553548813399</c:v>
                </c:pt>
                <c:pt idx="17165">
                  <c:v>23.628930124993101</c:v>
                </c:pt>
                <c:pt idx="17166">
                  <c:v>23.630306701172898</c:v>
                </c:pt>
                <c:pt idx="17167">
                  <c:v>23.6316832773526</c:v>
                </c:pt>
                <c:pt idx="17168">
                  <c:v>23.633059853532298</c:v>
                </c:pt>
                <c:pt idx="17169">
                  <c:v>23.634436429712</c:v>
                </c:pt>
                <c:pt idx="17170">
                  <c:v>23.635813005891698</c:v>
                </c:pt>
                <c:pt idx="17171">
                  <c:v>23.6371895820715</c:v>
                </c:pt>
                <c:pt idx="17172">
                  <c:v>23.638566158251201</c:v>
                </c:pt>
                <c:pt idx="17173">
                  <c:v>23.6399427344309</c:v>
                </c:pt>
                <c:pt idx="17174">
                  <c:v>23.641319310610701</c:v>
                </c:pt>
                <c:pt idx="17175">
                  <c:v>23.642695886790399</c:v>
                </c:pt>
                <c:pt idx="17176">
                  <c:v>23.644072462970101</c:v>
                </c:pt>
                <c:pt idx="17177">
                  <c:v>23.645449039149799</c:v>
                </c:pt>
                <c:pt idx="17178">
                  <c:v>23.6468256153296</c:v>
                </c:pt>
                <c:pt idx="17179">
                  <c:v>23.648202191509299</c:v>
                </c:pt>
                <c:pt idx="17180">
                  <c:v>23.649578767689</c:v>
                </c:pt>
                <c:pt idx="17181">
                  <c:v>23.650955343868699</c:v>
                </c:pt>
                <c:pt idx="17182">
                  <c:v>23.6523319200485</c:v>
                </c:pt>
                <c:pt idx="17183">
                  <c:v>23.653708496228202</c:v>
                </c:pt>
                <c:pt idx="17184">
                  <c:v>23.6550850724079</c:v>
                </c:pt>
                <c:pt idx="17185">
                  <c:v>23.656461648587602</c:v>
                </c:pt>
                <c:pt idx="17186">
                  <c:v>23.657838224767399</c:v>
                </c:pt>
                <c:pt idx="17187">
                  <c:v>23.659214800947101</c:v>
                </c:pt>
                <c:pt idx="17188">
                  <c:v>23.660591377126799</c:v>
                </c:pt>
                <c:pt idx="17189">
                  <c:v>23.661967953306501</c:v>
                </c:pt>
                <c:pt idx="17190">
                  <c:v>23.663344529486299</c:v>
                </c:pt>
                <c:pt idx="17191">
                  <c:v>23.664721105666001</c:v>
                </c:pt>
                <c:pt idx="17192">
                  <c:v>23.666097681845699</c:v>
                </c:pt>
                <c:pt idx="17193">
                  <c:v>23.667474258025401</c:v>
                </c:pt>
                <c:pt idx="17194">
                  <c:v>23.668850834205202</c:v>
                </c:pt>
                <c:pt idx="17195">
                  <c:v>23.6702274103849</c:v>
                </c:pt>
                <c:pt idx="17196">
                  <c:v>23.671603986564602</c:v>
                </c:pt>
                <c:pt idx="17197">
                  <c:v>23.672980562744399</c:v>
                </c:pt>
                <c:pt idx="17198">
                  <c:v>23.674357138924101</c:v>
                </c:pt>
                <c:pt idx="17199">
                  <c:v>23.675733715103799</c:v>
                </c:pt>
                <c:pt idx="17200">
                  <c:v>23.677110291283501</c:v>
                </c:pt>
                <c:pt idx="17201">
                  <c:v>23.678486867463299</c:v>
                </c:pt>
                <c:pt idx="17202">
                  <c:v>23.679863443643001</c:v>
                </c:pt>
                <c:pt idx="17203">
                  <c:v>23.681240019822699</c:v>
                </c:pt>
                <c:pt idx="17204">
                  <c:v>23.682616596002401</c:v>
                </c:pt>
                <c:pt idx="17205">
                  <c:v>23.683993172182198</c:v>
                </c:pt>
                <c:pt idx="17206">
                  <c:v>23.6853697483619</c:v>
                </c:pt>
                <c:pt idx="17207">
                  <c:v>23.686746324541598</c:v>
                </c:pt>
                <c:pt idx="17208">
                  <c:v>23.6881229007213</c:v>
                </c:pt>
                <c:pt idx="17209">
                  <c:v>23.689499476901101</c:v>
                </c:pt>
                <c:pt idx="17210">
                  <c:v>23.6908760530808</c:v>
                </c:pt>
                <c:pt idx="17211">
                  <c:v>23.692252629260501</c:v>
                </c:pt>
                <c:pt idx="17212">
                  <c:v>23.6936292054402</c:v>
                </c:pt>
                <c:pt idx="17213">
                  <c:v>23.695005781620001</c:v>
                </c:pt>
                <c:pt idx="17214">
                  <c:v>23.696382357799699</c:v>
                </c:pt>
                <c:pt idx="17215">
                  <c:v>23.697758933979401</c:v>
                </c:pt>
                <c:pt idx="17216">
                  <c:v>23.699135510159099</c:v>
                </c:pt>
                <c:pt idx="17217">
                  <c:v>23.7005120863389</c:v>
                </c:pt>
                <c:pt idx="17218">
                  <c:v>23.701888662518598</c:v>
                </c:pt>
                <c:pt idx="17219">
                  <c:v>23.7032652386983</c:v>
                </c:pt>
                <c:pt idx="17220">
                  <c:v>23.704641814877998</c:v>
                </c:pt>
                <c:pt idx="17221">
                  <c:v>23.7060183910578</c:v>
                </c:pt>
                <c:pt idx="17222">
                  <c:v>23.707394967237502</c:v>
                </c:pt>
                <c:pt idx="17223">
                  <c:v>23.7087715434172</c:v>
                </c:pt>
                <c:pt idx="17224">
                  <c:v>23.710148119596901</c:v>
                </c:pt>
                <c:pt idx="17225">
                  <c:v>23.711524695776699</c:v>
                </c:pt>
                <c:pt idx="17226">
                  <c:v>23.712901271956401</c:v>
                </c:pt>
                <c:pt idx="17227">
                  <c:v>23.714277848136099</c:v>
                </c:pt>
                <c:pt idx="17228">
                  <c:v>23.715654424315801</c:v>
                </c:pt>
                <c:pt idx="17229">
                  <c:v>23.717031000495599</c:v>
                </c:pt>
                <c:pt idx="17230">
                  <c:v>23.7184075766753</c:v>
                </c:pt>
                <c:pt idx="17231">
                  <c:v>23.719784152854999</c:v>
                </c:pt>
                <c:pt idx="17232">
                  <c:v>23.7211607290348</c:v>
                </c:pt>
                <c:pt idx="17233">
                  <c:v>23.722537305214502</c:v>
                </c:pt>
                <c:pt idx="17234">
                  <c:v>23.7239138813942</c:v>
                </c:pt>
                <c:pt idx="17235">
                  <c:v>23.725290457573902</c:v>
                </c:pt>
                <c:pt idx="17236">
                  <c:v>23.726667033753699</c:v>
                </c:pt>
                <c:pt idx="17237">
                  <c:v>23.728043609933401</c:v>
                </c:pt>
                <c:pt idx="17238">
                  <c:v>23.729420186113099</c:v>
                </c:pt>
                <c:pt idx="17239">
                  <c:v>23.730796762292801</c:v>
                </c:pt>
                <c:pt idx="17240">
                  <c:v>23.732173338472599</c:v>
                </c:pt>
                <c:pt idx="17241">
                  <c:v>23.733549914652301</c:v>
                </c:pt>
                <c:pt idx="17242">
                  <c:v>23.734926490831999</c:v>
                </c:pt>
                <c:pt idx="17243">
                  <c:v>23.736303067011701</c:v>
                </c:pt>
                <c:pt idx="17244">
                  <c:v>23.737679643191498</c:v>
                </c:pt>
                <c:pt idx="17245">
                  <c:v>23.7390562193712</c:v>
                </c:pt>
                <c:pt idx="17246">
                  <c:v>23.740432795550898</c:v>
                </c:pt>
                <c:pt idx="17247">
                  <c:v>23.7418093717306</c:v>
                </c:pt>
                <c:pt idx="17248">
                  <c:v>23.743185947910401</c:v>
                </c:pt>
                <c:pt idx="17249">
                  <c:v>23.744562524090099</c:v>
                </c:pt>
                <c:pt idx="17250">
                  <c:v>23.745939100269801</c:v>
                </c:pt>
                <c:pt idx="17251">
                  <c:v>23.747315676449499</c:v>
                </c:pt>
                <c:pt idx="17252">
                  <c:v>23.748692252629301</c:v>
                </c:pt>
                <c:pt idx="17253">
                  <c:v>23.750068828808999</c:v>
                </c:pt>
                <c:pt idx="17254">
                  <c:v>23.751445404988701</c:v>
                </c:pt>
                <c:pt idx="17255">
                  <c:v>23.752821981168399</c:v>
                </c:pt>
                <c:pt idx="17256">
                  <c:v>23.7541985573482</c:v>
                </c:pt>
                <c:pt idx="17257">
                  <c:v>23.755575133527898</c:v>
                </c:pt>
                <c:pt idx="17258">
                  <c:v>23.7569517097076</c:v>
                </c:pt>
                <c:pt idx="17259">
                  <c:v>23.758328285887298</c:v>
                </c:pt>
                <c:pt idx="17260">
                  <c:v>23.7597048620671</c:v>
                </c:pt>
                <c:pt idx="17261">
                  <c:v>23.761081438246801</c:v>
                </c:pt>
                <c:pt idx="17262">
                  <c:v>23.7624580144265</c:v>
                </c:pt>
                <c:pt idx="17263">
                  <c:v>23.763834590606301</c:v>
                </c:pt>
                <c:pt idx="17264">
                  <c:v>23.765211166785999</c:v>
                </c:pt>
                <c:pt idx="17265">
                  <c:v>23.766587742965701</c:v>
                </c:pt>
                <c:pt idx="17266">
                  <c:v>23.767964319145399</c:v>
                </c:pt>
                <c:pt idx="17267">
                  <c:v>23.7693408953252</c:v>
                </c:pt>
                <c:pt idx="17268">
                  <c:v>23.770717471504899</c:v>
                </c:pt>
                <c:pt idx="17269">
                  <c:v>23.7720940476846</c:v>
                </c:pt>
                <c:pt idx="17270">
                  <c:v>23.773470623864299</c:v>
                </c:pt>
                <c:pt idx="17271">
                  <c:v>23.7748472000441</c:v>
                </c:pt>
                <c:pt idx="17272">
                  <c:v>23.776223776223802</c:v>
                </c:pt>
                <c:pt idx="17273">
                  <c:v>23.7776003524035</c:v>
                </c:pt>
                <c:pt idx="17274">
                  <c:v>23.778976928583202</c:v>
                </c:pt>
                <c:pt idx="17275">
                  <c:v>23.780353504762999</c:v>
                </c:pt>
                <c:pt idx="17276">
                  <c:v>23.781730080942701</c:v>
                </c:pt>
                <c:pt idx="17277">
                  <c:v>23.783106657122399</c:v>
                </c:pt>
                <c:pt idx="17278">
                  <c:v>23.784483233302101</c:v>
                </c:pt>
                <c:pt idx="17279">
                  <c:v>23.785859809481899</c:v>
                </c:pt>
                <c:pt idx="17280">
                  <c:v>23.7872363856616</c:v>
                </c:pt>
                <c:pt idx="17281">
                  <c:v>23.788612961841299</c:v>
                </c:pt>
                <c:pt idx="17282">
                  <c:v>23.789989538021</c:v>
                </c:pt>
                <c:pt idx="17283">
                  <c:v>23.791366114200802</c:v>
                </c:pt>
                <c:pt idx="17284">
                  <c:v>23.7927426903805</c:v>
                </c:pt>
                <c:pt idx="17285">
                  <c:v>23.794119266560202</c:v>
                </c:pt>
                <c:pt idx="17286">
                  <c:v>23.7954958427399</c:v>
                </c:pt>
                <c:pt idx="17287">
                  <c:v>23.796872418919701</c:v>
                </c:pt>
                <c:pt idx="17288">
                  <c:v>23.798248995099399</c:v>
                </c:pt>
                <c:pt idx="17289">
                  <c:v>23.799625571279101</c:v>
                </c:pt>
                <c:pt idx="17290">
                  <c:v>23.801002147458799</c:v>
                </c:pt>
                <c:pt idx="17291">
                  <c:v>23.802378723638601</c:v>
                </c:pt>
                <c:pt idx="17292">
                  <c:v>23.803755299818299</c:v>
                </c:pt>
                <c:pt idx="17293">
                  <c:v>23.805131875998001</c:v>
                </c:pt>
                <c:pt idx="17294">
                  <c:v>23.806508452177798</c:v>
                </c:pt>
                <c:pt idx="17295">
                  <c:v>23.8078850283575</c:v>
                </c:pt>
                <c:pt idx="17296">
                  <c:v>23.809261604537198</c:v>
                </c:pt>
                <c:pt idx="17297">
                  <c:v>23.8106381807169</c:v>
                </c:pt>
                <c:pt idx="17298">
                  <c:v>23.812014756896701</c:v>
                </c:pt>
                <c:pt idx="17299">
                  <c:v>23.8133913330764</c:v>
                </c:pt>
                <c:pt idx="17300">
                  <c:v>23.814767909256101</c:v>
                </c:pt>
                <c:pt idx="17301">
                  <c:v>23.8161444854358</c:v>
                </c:pt>
                <c:pt idx="17302">
                  <c:v>23.817521061615601</c:v>
                </c:pt>
                <c:pt idx="17303">
                  <c:v>23.818897637795299</c:v>
                </c:pt>
                <c:pt idx="17304">
                  <c:v>23.820274213975001</c:v>
                </c:pt>
                <c:pt idx="17305">
                  <c:v>23.821650790154699</c:v>
                </c:pt>
                <c:pt idx="17306">
                  <c:v>23.8230273663345</c:v>
                </c:pt>
                <c:pt idx="17307">
                  <c:v>23.824403942514198</c:v>
                </c:pt>
                <c:pt idx="17308">
                  <c:v>23.8257805186939</c:v>
                </c:pt>
                <c:pt idx="17309">
                  <c:v>23.827157094873598</c:v>
                </c:pt>
                <c:pt idx="17310">
                  <c:v>23.8285336710534</c:v>
                </c:pt>
                <c:pt idx="17311">
                  <c:v>23.829910247233101</c:v>
                </c:pt>
                <c:pt idx="17312">
                  <c:v>23.8312868234128</c:v>
                </c:pt>
                <c:pt idx="17313">
                  <c:v>23.832663399592501</c:v>
                </c:pt>
                <c:pt idx="17314">
                  <c:v>23.834039975772299</c:v>
                </c:pt>
                <c:pt idx="17315">
                  <c:v>23.835416551952001</c:v>
                </c:pt>
                <c:pt idx="17316">
                  <c:v>23.836793128131699</c:v>
                </c:pt>
                <c:pt idx="17317">
                  <c:v>23.838169704311401</c:v>
                </c:pt>
                <c:pt idx="17318">
                  <c:v>23.839546280491199</c:v>
                </c:pt>
                <c:pt idx="17319">
                  <c:v>23.8409228566709</c:v>
                </c:pt>
                <c:pt idx="17320">
                  <c:v>23.842299432850599</c:v>
                </c:pt>
                <c:pt idx="17321">
                  <c:v>23.8436760090303</c:v>
                </c:pt>
                <c:pt idx="17322">
                  <c:v>23.845052585210102</c:v>
                </c:pt>
                <c:pt idx="17323">
                  <c:v>23.8464291613898</c:v>
                </c:pt>
                <c:pt idx="17324">
                  <c:v>23.847805737569502</c:v>
                </c:pt>
                <c:pt idx="17325">
                  <c:v>23.8491823137492</c:v>
                </c:pt>
                <c:pt idx="17326">
                  <c:v>23.850558889929001</c:v>
                </c:pt>
                <c:pt idx="17327">
                  <c:v>23.851935466108699</c:v>
                </c:pt>
                <c:pt idx="17328">
                  <c:v>23.853312042288401</c:v>
                </c:pt>
                <c:pt idx="17329">
                  <c:v>23.854688618468199</c:v>
                </c:pt>
                <c:pt idx="17330">
                  <c:v>23.856065194647901</c:v>
                </c:pt>
                <c:pt idx="17331">
                  <c:v>23.857441770827599</c:v>
                </c:pt>
                <c:pt idx="17332">
                  <c:v>23.858818347007301</c:v>
                </c:pt>
                <c:pt idx="17333">
                  <c:v>23.860194923187098</c:v>
                </c:pt>
                <c:pt idx="17334">
                  <c:v>23.8615714993668</c:v>
                </c:pt>
                <c:pt idx="17335">
                  <c:v>23.862948075546502</c:v>
                </c:pt>
                <c:pt idx="17336">
                  <c:v>23.8643246517262</c:v>
                </c:pt>
                <c:pt idx="17337">
                  <c:v>23.865701227906001</c:v>
                </c:pt>
                <c:pt idx="17338">
                  <c:v>23.867077804085699</c:v>
                </c:pt>
                <c:pt idx="17339">
                  <c:v>23.868454380265401</c:v>
                </c:pt>
                <c:pt idx="17340">
                  <c:v>23.869830956445099</c:v>
                </c:pt>
                <c:pt idx="17341">
                  <c:v>23.871207532624901</c:v>
                </c:pt>
                <c:pt idx="17342">
                  <c:v>23.872584108804599</c:v>
                </c:pt>
                <c:pt idx="17343">
                  <c:v>23.873960684984301</c:v>
                </c:pt>
                <c:pt idx="17344">
                  <c:v>23.875337261163999</c:v>
                </c:pt>
                <c:pt idx="17345">
                  <c:v>23.8767138373438</c:v>
                </c:pt>
                <c:pt idx="17346">
                  <c:v>23.878090413523498</c:v>
                </c:pt>
                <c:pt idx="17347">
                  <c:v>23.8794669897032</c:v>
                </c:pt>
                <c:pt idx="17348">
                  <c:v>23.880843565882898</c:v>
                </c:pt>
                <c:pt idx="17349">
                  <c:v>23.8822201420627</c:v>
                </c:pt>
                <c:pt idx="17350">
                  <c:v>23.883596718242401</c:v>
                </c:pt>
                <c:pt idx="17351">
                  <c:v>23.8849732944221</c:v>
                </c:pt>
                <c:pt idx="17352">
                  <c:v>23.886349870601801</c:v>
                </c:pt>
                <c:pt idx="17353">
                  <c:v>23.887726446781599</c:v>
                </c:pt>
                <c:pt idx="17354">
                  <c:v>23.889103022961301</c:v>
                </c:pt>
                <c:pt idx="17355">
                  <c:v>23.890479599140999</c:v>
                </c:pt>
                <c:pt idx="17356">
                  <c:v>23.891856175320701</c:v>
                </c:pt>
                <c:pt idx="17357">
                  <c:v>23.893232751500499</c:v>
                </c:pt>
                <c:pt idx="17358">
                  <c:v>23.8946093276802</c:v>
                </c:pt>
                <c:pt idx="17359">
                  <c:v>23.895985903859899</c:v>
                </c:pt>
                <c:pt idx="17360">
                  <c:v>23.8973624800397</c:v>
                </c:pt>
                <c:pt idx="17361">
                  <c:v>23.898739056219402</c:v>
                </c:pt>
                <c:pt idx="17362">
                  <c:v>23.9001156323991</c:v>
                </c:pt>
                <c:pt idx="17363">
                  <c:v>23.901492208578802</c:v>
                </c:pt>
                <c:pt idx="17364">
                  <c:v>23.902868784758599</c:v>
                </c:pt>
                <c:pt idx="17365">
                  <c:v>23.904245360938301</c:v>
                </c:pt>
                <c:pt idx="17366">
                  <c:v>23.905621937117999</c:v>
                </c:pt>
                <c:pt idx="17367">
                  <c:v>23.906998513297701</c:v>
                </c:pt>
                <c:pt idx="17368">
                  <c:v>23.908375089477499</c:v>
                </c:pt>
                <c:pt idx="17369">
                  <c:v>23.9097516656572</c:v>
                </c:pt>
                <c:pt idx="17370">
                  <c:v>23.911128241836899</c:v>
                </c:pt>
                <c:pt idx="17371">
                  <c:v>23.9125048180166</c:v>
                </c:pt>
                <c:pt idx="17372">
                  <c:v>23.913881394196402</c:v>
                </c:pt>
                <c:pt idx="17373">
                  <c:v>23.9152579703761</c:v>
                </c:pt>
                <c:pt idx="17374">
                  <c:v>23.916634546555802</c:v>
                </c:pt>
                <c:pt idx="17375">
                  <c:v>23.9180111227355</c:v>
                </c:pt>
                <c:pt idx="17376">
                  <c:v>23.919387698915301</c:v>
                </c:pt>
                <c:pt idx="17377">
                  <c:v>23.920764275094999</c:v>
                </c:pt>
                <c:pt idx="17378">
                  <c:v>23.922140851274701</c:v>
                </c:pt>
                <c:pt idx="17379">
                  <c:v>23.923517427454399</c:v>
                </c:pt>
                <c:pt idx="17380">
                  <c:v>23.924894003634201</c:v>
                </c:pt>
                <c:pt idx="17381">
                  <c:v>23.926270579813899</c:v>
                </c:pt>
                <c:pt idx="17382">
                  <c:v>23.927647155993601</c:v>
                </c:pt>
                <c:pt idx="17383">
                  <c:v>23.929023732173299</c:v>
                </c:pt>
                <c:pt idx="17384">
                  <c:v>23.9304003083531</c:v>
                </c:pt>
                <c:pt idx="17385">
                  <c:v>23.931776884532798</c:v>
                </c:pt>
                <c:pt idx="17386">
                  <c:v>23.9331534607125</c:v>
                </c:pt>
                <c:pt idx="17387">
                  <c:v>23.934530036892198</c:v>
                </c:pt>
                <c:pt idx="17388">
                  <c:v>23.935906613072</c:v>
                </c:pt>
                <c:pt idx="17389">
                  <c:v>23.937283189251701</c:v>
                </c:pt>
                <c:pt idx="17390">
                  <c:v>23.9386597654314</c:v>
                </c:pt>
                <c:pt idx="17391">
                  <c:v>23.940036341611201</c:v>
                </c:pt>
                <c:pt idx="17392">
                  <c:v>23.941412917790899</c:v>
                </c:pt>
                <c:pt idx="17393">
                  <c:v>23.942789493970601</c:v>
                </c:pt>
                <c:pt idx="17394">
                  <c:v>23.944166070150299</c:v>
                </c:pt>
                <c:pt idx="17395">
                  <c:v>23.9455426463301</c:v>
                </c:pt>
                <c:pt idx="17396">
                  <c:v>23.946919222509798</c:v>
                </c:pt>
                <c:pt idx="17397">
                  <c:v>23.9482957986895</c:v>
                </c:pt>
                <c:pt idx="17398">
                  <c:v>23.949672374869198</c:v>
                </c:pt>
                <c:pt idx="17399">
                  <c:v>23.951048951049</c:v>
                </c:pt>
                <c:pt idx="17400">
                  <c:v>23.952425527228701</c:v>
                </c:pt>
                <c:pt idx="17401">
                  <c:v>23.9538021034084</c:v>
                </c:pt>
                <c:pt idx="17402">
                  <c:v>23.955178679588101</c:v>
                </c:pt>
                <c:pt idx="17403">
                  <c:v>23.956555255767899</c:v>
                </c:pt>
                <c:pt idx="17404">
                  <c:v>23.957931831947601</c:v>
                </c:pt>
                <c:pt idx="17405">
                  <c:v>23.959308408127299</c:v>
                </c:pt>
                <c:pt idx="17406">
                  <c:v>23.960684984307001</c:v>
                </c:pt>
                <c:pt idx="17407">
                  <c:v>23.962061560486799</c:v>
                </c:pt>
                <c:pt idx="17408">
                  <c:v>23.9634381366665</c:v>
                </c:pt>
                <c:pt idx="17409">
                  <c:v>23.964814712846199</c:v>
                </c:pt>
                <c:pt idx="17410">
                  <c:v>23.9661912890259</c:v>
                </c:pt>
                <c:pt idx="17411">
                  <c:v>23.967567865205702</c:v>
                </c:pt>
                <c:pt idx="17412">
                  <c:v>23.9689444413854</c:v>
                </c:pt>
                <c:pt idx="17413">
                  <c:v>23.970321017565102</c:v>
                </c:pt>
                <c:pt idx="17414">
                  <c:v>23.9716975937448</c:v>
                </c:pt>
                <c:pt idx="17415">
                  <c:v>23.973074169924601</c:v>
                </c:pt>
                <c:pt idx="17416">
                  <c:v>23.974450746104299</c:v>
                </c:pt>
                <c:pt idx="17417">
                  <c:v>23.975827322284001</c:v>
                </c:pt>
                <c:pt idx="17418">
                  <c:v>23.977203898463699</c:v>
                </c:pt>
                <c:pt idx="17419">
                  <c:v>23.978580474643501</c:v>
                </c:pt>
                <c:pt idx="17420">
                  <c:v>23.979957050823199</c:v>
                </c:pt>
                <c:pt idx="17421">
                  <c:v>23.9813336270029</c:v>
                </c:pt>
                <c:pt idx="17422">
                  <c:v>23.982710203182702</c:v>
                </c:pt>
                <c:pt idx="17423">
                  <c:v>23.9840867793624</c:v>
                </c:pt>
                <c:pt idx="17424">
                  <c:v>23.985463355542102</c:v>
                </c:pt>
                <c:pt idx="17425">
                  <c:v>23.9868399317218</c:v>
                </c:pt>
                <c:pt idx="17426">
                  <c:v>23.988216507901601</c:v>
                </c:pt>
                <c:pt idx="17427">
                  <c:v>23.989593084081299</c:v>
                </c:pt>
                <c:pt idx="17428">
                  <c:v>23.990969660261001</c:v>
                </c:pt>
                <c:pt idx="17429">
                  <c:v>23.992346236440699</c:v>
                </c:pt>
                <c:pt idx="17430">
                  <c:v>23.993722812620501</c:v>
                </c:pt>
                <c:pt idx="17431">
                  <c:v>23.995099388800199</c:v>
                </c:pt>
                <c:pt idx="17432">
                  <c:v>23.996475964979901</c:v>
                </c:pt>
                <c:pt idx="17433">
                  <c:v>23.997852541159599</c:v>
                </c:pt>
                <c:pt idx="17434">
                  <c:v>23.9992291173394</c:v>
                </c:pt>
                <c:pt idx="17435">
                  <c:v>24.000605693519098</c:v>
                </c:pt>
                <c:pt idx="17436">
                  <c:v>24.0019822696988</c:v>
                </c:pt>
                <c:pt idx="17437">
                  <c:v>24.003358845878498</c:v>
                </c:pt>
                <c:pt idx="17438">
                  <c:v>24.0047354220583</c:v>
                </c:pt>
                <c:pt idx="17439">
                  <c:v>24.006111998238001</c:v>
                </c:pt>
                <c:pt idx="17440">
                  <c:v>24.0074885744177</c:v>
                </c:pt>
                <c:pt idx="17441">
                  <c:v>24.008865150597401</c:v>
                </c:pt>
                <c:pt idx="17442">
                  <c:v>24.010241726777199</c:v>
                </c:pt>
                <c:pt idx="17443">
                  <c:v>24.011618302956901</c:v>
                </c:pt>
                <c:pt idx="17444">
                  <c:v>24.012994879136599</c:v>
                </c:pt>
                <c:pt idx="17445">
                  <c:v>24.014371455316301</c:v>
                </c:pt>
                <c:pt idx="17446">
                  <c:v>24.015748031496098</c:v>
                </c:pt>
                <c:pt idx="17447">
                  <c:v>24.0171246076758</c:v>
                </c:pt>
                <c:pt idx="17448">
                  <c:v>24.018501183855498</c:v>
                </c:pt>
                <c:pt idx="17449">
                  <c:v>24.0198777600352</c:v>
                </c:pt>
                <c:pt idx="17450">
                  <c:v>24.021254336215002</c:v>
                </c:pt>
                <c:pt idx="17451">
                  <c:v>24.0226309123947</c:v>
                </c:pt>
                <c:pt idx="17452">
                  <c:v>24.024007488574401</c:v>
                </c:pt>
                <c:pt idx="17453">
                  <c:v>24.025384064754199</c:v>
                </c:pt>
                <c:pt idx="17454">
                  <c:v>24.026760640933901</c:v>
                </c:pt>
                <c:pt idx="17455">
                  <c:v>24.028137217113599</c:v>
                </c:pt>
                <c:pt idx="17456">
                  <c:v>24.029513793293301</c:v>
                </c:pt>
                <c:pt idx="17457">
                  <c:v>24.030890369473099</c:v>
                </c:pt>
                <c:pt idx="17458">
                  <c:v>24.0322669456528</c:v>
                </c:pt>
                <c:pt idx="17459">
                  <c:v>24.033643521832499</c:v>
                </c:pt>
                <c:pt idx="17460">
                  <c:v>24.0350200980122</c:v>
                </c:pt>
                <c:pt idx="17461">
                  <c:v>24.036396674192002</c:v>
                </c:pt>
                <c:pt idx="17462">
                  <c:v>24.0377732503717</c:v>
                </c:pt>
                <c:pt idx="17463">
                  <c:v>24.039149826551402</c:v>
                </c:pt>
                <c:pt idx="17464">
                  <c:v>24.0405264027311</c:v>
                </c:pt>
                <c:pt idx="17465">
                  <c:v>24.041902978910901</c:v>
                </c:pt>
                <c:pt idx="17466">
                  <c:v>24.043279555090599</c:v>
                </c:pt>
                <c:pt idx="17467">
                  <c:v>24.044656131270301</c:v>
                </c:pt>
                <c:pt idx="17468">
                  <c:v>24.046032707449999</c:v>
                </c:pt>
                <c:pt idx="17469">
                  <c:v>24.047409283629801</c:v>
                </c:pt>
                <c:pt idx="17470">
                  <c:v>24.048785859809499</c:v>
                </c:pt>
                <c:pt idx="17471">
                  <c:v>24.050162435989201</c:v>
                </c:pt>
                <c:pt idx="17472">
                  <c:v>24.051539012168899</c:v>
                </c:pt>
                <c:pt idx="17473">
                  <c:v>24.0529155883487</c:v>
                </c:pt>
                <c:pt idx="17474">
                  <c:v>24.054292164528398</c:v>
                </c:pt>
                <c:pt idx="17475">
                  <c:v>24.0556687407081</c:v>
                </c:pt>
                <c:pt idx="17476">
                  <c:v>24.057045316887798</c:v>
                </c:pt>
                <c:pt idx="17477">
                  <c:v>24.058421893067599</c:v>
                </c:pt>
                <c:pt idx="17478">
                  <c:v>24.059798469247301</c:v>
                </c:pt>
                <c:pt idx="17479">
                  <c:v>24.061175045426999</c:v>
                </c:pt>
                <c:pt idx="17480">
                  <c:v>24.062551621606701</c:v>
                </c:pt>
                <c:pt idx="17481">
                  <c:v>24.063928197786499</c:v>
                </c:pt>
                <c:pt idx="17482">
                  <c:v>24.065304773966201</c:v>
                </c:pt>
                <c:pt idx="17483">
                  <c:v>24.066681350145899</c:v>
                </c:pt>
                <c:pt idx="17484">
                  <c:v>24.068057926325601</c:v>
                </c:pt>
                <c:pt idx="17485">
                  <c:v>24.069434502505398</c:v>
                </c:pt>
                <c:pt idx="17486">
                  <c:v>24.0708110786851</c:v>
                </c:pt>
                <c:pt idx="17487">
                  <c:v>24.072187654864798</c:v>
                </c:pt>
                <c:pt idx="17488">
                  <c:v>24.0735642310446</c:v>
                </c:pt>
                <c:pt idx="17489">
                  <c:v>24.074940807224301</c:v>
                </c:pt>
                <c:pt idx="17490">
                  <c:v>24.076317383404</c:v>
                </c:pt>
                <c:pt idx="17491">
                  <c:v>24.077693959583701</c:v>
                </c:pt>
                <c:pt idx="17492">
                  <c:v>24.079070535763499</c:v>
                </c:pt>
                <c:pt idx="17493">
                  <c:v>24.080447111943201</c:v>
                </c:pt>
                <c:pt idx="17494">
                  <c:v>24.081823688122899</c:v>
                </c:pt>
                <c:pt idx="17495">
                  <c:v>24.083200264302601</c:v>
                </c:pt>
                <c:pt idx="17496">
                  <c:v>24.084576840482399</c:v>
                </c:pt>
                <c:pt idx="17497">
                  <c:v>24.0859534166621</c:v>
                </c:pt>
                <c:pt idx="17498">
                  <c:v>24.087329992841799</c:v>
                </c:pt>
                <c:pt idx="17499">
                  <c:v>24.0887065690215</c:v>
                </c:pt>
                <c:pt idx="17500">
                  <c:v>24.090083145201302</c:v>
                </c:pt>
                <c:pt idx="17501">
                  <c:v>24.091459721381</c:v>
                </c:pt>
                <c:pt idx="17502">
                  <c:v>24.092836297560702</c:v>
                </c:pt>
                <c:pt idx="17503">
                  <c:v>24.0942128737404</c:v>
                </c:pt>
                <c:pt idx="17504">
                  <c:v>24.095589449920201</c:v>
                </c:pt>
                <c:pt idx="17505">
                  <c:v>24.096966026099899</c:v>
                </c:pt>
                <c:pt idx="17506">
                  <c:v>24.098342602279601</c:v>
                </c:pt>
                <c:pt idx="17507">
                  <c:v>24.099719178459299</c:v>
                </c:pt>
                <c:pt idx="17508">
                  <c:v>24.1010957546391</c:v>
                </c:pt>
                <c:pt idx="17509">
                  <c:v>24.102472330818799</c:v>
                </c:pt>
                <c:pt idx="17510">
                  <c:v>24.1038489069985</c:v>
                </c:pt>
                <c:pt idx="17511">
                  <c:v>24.105225483178199</c:v>
                </c:pt>
                <c:pt idx="17512">
                  <c:v>24.106602059358</c:v>
                </c:pt>
                <c:pt idx="17513">
                  <c:v>24.107978635537702</c:v>
                </c:pt>
                <c:pt idx="17514">
                  <c:v>24.1093552117174</c:v>
                </c:pt>
                <c:pt idx="17515">
                  <c:v>24.110731787897102</c:v>
                </c:pt>
                <c:pt idx="17516">
                  <c:v>24.112108364076899</c:v>
                </c:pt>
                <c:pt idx="17517">
                  <c:v>24.113484940256601</c:v>
                </c:pt>
                <c:pt idx="17518">
                  <c:v>24.114861516436299</c:v>
                </c:pt>
                <c:pt idx="17519">
                  <c:v>24.116238092616101</c:v>
                </c:pt>
                <c:pt idx="17520">
                  <c:v>24.117614668795799</c:v>
                </c:pt>
                <c:pt idx="17521">
                  <c:v>24.118991244975501</c:v>
                </c:pt>
                <c:pt idx="17522">
                  <c:v>24.120367821155199</c:v>
                </c:pt>
                <c:pt idx="17523">
                  <c:v>24.121744397335</c:v>
                </c:pt>
                <c:pt idx="17524">
                  <c:v>24.123120973514698</c:v>
                </c:pt>
                <c:pt idx="17525">
                  <c:v>24.1244975496944</c:v>
                </c:pt>
                <c:pt idx="17526">
                  <c:v>24.125874125874098</c:v>
                </c:pt>
                <c:pt idx="17527">
                  <c:v>24.1272507020539</c:v>
                </c:pt>
                <c:pt idx="17528">
                  <c:v>24.128627278233601</c:v>
                </c:pt>
                <c:pt idx="17529">
                  <c:v>24.1300038544133</c:v>
                </c:pt>
                <c:pt idx="17530">
                  <c:v>24.131380430593001</c:v>
                </c:pt>
                <c:pt idx="17531">
                  <c:v>24.132757006772799</c:v>
                </c:pt>
                <c:pt idx="17532">
                  <c:v>24.134133582952501</c:v>
                </c:pt>
                <c:pt idx="17533">
                  <c:v>24.135510159132199</c:v>
                </c:pt>
                <c:pt idx="17534">
                  <c:v>24.136886735311901</c:v>
                </c:pt>
                <c:pt idx="17535">
                  <c:v>24.138263311491698</c:v>
                </c:pt>
                <c:pt idx="17536">
                  <c:v>24.1396398876714</c:v>
                </c:pt>
                <c:pt idx="17537">
                  <c:v>24.141016463851098</c:v>
                </c:pt>
                <c:pt idx="17538">
                  <c:v>24.1423930400308</c:v>
                </c:pt>
                <c:pt idx="17539">
                  <c:v>24.143769616210601</c:v>
                </c:pt>
                <c:pt idx="17540">
                  <c:v>24.1451461923903</c:v>
                </c:pt>
                <c:pt idx="17541">
                  <c:v>24.146522768570001</c:v>
                </c:pt>
                <c:pt idx="17542">
                  <c:v>24.1478993447497</c:v>
                </c:pt>
                <c:pt idx="17543">
                  <c:v>24.149275920929501</c:v>
                </c:pt>
                <c:pt idx="17544">
                  <c:v>24.150652497109199</c:v>
                </c:pt>
                <c:pt idx="17545">
                  <c:v>24.152029073288901</c:v>
                </c:pt>
                <c:pt idx="17546">
                  <c:v>24.153405649468599</c:v>
                </c:pt>
                <c:pt idx="17547">
                  <c:v>24.1547822256484</c:v>
                </c:pt>
                <c:pt idx="17548">
                  <c:v>24.156158801828099</c:v>
                </c:pt>
                <c:pt idx="17549">
                  <c:v>24.1575353780078</c:v>
                </c:pt>
                <c:pt idx="17550">
                  <c:v>24.158911954187602</c:v>
                </c:pt>
                <c:pt idx="17551">
                  <c:v>24.1602885303673</c:v>
                </c:pt>
                <c:pt idx="17552">
                  <c:v>24.161665106547002</c:v>
                </c:pt>
                <c:pt idx="17553">
                  <c:v>24.1630416827267</c:v>
                </c:pt>
                <c:pt idx="17554">
                  <c:v>24.164418258906501</c:v>
                </c:pt>
                <c:pt idx="17555">
                  <c:v>24.165794835086199</c:v>
                </c:pt>
                <c:pt idx="17556">
                  <c:v>24.167171411265901</c:v>
                </c:pt>
                <c:pt idx="17557">
                  <c:v>24.168547987445599</c:v>
                </c:pt>
                <c:pt idx="17558">
                  <c:v>24.169924563625401</c:v>
                </c:pt>
                <c:pt idx="17559">
                  <c:v>24.171301139805099</c:v>
                </c:pt>
                <c:pt idx="17560">
                  <c:v>24.172677715984801</c:v>
                </c:pt>
                <c:pt idx="17561">
                  <c:v>24.174054292164499</c:v>
                </c:pt>
                <c:pt idx="17562">
                  <c:v>24.1754308683443</c:v>
                </c:pt>
                <c:pt idx="17563">
                  <c:v>24.176807444524002</c:v>
                </c:pt>
                <c:pt idx="17564">
                  <c:v>24.1781840207037</c:v>
                </c:pt>
                <c:pt idx="17565">
                  <c:v>24.179560596883402</c:v>
                </c:pt>
                <c:pt idx="17566">
                  <c:v>24.180937173063199</c:v>
                </c:pt>
                <c:pt idx="17567">
                  <c:v>24.182313749242901</c:v>
                </c:pt>
                <c:pt idx="17568">
                  <c:v>24.183690325422599</c:v>
                </c:pt>
                <c:pt idx="17569">
                  <c:v>24.185066901602301</c:v>
                </c:pt>
                <c:pt idx="17570">
                  <c:v>24.186443477782099</c:v>
                </c:pt>
                <c:pt idx="17571">
                  <c:v>24.187820053961801</c:v>
                </c:pt>
                <c:pt idx="17572">
                  <c:v>24.189196630141499</c:v>
                </c:pt>
                <c:pt idx="17573">
                  <c:v>24.190573206321201</c:v>
                </c:pt>
                <c:pt idx="17574">
                  <c:v>24.191949782500998</c:v>
                </c:pt>
                <c:pt idx="17575">
                  <c:v>24.1933263586807</c:v>
                </c:pt>
                <c:pt idx="17576">
                  <c:v>24.194702934860398</c:v>
                </c:pt>
                <c:pt idx="17577">
                  <c:v>24.1960795110401</c:v>
                </c:pt>
                <c:pt idx="17578">
                  <c:v>24.197456087219901</c:v>
                </c:pt>
                <c:pt idx="17579">
                  <c:v>24.1988326633996</c:v>
                </c:pt>
                <c:pt idx="17580">
                  <c:v>24.200209239579301</c:v>
                </c:pt>
                <c:pt idx="17581">
                  <c:v>24.201585815759099</c:v>
                </c:pt>
                <c:pt idx="17582">
                  <c:v>24.202962391938801</c:v>
                </c:pt>
                <c:pt idx="17583">
                  <c:v>24.204338968118499</c:v>
                </c:pt>
                <c:pt idx="17584">
                  <c:v>24.205715544298201</c:v>
                </c:pt>
                <c:pt idx="17585">
                  <c:v>24.207092120477999</c:v>
                </c:pt>
                <c:pt idx="17586">
                  <c:v>24.2084686966577</c:v>
                </c:pt>
                <c:pt idx="17587">
                  <c:v>24.209845272837399</c:v>
                </c:pt>
                <c:pt idx="17588">
                  <c:v>24.2112218490171</c:v>
                </c:pt>
                <c:pt idx="17589">
                  <c:v>24.212598425196902</c:v>
                </c:pt>
                <c:pt idx="17590">
                  <c:v>24.2139750013766</c:v>
                </c:pt>
                <c:pt idx="17591">
                  <c:v>24.215351577556302</c:v>
                </c:pt>
                <c:pt idx="17592">
                  <c:v>24.216728153736</c:v>
                </c:pt>
                <c:pt idx="17593">
                  <c:v>24.218104729915801</c:v>
                </c:pt>
                <c:pt idx="17594">
                  <c:v>24.219481306095499</c:v>
                </c:pt>
                <c:pt idx="17595">
                  <c:v>24.220857882275201</c:v>
                </c:pt>
                <c:pt idx="17596">
                  <c:v>24.222234458454899</c:v>
                </c:pt>
                <c:pt idx="17597">
                  <c:v>24.2236110346347</c:v>
                </c:pt>
                <c:pt idx="17598">
                  <c:v>24.224987610814399</c:v>
                </c:pt>
                <c:pt idx="17599">
                  <c:v>24.2263641869941</c:v>
                </c:pt>
                <c:pt idx="17600">
                  <c:v>24.227740763173799</c:v>
                </c:pt>
                <c:pt idx="17601">
                  <c:v>24.2291173393536</c:v>
                </c:pt>
                <c:pt idx="17602">
                  <c:v>24.230493915533302</c:v>
                </c:pt>
                <c:pt idx="17603">
                  <c:v>24.231870491713</c:v>
                </c:pt>
                <c:pt idx="17604">
                  <c:v>24.233247067892702</c:v>
                </c:pt>
                <c:pt idx="17605">
                  <c:v>24.234623644072499</c:v>
                </c:pt>
                <c:pt idx="17606">
                  <c:v>24.236000220252201</c:v>
                </c:pt>
                <c:pt idx="17607">
                  <c:v>24.237376796431899</c:v>
                </c:pt>
                <c:pt idx="17608">
                  <c:v>24.238753372611601</c:v>
                </c:pt>
                <c:pt idx="17609">
                  <c:v>24.240129948791399</c:v>
                </c:pt>
                <c:pt idx="17610">
                  <c:v>24.241506524971101</c:v>
                </c:pt>
                <c:pt idx="17611">
                  <c:v>24.242883101150799</c:v>
                </c:pt>
                <c:pt idx="17612">
                  <c:v>24.2442596773306</c:v>
                </c:pt>
                <c:pt idx="17613">
                  <c:v>24.245636253510298</c:v>
                </c:pt>
                <c:pt idx="17614">
                  <c:v>24.24701282969</c:v>
                </c:pt>
                <c:pt idx="17615">
                  <c:v>24.248389405869698</c:v>
                </c:pt>
                <c:pt idx="17616">
                  <c:v>24.2497659820495</c:v>
                </c:pt>
                <c:pt idx="17617">
                  <c:v>24.251142558229201</c:v>
                </c:pt>
                <c:pt idx="17618">
                  <c:v>24.2525191344089</c:v>
                </c:pt>
                <c:pt idx="17619">
                  <c:v>24.253895710588601</c:v>
                </c:pt>
                <c:pt idx="17620">
                  <c:v>24.255272286768399</c:v>
                </c:pt>
                <c:pt idx="17621">
                  <c:v>24.256648862948101</c:v>
                </c:pt>
                <c:pt idx="17622">
                  <c:v>24.258025439127799</c:v>
                </c:pt>
                <c:pt idx="17623">
                  <c:v>24.259402015307501</c:v>
                </c:pt>
                <c:pt idx="17624">
                  <c:v>24.260778591487298</c:v>
                </c:pt>
                <c:pt idx="17625">
                  <c:v>24.262155167667</c:v>
                </c:pt>
                <c:pt idx="17626">
                  <c:v>24.263531743846698</c:v>
                </c:pt>
                <c:pt idx="17627">
                  <c:v>24.2649083200264</c:v>
                </c:pt>
                <c:pt idx="17628">
                  <c:v>24.266284896206201</c:v>
                </c:pt>
                <c:pt idx="17629">
                  <c:v>24.2676614723859</c:v>
                </c:pt>
                <c:pt idx="17630">
                  <c:v>24.269038048565601</c:v>
                </c:pt>
                <c:pt idx="17631">
                  <c:v>24.2704146247453</c:v>
                </c:pt>
                <c:pt idx="17632">
                  <c:v>24.271791200925101</c:v>
                </c:pt>
                <c:pt idx="17633">
                  <c:v>24.273167777104799</c:v>
                </c:pt>
                <c:pt idx="17634">
                  <c:v>24.274544353284501</c:v>
                </c:pt>
                <c:pt idx="17635">
                  <c:v>24.275920929464199</c:v>
                </c:pt>
                <c:pt idx="17636">
                  <c:v>24.277297505644</c:v>
                </c:pt>
                <c:pt idx="17637">
                  <c:v>24.278674081823699</c:v>
                </c:pt>
                <c:pt idx="17638">
                  <c:v>24.2800506580034</c:v>
                </c:pt>
                <c:pt idx="17639">
                  <c:v>24.281427234183099</c:v>
                </c:pt>
                <c:pt idx="17640">
                  <c:v>24.2828038103629</c:v>
                </c:pt>
                <c:pt idx="17641">
                  <c:v>24.284180386542602</c:v>
                </c:pt>
                <c:pt idx="17642">
                  <c:v>24.2855569627223</c:v>
                </c:pt>
                <c:pt idx="17643">
                  <c:v>24.286933538902002</c:v>
                </c:pt>
                <c:pt idx="17644">
                  <c:v>24.288310115081799</c:v>
                </c:pt>
                <c:pt idx="17645">
                  <c:v>24.289686691261501</c:v>
                </c:pt>
                <c:pt idx="17646">
                  <c:v>24.291063267441199</c:v>
                </c:pt>
                <c:pt idx="17647">
                  <c:v>24.292439843621001</c:v>
                </c:pt>
                <c:pt idx="17648">
                  <c:v>24.293816419800699</c:v>
                </c:pt>
                <c:pt idx="17649">
                  <c:v>24.2951929959804</c:v>
                </c:pt>
                <c:pt idx="17650">
                  <c:v>24.296569572160099</c:v>
                </c:pt>
                <c:pt idx="17651">
                  <c:v>24.2979461483399</c:v>
                </c:pt>
                <c:pt idx="17652">
                  <c:v>24.299322724519602</c:v>
                </c:pt>
                <c:pt idx="17653">
                  <c:v>24.3006993006993</c:v>
                </c:pt>
                <c:pt idx="17654">
                  <c:v>24.302075876879002</c:v>
                </c:pt>
                <c:pt idx="17655">
                  <c:v>24.303452453058799</c:v>
                </c:pt>
                <c:pt idx="17656">
                  <c:v>24.304829029238501</c:v>
                </c:pt>
                <c:pt idx="17657">
                  <c:v>24.306205605418199</c:v>
                </c:pt>
                <c:pt idx="17658">
                  <c:v>24.307582181597901</c:v>
                </c:pt>
                <c:pt idx="17659">
                  <c:v>24.308958757777699</c:v>
                </c:pt>
                <c:pt idx="17660">
                  <c:v>24.310335333957401</c:v>
                </c:pt>
                <c:pt idx="17661">
                  <c:v>24.311711910137099</c:v>
                </c:pt>
                <c:pt idx="17662">
                  <c:v>24.313088486316801</c:v>
                </c:pt>
                <c:pt idx="17663">
                  <c:v>24.314465062496598</c:v>
                </c:pt>
                <c:pt idx="17664">
                  <c:v>24.3158416386763</c:v>
                </c:pt>
                <c:pt idx="17665">
                  <c:v>24.317218214855998</c:v>
                </c:pt>
                <c:pt idx="17666">
                  <c:v>24.3185947910357</c:v>
                </c:pt>
                <c:pt idx="17667">
                  <c:v>24.319971367215501</c:v>
                </c:pt>
                <c:pt idx="17668">
                  <c:v>24.3213479433952</c:v>
                </c:pt>
                <c:pt idx="17669">
                  <c:v>24.322724519574901</c:v>
                </c:pt>
                <c:pt idx="17670">
                  <c:v>24.3241010957546</c:v>
                </c:pt>
                <c:pt idx="17671">
                  <c:v>24.325477671934401</c:v>
                </c:pt>
                <c:pt idx="17672">
                  <c:v>24.326854248114099</c:v>
                </c:pt>
                <c:pt idx="17673">
                  <c:v>24.328230824293801</c:v>
                </c:pt>
                <c:pt idx="17674">
                  <c:v>24.329607400473499</c:v>
                </c:pt>
                <c:pt idx="17675">
                  <c:v>24.3309839766533</c:v>
                </c:pt>
                <c:pt idx="17676">
                  <c:v>24.332360552832998</c:v>
                </c:pt>
                <c:pt idx="17677">
                  <c:v>24.3337371290127</c:v>
                </c:pt>
                <c:pt idx="17678">
                  <c:v>24.335113705192501</c:v>
                </c:pt>
                <c:pt idx="17679">
                  <c:v>24.3364902813722</c:v>
                </c:pt>
                <c:pt idx="17680">
                  <c:v>24.337866857551901</c:v>
                </c:pt>
                <c:pt idx="17681">
                  <c:v>24.3392434337316</c:v>
                </c:pt>
                <c:pt idx="17682">
                  <c:v>24.340620009911401</c:v>
                </c:pt>
                <c:pt idx="17683">
                  <c:v>24.341996586091099</c:v>
                </c:pt>
                <c:pt idx="17684">
                  <c:v>24.343373162270801</c:v>
                </c:pt>
                <c:pt idx="17685">
                  <c:v>24.344749738450499</c:v>
                </c:pt>
                <c:pt idx="17686">
                  <c:v>24.3461263146303</c:v>
                </c:pt>
                <c:pt idx="17687">
                  <c:v>24.347502890809999</c:v>
                </c:pt>
                <c:pt idx="17688">
                  <c:v>24.3488794669897</c:v>
                </c:pt>
                <c:pt idx="17689">
                  <c:v>24.350256043169399</c:v>
                </c:pt>
                <c:pt idx="17690">
                  <c:v>24.3516326193492</c:v>
                </c:pt>
                <c:pt idx="17691">
                  <c:v>24.353009195528902</c:v>
                </c:pt>
                <c:pt idx="17692">
                  <c:v>24.3543857717086</c:v>
                </c:pt>
                <c:pt idx="17693">
                  <c:v>24.355762347888302</c:v>
                </c:pt>
                <c:pt idx="17694">
                  <c:v>24.357138924068099</c:v>
                </c:pt>
                <c:pt idx="17695">
                  <c:v>24.358515500247801</c:v>
                </c:pt>
                <c:pt idx="17696">
                  <c:v>24.359892076427499</c:v>
                </c:pt>
                <c:pt idx="17697">
                  <c:v>24.361268652607201</c:v>
                </c:pt>
                <c:pt idx="17698">
                  <c:v>24.362645228786999</c:v>
                </c:pt>
                <c:pt idx="17699">
                  <c:v>24.364021804966701</c:v>
                </c:pt>
                <c:pt idx="17700">
                  <c:v>24.365398381146399</c:v>
                </c:pt>
                <c:pt idx="17701">
                  <c:v>24.366774957326101</c:v>
                </c:pt>
                <c:pt idx="17702">
                  <c:v>24.368151533505898</c:v>
                </c:pt>
                <c:pt idx="17703">
                  <c:v>24.3695281096856</c:v>
                </c:pt>
                <c:pt idx="17704">
                  <c:v>24.370904685865298</c:v>
                </c:pt>
                <c:pt idx="17705">
                  <c:v>24.372281262045</c:v>
                </c:pt>
                <c:pt idx="17706">
                  <c:v>24.373657838224801</c:v>
                </c:pt>
                <c:pt idx="17707">
                  <c:v>24.375034414404499</c:v>
                </c:pt>
                <c:pt idx="17708">
                  <c:v>24.376410990584201</c:v>
                </c:pt>
                <c:pt idx="17709">
                  <c:v>24.377787566763999</c:v>
                </c:pt>
                <c:pt idx="17710">
                  <c:v>24.379164142943701</c:v>
                </c:pt>
                <c:pt idx="17711">
                  <c:v>24.380540719123399</c:v>
                </c:pt>
                <c:pt idx="17712">
                  <c:v>24.381917295303101</c:v>
                </c:pt>
                <c:pt idx="17713">
                  <c:v>24.383293871482898</c:v>
                </c:pt>
                <c:pt idx="17714">
                  <c:v>24.3846704476626</c:v>
                </c:pt>
                <c:pt idx="17715">
                  <c:v>24.386047023842298</c:v>
                </c:pt>
                <c:pt idx="17716">
                  <c:v>24.387423600022</c:v>
                </c:pt>
                <c:pt idx="17717">
                  <c:v>24.388800176201801</c:v>
                </c:pt>
                <c:pt idx="17718">
                  <c:v>24.3901767523815</c:v>
                </c:pt>
                <c:pt idx="17719">
                  <c:v>24.391553328561201</c:v>
                </c:pt>
                <c:pt idx="17720">
                  <c:v>24.3929299047409</c:v>
                </c:pt>
                <c:pt idx="17721">
                  <c:v>24.394306480920701</c:v>
                </c:pt>
                <c:pt idx="17722">
                  <c:v>24.395683057100399</c:v>
                </c:pt>
                <c:pt idx="17723">
                  <c:v>24.397059633280101</c:v>
                </c:pt>
                <c:pt idx="17724">
                  <c:v>24.398436209459799</c:v>
                </c:pt>
                <c:pt idx="17725">
                  <c:v>24.3998127856396</c:v>
                </c:pt>
                <c:pt idx="17726">
                  <c:v>24.401189361819299</c:v>
                </c:pt>
                <c:pt idx="17727">
                  <c:v>24.402565937999</c:v>
                </c:pt>
                <c:pt idx="17728">
                  <c:v>24.403942514178699</c:v>
                </c:pt>
                <c:pt idx="17729">
                  <c:v>24.4053190903585</c:v>
                </c:pt>
                <c:pt idx="17730">
                  <c:v>24.406695666538202</c:v>
                </c:pt>
                <c:pt idx="17731">
                  <c:v>24.4080722427179</c:v>
                </c:pt>
                <c:pt idx="17732">
                  <c:v>24.409448818897602</c:v>
                </c:pt>
                <c:pt idx="17733">
                  <c:v>24.410825395077399</c:v>
                </c:pt>
                <c:pt idx="17734">
                  <c:v>24.412201971257101</c:v>
                </c:pt>
                <c:pt idx="17735">
                  <c:v>24.413578547436799</c:v>
                </c:pt>
                <c:pt idx="17736">
                  <c:v>24.414955123616501</c:v>
                </c:pt>
                <c:pt idx="17737">
                  <c:v>24.416331699796299</c:v>
                </c:pt>
                <c:pt idx="17738">
                  <c:v>24.417708275976</c:v>
                </c:pt>
                <c:pt idx="17739">
                  <c:v>24.419084852155699</c:v>
                </c:pt>
                <c:pt idx="17740">
                  <c:v>24.4204614283354</c:v>
                </c:pt>
                <c:pt idx="17741">
                  <c:v>24.421838004515202</c:v>
                </c:pt>
                <c:pt idx="17742">
                  <c:v>24.4232145806949</c:v>
                </c:pt>
                <c:pt idx="17743">
                  <c:v>24.424591156874602</c:v>
                </c:pt>
                <c:pt idx="17744">
                  <c:v>24.425967733054399</c:v>
                </c:pt>
                <c:pt idx="17745">
                  <c:v>24.427344309234101</c:v>
                </c:pt>
                <c:pt idx="17746">
                  <c:v>24.428720885413799</c:v>
                </c:pt>
                <c:pt idx="17747">
                  <c:v>24.430097461593501</c:v>
                </c:pt>
                <c:pt idx="17748">
                  <c:v>24.431474037773299</c:v>
                </c:pt>
                <c:pt idx="17749">
                  <c:v>24.432850613953001</c:v>
                </c:pt>
                <c:pt idx="17750">
                  <c:v>24.434227190132699</c:v>
                </c:pt>
                <c:pt idx="17751">
                  <c:v>24.435603766312401</c:v>
                </c:pt>
                <c:pt idx="17752">
                  <c:v>24.436980342492198</c:v>
                </c:pt>
                <c:pt idx="17753">
                  <c:v>24.4383569186719</c:v>
                </c:pt>
                <c:pt idx="17754">
                  <c:v>24.439733494851598</c:v>
                </c:pt>
                <c:pt idx="17755">
                  <c:v>24.4411100710313</c:v>
                </c:pt>
                <c:pt idx="17756">
                  <c:v>24.442486647211101</c:v>
                </c:pt>
                <c:pt idx="17757">
                  <c:v>24.4438632233908</c:v>
                </c:pt>
                <c:pt idx="17758">
                  <c:v>24.445239799570501</c:v>
                </c:pt>
                <c:pt idx="17759">
                  <c:v>24.4466163757502</c:v>
                </c:pt>
                <c:pt idx="17760">
                  <c:v>24.447992951930001</c:v>
                </c:pt>
                <c:pt idx="17761">
                  <c:v>24.449369528109699</c:v>
                </c:pt>
                <c:pt idx="17762">
                  <c:v>24.450746104289401</c:v>
                </c:pt>
                <c:pt idx="17763">
                  <c:v>24.452122680469099</c:v>
                </c:pt>
                <c:pt idx="17764">
                  <c:v>24.4534992566489</c:v>
                </c:pt>
                <c:pt idx="17765">
                  <c:v>24.454875832828598</c:v>
                </c:pt>
                <c:pt idx="17766">
                  <c:v>24.4562524090083</c:v>
                </c:pt>
                <c:pt idx="17767">
                  <c:v>24.457628985187998</c:v>
                </c:pt>
                <c:pt idx="17768">
                  <c:v>24.4590055613678</c:v>
                </c:pt>
                <c:pt idx="17769">
                  <c:v>24.460382137547501</c:v>
                </c:pt>
                <c:pt idx="17770">
                  <c:v>24.4617587137272</c:v>
                </c:pt>
                <c:pt idx="17771">
                  <c:v>24.463135289906901</c:v>
                </c:pt>
                <c:pt idx="17772">
                  <c:v>24.464511866086699</c:v>
                </c:pt>
                <c:pt idx="17773">
                  <c:v>24.465888442266401</c:v>
                </c:pt>
                <c:pt idx="17774">
                  <c:v>24.467265018446099</c:v>
                </c:pt>
                <c:pt idx="17775">
                  <c:v>24.4686415946259</c:v>
                </c:pt>
                <c:pt idx="17776">
                  <c:v>24.470018170805599</c:v>
                </c:pt>
                <c:pt idx="17777">
                  <c:v>24.4713947469853</c:v>
                </c:pt>
                <c:pt idx="17778">
                  <c:v>24.472771323164999</c:v>
                </c:pt>
                <c:pt idx="17779">
                  <c:v>24.4741478993448</c:v>
                </c:pt>
                <c:pt idx="17780">
                  <c:v>24.475524475524502</c:v>
                </c:pt>
                <c:pt idx="17781">
                  <c:v>24.4769010517042</c:v>
                </c:pt>
                <c:pt idx="17782">
                  <c:v>24.478277627883902</c:v>
                </c:pt>
                <c:pt idx="17783">
                  <c:v>24.479654204063699</c:v>
                </c:pt>
                <c:pt idx="17784">
                  <c:v>24.481030780243401</c:v>
                </c:pt>
                <c:pt idx="17785">
                  <c:v>24.482407356423099</c:v>
                </c:pt>
                <c:pt idx="17786">
                  <c:v>24.483783932602801</c:v>
                </c:pt>
                <c:pt idx="17787">
                  <c:v>24.485160508782599</c:v>
                </c:pt>
                <c:pt idx="17788">
                  <c:v>24.486537084962301</c:v>
                </c:pt>
                <c:pt idx="17789">
                  <c:v>24.487913661141999</c:v>
                </c:pt>
                <c:pt idx="17790">
                  <c:v>24.489290237321701</c:v>
                </c:pt>
                <c:pt idx="17791">
                  <c:v>24.490666813501502</c:v>
                </c:pt>
                <c:pt idx="17792">
                  <c:v>24.4920433896812</c:v>
                </c:pt>
                <c:pt idx="17793">
                  <c:v>24.493419965860902</c:v>
                </c:pt>
                <c:pt idx="17794">
                  <c:v>24.4947965420406</c:v>
                </c:pt>
                <c:pt idx="17795">
                  <c:v>24.496173118220401</c:v>
                </c:pt>
                <c:pt idx="17796">
                  <c:v>24.497549694400099</c:v>
                </c:pt>
                <c:pt idx="17797">
                  <c:v>24.498926270579801</c:v>
                </c:pt>
                <c:pt idx="17798">
                  <c:v>24.500302846759499</c:v>
                </c:pt>
                <c:pt idx="17799">
                  <c:v>24.501679422939301</c:v>
                </c:pt>
                <c:pt idx="17800">
                  <c:v>24.503055999118999</c:v>
                </c:pt>
                <c:pt idx="17801">
                  <c:v>24.504432575298701</c:v>
                </c:pt>
                <c:pt idx="17802">
                  <c:v>24.505809151478498</c:v>
                </c:pt>
                <c:pt idx="17803">
                  <c:v>24.5071857276582</c:v>
                </c:pt>
                <c:pt idx="17804">
                  <c:v>24.508562303837898</c:v>
                </c:pt>
                <c:pt idx="17805">
                  <c:v>24.5099388800176</c:v>
                </c:pt>
                <c:pt idx="17806">
                  <c:v>24.511315456197401</c:v>
                </c:pt>
                <c:pt idx="17807">
                  <c:v>24.5126920323771</c:v>
                </c:pt>
                <c:pt idx="17808">
                  <c:v>24.514068608556801</c:v>
                </c:pt>
                <c:pt idx="17809">
                  <c:v>24.5154451847365</c:v>
                </c:pt>
                <c:pt idx="17810">
                  <c:v>24.516821760916301</c:v>
                </c:pt>
                <c:pt idx="17811">
                  <c:v>24.518198337095999</c:v>
                </c:pt>
                <c:pt idx="17812">
                  <c:v>24.519574913275701</c:v>
                </c:pt>
                <c:pt idx="17813">
                  <c:v>24.520951489455399</c:v>
                </c:pt>
                <c:pt idx="17814">
                  <c:v>24.5223280656352</c:v>
                </c:pt>
                <c:pt idx="17815">
                  <c:v>24.523704641814899</c:v>
                </c:pt>
                <c:pt idx="17816">
                  <c:v>24.5250812179946</c:v>
                </c:pt>
                <c:pt idx="17817">
                  <c:v>24.526457794174298</c:v>
                </c:pt>
                <c:pt idx="17818">
                  <c:v>24.5278343703541</c:v>
                </c:pt>
                <c:pt idx="17819">
                  <c:v>24.529210946533802</c:v>
                </c:pt>
                <c:pt idx="17820">
                  <c:v>24.5305875227135</c:v>
                </c:pt>
                <c:pt idx="17821">
                  <c:v>24.531964098893202</c:v>
                </c:pt>
                <c:pt idx="17822">
                  <c:v>24.533340675072999</c:v>
                </c:pt>
                <c:pt idx="17823">
                  <c:v>24.534717251252701</c:v>
                </c:pt>
                <c:pt idx="17824">
                  <c:v>24.536093827432399</c:v>
                </c:pt>
                <c:pt idx="17825">
                  <c:v>24.537470403612101</c:v>
                </c:pt>
                <c:pt idx="17826">
                  <c:v>24.538846979791899</c:v>
                </c:pt>
                <c:pt idx="17827">
                  <c:v>24.5402235559716</c:v>
                </c:pt>
                <c:pt idx="17828">
                  <c:v>24.541600132151299</c:v>
                </c:pt>
                <c:pt idx="17829">
                  <c:v>24.542976708331</c:v>
                </c:pt>
                <c:pt idx="17830">
                  <c:v>24.544353284510802</c:v>
                </c:pt>
                <c:pt idx="17831">
                  <c:v>24.5457298606905</c:v>
                </c:pt>
                <c:pt idx="17832">
                  <c:v>24.547106436870202</c:v>
                </c:pt>
                <c:pt idx="17833">
                  <c:v>24.5484830130499</c:v>
                </c:pt>
                <c:pt idx="17834">
                  <c:v>24.549859589229701</c:v>
                </c:pt>
                <c:pt idx="17835">
                  <c:v>24.551236165409399</c:v>
                </c:pt>
                <c:pt idx="17836">
                  <c:v>24.552612741589101</c:v>
                </c:pt>
                <c:pt idx="17837">
                  <c:v>24.553989317768899</c:v>
                </c:pt>
                <c:pt idx="17838">
                  <c:v>24.555365893948601</c:v>
                </c:pt>
                <c:pt idx="17839">
                  <c:v>24.556742470128299</c:v>
                </c:pt>
                <c:pt idx="17840">
                  <c:v>24.558119046308001</c:v>
                </c:pt>
                <c:pt idx="17841">
                  <c:v>24.559495622487798</c:v>
                </c:pt>
                <c:pt idx="17842">
                  <c:v>24.5608721986675</c:v>
                </c:pt>
                <c:pt idx="17843">
                  <c:v>24.562248774847198</c:v>
                </c:pt>
                <c:pt idx="17844">
                  <c:v>24.5636253510269</c:v>
                </c:pt>
                <c:pt idx="17845">
                  <c:v>24.565001927206701</c:v>
                </c:pt>
                <c:pt idx="17846">
                  <c:v>24.5663785033864</c:v>
                </c:pt>
                <c:pt idx="17847">
                  <c:v>24.567755079566101</c:v>
                </c:pt>
                <c:pt idx="17848">
                  <c:v>24.569131655745799</c:v>
                </c:pt>
                <c:pt idx="17849">
                  <c:v>24.570508231925601</c:v>
                </c:pt>
                <c:pt idx="17850">
                  <c:v>24.571884808105299</c:v>
                </c:pt>
                <c:pt idx="17851">
                  <c:v>24.573261384285001</c:v>
                </c:pt>
                <c:pt idx="17852">
                  <c:v>24.574637960464699</c:v>
                </c:pt>
                <c:pt idx="17853">
                  <c:v>24.5760145366445</c:v>
                </c:pt>
                <c:pt idx="17854">
                  <c:v>24.577391112824198</c:v>
                </c:pt>
                <c:pt idx="17855">
                  <c:v>24.5787676890039</c:v>
                </c:pt>
                <c:pt idx="17856">
                  <c:v>24.580144265183598</c:v>
                </c:pt>
                <c:pt idx="17857">
                  <c:v>24.5815208413634</c:v>
                </c:pt>
                <c:pt idx="17858">
                  <c:v>24.582897417543101</c:v>
                </c:pt>
                <c:pt idx="17859">
                  <c:v>24.5842739937228</c:v>
                </c:pt>
                <c:pt idx="17860">
                  <c:v>24.585650569902501</c:v>
                </c:pt>
                <c:pt idx="17861">
                  <c:v>24.587027146082299</c:v>
                </c:pt>
                <c:pt idx="17862">
                  <c:v>24.588403722262001</c:v>
                </c:pt>
                <c:pt idx="17863">
                  <c:v>24.589780298441699</c:v>
                </c:pt>
                <c:pt idx="17864">
                  <c:v>24.591156874621401</c:v>
                </c:pt>
                <c:pt idx="17865">
                  <c:v>24.592533450801199</c:v>
                </c:pt>
                <c:pt idx="17866">
                  <c:v>24.5939100269809</c:v>
                </c:pt>
                <c:pt idx="17867">
                  <c:v>24.595286603160599</c:v>
                </c:pt>
                <c:pt idx="17868">
                  <c:v>24.5966631793404</c:v>
                </c:pt>
                <c:pt idx="17869">
                  <c:v>24.598039755520102</c:v>
                </c:pt>
                <c:pt idx="17870">
                  <c:v>24.5994163316998</c:v>
                </c:pt>
                <c:pt idx="17871">
                  <c:v>24.600792907879502</c:v>
                </c:pt>
                <c:pt idx="17872">
                  <c:v>24.602169484059299</c:v>
                </c:pt>
                <c:pt idx="17873">
                  <c:v>24.603546060239001</c:v>
                </c:pt>
                <c:pt idx="17874">
                  <c:v>24.604922636418699</c:v>
                </c:pt>
                <c:pt idx="17875">
                  <c:v>24.606299212598401</c:v>
                </c:pt>
                <c:pt idx="17876">
                  <c:v>24.607675788778199</c:v>
                </c:pt>
                <c:pt idx="17877">
                  <c:v>24.6090523649579</c:v>
                </c:pt>
                <c:pt idx="17878">
                  <c:v>24.610428941137599</c:v>
                </c:pt>
                <c:pt idx="17879">
                  <c:v>24.6118055173173</c:v>
                </c:pt>
                <c:pt idx="17880">
                  <c:v>24.613182093497102</c:v>
                </c:pt>
                <c:pt idx="17881">
                  <c:v>24.6145586696768</c:v>
                </c:pt>
                <c:pt idx="17882">
                  <c:v>24.615935245856502</c:v>
                </c:pt>
                <c:pt idx="17883">
                  <c:v>24.6173118220362</c:v>
                </c:pt>
                <c:pt idx="17884">
                  <c:v>24.618688398216001</c:v>
                </c:pt>
                <c:pt idx="17885">
                  <c:v>24.620064974395699</c:v>
                </c:pt>
                <c:pt idx="17886">
                  <c:v>24.621441550575401</c:v>
                </c:pt>
                <c:pt idx="17887">
                  <c:v>24.622818126755099</c:v>
                </c:pt>
                <c:pt idx="17888">
                  <c:v>24.624194702934901</c:v>
                </c:pt>
                <c:pt idx="17889">
                  <c:v>24.625571279114599</c:v>
                </c:pt>
                <c:pt idx="17890">
                  <c:v>24.626947855294301</c:v>
                </c:pt>
                <c:pt idx="17891">
                  <c:v>24.628324431473999</c:v>
                </c:pt>
                <c:pt idx="17892">
                  <c:v>24.6297010076538</c:v>
                </c:pt>
                <c:pt idx="17893">
                  <c:v>24.631077583833498</c:v>
                </c:pt>
                <c:pt idx="17894">
                  <c:v>24.6324541600132</c:v>
                </c:pt>
                <c:pt idx="17895">
                  <c:v>24.633830736192898</c:v>
                </c:pt>
                <c:pt idx="17896">
                  <c:v>24.6352073123727</c:v>
                </c:pt>
                <c:pt idx="17897">
                  <c:v>24.636583888552401</c:v>
                </c:pt>
                <c:pt idx="17898">
                  <c:v>24.6379604647321</c:v>
                </c:pt>
                <c:pt idx="17899">
                  <c:v>24.639337040911801</c:v>
                </c:pt>
                <c:pt idx="17900">
                  <c:v>24.640713617091599</c:v>
                </c:pt>
                <c:pt idx="17901">
                  <c:v>24.642090193271301</c:v>
                </c:pt>
                <c:pt idx="17902">
                  <c:v>24.643466769450999</c:v>
                </c:pt>
                <c:pt idx="17903">
                  <c:v>24.6448433456308</c:v>
                </c:pt>
                <c:pt idx="17904">
                  <c:v>24.646219921810498</c:v>
                </c:pt>
                <c:pt idx="17905">
                  <c:v>24.6475964979902</c:v>
                </c:pt>
                <c:pt idx="17906">
                  <c:v>24.648973074169898</c:v>
                </c:pt>
                <c:pt idx="17907">
                  <c:v>24.6503496503497</c:v>
                </c:pt>
                <c:pt idx="17908">
                  <c:v>24.651726226529401</c:v>
                </c:pt>
                <c:pt idx="17909">
                  <c:v>24.6531028027091</c:v>
                </c:pt>
                <c:pt idx="17910">
                  <c:v>24.654479378888801</c:v>
                </c:pt>
                <c:pt idx="17911">
                  <c:v>24.655855955068599</c:v>
                </c:pt>
                <c:pt idx="17912">
                  <c:v>24.657232531248301</c:v>
                </c:pt>
                <c:pt idx="17913">
                  <c:v>24.658609107427999</c:v>
                </c:pt>
                <c:pt idx="17914">
                  <c:v>24.659985683607701</c:v>
                </c:pt>
                <c:pt idx="17915">
                  <c:v>24.661362259787499</c:v>
                </c:pt>
                <c:pt idx="17916">
                  <c:v>24.6627388359672</c:v>
                </c:pt>
                <c:pt idx="17917">
                  <c:v>24.664115412146899</c:v>
                </c:pt>
                <c:pt idx="17918">
                  <c:v>24.6654919883266</c:v>
                </c:pt>
                <c:pt idx="17919">
                  <c:v>24.666868564506402</c:v>
                </c:pt>
                <c:pt idx="17920">
                  <c:v>24.6682451406861</c:v>
                </c:pt>
                <c:pt idx="17921">
                  <c:v>24.669621716865802</c:v>
                </c:pt>
                <c:pt idx="17922">
                  <c:v>24.6709982930455</c:v>
                </c:pt>
                <c:pt idx="17923">
                  <c:v>24.672374869225301</c:v>
                </c:pt>
                <c:pt idx="17924">
                  <c:v>24.673751445404999</c:v>
                </c:pt>
                <c:pt idx="17925">
                  <c:v>24.675128021584701</c:v>
                </c:pt>
                <c:pt idx="17926">
                  <c:v>24.676504597764399</c:v>
                </c:pt>
                <c:pt idx="17927">
                  <c:v>24.677881173944201</c:v>
                </c:pt>
                <c:pt idx="17928">
                  <c:v>24.679257750123899</c:v>
                </c:pt>
                <c:pt idx="17929">
                  <c:v>24.680634326303601</c:v>
                </c:pt>
                <c:pt idx="17930">
                  <c:v>24.682010902483299</c:v>
                </c:pt>
                <c:pt idx="17931">
                  <c:v>24.6833874786631</c:v>
                </c:pt>
                <c:pt idx="17932">
                  <c:v>24.684764054842798</c:v>
                </c:pt>
                <c:pt idx="17933">
                  <c:v>24.6861406310225</c:v>
                </c:pt>
                <c:pt idx="17934">
                  <c:v>24.687517207202301</c:v>
                </c:pt>
                <c:pt idx="17935">
                  <c:v>24.688893783381999</c:v>
                </c:pt>
                <c:pt idx="17936">
                  <c:v>24.690270359561701</c:v>
                </c:pt>
                <c:pt idx="17937">
                  <c:v>24.691646935741399</c:v>
                </c:pt>
                <c:pt idx="17938">
                  <c:v>24.693023511921201</c:v>
                </c:pt>
                <c:pt idx="17939">
                  <c:v>24.694400088100899</c:v>
                </c:pt>
                <c:pt idx="17940">
                  <c:v>24.695776664280601</c:v>
                </c:pt>
                <c:pt idx="17941">
                  <c:v>24.697153240460299</c:v>
                </c:pt>
                <c:pt idx="17942">
                  <c:v>24.6985298166401</c:v>
                </c:pt>
                <c:pt idx="17943">
                  <c:v>24.699906392819798</c:v>
                </c:pt>
                <c:pt idx="17944">
                  <c:v>24.7012829689995</c:v>
                </c:pt>
                <c:pt idx="17945">
                  <c:v>24.702659545179198</c:v>
                </c:pt>
                <c:pt idx="17946">
                  <c:v>24.704036121359</c:v>
                </c:pt>
                <c:pt idx="17947">
                  <c:v>24.705412697538701</c:v>
                </c:pt>
                <c:pt idx="17948">
                  <c:v>24.7067892737184</c:v>
                </c:pt>
                <c:pt idx="17949">
                  <c:v>24.708165849898101</c:v>
                </c:pt>
                <c:pt idx="17950">
                  <c:v>24.709542426077899</c:v>
                </c:pt>
                <c:pt idx="17951">
                  <c:v>24.710919002257601</c:v>
                </c:pt>
                <c:pt idx="17952">
                  <c:v>24.712295578437299</c:v>
                </c:pt>
                <c:pt idx="17953">
                  <c:v>24.713672154617001</c:v>
                </c:pt>
                <c:pt idx="17954">
                  <c:v>24.715048730796799</c:v>
                </c:pt>
                <c:pt idx="17955">
                  <c:v>24.7164253069765</c:v>
                </c:pt>
                <c:pt idx="17956">
                  <c:v>24.717801883156199</c:v>
                </c:pt>
                <c:pt idx="17957">
                  <c:v>24.7191784593359</c:v>
                </c:pt>
                <c:pt idx="17958">
                  <c:v>24.720555035515702</c:v>
                </c:pt>
                <c:pt idx="17959">
                  <c:v>24.7219316116954</c:v>
                </c:pt>
                <c:pt idx="17960">
                  <c:v>24.723308187875102</c:v>
                </c:pt>
                <c:pt idx="17961">
                  <c:v>24.7246847640548</c:v>
                </c:pt>
                <c:pt idx="17962">
                  <c:v>24.726061340234601</c:v>
                </c:pt>
                <c:pt idx="17963">
                  <c:v>24.727437916414299</c:v>
                </c:pt>
                <c:pt idx="17964">
                  <c:v>24.728814492594001</c:v>
                </c:pt>
                <c:pt idx="17965">
                  <c:v>24.730191068773799</c:v>
                </c:pt>
                <c:pt idx="17966">
                  <c:v>24.7315676449535</c:v>
                </c:pt>
                <c:pt idx="17967">
                  <c:v>24.732944221133199</c:v>
                </c:pt>
                <c:pt idx="17968">
                  <c:v>24.7343207973129</c:v>
                </c:pt>
                <c:pt idx="17969">
                  <c:v>24.735697373492702</c:v>
                </c:pt>
                <c:pt idx="17970">
                  <c:v>24.7370739496724</c:v>
                </c:pt>
                <c:pt idx="17971">
                  <c:v>24.738450525852102</c:v>
                </c:pt>
                <c:pt idx="17972">
                  <c:v>24.7398271020318</c:v>
                </c:pt>
                <c:pt idx="17973">
                  <c:v>24.741203678211601</c:v>
                </c:pt>
                <c:pt idx="17974">
                  <c:v>24.742580254391299</c:v>
                </c:pt>
                <c:pt idx="17975">
                  <c:v>24.743956830571001</c:v>
                </c:pt>
                <c:pt idx="17976">
                  <c:v>24.745333406750699</c:v>
                </c:pt>
                <c:pt idx="17977">
                  <c:v>24.746709982930501</c:v>
                </c:pt>
                <c:pt idx="17978">
                  <c:v>24.748086559110199</c:v>
                </c:pt>
                <c:pt idx="17979">
                  <c:v>24.749463135289901</c:v>
                </c:pt>
                <c:pt idx="17980">
                  <c:v>24.750839711469599</c:v>
                </c:pt>
                <c:pt idx="17981">
                  <c:v>24.7522162876494</c:v>
                </c:pt>
                <c:pt idx="17982">
                  <c:v>24.753592863829098</c:v>
                </c:pt>
                <c:pt idx="17983">
                  <c:v>24.7549694400088</c:v>
                </c:pt>
                <c:pt idx="17984">
                  <c:v>24.756346016188498</c:v>
                </c:pt>
                <c:pt idx="17985">
                  <c:v>24.7577225923683</c:v>
                </c:pt>
                <c:pt idx="17986">
                  <c:v>24.759099168548001</c:v>
                </c:pt>
                <c:pt idx="17987">
                  <c:v>24.7604757447277</c:v>
                </c:pt>
                <c:pt idx="17988">
                  <c:v>24.761852320907401</c:v>
                </c:pt>
                <c:pt idx="17989">
                  <c:v>24.763228897087199</c:v>
                </c:pt>
                <c:pt idx="17990">
                  <c:v>24.764605473266901</c:v>
                </c:pt>
                <c:pt idx="17991">
                  <c:v>24.765982049446599</c:v>
                </c:pt>
                <c:pt idx="17992">
                  <c:v>24.7673586256264</c:v>
                </c:pt>
                <c:pt idx="17993">
                  <c:v>24.768735201806098</c:v>
                </c:pt>
                <c:pt idx="17994">
                  <c:v>24.7701117779858</c:v>
                </c:pt>
                <c:pt idx="17995">
                  <c:v>24.771488354165498</c:v>
                </c:pt>
                <c:pt idx="17996">
                  <c:v>24.7728649303453</c:v>
                </c:pt>
                <c:pt idx="17997">
                  <c:v>24.774241506525001</c:v>
                </c:pt>
                <c:pt idx="17998">
                  <c:v>24.7756180827047</c:v>
                </c:pt>
                <c:pt idx="17999">
                  <c:v>24.776994658884401</c:v>
                </c:pt>
                <c:pt idx="18000">
                  <c:v>24.778371235064199</c:v>
                </c:pt>
                <c:pt idx="18001">
                  <c:v>24.779747811243901</c:v>
                </c:pt>
                <c:pt idx="18002">
                  <c:v>24.781124387423599</c:v>
                </c:pt>
                <c:pt idx="18003">
                  <c:v>24.782500963603301</c:v>
                </c:pt>
                <c:pt idx="18004">
                  <c:v>24.783877539783099</c:v>
                </c:pt>
                <c:pt idx="18005">
                  <c:v>24.7852541159628</c:v>
                </c:pt>
                <c:pt idx="18006">
                  <c:v>24.786630692142499</c:v>
                </c:pt>
                <c:pt idx="18007">
                  <c:v>24.7880072683222</c:v>
                </c:pt>
                <c:pt idx="18008">
                  <c:v>24.789383844502002</c:v>
                </c:pt>
                <c:pt idx="18009">
                  <c:v>24.7907604206817</c:v>
                </c:pt>
                <c:pt idx="18010">
                  <c:v>24.792136996861402</c:v>
                </c:pt>
                <c:pt idx="18011">
                  <c:v>24.7935135730411</c:v>
                </c:pt>
                <c:pt idx="18012">
                  <c:v>24.794890149220901</c:v>
                </c:pt>
                <c:pt idx="18013">
                  <c:v>24.796266725400599</c:v>
                </c:pt>
                <c:pt idx="18014">
                  <c:v>24.797643301580301</c:v>
                </c:pt>
                <c:pt idx="18015">
                  <c:v>24.799019877759999</c:v>
                </c:pt>
                <c:pt idx="18016">
                  <c:v>24.800396453939801</c:v>
                </c:pt>
                <c:pt idx="18017">
                  <c:v>24.801773030119499</c:v>
                </c:pt>
                <c:pt idx="18018">
                  <c:v>24.803149606299201</c:v>
                </c:pt>
                <c:pt idx="18019">
                  <c:v>24.804526182478899</c:v>
                </c:pt>
                <c:pt idx="18020">
                  <c:v>24.8059027586587</c:v>
                </c:pt>
                <c:pt idx="18021">
                  <c:v>24.807279334838402</c:v>
                </c:pt>
                <c:pt idx="18022">
                  <c:v>24.8086559110181</c:v>
                </c:pt>
                <c:pt idx="18023">
                  <c:v>24.810032487197802</c:v>
                </c:pt>
                <c:pt idx="18024">
                  <c:v>24.811409063377599</c:v>
                </c:pt>
                <c:pt idx="18025">
                  <c:v>24.812785639557301</c:v>
                </c:pt>
                <c:pt idx="18026">
                  <c:v>24.814162215736999</c:v>
                </c:pt>
                <c:pt idx="18027">
                  <c:v>24.815538791916801</c:v>
                </c:pt>
                <c:pt idx="18028">
                  <c:v>24.816915368096499</c:v>
                </c:pt>
                <c:pt idx="18029">
                  <c:v>24.818291944276201</c:v>
                </c:pt>
                <c:pt idx="18030">
                  <c:v>24.819668520455899</c:v>
                </c:pt>
                <c:pt idx="18031">
                  <c:v>24.8210450966357</c:v>
                </c:pt>
                <c:pt idx="18032">
                  <c:v>24.822421672815398</c:v>
                </c:pt>
                <c:pt idx="18033">
                  <c:v>24.8237982489951</c:v>
                </c:pt>
                <c:pt idx="18034">
                  <c:v>24.825174825174798</c:v>
                </c:pt>
                <c:pt idx="18035">
                  <c:v>24.8265514013546</c:v>
                </c:pt>
                <c:pt idx="18036">
                  <c:v>24.827927977534301</c:v>
                </c:pt>
                <c:pt idx="18037">
                  <c:v>24.829304553714</c:v>
                </c:pt>
                <c:pt idx="18038">
                  <c:v>24.830681129893701</c:v>
                </c:pt>
                <c:pt idx="18039">
                  <c:v>24.832057706073499</c:v>
                </c:pt>
                <c:pt idx="18040">
                  <c:v>24.833434282253201</c:v>
                </c:pt>
                <c:pt idx="18041">
                  <c:v>24.834810858432899</c:v>
                </c:pt>
                <c:pt idx="18042">
                  <c:v>24.836187434612601</c:v>
                </c:pt>
                <c:pt idx="18043">
                  <c:v>24.837564010792399</c:v>
                </c:pt>
                <c:pt idx="18044">
                  <c:v>24.8389405869721</c:v>
                </c:pt>
                <c:pt idx="18045">
                  <c:v>24.840317163151798</c:v>
                </c:pt>
                <c:pt idx="18046">
                  <c:v>24.8416937393315</c:v>
                </c:pt>
                <c:pt idx="18047">
                  <c:v>24.843070315511302</c:v>
                </c:pt>
                <c:pt idx="18048">
                  <c:v>24.844446891691</c:v>
                </c:pt>
                <c:pt idx="18049">
                  <c:v>24.845823467870702</c:v>
                </c:pt>
                <c:pt idx="18050">
                  <c:v>24.8472000440504</c:v>
                </c:pt>
                <c:pt idx="18051">
                  <c:v>24.848576620230201</c:v>
                </c:pt>
                <c:pt idx="18052">
                  <c:v>24.849953196409899</c:v>
                </c:pt>
                <c:pt idx="18053">
                  <c:v>24.851329772589601</c:v>
                </c:pt>
                <c:pt idx="18054">
                  <c:v>24.852706348769299</c:v>
                </c:pt>
                <c:pt idx="18055">
                  <c:v>24.8540829249491</c:v>
                </c:pt>
                <c:pt idx="18056">
                  <c:v>24.855459501128799</c:v>
                </c:pt>
                <c:pt idx="18057">
                  <c:v>24.8568360773085</c:v>
                </c:pt>
                <c:pt idx="18058">
                  <c:v>24.858212653488302</c:v>
                </c:pt>
                <c:pt idx="18059">
                  <c:v>24.859589229668</c:v>
                </c:pt>
                <c:pt idx="18060">
                  <c:v>24.860965805847702</c:v>
                </c:pt>
                <c:pt idx="18061">
                  <c:v>24.8623423820274</c:v>
                </c:pt>
                <c:pt idx="18062">
                  <c:v>24.863718958207201</c:v>
                </c:pt>
                <c:pt idx="18063">
                  <c:v>24.865095534386899</c:v>
                </c:pt>
                <c:pt idx="18064">
                  <c:v>24.866472110566601</c:v>
                </c:pt>
                <c:pt idx="18065">
                  <c:v>24.867848686746299</c:v>
                </c:pt>
                <c:pt idx="18066">
                  <c:v>24.869225262926101</c:v>
                </c:pt>
                <c:pt idx="18067">
                  <c:v>24.870601839105799</c:v>
                </c:pt>
                <c:pt idx="18068">
                  <c:v>24.871978415285501</c:v>
                </c:pt>
                <c:pt idx="18069">
                  <c:v>24.873354991465199</c:v>
                </c:pt>
                <c:pt idx="18070">
                  <c:v>24.874731567645</c:v>
                </c:pt>
                <c:pt idx="18071">
                  <c:v>24.876108143824698</c:v>
                </c:pt>
                <c:pt idx="18072">
                  <c:v>24.8774847200044</c:v>
                </c:pt>
                <c:pt idx="18073">
                  <c:v>24.878861296184098</c:v>
                </c:pt>
                <c:pt idx="18074">
                  <c:v>24.880237872363899</c:v>
                </c:pt>
                <c:pt idx="18075">
                  <c:v>24.881614448543601</c:v>
                </c:pt>
                <c:pt idx="18076">
                  <c:v>24.882991024723299</c:v>
                </c:pt>
                <c:pt idx="18077">
                  <c:v>24.884367600903001</c:v>
                </c:pt>
                <c:pt idx="18078">
                  <c:v>24.885744177082799</c:v>
                </c:pt>
                <c:pt idx="18079">
                  <c:v>24.887120753262501</c:v>
                </c:pt>
                <c:pt idx="18080">
                  <c:v>24.888497329442199</c:v>
                </c:pt>
                <c:pt idx="18081">
                  <c:v>24.889873905621901</c:v>
                </c:pt>
                <c:pt idx="18082">
                  <c:v>24.891250481801698</c:v>
                </c:pt>
                <c:pt idx="18083">
                  <c:v>24.8926270579814</c:v>
                </c:pt>
                <c:pt idx="18084">
                  <c:v>24.894003634161098</c:v>
                </c:pt>
                <c:pt idx="18085">
                  <c:v>24.8953802103408</c:v>
                </c:pt>
                <c:pt idx="18086">
                  <c:v>24.896756786520601</c:v>
                </c:pt>
                <c:pt idx="18087">
                  <c:v>24.8981333627003</c:v>
                </c:pt>
                <c:pt idx="18088">
                  <c:v>24.899509938880001</c:v>
                </c:pt>
                <c:pt idx="18089">
                  <c:v>24.900886515059799</c:v>
                </c:pt>
                <c:pt idx="18090">
                  <c:v>24.902263091239501</c:v>
                </c:pt>
                <c:pt idx="18091">
                  <c:v>24.903639667419199</c:v>
                </c:pt>
                <c:pt idx="18092">
                  <c:v>24.905016243598901</c:v>
                </c:pt>
                <c:pt idx="18093">
                  <c:v>24.906392819778699</c:v>
                </c:pt>
                <c:pt idx="18094">
                  <c:v>24.9077693959584</c:v>
                </c:pt>
                <c:pt idx="18095">
                  <c:v>24.909145972138099</c:v>
                </c:pt>
                <c:pt idx="18096">
                  <c:v>24.9105225483178</c:v>
                </c:pt>
                <c:pt idx="18097">
                  <c:v>24.911899124497602</c:v>
                </c:pt>
                <c:pt idx="18098">
                  <c:v>24.9132757006773</c:v>
                </c:pt>
                <c:pt idx="18099">
                  <c:v>24.914652276857002</c:v>
                </c:pt>
                <c:pt idx="18100">
                  <c:v>24.9160288530367</c:v>
                </c:pt>
                <c:pt idx="18101">
                  <c:v>24.917405429216501</c:v>
                </c:pt>
                <c:pt idx="18102">
                  <c:v>24.918782005396199</c:v>
                </c:pt>
                <c:pt idx="18103">
                  <c:v>24.920158581575901</c:v>
                </c:pt>
                <c:pt idx="18104">
                  <c:v>24.921535157755599</c:v>
                </c:pt>
                <c:pt idx="18105">
                  <c:v>24.9229117339354</c:v>
                </c:pt>
                <c:pt idx="18106">
                  <c:v>24.924288310115099</c:v>
                </c:pt>
                <c:pt idx="18107">
                  <c:v>24.9256648862948</c:v>
                </c:pt>
                <c:pt idx="18108">
                  <c:v>24.927041462474499</c:v>
                </c:pt>
                <c:pt idx="18109">
                  <c:v>24.9284180386543</c:v>
                </c:pt>
                <c:pt idx="18110">
                  <c:v>24.929794614834002</c:v>
                </c:pt>
                <c:pt idx="18111">
                  <c:v>24.9311711910137</c:v>
                </c:pt>
                <c:pt idx="18112">
                  <c:v>24.932547767193402</c:v>
                </c:pt>
                <c:pt idx="18113">
                  <c:v>24.933924343373199</c:v>
                </c:pt>
                <c:pt idx="18114">
                  <c:v>24.935300919552901</c:v>
                </c:pt>
                <c:pt idx="18115">
                  <c:v>24.936677495732599</c:v>
                </c:pt>
                <c:pt idx="18116">
                  <c:v>24.938054071912301</c:v>
                </c:pt>
                <c:pt idx="18117">
                  <c:v>24.939430648092099</c:v>
                </c:pt>
                <c:pt idx="18118">
                  <c:v>24.940807224271801</c:v>
                </c:pt>
                <c:pt idx="18119">
                  <c:v>24.942183800451499</c:v>
                </c:pt>
                <c:pt idx="18120">
                  <c:v>24.943560376631201</c:v>
                </c:pt>
                <c:pt idx="18121">
                  <c:v>24.944936952810998</c:v>
                </c:pt>
                <c:pt idx="18122">
                  <c:v>24.9463135289907</c:v>
                </c:pt>
                <c:pt idx="18123">
                  <c:v>24.947690105170398</c:v>
                </c:pt>
                <c:pt idx="18124">
                  <c:v>24.9490666813502</c:v>
                </c:pt>
                <c:pt idx="18125">
                  <c:v>24.950443257529901</c:v>
                </c:pt>
                <c:pt idx="18126">
                  <c:v>24.9518198337096</c:v>
                </c:pt>
                <c:pt idx="18127">
                  <c:v>24.953196409889301</c:v>
                </c:pt>
                <c:pt idx="18128">
                  <c:v>24.954572986069099</c:v>
                </c:pt>
                <c:pt idx="18129">
                  <c:v>24.955949562248801</c:v>
                </c:pt>
                <c:pt idx="18130">
                  <c:v>24.957326138428499</c:v>
                </c:pt>
                <c:pt idx="18131">
                  <c:v>24.958702714608201</c:v>
                </c:pt>
                <c:pt idx="18132">
                  <c:v>24.960079290787998</c:v>
                </c:pt>
                <c:pt idx="18133">
                  <c:v>24.9614558669677</c:v>
                </c:pt>
                <c:pt idx="18134">
                  <c:v>24.962832443147398</c:v>
                </c:pt>
                <c:pt idx="18135">
                  <c:v>24.9642090193271</c:v>
                </c:pt>
                <c:pt idx="18136">
                  <c:v>24.965585595506901</c:v>
                </c:pt>
                <c:pt idx="18137">
                  <c:v>24.9669621716866</c:v>
                </c:pt>
                <c:pt idx="18138">
                  <c:v>24.968338747866301</c:v>
                </c:pt>
                <c:pt idx="18139">
                  <c:v>24.969715324046</c:v>
                </c:pt>
                <c:pt idx="18140">
                  <c:v>24.971091900225801</c:v>
                </c:pt>
                <c:pt idx="18141">
                  <c:v>24.972468476405499</c:v>
                </c:pt>
                <c:pt idx="18142">
                  <c:v>24.973845052585201</c:v>
                </c:pt>
                <c:pt idx="18143">
                  <c:v>24.975221628764899</c:v>
                </c:pt>
                <c:pt idx="18144">
                  <c:v>24.9765982049447</c:v>
                </c:pt>
                <c:pt idx="18145">
                  <c:v>24.977974781124399</c:v>
                </c:pt>
                <c:pt idx="18146">
                  <c:v>24.9793513573041</c:v>
                </c:pt>
                <c:pt idx="18147">
                  <c:v>24.980727933483799</c:v>
                </c:pt>
                <c:pt idx="18148">
                  <c:v>24.9821045096636</c:v>
                </c:pt>
                <c:pt idx="18149">
                  <c:v>24.983481085843302</c:v>
                </c:pt>
                <c:pt idx="18150">
                  <c:v>24.984857662023</c:v>
                </c:pt>
                <c:pt idx="18151">
                  <c:v>24.986234238202702</c:v>
                </c:pt>
                <c:pt idx="18152">
                  <c:v>24.987610814382499</c:v>
                </c:pt>
                <c:pt idx="18153">
                  <c:v>24.988987390562201</c:v>
                </c:pt>
                <c:pt idx="18154">
                  <c:v>24.990363966741899</c:v>
                </c:pt>
                <c:pt idx="18155">
                  <c:v>24.991740542921601</c:v>
                </c:pt>
                <c:pt idx="18156">
                  <c:v>24.993117119101399</c:v>
                </c:pt>
                <c:pt idx="18157">
                  <c:v>24.994493695281101</c:v>
                </c:pt>
                <c:pt idx="18158">
                  <c:v>24.995870271460799</c:v>
                </c:pt>
                <c:pt idx="18159">
                  <c:v>24.9972468476406</c:v>
                </c:pt>
                <c:pt idx="18160">
                  <c:v>24.998623423820298</c:v>
                </c:pt>
                <c:pt idx="18161">
                  <c:v>25</c:v>
                </c:pt>
                <c:pt idx="18162">
                  <c:v>25.001376576179702</c:v>
                </c:pt>
                <c:pt idx="18163">
                  <c:v>25.002753152359499</c:v>
                </c:pt>
                <c:pt idx="18164">
                  <c:v>25.004129728539201</c:v>
                </c:pt>
                <c:pt idx="18165">
                  <c:v>25.005506304718899</c:v>
                </c:pt>
                <c:pt idx="18166">
                  <c:v>25.006882880898601</c:v>
                </c:pt>
                <c:pt idx="18167">
                  <c:v>25.008259457078399</c:v>
                </c:pt>
                <c:pt idx="18168">
                  <c:v>25.009636033258101</c:v>
                </c:pt>
                <c:pt idx="18169">
                  <c:v>25.011012609437799</c:v>
                </c:pt>
                <c:pt idx="18170">
                  <c:v>25.012389185617501</c:v>
                </c:pt>
                <c:pt idx="18171">
                  <c:v>25.013765761797298</c:v>
                </c:pt>
                <c:pt idx="18172">
                  <c:v>25.015142337977</c:v>
                </c:pt>
                <c:pt idx="18173">
                  <c:v>25.016518914156698</c:v>
                </c:pt>
                <c:pt idx="18174">
                  <c:v>25.0178954903364</c:v>
                </c:pt>
                <c:pt idx="18175">
                  <c:v>25.019272066516201</c:v>
                </c:pt>
                <c:pt idx="18176">
                  <c:v>25.0206486426959</c:v>
                </c:pt>
                <c:pt idx="18177">
                  <c:v>25.022025218875601</c:v>
                </c:pt>
                <c:pt idx="18178">
                  <c:v>25.0234017950553</c:v>
                </c:pt>
                <c:pt idx="18179">
                  <c:v>25.024778371235101</c:v>
                </c:pt>
                <c:pt idx="18180">
                  <c:v>25.026154947414799</c:v>
                </c:pt>
                <c:pt idx="18181">
                  <c:v>25.027531523594501</c:v>
                </c:pt>
                <c:pt idx="18182">
                  <c:v>25.028908099774299</c:v>
                </c:pt>
                <c:pt idx="18183">
                  <c:v>25.030284675954</c:v>
                </c:pt>
                <c:pt idx="18184">
                  <c:v>25.031661252133699</c:v>
                </c:pt>
                <c:pt idx="18185">
                  <c:v>25.0330378283134</c:v>
                </c:pt>
                <c:pt idx="18186">
                  <c:v>25.034414404493202</c:v>
                </c:pt>
                <c:pt idx="18187">
                  <c:v>25.0357909806729</c:v>
                </c:pt>
                <c:pt idx="18188">
                  <c:v>25.037167556852602</c:v>
                </c:pt>
                <c:pt idx="18189">
                  <c:v>25.0385441330323</c:v>
                </c:pt>
                <c:pt idx="18190">
                  <c:v>25.039920709212101</c:v>
                </c:pt>
                <c:pt idx="18191">
                  <c:v>25.041297285391799</c:v>
                </c:pt>
                <c:pt idx="18192">
                  <c:v>25.042673861571501</c:v>
                </c:pt>
                <c:pt idx="18193">
                  <c:v>25.044050437751199</c:v>
                </c:pt>
                <c:pt idx="18194">
                  <c:v>25.045427013931</c:v>
                </c:pt>
                <c:pt idx="18195">
                  <c:v>25.046803590110699</c:v>
                </c:pt>
                <c:pt idx="18196">
                  <c:v>25.0481801662904</c:v>
                </c:pt>
                <c:pt idx="18197">
                  <c:v>25.049556742470099</c:v>
                </c:pt>
                <c:pt idx="18198">
                  <c:v>25.0509333186499</c:v>
                </c:pt>
                <c:pt idx="18199">
                  <c:v>25.052309894829602</c:v>
                </c:pt>
                <c:pt idx="18200">
                  <c:v>25.0536864710093</c:v>
                </c:pt>
                <c:pt idx="18201">
                  <c:v>25.055063047189002</c:v>
                </c:pt>
                <c:pt idx="18202">
                  <c:v>25.056439623368799</c:v>
                </c:pt>
                <c:pt idx="18203">
                  <c:v>25.057816199548501</c:v>
                </c:pt>
                <c:pt idx="18204">
                  <c:v>25.059192775728199</c:v>
                </c:pt>
                <c:pt idx="18205">
                  <c:v>25.060569351907901</c:v>
                </c:pt>
                <c:pt idx="18206">
                  <c:v>25.061945928087699</c:v>
                </c:pt>
                <c:pt idx="18207">
                  <c:v>25.063322504267401</c:v>
                </c:pt>
                <c:pt idx="18208">
                  <c:v>25.064699080447099</c:v>
                </c:pt>
                <c:pt idx="18209">
                  <c:v>25.066075656626801</c:v>
                </c:pt>
                <c:pt idx="18210">
                  <c:v>25.067452232806598</c:v>
                </c:pt>
                <c:pt idx="18211">
                  <c:v>25.0688288089863</c:v>
                </c:pt>
                <c:pt idx="18212">
                  <c:v>25.070205385165998</c:v>
                </c:pt>
                <c:pt idx="18213">
                  <c:v>25.0715819613457</c:v>
                </c:pt>
                <c:pt idx="18214">
                  <c:v>25.072958537525501</c:v>
                </c:pt>
                <c:pt idx="18215">
                  <c:v>25.0743351137052</c:v>
                </c:pt>
                <c:pt idx="18216">
                  <c:v>25.075711689884901</c:v>
                </c:pt>
                <c:pt idx="18217">
                  <c:v>25.077088266064699</c:v>
                </c:pt>
                <c:pt idx="18218">
                  <c:v>25.078464842244401</c:v>
                </c:pt>
                <c:pt idx="18219">
                  <c:v>25.079841418424099</c:v>
                </c:pt>
                <c:pt idx="18220">
                  <c:v>25.081217994603801</c:v>
                </c:pt>
                <c:pt idx="18221">
                  <c:v>25.082594570783598</c:v>
                </c:pt>
                <c:pt idx="18222">
                  <c:v>25.0839711469633</c:v>
                </c:pt>
                <c:pt idx="18223">
                  <c:v>25.085347723142998</c:v>
                </c:pt>
                <c:pt idx="18224">
                  <c:v>25.0867242993227</c:v>
                </c:pt>
                <c:pt idx="18225">
                  <c:v>25.088100875502501</c:v>
                </c:pt>
                <c:pt idx="18226">
                  <c:v>25.0894774516822</c:v>
                </c:pt>
                <c:pt idx="18227">
                  <c:v>25.090854027861901</c:v>
                </c:pt>
                <c:pt idx="18228">
                  <c:v>25.0922306040416</c:v>
                </c:pt>
                <c:pt idx="18229">
                  <c:v>25.093607180221401</c:v>
                </c:pt>
                <c:pt idx="18230">
                  <c:v>25.094983756401099</c:v>
                </c:pt>
                <c:pt idx="18231">
                  <c:v>25.096360332580801</c:v>
                </c:pt>
                <c:pt idx="18232">
                  <c:v>25.097736908760499</c:v>
                </c:pt>
                <c:pt idx="18233">
                  <c:v>25.0991134849403</c:v>
                </c:pt>
                <c:pt idx="18234">
                  <c:v>25.100490061119999</c:v>
                </c:pt>
                <c:pt idx="18235">
                  <c:v>25.1018666372997</c:v>
                </c:pt>
                <c:pt idx="18236">
                  <c:v>25.103243213479399</c:v>
                </c:pt>
                <c:pt idx="18237">
                  <c:v>25.1046197896592</c:v>
                </c:pt>
                <c:pt idx="18238">
                  <c:v>25.105996365838902</c:v>
                </c:pt>
                <c:pt idx="18239">
                  <c:v>25.1073729420186</c:v>
                </c:pt>
                <c:pt idx="18240">
                  <c:v>25.108749518198302</c:v>
                </c:pt>
                <c:pt idx="18241">
                  <c:v>25.110126094378099</c:v>
                </c:pt>
                <c:pt idx="18242">
                  <c:v>25.111502670557801</c:v>
                </c:pt>
                <c:pt idx="18243">
                  <c:v>25.112879246737499</c:v>
                </c:pt>
                <c:pt idx="18244">
                  <c:v>25.114255822917201</c:v>
                </c:pt>
                <c:pt idx="18245">
                  <c:v>25.115632399096999</c:v>
                </c:pt>
                <c:pt idx="18246">
                  <c:v>25.117008975276701</c:v>
                </c:pt>
                <c:pt idx="18247">
                  <c:v>25.118385551456399</c:v>
                </c:pt>
                <c:pt idx="18248">
                  <c:v>25.1197621276362</c:v>
                </c:pt>
                <c:pt idx="18249">
                  <c:v>25.121138703815902</c:v>
                </c:pt>
                <c:pt idx="18250">
                  <c:v>25.1225152799956</c:v>
                </c:pt>
                <c:pt idx="18251">
                  <c:v>25.123891856175302</c:v>
                </c:pt>
                <c:pt idx="18252">
                  <c:v>25.125268432355099</c:v>
                </c:pt>
                <c:pt idx="18253">
                  <c:v>25.126645008534801</c:v>
                </c:pt>
                <c:pt idx="18254">
                  <c:v>25.128021584714499</c:v>
                </c:pt>
                <c:pt idx="18255">
                  <c:v>25.129398160894201</c:v>
                </c:pt>
                <c:pt idx="18256">
                  <c:v>25.130774737073999</c:v>
                </c:pt>
                <c:pt idx="18257">
                  <c:v>25.132151313253701</c:v>
                </c:pt>
                <c:pt idx="18258">
                  <c:v>25.133527889433399</c:v>
                </c:pt>
                <c:pt idx="18259">
                  <c:v>25.134904465613101</c:v>
                </c:pt>
                <c:pt idx="18260">
                  <c:v>25.136281041792898</c:v>
                </c:pt>
                <c:pt idx="18261">
                  <c:v>25.1376576179726</c:v>
                </c:pt>
                <c:pt idx="18262">
                  <c:v>25.139034194152298</c:v>
                </c:pt>
                <c:pt idx="18263">
                  <c:v>25.140410770332</c:v>
                </c:pt>
                <c:pt idx="18264">
                  <c:v>25.141787346511801</c:v>
                </c:pt>
                <c:pt idx="18265">
                  <c:v>25.1431639226915</c:v>
                </c:pt>
                <c:pt idx="18266">
                  <c:v>25.144540498871201</c:v>
                </c:pt>
                <c:pt idx="18267">
                  <c:v>25.1459170750509</c:v>
                </c:pt>
                <c:pt idx="18268">
                  <c:v>25.147293651230701</c:v>
                </c:pt>
                <c:pt idx="18269">
                  <c:v>25.148670227410399</c:v>
                </c:pt>
                <c:pt idx="18270">
                  <c:v>25.150046803590101</c:v>
                </c:pt>
                <c:pt idx="18271">
                  <c:v>25.151423379769799</c:v>
                </c:pt>
                <c:pt idx="18272">
                  <c:v>25.1527999559496</c:v>
                </c:pt>
                <c:pt idx="18273">
                  <c:v>25.154176532129298</c:v>
                </c:pt>
                <c:pt idx="18274">
                  <c:v>25.155553108309</c:v>
                </c:pt>
                <c:pt idx="18275">
                  <c:v>25.156929684488698</c:v>
                </c:pt>
                <c:pt idx="18276">
                  <c:v>25.1583062606685</c:v>
                </c:pt>
                <c:pt idx="18277">
                  <c:v>25.159682836848202</c:v>
                </c:pt>
                <c:pt idx="18278">
                  <c:v>25.1610594130279</c:v>
                </c:pt>
                <c:pt idx="18279">
                  <c:v>25.162435989207601</c:v>
                </c:pt>
                <c:pt idx="18280">
                  <c:v>25.163812565387399</c:v>
                </c:pt>
                <c:pt idx="18281">
                  <c:v>25.165189141567101</c:v>
                </c:pt>
                <c:pt idx="18282">
                  <c:v>25.166565717746799</c:v>
                </c:pt>
                <c:pt idx="18283">
                  <c:v>25.1679422939266</c:v>
                </c:pt>
                <c:pt idx="18284">
                  <c:v>25.169318870106299</c:v>
                </c:pt>
                <c:pt idx="18285">
                  <c:v>25.170695446286</c:v>
                </c:pt>
                <c:pt idx="18286">
                  <c:v>25.172072022465699</c:v>
                </c:pt>
                <c:pt idx="18287">
                  <c:v>25.1734485986455</c:v>
                </c:pt>
                <c:pt idx="18288">
                  <c:v>25.174825174825202</c:v>
                </c:pt>
                <c:pt idx="18289">
                  <c:v>25.1762017510049</c:v>
                </c:pt>
                <c:pt idx="18290">
                  <c:v>25.177578327184602</c:v>
                </c:pt>
                <c:pt idx="18291">
                  <c:v>25.178954903364399</c:v>
                </c:pt>
                <c:pt idx="18292">
                  <c:v>25.180331479544101</c:v>
                </c:pt>
                <c:pt idx="18293">
                  <c:v>25.181708055723799</c:v>
                </c:pt>
                <c:pt idx="18294">
                  <c:v>25.183084631903501</c:v>
                </c:pt>
                <c:pt idx="18295">
                  <c:v>25.184461208083299</c:v>
                </c:pt>
                <c:pt idx="18296">
                  <c:v>25.185837784263001</c:v>
                </c:pt>
                <c:pt idx="18297">
                  <c:v>25.187214360442699</c:v>
                </c:pt>
                <c:pt idx="18298">
                  <c:v>25.188590936622401</c:v>
                </c:pt>
                <c:pt idx="18299">
                  <c:v>25.189967512802198</c:v>
                </c:pt>
                <c:pt idx="18300">
                  <c:v>25.1913440889819</c:v>
                </c:pt>
                <c:pt idx="18301">
                  <c:v>25.192720665161598</c:v>
                </c:pt>
                <c:pt idx="18302">
                  <c:v>25.1940972413413</c:v>
                </c:pt>
                <c:pt idx="18303">
                  <c:v>25.195473817521101</c:v>
                </c:pt>
                <c:pt idx="18304">
                  <c:v>25.196850393700799</c:v>
                </c:pt>
                <c:pt idx="18305">
                  <c:v>25.198226969880501</c:v>
                </c:pt>
                <c:pt idx="18306">
                  <c:v>25.199603546060199</c:v>
                </c:pt>
                <c:pt idx="18307">
                  <c:v>25.200980122240001</c:v>
                </c:pt>
                <c:pt idx="18308">
                  <c:v>25.202356698419699</c:v>
                </c:pt>
                <c:pt idx="18309">
                  <c:v>25.203733274599401</c:v>
                </c:pt>
                <c:pt idx="18310">
                  <c:v>25.205109850779099</c:v>
                </c:pt>
                <c:pt idx="18311">
                  <c:v>25.2064864269589</c:v>
                </c:pt>
                <c:pt idx="18312">
                  <c:v>25.207863003138598</c:v>
                </c:pt>
                <c:pt idx="18313">
                  <c:v>25.2092395793183</c:v>
                </c:pt>
                <c:pt idx="18314">
                  <c:v>25.210616155497998</c:v>
                </c:pt>
                <c:pt idx="18315">
                  <c:v>25.2119927316778</c:v>
                </c:pt>
                <c:pt idx="18316">
                  <c:v>25.213369307857501</c:v>
                </c:pt>
                <c:pt idx="18317">
                  <c:v>25.2147458840372</c:v>
                </c:pt>
                <c:pt idx="18318">
                  <c:v>25.216122460217001</c:v>
                </c:pt>
                <c:pt idx="18319">
                  <c:v>25.217499036396699</c:v>
                </c:pt>
                <c:pt idx="18320">
                  <c:v>25.218875612576401</c:v>
                </c:pt>
                <c:pt idx="18321">
                  <c:v>25.220252188756099</c:v>
                </c:pt>
                <c:pt idx="18322">
                  <c:v>25.2216287649359</c:v>
                </c:pt>
                <c:pt idx="18323">
                  <c:v>25.223005341115599</c:v>
                </c:pt>
                <c:pt idx="18324">
                  <c:v>25.2243819172953</c:v>
                </c:pt>
                <c:pt idx="18325">
                  <c:v>25.225758493474999</c:v>
                </c:pt>
                <c:pt idx="18326">
                  <c:v>25.2271350696548</c:v>
                </c:pt>
                <c:pt idx="18327">
                  <c:v>25.228511645834502</c:v>
                </c:pt>
                <c:pt idx="18328">
                  <c:v>25.2298882220142</c:v>
                </c:pt>
                <c:pt idx="18329">
                  <c:v>25.231264798193902</c:v>
                </c:pt>
                <c:pt idx="18330">
                  <c:v>25.232641374373699</c:v>
                </c:pt>
                <c:pt idx="18331">
                  <c:v>25.234017950553401</c:v>
                </c:pt>
                <c:pt idx="18332">
                  <c:v>25.235394526733099</c:v>
                </c:pt>
                <c:pt idx="18333">
                  <c:v>25.236771102912801</c:v>
                </c:pt>
                <c:pt idx="18334">
                  <c:v>25.238147679092599</c:v>
                </c:pt>
                <c:pt idx="18335">
                  <c:v>25.2395242552723</c:v>
                </c:pt>
                <c:pt idx="18336">
                  <c:v>25.240900831451999</c:v>
                </c:pt>
                <c:pt idx="18337">
                  <c:v>25.2422774076317</c:v>
                </c:pt>
                <c:pt idx="18338">
                  <c:v>25.243653983811502</c:v>
                </c:pt>
                <c:pt idx="18339">
                  <c:v>25.2450305599912</c:v>
                </c:pt>
                <c:pt idx="18340">
                  <c:v>25.246407136170902</c:v>
                </c:pt>
                <c:pt idx="18341">
                  <c:v>25.2477837123506</c:v>
                </c:pt>
                <c:pt idx="18342">
                  <c:v>25.249160288530401</c:v>
                </c:pt>
                <c:pt idx="18343">
                  <c:v>25.250536864710099</c:v>
                </c:pt>
                <c:pt idx="18344">
                  <c:v>25.251913440889801</c:v>
                </c:pt>
                <c:pt idx="18345">
                  <c:v>25.253290017069599</c:v>
                </c:pt>
                <c:pt idx="18346">
                  <c:v>25.254666593249301</c:v>
                </c:pt>
                <c:pt idx="18347">
                  <c:v>25.256043169428999</c:v>
                </c:pt>
                <c:pt idx="18348">
                  <c:v>25.257419745608701</c:v>
                </c:pt>
                <c:pt idx="18349">
                  <c:v>25.258796321788498</c:v>
                </c:pt>
                <c:pt idx="18350">
                  <c:v>25.2601728979682</c:v>
                </c:pt>
                <c:pt idx="18351">
                  <c:v>25.261549474147898</c:v>
                </c:pt>
                <c:pt idx="18352">
                  <c:v>25.2629260503276</c:v>
                </c:pt>
                <c:pt idx="18353">
                  <c:v>25.264302626507401</c:v>
                </c:pt>
                <c:pt idx="18354">
                  <c:v>25.2656792026871</c:v>
                </c:pt>
                <c:pt idx="18355">
                  <c:v>25.267055778866801</c:v>
                </c:pt>
                <c:pt idx="18356">
                  <c:v>25.2684323550465</c:v>
                </c:pt>
                <c:pt idx="18357">
                  <c:v>25.269808931226301</c:v>
                </c:pt>
                <c:pt idx="18358">
                  <c:v>25.271185507405999</c:v>
                </c:pt>
                <c:pt idx="18359">
                  <c:v>25.272562083585701</c:v>
                </c:pt>
                <c:pt idx="18360">
                  <c:v>25.273938659765399</c:v>
                </c:pt>
                <c:pt idx="18361">
                  <c:v>25.2753152359452</c:v>
                </c:pt>
                <c:pt idx="18362">
                  <c:v>25.276691812124898</c:v>
                </c:pt>
                <c:pt idx="18363">
                  <c:v>25.2780683883046</c:v>
                </c:pt>
                <c:pt idx="18364">
                  <c:v>25.279444964484298</c:v>
                </c:pt>
                <c:pt idx="18365">
                  <c:v>25.2808215406641</c:v>
                </c:pt>
                <c:pt idx="18366">
                  <c:v>25.282198116843801</c:v>
                </c:pt>
                <c:pt idx="18367">
                  <c:v>25.2835746930235</c:v>
                </c:pt>
                <c:pt idx="18368">
                  <c:v>25.284951269203201</c:v>
                </c:pt>
                <c:pt idx="18369">
                  <c:v>25.286327845382999</c:v>
                </c:pt>
                <c:pt idx="18370">
                  <c:v>25.287704421562701</c:v>
                </c:pt>
                <c:pt idx="18371">
                  <c:v>25.289080997742399</c:v>
                </c:pt>
                <c:pt idx="18372">
                  <c:v>25.290457573922101</c:v>
                </c:pt>
                <c:pt idx="18373">
                  <c:v>25.291834150101899</c:v>
                </c:pt>
                <c:pt idx="18374">
                  <c:v>25.2932107262816</c:v>
                </c:pt>
                <c:pt idx="18375">
                  <c:v>25.294587302461299</c:v>
                </c:pt>
                <c:pt idx="18376">
                  <c:v>25.2959638786411</c:v>
                </c:pt>
                <c:pt idx="18377">
                  <c:v>25.297340454820802</c:v>
                </c:pt>
                <c:pt idx="18378">
                  <c:v>25.2987170310005</c:v>
                </c:pt>
                <c:pt idx="18379">
                  <c:v>25.300093607180202</c:v>
                </c:pt>
                <c:pt idx="18380">
                  <c:v>25.301470183359999</c:v>
                </c:pt>
                <c:pt idx="18381">
                  <c:v>25.302846759539701</c:v>
                </c:pt>
                <c:pt idx="18382">
                  <c:v>25.304223335719399</c:v>
                </c:pt>
                <c:pt idx="18383">
                  <c:v>25.305599911899101</c:v>
                </c:pt>
                <c:pt idx="18384">
                  <c:v>25.306976488078899</c:v>
                </c:pt>
                <c:pt idx="18385">
                  <c:v>25.308353064258601</c:v>
                </c:pt>
                <c:pt idx="18386">
                  <c:v>25.309729640438299</c:v>
                </c:pt>
                <c:pt idx="18387">
                  <c:v>25.311106216618001</c:v>
                </c:pt>
                <c:pt idx="18388">
                  <c:v>25.312482792797798</c:v>
                </c:pt>
                <c:pt idx="18389">
                  <c:v>25.3138593689775</c:v>
                </c:pt>
                <c:pt idx="18390">
                  <c:v>25.315235945157202</c:v>
                </c:pt>
                <c:pt idx="18391">
                  <c:v>25.3166125213369</c:v>
                </c:pt>
                <c:pt idx="18392">
                  <c:v>25.317989097516701</c:v>
                </c:pt>
                <c:pt idx="18393">
                  <c:v>25.319365673696399</c:v>
                </c:pt>
                <c:pt idx="18394">
                  <c:v>25.320742249876101</c:v>
                </c:pt>
                <c:pt idx="18395">
                  <c:v>25.322118826055799</c:v>
                </c:pt>
                <c:pt idx="18396">
                  <c:v>25.323495402235601</c:v>
                </c:pt>
                <c:pt idx="18397">
                  <c:v>25.324871978415299</c:v>
                </c:pt>
                <c:pt idx="18398">
                  <c:v>25.326248554595001</c:v>
                </c:pt>
                <c:pt idx="18399">
                  <c:v>25.327625130774699</c:v>
                </c:pt>
                <c:pt idx="18400">
                  <c:v>25.3290017069545</c:v>
                </c:pt>
                <c:pt idx="18401">
                  <c:v>25.330378283134198</c:v>
                </c:pt>
                <c:pt idx="18402">
                  <c:v>25.3317548593139</c:v>
                </c:pt>
                <c:pt idx="18403">
                  <c:v>25.333131435493598</c:v>
                </c:pt>
                <c:pt idx="18404">
                  <c:v>25.3345080116734</c:v>
                </c:pt>
                <c:pt idx="18405">
                  <c:v>25.335884587853101</c:v>
                </c:pt>
                <c:pt idx="18406">
                  <c:v>25.3372611640328</c:v>
                </c:pt>
                <c:pt idx="18407">
                  <c:v>25.338637740212601</c:v>
                </c:pt>
                <c:pt idx="18408">
                  <c:v>25.340014316392299</c:v>
                </c:pt>
                <c:pt idx="18409">
                  <c:v>25.341390892572001</c:v>
                </c:pt>
                <c:pt idx="18410">
                  <c:v>25.342767468751699</c:v>
                </c:pt>
                <c:pt idx="18411">
                  <c:v>25.3441440449315</c:v>
                </c:pt>
                <c:pt idx="18412">
                  <c:v>25.345520621111199</c:v>
                </c:pt>
                <c:pt idx="18413">
                  <c:v>25.3468971972909</c:v>
                </c:pt>
                <c:pt idx="18414">
                  <c:v>25.348273773470599</c:v>
                </c:pt>
                <c:pt idx="18415">
                  <c:v>25.3496503496504</c:v>
                </c:pt>
                <c:pt idx="18416">
                  <c:v>25.351026925830102</c:v>
                </c:pt>
                <c:pt idx="18417">
                  <c:v>25.3524035020098</c:v>
                </c:pt>
                <c:pt idx="18418">
                  <c:v>25.353780078189502</c:v>
                </c:pt>
                <c:pt idx="18419">
                  <c:v>25.355156654369299</c:v>
                </c:pt>
                <c:pt idx="18420">
                  <c:v>25.356533230549001</c:v>
                </c:pt>
                <c:pt idx="18421">
                  <c:v>25.357909806728699</c:v>
                </c:pt>
                <c:pt idx="18422">
                  <c:v>25.359286382908401</c:v>
                </c:pt>
                <c:pt idx="18423">
                  <c:v>25.360662959088199</c:v>
                </c:pt>
                <c:pt idx="18424">
                  <c:v>25.3620395352679</c:v>
                </c:pt>
                <c:pt idx="18425">
                  <c:v>25.363416111447599</c:v>
                </c:pt>
                <c:pt idx="18426">
                  <c:v>25.3647926876273</c:v>
                </c:pt>
                <c:pt idx="18427">
                  <c:v>25.366169263807102</c:v>
                </c:pt>
                <c:pt idx="18428">
                  <c:v>25.3675458399868</c:v>
                </c:pt>
                <c:pt idx="18429">
                  <c:v>25.368922416166502</c:v>
                </c:pt>
                <c:pt idx="18430">
                  <c:v>25.3702989923462</c:v>
                </c:pt>
                <c:pt idx="18431">
                  <c:v>25.371675568526001</c:v>
                </c:pt>
                <c:pt idx="18432">
                  <c:v>25.373052144705699</c:v>
                </c:pt>
                <c:pt idx="18433">
                  <c:v>25.374428720885401</c:v>
                </c:pt>
                <c:pt idx="18434">
                  <c:v>25.375805297065099</c:v>
                </c:pt>
                <c:pt idx="18435">
                  <c:v>25.377181873244901</c:v>
                </c:pt>
                <c:pt idx="18436">
                  <c:v>25.378558449424599</c:v>
                </c:pt>
                <c:pt idx="18437">
                  <c:v>25.379935025604301</c:v>
                </c:pt>
                <c:pt idx="18438">
                  <c:v>25.381311601784098</c:v>
                </c:pt>
                <c:pt idx="18439">
                  <c:v>25.3826881779638</c:v>
                </c:pt>
                <c:pt idx="18440">
                  <c:v>25.384064754143498</c:v>
                </c:pt>
                <c:pt idx="18441">
                  <c:v>25.3854413303232</c:v>
                </c:pt>
                <c:pt idx="18442">
                  <c:v>25.386817906503001</c:v>
                </c:pt>
                <c:pt idx="18443">
                  <c:v>25.3881944826827</c:v>
                </c:pt>
                <c:pt idx="18444">
                  <c:v>25.389571058862401</c:v>
                </c:pt>
                <c:pt idx="18445">
                  <c:v>25.3909476350421</c:v>
                </c:pt>
                <c:pt idx="18446">
                  <c:v>25.392324211221901</c:v>
                </c:pt>
                <c:pt idx="18447">
                  <c:v>25.393700787401599</c:v>
                </c:pt>
                <c:pt idx="18448">
                  <c:v>25.395077363581301</c:v>
                </c:pt>
                <c:pt idx="18449">
                  <c:v>25.396453939760999</c:v>
                </c:pt>
                <c:pt idx="18450">
                  <c:v>25.3978305159408</c:v>
                </c:pt>
                <c:pt idx="18451">
                  <c:v>25.399207092120498</c:v>
                </c:pt>
                <c:pt idx="18452">
                  <c:v>25.4005836683002</c:v>
                </c:pt>
                <c:pt idx="18453">
                  <c:v>25.401960244479898</c:v>
                </c:pt>
                <c:pt idx="18454">
                  <c:v>25.4033368206597</c:v>
                </c:pt>
                <c:pt idx="18455">
                  <c:v>25.404713396839401</c:v>
                </c:pt>
                <c:pt idx="18456">
                  <c:v>25.4060899730191</c:v>
                </c:pt>
                <c:pt idx="18457">
                  <c:v>25.407466549198801</c:v>
                </c:pt>
                <c:pt idx="18458">
                  <c:v>25.408843125378599</c:v>
                </c:pt>
                <c:pt idx="18459">
                  <c:v>25.410219701558301</c:v>
                </c:pt>
                <c:pt idx="18460">
                  <c:v>25.411596277737999</c:v>
                </c:pt>
                <c:pt idx="18461">
                  <c:v>25.412972853917701</c:v>
                </c:pt>
                <c:pt idx="18462">
                  <c:v>25.414349430097499</c:v>
                </c:pt>
                <c:pt idx="18463">
                  <c:v>25.4157260062772</c:v>
                </c:pt>
                <c:pt idx="18464">
                  <c:v>25.417102582456899</c:v>
                </c:pt>
                <c:pt idx="18465">
                  <c:v>25.4184791586366</c:v>
                </c:pt>
                <c:pt idx="18466">
                  <c:v>25.419855734816402</c:v>
                </c:pt>
                <c:pt idx="18467">
                  <c:v>25.4212323109961</c:v>
                </c:pt>
                <c:pt idx="18468">
                  <c:v>25.422608887175802</c:v>
                </c:pt>
                <c:pt idx="18469">
                  <c:v>25.4239854633555</c:v>
                </c:pt>
                <c:pt idx="18470">
                  <c:v>25.425362039535301</c:v>
                </c:pt>
                <c:pt idx="18471">
                  <c:v>25.426738615714999</c:v>
                </c:pt>
                <c:pt idx="18472">
                  <c:v>25.428115191894701</c:v>
                </c:pt>
                <c:pt idx="18473">
                  <c:v>25.429491768074499</c:v>
                </c:pt>
                <c:pt idx="18474">
                  <c:v>25.430868344254201</c:v>
                </c:pt>
                <c:pt idx="18475">
                  <c:v>25.432244920433899</c:v>
                </c:pt>
                <c:pt idx="18476">
                  <c:v>25.4336214966136</c:v>
                </c:pt>
                <c:pt idx="18477">
                  <c:v>25.434998072793402</c:v>
                </c:pt>
                <c:pt idx="18478">
                  <c:v>25.4363746489731</c:v>
                </c:pt>
                <c:pt idx="18479">
                  <c:v>25.437751225152802</c:v>
                </c:pt>
                <c:pt idx="18480">
                  <c:v>25.4391278013325</c:v>
                </c:pt>
                <c:pt idx="18481">
                  <c:v>25.440504377512301</c:v>
                </c:pt>
                <c:pt idx="18482">
                  <c:v>25.441880953691999</c:v>
                </c:pt>
                <c:pt idx="18483">
                  <c:v>25.443257529871701</c:v>
                </c:pt>
                <c:pt idx="18484">
                  <c:v>25.444634106051399</c:v>
                </c:pt>
                <c:pt idx="18485">
                  <c:v>25.446010682231201</c:v>
                </c:pt>
                <c:pt idx="18486">
                  <c:v>25.447387258410899</c:v>
                </c:pt>
                <c:pt idx="18487">
                  <c:v>25.448763834590601</c:v>
                </c:pt>
                <c:pt idx="18488">
                  <c:v>25.450140410770299</c:v>
                </c:pt>
                <c:pt idx="18489">
                  <c:v>25.4515169869501</c:v>
                </c:pt>
                <c:pt idx="18490">
                  <c:v>25.452893563129798</c:v>
                </c:pt>
                <c:pt idx="18491">
                  <c:v>25.4542701393095</c:v>
                </c:pt>
                <c:pt idx="18492">
                  <c:v>25.455646715489198</c:v>
                </c:pt>
                <c:pt idx="18493">
                  <c:v>25.457023291669</c:v>
                </c:pt>
                <c:pt idx="18494">
                  <c:v>25.458399867848701</c:v>
                </c:pt>
                <c:pt idx="18495">
                  <c:v>25.4597764440284</c:v>
                </c:pt>
                <c:pt idx="18496">
                  <c:v>25.461153020208101</c:v>
                </c:pt>
                <c:pt idx="18497">
                  <c:v>25.462529596387899</c:v>
                </c:pt>
                <c:pt idx="18498">
                  <c:v>25.463906172567601</c:v>
                </c:pt>
                <c:pt idx="18499">
                  <c:v>25.465282748747299</c:v>
                </c:pt>
                <c:pt idx="18500">
                  <c:v>25.466659324927001</c:v>
                </c:pt>
                <c:pt idx="18501">
                  <c:v>25.468035901106798</c:v>
                </c:pt>
                <c:pt idx="18502">
                  <c:v>25.4694124772865</c:v>
                </c:pt>
                <c:pt idx="18503">
                  <c:v>25.470789053466198</c:v>
                </c:pt>
                <c:pt idx="18504">
                  <c:v>25.472165629646</c:v>
                </c:pt>
                <c:pt idx="18505">
                  <c:v>25.473542205825702</c:v>
                </c:pt>
                <c:pt idx="18506">
                  <c:v>25.4749187820054</c:v>
                </c:pt>
                <c:pt idx="18507">
                  <c:v>25.476295358185101</c:v>
                </c:pt>
                <c:pt idx="18508">
                  <c:v>25.477671934364899</c:v>
                </c:pt>
                <c:pt idx="18509">
                  <c:v>25.479048510544601</c:v>
                </c:pt>
                <c:pt idx="18510">
                  <c:v>25.480425086724299</c:v>
                </c:pt>
                <c:pt idx="18511">
                  <c:v>25.481801662904001</c:v>
                </c:pt>
                <c:pt idx="18512">
                  <c:v>25.483178239083799</c:v>
                </c:pt>
                <c:pt idx="18513">
                  <c:v>25.4845548152635</c:v>
                </c:pt>
                <c:pt idx="18514">
                  <c:v>25.485931391443199</c:v>
                </c:pt>
                <c:pt idx="18515">
                  <c:v>25.4873079676229</c:v>
                </c:pt>
                <c:pt idx="18516">
                  <c:v>25.488684543802702</c:v>
                </c:pt>
                <c:pt idx="18517">
                  <c:v>25.4900611199824</c:v>
                </c:pt>
                <c:pt idx="18518">
                  <c:v>25.491437696162102</c:v>
                </c:pt>
                <c:pt idx="18519">
                  <c:v>25.4928142723418</c:v>
                </c:pt>
                <c:pt idx="18520">
                  <c:v>25.494190848521601</c:v>
                </c:pt>
                <c:pt idx="18521">
                  <c:v>25.495567424701299</c:v>
                </c:pt>
                <c:pt idx="18522">
                  <c:v>25.496944000881001</c:v>
                </c:pt>
                <c:pt idx="18523">
                  <c:v>25.498320577060699</c:v>
                </c:pt>
                <c:pt idx="18524">
                  <c:v>25.499697153240501</c:v>
                </c:pt>
                <c:pt idx="18525">
                  <c:v>25.501073729420199</c:v>
                </c:pt>
                <c:pt idx="18526">
                  <c:v>25.502450305599901</c:v>
                </c:pt>
                <c:pt idx="18527">
                  <c:v>25.503826881779599</c:v>
                </c:pt>
                <c:pt idx="18528">
                  <c:v>25.5052034579594</c:v>
                </c:pt>
                <c:pt idx="18529">
                  <c:v>25.506580034139098</c:v>
                </c:pt>
                <c:pt idx="18530">
                  <c:v>25.5079566103188</c:v>
                </c:pt>
                <c:pt idx="18531">
                  <c:v>25.509333186498498</c:v>
                </c:pt>
                <c:pt idx="18532">
                  <c:v>25.510709762678299</c:v>
                </c:pt>
                <c:pt idx="18533">
                  <c:v>25.512086338858001</c:v>
                </c:pt>
                <c:pt idx="18534">
                  <c:v>25.513462915037699</c:v>
                </c:pt>
                <c:pt idx="18535">
                  <c:v>25.514839491217401</c:v>
                </c:pt>
                <c:pt idx="18536">
                  <c:v>25.516216067397199</c:v>
                </c:pt>
                <c:pt idx="18537">
                  <c:v>25.517592643576901</c:v>
                </c:pt>
                <c:pt idx="18538">
                  <c:v>25.518969219756599</c:v>
                </c:pt>
                <c:pt idx="18539">
                  <c:v>25.5203457959364</c:v>
                </c:pt>
                <c:pt idx="18540">
                  <c:v>25.521722372116098</c:v>
                </c:pt>
                <c:pt idx="18541">
                  <c:v>25.5230989482958</c:v>
                </c:pt>
                <c:pt idx="18542">
                  <c:v>25.524475524475498</c:v>
                </c:pt>
                <c:pt idx="18543">
                  <c:v>25.5258521006553</c:v>
                </c:pt>
                <c:pt idx="18544">
                  <c:v>25.527228676835001</c:v>
                </c:pt>
                <c:pt idx="18545">
                  <c:v>25.5286052530147</c:v>
                </c:pt>
                <c:pt idx="18546">
                  <c:v>25.529981829194401</c:v>
                </c:pt>
                <c:pt idx="18547">
                  <c:v>25.531358405374199</c:v>
                </c:pt>
                <c:pt idx="18548">
                  <c:v>25.532734981553901</c:v>
                </c:pt>
                <c:pt idx="18549">
                  <c:v>25.534111557733599</c:v>
                </c:pt>
                <c:pt idx="18550">
                  <c:v>25.535488133913301</c:v>
                </c:pt>
                <c:pt idx="18551">
                  <c:v>25.536864710093099</c:v>
                </c:pt>
                <c:pt idx="18552">
                  <c:v>25.5382412862728</c:v>
                </c:pt>
                <c:pt idx="18553">
                  <c:v>25.539617862452499</c:v>
                </c:pt>
                <c:pt idx="18554">
                  <c:v>25.5409944386322</c:v>
                </c:pt>
                <c:pt idx="18555">
                  <c:v>25.542371014812002</c:v>
                </c:pt>
                <c:pt idx="18556">
                  <c:v>25.5437475909917</c:v>
                </c:pt>
                <c:pt idx="18557">
                  <c:v>25.545124167171402</c:v>
                </c:pt>
                <c:pt idx="18558">
                  <c:v>25.5465007433511</c:v>
                </c:pt>
                <c:pt idx="18559">
                  <c:v>25.547877319530901</c:v>
                </c:pt>
                <c:pt idx="18560">
                  <c:v>25.549253895710599</c:v>
                </c:pt>
                <c:pt idx="18561">
                  <c:v>25.550630471890301</c:v>
                </c:pt>
                <c:pt idx="18562">
                  <c:v>25.552007048069999</c:v>
                </c:pt>
                <c:pt idx="18563">
                  <c:v>25.5533836242498</c:v>
                </c:pt>
                <c:pt idx="18564">
                  <c:v>25.554760200429499</c:v>
                </c:pt>
                <c:pt idx="18565">
                  <c:v>25.5561367766092</c:v>
                </c:pt>
                <c:pt idx="18566">
                  <c:v>25.557513352789002</c:v>
                </c:pt>
                <c:pt idx="18567">
                  <c:v>25.5588899289687</c:v>
                </c:pt>
                <c:pt idx="18568">
                  <c:v>25.560266505148402</c:v>
                </c:pt>
                <c:pt idx="18569">
                  <c:v>25.5616430813281</c:v>
                </c:pt>
                <c:pt idx="18570">
                  <c:v>25.563019657507802</c:v>
                </c:pt>
                <c:pt idx="18571">
                  <c:v>25.564396233687599</c:v>
                </c:pt>
                <c:pt idx="18572">
                  <c:v>25.565772809867301</c:v>
                </c:pt>
                <c:pt idx="18573">
                  <c:v>25.567149386046999</c:v>
                </c:pt>
                <c:pt idx="18574">
                  <c:v>25.568525962226801</c:v>
                </c:pt>
                <c:pt idx="18575">
                  <c:v>25.569902538406499</c:v>
                </c:pt>
                <c:pt idx="18576">
                  <c:v>25.571279114586201</c:v>
                </c:pt>
                <c:pt idx="18577">
                  <c:v>25.572655690765899</c:v>
                </c:pt>
                <c:pt idx="18578">
                  <c:v>25.5740322669457</c:v>
                </c:pt>
                <c:pt idx="18579">
                  <c:v>25.575408843125398</c:v>
                </c:pt>
                <c:pt idx="18580">
                  <c:v>25.5767854193051</c:v>
                </c:pt>
                <c:pt idx="18581">
                  <c:v>25.578161995484798</c:v>
                </c:pt>
                <c:pt idx="18582">
                  <c:v>25.5795385716646</c:v>
                </c:pt>
                <c:pt idx="18583">
                  <c:v>25.580915147844301</c:v>
                </c:pt>
                <c:pt idx="18584">
                  <c:v>25.582291724024</c:v>
                </c:pt>
                <c:pt idx="18585">
                  <c:v>25.583668300203701</c:v>
                </c:pt>
                <c:pt idx="18586">
                  <c:v>25.585044876383499</c:v>
                </c:pt>
                <c:pt idx="18587">
                  <c:v>25.586421452563201</c:v>
                </c:pt>
                <c:pt idx="18588">
                  <c:v>25.587798028742899</c:v>
                </c:pt>
                <c:pt idx="18589">
                  <c:v>25.589174604922601</c:v>
                </c:pt>
                <c:pt idx="18590">
                  <c:v>25.590551181102398</c:v>
                </c:pt>
                <c:pt idx="18591">
                  <c:v>25.5919277572821</c:v>
                </c:pt>
                <c:pt idx="18592">
                  <c:v>25.593304333461798</c:v>
                </c:pt>
                <c:pt idx="18593">
                  <c:v>25.5946809096415</c:v>
                </c:pt>
                <c:pt idx="18594">
                  <c:v>25.596057485821301</c:v>
                </c:pt>
                <c:pt idx="18595">
                  <c:v>25.597434062001</c:v>
                </c:pt>
                <c:pt idx="18596">
                  <c:v>25.598810638180701</c:v>
                </c:pt>
                <c:pt idx="18597">
                  <c:v>25.600187214360499</c:v>
                </c:pt>
                <c:pt idx="18598">
                  <c:v>25.601563790540201</c:v>
                </c:pt>
                <c:pt idx="18599">
                  <c:v>25.602940366719899</c:v>
                </c:pt>
                <c:pt idx="18600">
                  <c:v>25.604316942899601</c:v>
                </c:pt>
                <c:pt idx="18601">
                  <c:v>25.605693519079399</c:v>
                </c:pt>
                <c:pt idx="18602">
                  <c:v>25.6070700952591</c:v>
                </c:pt>
                <c:pt idx="18603">
                  <c:v>25.608446671438799</c:v>
                </c:pt>
                <c:pt idx="18604">
                  <c:v>25.6098232476185</c:v>
                </c:pt>
                <c:pt idx="18605">
                  <c:v>25.611199823798302</c:v>
                </c:pt>
                <c:pt idx="18606">
                  <c:v>25.612576399978</c:v>
                </c:pt>
                <c:pt idx="18607">
                  <c:v>25.613952976157702</c:v>
                </c:pt>
                <c:pt idx="18608">
                  <c:v>25.6153295523374</c:v>
                </c:pt>
                <c:pt idx="18609">
                  <c:v>25.616706128517201</c:v>
                </c:pt>
                <c:pt idx="18610">
                  <c:v>25.618082704696899</c:v>
                </c:pt>
                <c:pt idx="18611">
                  <c:v>25.619459280876601</c:v>
                </c:pt>
                <c:pt idx="18612">
                  <c:v>25.620835857056299</c:v>
                </c:pt>
                <c:pt idx="18613">
                  <c:v>25.622212433236101</c:v>
                </c:pt>
                <c:pt idx="18614">
                  <c:v>25.623589009415799</c:v>
                </c:pt>
                <c:pt idx="18615">
                  <c:v>25.624965585595501</c:v>
                </c:pt>
                <c:pt idx="18616">
                  <c:v>25.626342161775199</c:v>
                </c:pt>
                <c:pt idx="18617">
                  <c:v>25.627718737955</c:v>
                </c:pt>
                <c:pt idx="18618">
                  <c:v>25.629095314134702</c:v>
                </c:pt>
                <c:pt idx="18619">
                  <c:v>25.6304718903144</c:v>
                </c:pt>
                <c:pt idx="18620">
                  <c:v>25.631848466494102</c:v>
                </c:pt>
                <c:pt idx="18621">
                  <c:v>25.633225042673899</c:v>
                </c:pt>
                <c:pt idx="18622">
                  <c:v>25.634601618853601</c:v>
                </c:pt>
                <c:pt idx="18623">
                  <c:v>25.635978195033299</c:v>
                </c:pt>
                <c:pt idx="18624">
                  <c:v>25.637354771213001</c:v>
                </c:pt>
                <c:pt idx="18625">
                  <c:v>25.638731347392799</c:v>
                </c:pt>
                <c:pt idx="18626">
                  <c:v>25.640107923572501</c:v>
                </c:pt>
                <c:pt idx="18627">
                  <c:v>25.641484499752199</c:v>
                </c:pt>
                <c:pt idx="18628">
                  <c:v>25.642861075931901</c:v>
                </c:pt>
                <c:pt idx="18629">
                  <c:v>25.644237652111698</c:v>
                </c:pt>
                <c:pt idx="18630">
                  <c:v>25.6456142282914</c:v>
                </c:pt>
                <c:pt idx="18631">
                  <c:v>25.646990804471098</c:v>
                </c:pt>
                <c:pt idx="18632">
                  <c:v>25.6483673806509</c:v>
                </c:pt>
                <c:pt idx="18633">
                  <c:v>25.649743956830601</c:v>
                </c:pt>
                <c:pt idx="18634">
                  <c:v>25.6511205330103</c:v>
                </c:pt>
                <c:pt idx="18635">
                  <c:v>25.652497109190001</c:v>
                </c:pt>
                <c:pt idx="18636">
                  <c:v>25.653873685369799</c:v>
                </c:pt>
                <c:pt idx="18637">
                  <c:v>25.655250261549501</c:v>
                </c:pt>
                <c:pt idx="18638">
                  <c:v>25.656626837729199</c:v>
                </c:pt>
                <c:pt idx="18639">
                  <c:v>25.658003413908901</c:v>
                </c:pt>
                <c:pt idx="18640">
                  <c:v>25.659379990088699</c:v>
                </c:pt>
                <c:pt idx="18641">
                  <c:v>25.6607565662684</c:v>
                </c:pt>
                <c:pt idx="18642">
                  <c:v>25.662133142448099</c:v>
                </c:pt>
                <c:pt idx="18643">
                  <c:v>25.6635097186278</c:v>
                </c:pt>
                <c:pt idx="18644">
                  <c:v>25.664886294807602</c:v>
                </c:pt>
                <c:pt idx="18645">
                  <c:v>25.6662628709873</c:v>
                </c:pt>
                <c:pt idx="18646">
                  <c:v>25.667639447167002</c:v>
                </c:pt>
                <c:pt idx="18647">
                  <c:v>25.6690160233467</c:v>
                </c:pt>
                <c:pt idx="18648">
                  <c:v>25.670392599526501</c:v>
                </c:pt>
                <c:pt idx="18649">
                  <c:v>25.671769175706199</c:v>
                </c:pt>
                <c:pt idx="18650">
                  <c:v>25.673145751885901</c:v>
                </c:pt>
                <c:pt idx="18651">
                  <c:v>25.674522328065599</c:v>
                </c:pt>
                <c:pt idx="18652">
                  <c:v>25.6758989042454</c:v>
                </c:pt>
                <c:pt idx="18653">
                  <c:v>25.677275480425099</c:v>
                </c:pt>
                <c:pt idx="18654">
                  <c:v>25.6786520566048</c:v>
                </c:pt>
                <c:pt idx="18655">
                  <c:v>25.680028632784499</c:v>
                </c:pt>
                <c:pt idx="18656">
                  <c:v>25.6814052089643</c:v>
                </c:pt>
                <c:pt idx="18657">
                  <c:v>25.682781785144002</c:v>
                </c:pt>
                <c:pt idx="18658">
                  <c:v>25.6841583613237</c:v>
                </c:pt>
                <c:pt idx="18659">
                  <c:v>25.685534937503402</c:v>
                </c:pt>
                <c:pt idx="18660">
                  <c:v>25.686911513683199</c:v>
                </c:pt>
                <c:pt idx="18661">
                  <c:v>25.688288089862901</c:v>
                </c:pt>
                <c:pt idx="18662">
                  <c:v>25.689664666042599</c:v>
                </c:pt>
                <c:pt idx="18663">
                  <c:v>25.691041242222401</c:v>
                </c:pt>
                <c:pt idx="18664">
                  <c:v>25.692417818402099</c:v>
                </c:pt>
                <c:pt idx="18665">
                  <c:v>25.693794394581801</c:v>
                </c:pt>
                <c:pt idx="18666">
                  <c:v>25.695170970761499</c:v>
                </c:pt>
                <c:pt idx="18667">
                  <c:v>25.6965475469413</c:v>
                </c:pt>
                <c:pt idx="18668">
                  <c:v>25.697924123120998</c:v>
                </c:pt>
                <c:pt idx="18669">
                  <c:v>25.6993006993007</c:v>
                </c:pt>
                <c:pt idx="18670">
                  <c:v>25.700677275480398</c:v>
                </c:pt>
                <c:pt idx="18671">
                  <c:v>25.7020538516602</c:v>
                </c:pt>
                <c:pt idx="18672">
                  <c:v>25.703430427839901</c:v>
                </c:pt>
                <c:pt idx="18673">
                  <c:v>25.7048070040196</c:v>
                </c:pt>
                <c:pt idx="18674">
                  <c:v>25.706183580199301</c:v>
                </c:pt>
                <c:pt idx="18675">
                  <c:v>25.707560156379099</c:v>
                </c:pt>
                <c:pt idx="18676">
                  <c:v>25.708936732558801</c:v>
                </c:pt>
                <c:pt idx="18677">
                  <c:v>25.710313308738499</c:v>
                </c:pt>
                <c:pt idx="18678">
                  <c:v>25.711689884918201</c:v>
                </c:pt>
                <c:pt idx="18679">
                  <c:v>25.713066461097998</c:v>
                </c:pt>
                <c:pt idx="18680">
                  <c:v>25.7144430372777</c:v>
                </c:pt>
                <c:pt idx="18681">
                  <c:v>25.715819613457398</c:v>
                </c:pt>
                <c:pt idx="18682">
                  <c:v>25.7171961896371</c:v>
                </c:pt>
                <c:pt idx="18683">
                  <c:v>25.718572765816901</c:v>
                </c:pt>
                <c:pt idx="18684">
                  <c:v>25.7199493419966</c:v>
                </c:pt>
                <c:pt idx="18685">
                  <c:v>25.721325918176301</c:v>
                </c:pt>
                <c:pt idx="18686">
                  <c:v>25.722702494356</c:v>
                </c:pt>
                <c:pt idx="18687">
                  <c:v>25.724079070535801</c:v>
                </c:pt>
                <c:pt idx="18688">
                  <c:v>25.725455646715499</c:v>
                </c:pt>
                <c:pt idx="18689">
                  <c:v>25.726832222895201</c:v>
                </c:pt>
                <c:pt idx="18690">
                  <c:v>25.728208799074899</c:v>
                </c:pt>
                <c:pt idx="18691">
                  <c:v>25.7295853752547</c:v>
                </c:pt>
                <c:pt idx="18692">
                  <c:v>25.730961951434399</c:v>
                </c:pt>
                <c:pt idx="18693">
                  <c:v>25.7323385276141</c:v>
                </c:pt>
                <c:pt idx="18694">
                  <c:v>25.733715103793902</c:v>
                </c:pt>
                <c:pt idx="18695">
                  <c:v>25.7350916799736</c:v>
                </c:pt>
                <c:pt idx="18696">
                  <c:v>25.736468256153302</c:v>
                </c:pt>
                <c:pt idx="18697">
                  <c:v>25.737844832333</c:v>
                </c:pt>
                <c:pt idx="18698">
                  <c:v>25.739221408512801</c:v>
                </c:pt>
                <c:pt idx="18699">
                  <c:v>25.740597984692499</c:v>
                </c:pt>
                <c:pt idx="18700">
                  <c:v>25.741974560872201</c:v>
                </c:pt>
                <c:pt idx="18701">
                  <c:v>25.743351137051899</c:v>
                </c:pt>
                <c:pt idx="18702">
                  <c:v>25.744727713231701</c:v>
                </c:pt>
                <c:pt idx="18703">
                  <c:v>25.746104289411399</c:v>
                </c:pt>
                <c:pt idx="18704">
                  <c:v>25.7474808655911</c:v>
                </c:pt>
                <c:pt idx="18705">
                  <c:v>25.748857441770799</c:v>
                </c:pt>
                <c:pt idx="18706">
                  <c:v>25.7502340179506</c:v>
                </c:pt>
                <c:pt idx="18707">
                  <c:v>25.751610594130302</c:v>
                </c:pt>
                <c:pt idx="18708">
                  <c:v>25.75298717031</c:v>
                </c:pt>
                <c:pt idx="18709">
                  <c:v>25.754363746489702</c:v>
                </c:pt>
                <c:pt idx="18710">
                  <c:v>25.755740322669499</c:v>
                </c:pt>
                <c:pt idx="18711">
                  <c:v>25.757116898849201</c:v>
                </c:pt>
                <c:pt idx="18712">
                  <c:v>25.758493475028899</c:v>
                </c:pt>
                <c:pt idx="18713">
                  <c:v>25.759870051208601</c:v>
                </c:pt>
                <c:pt idx="18714">
                  <c:v>25.761246627388399</c:v>
                </c:pt>
                <c:pt idx="18715">
                  <c:v>25.762623203568101</c:v>
                </c:pt>
                <c:pt idx="18716">
                  <c:v>25.763999779747799</c:v>
                </c:pt>
                <c:pt idx="18717">
                  <c:v>25.765376355927501</c:v>
                </c:pt>
                <c:pt idx="18718">
                  <c:v>25.766752932107298</c:v>
                </c:pt>
                <c:pt idx="18719">
                  <c:v>25.768129508287</c:v>
                </c:pt>
                <c:pt idx="18720">
                  <c:v>25.769506084466698</c:v>
                </c:pt>
                <c:pt idx="18721">
                  <c:v>25.7708826606464</c:v>
                </c:pt>
                <c:pt idx="18722">
                  <c:v>25.772259236826201</c:v>
                </c:pt>
                <c:pt idx="18723">
                  <c:v>25.7736358130059</c:v>
                </c:pt>
                <c:pt idx="18724">
                  <c:v>25.775012389185601</c:v>
                </c:pt>
                <c:pt idx="18725">
                  <c:v>25.7763889653653</c:v>
                </c:pt>
                <c:pt idx="18726">
                  <c:v>25.777765541545101</c:v>
                </c:pt>
                <c:pt idx="18727">
                  <c:v>25.779142117724799</c:v>
                </c:pt>
                <c:pt idx="18728">
                  <c:v>25.780518693904501</c:v>
                </c:pt>
                <c:pt idx="18729">
                  <c:v>25.781895270084298</c:v>
                </c:pt>
                <c:pt idx="18730">
                  <c:v>25.783271846264</c:v>
                </c:pt>
                <c:pt idx="18731">
                  <c:v>25.784648422443698</c:v>
                </c:pt>
                <c:pt idx="18732">
                  <c:v>25.7860249986234</c:v>
                </c:pt>
                <c:pt idx="18733">
                  <c:v>25.787401574803201</c:v>
                </c:pt>
                <c:pt idx="18734">
                  <c:v>25.7887781509829</c:v>
                </c:pt>
                <c:pt idx="18735">
                  <c:v>25.790154727162601</c:v>
                </c:pt>
                <c:pt idx="18736">
                  <c:v>25.7915313033423</c:v>
                </c:pt>
                <c:pt idx="18737">
                  <c:v>25.792907879522101</c:v>
                </c:pt>
                <c:pt idx="18738">
                  <c:v>25.794284455701799</c:v>
                </c:pt>
                <c:pt idx="18739">
                  <c:v>25.795661031881501</c:v>
                </c:pt>
                <c:pt idx="18740">
                  <c:v>25.797037608061199</c:v>
                </c:pt>
                <c:pt idx="18741">
                  <c:v>25.798414184241</c:v>
                </c:pt>
                <c:pt idx="18742">
                  <c:v>25.799790760420699</c:v>
                </c:pt>
                <c:pt idx="18743">
                  <c:v>25.8011673366004</c:v>
                </c:pt>
                <c:pt idx="18744">
                  <c:v>25.802543912780099</c:v>
                </c:pt>
                <c:pt idx="18745">
                  <c:v>25.8039204889599</c:v>
                </c:pt>
                <c:pt idx="18746">
                  <c:v>25.805297065139602</c:v>
                </c:pt>
                <c:pt idx="18747">
                  <c:v>25.8066736413193</c:v>
                </c:pt>
                <c:pt idx="18748">
                  <c:v>25.808050217499002</c:v>
                </c:pt>
                <c:pt idx="18749">
                  <c:v>25.809426793678799</c:v>
                </c:pt>
                <c:pt idx="18750">
                  <c:v>25.810803369858501</c:v>
                </c:pt>
                <c:pt idx="18751">
                  <c:v>25.812179946038199</c:v>
                </c:pt>
                <c:pt idx="18752">
                  <c:v>25.813556522217901</c:v>
                </c:pt>
                <c:pt idx="18753">
                  <c:v>25.814933098397699</c:v>
                </c:pt>
                <c:pt idx="18754">
                  <c:v>25.816309674577401</c:v>
                </c:pt>
                <c:pt idx="18755">
                  <c:v>25.817686250757099</c:v>
                </c:pt>
                <c:pt idx="18756">
                  <c:v>25.819062826936801</c:v>
                </c:pt>
                <c:pt idx="18757">
                  <c:v>25.820439403116598</c:v>
                </c:pt>
                <c:pt idx="18758">
                  <c:v>25.8218159792963</c:v>
                </c:pt>
                <c:pt idx="18759">
                  <c:v>25.823192555475998</c:v>
                </c:pt>
                <c:pt idx="18760">
                  <c:v>25.824569131655799</c:v>
                </c:pt>
                <c:pt idx="18761">
                  <c:v>25.825945707835501</c:v>
                </c:pt>
                <c:pt idx="18762">
                  <c:v>25.827322284015199</c:v>
                </c:pt>
                <c:pt idx="18763">
                  <c:v>25.828698860194901</c:v>
                </c:pt>
                <c:pt idx="18764">
                  <c:v>25.830075436374699</c:v>
                </c:pt>
                <c:pt idx="18765">
                  <c:v>25.831452012554401</c:v>
                </c:pt>
                <c:pt idx="18766">
                  <c:v>25.832828588734099</c:v>
                </c:pt>
                <c:pt idx="18767">
                  <c:v>25.834205164913801</c:v>
                </c:pt>
                <c:pt idx="18768">
                  <c:v>25.835581741093598</c:v>
                </c:pt>
                <c:pt idx="18769">
                  <c:v>25.8369583172733</c:v>
                </c:pt>
                <c:pt idx="18770">
                  <c:v>25.838334893452998</c:v>
                </c:pt>
                <c:pt idx="18771">
                  <c:v>25.8397114696327</c:v>
                </c:pt>
                <c:pt idx="18772">
                  <c:v>25.841088045812501</c:v>
                </c:pt>
                <c:pt idx="18773">
                  <c:v>25.8424646219922</c:v>
                </c:pt>
                <c:pt idx="18774">
                  <c:v>25.843841198171901</c:v>
                </c:pt>
                <c:pt idx="18775">
                  <c:v>25.8452177743516</c:v>
                </c:pt>
                <c:pt idx="18776">
                  <c:v>25.846594350531401</c:v>
                </c:pt>
                <c:pt idx="18777">
                  <c:v>25.847970926711099</c:v>
                </c:pt>
                <c:pt idx="18778">
                  <c:v>25.849347502890801</c:v>
                </c:pt>
                <c:pt idx="18779">
                  <c:v>25.850724079070499</c:v>
                </c:pt>
                <c:pt idx="18780">
                  <c:v>25.8521006552503</c:v>
                </c:pt>
                <c:pt idx="18781">
                  <c:v>25.853477231429999</c:v>
                </c:pt>
                <c:pt idx="18782">
                  <c:v>25.8548538076097</c:v>
                </c:pt>
                <c:pt idx="18783">
                  <c:v>25.856230383789399</c:v>
                </c:pt>
                <c:pt idx="18784">
                  <c:v>25.8576069599692</c:v>
                </c:pt>
                <c:pt idx="18785">
                  <c:v>25.858983536148902</c:v>
                </c:pt>
                <c:pt idx="18786">
                  <c:v>25.8603601123286</c:v>
                </c:pt>
                <c:pt idx="18787">
                  <c:v>25.861736688508302</c:v>
                </c:pt>
                <c:pt idx="18788">
                  <c:v>25.863113264688099</c:v>
                </c:pt>
                <c:pt idx="18789">
                  <c:v>25.864489840867801</c:v>
                </c:pt>
                <c:pt idx="18790">
                  <c:v>25.865866417047499</c:v>
                </c:pt>
                <c:pt idx="18791">
                  <c:v>25.8672429932273</c:v>
                </c:pt>
                <c:pt idx="18792">
                  <c:v>25.868619569406999</c:v>
                </c:pt>
                <c:pt idx="18793">
                  <c:v>25.8699961455867</c:v>
                </c:pt>
                <c:pt idx="18794">
                  <c:v>25.871372721766399</c:v>
                </c:pt>
                <c:pt idx="18795">
                  <c:v>25.8727492979462</c:v>
                </c:pt>
                <c:pt idx="18796">
                  <c:v>25.874125874125902</c:v>
                </c:pt>
                <c:pt idx="18797">
                  <c:v>25.8755024503056</c:v>
                </c:pt>
                <c:pt idx="18798">
                  <c:v>25.876879026485302</c:v>
                </c:pt>
                <c:pt idx="18799">
                  <c:v>25.878255602665099</c:v>
                </c:pt>
                <c:pt idx="18800">
                  <c:v>25.879632178844801</c:v>
                </c:pt>
                <c:pt idx="18801">
                  <c:v>25.881008755024499</c:v>
                </c:pt>
                <c:pt idx="18802">
                  <c:v>25.882385331204201</c:v>
                </c:pt>
                <c:pt idx="18803">
                  <c:v>25.883761907383999</c:v>
                </c:pt>
                <c:pt idx="18804">
                  <c:v>25.885138483563701</c:v>
                </c:pt>
                <c:pt idx="18805">
                  <c:v>25.886515059743399</c:v>
                </c:pt>
                <c:pt idx="18806">
                  <c:v>25.887891635923101</c:v>
                </c:pt>
                <c:pt idx="18807">
                  <c:v>25.889268212102898</c:v>
                </c:pt>
                <c:pt idx="18808">
                  <c:v>25.8906447882826</c:v>
                </c:pt>
                <c:pt idx="18809">
                  <c:v>25.892021364462298</c:v>
                </c:pt>
                <c:pt idx="18810">
                  <c:v>25.893397940642</c:v>
                </c:pt>
                <c:pt idx="18811">
                  <c:v>25.894774516821801</c:v>
                </c:pt>
                <c:pt idx="18812">
                  <c:v>25.8961510930015</c:v>
                </c:pt>
                <c:pt idx="18813">
                  <c:v>25.897527669181201</c:v>
                </c:pt>
                <c:pt idx="18814">
                  <c:v>25.8989042453609</c:v>
                </c:pt>
                <c:pt idx="18815">
                  <c:v>25.900280821540701</c:v>
                </c:pt>
                <c:pt idx="18816">
                  <c:v>25.901657397720399</c:v>
                </c:pt>
                <c:pt idx="18817">
                  <c:v>25.903033973900101</c:v>
                </c:pt>
                <c:pt idx="18818">
                  <c:v>25.904410550079898</c:v>
                </c:pt>
                <c:pt idx="18819">
                  <c:v>25.9057871262596</c:v>
                </c:pt>
                <c:pt idx="18820">
                  <c:v>25.907163702439298</c:v>
                </c:pt>
                <c:pt idx="18821">
                  <c:v>25.908540278619</c:v>
                </c:pt>
                <c:pt idx="18822">
                  <c:v>25.909916854798801</c:v>
                </c:pt>
                <c:pt idx="18823">
                  <c:v>25.9112934309785</c:v>
                </c:pt>
                <c:pt idx="18824">
                  <c:v>25.912670007158201</c:v>
                </c:pt>
                <c:pt idx="18825">
                  <c:v>25.9140465833379</c:v>
                </c:pt>
                <c:pt idx="18826">
                  <c:v>25.915423159517701</c:v>
                </c:pt>
                <c:pt idx="18827">
                  <c:v>25.916799735697399</c:v>
                </c:pt>
                <c:pt idx="18828">
                  <c:v>25.918176311877101</c:v>
                </c:pt>
                <c:pt idx="18829">
                  <c:v>25.919552888056799</c:v>
                </c:pt>
                <c:pt idx="18830">
                  <c:v>25.9209294642366</c:v>
                </c:pt>
                <c:pt idx="18831">
                  <c:v>25.922306040416299</c:v>
                </c:pt>
                <c:pt idx="18832">
                  <c:v>25.923682616596</c:v>
                </c:pt>
                <c:pt idx="18833">
                  <c:v>25.925059192775699</c:v>
                </c:pt>
                <c:pt idx="18834">
                  <c:v>25.9264357689555</c:v>
                </c:pt>
                <c:pt idx="18835">
                  <c:v>25.927812345135202</c:v>
                </c:pt>
                <c:pt idx="18836">
                  <c:v>25.9291889213149</c:v>
                </c:pt>
                <c:pt idx="18837">
                  <c:v>25.930565497494602</c:v>
                </c:pt>
                <c:pt idx="18838">
                  <c:v>25.931942073674399</c:v>
                </c:pt>
                <c:pt idx="18839">
                  <c:v>25.933318649854101</c:v>
                </c:pt>
                <c:pt idx="18840">
                  <c:v>25.934695226033799</c:v>
                </c:pt>
                <c:pt idx="18841">
                  <c:v>25.936071802213501</c:v>
                </c:pt>
                <c:pt idx="18842">
                  <c:v>25.937448378393299</c:v>
                </c:pt>
                <c:pt idx="18843">
                  <c:v>25.938824954573001</c:v>
                </c:pt>
                <c:pt idx="18844">
                  <c:v>25.940201530752699</c:v>
                </c:pt>
                <c:pt idx="18845">
                  <c:v>25.941578106932401</c:v>
                </c:pt>
                <c:pt idx="18846">
                  <c:v>25.942954683112202</c:v>
                </c:pt>
                <c:pt idx="18847">
                  <c:v>25.9443312592919</c:v>
                </c:pt>
                <c:pt idx="18848">
                  <c:v>25.945707835471602</c:v>
                </c:pt>
                <c:pt idx="18849">
                  <c:v>25.9470844116513</c:v>
                </c:pt>
                <c:pt idx="18850">
                  <c:v>25.948460987831101</c:v>
                </c:pt>
                <c:pt idx="18851">
                  <c:v>25.949837564010799</c:v>
                </c:pt>
                <c:pt idx="18852">
                  <c:v>25.951214140190501</c:v>
                </c:pt>
                <c:pt idx="18853">
                  <c:v>25.952590716370299</c:v>
                </c:pt>
                <c:pt idx="18854">
                  <c:v>25.953967292550001</c:v>
                </c:pt>
                <c:pt idx="18855">
                  <c:v>25.955343868729699</c:v>
                </c:pt>
                <c:pt idx="18856">
                  <c:v>25.956720444909401</c:v>
                </c:pt>
                <c:pt idx="18857">
                  <c:v>25.958097021089198</c:v>
                </c:pt>
                <c:pt idx="18858">
                  <c:v>25.9594735972689</c:v>
                </c:pt>
                <c:pt idx="18859">
                  <c:v>25.960850173448598</c:v>
                </c:pt>
                <c:pt idx="18860">
                  <c:v>25.9622267496283</c:v>
                </c:pt>
                <c:pt idx="18861">
                  <c:v>25.963603325808101</c:v>
                </c:pt>
                <c:pt idx="18862">
                  <c:v>25.9649799019878</c:v>
                </c:pt>
                <c:pt idx="18863">
                  <c:v>25.966356478167501</c:v>
                </c:pt>
                <c:pt idx="18864">
                  <c:v>25.9677330543472</c:v>
                </c:pt>
                <c:pt idx="18865">
                  <c:v>25.969109630527001</c:v>
                </c:pt>
                <c:pt idx="18866">
                  <c:v>25.970486206706699</c:v>
                </c:pt>
                <c:pt idx="18867">
                  <c:v>25.971862782886401</c:v>
                </c:pt>
                <c:pt idx="18868">
                  <c:v>25.973239359066099</c:v>
                </c:pt>
                <c:pt idx="18869">
                  <c:v>25.9746159352459</c:v>
                </c:pt>
                <c:pt idx="18870">
                  <c:v>25.975992511425599</c:v>
                </c:pt>
                <c:pt idx="18871">
                  <c:v>25.9773690876053</c:v>
                </c:pt>
                <c:pt idx="18872">
                  <c:v>25.978745663784998</c:v>
                </c:pt>
                <c:pt idx="18873">
                  <c:v>25.9801222399648</c:v>
                </c:pt>
                <c:pt idx="18874">
                  <c:v>25.981498816144502</c:v>
                </c:pt>
                <c:pt idx="18875">
                  <c:v>25.9828753923242</c:v>
                </c:pt>
                <c:pt idx="18876">
                  <c:v>25.984251968503902</c:v>
                </c:pt>
                <c:pt idx="18877">
                  <c:v>25.985628544683699</c:v>
                </c:pt>
                <c:pt idx="18878">
                  <c:v>25.987005120863401</c:v>
                </c:pt>
                <c:pt idx="18879">
                  <c:v>25.988381697043099</c:v>
                </c:pt>
                <c:pt idx="18880">
                  <c:v>25.989758273222801</c:v>
                </c:pt>
                <c:pt idx="18881">
                  <c:v>25.991134849402599</c:v>
                </c:pt>
                <c:pt idx="18882">
                  <c:v>25.9925114255823</c:v>
                </c:pt>
                <c:pt idx="18883">
                  <c:v>25.993888001761999</c:v>
                </c:pt>
                <c:pt idx="18884">
                  <c:v>25.9952645779417</c:v>
                </c:pt>
                <c:pt idx="18885">
                  <c:v>25.996641154121502</c:v>
                </c:pt>
                <c:pt idx="18886">
                  <c:v>25.9980177303012</c:v>
                </c:pt>
                <c:pt idx="18887">
                  <c:v>25.999394306480902</c:v>
                </c:pt>
                <c:pt idx="18888">
                  <c:v>26.000770882660699</c:v>
                </c:pt>
                <c:pt idx="18889">
                  <c:v>26.002147458840401</c:v>
                </c:pt>
                <c:pt idx="18890">
                  <c:v>26.003524035020099</c:v>
                </c:pt>
                <c:pt idx="18891">
                  <c:v>26.004900611199801</c:v>
                </c:pt>
                <c:pt idx="18892">
                  <c:v>26.006277187379599</c:v>
                </c:pt>
                <c:pt idx="18893">
                  <c:v>26.007653763559301</c:v>
                </c:pt>
                <c:pt idx="18894">
                  <c:v>26.009030339738999</c:v>
                </c:pt>
                <c:pt idx="18895">
                  <c:v>26.010406915918701</c:v>
                </c:pt>
                <c:pt idx="18896">
                  <c:v>26.011783492098498</c:v>
                </c:pt>
                <c:pt idx="18897">
                  <c:v>26.0131600682782</c:v>
                </c:pt>
                <c:pt idx="18898">
                  <c:v>26.014536644457898</c:v>
                </c:pt>
                <c:pt idx="18899">
                  <c:v>26.0159132206376</c:v>
                </c:pt>
                <c:pt idx="18900">
                  <c:v>26.017289796817401</c:v>
                </c:pt>
                <c:pt idx="18901">
                  <c:v>26.0186663729971</c:v>
                </c:pt>
                <c:pt idx="18902">
                  <c:v>26.020042949176801</c:v>
                </c:pt>
                <c:pt idx="18903">
                  <c:v>26.021419525356499</c:v>
                </c:pt>
                <c:pt idx="18904">
                  <c:v>26.022796101536301</c:v>
                </c:pt>
                <c:pt idx="18905">
                  <c:v>26.024172677715999</c:v>
                </c:pt>
                <c:pt idx="18906">
                  <c:v>26.025549253895701</c:v>
                </c:pt>
                <c:pt idx="18907">
                  <c:v>26.026925830075399</c:v>
                </c:pt>
                <c:pt idx="18908">
                  <c:v>26.0283024062552</c:v>
                </c:pt>
                <c:pt idx="18909">
                  <c:v>26.029678982434898</c:v>
                </c:pt>
                <c:pt idx="18910">
                  <c:v>26.0310555586146</c:v>
                </c:pt>
                <c:pt idx="18911">
                  <c:v>26.032432134794298</c:v>
                </c:pt>
                <c:pt idx="18912">
                  <c:v>26.0338087109741</c:v>
                </c:pt>
                <c:pt idx="18913">
                  <c:v>26.035185287153801</c:v>
                </c:pt>
                <c:pt idx="18914">
                  <c:v>26.0365618633335</c:v>
                </c:pt>
                <c:pt idx="18915">
                  <c:v>26.037938439513201</c:v>
                </c:pt>
                <c:pt idx="18916">
                  <c:v>26.039315015692999</c:v>
                </c:pt>
                <c:pt idx="18917">
                  <c:v>26.040691591872701</c:v>
                </c:pt>
                <c:pt idx="18918">
                  <c:v>26.042068168052399</c:v>
                </c:pt>
                <c:pt idx="18919">
                  <c:v>26.0434447442322</c:v>
                </c:pt>
                <c:pt idx="18920">
                  <c:v>26.044821320411899</c:v>
                </c:pt>
                <c:pt idx="18921">
                  <c:v>26.0461978965916</c:v>
                </c:pt>
                <c:pt idx="18922">
                  <c:v>26.047574472771299</c:v>
                </c:pt>
                <c:pt idx="18923">
                  <c:v>26.0489510489511</c:v>
                </c:pt>
                <c:pt idx="18924">
                  <c:v>26.050327625130802</c:v>
                </c:pt>
                <c:pt idx="18925">
                  <c:v>26.0517042013105</c:v>
                </c:pt>
                <c:pt idx="18926">
                  <c:v>26.053080777490202</c:v>
                </c:pt>
                <c:pt idx="18927">
                  <c:v>26.054457353669999</c:v>
                </c:pt>
                <c:pt idx="18928">
                  <c:v>26.055833929849701</c:v>
                </c:pt>
                <c:pt idx="18929">
                  <c:v>26.057210506029399</c:v>
                </c:pt>
                <c:pt idx="18930">
                  <c:v>26.058587082209101</c:v>
                </c:pt>
                <c:pt idx="18931">
                  <c:v>26.059963658388899</c:v>
                </c:pt>
                <c:pt idx="18932">
                  <c:v>26.0613402345686</c:v>
                </c:pt>
                <c:pt idx="18933">
                  <c:v>26.062716810748299</c:v>
                </c:pt>
                <c:pt idx="18934">
                  <c:v>26.064093386928</c:v>
                </c:pt>
                <c:pt idx="18935">
                  <c:v>26.065469963107802</c:v>
                </c:pt>
                <c:pt idx="18936">
                  <c:v>26.0668465392875</c:v>
                </c:pt>
                <c:pt idx="18937">
                  <c:v>26.068223115467202</c:v>
                </c:pt>
                <c:pt idx="18938">
                  <c:v>26.0695996916469</c:v>
                </c:pt>
                <c:pt idx="18939">
                  <c:v>26.070976267826701</c:v>
                </c:pt>
                <c:pt idx="18940">
                  <c:v>26.072352844006399</c:v>
                </c:pt>
                <c:pt idx="18941">
                  <c:v>26.073729420186101</c:v>
                </c:pt>
                <c:pt idx="18942">
                  <c:v>26.075105996365799</c:v>
                </c:pt>
                <c:pt idx="18943">
                  <c:v>26.076482572545601</c:v>
                </c:pt>
                <c:pt idx="18944">
                  <c:v>26.077859148725299</c:v>
                </c:pt>
                <c:pt idx="18945">
                  <c:v>26.079235724905001</c:v>
                </c:pt>
                <c:pt idx="18946">
                  <c:v>26.080612301084798</c:v>
                </c:pt>
                <c:pt idx="18947">
                  <c:v>26.0819888772645</c:v>
                </c:pt>
                <c:pt idx="18948">
                  <c:v>26.083365453444198</c:v>
                </c:pt>
                <c:pt idx="18949">
                  <c:v>26.0847420296239</c:v>
                </c:pt>
                <c:pt idx="18950">
                  <c:v>26.086118605803701</c:v>
                </c:pt>
                <c:pt idx="18951">
                  <c:v>26.0874951819834</c:v>
                </c:pt>
                <c:pt idx="18952">
                  <c:v>26.088871758163101</c:v>
                </c:pt>
                <c:pt idx="18953">
                  <c:v>26.0902483343428</c:v>
                </c:pt>
                <c:pt idx="18954">
                  <c:v>26.091624910522601</c:v>
                </c:pt>
                <c:pt idx="18955">
                  <c:v>26.093001486702299</c:v>
                </c:pt>
                <c:pt idx="18956">
                  <c:v>26.094378062882001</c:v>
                </c:pt>
                <c:pt idx="18957">
                  <c:v>26.095754639061699</c:v>
                </c:pt>
                <c:pt idx="18958">
                  <c:v>26.0971312152415</c:v>
                </c:pt>
                <c:pt idx="18959">
                  <c:v>26.098507791421198</c:v>
                </c:pt>
                <c:pt idx="18960">
                  <c:v>26.0998843676009</c:v>
                </c:pt>
                <c:pt idx="18961">
                  <c:v>26.101260943780598</c:v>
                </c:pt>
                <c:pt idx="18962">
                  <c:v>26.1026375199604</c:v>
                </c:pt>
                <c:pt idx="18963">
                  <c:v>26.104014096140101</c:v>
                </c:pt>
                <c:pt idx="18964">
                  <c:v>26.1053906723198</c:v>
                </c:pt>
                <c:pt idx="18965">
                  <c:v>26.106767248499501</c:v>
                </c:pt>
                <c:pt idx="18966">
                  <c:v>26.108143824679299</c:v>
                </c:pt>
                <c:pt idx="18967">
                  <c:v>26.109520400859001</c:v>
                </c:pt>
                <c:pt idx="18968">
                  <c:v>26.110896977038699</c:v>
                </c:pt>
                <c:pt idx="18969">
                  <c:v>26.112273553218401</c:v>
                </c:pt>
                <c:pt idx="18970">
                  <c:v>26.113650129398199</c:v>
                </c:pt>
                <c:pt idx="18971">
                  <c:v>26.1150267055779</c:v>
                </c:pt>
                <c:pt idx="18972">
                  <c:v>26.116403281757599</c:v>
                </c:pt>
                <c:pt idx="18973">
                  <c:v>26.1177798579373</c:v>
                </c:pt>
                <c:pt idx="18974">
                  <c:v>26.119156434117102</c:v>
                </c:pt>
                <c:pt idx="18975">
                  <c:v>26.1205330102968</c:v>
                </c:pt>
                <c:pt idx="18976">
                  <c:v>26.121909586476502</c:v>
                </c:pt>
                <c:pt idx="18977">
                  <c:v>26.123286162656299</c:v>
                </c:pt>
                <c:pt idx="18978">
                  <c:v>26.124662738836001</c:v>
                </c:pt>
                <c:pt idx="18979">
                  <c:v>26.126039315015699</c:v>
                </c:pt>
                <c:pt idx="18980">
                  <c:v>26.127415891195401</c:v>
                </c:pt>
                <c:pt idx="18981">
                  <c:v>26.128792467375199</c:v>
                </c:pt>
                <c:pt idx="18982">
                  <c:v>26.130169043554901</c:v>
                </c:pt>
                <c:pt idx="18983">
                  <c:v>26.131545619734599</c:v>
                </c:pt>
                <c:pt idx="18984">
                  <c:v>26.132922195914301</c:v>
                </c:pt>
                <c:pt idx="18985">
                  <c:v>26.134298772094098</c:v>
                </c:pt>
                <c:pt idx="18986">
                  <c:v>26.1356753482738</c:v>
                </c:pt>
                <c:pt idx="18987">
                  <c:v>26.137051924453498</c:v>
                </c:pt>
                <c:pt idx="18988">
                  <c:v>26.1384285006332</c:v>
                </c:pt>
                <c:pt idx="18989">
                  <c:v>26.139805076813001</c:v>
                </c:pt>
                <c:pt idx="18990">
                  <c:v>26.141181652992699</c:v>
                </c:pt>
                <c:pt idx="18991">
                  <c:v>26.142558229172401</c:v>
                </c:pt>
                <c:pt idx="18992">
                  <c:v>26.143934805352099</c:v>
                </c:pt>
                <c:pt idx="18993">
                  <c:v>26.145311381531901</c:v>
                </c:pt>
                <c:pt idx="18994">
                  <c:v>26.146687957711599</c:v>
                </c:pt>
                <c:pt idx="18995">
                  <c:v>26.148064533891301</c:v>
                </c:pt>
                <c:pt idx="18996">
                  <c:v>26.149441110070999</c:v>
                </c:pt>
                <c:pt idx="18997">
                  <c:v>26.1508176862508</c:v>
                </c:pt>
                <c:pt idx="18998">
                  <c:v>26.152194262430498</c:v>
                </c:pt>
                <c:pt idx="18999">
                  <c:v>26.1535708386102</c:v>
                </c:pt>
                <c:pt idx="19000">
                  <c:v>26.154947414789898</c:v>
                </c:pt>
                <c:pt idx="19001">
                  <c:v>26.1563239909697</c:v>
                </c:pt>
                <c:pt idx="19002">
                  <c:v>26.157700567149401</c:v>
                </c:pt>
                <c:pt idx="19003">
                  <c:v>26.1590771433291</c:v>
                </c:pt>
                <c:pt idx="19004">
                  <c:v>26.160453719508801</c:v>
                </c:pt>
                <c:pt idx="19005">
                  <c:v>26.161830295688599</c:v>
                </c:pt>
                <c:pt idx="19006">
                  <c:v>26.163206871868301</c:v>
                </c:pt>
                <c:pt idx="19007">
                  <c:v>26.164583448047999</c:v>
                </c:pt>
                <c:pt idx="19008">
                  <c:v>26.165960024227701</c:v>
                </c:pt>
                <c:pt idx="19009">
                  <c:v>26.167336600407499</c:v>
                </c:pt>
                <c:pt idx="19010">
                  <c:v>26.1687131765872</c:v>
                </c:pt>
                <c:pt idx="19011">
                  <c:v>26.170089752766899</c:v>
                </c:pt>
                <c:pt idx="19012">
                  <c:v>26.1714663289467</c:v>
                </c:pt>
                <c:pt idx="19013">
                  <c:v>26.172842905126402</c:v>
                </c:pt>
                <c:pt idx="19014">
                  <c:v>26.1742194813061</c:v>
                </c:pt>
                <c:pt idx="19015">
                  <c:v>26.175596057485802</c:v>
                </c:pt>
                <c:pt idx="19016">
                  <c:v>26.176972633665599</c:v>
                </c:pt>
                <c:pt idx="19017">
                  <c:v>26.178349209845301</c:v>
                </c:pt>
                <c:pt idx="19018">
                  <c:v>26.179725786024999</c:v>
                </c:pt>
                <c:pt idx="19019">
                  <c:v>26.181102362204701</c:v>
                </c:pt>
                <c:pt idx="19020">
                  <c:v>26.182478938384499</c:v>
                </c:pt>
                <c:pt idx="19021">
                  <c:v>26.1838555145642</c:v>
                </c:pt>
                <c:pt idx="19022">
                  <c:v>26.185232090743899</c:v>
                </c:pt>
                <c:pt idx="19023">
                  <c:v>26.1866086669236</c:v>
                </c:pt>
                <c:pt idx="19024">
                  <c:v>26.187985243103402</c:v>
                </c:pt>
                <c:pt idx="19025">
                  <c:v>26.1893618192831</c:v>
                </c:pt>
                <c:pt idx="19026">
                  <c:v>26.190738395462802</c:v>
                </c:pt>
                <c:pt idx="19027">
                  <c:v>26.1921149716425</c:v>
                </c:pt>
                <c:pt idx="19028">
                  <c:v>26.193491547822301</c:v>
                </c:pt>
                <c:pt idx="19029">
                  <c:v>26.194868124001999</c:v>
                </c:pt>
                <c:pt idx="19030">
                  <c:v>26.196244700181701</c:v>
                </c:pt>
                <c:pt idx="19031">
                  <c:v>26.197621276361399</c:v>
                </c:pt>
                <c:pt idx="19032">
                  <c:v>26.198997852541201</c:v>
                </c:pt>
                <c:pt idx="19033">
                  <c:v>26.200374428720899</c:v>
                </c:pt>
                <c:pt idx="19034">
                  <c:v>26.201751004900601</c:v>
                </c:pt>
                <c:pt idx="19035">
                  <c:v>26.203127581080299</c:v>
                </c:pt>
                <c:pt idx="19036">
                  <c:v>26.2045041572601</c:v>
                </c:pt>
                <c:pt idx="19037">
                  <c:v>26.205880733439798</c:v>
                </c:pt>
                <c:pt idx="19038">
                  <c:v>26.2072573096195</c:v>
                </c:pt>
                <c:pt idx="19039">
                  <c:v>26.208633885799198</c:v>
                </c:pt>
                <c:pt idx="19040">
                  <c:v>26.210010461979</c:v>
                </c:pt>
                <c:pt idx="19041">
                  <c:v>26.211387038158701</c:v>
                </c:pt>
                <c:pt idx="19042">
                  <c:v>26.2127636143384</c:v>
                </c:pt>
                <c:pt idx="19043">
                  <c:v>26.214140190518101</c:v>
                </c:pt>
                <c:pt idx="19044">
                  <c:v>26.215516766697899</c:v>
                </c:pt>
                <c:pt idx="19045">
                  <c:v>26.216893342877601</c:v>
                </c:pt>
                <c:pt idx="19046">
                  <c:v>26.218269919057299</c:v>
                </c:pt>
                <c:pt idx="19047">
                  <c:v>26.2196464952371</c:v>
                </c:pt>
                <c:pt idx="19048">
                  <c:v>26.221023071416798</c:v>
                </c:pt>
                <c:pt idx="19049">
                  <c:v>26.2223996475965</c:v>
                </c:pt>
                <c:pt idx="19050">
                  <c:v>26.223776223776198</c:v>
                </c:pt>
                <c:pt idx="19051">
                  <c:v>26.225152799956</c:v>
                </c:pt>
                <c:pt idx="19052">
                  <c:v>26.226529376135701</c:v>
                </c:pt>
                <c:pt idx="19053">
                  <c:v>26.2279059523154</c:v>
                </c:pt>
                <c:pt idx="19054">
                  <c:v>26.229282528495101</c:v>
                </c:pt>
                <c:pt idx="19055">
                  <c:v>26.230659104674899</c:v>
                </c:pt>
                <c:pt idx="19056">
                  <c:v>26.232035680854601</c:v>
                </c:pt>
                <c:pt idx="19057">
                  <c:v>26.233412257034299</c:v>
                </c:pt>
                <c:pt idx="19058">
                  <c:v>26.234788833214001</c:v>
                </c:pt>
                <c:pt idx="19059">
                  <c:v>26.236165409393799</c:v>
                </c:pt>
                <c:pt idx="19060">
                  <c:v>26.2375419855735</c:v>
                </c:pt>
                <c:pt idx="19061">
                  <c:v>26.238918561753199</c:v>
                </c:pt>
                <c:pt idx="19062">
                  <c:v>26.2402951379329</c:v>
                </c:pt>
                <c:pt idx="19063">
                  <c:v>26.241671714112702</c:v>
                </c:pt>
                <c:pt idx="19064">
                  <c:v>26.2430482902924</c:v>
                </c:pt>
                <c:pt idx="19065">
                  <c:v>26.244424866472102</c:v>
                </c:pt>
                <c:pt idx="19066">
                  <c:v>26.2458014426518</c:v>
                </c:pt>
                <c:pt idx="19067">
                  <c:v>26.247178018831601</c:v>
                </c:pt>
                <c:pt idx="19068">
                  <c:v>26.248554595011299</c:v>
                </c:pt>
                <c:pt idx="19069">
                  <c:v>26.249931171191001</c:v>
                </c:pt>
                <c:pt idx="19070">
                  <c:v>26.251307747370699</c:v>
                </c:pt>
                <c:pt idx="19071">
                  <c:v>26.252684323550501</c:v>
                </c:pt>
                <c:pt idx="19072">
                  <c:v>26.254060899730199</c:v>
                </c:pt>
                <c:pt idx="19073">
                  <c:v>26.255437475909901</c:v>
                </c:pt>
                <c:pt idx="19074">
                  <c:v>26.256814052089702</c:v>
                </c:pt>
                <c:pt idx="19075">
                  <c:v>26.2581906282694</c:v>
                </c:pt>
                <c:pt idx="19076">
                  <c:v>26.259567204449102</c:v>
                </c:pt>
                <c:pt idx="19077">
                  <c:v>26.2609437806288</c:v>
                </c:pt>
                <c:pt idx="19078">
                  <c:v>26.262320356808601</c:v>
                </c:pt>
                <c:pt idx="19079">
                  <c:v>26.263696932988299</c:v>
                </c:pt>
                <c:pt idx="19080">
                  <c:v>26.265073509168001</c:v>
                </c:pt>
                <c:pt idx="19081">
                  <c:v>26.266450085347699</c:v>
                </c:pt>
                <c:pt idx="19082">
                  <c:v>26.267826661527501</c:v>
                </c:pt>
                <c:pt idx="19083">
                  <c:v>26.269203237707199</c:v>
                </c:pt>
                <c:pt idx="19084">
                  <c:v>26.270579813886901</c:v>
                </c:pt>
                <c:pt idx="19085">
                  <c:v>26.271956390066599</c:v>
                </c:pt>
                <c:pt idx="19086">
                  <c:v>26.2733329662464</c:v>
                </c:pt>
                <c:pt idx="19087">
                  <c:v>26.274709542426098</c:v>
                </c:pt>
                <c:pt idx="19088">
                  <c:v>26.2760861186058</c:v>
                </c:pt>
                <c:pt idx="19089">
                  <c:v>26.277462694785498</c:v>
                </c:pt>
                <c:pt idx="19090">
                  <c:v>26.2788392709653</c:v>
                </c:pt>
                <c:pt idx="19091">
                  <c:v>26.280215847145001</c:v>
                </c:pt>
                <c:pt idx="19092">
                  <c:v>26.2815924233247</c:v>
                </c:pt>
                <c:pt idx="19093">
                  <c:v>26.282968999504401</c:v>
                </c:pt>
                <c:pt idx="19094">
                  <c:v>26.284345575684199</c:v>
                </c:pt>
                <c:pt idx="19095">
                  <c:v>26.285722151863901</c:v>
                </c:pt>
                <c:pt idx="19096">
                  <c:v>26.287098728043599</c:v>
                </c:pt>
                <c:pt idx="19097">
                  <c:v>26.288475304223301</c:v>
                </c:pt>
                <c:pt idx="19098">
                  <c:v>26.289851880403099</c:v>
                </c:pt>
                <c:pt idx="19099">
                  <c:v>26.2912284565828</c:v>
                </c:pt>
                <c:pt idx="19100">
                  <c:v>26.292605032762498</c:v>
                </c:pt>
                <c:pt idx="19101">
                  <c:v>26.2939816089422</c:v>
                </c:pt>
                <c:pt idx="19102">
                  <c:v>26.295358185122002</c:v>
                </c:pt>
                <c:pt idx="19103">
                  <c:v>26.2967347613017</c:v>
                </c:pt>
                <c:pt idx="19104">
                  <c:v>26.298111337481402</c:v>
                </c:pt>
                <c:pt idx="19105">
                  <c:v>26.299487913661199</c:v>
                </c:pt>
                <c:pt idx="19106">
                  <c:v>26.300864489840901</c:v>
                </c:pt>
                <c:pt idx="19107">
                  <c:v>26.302241066020599</c:v>
                </c:pt>
                <c:pt idx="19108">
                  <c:v>26.303617642200301</c:v>
                </c:pt>
                <c:pt idx="19109">
                  <c:v>26.304994218380099</c:v>
                </c:pt>
                <c:pt idx="19110">
                  <c:v>26.3063707945598</c:v>
                </c:pt>
                <c:pt idx="19111">
                  <c:v>26.307747370739499</c:v>
                </c:pt>
                <c:pt idx="19112">
                  <c:v>26.3091239469192</c:v>
                </c:pt>
                <c:pt idx="19113">
                  <c:v>26.310500523099002</c:v>
                </c:pt>
                <c:pt idx="19114">
                  <c:v>26.3118770992787</c:v>
                </c:pt>
                <c:pt idx="19115">
                  <c:v>26.313253675458402</c:v>
                </c:pt>
                <c:pt idx="19116">
                  <c:v>26.3146302516381</c:v>
                </c:pt>
                <c:pt idx="19117">
                  <c:v>26.316006827817901</c:v>
                </c:pt>
                <c:pt idx="19118">
                  <c:v>26.317383403997599</c:v>
                </c:pt>
                <c:pt idx="19119">
                  <c:v>26.318759980177301</c:v>
                </c:pt>
                <c:pt idx="19120">
                  <c:v>26.320136556356999</c:v>
                </c:pt>
                <c:pt idx="19121">
                  <c:v>26.321513132536801</c:v>
                </c:pt>
                <c:pt idx="19122">
                  <c:v>26.322889708716499</c:v>
                </c:pt>
                <c:pt idx="19123">
                  <c:v>26.324266284896201</c:v>
                </c:pt>
                <c:pt idx="19124">
                  <c:v>26.325642861075899</c:v>
                </c:pt>
                <c:pt idx="19125">
                  <c:v>26.3270194372557</c:v>
                </c:pt>
                <c:pt idx="19126">
                  <c:v>26.328396013435398</c:v>
                </c:pt>
                <c:pt idx="19127">
                  <c:v>26.3297725896151</c:v>
                </c:pt>
                <c:pt idx="19128">
                  <c:v>26.331149165794798</c:v>
                </c:pt>
                <c:pt idx="19129">
                  <c:v>26.332525741974599</c:v>
                </c:pt>
                <c:pt idx="19130">
                  <c:v>26.333902318154301</c:v>
                </c:pt>
                <c:pt idx="19131">
                  <c:v>26.335278894333999</c:v>
                </c:pt>
                <c:pt idx="19132">
                  <c:v>26.336655470513701</c:v>
                </c:pt>
                <c:pt idx="19133">
                  <c:v>26.338032046693499</c:v>
                </c:pt>
                <c:pt idx="19134">
                  <c:v>26.339408622873201</c:v>
                </c:pt>
                <c:pt idx="19135">
                  <c:v>26.340785199052899</c:v>
                </c:pt>
                <c:pt idx="19136">
                  <c:v>26.342161775232601</c:v>
                </c:pt>
                <c:pt idx="19137">
                  <c:v>26.343538351412398</c:v>
                </c:pt>
                <c:pt idx="19138">
                  <c:v>26.3449149275921</c:v>
                </c:pt>
                <c:pt idx="19139">
                  <c:v>26.346291503771798</c:v>
                </c:pt>
                <c:pt idx="19140">
                  <c:v>26.3476680799516</c:v>
                </c:pt>
                <c:pt idx="19141">
                  <c:v>26.349044656131301</c:v>
                </c:pt>
                <c:pt idx="19142">
                  <c:v>26.350421232311</c:v>
                </c:pt>
                <c:pt idx="19143">
                  <c:v>26.351797808490701</c:v>
                </c:pt>
                <c:pt idx="19144">
                  <c:v>26.353174384670499</c:v>
                </c:pt>
                <c:pt idx="19145">
                  <c:v>26.354550960850201</c:v>
                </c:pt>
                <c:pt idx="19146">
                  <c:v>26.355927537029899</c:v>
                </c:pt>
                <c:pt idx="19147">
                  <c:v>26.357304113209601</c:v>
                </c:pt>
                <c:pt idx="19148">
                  <c:v>26.358680689389399</c:v>
                </c:pt>
                <c:pt idx="19149">
                  <c:v>26.3600572655691</c:v>
                </c:pt>
                <c:pt idx="19150">
                  <c:v>26.361433841748799</c:v>
                </c:pt>
                <c:pt idx="19151">
                  <c:v>26.3628104179285</c:v>
                </c:pt>
                <c:pt idx="19152">
                  <c:v>26.364186994108302</c:v>
                </c:pt>
                <c:pt idx="19153">
                  <c:v>26.365563570288</c:v>
                </c:pt>
                <c:pt idx="19154">
                  <c:v>26.366940146467702</c:v>
                </c:pt>
                <c:pt idx="19155">
                  <c:v>26.3683167226474</c:v>
                </c:pt>
                <c:pt idx="19156">
                  <c:v>26.369693298827201</c:v>
                </c:pt>
                <c:pt idx="19157">
                  <c:v>26.371069875006899</c:v>
                </c:pt>
                <c:pt idx="19158">
                  <c:v>26.372446451186601</c:v>
                </c:pt>
                <c:pt idx="19159">
                  <c:v>26.373823027366299</c:v>
                </c:pt>
                <c:pt idx="19160">
                  <c:v>26.3751996035461</c:v>
                </c:pt>
                <c:pt idx="19161">
                  <c:v>26.376576179725799</c:v>
                </c:pt>
                <c:pt idx="19162">
                  <c:v>26.3779527559055</c:v>
                </c:pt>
                <c:pt idx="19163">
                  <c:v>26.379329332085199</c:v>
                </c:pt>
                <c:pt idx="19164">
                  <c:v>26.380705908265</c:v>
                </c:pt>
                <c:pt idx="19165">
                  <c:v>26.382082484444702</c:v>
                </c:pt>
                <c:pt idx="19166">
                  <c:v>26.3834590606244</c:v>
                </c:pt>
                <c:pt idx="19167">
                  <c:v>26.384835636804102</c:v>
                </c:pt>
                <c:pt idx="19168">
                  <c:v>26.386212212983899</c:v>
                </c:pt>
                <c:pt idx="19169">
                  <c:v>26.387588789163601</c:v>
                </c:pt>
                <c:pt idx="19170">
                  <c:v>26.388965365343299</c:v>
                </c:pt>
                <c:pt idx="19171">
                  <c:v>26.390341941523001</c:v>
                </c:pt>
                <c:pt idx="19172">
                  <c:v>26.391718517702799</c:v>
                </c:pt>
                <c:pt idx="19173">
                  <c:v>26.393095093882501</c:v>
                </c:pt>
                <c:pt idx="19174">
                  <c:v>26.394471670062199</c:v>
                </c:pt>
                <c:pt idx="19175">
                  <c:v>26.395848246242</c:v>
                </c:pt>
                <c:pt idx="19176">
                  <c:v>26.397224822421698</c:v>
                </c:pt>
                <c:pt idx="19177">
                  <c:v>26.3986013986014</c:v>
                </c:pt>
                <c:pt idx="19178">
                  <c:v>26.399977974781098</c:v>
                </c:pt>
                <c:pt idx="19179">
                  <c:v>26.4013545509609</c:v>
                </c:pt>
                <c:pt idx="19180">
                  <c:v>26.402731127140601</c:v>
                </c:pt>
                <c:pt idx="19181">
                  <c:v>26.4041077033203</c:v>
                </c:pt>
                <c:pt idx="19182">
                  <c:v>26.405484279500001</c:v>
                </c:pt>
                <c:pt idx="19183">
                  <c:v>26.406860855679799</c:v>
                </c:pt>
                <c:pt idx="19184">
                  <c:v>26.408237431859501</c:v>
                </c:pt>
                <c:pt idx="19185">
                  <c:v>26.409614008039199</c:v>
                </c:pt>
                <c:pt idx="19186">
                  <c:v>26.410990584218901</c:v>
                </c:pt>
                <c:pt idx="19187">
                  <c:v>26.412367160398698</c:v>
                </c:pt>
                <c:pt idx="19188">
                  <c:v>26.4137437365784</c:v>
                </c:pt>
                <c:pt idx="19189">
                  <c:v>26.415120312758098</c:v>
                </c:pt>
                <c:pt idx="19190">
                  <c:v>26.4164968889378</c:v>
                </c:pt>
                <c:pt idx="19191">
                  <c:v>26.417873465117601</c:v>
                </c:pt>
                <c:pt idx="19192">
                  <c:v>26.4192500412973</c:v>
                </c:pt>
                <c:pt idx="19193">
                  <c:v>26.420626617477001</c:v>
                </c:pt>
                <c:pt idx="19194">
                  <c:v>26.4220031936567</c:v>
                </c:pt>
                <c:pt idx="19195">
                  <c:v>26.423379769836501</c:v>
                </c:pt>
                <c:pt idx="19196">
                  <c:v>26.424756346016199</c:v>
                </c:pt>
                <c:pt idx="19197">
                  <c:v>26.426132922195901</c:v>
                </c:pt>
                <c:pt idx="19198">
                  <c:v>26.427509498375599</c:v>
                </c:pt>
                <c:pt idx="19199">
                  <c:v>26.4288860745554</c:v>
                </c:pt>
                <c:pt idx="19200">
                  <c:v>26.430262650735099</c:v>
                </c:pt>
                <c:pt idx="19201">
                  <c:v>26.4316392269148</c:v>
                </c:pt>
                <c:pt idx="19202">
                  <c:v>26.433015803094602</c:v>
                </c:pt>
                <c:pt idx="19203">
                  <c:v>26.4343923792743</c:v>
                </c:pt>
                <c:pt idx="19204">
                  <c:v>26.435768955454002</c:v>
                </c:pt>
                <c:pt idx="19205">
                  <c:v>26.4371455316337</c:v>
                </c:pt>
                <c:pt idx="19206">
                  <c:v>26.438522107813501</c:v>
                </c:pt>
                <c:pt idx="19207">
                  <c:v>26.439898683993199</c:v>
                </c:pt>
                <c:pt idx="19208">
                  <c:v>26.441275260172901</c:v>
                </c:pt>
                <c:pt idx="19209">
                  <c:v>26.442651836352599</c:v>
                </c:pt>
                <c:pt idx="19210">
                  <c:v>26.444028412532401</c:v>
                </c:pt>
                <c:pt idx="19211">
                  <c:v>26.445404988712099</c:v>
                </c:pt>
                <c:pt idx="19212">
                  <c:v>26.446781564891801</c:v>
                </c:pt>
                <c:pt idx="19213">
                  <c:v>26.448158141071499</c:v>
                </c:pt>
                <c:pt idx="19214">
                  <c:v>26.4495347172513</c:v>
                </c:pt>
                <c:pt idx="19215">
                  <c:v>26.450911293430998</c:v>
                </c:pt>
                <c:pt idx="19216">
                  <c:v>26.4522878696107</c:v>
                </c:pt>
                <c:pt idx="19217">
                  <c:v>26.453664445790402</c:v>
                </c:pt>
                <c:pt idx="19218">
                  <c:v>26.455041021970199</c:v>
                </c:pt>
                <c:pt idx="19219">
                  <c:v>26.456417598149901</c:v>
                </c:pt>
                <c:pt idx="19220">
                  <c:v>26.457794174329599</c:v>
                </c:pt>
                <c:pt idx="19221">
                  <c:v>26.459170750509301</c:v>
                </c:pt>
                <c:pt idx="19222">
                  <c:v>26.460547326689099</c:v>
                </c:pt>
                <c:pt idx="19223">
                  <c:v>26.461923902868801</c:v>
                </c:pt>
                <c:pt idx="19224">
                  <c:v>26.463300479048499</c:v>
                </c:pt>
                <c:pt idx="19225">
                  <c:v>26.464677055228201</c:v>
                </c:pt>
                <c:pt idx="19226">
                  <c:v>26.466053631407998</c:v>
                </c:pt>
                <c:pt idx="19227">
                  <c:v>26.4674302075877</c:v>
                </c:pt>
                <c:pt idx="19228">
                  <c:v>26.468806783767398</c:v>
                </c:pt>
                <c:pt idx="19229">
                  <c:v>26.4701833599471</c:v>
                </c:pt>
                <c:pt idx="19230">
                  <c:v>26.471559936126901</c:v>
                </c:pt>
                <c:pt idx="19231">
                  <c:v>26.4729365123066</c:v>
                </c:pt>
                <c:pt idx="19232">
                  <c:v>26.474313088486301</c:v>
                </c:pt>
                <c:pt idx="19233">
                  <c:v>26.475689664666099</c:v>
                </c:pt>
                <c:pt idx="19234">
                  <c:v>26.477066240845801</c:v>
                </c:pt>
                <c:pt idx="19235">
                  <c:v>26.478442817025499</c:v>
                </c:pt>
                <c:pt idx="19236">
                  <c:v>26.479819393205201</c:v>
                </c:pt>
                <c:pt idx="19237">
                  <c:v>26.481195969384999</c:v>
                </c:pt>
                <c:pt idx="19238">
                  <c:v>26.4825725455647</c:v>
                </c:pt>
                <c:pt idx="19239">
                  <c:v>26.483949121744399</c:v>
                </c:pt>
                <c:pt idx="19240">
                  <c:v>26.4853256979241</c:v>
                </c:pt>
                <c:pt idx="19241">
                  <c:v>26.486702274103902</c:v>
                </c:pt>
                <c:pt idx="19242">
                  <c:v>26.4880788502836</c:v>
                </c:pt>
                <c:pt idx="19243">
                  <c:v>26.489455426463302</c:v>
                </c:pt>
                <c:pt idx="19244">
                  <c:v>26.490832002643</c:v>
                </c:pt>
                <c:pt idx="19245">
                  <c:v>26.492208578822801</c:v>
                </c:pt>
                <c:pt idx="19246">
                  <c:v>26.493585155002499</c:v>
                </c:pt>
                <c:pt idx="19247">
                  <c:v>26.494961731182201</c:v>
                </c:pt>
                <c:pt idx="19248">
                  <c:v>26.496338307361899</c:v>
                </c:pt>
                <c:pt idx="19249">
                  <c:v>26.4977148835417</c:v>
                </c:pt>
                <c:pt idx="19250">
                  <c:v>26.499091459721399</c:v>
                </c:pt>
                <c:pt idx="19251">
                  <c:v>26.5004680359011</c:v>
                </c:pt>
                <c:pt idx="19252">
                  <c:v>26.501844612080799</c:v>
                </c:pt>
                <c:pt idx="19253">
                  <c:v>26.5032211882606</c:v>
                </c:pt>
                <c:pt idx="19254">
                  <c:v>26.504597764440302</c:v>
                </c:pt>
                <c:pt idx="19255">
                  <c:v>26.50597434062</c:v>
                </c:pt>
                <c:pt idx="19256">
                  <c:v>26.507350916799702</c:v>
                </c:pt>
                <c:pt idx="19257">
                  <c:v>26.508727492979499</c:v>
                </c:pt>
                <c:pt idx="19258">
                  <c:v>26.510104069159201</c:v>
                </c:pt>
                <c:pt idx="19259">
                  <c:v>26.511480645338899</c:v>
                </c:pt>
                <c:pt idx="19260">
                  <c:v>26.512857221518601</c:v>
                </c:pt>
                <c:pt idx="19261">
                  <c:v>26.514233797698399</c:v>
                </c:pt>
                <c:pt idx="19262">
                  <c:v>26.515610373878101</c:v>
                </c:pt>
                <c:pt idx="19263">
                  <c:v>26.516986950057799</c:v>
                </c:pt>
                <c:pt idx="19264">
                  <c:v>26.518363526237501</c:v>
                </c:pt>
                <c:pt idx="19265">
                  <c:v>26.519740102417298</c:v>
                </c:pt>
                <c:pt idx="19266">
                  <c:v>26.521116678597</c:v>
                </c:pt>
                <c:pt idx="19267">
                  <c:v>26.522493254776698</c:v>
                </c:pt>
                <c:pt idx="19268">
                  <c:v>26.5238698309565</c:v>
                </c:pt>
                <c:pt idx="19269">
                  <c:v>26.525246407136201</c:v>
                </c:pt>
                <c:pt idx="19270">
                  <c:v>26.5266229833159</c:v>
                </c:pt>
                <c:pt idx="19271">
                  <c:v>26.527999559495601</c:v>
                </c:pt>
                <c:pt idx="19272">
                  <c:v>26.529376135675399</c:v>
                </c:pt>
                <c:pt idx="19273">
                  <c:v>26.530752711855101</c:v>
                </c:pt>
                <c:pt idx="19274">
                  <c:v>26.532129288034799</c:v>
                </c:pt>
                <c:pt idx="19275">
                  <c:v>26.533505864214501</c:v>
                </c:pt>
                <c:pt idx="19276">
                  <c:v>26.534882440394298</c:v>
                </c:pt>
                <c:pt idx="19277">
                  <c:v>26.536259016574</c:v>
                </c:pt>
                <c:pt idx="19278">
                  <c:v>26.537635592753698</c:v>
                </c:pt>
                <c:pt idx="19279">
                  <c:v>26.5390121689334</c:v>
                </c:pt>
                <c:pt idx="19280">
                  <c:v>26.540388745113201</c:v>
                </c:pt>
                <c:pt idx="19281">
                  <c:v>26.5417653212929</c:v>
                </c:pt>
                <c:pt idx="19282">
                  <c:v>26.543141897472601</c:v>
                </c:pt>
                <c:pt idx="19283">
                  <c:v>26.5445184736523</c:v>
                </c:pt>
                <c:pt idx="19284">
                  <c:v>26.545895049832101</c:v>
                </c:pt>
                <c:pt idx="19285">
                  <c:v>26.547271626011799</c:v>
                </c:pt>
                <c:pt idx="19286">
                  <c:v>26.548648202191501</c:v>
                </c:pt>
                <c:pt idx="19287">
                  <c:v>26.550024778371199</c:v>
                </c:pt>
                <c:pt idx="19288">
                  <c:v>26.551401354551</c:v>
                </c:pt>
                <c:pt idx="19289">
                  <c:v>26.552777930730699</c:v>
                </c:pt>
                <c:pt idx="19290">
                  <c:v>26.5541545069104</c:v>
                </c:pt>
                <c:pt idx="19291">
                  <c:v>26.555531083090099</c:v>
                </c:pt>
                <c:pt idx="19292">
                  <c:v>26.5569076592699</c:v>
                </c:pt>
                <c:pt idx="19293">
                  <c:v>26.558284235449602</c:v>
                </c:pt>
                <c:pt idx="19294">
                  <c:v>26.5596608116293</c:v>
                </c:pt>
                <c:pt idx="19295">
                  <c:v>26.561037387809002</c:v>
                </c:pt>
                <c:pt idx="19296">
                  <c:v>26.562413963988799</c:v>
                </c:pt>
                <c:pt idx="19297">
                  <c:v>26.563790540168501</c:v>
                </c:pt>
                <c:pt idx="19298">
                  <c:v>26.565167116348199</c:v>
                </c:pt>
                <c:pt idx="19299">
                  <c:v>26.566543692527901</c:v>
                </c:pt>
                <c:pt idx="19300">
                  <c:v>26.567920268707699</c:v>
                </c:pt>
                <c:pt idx="19301">
                  <c:v>26.569296844887401</c:v>
                </c:pt>
                <c:pt idx="19302">
                  <c:v>26.570673421067099</c:v>
                </c:pt>
                <c:pt idx="19303">
                  <c:v>26.5720499972469</c:v>
                </c:pt>
                <c:pt idx="19304">
                  <c:v>26.573426573426602</c:v>
                </c:pt>
                <c:pt idx="19305">
                  <c:v>26.5748031496063</c:v>
                </c:pt>
                <c:pt idx="19306">
                  <c:v>26.576179725786002</c:v>
                </c:pt>
                <c:pt idx="19307">
                  <c:v>26.577556301965799</c:v>
                </c:pt>
                <c:pt idx="19308">
                  <c:v>26.578932878145501</c:v>
                </c:pt>
                <c:pt idx="19309">
                  <c:v>26.580309454325199</c:v>
                </c:pt>
                <c:pt idx="19310">
                  <c:v>26.581686030504901</c:v>
                </c:pt>
                <c:pt idx="19311">
                  <c:v>26.583062606684699</c:v>
                </c:pt>
                <c:pt idx="19312">
                  <c:v>26.584439182864401</c:v>
                </c:pt>
                <c:pt idx="19313">
                  <c:v>26.585815759044099</c:v>
                </c:pt>
                <c:pt idx="19314">
                  <c:v>26.587192335223801</c:v>
                </c:pt>
                <c:pt idx="19315">
                  <c:v>26.588568911403598</c:v>
                </c:pt>
                <c:pt idx="19316">
                  <c:v>26.5899454875833</c:v>
                </c:pt>
                <c:pt idx="19317">
                  <c:v>26.591322063762998</c:v>
                </c:pt>
                <c:pt idx="19318">
                  <c:v>26.5926986399427</c:v>
                </c:pt>
                <c:pt idx="19319">
                  <c:v>26.594075216122501</c:v>
                </c:pt>
                <c:pt idx="19320">
                  <c:v>26.5954517923022</c:v>
                </c:pt>
                <c:pt idx="19321">
                  <c:v>26.596828368481901</c:v>
                </c:pt>
                <c:pt idx="19322">
                  <c:v>26.5982049446616</c:v>
                </c:pt>
                <c:pt idx="19323">
                  <c:v>26.599581520841401</c:v>
                </c:pt>
                <c:pt idx="19324">
                  <c:v>26.600958097021099</c:v>
                </c:pt>
                <c:pt idx="19325">
                  <c:v>26.602334673200801</c:v>
                </c:pt>
                <c:pt idx="19326">
                  <c:v>26.603711249380499</c:v>
                </c:pt>
                <c:pt idx="19327">
                  <c:v>26.6050878255603</c:v>
                </c:pt>
                <c:pt idx="19328">
                  <c:v>26.606464401739998</c:v>
                </c:pt>
                <c:pt idx="19329">
                  <c:v>26.6078409779197</c:v>
                </c:pt>
                <c:pt idx="19330">
                  <c:v>26.609217554099502</c:v>
                </c:pt>
                <c:pt idx="19331">
                  <c:v>26.6105941302792</c:v>
                </c:pt>
                <c:pt idx="19332">
                  <c:v>26.611970706458902</c:v>
                </c:pt>
                <c:pt idx="19333">
                  <c:v>26.6133472826386</c:v>
                </c:pt>
                <c:pt idx="19334">
                  <c:v>26.614723858818401</c:v>
                </c:pt>
                <c:pt idx="19335">
                  <c:v>26.616100434998099</c:v>
                </c:pt>
                <c:pt idx="19336">
                  <c:v>26.617477011177801</c:v>
                </c:pt>
                <c:pt idx="19337">
                  <c:v>26.618853587357499</c:v>
                </c:pt>
                <c:pt idx="19338">
                  <c:v>26.6202301635373</c:v>
                </c:pt>
                <c:pt idx="19339">
                  <c:v>26.621606739716999</c:v>
                </c:pt>
                <c:pt idx="19340">
                  <c:v>26.6229833158967</c:v>
                </c:pt>
                <c:pt idx="19341">
                  <c:v>26.624359892076399</c:v>
                </c:pt>
                <c:pt idx="19342">
                  <c:v>26.6257364682562</c:v>
                </c:pt>
                <c:pt idx="19343">
                  <c:v>26.627113044435902</c:v>
                </c:pt>
                <c:pt idx="19344">
                  <c:v>26.6284896206156</c:v>
                </c:pt>
                <c:pt idx="19345">
                  <c:v>26.629866196795302</c:v>
                </c:pt>
                <c:pt idx="19346">
                  <c:v>26.631242772975099</c:v>
                </c:pt>
                <c:pt idx="19347">
                  <c:v>26.632619349154801</c:v>
                </c:pt>
                <c:pt idx="19348">
                  <c:v>26.633995925334499</c:v>
                </c:pt>
                <c:pt idx="19349">
                  <c:v>26.635372501514201</c:v>
                </c:pt>
                <c:pt idx="19350">
                  <c:v>26.636749077693999</c:v>
                </c:pt>
                <c:pt idx="19351">
                  <c:v>26.638125653873701</c:v>
                </c:pt>
                <c:pt idx="19352">
                  <c:v>26.639502230053399</c:v>
                </c:pt>
                <c:pt idx="19353">
                  <c:v>26.640878806233101</c:v>
                </c:pt>
                <c:pt idx="19354">
                  <c:v>26.642255382412898</c:v>
                </c:pt>
                <c:pt idx="19355">
                  <c:v>26.6436319585926</c:v>
                </c:pt>
                <c:pt idx="19356">
                  <c:v>26.645008534772298</c:v>
                </c:pt>
                <c:pt idx="19357">
                  <c:v>26.646385110952</c:v>
                </c:pt>
                <c:pt idx="19358">
                  <c:v>26.647761687131801</c:v>
                </c:pt>
                <c:pt idx="19359">
                  <c:v>26.649138263311499</c:v>
                </c:pt>
                <c:pt idx="19360">
                  <c:v>26.650514839491201</c:v>
                </c:pt>
                <c:pt idx="19361">
                  <c:v>26.651891415670999</c:v>
                </c:pt>
                <c:pt idx="19362">
                  <c:v>26.653267991850701</c:v>
                </c:pt>
                <c:pt idx="19363">
                  <c:v>26.654644568030399</c:v>
                </c:pt>
                <c:pt idx="19364">
                  <c:v>26.656021144210101</c:v>
                </c:pt>
                <c:pt idx="19365">
                  <c:v>26.657397720389898</c:v>
                </c:pt>
                <c:pt idx="19366">
                  <c:v>26.6587742965696</c:v>
                </c:pt>
                <c:pt idx="19367">
                  <c:v>26.660150872749298</c:v>
                </c:pt>
                <c:pt idx="19368">
                  <c:v>26.661527448929</c:v>
                </c:pt>
                <c:pt idx="19369">
                  <c:v>26.662904025108801</c:v>
                </c:pt>
                <c:pt idx="19370">
                  <c:v>26.6642806012885</c:v>
                </c:pt>
                <c:pt idx="19371">
                  <c:v>26.665657177468201</c:v>
                </c:pt>
                <c:pt idx="19372">
                  <c:v>26.6670337536479</c:v>
                </c:pt>
                <c:pt idx="19373">
                  <c:v>26.668410329827701</c:v>
                </c:pt>
                <c:pt idx="19374">
                  <c:v>26.669786906007399</c:v>
                </c:pt>
                <c:pt idx="19375">
                  <c:v>26.671163482187101</c:v>
                </c:pt>
                <c:pt idx="19376">
                  <c:v>26.672540058366799</c:v>
                </c:pt>
                <c:pt idx="19377">
                  <c:v>26.6739166345466</c:v>
                </c:pt>
                <c:pt idx="19378">
                  <c:v>26.675293210726299</c:v>
                </c:pt>
                <c:pt idx="19379">
                  <c:v>26.676669786906</c:v>
                </c:pt>
                <c:pt idx="19380">
                  <c:v>26.678046363085699</c:v>
                </c:pt>
                <c:pt idx="19381">
                  <c:v>26.6794229392655</c:v>
                </c:pt>
                <c:pt idx="19382">
                  <c:v>26.680799515445202</c:v>
                </c:pt>
                <c:pt idx="19383">
                  <c:v>26.6821760916249</c:v>
                </c:pt>
                <c:pt idx="19384">
                  <c:v>26.683552667804602</c:v>
                </c:pt>
                <c:pt idx="19385">
                  <c:v>26.684929243984399</c:v>
                </c:pt>
                <c:pt idx="19386">
                  <c:v>26.686305820164101</c:v>
                </c:pt>
                <c:pt idx="19387">
                  <c:v>26.687682396343799</c:v>
                </c:pt>
                <c:pt idx="19388">
                  <c:v>26.689058972523501</c:v>
                </c:pt>
                <c:pt idx="19389">
                  <c:v>26.690435548703299</c:v>
                </c:pt>
                <c:pt idx="19390">
                  <c:v>26.691812124883</c:v>
                </c:pt>
                <c:pt idx="19391">
                  <c:v>26.693188701062699</c:v>
                </c:pt>
                <c:pt idx="19392">
                  <c:v>26.6945652772425</c:v>
                </c:pt>
                <c:pt idx="19393">
                  <c:v>26.695941853422202</c:v>
                </c:pt>
                <c:pt idx="19394">
                  <c:v>26.6973184296019</c:v>
                </c:pt>
                <c:pt idx="19395">
                  <c:v>26.698695005781602</c:v>
                </c:pt>
                <c:pt idx="19396">
                  <c:v>26.700071581961399</c:v>
                </c:pt>
                <c:pt idx="19397">
                  <c:v>26.701448158141101</c:v>
                </c:pt>
                <c:pt idx="19398">
                  <c:v>26.702824734320799</c:v>
                </c:pt>
                <c:pt idx="19399">
                  <c:v>26.704201310500501</c:v>
                </c:pt>
                <c:pt idx="19400">
                  <c:v>26.705577886680299</c:v>
                </c:pt>
                <c:pt idx="19401">
                  <c:v>26.706954462860001</c:v>
                </c:pt>
                <c:pt idx="19402">
                  <c:v>26.708331039039699</c:v>
                </c:pt>
                <c:pt idx="19403">
                  <c:v>26.709707615219401</c:v>
                </c:pt>
                <c:pt idx="19404">
                  <c:v>26.711084191399198</c:v>
                </c:pt>
                <c:pt idx="19405">
                  <c:v>26.7124607675789</c:v>
                </c:pt>
                <c:pt idx="19406">
                  <c:v>26.713837343758598</c:v>
                </c:pt>
                <c:pt idx="19407">
                  <c:v>26.7152139199383</c:v>
                </c:pt>
                <c:pt idx="19408">
                  <c:v>26.716590496118101</c:v>
                </c:pt>
                <c:pt idx="19409">
                  <c:v>26.7179670722978</c:v>
                </c:pt>
                <c:pt idx="19410">
                  <c:v>26.719343648477501</c:v>
                </c:pt>
                <c:pt idx="19411">
                  <c:v>26.7207202246572</c:v>
                </c:pt>
                <c:pt idx="19412">
                  <c:v>26.722096800837001</c:v>
                </c:pt>
                <c:pt idx="19413">
                  <c:v>26.723473377016699</c:v>
                </c:pt>
                <c:pt idx="19414">
                  <c:v>26.724849953196401</c:v>
                </c:pt>
                <c:pt idx="19415">
                  <c:v>26.726226529376099</c:v>
                </c:pt>
                <c:pt idx="19416">
                  <c:v>26.7276031055559</c:v>
                </c:pt>
                <c:pt idx="19417">
                  <c:v>26.728979681735598</c:v>
                </c:pt>
                <c:pt idx="19418">
                  <c:v>26.7303562579153</c:v>
                </c:pt>
                <c:pt idx="19419">
                  <c:v>26.731732834094998</c:v>
                </c:pt>
                <c:pt idx="19420">
                  <c:v>26.7331094102748</c:v>
                </c:pt>
                <c:pt idx="19421">
                  <c:v>26.734485986454501</c:v>
                </c:pt>
                <c:pt idx="19422">
                  <c:v>26.7358625626342</c:v>
                </c:pt>
                <c:pt idx="19423">
                  <c:v>26.737239138813901</c:v>
                </c:pt>
                <c:pt idx="19424">
                  <c:v>26.738615714993699</c:v>
                </c:pt>
                <c:pt idx="19425">
                  <c:v>26.739992291173401</c:v>
                </c:pt>
                <c:pt idx="19426">
                  <c:v>26.741368867353099</c:v>
                </c:pt>
                <c:pt idx="19427">
                  <c:v>26.7427454435329</c:v>
                </c:pt>
                <c:pt idx="19428">
                  <c:v>26.744122019712599</c:v>
                </c:pt>
                <c:pt idx="19429">
                  <c:v>26.7454985958923</c:v>
                </c:pt>
                <c:pt idx="19430">
                  <c:v>26.746875172071999</c:v>
                </c:pt>
                <c:pt idx="19431">
                  <c:v>26.7482517482518</c:v>
                </c:pt>
                <c:pt idx="19432">
                  <c:v>26.749628324431502</c:v>
                </c:pt>
                <c:pt idx="19433">
                  <c:v>26.7510049006112</c:v>
                </c:pt>
                <c:pt idx="19434">
                  <c:v>26.752381476790902</c:v>
                </c:pt>
                <c:pt idx="19435">
                  <c:v>26.753758052970699</c:v>
                </c:pt>
                <c:pt idx="19436">
                  <c:v>26.755134629150401</c:v>
                </c:pt>
                <c:pt idx="19437">
                  <c:v>26.756511205330099</c:v>
                </c:pt>
                <c:pt idx="19438">
                  <c:v>26.757887781509801</c:v>
                </c:pt>
                <c:pt idx="19439">
                  <c:v>26.759264357689599</c:v>
                </c:pt>
                <c:pt idx="19440">
                  <c:v>26.760640933869301</c:v>
                </c:pt>
                <c:pt idx="19441">
                  <c:v>26.762017510048999</c:v>
                </c:pt>
                <c:pt idx="19442">
                  <c:v>26.763394086228701</c:v>
                </c:pt>
                <c:pt idx="19443">
                  <c:v>26.764770662408498</c:v>
                </c:pt>
                <c:pt idx="19444">
                  <c:v>26.7661472385882</c:v>
                </c:pt>
                <c:pt idx="19445">
                  <c:v>26.767523814767902</c:v>
                </c:pt>
                <c:pt idx="19446">
                  <c:v>26.7689003909476</c:v>
                </c:pt>
                <c:pt idx="19447">
                  <c:v>26.770276967127401</c:v>
                </c:pt>
                <c:pt idx="19448">
                  <c:v>26.771653543307099</c:v>
                </c:pt>
                <c:pt idx="19449">
                  <c:v>26.773030119486801</c:v>
                </c:pt>
                <c:pt idx="19450">
                  <c:v>26.774406695666499</c:v>
                </c:pt>
                <c:pt idx="19451">
                  <c:v>26.775783271846301</c:v>
                </c:pt>
                <c:pt idx="19452">
                  <c:v>26.777159848025999</c:v>
                </c:pt>
                <c:pt idx="19453">
                  <c:v>26.778536424205701</c:v>
                </c:pt>
                <c:pt idx="19454">
                  <c:v>26.779913000385399</c:v>
                </c:pt>
                <c:pt idx="19455">
                  <c:v>26.7812895765652</c:v>
                </c:pt>
                <c:pt idx="19456">
                  <c:v>26.782666152744898</c:v>
                </c:pt>
                <c:pt idx="19457">
                  <c:v>26.7840427289246</c:v>
                </c:pt>
                <c:pt idx="19458">
                  <c:v>26.785419305104401</c:v>
                </c:pt>
                <c:pt idx="19459">
                  <c:v>26.7867958812841</c:v>
                </c:pt>
                <c:pt idx="19460">
                  <c:v>26.788172457463801</c:v>
                </c:pt>
                <c:pt idx="19461">
                  <c:v>26.7895490336435</c:v>
                </c:pt>
                <c:pt idx="19462">
                  <c:v>26.790925609823301</c:v>
                </c:pt>
                <c:pt idx="19463">
                  <c:v>26.792302186002999</c:v>
                </c:pt>
                <c:pt idx="19464">
                  <c:v>26.793678762182701</c:v>
                </c:pt>
                <c:pt idx="19465">
                  <c:v>26.795055338362399</c:v>
                </c:pt>
                <c:pt idx="19466">
                  <c:v>26.7964319145422</c:v>
                </c:pt>
                <c:pt idx="19467">
                  <c:v>26.797808490721899</c:v>
                </c:pt>
                <c:pt idx="19468">
                  <c:v>26.7991850669016</c:v>
                </c:pt>
                <c:pt idx="19469">
                  <c:v>26.800561643081299</c:v>
                </c:pt>
                <c:pt idx="19470">
                  <c:v>26.8019382192611</c:v>
                </c:pt>
                <c:pt idx="19471">
                  <c:v>26.803314795440802</c:v>
                </c:pt>
                <c:pt idx="19472">
                  <c:v>26.8046913716205</c:v>
                </c:pt>
                <c:pt idx="19473">
                  <c:v>26.806067947800202</c:v>
                </c:pt>
                <c:pt idx="19474">
                  <c:v>26.807444523979999</c:v>
                </c:pt>
                <c:pt idx="19475">
                  <c:v>26.808821100159701</c:v>
                </c:pt>
                <c:pt idx="19476">
                  <c:v>26.810197676339399</c:v>
                </c:pt>
                <c:pt idx="19477">
                  <c:v>26.811574252519101</c:v>
                </c:pt>
                <c:pt idx="19478">
                  <c:v>26.812950828698899</c:v>
                </c:pt>
                <c:pt idx="19479">
                  <c:v>26.8143274048786</c:v>
                </c:pt>
                <c:pt idx="19480">
                  <c:v>26.815703981058299</c:v>
                </c:pt>
                <c:pt idx="19481">
                  <c:v>26.817080557238</c:v>
                </c:pt>
                <c:pt idx="19482">
                  <c:v>26.818457133417802</c:v>
                </c:pt>
                <c:pt idx="19483">
                  <c:v>26.8198337095975</c:v>
                </c:pt>
                <c:pt idx="19484">
                  <c:v>26.821210285777202</c:v>
                </c:pt>
                <c:pt idx="19485">
                  <c:v>26.8225868619569</c:v>
                </c:pt>
                <c:pt idx="19486">
                  <c:v>26.823963438136701</c:v>
                </c:pt>
                <c:pt idx="19487">
                  <c:v>26.825340014316399</c:v>
                </c:pt>
                <c:pt idx="19488">
                  <c:v>26.826716590496101</c:v>
                </c:pt>
                <c:pt idx="19489">
                  <c:v>26.828093166675899</c:v>
                </c:pt>
                <c:pt idx="19490">
                  <c:v>26.829469742855601</c:v>
                </c:pt>
                <c:pt idx="19491">
                  <c:v>26.830846319035299</c:v>
                </c:pt>
                <c:pt idx="19492">
                  <c:v>26.832222895215001</c:v>
                </c:pt>
                <c:pt idx="19493">
                  <c:v>26.833599471394798</c:v>
                </c:pt>
                <c:pt idx="19494">
                  <c:v>26.8349760475745</c:v>
                </c:pt>
                <c:pt idx="19495">
                  <c:v>26.836352623754198</c:v>
                </c:pt>
                <c:pt idx="19496">
                  <c:v>26.8377291999339</c:v>
                </c:pt>
                <c:pt idx="19497">
                  <c:v>26.839105776113701</c:v>
                </c:pt>
                <c:pt idx="19498">
                  <c:v>26.8404823522934</c:v>
                </c:pt>
                <c:pt idx="19499">
                  <c:v>26.841858928473101</c:v>
                </c:pt>
                <c:pt idx="19500">
                  <c:v>26.8432355046528</c:v>
                </c:pt>
                <c:pt idx="19501">
                  <c:v>26.844612080832601</c:v>
                </c:pt>
                <c:pt idx="19502">
                  <c:v>26.845988657012299</c:v>
                </c:pt>
                <c:pt idx="19503">
                  <c:v>26.847365233192001</c:v>
                </c:pt>
                <c:pt idx="19504">
                  <c:v>26.848741809371699</c:v>
                </c:pt>
                <c:pt idx="19505">
                  <c:v>26.8501183855515</c:v>
                </c:pt>
                <c:pt idx="19506">
                  <c:v>26.851494961731198</c:v>
                </c:pt>
                <c:pt idx="19507">
                  <c:v>26.8528715379109</c:v>
                </c:pt>
                <c:pt idx="19508">
                  <c:v>26.854248114090598</c:v>
                </c:pt>
                <c:pt idx="19509">
                  <c:v>26.8556246902704</c:v>
                </c:pt>
                <c:pt idx="19510">
                  <c:v>26.857001266450101</c:v>
                </c:pt>
                <c:pt idx="19511">
                  <c:v>26.8583778426298</c:v>
                </c:pt>
                <c:pt idx="19512">
                  <c:v>26.859754418809501</c:v>
                </c:pt>
                <c:pt idx="19513">
                  <c:v>26.861130994989299</c:v>
                </c:pt>
                <c:pt idx="19514">
                  <c:v>26.862507571169001</c:v>
                </c:pt>
                <c:pt idx="19515">
                  <c:v>26.863884147348699</c:v>
                </c:pt>
                <c:pt idx="19516">
                  <c:v>26.865260723528401</c:v>
                </c:pt>
                <c:pt idx="19517">
                  <c:v>26.866637299708199</c:v>
                </c:pt>
                <c:pt idx="19518">
                  <c:v>26.8680138758879</c:v>
                </c:pt>
                <c:pt idx="19519">
                  <c:v>26.869390452067599</c:v>
                </c:pt>
                <c:pt idx="19520">
                  <c:v>26.8707670282474</c:v>
                </c:pt>
                <c:pt idx="19521">
                  <c:v>26.872143604427102</c:v>
                </c:pt>
                <c:pt idx="19522">
                  <c:v>26.8735201806068</c:v>
                </c:pt>
                <c:pt idx="19523">
                  <c:v>26.874896756786502</c:v>
                </c:pt>
                <c:pt idx="19524">
                  <c:v>26.876273332966299</c:v>
                </c:pt>
                <c:pt idx="19525">
                  <c:v>26.877649909146001</c:v>
                </c:pt>
                <c:pt idx="19526">
                  <c:v>26.879026485325699</c:v>
                </c:pt>
                <c:pt idx="19527">
                  <c:v>26.880403061505401</c:v>
                </c:pt>
                <c:pt idx="19528">
                  <c:v>26.881779637685199</c:v>
                </c:pt>
                <c:pt idx="19529">
                  <c:v>26.883156213864901</c:v>
                </c:pt>
                <c:pt idx="19530">
                  <c:v>26.884532790044599</c:v>
                </c:pt>
                <c:pt idx="19531">
                  <c:v>26.8859093662243</c:v>
                </c:pt>
                <c:pt idx="19532">
                  <c:v>26.887285942404102</c:v>
                </c:pt>
                <c:pt idx="19533">
                  <c:v>26.8886625185838</c:v>
                </c:pt>
                <c:pt idx="19534">
                  <c:v>26.890039094763502</c:v>
                </c:pt>
                <c:pt idx="19535">
                  <c:v>26.8914156709432</c:v>
                </c:pt>
                <c:pt idx="19536">
                  <c:v>26.892792247123001</c:v>
                </c:pt>
                <c:pt idx="19537">
                  <c:v>26.894168823302699</c:v>
                </c:pt>
                <c:pt idx="19538">
                  <c:v>26.895545399482401</c:v>
                </c:pt>
                <c:pt idx="19539">
                  <c:v>26.896921975662099</c:v>
                </c:pt>
                <c:pt idx="19540">
                  <c:v>26.898298551841901</c:v>
                </c:pt>
                <c:pt idx="19541">
                  <c:v>26.899675128021599</c:v>
                </c:pt>
                <c:pt idx="19542">
                  <c:v>26.901051704201301</c:v>
                </c:pt>
                <c:pt idx="19543">
                  <c:v>26.902428280380999</c:v>
                </c:pt>
                <c:pt idx="19544">
                  <c:v>26.9038048565608</c:v>
                </c:pt>
                <c:pt idx="19545">
                  <c:v>26.905181432740498</c:v>
                </c:pt>
                <c:pt idx="19546">
                  <c:v>26.9065580089202</c:v>
                </c:pt>
                <c:pt idx="19547">
                  <c:v>26.907934585099898</c:v>
                </c:pt>
                <c:pt idx="19548">
                  <c:v>26.9093111612797</c:v>
                </c:pt>
                <c:pt idx="19549">
                  <c:v>26.910687737459401</c:v>
                </c:pt>
                <c:pt idx="19550">
                  <c:v>26.9120643136391</c:v>
                </c:pt>
                <c:pt idx="19551">
                  <c:v>26.913440889818801</c:v>
                </c:pt>
                <c:pt idx="19552">
                  <c:v>26.914817465998599</c:v>
                </c:pt>
                <c:pt idx="19553">
                  <c:v>26.916194042178301</c:v>
                </c:pt>
                <c:pt idx="19554">
                  <c:v>26.917570618357999</c:v>
                </c:pt>
                <c:pt idx="19555">
                  <c:v>26.9189471945378</c:v>
                </c:pt>
                <c:pt idx="19556">
                  <c:v>26.920323770717498</c:v>
                </c:pt>
                <c:pt idx="19557">
                  <c:v>26.9217003468972</c:v>
                </c:pt>
                <c:pt idx="19558">
                  <c:v>26.923076923076898</c:v>
                </c:pt>
                <c:pt idx="19559">
                  <c:v>26.9244534992567</c:v>
                </c:pt>
                <c:pt idx="19560">
                  <c:v>26.925830075436402</c:v>
                </c:pt>
                <c:pt idx="19561">
                  <c:v>26.9272066516161</c:v>
                </c:pt>
                <c:pt idx="19562">
                  <c:v>26.928583227795801</c:v>
                </c:pt>
                <c:pt idx="19563">
                  <c:v>26.929959803975599</c:v>
                </c:pt>
                <c:pt idx="19564">
                  <c:v>26.931336380155301</c:v>
                </c:pt>
                <c:pt idx="19565">
                  <c:v>26.932712956334999</c:v>
                </c:pt>
                <c:pt idx="19566">
                  <c:v>26.934089532514701</c:v>
                </c:pt>
                <c:pt idx="19567">
                  <c:v>26.935466108694499</c:v>
                </c:pt>
                <c:pt idx="19568">
                  <c:v>26.9368426848742</c:v>
                </c:pt>
                <c:pt idx="19569">
                  <c:v>26.938219261053899</c:v>
                </c:pt>
                <c:pt idx="19570">
                  <c:v>26.9395958372336</c:v>
                </c:pt>
                <c:pt idx="19571">
                  <c:v>26.940972413413402</c:v>
                </c:pt>
                <c:pt idx="19572">
                  <c:v>26.9423489895931</c:v>
                </c:pt>
                <c:pt idx="19573">
                  <c:v>26.943725565772802</c:v>
                </c:pt>
                <c:pt idx="19574">
                  <c:v>26.9451021419525</c:v>
                </c:pt>
                <c:pt idx="19575">
                  <c:v>26.946478718132301</c:v>
                </c:pt>
                <c:pt idx="19576">
                  <c:v>26.947855294311999</c:v>
                </c:pt>
                <c:pt idx="19577">
                  <c:v>26.949231870491701</c:v>
                </c:pt>
                <c:pt idx="19578">
                  <c:v>26.950608446671399</c:v>
                </c:pt>
                <c:pt idx="19579">
                  <c:v>26.951985022851201</c:v>
                </c:pt>
                <c:pt idx="19580">
                  <c:v>26.953361599030899</c:v>
                </c:pt>
                <c:pt idx="19581">
                  <c:v>26.954738175210601</c:v>
                </c:pt>
                <c:pt idx="19582">
                  <c:v>26.956114751390398</c:v>
                </c:pt>
                <c:pt idx="19583">
                  <c:v>26.9574913275701</c:v>
                </c:pt>
                <c:pt idx="19584">
                  <c:v>26.958867903749798</c:v>
                </c:pt>
                <c:pt idx="19585">
                  <c:v>26.9602444799295</c:v>
                </c:pt>
                <c:pt idx="19586">
                  <c:v>26.961621056109301</c:v>
                </c:pt>
                <c:pt idx="19587">
                  <c:v>26.962997632288999</c:v>
                </c:pt>
                <c:pt idx="19588">
                  <c:v>26.964374208468701</c:v>
                </c:pt>
                <c:pt idx="19589">
                  <c:v>26.965750784648399</c:v>
                </c:pt>
                <c:pt idx="19590">
                  <c:v>26.967127360828201</c:v>
                </c:pt>
                <c:pt idx="19591">
                  <c:v>26.968503937007899</c:v>
                </c:pt>
                <c:pt idx="19592">
                  <c:v>26.969880513187601</c:v>
                </c:pt>
                <c:pt idx="19593">
                  <c:v>26.971257089367299</c:v>
                </c:pt>
                <c:pt idx="19594">
                  <c:v>26.9726336655471</c:v>
                </c:pt>
                <c:pt idx="19595">
                  <c:v>26.974010241726798</c:v>
                </c:pt>
                <c:pt idx="19596">
                  <c:v>26.9753868179065</c:v>
                </c:pt>
                <c:pt idx="19597">
                  <c:v>26.976763394086198</c:v>
                </c:pt>
                <c:pt idx="19598">
                  <c:v>26.978139970266</c:v>
                </c:pt>
                <c:pt idx="19599">
                  <c:v>26.979516546445701</c:v>
                </c:pt>
                <c:pt idx="19600">
                  <c:v>26.9808931226254</c:v>
                </c:pt>
                <c:pt idx="19601">
                  <c:v>26.982269698805101</c:v>
                </c:pt>
                <c:pt idx="19602">
                  <c:v>26.983646274984899</c:v>
                </c:pt>
                <c:pt idx="19603">
                  <c:v>26.985022851164601</c:v>
                </c:pt>
                <c:pt idx="19604">
                  <c:v>26.986399427344299</c:v>
                </c:pt>
                <c:pt idx="19605">
                  <c:v>26.987776003524001</c:v>
                </c:pt>
                <c:pt idx="19606">
                  <c:v>26.989152579703799</c:v>
                </c:pt>
                <c:pt idx="19607">
                  <c:v>26.9905291558835</c:v>
                </c:pt>
                <c:pt idx="19608">
                  <c:v>26.991905732063199</c:v>
                </c:pt>
                <c:pt idx="19609">
                  <c:v>26.9932823082429</c:v>
                </c:pt>
                <c:pt idx="19610">
                  <c:v>26.994658884422702</c:v>
                </c:pt>
                <c:pt idx="19611">
                  <c:v>26.9960354606024</c:v>
                </c:pt>
                <c:pt idx="19612">
                  <c:v>26.997412036782102</c:v>
                </c:pt>
                <c:pt idx="19613">
                  <c:v>26.9987886129618</c:v>
                </c:pt>
                <c:pt idx="19614">
                  <c:v>27.000165189141601</c:v>
                </c:pt>
                <c:pt idx="19615">
                  <c:v>27.001541765321299</c:v>
                </c:pt>
                <c:pt idx="19616">
                  <c:v>27.002918341501001</c:v>
                </c:pt>
                <c:pt idx="19617">
                  <c:v>27.004294917680799</c:v>
                </c:pt>
                <c:pt idx="19618">
                  <c:v>27.0056714938605</c:v>
                </c:pt>
                <c:pt idx="19619">
                  <c:v>27.007048070040199</c:v>
                </c:pt>
                <c:pt idx="19620">
                  <c:v>27.0084246462199</c:v>
                </c:pt>
                <c:pt idx="19621">
                  <c:v>27.009801222399702</c:v>
                </c:pt>
                <c:pt idx="19622">
                  <c:v>27.0111777985794</c:v>
                </c:pt>
                <c:pt idx="19623">
                  <c:v>27.012554374759102</c:v>
                </c:pt>
                <c:pt idx="19624">
                  <c:v>27.0139309509388</c:v>
                </c:pt>
                <c:pt idx="19625">
                  <c:v>27.015307527118601</c:v>
                </c:pt>
                <c:pt idx="19626">
                  <c:v>27.016684103298299</c:v>
                </c:pt>
                <c:pt idx="19627">
                  <c:v>27.018060679478001</c:v>
                </c:pt>
                <c:pt idx="19628">
                  <c:v>27.019437255657699</c:v>
                </c:pt>
                <c:pt idx="19629">
                  <c:v>27.020813831837501</c:v>
                </c:pt>
                <c:pt idx="19630">
                  <c:v>27.022190408017199</c:v>
                </c:pt>
                <c:pt idx="19631">
                  <c:v>27.023566984196901</c:v>
                </c:pt>
                <c:pt idx="19632">
                  <c:v>27.024943560376599</c:v>
                </c:pt>
                <c:pt idx="19633">
                  <c:v>27.0263201365564</c:v>
                </c:pt>
                <c:pt idx="19634">
                  <c:v>27.027696712736098</c:v>
                </c:pt>
                <c:pt idx="19635">
                  <c:v>27.0290732889158</c:v>
                </c:pt>
                <c:pt idx="19636">
                  <c:v>27.030449865095498</c:v>
                </c:pt>
                <c:pt idx="19637">
                  <c:v>27.0318264412753</c:v>
                </c:pt>
                <c:pt idx="19638">
                  <c:v>27.033203017455001</c:v>
                </c:pt>
                <c:pt idx="19639">
                  <c:v>27.0345795936347</c:v>
                </c:pt>
                <c:pt idx="19640">
                  <c:v>27.035956169814401</c:v>
                </c:pt>
                <c:pt idx="19641">
                  <c:v>27.037332745994199</c:v>
                </c:pt>
                <c:pt idx="19642">
                  <c:v>27.038709322173901</c:v>
                </c:pt>
                <c:pt idx="19643">
                  <c:v>27.040085898353599</c:v>
                </c:pt>
                <c:pt idx="19644">
                  <c:v>27.041462474533301</c:v>
                </c:pt>
                <c:pt idx="19645">
                  <c:v>27.042839050713098</c:v>
                </c:pt>
                <c:pt idx="19646">
                  <c:v>27.0442156268928</c:v>
                </c:pt>
                <c:pt idx="19647">
                  <c:v>27.045592203072498</c:v>
                </c:pt>
                <c:pt idx="19648">
                  <c:v>27.0469687792523</c:v>
                </c:pt>
                <c:pt idx="19649">
                  <c:v>27.048345355432001</c:v>
                </c:pt>
                <c:pt idx="19650">
                  <c:v>27.0497219316117</c:v>
                </c:pt>
                <c:pt idx="19651">
                  <c:v>27.051098507791401</c:v>
                </c:pt>
                <c:pt idx="19652">
                  <c:v>27.052475083971199</c:v>
                </c:pt>
                <c:pt idx="19653">
                  <c:v>27.053851660150901</c:v>
                </c:pt>
                <c:pt idx="19654">
                  <c:v>27.055228236330599</c:v>
                </c:pt>
                <c:pt idx="19655">
                  <c:v>27.056604812510301</c:v>
                </c:pt>
                <c:pt idx="19656">
                  <c:v>27.057981388690099</c:v>
                </c:pt>
                <c:pt idx="19657">
                  <c:v>27.0593579648698</c:v>
                </c:pt>
                <c:pt idx="19658">
                  <c:v>27.060734541049499</c:v>
                </c:pt>
                <c:pt idx="19659">
                  <c:v>27.0621111172292</c:v>
                </c:pt>
                <c:pt idx="19660">
                  <c:v>27.063487693409002</c:v>
                </c:pt>
                <c:pt idx="19661">
                  <c:v>27.0648642695887</c:v>
                </c:pt>
                <c:pt idx="19662">
                  <c:v>27.066240845768402</c:v>
                </c:pt>
                <c:pt idx="19663">
                  <c:v>27.0676174219481</c:v>
                </c:pt>
                <c:pt idx="19664">
                  <c:v>27.068993998127901</c:v>
                </c:pt>
                <c:pt idx="19665">
                  <c:v>27.070370574307599</c:v>
                </c:pt>
                <c:pt idx="19666">
                  <c:v>27.071747150487301</c:v>
                </c:pt>
                <c:pt idx="19667">
                  <c:v>27.073123726666999</c:v>
                </c:pt>
                <c:pt idx="19668">
                  <c:v>27.074500302846801</c:v>
                </c:pt>
                <c:pt idx="19669">
                  <c:v>27.075876879026499</c:v>
                </c:pt>
                <c:pt idx="19670">
                  <c:v>27.077253455206201</c:v>
                </c:pt>
                <c:pt idx="19671">
                  <c:v>27.078630031385899</c:v>
                </c:pt>
                <c:pt idx="19672">
                  <c:v>27.0800066075657</c:v>
                </c:pt>
                <c:pt idx="19673">
                  <c:v>27.081383183745402</c:v>
                </c:pt>
                <c:pt idx="19674">
                  <c:v>27.0827597599251</c:v>
                </c:pt>
                <c:pt idx="19675">
                  <c:v>27.084136336104802</c:v>
                </c:pt>
                <c:pt idx="19676">
                  <c:v>27.085512912284599</c:v>
                </c:pt>
                <c:pt idx="19677">
                  <c:v>27.086889488464301</c:v>
                </c:pt>
                <c:pt idx="19678">
                  <c:v>27.088266064643999</c:v>
                </c:pt>
                <c:pt idx="19679">
                  <c:v>27.089642640823701</c:v>
                </c:pt>
                <c:pt idx="19680">
                  <c:v>27.091019217003499</c:v>
                </c:pt>
                <c:pt idx="19681">
                  <c:v>27.092395793183201</c:v>
                </c:pt>
                <c:pt idx="19682">
                  <c:v>27.093772369362899</c:v>
                </c:pt>
                <c:pt idx="19683">
                  <c:v>27.0951489455427</c:v>
                </c:pt>
                <c:pt idx="19684">
                  <c:v>27.096525521722398</c:v>
                </c:pt>
                <c:pt idx="19685">
                  <c:v>27.0979020979021</c:v>
                </c:pt>
                <c:pt idx="19686">
                  <c:v>27.099278674081798</c:v>
                </c:pt>
                <c:pt idx="19687">
                  <c:v>27.1006552502616</c:v>
                </c:pt>
                <c:pt idx="19688">
                  <c:v>27.102031826441301</c:v>
                </c:pt>
                <c:pt idx="19689">
                  <c:v>27.103408402621</c:v>
                </c:pt>
                <c:pt idx="19690">
                  <c:v>27.104784978800701</c:v>
                </c:pt>
                <c:pt idx="19691">
                  <c:v>27.106161554980499</c:v>
                </c:pt>
                <c:pt idx="19692">
                  <c:v>27.107538131160201</c:v>
                </c:pt>
                <c:pt idx="19693">
                  <c:v>27.108914707339899</c:v>
                </c:pt>
                <c:pt idx="19694">
                  <c:v>27.110291283519601</c:v>
                </c:pt>
                <c:pt idx="19695">
                  <c:v>27.111667859699399</c:v>
                </c:pt>
                <c:pt idx="19696">
                  <c:v>27.1130444358791</c:v>
                </c:pt>
                <c:pt idx="19697">
                  <c:v>27.114421012058799</c:v>
                </c:pt>
                <c:pt idx="19698">
                  <c:v>27.1157975882385</c:v>
                </c:pt>
                <c:pt idx="19699">
                  <c:v>27.117174164418302</c:v>
                </c:pt>
                <c:pt idx="19700">
                  <c:v>27.118550740598</c:v>
                </c:pt>
                <c:pt idx="19701">
                  <c:v>27.119927316777702</c:v>
                </c:pt>
                <c:pt idx="19702">
                  <c:v>27.1213038929574</c:v>
                </c:pt>
                <c:pt idx="19703">
                  <c:v>27.122680469137201</c:v>
                </c:pt>
                <c:pt idx="19704">
                  <c:v>27.124057045316899</c:v>
                </c:pt>
                <c:pt idx="19705">
                  <c:v>27.125433621496601</c:v>
                </c:pt>
                <c:pt idx="19706">
                  <c:v>27.126810197676299</c:v>
                </c:pt>
                <c:pt idx="19707">
                  <c:v>27.1281867738561</c:v>
                </c:pt>
                <c:pt idx="19708">
                  <c:v>27.129563350035799</c:v>
                </c:pt>
                <c:pt idx="19709">
                  <c:v>27.1309399262155</c:v>
                </c:pt>
                <c:pt idx="19710">
                  <c:v>27.132316502395302</c:v>
                </c:pt>
                <c:pt idx="19711">
                  <c:v>27.133693078575</c:v>
                </c:pt>
                <c:pt idx="19712">
                  <c:v>27.135069654754702</c:v>
                </c:pt>
                <c:pt idx="19713">
                  <c:v>27.1364462309344</c:v>
                </c:pt>
                <c:pt idx="19714">
                  <c:v>27.137822807114201</c:v>
                </c:pt>
                <c:pt idx="19715">
                  <c:v>27.139199383293899</c:v>
                </c:pt>
                <c:pt idx="19716">
                  <c:v>27.140575959473601</c:v>
                </c:pt>
                <c:pt idx="19717">
                  <c:v>27.141952535653299</c:v>
                </c:pt>
                <c:pt idx="19718">
                  <c:v>27.143329111833101</c:v>
                </c:pt>
                <c:pt idx="19719">
                  <c:v>27.144705688012799</c:v>
                </c:pt>
                <c:pt idx="19720">
                  <c:v>27.146082264192501</c:v>
                </c:pt>
                <c:pt idx="19721">
                  <c:v>27.147458840372199</c:v>
                </c:pt>
                <c:pt idx="19722">
                  <c:v>27.148835416552</c:v>
                </c:pt>
                <c:pt idx="19723">
                  <c:v>27.150211992731698</c:v>
                </c:pt>
                <c:pt idx="19724">
                  <c:v>27.1515885689114</c:v>
                </c:pt>
                <c:pt idx="19725">
                  <c:v>27.152965145091098</c:v>
                </c:pt>
                <c:pt idx="19726">
                  <c:v>27.1543417212709</c:v>
                </c:pt>
                <c:pt idx="19727">
                  <c:v>27.155718297450601</c:v>
                </c:pt>
                <c:pt idx="19728">
                  <c:v>27.1570948736303</c:v>
                </c:pt>
                <c:pt idx="19729">
                  <c:v>27.158471449810001</c:v>
                </c:pt>
                <c:pt idx="19730">
                  <c:v>27.159848025989799</c:v>
                </c:pt>
                <c:pt idx="19731">
                  <c:v>27.161224602169501</c:v>
                </c:pt>
                <c:pt idx="19732">
                  <c:v>27.162601178349199</c:v>
                </c:pt>
                <c:pt idx="19733">
                  <c:v>27.163977754528901</c:v>
                </c:pt>
                <c:pt idx="19734">
                  <c:v>27.165354330708698</c:v>
                </c:pt>
                <c:pt idx="19735">
                  <c:v>27.1667309068884</c:v>
                </c:pt>
                <c:pt idx="19736">
                  <c:v>27.168107483068098</c:v>
                </c:pt>
                <c:pt idx="19737">
                  <c:v>27.1694840592478</c:v>
                </c:pt>
                <c:pt idx="19738">
                  <c:v>27.170860635427601</c:v>
                </c:pt>
                <c:pt idx="19739">
                  <c:v>27.1722372116073</c:v>
                </c:pt>
                <c:pt idx="19740">
                  <c:v>27.173613787787001</c:v>
                </c:pt>
                <c:pt idx="19741">
                  <c:v>27.1749903639667</c:v>
                </c:pt>
                <c:pt idx="19742">
                  <c:v>27.176366940146501</c:v>
                </c:pt>
                <c:pt idx="19743">
                  <c:v>27.177743516326199</c:v>
                </c:pt>
                <c:pt idx="19744">
                  <c:v>27.179120092505901</c:v>
                </c:pt>
                <c:pt idx="19745">
                  <c:v>27.180496668685699</c:v>
                </c:pt>
                <c:pt idx="19746">
                  <c:v>27.1818732448654</c:v>
                </c:pt>
                <c:pt idx="19747">
                  <c:v>27.183249821045099</c:v>
                </c:pt>
                <c:pt idx="19748">
                  <c:v>27.1846263972248</c:v>
                </c:pt>
                <c:pt idx="19749">
                  <c:v>27.186002973404602</c:v>
                </c:pt>
                <c:pt idx="19750">
                  <c:v>27.1873795495843</c:v>
                </c:pt>
                <c:pt idx="19751">
                  <c:v>27.188756125764002</c:v>
                </c:pt>
                <c:pt idx="19752">
                  <c:v>27.1901327019437</c:v>
                </c:pt>
                <c:pt idx="19753">
                  <c:v>27.191509278123501</c:v>
                </c:pt>
                <c:pt idx="19754">
                  <c:v>27.192885854303199</c:v>
                </c:pt>
                <c:pt idx="19755">
                  <c:v>27.194262430482901</c:v>
                </c:pt>
                <c:pt idx="19756">
                  <c:v>27.195639006662599</c:v>
                </c:pt>
                <c:pt idx="19757">
                  <c:v>27.197015582842401</c:v>
                </c:pt>
                <c:pt idx="19758">
                  <c:v>27.198392159022099</c:v>
                </c:pt>
                <c:pt idx="19759">
                  <c:v>27.1997687352018</c:v>
                </c:pt>
                <c:pt idx="19760">
                  <c:v>27.201145311381499</c:v>
                </c:pt>
                <c:pt idx="19761">
                  <c:v>27.2025218875613</c:v>
                </c:pt>
                <c:pt idx="19762">
                  <c:v>27.203898463741002</c:v>
                </c:pt>
                <c:pt idx="19763">
                  <c:v>27.2052750399207</c:v>
                </c:pt>
                <c:pt idx="19764">
                  <c:v>27.206651616100402</c:v>
                </c:pt>
                <c:pt idx="19765">
                  <c:v>27.208028192280199</c:v>
                </c:pt>
                <c:pt idx="19766">
                  <c:v>27.209404768459901</c:v>
                </c:pt>
                <c:pt idx="19767">
                  <c:v>27.210781344639599</c:v>
                </c:pt>
                <c:pt idx="19768">
                  <c:v>27.212157920819301</c:v>
                </c:pt>
                <c:pt idx="19769">
                  <c:v>27.213534496999099</c:v>
                </c:pt>
                <c:pt idx="19770">
                  <c:v>27.214911073178801</c:v>
                </c:pt>
                <c:pt idx="19771">
                  <c:v>27.216287649358499</c:v>
                </c:pt>
                <c:pt idx="19772">
                  <c:v>27.217664225538201</c:v>
                </c:pt>
                <c:pt idx="19773">
                  <c:v>27.219040801717998</c:v>
                </c:pt>
                <c:pt idx="19774">
                  <c:v>27.2204173778977</c:v>
                </c:pt>
                <c:pt idx="19775">
                  <c:v>27.221793954077398</c:v>
                </c:pt>
                <c:pt idx="19776">
                  <c:v>27.2231705302572</c:v>
                </c:pt>
                <c:pt idx="19777">
                  <c:v>27.224547106436901</c:v>
                </c:pt>
                <c:pt idx="19778">
                  <c:v>27.2259236826166</c:v>
                </c:pt>
                <c:pt idx="19779">
                  <c:v>27.227300258796301</c:v>
                </c:pt>
                <c:pt idx="19780">
                  <c:v>27.228676834976099</c:v>
                </c:pt>
                <c:pt idx="19781">
                  <c:v>27.230053411155801</c:v>
                </c:pt>
                <c:pt idx="19782">
                  <c:v>27.231429987335499</c:v>
                </c:pt>
                <c:pt idx="19783">
                  <c:v>27.232806563515201</c:v>
                </c:pt>
                <c:pt idx="19784">
                  <c:v>27.234183139694998</c:v>
                </c:pt>
                <c:pt idx="19785">
                  <c:v>27.2355597158747</c:v>
                </c:pt>
                <c:pt idx="19786">
                  <c:v>27.236936292054398</c:v>
                </c:pt>
                <c:pt idx="19787">
                  <c:v>27.2383128682341</c:v>
                </c:pt>
                <c:pt idx="19788">
                  <c:v>27.239689444413901</c:v>
                </c:pt>
                <c:pt idx="19789">
                  <c:v>27.2410660205936</c:v>
                </c:pt>
                <c:pt idx="19790">
                  <c:v>27.242442596773301</c:v>
                </c:pt>
                <c:pt idx="19791">
                  <c:v>27.243819172953</c:v>
                </c:pt>
                <c:pt idx="19792">
                  <c:v>27.245195749132801</c:v>
                </c:pt>
                <c:pt idx="19793">
                  <c:v>27.246572325312499</c:v>
                </c:pt>
                <c:pt idx="19794">
                  <c:v>27.247948901492201</c:v>
                </c:pt>
                <c:pt idx="19795">
                  <c:v>27.249325477671899</c:v>
                </c:pt>
                <c:pt idx="19796">
                  <c:v>27.2507020538517</c:v>
                </c:pt>
                <c:pt idx="19797">
                  <c:v>27.252078630031399</c:v>
                </c:pt>
                <c:pt idx="19798">
                  <c:v>27.2534552062111</c:v>
                </c:pt>
                <c:pt idx="19799">
                  <c:v>27.254831782390799</c:v>
                </c:pt>
                <c:pt idx="19800">
                  <c:v>27.2562083585706</c:v>
                </c:pt>
                <c:pt idx="19801">
                  <c:v>27.257584934750302</c:v>
                </c:pt>
                <c:pt idx="19802">
                  <c:v>27.25896151093</c:v>
                </c:pt>
                <c:pt idx="19803">
                  <c:v>27.260338087109702</c:v>
                </c:pt>
                <c:pt idx="19804">
                  <c:v>27.261714663289499</c:v>
                </c:pt>
                <c:pt idx="19805">
                  <c:v>27.263091239469201</c:v>
                </c:pt>
                <c:pt idx="19806">
                  <c:v>27.264467815648899</c:v>
                </c:pt>
                <c:pt idx="19807">
                  <c:v>27.265844391828701</c:v>
                </c:pt>
                <c:pt idx="19808">
                  <c:v>27.267220968008399</c:v>
                </c:pt>
                <c:pt idx="19809">
                  <c:v>27.268597544188101</c:v>
                </c:pt>
                <c:pt idx="19810">
                  <c:v>27.269974120367799</c:v>
                </c:pt>
                <c:pt idx="19811">
                  <c:v>27.2713506965476</c:v>
                </c:pt>
                <c:pt idx="19812">
                  <c:v>27.272727272727298</c:v>
                </c:pt>
                <c:pt idx="19813">
                  <c:v>27.274103848907</c:v>
                </c:pt>
                <c:pt idx="19814">
                  <c:v>27.275480425086698</c:v>
                </c:pt>
                <c:pt idx="19815">
                  <c:v>27.276857001266499</c:v>
                </c:pt>
                <c:pt idx="19816">
                  <c:v>27.278233577446201</c:v>
                </c:pt>
                <c:pt idx="19817">
                  <c:v>27.279610153625899</c:v>
                </c:pt>
                <c:pt idx="19818">
                  <c:v>27.280986729805601</c:v>
                </c:pt>
                <c:pt idx="19819">
                  <c:v>27.282363305985399</c:v>
                </c:pt>
                <c:pt idx="19820">
                  <c:v>27.283739882165101</c:v>
                </c:pt>
                <c:pt idx="19821">
                  <c:v>27.285116458344799</c:v>
                </c:pt>
                <c:pt idx="19822">
                  <c:v>27.286493034524501</c:v>
                </c:pt>
                <c:pt idx="19823">
                  <c:v>27.287869610704298</c:v>
                </c:pt>
                <c:pt idx="19824">
                  <c:v>27.289246186884</c:v>
                </c:pt>
                <c:pt idx="19825">
                  <c:v>27.290622763063698</c:v>
                </c:pt>
                <c:pt idx="19826">
                  <c:v>27.2919993392434</c:v>
                </c:pt>
                <c:pt idx="19827">
                  <c:v>27.293375915423201</c:v>
                </c:pt>
                <c:pt idx="19828">
                  <c:v>27.2947524916029</c:v>
                </c:pt>
                <c:pt idx="19829">
                  <c:v>27.296129067782601</c:v>
                </c:pt>
                <c:pt idx="19830">
                  <c:v>27.2975056439623</c:v>
                </c:pt>
                <c:pt idx="19831">
                  <c:v>27.298882220142101</c:v>
                </c:pt>
                <c:pt idx="19832">
                  <c:v>27.300258796321799</c:v>
                </c:pt>
                <c:pt idx="19833">
                  <c:v>27.301635372501501</c:v>
                </c:pt>
                <c:pt idx="19834">
                  <c:v>27.303011948681199</c:v>
                </c:pt>
                <c:pt idx="19835">
                  <c:v>27.304388524861</c:v>
                </c:pt>
                <c:pt idx="19836">
                  <c:v>27.305765101040699</c:v>
                </c:pt>
                <c:pt idx="19837">
                  <c:v>27.3071416772204</c:v>
                </c:pt>
                <c:pt idx="19838">
                  <c:v>27.308518253400202</c:v>
                </c:pt>
                <c:pt idx="19839">
                  <c:v>27.3098948295799</c:v>
                </c:pt>
                <c:pt idx="19840">
                  <c:v>27.311271405759602</c:v>
                </c:pt>
                <c:pt idx="19841">
                  <c:v>27.3126479819393</c:v>
                </c:pt>
                <c:pt idx="19842">
                  <c:v>27.314024558119101</c:v>
                </c:pt>
                <c:pt idx="19843">
                  <c:v>27.315401134298799</c:v>
                </c:pt>
                <c:pt idx="19844">
                  <c:v>27.316777710478501</c:v>
                </c:pt>
                <c:pt idx="19845">
                  <c:v>27.318154286658199</c:v>
                </c:pt>
                <c:pt idx="19846">
                  <c:v>27.319530862838</c:v>
                </c:pt>
                <c:pt idx="19847">
                  <c:v>27.320907439017699</c:v>
                </c:pt>
                <c:pt idx="19848">
                  <c:v>27.3222840151974</c:v>
                </c:pt>
                <c:pt idx="19849">
                  <c:v>27.323660591377099</c:v>
                </c:pt>
                <c:pt idx="19850">
                  <c:v>27.3250371675569</c:v>
                </c:pt>
                <c:pt idx="19851">
                  <c:v>27.326413743736602</c:v>
                </c:pt>
                <c:pt idx="19852">
                  <c:v>27.3277903199163</c:v>
                </c:pt>
                <c:pt idx="19853">
                  <c:v>27.329166896096002</c:v>
                </c:pt>
                <c:pt idx="19854">
                  <c:v>27.330543472275799</c:v>
                </c:pt>
                <c:pt idx="19855">
                  <c:v>27.331920048455501</c:v>
                </c:pt>
                <c:pt idx="19856">
                  <c:v>27.333296624635199</c:v>
                </c:pt>
                <c:pt idx="19857">
                  <c:v>27.334673200814901</c:v>
                </c:pt>
                <c:pt idx="19858">
                  <c:v>27.336049776994699</c:v>
                </c:pt>
                <c:pt idx="19859">
                  <c:v>27.337426353174401</c:v>
                </c:pt>
                <c:pt idx="19860">
                  <c:v>27.338802929354099</c:v>
                </c:pt>
                <c:pt idx="19861">
                  <c:v>27.340179505533801</c:v>
                </c:pt>
                <c:pt idx="19862">
                  <c:v>27.341556081713598</c:v>
                </c:pt>
                <c:pt idx="19863">
                  <c:v>27.3429326578933</c:v>
                </c:pt>
                <c:pt idx="19864">
                  <c:v>27.344309234072998</c:v>
                </c:pt>
                <c:pt idx="19865">
                  <c:v>27.3456858102527</c:v>
                </c:pt>
                <c:pt idx="19866">
                  <c:v>27.347062386432501</c:v>
                </c:pt>
                <c:pt idx="19867">
                  <c:v>27.3484389626122</c:v>
                </c:pt>
                <c:pt idx="19868">
                  <c:v>27.349815538791901</c:v>
                </c:pt>
                <c:pt idx="19869">
                  <c:v>27.3511921149716</c:v>
                </c:pt>
                <c:pt idx="19870">
                  <c:v>27.352568691151401</c:v>
                </c:pt>
                <c:pt idx="19871">
                  <c:v>27.353945267331099</c:v>
                </c:pt>
                <c:pt idx="19872">
                  <c:v>27.355321843510801</c:v>
                </c:pt>
                <c:pt idx="19873">
                  <c:v>27.356698419690598</c:v>
                </c:pt>
                <c:pt idx="19874">
                  <c:v>27.3580749958703</c:v>
                </c:pt>
                <c:pt idx="19875">
                  <c:v>27.359451572049998</c:v>
                </c:pt>
                <c:pt idx="19876">
                  <c:v>27.3608281482297</c:v>
                </c:pt>
                <c:pt idx="19877">
                  <c:v>27.362204724409501</c:v>
                </c:pt>
                <c:pt idx="19878">
                  <c:v>27.3635813005892</c:v>
                </c:pt>
                <c:pt idx="19879">
                  <c:v>27.364957876768901</c:v>
                </c:pt>
                <c:pt idx="19880">
                  <c:v>27.3663344529486</c:v>
                </c:pt>
                <c:pt idx="19881">
                  <c:v>27.367711029128401</c:v>
                </c:pt>
                <c:pt idx="19882">
                  <c:v>27.369087605308099</c:v>
                </c:pt>
                <c:pt idx="19883">
                  <c:v>27.370464181487801</c:v>
                </c:pt>
                <c:pt idx="19884">
                  <c:v>27.371840757667499</c:v>
                </c:pt>
                <c:pt idx="19885">
                  <c:v>27.3732173338473</c:v>
                </c:pt>
                <c:pt idx="19886">
                  <c:v>27.374593910026999</c:v>
                </c:pt>
                <c:pt idx="19887">
                  <c:v>27.3759704862067</c:v>
                </c:pt>
                <c:pt idx="19888">
                  <c:v>27.377347062386399</c:v>
                </c:pt>
                <c:pt idx="19889">
                  <c:v>27.3787236385662</c:v>
                </c:pt>
                <c:pt idx="19890">
                  <c:v>27.380100214745902</c:v>
                </c:pt>
                <c:pt idx="19891">
                  <c:v>27.3814767909256</c:v>
                </c:pt>
                <c:pt idx="19892">
                  <c:v>27.382853367105302</c:v>
                </c:pt>
                <c:pt idx="19893">
                  <c:v>27.384229943285099</c:v>
                </c:pt>
                <c:pt idx="19894">
                  <c:v>27.385606519464801</c:v>
                </c:pt>
                <c:pt idx="19895">
                  <c:v>27.386983095644499</c:v>
                </c:pt>
                <c:pt idx="19896">
                  <c:v>27.388359671824201</c:v>
                </c:pt>
                <c:pt idx="19897">
                  <c:v>27.389736248003999</c:v>
                </c:pt>
                <c:pt idx="19898">
                  <c:v>27.391112824183701</c:v>
                </c:pt>
                <c:pt idx="19899">
                  <c:v>27.392489400363399</c:v>
                </c:pt>
                <c:pt idx="19900">
                  <c:v>27.393865976543101</c:v>
                </c:pt>
                <c:pt idx="19901">
                  <c:v>27.395242552722902</c:v>
                </c:pt>
                <c:pt idx="19902">
                  <c:v>27.3966191289026</c:v>
                </c:pt>
                <c:pt idx="19903">
                  <c:v>27.397995705082302</c:v>
                </c:pt>
                <c:pt idx="19904">
                  <c:v>27.399372281262099</c:v>
                </c:pt>
                <c:pt idx="19905">
                  <c:v>27.400748857441801</c:v>
                </c:pt>
                <c:pt idx="19906">
                  <c:v>27.402125433621499</c:v>
                </c:pt>
                <c:pt idx="19907">
                  <c:v>27.403502009801201</c:v>
                </c:pt>
                <c:pt idx="19908">
                  <c:v>27.404878585980999</c:v>
                </c:pt>
                <c:pt idx="19909">
                  <c:v>27.406255162160701</c:v>
                </c:pt>
                <c:pt idx="19910">
                  <c:v>27.407631738340399</c:v>
                </c:pt>
                <c:pt idx="19911">
                  <c:v>27.409008314520101</c:v>
                </c:pt>
                <c:pt idx="19912">
                  <c:v>27.410384890699898</c:v>
                </c:pt>
                <c:pt idx="19913">
                  <c:v>27.4117614668796</c:v>
                </c:pt>
                <c:pt idx="19914">
                  <c:v>27.413138043059298</c:v>
                </c:pt>
                <c:pt idx="19915">
                  <c:v>27.414514619239</c:v>
                </c:pt>
                <c:pt idx="19916">
                  <c:v>27.415891195418801</c:v>
                </c:pt>
                <c:pt idx="19917">
                  <c:v>27.4172677715985</c:v>
                </c:pt>
                <c:pt idx="19918">
                  <c:v>27.418644347778201</c:v>
                </c:pt>
                <c:pt idx="19919">
                  <c:v>27.4200209239579</c:v>
                </c:pt>
                <c:pt idx="19920">
                  <c:v>27.421397500137701</c:v>
                </c:pt>
                <c:pt idx="19921">
                  <c:v>27.422774076317399</c:v>
                </c:pt>
                <c:pt idx="19922">
                  <c:v>27.424150652497101</c:v>
                </c:pt>
                <c:pt idx="19923">
                  <c:v>27.425527228676799</c:v>
                </c:pt>
                <c:pt idx="19924">
                  <c:v>27.4269038048566</c:v>
                </c:pt>
                <c:pt idx="19925">
                  <c:v>27.428280381036299</c:v>
                </c:pt>
                <c:pt idx="19926">
                  <c:v>27.429656957216</c:v>
                </c:pt>
                <c:pt idx="19927">
                  <c:v>27.431033533395698</c:v>
                </c:pt>
                <c:pt idx="19928">
                  <c:v>27.4324101095755</c:v>
                </c:pt>
                <c:pt idx="19929">
                  <c:v>27.433786685755202</c:v>
                </c:pt>
                <c:pt idx="19930">
                  <c:v>27.4351632619349</c:v>
                </c:pt>
                <c:pt idx="19931">
                  <c:v>27.436539838114602</c:v>
                </c:pt>
                <c:pt idx="19932">
                  <c:v>27.437916414294399</c:v>
                </c:pt>
                <c:pt idx="19933">
                  <c:v>27.439292990474101</c:v>
                </c:pt>
                <c:pt idx="19934">
                  <c:v>27.440669566653799</c:v>
                </c:pt>
                <c:pt idx="19935">
                  <c:v>27.4420461428336</c:v>
                </c:pt>
                <c:pt idx="19936">
                  <c:v>27.443422719013299</c:v>
                </c:pt>
                <c:pt idx="19937">
                  <c:v>27.444799295193</c:v>
                </c:pt>
                <c:pt idx="19938">
                  <c:v>27.446175871372699</c:v>
                </c:pt>
                <c:pt idx="19939">
                  <c:v>27.4475524475525</c:v>
                </c:pt>
                <c:pt idx="19940">
                  <c:v>27.448929023732202</c:v>
                </c:pt>
                <c:pt idx="19941">
                  <c:v>27.4503055999119</c:v>
                </c:pt>
                <c:pt idx="19942">
                  <c:v>27.451682176091602</c:v>
                </c:pt>
                <c:pt idx="19943">
                  <c:v>27.453058752271399</c:v>
                </c:pt>
                <c:pt idx="19944">
                  <c:v>27.454435328451101</c:v>
                </c:pt>
                <c:pt idx="19945">
                  <c:v>27.455811904630799</c:v>
                </c:pt>
                <c:pt idx="19946">
                  <c:v>27.457188480810501</c:v>
                </c:pt>
                <c:pt idx="19947">
                  <c:v>27.458565056990299</c:v>
                </c:pt>
                <c:pt idx="19948">
                  <c:v>27.459941633170001</c:v>
                </c:pt>
                <c:pt idx="19949">
                  <c:v>27.461318209349699</c:v>
                </c:pt>
                <c:pt idx="19950">
                  <c:v>27.462694785529401</c:v>
                </c:pt>
                <c:pt idx="19951">
                  <c:v>27.464071361709198</c:v>
                </c:pt>
                <c:pt idx="19952">
                  <c:v>27.4654479378889</c:v>
                </c:pt>
                <c:pt idx="19953">
                  <c:v>27.466824514068598</c:v>
                </c:pt>
                <c:pt idx="19954">
                  <c:v>27.4682010902483</c:v>
                </c:pt>
                <c:pt idx="19955">
                  <c:v>27.469577666428101</c:v>
                </c:pt>
                <c:pt idx="19956">
                  <c:v>27.4709542426078</c:v>
                </c:pt>
                <c:pt idx="19957">
                  <c:v>27.472330818787501</c:v>
                </c:pt>
                <c:pt idx="19958">
                  <c:v>27.473707394967199</c:v>
                </c:pt>
                <c:pt idx="19959">
                  <c:v>27.475083971147001</c:v>
                </c:pt>
                <c:pt idx="19960">
                  <c:v>27.476460547326699</c:v>
                </c:pt>
                <c:pt idx="19961">
                  <c:v>27.477837123506401</c:v>
                </c:pt>
                <c:pt idx="19962">
                  <c:v>27.479213699686198</c:v>
                </c:pt>
                <c:pt idx="19963">
                  <c:v>27.4805902758659</c:v>
                </c:pt>
                <c:pt idx="19964">
                  <c:v>27.481966852045598</c:v>
                </c:pt>
                <c:pt idx="19965">
                  <c:v>27.4833434282253</c:v>
                </c:pt>
                <c:pt idx="19966">
                  <c:v>27.484720004404998</c:v>
                </c:pt>
                <c:pt idx="19967">
                  <c:v>27.4860965805848</c:v>
                </c:pt>
                <c:pt idx="19968">
                  <c:v>27.487473156764501</c:v>
                </c:pt>
                <c:pt idx="19969">
                  <c:v>27.4888497329442</c:v>
                </c:pt>
                <c:pt idx="19970">
                  <c:v>27.490226309124001</c:v>
                </c:pt>
                <c:pt idx="19971">
                  <c:v>27.491602885303699</c:v>
                </c:pt>
                <c:pt idx="19972">
                  <c:v>27.492979461483401</c:v>
                </c:pt>
                <c:pt idx="19973">
                  <c:v>27.494356037663099</c:v>
                </c:pt>
                <c:pt idx="19974">
                  <c:v>27.4957326138429</c:v>
                </c:pt>
                <c:pt idx="19975">
                  <c:v>27.497109190022599</c:v>
                </c:pt>
                <c:pt idx="19976">
                  <c:v>27.4984857662023</c:v>
                </c:pt>
                <c:pt idx="19977">
                  <c:v>27.499862342381999</c:v>
                </c:pt>
                <c:pt idx="19978">
                  <c:v>27.5012389185618</c:v>
                </c:pt>
                <c:pt idx="19979">
                  <c:v>27.502615494741502</c:v>
                </c:pt>
                <c:pt idx="19980">
                  <c:v>27.5039920709212</c:v>
                </c:pt>
                <c:pt idx="19981">
                  <c:v>27.505368647100902</c:v>
                </c:pt>
                <c:pt idx="19982">
                  <c:v>27.506745223280699</c:v>
                </c:pt>
                <c:pt idx="19983">
                  <c:v>27.508121799460401</c:v>
                </c:pt>
                <c:pt idx="19984">
                  <c:v>27.509498375640099</c:v>
                </c:pt>
                <c:pt idx="19985">
                  <c:v>27.510874951819801</c:v>
                </c:pt>
                <c:pt idx="19986">
                  <c:v>27.512251527999599</c:v>
                </c:pt>
                <c:pt idx="19987">
                  <c:v>27.5136281041793</c:v>
                </c:pt>
                <c:pt idx="19988">
                  <c:v>27.515004680358999</c:v>
                </c:pt>
                <c:pt idx="19989">
                  <c:v>27.5163812565387</c:v>
                </c:pt>
                <c:pt idx="19990">
                  <c:v>27.517757832718502</c:v>
                </c:pt>
                <c:pt idx="19991">
                  <c:v>27.5191344088982</c:v>
                </c:pt>
                <c:pt idx="19992">
                  <c:v>27.520510985077902</c:v>
                </c:pt>
                <c:pt idx="19993">
                  <c:v>27.5218875612576</c:v>
                </c:pt>
                <c:pt idx="19994">
                  <c:v>27.523264137437401</c:v>
                </c:pt>
                <c:pt idx="19995">
                  <c:v>27.524640713617099</c:v>
                </c:pt>
                <c:pt idx="19996">
                  <c:v>27.526017289796801</c:v>
                </c:pt>
                <c:pt idx="19997">
                  <c:v>27.527393865976599</c:v>
                </c:pt>
                <c:pt idx="19998">
                  <c:v>27.528770442156301</c:v>
                </c:pt>
                <c:pt idx="19999">
                  <c:v>27.530147018335999</c:v>
                </c:pt>
                <c:pt idx="20000">
                  <c:v>27.531523594515701</c:v>
                </c:pt>
                <c:pt idx="20001">
                  <c:v>27.532900170695498</c:v>
                </c:pt>
                <c:pt idx="20002">
                  <c:v>27.5342767468752</c:v>
                </c:pt>
                <c:pt idx="20003">
                  <c:v>27.535653323054898</c:v>
                </c:pt>
                <c:pt idx="20004">
                  <c:v>27.5370298992346</c:v>
                </c:pt>
                <c:pt idx="20005">
                  <c:v>27.538406475414401</c:v>
                </c:pt>
                <c:pt idx="20006">
                  <c:v>27.5397830515941</c:v>
                </c:pt>
                <c:pt idx="20007">
                  <c:v>27.541159627773801</c:v>
                </c:pt>
                <c:pt idx="20008">
                  <c:v>27.5425362039535</c:v>
                </c:pt>
                <c:pt idx="20009">
                  <c:v>27.543912780133301</c:v>
                </c:pt>
                <c:pt idx="20010">
                  <c:v>27.545289356312999</c:v>
                </c:pt>
                <c:pt idx="20011">
                  <c:v>27.546665932492701</c:v>
                </c:pt>
                <c:pt idx="20012">
                  <c:v>27.548042508672399</c:v>
                </c:pt>
                <c:pt idx="20013">
                  <c:v>27.5494190848522</c:v>
                </c:pt>
                <c:pt idx="20014">
                  <c:v>27.550795661031898</c:v>
                </c:pt>
                <c:pt idx="20015">
                  <c:v>27.5521722372116</c:v>
                </c:pt>
                <c:pt idx="20016">
                  <c:v>27.553548813391298</c:v>
                </c:pt>
                <c:pt idx="20017">
                  <c:v>27.5549253895711</c:v>
                </c:pt>
                <c:pt idx="20018">
                  <c:v>27.556301965750801</c:v>
                </c:pt>
                <c:pt idx="20019">
                  <c:v>27.5576785419305</c:v>
                </c:pt>
                <c:pt idx="20020">
                  <c:v>27.559055118110201</c:v>
                </c:pt>
                <c:pt idx="20021">
                  <c:v>27.560431694289999</c:v>
                </c:pt>
                <c:pt idx="20022">
                  <c:v>27.561808270469701</c:v>
                </c:pt>
                <c:pt idx="20023">
                  <c:v>27.563184846649399</c:v>
                </c:pt>
                <c:pt idx="20024">
                  <c:v>27.564561422829101</c:v>
                </c:pt>
                <c:pt idx="20025">
                  <c:v>27.565937999008899</c:v>
                </c:pt>
                <c:pt idx="20026">
                  <c:v>27.5673145751886</c:v>
                </c:pt>
                <c:pt idx="20027">
                  <c:v>27.568691151368299</c:v>
                </c:pt>
                <c:pt idx="20028">
                  <c:v>27.570067727548</c:v>
                </c:pt>
                <c:pt idx="20029">
                  <c:v>27.571444303727802</c:v>
                </c:pt>
                <c:pt idx="20030">
                  <c:v>27.5728208799075</c:v>
                </c:pt>
                <c:pt idx="20031">
                  <c:v>27.574197456087202</c:v>
                </c:pt>
                <c:pt idx="20032">
                  <c:v>27.575574032266999</c:v>
                </c:pt>
                <c:pt idx="20033">
                  <c:v>27.576950608446701</c:v>
                </c:pt>
                <c:pt idx="20034">
                  <c:v>27.578327184626399</c:v>
                </c:pt>
                <c:pt idx="20035">
                  <c:v>27.579703760806101</c:v>
                </c:pt>
                <c:pt idx="20036">
                  <c:v>27.581080336985899</c:v>
                </c:pt>
                <c:pt idx="20037">
                  <c:v>27.582456913165601</c:v>
                </c:pt>
                <c:pt idx="20038">
                  <c:v>27.583833489345299</c:v>
                </c:pt>
                <c:pt idx="20039">
                  <c:v>27.585210065525001</c:v>
                </c:pt>
                <c:pt idx="20040">
                  <c:v>27.586586641704798</c:v>
                </c:pt>
                <c:pt idx="20041">
                  <c:v>27.5879632178845</c:v>
                </c:pt>
                <c:pt idx="20042">
                  <c:v>27.589339794064198</c:v>
                </c:pt>
                <c:pt idx="20043">
                  <c:v>27.5907163702439</c:v>
                </c:pt>
                <c:pt idx="20044">
                  <c:v>27.592092946423701</c:v>
                </c:pt>
                <c:pt idx="20045">
                  <c:v>27.593469522603399</c:v>
                </c:pt>
                <c:pt idx="20046">
                  <c:v>27.594846098783101</c:v>
                </c:pt>
                <c:pt idx="20047">
                  <c:v>27.596222674962799</c:v>
                </c:pt>
                <c:pt idx="20048">
                  <c:v>27.597599251142601</c:v>
                </c:pt>
                <c:pt idx="20049">
                  <c:v>27.598975827322299</c:v>
                </c:pt>
                <c:pt idx="20050">
                  <c:v>27.600352403502001</c:v>
                </c:pt>
                <c:pt idx="20051">
                  <c:v>27.601728979681699</c:v>
                </c:pt>
                <c:pt idx="20052">
                  <c:v>27.6031055558615</c:v>
                </c:pt>
                <c:pt idx="20053">
                  <c:v>27.604482132041198</c:v>
                </c:pt>
                <c:pt idx="20054">
                  <c:v>27.6058587082209</c:v>
                </c:pt>
                <c:pt idx="20055">
                  <c:v>27.607235284400598</c:v>
                </c:pt>
                <c:pt idx="20056">
                  <c:v>27.6086118605804</c:v>
                </c:pt>
                <c:pt idx="20057">
                  <c:v>27.609988436760101</c:v>
                </c:pt>
                <c:pt idx="20058">
                  <c:v>27.6113650129398</c:v>
                </c:pt>
                <c:pt idx="20059">
                  <c:v>27.612741589119501</c:v>
                </c:pt>
                <c:pt idx="20060">
                  <c:v>27.614118165299299</c:v>
                </c:pt>
                <c:pt idx="20061">
                  <c:v>27.615494741479001</c:v>
                </c:pt>
                <c:pt idx="20062">
                  <c:v>27.616871317658699</c:v>
                </c:pt>
                <c:pt idx="20063">
                  <c:v>27.6182478938385</c:v>
                </c:pt>
                <c:pt idx="20064">
                  <c:v>27.619624470018199</c:v>
                </c:pt>
                <c:pt idx="20065">
                  <c:v>27.6210010461979</c:v>
                </c:pt>
                <c:pt idx="20066">
                  <c:v>27.622377622377599</c:v>
                </c:pt>
                <c:pt idx="20067">
                  <c:v>27.6237541985574</c:v>
                </c:pt>
                <c:pt idx="20068">
                  <c:v>27.625130774737102</c:v>
                </c:pt>
                <c:pt idx="20069">
                  <c:v>27.6265073509168</c:v>
                </c:pt>
                <c:pt idx="20070">
                  <c:v>27.627883927096502</c:v>
                </c:pt>
                <c:pt idx="20071">
                  <c:v>27.629260503276299</c:v>
                </c:pt>
                <c:pt idx="20072">
                  <c:v>27.630637079456001</c:v>
                </c:pt>
                <c:pt idx="20073">
                  <c:v>27.632013655635699</c:v>
                </c:pt>
                <c:pt idx="20074">
                  <c:v>27.633390231815401</c:v>
                </c:pt>
                <c:pt idx="20075">
                  <c:v>27.634766807995199</c:v>
                </c:pt>
                <c:pt idx="20076">
                  <c:v>27.6361433841749</c:v>
                </c:pt>
                <c:pt idx="20077">
                  <c:v>27.637519960354599</c:v>
                </c:pt>
                <c:pt idx="20078">
                  <c:v>27.6388965365343</c:v>
                </c:pt>
                <c:pt idx="20079">
                  <c:v>27.640273112714102</c:v>
                </c:pt>
                <c:pt idx="20080">
                  <c:v>27.6416496888938</c:v>
                </c:pt>
                <c:pt idx="20081">
                  <c:v>27.643026265073502</c:v>
                </c:pt>
                <c:pt idx="20082">
                  <c:v>27.6444028412532</c:v>
                </c:pt>
                <c:pt idx="20083">
                  <c:v>27.645779417433001</c:v>
                </c:pt>
                <c:pt idx="20084">
                  <c:v>27.647155993612699</c:v>
                </c:pt>
                <c:pt idx="20085">
                  <c:v>27.648532569792401</c:v>
                </c:pt>
                <c:pt idx="20086">
                  <c:v>27.649909145972099</c:v>
                </c:pt>
                <c:pt idx="20087">
                  <c:v>27.651285722151901</c:v>
                </c:pt>
                <c:pt idx="20088">
                  <c:v>27.652662298331599</c:v>
                </c:pt>
                <c:pt idx="20089">
                  <c:v>27.654038874511301</c:v>
                </c:pt>
                <c:pt idx="20090">
                  <c:v>27.655415450691098</c:v>
                </c:pt>
                <c:pt idx="20091">
                  <c:v>27.6567920268708</c:v>
                </c:pt>
                <c:pt idx="20092">
                  <c:v>27.658168603050498</c:v>
                </c:pt>
                <c:pt idx="20093">
                  <c:v>27.6595451792302</c:v>
                </c:pt>
                <c:pt idx="20094">
                  <c:v>27.660921755409898</c:v>
                </c:pt>
                <c:pt idx="20095">
                  <c:v>27.6622983315897</c:v>
                </c:pt>
                <c:pt idx="20096">
                  <c:v>27.663674907769401</c:v>
                </c:pt>
                <c:pt idx="20097">
                  <c:v>27.6650514839491</c:v>
                </c:pt>
                <c:pt idx="20098">
                  <c:v>27.666428060128901</c:v>
                </c:pt>
                <c:pt idx="20099">
                  <c:v>27.667804636308599</c:v>
                </c:pt>
                <c:pt idx="20100">
                  <c:v>27.669181212488301</c:v>
                </c:pt>
                <c:pt idx="20101">
                  <c:v>27.670557788667999</c:v>
                </c:pt>
                <c:pt idx="20102">
                  <c:v>27.6719343648478</c:v>
                </c:pt>
                <c:pt idx="20103">
                  <c:v>27.673310941027498</c:v>
                </c:pt>
                <c:pt idx="20104">
                  <c:v>27.6746875172072</c:v>
                </c:pt>
                <c:pt idx="20105">
                  <c:v>27.676064093386898</c:v>
                </c:pt>
                <c:pt idx="20106">
                  <c:v>27.6774406695667</c:v>
                </c:pt>
                <c:pt idx="20107">
                  <c:v>27.678817245746401</c:v>
                </c:pt>
                <c:pt idx="20108">
                  <c:v>27.6801938219261</c:v>
                </c:pt>
                <c:pt idx="20109">
                  <c:v>27.681570398105801</c:v>
                </c:pt>
                <c:pt idx="20110">
                  <c:v>27.682946974285599</c:v>
                </c:pt>
                <c:pt idx="20111">
                  <c:v>27.684323550465301</c:v>
                </c:pt>
                <c:pt idx="20112">
                  <c:v>27.685700126644999</c:v>
                </c:pt>
                <c:pt idx="20113">
                  <c:v>27.687076702824701</c:v>
                </c:pt>
                <c:pt idx="20114">
                  <c:v>27.688453279004499</c:v>
                </c:pt>
                <c:pt idx="20115">
                  <c:v>27.6898298551842</c:v>
                </c:pt>
                <c:pt idx="20116">
                  <c:v>27.691206431363899</c:v>
                </c:pt>
                <c:pt idx="20117">
                  <c:v>27.6925830075436</c:v>
                </c:pt>
                <c:pt idx="20118">
                  <c:v>27.693959583723402</c:v>
                </c:pt>
                <c:pt idx="20119">
                  <c:v>27.6953361599031</c:v>
                </c:pt>
                <c:pt idx="20120">
                  <c:v>27.696712736082802</c:v>
                </c:pt>
                <c:pt idx="20121">
                  <c:v>27.6980893122625</c:v>
                </c:pt>
                <c:pt idx="20122">
                  <c:v>27.699465888442301</c:v>
                </c:pt>
                <c:pt idx="20123">
                  <c:v>27.700842464621999</c:v>
                </c:pt>
                <c:pt idx="20124">
                  <c:v>27.702219040801701</c:v>
                </c:pt>
                <c:pt idx="20125">
                  <c:v>27.703595616981499</c:v>
                </c:pt>
                <c:pt idx="20126">
                  <c:v>27.704972193161201</c:v>
                </c:pt>
                <c:pt idx="20127">
                  <c:v>27.706348769340899</c:v>
                </c:pt>
                <c:pt idx="20128">
                  <c:v>27.707725345520601</c:v>
                </c:pt>
                <c:pt idx="20129">
                  <c:v>27.709101921700402</c:v>
                </c:pt>
                <c:pt idx="20130">
                  <c:v>27.7104784978801</c:v>
                </c:pt>
                <c:pt idx="20131">
                  <c:v>27.711855074059802</c:v>
                </c:pt>
                <c:pt idx="20132">
                  <c:v>27.7132316502395</c:v>
                </c:pt>
                <c:pt idx="20133">
                  <c:v>27.714608226419301</c:v>
                </c:pt>
                <c:pt idx="20134">
                  <c:v>27.715984802598999</c:v>
                </c:pt>
                <c:pt idx="20135">
                  <c:v>27.717361378778701</c:v>
                </c:pt>
                <c:pt idx="20136">
                  <c:v>27.718737954958399</c:v>
                </c:pt>
                <c:pt idx="20137">
                  <c:v>27.720114531138201</c:v>
                </c:pt>
                <c:pt idx="20138">
                  <c:v>27.721491107317899</c:v>
                </c:pt>
                <c:pt idx="20139">
                  <c:v>27.722867683497601</c:v>
                </c:pt>
                <c:pt idx="20140">
                  <c:v>27.724244259677299</c:v>
                </c:pt>
                <c:pt idx="20141">
                  <c:v>27.7256208358571</c:v>
                </c:pt>
                <c:pt idx="20142">
                  <c:v>27.726997412036798</c:v>
                </c:pt>
                <c:pt idx="20143">
                  <c:v>27.7283739882165</c:v>
                </c:pt>
                <c:pt idx="20144">
                  <c:v>27.729750564396198</c:v>
                </c:pt>
                <c:pt idx="20145">
                  <c:v>27.731127140576</c:v>
                </c:pt>
                <c:pt idx="20146">
                  <c:v>27.732503716755701</c:v>
                </c:pt>
                <c:pt idx="20147">
                  <c:v>27.7338802929354</c:v>
                </c:pt>
                <c:pt idx="20148">
                  <c:v>27.735256869115101</c:v>
                </c:pt>
                <c:pt idx="20149">
                  <c:v>27.736633445294899</c:v>
                </c:pt>
                <c:pt idx="20150">
                  <c:v>27.738010021474601</c:v>
                </c:pt>
                <c:pt idx="20151">
                  <c:v>27.739386597654299</c:v>
                </c:pt>
                <c:pt idx="20152">
                  <c:v>27.740763173834001</c:v>
                </c:pt>
                <c:pt idx="20153">
                  <c:v>27.742139750013799</c:v>
                </c:pt>
                <c:pt idx="20154">
                  <c:v>27.7435163261935</c:v>
                </c:pt>
                <c:pt idx="20155">
                  <c:v>27.744892902373198</c:v>
                </c:pt>
                <c:pt idx="20156">
                  <c:v>27.746269478553</c:v>
                </c:pt>
                <c:pt idx="20157">
                  <c:v>27.747646054732702</c:v>
                </c:pt>
                <c:pt idx="20158">
                  <c:v>27.7490226309124</c:v>
                </c:pt>
                <c:pt idx="20159">
                  <c:v>27.750399207092102</c:v>
                </c:pt>
                <c:pt idx="20160">
                  <c:v>27.751775783271899</c:v>
                </c:pt>
                <c:pt idx="20161">
                  <c:v>27.753152359451601</c:v>
                </c:pt>
                <c:pt idx="20162">
                  <c:v>27.754528935631299</c:v>
                </c:pt>
                <c:pt idx="20163">
                  <c:v>27.755905511811001</c:v>
                </c:pt>
                <c:pt idx="20164">
                  <c:v>27.757282087990799</c:v>
                </c:pt>
                <c:pt idx="20165">
                  <c:v>27.7586586641705</c:v>
                </c:pt>
                <c:pt idx="20166">
                  <c:v>27.760035240350199</c:v>
                </c:pt>
                <c:pt idx="20167">
                  <c:v>27.7614118165299</c:v>
                </c:pt>
                <c:pt idx="20168">
                  <c:v>27.762788392709702</c:v>
                </c:pt>
                <c:pt idx="20169">
                  <c:v>27.7641649688894</c:v>
                </c:pt>
                <c:pt idx="20170">
                  <c:v>27.765541545069102</c:v>
                </c:pt>
                <c:pt idx="20171">
                  <c:v>27.7669181212488</c:v>
                </c:pt>
                <c:pt idx="20172">
                  <c:v>27.768294697428601</c:v>
                </c:pt>
                <c:pt idx="20173">
                  <c:v>27.769671273608299</c:v>
                </c:pt>
                <c:pt idx="20174">
                  <c:v>27.771047849788001</c:v>
                </c:pt>
                <c:pt idx="20175">
                  <c:v>27.772424425967699</c:v>
                </c:pt>
                <c:pt idx="20176">
                  <c:v>27.773801002147501</c:v>
                </c:pt>
                <c:pt idx="20177">
                  <c:v>27.775177578327199</c:v>
                </c:pt>
                <c:pt idx="20178">
                  <c:v>27.776554154506901</c:v>
                </c:pt>
                <c:pt idx="20179">
                  <c:v>27.777930730686599</c:v>
                </c:pt>
                <c:pt idx="20180">
                  <c:v>27.7793073068664</c:v>
                </c:pt>
                <c:pt idx="20181">
                  <c:v>27.780683883046098</c:v>
                </c:pt>
                <c:pt idx="20182">
                  <c:v>27.7820604592258</c:v>
                </c:pt>
                <c:pt idx="20183">
                  <c:v>27.783437035405498</c:v>
                </c:pt>
                <c:pt idx="20184">
                  <c:v>27.784813611585299</c:v>
                </c:pt>
                <c:pt idx="20185">
                  <c:v>27.786190187765001</c:v>
                </c:pt>
                <c:pt idx="20186">
                  <c:v>27.787566763944699</c:v>
                </c:pt>
                <c:pt idx="20187">
                  <c:v>27.788943340124501</c:v>
                </c:pt>
                <c:pt idx="20188">
                  <c:v>27.790319916304199</c:v>
                </c:pt>
                <c:pt idx="20189">
                  <c:v>27.791696492483901</c:v>
                </c:pt>
                <c:pt idx="20190">
                  <c:v>27.793073068663599</c:v>
                </c:pt>
                <c:pt idx="20191">
                  <c:v>27.7944496448434</c:v>
                </c:pt>
                <c:pt idx="20192">
                  <c:v>27.795826221023098</c:v>
                </c:pt>
                <c:pt idx="20193">
                  <c:v>27.7972027972028</c:v>
                </c:pt>
                <c:pt idx="20194">
                  <c:v>27.798579373382498</c:v>
                </c:pt>
                <c:pt idx="20195">
                  <c:v>27.7999559495623</c:v>
                </c:pt>
                <c:pt idx="20196">
                  <c:v>27.801332525742001</c:v>
                </c:pt>
                <c:pt idx="20197">
                  <c:v>27.8027091019217</c:v>
                </c:pt>
                <c:pt idx="20198">
                  <c:v>27.804085678101401</c:v>
                </c:pt>
                <c:pt idx="20199">
                  <c:v>27.805462254281199</c:v>
                </c:pt>
                <c:pt idx="20200">
                  <c:v>27.806838830460901</c:v>
                </c:pt>
                <c:pt idx="20201">
                  <c:v>27.808215406640599</c:v>
                </c:pt>
                <c:pt idx="20202">
                  <c:v>27.809591982820301</c:v>
                </c:pt>
                <c:pt idx="20203">
                  <c:v>27.810968559000099</c:v>
                </c:pt>
                <c:pt idx="20204">
                  <c:v>27.8123451351798</c:v>
                </c:pt>
                <c:pt idx="20205">
                  <c:v>27.813721711359499</c:v>
                </c:pt>
                <c:pt idx="20206">
                  <c:v>27.8150982875392</c:v>
                </c:pt>
                <c:pt idx="20207">
                  <c:v>27.816474863719002</c:v>
                </c:pt>
                <c:pt idx="20208">
                  <c:v>27.8178514398987</c:v>
                </c:pt>
                <c:pt idx="20209">
                  <c:v>27.819228016078402</c:v>
                </c:pt>
                <c:pt idx="20210">
                  <c:v>27.8206045922581</c:v>
                </c:pt>
                <c:pt idx="20211">
                  <c:v>27.821981168437901</c:v>
                </c:pt>
                <c:pt idx="20212">
                  <c:v>27.823357744617599</c:v>
                </c:pt>
                <c:pt idx="20213">
                  <c:v>27.824734320797301</c:v>
                </c:pt>
                <c:pt idx="20214">
                  <c:v>27.826110896976999</c:v>
                </c:pt>
                <c:pt idx="20215">
                  <c:v>27.8274874731568</c:v>
                </c:pt>
                <c:pt idx="20216">
                  <c:v>27.828864049336499</c:v>
                </c:pt>
                <c:pt idx="20217">
                  <c:v>27.8302406255162</c:v>
                </c:pt>
                <c:pt idx="20218">
                  <c:v>27.831617201696002</c:v>
                </c:pt>
                <c:pt idx="20219">
                  <c:v>27.8329937778757</c:v>
                </c:pt>
                <c:pt idx="20220">
                  <c:v>27.834370354055402</c:v>
                </c:pt>
                <c:pt idx="20221">
                  <c:v>27.8357469302351</c:v>
                </c:pt>
                <c:pt idx="20222">
                  <c:v>27.837123506414901</c:v>
                </c:pt>
                <c:pt idx="20223">
                  <c:v>27.838500082594599</c:v>
                </c:pt>
                <c:pt idx="20224">
                  <c:v>27.839876658774301</c:v>
                </c:pt>
                <c:pt idx="20225">
                  <c:v>27.841253234953999</c:v>
                </c:pt>
                <c:pt idx="20226">
                  <c:v>27.842629811133801</c:v>
                </c:pt>
                <c:pt idx="20227">
                  <c:v>27.844006387313499</c:v>
                </c:pt>
                <c:pt idx="20228">
                  <c:v>27.845382963493201</c:v>
                </c:pt>
                <c:pt idx="20229">
                  <c:v>27.846759539672899</c:v>
                </c:pt>
                <c:pt idx="20230">
                  <c:v>27.8481361158527</c:v>
                </c:pt>
                <c:pt idx="20231">
                  <c:v>27.849512692032398</c:v>
                </c:pt>
                <c:pt idx="20232">
                  <c:v>27.8508892682121</c:v>
                </c:pt>
                <c:pt idx="20233">
                  <c:v>27.852265844391798</c:v>
                </c:pt>
                <c:pt idx="20234">
                  <c:v>27.8536424205716</c:v>
                </c:pt>
                <c:pt idx="20235">
                  <c:v>27.855018996751301</c:v>
                </c:pt>
                <c:pt idx="20236">
                  <c:v>27.856395572931</c:v>
                </c:pt>
                <c:pt idx="20237">
                  <c:v>27.857772149110701</c:v>
                </c:pt>
                <c:pt idx="20238">
                  <c:v>27.859148725290499</c:v>
                </c:pt>
                <c:pt idx="20239">
                  <c:v>27.860525301470201</c:v>
                </c:pt>
                <c:pt idx="20240">
                  <c:v>27.861901877649899</c:v>
                </c:pt>
                <c:pt idx="20241">
                  <c:v>27.863278453829601</c:v>
                </c:pt>
                <c:pt idx="20242">
                  <c:v>27.864655030009398</c:v>
                </c:pt>
                <c:pt idx="20243">
                  <c:v>27.8660316061891</c:v>
                </c:pt>
                <c:pt idx="20244">
                  <c:v>27.867408182368798</c:v>
                </c:pt>
                <c:pt idx="20245">
                  <c:v>27.8687847585485</c:v>
                </c:pt>
                <c:pt idx="20246">
                  <c:v>27.870161334728301</c:v>
                </c:pt>
                <c:pt idx="20247">
                  <c:v>27.871537910908</c:v>
                </c:pt>
                <c:pt idx="20248">
                  <c:v>27.872914487087701</c:v>
                </c:pt>
                <c:pt idx="20249">
                  <c:v>27.8742910632674</c:v>
                </c:pt>
                <c:pt idx="20250">
                  <c:v>27.875667639447201</c:v>
                </c:pt>
                <c:pt idx="20251">
                  <c:v>27.877044215626899</c:v>
                </c:pt>
                <c:pt idx="20252">
                  <c:v>27.878420791806601</c:v>
                </c:pt>
                <c:pt idx="20253">
                  <c:v>27.879797367986399</c:v>
                </c:pt>
                <c:pt idx="20254">
                  <c:v>27.8811739441661</c:v>
                </c:pt>
                <c:pt idx="20255">
                  <c:v>27.882550520345799</c:v>
                </c:pt>
                <c:pt idx="20256">
                  <c:v>27.8839270965255</c:v>
                </c:pt>
                <c:pt idx="20257">
                  <c:v>27.885303672705302</c:v>
                </c:pt>
                <c:pt idx="20258">
                  <c:v>27.886680248885</c:v>
                </c:pt>
                <c:pt idx="20259">
                  <c:v>27.888056825064702</c:v>
                </c:pt>
                <c:pt idx="20260">
                  <c:v>27.8894334012444</c:v>
                </c:pt>
                <c:pt idx="20261">
                  <c:v>27.890809977424201</c:v>
                </c:pt>
                <c:pt idx="20262">
                  <c:v>27.892186553603899</c:v>
                </c:pt>
                <c:pt idx="20263">
                  <c:v>27.893563129783601</c:v>
                </c:pt>
                <c:pt idx="20264">
                  <c:v>27.894939705963299</c:v>
                </c:pt>
                <c:pt idx="20265">
                  <c:v>27.896316282143101</c:v>
                </c:pt>
                <c:pt idx="20266">
                  <c:v>27.897692858322799</c:v>
                </c:pt>
                <c:pt idx="20267">
                  <c:v>27.899069434502501</c:v>
                </c:pt>
                <c:pt idx="20268">
                  <c:v>27.900446010682199</c:v>
                </c:pt>
                <c:pt idx="20269">
                  <c:v>27.901822586862</c:v>
                </c:pt>
                <c:pt idx="20270">
                  <c:v>27.903199163041698</c:v>
                </c:pt>
                <c:pt idx="20271">
                  <c:v>27.9045757392214</c:v>
                </c:pt>
                <c:pt idx="20272">
                  <c:v>27.905952315401102</c:v>
                </c:pt>
                <c:pt idx="20273">
                  <c:v>27.907328891580899</c:v>
                </c:pt>
                <c:pt idx="20274">
                  <c:v>27.908705467760601</c:v>
                </c:pt>
                <c:pt idx="20275">
                  <c:v>27.910082043940299</c:v>
                </c:pt>
                <c:pt idx="20276">
                  <c:v>27.911458620120001</c:v>
                </c:pt>
                <c:pt idx="20277">
                  <c:v>27.912835196299799</c:v>
                </c:pt>
                <c:pt idx="20278">
                  <c:v>27.914211772479501</c:v>
                </c:pt>
                <c:pt idx="20279">
                  <c:v>27.915588348659199</c:v>
                </c:pt>
                <c:pt idx="20280">
                  <c:v>27.916964924838901</c:v>
                </c:pt>
                <c:pt idx="20281">
                  <c:v>27.918341501018698</c:v>
                </c:pt>
                <c:pt idx="20282">
                  <c:v>27.9197180771984</c:v>
                </c:pt>
                <c:pt idx="20283">
                  <c:v>27.921094653378098</c:v>
                </c:pt>
                <c:pt idx="20284">
                  <c:v>27.9224712295579</c:v>
                </c:pt>
                <c:pt idx="20285">
                  <c:v>27.923847805737601</c:v>
                </c:pt>
                <c:pt idx="20286">
                  <c:v>27.9252243819173</c:v>
                </c:pt>
                <c:pt idx="20287">
                  <c:v>27.926600958097001</c:v>
                </c:pt>
                <c:pt idx="20288">
                  <c:v>27.927977534276799</c:v>
                </c:pt>
                <c:pt idx="20289">
                  <c:v>27.929354110456501</c:v>
                </c:pt>
                <c:pt idx="20290">
                  <c:v>27.930730686636199</c:v>
                </c:pt>
                <c:pt idx="20291">
                  <c:v>27.932107262815901</c:v>
                </c:pt>
                <c:pt idx="20292">
                  <c:v>27.933483838995699</c:v>
                </c:pt>
                <c:pt idx="20293">
                  <c:v>27.9348604151754</c:v>
                </c:pt>
                <c:pt idx="20294">
                  <c:v>27.936236991355099</c:v>
                </c:pt>
                <c:pt idx="20295">
                  <c:v>27.9376135675348</c:v>
                </c:pt>
                <c:pt idx="20296">
                  <c:v>27.938990143714602</c:v>
                </c:pt>
                <c:pt idx="20297">
                  <c:v>27.9403667198943</c:v>
                </c:pt>
                <c:pt idx="20298">
                  <c:v>27.941743296074002</c:v>
                </c:pt>
                <c:pt idx="20299">
                  <c:v>27.9431198722537</c:v>
                </c:pt>
                <c:pt idx="20300">
                  <c:v>27.944496448433501</c:v>
                </c:pt>
                <c:pt idx="20301">
                  <c:v>27.945873024613199</c:v>
                </c:pt>
                <c:pt idx="20302">
                  <c:v>27.947249600792901</c:v>
                </c:pt>
                <c:pt idx="20303">
                  <c:v>27.948626176972599</c:v>
                </c:pt>
                <c:pt idx="20304">
                  <c:v>27.9500027531524</c:v>
                </c:pt>
                <c:pt idx="20305">
                  <c:v>27.951379329332099</c:v>
                </c:pt>
                <c:pt idx="20306">
                  <c:v>27.9527559055118</c:v>
                </c:pt>
                <c:pt idx="20307">
                  <c:v>27.954132481691499</c:v>
                </c:pt>
                <c:pt idx="20308">
                  <c:v>27.9555090578713</c:v>
                </c:pt>
                <c:pt idx="20309">
                  <c:v>27.956885634051002</c:v>
                </c:pt>
                <c:pt idx="20310">
                  <c:v>27.9582622102307</c:v>
                </c:pt>
                <c:pt idx="20311">
                  <c:v>27.959638786410402</c:v>
                </c:pt>
                <c:pt idx="20312">
                  <c:v>27.961015362590199</c:v>
                </c:pt>
                <c:pt idx="20313">
                  <c:v>27.962391938769901</c:v>
                </c:pt>
                <c:pt idx="20314">
                  <c:v>27.963768514949599</c:v>
                </c:pt>
                <c:pt idx="20315">
                  <c:v>27.965145091129401</c:v>
                </c:pt>
                <c:pt idx="20316">
                  <c:v>27.966521667309099</c:v>
                </c:pt>
                <c:pt idx="20317">
                  <c:v>27.967898243488801</c:v>
                </c:pt>
                <c:pt idx="20318">
                  <c:v>27.969274819668499</c:v>
                </c:pt>
                <c:pt idx="20319">
                  <c:v>27.9706513958483</c:v>
                </c:pt>
                <c:pt idx="20320">
                  <c:v>27.972027972027998</c:v>
                </c:pt>
                <c:pt idx="20321">
                  <c:v>27.9734045482077</c:v>
                </c:pt>
                <c:pt idx="20322">
                  <c:v>27.974781124387398</c:v>
                </c:pt>
                <c:pt idx="20323">
                  <c:v>27.9761577005672</c:v>
                </c:pt>
                <c:pt idx="20324">
                  <c:v>27.977534276746901</c:v>
                </c:pt>
                <c:pt idx="20325">
                  <c:v>27.9789108529266</c:v>
                </c:pt>
                <c:pt idx="20326">
                  <c:v>27.980287429106301</c:v>
                </c:pt>
                <c:pt idx="20327">
                  <c:v>27.981664005286099</c:v>
                </c:pt>
                <c:pt idx="20328">
                  <c:v>27.983040581465801</c:v>
                </c:pt>
                <c:pt idx="20329">
                  <c:v>27.984417157645499</c:v>
                </c:pt>
                <c:pt idx="20330">
                  <c:v>27.985793733825201</c:v>
                </c:pt>
                <c:pt idx="20331">
                  <c:v>27.987170310004998</c:v>
                </c:pt>
                <c:pt idx="20332">
                  <c:v>27.9885468861847</c:v>
                </c:pt>
                <c:pt idx="20333">
                  <c:v>27.989923462364398</c:v>
                </c:pt>
                <c:pt idx="20334">
                  <c:v>27.9913000385441</c:v>
                </c:pt>
                <c:pt idx="20335">
                  <c:v>27.992676614723901</c:v>
                </c:pt>
                <c:pt idx="20336">
                  <c:v>27.9940531909036</c:v>
                </c:pt>
                <c:pt idx="20337">
                  <c:v>27.995429767083301</c:v>
                </c:pt>
                <c:pt idx="20338">
                  <c:v>27.996806343263</c:v>
                </c:pt>
                <c:pt idx="20339">
                  <c:v>27.998182919442801</c:v>
                </c:pt>
                <c:pt idx="20340">
                  <c:v>27.999559495622499</c:v>
                </c:pt>
                <c:pt idx="20341">
                  <c:v>28.000936071802201</c:v>
                </c:pt>
                <c:pt idx="20342">
                  <c:v>28.002312647981899</c:v>
                </c:pt>
                <c:pt idx="20343">
                  <c:v>28.0036892241617</c:v>
                </c:pt>
                <c:pt idx="20344">
                  <c:v>28.005065800341399</c:v>
                </c:pt>
                <c:pt idx="20345">
                  <c:v>28.0064423765211</c:v>
                </c:pt>
                <c:pt idx="20346">
                  <c:v>28.007818952700902</c:v>
                </c:pt>
                <c:pt idx="20347">
                  <c:v>28.0091955288806</c:v>
                </c:pt>
                <c:pt idx="20348">
                  <c:v>28.010572105060302</c:v>
                </c:pt>
                <c:pt idx="20349">
                  <c:v>28.01194868124</c:v>
                </c:pt>
                <c:pt idx="20350">
                  <c:v>28.013325257419801</c:v>
                </c:pt>
                <c:pt idx="20351">
                  <c:v>28.014701833599499</c:v>
                </c:pt>
                <c:pt idx="20352">
                  <c:v>28.016078409779201</c:v>
                </c:pt>
                <c:pt idx="20353">
                  <c:v>28.017454985958899</c:v>
                </c:pt>
                <c:pt idx="20354">
                  <c:v>28.018831562138701</c:v>
                </c:pt>
                <c:pt idx="20355">
                  <c:v>28.020208138318399</c:v>
                </c:pt>
                <c:pt idx="20356">
                  <c:v>28.021584714498101</c:v>
                </c:pt>
                <c:pt idx="20357">
                  <c:v>28.022961290677799</c:v>
                </c:pt>
                <c:pt idx="20358">
                  <c:v>28.0243378668576</c:v>
                </c:pt>
                <c:pt idx="20359">
                  <c:v>28.025714443037302</c:v>
                </c:pt>
                <c:pt idx="20360">
                  <c:v>28.027091019217</c:v>
                </c:pt>
                <c:pt idx="20361">
                  <c:v>28.028467595396702</c:v>
                </c:pt>
                <c:pt idx="20362">
                  <c:v>28.029844171576499</c:v>
                </c:pt>
                <c:pt idx="20363">
                  <c:v>28.031220747756201</c:v>
                </c:pt>
                <c:pt idx="20364">
                  <c:v>28.032597323935899</c:v>
                </c:pt>
                <c:pt idx="20365">
                  <c:v>28.033973900115601</c:v>
                </c:pt>
                <c:pt idx="20366">
                  <c:v>28.035350476295399</c:v>
                </c:pt>
                <c:pt idx="20367">
                  <c:v>28.036727052475101</c:v>
                </c:pt>
                <c:pt idx="20368">
                  <c:v>28.038103628654799</c:v>
                </c:pt>
                <c:pt idx="20369">
                  <c:v>28.039480204834501</c:v>
                </c:pt>
                <c:pt idx="20370">
                  <c:v>28.040856781014298</c:v>
                </c:pt>
                <c:pt idx="20371">
                  <c:v>28.042233357194</c:v>
                </c:pt>
                <c:pt idx="20372">
                  <c:v>28.043609933373698</c:v>
                </c:pt>
                <c:pt idx="20373">
                  <c:v>28.0449865095534</c:v>
                </c:pt>
                <c:pt idx="20374">
                  <c:v>28.046363085733201</c:v>
                </c:pt>
                <c:pt idx="20375">
                  <c:v>28.0477396619129</c:v>
                </c:pt>
                <c:pt idx="20376">
                  <c:v>28.049116238092601</c:v>
                </c:pt>
                <c:pt idx="20377">
                  <c:v>28.050492814272399</c:v>
                </c:pt>
                <c:pt idx="20378">
                  <c:v>28.051869390452101</c:v>
                </c:pt>
                <c:pt idx="20379">
                  <c:v>28.053245966631799</c:v>
                </c:pt>
                <c:pt idx="20380">
                  <c:v>28.054622542811501</c:v>
                </c:pt>
                <c:pt idx="20381">
                  <c:v>28.055999118991299</c:v>
                </c:pt>
                <c:pt idx="20382">
                  <c:v>28.057375695171</c:v>
                </c:pt>
                <c:pt idx="20383">
                  <c:v>28.058752271350698</c:v>
                </c:pt>
                <c:pt idx="20384">
                  <c:v>28.0601288475304</c:v>
                </c:pt>
                <c:pt idx="20385">
                  <c:v>28.061505423710202</c:v>
                </c:pt>
                <c:pt idx="20386">
                  <c:v>28.0628819998899</c:v>
                </c:pt>
                <c:pt idx="20387">
                  <c:v>28.064258576069602</c:v>
                </c:pt>
                <c:pt idx="20388">
                  <c:v>28.0656351522493</c:v>
                </c:pt>
                <c:pt idx="20389">
                  <c:v>28.067011728429101</c:v>
                </c:pt>
                <c:pt idx="20390">
                  <c:v>28.068388304608799</c:v>
                </c:pt>
                <c:pt idx="20391">
                  <c:v>28.069764880788501</c:v>
                </c:pt>
                <c:pt idx="20392">
                  <c:v>28.071141456968199</c:v>
                </c:pt>
                <c:pt idx="20393">
                  <c:v>28.072518033148</c:v>
                </c:pt>
                <c:pt idx="20394">
                  <c:v>28.073894609327699</c:v>
                </c:pt>
                <c:pt idx="20395">
                  <c:v>28.0752711855074</c:v>
                </c:pt>
                <c:pt idx="20396">
                  <c:v>28.076647761687099</c:v>
                </c:pt>
                <c:pt idx="20397">
                  <c:v>28.0780243378669</c:v>
                </c:pt>
                <c:pt idx="20398">
                  <c:v>28.079400914046602</c:v>
                </c:pt>
                <c:pt idx="20399">
                  <c:v>28.0807774902263</c:v>
                </c:pt>
                <c:pt idx="20400">
                  <c:v>28.082154066406002</c:v>
                </c:pt>
                <c:pt idx="20401">
                  <c:v>28.083530642585799</c:v>
                </c:pt>
                <c:pt idx="20402">
                  <c:v>28.084907218765501</c:v>
                </c:pt>
                <c:pt idx="20403">
                  <c:v>28.086283794945199</c:v>
                </c:pt>
                <c:pt idx="20404">
                  <c:v>28.087660371124901</c:v>
                </c:pt>
                <c:pt idx="20405">
                  <c:v>28.089036947304699</c:v>
                </c:pt>
                <c:pt idx="20406">
                  <c:v>28.090413523484401</c:v>
                </c:pt>
                <c:pt idx="20407">
                  <c:v>28.091790099664099</c:v>
                </c:pt>
                <c:pt idx="20408">
                  <c:v>28.093166675843801</c:v>
                </c:pt>
                <c:pt idx="20409">
                  <c:v>28.094543252023598</c:v>
                </c:pt>
                <c:pt idx="20410">
                  <c:v>28.0959198282033</c:v>
                </c:pt>
                <c:pt idx="20411">
                  <c:v>28.097296404382998</c:v>
                </c:pt>
                <c:pt idx="20412">
                  <c:v>28.098672980562799</c:v>
                </c:pt>
                <c:pt idx="20413">
                  <c:v>28.100049556742501</c:v>
                </c:pt>
                <c:pt idx="20414">
                  <c:v>28.101426132922199</c:v>
                </c:pt>
                <c:pt idx="20415">
                  <c:v>28.102802709101901</c:v>
                </c:pt>
                <c:pt idx="20416">
                  <c:v>28.104179285281699</c:v>
                </c:pt>
                <c:pt idx="20417">
                  <c:v>28.105555861461401</c:v>
                </c:pt>
                <c:pt idx="20418">
                  <c:v>28.106932437641099</c:v>
                </c:pt>
                <c:pt idx="20419">
                  <c:v>28.108309013820801</c:v>
                </c:pt>
                <c:pt idx="20420">
                  <c:v>28.109685590000598</c:v>
                </c:pt>
                <c:pt idx="20421">
                  <c:v>28.1110621661803</c:v>
                </c:pt>
                <c:pt idx="20422">
                  <c:v>28.112438742359998</c:v>
                </c:pt>
                <c:pt idx="20423">
                  <c:v>28.1138153185397</c:v>
                </c:pt>
                <c:pt idx="20424">
                  <c:v>28.115191894719501</c:v>
                </c:pt>
                <c:pt idx="20425">
                  <c:v>28.1165684708992</c:v>
                </c:pt>
                <c:pt idx="20426">
                  <c:v>28.117945047078901</c:v>
                </c:pt>
                <c:pt idx="20427">
                  <c:v>28.1193216232586</c:v>
                </c:pt>
                <c:pt idx="20428">
                  <c:v>28.120698199438401</c:v>
                </c:pt>
                <c:pt idx="20429">
                  <c:v>28.122074775618099</c:v>
                </c:pt>
                <c:pt idx="20430">
                  <c:v>28.123451351797801</c:v>
                </c:pt>
                <c:pt idx="20431">
                  <c:v>28.124827927977499</c:v>
                </c:pt>
                <c:pt idx="20432">
                  <c:v>28.1262045041573</c:v>
                </c:pt>
                <c:pt idx="20433">
                  <c:v>28.127581080336999</c:v>
                </c:pt>
                <c:pt idx="20434">
                  <c:v>28.1289576565167</c:v>
                </c:pt>
                <c:pt idx="20435">
                  <c:v>28.130334232696399</c:v>
                </c:pt>
                <c:pt idx="20436">
                  <c:v>28.1317108088762</c:v>
                </c:pt>
                <c:pt idx="20437">
                  <c:v>28.133087385055902</c:v>
                </c:pt>
                <c:pt idx="20438">
                  <c:v>28.1344639612356</c:v>
                </c:pt>
                <c:pt idx="20439">
                  <c:v>28.135840537415302</c:v>
                </c:pt>
                <c:pt idx="20440">
                  <c:v>28.137217113595099</c:v>
                </c:pt>
                <c:pt idx="20441">
                  <c:v>28.138593689774801</c:v>
                </c:pt>
                <c:pt idx="20442">
                  <c:v>28.139970265954499</c:v>
                </c:pt>
                <c:pt idx="20443">
                  <c:v>28.1413468421343</c:v>
                </c:pt>
                <c:pt idx="20444">
                  <c:v>28.142723418313999</c:v>
                </c:pt>
                <c:pt idx="20445">
                  <c:v>28.1440999944937</c:v>
                </c:pt>
                <c:pt idx="20446">
                  <c:v>28.145476570673399</c:v>
                </c:pt>
                <c:pt idx="20447">
                  <c:v>28.1468531468532</c:v>
                </c:pt>
                <c:pt idx="20448">
                  <c:v>28.148229723032902</c:v>
                </c:pt>
                <c:pt idx="20449">
                  <c:v>28.1496062992126</c:v>
                </c:pt>
                <c:pt idx="20450">
                  <c:v>28.150982875392302</c:v>
                </c:pt>
                <c:pt idx="20451">
                  <c:v>28.152359451572099</c:v>
                </c:pt>
                <c:pt idx="20452">
                  <c:v>28.153736027751801</c:v>
                </c:pt>
                <c:pt idx="20453">
                  <c:v>28.155112603931499</c:v>
                </c:pt>
                <c:pt idx="20454">
                  <c:v>28.156489180111201</c:v>
                </c:pt>
                <c:pt idx="20455">
                  <c:v>28.157865756290999</c:v>
                </c:pt>
                <c:pt idx="20456">
                  <c:v>28.159242332470701</c:v>
                </c:pt>
                <c:pt idx="20457">
                  <c:v>28.160618908650399</c:v>
                </c:pt>
                <c:pt idx="20458">
                  <c:v>28.161995484830101</c:v>
                </c:pt>
                <c:pt idx="20459">
                  <c:v>28.163372061009898</c:v>
                </c:pt>
                <c:pt idx="20460">
                  <c:v>28.1647486371896</c:v>
                </c:pt>
                <c:pt idx="20461">
                  <c:v>28.166125213369298</c:v>
                </c:pt>
                <c:pt idx="20462">
                  <c:v>28.167501789549</c:v>
                </c:pt>
                <c:pt idx="20463">
                  <c:v>28.168878365728801</c:v>
                </c:pt>
                <c:pt idx="20464">
                  <c:v>28.1702549419085</c:v>
                </c:pt>
                <c:pt idx="20465">
                  <c:v>28.171631518088201</c:v>
                </c:pt>
                <c:pt idx="20466">
                  <c:v>28.1730080942679</c:v>
                </c:pt>
                <c:pt idx="20467">
                  <c:v>28.174384670447701</c:v>
                </c:pt>
                <c:pt idx="20468">
                  <c:v>28.175761246627399</c:v>
                </c:pt>
                <c:pt idx="20469">
                  <c:v>28.177137822807101</c:v>
                </c:pt>
                <c:pt idx="20470">
                  <c:v>28.178514398986799</c:v>
                </c:pt>
                <c:pt idx="20471">
                  <c:v>28.1798909751666</c:v>
                </c:pt>
                <c:pt idx="20472">
                  <c:v>28.181267551346298</c:v>
                </c:pt>
                <c:pt idx="20473">
                  <c:v>28.182644127526</c:v>
                </c:pt>
                <c:pt idx="20474">
                  <c:v>28.184020703705698</c:v>
                </c:pt>
                <c:pt idx="20475">
                  <c:v>28.1853972798855</c:v>
                </c:pt>
                <c:pt idx="20476">
                  <c:v>28.186773856065201</c:v>
                </c:pt>
                <c:pt idx="20477">
                  <c:v>28.1881504322449</c:v>
                </c:pt>
                <c:pt idx="20478">
                  <c:v>28.189527008424701</c:v>
                </c:pt>
                <c:pt idx="20479">
                  <c:v>28.190903584604399</c:v>
                </c:pt>
                <c:pt idx="20480">
                  <c:v>28.192280160784101</c:v>
                </c:pt>
                <c:pt idx="20481">
                  <c:v>28.193656736963799</c:v>
                </c:pt>
                <c:pt idx="20482">
                  <c:v>28.1950333131436</c:v>
                </c:pt>
                <c:pt idx="20483">
                  <c:v>28.196409889323299</c:v>
                </c:pt>
                <c:pt idx="20484">
                  <c:v>28.197786465503</c:v>
                </c:pt>
                <c:pt idx="20485">
                  <c:v>28.199163041682699</c:v>
                </c:pt>
                <c:pt idx="20486">
                  <c:v>28.2005396178625</c:v>
                </c:pt>
                <c:pt idx="20487">
                  <c:v>28.201916194042202</c:v>
                </c:pt>
                <c:pt idx="20488">
                  <c:v>28.2032927702219</c:v>
                </c:pt>
                <c:pt idx="20489">
                  <c:v>28.204669346401602</c:v>
                </c:pt>
                <c:pt idx="20490">
                  <c:v>28.206045922581399</c:v>
                </c:pt>
                <c:pt idx="20491">
                  <c:v>28.207422498761101</c:v>
                </c:pt>
                <c:pt idx="20492">
                  <c:v>28.208799074940799</c:v>
                </c:pt>
                <c:pt idx="20493">
                  <c:v>28.210175651120501</c:v>
                </c:pt>
                <c:pt idx="20494">
                  <c:v>28.211552227300299</c:v>
                </c:pt>
                <c:pt idx="20495">
                  <c:v>28.212928803480001</c:v>
                </c:pt>
                <c:pt idx="20496">
                  <c:v>28.214305379659699</c:v>
                </c:pt>
                <c:pt idx="20497">
                  <c:v>28.215681955839401</c:v>
                </c:pt>
                <c:pt idx="20498">
                  <c:v>28.217058532019198</c:v>
                </c:pt>
                <c:pt idx="20499">
                  <c:v>28.2184351081989</c:v>
                </c:pt>
                <c:pt idx="20500">
                  <c:v>28.219811684378602</c:v>
                </c:pt>
                <c:pt idx="20501">
                  <c:v>28.2211882605583</c:v>
                </c:pt>
                <c:pt idx="20502">
                  <c:v>28.222564836738101</c:v>
                </c:pt>
                <c:pt idx="20503">
                  <c:v>28.223941412917799</c:v>
                </c:pt>
                <c:pt idx="20504">
                  <c:v>28.225317989097501</c:v>
                </c:pt>
                <c:pt idx="20505">
                  <c:v>28.226694565277199</c:v>
                </c:pt>
                <c:pt idx="20506">
                  <c:v>28.228071141457001</c:v>
                </c:pt>
                <c:pt idx="20507">
                  <c:v>28.229447717636699</c:v>
                </c:pt>
                <c:pt idx="20508">
                  <c:v>28.230824293816401</c:v>
                </c:pt>
                <c:pt idx="20509">
                  <c:v>28.232200869996198</c:v>
                </c:pt>
                <c:pt idx="20510">
                  <c:v>28.2335774461759</c:v>
                </c:pt>
                <c:pt idx="20511">
                  <c:v>28.234954022355598</c:v>
                </c:pt>
                <c:pt idx="20512">
                  <c:v>28.2363305985353</c:v>
                </c:pt>
                <c:pt idx="20513">
                  <c:v>28.237707174715101</c:v>
                </c:pt>
                <c:pt idx="20514">
                  <c:v>28.2390837508948</c:v>
                </c:pt>
                <c:pt idx="20515">
                  <c:v>28.240460327074501</c:v>
                </c:pt>
                <c:pt idx="20516">
                  <c:v>28.2418369032542</c:v>
                </c:pt>
                <c:pt idx="20517">
                  <c:v>28.243213479434001</c:v>
                </c:pt>
                <c:pt idx="20518">
                  <c:v>28.244590055613699</c:v>
                </c:pt>
                <c:pt idx="20519">
                  <c:v>28.245966631793401</c:v>
                </c:pt>
                <c:pt idx="20520">
                  <c:v>28.247343207973099</c:v>
                </c:pt>
                <c:pt idx="20521">
                  <c:v>28.2487197841529</c:v>
                </c:pt>
                <c:pt idx="20522">
                  <c:v>28.250096360332599</c:v>
                </c:pt>
                <c:pt idx="20523">
                  <c:v>28.2514729365123</c:v>
                </c:pt>
                <c:pt idx="20524">
                  <c:v>28.252849512691999</c:v>
                </c:pt>
                <c:pt idx="20525">
                  <c:v>28.2542260888718</c:v>
                </c:pt>
                <c:pt idx="20526">
                  <c:v>28.255602665051502</c:v>
                </c:pt>
                <c:pt idx="20527">
                  <c:v>28.2569792412312</c:v>
                </c:pt>
                <c:pt idx="20528">
                  <c:v>28.258355817410902</c:v>
                </c:pt>
                <c:pt idx="20529">
                  <c:v>28.259732393590699</c:v>
                </c:pt>
                <c:pt idx="20530">
                  <c:v>28.261108969770401</c:v>
                </c:pt>
                <c:pt idx="20531">
                  <c:v>28.262485545950099</c:v>
                </c:pt>
                <c:pt idx="20532">
                  <c:v>28.263862122129801</c:v>
                </c:pt>
                <c:pt idx="20533">
                  <c:v>28.265238698309599</c:v>
                </c:pt>
                <c:pt idx="20534">
                  <c:v>28.2666152744893</c:v>
                </c:pt>
                <c:pt idx="20535">
                  <c:v>28.267991850668999</c:v>
                </c:pt>
                <c:pt idx="20536">
                  <c:v>28.2693684268488</c:v>
                </c:pt>
                <c:pt idx="20537">
                  <c:v>28.270745003028502</c:v>
                </c:pt>
                <c:pt idx="20538">
                  <c:v>28.2721215792082</c:v>
                </c:pt>
                <c:pt idx="20539">
                  <c:v>28.273498155387902</c:v>
                </c:pt>
                <c:pt idx="20540">
                  <c:v>28.274874731567699</c:v>
                </c:pt>
                <c:pt idx="20541">
                  <c:v>28.276251307747401</c:v>
                </c:pt>
                <c:pt idx="20542">
                  <c:v>28.277627883927099</c:v>
                </c:pt>
                <c:pt idx="20543">
                  <c:v>28.279004460106801</c:v>
                </c:pt>
                <c:pt idx="20544">
                  <c:v>28.280381036286599</c:v>
                </c:pt>
                <c:pt idx="20545">
                  <c:v>28.281757612466301</c:v>
                </c:pt>
                <c:pt idx="20546">
                  <c:v>28.283134188645999</c:v>
                </c:pt>
                <c:pt idx="20547">
                  <c:v>28.284510764825701</c:v>
                </c:pt>
                <c:pt idx="20548">
                  <c:v>28.285887341005498</c:v>
                </c:pt>
                <c:pt idx="20549">
                  <c:v>28.2872639171852</c:v>
                </c:pt>
                <c:pt idx="20550">
                  <c:v>28.288640493364898</c:v>
                </c:pt>
                <c:pt idx="20551">
                  <c:v>28.2900170695446</c:v>
                </c:pt>
                <c:pt idx="20552">
                  <c:v>28.291393645724401</c:v>
                </c:pt>
                <c:pt idx="20553">
                  <c:v>28.2927702219041</c:v>
                </c:pt>
                <c:pt idx="20554">
                  <c:v>28.294146798083801</c:v>
                </c:pt>
                <c:pt idx="20555">
                  <c:v>28.2955233742635</c:v>
                </c:pt>
                <c:pt idx="20556">
                  <c:v>28.296899950443301</c:v>
                </c:pt>
                <c:pt idx="20557">
                  <c:v>28.298276526622999</c:v>
                </c:pt>
                <c:pt idx="20558">
                  <c:v>28.299653102802701</c:v>
                </c:pt>
                <c:pt idx="20559">
                  <c:v>28.301029678982399</c:v>
                </c:pt>
                <c:pt idx="20560">
                  <c:v>28.3024062551622</c:v>
                </c:pt>
                <c:pt idx="20561">
                  <c:v>28.303782831341898</c:v>
                </c:pt>
                <c:pt idx="20562">
                  <c:v>28.3051594075216</c:v>
                </c:pt>
                <c:pt idx="20563">
                  <c:v>28.306535983701298</c:v>
                </c:pt>
                <c:pt idx="20564">
                  <c:v>28.3079125598811</c:v>
                </c:pt>
                <c:pt idx="20565">
                  <c:v>28.309289136060801</c:v>
                </c:pt>
                <c:pt idx="20566">
                  <c:v>28.3106657122405</c:v>
                </c:pt>
                <c:pt idx="20567">
                  <c:v>28.312042288420201</c:v>
                </c:pt>
                <c:pt idx="20568">
                  <c:v>28.313418864599999</c:v>
                </c:pt>
                <c:pt idx="20569">
                  <c:v>28.314795440779701</c:v>
                </c:pt>
                <c:pt idx="20570">
                  <c:v>28.316172016959399</c:v>
                </c:pt>
                <c:pt idx="20571">
                  <c:v>28.3175485931392</c:v>
                </c:pt>
                <c:pt idx="20572">
                  <c:v>28.318925169318899</c:v>
                </c:pt>
                <c:pt idx="20573">
                  <c:v>28.3203017454986</c:v>
                </c:pt>
                <c:pt idx="20574">
                  <c:v>28.321678321678299</c:v>
                </c:pt>
                <c:pt idx="20575">
                  <c:v>28.3230548978581</c:v>
                </c:pt>
                <c:pt idx="20576">
                  <c:v>28.324431474037802</c:v>
                </c:pt>
                <c:pt idx="20577">
                  <c:v>28.3258080502175</c:v>
                </c:pt>
                <c:pt idx="20578">
                  <c:v>28.327184626397202</c:v>
                </c:pt>
                <c:pt idx="20579">
                  <c:v>28.328561202576999</c:v>
                </c:pt>
                <c:pt idx="20580">
                  <c:v>28.329937778756701</c:v>
                </c:pt>
                <c:pt idx="20581">
                  <c:v>28.331314354936399</c:v>
                </c:pt>
                <c:pt idx="20582">
                  <c:v>28.332690931116101</c:v>
                </c:pt>
                <c:pt idx="20583">
                  <c:v>28.334067507295899</c:v>
                </c:pt>
                <c:pt idx="20584">
                  <c:v>28.335444083475601</c:v>
                </c:pt>
                <c:pt idx="20585">
                  <c:v>28.336820659655299</c:v>
                </c:pt>
                <c:pt idx="20586">
                  <c:v>28.338197235835</c:v>
                </c:pt>
                <c:pt idx="20587">
                  <c:v>28.339573812014802</c:v>
                </c:pt>
                <c:pt idx="20588">
                  <c:v>28.3409503881945</c:v>
                </c:pt>
                <c:pt idx="20589">
                  <c:v>28.342326964374202</c:v>
                </c:pt>
                <c:pt idx="20590">
                  <c:v>28.3437035405539</c:v>
                </c:pt>
                <c:pt idx="20591">
                  <c:v>28.345080116733701</c:v>
                </c:pt>
                <c:pt idx="20592">
                  <c:v>28.346456692913399</c:v>
                </c:pt>
                <c:pt idx="20593">
                  <c:v>28.347833269093101</c:v>
                </c:pt>
                <c:pt idx="20594">
                  <c:v>28.349209845272799</c:v>
                </c:pt>
                <c:pt idx="20595">
                  <c:v>28.350586421452601</c:v>
                </c:pt>
                <c:pt idx="20596">
                  <c:v>28.351962997632299</c:v>
                </c:pt>
                <c:pt idx="20597">
                  <c:v>28.353339573812001</c:v>
                </c:pt>
                <c:pt idx="20598">
                  <c:v>28.354716149991699</c:v>
                </c:pt>
                <c:pt idx="20599">
                  <c:v>28.3560927261715</c:v>
                </c:pt>
                <c:pt idx="20600">
                  <c:v>28.357469302351198</c:v>
                </c:pt>
                <c:pt idx="20601">
                  <c:v>28.3588458785309</c:v>
                </c:pt>
                <c:pt idx="20602">
                  <c:v>28.360222454710701</c:v>
                </c:pt>
                <c:pt idx="20603">
                  <c:v>28.3615990308904</c:v>
                </c:pt>
                <c:pt idx="20604">
                  <c:v>28.362975607070101</c:v>
                </c:pt>
                <c:pt idx="20605">
                  <c:v>28.3643521832498</c:v>
                </c:pt>
                <c:pt idx="20606">
                  <c:v>28.365728759429601</c:v>
                </c:pt>
                <c:pt idx="20607">
                  <c:v>28.367105335609299</c:v>
                </c:pt>
                <c:pt idx="20608">
                  <c:v>28.368481911789001</c:v>
                </c:pt>
                <c:pt idx="20609">
                  <c:v>28.369858487968699</c:v>
                </c:pt>
                <c:pt idx="20610">
                  <c:v>28.3712350641485</c:v>
                </c:pt>
                <c:pt idx="20611">
                  <c:v>28.372611640328198</c:v>
                </c:pt>
                <c:pt idx="20612">
                  <c:v>28.3739882165079</c:v>
                </c:pt>
                <c:pt idx="20613">
                  <c:v>28.375364792687598</c:v>
                </c:pt>
                <c:pt idx="20614">
                  <c:v>28.3767413688674</c:v>
                </c:pt>
                <c:pt idx="20615">
                  <c:v>28.378117945047102</c:v>
                </c:pt>
                <c:pt idx="20616">
                  <c:v>28.3794945212268</c:v>
                </c:pt>
                <c:pt idx="20617">
                  <c:v>28.380871097406501</c:v>
                </c:pt>
                <c:pt idx="20618">
                  <c:v>28.382247673586299</c:v>
                </c:pt>
                <c:pt idx="20619">
                  <c:v>28.383624249766001</c:v>
                </c:pt>
                <c:pt idx="20620">
                  <c:v>28.385000825945699</c:v>
                </c:pt>
                <c:pt idx="20621">
                  <c:v>28.386377402125401</c:v>
                </c:pt>
                <c:pt idx="20622">
                  <c:v>28.387753978305199</c:v>
                </c:pt>
                <c:pt idx="20623">
                  <c:v>28.3891305544849</c:v>
                </c:pt>
                <c:pt idx="20624">
                  <c:v>28.390507130664599</c:v>
                </c:pt>
                <c:pt idx="20625">
                  <c:v>28.3918837068443</c:v>
                </c:pt>
                <c:pt idx="20626">
                  <c:v>28.393260283024102</c:v>
                </c:pt>
                <c:pt idx="20627">
                  <c:v>28.3946368592038</c:v>
                </c:pt>
                <c:pt idx="20628">
                  <c:v>28.396013435383502</c:v>
                </c:pt>
                <c:pt idx="20629">
                  <c:v>28.3973900115632</c:v>
                </c:pt>
                <c:pt idx="20630">
                  <c:v>28.398766587743001</c:v>
                </c:pt>
                <c:pt idx="20631">
                  <c:v>28.400143163922699</c:v>
                </c:pt>
                <c:pt idx="20632">
                  <c:v>28.401519740102401</c:v>
                </c:pt>
                <c:pt idx="20633">
                  <c:v>28.402896316282199</c:v>
                </c:pt>
                <c:pt idx="20634">
                  <c:v>28.404272892461901</c:v>
                </c:pt>
                <c:pt idx="20635">
                  <c:v>28.405649468641599</c:v>
                </c:pt>
                <c:pt idx="20636">
                  <c:v>28.407026044821301</c:v>
                </c:pt>
                <c:pt idx="20637">
                  <c:v>28.408402621001098</c:v>
                </c:pt>
                <c:pt idx="20638">
                  <c:v>28.4097791971808</c:v>
                </c:pt>
                <c:pt idx="20639">
                  <c:v>28.411155773360498</c:v>
                </c:pt>
                <c:pt idx="20640">
                  <c:v>28.4125323495402</c:v>
                </c:pt>
                <c:pt idx="20641">
                  <c:v>28.413908925720001</c:v>
                </c:pt>
                <c:pt idx="20642">
                  <c:v>28.415285501899699</c:v>
                </c:pt>
                <c:pt idx="20643">
                  <c:v>28.416662078079401</c:v>
                </c:pt>
                <c:pt idx="20644">
                  <c:v>28.418038654259099</c:v>
                </c:pt>
                <c:pt idx="20645">
                  <c:v>28.419415230438901</c:v>
                </c:pt>
                <c:pt idx="20646">
                  <c:v>28.420791806618599</c:v>
                </c:pt>
                <c:pt idx="20647">
                  <c:v>28.422168382798301</c:v>
                </c:pt>
                <c:pt idx="20648">
                  <c:v>28.423544958977999</c:v>
                </c:pt>
                <c:pt idx="20649">
                  <c:v>28.4249215351578</c:v>
                </c:pt>
                <c:pt idx="20650">
                  <c:v>28.426298111337498</c:v>
                </c:pt>
                <c:pt idx="20651">
                  <c:v>28.4276746875172</c:v>
                </c:pt>
                <c:pt idx="20652">
                  <c:v>28.429051263696898</c:v>
                </c:pt>
                <c:pt idx="20653">
                  <c:v>28.4304278398767</c:v>
                </c:pt>
                <c:pt idx="20654">
                  <c:v>28.431804416056401</c:v>
                </c:pt>
                <c:pt idx="20655">
                  <c:v>28.4331809922361</c:v>
                </c:pt>
                <c:pt idx="20656">
                  <c:v>28.434557568415801</c:v>
                </c:pt>
                <c:pt idx="20657">
                  <c:v>28.435934144595599</c:v>
                </c:pt>
                <c:pt idx="20658">
                  <c:v>28.437310720775301</c:v>
                </c:pt>
                <c:pt idx="20659">
                  <c:v>28.438687296954999</c:v>
                </c:pt>
                <c:pt idx="20660">
                  <c:v>28.440063873134701</c:v>
                </c:pt>
                <c:pt idx="20661">
                  <c:v>28.441440449314499</c:v>
                </c:pt>
                <c:pt idx="20662">
                  <c:v>28.4428170254942</c:v>
                </c:pt>
                <c:pt idx="20663">
                  <c:v>28.444193601673899</c:v>
                </c:pt>
                <c:pt idx="20664">
                  <c:v>28.4455701778536</c:v>
                </c:pt>
                <c:pt idx="20665">
                  <c:v>28.446946754033402</c:v>
                </c:pt>
                <c:pt idx="20666">
                  <c:v>28.4483233302131</c:v>
                </c:pt>
                <c:pt idx="20667">
                  <c:v>28.449699906392802</c:v>
                </c:pt>
                <c:pt idx="20668">
                  <c:v>28.451076482572599</c:v>
                </c:pt>
                <c:pt idx="20669">
                  <c:v>28.452453058752301</c:v>
                </c:pt>
                <c:pt idx="20670">
                  <c:v>28.453829634931999</c:v>
                </c:pt>
                <c:pt idx="20671">
                  <c:v>28.455206211111701</c:v>
                </c:pt>
                <c:pt idx="20672">
                  <c:v>28.456582787291499</c:v>
                </c:pt>
                <c:pt idx="20673">
                  <c:v>28.4579593634712</c:v>
                </c:pt>
                <c:pt idx="20674">
                  <c:v>28.459335939650899</c:v>
                </c:pt>
                <c:pt idx="20675">
                  <c:v>28.4607125158306</c:v>
                </c:pt>
                <c:pt idx="20676">
                  <c:v>28.462089092010402</c:v>
                </c:pt>
                <c:pt idx="20677">
                  <c:v>28.4634656681901</c:v>
                </c:pt>
                <c:pt idx="20678">
                  <c:v>28.464842244369802</c:v>
                </c:pt>
                <c:pt idx="20679">
                  <c:v>28.4662188205495</c:v>
                </c:pt>
                <c:pt idx="20680">
                  <c:v>28.467595396729301</c:v>
                </c:pt>
                <c:pt idx="20681">
                  <c:v>28.468971972908999</c:v>
                </c:pt>
                <c:pt idx="20682">
                  <c:v>28.470348549088701</c:v>
                </c:pt>
                <c:pt idx="20683">
                  <c:v>28.471725125268399</c:v>
                </c:pt>
                <c:pt idx="20684">
                  <c:v>28.473101701448201</c:v>
                </c:pt>
                <c:pt idx="20685">
                  <c:v>28.474478277627899</c:v>
                </c:pt>
                <c:pt idx="20686">
                  <c:v>28.475854853807601</c:v>
                </c:pt>
                <c:pt idx="20687">
                  <c:v>28.477231429987299</c:v>
                </c:pt>
                <c:pt idx="20688">
                  <c:v>28.4786080061671</c:v>
                </c:pt>
                <c:pt idx="20689">
                  <c:v>28.479984582346798</c:v>
                </c:pt>
                <c:pt idx="20690">
                  <c:v>28.4813611585265</c:v>
                </c:pt>
                <c:pt idx="20691">
                  <c:v>28.482737734706198</c:v>
                </c:pt>
                <c:pt idx="20692">
                  <c:v>28.484114310886</c:v>
                </c:pt>
                <c:pt idx="20693">
                  <c:v>28.485490887065701</c:v>
                </c:pt>
                <c:pt idx="20694">
                  <c:v>28.4868674632454</c:v>
                </c:pt>
                <c:pt idx="20695">
                  <c:v>28.488244039425101</c:v>
                </c:pt>
                <c:pt idx="20696">
                  <c:v>28.489620615604899</c:v>
                </c:pt>
                <c:pt idx="20697">
                  <c:v>28.490997191784601</c:v>
                </c:pt>
                <c:pt idx="20698">
                  <c:v>28.492373767964299</c:v>
                </c:pt>
                <c:pt idx="20699">
                  <c:v>28.4937503441441</c:v>
                </c:pt>
                <c:pt idx="20700">
                  <c:v>28.495126920323798</c:v>
                </c:pt>
                <c:pt idx="20701">
                  <c:v>28.4965034965035</c:v>
                </c:pt>
                <c:pt idx="20702">
                  <c:v>28.497880072683198</c:v>
                </c:pt>
                <c:pt idx="20703">
                  <c:v>28.499256648863</c:v>
                </c:pt>
                <c:pt idx="20704">
                  <c:v>28.500633225042701</c:v>
                </c:pt>
                <c:pt idx="20705">
                  <c:v>28.5020098012224</c:v>
                </c:pt>
                <c:pt idx="20706">
                  <c:v>28.503386377402101</c:v>
                </c:pt>
                <c:pt idx="20707">
                  <c:v>28.504762953581899</c:v>
                </c:pt>
                <c:pt idx="20708">
                  <c:v>28.506139529761601</c:v>
                </c:pt>
                <c:pt idx="20709">
                  <c:v>28.507516105941299</c:v>
                </c:pt>
                <c:pt idx="20710">
                  <c:v>28.508892682121001</c:v>
                </c:pt>
                <c:pt idx="20711">
                  <c:v>28.510269258300799</c:v>
                </c:pt>
                <c:pt idx="20712">
                  <c:v>28.5116458344805</c:v>
                </c:pt>
                <c:pt idx="20713">
                  <c:v>28.513022410660199</c:v>
                </c:pt>
                <c:pt idx="20714">
                  <c:v>28.5143989868399</c:v>
                </c:pt>
                <c:pt idx="20715">
                  <c:v>28.515775563019702</c:v>
                </c:pt>
                <c:pt idx="20716">
                  <c:v>28.5171521391994</c:v>
                </c:pt>
                <c:pt idx="20717">
                  <c:v>28.518528715379102</c:v>
                </c:pt>
                <c:pt idx="20718">
                  <c:v>28.5199052915588</c:v>
                </c:pt>
                <c:pt idx="20719">
                  <c:v>28.521281867738601</c:v>
                </c:pt>
                <c:pt idx="20720">
                  <c:v>28.522658443918299</c:v>
                </c:pt>
                <c:pt idx="20721">
                  <c:v>28.524035020098001</c:v>
                </c:pt>
                <c:pt idx="20722">
                  <c:v>28.525411596277699</c:v>
                </c:pt>
                <c:pt idx="20723">
                  <c:v>28.526788172457501</c:v>
                </c:pt>
                <c:pt idx="20724">
                  <c:v>28.528164748637199</c:v>
                </c:pt>
                <c:pt idx="20725">
                  <c:v>28.529541324816901</c:v>
                </c:pt>
                <c:pt idx="20726">
                  <c:v>28.530917900996702</c:v>
                </c:pt>
                <c:pt idx="20727">
                  <c:v>28.5322944771764</c:v>
                </c:pt>
                <c:pt idx="20728">
                  <c:v>28.533671053356102</c:v>
                </c:pt>
                <c:pt idx="20729">
                  <c:v>28.5350476295358</c:v>
                </c:pt>
                <c:pt idx="20730">
                  <c:v>28.536424205715502</c:v>
                </c:pt>
                <c:pt idx="20731">
                  <c:v>28.537800781895299</c:v>
                </c:pt>
                <c:pt idx="20732">
                  <c:v>28.539177358075001</c:v>
                </c:pt>
                <c:pt idx="20733">
                  <c:v>28.540553934254699</c:v>
                </c:pt>
                <c:pt idx="20734">
                  <c:v>28.541930510434501</c:v>
                </c:pt>
                <c:pt idx="20735">
                  <c:v>28.543307086614199</c:v>
                </c:pt>
                <c:pt idx="20736">
                  <c:v>28.544683662793901</c:v>
                </c:pt>
                <c:pt idx="20737">
                  <c:v>28.546060238973599</c:v>
                </c:pt>
                <c:pt idx="20738">
                  <c:v>28.5474368151534</c:v>
                </c:pt>
                <c:pt idx="20739">
                  <c:v>28.548813391333098</c:v>
                </c:pt>
                <c:pt idx="20740">
                  <c:v>28.5501899675128</c:v>
                </c:pt>
                <c:pt idx="20741">
                  <c:v>28.551566543692498</c:v>
                </c:pt>
                <c:pt idx="20742">
                  <c:v>28.5529431198723</c:v>
                </c:pt>
                <c:pt idx="20743">
                  <c:v>28.554319696052001</c:v>
                </c:pt>
                <c:pt idx="20744">
                  <c:v>28.5556962722317</c:v>
                </c:pt>
                <c:pt idx="20745">
                  <c:v>28.557072848411401</c:v>
                </c:pt>
                <c:pt idx="20746">
                  <c:v>28.558449424591199</c:v>
                </c:pt>
                <c:pt idx="20747">
                  <c:v>28.559826000770901</c:v>
                </c:pt>
                <c:pt idx="20748">
                  <c:v>28.561202576950599</c:v>
                </c:pt>
                <c:pt idx="20749">
                  <c:v>28.562579153130301</c:v>
                </c:pt>
                <c:pt idx="20750">
                  <c:v>28.563955729310099</c:v>
                </c:pt>
                <c:pt idx="20751">
                  <c:v>28.5653323054898</c:v>
                </c:pt>
                <c:pt idx="20752">
                  <c:v>28.566708881669499</c:v>
                </c:pt>
                <c:pt idx="20753">
                  <c:v>28.5680854578492</c:v>
                </c:pt>
                <c:pt idx="20754">
                  <c:v>28.569462034029002</c:v>
                </c:pt>
                <c:pt idx="20755">
                  <c:v>28.5708386102087</c:v>
                </c:pt>
                <c:pt idx="20756">
                  <c:v>28.572215186388402</c:v>
                </c:pt>
                <c:pt idx="20757">
                  <c:v>28.573591762568199</c:v>
                </c:pt>
                <c:pt idx="20758">
                  <c:v>28.574968338747901</c:v>
                </c:pt>
                <c:pt idx="20759">
                  <c:v>28.576344914927599</c:v>
                </c:pt>
                <c:pt idx="20760">
                  <c:v>28.577721491107301</c:v>
                </c:pt>
                <c:pt idx="20761">
                  <c:v>28.579098067287099</c:v>
                </c:pt>
                <c:pt idx="20762">
                  <c:v>28.5804746434668</c:v>
                </c:pt>
                <c:pt idx="20763">
                  <c:v>28.581851219646499</c:v>
                </c:pt>
                <c:pt idx="20764">
                  <c:v>28.5832277958262</c:v>
                </c:pt>
                <c:pt idx="20765">
                  <c:v>28.584604372006002</c:v>
                </c:pt>
                <c:pt idx="20766">
                  <c:v>28.5859809481857</c:v>
                </c:pt>
                <c:pt idx="20767">
                  <c:v>28.587357524365402</c:v>
                </c:pt>
                <c:pt idx="20768">
                  <c:v>28.5887341005451</c:v>
                </c:pt>
                <c:pt idx="20769">
                  <c:v>28.590110676724901</c:v>
                </c:pt>
                <c:pt idx="20770">
                  <c:v>28.591487252904599</c:v>
                </c:pt>
                <c:pt idx="20771">
                  <c:v>28.592863829084301</c:v>
                </c:pt>
                <c:pt idx="20772">
                  <c:v>28.594240405263999</c:v>
                </c:pt>
                <c:pt idx="20773">
                  <c:v>28.595616981443801</c:v>
                </c:pt>
                <c:pt idx="20774">
                  <c:v>28.596993557623499</c:v>
                </c:pt>
                <c:pt idx="20775">
                  <c:v>28.598370133803201</c:v>
                </c:pt>
                <c:pt idx="20776">
                  <c:v>28.599746709982899</c:v>
                </c:pt>
                <c:pt idx="20777">
                  <c:v>28.6011232861627</c:v>
                </c:pt>
                <c:pt idx="20778">
                  <c:v>28.602499862342398</c:v>
                </c:pt>
                <c:pt idx="20779">
                  <c:v>28.6038764385221</c:v>
                </c:pt>
                <c:pt idx="20780">
                  <c:v>28.605253014701798</c:v>
                </c:pt>
                <c:pt idx="20781">
                  <c:v>28.6066295908816</c:v>
                </c:pt>
                <c:pt idx="20782">
                  <c:v>28.608006167061301</c:v>
                </c:pt>
                <c:pt idx="20783">
                  <c:v>28.609382743241</c:v>
                </c:pt>
                <c:pt idx="20784">
                  <c:v>28.610759319420701</c:v>
                </c:pt>
                <c:pt idx="20785">
                  <c:v>28.612135895600499</c:v>
                </c:pt>
                <c:pt idx="20786">
                  <c:v>28.613512471780201</c:v>
                </c:pt>
                <c:pt idx="20787">
                  <c:v>28.614889047959899</c:v>
                </c:pt>
                <c:pt idx="20788">
                  <c:v>28.616265624139601</c:v>
                </c:pt>
                <c:pt idx="20789">
                  <c:v>28.617642200319398</c:v>
                </c:pt>
                <c:pt idx="20790">
                  <c:v>28.6190187764991</c:v>
                </c:pt>
                <c:pt idx="20791">
                  <c:v>28.620395352678798</c:v>
                </c:pt>
                <c:pt idx="20792">
                  <c:v>28.6217719288586</c:v>
                </c:pt>
                <c:pt idx="20793">
                  <c:v>28.623148505038301</c:v>
                </c:pt>
                <c:pt idx="20794">
                  <c:v>28.624525081218</c:v>
                </c:pt>
                <c:pt idx="20795">
                  <c:v>28.625901657397701</c:v>
                </c:pt>
                <c:pt idx="20796">
                  <c:v>28.627278233577499</c:v>
                </c:pt>
                <c:pt idx="20797">
                  <c:v>28.628654809757201</c:v>
                </c:pt>
                <c:pt idx="20798">
                  <c:v>28.630031385936899</c:v>
                </c:pt>
                <c:pt idx="20799">
                  <c:v>28.631407962116601</c:v>
                </c:pt>
                <c:pt idx="20800">
                  <c:v>28.632784538296399</c:v>
                </c:pt>
                <c:pt idx="20801">
                  <c:v>28.6341611144761</c:v>
                </c:pt>
                <c:pt idx="20802">
                  <c:v>28.635537690655799</c:v>
                </c:pt>
                <c:pt idx="20803">
                  <c:v>28.6369142668355</c:v>
                </c:pt>
                <c:pt idx="20804">
                  <c:v>28.638290843015302</c:v>
                </c:pt>
                <c:pt idx="20805">
                  <c:v>28.639667419195</c:v>
                </c:pt>
                <c:pt idx="20806">
                  <c:v>28.641043995374702</c:v>
                </c:pt>
                <c:pt idx="20807">
                  <c:v>28.6424205715544</c:v>
                </c:pt>
                <c:pt idx="20808">
                  <c:v>28.643797147734201</c:v>
                </c:pt>
                <c:pt idx="20809">
                  <c:v>28.645173723913899</c:v>
                </c:pt>
                <c:pt idx="20810">
                  <c:v>28.646550300093601</c:v>
                </c:pt>
                <c:pt idx="20811">
                  <c:v>28.647926876273299</c:v>
                </c:pt>
                <c:pt idx="20812">
                  <c:v>28.649303452453101</c:v>
                </c:pt>
                <c:pt idx="20813">
                  <c:v>28.650680028632799</c:v>
                </c:pt>
                <c:pt idx="20814">
                  <c:v>28.6520566048125</c:v>
                </c:pt>
                <c:pt idx="20815">
                  <c:v>28.653433180992199</c:v>
                </c:pt>
                <c:pt idx="20816">
                  <c:v>28.654809757172</c:v>
                </c:pt>
                <c:pt idx="20817">
                  <c:v>28.656186333351702</c:v>
                </c:pt>
                <c:pt idx="20818">
                  <c:v>28.6575629095314</c:v>
                </c:pt>
                <c:pt idx="20819">
                  <c:v>28.658939485711102</c:v>
                </c:pt>
                <c:pt idx="20820">
                  <c:v>28.660316061890899</c:v>
                </c:pt>
                <c:pt idx="20821">
                  <c:v>28.661692638070601</c:v>
                </c:pt>
                <c:pt idx="20822">
                  <c:v>28.663069214250299</c:v>
                </c:pt>
                <c:pt idx="20823">
                  <c:v>28.664445790430001</c:v>
                </c:pt>
                <c:pt idx="20824">
                  <c:v>28.665822366609799</c:v>
                </c:pt>
                <c:pt idx="20825">
                  <c:v>28.667198942789501</c:v>
                </c:pt>
                <c:pt idx="20826">
                  <c:v>28.668575518969199</c:v>
                </c:pt>
                <c:pt idx="20827">
                  <c:v>28.669952095149</c:v>
                </c:pt>
                <c:pt idx="20828">
                  <c:v>28.671328671328698</c:v>
                </c:pt>
                <c:pt idx="20829">
                  <c:v>28.6727052475084</c:v>
                </c:pt>
                <c:pt idx="20830">
                  <c:v>28.674081823688098</c:v>
                </c:pt>
                <c:pt idx="20831">
                  <c:v>28.6754583998679</c:v>
                </c:pt>
                <c:pt idx="20832">
                  <c:v>28.676834976047601</c:v>
                </c:pt>
                <c:pt idx="20833">
                  <c:v>28.6782115522273</c:v>
                </c:pt>
                <c:pt idx="20834">
                  <c:v>28.679588128407001</c:v>
                </c:pt>
                <c:pt idx="20835">
                  <c:v>28.680964704586799</c:v>
                </c:pt>
                <c:pt idx="20836">
                  <c:v>28.682341280766501</c:v>
                </c:pt>
                <c:pt idx="20837">
                  <c:v>28.683717856946199</c:v>
                </c:pt>
                <c:pt idx="20838">
                  <c:v>28.685094433125901</c:v>
                </c:pt>
                <c:pt idx="20839">
                  <c:v>28.686471009305698</c:v>
                </c:pt>
                <c:pt idx="20840">
                  <c:v>28.6878475854854</c:v>
                </c:pt>
                <c:pt idx="20841">
                  <c:v>28.689224161665098</c:v>
                </c:pt>
                <c:pt idx="20842">
                  <c:v>28.6906007378448</c:v>
                </c:pt>
                <c:pt idx="20843">
                  <c:v>28.691977314024601</c:v>
                </c:pt>
                <c:pt idx="20844">
                  <c:v>28.6933538902043</c:v>
                </c:pt>
                <c:pt idx="20845">
                  <c:v>28.694730466384001</c:v>
                </c:pt>
                <c:pt idx="20846">
                  <c:v>28.6961070425637</c:v>
                </c:pt>
                <c:pt idx="20847">
                  <c:v>28.697483618743501</c:v>
                </c:pt>
                <c:pt idx="20848">
                  <c:v>28.698860194923199</c:v>
                </c:pt>
                <c:pt idx="20849">
                  <c:v>28.700236771102901</c:v>
                </c:pt>
                <c:pt idx="20850">
                  <c:v>28.701613347282599</c:v>
                </c:pt>
                <c:pt idx="20851">
                  <c:v>28.7029899234624</c:v>
                </c:pt>
                <c:pt idx="20852">
                  <c:v>28.704366499642099</c:v>
                </c:pt>
                <c:pt idx="20853">
                  <c:v>28.7057430758218</c:v>
                </c:pt>
                <c:pt idx="20854">
                  <c:v>28.707119652001499</c:v>
                </c:pt>
                <c:pt idx="20855">
                  <c:v>28.7084962281813</c:v>
                </c:pt>
                <c:pt idx="20856">
                  <c:v>28.709872804361002</c:v>
                </c:pt>
                <c:pt idx="20857">
                  <c:v>28.7112493805407</c:v>
                </c:pt>
                <c:pt idx="20858">
                  <c:v>28.712625956720501</c:v>
                </c:pt>
                <c:pt idx="20859">
                  <c:v>28.714002532900199</c:v>
                </c:pt>
                <c:pt idx="20860">
                  <c:v>28.715379109079901</c:v>
                </c:pt>
                <c:pt idx="20861">
                  <c:v>28.716755685259599</c:v>
                </c:pt>
                <c:pt idx="20862">
                  <c:v>28.718132261439401</c:v>
                </c:pt>
                <c:pt idx="20863">
                  <c:v>28.719508837619099</c:v>
                </c:pt>
                <c:pt idx="20864">
                  <c:v>28.720885413798801</c:v>
                </c:pt>
                <c:pt idx="20865">
                  <c:v>28.722261989978499</c:v>
                </c:pt>
                <c:pt idx="20866">
                  <c:v>28.7236385661583</c:v>
                </c:pt>
                <c:pt idx="20867">
                  <c:v>28.725015142337998</c:v>
                </c:pt>
                <c:pt idx="20868">
                  <c:v>28.7263917185177</c:v>
                </c:pt>
                <c:pt idx="20869">
                  <c:v>28.727768294697398</c:v>
                </c:pt>
                <c:pt idx="20870">
                  <c:v>28.729144870877199</c:v>
                </c:pt>
                <c:pt idx="20871">
                  <c:v>28.730521447056901</c:v>
                </c:pt>
                <c:pt idx="20872">
                  <c:v>28.731898023236599</c:v>
                </c:pt>
                <c:pt idx="20873">
                  <c:v>28.733274599416301</c:v>
                </c:pt>
                <c:pt idx="20874">
                  <c:v>28.734651175596099</c:v>
                </c:pt>
                <c:pt idx="20875">
                  <c:v>28.736027751775801</c:v>
                </c:pt>
                <c:pt idx="20876">
                  <c:v>28.737404327955499</c:v>
                </c:pt>
                <c:pt idx="20877">
                  <c:v>28.738780904135201</c:v>
                </c:pt>
                <c:pt idx="20878">
                  <c:v>28.740157480314998</c:v>
                </c:pt>
                <c:pt idx="20879">
                  <c:v>28.7415340564947</c:v>
                </c:pt>
                <c:pt idx="20880">
                  <c:v>28.742910632674398</c:v>
                </c:pt>
                <c:pt idx="20881">
                  <c:v>28.7442872088541</c:v>
                </c:pt>
                <c:pt idx="20882">
                  <c:v>28.745663785033901</c:v>
                </c:pt>
                <c:pt idx="20883">
                  <c:v>28.7470403612136</c:v>
                </c:pt>
                <c:pt idx="20884">
                  <c:v>28.748416937393301</c:v>
                </c:pt>
                <c:pt idx="20885">
                  <c:v>28.749793513573</c:v>
                </c:pt>
                <c:pt idx="20886">
                  <c:v>28.751170089752801</c:v>
                </c:pt>
                <c:pt idx="20887">
                  <c:v>28.752546665932499</c:v>
                </c:pt>
                <c:pt idx="20888">
                  <c:v>28.753923242112201</c:v>
                </c:pt>
                <c:pt idx="20889">
                  <c:v>28.755299818291999</c:v>
                </c:pt>
                <c:pt idx="20890">
                  <c:v>28.7566763944717</c:v>
                </c:pt>
                <c:pt idx="20891">
                  <c:v>28.758052970651399</c:v>
                </c:pt>
                <c:pt idx="20892">
                  <c:v>28.7594295468311</c:v>
                </c:pt>
                <c:pt idx="20893">
                  <c:v>28.760806123010902</c:v>
                </c:pt>
                <c:pt idx="20894">
                  <c:v>28.7621826991906</c:v>
                </c:pt>
                <c:pt idx="20895">
                  <c:v>28.763559275370302</c:v>
                </c:pt>
                <c:pt idx="20896">
                  <c:v>28.76493585155</c:v>
                </c:pt>
                <c:pt idx="20897">
                  <c:v>28.766312427729801</c:v>
                </c:pt>
                <c:pt idx="20898">
                  <c:v>28.767689003909499</c:v>
                </c:pt>
                <c:pt idx="20899">
                  <c:v>28.769065580089201</c:v>
                </c:pt>
                <c:pt idx="20900">
                  <c:v>28.770442156268899</c:v>
                </c:pt>
                <c:pt idx="20901">
                  <c:v>28.7718187324487</c:v>
                </c:pt>
                <c:pt idx="20902">
                  <c:v>28.773195308628399</c:v>
                </c:pt>
                <c:pt idx="20903">
                  <c:v>28.7745718848081</c:v>
                </c:pt>
                <c:pt idx="20904">
                  <c:v>28.775948460987799</c:v>
                </c:pt>
                <c:pt idx="20905">
                  <c:v>28.7773250371676</c:v>
                </c:pt>
                <c:pt idx="20906">
                  <c:v>28.778701613347302</c:v>
                </c:pt>
                <c:pt idx="20907">
                  <c:v>28.780078189527</c:v>
                </c:pt>
                <c:pt idx="20908">
                  <c:v>28.781454765706702</c:v>
                </c:pt>
                <c:pt idx="20909">
                  <c:v>28.782831341886499</c:v>
                </c:pt>
                <c:pt idx="20910">
                  <c:v>28.784207918066201</c:v>
                </c:pt>
                <c:pt idx="20911">
                  <c:v>28.785584494245899</c:v>
                </c:pt>
                <c:pt idx="20912">
                  <c:v>28.786961070425601</c:v>
                </c:pt>
                <c:pt idx="20913">
                  <c:v>28.788337646605399</c:v>
                </c:pt>
                <c:pt idx="20914">
                  <c:v>28.789714222785101</c:v>
                </c:pt>
                <c:pt idx="20915">
                  <c:v>28.791090798964799</c:v>
                </c:pt>
                <c:pt idx="20916">
                  <c:v>28.7924673751446</c:v>
                </c:pt>
                <c:pt idx="20917">
                  <c:v>28.793843951324298</c:v>
                </c:pt>
                <c:pt idx="20918">
                  <c:v>28.795220527504</c:v>
                </c:pt>
                <c:pt idx="20919">
                  <c:v>28.796597103683698</c:v>
                </c:pt>
                <c:pt idx="20920">
                  <c:v>28.7979736798634</c:v>
                </c:pt>
                <c:pt idx="20921">
                  <c:v>28.799350256043201</c:v>
                </c:pt>
                <c:pt idx="20922">
                  <c:v>28.8007268322229</c:v>
                </c:pt>
                <c:pt idx="20923">
                  <c:v>28.802103408402601</c:v>
                </c:pt>
                <c:pt idx="20924">
                  <c:v>28.803479984582399</c:v>
                </c:pt>
                <c:pt idx="20925">
                  <c:v>28.804856560762101</c:v>
                </c:pt>
                <c:pt idx="20926">
                  <c:v>28.806233136941799</c:v>
                </c:pt>
                <c:pt idx="20927">
                  <c:v>28.807609713121501</c:v>
                </c:pt>
                <c:pt idx="20928">
                  <c:v>28.808986289301298</c:v>
                </c:pt>
                <c:pt idx="20929">
                  <c:v>28.810362865481</c:v>
                </c:pt>
                <c:pt idx="20930">
                  <c:v>28.811739441660698</c:v>
                </c:pt>
                <c:pt idx="20931">
                  <c:v>28.8131160178404</c:v>
                </c:pt>
                <c:pt idx="20932">
                  <c:v>28.814492594020201</c:v>
                </c:pt>
                <c:pt idx="20933">
                  <c:v>28.8158691701999</c:v>
                </c:pt>
                <c:pt idx="20934">
                  <c:v>28.817245746379601</c:v>
                </c:pt>
                <c:pt idx="20935">
                  <c:v>28.8186223225593</c:v>
                </c:pt>
                <c:pt idx="20936">
                  <c:v>28.819998898739101</c:v>
                </c:pt>
                <c:pt idx="20937">
                  <c:v>28.821375474918799</c:v>
                </c:pt>
                <c:pt idx="20938">
                  <c:v>28.822752051098501</c:v>
                </c:pt>
                <c:pt idx="20939">
                  <c:v>28.824128627278199</c:v>
                </c:pt>
                <c:pt idx="20940">
                  <c:v>28.825505203458</c:v>
                </c:pt>
                <c:pt idx="20941">
                  <c:v>28.826881779637699</c:v>
                </c:pt>
                <c:pt idx="20942">
                  <c:v>28.8282583558174</c:v>
                </c:pt>
                <c:pt idx="20943">
                  <c:v>28.829634931997099</c:v>
                </c:pt>
                <c:pt idx="20944">
                  <c:v>28.8310115081769</c:v>
                </c:pt>
                <c:pt idx="20945">
                  <c:v>28.832388084356602</c:v>
                </c:pt>
                <c:pt idx="20946">
                  <c:v>28.8337646605363</c:v>
                </c:pt>
                <c:pt idx="20947">
                  <c:v>28.835141236716002</c:v>
                </c:pt>
                <c:pt idx="20948">
                  <c:v>28.836517812895799</c:v>
                </c:pt>
                <c:pt idx="20949">
                  <c:v>28.837894389075501</c:v>
                </c:pt>
                <c:pt idx="20950">
                  <c:v>28.839270965255199</c:v>
                </c:pt>
                <c:pt idx="20951">
                  <c:v>28.840647541435001</c:v>
                </c:pt>
                <c:pt idx="20952">
                  <c:v>28.842024117614699</c:v>
                </c:pt>
                <c:pt idx="20953">
                  <c:v>28.843400693794401</c:v>
                </c:pt>
                <c:pt idx="20954">
                  <c:v>28.844777269974099</c:v>
                </c:pt>
                <c:pt idx="20955">
                  <c:v>28.8461538461539</c:v>
                </c:pt>
                <c:pt idx="20956">
                  <c:v>28.847530422333602</c:v>
                </c:pt>
                <c:pt idx="20957">
                  <c:v>28.8489069985133</c:v>
                </c:pt>
                <c:pt idx="20958">
                  <c:v>28.850283574693002</c:v>
                </c:pt>
                <c:pt idx="20959">
                  <c:v>28.851660150872799</c:v>
                </c:pt>
                <c:pt idx="20960">
                  <c:v>28.853036727052501</c:v>
                </c:pt>
                <c:pt idx="20961">
                  <c:v>28.854413303232199</c:v>
                </c:pt>
                <c:pt idx="20962">
                  <c:v>28.855789879411901</c:v>
                </c:pt>
                <c:pt idx="20963">
                  <c:v>28.857166455591699</c:v>
                </c:pt>
                <c:pt idx="20964">
                  <c:v>28.858543031771401</c:v>
                </c:pt>
                <c:pt idx="20965">
                  <c:v>28.859919607951099</c:v>
                </c:pt>
                <c:pt idx="20966">
                  <c:v>28.861296184130801</c:v>
                </c:pt>
                <c:pt idx="20967">
                  <c:v>28.862672760310598</c:v>
                </c:pt>
                <c:pt idx="20968">
                  <c:v>28.8640493364903</c:v>
                </c:pt>
                <c:pt idx="20969">
                  <c:v>28.865425912669998</c:v>
                </c:pt>
                <c:pt idx="20970">
                  <c:v>28.8668024888497</c:v>
                </c:pt>
                <c:pt idx="20971">
                  <c:v>28.868179065029501</c:v>
                </c:pt>
                <c:pt idx="20972">
                  <c:v>28.8695556412092</c:v>
                </c:pt>
                <c:pt idx="20973">
                  <c:v>28.870932217388901</c:v>
                </c:pt>
                <c:pt idx="20974">
                  <c:v>28.8723087935686</c:v>
                </c:pt>
                <c:pt idx="20975">
                  <c:v>28.873685369748401</c:v>
                </c:pt>
                <c:pt idx="20976">
                  <c:v>28.875061945928099</c:v>
                </c:pt>
                <c:pt idx="20977">
                  <c:v>28.876438522107801</c:v>
                </c:pt>
                <c:pt idx="20978">
                  <c:v>28.877815098287499</c:v>
                </c:pt>
                <c:pt idx="20979">
                  <c:v>28.8791916744673</c:v>
                </c:pt>
                <c:pt idx="20980">
                  <c:v>28.880568250646999</c:v>
                </c:pt>
                <c:pt idx="20981">
                  <c:v>28.8819448268267</c:v>
                </c:pt>
                <c:pt idx="20982">
                  <c:v>28.883321403006502</c:v>
                </c:pt>
                <c:pt idx="20983">
                  <c:v>28.8846979791862</c:v>
                </c:pt>
                <c:pt idx="20984">
                  <c:v>28.886074555365902</c:v>
                </c:pt>
                <c:pt idx="20985">
                  <c:v>28.8874511315456</c:v>
                </c:pt>
                <c:pt idx="20986">
                  <c:v>28.888827707725401</c:v>
                </c:pt>
                <c:pt idx="20987">
                  <c:v>28.890204283905099</c:v>
                </c:pt>
                <c:pt idx="20988">
                  <c:v>28.891580860084801</c:v>
                </c:pt>
                <c:pt idx="20989">
                  <c:v>28.892957436264499</c:v>
                </c:pt>
                <c:pt idx="20990">
                  <c:v>28.8943340124443</c:v>
                </c:pt>
                <c:pt idx="20991">
                  <c:v>28.895710588623999</c:v>
                </c:pt>
                <c:pt idx="20992">
                  <c:v>28.8970871648037</c:v>
                </c:pt>
                <c:pt idx="20993">
                  <c:v>28.898463740983399</c:v>
                </c:pt>
                <c:pt idx="20994">
                  <c:v>28.8998403171632</c:v>
                </c:pt>
                <c:pt idx="20995">
                  <c:v>28.901216893342902</c:v>
                </c:pt>
                <c:pt idx="20996">
                  <c:v>28.9025934695226</c:v>
                </c:pt>
                <c:pt idx="20997">
                  <c:v>28.903970045702302</c:v>
                </c:pt>
                <c:pt idx="20998">
                  <c:v>28.905346621882099</c:v>
                </c:pt>
                <c:pt idx="20999">
                  <c:v>28.906723198061801</c:v>
                </c:pt>
                <c:pt idx="21000">
                  <c:v>28.908099774241499</c:v>
                </c:pt>
                <c:pt idx="21001">
                  <c:v>28.909476350421201</c:v>
                </c:pt>
                <c:pt idx="21002">
                  <c:v>28.910852926600999</c:v>
                </c:pt>
                <c:pt idx="21003">
                  <c:v>28.912229502780701</c:v>
                </c:pt>
                <c:pt idx="21004">
                  <c:v>28.913606078960399</c:v>
                </c:pt>
                <c:pt idx="21005">
                  <c:v>28.914982655140101</c:v>
                </c:pt>
                <c:pt idx="21006">
                  <c:v>28.916359231319898</c:v>
                </c:pt>
                <c:pt idx="21007">
                  <c:v>28.9177358074996</c:v>
                </c:pt>
                <c:pt idx="21008">
                  <c:v>28.919112383679298</c:v>
                </c:pt>
                <c:pt idx="21009">
                  <c:v>28.920488959859</c:v>
                </c:pt>
                <c:pt idx="21010">
                  <c:v>28.921865536038801</c:v>
                </c:pt>
                <c:pt idx="21011">
                  <c:v>28.923242112218499</c:v>
                </c:pt>
                <c:pt idx="21012">
                  <c:v>28.924618688398201</c:v>
                </c:pt>
                <c:pt idx="21013">
                  <c:v>28.925995264577999</c:v>
                </c:pt>
                <c:pt idx="21014">
                  <c:v>28.927371840757701</c:v>
                </c:pt>
                <c:pt idx="21015">
                  <c:v>28.928748416937399</c:v>
                </c:pt>
                <c:pt idx="21016">
                  <c:v>28.930124993117101</c:v>
                </c:pt>
                <c:pt idx="21017">
                  <c:v>28.931501569296898</c:v>
                </c:pt>
                <c:pt idx="21018">
                  <c:v>28.9328781454766</c:v>
                </c:pt>
                <c:pt idx="21019">
                  <c:v>28.934254721656298</c:v>
                </c:pt>
                <c:pt idx="21020">
                  <c:v>28.935631297836</c:v>
                </c:pt>
                <c:pt idx="21021">
                  <c:v>28.937007874015801</c:v>
                </c:pt>
                <c:pt idx="21022">
                  <c:v>28.9383844501955</c:v>
                </c:pt>
                <c:pt idx="21023">
                  <c:v>28.939761026375201</c:v>
                </c:pt>
                <c:pt idx="21024">
                  <c:v>28.9411376025549</c:v>
                </c:pt>
                <c:pt idx="21025">
                  <c:v>28.942514178734701</c:v>
                </c:pt>
                <c:pt idx="21026">
                  <c:v>28.943890754914399</c:v>
                </c:pt>
                <c:pt idx="21027">
                  <c:v>28.945267331094101</c:v>
                </c:pt>
                <c:pt idx="21028">
                  <c:v>28.946643907273799</c:v>
                </c:pt>
                <c:pt idx="21029">
                  <c:v>28.9480204834536</c:v>
                </c:pt>
                <c:pt idx="21030">
                  <c:v>28.949397059633299</c:v>
                </c:pt>
                <c:pt idx="21031">
                  <c:v>28.950773635813</c:v>
                </c:pt>
                <c:pt idx="21032">
                  <c:v>28.952150211992699</c:v>
                </c:pt>
                <c:pt idx="21033">
                  <c:v>28.9535267881725</c:v>
                </c:pt>
                <c:pt idx="21034">
                  <c:v>28.954903364352202</c:v>
                </c:pt>
                <c:pt idx="21035">
                  <c:v>28.9562799405319</c:v>
                </c:pt>
                <c:pt idx="21036">
                  <c:v>28.957656516711602</c:v>
                </c:pt>
                <c:pt idx="21037">
                  <c:v>28.959033092891399</c:v>
                </c:pt>
                <c:pt idx="21038">
                  <c:v>28.960409669071101</c:v>
                </c:pt>
                <c:pt idx="21039">
                  <c:v>28.961786245250799</c:v>
                </c:pt>
                <c:pt idx="21040">
                  <c:v>28.963162821430501</c:v>
                </c:pt>
                <c:pt idx="21041">
                  <c:v>28.964539397610299</c:v>
                </c:pt>
                <c:pt idx="21042">
                  <c:v>28.96591597379</c:v>
                </c:pt>
                <c:pt idx="21043">
                  <c:v>28.967292549969699</c:v>
                </c:pt>
                <c:pt idx="21044">
                  <c:v>28.9686691261494</c:v>
                </c:pt>
                <c:pt idx="21045">
                  <c:v>28.970045702329202</c:v>
                </c:pt>
                <c:pt idx="21046">
                  <c:v>28.9714222785089</c:v>
                </c:pt>
                <c:pt idx="21047">
                  <c:v>28.972798854688602</c:v>
                </c:pt>
                <c:pt idx="21048">
                  <c:v>28.974175430868399</c:v>
                </c:pt>
                <c:pt idx="21049">
                  <c:v>28.975552007048101</c:v>
                </c:pt>
                <c:pt idx="21050">
                  <c:v>28.976928583227799</c:v>
                </c:pt>
                <c:pt idx="21051">
                  <c:v>28.978305159407501</c:v>
                </c:pt>
                <c:pt idx="21052">
                  <c:v>28.979681735587299</c:v>
                </c:pt>
                <c:pt idx="21053">
                  <c:v>28.981058311767001</c:v>
                </c:pt>
                <c:pt idx="21054">
                  <c:v>28.982434887946699</c:v>
                </c:pt>
                <c:pt idx="21055">
                  <c:v>28.983811464126401</c:v>
                </c:pt>
                <c:pt idx="21056">
                  <c:v>28.985188040306198</c:v>
                </c:pt>
                <c:pt idx="21057">
                  <c:v>28.9865646164859</c:v>
                </c:pt>
                <c:pt idx="21058">
                  <c:v>28.987941192665598</c:v>
                </c:pt>
                <c:pt idx="21059">
                  <c:v>28.9893177688453</c:v>
                </c:pt>
                <c:pt idx="21060">
                  <c:v>28.990694345025101</c:v>
                </c:pt>
                <c:pt idx="21061">
                  <c:v>28.9920709212048</c:v>
                </c:pt>
                <c:pt idx="21062">
                  <c:v>28.993447497384501</c:v>
                </c:pt>
                <c:pt idx="21063">
                  <c:v>28.9948240735642</c:v>
                </c:pt>
                <c:pt idx="21064">
                  <c:v>28.996200649744001</c:v>
                </c:pt>
                <c:pt idx="21065">
                  <c:v>28.997577225923699</c:v>
                </c:pt>
                <c:pt idx="21066">
                  <c:v>28.998953802103401</c:v>
                </c:pt>
                <c:pt idx="21067">
                  <c:v>29.000330378283099</c:v>
                </c:pt>
                <c:pt idx="21068">
                  <c:v>29.0017069544629</c:v>
                </c:pt>
                <c:pt idx="21069">
                  <c:v>29.003083530642598</c:v>
                </c:pt>
                <c:pt idx="21070">
                  <c:v>29.0044601068223</c:v>
                </c:pt>
                <c:pt idx="21071">
                  <c:v>29.005836683001998</c:v>
                </c:pt>
                <c:pt idx="21072">
                  <c:v>29.0072132591818</c:v>
                </c:pt>
                <c:pt idx="21073">
                  <c:v>29.008589835361501</c:v>
                </c:pt>
                <c:pt idx="21074">
                  <c:v>29.0099664115412</c:v>
                </c:pt>
                <c:pt idx="21075">
                  <c:v>29.011342987720901</c:v>
                </c:pt>
                <c:pt idx="21076">
                  <c:v>29.012719563900699</c:v>
                </c:pt>
                <c:pt idx="21077">
                  <c:v>29.014096140080401</c:v>
                </c:pt>
                <c:pt idx="21078">
                  <c:v>29.015472716260099</c:v>
                </c:pt>
                <c:pt idx="21079">
                  <c:v>29.016849292439801</c:v>
                </c:pt>
                <c:pt idx="21080">
                  <c:v>29.018225868619599</c:v>
                </c:pt>
                <c:pt idx="21081">
                  <c:v>29.0196024447993</c:v>
                </c:pt>
                <c:pt idx="21082">
                  <c:v>29.020979020978999</c:v>
                </c:pt>
                <c:pt idx="21083">
                  <c:v>29.0223555971588</c:v>
                </c:pt>
                <c:pt idx="21084">
                  <c:v>29.023732173338502</c:v>
                </c:pt>
                <c:pt idx="21085">
                  <c:v>29.0251087495182</c:v>
                </c:pt>
                <c:pt idx="21086">
                  <c:v>29.026485325697902</c:v>
                </c:pt>
                <c:pt idx="21087">
                  <c:v>29.027861901877699</c:v>
                </c:pt>
                <c:pt idx="21088">
                  <c:v>29.029238478057401</c:v>
                </c:pt>
                <c:pt idx="21089">
                  <c:v>29.030615054237099</c:v>
                </c:pt>
                <c:pt idx="21090">
                  <c:v>29.031991630416801</c:v>
                </c:pt>
                <c:pt idx="21091">
                  <c:v>29.033368206596599</c:v>
                </c:pt>
                <c:pt idx="21092">
                  <c:v>29.034744782776301</c:v>
                </c:pt>
                <c:pt idx="21093">
                  <c:v>29.036121358955999</c:v>
                </c:pt>
                <c:pt idx="21094">
                  <c:v>29.037497935135701</c:v>
                </c:pt>
                <c:pt idx="21095">
                  <c:v>29.038874511315498</c:v>
                </c:pt>
                <c:pt idx="21096">
                  <c:v>29.0402510874952</c:v>
                </c:pt>
                <c:pt idx="21097">
                  <c:v>29.041627663674898</c:v>
                </c:pt>
                <c:pt idx="21098">
                  <c:v>29.0430042398546</c:v>
                </c:pt>
                <c:pt idx="21099">
                  <c:v>29.044380816034401</c:v>
                </c:pt>
                <c:pt idx="21100">
                  <c:v>29.045757392214099</c:v>
                </c:pt>
                <c:pt idx="21101">
                  <c:v>29.047133968393801</c:v>
                </c:pt>
                <c:pt idx="21102">
                  <c:v>29.048510544573499</c:v>
                </c:pt>
                <c:pt idx="21103">
                  <c:v>29.049887120753301</c:v>
                </c:pt>
                <c:pt idx="21104">
                  <c:v>29.051263696932999</c:v>
                </c:pt>
                <c:pt idx="21105">
                  <c:v>29.052640273112701</c:v>
                </c:pt>
                <c:pt idx="21106">
                  <c:v>29.054016849292498</c:v>
                </c:pt>
                <c:pt idx="21107">
                  <c:v>29.0553934254722</c:v>
                </c:pt>
                <c:pt idx="21108">
                  <c:v>29.056770001651898</c:v>
                </c:pt>
                <c:pt idx="21109">
                  <c:v>29.0581465778316</c:v>
                </c:pt>
                <c:pt idx="21110">
                  <c:v>29.059523154011298</c:v>
                </c:pt>
                <c:pt idx="21111">
                  <c:v>29.0608997301911</c:v>
                </c:pt>
                <c:pt idx="21112">
                  <c:v>29.062276306370801</c:v>
                </c:pt>
                <c:pt idx="21113">
                  <c:v>29.0636528825505</c:v>
                </c:pt>
                <c:pt idx="21114">
                  <c:v>29.065029458730301</c:v>
                </c:pt>
                <c:pt idx="21115">
                  <c:v>29.066406034909999</c:v>
                </c:pt>
                <c:pt idx="21116">
                  <c:v>29.067782611089701</c:v>
                </c:pt>
                <c:pt idx="21117">
                  <c:v>29.069159187269399</c:v>
                </c:pt>
                <c:pt idx="21118">
                  <c:v>29.0705357634492</c:v>
                </c:pt>
                <c:pt idx="21119">
                  <c:v>29.071912339628899</c:v>
                </c:pt>
                <c:pt idx="21120">
                  <c:v>29.0732889158086</c:v>
                </c:pt>
                <c:pt idx="21121">
                  <c:v>29.074665491988299</c:v>
                </c:pt>
                <c:pt idx="21122">
                  <c:v>29.0760420681681</c:v>
                </c:pt>
                <c:pt idx="21123">
                  <c:v>29.077418644347802</c:v>
                </c:pt>
                <c:pt idx="21124">
                  <c:v>29.0787952205275</c:v>
                </c:pt>
                <c:pt idx="21125">
                  <c:v>29.080171796707202</c:v>
                </c:pt>
                <c:pt idx="21126">
                  <c:v>29.081548372886999</c:v>
                </c:pt>
                <c:pt idx="21127">
                  <c:v>29.082924949066701</c:v>
                </c:pt>
                <c:pt idx="21128">
                  <c:v>29.084301525246399</c:v>
                </c:pt>
                <c:pt idx="21129">
                  <c:v>29.085678101426101</c:v>
                </c:pt>
                <c:pt idx="21130">
                  <c:v>29.087054677605899</c:v>
                </c:pt>
                <c:pt idx="21131">
                  <c:v>29.0884312537856</c:v>
                </c:pt>
                <c:pt idx="21132">
                  <c:v>29.089807829965299</c:v>
                </c:pt>
                <c:pt idx="21133">
                  <c:v>29.091184406145</c:v>
                </c:pt>
                <c:pt idx="21134">
                  <c:v>29.092560982324802</c:v>
                </c:pt>
                <c:pt idx="21135">
                  <c:v>29.0939375585045</c:v>
                </c:pt>
                <c:pt idx="21136">
                  <c:v>29.095314134684202</c:v>
                </c:pt>
                <c:pt idx="21137">
                  <c:v>29.0966907108639</c:v>
                </c:pt>
                <c:pt idx="21138">
                  <c:v>29.098067287043701</c:v>
                </c:pt>
                <c:pt idx="21139">
                  <c:v>29.099443863223399</c:v>
                </c:pt>
                <c:pt idx="21140">
                  <c:v>29.100820439403101</c:v>
                </c:pt>
                <c:pt idx="21141">
                  <c:v>29.102197015582899</c:v>
                </c:pt>
                <c:pt idx="21142">
                  <c:v>29.103573591762601</c:v>
                </c:pt>
                <c:pt idx="21143">
                  <c:v>29.104950167942299</c:v>
                </c:pt>
                <c:pt idx="21144">
                  <c:v>29.106326744122001</c:v>
                </c:pt>
                <c:pt idx="21145">
                  <c:v>29.107703320301798</c:v>
                </c:pt>
                <c:pt idx="21146">
                  <c:v>29.1090798964815</c:v>
                </c:pt>
                <c:pt idx="21147">
                  <c:v>29.110456472661198</c:v>
                </c:pt>
                <c:pt idx="21148">
                  <c:v>29.1118330488409</c:v>
                </c:pt>
                <c:pt idx="21149">
                  <c:v>29.113209625020701</c:v>
                </c:pt>
                <c:pt idx="21150">
                  <c:v>29.1145862012004</c:v>
                </c:pt>
                <c:pt idx="21151">
                  <c:v>29.115962777380101</c:v>
                </c:pt>
                <c:pt idx="21152">
                  <c:v>29.1173393535598</c:v>
                </c:pt>
                <c:pt idx="21153">
                  <c:v>29.118715929739601</c:v>
                </c:pt>
                <c:pt idx="21154">
                  <c:v>29.120092505919299</c:v>
                </c:pt>
                <c:pt idx="21155">
                  <c:v>29.121469082099001</c:v>
                </c:pt>
                <c:pt idx="21156">
                  <c:v>29.122845658278699</c:v>
                </c:pt>
                <c:pt idx="21157">
                  <c:v>29.1242222344585</c:v>
                </c:pt>
                <c:pt idx="21158">
                  <c:v>29.125598810638198</c:v>
                </c:pt>
                <c:pt idx="21159">
                  <c:v>29.1269753868179</c:v>
                </c:pt>
                <c:pt idx="21160">
                  <c:v>29.128351962997598</c:v>
                </c:pt>
                <c:pt idx="21161">
                  <c:v>29.1297285391774</c:v>
                </c:pt>
                <c:pt idx="21162">
                  <c:v>29.131105115357101</c:v>
                </c:pt>
                <c:pt idx="21163">
                  <c:v>29.1324816915368</c:v>
                </c:pt>
                <c:pt idx="21164">
                  <c:v>29.133858267716501</c:v>
                </c:pt>
                <c:pt idx="21165">
                  <c:v>29.135234843896299</c:v>
                </c:pt>
                <c:pt idx="21166">
                  <c:v>29.136611420076001</c:v>
                </c:pt>
                <c:pt idx="21167">
                  <c:v>29.137987996255699</c:v>
                </c:pt>
                <c:pt idx="21168">
                  <c:v>29.139364572435401</c:v>
                </c:pt>
                <c:pt idx="21169">
                  <c:v>29.140741148615199</c:v>
                </c:pt>
                <c:pt idx="21170">
                  <c:v>29.1421177247949</c:v>
                </c:pt>
                <c:pt idx="21171">
                  <c:v>29.143494300974599</c:v>
                </c:pt>
                <c:pt idx="21172">
                  <c:v>29.1448708771544</c:v>
                </c:pt>
                <c:pt idx="21173">
                  <c:v>29.146247453334102</c:v>
                </c:pt>
                <c:pt idx="21174">
                  <c:v>29.1476240295138</c:v>
                </c:pt>
                <c:pt idx="21175">
                  <c:v>29.149000605693502</c:v>
                </c:pt>
                <c:pt idx="21176">
                  <c:v>29.150377181873299</c:v>
                </c:pt>
                <c:pt idx="21177">
                  <c:v>29.151753758053001</c:v>
                </c:pt>
                <c:pt idx="21178">
                  <c:v>29.153130334232699</c:v>
                </c:pt>
                <c:pt idx="21179">
                  <c:v>29.154506910412401</c:v>
                </c:pt>
                <c:pt idx="21180">
                  <c:v>29.155883486592199</c:v>
                </c:pt>
                <c:pt idx="21181">
                  <c:v>29.157260062771901</c:v>
                </c:pt>
                <c:pt idx="21182">
                  <c:v>29.158636638951599</c:v>
                </c:pt>
                <c:pt idx="21183">
                  <c:v>29.160013215131301</c:v>
                </c:pt>
                <c:pt idx="21184">
                  <c:v>29.161389791311102</c:v>
                </c:pt>
                <c:pt idx="21185">
                  <c:v>29.1627663674908</c:v>
                </c:pt>
                <c:pt idx="21186">
                  <c:v>29.164142943670502</c:v>
                </c:pt>
                <c:pt idx="21187">
                  <c:v>29.1655195198502</c:v>
                </c:pt>
                <c:pt idx="21188">
                  <c:v>29.166896096030001</c:v>
                </c:pt>
                <c:pt idx="21189">
                  <c:v>29.168272672209699</c:v>
                </c:pt>
                <c:pt idx="21190">
                  <c:v>29.169649248389401</c:v>
                </c:pt>
                <c:pt idx="21191">
                  <c:v>29.171025824569099</c:v>
                </c:pt>
                <c:pt idx="21192">
                  <c:v>29.172402400748901</c:v>
                </c:pt>
                <c:pt idx="21193">
                  <c:v>29.173778976928599</c:v>
                </c:pt>
                <c:pt idx="21194">
                  <c:v>29.175155553108301</c:v>
                </c:pt>
                <c:pt idx="21195">
                  <c:v>29.176532129287999</c:v>
                </c:pt>
                <c:pt idx="21196">
                  <c:v>29.1779087054678</c:v>
                </c:pt>
                <c:pt idx="21197">
                  <c:v>29.179285281647498</c:v>
                </c:pt>
                <c:pt idx="21198">
                  <c:v>29.1806618578272</c:v>
                </c:pt>
                <c:pt idx="21199">
                  <c:v>29.182038434006898</c:v>
                </c:pt>
                <c:pt idx="21200">
                  <c:v>29.1834150101867</c:v>
                </c:pt>
                <c:pt idx="21201">
                  <c:v>29.184791586366401</c:v>
                </c:pt>
                <c:pt idx="21202">
                  <c:v>29.1861681625461</c:v>
                </c:pt>
                <c:pt idx="21203">
                  <c:v>29.187544738725801</c:v>
                </c:pt>
                <c:pt idx="21204">
                  <c:v>29.188921314905599</c:v>
                </c:pt>
                <c:pt idx="21205">
                  <c:v>29.190297891085301</c:v>
                </c:pt>
                <c:pt idx="21206">
                  <c:v>29.191674467264999</c:v>
                </c:pt>
                <c:pt idx="21207">
                  <c:v>29.1930510434448</c:v>
                </c:pt>
                <c:pt idx="21208">
                  <c:v>29.194427619624499</c:v>
                </c:pt>
                <c:pt idx="21209">
                  <c:v>29.1958041958042</c:v>
                </c:pt>
                <c:pt idx="21210">
                  <c:v>29.197180771983898</c:v>
                </c:pt>
                <c:pt idx="21211">
                  <c:v>29.1985573481637</c:v>
                </c:pt>
                <c:pt idx="21212">
                  <c:v>29.199933924343402</c:v>
                </c:pt>
                <c:pt idx="21213">
                  <c:v>29.2013105005231</c:v>
                </c:pt>
                <c:pt idx="21214">
                  <c:v>29.202687076702802</c:v>
                </c:pt>
                <c:pt idx="21215">
                  <c:v>29.204063652882599</c:v>
                </c:pt>
                <c:pt idx="21216">
                  <c:v>29.205440229062301</c:v>
                </c:pt>
                <c:pt idx="21217">
                  <c:v>29.206816805241999</c:v>
                </c:pt>
                <c:pt idx="21218">
                  <c:v>29.208193381421701</c:v>
                </c:pt>
                <c:pt idx="21219">
                  <c:v>29.209569957601499</c:v>
                </c:pt>
                <c:pt idx="21220">
                  <c:v>29.2109465337812</c:v>
                </c:pt>
                <c:pt idx="21221">
                  <c:v>29.212323109960899</c:v>
                </c:pt>
                <c:pt idx="21222">
                  <c:v>29.2136996861406</c:v>
                </c:pt>
                <c:pt idx="21223">
                  <c:v>29.215076262320402</c:v>
                </c:pt>
                <c:pt idx="21224">
                  <c:v>29.2164528385001</c:v>
                </c:pt>
                <c:pt idx="21225">
                  <c:v>29.217829414679802</c:v>
                </c:pt>
                <c:pt idx="21226">
                  <c:v>29.2192059908595</c:v>
                </c:pt>
                <c:pt idx="21227">
                  <c:v>29.220582567039301</c:v>
                </c:pt>
                <c:pt idx="21228">
                  <c:v>29.221959143218999</c:v>
                </c:pt>
                <c:pt idx="21229">
                  <c:v>29.223335719398701</c:v>
                </c:pt>
                <c:pt idx="21230">
                  <c:v>29.224712295578399</c:v>
                </c:pt>
                <c:pt idx="21231">
                  <c:v>29.226088871758201</c:v>
                </c:pt>
                <c:pt idx="21232">
                  <c:v>29.227465447937899</c:v>
                </c:pt>
                <c:pt idx="21233">
                  <c:v>29.228842024117601</c:v>
                </c:pt>
                <c:pt idx="21234">
                  <c:v>29.230218600297299</c:v>
                </c:pt>
                <c:pt idx="21235">
                  <c:v>29.2315951764771</c:v>
                </c:pt>
                <c:pt idx="21236">
                  <c:v>29.232971752656798</c:v>
                </c:pt>
                <c:pt idx="21237">
                  <c:v>29.2343483288365</c:v>
                </c:pt>
                <c:pt idx="21238">
                  <c:v>29.235724905016198</c:v>
                </c:pt>
                <c:pt idx="21239">
                  <c:v>29.237101481195999</c:v>
                </c:pt>
                <c:pt idx="21240">
                  <c:v>29.238478057375701</c:v>
                </c:pt>
                <c:pt idx="21241">
                  <c:v>29.239854633555399</c:v>
                </c:pt>
                <c:pt idx="21242">
                  <c:v>29.241231209735201</c:v>
                </c:pt>
                <c:pt idx="21243">
                  <c:v>29.242607785914899</c:v>
                </c:pt>
                <c:pt idx="21244">
                  <c:v>29.243984362094601</c:v>
                </c:pt>
                <c:pt idx="21245">
                  <c:v>29.245360938274299</c:v>
                </c:pt>
                <c:pt idx="21246">
                  <c:v>29.2467375144541</c:v>
                </c:pt>
                <c:pt idx="21247">
                  <c:v>29.248114090633798</c:v>
                </c:pt>
                <c:pt idx="21248">
                  <c:v>29.2494906668135</c:v>
                </c:pt>
                <c:pt idx="21249">
                  <c:v>29.250867242993198</c:v>
                </c:pt>
                <c:pt idx="21250">
                  <c:v>29.252243819173</c:v>
                </c:pt>
                <c:pt idx="21251">
                  <c:v>29.253620395352701</c:v>
                </c:pt>
                <c:pt idx="21252">
                  <c:v>29.2549969715324</c:v>
                </c:pt>
                <c:pt idx="21253">
                  <c:v>29.256373547712101</c:v>
                </c:pt>
                <c:pt idx="21254">
                  <c:v>29.257750123891899</c:v>
                </c:pt>
                <c:pt idx="21255">
                  <c:v>29.259126700071601</c:v>
                </c:pt>
                <c:pt idx="21256">
                  <c:v>29.260503276251299</c:v>
                </c:pt>
                <c:pt idx="21257">
                  <c:v>29.261879852431001</c:v>
                </c:pt>
                <c:pt idx="21258">
                  <c:v>29.263256428610799</c:v>
                </c:pt>
                <c:pt idx="21259">
                  <c:v>29.2646330047905</c:v>
                </c:pt>
                <c:pt idx="21260">
                  <c:v>29.266009580970199</c:v>
                </c:pt>
                <c:pt idx="21261">
                  <c:v>29.2673861571499</c:v>
                </c:pt>
                <c:pt idx="21262">
                  <c:v>29.268762733329702</c:v>
                </c:pt>
                <c:pt idx="21263">
                  <c:v>29.2701393095094</c:v>
                </c:pt>
                <c:pt idx="21264">
                  <c:v>29.271515885689102</c:v>
                </c:pt>
                <c:pt idx="21265">
                  <c:v>29.2728924618688</c:v>
                </c:pt>
                <c:pt idx="21266">
                  <c:v>29.274269038048601</c:v>
                </c:pt>
                <c:pt idx="21267">
                  <c:v>29.275645614228299</c:v>
                </c:pt>
                <c:pt idx="21268">
                  <c:v>29.277022190408001</c:v>
                </c:pt>
                <c:pt idx="21269">
                  <c:v>29.278398766587799</c:v>
                </c:pt>
                <c:pt idx="21270">
                  <c:v>29.2797753427675</c:v>
                </c:pt>
                <c:pt idx="21271">
                  <c:v>29.281151918947199</c:v>
                </c:pt>
                <c:pt idx="21272">
                  <c:v>29.2825284951269</c:v>
                </c:pt>
                <c:pt idx="21273">
                  <c:v>29.283905071306702</c:v>
                </c:pt>
                <c:pt idx="21274">
                  <c:v>29.2852816474864</c:v>
                </c:pt>
                <c:pt idx="21275">
                  <c:v>29.286658223666102</c:v>
                </c:pt>
                <c:pt idx="21276">
                  <c:v>29.2880347998458</c:v>
                </c:pt>
                <c:pt idx="21277">
                  <c:v>29.289411376025601</c:v>
                </c:pt>
                <c:pt idx="21278">
                  <c:v>29.290787952205299</c:v>
                </c:pt>
                <c:pt idx="21279">
                  <c:v>29.292164528385001</c:v>
                </c:pt>
                <c:pt idx="21280">
                  <c:v>29.293541104564699</c:v>
                </c:pt>
                <c:pt idx="21281">
                  <c:v>29.294917680744501</c:v>
                </c:pt>
                <c:pt idx="21282">
                  <c:v>29.296294256924199</c:v>
                </c:pt>
                <c:pt idx="21283">
                  <c:v>29.297670833103901</c:v>
                </c:pt>
                <c:pt idx="21284">
                  <c:v>29.299047409283599</c:v>
                </c:pt>
                <c:pt idx="21285">
                  <c:v>29.3004239854634</c:v>
                </c:pt>
                <c:pt idx="21286">
                  <c:v>29.301800561643098</c:v>
                </c:pt>
                <c:pt idx="21287">
                  <c:v>29.3031771378228</c:v>
                </c:pt>
                <c:pt idx="21288">
                  <c:v>29.304553714002498</c:v>
                </c:pt>
                <c:pt idx="21289">
                  <c:v>29.3059302901823</c:v>
                </c:pt>
                <c:pt idx="21290">
                  <c:v>29.307306866362001</c:v>
                </c:pt>
                <c:pt idx="21291">
                  <c:v>29.3086834425417</c:v>
                </c:pt>
                <c:pt idx="21292">
                  <c:v>29.310060018721401</c:v>
                </c:pt>
                <c:pt idx="21293">
                  <c:v>29.311436594901199</c:v>
                </c:pt>
                <c:pt idx="21294">
                  <c:v>29.312813171080901</c:v>
                </c:pt>
                <c:pt idx="21295">
                  <c:v>29.314189747260599</c:v>
                </c:pt>
                <c:pt idx="21296">
                  <c:v>29.315566323440301</c:v>
                </c:pt>
                <c:pt idx="21297">
                  <c:v>29.316942899620098</c:v>
                </c:pt>
                <c:pt idx="21298">
                  <c:v>29.3183194757998</c:v>
                </c:pt>
                <c:pt idx="21299">
                  <c:v>29.319696051979498</c:v>
                </c:pt>
                <c:pt idx="21300">
                  <c:v>29.3210726281592</c:v>
                </c:pt>
                <c:pt idx="21301">
                  <c:v>29.322449204339001</c:v>
                </c:pt>
                <c:pt idx="21302">
                  <c:v>29.3238257805187</c:v>
                </c:pt>
                <c:pt idx="21303">
                  <c:v>29.325202356698401</c:v>
                </c:pt>
                <c:pt idx="21304">
                  <c:v>29.326578932878199</c:v>
                </c:pt>
                <c:pt idx="21305">
                  <c:v>29.327955509057901</c:v>
                </c:pt>
                <c:pt idx="21306">
                  <c:v>29.329332085237599</c:v>
                </c:pt>
                <c:pt idx="21307">
                  <c:v>29.330708661417301</c:v>
                </c:pt>
                <c:pt idx="21308">
                  <c:v>29.332085237597099</c:v>
                </c:pt>
                <c:pt idx="21309">
                  <c:v>29.3334618137768</c:v>
                </c:pt>
                <c:pt idx="21310">
                  <c:v>29.334838389956499</c:v>
                </c:pt>
                <c:pt idx="21311">
                  <c:v>29.3362149661362</c:v>
                </c:pt>
                <c:pt idx="21312">
                  <c:v>29.337591542316002</c:v>
                </c:pt>
                <c:pt idx="21313">
                  <c:v>29.3389681184957</c:v>
                </c:pt>
                <c:pt idx="21314">
                  <c:v>29.340344694675402</c:v>
                </c:pt>
                <c:pt idx="21315">
                  <c:v>29.3417212708551</c:v>
                </c:pt>
                <c:pt idx="21316">
                  <c:v>29.343097847034901</c:v>
                </c:pt>
                <c:pt idx="21317">
                  <c:v>29.344474423214599</c:v>
                </c:pt>
                <c:pt idx="21318">
                  <c:v>29.345850999394301</c:v>
                </c:pt>
                <c:pt idx="21319">
                  <c:v>29.347227575573999</c:v>
                </c:pt>
                <c:pt idx="21320">
                  <c:v>29.348604151753801</c:v>
                </c:pt>
                <c:pt idx="21321">
                  <c:v>29.349980727933499</c:v>
                </c:pt>
                <c:pt idx="21322">
                  <c:v>29.351357304113201</c:v>
                </c:pt>
                <c:pt idx="21323">
                  <c:v>29.352733880292899</c:v>
                </c:pt>
                <c:pt idx="21324">
                  <c:v>29.3541104564727</c:v>
                </c:pt>
                <c:pt idx="21325">
                  <c:v>29.355487032652398</c:v>
                </c:pt>
                <c:pt idx="21326">
                  <c:v>29.3568636088321</c:v>
                </c:pt>
                <c:pt idx="21327">
                  <c:v>29.358240185011802</c:v>
                </c:pt>
                <c:pt idx="21328">
                  <c:v>29.359616761191599</c:v>
                </c:pt>
                <c:pt idx="21329">
                  <c:v>29.360993337371301</c:v>
                </c:pt>
                <c:pt idx="21330">
                  <c:v>29.362369913550999</c:v>
                </c:pt>
                <c:pt idx="21331">
                  <c:v>29.363746489730801</c:v>
                </c:pt>
                <c:pt idx="21332">
                  <c:v>29.365123065910499</c:v>
                </c:pt>
                <c:pt idx="21333">
                  <c:v>29.366499642090201</c:v>
                </c:pt>
                <c:pt idx="21334">
                  <c:v>29.367876218269899</c:v>
                </c:pt>
                <c:pt idx="21335">
                  <c:v>29.369252794449601</c:v>
                </c:pt>
                <c:pt idx="21336">
                  <c:v>29.370629370629398</c:v>
                </c:pt>
                <c:pt idx="21337">
                  <c:v>29.3720059468091</c:v>
                </c:pt>
                <c:pt idx="21338">
                  <c:v>29.373382522988798</c:v>
                </c:pt>
                <c:pt idx="21339">
                  <c:v>29.3747590991686</c:v>
                </c:pt>
                <c:pt idx="21340">
                  <c:v>29.376135675348301</c:v>
                </c:pt>
                <c:pt idx="21341">
                  <c:v>29.377512251528</c:v>
                </c:pt>
                <c:pt idx="21342">
                  <c:v>29.378888827707701</c:v>
                </c:pt>
                <c:pt idx="21343">
                  <c:v>29.380265403887499</c:v>
                </c:pt>
                <c:pt idx="21344">
                  <c:v>29.381641980067201</c:v>
                </c:pt>
                <c:pt idx="21345">
                  <c:v>29.383018556246899</c:v>
                </c:pt>
                <c:pt idx="21346">
                  <c:v>29.384395132426601</c:v>
                </c:pt>
                <c:pt idx="21347">
                  <c:v>29.385771708606399</c:v>
                </c:pt>
                <c:pt idx="21348">
                  <c:v>29.3871482847861</c:v>
                </c:pt>
                <c:pt idx="21349">
                  <c:v>29.388524860965799</c:v>
                </c:pt>
                <c:pt idx="21350">
                  <c:v>29.3899014371455</c:v>
                </c:pt>
                <c:pt idx="21351">
                  <c:v>29.391278013325302</c:v>
                </c:pt>
                <c:pt idx="21352">
                  <c:v>29.392654589505</c:v>
                </c:pt>
                <c:pt idx="21353">
                  <c:v>29.394031165684702</c:v>
                </c:pt>
                <c:pt idx="21354">
                  <c:v>29.3954077418644</c:v>
                </c:pt>
                <c:pt idx="21355">
                  <c:v>29.396784318044201</c:v>
                </c:pt>
                <c:pt idx="21356">
                  <c:v>29.398160894223899</c:v>
                </c:pt>
                <c:pt idx="21357">
                  <c:v>29.399537470403601</c:v>
                </c:pt>
                <c:pt idx="21358">
                  <c:v>29.400914046583299</c:v>
                </c:pt>
                <c:pt idx="21359">
                  <c:v>29.4022906227631</c:v>
                </c:pt>
                <c:pt idx="21360">
                  <c:v>29.403667198942799</c:v>
                </c:pt>
                <c:pt idx="21361">
                  <c:v>29.4050437751225</c:v>
                </c:pt>
                <c:pt idx="21362">
                  <c:v>29.406420351302302</c:v>
                </c:pt>
                <c:pt idx="21363">
                  <c:v>29.407796927482</c:v>
                </c:pt>
                <c:pt idx="21364">
                  <c:v>29.409173503661702</c:v>
                </c:pt>
                <c:pt idx="21365">
                  <c:v>29.4105500798414</c:v>
                </c:pt>
                <c:pt idx="21366">
                  <c:v>29.411926656021201</c:v>
                </c:pt>
                <c:pt idx="21367">
                  <c:v>29.413303232200899</c:v>
                </c:pt>
                <c:pt idx="21368">
                  <c:v>29.414679808380601</c:v>
                </c:pt>
                <c:pt idx="21369">
                  <c:v>29.416056384560299</c:v>
                </c:pt>
                <c:pt idx="21370">
                  <c:v>29.417432960740101</c:v>
                </c:pt>
                <c:pt idx="21371">
                  <c:v>29.418809536919799</c:v>
                </c:pt>
                <c:pt idx="21372">
                  <c:v>29.420186113099501</c:v>
                </c:pt>
                <c:pt idx="21373">
                  <c:v>29.421562689279199</c:v>
                </c:pt>
                <c:pt idx="21374">
                  <c:v>29.422939265459</c:v>
                </c:pt>
                <c:pt idx="21375">
                  <c:v>29.424315841638698</c:v>
                </c:pt>
                <c:pt idx="21376">
                  <c:v>29.4256924178184</c:v>
                </c:pt>
                <c:pt idx="21377">
                  <c:v>29.427068993998098</c:v>
                </c:pt>
                <c:pt idx="21378">
                  <c:v>29.4284455701779</c:v>
                </c:pt>
                <c:pt idx="21379">
                  <c:v>29.429822146357601</c:v>
                </c:pt>
                <c:pt idx="21380">
                  <c:v>29.4311987225373</c:v>
                </c:pt>
                <c:pt idx="21381">
                  <c:v>29.432575298717001</c:v>
                </c:pt>
                <c:pt idx="21382">
                  <c:v>29.433951874896799</c:v>
                </c:pt>
                <c:pt idx="21383">
                  <c:v>29.435328451076501</c:v>
                </c:pt>
                <c:pt idx="21384">
                  <c:v>29.436705027256199</c:v>
                </c:pt>
                <c:pt idx="21385">
                  <c:v>29.438081603435901</c:v>
                </c:pt>
                <c:pt idx="21386">
                  <c:v>29.439458179615698</c:v>
                </c:pt>
                <c:pt idx="21387">
                  <c:v>29.4408347557954</c:v>
                </c:pt>
                <c:pt idx="21388">
                  <c:v>29.442211331975098</c:v>
                </c:pt>
                <c:pt idx="21389">
                  <c:v>29.4435879081548</c:v>
                </c:pt>
                <c:pt idx="21390">
                  <c:v>29.444964484334601</c:v>
                </c:pt>
                <c:pt idx="21391">
                  <c:v>29.4463410605143</c:v>
                </c:pt>
                <c:pt idx="21392">
                  <c:v>29.447717636694001</c:v>
                </c:pt>
                <c:pt idx="21393">
                  <c:v>29.4490942128737</c:v>
                </c:pt>
                <c:pt idx="21394">
                  <c:v>29.450470789053501</c:v>
                </c:pt>
                <c:pt idx="21395">
                  <c:v>29.451847365233199</c:v>
                </c:pt>
                <c:pt idx="21396">
                  <c:v>29.453223941412901</c:v>
                </c:pt>
                <c:pt idx="21397">
                  <c:v>29.454600517592699</c:v>
                </c:pt>
                <c:pt idx="21398">
                  <c:v>29.4559770937724</c:v>
                </c:pt>
                <c:pt idx="21399">
                  <c:v>29.457353669952099</c:v>
                </c:pt>
                <c:pt idx="21400">
                  <c:v>29.4587302461318</c:v>
                </c:pt>
                <c:pt idx="21401">
                  <c:v>29.460106822311602</c:v>
                </c:pt>
                <c:pt idx="21402">
                  <c:v>29.4614833984913</c:v>
                </c:pt>
                <c:pt idx="21403">
                  <c:v>29.462859974671002</c:v>
                </c:pt>
                <c:pt idx="21404">
                  <c:v>29.4642365508507</c:v>
                </c:pt>
                <c:pt idx="21405">
                  <c:v>29.465613127030501</c:v>
                </c:pt>
                <c:pt idx="21406">
                  <c:v>29.466989703210199</c:v>
                </c:pt>
                <c:pt idx="21407">
                  <c:v>29.468366279389901</c:v>
                </c:pt>
                <c:pt idx="21408">
                  <c:v>29.469742855569599</c:v>
                </c:pt>
                <c:pt idx="21409">
                  <c:v>29.471119431749401</c:v>
                </c:pt>
                <c:pt idx="21410">
                  <c:v>29.472496007929099</c:v>
                </c:pt>
                <c:pt idx="21411">
                  <c:v>29.473872584108801</c:v>
                </c:pt>
                <c:pt idx="21412">
                  <c:v>29.475249160288499</c:v>
                </c:pt>
                <c:pt idx="21413">
                  <c:v>29.4766257364683</c:v>
                </c:pt>
                <c:pt idx="21414">
                  <c:v>29.478002312648002</c:v>
                </c:pt>
                <c:pt idx="21415">
                  <c:v>29.4793788888277</c:v>
                </c:pt>
                <c:pt idx="21416">
                  <c:v>29.480755465007402</c:v>
                </c:pt>
                <c:pt idx="21417">
                  <c:v>29.482132041187199</c:v>
                </c:pt>
                <c:pt idx="21418">
                  <c:v>29.483508617366901</c:v>
                </c:pt>
                <c:pt idx="21419">
                  <c:v>29.484885193546599</c:v>
                </c:pt>
                <c:pt idx="21420">
                  <c:v>29.486261769726301</c:v>
                </c:pt>
                <c:pt idx="21421">
                  <c:v>29.487638345906099</c:v>
                </c:pt>
                <c:pt idx="21422">
                  <c:v>29.489014922085801</c:v>
                </c:pt>
                <c:pt idx="21423">
                  <c:v>29.490391498265499</c:v>
                </c:pt>
                <c:pt idx="21424">
                  <c:v>29.491768074445201</c:v>
                </c:pt>
                <c:pt idx="21425">
                  <c:v>29.493144650624998</c:v>
                </c:pt>
                <c:pt idx="21426">
                  <c:v>29.4945212268047</c:v>
                </c:pt>
                <c:pt idx="21427">
                  <c:v>29.495897802984398</c:v>
                </c:pt>
                <c:pt idx="21428">
                  <c:v>29.4972743791642</c:v>
                </c:pt>
                <c:pt idx="21429">
                  <c:v>29.498650955343901</c:v>
                </c:pt>
                <c:pt idx="21430">
                  <c:v>29.5000275315236</c:v>
                </c:pt>
                <c:pt idx="21431">
                  <c:v>29.501404107703301</c:v>
                </c:pt>
                <c:pt idx="21432">
                  <c:v>29.502780683883099</c:v>
                </c:pt>
                <c:pt idx="21433">
                  <c:v>29.504157260062801</c:v>
                </c:pt>
                <c:pt idx="21434">
                  <c:v>29.505533836242499</c:v>
                </c:pt>
                <c:pt idx="21435">
                  <c:v>29.506910412422201</c:v>
                </c:pt>
                <c:pt idx="21436">
                  <c:v>29.508286988601999</c:v>
                </c:pt>
                <c:pt idx="21437">
                  <c:v>29.5096635647817</c:v>
                </c:pt>
                <c:pt idx="21438">
                  <c:v>29.511040140961398</c:v>
                </c:pt>
                <c:pt idx="21439">
                  <c:v>29.5124167171411</c:v>
                </c:pt>
                <c:pt idx="21440">
                  <c:v>29.513793293320902</c:v>
                </c:pt>
                <c:pt idx="21441">
                  <c:v>29.5151698695006</c:v>
                </c:pt>
                <c:pt idx="21442">
                  <c:v>29.516546445680302</c:v>
                </c:pt>
                <c:pt idx="21443">
                  <c:v>29.51792302186</c:v>
                </c:pt>
                <c:pt idx="21444">
                  <c:v>29.519299598039801</c:v>
                </c:pt>
                <c:pt idx="21445">
                  <c:v>29.520676174219499</c:v>
                </c:pt>
                <c:pt idx="21446">
                  <c:v>29.522052750399201</c:v>
                </c:pt>
                <c:pt idx="21447">
                  <c:v>29.523429326578899</c:v>
                </c:pt>
                <c:pt idx="21448">
                  <c:v>29.5248059027587</c:v>
                </c:pt>
                <c:pt idx="21449">
                  <c:v>29.526182478938399</c:v>
                </c:pt>
                <c:pt idx="21450">
                  <c:v>29.5275590551181</c:v>
                </c:pt>
                <c:pt idx="21451">
                  <c:v>29.528935631297799</c:v>
                </c:pt>
                <c:pt idx="21452">
                  <c:v>29.5303122074776</c:v>
                </c:pt>
                <c:pt idx="21453">
                  <c:v>29.531688783657302</c:v>
                </c:pt>
                <c:pt idx="21454">
                  <c:v>29.533065359837</c:v>
                </c:pt>
                <c:pt idx="21455">
                  <c:v>29.534441936016702</c:v>
                </c:pt>
                <c:pt idx="21456">
                  <c:v>29.535818512196499</c:v>
                </c:pt>
                <c:pt idx="21457">
                  <c:v>29.537195088376201</c:v>
                </c:pt>
                <c:pt idx="21458">
                  <c:v>29.538571664555899</c:v>
                </c:pt>
                <c:pt idx="21459">
                  <c:v>29.539948240735601</c:v>
                </c:pt>
                <c:pt idx="21460">
                  <c:v>29.541324816915399</c:v>
                </c:pt>
                <c:pt idx="21461">
                  <c:v>29.542701393095101</c:v>
                </c:pt>
                <c:pt idx="21462">
                  <c:v>29.544077969274799</c:v>
                </c:pt>
                <c:pt idx="21463">
                  <c:v>29.5454545454546</c:v>
                </c:pt>
                <c:pt idx="21464">
                  <c:v>29.546831121634298</c:v>
                </c:pt>
                <c:pt idx="21465">
                  <c:v>29.548207697814</c:v>
                </c:pt>
                <c:pt idx="21466">
                  <c:v>29.549584273993698</c:v>
                </c:pt>
                <c:pt idx="21467">
                  <c:v>29.550960850173499</c:v>
                </c:pt>
                <c:pt idx="21468">
                  <c:v>29.552337426353201</c:v>
                </c:pt>
                <c:pt idx="21469">
                  <c:v>29.553714002532899</c:v>
                </c:pt>
                <c:pt idx="21470">
                  <c:v>29.555090578712601</c:v>
                </c:pt>
                <c:pt idx="21471">
                  <c:v>29.556467154892399</c:v>
                </c:pt>
                <c:pt idx="21472">
                  <c:v>29.557843731072101</c:v>
                </c:pt>
                <c:pt idx="21473">
                  <c:v>29.559220307251799</c:v>
                </c:pt>
                <c:pt idx="21474">
                  <c:v>29.560596883431501</c:v>
                </c:pt>
                <c:pt idx="21475">
                  <c:v>29.561973459611298</c:v>
                </c:pt>
                <c:pt idx="21476">
                  <c:v>29.563350035791</c:v>
                </c:pt>
                <c:pt idx="21477">
                  <c:v>29.564726611970698</c:v>
                </c:pt>
                <c:pt idx="21478">
                  <c:v>29.5661031881504</c:v>
                </c:pt>
                <c:pt idx="21479">
                  <c:v>29.567479764330201</c:v>
                </c:pt>
                <c:pt idx="21480">
                  <c:v>29.5688563405099</c:v>
                </c:pt>
                <c:pt idx="21481">
                  <c:v>29.570232916689601</c:v>
                </c:pt>
                <c:pt idx="21482">
                  <c:v>29.5716094928693</c:v>
                </c:pt>
                <c:pt idx="21483">
                  <c:v>29.572986069049101</c:v>
                </c:pt>
                <c:pt idx="21484">
                  <c:v>29.574362645228799</c:v>
                </c:pt>
                <c:pt idx="21485">
                  <c:v>29.575739221408501</c:v>
                </c:pt>
                <c:pt idx="21486">
                  <c:v>29.577115797588299</c:v>
                </c:pt>
                <c:pt idx="21487">
                  <c:v>29.578492373768</c:v>
                </c:pt>
                <c:pt idx="21488">
                  <c:v>29.579868949947699</c:v>
                </c:pt>
                <c:pt idx="21489">
                  <c:v>29.5812455261274</c:v>
                </c:pt>
                <c:pt idx="21490">
                  <c:v>29.582622102307099</c:v>
                </c:pt>
                <c:pt idx="21491">
                  <c:v>29.5839986784869</c:v>
                </c:pt>
                <c:pt idx="21492">
                  <c:v>29.585375254666602</c:v>
                </c:pt>
                <c:pt idx="21493">
                  <c:v>29.5867518308463</c:v>
                </c:pt>
                <c:pt idx="21494">
                  <c:v>29.588128407026101</c:v>
                </c:pt>
                <c:pt idx="21495">
                  <c:v>29.589504983205799</c:v>
                </c:pt>
                <c:pt idx="21496">
                  <c:v>29.590881559385501</c:v>
                </c:pt>
                <c:pt idx="21497">
                  <c:v>29.592258135565199</c:v>
                </c:pt>
                <c:pt idx="21498">
                  <c:v>29.593634711745</c:v>
                </c:pt>
                <c:pt idx="21499">
                  <c:v>29.595011287924699</c:v>
                </c:pt>
                <c:pt idx="21500">
                  <c:v>29.5963878641044</c:v>
                </c:pt>
                <c:pt idx="21501">
                  <c:v>29.597764440284099</c:v>
                </c:pt>
                <c:pt idx="21502">
                  <c:v>29.5991410164639</c:v>
                </c:pt>
                <c:pt idx="21503">
                  <c:v>29.600517592643602</c:v>
                </c:pt>
                <c:pt idx="21504">
                  <c:v>29.6018941688233</c:v>
                </c:pt>
                <c:pt idx="21505">
                  <c:v>29.603270745003002</c:v>
                </c:pt>
                <c:pt idx="21506">
                  <c:v>29.604647321182799</c:v>
                </c:pt>
                <c:pt idx="21507">
                  <c:v>29.606023897362501</c:v>
                </c:pt>
                <c:pt idx="21508">
                  <c:v>29.607400473542199</c:v>
                </c:pt>
                <c:pt idx="21509">
                  <c:v>29.608777049721901</c:v>
                </c:pt>
                <c:pt idx="21510">
                  <c:v>29.610153625901699</c:v>
                </c:pt>
                <c:pt idx="21511">
                  <c:v>29.611530202081401</c:v>
                </c:pt>
                <c:pt idx="21512">
                  <c:v>29.612906778261099</c:v>
                </c:pt>
                <c:pt idx="21513">
                  <c:v>29.614283354440801</c:v>
                </c:pt>
                <c:pt idx="21514">
                  <c:v>29.615659930620598</c:v>
                </c:pt>
                <c:pt idx="21515">
                  <c:v>29.6170365068003</c:v>
                </c:pt>
                <c:pt idx="21516">
                  <c:v>29.618413082979998</c:v>
                </c:pt>
                <c:pt idx="21517">
                  <c:v>29.6197896591597</c:v>
                </c:pt>
                <c:pt idx="21518">
                  <c:v>29.621166235339501</c:v>
                </c:pt>
                <c:pt idx="21519">
                  <c:v>29.6225428115192</c:v>
                </c:pt>
                <c:pt idx="21520">
                  <c:v>29.623919387698901</c:v>
                </c:pt>
                <c:pt idx="21521">
                  <c:v>29.625295963878699</c:v>
                </c:pt>
                <c:pt idx="21522">
                  <c:v>29.626672540058401</c:v>
                </c:pt>
                <c:pt idx="21523">
                  <c:v>29.628049116238099</c:v>
                </c:pt>
                <c:pt idx="21524">
                  <c:v>29.629425692417801</c:v>
                </c:pt>
                <c:pt idx="21525">
                  <c:v>29.630802268597598</c:v>
                </c:pt>
                <c:pt idx="21526">
                  <c:v>29.6321788447773</c:v>
                </c:pt>
                <c:pt idx="21527">
                  <c:v>29.633555420956998</c:v>
                </c:pt>
                <c:pt idx="21528">
                  <c:v>29.6349319971367</c:v>
                </c:pt>
                <c:pt idx="21529">
                  <c:v>29.636308573316501</c:v>
                </c:pt>
                <c:pt idx="21530">
                  <c:v>29.6376851494962</c:v>
                </c:pt>
                <c:pt idx="21531">
                  <c:v>29.639061725675901</c:v>
                </c:pt>
                <c:pt idx="21532">
                  <c:v>29.6404383018556</c:v>
                </c:pt>
                <c:pt idx="21533">
                  <c:v>29.641814878035401</c:v>
                </c:pt>
                <c:pt idx="21534">
                  <c:v>29.643191454215099</c:v>
                </c:pt>
                <c:pt idx="21535">
                  <c:v>29.644568030394801</c:v>
                </c:pt>
                <c:pt idx="21536">
                  <c:v>29.645944606574499</c:v>
                </c:pt>
                <c:pt idx="21537">
                  <c:v>29.6473211827543</c:v>
                </c:pt>
                <c:pt idx="21538">
                  <c:v>29.648697758933999</c:v>
                </c:pt>
                <c:pt idx="21539">
                  <c:v>29.6500743351137</c:v>
                </c:pt>
                <c:pt idx="21540">
                  <c:v>29.651450911293399</c:v>
                </c:pt>
                <c:pt idx="21541">
                  <c:v>29.6528274874732</c:v>
                </c:pt>
                <c:pt idx="21542">
                  <c:v>29.654204063652902</c:v>
                </c:pt>
                <c:pt idx="21543">
                  <c:v>29.6555806398326</c:v>
                </c:pt>
                <c:pt idx="21544">
                  <c:v>29.656957216012302</c:v>
                </c:pt>
                <c:pt idx="21545">
                  <c:v>29.658333792192099</c:v>
                </c:pt>
                <c:pt idx="21546">
                  <c:v>29.659710368371801</c:v>
                </c:pt>
                <c:pt idx="21547">
                  <c:v>29.661086944551499</c:v>
                </c:pt>
                <c:pt idx="21548">
                  <c:v>29.662463520731201</c:v>
                </c:pt>
                <c:pt idx="21549">
                  <c:v>29.663840096910999</c:v>
                </c:pt>
                <c:pt idx="21550">
                  <c:v>29.665216673090701</c:v>
                </c:pt>
                <c:pt idx="21551">
                  <c:v>29.666593249270399</c:v>
                </c:pt>
                <c:pt idx="21552">
                  <c:v>29.667969825450101</c:v>
                </c:pt>
                <c:pt idx="21553">
                  <c:v>29.669346401629898</c:v>
                </c:pt>
                <c:pt idx="21554">
                  <c:v>29.6707229778096</c:v>
                </c:pt>
                <c:pt idx="21555">
                  <c:v>29.672099553989302</c:v>
                </c:pt>
                <c:pt idx="21556">
                  <c:v>29.673476130169099</c:v>
                </c:pt>
                <c:pt idx="21557">
                  <c:v>29.674852706348801</c:v>
                </c:pt>
                <c:pt idx="21558">
                  <c:v>29.676229282528499</c:v>
                </c:pt>
                <c:pt idx="21559">
                  <c:v>29.677605858708201</c:v>
                </c:pt>
                <c:pt idx="21560">
                  <c:v>29.678982434887999</c:v>
                </c:pt>
                <c:pt idx="21561">
                  <c:v>29.680359011067701</c:v>
                </c:pt>
                <c:pt idx="21562">
                  <c:v>29.681735587247399</c:v>
                </c:pt>
                <c:pt idx="21563">
                  <c:v>29.683112163427101</c:v>
                </c:pt>
                <c:pt idx="21564">
                  <c:v>29.684488739606898</c:v>
                </c:pt>
                <c:pt idx="21565">
                  <c:v>29.6858653157866</c:v>
                </c:pt>
                <c:pt idx="21566">
                  <c:v>29.687241891966298</c:v>
                </c:pt>
                <c:pt idx="21567">
                  <c:v>29.688618468146</c:v>
                </c:pt>
                <c:pt idx="21568">
                  <c:v>29.689995044325801</c:v>
                </c:pt>
                <c:pt idx="21569">
                  <c:v>29.6913716205055</c:v>
                </c:pt>
                <c:pt idx="21570">
                  <c:v>29.692748196685201</c:v>
                </c:pt>
                <c:pt idx="21571">
                  <c:v>29.6941247728649</c:v>
                </c:pt>
                <c:pt idx="21572">
                  <c:v>29.695501349044701</c:v>
                </c:pt>
                <c:pt idx="21573">
                  <c:v>29.696877925224399</c:v>
                </c:pt>
                <c:pt idx="21574">
                  <c:v>29.698254501404101</c:v>
                </c:pt>
                <c:pt idx="21575">
                  <c:v>29.699631077583799</c:v>
                </c:pt>
                <c:pt idx="21576">
                  <c:v>29.7010076537636</c:v>
                </c:pt>
                <c:pt idx="21577">
                  <c:v>29.702384229943299</c:v>
                </c:pt>
                <c:pt idx="21578">
                  <c:v>29.703760806123</c:v>
                </c:pt>
                <c:pt idx="21579">
                  <c:v>29.705137382302699</c:v>
                </c:pt>
                <c:pt idx="21580">
                  <c:v>29.7065139584825</c:v>
                </c:pt>
                <c:pt idx="21581">
                  <c:v>29.707890534662202</c:v>
                </c:pt>
                <c:pt idx="21582">
                  <c:v>29.7092671108419</c:v>
                </c:pt>
                <c:pt idx="21583">
                  <c:v>29.710643687021602</c:v>
                </c:pt>
                <c:pt idx="21584">
                  <c:v>29.712020263201399</c:v>
                </c:pt>
                <c:pt idx="21585">
                  <c:v>29.713396839381101</c:v>
                </c:pt>
                <c:pt idx="21586">
                  <c:v>29.714773415560799</c:v>
                </c:pt>
                <c:pt idx="21587">
                  <c:v>29.7161499917406</c:v>
                </c:pt>
                <c:pt idx="21588">
                  <c:v>29.717526567920299</c:v>
                </c:pt>
                <c:pt idx="21589">
                  <c:v>29.7189031441</c:v>
                </c:pt>
                <c:pt idx="21590">
                  <c:v>29.720279720279699</c:v>
                </c:pt>
                <c:pt idx="21591">
                  <c:v>29.7216562964595</c:v>
                </c:pt>
                <c:pt idx="21592">
                  <c:v>29.723032872639202</c:v>
                </c:pt>
                <c:pt idx="21593">
                  <c:v>29.7244094488189</c:v>
                </c:pt>
                <c:pt idx="21594">
                  <c:v>29.725786024998602</c:v>
                </c:pt>
                <c:pt idx="21595">
                  <c:v>29.727162601178399</c:v>
                </c:pt>
                <c:pt idx="21596">
                  <c:v>29.728539177358101</c:v>
                </c:pt>
                <c:pt idx="21597">
                  <c:v>29.729915753537799</c:v>
                </c:pt>
                <c:pt idx="21598">
                  <c:v>29.731292329717501</c:v>
                </c:pt>
                <c:pt idx="21599">
                  <c:v>29.732668905897299</c:v>
                </c:pt>
                <c:pt idx="21600">
                  <c:v>29.734045482077001</c:v>
                </c:pt>
                <c:pt idx="21601">
                  <c:v>29.735422058256699</c:v>
                </c:pt>
                <c:pt idx="21602">
                  <c:v>29.736798634436401</c:v>
                </c:pt>
                <c:pt idx="21603">
                  <c:v>29.738175210616198</c:v>
                </c:pt>
                <c:pt idx="21604">
                  <c:v>29.7395517867959</c:v>
                </c:pt>
                <c:pt idx="21605">
                  <c:v>29.740928362975598</c:v>
                </c:pt>
                <c:pt idx="21606">
                  <c:v>29.7423049391553</c:v>
                </c:pt>
                <c:pt idx="21607">
                  <c:v>29.743681515335101</c:v>
                </c:pt>
                <c:pt idx="21608">
                  <c:v>29.7450580915148</c:v>
                </c:pt>
                <c:pt idx="21609">
                  <c:v>29.746434667694501</c:v>
                </c:pt>
                <c:pt idx="21610">
                  <c:v>29.7478112438742</c:v>
                </c:pt>
                <c:pt idx="21611">
                  <c:v>29.749187820054001</c:v>
                </c:pt>
                <c:pt idx="21612">
                  <c:v>29.750564396233699</c:v>
                </c:pt>
                <c:pt idx="21613">
                  <c:v>29.751940972413401</c:v>
                </c:pt>
                <c:pt idx="21614">
                  <c:v>29.753317548593099</c:v>
                </c:pt>
                <c:pt idx="21615">
                  <c:v>29.7546941247729</c:v>
                </c:pt>
                <c:pt idx="21616">
                  <c:v>29.756070700952598</c:v>
                </c:pt>
                <c:pt idx="21617">
                  <c:v>29.7574472771323</c:v>
                </c:pt>
                <c:pt idx="21618">
                  <c:v>29.758823853311998</c:v>
                </c:pt>
                <c:pt idx="21619">
                  <c:v>29.7602004294918</c:v>
                </c:pt>
                <c:pt idx="21620">
                  <c:v>29.761577005671501</c:v>
                </c:pt>
                <c:pt idx="21621">
                  <c:v>29.7629535818512</c:v>
                </c:pt>
                <c:pt idx="21622">
                  <c:v>29.764330158031001</c:v>
                </c:pt>
                <c:pt idx="21623">
                  <c:v>29.765706734210699</c:v>
                </c:pt>
                <c:pt idx="21624">
                  <c:v>29.767083310390401</c:v>
                </c:pt>
                <c:pt idx="21625">
                  <c:v>29.768459886570099</c:v>
                </c:pt>
                <c:pt idx="21626">
                  <c:v>29.7698364627499</c:v>
                </c:pt>
                <c:pt idx="21627">
                  <c:v>29.771213038929599</c:v>
                </c:pt>
                <c:pt idx="21628">
                  <c:v>29.7725896151093</c:v>
                </c:pt>
                <c:pt idx="21629">
                  <c:v>29.773966191288999</c:v>
                </c:pt>
                <c:pt idx="21630">
                  <c:v>29.7753427674688</c:v>
                </c:pt>
                <c:pt idx="21631">
                  <c:v>29.776719343648502</c:v>
                </c:pt>
                <c:pt idx="21632">
                  <c:v>29.7780959198282</c:v>
                </c:pt>
                <c:pt idx="21633">
                  <c:v>29.779472496007902</c:v>
                </c:pt>
                <c:pt idx="21634">
                  <c:v>29.780849072187699</c:v>
                </c:pt>
                <c:pt idx="21635">
                  <c:v>29.782225648367401</c:v>
                </c:pt>
                <c:pt idx="21636">
                  <c:v>29.783602224547099</c:v>
                </c:pt>
                <c:pt idx="21637">
                  <c:v>29.784978800726801</c:v>
                </c:pt>
                <c:pt idx="21638">
                  <c:v>29.786355376906599</c:v>
                </c:pt>
                <c:pt idx="21639">
                  <c:v>29.787731953086301</c:v>
                </c:pt>
                <c:pt idx="21640">
                  <c:v>29.789108529265999</c:v>
                </c:pt>
                <c:pt idx="21641">
                  <c:v>29.7904851054457</c:v>
                </c:pt>
                <c:pt idx="21642">
                  <c:v>29.791861681625502</c:v>
                </c:pt>
                <c:pt idx="21643">
                  <c:v>29.7932382578052</c:v>
                </c:pt>
                <c:pt idx="21644">
                  <c:v>29.794614833984902</c:v>
                </c:pt>
                <c:pt idx="21645">
                  <c:v>29.7959914101646</c:v>
                </c:pt>
                <c:pt idx="21646">
                  <c:v>29.797367986344401</c:v>
                </c:pt>
                <c:pt idx="21647">
                  <c:v>29.798744562524099</c:v>
                </c:pt>
                <c:pt idx="21648">
                  <c:v>29.800121138703801</c:v>
                </c:pt>
                <c:pt idx="21649">
                  <c:v>29.801497714883499</c:v>
                </c:pt>
                <c:pt idx="21650">
                  <c:v>29.802874291063301</c:v>
                </c:pt>
                <c:pt idx="21651">
                  <c:v>29.804250867242999</c:v>
                </c:pt>
                <c:pt idx="21652">
                  <c:v>29.805627443422701</c:v>
                </c:pt>
                <c:pt idx="21653">
                  <c:v>29.807004019602498</c:v>
                </c:pt>
                <c:pt idx="21654">
                  <c:v>29.8083805957822</c:v>
                </c:pt>
                <c:pt idx="21655">
                  <c:v>29.809757171961898</c:v>
                </c:pt>
                <c:pt idx="21656">
                  <c:v>29.8111337481416</c:v>
                </c:pt>
                <c:pt idx="21657">
                  <c:v>29.812510324321401</c:v>
                </c:pt>
                <c:pt idx="21658">
                  <c:v>29.8138869005011</c:v>
                </c:pt>
                <c:pt idx="21659">
                  <c:v>29.815263476680801</c:v>
                </c:pt>
                <c:pt idx="21660">
                  <c:v>29.8166400528605</c:v>
                </c:pt>
                <c:pt idx="21661">
                  <c:v>29.818016629040301</c:v>
                </c:pt>
                <c:pt idx="21662">
                  <c:v>29.819393205219999</c:v>
                </c:pt>
                <c:pt idx="21663">
                  <c:v>29.820769781399701</c:v>
                </c:pt>
                <c:pt idx="21664">
                  <c:v>29.822146357579399</c:v>
                </c:pt>
                <c:pt idx="21665">
                  <c:v>29.8235229337592</c:v>
                </c:pt>
                <c:pt idx="21666">
                  <c:v>29.824899509938898</c:v>
                </c:pt>
                <c:pt idx="21667">
                  <c:v>29.8262760861186</c:v>
                </c:pt>
                <c:pt idx="21668">
                  <c:v>29.827652662298298</c:v>
                </c:pt>
                <c:pt idx="21669">
                  <c:v>29.8290292384781</c:v>
                </c:pt>
                <c:pt idx="21670">
                  <c:v>29.830405814657801</c:v>
                </c:pt>
                <c:pt idx="21671">
                  <c:v>29.8317823908375</c:v>
                </c:pt>
                <c:pt idx="21672">
                  <c:v>29.833158967017201</c:v>
                </c:pt>
                <c:pt idx="21673">
                  <c:v>29.834535543196999</c:v>
                </c:pt>
                <c:pt idx="21674">
                  <c:v>29.835912119376701</c:v>
                </c:pt>
                <c:pt idx="21675">
                  <c:v>29.837288695556399</c:v>
                </c:pt>
                <c:pt idx="21676">
                  <c:v>29.838665271736101</c:v>
                </c:pt>
                <c:pt idx="21677">
                  <c:v>29.840041847915899</c:v>
                </c:pt>
                <c:pt idx="21678">
                  <c:v>29.8414184240956</c:v>
                </c:pt>
                <c:pt idx="21679">
                  <c:v>29.842795000275299</c:v>
                </c:pt>
                <c:pt idx="21680">
                  <c:v>29.844171576455</c:v>
                </c:pt>
                <c:pt idx="21681">
                  <c:v>29.845548152634802</c:v>
                </c:pt>
                <c:pt idx="21682">
                  <c:v>29.8469247288145</c:v>
                </c:pt>
                <c:pt idx="21683">
                  <c:v>29.848301304994202</c:v>
                </c:pt>
                <c:pt idx="21684">
                  <c:v>29.849677881173999</c:v>
                </c:pt>
                <c:pt idx="21685">
                  <c:v>29.851054457353701</c:v>
                </c:pt>
                <c:pt idx="21686">
                  <c:v>29.852431033533399</c:v>
                </c:pt>
                <c:pt idx="21687">
                  <c:v>29.853807609713101</c:v>
                </c:pt>
                <c:pt idx="21688">
                  <c:v>29.855184185892899</c:v>
                </c:pt>
                <c:pt idx="21689">
                  <c:v>29.856560762072601</c:v>
                </c:pt>
                <c:pt idx="21690">
                  <c:v>29.857937338252299</c:v>
                </c:pt>
                <c:pt idx="21691">
                  <c:v>29.859313914432001</c:v>
                </c:pt>
                <c:pt idx="21692">
                  <c:v>29.860690490611798</c:v>
                </c:pt>
                <c:pt idx="21693">
                  <c:v>29.8620670667915</c:v>
                </c:pt>
                <c:pt idx="21694">
                  <c:v>29.863443642971198</c:v>
                </c:pt>
                <c:pt idx="21695">
                  <c:v>29.8648202191509</c:v>
                </c:pt>
                <c:pt idx="21696">
                  <c:v>29.866196795330701</c:v>
                </c:pt>
                <c:pt idx="21697">
                  <c:v>29.867573371510399</c:v>
                </c:pt>
                <c:pt idx="21698">
                  <c:v>29.868949947690101</c:v>
                </c:pt>
                <c:pt idx="21699">
                  <c:v>29.870326523869799</c:v>
                </c:pt>
                <c:pt idx="21700">
                  <c:v>29.871703100049601</c:v>
                </c:pt>
                <c:pt idx="21701">
                  <c:v>29.873079676229299</c:v>
                </c:pt>
                <c:pt idx="21702">
                  <c:v>29.874456252409001</c:v>
                </c:pt>
                <c:pt idx="21703">
                  <c:v>29.875832828588699</c:v>
                </c:pt>
                <c:pt idx="21704">
                  <c:v>29.8772094047685</c:v>
                </c:pt>
                <c:pt idx="21705">
                  <c:v>29.878585980948198</c:v>
                </c:pt>
                <c:pt idx="21706">
                  <c:v>29.8799625571279</c:v>
                </c:pt>
                <c:pt idx="21707">
                  <c:v>29.881339133307598</c:v>
                </c:pt>
                <c:pt idx="21708">
                  <c:v>29.8827157094874</c:v>
                </c:pt>
                <c:pt idx="21709">
                  <c:v>29.884092285667101</c:v>
                </c:pt>
                <c:pt idx="21710">
                  <c:v>29.8854688618468</c:v>
                </c:pt>
                <c:pt idx="21711">
                  <c:v>29.886845438026501</c:v>
                </c:pt>
                <c:pt idx="21712">
                  <c:v>29.888222014206299</c:v>
                </c:pt>
                <c:pt idx="21713">
                  <c:v>29.889598590386001</c:v>
                </c:pt>
                <c:pt idx="21714">
                  <c:v>29.890975166565699</c:v>
                </c:pt>
                <c:pt idx="21715">
                  <c:v>29.892351742745401</c:v>
                </c:pt>
                <c:pt idx="21716">
                  <c:v>29.893728318925199</c:v>
                </c:pt>
                <c:pt idx="21717">
                  <c:v>29.8951048951049</c:v>
                </c:pt>
                <c:pt idx="21718">
                  <c:v>29.896481471284599</c:v>
                </c:pt>
                <c:pt idx="21719">
                  <c:v>29.8978580474644</c:v>
                </c:pt>
                <c:pt idx="21720">
                  <c:v>29.899234623644102</c:v>
                </c:pt>
                <c:pt idx="21721">
                  <c:v>29.9006111998238</c:v>
                </c:pt>
                <c:pt idx="21722">
                  <c:v>29.901987776003502</c:v>
                </c:pt>
                <c:pt idx="21723">
                  <c:v>29.903364352183299</c:v>
                </c:pt>
                <c:pt idx="21724">
                  <c:v>29.904740928363001</c:v>
                </c:pt>
                <c:pt idx="21725">
                  <c:v>29.906117504542699</c:v>
                </c:pt>
                <c:pt idx="21726">
                  <c:v>29.907494080722401</c:v>
                </c:pt>
                <c:pt idx="21727">
                  <c:v>29.908870656902199</c:v>
                </c:pt>
                <c:pt idx="21728">
                  <c:v>29.9102472330819</c:v>
                </c:pt>
                <c:pt idx="21729">
                  <c:v>29.911623809261599</c:v>
                </c:pt>
                <c:pt idx="21730">
                  <c:v>29.9130003854413</c:v>
                </c:pt>
                <c:pt idx="21731">
                  <c:v>29.914376961621102</c:v>
                </c:pt>
                <c:pt idx="21732">
                  <c:v>29.9157535378008</c:v>
                </c:pt>
                <c:pt idx="21733">
                  <c:v>29.917130113980502</c:v>
                </c:pt>
                <c:pt idx="21734">
                  <c:v>29.9185066901602</c:v>
                </c:pt>
                <c:pt idx="21735">
                  <c:v>29.919883266340001</c:v>
                </c:pt>
                <c:pt idx="21736">
                  <c:v>29.921259842519699</c:v>
                </c:pt>
                <c:pt idx="21737">
                  <c:v>29.922636418699401</c:v>
                </c:pt>
                <c:pt idx="21738">
                  <c:v>29.924012994879099</c:v>
                </c:pt>
                <c:pt idx="21739">
                  <c:v>29.925389571058901</c:v>
                </c:pt>
                <c:pt idx="21740">
                  <c:v>29.926766147238599</c:v>
                </c:pt>
                <c:pt idx="21741">
                  <c:v>29.928142723418301</c:v>
                </c:pt>
                <c:pt idx="21742">
                  <c:v>29.929519299598098</c:v>
                </c:pt>
                <c:pt idx="21743">
                  <c:v>29.9308958757778</c:v>
                </c:pt>
                <c:pt idx="21744">
                  <c:v>29.932272451957498</c:v>
                </c:pt>
                <c:pt idx="21745">
                  <c:v>29.9336490281372</c:v>
                </c:pt>
                <c:pt idx="21746">
                  <c:v>29.935025604317001</c:v>
                </c:pt>
                <c:pt idx="21747">
                  <c:v>29.9364021804967</c:v>
                </c:pt>
                <c:pt idx="21748">
                  <c:v>29.937778756676401</c:v>
                </c:pt>
                <c:pt idx="21749">
                  <c:v>29.9391553328561</c:v>
                </c:pt>
                <c:pt idx="21750">
                  <c:v>29.940531909035901</c:v>
                </c:pt>
                <c:pt idx="21751">
                  <c:v>29.941908485215599</c:v>
                </c:pt>
                <c:pt idx="21752">
                  <c:v>29.943285061395301</c:v>
                </c:pt>
                <c:pt idx="21753">
                  <c:v>29.944661637574999</c:v>
                </c:pt>
                <c:pt idx="21754">
                  <c:v>29.9460382137548</c:v>
                </c:pt>
                <c:pt idx="21755">
                  <c:v>29.947414789934498</c:v>
                </c:pt>
                <c:pt idx="21756">
                  <c:v>29.9487913661142</c:v>
                </c:pt>
                <c:pt idx="21757">
                  <c:v>29.950167942293898</c:v>
                </c:pt>
                <c:pt idx="21758">
                  <c:v>29.9515445184737</c:v>
                </c:pt>
                <c:pt idx="21759">
                  <c:v>29.952921094653401</c:v>
                </c:pt>
                <c:pt idx="21760">
                  <c:v>29.9542976708331</c:v>
                </c:pt>
                <c:pt idx="21761">
                  <c:v>29.955674247012801</c:v>
                </c:pt>
                <c:pt idx="21762">
                  <c:v>29.957050823192599</c:v>
                </c:pt>
                <c:pt idx="21763">
                  <c:v>29.958427399372301</c:v>
                </c:pt>
                <c:pt idx="21764">
                  <c:v>29.959803975551999</c:v>
                </c:pt>
                <c:pt idx="21765">
                  <c:v>29.961180551731701</c:v>
                </c:pt>
                <c:pt idx="21766">
                  <c:v>29.962557127911499</c:v>
                </c:pt>
                <c:pt idx="21767">
                  <c:v>29.9639337040912</c:v>
                </c:pt>
                <c:pt idx="21768">
                  <c:v>29.965310280270899</c:v>
                </c:pt>
                <c:pt idx="21769">
                  <c:v>29.9666868564506</c:v>
                </c:pt>
                <c:pt idx="21770">
                  <c:v>29.968063432630402</c:v>
                </c:pt>
                <c:pt idx="21771">
                  <c:v>29.9694400088101</c:v>
                </c:pt>
                <c:pt idx="21772">
                  <c:v>29.970816584989802</c:v>
                </c:pt>
                <c:pt idx="21773">
                  <c:v>29.9721931611695</c:v>
                </c:pt>
                <c:pt idx="21774">
                  <c:v>29.973569737349301</c:v>
                </c:pt>
                <c:pt idx="21775">
                  <c:v>29.974946313528999</c:v>
                </c:pt>
                <c:pt idx="21776">
                  <c:v>29.976322889708701</c:v>
                </c:pt>
                <c:pt idx="21777">
                  <c:v>29.977699465888499</c:v>
                </c:pt>
                <c:pt idx="21778">
                  <c:v>29.979076042068201</c:v>
                </c:pt>
                <c:pt idx="21779">
                  <c:v>29.980452618247899</c:v>
                </c:pt>
                <c:pt idx="21780">
                  <c:v>29.981829194427601</c:v>
                </c:pt>
                <c:pt idx="21781">
                  <c:v>29.983205770607402</c:v>
                </c:pt>
                <c:pt idx="21782">
                  <c:v>29.9845823467871</c:v>
                </c:pt>
                <c:pt idx="21783">
                  <c:v>29.985958922966802</c:v>
                </c:pt>
                <c:pt idx="21784">
                  <c:v>29.9873354991465</c:v>
                </c:pt>
                <c:pt idx="21785">
                  <c:v>29.988712075326301</c:v>
                </c:pt>
                <c:pt idx="21786">
                  <c:v>29.990088651505999</c:v>
                </c:pt>
                <c:pt idx="21787">
                  <c:v>29.991465227685701</c:v>
                </c:pt>
                <c:pt idx="21788">
                  <c:v>29.992841803865399</c:v>
                </c:pt>
                <c:pt idx="21789">
                  <c:v>29.994218380045201</c:v>
                </c:pt>
                <c:pt idx="21790">
                  <c:v>29.995594956224899</c:v>
                </c:pt>
                <c:pt idx="21791">
                  <c:v>29.996971532404601</c:v>
                </c:pt>
                <c:pt idx="21792">
                  <c:v>29.998348108584299</c:v>
                </c:pt>
                <c:pt idx="21793">
                  <c:v>29.9997246847641</c:v>
                </c:pt>
                <c:pt idx="21794">
                  <c:v>30.001101260943798</c:v>
                </c:pt>
                <c:pt idx="21795">
                  <c:v>30.0024778371235</c:v>
                </c:pt>
                <c:pt idx="21796">
                  <c:v>30.003854413303198</c:v>
                </c:pt>
                <c:pt idx="21797">
                  <c:v>30.005230989483</c:v>
                </c:pt>
                <c:pt idx="21798">
                  <c:v>30.006607565662701</c:v>
                </c:pt>
                <c:pt idx="21799">
                  <c:v>30.0079841418424</c:v>
                </c:pt>
                <c:pt idx="21800">
                  <c:v>30.009360718022101</c:v>
                </c:pt>
                <c:pt idx="21801">
                  <c:v>30.010737294201899</c:v>
                </c:pt>
                <c:pt idx="21802">
                  <c:v>30.012113870381601</c:v>
                </c:pt>
                <c:pt idx="21803">
                  <c:v>30.013490446561299</c:v>
                </c:pt>
                <c:pt idx="21804">
                  <c:v>30.014867022741001</c:v>
                </c:pt>
                <c:pt idx="21805">
                  <c:v>30.016243598920799</c:v>
                </c:pt>
                <c:pt idx="21806">
                  <c:v>30.0176201751005</c:v>
                </c:pt>
                <c:pt idx="21807">
                  <c:v>30.018996751280199</c:v>
                </c:pt>
                <c:pt idx="21808">
                  <c:v>30.0203733274599</c:v>
                </c:pt>
                <c:pt idx="21809">
                  <c:v>30.021749903639702</c:v>
                </c:pt>
                <c:pt idx="21810">
                  <c:v>30.0231264798194</c:v>
                </c:pt>
                <c:pt idx="21811">
                  <c:v>30.024503055999102</c:v>
                </c:pt>
                <c:pt idx="21812">
                  <c:v>30.025879632178899</c:v>
                </c:pt>
                <c:pt idx="21813">
                  <c:v>30.027256208358601</c:v>
                </c:pt>
                <c:pt idx="21814">
                  <c:v>30.028632784538299</c:v>
                </c:pt>
                <c:pt idx="21815">
                  <c:v>30.030009360718001</c:v>
                </c:pt>
                <c:pt idx="21816">
                  <c:v>30.031385936897799</c:v>
                </c:pt>
                <c:pt idx="21817">
                  <c:v>30.0327625130775</c:v>
                </c:pt>
                <c:pt idx="21818">
                  <c:v>30.034139089257199</c:v>
                </c:pt>
                <c:pt idx="21819">
                  <c:v>30.0355156654369</c:v>
                </c:pt>
                <c:pt idx="21820">
                  <c:v>30.036892241616702</c:v>
                </c:pt>
                <c:pt idx="21821">
                  <c:v>30.0382688177964</c:v>
                </c:pt>
                <c:pt idx="21822">
                  <c:v>30.039645393976102</c:v>
                </c:pt>
                <c:pt idx="21823">
                  <c:v>30.0410219701558</c:v>
                </c:pt>
                <c:pt idx="21824">
                  <c:v>30.042398546335601</c:v>
                </c:pt>
                <c:pt idx="21825">
                  <c:v>30.043775122515299</c:v>
                </c:pt>
                <c:pt idx="21826">
                  <c:v>30.045151698695001</c:v>
                </c:pt>
                <c:pt idx="21827">
                  <c:v>30.046528274874699</c:v>
                </c:pt>
                <c:pt idx="21828">
                  <c:v>30.047904851054501</c:v>
                </c:pt>
                <c:pt idx="21829">
                  <c:v>30.049281427234199</c:v>
                </c:pt>
                <c:pt idx="21830">
                  <c:v>30.050658003413901</c:v>
                </c:pt>
                <c:pt idx="21831">
                  <c:v>30.052034579593599</c:v>
                </c:pt>
                <c:pt idx="21832">
                  <c:v>30.0534111557734</c:v>
                </c:pt>
                <c:pt idx="21833">
                  <c:v>30.054787731953098</c:v>
                </c:pt>
                <c:pt idx="21834">
                  <c:v>30.0561643081328</c:v>
                </c:pt>
                <c:pt idx="21835">
                  <c:v>30.057540884312498</c:v>
                </c:pt>
                <c:pt idx="21836">
                  <c:v>30.0589174604923</c:v>
                </c:pt>
                <c:pt idx="21837">
                  <c:v>30.060294036672001</c:v>
                </c:pt>
                <c:pt idx="21838">
                  <c:v>30.0616706128517</c:v>
                </c:pt>
                <c:pt idx="21839">
                  <c:v>30.063047189031401</c:v>
                </c:pt>
                <c:pt idx="21840">
                  <c:v>30.064423765211199</c:v>
                </c:pt>
                <c:pt idx="21841">
                  <c:v>30.065800341390901</c:v>
                </c:pt>
                <c:pt idx="21842">
                  <c:v>30.067176917570599</c:v>
                </c:pt>
                <c:pt idx="21843">
                  <c:v>30.0685534937504</c:v>
                </c:pt>
                <c:pt idx="21844">
                  <c:v>30.069930069930098</c:v>
                </c:pt>
                <c:pt idx="21845">
                  <c:v>30.0713066461098</c:v>
                </c:pt>
                <c:pt idx="21846">
                  <c:v>30.072683222289498</c:v>
                </c:pt>
                <c:pt idx="21847">
                  <c:v>30.0740597984693</c:v>
                </c:pt>
                <c:pt idx="21848">
                  <c:v>30.075436374649001</c:v>
                </c:pt>
                <c:pt idx="21849">
                  <c:v>30.0768129508287</c:v>
                </c:pt>
                <c:pt idx="21850">
                  <c:v>30.078189527008401</c:v>
                </c:pt>
                <c:pt idx="21851">
                  <c:v>30.079566103188199</c:v>
                </c:pt>
                <c:pt idx="21852">
                  <c:v>30.080942679367901</c:v>
                </c:pt>
                <c:pt idx="21853">
                  <c:v>30.082319255547599</c:v>
                </c:pt>
                <c:pt idx="21854">
                  <c:v>30.083695831727301</c:v>
                </c:pt>
                <c:pt idx="21855">
                  <c:v>30.085072407907099</c:v>
                </c:pt>
                <c:pt idx="21856">
                  <c:v>30.0864489840868</c:v>
                </c:pt>
                <c:pt idx="21857">
                  <c:v>30.087825560266499</c:v>
                </c:pt>
                <c:pt idx="21858">
                  <c:v>30.0892021364462</c:v>
                </c:pt>
                <c:pt idx="21859">
                  <c:v>30.090578712626002</c:v>
                </c:pt>
                <c:pt idx="21860">
                  <c:v>30.0919552888057</c:v>
                </c:pt>
                <c:pt idx="21861">
                  <c:v>30.093331864985402</c:v>
                </c:pt>
                <c:pt idx="21862">
                  <c:v>30.0947084411651</c:v>
                </c:pt>
                <c:pt idx="21863">
                  <c:v>30.096085017344901</c:v>
                </c:pt>
                <c:pt idx="21864">
                  <c:v>30.097461593524599</c:v>
                </c:pt>
                <c:pt idx="21865">
                  <c:v>30.098838169704301</c:v>
                </c:pt>
                <c:pt idx="21866">
                  <c:v>30.100214745883999</c:v>
                </c:pt>
                <c:pt idx="21867">
                  <c:v>30.101591322063801</c:v>
                </c:pt>
                <c:pt idx="21868">
                  <c:v>30.102967898243499</c:v>
                </c:pt>
                <c:pt idx="21869">
                  <c:v>30.1043444744232</c:v>
                </c:pt>
                <c:pt idx="21870">
                  <c:v>30.105721050602899</c:v>
                </c:pt>
                <c:pt idx="21871">
                  <c:v>30.1070976267827</c:v>
                </c:pt>
                <c:pt idx="21872">
                  <c:v>30.108474202962402</c:v>
                </c:pt>
                <c:pt idx="21873">
                  <c:v>30.1098507791421</c:v>
                </c:pt>
                <c:pt idx="21874">
                  <c:v>30.111227355321802</c:v>
                </c:pt>
                <c:pt idx="21875">
                  <c:v>30.112603931501599</c:v>
                </c:pt>
                <c:pt idx="21876">
                  <c:v>30.113980507681301</c:v>
                </c:pt>
                <c:pt idx="21877">
                  <c:v>30.115357083860999</c:v>
                </c:pt>
                <c:pt idx="21878">
                  <c:v>30.116733660040801</c:v>
                </c:pt>
                <c:pt idx="21879">
                  <c:v>30.118110236220499</c:v>
                </c:pt>
                <c:pt idx="21880">
                  <c:v>30.119486812400201</c:v>
                </c:pt>
                <c:pt idx="21881">
                  <c:v>30.120863388579899</c:v>
                </c:pt>
                <c:pt idx="21882">
                  <c:v>30.1222399647597</c:v>
                </c:pt>
                <c:pt idx="21883">
                  <c:v>30.123616540939398</c:v>
                </c:pt>
                <c:pt idx="21884">
                  <c:v>30.1249931171191</c:v>
                </c:pt>
                <c:pt idx="21885">
                  <c:v>30.126369693298798</c:v>
                </c:pt>
                <c:pt idx="21886">
                  <c:v>30.1277462694786</c:v>
                </c:pt>
                <c:pt idx="21887">
                  <c:v>30.129122845658301</c:v>
                </c:pt>
                <c:pt idx="21888">
                  <c:v>30.130499421838</c:v>
                </c:pt>
                <c:pt idx="21889">
                  <c:v>30.131875998017701</c:v>
                </c:pt>
                <c:pt idx="21890">
                  <c:v>30.133252574197499</c:v>
                </c:pt>
                <c:pt idx="21891">
                  <c:v>30.134629150377201</c:v>
                </c:pt>
                <c:pt idx="21892">
                  <c:v>30.136005726556899</c:v>
                </c:pt>
                <c:pt idx="21893">
                  <c:v>30.137382302736601</c:v>
                </c:pt>
                <c:pt idx="21894">
                  <c:v>30.138758878916398</c:v>
                </c:pt>
                <c:pt idx="21895">
                  <c:v>30.1401354550961</c:v>
                </c:pt>
                <c:pt idx="21896">
                  <c:v>30.141512031275798</c:v>
                </c:pt>
                <c:pt idx="21897">
                  <c:v>30.1428886074555</c:v>
                </c:pt>
                <c:pt idx="21898">
                  <c:v>30.144265183635301</c:v>
                </c:pt>
                <c:pt idx="21899">
                  <c:v>30.145641759815</c:v>
                </c:pt>
                <c:pt idx="21900">
                  <c:v>30.147018335994701</c:v>
                </c:pt>
                <c:pt idx="21901">
                  <c:v>30.148394912174499</c:v>
                </c:pt>
                <c:pt idx="21902">
                  <c:v>30.149771488354201</c:v>
                </c:pt>
                <c:pt idx="21903">
                  <c:v>30.151148064533899</c:v>
                </c:pt>
                <c:pt idx="21904">
                  <c:v>30.152524640713601</c:v>
                </c:pt>
                <c:pt idx="21905">
                  <c:v>30.153901216893299</c:v>
                </c:pt>
                <c:pt idx="21906">
                  <c:v>30.1552777930731</c:v>
                </c:pt>
                <c:pt idx="21907">
                  <c:v>30.156654369252799</c:v>
                </c:pt>
                <c:pt idx="21908">
                  <c:v>30.1580309454325</c:v>
                </c:pt>
                <c:pt idx="21909">
                  <c:v>30.159407521612302</c:v>
                </c:pt>
                <c:pt idx="21910">
                  <c:v>30.160784097792</c:v>
                </c:pt>
                <c:pt idx="21911">
                  <c:v>30.162160673971702</c:v>
                </c:pt>
                <c:pt idx="21912">
                  <c:v>30.1635372501514</c:v>
                </c:pt>
                <c:pt idx="21913">
                  <c:v>30.164913826331201</c:v>
                </c:pt>
                <c:pt idx="21914">
                  <c:v>30.166290402510899</c:v>
                </c:pt>
                <c:pt idx="21915">
                  <c:v>30.167666978690601</c:v>
                </c:pt>
                <c:pt idx="21916">
                  <c:v>30.169043554870299</c:v>
                </c:pt>
                <c:pt idx="21917">
                  <c:v>30.170420131050101</c:v>
                </c:pt>
                <c:pt idx="21918">
                  <c:v>30.171796707229799</c:v>
                </c:pt>
                <c:pt idx="21919">
                  <c:v>30.173173283409501</c:v>
                </c:pt>
                <c:pt idx="21920">
                  <c:v>30.174549859589199</c:v>
                </c:pt>
                <c:pt idx="21921">
                  <c:v>30.175926435769</c:v>
                </c:pt>
                <c:pt idx="21922">
                  <c:v>30.177303011948698</c:v>
                </c:pt>
                <c:pt idx="21923">
                  <c:v>30.1786795881284</c:v>
                </c:pt>
                <c:pt idx="21924">
                  <c:v>30.180056164308098</c:v>
                </c:pt>
                <c:pt idx="21925">
                  <c:v>30.181432740487899</c:v>
                </c:pt>
                <c:pt idx="21926">
                  <c:v>30.182809316667601</c:v>
                </c:pt>
                <c:pt idx="21927">
                  <c:v>30.184185892847299</c:v>
                </c:pt>
                <c:pt idx="21928">
                  <c:v>30.185562469027001</c:v>
                </c:pt>
                <c:pt idx="21929">
                  <c:v>30.186939045206799</c:v>
                </c:pt>
                <c:pt idx="21930">
                  <c:v>30.188315621386501</c:v>
                </c:pt>
                <c:pt idx="21931">
                  <c:v>30.189692197566199</c:v>
                </c:pt>
                <c:pt idx="21932">
                  <c:v>30.191068773745901</c:v>
                </c:pt>
                <c:pt idx="21933">
                  <c:v>30.192445349925698</c:v>
                </c:pt>
                <c:pt idx="21934">
                  <c:v>30.1938219261054</c:v>
                </c:pt>
                <c:pt idx="21935">
                  <c:v>30.195198502285098</c:v>
                </c:pt>
                <c:pt idx="21936">
                  <c:v>30.1965750784649</c:v>
                </c:pt>
                <c:pt idx="21937">
                  <c:v>30.197951654644601</c:v>
                </c:pt>
                <c:pt idx="21938">
                  <c:v>30.1993282308243</c:v>
                </c:pt>
                <c:pt idx="21939">
                  <c:v>30.200704807004001</c:v>
                </c:pt>
                <c:pt idx="21940">
                  <c:v>30.202081383183799</c:v>
                </c:pt>
                <c:pt idx="21941">
                  <c:v>30.203457959363501</c:v>
                </c:pt>
                <c:pt idx="21942">
                  <c:v>30.204834535543199</c:v>
                </c:pt>
                <c:pt idx="21943">
                  <c:v>30.206211111722901</c:v>
                </c:pt>
                <c:pt idx="21944">
                  <c:v>30.207587687902699</c:v>
                </c:pt>
                <c:pt idx="21945">
                  <c:v>30.2089642640824</c:v>
                </c:pt>
                <c:pt idx="21946">
                  <c:v>30.210340840262099</c:v>
                </c:pt>
                <c:pt idx="21947">
                  <c:v>30.2117174164418</c:v>
                </c:pt>
                <c:pt idx="21948">
                  <c:v>30.213093992621602</c:v>
                </c:pt>
                <c:pt idx="21949">
                  <c:v>30.2144705688013</c:v>
                </c:pt>
                <c:pt idx="21950">
                  <c:v>30.215847144981002</c:v>
                </c:pt>
                <c:pt idx="21951">
                  <c:v>30.2172237211607</c:v>
                </c:pt>
                <c:pt idx="21952">
                  <c:v>30.218600297340501</c:v>
                </c:pt>
                <c:pt idx="21953">
                  <c:v>30.219976873520199</c:v>
                </c:pt>
                <c:pt idx="21954">
                  <c:v>30.221353449699901</c:v>
                </c:pt>
                <c:pt idx="21955">
                  <c:v>30.222730025879599</c:v>
                </c:pt>
                <c:pt idx="21956">
                  <c:v>30.2241066020594</c:v>
                </c:pt>
                <c:pt idx="21957">
                  <c:v>30.225483178239099</c:v>
                </c:pt>
                <c:pt idx="21958">
                  <c:v>30.2268597544188</c:v>
                </c:pt>
                <c:pt idx="21959">
                  <c:v>30.228236330598499</c:v>
                </c:pt>
                <c:pt idx="21960">
                  <c:v>30.2296129067783</c:v>
                </c:pt>
                <c:pt idx="21961">
                  <c:v>30.230989482958002</c:v>
                </c:pt>
                <c:pt idx="21962">
                  <c:v>30.2323660591377</c:v>
                </c:pt>
                <c:pt idx="21963">
                  <c:v>30.233742635317402</c:v>
                </c:pt>
                <c:pt idx="21964">
                  <c:v>30.235119211497199</c:v>
                </c:pt>
                <c:pt idx="21965">
                  <c:v>30.236495787676901</c:v>
                </c:pt>
                <c:pt idx="21966">
                  <c:v>30.237872363856599</c:v>
                </c:pt>
                <c:pt idx="21967">
                  <c:v>30.239248940036301</c:v>
                </c:pt>
                <c:pt idx="21968">
                  <c:v>30.240625516216099</c:v>
                </c:pt>
                <c:pt idx="21969">
                  <c:v>30.242002092395801</c:v>
                </c:pt>
                <c:pt idx="21970">
                  <c:v>30.243378668575499</c:v>
                </c:pt>
                <c:pt idx="21971">
                  <c:v>30.2447552447553</c:v>
                </c:pt>
                <c:pt idx="21972">
                  <c:v>30.246131820934998</c:v>
                </c:pt>
                <c:pt idx="21973">
                  <c:v>30.2475083971147</c:v>
                </c:pt>
                <c:pt idx="21974">
                  <c:v>30.248884973294398</c:v>
                </c:pt>
                <c:pt idx="21975">
                  <c:v>30.2502615494742</c:v>
                </c:pt>
                <c:pt idx="21976">
                  <c:v>30.251638125653901</c:v>
                </c:pt>
                <c:pt idx="21977">
                  <c:v>30.2530147018336</c:v>
                </c:pt>
                <c:pt idx="21978">
                  <c:v>30.254391278013301</c:v>
                </c:pt>
                <c:pt idx="21979">
                  <c:v>30.255767854193099</c:v>
                </c:pt>
                <c:pt idx="21980">
                  <c:v>30.257144430372801</c:v>
                </c:pt>
                <c:pt idx="21981">
                  <c:v>30.258521006552499</c:v>
                </c:pt>
                <c:pt idx="21982">
                  <c:v>30.259897582732201</c:v>
                </c:pt>
                <c:pt idx="21983">
                  <c:v>30.261274158911998</c:v>
                </c:pt>
                <c:pt idx="21984">
                  <c:v>30.2626507350917</c:v>
                </c:pt>
                <c:pt idx="21985">
                  <c:v>30.264027311271398</c:v>
                </c:pt>
                <c:pt idx="21986">
                  <c:v>30.2654038874511</c:v>
                </c:pt>
                <c:pt idx="21987">
                  <c:v>30.266780463630901</c:v>
                </c:pt>
                <c:pt idx="21988">
                  <c:v>30.2681570398106</c:v>
                </c:pt>
                <c:pt idx="21989">
                  <c:v>30.269533615990301</c:v>
                </c:pt>
                <c:pt idx="21990">
                  <c:v>30.27091019217</c:v>
                </c:pt>
                <c:pt idx="21991">
                  <c:v>30.272286768349801</c:v>
                </c:pt>
                <c:pt idx="21992">
                  <c:v>30.273663344529499</c:v>
                </c:pt>
                <c:pt idx="21993">
                  <c:v>30.275039920709201</c:v>
                </c:pt>
                <c:pt idx="21994">
                  <c:v>30.276416496888899</c:v>
                </c:pt>
                <c:pt idx="21995">
                  <c:v>30.2777930730687</c:v>
                </c:pt>
                <c:pt idx="21996">
                  <c:v>30.279169649248399</c:v>
                </c:pt>
                <c:pt idx="21997">
                  <c:v>30.2805462254281</c:v>
                </c:pt>
                <c:pt idx="21998">
                  <c:v>30.281922801607902</c:v>
                </c:pt>
                <c:pt idx="21999">
                  <c:v>30.2832993777876</c:v>
                </c:pt>
                <c:pt idx="22000">
                  <c:v>30.284675953967302</c:v>
                </c:pt>
                <c:pt idx="22001">
                  <c:v>30.286052530147</c:v>
                </c:pt>
                <c:pt idx="22002">
                  <c:v>30.287429106326801</c:v>
                </c:pt>
                <c:pt idx="22003">
                  <c:v>30.288805682506499</c:v>
                </c:pt>
                <c:pt idx="22004">
                  <c:v>30.290182258686201</c:v>
                </c:pt>
                <c:pt idx="22005">
                  <c:v>30.291558834865899</c:v>
                </c:pt>
                <c:pt idx="22006">
                  <c:v>30.292935411045701</c:v>
                </c:pt>
                <c:pt idx="22007">
                  <c:v>30.294311987225399</c:v>
                </c:pt>
                <c:pt idx="22008">
                  <c:v>30.295688563405101</c:v>
                </c:pt>
                <c:pt idx="22009">
                  <c:v>30.297065139584799</c:v>
                </c:pt>
                <c:pt idx="22010">
                  <c:v>30.2984417157646</c:v>
                </c:pt>
                <c:pt idx="22011">
                  <c:v>30.299818291944302</c:v>
                </c:pt>
                <c:pt idx="22012">
                  <c:v>30.301194868124</c:v>
                </c:pt>
                <c:pt idx="22013">
                  <c:v>30.302571444303702</c:v>
                </c:pt>
                <c:pt idx="22014">
                  <c:v>30.303948020483499</c:v>
                </c:pt>
                <c:pt idx="22015">
                  <c:v>30.305324596663201</c:v>
                </c:pt>
                <c:pt idx="22016">
                  <c:v>30.306701172842899</c:v>
                </c:pt>
                <c:pt idx="22017">
                  <c:v>30.308077749022601</c:v>
                </c:pt>
                <c:pt idx="22018">
                  <c:v>30.309454325202399</c:v>
                </c:pt>
                <c:pt idx="22019">
                  <c:v>30.310830901382101</c:v>
                </c:pt>
                <c:pt idx="22020">
                  <c:v>30.312207477561799</c:v>
                </c:pt>
                <c:pt idx="22021">
                  <c:v>30.313584053741501</c:v>
                </c:pt>
                <c:pt idx="22022">
                  <c:v>30.314960629921298</c:v>
                </c:pt>
                <c:pt idx="22023">
                  <c:v>30.316337206101</c:v>
                </c:pt>
                <c:pt idx="22024">
                  <c:v>30.317713782280698</c:v>
                </c:pt>
                <c:pt idx="22025">
                  <c:v>30.3190903584604</c:v>
                </c:pt>
                <c:pt idx="22026">
                  <c:v>30.320466934640201</c:v>
                </c:pt>
                <c:pt idx="22027">
                  <c:v>30.3218435108199</c:v>
                </c:pt>
                <c:pt idx="22028">
                  <c:v>30.323220086999601</c:v>
                </c:pt>
                <c:pt idx="22029">
                  <c:v>30.3245966631793</c:v>
                </c:pt>
                <c:pt idx="22030">
                  <c:v>30.325973239359101</c:v>
                </c:pt>
                <c:pt idx="22031">
                  <c:v>30.327349815538799</c:v>
                </c:pt>
                <c:pt idx="22032">
                  <c:v>30.328726391718501</c:v>
                </c:pt>
                <c:pt idx="22033">
                  <c:v>30.330102967898299</c:v>
                </c:pt>
                <c:pt idx="22034">
                  <c:v>30.331479544078</c:v>
                </c:pt>
                <c:pt idx="22035">
                  <c:v>30.332856120257699</c:v>
                </c:pt>
                <c:pt idx="22036">
                  <c:v>30.3342326964374</c:v>
                </c:pt>
                <c:pt idx="22037">
                  <c:v>30.335609272617202</c:v>
                </c:pt>
                <c:pt idx="22038">
                  <c:v>30.3369858487969</c:v>
                </c:pt>
                <c:pt idx="22039">
                  <c:v>30.338362424976602</c:v>
                </c:pt>
                <c:pt idx="22040">
                  <c:v>30.3397390011563</c:v>
                </c:pt>
                <c:pt idx="22041">
                  <c:v>30.341115577336101</c:v>
                </c:pt>
                <c:pt idx="22042">
                  <c:v>30.342492153515799</c:v>
                </c:pt>
                <c:pt idx="22043">
                  <c:v>30.343868729695501</c:v>
                </c:pt>
                <c:pt idx="22044">
                  <c:v>30.345245305875199</c:v>
                </c:pt>
                <c:pt idx="22045">
                  <c:v>30.346621882055</c:v>
                </c:pt>
                <c:pt idx="22046">
                  <c:v>30.347998458234699</c:v>
                </c:pt>
                <c:pt idx="22047">
                  <c:v>30.3493750344144</c:v>
                </c:pt>
                <c:pt idx="22048">
                  <c:v>30.350751610594099</c:v>
                </c:pt>
                <c:pt idx="22049">
                  <c:v>30.3521281867739</c:v>
                </c:pt>
                <c:pt idx="22050">
                  <c:v>30.353504762953602</c:v>
                </c:pt>
                <c:pt idx="22051">
                  <c:v>30.3548813391333</c:v>
                </c:pt>
                <c:pt idx="22052">
                  <c:v>30.356257915313002</c:v>
                </c:pt>
                <c:pt idx="22053">
                  <c:v>30.357634491492799</c:v>
                </c:pt>
                <c:pt idx="22054">
                  <c:v>30.359011067672501</c:v>
                </c:pt>
                <c:pt idx="22055">
                  <c:v>30.360387643852199</c:v>
                </c:pt>
                <c:pt idx="22056">
                  <c:v>30.361764220031901</c:v>
                </c:pt>
                <c:pt idx="22057">
                  <c:v>30.363140796211699</c:v>
                </c:pt>
                <c:pt idx="22058">
                  <c:v>30.364517372391401</c:v>
                </c:pt>
                <c:pt idx="22059">
                  <c:v>30.365893948571099</c:v>
                </c:pt>
                <c:pt idx="22060">
                  <c:v>30.367270524750801</c:v>
                </c:pt>
                <c:pt idx="22061">
                  <c:v>30.368647100930598</c:v>
                </c:pt>
                <c:pt idx="22062">
                  <c:v>30.3700236771103</c:v>
                </c:pt>
                <c:pt idx="22063">
                  <c:v>30.371400253289998</c:v>
                </c:pt>
                <c:pt idx="22064">
                  <c:v>30.3727768294697</c:v>
                </c:pt>
                <c:pt idx="22065">
                  <c:v>30.374153405649501</c:v>
                </c:pt>
                <c:pt idx="22066">
                  <c:v>30.375529981829199</c:v>
                </c:pt>
                <c:pt idx="22067">
                  <c:v>30.376906558008901</c:v>
                </c:pt>
                <c:pt idx="22068">
                  <c:v>30.378283134188699</c:v>
                </c:pt>
                <c:pt idx="22069">
                  <c:v>30.379659710368401</c:v>
                </c:pt>
                <c:pt idx="22070">
                  <c:v>30.381036286548099</c:v>
                </c:pt>
                <c:pt idx="22071">
                  <c:v>30.382412862727801</c:v>
                </c:pt>
                <c:pt idx="22072">
                  <c:v>30.383789438907598</c:v>
                </c:pt>
                <c:pt idx="22073">
                  <c:v>30.3851660150873</c:v>
                </c:pt>
                <c:pt idx="22074">
                  <c:v>30.386542591266998</c:v>
                </c:pt>
                <c:pt idx="22075">
                  <c:v>30.3879191674467</c:v>
                </c:pt>
                <c:pt idx="22076">
                  <c:v>30.389295743626501</c:v>
                </c:pt>
                <c:pt idx="22077">
                  <c:v>30.3906723198062</c:v>
                </c:pt>
                <c:pt idx="22078">
                  <c:v>30.392048895985901</c:v>
                </c:pt>
                <c:pt idx="22079">
                  <c:v>30.3934254721656</c:v>
                </c:pt>
                <c:pt idx="22080">
                  <c:v>30.394802048345401</c:v>
                </c:pt>
                <c:pt idx="22081">
                  <c:v>30.396178624525099</c:v>
                </c:pt>
                <c:pt idx="22082">
                  <c:v>30.397555200704801</c:v>
                </c:pt>
                <c:pt idx="22083">
                  <c:v>30.398931776884499</c:v>
                </c:pt>
                <c:pt idx="22084">
                  <c:v>30.4003083530643</c:v>
                </c:pt>
                <c:pt idx="22085">
                  <c:v>30.401684929243999</c:v>
                </c:pt>
                <c:pt idx="22086">
                  <c:v>30.4030615054237</c:v>
                </c:pt>
                <c:pt idx="22087">
                  <c:v>30.404438081603399</c:v>
                </c:pt>
                <c:pt idx="22088">
                  <c:v>30.4058146577832</c:v>
                </c:pt>
                <c:pt idx="22089">
                  <c:v>30.407191233962902</c:v>
                </c:pt>
                <c:pt idx="22090">
                  <c:v>30.4085678101426</c:v>
                </c:pt>
                <c:pt idx="22091">
                  <c:v>30.409944386322302</c:v>
                </c:pt>
                <c:pt idx="22092">
                  <c:v>30.411320962502099</c:v>
                </c:pt>
                <c:pt idx="22093">
                  <c:v>30.412697538681801</c:v>
                </c:pt>
                <c:pt idx="22094">
                  <c:v>30.414074114861499</c:v>
                </c:pt>
                <c:pt idx="22095">
                  <c:v>30.415450691041201</c:v>
                </c:pt>
                <c:pt idx="22096">
                  <c:v>30.416827267220999</c:v>
                </c:pt>
                <c:pt idx="22097">
                  <c:v>30.4182038434007</c:v>
                </c:pt>
                <c:pt idx="22098">
                  <c:v>30.419580419580399</c:v>
                </c:pt>
                <c:pt idx="22099">
                  <c:v>30.4209569957602</c:v>
                </c:pt>
                <c:pt idx="22100">
                  <c:v>30.422333571939902</c:v>
                </c:pt>
                <c:pt idx="22101">
                  <c:v>30.4237101481196</c:v>
                </c:pt>
                <c:pt idx="22102">
                  <c:v>30.425086724299302</c:v>
                </c:pt>
                <c:pt idx="22103">
                  <c:v>30.426463300479099</c:v>
                </c:pt>
                <c:pt idx="22104">
                  <c:v>30.427839876658801</c:v>
                </c:pt>
                <c:pt idx="22105">
                  <c:v>30.429216452838499</c:v>
                </c:pt>
                <c:pt idx="22106">
                  <c:v>30.430593029018201</c:v>
                </c:pt>
                <c:pt idx="22107">
                  <c:v>30.431969605197999</c:v>
                </c:pt>
                <c:pt idx="22108">
                  <c:v>30.433346181377701</c:v>
                </c:pt>
                <c:pt idx="22109">
                  <c:v>30.434722757557399</c:v>
                </c:pt>
                <c:pt idx="22110">
                  <c:v>30.436099333737101</c:v>
                </c:pt>
                <c:pt idx="22111">
                  <c:v>30.437475909916898</c:v>
                </c:pt>
                <c:pt idx="22112">
                  <c:v>30.4388524860966</c:v>
                </c:pt>
                <c:pt idx="22113">
                  <c:v>30.440229062276298</c:v>
                </c:pt>
                <c:pt idx="22114">
                  <c:v>30.441605638456</c:v>
                </c:pt>
                <c:pt idx="22115">
                  <c:v>30.442982214635801</c:v>
                </c:pt>
                <c:pt idx="22116">
                  <c:v>30.4443587908155</c:v>
                </c:pt>
                <c:pt idx="22117">
                  <c:v>30.445735366995201</c:v>
                </c:pt>
                <c:pt idx="22118">
                  <c:v>30.4471119431749</c:v>
                </c:pt>
                <c:pt idx="22119">
                  <c:v>30.448488519354701</c:v>
                </c:pt>
                <c:pt idx="22120">
                  <c:v>30.449865095534399</c:v>
                </c:pt>
                <c:pt idx="22121">
                  <c:v>30.451241671714101</c:v>
                </c:pt>
                <c:pt idx="22122">
                  <c:v>30.452618247893799</c:v>
                </c:pt>
                <c:pt idx="22123">
                  <c:v>30.4539948240736</c:v>
                </c:pt>
                <c:pt idx="22124">
                  <c:v>30.455371400253298</c:v>
                </c:pt>
                <c:pt idx="22125">
                  <c:v>30.456747976433</c:v>
                </c:pt>
                <c:pt idx="22126">
                  <c:v>30.458124552612801</c:v>
                </c:pt>
                <c:pt idx="22127">
                  <c:v>30.4595011287925</c:v>
                </c:pt>
                <c:pt idx="22128">
                  <c:v>30.460877704972201</c:v>
                </c:pt>
                <c:pt idx="22129">
                  <c:v>30.4622542811519</c:v>
                </c:pt>
                <c:pt idx="22130">
                  <c:v>30.463630857331601</c:v>
                </c:pt>
                <c:pt idx="22131">
                  <c:v>30.465007433511399</c:v>
                </c:pt>
                <c:pt idx="22132">
                  <c:v>30.466384009691101</c:v>
                </c:pt>
                <c:pt idx="22133">
                  <c:v>30.467760585870799</c:v>
                </c:pt>
                <c:pt idx="22134">
                  <c:v>30.4691371620506</c:v>
                </c:pt>
                <c:pt idx="22135">
                  <c:v>30.470513738230299</c:v>
                </c:pt>
                <c:pt idx="22136">
                  <c:v>30.47189031441</c:v>
                </c:pt>
                <c:pt idx="22137">
                  <c:v>30.473266890589699</c:v>
                </c:pt>
                <c:pt idx="22138">
                  <c:v>30.4746434667695</c:v>
                </c:pt>
                <c:pt idx="22139">
                  <c:v>30.476020042949202</c:v>
                </c:pt>
                <c:pt idx="22140">
                  <c:v>30.4773966191289</c:v>
                </c:pt>
                <c:pt idx="22141">
                  <c:v>30.478773195308602</c:v>
                </c:pt>
                <c:pt idx="22142">
                  <c:v>30.480149771488399</c:v>
                </c:pt>
                <c:pt idx="22143">
                  <c:v>30.481526347668101</c:v>
                </c:pt>
                <c:pt idx="22144">
                  <c:v>30.482902923847799</c:v>
                </c:pt>
                <c:pt idx="22145">
                  <c:v>30.484279500027501</c:v>
                </c:pt>
                <c:pt idx="22146">
                  <c:v>30.485656076207299</c:v>
                </c:pt>
                <c:pt idx="22147">
                  <c:v>30.487032652387001</c:v>
                </c:pt>
                <c:pt idx="22148">
                  <c:v>30.488409228566699</c:v>
                </c:pt>
                <c:pt idx="22149">
                  <c:v>30.489785804746401</c:v>
                </c:pt>
                <c:pt idx="22150">
                  <c:v>30.491162380926198</c:v>
                </c:pt>
                <c:pt idx="22151">
                  <c:v>30.4925389571059</c:v>
                </c:pt>
                <c:pt idx="22152">
                  <c:v>30.493915533285598</c:v>
                </c:pt>
                <c:pt idx="22153">
                  <c:v>30.4952921094653</c:v>
                </c:pt>
                <c:pt idx="22154">
                  <c:v>30.496668685645101</c:v>
                </c:pt>
                <c:pt idx="22155">
                  <c:v>30.498045261824799</c:v>
                </c:pt>
                <c:pt idx="22156">
                  <c:v>30.499421838004501</c:v>
                </c:pt>
                <c:pt idx="22157">
                  <c:v>30.500798414184299</c:v>
                </c:pt>
                <c:pt idx="22158">
                  <c:v>30.502174990364001</c:v>
                </c:pt>
                <c:pt idx="22159">
                  <c:v>30.503551566543699</c:v>
                </c:pt>
                <c:pt idx="22160">
                  <c:v>30.504928142723401</c:v>
                </c:pt>
                <c:pt idx="22161">
                  <c:v>30.506304718903198</c:v>
                </c:pt>
                <c:pt idx="22162">
                  <c:v>30.5076812950829</c:v>
                </c:pt>
                <c:pt idx="22163">
                  <c:v>30.509057871262598</c:v>
                </c:pt>
                <c:pt idx="22164">
                  <c:v>30.5104344474423</c:v>
                </c:pt>
                <c:pt idx="22165">
                  <c:v>30.511811023622101</c:v>
                </c:pt>
                <c:pt idx="22166">
                  <c:v>30.5131875998018</c:v>
                </c:pt>
                <c:pt idx="22167">
                  <c:v>30.514564175981501</c:v>
                </c:pt>
                <c:pt idx="22168">
                  <c:v>30.5159407521612</c:v>
                </c:pt>
                <c:pt idx="22169">
                  <c:v>30.517317328341001</c:v>
                </c:pt>
                <c:pt idx="22170">
                  <c:v>30.518693904520699</c:v>
                </c:pt>
                <c:pt idx="22171">
                  <c:v>30.520070480700401</c:v>
                </c:pt>
                <c:pt idx="22172">
                  <c:v>30.521447056880099</c:v>
                </c:pt>
                <c:pt idx="22173">
                  <c:v>30.5228236330599</c:v>
                </c:pt>
                <c:pt idx="22174">
                  <c:v>30.524200209239599</c:v>
                </c:pt>
                <c:pt idx="22175">
                  <c:v>30.5255767854193</c:v>
                </c:pt>
                <c:pt idx="22176">
                  <c:v>30.526953361598999</c:v>
                </c:pt>
                <c:pt idx="22177">
                  <c:v>30.5283299377788</c:v>
                </c:pt>
                <c:pt idx="22178">
                  <c:v>30.529706513958502</c:v>
                </c:pt>
                <c:pt idx="22179">
                  <c:v>30.5310830901382</c:v>
                </c:pt>
                <c:pt idx="22180">
                  <c:v>30.532459666317902</c:v>
                </c:pt>
                <c:pt idx="22181">
                  <c:v>30.533836242497699</c:v>
                </c:pt>
                <c:pt idx="22182">
                  <c:v>30.535212818677401</c:v>
                </c:pt>
                <c:pt idx="22183">
                  <c:v>30.536589394857099</c:v>
                </c:pt>
                <c:pt idx="22184">
                  <c:v>30.537965971036801</c:v>
                </c:pt>
                <c:pt idx="22185">
                  <c:v>30.539342547216599</c:v>
                </c:pt>
                <c:pt idx="22186">
                  <c:v>30.5407191233963</c:v>
                </c:pt>
                <c:pt idx="22187">
                  <c:v>30.542095699575999</c:v>
                </c:pt>
                <c:pt idx="22188">
                  <c:v>30.5434722757557</c:v>
                </c:pt>
                <c:pt idx="22189">
                  <c:v>30.544848851935502</c:v>
                </c:pt>
                <c:pt idx="22190">
                  <c:v>30.5462254281152</c:v>
                </c:pt>
                <c:pt idx="22191">
                  <c:v>30.547602004294902</c:v>
                </c:pt>
                <c:pt idx="22192">
                  <c:v>30.548978580474699</c:v>
                </c:pt>
                <c:pt idx="22193">
                  <c:v>30.550355156654401</c:v>
                </c:pt>
                <c:pt idx="22194">
                  <c:v>30.551731732834099</c:v>
                </c:pt>
                <c:pt idx="22195">
                  <c:v>30.553108309013801</c:v>
                </c:pt>
                <c:pt idx="22196">
                  <c:v>30.554484885193599</c:v>
                </c:pt>
                <c:pt idx="22197">
                  <c:v>30.555861461373301</c:v>
                </c:pt>
                <c:pt idx="22198">
                  <c:v>30.557238037552999</c:v>
                </c:pt>
                <c:pt idx="22199">
                  <c:v>30.558614613732701</c:v>
                </c:pt>
                <c:pt idx="22200">
                  <c:v>30.559991189912498</c:v>
                </c:pt>
                <c:pt idx="22201">
                  <c:v>30.5613677660922</c:v>
                </c:pt>
                <c:pt idx="22202">
                  <c:v>30.562744342271898</c:v>
                </c:pt>
                <c:pt idx="22203">
                  <c:v>30.5641209184516</c:v>
                </c:pt>
                <c:pt idx="22204">
                  <c:v>30.565497494631401</c:v>
                </c:pt>
                <c:pt idx="22205">
                  <c:v>30.5668740708111</c:v>
                </c:pt>
                <c:pt idx="22206">
                  <c:v>30.568250646990801</c:v>
                </c:pt>
                <c:pt idx="22207">
                  <c:v>30.5696272231705</c:v>
                </c:pt>
                <c:pt idx="22208">
                  <c:v>30.571003799350301</c:v>
                </c:pt>
                <c:pt idx="22209">
                  <c:v>30.572380375529999</c:v>
                </c:pt>
                <c:pt idx="22210">
                  <c:v>30.573756951709701</c:v>
                </c:pt>
                <c:pt idx="22211">
                  <c:v>30.575133527889399</c:v>
                </c:pt>
                <c:pt idx="22212">
                  <c:v>30.5765101040692</c:v>
                </c:pt>
                <c:pt idx="22213">
                  <c:v>30.577886680248898</c:v>
                </c:pt>
                <c:pt idx="22214">
                  <c:v>30.5792632564286</c:v>
                </c:pt>
                <c:pt idx="22215">
                  <c:v>30.580639832608298</c:v>
                </c:pt>
                <c:pt idx="22216">
                  <c:v>30.5820164087881</c:v>
                </c:pt>
                <c:pt idx="22217">
                  <c:v>30.583392984967801</c:v>
                </c:pt>
                <c:pt idx="22218">
                  <c:v>30.5847695611475</c:v>
                </c:pt>
                <c:pt idx="22219">
                  <c:v>30.586146137327201</c:v>
                </c:pt>
                <c:pt idx="22220">
                  <c:v>30.587522713506999</c:v>
                </c:pt>
                <c:pt idx="22221">
                  <c:v>30.588899289686701</c:v>
                </c:pt>
                <c:pt idx="22222">
                  <c:v>30.590275865866399</c:v>
                </c:pt>
                <c:pt idx="22223">
                  <c:v>30.5916524420462</c:v>
                </c:pt>
                <c:pt idx="22224">
                  <c:v>30.593029018225899</c:v>
                </c:pt>
                <c:pt idx="22225">
                  <c:v>30.5944055944056</c:v>
                </c:pt>
                <c:pt idx="22226">
                  <c:v>30.595782170585299</c:v>
                </c:pt>
                <c:pt idx="22227">
                  <c:v>30.5971587467651</c:v>
                </c:pt>
                <c:pt idx="22228">
                  <c:v>30.598535322944802</c:v>
                </c:pt>
                <c:pt idx="22229">
                  <c:v>30.5999118991245</c:v>
                </c:pt>
                <c:pt idx="22230">
                  <c:v>30.601288475304202</c:v>
                </c:pt>
                <c:pt idx="22231">
                  <c:v>30.602665051483999</c:v>
                </c:pt>
                <c:pt idx="22232">
                  <c:v>30.604041627663701</c:v>
                </c:pt>
                <c:pt idx="22233">
                  <c:v>30.605418203843399</c:v>
                </c:pt>
                <c:pt idx="22234">
                  <c:v>30.606794780023101</c:v>
                </c:pt>
                <c:pt idx="22235">
                  <c:v>30.608171356202899</c:v>
                </c:pt>
                <c:pt idx="22236">
                  <c:v>30.609547932382601</c:v>
                </c:pt>
                <c:pt idx="22237">
                  <c:v>30.610924508562299</c:v>
                </c:pt>
                <c:pt idx="22238">
                  <c:v>30.612301084742001</c:v>
                </c:pt>
                <c:pt idx="22239">
                  <c:v>30.613677660921802</c:v>
                </c:pt>
                <c:pt idx="22240">
                  <c:v>30.6150542371015</c:v>
                </c:pt>
                <c:pt idx="22241">
                  <c:v>30.616430813281202</c:v>
                </c:pt>
                <c:pt idx="22242">
                  <c:v>30.6178073894609</c:v>
                </c:pt>
                <c:pt idx="22243">
                  <c:v>30.619183965640701</c:v>
                </c:pt>
                <c:pt idx="22244">
                  <c:v>30.620560541820399</c:v>
                </c:pt>
                <c:pt idx="22245">
                  <c:v>30.621937118000101</c:v>
                </c:pt>
                <c:pt idx="22246">
                  <c:v>30.623313694179799</c:v>
                </c:pt>
                <c:pt idx="22247">
                  <c:v>30.624690270359601</c:v>
                </c:pt>
                <c:pt idx="22248">
                  <c:v>30.626066846539299</c:v>
                </c:pt>
                <c:pt idx="22249">
                  <c:v>30.627443422719001</c:v>
                </c:pt>
                <c:pt idx="22250">
                  <c:v>30.628819998898699</c:v>
                </c:pt>
                <c:pt idx="22251">
                  <c:v>30.6301965750785</c:v>
                </c:pt>
                <c:pt idx="22252">
                  <c:v>30.631573151258198</c:v>
                </c:pt>
                <c:pt idx="22253">
                  <c:v>30.6329497274379</c:v>
                </c:pt>
                <c:pt idx="22254">
                  <c:v>30.634326303617598</c:v>
                </c:pt>
                <c:pt idx="22255">
                  <c:v>30.6357028797974</c:v>
                </c:pt>
                <c:pt idx="22256">
                  <c:v>30.637079455977101</c:v>
                </c:pt>
                <c:pt idx="22257">
                  <c:v>30.6384560321568</c:v>
                </c:pt>
                <c:pt idx="22258">
                  <c:v>30.639832608336601</c:v>
                </c:pt>
                <c:pt idx="22259">
                  <c:v>30.641209184516299</c:v>
                </c:pt>
                <c:pt idx="22260">
                  <c:v>30.642585760696001</c:v>
                </c:pt>
                <c:pt idx="22261">
                  <c:v>30.643962336875699</c:v>
                </c:pt>
                <c:pt idx="22262">
                  <c:v>30.6453389130555</c:v>
                </c:pt>
                <c:pt idx="22263">
                  <c:v>30.646715489235199</c:v>
                </c:pt>
                <c:pt idx="22264">
                  <c:v>30.6480920654149</c:v>
                </c:pt>
                <c:pt idx="22265">
                  <c:v>30.649468641594598</c:v>
                </c:pt>
                <c:pt idx="22266">
                  <c:v>30.6508452177744</c:v>
                </c:pt>
                <c:pt idx="22267">
                  <c:v>30.652221793954102</c:v>
                </c:pt>
                <c:pt idx="22268">
                  <c:v>30.6535983701338</c:v>
                </c:pt>
                <c:pt idx="22269">
                  <c:v>30.654974946313502</c:v>
                </c:pt>
                <c:pt idx="22270">
                  <c:v>30.656351522493299</c:v>
                </c:pt>
                <c:pt idx="22271">
                  <c:v>30.657728098673001</c:v>
                </c:pt>
                <c:pt idx="22272">
                  <c:v>30.659104674852699</c:v>
                </c:pt>
                <c:pt idx="22273">
                  <c:v>30.660481251032401</c:v>
                </c:pt>
                <c:pt idx="22274">
                  <c:v>30.661857827212199</c:v>
                </c:pt>
                <c:pt idx="22275">
                  <c:v>30.6632344033919</c:v>
                </c:pt>
                <c:pt idx="22276">
                  <c:v>30.664610979571599</c:v>
                </c:pt>
                <c:pt idx="22277">
                  <c:v>30.6659875557513</c:v>
                </c:pt>
                <c:pt idx="22278">
                  <c:v>30.667364131931102</c:v>
                </c:pt>
                <c:pt idx="22279">
                  <c:v>30.6687407081108</c:v>
                </c:pt>
                <c:pt idx="22280">
                  <c:v>30.670117284290502</c:v>
                </c:pt>
                <c:pt idx="22281">
                  <c:v>30.6714938604702</c:v>
                </c:pt>
                <c:pt idx="22282">
                  <c:v>30.672870436650001</c:v>
                </c:pt>
                <c:pt idx="22283">
                  <c:v>30.674247012829699</c:v>
                </c:pt>
                <c:pt idx="22284">
                  <c:v>30.675623589009401</c:v>
                </c:pt>
                <c:pt idx="22285">
                  <c:v>30.677000165189099</c:v>
                </c:pt>
                <c:pt idx="22286">
                  <c:v>30.678376741368901</c:v>
                </c:pt>
                <c:pt idx="22287">
                  <c:v>30.679753317548599</c:v>
                </c:pt>
                <c:pt idx="22288">
                  <c:v>30.681129893728301</c:v>
                </c:pt>
                <c:pt idx="22289">
                  <c:v>30.682506469908098</c:v>
                </c:pt>
                <c:pt idx="22290">
                  <c:v>30.6838830460878</c:v>
                </c:pt>
                <c:pt idx="22291">
                  <c:v>30.685259622267498</c:v>
                </c:pt>
                <c:pt idx="22292">
                  <c:v>30.6866361984472</c:v>
                </c:pt>
                <c:pt idx="22293">
                  <c:v>30.688012774627001</c:v>
                </c:pt>
                <c:pt idx="22294">
                  <c:v>30.689389350806699</c:v>
                </c:pt>
                <c:pt idx="22295">
                  <c:v>30.690765926986401</c:v>
                </c:pt>
                <c:pt idx="22296">
                  <c:v>30.692142503166099</c:v>
                </c:pt>
                <c:pt idx="22297">
                  <c:v>30.693519079345901</c:v>
                </c:pt>
                <c:pt idx="22298">
                  <c:v>30.694895655525599</c:v>
                </c:pt>
                <c:pt idx="22299">
                  <c:v>30.696272231705301</c:v>
                </c:pt>
                <c:pt idx="22300">
                  <c:v>30.697648807884999</c:v>
                </c:pt>
                <c:pt idx="22301">
                  <c:v>30.6990253840648</c:v>
                </c:pt>
                <c:pt idx="22302">
                  <c:v>30.700401960244498</c:v>
                </c:pt>
                <c:pt idx="22303">
                  <c:v>30.7017785364242</c:v>
                </c:pt>
                <c:pt idx="22304">
                  <c:v>30.703155112603898</c:v>
                </c:pt>
                <c:pt idx="22305">
                  <c:v>30.7045316887837</c:v>
                </c:pt>
                <c:pt idx="22306">
                  <c:v>30.705908264963401</c:v>
                </c:pt>
                <c:pt idx="22307">
                  <c:v>30.7072848411431</c:v>
                </c:pt>
                <c:pt idx="22308">
                  <c:v>30.708661417322801</c:v>
                </c:pt>
                <c:pt idx="22309">
                  <c:v>30.710037993502599</c:v>
                </c:pt>
                <c:pt idx="22310">
                  <c:v>30.711414569682301</c:v>
                </c:pt>
                <c:pt idx="22311">
                  <c:v>30.712791145861999</c:v>
                </c:pt>
                <c:pt idx="22312">
                  <c:v>30.714167722041701</c:v>
                </c:pt>
                <c:pt idx="22313">
                  <c:v>30.715544298221499</c:v>
                </c:pt>
                <c:pt idx="22314">
                  <c:v>30.7169208744012</c:v>
                </c:pt>
                <c:pt idx="22315">
                  <c:v>30.718297450580899</c:v>
                </c:pt>
                <c:pt idx="22316">
                  <c:v>30.7196740267607</c:v>
                </c:pt>
                <c:pt idx="22317">
                  <c:v>30.721050602940402</c:v>
                </c:pt>
                <c:pt idx="22318">
                  <c:v>30.7224271791201</c:v>
                </c:pt>
                <c:pt idx="22319">
                  <c:v>30.723803755299802</c:v>
                </c:pt>
                <c:pt idx="22320">
                  <c:v>30.725180331479599</c:v>
                </c:pt>
                <c:pt idx="22321">
                  <c:v>30.726556907659301</c:v>
                </c:pt>
                <c:pt idx="22322">
                  <c:v>30.727933483838999</c:v>
                </c:pt>
                <c:pt idx="22323">
                  <c:v>30.729310060018701</c:v>
                </c:pt>
                <c:pt idx="22324">
                  <c:v>30.730686636198499</c:v>
                </c:pt>
                <c:pt idx="22325">
                  <c:v>30.7320632123782</c:v>
                </c:pt>
                <c:pt idx="22326">
                  <c:v>30.733439788557899</c:v>
                </c:pt>
                <c:pt idx="22327">
                  <c:v>30.7348163647376</c:v>
                </c:pt>
                <c:pt idx="22328">
                  <c:v>30.736192940917402</c:v>
                </c:pt>
                <c:pt idx="22329">
                  <c:v>30.7375695170971</c:v>
                </c:pt>
                <c:pt idx="22330">
                  <c:v>30.738946093276802</c:v>
                </c:pt>
                <c:pt idx="22331">
                  <c:v>30.7403226694565</c:v>
                </c:pt>
                <c:pt idx="22332">
                  <c:v>30.741699245636301</c:v>
                </c:pt>
                <c:pt idx="22333">
                  <c:v>30.743075821815999</c:v>
                </c:pt>
                <c:pt idx="22334">
                  <c:v>30.744452397995701</c:v>
                </c:pt>
                <c:pt idx="22335">
                  <c:v>30.745828974175399</c:v>
                </c:pt>
                <c:pt idx="22336">
                  <c:v>30.747205550355201</c:v>
                </c:pt>
                <c:pt idx="22337">
                  <c:v>30.748582126534899</c:v>
                </c:pt>
                <c:pt idx="22338">
                  <c:v>30.749958702714601</c:v>
                </c:pt>
                <c:pt idx="22339">
                  <c:v>30.751335278894299</c:v>
                </c:pt>
                <c:pt idx="22340">
                  <c:v>30.7527118550741</c:v>
                </c:pt>
                <c:pt idx="22341">
                  <c:v>30.754088431253798</c:v>
                </c:pt>
                <c:pt idx="22342">
                  <c:v>30.7554650074335</c:v>
                </c:pt>
                <c:pt idx="22343">
                  <c:v>30.756841583613198</c:v>
                </c:pt>
                <c:pt idx="22344">
                  <c:v>30.758218159793</c:v>
                </c:pt>
                <c:pt idx="22345">
                  <c:v>30.759594735972701</c:v>
                </c:pt>
                <c:pt idx="22346">
                  <c:v>30.7609713121524</c:v>
                </c:pt>
                <c:pt idx="22347">
                  <c:v>30.762347888332101</c:v>
                </c:pt>
                <c:pt idx="22348">
                  <c:v>30.763724464511899</c:v>
                </c:pt>
                <c:pt idx="22349">
                  <c:v>30.765101040691601</c:v>
                </c:pt>
                <c:pt idx="22350">
                  <c:v>30.766477616871299</c:v>
                </c:pt>
                <c:pt idx="22351">
                  <c:v>30.7678541930511</c:v>
                </c:pt>
                <c:pt idx="22352">
                  <c:v>30.769230769230798</c:v>
                </c:pt>
                <c:pt idx="22353">
                  <c:v>30.7706073454105</c:v>
                </c:pt>
                <c:pt idx="22354">
                  <c:v>30.771983921590198</c:v>
                </c:pt>
                <c:pt idx="22355">
                  <c:v>30.77336049777</c:v>
                </c:pt>
                <c:pt idx="22356">
                  <c:v>30.774737073949701</c:v>
                </c:pt>
                <c:pt idx="22357">
                  <c:v>30.7761136501294</c:v>
                </c:pt>
                <c:pt idx="22358">
                  <c:v>30.777490226309101</c:v>
                </c:pt>
                <c:pt idx="22359">
                  <c:v>30.778866802488899</c:v>
                </c:pt>
                <c:pt idx="22360">
                  <c:v>30.780243378668601</c:v>
                </c:pt>
                <c:pt idx="22361">
                  <c:v>30.781619954848299</c:v>
                </c:pt>
                <c:pt idx="22362">
                  <c:v>30.782996531028001</c:v>
                </c:pt>
                <c:pt idx="22363">
                  <c:v>30.784373107207799</c:v>
                </c:pt>
                <c:pt idx="22364">
                  <c:v>30.7857496833875</c:v>
                </c:pt>
                <c:pt idx="22365">
                  <c:v>30.787126259567199</c:v>
                </c:pt>
                <c:pt idx="22366">
                  <c:v>30.7885028357469</c:v>
                </c:pt>
                <c:pt idx="22367">
                  <c:v>30.789879411926702</c:v>
                </c:pt>
                <c:pt idx="22368">
                  <c:v>30.7912559881064</c:v>
                </c:pt>
                <c:pt idx="22369">
                  <c:v>30.792632564286102</c:v>
                </c:pt>
                <c:pt idx="22370">
                  <c:v>30.7940091404658</c:v>
                </c:pt>
                <c:pt idx="22371">
                  <c:v>30.795385716645601</c:v>
                </c:pt>
                <c:pt idx="22372">
                  <c:v>30.796762292825299</c:v>
                </c:pt>
                <c:pt idx="22373">
                  <c:v>30.798138869005001</c:v>
                </c:pt>
                <c:pt idx="22374">
                  <c:v>30.799515445184699</c:v>
                </c:pt>
                <c:pt idx="22375">
                  <c:v>30.800892021364501</c:v>
                </c:pt>
                <c:pt idx="22376">
                  <c:v>30.802268597544199</c:v>
                </c:pt>
                <c:pt idx="22377">
                  <c:v>30.803645173723901</c:v>
                </c:pt>
                <c:pt idx="22378">
                  <c:v>30.805021749903599</c:v>
                </c:pt>
                <c:pt idx="22379">
                  <c:v>30.8063983260834</c:v>
                </c:pt>
                <c:pt idx="22380">
                  <c:v>30.807774902263098</c:v>
                </c:pt>
                <c:pt idx="22381">
                  <c:v>30.8091514784428</c:v>
                </c:pt>
                <c:pt idx="22382">
                  <c:v>30.810528054622601</c:v>
                </c:pt>
                <c:pt idx="22383">
                  <c:v>30.811904630802299</c:v>
                </c:pt>
                <c:pt idx="22384">
                  <c:v>30.813281206982001</c:v>
                </c:pt>
                <c:pt idx="22385">
                  <c:v>30.814657783161699</c:v>
                </c:pt>
                <c:pt idx="22386">
                  <c:v>30.816034359341501</c:v>
                </c:pt>
                <c:pt idx="22387">
                  <c:v>30.817410935521199</c:v>
                </c:pt>
                <c:pt idx="22388">
                  <c:v>30.818787511700901</c:v>
                </c:pt>
                <c:pt idx="22389">
                  <c:v>30.820164087880599</c:v>
                </c:pt>
                <c:pt idx="22390">
                  <c:v>30.8215406640604</c:v>
                </c:pt>
                <c:pt idx="22391">
                  <c:v>30.822917240240098</c:v>
                </c:pt>
                <c:pt idx="22392">
                  <c:v>30.8242938164198</c:v>
                </c:pt>
                <c:pt idx="22393">
                  <c:v>30.825670392599498</c:v>
                </c:pt>
                <c:pt idx="22394">
                  <c:v>30.8270469687793</c:v>
                </c:pt>
                <c:pt idx="22395">
                  <c:v>30.828423544959001</c:v>
                </c:pt>
                <c:pt idx="22396">
                  <c:v>30.8298001211387</c:v>
                </c:pt>
                <c:pt idx="22397">
                  <c:v>30.831176697318401</c:v>
                </c:pt>
                <c:pt idx="22398">
                  <c:v>30.832553273498199</c:v>
                </c:pt>
                <c:pt idx="22399">
                  <c:v>30.833929849677901</c:v>
                </c:pt>
                <c:pt idx="22400">
                  <c:v>30.835306425857599</c:v>
                </c:pt>
                <c:pt idx="22401">
                  <c:v>30.836683002037301</c:v>
                </c:pt>
                <c:pt idx="22402">
                  <c:v>30.838059578217099</c:v>
                </c:pt>
                <c:pt idx="22403">
                  <c:v>30.8394361543968</c:v>
                </c:pt>
                <c:pt idx="22404">
                  <c:v>30.840812730576499</c:v>
                </c:pt>
                <c:pt idx="22405">
                  <c:v>30.8421893067562</c:v>
                </c:pt>
                <c:pt idx="22406">
                  <c:v>30.843565882936002</c:v>
                </c:pt>
                <c:pt idx="22407">
                  <c:v>30.8449424591157</c:v>
                </c:pt>
                <c:pt idx="22408">
                  <c:v>30.846319035295402</c:v>
                </c:pt>
                <c:pt idx="22409">
                  <c:v>30.8476956114751</c:v>
                </c:pt>
                <c:pt idx="22410">
                  <c:v>30.849072187654901</c:v>
                </c:pt>
                <c:pt idx="22411">
                  <c:v>30.850448763834599</c:v>
                </c:pt>
                <c:pt idx="22412">
                  <c:v>30.851825340014301</c:v>
                </c:pt>
                <c:pt idx="22413">
                  <c:v>30.853201916194099</c:v>
                </c:pt>
                <c:pt idx="22414">
                  <c:v>30.8545784923738</c:v>
                </c:pt>
                <c:pt idx="22415">
                  <c:v>30.855955068553499</c:v>
                </c:pt>
                <c:pt idx="22416">
                  <c:v>30.8573316447332</c:v>
                </c:pt>
                <c:pt idx="22417">
                  <c:v>30.858708220913002</c:v>
                </c:pt>
                <c:pt idx="22418">
                  <c:v>30.8600847970927</c:v>
                </c:pt>
                <c:pt idx="22419">
                  <c:v>30.861461373272402</c:v>
                </c:pt>
                <c:pt idx="22420">
                  <c:v>30.8628379494521</c:v>
                </c:pt>
                <c:pt idx="22421">
                  <c:v>30.864214525631901</c:v>
                </c:pt>
                <c:pt idx="22422">
                  <c:v>30.865591101811599</c:v>
                </c:pt>
                <c:pt idx="22423">
                  <c:v>30.866967677991301</c:v>
                </c:pt>
                <c:pt idx="22424">
                  <c:v>30.868344254170999</c:v>
                </c:pt>
                <c:pt idx="22425">
                  <c:v>30.869720830350801</c:v>
                </c:pt>
                <c:pt idx="22426">
                  <c:v>30.871097406530499</c:v>
                </c:pt>
                <c:pt idx="22427">
                  <c:v>30.872473982710201</c:v>
                </c:pt>
                <c:pt idx="22428">
                  <c:v>30.873850558889899</c:v>
                </c:pt>
                <c:pt idx="22429">
                  <c:v>30.8752271350697</c:v>
                </c:pt>
                <c:pt idx="22430">
                  <c:v>30.876603711249398</c:v>
                </c:pt>
                <c:pt idx="22431">
                  <c:v>30.8779802874291</c:v>
                </c:pt>
                <c:pt idx="22432">
                  <c:v>30.879356863608798</c:v>
                </c:pt>
                <c:pt idx="22433">
                  <c:v>30.8807334397886</c:v>
                </c:pt>
                <c:pt idx="22434">
                  <c:v>30.882110015968301</c:v>
                </c:pt>
                <c:pt idx="22435">
                  <c:v>30.883486592148</c:v>
                </c:pt>
                <c:pt idx="22436">
                  <c:v>30.884863168327701</c:v>
                </c:pt>
                <c:pt idx="22437">
                  <c:v>30.886239744507499</c:v>
                </c:pt>
                <c:pt idx="22438">
                  <c:v>30.887616320687201</c:v>
                </c:pt>
                <c:pt idx="22439">
                  <c:v>30.888992896866899</c:v>
                </c:pt>
                <c:pt idx="22440">
                  <c:v>30.890369473046601</c:v>
                </c:pt>
                <c:pt idx="22441">
                  <c:v>30.891746049226398</c:v>
                </c:pt>
                <c:pt idx="22442">
                  <c:v>30.8931226254061</c:v>
                </c:pt>
                <c:pt idx="22443">
                  <c:v>30.894499201585798</c:v>
                </c:pt>
                <c:pt idx="22444">
                  <c:v>30.8958757777655</c:v>
                </c:pt>
                <c:pt idx="22445">
                  <c:v>30.897252353945301</c:v>
                </c:pt>
                <c:pt idx="22446">
                  <c:v>30.898628930125</c:v>
                </c:pt>
                <c:pt idx="22447">
                  <c:v>30.900005506304701</c:v>
                </c:pt>
                <c:pt idx="22448">
                  <c:v>30.901382082484499</c:v>
                </c:pt>
                <c:pt idx="22449">
                  <c:v>30.902758658664201</c:v>
                </c:pt>
                <c:pt idx="22450">
                  <c:v>30.904135234843899</c:v>
                </c:pt>
                <c:pt idx="22451">
                  <c:v>30.905511811023601</c:v>
                </c:pt>
                <c:pt idx="22452">
                  <c:v>30.906888387203399</c:v>
                </c:pt>
                <c:pt idx="22453">
                  <c:v>30.9082649633831</c:v>
                </c:pt>
                <c:pt idx="22454">
                  <c:v>30.909641539562799</c:v>
                </c:pt>
                <c:pt idx="22455">
                  <c:v>30.9110181157425</c:v>
                </c:pt>
                <c:pt idx="22456">
                  <c:v>30.912394691922302</c:v>
                </c:pt>
                <c:pt idx="22457">
                  <c:v>30.913771268102</c:v>
                </c:pt>
                <c:pt idx="22458">
                  <c:v>30.915147844281702</c:v>
                </c:pt>
                <c:pt idx="22459">
                  <c:v>30.9165244204614</c:v>
                </c:pt>
                <c:pt idx="22460">
                  <c:v>30.917900996641201</c:v>
                </c:pt>
                <c:pt idx="22461">
                  <c:v>30.919277572820899</c:v>
                </c:pt>
                <c:pt idx="22462">
                  <c:v>30.920654149000601</c:v>
                </c:pt>
                <c:pt idx="22463">
                  <c:v>30.922030725180299</c:v>
                </c:pt>
                <c:pt idx="22464">
                  <c:v>30.923407301360101</c:v>
                </c:pt>
                <c:pt idx="22465">
                  <c:v>30.924783877539799</c:v>
                </c:pt>
                <c:pt idx="22466">
                  <c:v>30.926160453719501</c:v>
                </c:pt>
                <c:pt idx="22467">
                  <c:v>30.927537029899199</c:v>
                </c:pt>
                <c:pt idx="22468">
                  <c:v>30.928913606079</c:v>
                </c:pt>
                <c:pt idx="22469">
                  <c:v>30.930290182258702</c:v>
                </c:pt>
                <c:pt idx="22470">
                  <c:v>30.9316667584384</c:v>
                </c:pt>
                <c:pt idx="22471">
                  <c:v>30.933043334618102</c:v>
                </c:pt>
                <c:pt idx="22472">
                  <c:v>30.934419910797899</c:v>
                </c:pt>
                <c:pt idx="22473">
                  <c:v>30.935796486977601</c:v>
                </c:pt>
                <c:pt idx="22474">
                  <c:v>30.937173063157299</c:v>
                </c:pt>
                <c:pt idx="22475">
                  <c:v>30.938549639337001</c:v>
                </c:pt>
                <c:pt idx="22476">
                  <c:v>30.939926215516799</c:v>
                </c:pt>
                <c:pt idx="22477">
                  <c:v>30.941302791696501</c:v>
                </c:pt>
                <c:pt idx="22478">
                  <c:v>30.942679367876199</c:v>
                </c:pt>
                <c:pt idx="22479">
                  <c:v>30.944055944056</c:v>
                </c:pt>
                <c:pt idx="22480">
                  <c:v>30.945432520235698</c:v>
                </c:pt>
                <c:pt idx="22481">
                  <c:v>30.9468090964154</c:v>
                </c:pt>
                <c:pt idx="22482">
                  <c:v>30.948185672595098</c:v>
                </c:pt>
                <c:pt idx="22483">
                  <c:v>30.9495622487749</c:v>
                </c:pt>
                <c:pt idx="22484">
                  <c:v>30.950938824954601</c:v>
                </c:pt>
                <c:pt idx="22485">
                  <c:v>30.9523154011343</c:v>
                </c:pt>
                <c:pt idx="22486">
                  <c:v>30.953691977314001</c:v>
                </c:pt>
                <c:pt idx="22487">
                  <c:v>30.955068553493799</c:v>
                </c:pt>
                <c:pt idx="22488">
                  <c:v>30.956445129673501</c:v>
                </c:pt>
                <c:pt idx="22489">
                  <c:v>30.957821705853199</c:v>
                </c:pt>
                <c:pt idx="22490">
                  <c:v>30.959198282032901</c:v>
                </c:pt>
                <c:pt idx="22491">
                  <c:v>30.960574858212699</c:v>
                </c:pt>
                <c:pt idx="22492">
                  <c:v>30.9619514343924</c:v>
                </c:pt>
                <c:pt idx="22493">
                  <c:v>30.963328010572098</c:v>
                </c:pt>
                <c:pt idx="22494">
                  <c:v>30.9647045867518</c:v>
                </c:pt>
                <c:pt idx="22495">
                  <c:v>30.966081162931602</c:v>
                </c:pt>
                <c:pt idx="22496">
                  <c:v>30.9674577391113</c:v>
                </c:pt>
                <c:pt idx="22497">
                  <c:v>30.968834315291002</c:v>
                </c:pt>
                <c:pt idx="22498">
                  <c:v>30.9702108914707</c:v>
                </c:pt>
                <c:pt idx="22499">
                  <c:v>30.971587467650501</c:v>
                </c:pt>
                <c:pt idx="22500">
                  <c:v>30.972964043830199</c:v>
                </c:pt>
                <c:pt idx="22501">
                  <c:v>30.974340620009901</c:v>
                </c:pt>
                <c:pt idx="22502">
                  <c:v>30.975717196189599</c:v>
                </c:pt>
                <c:pt idx="22503">
                  <c:v>30.9770937723694</c:v>
                </c:pt>
                <c:pt idx="22504">
                  <c:v>30.978470348549099</c:v>
                </c:pt>
                <c:pt idx="22505">
                  <c:v>30.9798469247288</c:v>
                </c:pt>
                <c:pt idx="22506">
                  <c:v>30.981223500908602</c:v>
                </c:pt>
                <c:pt idx="22507">
                  <c:v>30.9826000770883</c:v>
                </c:pt>
                <c:pt idx="22508">
                  <c:v>30.983976653268002</c:v>
                </c:pt>
                <c:pt idx="22509">
                  <c:v>30.9853532294477</c:v>
                </c:pt>
                <c:pt idx="22510">
                  <c:v>30.986729805627402</c:v>
                </c:pt>
                <c:pt idx="22511">
                  <c:v>30.988106381807199</c:v>
                </c:pt>
                <c:pt idx="22512">
                  <c:v>30.989482957986901</c:v>
                </c:pt>
                <c:pt idx="22513">
                  <c:v>30.990859534166599</c:v>
                </c:pt>
                <c:pt idx="22514">
                  <c:v>30.992236110346401</c:v>
                </c:pt>
                <c:pt idx="22515">
                  <c:v>30.993612686526099</c:v>
                </c:pt>
                <c:pt idx="22516">
                  <c:v>30.994989262705801</c:v>
                </c:pt>
                <c:pt idx="22517">
                  <c:v>30.996365838885499</c:v>
                </c:pt>
                <c:pt idx="22518">
                  <c:v>30.9977424150653</c:v>
                </c:pt>
                <c:pt idx="22519">
                  <c:v>30.999118991244998</c:v>
                </c:pt>
                <c:pt idx="22520">
                  <c:v>31.0004955674247</c:v>
                </c:pt>
                <c:pt idx="22521">
                  <c:v>31.001872143604398</c:v>
                </c:pt>
                <c:pt idx="22522">
                  <c:v>31.003248719784199</c:v>
                </c:pt>
                <c:pt idx="22523">
                  <c:v>31.004625295963901</c:v>
                </c:pt>
                <c:pt idx="22524">
                  <c:v>31.006001872143599</c:v>
                </c:pt>
                <c:pt idx="22525">
                  <c:v>31.007378448323301</c:v>
                </c:pt>
                <c:pt idx="22526">
                  <c:v>31.008755024503099</c:v>
                </c:pt>
                <c:pt idx="22527">
                  <c:v>31.010131600682801</c:v>
                </c:pt>
                <c:pt idx="22528">
                  <c:v>31.011508176862499</c:v>
                </c:pt>
                <c:pt idx="22529">
                  <c:v>31.012884753042201</c:v>
                </c:pt>
                <c:pt idx="22530">
                  <c:v>31.014261329221998</c:v>
                </c:pt>
                <c:pt idx="22531">
                  <c:v>31.0156379054017</c:v>
                </c:pt>
                <c:pt idx="22532">
                  <c:v>31.017014481581398</c:v>
                </c:pt>
                <c:pt idx="22533">
                  <c:v>31.0183910577611</c:v>
                </c:pt>
                <c:pt idx="22534">
                  <c:v>31.019767633940901</c:v>
                </c:pt>
                <c:pt idx="22535">
                  <c:v>31.0211442101206</c:v>
                </c:pt>
                <c:pt idx="22536">
                  <c:v>31.022520786300301</c:v>
                </c:pt>
                <c:pt idx="22537">
                  <c:v>31.02389736248</c:v>
                </c:pt>
                <c:pt idx="22538">
                  <c:v>31.025273938659801</c:v>
                </c:pt>
                <c:pt idx="22539">
                  <c:v>31.026650514839499</c:v>
                </c:pt>
                <c:pt idx="22540">
                  <c:v>31.028027091019201</c:v>
                </c:pt>
                <c:pt idx="22541">
                  <c:v>31.029403667198999</c:v>
                </c:pt>
                <c:pt idx="22542">
                  <c:v>31.0307802433787</c:v>
                </c:pt>
                <c:pt idx="22543">
                  <c:v>31.032156819558399</c:v>
                </c:pt>
                <c:pt idx="22544">
                  <c:v>31.0335333957381</c:v>
                </c:pt>
                <c:pt idx="22545">
                  <c:v>31.034909971917902</c:v>
                </c:pt>
                <c:pt idx="22546">
                  <c:v>31.0362865480976</c:v>
                </c:pt>
                <c:pt idx="22547">
                  <c:v>31.037663124277302</c:v>
                </c:pt>
                <c:pt idx="22548">
                  <c:v>31.039039700457</c:v>
                </c:pt>
                <c:pt idx="22549">
                  <c:v>31.040416276636801</c:v>
                </c:pt>
                <c:pt idx="22550">
                  <c:v>31.041792852816499</c:v>
                </c:pt>
                <c:pt idx="22551">
                  <c:v>31.043169428996201</c:v>
                </c:pt>
                <c:pt idx="22552">
                  <c:v>31.044546005175899</c:v>
                </c:pt>
                <c:pt idx="22553">
                  <c:v>31.0459225813557</c:v>
                </c:pt>
                <c:pt idx="22554">
                  <c:v>31.047299157535399</c:v>
                </c:pt>
                <c:pt idx="22555">
                  <c:v>31.0486757337151</c:v>
                </c:pt>
                <c:pt idx="22556">
                  <c:v>31.050052309894799</c:v>
                </c:pt>
                <c:pt idx="22557">
                  <c:v>31.0514288860746</c:v>
                </c:pt>
                <c:pt idx="22558">
                  <c:v>31.052805462254302</c:v>
                </c:pt>
                <c:pt idx="22559">
                  <c:v>31.054182038434</c:v>
                </c:pt>
                <c:pt idx="22560">
                  <c:v>31.055558614613702</c:v>
                </c:pt>
                <c:pt idx="22561">
                  <c:v>31.056935190793499</c:v>
                </c:pt>
                <c:pt idx="22562">
                  <c:v>31.058311766973201</c:v>
                </c:pt>
                <c:pt idx="22563">
                  <c:v>31.059688343152899</c:v>
                </c:pt>
                <c:pt idx="22564">
                  <c:v>31.061064919332601</c:v>
                </c:pt>
                <c:pt idx="22565">
                  <c:v>31.062441495512399</c:v>
                </c:pt>
                <c:pt idx="22566">
                  <c:v>31.063818071692101</c:v>
                </c:pt>
                <c:pt idx="22567">
                  <c:v>31.065194647871799</c:v>
                </c:pt>
                <c:pt idx="22568">
                  <c:v>31.066571224051501</c:v>
                </c:pt>
                <c:pt idx="22569">
                  <c:v>31.067947800231298</c:v>
                </c:pt>
                <c:pt idx="22570">
                  <c:v>31.069324376411</c:v>
                </c:pt>
                <c:pt idx="22571">
                  <c:v>31.070700952590698</c:v>
                </c:pt>
                <c:pt idx="22572">
                  <c:v>31.0720775287705</c:v>
                </c:pt>
                <c:pt idx="22573">
                  <c:v>31.073454104950201</c:v>
                </c:pt>
                <c:pt idx="22574">
                  <c:v>31.0748306811299</c:v>
                </c:pt>
                <c:pt idx="22575">
                  <c:v>31.076207257309601</c:v>
                </c:pt>
                <c:pt idx="22576">
                  <c:v>31.077583833489399</c:v>
                </c:pt>
                <c:pt idx="22577">
                  <c:v>31.078960409669101</c:v>
                </c:pt>
                <c:pt idx="22578">
                  <c:v>31.080336985848799</c:v>
                </c:pt>
                <c:pt idx="22579">
                  <c:v>31.081713562028501</c:v>
                </c:pt>
                <c:pt idx="22580">
                  <c:v>31.083090138208298</c:v>
                </c:pt>
                <c:pt idx="22581">
                  <c:v>31.084466714388</c:v>
                </c:pt>
                <c:pt idx="22582">
                  <c:v>31.085843290567698</c:v>
                </c:pt>
                <c:pt idx="22583">
                  <c:v>31.0872198667474</c:v>
                </c:pt>
                <c:pt idx="22584">
                  <c:v>31.088596442927201</c:v>
                </c:pt>
                <c:pt idx="22585">
                  <c:v>31.0899730191069</c:v>
                </c:pt>
                <c:pt idx="22586">
                  <c:v>31.091349595286601</c:v>
                </c:pt>
                <c:pt idx="22587">
                  <c:v>31.0927261714663</c:v>
                </c:pt>
                <c:pt idx="22588">
                  <c:v>31.094102747646101</c:v>
                </c:pt>
                <c:pt idx="22589">
                  <c:v>31.095479323825799</c:v>
                </c:pt>
                <c:pt idx="22590">
                  <c:v>31.096855900005501</c:v>
                </c:pt>
                <c:pt idx="22591">
                  <c:v>31.098232476185199</c:v>
                </c:pt>
                <c:pt idx="22592">
                  <c:v>31.099609052365</c:v>
                </c:pt>
                <c:pt idx="22593">
                  <c:v>31.100985628544699</c:v>
                </c:pt>
                <c:pt idx="22594">
                  <c:v>31.1023622047244</c:v>
                </c:pt>
                <c:pt idx="22595">
                  <c:v>31.103738780904099</c:v>
                </c:pt>
                <c:pt idx="22596">
                  <c:v>31.1051153570839</c:v>
                </c:pt>
                <c:pt idx="22597">
                  <c:v>31.106491933263602</c:v>
                </c:pt>
                <c:pt idx="22598">
                  <c:v>31.1078685094433</c:v>
                </c:pt>
                <c:pt idx="22599">
                  <c:v>31.109245085623002</c:v>
                </c:pt>
                <c:pt idx="22600">
                  <c:v>31.110621661802799</c:v>
                </c:pt>
                <c:pt idx="22601">
                  <c:v>31.111998237982501</c:v>
                </c:pt>
                <c:pt idx="22602">
                  <c:v>31.113374814162199</c:v>
                </c:pt>
                <c:pt idx="22603">
                  <c:v>31.114751390341901</c:v>
                </c:pt>
                <c:pt idx="22604">
                  <c:v>31.116127966521699</c:v>
                </c:pt>
                <c:pt idx="22605">
                  <c:v>31.117504542701401</c:v>
                </c:pt>
                <c:pt idx="22606">
                  <c:v>31.118881118881099</c:v>
                </c:pt>
                <c:pt idx="22607">
                  <c:v>31.1202576950609</c:v>
                </c:pt>
                <c:pt idx="22608">
                  <c:v>31.121634271240602</c:v>
                </c:pt>
                <c:pt idx="22609">
                  <c:v>31.1230108474203</c:v>
                </c:pt>
                <c:pt idx="22610">
                  <c:v>31.124387423600002</c:v>
                </c:pt>
                <c:pt idx="22611">
                  <c:v>31.125763999779799</c:v>
                </c:pt>
                <c:pt idx="22612">
                  <c:v>31.127140575959501</c:v>
                </c:pt>
                <c:pt idx="22613">
                  <c:v>31.128517152139199</c:v>
                </c:pt>
                <c:pt idx="22614">
                  <c:v>31.129893728318901</c:v>
                </c:pt>
                <c:pt idx="22615">
                  <c:v>31.131270304498699</c:v>
                </c:pt>
                <c:pt idx="22616">
                  <c:v>31.132646880678401</c:v>
                </c:pt>
                <c:pt idx="22617">
                  <c:v>31.134023456858099</c:v>
                </c:pt>
                <c:pt idx="22618">
                  <c:v>31.135400033037801</c:v>
                </c:pt>
                <c:pt idx="22619">
                  <c:v>31.136776609217598</c:v>
                </c:pt>
                <c:pt idx="22620">
                  <c:v>31.1381531853973</c:v>
                </c:pt>
                <c:pt idx="22621">
                  <c:v>31.139529761576998</c:v>
                </c:pt>
                <c:pt idx="22622">
                  <c:v>31.1409063377567</c:v>
                </c:pt>
                <c:pt idx="22623">
                  <c:v>31.142282913936501</c:v>
                </c:pt>
                <c:pt idx="22624">
                  <c:v>31.1436594901162</c:v>
                </c:pt>
                <c:pt idx="22625">
                  <c:v>31.145036066295901</c:v>
                </c:pt>
                <c:pt idx="22626">
                  <c:v>31.1464126424756</c:v>
                </c:pt>
                <c:pt idx="22627">
                  <c:v>31.147789218655401</c:v>
                </c:pt>
                <c:pt idx="22628">
                  <c:v>31.149165794835099</c:v>
                </c:pt>
                <c:pt idx="22629">
                  <c:v>31.150542371014801</c:v>
                </c:pt>
                <c:pt idx="22630">
                  <c:v>31.151918947194499</c:v>
                </c:pt>
                <c:pt idx="22631">
                  <c:v>31.1532955233743</c:v>
                </c:pt>
                <c:pt idx="22632">
                  <c:v>31.154672099553999</c:v>
                </c:pt>
                <c:pt idx="22633">
                  <c:v>31.1560486757337</c:v>
                </c:pt>
                <c:pt idx="22634">
                  <c:v>31.157425251913399</c:v>
                </c:pt>
                <c:pt idx="22635">
                  <c:v>31.1588018280932</c:v>
                </c:pt>
                <c:pt idx="22636">
                  <c:v>31.160178404272902</c:v>
                </c:pt>
                <c:pt idx="22637">
                  <c:v>31.1615549804526</c:v>
                </c:pt>
                <c:pt idx="22638">
                  <c:v>31.162931556632401</c:v>
                </c:pt>
                <c:pt idx="22639">
                  <c:v>31.164308132812099</c:v>
                </c:pt>
                <c:pt idx="22640">
                  <c:v>31.165684708991801</c:v>
                </c:pt>
                <c:pt idx="22641">
                  <c:v>31.167061285171499</c:v>
                </c:pt>
                <c:pt idx="22642">
                  <c:v>31.1684378613513</c:v>
                </c:pt>
                <c:pt idx="22643">
                  <c:v>31.169814437530999</c:v>
                </c:pt>
                <c:pt idx="22644">
                  <c:v>31.1711910137107</c:v>
                </c:pt>
                <c:pt idx="22645">
                  <c:v>31.172567589890399</c:v>
                </c:pt>
                <c:pt idx="22646">
                  <c:v>31.1739441660702</c:v>
                </c:pt>
                <c:pt idx="22647">
                  <c:v>31.175320742249902</c:v>
                </c:pt>
                <c:pt idx="22648">
                  <c:v>31.1766973184296</c:v>
                </c:pt>
                <c:pt idx="22649">
                  <c:v>31.178073894609302</c:v>
                </c:pt>
                <c:pt idx="22650">
                  <c:v>31.179450470789099</c:v>
                </c:pt>
                <c:pt idx="22651">
                  <c:v>31.180827046968801</c:v>
                </c:pt>
                <c:pt idx="22652">
                  <c:v>31.182203623148499</c:v>
                </c:pt>
                <c:pt idx="22653">
                  <c:v>31.183580199328201</c:v>
                </c:pt>
                <c:pt idx="22654">
                  <c:v>31.184956775507999</c:v>
                </c:pt>
                <c:pt idx="22655">
                  <c:v>31.186333351687701</c:v>
                </c:pt>
                <c:pt idx="22656">
                  <c:v>31.187709927867399</c:v>
                </c:pt>
                <c:pt idx="22657">
                  <c:v>31.189086504047101</c:v>
                </c:pt>
                <c:pt idx="22658">
                  <c:v>31.190463080226898</c:v>
                </c:pt>
                <c:pt idx="22659">
                  <c:v>31.1918396564066</c:v>
                </c:pt>
                <c:pt idx="22660">
                  <c:v>31.193216232586298</c:v>
                </c:pt>
                <c:pt idx="22661">
                  <c:v>31.194592808766</c:v>
                </c:pt>
                <c:pt idx="22662">
                  <c:v>31.195969384945801</c:v>
                </c:pt>
                <c:pt idx="22663">
                  <c:v>31.1973459611255</c:v>
                </c:pt>
                <c:pt idx="22664">
                  <c:v>31.198722537305201</c:v>
                </c:pt>
                <c:pt idx="22665">
                  <c:v>31.2000991134849</c:v>
                </c:pt>
                <c:pt idx="22666">
                  <c:v>31.201475689664701</c:v>
                </c:pt>
                <c:pt idx="22667">
                  <c:v>31.202852265844399</c:v>
                </c:pt>
                <c:pt idx="22668">
                  <c:v>31.204228842024101</c:v>
                </c:pt>
                <c:pt idx="22669">
                  <c:v>31.205605418203898</c:v>
                </c:pt>
                <c:pt idx="22670">
                  <c:v>31.2069819943836</c:v>
                </c:pt>
                <c:pt idx="22671">
                  <c:v>31.208358570563298</c:v>
                </c:pt>
                <c:pt idx="22672">
                  <c:v>31.209735146743</c:v>
                </c:pt>
                <c:pt idx="22673">
                  <c:v>31.211111722922801</c:v>
                </c:pt>
                <c:pt idx="22674">
                  <c:v>31.2124882991025</c:v>
                </c:pt>
                <c:pt idx="22675">
                  <c:v>31.213864875282201</c:v>
                </c:pt>
                <c:pt idx="22676">
                  <c:v>31.2152414514619</c:v>
                </c:pt>
                <c:pt idx="22677">
                  <c:v>31.216618027641701</c:v>
                </c:pt>
                <c:pt idx="22678">
                  <c:v>31.217994603821399</c:v>
                </c:pt>
                <c:pt idx="22679">
                  <c:v>31.219371180001101</c:v>
                </c:pt>
                <c:pt idx="22680">
                  <c:v>31.220747756180799</c:v>
                </c:pt>
                <c:pt idx="22681">
                  <c:v>31.2221243323606</c:v>
                </c:pt>
                <c:pt idx="22682">
                  <c:v>31.223500908540299</c:v>
                </c:pt>
                <c:pt idx="22683">
                  <c:v>31.22487748472</c:v>
                </c:pt>
                <c:pt idx="22684">
                  <c:v>31.226254060899699</c:v>
                </c:pt>
                <c:pt idx="22685">
                  <c:v>31.2276306370795</c:v>
                </c:pt>
                <c:pt idx="22686">
                  <c:v>31.229007213259202</c:v>
                </c:pt>
                <c:pt idx="22687">
                  <c:v>31.2303837894389</c:v>
                </c:pt>
                <c:pt idx="22688">
                  <c:v>31.231760365618602</c:v>
                </c:pt>
                <c:pt idx="22689">
                  <c:v>31.233136941798399</c:v>
                </c:pt>
                <c:pt idx="22690">
                  <c:v>31.234513517978101</c:v>
                </c:pt>
                <c:pt idx="22691">
                  <c:v>31.235890094157799</c:v>
                </c:pt>
                <c:pt idx="22692">
                  <c:v>31.237266670337501</c:v>
                </c:pt>
                <c:pt idx="22693">
                  <c:v>31.238643246517299</c:v>
                </c:pt>
                <c:pt idx="22694">
                  <c:v>31.240019822697001</c:v>
                </c:pt>
                <c:pt idx="22695">
                  <c:v>31.241396398876699</c:v>
                </c:pt>
                <c:pt idx="22696">
                  <c:v>31.2427729750564</c:v>
                </c:pt>
                <c:pt idx="22697">
                  <c:v>31.244149551236202</c:v>
                </c:pt>
                <c:pt idx="22698">
                  <c:v>31.2455261274159</c:v>
                </c:pt>
                <c:pt idx="22699">
                  <c:v>31.246902703595602</c:v>
                </c:pt>
                <c:pt idx="22700">
                  <c:v>31.2482792797753</c:v>
                </c:pt>
                <c:pt idx="22701">
                  <c:v>31.249655855955101</c:v>
                </c:pt>
                <c:pt idx="22702">
                  <c:v>31.251032432134799</c:v>
                </c:pt>
                <c:pt idx="22703">
                  <c:v>31.252409008314501</c:v>
                </c:pt>
                <c:pt idx="22704">
                  <c:v>31.253785584494299</c:v>
                </c:pt>
                <c:pt idx="22705">
                  <c:v>31.255162160674001</c:v>
                </c:pt>
                <c:pt idx="22706">
                  <c:v>31.256538736853699</c:v>
                </c:pt>
                <c:pt idx="22707">
                  <c:v>31.257915313033401</c:v>
                </c:pt>
                <c:pt idx="22708">
                  <c:v>31.259291889213198</c:v>
                </c:pt>
                <c:pt idx="22709">
                  <c:v>31.2606684653929</c:v>
                </c:pt>
                <c:pt idx="22710">
                  <c:v>31.262045041572598</c:v>
                </c:pt>
                <c:pt idx="22711">
                  <c:v>31.2634216177523</c:v>
                </c:pt>
                <c:pt idx="22712">
                  <c:v>31.264798193932101</c:v>
                </c:pt>
                <c:pt idx="22713">
                  <c:v>31.2661747701118</c:v>
                </c:pt>
                <c:pt idx="22714">
                  <c:v>31.267551346291501</c:v>
                </c:pt>
                <c:pt idx="22715">
                  <c:v>31.2689279224712</c:v>
                </c:pt>
                <c:pt idx="22716">
                  <c:v>31.270304498651001</c:v>
                </c:pt>
                <c:pt idx="22717">
                  <c:v>31.271681074830699</c:v>
                </c:pt>
                <c:pt idx="22718">
                  <c:v>31.273057651010401</c:v>
                </c:pt>
                <c:pt idx="22719">
                  <c:v>31.274434227190099</c:v>
                </c:pt>
                <c:pt idx="22720">
                  <c:v>31.2758108033699</c:v>
                </c:pt>
                <c:pt idx="22721">
                  <c:v>31.277187379549598</c:v>
                </c:pt>
                <c:pt idx="22722">
                  <c:v>31.2785639557293</c:v>
                </c:pt>
                <c:pt idx="22723">
                  <c:v>31.279940531908998</c:v>
                </c:pt>
                <c:pt idx="22724">
                  <c:v>31.2813171080888</c:v>
                </c:pt>
                <c:pt idx="22725">
                  <c:v>31.282693684268501</c:v>
                </c:pt>
                <c:pt idx="22726">
                  <c:v>31.2840702604482</c:v>
                </c:pt>
                <c:pt idx="22727">
                  <c:v>31.285446836627901</c:v>
                </c:pt>
                <c:pt idx="22728">
                  <c:v>31.286823412807699</c:v>
                </c:pt>
                <c:pt idx="22729">
                  <c:v>31.288199988987401</c:v>
                </c:pt>
                <c:pt idx="22730">
                  <c:v>31.289576565167099</c:v>
                </c:pt>
                <c:pt idx="22731">
                  <c:v>31.2909531413469</c:v>
                </c:pt>
                <c:pt idx="22732">
                  <c:v>31.292329717526599</c:v>
                </c:pt>
                <c:pt idx="22733">
                  <c:v>31.2937062937063</c:v>
                </c:pt>
                <c:pt idx="22734">
                  <c:v>31.295082869885999</c:v>
                </c:pt>
                <c:pt idx="22735">
                  <c:v>31.2964594460658</c:v>
                </c:pt>
                <c:pt idx="22736">
                  <c:v>31.297836022245502</c:v>
                </c:pt>
                <c:pt idx="22737">
                  <c:v>31.2992125984252</c:v>
                </c:pt>
                <c:pt idx="22738">
                  <c:v>31.300589174604902</c:v>
                </c:pt>
                <c:pt idx="22739">
                  <c:v>31.301965750784699</c:v>
                </c:pt>
                <c:pt idx="22740">
                  <c:v>31.303342326964401</c:v>
                </c:pt>
                <c:pt idx="22741">
                  <c:v>31.304718903144099</c:v>
                </c:pt>
                <c:pt idx="22742">
                  <c:v>31.306095479323801</c:v>
                </c:pt>
                <c:pt idx="22743">
                  <c:v>31.307472055503599</c:v>
                </c:pt>
                <c:pt idx="22744">
                  <c:v>31.308848631683301</c:v>
                </c:pt>
                <c:pt idx="22745">
                  <c:v>31.310225207862999</c:v>
                </c:pt>
                <c:pt idx="22746">
                  <c:v>31.311601784042701</c:v>
                </c:pt>
                <c:pt idx="22747">
                  <c:v>31.312978360222498</c:v>
                </c:pt>
                <c:pt idx="22748">
                  <c:v>31.3143549364022</c:v>
                </c:pt>
                <c:pt idx="22749">
                  <c:v>31.315731512581898</c:v>
                </c:pt>
                <c:pt idx="22750">
                  <c:v>31.3171080887616</c:v>
                </c:pt>
                <c:pt idx="22751">
                  <c:v>31.318484664941401</c:v>
                </c:pt>
                <c:pt idx="22752">
                  <c:v>31.319861241121099</c:v>
                </c:pt>
                <c:pt idx="22753">
                  <c:v>31.321237817300801</c:v>
                </c:pt>
                <c:pt idx="22754">
                  <c:v>31.322614393480499</c:v>
                </c:pt>
                <c:pt idx="22755">
                  <c:v>31.323990969660301</c:v>
                </c:pt>
                <c:pt idx="22756">
                  <c:v>31.325367545839999</c:v>
                </c:pt>
                <c:pt idx="22757">
                  <c:v>31.326744122019701</c:v>
                </c:pt>
                <c:pt idx="22758">
                  <c:v>31.328120698199399</c:v>
                </c:pt>
                <c:pt idx="22759">
                  <c:v>31.3294972743792</c:v>
                </c:pt>
                <c:pt idx="22760">
                  <c:v>31.330873850558898</c:v>
                </c:pt>
                <c:pt idx="22761">
                  <c:v>31.3322504267386</c:v>
                </c:pt>
                <c:pt idx="22762">
                  <c:v>31.333627002918298</c:v>
                </c:pt>
                <c:pt idx="22763">
                  <c:v>31.3350035790981</c:v>
                </c:pt>
                <c:pt idx="22764">
                  <c:v>31.336380155277801</c:v>
                </c:pt>
                <c:pt idx="22765">
                  <c:v>31.3377567314575</c:v>
                </c:pt>
                <c:pt idx="22766">
                  <c:v>31.339133307637301</c:v>
                </c:pt>
                <c:pt idx="22767">
                  <c:v>31.340509883816999</c:v>
                </c:pt>
                <c:pt idx="22768">
                  <c:v>31.341886459996701</c:v>
                </c:pt>
                <c:pt idx="22769">
                  <c:v>31.343263036176399</c:v>
                </c:pt>
                <c:pt idx="22770">
                  <c:v>31.3446396123562</c:v>
                </c:pt>
                <c:pt idx="22771">
                  <c:v>31.346016188535899</c:v>
                </c:pt>
                <c:pt idx="22772">
                  <c:v>31.3473927647156</c:v>
                </c:pt>
                <c:pt idx="22773">
                  <c:v>31.348769340895299</c:v>
                </c:pt>
                <c:pt idx="22774">
                  <c:v>31.3501459170751</c:v>
                </c:pt>
                <c:pt idx="22775">
                  <c:v>31.351522493254802</c:v>
                </c:pt>
                <c:pt idx="22776">
                  <c:v>31.3528990694345</c:v>
                </c:pt>
                <c:pt idx="22777">
                  <c:v>31.354275645614202</c:v>
                </c:pt>
                <c:pt idx="22778">
                  <c:v>31.355652221793999</c:v>
                </c:pt>
                <c:pt idx="22779">
                  <c:v>31.357028797973701</c:v>
                </c:pt>
                <c:pt idx="22780">
                  <c:v>31.358405374153399</c:v>
                </c:pt>
                <c:pt idx="22781">
                  <c:v>31.359781950333101</c:v>
                </c:pt>
                <c:pt idx="22782">
                  <c:v>31.361158526512899</c:v>
                </c:pt>
                <c:pt idx="22783">
                  <c:v>31.3625351026926</c:v>
                </c:pt>
                <c:pt idx="22784">
                  <c:v>31.363911678872299</c:v>
                </c:pt>
                <c:pt idx="22785">
                  <c:v>31.365288255052</c:v>
                </c:pt>
                <c:pt idx="22786">
                  <c:v>31.366664831231802</c:v>
                </c:pt>
                <c:pt idx="22787">
                  <c:v>31.3680414074115</c:v>
                </c:pt>
                <c:pt idx="22788">
                  <c:v>31.369417983591202</c:v>
                </c:pt>
                <c:pt idx="22789">
                  <c:v>31.3707945597709</c:v>
                </c:pt>
                <c:pt idx="22790">
                  <c:v>31.372171135950701</c:v>
                </c:pt>
                <c:pt idx="22791">
                  <c:v>31.373547712130399</c:v>
                </c:pt>
                <c:pt idx="22792">
                  <c:v>31.374924288310101</c:v>
                </c:pt>
                <c:pt idx="22793">
                  <c:v>31.376300864489799</c:v>
                </c:pt>
                <c:pt idx="22794">
                  <c:v>31.377677440669601</c:v>
                </c:pt>
                <c:pt idx="22795">
                  <c:v>31.379054016849299</c:v>
                </c:pt>
                <c:pt idx="22796">
                  <c:v>31.380430593029001</c:v>
                </c:pt>
                <c:pt idx="22797">
                  <c:v>31.381807169208798</c:v>
                </c:pt>
                <c:pt idx="22798">
                  <c:v>31.3831837453885</c:v>
                </c:pt>
                <c:pt idx="22799">
                  <c:v>31.384560321568198</c:v>
                </c:pt>
                <c:pt idx="22800">
                  <c:v>31.3859368977479</c:v>
                </c:pt>
                <c:pt idx="22801">
                  <c:v>31.387313473927701</c:v>
                </c:pt>
                <c:pt idx="22802">
                  <c:v>31.3886900501074</c:v>
                </c:pt>
                <c:pt idx="22803">
                  <c:v>31.390066626287101</c:v>
                </c:pt>
                <c:pt idx="22804">
                  <c:v>31.3914432024668</c:v>
                </c:pt>
                <c:pt idx="22805">
                  <c:v>31.392819778646601</c:v>
                </c:pt>
                <c:pt idx="22806">
                  <c:v>31.394196354826299</c:v>
                </c:pt>
                <c:pt idx="22807">
                  <c:v>31.395572931006001</c:v>
                </c:pt>
                <c:pt idx="22808">
                  <c:v>31.396949507185699</c:v>
                </c:pt>
                <c:pt idx="22809">
                  <c:v>31.3983260833655</c:v>
                </c:pt>
                <c:pt idx="22810">
                  <c:v>31.399702659545198</c:v>
                </c:pt>
                <c:pt idx="22811">
                  <c:v>31.4010792357249</c:v>
                </c:pt>
                <c:pt idx="22812">
                  <c:v>31.402455811904598</c:v>
                </c:pt>
                <c:pt idx="22813">
                  <c:v>31.4038323880844</c:v>
                </c:pt>
                <c:pt idx="22814">
                  <c:v>31.405208964264101</c:v>
                </c:pt>
                <c:pt idx="22815">
                  <c:v>31.4065855404438</c:v>
                </c:pt>
                <c:pt idx="22816">
                  <c:v>31.407962116623501</c:v>
                </c:pt>
                <c:pt idx="22817">
                  <c:v>31.409338692803299</c:v>
                </c:pt>
                <c:pt idx="22818">
                  <c:v>31.410715268983001</c:v>
                </c:pt>
                <c:pt idx="22819">
                  <c:v>31.412091845162699</c:v>
                </c:pt>
                <c:pt idx="22820">
                  <c:v>31.413468421342401</c:v>
                </c:pt>
                <c:pt idx="22821">
                  <c:v>31.414844997522199</c:v>
                </c:pt>
                <c:pt idx="22822">
                  <c:v>31.4162215737019</c:v>
                </c:pt>
                <c:pt idx="22823">
                  <c:v>31.417598149881599</c:v>
                </c:pt>
                <c:pt idx="22824">
                  <c:v>31.4189747260613</c:v>
                </c:pt>
                <c:pt idx="22825">
                  <c:v>31.420351302241102</c:v>
                </c:pt>
                <c:pt idx="22826">
                  <c:v>31.4217278784208</c:v>
                </c:pt>
                <c:pt idx="22827">
                  <c:v>31.423104454600502</c:v>
                </c:pt>
                <c:pt idx="22828">
                  <c:v>31.424481030780299</c:v>
                </c:pt>
                <c:pt idx="22829">
                  <c:v>31.425857606960001</c:v>
                </c:pt>
                <c:pt idx="22830">
                  <c:v>31.427234183139699</c:v>
                </c:pt>
                <c:pt idx="22831">
                  <c:v>31.428610759319401</c:v>
                </c:pt>
                <c:pt idx="22832">
                  <c:v>31.429987335499199</c:v>
                </c:pt>
                <c:pt idx="22833">
                  <c:v>31.431363911678901</c:v>
                </c:pt>
                <c:pt idx="22834">
                  <c:v>31.432740487858599</c:v>
                </c:pt>
                <c:pt idx="22835">
                  <c:v>31.434117064038301</c:v>
                </c:pt>
                <c:pt idx="22836">
                  <c:v>31.435493640218102</c:v>
                </c:pt>
                <c:pt idx="22837">
                  <c:v>31.4368702163978</c:v>
                </c:pt>
                <c:pt idx="22838">
                  <c:v>31.438246792577502</c:v>
                </c:pt>
                <c:pt idx="22839">
                  <c:v>31.4396233687572</c:v>
                </c:pt>
                <c:pt idx="22840">
                  <c:v>31.440999944937001</c:v>
                </c:pt>
                <c:pt idx="22841">
                  <c:v>31.442376521116699</c:v>
                </c:pt>
                <c:pt idx="22842">
                  <c:v>31.443753097296401</c:v>
                </c:pt>
                <c:pt idx="22843">
                  <c:v>31.445129673476099</c:v>
                </c:pt>
                <c:pt idx="22844">
                  <c:v>31.446506249655901</c:v>
                </c:pt>
                <c:pt idx="22845">
                  <c:v>31.447882825835599</c:v>
                </c:pt>
                <c:pt idx="22846">
                  <c:v>31.449259402015301</c:v>
                </c:pt>
                <c:pt idx="22847">
                  <c:v>31.450635978194999</c:v>
                </c:pt>
                <c:pt idx="22848">
                  <c:v>31.4520125543748</c:v>
                </c:pt>
                <c:pt idx="22849">
                  <c:v>31.453389130554498</c:v>
                </c:pt>
                <c:pt idx="22850">
                  <c:v>31.4547657067342</c:v>
                </c:pt>
                <c:pt idx="22851">
                  <c:v>31.456142282913898</c:v>
                </c:pt>
                <c:pt idx="22852">
                  <c:v>31.4575188590937</c:v>
                </c:pt>
                <c:pt idx="22853">
                  <c:v>31.458895435273401</c:v>
                </c:pt>
                <c:pt idx="22854">
                  <c:v>31.4602720114531</c:v>
                </c:pt>
                <c:pt idx="22855">
                  <c:v>31.461648587632801</c:v>
                </c:pt>
                <c:pt idx="22856">
                  <c:v>31.463025163812599</c:v>
                </c:pt>
                <c:pt idx="22857">
                  <c:v>31.464401739992301</c:v>
                </c:pt>
                <c:pt idx="22858">
                  <c:v>31.465778316171999</c:v>
                </c:pt>
                <c:pt idx="22859">
                  <c:v>31.467154892351701</c:v>
                </c:pt>
                <c:pt idx="22860">
                  <c:v>31.468531468531499</c:v>
                </c:pt>
                <c:pt idx="22861">
                  <c:v>31.4699080447112</c:v>
                </c:pt>
                <c:pt idx="22862">
                  <c:v>31.471284620890899</c:v>
                </c:pt>
                <c:pt idx="22863">
                  <c:v>31.4726611970707</c:v>
                </c:pt>
                <c:pt idx="22864">
                  <c:v>31.474037773250402</c:v>
                </c:pt>
                <c:pt idx="22865">
                  <c:v>31.4754143494301</c:v>
                </c:pt>
                <c:pt idx="22866">
                  <c:v>31.476790925609802</c:v>
                </c:pt>
                <c:pt idx="22867">
                  <c:v>31.478167501789599</c:v>
                </c:pt>
                <c:pt idx="22868">
                  <c:v>31.479544077969301</c:v>
                </c:pt>
                <c:pt idx="22869">
                  <c:v>31.480920654148999</c:v>
                </c:pt>
                <c:pt idx="22870">
                  <c:v>31.482297230328701</c:v>
                </c:pt>
                <c:pt idx="22871">
                  <c:v>31.483673806508499</c:v>
                </c:pt>
                <c:pt idx="22872">
                  <c:v>31.4850503826882</c:v>
                </c:pt>
                <c:pt idx="22873">
                  <c:v>31.486426958867899</c:v>
                </c:pt>
                <c:pt idx="22874">
                  <c:v>31.4878035350476</c:v>
                </c:pt>
                <c:pt idx="22875">
                  <c:v>31.489180111227402</c:v>
                </c:pt>
                <c:pt idx="22876">
                  <c:v>31.4905566874071</c:v>
                </c:pt>
                <c:pt idx="22877">
                  <c:v>31.491933263586802</c:v>
                </c:pt>
                <c:pt idx="22878">
                  <c:v>31.4933098397665</c:v>
                </c:pt>
                <c:pt idx="22879">
                  <c:v>31.494686415946301</c:v>
                </c:pt>
                <c:pt idx="22880">
                  <c:v>31.496062992125999</c:v>
                </c:pt>
                <c:pt idx="22881">
                  <c:v>31.497439568305701</c:v>
                </c:pt>
                <c:pt idx="22882">
                  <c:v>31.498816144485399</c:v>
                </c:pt>
                <c:pt idx="22883">
                  <c:v>31.500192720665201</c:v>
                </c:pt>
                <c:pt idx="22884">
                  <c:v>31.501569296844899</c:v>
                </c:pt>
                <c:pt idx="22885">
                  <c:v>31.502945873024601</c:v>
                </c:pt>
                <c:pt idx="22886">
                  <c:v>31.504322449204398</c:v>
                </c:pt>
                <c:pt idx="22887">
                  <c:v>31.5056990253841</c:v>
                </c:pt>
                <c:pt idx="22888">
                  <c:v>31.507075601563798</c:v>
                </c:pt>
                <c:pt idx="22889">
                  <c:v>31.5084521777435</c:v>
                </c:pt>
                <c:pt idx="22890">
                  <c:v>31.509828753923198</c:v>
                </c:pt>
                <c:pt idx="22891">
                  <c:v>31.511205330103</c:v>
                </c:pt>
                <c:pt idx="22892">
                  <c:v>31.512581906282701</c:v>
                </c:pt>
                <c:pt idx="22893">
                  <c:v>31.5139584824624</c:v>
                </c:pt>
                <c:pt idx="22894">
                  <c:v>31.515335058642201</c:v>
                </c:pt>
                <c:pt idx="22895">
                  <c:v>31.516711634821899</c:v>
                </c:pt>
                <c:pt idx="22896">
                  <c:v>31.518088211001601</c:v>
                </c:pt>
                <c:pt idx="22897">
                  <c:v>31.519464787181299</c:v>
                </c:pt>
                <c:pt idx="22898">
                  <c:v>31.5208413633611</c:v>
                </c:pt>
                <c:pt idx="22899">
                  <c:v>31.522217939540798</c:v>
                </c:pt>
                <c:pt idx="22900">
                  <c:v>31.5235945157205</c:v>
                </c:pt>
                <c:pt idx="22901">
                  <c:v>31.524971091900198</c:v>
                </c:pt>
                <c:pt idx="22902">
                  <c:v>31.52634766808</c:v>
                </c:pt>
                <c:pt idx="22903">
                  <c:v>31.527724244259701</c:v>
                </c:pt>
                <c:pt idx="22904">
                  <c:v>31.5291008204394</c:v>
                </c:pt>
                <c:pt idx="22905">
                  <c:v>31.530477396619101</c:v>
                </c:pt>
                <c:pt idx="22906">
                  <c:v>31.531853972798899</c:v>
                </c:pt>
                <c:pt idx="22907">
                  <c:v>31.533230548978601</c:v>
                </c:pt>
                <c:pt idx="22908">
                  <c:v>31.534607125158299</c:v>
                </c:pt>
                <c:pt idx="22909">
                  <c:v>31.535983701338001</c:v>
                </c:pt>
                <c:pt idx="22910">
                  <c:v>31.537360277517799</c:v>
                </c:pt>
                <c:pt idx="22911">
                  <c:v>31.5387368536975</c:v>
                </c:pt>
                <c:pt idx="22912">
                  <c:v>31.540113429877199</c:v>
                </c:pt>
                <c:pt idx="22913">
                  <c:v>31.5414900060569</c:v>
                </c:pt>
                <c:pt idx="22914">
                  <c:v>31.542866582236702</c:v>
                </c:pt>
                <c:pt idx="22915">
                  <c:v>31.5442431584164</c:v>
                </c:pt>
                <c:pt idx="22916">
                  <c:v>31.545619734596102</c:v>
                </c:pt>
                <c:pt idx="22917">
                  <c:v>31.5469963107758</c:v>
                </c:pt>
                <c:pt idx="22918">
                  <c:v>31.548372886955601</c:v>
                </c:pt>
                <c:pt idx="22919">
                  <c:v>31.549749463135299</c:v>
                </c:pt>
                <c:pt idx="22920">
                  <c:v>31.551126039315001</c:v>
                </c:pt>
                <c:pt idx="22921">
                  <c:v>31.552502615494799</c:v>
                </c:pt>
                <c:pt idx="22922">
                  <c:v>31.553879191674501</c:v>
                </c:pt>
                <c:pt idx="22923">
                  <c:v>31.555255767854199</c:v>
                </c:pt>
                <c:pt idx="22924">
                  <c:v>31.5566323440339</c:v>
                </c:pt>
                <c:pt idx="22925">
                  <c:v>31.558008920213702</c:v>
                </c:pt>
                <c:pt idx="22926">
                  <c:v>31.5593854963934</c:v>
                </c:pt>
                <c:pt idx="22927">
                  <c:v>31.560762072573102</c:v>
                </c:pt>
                <c:pt idx="22928">
                  <c:v>31.5621386487528</c:v>
                </c:pt>
                <c:pt idx="22929">
                  <c:v>31.563515224932601</c:v>
                </c:pt>
                <c:pt idx="22930">
                  <c:v>31.564891801112299</c:v>
                </c:pt>
                <c:pt idx="22931">
                  <c:v>31.566268377292001</c:v>
                </c:pt>
                <c:pt idx="22932">
                  <c:v>31.567644953471699</c:v>
                </c:pt>
                <c:pt idx="22933">
                  <c:v>31.569021529651501</c:v>
                </c:pt>
                <c:pt idx="22934">
                  <c:v>31.570398105831199</c:v>
                </c:pt>
                <c:pt idx="22935">
                  <c:v>31.571774682010901</c:v>
                </c:pt>
                <c:pt idx="22936">
                  <c:v>31.573151258190599</c:v>
                </c:pt>
                <c:pt idx="22937">
                  <c:v>31.5745278343704</c:v>
                </c:pt>
                <c:pt idx="22938">
                  <c:v>31.575904410550098</c:v>
                </c:pt>
                <c:pt idx="22939">
                  <c:v>31.5772809867298</c:v>
                </c:pt>
                <c:pt idx="22940">
                  <c:v>31.578657562909498</c:v>
                </c:pt>
                <c:pt idx="22941">
                  <c:v>31.5800341390893</c:v>
                </c:pt>
                <c:pt idx="22942">
                  <c:v>31.581410715269001</c:v>
                </c:pt>
                <c:pt idx="22943">
                  <c:v>31.5827872914487</c:v>
                </c:pt>
                <c:pt idx="22944">
                  <c:v>31.584163867628401</c:v>
                </c:pt>
                <c:pt idx="22945">
                  <c:v>31.585540443808199</c:v>
                </c:pt>
                <c:pt idx="22946">
                  <c:v>31.586917019987901</c:v>
                </c:pt>
                <c:pt idx="22947">
                  <c:v>31.588293596167599</c:v>
                </c:pt>
                <c:pt idx="22948">
                  <c:v>31.589670172347301</c:v>
                </c:pt>
                <c:pt idx="22949">
                  <c:v>31.591046748527098</c:v>
                </c:pt>
                <c:pt idx="22950">
                  <c:v>31.5924233247068</c:v>
                </c:pt>
                <c:pt idx="22951">
                  <c:v>31.593799900886498</c:v>
                </c:pt>
                <c:pt idx="22952">
                  <c:v>31.5951764770663</c:v>
                </c:pt>
                <c:pt idx="22953">
                  <c:v>31.596553053246001</c:v>
                </c:pt>
                <c:pt idx="22954">
                  <c:v>31.5979296294257</c:v>
                </c:pt>
                <c:pt idx="22955">
                  <c:v>31.599306205605401</c:v>
                </c:pt>
                <c:pt idx="22956">
                  <c:v>31.600682781785199</c:v>
                </c:pt>
                <c:pt idx="22957">
                  <c:v>31.602059357964901</c:v>
                </c:pt>
                <c:pt idx="22958">
                  <c:v>31.603435934144599</c:v>
                </c:pt>
                <c:pt idx="22959">
                  <c:v>31.604812510324301</c:v>
                </c:pt>
                <c:pt idx="22960">
                  <c:v>31.606189086504099</c:v>
                </c:pt>
                <c:pt idx="22961">
                  <c:v>31.6075656626838</c:v>
                </c:pt>
                <c:pt idx="22962">
                  <c:v>31.608942238863499</c:v>
                </c:pt>
                <c:pt idx="22963">
                  <c:v>31.6103188150432</c:v>
                </c:pt>
                <c:pt idx="22964">
                  <c:v>31.611695391223002</c:v>
                </c:pt>
                <c:pt idx="22965">
                  <c:v>31.6130719674027</c:v>
                </c:pt>
                <c:pt idx="22966">
                  <c:v>31.614448543582402</c:v>
                </c:pt>
                <c:pt idx="22967">
                  <c:v>31.6158251197621</c:v>
                </c:pt>
                <c:pt idx="22968">
                  <c:v>31.617201695941901</c:v>
                </c:pt>
                <c:pt idx="22969">
                  <c:v>31.618578272121599</c:v>
                </c:pt>
                <c:pt idx="22970">
                  <c:v>31.619954848301301</c:v>
                </c:pt>
                <c:pt idx="22971">
                  <c:v>31.621331424480999</c:v>
                </c:pt>
                <c:pt idx="22972">
                  <c:v>31.622708000660801</c:v>
                </c:pt>
                <c:pt idx="22973">
                  <c:v>31.624084576840499</c:v>
                </c:pt>
                <c:pt idx="22974">
                  <c:v>31.625461153020201</c:v>
                </c:pt>
                <c:pt idx="22975">
                  <c:v>31.626837729199899</c:v>
                </c:pt>
                <c:pt idx="22976">
                  <c:v>31.6282143053797</c:v>
                </c:pt>
                <c:pt idx="22977">
                  <c:v>31.629590881559398</c:v>
                </c:pt>
                <c:pt idx="22978">
                  <c:v>31.6309674577391</c:v>
                </c:pt>
                <c:pt idx="22979">
                  <c:v>31.632344033918798</c:v>
                </c:pt>
                <c:pt idx="22980">
                  <c:v>31.633720610098599</c:v>
                </c:pt>
                <c:pt idx="22981">
                  <c:v>31.635097186278301</c:v>
                </c:pt>
                <c:pt idx="22982">
                  <c:v>31.636473762457999</c:v>
                </c:pt>
                <c:pt idx="22983">
                  <c:v>31.637850338637701</c:v>
                </c:pt>
                <c:pt idx="22984">
                  <c:v>31.639226914817499</c:v>
                </c:pt>
                <c:pt idx="22985">
                  <c:v>31.640603490997201</c:v>
                </c:pt>
                <c:pt idx="22986">
                  <c:v>31.641980067176899</c:v>
                </c:pt>
                <c:pt idx="22987">
                  <c:v>31.6433566433567</c:v>
                </c:pt>
                <c:pt idx="22988">
                  <c:v>31.644733219536398</c:v>
                </c:pt>
                <c:pt idx="22989">
                  <c:v>31.6461097957161</c:v>
                </c:pt>
                <c:pt idx="22990">
                  <c:v>31.647486371895798</c:v>
                </c:pt>
                <c:pt idx="22991">
                  <c:v>31.6488629480756</c:v>
                </c:pt>
                <c:pt idx="22992">
                  <c:v>31.650239524255301</c:v>
                </c:pt>
                <c:pt idx="22993">
                  <c:v>31.651616100435</c:v>
                </c:pt>
                <c:pt idx="22994">
                  <c:v>31.652992676614701</c:v>
                </c:pt>
                <c:pt idx="22995">
                  <c:v>31.654369252794499</c:v>
                </c:pt>
                <c:pt idx="22996">
                  <c:v>31.655745828974201</c:v>
                </c:pt>
                <c:pt idx="22997">
                  <c:v>31.657122405153899</c:v>
                </c:pt>
                <c:pt idx="22998">
                  <c:v>31.658498981333601</c:v>
                </c:pt>
                <c:pt idx="22999">
                  <c:v>31.659875557513399</c:v>
                </c:pt>
                <c:pt idx="23000">
                  <c:v>31.6612521336931</c:v>
                </c:pt>
                <c:pt idx="23001">
                  <c:v>31.662628709872799</c:v>
                </c:pt>
                <c:pt idx="23002">
                  <c:v>31.6640052860525</c:v>
                </c:pt>
                <c:pt idx="23003">
                  <c:v>31.665381862232302</c:v>
                </c:pt>
                <c:pt idx="23004">
                  <c:v>31.666758438412</c:v>
                </c:pt>
                <c:pt idx="23005">
                  <c:v>31.668135014591702</c:v>
                </c:pt>
                <c:pt idx="23006">
                  <c:v>31.6695115907714</c:v>
                </c:pt>
                <c:pt idx="23007">
                  <c:v>31.670888166951201</c:v>
                </c:pt>
                <c:pt idx="23008">
                  <c:v>31.672264743130899</c:v>
                </c:pt>
                <c:pt idx="23009">
                  <c:v>31.673641319310601</c:v>
                </c:pt>
                <c:pt idx="23010">
                  <c:v>31.675017895490299</c:v>
                </c:pt>
                <c:pt idx="23011">
                  <c:v>31.6763944716701</c:v>
                </c:pt>
                <c:pt idx="23012">
                  <c:v>31.677771047849799</c:v>
                </c:pt>
                <c:pt idx="23013">
                  <c:v>31.6791476240295</c:v>
                </c:pt>
                <c:pt idx="23014">
                  <c:v>31.680524200209199</c:v>
                </c:pt>
                <c:pt idx="23015">
                  <c:v>31.681900776389</c:v>
                </c:pt>
                <c:pt idx="23016">
                  <c:v>31.683277352568702</c:v>
                </c:pt>
                <c:pt idx="23017">
                  <c:v>31.6846539287484</c:v>
                </c:pt>
                <c:pt idx="23018">
                  <c:v>31.686030504928102</c:v>
                </c:pt>
                <c:pt idx="23019">
                  <c:v>31.687407081107899</c:v>
                </c:pt>
                <c:pt idx="23020">
                  <c:v>31.688783657287601</c:v>
                </c:pt>
                <c:pt idx="23021">
                  <c:v>31.690160233467299</c:v>
                </c:pt>
                <c:pt idx="23022">
                  <c:v>31.691536809647101</c:v>
                </c:pt>
                <c:pt idx="23023">
                  <c:v>31.692913385826799</c:v>
                </c:pt>
                <c:pt idx="23024">
                  <c:v>31.694289962006501</c:v>
                </c:pt>
                <c:pt idx="23025">
                  <c:v>31.695666538186199</c:v>
                </c:pt>
                <c:pt idx="23026">
                  <c:v>31.697043114366</c:v>
                </c:pt>
                <c:pt idx="23027">
                  <c:v>31.698419690545698</c:v>
                </c:pt>
                <c:pt idx="23028">
                  <c:v>31.6997962667254</c:v>
                </c:pt>
                <c:pt idx="23029">
                  <c:v>31.701172842905098</c:v>
                </c:pt>
                <c:pt idx="23030">
                  <c:v>31.7025494190849</c:v>
                </c:pt>
                <c:pt idx="23031">
                  <c:v>31.703925995264601</c:v>
                </c:pt>
                <c:pt idx="23032">
                  <c:v>31.7053025714443</c:v>
                </c:pt>
                <c:pt idx="23033">
                  <c:v>31.706679147624001</c:v>
                </c:pt>
                <c:pt idx="23034">
                  <c:v>31.708055723803799</c:v>
                </c:pt>
                <c:pt idx="23035">
                  <c:v>31.709432299983501</c:v>
                </c:pt>
                <c:pt idx="23036">
                  <c:v>31.710808876163199</c:v>
                </c:pt>
                <c:pt idx="23037">
                  <c:v>31.712185452342901</c:v>
                </c:pt>
                <c:pt idx="23038">
                  <c:v>31.713562028522698</c:v>
                </c:pt>
                <c:pt idx="23039">
                  <c:v>31.7149386047024</c:v>
                </c:pt>
                <c:pt idx="23040">
                  <c:v>31.716315180882098</c:v>
                </c:pt>
                <c:pt idx="23041">
                  <c:v>31.7176917570618</c:v>
                </c:pt>
                <c:pt idx="23042">
                  <c:v>31.719068333241601</c:v>
                </c:pt>
                <c:pt idx="23043">
                  <c:v>31.7204449094213</c:v>
                </c:pt>
                <c:pt idx="23044">
                  <c:v>31.721821485601001</c:v>
                </c:pt>
                <c:pt idx="23045">
                  <c:v>31.7231980617807</c:v>
                </c:pt>
                <c:pt idx="23046">
                  <c:v>31.724574637960501</c:v>
                </c:pt>
                <c:pt idx="23047">
                  <c:v>31.725951214140199</c:v>
                </c:pt>
                <c:pt idx="23048">
                  <c:v>31.727327790319901</c:v>
                </c:pt>
                <c:pt idx="23049">
                  <c:v>31.728704366499699</c:v>
                </c:pt>
                <c:pt idx="23050">
                  <c:v>31.7300809426794</c:v>
                </c:pt>
                <c:pt idx="23051">
                  <c:v>31.731457518859099</c:v>
                </c:pt>
                <c:pt idx="23052">
                  <c:v>31.7328340950388</c:v>
                </c:pt>
                <c:pt idx="23053">
                  <c:v>31.734210671218602</c:v>
                </c:pt>
                <c:pt idx="23054">
                  <c:v>31.7355872473983</c:v>
                </c:pt>
                <c:pt idx="23055">
                  <c:v>31.736963823578002</c:v>
                </c:pt>
                <c:pt idx="23056">
                  <c:v>31.7383403997577</c:v>
                </c:pt>
                <c:pt idx="23057">
                  <c:v>31.739716975937501</c:v>
                </c:pt>
                <c:pt idx="23058">
                  <c:v>31.741093552117199</c:v>
                </c:pt>
                <c:pt idx="23059">
                  <c:v>31.742470128296901</c:v>
                </c:pt>
                <c:pt idx="23060">
                  <c:v>31.743846704476599</c:v>
                </c:pt>
                <c:pt idx="23061">
                  <c:v>31.745223280656401</c:v>
                </c:pt>
                <c:pt idx="23062">
                  <c:v>31.746599856836099</c:v>
                </c:pt>
                <c:pt idx="23063">
                  <c:v>31.747976433015801</c:v>
                </c:pt>
                <c:pt idx="23064">
                  <c:v>31.749353009195499</c:v>
                </c:pt>
                <c:pt idx="23065">
                  <c:v>31.7507295853753</c:v>
                </c:pt>
                <c:pt idx="23066">
                  <c:v>31.752106161555002</c:v>
                </c:pt>
                <c:pt idx="23067">
                  <c:v>31.7534827377347</c:v>
                </c:pt>
                <c:pt idx="23068">
                  <c:v>31.754859313914402</c:v>
                </c:pt>
                <c:pt idx="23069">
                  <c:v>31.756235890094199</c:v>
                </c:pt>
                <c:pt idx="23070">
                  <c:v>31.757612466273901</c:v>
                </c:pt>
                <c:pt idx="23071">
                  <c:v>31.758989042453599</c:v>
                </c:pt>
                <c:pt idx="23072">
                  <c:v>31.760365618633301</c:v>
                </c:pt>
                <c:pt idx="23073">
                  <c:v>31.761742194813099</c:v>
                </c:pt>
                <c:pt idx="23074">
                  <c:v>31.763118770992801</c:v>
                </c:pt>
                <c:pt idx="23075">
                  <c:v>31.764495347172499</c:v>
                </c:pt>
                <c:pt idx="23076">
                  <c:v>31.765871923352201</c:v>
                </c:pt>
                <c:pt idx="23077">
                  <c:v>31.767248499531998</c:v>
                </c:pt>
                <c:pt idx="23078">
                  <c:v>31.7686250757117</c:v>
                </c:pt>
                <c:pt idx="23079">
                  <c:v>31.770001651891398</c:v>
                </c:pt>
                <c:pt idx="23080">
                  <c:v>31.7713782280711</c:v>
                </c:pt>
                <c:pt idx="23081">
                  <c:v>31.772754804250901</c:v>
                </c:pt>
                <c:pt idx="23082">
                  <c:v>31.7741313804306</c:v>
                </c:pt>
                <c:pt idx="23083">
                  <c:v>31.775507956610301</c:v>
                </c:pt>
                <c:pt idx="23084">
                  <c:v>31.776884532790099</c:v>
                </c:pt>
                <c:pt idx="23085">
                  <c:v>31.778261108969801</c:v>
                </c:pt>
                <c:pt idx="23086">
                  <c:v>31.779637685149499</c:v>
                </c:pt>
                <c:pt idx="23087">
                  <c:v>31.781014261329201</c:v>
                </c:pt>
                <c:pt idx="23088">
                  <c:v>31.782390837508999</c:v>
                </c:pt>
                <c:pt idx="23089">
                  <c:v>31.7837674136887</c:v>
                </c:pt>
                <c:pt idx="23090">
                  <c:v>31.785143989868399</c:v>
                </c:pt>
                <c:pt idx="23091">
                  <c:v>31.7865205660481</c:v>
                </c:pt>
                <c:pt idx="23092">
                  <c:v>31.787897142227902</c:v>
                </c:pt>
                <c:pt idx="23093">
                  <c:v>31.7892737184076</c:v>
                </c:pt>
                <c:pt idx="23094">
                  <c:v>31.790650294587302</c:v>
                </c:pt>
                <c:pt idx="23095">
                  <c:v>31.792026870767</c:v>
                </c:pt>
                <c:pt idx="23096">
                  <c:v>31.793403446946801</c:v>
                </c:pt>
                <c:pt idx="23097">
                  <c:v>31.794780023126499</c:v>
                </c:pt>
                <c:pt idx="23098">
                  <c:v>31.796156599306201</c:v>
                </c:pt>
                <c:pt idx="23099">
                  <c:v>31.797533175485899</c:v>
                </c:pt>
                <c:pt idx="23100">
                  <c:v>31.7989097516657</c:v>
                </c:pt>
                <c:pt idx="23101">
                  <c:v>31.800286327845399</c:v>
                </c:pt>
                <c:pt idx="23102">
                  <c:v>31.8016629040251</c:v>
                </c:pt>
                <c:pt idx="23103">
                  <c:v>31.803039480204799</c:v>
                </c:pt>
                <c:pt idx="23104">
                  <c:v>31.8044160563846</c:v>
                </c:pt>
                <c:pt idx="23105">
                  <c:v>31.805792632564302</c:v>
                </c:pt>
                <c:pt idx="23106">
                  <c:v>31.807169208744</c:v>
                </c:pt>
                <c:pt idx="23107">
                  <c:v>31.808545784923702</c:v>
                </c:pt>
                <c:pt idx="23108">
                  <c:v>31.809922361103499</c:v>
                </c:pt>
                <c:pt idx="23109">
                  <c:v>31.811298937283201</c:v>
                </c:pt>
                <c:pt idx="23110">
                  <c:v>31.812675513462899</c:v>
                </c:pt>
                <c:pt idx="23111">
                  <c:v>31.814052089642701</c:v>
                </c:pt>
                <c:pt idx="23112">
                  <c:v>31.815428665822399</c:v>
                </c:pt>
                <c:pt idx="23113">
                  <c:v>31.816805242002101</c:v>
                </c:pt>
                <c:pt idx="23114">
                  <c:v>31.818181818181799</c:v>
                </c:pt>
                <c:pt idx="23115">
                  <c:v>31.819558394361501</c:v>
                </c:pt>
                <c:pt idx="23116">
                  <c:v>31.820934970541298</c:v>
                </c:pt>
                <c:pt idx="23117">
                  <c:v>31.822311546721</c:v>
                </c:pt>
                <c:pt idx="23118">
                  <c:v>31.823688122900698</c:v>
                </c:pt>
                <c:pt idx="23119">
                  <c:v>31.8250646990805</c:v>
                </c:pt>
                <c:pt idx="23120">
                  <c:v>31.826441275260201</c:v>
                </c:pt>
                <c:pt idx="23121">
                  <c:v>31.827817851439899</c:v>
                </c:pt>
                <c:pt idx="23122">
                  <c:v>31.829194427619601</c:v>
                </c:pt>
                <c:pt idx="23123">
                  <c:v>31.830571003799399</c:v>
                </c:pt>
                <c:pt idx="23124">
                  <c:v>31.831947579979101</c:v>
                </c:pt>
                <c:pt idx="23125">
                  <c:v>31.833324156158799</c:v>
                </c:pt>
                <c:pt idx="23126">
                  <c:v>31.834700732338501</c:v>
                </c:pt>
                <c:pt idx="23127">
                  <c:v>31.836077308518298</c:v>
                </c:pt>
                <c:pt idx="23128">
                  <c:v>31.837453884698</c:v>
                </c:pt>
                <c:pt idx="23129">
                  <c:v>31.838830460877698</c:v>
                </c:pt>
                <c:pt idx="23130">
                  <c:v>31.8402070370574</c:v>
                </c:pt>
                <c:pt idx="23131">
                  <c:v>31.841583613237201</c:v>
                </c:pt>
                <c:pt idx="23132">
                  <c:v>31.8429601894169</c:v>
                </c:pt>
                <c:pt idx="23133">
                  <c:v>31.844336765596601</c:v>
                </c:pt>
                <c:pt idx="23134">
                  <c:v>31.8457133417763</c:v>
                </c:pt>
                <c:pt idx="23135">
                  <c:v>31.847089917956101</c:v>
                </c:pt>
                <c:pt idx="23136">
                  <c:v>31.848466494135799</c:v>
                </c:pt>
                <c:pt idx="23137">
                  <c:v>31.849843070315501</c:v>
                </c:pt>
                <c:pt idx="23138">
                  <c:v>31.851219646495199</c:v>
                </c:pt>
                <c:pt idx="23139">
                  <c:v>31.852596222675</c:v>
                </c:pt>
                <c:pt idx="23140">
                  <c:v>31.853972798854699</c:v>
                </c:pt>
                <c:pt idx="23141">
                  <c:v>31.8553493750344</c:v>
                </c:pt>
                <c:pt idx="23142">
                  <c:v>31.856725951214202</c:v>
                </c:pt>
                <c:pt idx="23143">
                  <c:v>31.8581025273939</c:v>
                </c:pt>
                <c:pt idx="23144">
                  <c:v>31.859479103573602</c:v>
                </c:pt>
                <c:pt idx="23145">
                  <c:v>31.8608556797533</c:v>
                </c:pt>
                <c:pt idx="23146">
                  <c:v>31.862232255933101</c:v>
                </c:pt>
                <c:pt idx="23147">
                  <c:v>31.863608832112799</c:v>
                </c:pt>
                <c:pt idx="23148">
                  <c:v>31.864985408292501</c:v>
                </c:pt>
                <c:pt idx="23149">
                  <c:v>31.866361984472199</c:v>
                </c:pt>
                <c:pt idx="23150">
                  <c:v>31.867738560652001</c:v>
                </c:pt>
                <c:pt idx="23151">
                  <c:v>31.869115136831699</c:v>
                </c:pt>
                <c:pt idx="23152">
                  <c:v>31.8704917130114</c:v>
                </c:pt>
                <c:pt idx="23153">
                  <c:v>31.871868289191099</c:v>
                </c:pt>
                <c:pt idx="23154">
                  <c:v>31.8732448653709</c:v>
                </c:pt>
                <c:pt idx="23155">
                  <c:v>31.874621441550602</c:v>
                </c:pt>
                <c:pt idx="23156">
                  <c:v>31.8759980177303</c:v>
                </c:pt>
                <c:pt idx="23157">
                  <c:v>31.877374593910002</c:v>
                </c:pt>
                <c:pt idx="23158">
                  <c:v>31.878751170089799</c:v>
                </c:pt>
                <c:pt idx="23159">
                  <c:v>31.880127746269501</c:v>
                </c:pt>
                <c:pt idx="23160">
                  <c:v>31.881504322449199</c:v>
                </c:pt>
                <c:pt idx="23161">
                  <c:v>31.882880898628901</c:v>
                </c:pt>
                <c:pt idx="23162">
                  <c:v>31.884257474808699</c:v>
                </c:pt>
                <c:pt idx="23163">
                  <c:v>31.885634050988401</c:v>
                </c:pt>
                <c:pt idx="23164">
                  <c:v>31.887010627168099</c:v>
                </c:pt>
                <c:pt idx="23165">
                  <c:v>31.888387203347801</c:v>
                </c:pt>
                <c:pt idx="23166">
                  <c:v>31.889763779527598</c:v>
                </c:pt>
                <c:pt idx="23167">
                  <c:v>31.8911403557073</c:v>
                </c:pt>
                <c:pt idx="23168">
                  <c:v>31.892516931886998</c:v>
                </c:pt>
                <c:pt idx="23169">
                  <c:v>31.8938935080667</c:v>
                </c:pt>
                <c:pt idx="23170">
                  <c:v>31.895270084246501</c:v>
                </c:pt>
                <c:pt idx="23171">
                  <c:v>31.8966466604262</c:v>
                </c:pt>
                <c:pt idx="23172">
                  <c:v>31.898023236605901</c:v>
                </c:pt>
                <c:pt idx="23173">
                  <c:v>31.8993998127856</c:v>
                </c:pt>
                <c:pt idx="23174">
                  <c:v>31.900776388965401</c:v>
                </c:pt>
                <c:pt idx="23175">
                  <c:v>31.902152965145099</c:v>
                </c:pt>
                <c:pt idx="23176">
                  <c:v>31.903529541324801</c:v>
                </c:pt>
                <c:pt idx="23177">
                  <c:v>31.904906117504598</c:v>
                </c:pt>
                <c:pt idx="23178">
                  <c:v>31.9062826936843</c:v>
                </c:pt>
                <c:pt idx="23179">
                  <c:v>31.907659269863998</c:v>
                </c:pt>
                <c:pt idx="23180">
                  <c:v>31.9090358460437</c:v>
                </c:pt>
                <c:pt idx="23181">
                  <c:v>31.910412422223501</c:v>
                </c:pt>
                <c:pt idx="23182">
                  <c:v>31.9117889984032</c:v>
                </c:pt>
                <c:pt idx="23183">
                  <c:v>31.913165574582901</c:v>
                </c:pt>
                <c:pt idx="23184">
                  <c:v>31.9145421507626</c:v>
                </c:pt>
                <c:pt idx="23185">
                  <c:v>31.915918726942401</c:v>
                </c:pt>
                <c:pt idx="23186">
                  <c:v>31.917295303122099</c:v>
                </c:pt>
                <c:pt idx="23187">
                  <c:v>31.918671879301801</c:v>
                </c:pt>
                <c:pt idx="23188">
                  <c:v>31.920048455481499</c:v>
                </c:pt>
                <c:pt idx="23189">
                  <c:v>31.9214250316613</c:v>
                </c:pt>
                <c:pt idx="23190">
                  <c:v>31.922801607840999</c:v>
                </c:pt>
                <c:pt idx="23191">
                  <c:v>31.9241781840207</c:v>
                </c:pt>
                <c:pt idx="23192">
                  <c:v>31.925554760200399</c:v>
                </c:pt>
                <c:pt idx="23193">
                  <c:v>31.9269313363802</c:v>
                </c:pt>
                <c:pt idx="23194">
                  <c:v>31.928307912559902</c:v>
                </c:pt>
                <c:pt idx="23195">
                  <c:v>31.9296844887396</c:v>
                </c:pt>
                <c:pt idx="23196">
                  <c:v>31.931061064919302</c:v>
                </c:pt>
                <c:pt idx="23197">
                  <c:v>31.932437641099099</c:v>
                </c:pt>
                <c:pt idx="23198">
                  <c:v>31.933814217278801</c:v>
                </c:pt>
                <c:pt idx="23199">
                  <c:v>31.935190793458499</c:v>
                </c:pt>
                <c:pt idx="23200">
                  <c:v>31.936567369638201</c:v>
                </c:pt>
                <c:pt idx="23201">
                  <c:v>31.937943945817999</c:v>
                </c:pt>
                <c:pt idx="23202">
                  <c:v>31.939320521997701</c:v>
                </c:pt>
                <c:pt idx="23203">
                  <c:v>31.940697098177399</c:v>
                </c:pt>
                <c:pt idx="23204">
                  <c:v>31.942073674357101</c:v>
                </c:pt>
                <c:pt idx="23205">
                  <c:v>31.943450250536898</c:v>
                </c:pt>
                <c:pt idx="23206">
                  <c:v>31.9448268267166</c:v>
                </c:pt>
                <c:pt idx="23207">
                  <c:v>31.946203402896298</c:v>
                </c:pt>
                <c:pt idx="23208">
                  <c:v>31.947579979076099</c:v>
                </c:pt>
                <c:pt idx="23209">
                  <c:v>31.948956555255801</c:v>
                </c:pt>
                <c:pt idx="23210">
                  <c:v>31.950333131435499</c:v>
                </c:pt>
                <c:pt idx="23211">
                  <c:v>31.951709707615201</c:v>
                </c:pt>
                <c:pt idx="23212">
                  <c:v>31.953086283794999</c:v>
                </c:pt>
                <c:pt idx="23213">
                  <c:v>31.954462859974701</c:v>
                </c:pt>
                <c:pt idx="23214">
                  <c:v>31.955839436154399</c:v>
                </c:pt>
                <c:pt idx="23215">
                  <c:v>31.957216012334101</c:v>
                </c:pt>
                <c:pt idx="23216">
                  <c:v>31.958592588513898</c:v>
                </c:pt>
                <c:pt idx="23217">
                  <c:v>31.9599691646936</c:v>
                </c:pt>
                <c:pt idx="23218">
                  <c:v>31.961345740873298</c:v>
                </c:pt>
                <c:pt idx="23219">
                  <c:v>31.962722317053</c:v>
                </c:pt>
                <c:pt idx="23220">
                  <c:v>31.964098893232801</c:v>
                </c:pt>
                <c:pt idx="23221">
                  <c:v>31.9654754694125</c:v>
                </c:pt>
                <c:pt idx="23222">
                  <c:v>31.966852045592201</c:v>
                </c:pt>
                <c:pt idx="23223">
                  <c:v>31.9682286217719</c:v>
                </c:pt>
                <c:pt idx="23224">
                  <c:v>31.969605197951701</c:v>
                </c:pt>
                <c:pt idx="23225">
                  <c:v>31.970981774131399</c:v>
                </c:pt>
                <c:pt idx="23226">
                  <c:v>31.972358350311101</c:v>
                </c:pt>
                <c:pt idx="23227">
                  <c:v>31.973734926490799</c:v>
                </c:pt>
                <c:pt idx="23228">
                  <c:v>31.9751115026706</c:v>
                </c:pt>
                <c:pt idx="23229">
                  <c:v>31.976488078850299</c:v>
                </c:pt>
                <c:pt idx="23230">
                  <c:v>31.97786465503</c:v>
                </c:pt>
                <c:pt idx="23231">
                  <c:v>31.979241231209699</c:v>
                </c:pt>
                <c:pt idx="23232">
                  <c:v>31.9806178073895</c:v>
                </c:pt>
                <c:pt idx="23233">
                  <c:v>31.981994383569202</c:v>
                </c:pt>
                <c:pt idx="23234">
                  <c:v>31.9833709597489</c:v>
                </c:pt>
                <c:pt idx="23235">
                  <c:v>31.984747535928602</c:v>
                </c:pt>
                <c:pt idx="23236">
                  <c:v>31.986124112108399</c:v>
                </c:pt>
                <c:pt idx="23237">
                  <c:v>31.987500688288101</c:v>
                </c:pt>
                <c:pt idx="23238">
                  <c:v>31.988877264467799</c:v>
                </c:pt>
                <c:pt idx="23239">
                  <c:v>31.990253840647501</c:v>
                </c:pt>
                <c:pt idx="23240">
                  <c:v>31.991630416827299</c:v>
                </c:pt>
                <c:pt idx="23241">
                  <c:v>31.993006993007</c:v>
                </c:pt>
                <c:pt idx="23242">
                  <c:v>31.994383569186699</c:v>
                </c:pt>
                <c:pt idx="23243">
                  <c:v>31.9957601453665</c:v>
                </c:pt>
                <c:pt idx="23244">
                  <c:v>31.997136721546202</c:v>
                </c:pt>
                <c:pt idx="23245">
                  <c:v>31.9985132977259</c:v>
                </c:pt>
                <c:pt idx="23246">
                  <c:v>31.999889873905602</c:v>
                </c:pt>
                <c:pt idx="23247">
                  <c:v>32.001266450085403</c:v>
                </c:pt>
                <c:pt idx="23248">
                  <c:v>32.002643026265098</c:v>
                </c:pt>
                <c:pt idx="23249">
                  <c:v>32.004019602444799</c:v>
                </c:pt>
                <c:pt idx="23250">
                  <c:v>32.005396178624501</c:v>
                </c:pt>
                <c:pt idx="23251">
                  <c:v>32.006772754804302</c:v>
                </c:pt>
                <c:pt idx="23252">
                  <c:v>32.008149330983997</c:v>
                </c:pt>
                <c:pt idx="23253">
                  <c:v>32.009525907163699</c:v>
                </c:pt>
                <c:pt idx="23254">
                  <c:v>32.010902483343401</c:v>
                </c:pt>
                <c:pt idx="23255">
                  <c:v>32.012279059523202</c:v>
                </c:pt>
                <c:pt idx="23256">
                  <c:v>32.013655635702897</c:v>
                </c:pt>
                <c:pt idx="23257">
                  <c:v>32.015032211882598</c:v>
                </c:pt>
                <c:pt idx="23258">
                  <c:v>32.0164087880623</c:v>
                </c:pt>
                <c:pt idx="23259">
                  <c:v>32.017785364242101</c:v>
                </c:pt>
                <c:pt idx="23260">
                  <c:v>32.019161940421803</c:v>
                </c:pt>
                <c:pt idx="23261">
                  <c:v>32.020538516601498</c:v>
                </c:pt>
                <c:pt idx="23262">
                  <c:v>32.0219150927812</c:v>
                </c:pt>
                <c:pt idx="23263">
                  <c:v>32.023291668961001</c:v>
                </c:pt>
                <c:pt idx="23264">
                  <c:v>32.024668245140703</c:v>
                </c:pt>
                <c:pt idx="23265">
                  <c:v>32.026044821320397</c:v>
                </c:pt>
                <c:pt idx="23266">
                  <c:v>32.027421397500198</c:v>
                </c:pt>
                <c:pt idx="23267">
                  <c:v>32.0287979736799</c:v>
                </c:pt>
                <c:pt idx="23268">
                  <c:v>32.030174549859602</c:v>
                </c:pt>
                <c:pt idx="23269">
                  <c:v>32.031551126039297</c:v>
                </c:pt>
                <c:pt idx="23270">
                  <c:v>32.032927702219098</c:v>
                </c:pt>
                <c:pt idx="23271">
                  <c:v>32.0343042783988</c:v>
                </c:pt>
                <c:pt idx="23272">
                  <c:v>32.035680854578501</c:v>
                </c:pt>
                <c:pt idx="23273">
                  <c:v>32.037057430758203</c:v>
                </c:pt>
                <c:pt idx="23274">
                  <c:v>32.038434006937997</c:v>
                </c:pt>
                <c:pt idx="23275">
                  <c:v>32.039810583117699</c:v>
                </c:pt>
                <c:pt idx="23276">
                  <c:v>32.041187159297401</c:v>
                </c:pt>
                <c:pt idx="23277">
                  <c:v>32.042563735477103</c:v>
                </c:pt>
                <c:pt idx="23278">
                  <c:v>32.043940311656897</c:v>
                </c:pt>
                <c:pt idx="23279">
                  <c:v>32.045316887836599</c:v>
                </c:pt>
                <c:pt idx="23280">
                  <c:v>32.0466934640163</c:v>
                </c:pt>
                <c:pt idx="23281">
                  <c:v>32.048070040196002</c:v>
                </c:pt>
                <c:pt idx="23282">
                  <c:v>32.049446616375803</c:v>
                </c:pt>
                <c:pt idx="23283">
                  <c:v>32.050823192555498</c:v>
                </c:pt>
                <c:pt idx="23284">
                  <c:v>32.0521997687352</c:v>
                </c:pt>
                <c:pt idx="23285">
                  <c:v>32.053576344914902</c:v>
                </c:pt>
                <c:pt idx="23286">
                  <c:v>32.054952921094703</c:v>
                </c:pt>
                <c:pt idx="23287">
                  <c:v>32.056329497274398</c:v>
                </c:pt>
                <c:pt idx="23288">
                  <c:v>32.057706073454099</c:v>
                </c:pt>
                <c:pt idx="23289">
                  <c:v>32.059082649633801</c:v>
                </c:pt>
                <c:pt idx="23290">
                  <c:v>32.060459225813602</c:v>
                </c:pt>
                <c:pt idx="23291">
                  <c:v>32.061835801993297</c:v>
                </c:pt>
                <c:pt idx="23292">
                  <c:v>32.063212378172999</c:v>
                </c:pt>
                <c:pt idx="23293">
                  <c:v>32.064588954352701</c:v>
                </c:pt>
                <c:pt idx="23294">
                  <c:v>32.065965530532502</c:v>
                </c:pt>
                <c:pt idx="23295">
                  <c:v>32.067342106712204</c:v>
                </c:pt>
                <c:pt idx="23296">
                  <c:v>32.068718682891898</c:v>
                </c:pt>
                <c:pt idx="23297">
                  <c:v>32.0700952590716</c:v>
                </c:pt>
                <c:pt idx="23298">
                  <c:v>32.071471835251401</c:v>
                </c:pt>
                <c:pt idx="23299">
                  <c:v>32.072848411431103</c:v>
                </c:pt>
                <c:pt idx="23300">
                  <c:v>32.074224987610798</c:v>
                </c:pt>
                <c:pt idx="23301">
                  <c:v>32.075601563790599</c:v>
                </c:pt>
                <c:pt idx="23302">
                  <c:v>32.076978139970301</c:v>
                </c:pt>
                <c:pt idx="23303">
                  <c:v>32.078354716150002</c:v>
                </c:pt>
                <c:pt idx="23304">
                  <c:v>32.079731292329697</c:v>
                </c:pt>
                <c:pt idx="23305">
                  <c:v>32.081107868509498</c:v>
                </c:pt>
                <c:pt idx="23306">
                  <c:v>32.0824844446892</c:v>
                </c:pt>
                <c:pt idx="23307">
                  <c:v>32.083861020868902</c:v>
                </c:pt>
                <c:pt idx="23308">
                  <c:v>32.085237597048597</c:v>
                </c:pt>
                <c:pt idx="23309">
                  <c:v>32.086614173228398</c:v>
                </c:pt>
                <c:pt idx="23310">
                  <c:v>32.0879907494081</c:v>
                </c:pt>
                <c:pt idx="23311">
                  <c:v>32.089367325587801</c:v>
                </c:pt>
                <c:pt idx="23312">
                  <c:v>32.090743901767503</c:v>
                </c:pt>
                <c:pt idx="23313">
                  <c:v>32.092120477947297</c:v>
                </c:pt>
                <c:pt idx="23314">
                  <c:v>32.093497054126999</c:v>
                </c:pt>
                <c:pt idx="23315">
                  <c:v>32.094873630306701</c:v>
                </c:pt>
                <c:pt idx="23316">
                  <c:v>32.096250206486403</c:v>
                </c:pt>
                <c:pt idx="23317">
                  <c:v>32.097626782666197</c:v>
                </c:pt>
                <c:pt idx="23318">
                  <c:v>32.099003358845899</c:v>
                </c:pt>
                <c:pt idx="23319">
                  <c:v>32.1003799350256</c:v>
                </c:pt>
                <c:pt idx="23320">
                  <c:v>32.101756511205302</c:v>
                </c:pt>
                <c:pt idx="23321">
                  <c:v>32.103133087385103</c:v>
                </c:pt>
                <c:pt idx="23322">
                  <c:v>32.104509663564798</c:v>
                </c:pt>
                <c:pt idx="23323">
                  <c:v>32.1058862397445</c:v>
                </c:pt>
                <c:pt idx="23324">
                  <c:v>32.107262815924202</c:v>
                </c:pt>
                <c:pt idx="23325">
                  <c:v>32.108639392104003</c:v>
                </c:pt>
                <c:pt idx="23326">
                  <c:v>32.110015968283697</c:v>
                </c:pt>
                <c:pt idx="23327">
                  <c:v>32.111392544463399</c:v>
                </c:pt>
                <c:pt idx="23328">
                  <c:v>32.112769120643101</c:v>
                </c:pt>
                <c:pt idx="23329">
                  <c:v>32.114145696822902</c:v>
                </c:pt>
                <c:pt idx="23330">
                  <c:v>32.115522273002597</c:v>
                </c:pt>
                <c:pt idx="23331">
                  <c:v>32.116898849182299</c:v>
                </c:pt>
                <c:pt idx="23332">
                  <c:v>32.1182754253621</c:v>
                </c:pt>
                <c:pt idx="23333">
                  <c:v>32.119652001541802</c:v>
                </c:pt>
                <c:pt idx="23334">
                  <c:v>32.121028577721503</c:v>
                </c:pt>
                <c:pt idx="23335">
                  <c:v>32.122405153901198</c:v>
                </c:pt>
                <c:pt idx="23336">
                  <c:v>32.123781730080999</c:v>
                </c:pt>
                <c:pt idx="23337">
                  <c:v>32.125158306260701</c:v>
                </c:pt>
                <c:pt idx="23338">
                  <c:v>32.126534882440403</c:v>
                </c:pt>
                <c:pt idx="23339">
                  <c:v>32.127911458620098</c:v>
                </c:pt>
                <c:pt idx="23340">
                  <c:v>32.129288034799899</c:v>
                </c:pt>
                <c:pt idx="23341">
                  <c:v>32.130664610979601</c:v>
                </c:pt>
                <c:pt idx="23342">
                  <c:v>32.132041187159302</c:v>
                </c:pt>
                <c:pt idx="23343">
                  <c:v>32.133417763338997</c:v>
                </c:pt>
                <c:pt idx="23344">
                  <c:v>32.134794339518798</c:v>
                </c:pt>
                <c:pt idx="23345">
                  <c:v>32.1361709156985</c:v>
                </c:pt>
                <c:pt idx="23346">
                  <c:v>32.137547491878202</c:v>
                </c:pt>
                <c:pt idx="23347">
                  <c:v>32.138924068057896</c:v>
                </c:pt>
                <c:pt idx="23348">
                  <c:v>32.140300644237698</c:v>
                </c:pt>
                <c:pt idx="23349">
                  <c:v>32.141677220417399</c:v>
                </c:pt>
                <c:pt idx="23350">
                  <c:v>32.143053796597101</c:v>
                </c:pt>
                <c:pt idx="23351">
                  <c:v>32.144430372776803</c:v>
                </c:pt>
                <c:pt idx="23352">
                  <c:v>32.145806948956597</c:v>
                </c:pt>
                <c:pt idx="23353">
                  <c:v>32.147183525136299</c:v>
                </c:pt>
                <c:pt idx="23354">
                  <c:v>32.148560101316001</c:v>
                </c:pt>
                <c:pt idx="23355">
                  <c:v>32.149936677495702</c:v>
                </c:pt>
                <c:pt idx="23356">
                  <c:v>32.151313253675497</c:v>
                </c:pt>
                <c:pt idx="23357">
                  <c:v>32.152689829855198</c:v>
                </c:pt>
                <c:pt idx="23358">
                  <c:v>32.1540664060349</c:v>
                </c:pt>
                <c:pt idx="23359">
                  <c:v>32.155442982214602</c:v>
                </c:pt>
                <c:pt idx="23360">
                  <c:v>32.156819558394403</c:v>
                </c:pt>
                <c:pt idx="23361">
                  <c:v>32.158196134574098</c:v>
                </c:pt>
                <c:pt idx="23362">
                  <c:v>32.1595727107538</c:v>
                </c:pt>
                <c:pt idx="23363">
                  <c:v>32.160949286933501</c:v>
                </c:pt>
                <c:pt idx="23364">
                  <c:v>32.162325863113303</c:v>
                </c:pt>
                <c:pt idx="23365">
                  <c:v>32.163702439292997</c:v>
                </c:pt>
                <c:pt idx="23366">
                  <c:v>32.165079015472699</c:v>
                </c:pt>
                <c:pt idx="23367">
                  <c:v>32.1664555916525</c:v>
                </c:pt>
                <c:pt idx="23368">
                  <c:v>32.167832167832202</c:v>
                </c:pt>
                <c:pt idx="23369">
                  <c:v>32.169208744011897</c:v>
                </c:pt>
                <c:pt idx="23370">
                  <c:v>32.170585320191599</c:v>
                </c:pt>
                <c:pt idx="23371">
                  <c:v>32.1719618963714</c:v>
                </c:pt>
                <c:pt idx="23372">
                  <c:v>32.173338472551102</c:v>
                </c:pt>
                <c:pt idx="23373">
                  <c:v>32.174715048730803</c:v>
                </c:pt>
                <c:pt idx="23374">
                  <c:v>32.176091624910498</c:v>
                </c:pt>
                <c:pt idx="23375">
                  <c:v>32.177468201090299</c:v>
                </c:pt>
                <c:pt idx="23376">
                  <c:v>32.178844777270001</c:v>
                </c:pt>
                <c:pt idx="23377">
                  <c:v>32.180221353449703</c:v>
                </c:pt>
                <c:pt idx="23378">
                  <c:v>32.181597929629397</c:v>
                </c:pt>
                <c:pt idx="23379">
                  <c:v>32.182974505809199</c:v>
                </c:pt>
                <c:pt idx="23380">
                  <c:v>32.1843510819889</c:v>
                </c:pt>
                <c:pt idx="23381">
                  <c:v>32.185727658168602</c:v>
                </c:pt>
                <c:pt idx="23382">
                  <c:v>32.187104234348297</c:v>
                </c:pt>
                <c:pt idx="23383">
                  <c:v>32.188480810528098</c:v>
                </c:pt>
                <c:pt idx="23384">
                  <c:v>32.1898573867078</c:v>
                </c:pt>
                <c:pt idx="23385">
                  <c:v>32.191233962887502</c:v>
                </c:pt>
                <c:pt idx="23386">
                  <c:v>32.192610539067203</c:v>
                </c:pt>
                <c:pt idx="23387">
                  <c:v>32.193987115246998</c:v>
                </c:pt>
                <c:pt idx="23388">
                  <c:v>32.195363691426699</c:v>
                </c:pt>
                <c:pt idx="23389">
                  <c:v>32.196740267606401</c:v>
                </c:pt>
                <c:pt idx="23390">
                  <c:v>32.198116843786103</c:v>
                </c:pt>
                <c:pt idx="23391">
                  <c:v>32.199493419965897</c:v>
                </c:pt>
                <c:pt idx="23392">
                  <c:v>32.200869996145599</c:v>
                </c:pt>
                <c:pt idx="23393">
                  <c:v>32.202246572325301</c:v>
                </c:pt>
                <c:pt idx="23394">
                  <c:v>32.203623148505002</c:v>
                </c:pt>
                <c:pt idx="23395">
                  <c:v>32.204999724684797</c:v>
                </c:pt>
                <c:pt idx="23396">
                  <c:v>32.206376300864498</c:v>
                </c:pt>
                <c:pt idx="23397">
                  <c:v>32.2077528770442</c:v>
                </c:pt>
                <c:pt idx="23398">
                  <c:v>32.209129453223902</c:v>
                </c:pt>
                <c:pt idx="23399">
                  <c:v>32.210506029403703</c:v>
                </c:pt>
                <c:pt idx="23400">
                  <c:v>32.211882605583398</c:v>
                </c:pt>
                <c:pt idx="23401">
                  <c:v>32.2132591817631</c:v>
                </c:pt>
                <c:pt idx="23402">
                  <c:v>32.214635757942901</c:v>
                </c:pt>
                <c:pt idx="23403">
                  <c:v>32.216012334122603</c:v>
                </c:pt>
                <c:pt idx="23404">
                  <c:v>32.217388910302297</c:v>
                </c:pt>
                <c:pt idx="23405">
                  <c:v>32.218765486481999</c:v>
                </c:pt>
                <c:pt idx="23406">
                  <c:v>32.2201420626618</c:v>
                </c:pt>
                <c:pt idx="23407">
                  <c:v>32.221518638841502</c:v>
                </c:pt>
                <c:pt idx="23408">
                  <c:v>32.222895215021197</c:v>
                </c:pt>
                <c:pt idx="23409">
                  <c:v>32.224271791200898</c:v>
                </c:pt>
                <c:pt idx="23410">
                  <c:v>32.2256483673807</c:v>
                </c:pt>
                <c:pt idx="23411">
                  <c:v>32.227024943560401</c:v>
                </c:pt>
                <c:pt idx="23412">
                  <c:v>32.228401519740103</c:v>
                </c:pt>
                <c:pt idx="23413">
                  <c:v>32.229778095919798</c:v>
                </c:pt>
                <c:pt idx="23414">
                  <c:v>32.231154672099599</c:v>
                </c:pt>
                <c:pt idx="23415">
                  <c:v>32.232531248279301</c:v>
                </c:pt>
                <c:pt idx="23416">
                  <c:v>32.233907824459003</c:v>
                </c:pt>
                <c:pt idx="23417">
                  <c:v>32.235284400638697</c:v>
                </c:pt>
                <c:pt idx="23418">
                  <c:v>32.236660976818499</c:v>
                </c:pt>
                <c:pt idx="23419">
                  <c:v>32.2380375529982</c:v>
                </c:pt>
                <c:pt idx="23420">
                  <c:v>32.239414129177902</c:v>
                </c:pt>
                <c:pt idx="23421">
                  <c:v>32.240790705357703</c:v>
                </c:pt>
                <c:pt idx="23422">
                  <c:v>32.242167281537398</c:v>
                </c:pt>
                <c:pt idx="23423">
                  <c:v>32.2435438577171</c:v>
                </c:pt>
                <c:pt idx="23424">
                  <c:v>32.244920433896802</c:v>
                </c:pt>
                <c:pt idx="23425">
                  <c:v>32.246297010076503</c:v>
                </c:pt>
                <c:pt idx="23426">
                  <c:v>32.247673586256298</c:v>
                </c:pt>
                <c:pt idx="23427">
                  <c:v>32.249050162435999</c:v>
                </c:pt>
                <c:pt idx="23428">
                  <c:v>32.250426738615701</c:v>
                </c:pt>
                <c:pt idx="23429">
                  <c:v>32.251803314795403</c:v>
                </c:pt>
                <c:pt idx="23430">
                  <c:v>32.253179890975197</c:v>
                </c:pt>
                <c:pt idx="23431">
                  <c:v>32.254556467154899</c:v>
                </c:pt>
                <c:pt idx="23432">
                  <c:v>32.255933043334601</c:v>
                </c:pt>
                <c:pt idx="23433">
                  <c:v>32.257309619514402</c:v>
                </c:pt>
                <c:pt idx="23434">
                  <c:v>32.258686195694096</c:v>
                </c:pt>
                <c:pt idx="23435">
                  <c:v>32.260062771873798</c:v>
                </c:pt>
                <c:pt idx="23436">
                  <c:v>32.2614393480535</c:v>
                </c:pt>
                <c:pt idx="23437">
                  <c:v>32.262815924233301</c:v>
                </c:pt>
                <c:pt idx="23438">
                  <c:v>32.264192500413003</c:v>
                </c:pt>
                <c:pt idx="23439">
                  <c:v>32.265569076592698</c:v>
                </c:pt>
                <c:pt idx="23440">
                  <c:v>32.266945652772399</c:v>
                </c:pt>
                <c:pt idx="23441">
                  <c:v>32.268322228952201</c:v>
                </c:pt>
                <c:pt idx="23442">
                  <c:v>32.269698805131902</c:v>
                </c:pt>
                <c:pt idx="23443">
                  <c:v>32.271075381311597</c:v>
                </c:pt>
                <c:pt idx="23444">
                  <c:v>32.272451957491299</c:v>
                </c:pt>
                <c:pt idx="23445">
                  <c:v>32.2738285336711</c:v>
                </c:pt>
                <c:pt idx="23446">
                  <c:v>32.275205109850802</c:v>
                </c:pt>
                <c:pt idx="23447">
                  <c:v>32.276581686030497</c:v>
                </c:pt>
                <c:pt idx="23448">
                  <c:v>32.277958262210198</c:v>
                </c:pt>
                <c:pt idx="23449">
                  <c:v>32.27933483839</c:v>
                </c:pt>
                <c:pt idx="23450">
                  <c:v>32.280711414569701</c:v>
                </c:pt>
                <c:pt idx="23451">
                  <c:v>32.282087990749403</c:v>
                </c:pt>
                <c:pt idx="23452">
                  <c:v>32.283464566929098</c:v>
                </c:pt>
                <c:pt idx="23453">
                  <c:v>32.284841143108899</c:v>
                </c:pt>
                <c:pt idx="23454">
                  <c:v>32.286217719288601</c:v>
                </c:pt>
                <c:pt idx="23455">
                  <c:v>32.287594295468303</c:v>
                </c:pt>
                <c:pt idx="23456">
                  <c:v>32.288970871648097</c:v>
                </c:pt>
                <c:pt idx="23457">
                  <c:v>32.290347447827799</c:v>
                </c:pt>
                <c:pt idx="23458">
                  <c:v>32.2917240240075</c:v>
                </c:pt>
                <c:pt idx="23459">
                  <c:v>32.293100600187202</c:v>
                </c:pt>
                <c:pt idx="23460">
                  <c:v>32.294477176367003</c:v>
                </c:pt>
                <c:pt idx="23461">
                  <c:v>32.295853752546698</c:v>
                </c:pt>
                <c:pt idx="23462">
                  <c:v>32.2972303287264</c:v>
                </c:pt>
                <c:pt idx="23463">
                  <c:v>32.298606904906102</c:v>
                </c:pt>
                <c:pt idx="23464">
                  <c:v>32.299983481085803</c:v>
                </c:pt>
                <c:pt idx="23465">
                  <c:v>32.301360057265597</c:v>
                </c:pt>
                <c:pt idx="23466">
                  <c:v>32.302736633445299</c:v>
                </c:pt>
                <c:pt idx="23467">
                  <c:v>32.304113209625001</c:v>
                </c:pt>
                <c:pt idx="23468">
                  <c:v>32.305489785804802</c:v>
                </c:pt>
                <c:pt idx="23469">
                  <c:v>32.306866361984497</c:v>
                </c:pt>
                <c:pt idx="23470">
                  <c:v>32.308242938164199</c:v>
                </c:pt>
                <c:pt idx="23471">
                  <c:v>32.3096195143439</c:v>
                </c:pt>
                <c:pt idx="23472">
                  <c:v>32.310996090523702</c:v>
                </c:pt>
                <c:pt idx="23473">
                  <c:v>32.312372666703403</c:v>
                </c:pt>
                <c:pt idx="23474">
                  <c:v>32.313749242883098</c:v>
                </c:pt>
                <c:pt idx="23475">
                  <c:v>32.3151258190628</c:v>
                </c:pt>
                <c:pt idx="23476">
                  <c:v>32.316502395242601</c:v>
                </c:pt>
                <c:pt idx="23477">
                  <c:v>32.317878971422303</c:v>
                </c:pt>
                <c:pt idx="23478">
                  <c:v>32.319255547601998</c:v>
                </c:pt>
                <c:pt idx="23479">
                  <c:v>32.320632123781699</c:v>
                </c:pt>
                <c:pt idx="23480">
                  <c:v>32.322008699961501</c:v>
                </c:pt>
                <c:pt idx="23481">
                  <c:v>32.323385276141202</c:v>
                </c:pt>
                <c:pt idx="23482">
                  <c:v>32.324761852320897</c:v>
                </c:pt>
                <c:pt idx="23483">
                  <c:v>32.326138428500599</c:v>
                </c:pt>
                <c:pt idx="23484">
                  <c:v>32.3275150046804</c:v>
                </c:pt>
                <c:pt idx="23485">
                  <c:v>32.328891580860102</c:v>
                </c:pt>
                <c:pt idx="23486">
                  <c:v>32.330268157039797</c:v>
                </c:pt>
                <c:pt idx="23487">
                  <c:v>32.331644733219498</c:v>
                </c:pt>
                <c:pt idx="23488">
                  <c:v>32.3330213093993</c:v>
                </c:pt>
                <c:pt idx="23489">
                  <c:v>32.334397885579001</c:v>
                </c:pt>
                <c:pt idx="23490">
                  <c:v>32.335774461758703</c:v>
                </c:pt>
                <c:pt idx="23491">
                  <c:v>32.337151037938497</c:v>
                </c:pt>
                <c:pt idx="23492">
                  <c:v>32.338527614118199</c:v>
                </c:pt>
                <c:pt idx="23493">
                  <c:v>32.339904190297901</c:v>
                </c:pt>
                <c:pt idx="23494">
                  <c:v>32.341280766477603</c:v>
                </c:pt>
                <c:pt idx="23495">
                  <c:v>32.342657342657397</c:v>
                </c:pt>
                <c:pt idx="23496">
                  <c:v>32.344033918837098</c:v>
                </c:pt>
                <c:pt idx="23497">
                  <c:v>32.3454104950168</c:v>
                </c:pt>
                <c:pt idx="23498">
                  <c:v>32.346787071196502</c:v>
                </c:pt>
                <c:pt idx="23499">
                  <c:v>32.348163647376303</c:v>
                </c:pt>
                <c:pt idx="23500">
                  <c:v>32.349540223555998</c:v>
                </c:pt>
                <c:pt idx="23501">
                  <c:v>32.3509167997357</c:v>
                </c:pt>
                <c:pt idx="23502">
                  <c:v>32.352293375915401</c:v>
                </c:pt>
                <c:pt idx="23503">
                  <c:v>32.353669952095203</c:v>
                </c:pt>
                <c:pt idx="23504">
                  <c:v>32.355046528274897</c:v>
                </c:pt>
                <c:pt idx="23505">
                  <c:v>32.356423104454599</c:v>
                </c:pt>
                <c:pt idx="23506">
                  <c:v>32.357799680634301</c:v>
                </c:pt>
                <c:pt idx="23507">
                  <c:v>32.359176256814102</c:v>
                </c:pt>
                <c:pt idx="23508">
                  <c:v>32.360552832993797</c:v>
                </c:pt>
                <c:pt idx="23509">
                  <c:v>32.361929409173499</c:v>
                </c:pt>
                <c:pt idx="23510">
                  <c:v>32.3633059853532</c:v>
                </c:pt>
                <c:pt idx="23511">
                  <c:v>32.364682561533002</c:v>
                </c:pt>
                <c:pt idx="23512">
                  <c:v>32.366059137712703</c:v>
                </c:pt>
                <c:pt idx="23513">
                  <c:v>32.367435713892398</c:v>
                </c:pt>
                <c:pt idx="23514">
                  <c:v>32.3688122900721</c:v>
                </c:pt>
                <c:pt idx="23515">
                  <c:v>32.370188866251901</c:v>
                </c:pt>
                <c:pt idx="23516">
                  <c:v>32.371565442431603</c:v>
                </c:pt>
                <c:pt idx="23517">
                  <c:v>32.372942018611297</c:v>
                </c:pt>
                <c:pt idx="23518">
                  <c:v>32.374318594790999</c:v>
                </c:pt>
                <c:pt idx="23519">
                  <c:v>32.375695170970801</c:v>
                </c:pt>
                <c:pt idx="23520">
                  <c:v>32.377071747150502</c:v>
                </c:pt>
                <c:pt idx="23521">
                  <c:v>32.378448323330197</c:v>
                </c:pt>
                <c:pt idx="23522">
                  <c:v>32.379824899509998</c:v>
                </c:pt>
                <c:pt idx="23523">
                  <c:v>32.3812014756897</c:v>
                </c:pt>
                <c:pt idx="23524">
                  <c:v>32.382578051869402</c:v>
                </c:pt>
                <c:pt idx="23525">
                  <c:v>32.383954628049104</c:v>
                </c:pt>
                <c:pt idx="23526">
                  <c:v>32.385331204228898</c:v>
                </c:pt>
                <c:pt idx="23527">
                  <c:v>32.386707780408599</c:v>
                </c:pt>
                <c:pt idx="23528">
                  <c:v>32.388084356588301</c:v>
                </c:pt>
                <c:pt idx="23529">
                  <c:v>32.389460932768003</c:v>
                </c:pt>
                <c:pt idx="23530">
                  <c:v>32.390837508947797</c:v>
                </c:pt>
                <c:pt idx="23531">
                  <c:v>32.392214085127499</c:v>
                </c:pt>
                <c:pt idx="23532">
                  <c:v>32.393590661307201</c:v>
                </c:pt>
                <c:pt idx="23533">
                  <c:v>32.394967237486902</c:v>
                </c:pt>
                <c:pt idx="23534">
                  <c:v>32.396343813666697</c:v>
                </c:pt>
                <c:pt idx="23535">
                  <c:v>32.397720389846398</c:v>
                </c:pt>
                <c:pt idx="23536">
                  <c:v>32.3990969660261</c:v>
                </c:pt>
                <c:pt idx="23537">
                  <c:v>32.400473542205802</c:v>
                </c:pt>
                <c:pt idx="23538">
                  <c:v>32.401850118385603</c:v>
                </c:pt>
                <c:pt idx="23539">
                  <c:v>32.403226694565298</c:v>
                </c:pt>
                <c:pt idx="23540">
                  <c:v>32.404603270745</c:v>
                </c:pt>
                <c:pt idx="23541">
                  <c:v>32.405979846924701</c:v>
                </c:pt>
                <c:pt idx="23542">
                  <c:v>32.407356423104503</c:v>
                </c:pt>
                <c:pt idx="23543">
                  <c:v>32.408732999284197</c:v>
                </c:pt>
                <c:pt idx="23544">
                  <c:v>32.410109575463899</c:v>
                </c:pt>
                <c:pt idx="23545">
                  <c:v>32.411486151643601</c:v>
                </c:pt>
                <c:pt idx="23546">
                  <c:v>32.412862727823402</c:v>
                </c:pt>
                <c:pt idx="23547">
                  <c:v>32.414239304003097</c:v>
                </c:pt>
                <c:pt idx="23548">
                  <c:v>32.415615880182798</c:v>
                </c:pt>
                <c:pt idx="23549">
                  <c:v>32.4169924563625</c:v>
                </c:pt>
                <c:pt idx="23550">
                  <c:v>32.418369032542302</c:v>
                </c:pt>
                <c:pt idx="23551">
                  <c:v>32.419745608722003</c:v>
                </c:pt>
                <c:pt idx="23552">
                  <c:v>32.421122184901698</c:v>
                </c:pt>
                <c:pt idx="23553">
                  <c:v>32.4224987610814</c:v>
                </c:pt>
                <c:pt idx="23554">
                  <c:v>32.423875337261201</c:v>
                </c:pt>
                <c:pt idx="23555">
                  <c:v>32.425251913440903</c:v>
                </c:pt>
                <c:pt idx="23556">
                  <c:v>32.426628489620597</c:v>
                </c:pt>
                <c:pt idx="23557">
                  <c:v>32.428005065800399</c:v>
                </c:pt>
                <c:pt idx="23558">
                  <c:v>32.4293816419801</c:v>
                </c:pt>
                <c:pt idx="23559">
                  <c:v>32.430758218159802</c:v>
                </c:pt>
                <c:pt idx="23560">
                  <c:v>32.432134794339497</c:v>
                </c:pt>
                <c:pt idx="23561">
                  <c:v>32.433511370519298</c:v>
                </c:pt>
                <c:pt idx="23562">
                  <c:v>32.434887946699</c:v>
                </c:pt>
                <c:pt idx="23563">
                  <c:v>32.436264522878702</c:v>
                </c:pt>
                <c:pt idx="23564">
                  <c:v>32.437641099058403</c:v>
                </c:pt>
                <c:pt idx="23565">
                  <c:v>32.439017675238198</c:v>
                </c:pt>
                <c:pt idx="23566">
                  <c:v>32.440394251417899</c:v>
                </c:pt>
                <c:pt idx="23567">
                  <c:v>32.441770827597601</c:v>
                </c:pt>
                <c:pt idx="23568">
                  <c:v>32.443147403777303</c:v>
                </c:pt>
                <c:pt idx="23569">
                  <c:v>32.444523979957097</c:v>
                </c:pt>
                <c:pt idx="23570">
                  <c:v>32.445900556136799</c:v>
                </c:pt>
                <c:pt idx="23571">
                  <c:v>32.447277132316501</c:v>
                </c:pt>
                <c:pt idx="23572">
                  <c:v>32.448653708496202</c:v>
                </c:pt>
                <c:pt idx="23573">
                  <c:v>32.450030284675996</c:v>
                </c:pt>
                <c:pt idx="23574">
                  <c:v>32.451406860855698</c:v>
                </c:pt>
                <c:pt idx="23575">
                  <c:v>32.4527834370354</c:v>
                </c:pt>
                <c:pt idx="23576">
                  <c:v>32.454160013215102</c:v>
                </c:pt>
                <c:pt idx="23577">
                  <c:v>32.455536589394903</c:v>
                </c:pt>
                <c:pt idx="23578">
                  <c:v>32.456913165574598</c:v>
                </c:pt>
                <c:pt idx="23579">
                  <c:v>32.458289741754299</c:v>
                </c:pt>
                <c:pt idx="23580">
                  <c:v>32.459666317934001</c:v>
                </c:pt>
                <c:pt idx="23581">
                  <c:v>32.461042894113803</c:v>
                </c:pt>
                <c:pt idx="23582">
                  <c:v>32.462419470293497</c:v>
                </c:pt>
                <c:pt idx="23583">
                  <c:v>32.463796046473199</c:v>
                </c:pt>
                <c:pt idx="23584">
                  <c:v>32.465172622652901</c:v>
                </c:pt>
                <c:pt idx="23585">
                  <c:v>32.466549198832702</c:v>
                </c:pt>
                <c:pt idx="23586">
                  <c:v>32.467925775012397</c:v>
                </c:pt>
                <c:pt idx="23587">
                  <c:v>32.469302351192098</c:v>
                </c:pt>
                <c:pt idx="23588">
                  <c:v>32.4706789273719</c:v>
                </c:pt>
                <c:pt idx="23589">
                  <c:v>32.472055503551601</c:v>
                </c:pt>
                <c:pt idx="23590">
                  <c:v>32.473432079731303</c:v>
                </c:pt>
                <c:pt idx="23591">
                  <c:v>32.474808655910998</c:v>
                </c:pt>
                <c:pt idx="23592">
                  <c:v>32.476185232090799</c:v>
                </c:pt>
                <c:pt idx="23593">
                  <c:v>32.477561808270501</c:v>
                </c:pt>
                <c:pt idx="23594">
                  <c:v>32.478938384450203</c:v>
                </c:pt>
                <c:pt idx="23595">
                  <c:v>32.480314960629897</c:v>
                </c:pt>
                <c:pt idx="23596">
                  <c:v>32.481691536809699</c:v>
                </c:pt>
                <c:pt idx="23597">
                  <c:v>32.4830681129894</c:v>
                </c:pt>
                <c:pt idx="23598">
                  <c:v>32.484444689169102</c:v>
                </c:pt>
                <c:pt idx="23599">
                  <c:v>32.485821265348797</c:v>
                </c:pt>
                <c:pt idx="23600">
                  <c:v>32.487197841528598</c:v>
                </c:pt>
                <c:pt idx="23601">
                  <c:v>32.4885744177083</c:v>
                </c:pt>
                <c:pt idx="23602">
                  <c:v>32.489950993888002</c:v>
                </c:pt>
                <c:pt idx="23603">
                  <c:v>32.491327570067703</c:v>
                </c:pt>
                <c:pt idx="23604">
                  <c:v>32.492704146247497</c:v>
                </c:pt>
                <c:pt idx="23605">
                  <c:v>32.494080722427199</c:v>
                </c:pt>
                <c:pt idx="23606">
                  <c:v>32.495457298606901</c:v>
                </c:pt>
                <c:pt idx="23607">
                  <c:v>32.496833874786603</c:v>
                </c:pt>
                <c:pt idx="23608">
                  <c:v>32.498210450966397</c:v>
                </c:pt>
                <c:pt idx="23609">
                  <c:v>32.499587027146099</c:v>
                </c:pt>
                <c:pt idx="23610">
                  <c:v>32.5009636033258</c:v>
                </c:pt>
                <c:pt idx="23611">
                  <c:v>32.502340179505502</c:v>
                </c:pt>
                <c:pt idx="23612">
                  <c:v>32.503716755685303</c:v>
                </c:pt>
                <c:pt idx="23613">
                  <c:v>32.505093331864998</c:v>
                </c:pt>
                <c:pt idx="23614">
                  <c:v>32.5064699080447</c:v>
                </c:pt>
                <c:pt idx="23615">
                  <c:v>32.507846484224402</c:v>
                </c:pt>
                <c:pt idx="23616">
                  <c:v>32.509223060404203</c:v>
                </c:pt>
                <c:pt idx="23617">
                  <c:v>32.510599636583898</c:v>
                </c:pt>
                <c:pt idx="23618">
                  <c:v>32.511976212763599</c:v>
                </c:pt>
                <c:pt idx="23619">
                  <c:v>32.513352788943301</c:v>
                </c:pt>
                <c:pt idx="23620">
                  <c:v>32.514729365123102</c:v>
                </c:pt>
                <c:pt idx="23621">
                  <c:v>32.516105941302797</c:v>
                </c:pt>
                <c:pt idx="23622">
                  <c:v>32.517482517482499</c:v>
                </c:pt>
                <c:pt idx="23623">
                  <c:v>32.5188590936623</c:v>
                </c:pt>
                <c:pt idx="23624">
                  <c:v>32.520235669842002</c:v>
                </c:pt>
                <c:pt idx="23625">
                  <c:v>32.521612246021697</c:v>
                </c:pt>
                <c:pt idx="23626">
                  <c:v>32.522988822201398</c:v>
                </c:pt>
                <c:pt idx="23627">
                  <c:v>32.5243653983812</c:v>
                </c:pt>
                <c:pt idx="23628">
                  <c:v>32.525741974560901</c:v>
                </c:pt>
                <c:pt idx="23629">
                  <c:v>32.527118550740603</c:v>
                </c:pt>
                <c:pt idx="23630">
                  <c:v>32.528495126920298</c:v>
                </c:pt>
                <c:pt idx="23631">
                  <c:v>32.529871703100099</c:v>
                </c:pt>
                <c:pt idx="23632">
                  <c:v>32.531248279279801</c:v>
                </c:pt>
                <c:pt idx="23633">
                  <c:v>32.532624855459503</c:v>
                </c:pt>
                <c:pt idx="23634">
                  <c:v>32.534001431639197</c:v>
                </c:pt>
                <c:pt idx="23635">
                  <c:v>32.535378007818998</c:v>
                </c:pt>
                <c:pt idx="23636">
                  <c:v>32.5367545839987</c:v>
                </c:pt>
                <c:pt idx="23637">
                  <c:v>32.538131160178402</c:v>
                </c:pt>
                <c:pt idx="23638">
                  <c:v>32.539507736358097</c:v>
                </c:pt>
                <c:pt idx="23639">
                  <c:v>32.540884312537898</c:v>
                </c:pt>
                <c:pt idx="23640">
                  <c:v>32.5422608887176</c:v>
                </c:pt>
                <c:pt idx="23641">
                  <c:v>32.543637464897301</c:v>
                </c:pt>
                <c:pt idx="23642">
                  <c:v>32.545014041077003</c:v>
                </c:pt>
                <c:pt idx="23643">
                  <c:v>32.546390617256797</c:v>
                </c:pt>
                <c:pt idx="23644">
                  <c:v>32.547767193436499</c:v>
                </c:pt>
                <c:pt idx="23645">
                  <c:v>32.549143769616201</c:v>
                </c:pt>
                <c:pt idx="23646">
                  <c:v>32.550520345795903</c:v>
                </c:pt>
                <c:pt idx="23647">
                  <c:v>32.551896921975697</c:v>
                </c:pt>
                <c:pt idx="23648">
                  <c:v>32.553273498155399</c:v>
                </c:pt>
                <c:pt idx="23649">
                  <c:v>32.5546500743351</c:v>
                </c:pt>
                <c:pt idx="23650">
                  <c:v>32.556026650514802</c:v>
                </c:pt>
                <c:pt idx="23651">
                  <c:v>32.557403226694603</c:v>
                </c:pt>
                <c:pt idx="23652">
                  <c:v>32.558779802874298</c:v>
                </c:pt>
                <c:pt idx="23653">
                  <c:v>32.560156379054</c:v>
                </c:pt>
                <c:pt idx="23654">
                  <c:v>32.561532955233801</c:v>
                </c:pt>
                <c:pt idx="23655">
                  <c:v>32.562909531413503</c:v>
                </c:pt>
                <c:pt idx="23656">
                  <c:v>32.564286107593198</c:v>
                </c:pt>
                <c:pt idx="23657">
                  <c:v>32.565662683772899</c:v>
                </c:pt>
                <c:pt idx="23658">
                  <c:v>32.567039259952701</c:v>
                </c:pt>
                <c:pt idx="23659">
                  <c:v>32.568415836132402</c:v>
                </c:pt>
                <c:pt idx="23660">
                  <c:v>32.569792412312097</c:v>
                </c:pt>
                <c:pt idx="23661">
                  <c:v>32.571168988491799</c:v>
                </c:pt>
                <c:pt idx="23662">
                  <c:v>32.5725455646716</c:v>
                </c:pt>
                <c:pt idx="23663">
                  <c:v>32.573922140851302</c:v>
                </c:pt>
                <c:pt idx="23664">
                  <c:v>32.575298717031004</c:v>
                </c:pt>
                <c:pt idx="23665">
                  <c:v>32.576675293210698</c:v>
                </c:pt>
                <c:pt idx="23666">
                  <c:v>32.578051869390499</c:v>
                </c:pt>
                <c:pt idx="23667">
                  <c:v>32.579428445570201</c:v>
                </c:pt>
                <c:pt idx="23668">
                  <c:v>32.580805021749903</c:v>
                </c:pt>
                <c:pt idx="23669">
                  <c:v>32.582181597929598</c:v>
                </c:pt>
                <c:pt idx="23670">
                  <c:v>32.583558174109399</c:v>
                </c:pt>
                <c:pt idx="23671">
                  <c:v>32.584934750289101</c:v>
                </c:pt>
                <c:pt idx="23672">
                  <c:v>32.586311326468802</c:v>
                </c:pt>
                <c:pt idx="23673">
                  <c:v>32.587687902648497</c:v>
                </c:pt>
                <c:pt idx="23674">
                  <c:v>32.589064478828298</c:v>
                </c:pt>
                <c:pt idx="23675">
                  <c:v>32.590441055008</c:v>
                </c:pt>
                <c:pt idx="23676">
                  <c:v>32.591817631187702</c:v>
                </c:pt>
                <c:pt idx="23677">
                  <c:v>32.593194207367397</c:v>
                </c:pt>
                <c:pt idx="23678">
                  <c:v>32.594570783547198</c:v>
                </c:pt>
                <c:pt idx="23679">
                  <c:v>32.5959473597269</c:v>
                </c:pt>
                <c:pt idx="23680">
                  <c:v>32.597323935906601</c:v>
                </c:pt>
                <c:pt idx="23681">
                  <c:v>32.598700512086303</c:v>
                </c:pt>
                <c:pt idx="23682">
                  <c:v>32.600077088266097</c:v>
                </c:pt>
                <c:pt idx="23683">
                  <c:v>32.601453664445799</c:v>
                </c:pt>
                <c:pt idx="23684">
                  <c:v>32.602830240625501</c:v>
                </c:pt>
                <c:pt idx="23685">
                  <c:v>32.604206816805203</c:v>
                </c:pt>
                <c:pt idx="23686">
                  <c:v>32.605583392984997</c:v>
                </c:pt>
                <c:pt idx="23687">
                  <c:v>32.606959969164699</c:v>
                </c:pt>
                <c:pt idx="23688">
                  <c:v>32.6083365453444</c:v>
                </c:pt>
                <c:pt idx="23689">
                  <c:v>32.609713121524202</c:v>
                </c:pt>
                <c:pt idx="23690">
                  <c:v>32.611089697703903</c:v>
                </c:pt>
                <c:pt idx="23691">
                  <c:v>32.612466273883598</c:v>
                </c:pt>
                <c:pt idx="23692">
                  <c:v>32.6138428500633</c:v>
                </c:pt>
                <c:pt idx="23693">
                  <c:v>32.615219426243101</c:v>
                </c:pt>
                <c:pt idx="23694">
                  <c:v>32.616596002422803</c:v>
                </c:pt>
                <c:pt idx="23695">
                  <c:v>32.617972578602497</c:v>
                </c:pt>
                <c:pt idx="23696">
                  <c:v>32.619349154782199</c:v>
                </c:pt>
                <c:pt idx="23697">
                  <c:v>32.620725730962</c:v>
                </c:pt>
                <c:pt idx="23698">
                  <c:v>32.622102307141702</c:v>
                </c:pt>
                <c:pt idx="23699">
                  <c:v>32.623478883321397</c:v>
                </c:pt>
                <c:pt idx="23700">
                  <c:v>32.624855459501099</c:v>
                </c:pt>
                <c:pt idx="23701">
                  <c:v>32.6262320356809</c:v>
                </c:pt>
                <c:pt idx="23702">
                  <c:v>32.627608611860602</c:v>
                </c:pt>
                <c:pt idx="23703">
                  <c:v>32.628985188040303</c:v>
                </c:pt>
                <c:pt idx="23704">
                  <c:v>32.630361764219998</c:v>
                </c:pt>
                <c:pt idx="23705">
                  <c:v>32.631738340399799</c:v>
                </c:pt>
                <c:pt idx="23706">
                  <c:v>32.633114916579501</c:v>
                </c:pt>
                <c:pt idx="23707">
                  <c:v>32.634491492759203</c:v>
                </c:pt>
                <c:pt idx="23708">
                  <c:v>32.635868068938898</c:v>
                </c:pt>
                <c:pt idx="23709">
                  <c:v>32.637244645118699</c:v>
                </c:pt>
                <c:pt idx="23710">
                  <c:v>32.638621221298401</c:v>
                </c:pt>
                <c:pt idx="23711">
                  <c:v>32.639997797478102</c:v>
                </c:pt>
                <c:pt idx="23712">
                  <c:v>32.641374373657897</c:v>
                </c:pt>
                <c:pt idx="23713">
                  <c:v>32.642750949837598</c:v>
                </c:pt>
                <c:pt idx="23714">
                  <c:v>32.6441275260173</c:v>
                </c:pt>
                <c:pt idx="23715">
                  <c:v>32.645504102197002</c:v>
                </c:pt>
                <c:pt idx="23716">
                  <c:v>32.646880678376803</c:v>
                </c:pt>
                <c:pt idx="23717">
                  <c:v>32.648257254556498</c:v>
                </c:pt>
                <c:pt idx="23718">
                  <c:v>32.6496338307362</c:v>
                </c:pt>
                <c:pt idx="23719">
                  <c:v>32.651010406915901</c:v>
                </c:pt>
                <c:pt idx="23720">
                  <c:v>32.652386983095603</c:v>
                </c:pt>
                <c:pt idx="23721">
                  <c:v>32.653763559275397</c:v>
                </c:pt>
                <c:pt idx="23722">
                  <c:v>32.655140135455099</c:v>
                </c:pt>
                <c:pt idx="23723">
                  <c:v>32.656516711634801</c:v>
                </c:pt>
                <c:pt idx="23724">
                  <c:v>32.657893287814602</c:v>
                </c:pt>
                <c:pt idx="23725">
                  <c:v>32.659269863994297</c:v>
                </c:pt>
                <c:pt idx="23726">
                  <c:v>32.660646440173998</c:v>
                </c:pt>
                <c:pt idx="23727">
                  <c:v>32.6620230163537</c:v>
                </c:pt>
                <c:pt idx="23728">
                  <c:v>32.663399592533501</c:v>
                </c:pt>
                <c:pt idx="23729">
                  <c:v>32.664776168713203</c:v>
                </c:pt>
                <c:pt idx="23730">
                  <c:v>32.666152744892898</c:v>
                </c:pt>
                <c:pt idx="23731">
                  <c:v>32.6675293210726</c:v>
                </c:pt>
                <c:pt idx="23732">
                  <c:v>32.668905897252401</c:v>
                </c:pt>
                <c:pt idx="23733">
                  <c:v>32.670282473432103</c:v>
                </c:pt>
                <c:pt idx="23734">
                  <c:v>32.671659049611797</c:v>
                </c:pt>
                <c:pt idx="23735">
                  <c:v>32.673035625791499</c:v>
                </c:pt>
                <c:pt idx="23736">
                  <c:v>32.6744122019713</c:v>
                </c:pt>
                <c:pt idx="23737">
                  <c:v>32.675788778151002</c:v>
                </c:pt>
                <c:pt idx="23738">
                  <c:v>32.677165354330697</c:v>
                </c:pt>
                <c:pt idx="23739">
                  <c:v>32.678541930510399</c:v>
                </c:pt>
                <c:pt idx="23740">
                  <c:v>32.6799185066902</c:v>
                </c:pt>
                <c:pt idx="23741">
                  <c:v>32.681295082869902</c:v>
                </c:pt>
                <c:pt idx="23742">
                  <c:v>32.682671659049603</c:v>
                </c:pt>
                <c:pt idx="23743">
                  <c:v>32.684048235229298</c:v>
                </c:pt>
                <c:pt idx="23744">
                  <c:v>32.685424811409099</c:v>
                </c:pt>
                <c:pt idx="23745">
                  <c:v>32.686801387588801</c:v>
                </c:pt>
                <c:pt idx="23746">
                  <c:v>32.688177963768503</c:v>
                </c:pt>
                <c:pt idx="23747">
                  <c:v>32.689554539948297</c:v>
                </c:pt>
                <c:pt idx="23748">
                  <c:v>32.690931116127999</c:v>
                </c:pt>
                <c:pt idx="23749">
                  <c:v>32.692307692307701</c:v>
                </c:pt>
                <c:pt idx="23750">
                  <c:v>32.693684268487402</c:v>
                </c:pt>
                <c:pt idx="23751">
                  <c:v>32.695060844667204</c:v>
                </c:pt>
                <c:pt idx="23752">
                  <c:v>32.696437420846898</c:v>
                </c:pt>
                <c:pt idx="23753">
                  <c:v>32.6978139970266</c:v>
                </c:pt>
                <c:pt idx="23754">
                  <c:v>32.699190573206302</c:v>
                </c:pt>
                <c:pt idx="23755">
                  <c:v>32.700567149386103</c:v>
                </c:pt>
                <c:pt idx="23756">
                  <c:v>32.701943725565798</c:v>
                </c:pt>
                <c:pt idx="23757">
                  <c:v>32.703320301745499</c:v>
                </c:pt>
                <c:pt idx="23758">
                  <c:v>32.704696877925201</c:v>
                </c:pt>
                <c:pt idx="23759">
                  <c:v>32.706073454105002</c:v>
                </c:pt>
                <c:pt idx="23760">
                  <c:v>32.707450030284697</c:v>
                </c:pt>
                <c:pt idx="23761">
                  <c:v>32.708826606464399</c:v>
                </c:pt>
                <c:pt idx="23762">
                  <c:v>32.710203182644101</c:v>
                </c:pt>
                <c:pt idx="23763">
                  <c:v>32.711579758823902</c:v>
                </c:pt>
                <c:pt idx="23764">
                  <c:v>32.712956335003597</c:v>
                </c:pt>
                <c:pt idx="23765">
                  <c:v>32.714332911183298</c:v>
                </c:pt>
                <c:pt idx="23766">
                  <c:v>32.715709487363</c:v>
                </c:pt>
                <c:pt idx="23767">
                  <c:v>32.717086063542801</c:v>
                </c:pt>
                <c:pt idx="23768">
                  <c:v>32.718462639722503</c:v>
                </c:pt>
                <c:pt idx="23769">
                  <c:v>32.719839215902198</c:v>
                </c:pt>
                <c:pt idx="23770">
                  <c:v>32.7212157920819</c:v>
                </c:pt>
                <c:pt idx="23771">
                  <c:v>32.722592368261701</c:v>
                </c:pt>
                <c:pt idx="23772">
                  <c:v>32.723968944441403</c:v>
                </c:pt>
                <c:pt idx="23773">
                  <c:v>32.725345520621097</c:v>
                </c:pt>
                <c:pt idx="23774">
                  <c:v>32.726722096800799</c:v>
                </c:pt>
                <c:pt idx="23775">
                  <c:v>32.7280986729806</c:v>
                </c:pt>
                <c:pt idx="23776">
                  <c:v>32.729475249160302</c:v>
                </c:pt>
                <c:pt idx="23777">
                  <c:v>32.730851825339997</c:v>
                </c:pt>
                <c:pt idx="23778">
                  <c:v>32.732228401519798</c:v>
                </c:pt>
                <c:pt idx="23779">
                  <c:v>32.7336049776995</c:v>
                </c:pt>
                <c:pt idx="23780">
                  <c:v>32.734981553879201</c:v>
                </c:pt>
                <c:pt idx="23781">
                  <c:v>32.736358130058903</c:v>
                </c:pt>
                <c:pt idx="23782">
                  <c:v>32.737734706238697</c:v>
                </c:pt>
                <c:pt idx="23783">
                  <c:v>32.739111282418399</c:v>
                </c:pt>
                <c:pt idx="23784">
                  <c:v>32.740487858598101</c:v>
                </c:pt>
                <c:pt idx="23785">
                  <c:v>32.741864434777803</c:v>
                </c:pt>
                <c:pt idx="23786">
                  <c:v>32.743241010957597</c:v>
                </c:pt>
                <c:pt idx="23787">
                  <c:v>32.744617587137299</c:v>
                </c:pt>
                <c:pt idx="23788">
                  <c:v>32.745994163317</c:v>
                </c:pt>
                <c:pt idx="23789">
                  <c:v>32.747370739496702</c:v>
                </c:pt>
                <c:pt idx="23790">
                  <c:v>32.748747315676503</c:v>
                </c:pt>
                <c:pt idx="23791">
                  <c:v>32.750123891856198</c:v>
                </c:pt>
                <c:pt idx="23792">
                  <c:v>32.7515004680359</c:v>
                </c:pt>
                <c:pt idx="23793">
                  <c:v>32.752877044215602</c:v>
                </c:pt>
                <c:pt idx="23794">
                  <c:v>32.754253620395403</c:v>
                </c:pt>
                <c:pt idx="23795">
                  <c:v>32.755630196575098</c:v>
                </c:pt>
                <c:pt idx="23796">
                  <c:v>32.757006772754799</c:v>
                </c:pt>
                <c:pt idx="23797">
                  <c:v>32.758383348934501</c:v>
                </c:pt>
                <c:pt idx="23798">
                  <c:v>32.759759925114302</c:v>
                </c:pt>
                <c:pt idx="23799">
                  <c:v>32.761136501293997</c:v>
                </c:pt>
                <c:pt idx="23800">
                  <c:v>32.762513077473699</c:v>
                </c:pt>
                <c:pt idx="23801">
                  <c:v>32.763889653653401</c:v>
                </c:pt>
                <c:pt idx="23802">
                  <c:v>32.765266229833202</c:v>
                </c:pt>
                <c:pt idx="23803">
                  <c:v>32.766642806012896</c:v>
                </c:pt>
                <c:pt idx="23804">
                  <c:v>32.768019382192598</c:v>
                </c:pt>
                <c:pt idx="23805">
                  <c:v>32.7693959583723</c:v>
                </c:pt>
                <c:pt idx="23806">
                  <c:v>32.770772534552101</c:v>
                </c:pt>
                <c:pt idx="23807">
                  <c:v>32.772149110731803</c:v>
                </c:pt>
                <c:pt idx="23808">
                  <c:v>32.773525686911498</c:v>
                </c:pt>
                <c:pt idx="23809">
                  <c:v>32.774902263091199</c:v>
                </c:pt>
                <c:pt idx="23810">
                  <c:v>32.776278839271001</c:v>
                </c:pt>
                <c:pt idx="23811">
                  <c:v>32.777655415450702</c:v>
                </c:pt>
                <c:pt idx="23812">
                  <c:v>32.779031991630397</c:v>
                </c:pt>
                <c:pt idx="23813">
                  <c:v>32.780408567810198</c:v>
                </c:pt>
                <c:pt idx="23814">
                  <c:v>32.7817851439899</c:v>
                </c:pt>
                <c:pt idx="23815">
                  <c:v>32.783161720169602</c:v>
                </c:pt>
                <c:pt idx="23816">
                  <c:v>32.784538296349297</c:v>
                </c:pt>
                <c:pt idx="23817">
                  <c:v>32.785914872529098</c:v>
                </c:pt>
                <c:pt idx="23818">
                  <c:v>32.7872914487088</c:v>
                </c:pt>
                <c:pt idx="23819">
                  <c:v>32.788668024888501</c:v>
                </c:pt>
                <c:pt idx="23820">
                  <c:v>32.790044601068203</c:v>
                </c:pt>
                <c:pt idx="23821">
                  <c:v>32.791421177247997</c:v>
                </c:pt>
                <c:pt idx="23822">
                  <c:v>32.792797753427699</c:v>
                </c:pt>
                <c:pt idx="23823">
                  <c:v>32.794174329607401</c:v>
                </c:pt>
                <c:pt idx="23824">
                  <c:v>32.795550905787103</c:v>
                </c:pt>
                <c:pt idx="23825">
                  <c:v>32.796927481966897</c:v>
                </c:pt>
                <c:pt idx="23826">
                  <c:v>32.798304058146599</c:v>
                </c:pt>
                <c:pt idx="23827">
                  <c:v>32.7996806343263</c:v>
                </c:pt>
                <c:pt idx="23828">
                  <c:v>32.801057210506002</c:v>
                </c:pt>
                <c:pt idx="23829">
                  <c:v>32.802433786685803</c:v>
                </c:pt>
                <c:pt idx="23830">
                  <c:v>32.803810362865498</c:v>
                </c:pt>
                <c:pt idx="23831">
                  <c:v>32.8051869390452</c:v>
                </c:pt>
                <c:pt idx="23832">
                  <c:v>32.806563515224902</c:v>
                </c:pt>
                <c:pt idx="23833">
                  <c:v>32.807940091404703</c:v>
                </c:pt>
                <c:pt idx="23834">
                  <c:v>32.809316667584397</c:v>
                </c:pt>
                <c:pt idx="23835">
                  <c:v>32.810693243764099</c:v>
                </c:pt>
                <c:pt idx="23836">
                  <c:v>32.812069819943801</c:v>
                </c:pt>
                <c:pt idx="23837">
                  <c:v>32.813446396123602</c:v>
                </c:pt>
                <c:pt idx="23838">
                  <c:v>32.814822972303297</c:v>
                </c:pt>
                <c:pt idx="23839">
                  <c:v>32.816199548482999</c:v>
                </c:pt>
                <c:pt idx="23840">
                  <c:v>32.8175761246627</c:v>
                </c:pt>
                <c:pt idx="23841">
                  <c:v>32.818952700842502</c:v>
                </c:pt>
                <c:pt idx="23842">
                  <c:v>32.820329277022203</c:v>
                </c:pt>
                <c:pt idx="23843">
                  <c:v>32.821705853201898</c:v>
                </c:pt>
                <c:pt idx="23844">
                  <c:v>32.823082429381699</c:v>
                </c:pt>
                <c:pt idx="23845">
                  <c:v>32.824459005561401</c:v>
                </c:pt>
                <c:pt idx="23846">
                  <c:v>32.825835581741103</c:v>
                </c:pt>
                <c:pt idx="23847">
                  <c:v>32.827212157920798</c:v>
                </c:pt>
                <c:pt idx="23848">
                  <c:v>32.828588734100599</c:v>
                </c:pt>
                <c:pt idx="23849">
                  <c:v>32.829965310280301</c:v>
                </c:pt>
                <c:pt idx="23850">
                  <c:v>32.831341886460002</c:v>
                </c:pt>
                <c:pt idx="23851">
                  <c:v>32.832718462639697</c:v>
                </c:pt>
                <c:pt idx="23852">
                  <c:v>32.834095038819498</c:v>
                </c:pt>
                <c:pt idx="23853">
                  <c:v>32.8354716149992</c:v>
                </c:pt>
                <c:pt idx="23854">
                  <c:v>32.836848191178902</c:v>
                </c:pt>
                <c:pt idx="23855">
                  <c:v>32.838224767358597</c:v>
                </c:pt>
                <c:pt idx="23856">
                  <c:v>32.839601343538398</c:v>
                </c:pt>
                <c:pt idx="23857">
                  <c:v>32.8409779197181</c:v>
                </c:pt>
                <c:pt idx="23858">
                  <c:v>32.842354495897801</c:v>
                </c:pt>
                <c:pt idx="23859">
                  <c:v>32.843731072077503</c:v>
                </c:pt>
                <c:pt idx="23860">
                  <c:v>32.845107648257297</c:v>
                </c:pt>
                <c:pt idx="23861">
                  <c:v>32.846484224436999</c:v>
                </c:pt>
                <c:pt idx="23862">
                  <c:v>32.847860800616701</c:v>
                </c:pt>
                <c:pt idx="23863">
                  <c:v>32.849237376796403</c:v>
                </c:pt>
                <c:pt idx="23864">
                  <c:v>32.850613952976197</c:v>
                </c:pt>
                <c:pt idx="23865">
                  <c:v>32.851990529155898</c:v>
                </c:pt>
                <c:pt idx="23866">
                  <c:v>32.8533671053356</c:v>
                </c:pt>
                <c:pt idx="23867">
                  <c:v>32.854743681515302</c:v>
                </c:pt>
                <c:pt idx="23868">
                  <c:v>32.856120257695103</c:v>
                </c:pt>
                <c:pt idx="23869">
                  <c:v>32.857496833874798</c:v>
                </c:pt>
                <c:pt idx="23870">
                  <c:v>32.8588734100545</c:v>
                </c:pt>
                <c:pt idx="23871">
                  <c:v>32.860249986234201</c:v>
                </c:pt>
                <c:pt idx="23872">
                  <c:v>32.861626562414003</c:v>
                </c:pt>
                <c:pt idx="23873">
                  <c:v>32.863003138593697</c:v>
                </c:pt>
                <c:pt idx="23874">
                  <c:v>32.864379714773399</c:v>
                </c:pt>
                <c:pt idx="23875">
                  <c:v>32.865756290953101</c:v>
                </c:pt>
                <c:pt idx="23876">
                  <c:v>32.867132867132902</c:v>
                </c:pt>
                <c:pt idx="23877">
                  <c:v>32.868509443312597</c:v>
                </c:pt>
                <c:pt idx="23878">
                  <c:v>32.869886019492299</c:v>
                </c:pt>
                <c:pt idx="23879">
                  <c:v>32.8712625956721</c:v>
                </c:pt>
                <c:pt idx="23880">
                  <c:v>32.872639171851802</c:v>
                </c:pt>
                <c:pt idx="23881">
                  <c:v>32.874015748031503</c:v>
                </c:pt>
                <c:pt idx="23882">
                  <c:v>32.875392324211198</c:v>
                </c:pt>
                <c:pt idx="23883">
                  <c:v>32.876768900390999</c:v>
                </c:pt>
                <c:pt idx="23884">
                  <c:v>32.878145476570701</c:v>
                </c:pt>
                <c:pt idx="23885">
                  <c:v>32.879522052750403</c:v>
                </c:pt>
                <c:pt idx="23886">
                  <c:v>32.880898628930098</c:v>
                </c:pt>
                <c:pt idx="23887">
                  <c:v>32.882275205109899</c:v>
                </c:pt>
                <c:pt idx="23888">
                  <c:v>32.883651781289601</c:v>
                </c:pt>
                <c:pt idx="23889">
                  <c:v>32.885028357469302</c:v>
                </c:pt>
                <c:pt idx="23890">
                  <c:v>32.886404933648997</c:v>
                </c:pt>
                <c:pt idx="23891">
                  <c:v>32.887781509828798</c:v>
                </c:pt>
                <c:pt idx="23892">
                  <c:v>32.8891580860085</c:v>
                </c:pt>
                <c:pt idx="23893">
                  <c:v>32.890534662188202</c:v>
                </c:pt>
                <c:pt idx="23894">
                  <c:v>32.891911238367904</c:v>
                </c:pt>
                <c:pt idx="23895">
                  <c:v>32.893287814547698</c:v>
                </c:pt>
                <c:pt idx="23896">
                  <c:v>32.894664390727399</c:v>
                </c:pt>
                <c:pt idx="23897">
                  <c:v>32.896040966907101</c:v>
                </c:pt>
                <c:pt idx="23898">
                  <c:v>32.897417543086803</c:v>
                </c:pt>
                <c:pt idx="23899">
                  <c:v>32.898794119266597</c:v>
                </c:pt>
                <c:pt idx="23900">
                  <c:v>32.900170695446299</c:v>
                </c:pt>
                <c:pt idx="23901">
                  <c:v>32.901547271626001</c:v>
                </c:pt>
                <c:pt idx="23902">
                  <c:v>32.902923847805702</c:v>
                </c:pt>
                <c:pt idx="23903">
                  <c:v>32.904300423985497</c:v>
                </c:pt>
                <c:pt idx="23904">
                  <c:v>32.905677000165198</c:v>
                </c:pt>
                <c:pt idx="23905">
                  <c:v>32.9070535763449</c:v>
                </c:pt>
                <c:pt idx="23906">
                  <c:v>32.908430152524701</c:v>
                </c:pt>
                <c:pt idx="23907">
                  <c:v>32.909806728704403</c:v>
                </c:pt>
                <c:pt idx="23908">
                  <c:v>32.911183304884098</c:v>
                </c:pt>
                <c:pt idx="23909">
                  <c:v>32.9125598810638</c:v>
                </c:pt>
                <c:pt idx="23910">
                  <c:v>32.913936457243601</c:v>
                </c:pt>
                <c:pt idx="23911">
                  <c:v>32.915313033423303</c:v>
                </c:pt>
                <c:pt idx="23912">
                  <c:v>32.916689609602997</c:v>
                </c:pt>
                <c:pt idx="23913">
                  <c:v>32.918066185782699</c:v>
                </c:pt>
                <c:pt idx="23914">
                  <c:v>32.9194427619625</c:v>
                </c:pt>
                <c:pt idx="23915">
                  <c:v>32.920819338142202</c:v>
                </c:pt>
                <c:pt idx="23916">
                  <c:v>32.922195914321897</c:v>
                </c:pt>
                <c:pt idx="23917">
                  <c:v>32.923572490501599</c:v>
                </c:pt>
                <c:pt idx="23918">
                  <c:v>32.9249490666814</c:v>
                </c:pt>
                <c:pt idx="23919">
                  <c:v>32.926325642861102</c:v>
                </c:pt>
                <c:pt idx="23920">
                  <c:v>32.927702219040803</c:v>
                </c:pt>
                <c:pt idx="23921">
                  <c:v>32.929078795220498</c:v>
                </c:pt>
                <c:pt idx="23922">
                  <c:v>32.930455371400299</c:v>
                </c:pt>
                <c:pt idx="23923">
                  <c:v>32.931831947580001</c:v>
                </c:pt>
                <c:pt idx="23924">
                  <c:v>32.933208523759703</c:v>
                </c:pt>
                <c:pt idx="23925">
                  <c:v>32.934585099939397</c:v>
                </c:pt>
                <c:pt idx="23926">
                  <c:v>32.935961676119199</c:v>
                </c:pt>
                <c:pt idx="23927">
                  <c:v>32.9373382522989</c:v>
                </c:pt>
                <c:pt idx="23928">
                  <c:v>32.938714828478602</c:v>
                </c:pt>
                <c:pt idx="23929">
                  <c:v>32.940091404658297</c:v>
                </c:pt>
                <c:pt idx="23930">
                  <c:v>32.941467980838098</c:v>
                </c:pt>
                <c:pt idx="23931">
                  <c:v>32.9428445570178</c:v>
                </c:pt>
                <c:pt idx="23932">
                  <c:v>32.944221133197502</c:v>
                </c:pt>
                <c:pt idx="23933">
                  <c:v>32.945597709377203</c:v>
                </c:pt>
                <c:pt idx="23934">
                  <c:v>32.946974285556998</c:v>
                </c:pt>
                <c:pt idx="23935">
                  <c:v>32.948350861736699</c:v>
                </c:pt>
                <c:pt idx="23936">
                  <c:v>32.949727437916401</c:v>
                </c:pt>
                <c:pt idx="23937">
                  <c:v>32.951104014096103</c:v>
                </c:pt>
                <c:pt idx="23938">
                  <c:v>32.952480590275897</c:v>
                </c:pt>
                <c:pt idx="23939">
                  <c:v>32.953857166455599</c:v>
                </c:pt>
                <c:pt idx="23940">
                  <c:v>32.955233742635301</c:v>
                </c:pt>
                <c:pt idx="23941">
                  <c:v>32.956610318815102</c:v>
                </c:pt>
                <c:pt idx="23942">
                  <c:v>32.957986894994797</c:v>
                </c:pt>
                <c:pt idx="23943">
                  <c:v>32.959363471174498</c:v>
                </c:pt>
                <c:pt idx="23944">
                  <c:v>32.9607400473542</c:v>
                </c:pt>
                <c:pt idx="23945">
                  <c:v>32.962116623534001</c:v>
                </c:pt>
                <c:pt idx="23946">
                  <c:v>32.963493199713703</c:v>
                </c:pt>
                <c:pt idx="23947">
                  <c:v>32.964869775893398</c:v>
                </c:pt>
                <c:pt idx="23948">
                  <c:v>32.9662463520731</c:v>
                </c:pt>
                <c:pt idx="23949">
                  <c:v>32.967622928252901</c:v>
                </c:pt>
                <c:pt idx="23950">
                  <c:v>32.968999504432603</c:v>
                </c:pt>
                <c:pt idx="23951">
                  <c:v>32.970376080612297</c:v>
                </c:pt>
                <c:pt idx="23952">
                  <c:v>32.971752656791999</c:v>
                </c:pt>
                <c:pt idx="23953">
                  <c:v>32.9731292329718</c:v>
                </c:pt>
                <c:pt idx="23954">
                  <c:v>32.974505809151502</c:v>
                </c:pt>
                <c:pt idx="23955">
                  <c:v>32.975882385331197</c:v>
                </c:pt>
                <c:pt idx="23956">
                  <c:v>32.977258961510898</c:v>
                </c:pt>
                <c:pt idx="23957">
                  <c:v>32.9786355376907</c:v>
                </c:pt>
                <c:pt idx="23958">
                  <c:v>32.980012113870401</c:v>
                </c:pt>
                <c:pt idx="23959">
                  <c:v>32.981388690050103</c:v>
                </c:pt>
                <c:pt idx="23960">
                  <c:v>32.982765266229798</c:v>
                </c:pt>
                <c:pt idx="23961">
                  <c:v>32.984141842409599</c:v>
                </c:pt>
                <c:pt idx="23962">
                  <c:v>32.985518418589301</c:v>
                </c:pt>
                <c:pt idx="23963">
                  <c:v>32.986894994769003</c:v>
                </c:pt>
                <c:pt idx="23964">
                  <c:v>32.988271570948697</c:v>
                </c:pt>
                <c:pt idx="23965">
                  <c:v>32.989648147128499</c:v>
                </c:pt>
                <c:pt idx="23966">
                  <c:v>32.9910247233082</c:v>
                </c:pt>
                <c:pt idx="23967">
                  <c:v>32.992401299487902</c:v>
                </c:pt>
                <c:pt idx="23968">
                  <c:v>32.993777875667703</c:v>
                </c:pt>
                <c:pt idx="23969">
                  <c:v>32.995154451847398</c:v>
                </c:pt>
                <c:pt idx="23970">
                  <c:v>32.9965310280271</c:v>
                </c:pt>
                <c:pt idx="23971">
                  <c:v>32.997907604206802</c:v>
                </c:pt>
                <c:pt idx="23972">
                  <c:v>32.999284180386603</c:v>
                </c:pt>
                <c:pt idx="23973">
                  <c:v>33.000660756566297</c:v>
                </c:pt>
                <c:pt idx="23974">
                  <c:v>33.002037332745999</c:v>
                </c:pt>
                <c:pt idx="23975">
                  <c:v>33.003413908925701</c:v>
                </c:pt>
                <c:pt idx="23976">
                  <c:v>33.004790485105502</c:v>
                </c:pt>
                <c:pt idx="23977">
                  <c:v>33.006167061285197</c:v>
                </c:pt>
                <c:pt idx="23978">
                  <c:v>33.007543637464899</c:v>
                </c:pt>
                <c:pt idx="23979">
                  <c:v>33.0089202136446</c:v>
                </c:pt>
                <c:pt idx="23980">
                  <c:v>33.010296789824402</c:v>
                </c:pt>
                <c:pt idx="23981">
                  <c:v>33.011673366004104</c:v>
                </c:pt>
                <c:pt idx="23982">
                  <c:v>33.013049942183798</c:v>
                </c:pt>
                <c:pt idx="23983">
                  <c:v>33.0144265183635</c:v>
                </c:pt>
                <c:pt idx="23984">
                  <c:v>33.015803094543301</c:v>
                </c:pt>
                <c:pt idx="23985">
                  <c:v>33.017179670723003</c:v>
                </c:pt>
                <c:pt idx="23986">
                  <c:v>33.018556246902698</c:v>
                </c:pt>
                <c:pt idx="23987">
                  <c:v>33.019932823082399</c:v>
                </c:pt>
                <c:pt idx="23988">
                  <c:v>33.021309399262201</c:v>
                </c:pt>
              </c:numCache>
            </c:numRef>
          </c:xVal>
          <c:yVal>
            <c:numRef>
              <c:f>stop_high_freq!$Q$4:$Q$23992</c:f>
              <c:numCache>
                <c:formatCode>0.00E+00</c:formatCode>
                <c:ptCount val="23989"/>
                <c:pt idx="0" formatCode="General">
                  <c:v>0</c:v>
                </c:pt>
                <c:pt idx="1">
                  <c:v>-1.6867081471501401E-6</c:v>
                </c:pt>
                <c:pt idx="2">
                  <c:v>-2.8212714564793001E-5</c:v>
                </c:pt>
                <c:pt idx="3" formatCode="General">
                  <c:v>-1.4687941768844301E-4</c:v>
                </c:pt>
                <c:pt idx="4" formatCode="General">
                  <c:v>-4.0841998685891E-4</c:v>
                </c:pt>
                <c:pt idx="5" formatCode="General">
                  <c:v>-8.1413287661285302E-4</c:v>
                </c:pt>
                <c:pt idx="6" formatCode="General">
                  <c:v>-1.3544955411753899E-3</c:v>
                </c:pt>
                <c:pt idx="7" formatCode="General">
                  <c:v>-2.0142754642702102E-3</c:v>
                </c:pt>
                <c:pt idx="8" formatCode="General">
                  <c:v>-2.7736104408932201E-3</c:v>
                </c:pt>
                <c:pt idx="9" formatCode="General">
                  <c:v>-3.60919381940918E-3</c:v>
                </c:pt>
                <c:pt idx="10" formatCode="General">
                  <c:v>-4.4955153908065098E-3</c:v>
                </c:pt>
                <c:pt idx="11" formatCode="General">
                  <c:v>-5.4060918809187598E-3</c:v>
                </c:pt>
                <c:pt idx="12" formatCode="General">
                  <c:v>-6.3146410094110598E-3</c:v>
                </c:pt>
                <c:pt idx="13" formatCode="General">
                  <c:v>-7.1961633221314103E-3</c:v>
                </c:pt>
                <c:pt idx="14" formatCode="General">
                  <c:v>-8.0278638222438907E-3</c:v>
                </c:pt>
                <c:pt idx="15" formatCode="General">
                  <c:v>-8.7899633557481007E-3</c:v>
                </c:pt>
                <c:pt idx="16" formatCode="General">
                  <c:v>-9.4662172638097803E-3</c:v>
                </c:pt>
                <c:pt idx="17" formatCode="General">
                  <c:v>-1.00442749238389E-2</c:v>
                </c:pt>
                <c:pt idx="18" formatCode="General">
                  <c:v>-1.05160292485376E-2</c:v>
                </c:pt>
                <c:pt idx="19" formatCode="General">
                  <c:v>-1.0877515128758701E-2</c:v>
                </c:pt>
                <c:pt idx="20" formatCode="General">
                  <c:v>-1.11286686166569E-2</c:v>
                </c:pt>
                <c:pt idx="21" formatCode="General">
                  <c:v>-1.12731070224174E-2</c:v>
                </c:pt>
                <c:pt idx="22" formatCode="General">
                  <c:v>-1.13176367907388E-2</c:v>
                </c:pt>
                <c:pt idx="23" formatCode="General">
                  <c:v>-1.12717560129596E-2</c:v>
                </c:pt>
                <c:pt idx="24" formatCode="General">
                  <c:v>-1.1147041228114499E-2</c:v>
                </c:pt>
                <c:pt idx="25" formatCode="General">
                  <c:v>-1.09564315784966E-2</c:v>
                </c:pt>
                <c:pt idx="26" formatCode="General">
                  <c:v>-1.0713566359537701E-2</c:v>
                </c:pt>
                <c:pt idx="27" formatCode="General">
                  <c:v>-1.04322059817344E-2</c:v>
                </c:pt>
                <c:pt idx="28" formatCode="General">
                  <c:v>-1.01256465204255E-2</c:v>
                </c:pt>
                <c:pt idx="29" formatCode="General">
                  <c:v>-9.8061423122726907E-3</c:v>
                </c:pt>
                <c:pt idx="30" formatCode="General">
                  <c:v>-9.4845219125364501E-3</c:v>
                </c:pt>
                <c:pt idx="31" formatCode="General">
                  <c:v>-9.1698549910085407E-3</c:v>
                </c:pt>
                <c:pt idx="32" formatCode="General">
                  <c:v>-8.8692089028939297E-3</c:v>
                </c:pt>
                <c:pt idx="33" formatCode="General">
                  <c:v>-8.58746536172161E-3</c:v>
                </c:pt>
                <c:pt idx="34" formatCode="General">
                  <c:v>-8.3273936134356293E-3</c:v>
                </c:pt>
                <c:pt idx="35" formatCode="General">
                  <c:v>-8.0896647000810607E-3</c:v>
                </c:pt>
                <c:pt idx="36" formatCode="General">
                  <c:v>-7.8729372398700301E-3</c:v>
                </c:pt>
                <c:pt idx="37" formatCode="General">
                  <c:v>-7.6741770677801304E-3</c:v>
                </c:pt>
                <c:pt idx="38" formatCode="General">
                  <c:v>-7.4888358640867398E-3</c:v>
                </c:pt>
                <c:pt idx="39" formatCode="General">
                  <c:v>-7.3112699082837403E-3</c:v>
                </c:pt>
                <c:pt idx="40" formatCode="General">
                  <c:v>-7.1350847729671598E-3</c:v>
                </c:pt>
                <c:pt idx="41" formatCode="General">
                  <c:v>-6.9533688403606003E-3</c:v>
                </c:pt>
                <c:pt idx="42" formatCode="General">
                  <c:v>-6.7591286546128497E-3</c:v>
                </c:pt>
                <c:pt idx="43" formatCode="General">
                  <c:v>-6.5455589116525702E-3</c:v>
                </c:pt>
                <c:pt idx="44" formatCode="General">
                  <c:v>-6.3063207120923398E-3</c:v>
                </c:pt>
                <c:pt idx="45" formatCode="General">
                  <c:v>-6.0358429705476202E-3</c:v>
                </c:pt>
                <c:pt idx="46" formatCode="General">
                  <c:v>-5.7295147087773404E-3</c:v>
                </c:pt>
                <c:pt idx="47" formatCode="General">
                  <c:v>-5.3837684130571498E-3</c:v>
                </c:pt>
                <c:pt idx="48" formatCode="General">
                  <c:v>-4.9962051019590099E-3</c:v>
                </c:pt>
                <c:pt idx="49" formatCode="General">
                  <c:v>-4.5655696874668502E-3</c:v>
                </c:pt>
                <c:pt idx="50" formatCode="General">
                  <c:v>-4.0917257723744396E-3</c:v>
                </c:pt>
                <c:pt idx="51" formatCode="General">
                  <c:v>-3.5757036938996699E-3</c:v>
                </c:pt>
                <c:pt idx="52" formatCode="General">
                  <c:v>-3.01953981552409E-3</c:v>
                </c:pt>
                <c:pt idx="53" formatCode="General">
                  <c:v>-2.42607317446982E-3</c:v>
                </c:pt>
                <c:pt idx="54" formatCode="General">
                  <c:v>-1.7988280935749099E-3</c:v>
                </c:pt>
                <c:pt idx="55" formatCode="General">
                  <c:v>-1.1418426194160099E-3</c:v>
                </c:pt>
                <c:pt idx="56" formatCode="General">
                  <c:v>-4.5947827065319401E-4</c:v>
                </c:pt>
                <c:pt idx="57" formatCode="General">
                  <c:v>2.4377187440120701E-4</c:v>
                </c:pt>
                <c:pt idx="58" formatCode="General">
                  <c:v>9.6348540650512105E-4</c:v>
                </c:pt>
                <c:pt idx="59" formatCode="General">
                  <c:v>1.6953935293978701E-3</c:v>
                </c:pt>
                <c:pt idx="60" formatCode="General">
                  <c:v>2.43556722201762E-3</c:v>
                </c:pt>
                <c:pt idx="61" formatCode="General">
                  <c:v>3.1805133961303302E-3</c:v>
                </c:pt>
                <c:pt idx="62" formatCode="General">
                  <c:v>3.92725800251853E-3</c:v>
                </c:pt>
                <c:pt idx="63" formatCode="General">
                  <c:v>4.6734073888495204E-3</c:v>
                </c:pt>
                <c:pt idx="64" formatCode="General">
                  <c:v>5.4171649257279703E-3</c:v>
                </c:pt>
                <c:pt idx="65" formatCode="General">
                  <c:v>6.1573350539485903E-3</c:v>
                </c:pt>
                <c:pt idx="66" formatCode="General">
                  <c:v>6.8932966937558003E-3</c:v>
                </c:pt>
                <c:pt idx="67" formatCode="General">
                  <c:v>7.6249382055165902E-3</c:v>
                </c:pt>
                <c:pt idx="68" formatCode="General">
                  <c:v>8.3526016566134193E-3</c:v>
                </c:pt>
                <c:pt idx="69" formatCode="General">
                  <c:v>9.0770011715940006E-3</c:v>
                </c:pt>
                <c:pt idx="70" formatCode="General">
                  <c:v>9.7991191713599907E-3</c:v>
                </c:pt>
                <c:pt idx="71" formatCode="General">
                  <c:v>1.0520122474227201E-2</c:v>
                </c:pt>
                <c:pt idx="72" formatCode="General">
                  <c:v>1.1241267849734501E-2</c:v>
                </c:pt>
                <c:pt idx="73" formatCode="General">
                  <c:v>1.19637953566288E-2</c:v>
                </c:pt>
                <c:pt idx="74" formatCode="General">
                  <c:v>1.2688845723586899E-2</c:v>
                </c:pt>
                <c:pt idx="75" formatCode="General">
                  <c:v>1.34173989192283E-2</c:v>
                </c:pt>
                <c:pt idx="76" formatCode="General">
                  <c:v>1.41502039993243E-2</c:v>
                </c:pt>
                <c:pt idx="77" formatCode="General">
                  <c:v>1.4887730198399099E-2</c:v>
                </c:pt>
                <c:pt idx="78" formatCode="General">
                  <c:v>1.5630123776243701E-2</c:v>
                </c:pt>
                <c:pt idx="79" formatCode="General">
                  <c:v>1.6377240276201001E-2</c:v>
                </c:pt>
                <c:pt idx="80" formatCode="General">
                  <c:v>1.7128603705040799E-2</c:v>
                </c:pt>
                <c:pt idx="81" formatCode="General">
                  <c:v>1.7883399635544799E-2</c:v>
                </c:pt>
                <c:pt idx="82" formatCode="General">
                  <c:v>1.8640505946415802E-2</c:v>
                </c:pt>
                <c:pt idx="83" formatCode="General">
                  <c:v>1.9398581772079301E-2</c:v>
                </c:pt>
                <c:pt idx="84" formatCode="General">
                  <c:v>2.0156062492821099E-2</c:v>
                </c:pt>
                <c:pt idx="85" formatCode="General">
                  <c:v>2.09112039674497E-2</c:v>
                </c:pt>
                <c:pt idx="86" formatCode="General">
                  <c:v>2.1662193022587799E-2</c:v>
                </c:pt>
                <c:pt idx="87" formatCode="General">
                  <c:v>2.24071457771098E-2</c:v>
                </c:pt>
                <c:pt idx="88" formatCode="General">
                  <c:v>2.3144146807537801E-2</c:v>
                </c:pt>
                <c:pt idx="89" formatCode="General">
                  <c:v>2.38712506938112E-2</c:v>
                </c:pt>
                <c:pt idx="90" formatCode="General">
                  <c:v>2.45866878437484E-2</c:v>
                </c:pt>
                <c:pt idx="91" formatCode="General">
                  <c:v>2.5288801415014901E-2</c:v>
                </c:pt>
                <c:pt idx="92" formatCode="General">
                  <c:v>2.5976014912496799E-2</c:v>
                </c:pt>
                <c:pt idx="93" formatCode="General">
                  <c:v>2.6647010201129501E-2</c:v>
                </c:pt>
                <c:pt idx="94" formatCode="General">
                  <c:v>2.7300588060513099E-2</c:v>
                </c:pt>
                <c:pt idx="95" formatCode="General">
                  <c:v>2.79357122731487E-2</c:v>
                </c:pt>
                <c:pt idx="96" formatCode="General">
                  <c:v>2.8551564943568499E-2</c:v>
                </c:pt>
                <c:pt idx="97" formatCode="General">
                  <c:v>2.9147432874418198E-2</c:v>
                </c:pt>
                <c:pt idx="98" formatCode="General">
                  <c:v>2.9722798009151501E-2</c:v>
                </c:pt>
                <c:pt idx="99" formatCode="General">
                  <c:v>3.02773223339181E-2</c:v>
                </c:pt>
                <c:pt idx="100" formatCode="General">
                  <c:v>3.0810708614576399E-2</c:v>
                </c:pt>
                <c:pt idx="101" formatCode="General">
                  <c:v>3.1322721941133898E-2</c:v>
                </c:pt>
                <c:pt idx="102" formatCode="General">
                  <c:v>3.1813219899781302E-2</c:v>
                </c:pt>
                <c:pt idx="103" formatCode="General">
                  <c:v>3.2282024584933698E-2</c:v>
                </c:pt>
                <c:pt idx="104" formatCode="General">
                  <c:v>3.2729002382087098E-2</c:v>
                </c:pt>
                <c:pt idx="105" formatCode="General">
                  <c:v>3.3154054872136601E-2</c:v>
                </c:pt>
                <c:pt idx="106" formatCode="General">
                  <c:v>3.35570377622414E-2</c:v>
                </c:pt>
                <c:pt idx="107" formatCode="General">
                  <c:v>3.3937731491602799E-2</c:v>
                </c:pt>
                <c:pt idx="108" formatCode="General">
                  <c:v>3.42957757788439E-2</c:v>
                </c:pt>
                <c:pt idx="109" formatCode="General">
                  <c:v>3.4630774750575202E-2</c:v>
                </c:pt>
                <c:pt idx="110" formatCode="General">
                  <c:v>3.4942305868634303E-2</c:v>
                </c:pt>
                <c:pt idx="111" formatCode="General">
                  <c:v>3.5229855523160297E-2</c:v>
                </c:pt>
                <c:pt idx="112" formatCode="General">
                  <c:v>3.54927715499306E-2</c:v>
                </c:pt>
                <c:pt idx="113" formatCode="General">
                  <c:v>3.5730430666857299E-2</c:v>
                </c:pt>
                <c:pt idx="114" formatCode="General">
                  <c:v>3.5942149928179103E-2</c:v>
                </c:pt>
                <c:pt idx="115" formatCode="General">
                  <c:v>3.6127134988377198E-2</c:v>
                </c:pt>
                <c:pt idx="116" formatCode="General">
                  <c:v>3.6284658041268597E-2</c:v>
                </c:pt>
                <c:pt idx="117" formatCode="General">
                  <c:v>3.6413979120367299E-2</c:v>
                </c:pt>
                <c:pt idx="118" formatCode="General">
                  <c:v>3.6514393562561302E-2</c:v>
                </c:pt>
                <c:pt idx="119" formatCode="General">
                  <c:v>3.6585135815094399E-2</c:v>
                </c:pt>
                <c:pt idx="120" formatCode="General">
                  <c:v>3.6625448331238597E-2</c:v>
                </c:pt>
                <c:pt idx="121" formatCode="General">
                  <c:v>3.66347610276615E-2</c:v>
                </c:pt>
                <c:pt idx="122" formatCode="General">
                  <c:v>3.6612488173645701E-2</c:v>
                </c:pt>
                <c:pt idx="123" formatCode="General">
                  <c:v>3.6558065219842999E-2</c:v>
                </c:pt>
                <c:pt idx="124" formatCode="General">
                  <c:v>3.6471020944875997E-2</c:v>
                </c:pt>
                <c:pt idx="125" formatCode="General">
                  <c:v>3.6350984675343902E-2</c:v>
                </c:pt>
                <c:pt idx="126" formatCode="General">
                  <c:v>3.6197683095146399E-2</c:v>
                </c:pt>
                <c:pt idx="127" formatCode="General">
                  <c:v>3.60108727621999E-2</c:v>
                </c:pt>
                <c:pt idx="128" formatCode="General">
                  <c:v>3.57903321604141E-2</c:v>
                </c:pt>
                <c:pt idx="129" formatCode="General">
                  <c:v>3.5535917872812302E-2</c:v>
                </c:pt>
                <c:pt idx="130" formatCode="General">
                  <c:v>3.5247617229991701E-2</c:v>
                </c:pt>
                <c:pt idx="131" formatCode="General">
                  <c:v>3.4925425880555999E-2</c:v>
                </c:pt>
                <c:pt idx="132" formatCode="General">
                  <c:v>3.4569332862494397E-2</c:v>
                </c:pt>
                <c:pt idx="133" formatCode="General">
                  <c:v>3.41794242078199E-2</c:v>
                </c:pt>
                <c:pt idx="134" formatCode="General">
                  <c:v>3.3755825481090102E-2</c:v>
                </c:pt>
                <c:pt idx="135" formatCode="General">
                  <c:v>3.3298627579331899E-2</c:v>
                </c:pt>
                <c:pt idx="136" formatCode="General">
                  <c:v>3.2807930554969097E-2</c:v>
                </c:pt>
                <c:pt idx="137" formatCode="General">
                  <c:v>3.2283848339761702E-2</c:v>
                </c:pt>
                <c:pt idx="138" formatCode="General">
                  <c:v>3.1726553435694402E-2</c:v>
                </c:pt>
                <c:pt idx="139" formatCode="General">
                  <c:v>3.1136164901160002E-2</c:v>
                </c:pt>
                <c:pt idx="140" formatCode="General">
                  <c:v>3.0512792116131698E-2</c:v>
                </c:pt>
                <c:pt idx="141" formatCode="General">
                  <c:v>2.9856596297074801E-2</c:v>
                </c:pt>
                <c:pt idx="142" formatCode="General">
                  <c:v>2.9167735451005601E-2</c:v>
                </c:pt>
                <c:pt idx="143" formatCode="General">
                  <c:v>2.8446362215518901E-2</c:v>
                </c:pt>
                <c:pt idx="144" formatCode="General">
                  <c:v>2.76926702034892E-2</c:v>
                </c:pt>
                <c:pt idx="145" formatCode="General">
                  <c:v>2.6906793632055299E-2</c:v>
                </c:pt>
                <c:pt idx="146" formatCode="General">
                  <c:v>2.6088908544097001E-2</c:v>
                </c:pt>
                <c:pt idx="147" formatCode="General">
                  <c:v>2.5239242794889399E-2</c:v>
                </c:pt>
                <c:pt idx="148" formatCode="General">
                  <c:v>2.4357962900556199E-2</c:v>
                </c:pt>
                <c:pt idx="149" formatCode="General">
                  <c:v>2.34452825102398E-2</c:v>
                </c:pt>
                <c:pt idx="150" formatCode="General">
                  <c:v>2.2501477157041799E-2</c:v>
                </c:pt>
                <c:pt idx="151" formatCode="General">
                  <c:v>2.1526882546808498E-2</c:v>
                </c:pt>
                <c:pt idx="152" formatCode="General">
                  <c:v>2.05218316245066E-2</c:v>
                </c:pt>
                <c:pt idx="153" formatCode="General">
                  <c:v>1.94866563741381E-2</c:v>
                </c:pt>
                <c:pt idx="154" formatCode="General">
                  <c:v>1.8421793474604899E-2</c:v>
                </c:pt>
                <c:pt idx="155" formatCode="General">
                  <c:v>1.7327686051759598E-2</c:v>
                </c:pt>
                <c:pt idx="156" formatCode="General">
                  <c:v>1.62048210607964E-2</c:v>
                </c:pt>
                <c:pt idx="157" formatCode="General">
                  <c:v>1.50537317511898E-2</c:v>
                </c:pt>
                <c:pt idx="158" formatCode="General">
                  <c:v>1.38749389617857E-2</c:v>
                </c:pt>
                <c:pt idx="159" formatCode="General">
                  <c:v>1.2669057843591699E-2</c:v>
                </c:pt>
                <c:pt idx="160" formatCode="General">
                  <c:v>1.14367459750821E-2</c:v>
                </c:pt>
                <c:pt idx="161" formatCode="General">
                  <c:v>1.0178686454569E-2</c:v>
                </c:pt>
                <c:pt idx="162" formatCode="General">
                  <c:v>8.8955296248431903E-3</c:v>
                </c:pt>
                <c:pt idx="163" formatCode="General">
                  <c:v>7.5880001694172304E-3</c:v>
                </c:pt>
                <c:pt idx="164" formatCode="General">
                  <c:v>6.25689712284322E-3</c:v>
                </c:pt>
                <c:pt idx="165" formatCode="General">
                  <c:v>4.9029729361168804E-3</c:v>
                </c:pt>
                <c:pt idx="166" formatCode="General">
                  <c:v>3.52697551735461E-3</c:v>
                </c:pt>
                <c:pt idx="167" formatCode="General">
                  <c:v>2.1297119805136502E-3</c:v>
                </c:pt>
                <c:pt idx="168" formatCode="General">
                  <c:v>7.1204671588482996E-4</c:v>
                </c:pt>
                <c:pt idx="169" formatCode="General">
                  <c:v>-7.2516203069454999E-4</c:v>
                </c:pt>
                <c:pt idx="170" formatCode="General">
                  <c:v>-2.1810779812944398E-3</c:v>
                </c:pt>
                <c:pt idx="171" formatCode="General">
                  <c:v>-3.6548854785150601E-3</c:v>
                </c:pt>
                <c:pt idx="172" formatCode="General">
                  <c:v>-5.1457286233408299E-3</c:v>
                </c:pt>
                <c:pt idx="173" formatCode="General">
                  <c:v>-6.6526530904312898E-3</c:v>
                </c:pt>
                <c:pt idx="174" formatCode="General">
                  <c:v>-8.1747224929283498E-3</c:v>
                </c:pt>
                <c:pt idx="175" formatCode="General">
                  <c:v>-9.7110390048666707E-3</c:v>
                </c:pt>
                <c:pt idx="176" formatCode="General">
                  <c:v>-1.12607379302695E-2</c:v>
                </c:pt>
                <c:pt idx="177" formatCode="General">
                  <c:v>-1.2822875288888799E-2</c:v>
                </c:pt>
                <c:pt idx="178" formatCode="General">
                  <c:v>-1.4396470895249799E-2</c:v>
                </c:pt>
                <c:pt idx="179" formatCode="General">
                  <c:v>-1.5980525722745699E-2</c:v>
                </c:pt>
                <c:pt idx="180" formatCode="General">
                  <c:v>-1.7574078079475901E-2</c:v>
                </c:pt>
                <c:pt idx="181" formatCode="General">
                  <c:v>-1.9176147155311601E-2</c:v>
                </c:pt>
                <c:pt idx="182" formatCode="General">
                  <c:v>-2.0785625505878699E-2</c:v>
                </c:pt>
                <c:pt idx="183" formatCode="General">
                  <c:v>-2.2401498338764099E-2</c:v>
                </c:pt>
                <c:pt idx="184" formatCode="General">
                  <c:v>-2.4022754233157299E-2</c:v>
                </c:pt>
                <c:pt idx="185" formatCode="General">
                  <c:v>-2.5648317365900002E-2</c:v>
                </c:pt>
                <c:pt idx="186" formatCode="General">
                  <c:v>-2.7277103215503799E-2</c:v>
                </c:pt>
                <c:pt idx="187" formatCode="General">
                  <c:v>-2.89080224314711E-2</c:v>
                </c:pt>
                <c:pt idx="188" formatCode="General">
                  <c:v>-3.0539931123736701E-2</c:v>
                </c:pt>
                <c:pt idx="189" formatCode="General">
                  <c:v>-3.21716913922672E-2</c:v>
                </c:pt>
                <c:pt idx="190" formatCode="General">
                  <c:v>-3.3802229830340903E-2</c:v>
                </c:pt>
                <c:pt idx="191" formatCode="General">
                  <c:v>-3.5430378848883802E-2</c:v>
                </c:pt>
                <c:pt idx="192" formatCode="General">
                  <c:v>-3.70549758081355E-2</c:v>
                </c:pt>
                <c:pt idx="193" formatCode="General">
                  <c:v>-3.8674878421800597E-2</c:v>
                </c:pt>
                <c:pt idx="194" formatCode="General">
                  <c:v>-4.02889066056384E-2</c:v>
                </c:pt>
                <c:pt idx="195" formatCode="General">
                  <c:v>-4.1895845563115298E-2</c:v>
                </c:pt>
                <c:pt idx="196" formatCode="General">
                  <c:v>-4.3494508123171398E-2</c:v>
                </c:pt>
                <c:pt idx="197" formatCode="General">
                  <c:v>-4.50837448950673E-2</c:v>
                </c:pt>
                <c:pt idx="198" formatCode="General">
                  <c:v>-4.6662391917528301E-2</c:v>
                </c:pt>
                <c:pt idx="199" formatCode="General">
                  <c:v>-4.8229316128802199E-2</c:v>
                </c:pt>
                <c:pt idx="200" formatCode="General">
                  <c:v>-4.9783308557685403E-2</c:v>
                </c:pt>
                <c:pt idx="201" formatCode="General">
                  <c:v>-5.1323135278022798E-2</c:v>
                </c:pt>
                <c:pt idx="202" formatCode="General">
                  <c:v>-5.2847610234296898E-2</c:v>
                </c:pt>
                <c:pt idx="203" formatCode="General">
                  <c:v>-5.4355602189431501E-2</c:v>
                </c:pt>
                <c:pt idx="204" formatCode="General">
                  <c:v>-5.5845973670528397E-2</c:v>
                </c:pt>
                <c:pt idx="205" formatCode="General">
                  <c:v>-5.7317523505469398E-2</c:v>
                </c:pt>
                <c:pt idx="206" formatCode="General">
                  <c:v>-5.87690953258551E-2</c:v>
                </c:pt>
                <c:pt idx="207" formatCode="General">
                  <c:v>-6.0199536253583798E-2</c:v>
                </c:pt>
                <c:pt idx="208" formatCode="General">
                  <c:v>-6.1607696569561297E-2</c:v>
                </c:pt>
                <c:pt idx="209" formatCode="General">
                  <c:v>-6.2992482410768103E-2</c:v>
                </c:pt>
                <c:pt idx="210" formatCode="General">
                  <c:v>-6.4352751845685105E-2</c:v>
                </c:pt>
                <c:pt idx="211" formatCode="General">
                  <c:v>-6.5687383877366307E-2</c:v>
                </c:pt>
                <c:pt idx="212" formatCode="General">
                  <c:v>-6.6995286749142693E-2</c:v>
                </c:pt>
                <c:pt idx="213" formatCode="General">
                  <c:v>-6.8275343465814903E-2</c:v>
                </c:pt>
                <c:pt idx="214" formatCode="General">
                  <c:v>-6.9526464620334405E-2</c:v>
                </c:pt>
                <c:pt idx="215" formatCode="General">
                  <c:v>-7.0747573410840703E-2</c:v>
                </c:pt>
                <c:pt idx="216" formatCode="General">
                  <c:v>-7.1937605551383496E-2</c:v>
                </c:pt>
                <c:pt idx="217" formatCode="General">
                  <c:v>-7.3095506827934004E-2</c:v>
                </c:pt>
                <c:pt idx="218" formatCode="General">
                  <c:v>-7.4220231640025502E-2</c:v>
                </c:pt>
                <c:pt idx="219" formatCode="General">
                  <c:v>-7.5310757502487599E-2</c:v>
                </c:pt>
                <c:pt idx="220" formatCode="General">
                  <c:v>-7.6366077870874599E-2</c:v>
                </c:pt>
                <c:pt idx="221" formatCode="General">
                  <c:v>-7.7385195037362894E-2</c:v>
                </c:pt>
                <c:pt idx="222" formatCode="General">
                  <c:v>-7.8367155256082899E-2</c:v>
                </c:pt>
                <c:pt idx="223" formatCode="General">
                  <c:v>-7.9310985862446295E-2</c:v>
                </c:pt>
                <c:pt idx="224" formatCode="General">
                  <c:v>-8.0215715991844794E-2</c:v>
                </c:pt>
                <c:pt idx="225" formatCode="General">
                  <c:v>-8.1080400925756399E-2</c:v>
                </c:pt>
                <c:pt idx="226" formatCode="General">
                  <c:v>-8.1904178952254394E-2</c:v>
                </c:pt>
                <c:pt idx="227" formatCode="General">
                  <c:v>-8.2686217713190999E-2</c:v>
                </c:pt>
                <c:pt idx="228" formatCode="General">
                  <c:v>-8.3425647746122197E-2</c:v>
                </c:pt>
                <c:pt idx="229" formatCode="General">
                  <c:v>-8.4121615465416702E-2</c:v>
                </c:pt>
                <c:pt idx="230" formatCode="General">
                  <c:v>-8.4773294565312504E-2</c:v>
                </c:pt>
                <c:pt idx="231" formatCode="General">
                  <c:v>-8.5379938251528301E-2</c:v>
                </c:pt>
                <c:pt idx="232" formatCode="General">
                  <c:v>-8.5940777832477597E-2</c:v>
                </c:pt>
                <c:pt idx="233" formatCode="General">
                  <c:v>-8.6455120834440694E-2</c:v>
                </c:pt>
                <c:pt idx="234" formatCode="General">
                  <c:v>-8.6922295972420904E-2</c:v>
                </c:pt>
                <c:pt idx="235" formatCode="General">
                  <c:v>-8.7341542605144207E-2</c:v>
                </c:pt>
                <c:pt idx="236" formatCode="General">
                  <c:v>-8.7712230892588505E-2</c:v>
                </c:pt>
                <c:pt idx="237" formatCode="General">
                  <c:v>-8.8033818290438395E-2</c:v>
                </c:pt>
                <c:pt idx="238" formatCode="General">
                  <c:v>-8.8305676020943802E-2</c:v>
                </c:pt>
                <c:pt idx="239" formatCode="General">
                  <c:v>-8.8527243226168895E-2</c:v>
                </c:pt>
                <c:pt idx="240" formatCode="General">
                  <c:v>-8.8698039731311296E-2</c:v>
                </c:pt>
                <c:pt idx="241" formatCode="General">
                  <c:v>-8.8817554430348E-2</c:v>
                </c:pt>
                <c:pt idx="242" formatCode="General">
                  <c:v>-8.8885343186032306E-2</c:v>
                </c:pt>
                <c:pt idx="243" formatCode="General">
                  <c:v>-8.8900982633378103E-2</c:v>
                </c:pt>
                <c:pt idx="244" formatCode="General">
                  <c:v>-8.8864059134322798E-2</c:v>
                </c:pt>
                <c:pt idx="245" formatCode="General">
                  <c:v>-8.8774173871516204E-2</c:v>
                </c:pt>
                <c:pt idx="246" formatCode="General">
                  <c:v>-8.8631000382631706E-2</c:v>
                </c:pt>
                <c:pt idx="247" formatCode="General">
                  <c:v>-8.8434289132106797E-2</c:v>
                </c:pt>
                <c:pt idx="248" formatCode="General">
                  <c:v>-8.8183803093056998E-2</c:v>
                </c:pt>
                <c:pt idx="249" formatCode="General">
                  <c:v>-8.7879307727304998E-2</c:v>
                </c:pt>
                <c:pt idx="250" formatCode="General">
                  <c:v>-8.7520576511100595E-2</c:v>
                </c:pt>
                <c:pt idx="251" formatCode="General">
                  <c:v>-8.7107499924600096E-2</c:v>
                </c:pt>
                <c:pt idx="252" formatCode="General">
                  <c:v>-8.6639979129373407E-2</c:v>
                </c:pt>
                <c:pt idx="253" formatCode="General">
                  <c:v>-8.61179114241752E-2</c:v>
                </c:pt>
                <c:pt idx="254" formatCode="General">
                  <c:v>-8.5541247936468598E-2</c:v>
                </c:pt>
                <c:pt idx="255" formatCode="General">
                  <c:v>-8.4909992311813801E-2</c:v>
                </c:pt>
                <c:pt idx="256" formatCode="General">
                  <c:v>-8.4224144727634398E-2</c:v>
                </c:pt>
                <c:pt idx="257" formatCode="General">
                  <c:v>-8.3483755382639399E-2</c:v>
                </c:pt>
                <c:pt idx="258" formatCode="General">
                  <c:v>-8.2688981517931207E-2</c:v>
                </c:pt>
                <c:pt idx="259" formatCode="General">
                  <c:v>-8.1839976348754104E-2</c:v>
                </c:pt>
                <c:pt idx="260" formatCode="General">
                  <c:v>-8.0936929393068999E-2</c:v>
                </c:pt>
                <c:pt idx="261" formatCode="General">
                  <c:v>-7.9980069904275003E-2</c:v>
                </c:pt>
                <c:pt idx="262" formatCode="General">
                  <c:v>-7.8969656292098206E-2</c:v>
                </c:pt>
                <c:pt idx="263" formatCode="General">
                  <c:v>-7.7905923853792206E-2</c:v>
                </c:pt>
                <c:pt idx="264" formatCode="General">
                  <c:v>-7.6789192403504403E-2</c:v>
                </c:pt>
                <c:pt idx="265" formatCode="General">
                  <c:v>-7.5619877978905597E-2</c:v>
                </c:pt>
                <c:pt idx="266" formatCode="General">
                  <c:v>-7.4398427090331107E-2</c:v>
                </c:pt>
                <c:pt idx="267" formatCode="General">
                  <c:v>-7.3125300346222694E-2</c:v>
                </c:pt>
                <c:pt idx="268" formatCode="General">
                  <c:v>-7.1800919914255398E-2</c:v>
                </c:pt>
                <c:pt idx="269" formatCode="General">
                  <c:v>-7.04258282624734E-2</c:v>
                </c:pt>
                <c:pt idx="270" formatCode="General">
                  <c:v>-6.9000594958885594E-2</c:v>
                </c:pt>
                <c:pt idx="271" formatCode="General">
                  <c:v>-6.7525850303269894E-2</c:v>
                </c:pt>
                <c:pt idx="272" formatCode="General">
                  <c:v>-6.6002230646615201E-2</c:v>
                </c:pt>
                <c:pt idx="273" formatCode="General">
                  <c:v>-6.4430372186534704E-2</c:v>
                </c:pt>
                <c:pt idx="274" formatCode="General">
                  <c:v>-6.2811019754491701E-2</c:v>
                </c:pt>
                <c:pt idx="275" formatCode="General">
                  <c:v>-6.11449213468735E-2</c:v>
                </c:pt>
                <c:pt idx="276" formatCode="General">
                  <c:v>-5.9432863535518202E-2</c:v>
                </c:pt>
                <c:pt idx="277" formatCode="General">
                  <c:v>-5.7675624444033097E-2</c:v>
                </c:pt>
                <c:pt idx="278" formatCode="General">
                  <c:v>-5.5874075808745399E-2</c:v>
                </c:pt>
                <c:pt idx="279" formatCode="General">
                  <c:v>-5.4029131362495403E-2</c:v>
                </c:pt>
                <c:pt idx="280" formatCode="General">
                  <c:v>-5.2141682291045897E-2</c:v>
                </c:pt>
                <c:pt idx="281" formatCode="General">
                  <c:v>-5.0212701141422601E-2</c:v>
                </c:pt>
                <c:pt idx="282" formatCode="General">
                  <c:v>-4.8243191537148802E-2</c:v>
                </c:pt>
                <c:pt idx="283" formatCode="General">
                  <c:v>-4.6234182009943101E-2</c:v>
                </c:pt>
                <c:pt idx="284" formatCode="General">
                  <c:v>-4.4186769132180198E-2</c:v>
                </c:pt>
                <c:pt idx="285" formatCode="General">
                  <c:v>-4.2102011375849201E-2</c:v>
                </c:pt>
                <c:pt idx="286" formatCode="General">
                  <c:v>-3.9981025848521701E-2</c:v>
                </c:pt>
                <c:pt idx="287" formatCode="General">
                  <c:v>-3.7824991739738703E-2</c:v>
                </c:pt>
                <c:pt idx="288" formatCode="General">
                  <c:v>-3.56350383948787E-2</c:v>
                </c:pt>
                <c:pt idx="289" formatCode="General">
                  <c:v>-3.3412396629570802E-2</c:v>
                </c:pt>
                <c:pt idx="290" formatCode="General">
                  <c:v>-3.11583027194078E-2</c:v>
                </c:pt>
                <c:pt idx="291" formatCode="General">
                  <c:v>-2.8874031687071099E-2</c:v>
                </c:pt>
                <c:pt idx="292" formatCode="General">
                  <c:v>-2.6560847125432899E-2</c:v>
                </c:pt>
                <c:pt idx="293" formatCode="General">
                  <c:v>-2.4220051102811901E-2</c:v>
                </c:pt>
                <c:pt idx="294" formatCode="General">
                  <c:v>-2.1853035222895199E-2</c:v>
                </c:pt>
                <c:pt idx="295" formatCode="General">
                  <c:v>-1.9461116869704101E-2</c:v>
                </c:pt>
                <c:pt idx="296" formatCode="General">
                  <c:v>-1.7045692348127001E-2</c:v>
                </c:pt>
                <c:pt idx="297" formatCode="General">
                  <c:v>-1.460823992471E-2</c:v>
                </c:pt>
                <c:pt idx="298" formatCode="General">
                  <c:v>-1.2150150328783299E-2</c:v>
                </c:pt>
                <c:pt idx="299" formatCode="General">
                  <c:v>-9.6728769858471508E-3</c:v>
                </c:pt>
                <c:pt idx="300" formatCode="General">
                  <c:v>-7.1779404028140502E-3</c:v>
                </c:pt>
                <c:pt idx="301" formatCode="General">
                  <c:v>-4.66676303412794E-3</c:v>
                </c:pt>
                <c:pt idx="302" formatCode="General">
                  <c:v>-2.1408712444959902E-3</c:v>
                </c:pt>
                <c:pt idx="303" formatCode="General">
                  <c:v>3.9819550961929198E-4</c:v>
                </c:pt>
                <c:pt idx="304" formatCode="General">
                  <c:v>2.9489016469043598E-3</c:v>
                </c:pt>
                <c:pt idx="305" formatCode="General">
                  <c:v>5.5096617656427002E-3</c:v>
                </c:pt>
                <c:pt idx="306" formatCode="General">
                  <c:v>8.0789014225174094E-3</c:v>
                </c:pt>
                <c:pt idx="307" formatCode="General">
                  <c:v>1.0655061367838101E-2</c:v>
                </c:pt>
                <c:pt idx="308" formatCode="General">
                  <c:v>1.32365446947314E-2</c:v>
                </c:pt>
                <c:pt idx="309" formatCode="General">
                  <c:v>1.58217144011224E-2</c:v>
                </c:pt>
                <c:pt idx="310" formatCode="General">
                  <c:v>1.8408960946215899E-2</c:v>
                </c:pt>
                <c:pt idx="311" formatCode="General">
                  <c:v>2.0996706834862801E-2</c:v>
                </c:pt>
                <c:pt idx="312" formatCode="General">
                  <c:v>2.3583347501164999E-2</c:v>
                </c:pt>
                <c:pt idx="313" formatCode="General">
                  <c:v>2.6167192847608999E-2</c:v>
                </c:pt>
                <c:pt idx="314" formatCode="General">
                  <c:v>2.8746584907251502E-2</c:v>
                </c:pt>
                <c:pt idx="315" formatCode="General">
                  <c:v>3.1319911772428703E-2</c:v>
                </c:pt>
                <c:pt idx="316" formatCode="General">
                  <c:v>3.3885547886820203E-2</c:v>
                </c:pt>
                <c:pt idx="317" formatCode="General">
                  <c:v>3.6441797996915597E-2</c:v>
                </c:pt>
                <c:pt idx="318" formatCode="General">
                  <c:v>3.8987013067889799E-2</c:v>
                </c:pt>
                <c:pt idx="319" formatCode="General">
                  <c:v>4.1519599547064003E-2</c:v>
                </c:pt>
                <c:pt idx="320" formatCode="General">
                  <c:v>4.4037907731630598E-2</c:v>
                </c:pt>
                <c:pt idx="321" formatCode="General">
                  <c:v>4.6540282805021302E-2</c:v>
                </c:pt>
                <c:pt idx="322" formatCode="General">
                  <c:v>4.9025124988315301E-2</c:v>
                </c:pt>
                <c:pt idx="323" formatCode="General">
                  <c:v>5.14907907344576E-2</c:v>
                </c:pt>
                <c:pt idx="324" formatCode="General">
                  <c:v>5.39356937616631E-2</c:v>
                </c:pt>
                <c:pt idx="325" formatCode="General">
                  <c:v>5.6358259111414198E-2</c:v>
                </c:pt>
                <c:pt idx="326" formatCode="General">
                  <c:v>5.8756858962737503E-2</c:v>
                </c:pt>
                <c:pt idx="327" formatCode="General">
                  <c:v>6.11298681005326E-2</c:v>
                </c:pt>
                <c:pt idx="328" formatCode="General">
                  <c:v>6.3475677912396097E-2</c:v>
                </c:pt>
                <c:pt idx="329" formatCode="General">
                  <c:v>6.5792757202309399E-2</c:v>
                </c:pt>
                <c:pt idx="330" formatCode="General">
                  <c:v>6.8079602474784298E-2</c:v>
                </c:pt>
                <c:pt idx="331" formatCode="General">
                  <c:v>7.0334725774240395E-2</c:v>
                </c:pt>
                <c:pt idx="332" formatCode="General">
                  <c:v>7.2556598898754696E-2</c:v>
                </c:pt>
                <c:pt idx="333" formatCode="General">
                  <c:v>7.4743704098212196E-2</c:v>
                </c:pt>
                <c:pt idx="334" formatCode="General">
                  <c:v>7.6894544338582393E-2</c:v>
                </c:pt>
                <c:pt idx="335" formatCode="General">
                  <c:v>7.9007649903373001E-2</c:v>
                </c:pt>
                <c:pt idx="336" formatCode="General">
                  <c:v>8.1081637426945199E-2</c:v>
                </c:pt>
                <c:pt idx="337" formatCode="General">
                  <c:v>8.3115152350126495E-2</c:v>
                </c:pt>
                <c:pt idx="338" formatCode="General">
                  <c:v>8.5106799758779203E-2</c:v>
                </c:pt>
                <c:pt idx="339" formatCode="General">
                  <c:v>8.7055150274267301E-2</c:v>
                </c:pt>
                <c:pt idx="340" formatCode="General">
                  <c:v>8.8958910593075397E-2</c:v>
                </c:pt>
                <c:pt idx="341" formatCode="General">
                  <c:v>9.0816818948459804E-2</c:v>
                </c:pt>
                <c:pt idx="342" formatCode="General">
                  <c:v>9.2627528682881696E-2</c:v>
                </c:pt>
                <c:pt idx="343" formatCode="General">
                  <c:v>9.4389822153074704E-2</c:v>
                </c:pt>
                <c:pt idx="344" formatCode="General">
                  <c:v>9.6102517655588304E-2</c:v>
                </c:pt>
                <c:pt idx="345" formatCode="General">
                  <c:v>9.7764402056939398E-2</c:v>
                </c:pt>
                <c:pt idx="346" formatCode="General">
                  <c:v>9.9374338094376999E-2</c:v>
                </c:pt>
                <c:pt idx="347" formatCode="General">
                  <c:v>0.100931217797432</c:v>
                </c:pt>
                <c:pt idx="348" formatCode="General">
                  <c:v>0.102433954208675</c:v>
                </c:pt>
                <c:pt idx="349" formatCode="General">
                  <c:v>0.103881485214492</c:v>
                </c:pt>
                <c:pt idx="350" formatCode="General">
                  <c:v>0.105272827008267</c:v>
                </c:pt>
                <c:pt idx="351" formatCode="General">
                  <c:v>0.106607021434872</c:v>
                </c:pt>
                <c:pt idx="352" formatCode="General">
                  <c:v>0.107883124229322</c:v>
                </c:pt>
                <c:pt idx="353" formatCode="General">
                  <c:v>0.10910020941717399</c:v>
                </c:pt>
                <c:pt idx="354" formatCode="General">
                  <c:v>0.110257426214783</c:v>
                </c:pt>
                <c:pt idx="355" formatCode="General">
                  <c:v>0.111354003057545</c:v>
                </c:pt>
                <c:pt idx="356" formatCode="General">
                  <c:v>0.112389182753696</c:v>
                </c:pt>
                <c:pt idx="357" formatCode="General">
                  <c:v>0.11336221815544301</c:v>
                </c:pt>
                <c:pt idx="358" formatCode="General">
                  <c:v>0.114272420738179</c:v>
                </c:pt>
                <c:pt idx="359" formatCode="General">
                  <c:v>0.115119113781877</c:v>
                </c:pt>
                <c:pt idx="360" formatCode="General">
                  <c:v>0.115901685147005</c:v>
                </c:pt>
                <c:pt idx="361" formatCode="General">
                  <c:v>0.116619640666979</c:v>
                </c:pt>
                <c:pt idx="362" formatCode="General">
                  <c:v>0.117272436177506</c:v>
                </c:pt>
                <c:pt idx="363" formatCode="General">
                  <c:v>0.117859576690149</c:v>
                </c:pt>
                <c:pt idx="364" formatCode="General">
                  <c:v>0.11838067753006599</c:v>
                </c:pt>
                <c:pt idx="365" formatCode="General">
                  <c:v>0.118835355276283</c:v>
                </c:pt>
                <c:pt idx="366" formatCode="General">
                  <c:v>0.11922326656412501</c:v>
                </c:pt>
                <c:pt idx="367" formatCode="General">
                  <c:v>0.11954411363323</c:v>
                </c:pt>
                <c:pt idx="368" formatCode="General">
                  <c:v>0.119797644285236</c:v>
                </c:pt>
                <c:pt idx="369" formatCode="General">
                  <c:v>0.119983700183148</c:v>
                </c:pt>
                <c:pt idx="370" formatCode="General">
                  <c:v>0.120102109867744</c:v>
                </c:pt>
                <c:pt idx="371" formatCode="General">
                  <c:v>0.120152783421829</c:v>
                </c:pt>
                <c:pt idx="372" formatCode="General">
                  <c:v>0.120135664641371</c:v>
                </c:pt>
                <c:pt idx="373" formatCode="General">
                  <c:v>0.120050722471206</c:v>
                </c:pt>
                <c:pt idx="374" formatCode="General">
                  <c:v>0.11989800361259</c:v>
                </c:pt>
                <c:pt idx="375" formatCode="General">
                  <c:v>0.119677580102345</c:v>
                </c:pt>
                <c:pt idx="376" formatCode="General">
                  <c:v>0.119389598913285</c:v>
                </c:pt>
                <c:pt idx="377" formatCode="General">
                  <c:v>0.11903427952465701</c:v>
                </c:pt>
                <c:pt idx="378" formatCode="General">
                  <c:v>0.118611854563968</c:v>
                </c:pt>
                <c:pt idx="379" formatCode="General">
                  <c:v>0.118122615413897</c:v>
                </c:pt>
                <c:pt idx="380" formatCode="General">
                  <c:v>0.117566910183811</c:v>
                </c:pt>
                <c:pt idx="381" formatCode="General">
                  <c:v>0.11694508195728701</c:v>
                </c:pt>
                <c:pt idx="382" formatCode="General">
                  <c:v>0.11625752233848501</c:v>
                </c:pt>
                <c:pt idx="383" formatCode="General">
                  <c:v>0.115504723649549</c:v>
                </c:pt>
                <c:pt idx="384" formatCode="General">
                  <c:v>0.11468717496231901</c:v>
                </c:pt>
                <c:pt idx="385" formatCode="General">
                  <c:v>0.113805453897172</c:v>
                </c:pt>
                <c:pt idx="386" formatCode="General">
                  <c:v>0.112860174871587</c:v>
                </c:pt>
                <c:pt idx="387" formatCode="General">
                  <c:v>0.111851927614583</c:v>
                </c:pt>
                <c:pt idx="388" formatCode="General">
                  <c:v>0.1107814377029</c:v>
                </c:pt>
                <c:pt idx="389" formatCode="General">
                  <c:v>0.109649469428209</c:v>
                </c:pt>
                <c:pt idx="390" formatCode="General">
                  <c:v>0.108456854633565</c:v>
                </c:pt>
                <c:pt idx="391" formatCode="General">
                  <c:v>0.10720438446238099</c:v>
                </c:pt>
                <c:pt idx="392" formatCode="General">
                  <c:v>0.10589290468834001</c:v>
                </c:pt>
                <c:pt idx="393" formatCode="General">
                  <c:v>0.104523324453275</c:v>
                </c:pt>
                <c:pt idx="394" formatCode="General">
                  <c:v>0.103096559511253</c:v>
                </c:pt>
                <c:pt idx="395" formatCode="General">
                  <c:v>0.10161363273631301</c:v>
                </c:pt>
                <c:pt idx="396" formatCode="General">
                  <c:v>0.100075568239715</c:v>
                </c:pt>
                <c:pt idx="397" formatCode="General">
                  <c:v>9.8483430891267001E-2</c:v>
                </c:pt>
                <c:pt idx="398" formatCode="General">
                  <c:v>9.6838322764760107E-2</c:v>
                </c:pt>
                <c:pt idx="399" formatCode="General">
                  <c:v>9.51413282015076E-2</c:v>
                </c:pt>
                <c:pt idx="400" formatCode="General">
                  <c:v>9.3393616087413395E-2</c:v>
                </c:pt>
                <c:pt idx="401" formatCode="General">
                  <c:v>9.1596393192751993E-2</c:v>
                </c:pt>
                <c:pt idx="402" formatCode="General">
                  <c:v>8.9750896076772793E-2</c:v>
                </c:pt>
                <c:pt idx="403" formatCode="General">
                  <c:v>8.7858437492525296E-2</c:v>
                </c:pt>
                <c:pt idx="404" formatCode="General">
                  <c:v>8.5920297929381606E-2</c:v>
                </c:pt>
                <c:pt idx="405" formatCode="General">
                  <c:v>8.3937819228243699E-2</c:v>
                </c:pt>
                <c:pt idx="406" formatCode="General">
                  <c:v>8.1912362100575897E-2</c:v>
                </c:pt>
                <c:pt idx="407" formatCode="General">
                  <c:v>7.9845346497595907E-2</c:v>
                </c:pt>
                <c:pt idx="408" formatCode="General">
                  <c:v>7.77381976843253E-2</c:v>
                </c:pt>
                <c:pt idx="409" formatCode="General">
                  <c:v>7.5592334554288404E-2</c:v>
                </c:pt>
                <c:pt idx="410" formatCode="General">
                  <c:v>7.3409223481306199E-2</c:v>
                </c:pt>
                <c:pt idx="411" formatCode="General">
                  <c:v>7.1190330248785405E-2</c:v>
                </c:pt>
                <c:pt idx="412" formatCode="General">
                  <c:v>6.8937221420804898E-2</c:v>
                </c:pt>
                <c:pt idx="413" formatCode="General">
                  <c:v>6.6651454805337296E-2</c:v>
                </c:pt>
                <c:pt idx="414" formatCode="General">
                  <c:v>6.4334563964890901E-2</c:v>
                </c:pt>
                <c:pt idx="415" formatCode="General">
                  <c:v>6.1988113652923699E-2</c:v>
                </c:pt>
                <c:pt idx="416" formatCode="General">
                  <c:v>5.9613704506904897E-2</c:v>
                </c:pt>
                <c:pt idx="417" formatCode="General">
                  <c:v>5.7212970909411201E-2</c:v>
                </c:pt>
                <c:pt idx="418" formatCode="General">
                  <c:v>5.4787571938822201E-2</c:v>
                </c:pt>
                <c:pt idx="419" formatCode="General">
                  <c:v>5.23391323786438E-2</c:v>
                </c:pt>
                <c:pt idx="420" formatCode="General">
                  <c:v>4.9869289781559301E-2</c:v>
                </c:pt>
                <c:pt idx="421" formatCode="General">
                  <c:v>4.7379700802977799E-2</c:v>
                </c:pt>
                <c:pt idx="422" formatCode="General">
                  <c:v>4.4872037724403201E-2</c:v>
                </c:pt>
                <c:pt idx="423" formatCode="General">
                  <c:v>4.23479881885898E-2</c:v>
                </c:pt>
                <c:pt idx="424" formatCode="General">
                  <c:v>3.9809251050677799E-2</c:v>
                </c:pt>
                <c:pt idx="425" formatCode="General">
                  <c:v>3.7257535620907202E-2</c:v>
                </c:pt>
                <c:pt idx="426" formatCode="General">
                  <c:v>3.4694557209444497E-2</c:v>
                </c:pt>
                <c:pt idx="427" formatCode="General">
                  <c:v>3.21220302610477E-2</c:v>
                </c:pt>
                <c:pt idx="428" formatCode="General">
                  <c:v>2.9541608776327399E-2</c:v>
                </c:pt>
                <c:pt idx="429" formatCode="General">
                  <c:v>2.69549430683238E-2</c:v>
                </c:pt>
                <c:pt idx="430" formatCode="General">
                  <c:v>2.43637479396006E-2</c:v>
                </c:pt>
                <c:pt idx="431" formatCode="General">
                  <c:v>2.17697956610781E-2</c:v>
                </c:pt>
                <c:pt idx="432" formatCode="General">
                  <c:v>1.9174744207331999E-2</c:v>
                </c:pt>
                <c:pt idx="433" formatCode="General">
                  <c:v>1.65802405269572E-2</c:v>
                </c:pt>
                <c:pt idx="434" formatCode="General">
                  <c:v>1.39880357080991E-2</c:v>
                </c:pt>
                <c:pt idx="435" formatCode="General">
                  <c:v>1.13997758475859E-2</c:v>
                </c:pt>
                <c:pt idx="436" formatCode="General">
                  <c:v>8.8171431925839795E-3</c:v>
                </c:pt>
                <c:pt idx="437" formatCode="General">
                  <c:v>6.2418158924602701E-3</c:v>
                </c:pt>
                <c:pt idx="438" formatCode="General">
                  <c:v>3.6754061939233101E-3</c:v>
                </c:pt>
                <c:pt idx="439" formatCode="General">
                  <c:v>1.11956515639721E-3</c:v>
                </c:pt>
                <c:pt idx="440" formatCode="General">
                  <c:v>-1.42411341782376E-3</c:v>
                </c:pt>
                <c:pt idx="441" formatCode="General">
                  <c:v>-3.9539975549096797E-3</c:v>
                </c:pt>
                <c:pt idx="442" formatCode="General">
                  <c:v>-6.4685156178525202E-3</c:v>
                </c:pt>
                <c:pt idx="443" formatCode="General">
                  <c:v>-8.9661078169585504E-3</c:v>
                </c:pt>
                <c:pt idx="444" formatCode="General">
                  <c:v>-1.1445171535677E-2</c:v>
                </c:pt>
                <c:pt idx="445" formatCode="General">
                  <c:v>-1.39042248753962E-2</c:v>
                </c:pt>
                <c:pt idx="446" formatCode="General">
                  <c:v>-1.6341803793147001E-2</c:v>
                </c:pt>
                <c:pt idx="447" formatCode="General">
                  <c:v>-1.8756388745214899E-2</c:v>
                </c:pt>
                <c:pt idx="448" formatCode="General">
                  <c:v>-2.1146465673730099E-2</c:v>
                </c:pt>
                <c:pt idx="449" formatCode="General">
                  <c:v>-2.3510642207195901E-2</c:v>
                </c:pt>
                <c:pt idx="450" formatCode="General">
                  <c:v>-2.58475394904236E-2</c:v>
                </c:pt>
                <c:pt idx="451" formatCode="General">
                  <c:v>-2.8155728090065599E-2</c:v>
                </c:pt>
                <c:pt idx="452" formatCode="General">
                  <c:v>-3.04338886742327E-2</c:v>
                </c:pt>
                <c:pt idx="453" formatCode="General">
                  <c:v>-3.2680713119899001E-2</c:v>
                </c:pt>
                <c:pt idx="454" formatCode="General">
                  <c:v>-3.4894891166250198E-2</c:v>
                </c:pt>
                <c:pt idx="455" formatCode="General">
                  <c:v>-3.7075162855619098E-2</c:v>
                </c:pt>
                <c:pt idx="456" formatCode="General">
                  <c:v>-3.9220274319327703E-2</c:v>
                </c:pt>
                <c:pt idx="457" formatCode="General">
                  <c:v>-4.1329077506374698E-2</c:v>
                </c:pt>
                <c:pt idx="458" formatCode="General">
                  <c:v>-4.3400424292082303E-2</c:v>
                </c:pt>
                <c:pt idx="459" formatCode="General">
                  <c:v>-4.5433155148452899E-2</c:v>
                </c:pt>
                <c:pt idx="460" formatCode="General">
                  <c:v>-4.7426207264820198E-2</c:v>
                </c:pt>
                <c:pt idx="461" formatCode="General">
                  <c:v>-4.9378510684142403E-2</c:v>
                </c:pt>
                <c:pt idx="462" formatCode="General">
                  <c:v>-5.1289029949410501E-2</c:v>
                </c:pt>
                <c:pt idx="463" formatCode="General">
                  <c:v>-5.3156774690925397E-2</c:v>
                </c:pt>
                <c:pt idx="464" formatCode="General">
                  <c:v>-5.4980851212882903E-2</c:v>
                </c:pt>
                <c:pt idx="465" formatCode="General">
                  <c:v>-5.67603968351722E-2</c:v>
                </c:pt>
                <c:pt idx="466" formatCode="General">
                  <c:v>-5.8494466131007797E-2</c:v>
                </c:pt>
                <c:pt idx="467" formatCode="General">
                  <c:v>-6.0182246115346102E-2</c:v>
                </c:pt>
                <c:pt idx="468" formatCode="General">
                  <c:v>-6.1823015768432202E-2</c:v>
                </c:pt>
                <c:pt idx="469" formatCode="General">
                  <c:v>-6.3416017310356898E-2</c:v>
                </c:pt>
                <c:pt idx="470" formatCode="General">
                  <c:v>-6.49605016369878E-2</c:v>
                </c:pt>
                <c:pt idx="471" formatCode="General">
                  <c:v>-6.6455790106851306E-2</c:v>
                </c:pt>
                <c:pt idx="472" formatCode="General">
                  <c:v>-6.7901282045049804E-2</c:v>
                </c:pt>
                <c:pt idx="473" formatCode="General">
                  <c:v>-6.9296444572037805E-2</c:v>
                </c:pt>
                <c:pt idx="474" formatCode="General">
                  <c:v>-7.0640748806293105E-2</c:v>
                </c:pt>
                <c:pt idx="475" formatCode="General">
                  <c:v>-7.1933664201426203E-2</c:v>
                </c:pt>
                <c:pt idx="476" formatCode="General">
                  <c:v>-7.3174764638516396E-2</c:v>
                </c:pt>
                <c:pt idx="477" formatCode="General">
                  <c:v>-7.4363624239211404E-2</c:v>
                </c:pt>
                <c:pt idx="478" formatCode="General">
                  <c:v>-7.5499862835672296E-2</c:v>
                </c:pt>
                <c:pt idx="479" formatCode="General">
                  <c:v>-7.6583205383218E-2</c:v>
                </c:pt>
                <c:pt idx="480" formatCode="General">
                  <c:v>-7.7613418828720901E-2</c:v>
                </c:pt>
                <c:pt idx="481" formatCode="General">
                  <c:v>-7.8590243375772306E-2</c:v>
                </c:pt>
                <c:pt idx="482" formatCode="General">
                  <c:v>-7.9513448233097195E-2</c:v>
                </c:pt>
                <c:pt idx="483" formatCode="General">
                  <c:v>-8.0382939838322703E-2</c:v>
                </c:pt>
                <c:pt idx="484" formatCode="General">
                  <c:v>-8.1198598735291394E-2</c:v>
                </c:pt>
                <c:pt idx="485" formatCode="General">
                  <c:v>-8.1960319901931894E-2</c:v>
                </c:pt>
                <c:pt idx="486" formatCode="General">
                  <c:v>-8.2668127400993704E-2</c:v>
                </c:pt>
                <c:pt idx="487" formatCode="General">
                  <c:v>-8.33220640262681E-2</c:v>
                </c:pt>
                <c:pt idx="488" formatCode="General">
                  <c:v>-8.3922176098341406E-2</c:v>
                </c:pt>
                <c:pt idx="489" formatCode="General">
                  <c:v>-8.4468560817470298E-2</c:v>
                </c:pt>
                <c:pt idx="490" formatCode="General">
                  <c:v>-8.4961321000236803E-2</c:v>
                </c:pt>
                <c:pt idx="491" formatCode="General">
                  <c:v>-8.5400666661299807E-2</c:v>
                </c:pt>
                <c:pt idx="492" formatCode="General">
                  <c:v>-8.5786864298926402E-2</c:v>
                </c:pt>
                <c:pt idx="493" formatCode="General">
                  <c:v>-8.6120165100524504E-2</c:v>
                </c:pt>
                <c:pt idx="494" formatCode="General">
                  <c:v>-8.64008538907515E-2</c:v>
                </c:pt>
                <c:pt idx="495" formatCode="General">
                  <c:v>-8.6629254441324396E-2</c:v>
                </c:pt>
                <c:pt idx="496" formatCode="General">
                  <c:v>-8.6805783347409099E-2</c:v>
                </c:pt>
                <c:pt idx="497" formatCode="General">
                  <c:v>-8.69308918334466E-2</c:v>
                </c:pt>
                <c:pt idx="498" formatCode="General">
                  <c:v>-8.7005047430835397E-2</c:v>
                </c:pt>
                <c:pt idx="499" formatCode="General">
                  <c:v>-8.7028682949696901E-2</c:v>
                </c:pt>
                <c:pt idx="500" formatCode="General">
                  <c:v>-8.7002353028531501E-2</c:v>
                </c:pt>
                <c:pt idx="501" formatCode="General">
                  <c:v>-8.6926636262720902E-2</c:v>
                </c:pt>
                <c:pt idx="502" formatCode="General">
                  <c:v>-8.6802117311243404E-2</c:v>
                </c:pt>
                <c:pt idx="503" formatCode="General">
                  <c:v>-8.6629440056777293E-2</c:v>
                </c:pt>
                <c:pt idx="504" formatCode="General">
                  <c:v>-8.6409252675298504E-2</c:v>
                </c:pt>
                <c:pt idx="505" formatCode="General">
                  <c:v>-8.6142252840733902E-2</c:v>
                </c:pt>
                <c:pt idx="506" formatCode="General">
                  <c:v>-8.5829134571200394E-2</c:v>
                </c:pt>
                <c:pt idx="507" formatCode="General">
                  <c:v>-8.5470637953751094E-2</c:v>
                </c:pt>
                <c:pt idx="508" formatCode="General">
                  <c:v>-8.5067553599074502E-2</c:v>
                </c:pt>
                <c:pt idx="509" formatCode="General">
                  <c:v>-8.4620714036994005E-2</c:v>
                </c:pt>
                <c:pt idx="510" formatCode="General">
                  <c:v>-8.4130934809047694E-2</c:v>
                </c:pt>
                <c:pt idx="511" formatCode="General">
                  <c:v>-8.3599061293117505E-2</c:v>
                </c:pt>
                <c:pt idx="512" formatCode="General">
                  <c:v>-8.3025974523944501E-2</c:v>
                </c:pt>
                <c:pt idx="513" formatCode="General">
                  <c:v>-8.2412586986367095E-2</c:v>
                </c:pt>
                <c:pt idx="514" formatCode="General">
                  <c:v>-8.1759835478235995E-2</c:v>
                </c:pt>
                <c:pt idx="515" formatCode="General">
                  <c:v>-8.1068626791275106E-2</c:v>
                </c:pt>
                <c:pt idx="516" formatCode="General">
                  <c:v>-8.0339942556116595E-2</c:v>
                </c:pt>
                <c:pt idx="517" formatCode="General">
                  <c:v>-7.9574787443870906E-2</c:v>
                </c:pt>
                <c:pt idx="518" formatCode="General">
                  <c:v>-7.8774128537512506E-2</c:v>
                </c:pt>
                <c:pt idx="519" formatCode="General">
                  <c:v>-7.7938999938154896E-2</c:v>
                </c:pt>
                <c:pt idx="520" formatCode="General">
                  <c:v>-7.7070457007798104E-2</c:v>
                </c:pt>
                <c:pt idx="521" formatCode="General">
                  <c:v>-7.6169565253722205E-2</c:v>
                </c:pt>
                <c:pt idx="522" formatCode="General">
                  <c:v>-7.5237398874614295E-2</c:v>
                </c:pt>
                <c:pt idx="523" formatCode="General">
                  <c:v>-7.4275036117240401E-2</c:v>
                </c:pt>
                <c:pt idx="524" formatCode="General">
                  <c:v>-7.3283558695468098E-2</c:v>
                </c:pt>
                <c:pt idx="525" formatCode="General">
                  <c:v>-7.2264048131878894E-2</c:v>
                </c:pt>
                <c:pt idx="526" formatCode="General">
                  <c:v>-7.1217586223100898E-2</c:v>
                </c:pt>
                <c:pt idx="527" formatCode="General">
                  <c:v>-7.0145258425815399E-2</c:v>
                </c:pt>
                <c:pt idx="528" formatCode="General">
                  <c:v>-6.9048210523013395E-2</c:v>
                </c:pt>
                <c:pt idx="529" formatCode="General">
                  <c:v>-6.7927589549721806E-2</c:v>
                </c:pt>
                <c:pt idx="530" formatCode="General">
                  <c:v>-6.6784485865376206E-2</c:v>
                </c:pt>
                <c:pt idx="531" formatCode="General">
                  <c:v>-6.5620037403731096E-2</c:v>
                </c:pt>
                <c:pt idx="532" formatCode="General">
                  <c:v>-6.4435381594110802E-2</c:v>
                </c:pt>
                <c:pt idx="533" formatCode="General">
                  <c:v>-6.3231595443319605E-2</c:v>
                </c:pt>
                <c:pt idx="534" formatCode="General">
                  <c:v>-6.2009804872327601E-2</c:v>
                </c:pt>
                <c:pt idx="535" formatCode="General">
                  <c:v>-6.0771146352559202E-2</c:v>
                </c:pt>
                <c:pt idx="536" formatCode="General">
                  <c:v>-5.9516810090292097E-2</c:v>
                </c:pt>
                <c:pt idx="537" formatCode="General">
                  <c:v>-5.8247927450887201E-2</c:v>
                </c:pt>
                <c:pt idx="538" formatCode="General">
                  <c:v>-5.6965562389885302E-2</c:v>
                </c:pt>
                <c:pt idx="539" formatCode="General">
                  <c:v>-5.5670822159079598E-2</c:v>
                </c:pt>
                <c:pt idx="540" formatCode="General">
                  <c:v>-5.4364765116316903E-2</c:v>
                </c:pt>
                <c:pt idx="541" formatCode="General">
                  <c:v>-5.30485024026578E-2</c:v>
                </c:pt>
                <c:pt idx="542" formatCode="General">
                  <c:v>-5.1723146389960201E-2</c:v>
                </c:pt>
                <c:pt idx="543" formatCode="General">
                  <c:v>-5.0389703356420602E-2</c:v>
                </c:pt>
                <c:pt idx="544" formatCode="General">
                  <c:v>-4.9049284490558502E-2</c:v>
                </c:pt>
                <c:pt idx="545" formatCode="General">
                  <c:v>-4.7702960318392801E-2</c:v>
                </c:pt>
                <c:pt idx="546" formatCode="General">
                  <c:v>-4.6351740936600397E-2</c:v>
                </c:pt>
                <c:pt idx="547" formatCode="General">
                  <c:v>-4.4996634754730397E-2</c:v>
                </c:pt>
                <c:pt idx="548" formatCode="General">
                  <c:v>-4.3638605852071299E-2</c:v>
                </c:pt>
                <c:pt idx="549" formatCode="General">
                  <c:v>-4.2278676657049999E-2</c:v>
                </c:pt>
                <c:pt idx="550" formatCode="General">
                  <c:v>-4.0917831436099103E-2</c:v>
                </c:pt>
                <c:pt idx="551" formatCode="General">
                  <c:v>-3.9557013039220101E-2</c:v>
                </c:pt>
                <c:pt idx="552" formatCode="General">
                  <c:v>-3.8197159209824798E-2</c:v>
                </c:pt>
                <c:pt idx="553" formatCode="General">
                  <c:v>-3.6839180480083798E-2</c:v>
                </c:pt>
                <c:pt idx="554" formatCode="General">
                  <c:v>-3.5483965642737897E-2</c:v>
                </c:pt>
                <c:pt idx="555" formatCode="General">
                  <c:v>-3.4132385608780201E-2</c:v>
                </c:pt>
                <c:pt idx="556" formatCode="General">
                  <c:v>-3.2785290345519399E-2</c:v>
                </c:pt>
                <c:pt idx="557" formatCode="General">
                  <c:v>-3.1443506084965697E-2</c:v>
                </c:pt>
                <c:pt idx="558" formatCode="General">
                  <c:v>-3.0107837557055799E-2</c:v>
                </c:pt>
                <c:pt idx="559" formatCode="General">
                  <c:v>-2.8779065691072199E-2</c:v>
                </c:pt>
                <c:pt idx="560" formatCode="General">
                  <c:v>-2.7457945320002699E-2</c:v>
                </c:pt>
                <c:pt idx="561" formatCode="General">
                  <c:v>-2.61452096209005E-2</c:v>
                </c:pt>
                <c:pt idx="562" formatCode="General">
                  <c:v>-2.4841563300758499E-2</c:v>
                </c:pt>
                <c:pt idx="563" formatCode="General">
                  <c:v>-2.3547686941809198E-2</c:v>
                </c:pt>
                <c:pt idx="564" formatCode="General">
                  <c:v>-2.2264236612346E-2</c:v>
                </c:pt>
                <c:pt idx="565" formatCode="General">
                  <c:v>-2.0991840009479699E-2</c:v>
                </c:pt>
                <c:pt idx="566" formatCode="General">
                  <c:v>-1.9731096771693501E-2</c:v>
                </c:pt>
                <c:pt idx="567" formatCode="General">
                  <c:v>-1.8482580528751801E-2</c:v>
                </c:pt>
                <c:pt idx="568" formatCode="General">
                  <c:v>-1.72468368948927E-2</c:v>
                </c:pt>
                <c:pt idx="569" formatCode="General">
                  <c:v>-1.6024382241045899E-2</c:v>
                </c:pt>
                <c:pt idx="570" formatCode="General">
                  <c:v>-1.48157128159856E-2</c:v>
                </c:pt>
                <c:pt idx="571" formatCode="General">
                  <c:v>-1.3621297654151701E-2</c:v>
                </c:pt>
                <c:pt idx="572" formatCode="General">
                  <c:v>-1.24415701914109E-2</c:v>
                </c:pt>
                <c:pt idx="573" formatCode="General">
                  <c:v>-1.1276937233417E-2</c:v>
                </c:pt>
                <c:pt idx="574" formatCode="General">
                  <c:v>-1.01277781921405E-2</c:v>
                </c:pt>
                <c:pt idx="575" formatCode="General">
                  <c:v>-8.9944430540696303E-3</c:v>
                </c:pt>
                <c:pt idx="576" formatCode="General">
                  <c:v>-7.8772513511447401E-3</c:v>
                </c:pt>
                <c:pt idx="577" formatCode="General">
                  <c:v>-6.7765016514863604E-3</c:v>
                </c:pt>
                <c:pt idx="578" formatCode="General">
                  <c:v>-5.69246464095994E-3</c:v>
                </c:pt>
                <c:pt idx="579" formatCode="General">
                  <c:v>-4.6253750696396397E-3</c:v>
                </c:pt>
                <c:pt idx="580" formatCode="General">
                  <c:v>-3.57544144249287E-3</c:v>
                </c:pt>
                <c:pt idx="581" formatCode="General">
                  <c:v>-2.5428510460772402E-3</c:v>
                </c:pt>
                <c:pt idx="582" formatCode="General">
                  <c:v>-1.5277622348074001E-3</c:v>
                </c:pt>
                <c:pt idx="583" formatCode="General">
                  <c:v>-5.3029698473055695E-4</c:v>
                </c:pt>
                <c:pt idx="584" formatCode="General">
                  <c:v>4.4944461772569402E-4</c:v>
                </c:pt>
                <c:pt idx="585" formatCode="General">
                  <c:v>1.4113893040211399E-3</c:v>
                </c:pt>
                <c:pt idx="586" formatCode="General">
                  <c:v>2.3554876104825901E-3</c:v>
                </c:pt>
                <c:pt idx="587" formatCode="General">
                  <c:v>3.2817154687675401E-3</c:v>
                </c:pt>
                <c:pt idx="588" formatCode="General">
                  <c:v>4.1900818132622796E-3</c:v>
                </c:pt>
                <c:pt idx="589" formatCode="General">
                  <c:v>5.08061938883737E-3</c:v>
                </c:pt>
                <c:pt idx="590" formatCode="General">
                  <c:v>5.9533850132430198E-3</c:v>
                </c:pt>
                <c:pt idx="591" formatCode="General">
                  <c:v>6.8084555330461703E-3</c:v>
                </c:pt>
                <c:pt idx="592" formatCode="General">
                  <c:v>7.6459299955410403E-3</c:v>
                </c:pt>
                <c:pt idx="593" formatCode="General">
                  <c:v>8.4659370593867297E-3</c:v>
                </c:pt>
                <c:pt idx="594" formatCode="General">
                  <c:v>9.2686266008454293E-3</c:v>
                </c:pt>
                <c:pt idx="595" formatCode="General">
                  <c:v>1.00541705480973E-2</c:v>
                </c:pt>
                <c:pt idx="596" formatCode="General">
                  <c:v>1.0822764075859999E-2</c:v>
                </c:pt>
                <c:pt idx="597" formatCode="General">
                  <c:v>1.1574611639984999E-2</c:v>
                </c:pt>
                <c:pt idx="598" formatCode="General">
                  <c:v>1.23099451041712E-2</c:v>
                </c:pt>
                <c:pt idx="599" formatCode="General">
                  <c:v>1.3029022350301799E-2</c:v>
                </c:pt>
                <c:pt idx="600" formatCode="General">
                  <c:v>1.3732116944150901E-2</c:v>
                </c:pt>
                <c:pt idx="601" formatCode="General">
                  <c:v>1.44195140661658E-2</c:v>
                </c:pt>
                <c:pt idx="602" formatCode="General">
                  <c:v>1.50915163891045E-2</c:v>
                </c:pt>
                <c:pt idx="603" formatCode="General">
                  <c:v>1.57484483391984E-2</c:v>
                </c:pt>
                <c:pt idx="604" formatCode="General">
                  <c:v>1.6390646583495001E-2</c:v>
                </c:pt>
                <c:pt idx="605" formatCode="General">
                  <c:v>1.7018462341997099E-2</c:v>
                </c:pt>
                <c:pt idx="606" formatCode="General">
                  <c:v>1.7632260551892001E-2</c:v>
                </c:pt>
                <c:pt idx="607" formatCode="General">
                  <c:v>1.8232418939151E-2</c:v>
                </c:pt>
                <c:pt idx="608" formatCode="General">
                  <c:v>1.8819333783877699E-2</c:v>
                </c:pt>
                <c:pt idx="609" formatCode="General">
                  <c:v>1.93934090158394E-2</c:v>
                </c:pt>
                <c:pt idx="610" formatCode="General">
                  <c:v>1.9955051572549499E-2</c:v>
                </c:pt>
                <c:pt idx="611" formatCode="General">
                  <c:v>2.0504685437386198E-2</c:v>
                </c:pt>
                <c:pt idx="612" formatCode="General">
                  <c:v>2.10427399721267E-2</c:v>
                </c:pt>
                <c:pt idx="613" formatCode="General">
                  <c:v>2.15696524641972E-2</c:v>
                </c:pt>
                <c:pt idx="614" formatCode="General">
                  <c:v>2.2085872324562598E-2</c:v>
                </c:pt>
                <c:pt idx="615" formatCode="General">
                  <c:v>2.2591853590047301E-2</c:v>
                </c:pt>
                <c:pt idx="616" formatCode="General">
                  <c:v>2.3088052754486402E-2</c:v>
                </c:pt>
                <c:pt idx="617" formatCode="General">
                  <c:v>2.3574932160782099E-2</c:v>
                </c:pt>
                <c:pt idx="618" formatCode="General">
                  <c:v>2.4052953813440501E-2</c:v>
                </c:pt>
                <c:pt idx="619" formatCode="General">
                  <c:v>2.4522583509466199E-2</c:v>
                </c:pt>
                <c:pt idx="620" formatCode="General">
                  <c:v>2.4984294460903101E-2</c:v>
                </c:pt>
                <c:pt idx="621" formatCode="General">
                  <c:v>2.5438544267554899E-2</c:v>
                </c:pt>
                <c:pt idx="622" formatCode="General">
                  <c:v>2.5885791114648501E-2</c:v>
                </c:pt>
                <c:pt idx="623" formatCode="General">
                  <c:v>2.6326518493159201E-2</c:v>
                </c:pt>
                <c:pt idx="624" formatCode="General">
                  <c:v>2.6761218628980399E-2</c:v>
                </c:pt>
                <c:pt idx="625" formatCode="General">
                  <c:v>2.7190365158824999E-2</c:v>
                </c:pt>
                <c:pt idx="626" formatCode="General">
                  <c:v>2.7614360112799399E-2</c:v>
                </c:pt>
                <c:pt idx="627" formatCode="General">
                  <c:v>2.8033645338211399E-2</c:v>
                </c:pt>
                <c:pt idx="628" formatCode="General">
                  <c:v>2.8448711033457301E-2</c:v>
                </c:pt>
                <c:pt idx="629" formatCode="General">
                  <c:v>2.8859980022613699E-2</c:v>
                </c:pt>
                <c:pt idx="630" formatCode="General">
                  <c:v>2.92678585612468E-2</c:v>
                </c:pt>
                <c:pt idx="631" formatCode="General">
                  <c:v>2.9672798951101299E-2</c:v>
                </c:pt>
                <c:pt idx="632" formatCode="General">
                  <c:v>3.0075244320721398E-2</c:v>
                </c:pt>
                <c:pt idx="633" formatCode="General">
                  <c:v>3.0475570957257898E-2</c:v>
                </c:pt>
                <c:pt idx="634" formatCode="General">
                  <c:v>3.0874190343929402E-2</c:v>
                </c:pt>
                <c:pt idx="635" formatCode="General">
                  <c:v>3.1271451931255898E-2</c:v>
                </c:pt>
                <c:pt idx="636" formatCode="General">
                  <c:v>3.1667699256673301E-2</c:v>
                </c:pt>
                <c:pt idx="637" formatCode="General">
                  <c:v>3.2063381725734197E-2</c:v>
                </c:pt>
                <c:pt idx="638" formatCode="General">
                  <c:v>3.24588357763438E-2</c:v>
                </c:pt>
                <c:pt idx="639" formatCode="General">
                  <c:v>3.28543237463646E-2</c:v>
                </c:pt>
                <c:pt idx="640" formatCode="General">
                  <c:v>3.3250159530729802E-2</c:v>
                </c:pt>
                <c:pt idx="641" formatCode="General">
                  <c:v>3.3646668266708202E-2</c:v>
                </c:pt>
                <c:pt idx="642" formatCode="General">
                  <c:v>3.4044177518711902E-2</c:v>
                </c:pt>
                <c:pt idx="643" formatCode="General">
                  <c:v>3.44429584077552E-2</c:v>
                </c:pt>
                <c:pt idx="644" formatCode="General">
                  <c:v>3.4843223472916199E-2</c:v>
                </c:pt>
                <c:pt idx="645" formatCode="General">
                  <c:v>3.5245190066700897E-2</c:v>
                </c:pt>
                <c:pt idx="646" formatCode="General">
                  <c:v>3.5649087048508298E-2</c:v>
                </c:pt>
                <c:pt idx="647" formatCode="General">
                  <c:v>3.6055105167574202E-2</c:v>
                </c:pt>
                <c:pt idx="648" formatCode="General">
                  <c:v>3.6463446583887803E-2</c:v>
                </c:pt>
                <c:pt idx="649" formatCode="General">
                  <c:v>3.6874271307711599E-2</c:v>
                </c:pt>
                <c:pt idx="650" formatCode="General">
                  <c:v>3.7287646673434101E-2</c:v>
                </c:pt>
                <c:pt idx="651" formatCode="General">
                  <c:v>3.7703714599617598E-2</c:v>
                </c:pt>
                <c:pt idx="652" formatCode="General">
                  <c:v>3.8122595268784198E-2</c:v>
                </c:pt>
                <c:pt idx="653" formatCode="General">
                  <c:v>3.8544325185720103E-2</c:v>
                </c:pt>
                <c:pt idx="654" formatCode="General">
                  <c:v>3.89689689261681E-2</c:v>
                </c:pt>
                <c:pt idx="655" formatCode="General">
                  <c:v>3.93965793066407E-2</c:v>
                </c:pt>
                <c:pt idx="656" formatCode="General">
                  <c:v>3.9827188269428999E-2</c:v>
                </c:pt>
                <c:pt idx="657" formatCode="General">
                  <c:v>4.0260756404842703E-2</c:v>
                </c:pt>
                <c:pt idx="658" formatCode="General">
                  <c:v>4.0697227379924802E-2</c:v>
                </c:pt>
                <c:pt idx="659" formatCode="General">
                  <c:v>4.1136543708665103E-2</c:v>
                </c:pt>
                <c:pt idx="660" formatCode="General">
                  <c:v>4.1578650839403798E-2</c:v>
                </c:pt>
                <c:pt idx="661" formatCode="General">
                  <c:v>4.2023493879453297E-2</c:v>
                </c:pt>
                <c:pt idx="662" formatCode="General">
                  <c:v>4.24709095820388E-2</c:v>
                </c:pt>
                <c:pt idx="663" formatCode="General">
                  <c:v>4.29207358448844E-2</c:v>
                </c:pt>
                <c:pt idx="664" formatCode="General">
                  <c:v>4.3372821926844302E-2</c:v>
                </c:pt>
                <c:pt idx="665" formatCode="General">
                  <c:v>4.3826925170384397E-2</c:v>
                </c:pt>
                <c:pt idx="666" formatCode="General">
                  <c:v>4.4282826747185103E-2</c:v>
                </c:pt>
                <c:pt idx="667" formatCode="General">
                  <c:v>4.4740394018646497E-2</c:v>
                </c:pt>
                <c:pt idx="668" formatCode="General">
                  <c:v>4.5199363143776199E-2</c:v>
                </c:pt>
                <c:pt idx="669" formatCode="General">
                  <c:v>4.5659429306492902E-2</c:v>
                </c:pt>
                <c:pt idx="670" formatCode="General">
                  <c:v>4.6120268721147897E-2</c:v>
                </c:pt>
                <c:pt idx="671" formatCode="General">
                  <c:v>4.6581548253075297E-2</c:v>
                </c:pt>
                <c:pt idx="672" formatCode="General">
                  <c:v>4.70429854342026E-2</c:v>
                </c:pt>
                <c:pt idx="673" formatCode="General">
                  <c:v>4.7504239210843797E-2</c:v>
                </c:pt>
                <c:pt idx="674" formatCode="General">
                  <c:v>4.7964905110234803E-2</c:v>
                </c:pt>
                <c:pt idx="675" formatCode="General">
                  <c:v>4.8424572352287601E-2</c:v>
                </c:pt>
                <c:pt idx="676" formatCode="General">
                  <c:v>4.8882784803390603E-2</c:v>
                </c:pt>
                <c:pt idx="677" formatCode="General">
                  <c:v>4.9339103904193798E-2</c:v>
                </c:pt>
                <c:pt idx="678" formatCode="General">
                  <c:v>4.97931645760483E-2</c:v>
                </c:pt>
                <c:pt idx="679" formatCode="General">
                  <c:v>5.0244459709054501E-2</c:v>
                </c:pt>
                <c:pt idx="680" formatCode="General">
                  <c:v>5.0692471516439699E-2</c:v>
                </c:pt>
                <c:pt idx="681" formatCode="General">
                  <c:v>5.1136725638513202E-2</c:v>
                </c:pt>
                <c:pt idx="682" formatCode="General">
                  <c:v>5.1576702179785203E-2</c:v>
                </c:pt>
                <c:pt idx="683" formatCode="General">
                  <c:v>5.20118694441708E-2</c:v>
                </c:pt>
                <c:pt idx="684" formatCode="General">
                  <c:v>5.2441675640161202E-2</c:v>
                </c:pt>
                <c:pt idx="685" formatCode="General">
                  <c:v>5.2865557646644301E-2</c:v>
                </c:pt>
                <c:pt idx="686" formatCode="General">
                  <c:v>5.3282940823129302E-2</c:v>
                </c:pt>
                <c:pt idx="687" formatCode="General">
                  <c:v>5.3693242462113801E-2</c:v>
                </c:pt>
                <c:pt idx="688" formatCode="General">
                  <c:v>5.4095864831920498E-2</c:v>
                </c:pt>
                <c:pt idx="689" formatCode="General">
                  <c:v>5.44901998785896E-2</c:v>
                </c:pt>
                <c:pt idx="690" formatCode="General">
                  <c:v>5.48756303481472E-2</c:v>
                </c:pt>
                <c:pt idx="691" formatCode="General">
                  <c:v>5.5251525108391E-2</c:v>
                </c:pt>
                <c:pt idx="692" formatCode="General">
                  <c:v>5.5617249781365501E-2</c:v>
                </c:pt>
                <c:pt idx="693" formatCode="General">
                  <c:v>5.5972159906931697E-2</c:v>
                </c:pt>
                <c:pt idx="694" formatCode="General">
                  <c:v>5.63156043457178E-2</c:v>
                </c:pt>
                <c:pt idx="695" formatCode="General">
                  <c:v>5.66469312232947E-2</c:v>
                </c:pt>
                <c:pt idx="696" formatCode="General">
                  <c:v>5.6965477736525202E-2</c:v>
                </c:pt>
                <c:pt idx="697" formatCode="General">
                  <c:v>5.7270554772256801E-2</c:v>
                </c:pt>
                <c:pt idx="698" formatCode="General">
                  <c:v>5.7561511635714199E-2</c:v>
                </c:pt>
                <c:pt idx="699" formatCode="General">
                  <c:v>5.7837719041683402E-2</c:v>
                </c:pt>
                <c:pt idx="700" formatCode="General">
                  <c:v>5.8098493283713901E-2</c:v>
                </c:pt>
                <c:pt idx="701" formatCode="General">
                  <c:v>5.8343130565548802E-2</c:v>
                </c:pt>
                <c:pt idx="702" formatCode="General">
                  <c:v>5.8570920889211502E-2</c:v>
                </c:pt>
                <c:pt idx="703" formatCode="General">
                  <c:v>5.8781213647380301E-2</c:v>
                </c:pt>
                <c:pt idx="704" formatCode="General">
                  <c:v>5.8973414159801202E-2</c:v>
                </c:pt>
                <c:pt idx="705" formatCode="General">
                  <c:v>5.9146821693087201E-2</c:v>
                </c:pt>
                <c:pt idx="706" formatCode="General">
                  <c:v>5.93007798357418E-2</c:v>
                </c:pt>
                <c:pt idx="707" formatCode="General">
                  <c:v>5.9434639728185398E-2</c:v>
                </c:pt>
                <c:pt idx="708" formatCode="General">
                  <c:v>5.95477076202603E-2</c:v>
                </c:pt>
                <c:pt idx="709" formatCode="General">
                  <c:v>5.9639401956189497E-2</c:v>
                </c:pt>
                <c:pt idx="710" formatCode="General">
                  <c:v>5.9709053592249102E-2</c:v>
                </c:pt>
                <c:pt idx="711" formatCode="General">
                  <c:v>5.9756050144358697E-2</c:v>
                </c:pt>
                <c:pt idx="712" formatCode="General">
                  <c:v>5.9779798498597998E-2</c:v>
                </c:pt>
                <c:pt idx="713" formatCode="General">
                  <c:v>5.9779665275308598E-2</c:v>
                </c:pt>
                <c:pt idx="714" formatCode="General">
                  <c:v>5.9755083305006097E-2</c:v>
                </c:pt>
                <c:pt idx="715" formatCode="General">
                  <c:v>5.9705450828429499E-2</c:v>
                </c:pt>
                <c:pt idx="716" formatCode="General">
                  <c:v>5.9630178510480102E-2</c:v>
                </c:pt>
                <c:pt idx="717" formatCode="General">
                  <c:v>5.95287038699596E-2</c:v>
                </c:pt>
                <c:pt idx="718" formatCode="General">
                  <c:v>5.94005425595409E-2</c:v>
                </c:pt>
                <c:pt idx="719" formatCode="General">
                  <c:v>5.9245183215118603E-2</c:v>
                </c:pt>
                <c:pt idx="720" formatCode="General">
                  <c:v>5.9062128660049597E-2</c:v>
                </c:pt>
                <c:pt idx="721" formatCode="General">
                  <c:v>5.8850899794465499E-2</c:v>
                </c:pt>
                <c:pt idx="722" formatCode="General">
                  <c:v>5.8610982886656997E-2</c:v>
                </c:pt>
                <c:pt idx="723" formatCode="General">
                  <c:v>5.8341939443129702E-2</c:v>
                </c:pt>
                <c:pt idx="724" formatCode="General">
                  <c:v>5.80433615550053E-2</c:v>
                </c:pt>
                <c:pt idx="725" formatCode="General">
                  <c:v>5.7714858871303898E-2</c:v>
                </c:pt>
                <c:pt idx="726" formatCode="General">
                  <c:v>5.7356007796141903E-2</c:v>
                </c:pt>
                <c:pt idx="727" formatCode="General">
                  <c:v>5.6966456258232198E-2</c:v>
                </c:pt>
                <c:pt idx="728" formatCode="General">
                  <c:v>5.6545881364808398E-2</c:v>
                </c:pt>
                <c:pt idx="729" formatCode="General">
                  <c:v>5.6093977745354101E-2</c:v>
                </c:pt>
                <c:pt idx="730" formatCode="General">
                  <c:v>5.5610458787901398E-2</c:v>
                </c:pt>
                <c:pt idx="731" formatCode="General">
                  <c:v>5.5095056734335297E-2</c:v>
                </c:pt>
                <c:pt idx="732" formatCode="General">
                  <c:v>5.4547573315935002E-2</c:v>
                </c:pt>
                <c:pt idx="733" formatCode="General">
                  <c:v>5.3967767635945997E-2</c:v>
                </c:pt>
                <c:pt idx="734" formatCode="General">
                  <c:v>5.3355410492417002E-2</c:v>
                </c:pt>
                <c:pt idx="735" formatCode="General">
                  <c:v>5.2710393538839002E-2</c:v>
                </c:pt>
                <c:pt idx="736" formatCode="General">
                  <c:v>5.2032570752118E-2</c:v>
                </c:pt>
                <c:pt idx="737" formatCode="General">
                  <c:v>5.1321799699555401E-2</c:v>
                </c:pt>
                <c:pt idx="738" formatCode="General">
                  <c:v>5.0578054564404902E-2</c:v>
                </c:pt>
                <c:pt idx="739" formatCode="General">
                  <c:v>4.9801267107457102E-2</c:v>
                </c:pt>
                <c:pt idx="740" formatCode="General">
                  <c:v>4.89914218361669E-2</c:v>
                </c:pt>
                <c:pt idx="741" formatCode="General">
                  <c:v>4.81485567755972E-2</c:v>
                </c:pt>
                <c:pt idx="742" formatCode="General">
                  <c:v>4.7272656319452197E-2</c:v>
                </c:pt>
                <c:pt idx="743" formatCode="General">
                  <c:v>4.6363806342551099E-2</c:v>
                </c:pt>
                <c:pt idx="744" formatCode="General">
                  <c:v>4.5422146551482599E-2</c:v>
                </c:pt>
                <c:pt idx="745" formatCode="General">
                  <c:v>4.4447752028623999E-2</c:v>
                </c:pt>
                <c:pt idx="746" formatCode="General">
                  <c:v>4.3440790518904301E-2</c:v>
                </c:pt>
                <c:pt idx="747" formatCode="General">
                  <c:v>4.2401482296367497E-2</c:v>
                </c:pt>
                <c:pt idx="748" formatCode="General">
                  <c:v>4.1330083359934502E-2</c:v>
                </c:pt>
                <c:pt idx="749" formatCode="General">
                  <c:v>4.0226826092007797E-2</c:v>
                </c:pt>
                <c:pt idx="750" formatCode="General">
                  <c:v>3.90919700984542E-2</c:v>
                </c:pt>
                <c:pt idx="751" formatCode="General">
                  <c:v>3.79258573393354E-2</c:v>
                </c:pt>
                <c:pt idx="752" formatCode="General">
                  <c:v>3.6728805932638699E-2</c:v>
                </c:pt>
                <c:pt idx="753" formatCode="General">
                  <c:v>3.5501205304875702E-2</c:v>
                </c:pt>
                <c:pt idx="754" formatCode="General">
                  <c:v>3.4243468543686602E-2</c:v>
                </c:pt>
                <c:pt idx="755" formatCode="General">
                  <c:v>3.2956023719663503E-2</c:v>
                </c:pt>
                <c:pt idx="756" formatCode="General">
                  <c:v>3.1639366106187297E-2</c:v>
                </c:pt>
                <c:pt idx="757" formatCode="General">
                  <c:v>3.0293999142694601E-2</c:v>
                </c:pt>
                <c:pt idx="758" formatCode="General">
                  <c:v>2.89204280264805E-2</c:v>
                </c:pt>
                <c:pt idx="759" formatCode="General">
                  <c:v>2.75192137181407E-2</c:v>
                </c:pt>
                <c:pt idx="760" formatCode="General">
                  <c:v>2.60909488009156E-2</c:v>
                </c:pt>
                <c:pt idx="761" formatCode="General">
                  <c:v>2.4635999976515301E-2</c:v>
                </c:pt>
                <c:pt idx="762" formatCode="General">
                  <c:v>2.3155000249108999E-2</c:v>
                </c:pt>
                <c:pt idx="763" formatCode="General">
                  <c:v>2.16488853667045E-2</c:v>
                </c:pt>
                <c:pt idx="764" formatCode="General">
                  <c:v>2.0118912378075601E-2</c:v>
                </c:pt>
                <c:pt idx="765" formatCode="General">
                  <c:v>1.85657648143953E-2</c:v>
                </c:pt>
                <c:pt idx="766" formatCode="General">
                  <c:v>1.69894930131777E-2</c:v>
                </c:pt>
                <c:pt idx="767" formatCode="General">
                  <c:v>1.5390735463761599E-2</c:v>
                </c:pt>
                <c:pt idx="768" formatCode="General">
                  <c:v>1.37707732651885E-2</c:v>
                </c:pt>
                <c:pt idx="769" formatCode="General">
                  <c:v>1.2130405807988499E-2</c:v>
                </c:pt>
                <c:pt idx="770" formatCode="General">
                  <c:v>1.0470352889752999E-2</c:v>
                </c:pt>
                <c:pt idx="771" formatCode="General">
                  <c:v>8.7913487214343507E-3</c:v>
                </c:pt>
                <c:pt idx="772" formatCode="General">
                  <c:v>7.0941667383028701E-3</c:v>
                </c:pt>
                <c:pt idx="773" formatCode="General">
                  <c:v>5.3801485925840803E-3</c:v>
                </c:pt>
                <c:pt idx="774" formatCode="General">
                  <c:v>3.6501034841878999E-3</c:v>
                </c:pt>
                <c:pt idx="775" formatCode="General">
                  <c:v>1.90480915618258E-3</c:v>
                </c:pt>
                <c:pt idx="776" formatCode="General">
                  <c:v>1.45565924501004E-4</c:v>
                </c:pt>
                <c:pt idx="777" formatCode="General">
                  <c:v>-1.6268638811994299E-3</c:v>
                </c:pt>
                <c:pt idx="778" formatCode="General">
                  <c:v>-3.41172617203632E-3</c:v>
                </c:pt>
                <c:pt idx="779" formatCode="General">
                  <c:v>-5.2071880870849501E-3</c:v>
                </c:pt>
                <c:pt idx="780" formatCode="General">
                  <c:v>-7.0124953383310096E-3</c:v>
                </c:pt>
                <c:pt idx="781" formatCode="General">
                  <c:v>-8.8269976934095794E-3</c:v>
                </c:pt>
                <c:pt idx="782" formatCode="General">
                  <c:v>-1.06489965663693E-2</c:v>
                </c:pt>
                <c:pt idx="783" formatCode="General">
                  <c:v>-1.2477834105249301E-2</c:v>
                </c:pt>
                <c:pt idx="784" formatCode="General">
                  <c:v>-1.43124181618448E-2</c:v>
                </c:pt>
                <c:pt idx="785" formatCode="General">
                  <c:v>-1.6151127587696702E-2</c:v>
                </c:pt>
                <c:pt idx="786" formatCode="General">
                  <c:v>-1.79934896904538E-2</c:v>
                </c:pt>
                <c:pt idx="787" formatCode="General">
                  <c:v>-1.98386015930648E-2</c:v>
                </c:pt>
                <c:pt idx="788" formatCode="General">
                  <c:v>-2.1684941564251801E-2</c:v>
                </c:pt>
                <c:pt idx="789" formatCode="General">
                  <c:v>-2.3531016946923999E-2</c:v>
                </c:pt>
                <c:pt idx="790" formatCode="General">
                  <c:v>-2.5375944661693701E-2</c:v>
                </c:pt>
                <c:pt idx="791" formatCode="General">
                  <c:v>-2.7218411222222402E-2</c:v>
                </c:pt>
                <c:pt idx="792" formatCode="General">
                  <c:v>-2.9057156930171201E-2</c:v>
                </c:pt>
                <c:pt idx="793" formatCode="General">
                  <c:v>-3.08915190963517E-2</c:v>
                </c:pt>
                <c:pt idx="794" formatCode="General">
                  <c:v>-3.2719850773075203E-2</c:v>
                </c:pt>
                <c:pt idx="795" formatCode="General">
                  <c:v>-3.4541034138469498E-2</c:v>
                </c:pt>
                <c:pt idx="796" formatCode="General">
                  <c:v>-3.6354080149927602E-2</c:v>
                </c:pt>
                <c:pt idx="797" formatCode="General">
                  <c:v>-3.8157542201464799E-2</c:v>
                </c:pt>
                <c:pt idx="798" formatCode="General">
                  <c:v>-3.9950552952648398E-2</c:v>
                </c:pt>
                <c:pt idx="799" formatCode="General">
                  <c:v>-4.1731823710960098E-2</c:v>
                </c:pt>
                <c:pt idx="800" formatCode="General">
                  <c:v>-4.3500145714861202E-2</c:v>
                </c:pt>
                <c:pt idx="801" formatCode="General">
                  <c:v>-4.5254914029436703E-2</c:v>
                </c:pt>
                <c:pt idx="802" formatCode="General">
                  <c:v>-4.6994502607398903E-2</c:v>
                </c:pt>
                <c:pt idx="803" formatCode="General">
                  <c:v>-4.8717325607004702E-2</c:v>
                </c:pt>
                <c:pt idx="804" formatCode="General">
                  <c:v>-5.0423010801701897E-2</c:v>
                </c:pt>
                <c:pt idx="805" formatCode="General">
                  <c:v>-5.2110263243935299E-2</c:v>
                </c:pt>
                <c:pt idx="806" formatCode="General">
                  <c:v>-5.3777792920808802E-2</c:v>
                </c:pt>
                <c:pt idx="807" formatCode="General">
                  <c:v>-5.5424920507755597E-2</c:v>
                </c:pt>
                <c:pt idx="808" formatCode="General">
                  <c:v>-5.7050000324686101E-2</c:v>
                </c:pt>
                <c:pt idx="809" formatCode="General">
                  <c:v>-5.8651937124818698E-2</c:v>
                </c:pt>
                <c:pt idx="810" formatCode="General">
                  <c:v>-6.0229788253174599E-2</c:v>
                </c:pt>
                <c:pt idx="811" formatCode="General">
                  <c:v>-6.1782178873364998E-2</c:v>
                </c:pt>
                <c:pt idx="812" formatCode="General">
                  <c:v>-6.3308399295413903E-2</c:v>
                </c:pt>
                <c:pt idx="813" formatCode="General">
                  <c:v>-6.4807896014015307E-2</c:v>
                </c:pt>
                <c:pt idx="814" formatCode="General">
                  <c:v>-6.6279586069880603E-2</c:v>
                </c:pt>
                <c:pt idx="815" formatCode="General">
                  <c:v>-6.7721858941217294E-2</c:v>
                </c:pt>
                <c:pt idx="816" formatCode="General">
                  <c:v>-6.9133729812224903E-2</c:v>
                </c:pt>
                <c:pt idx="817" formatCode="General">
                  <c:v>-7.0514424780658003E-2</c:v>
                </c:pt>
                <c:pt idx="818" formatCode="General">
                  <c:v>-7.1863244748351804E-2</c:v>
                </c:pt>
                <c:pt idx="819" formatCode="General">
                  <c:v>-7.3179025508269893E-2</c:v>
                </c:pt>
                <c:pt idx="820" formatCode="General">
                  <c:v>-7.4460683193819599E-2</c:v>
                </c:pt>
                <c:pt idx="821" formatCode="General">
                  <c:v>-7.5707820101714299E-2</c:v>
                </c:pt>
                <c:pt idx="822" formatCode="General">
                  <c:v>-7.6919637120790502E-2</c:v>
                </c:pt>
                <c:pt idx="823" formatCode="General">
                  <c:v>-7.8095381806906602E-2</c:v>
                </c:pt>
                <c:pt idx="824" formatCode="General">
                  <c:v>-7.9234411511076103E-2</c:v>
                </c:pt>
                <c:pt idx="825" formatCode="General">
                  <c:v>-8.0336134625837594E-2</c:v>
                </c:pt>
                <c:pt idx="826" formatCode="General">
                  <c:v>-8.1399515692550495E-2</c:v>
                </c:pt>
                <c:pt idx="827" formatCode="General">
                  <c:v>-8.2424075064043797E-2</c:v>
                </c:pt>
                <c:pt idx="828" formatCode="General">
                  <c:v>-8.3408923758824097E-2</c:v>
                </c:pt>
                <c:pt idx="829" formatCode="General">
                  <c:v>-8.43532291397254E-2</c:v>
                </c:pt>
                <c:pt idx="830" formatCode="General">
                  <c:v>-8.5256835568167794E-2</c:v>
                </c:pt>
                <c:pt idx="831" formatCode="General">
                  <c:v>-8.6119156864800095E-2</c:v>
                </c:pt>
                <c:pt idx="832" formatCode="General">
                  <c:v>-8.6939641439767304E-2</c:v>
                </c:pt>
                <c:pt idx="833" formatCode="General">
                  <c:v>-8.7717817615664995E-2</c:v>
                </c:pt>
                <c:pt idx="834" formatCode="General">
                  <c:v>-8.8453253945147206E-2</c:v>
                </c:pt>
                <c:pt idx="835" formatCode="General">
                  <c:v>-8.9145048308711797E-2</c:v>
                </c:pt>
                <c:pt idx="836" formatCode="General">
                  <c:v>-8.9792908025085896E-2</c:v>
                </c:pt>
                <c:pt idx="837" formatCode="General">
                  <c:v>-9.0396661794665406E-2</c:v>
                </c:pt>
                <c:pt idx="838" formatCode="General">
                  <c:v>-9.0955680668359698E-2</c:v>
                </c:pt>
                <c:pt idx="839" formatCode="General">
                  <c:v>-9.1469947941414706E-2</c:v>
                </c:pt>
                <c:pt idx="840" formatCode="General">
                  <c:v>-9.1939501724407804E-2</c:v>
                </c:pt>
                <c:pt idx="841" formatCode="General">
                  <c:v>-9.2363355543594094E-2</c:v>
                </c:pt>
                <c:pt idx="842" formatCode="General">
                  <c:v>-9.2741627236304303E-2</c:v>
                </c:pt>
                <c:pt idx="843" formatCode="General">
                  <c:v>-9.3074572191441204E-2</c:v>
                </c:pt>
                <c:pt idx="844" formatCode="General">
                  <c:v>-9.3361343607369196E-2</c:v>
                </c:pt>
                <c:pt idx="845" formatCode="General">
                  <c:v>-9.3601658993870296E-2</c:v>
                </c:pt>
                <c:pt idx="846" formatCode="General">
                  <c:v>-9.3795977730550498E-2</c:v>
                </c:pt>
                <c:pt idx="847" formatCode="General">
                  <c:v>-9.3944812800030697E-2</c:v>
                </c:pt>
                <c:pt idx="848" formatCode="General">
                  <c:v>-9.4047577214648501E-2</c:v>
                </c:pt>
                <c:pt idx="849" formatCode="General">
                  <c:v>-9.4104208487494095E-2</c:v>
                </c:pt>
                <c:pt idx="850" formatCode="General">
                  <c:v>-9.4115257673626801E-2</c:v>
                </c:pt>
                <c:pt idx="851" formatCode="General">
                  <c:v>-9.4080238016599094E-2</c:v>
                </c:pt>
                <c:pt idx="852" formatCode="General">
                  <c:v>-9.3999189627227003E-2</c:v>
                </c:pt>
                <c:pt idx="853" formatCode="General">
                  <c:v>-9.3872826271839405E-2</c:v>
                </c:pt>
                <c:pt idx="854" formatCode="General">
                  <c:v>-9.3701373956729395E-2</c:v>
                </c:pt>
                <c:pt idx="855" formatCode="General">
                  <c:v>-9.3485007851767998E-2</c:v>
                </c:pt>
                <c:pt idx="856" formatCode="General">
                  <c:v>-9.3223909398879798E-2</c:v>
                </c:pt>
                <c:pt idx="857" formatCode="General">
                  <c:v>-9.29182663619465E-2</c:v>
                </c:pt>
                <c:pt idx="858" formatCode="General">
                  <c:v>-9.2568333240051495E-2</c:v>
                </c:pt>
                <c:pt idx="859" formatCode="General">
                  <c:v>-9.2174924158565902E-2</c:v>
                </c:pt>
                <c:pt idx="860" formatCode="General">
                  <c:v>-9.1738348061754793E-2</c:v>
                </c:pt>
                <c:pt idx="861" formatCode="General">
                  <c:v>-9.1258873872143001E-2</c:v>
                </c:pt>
                <c:pt idx="862" formatCode="General">
                  <c:v>-9.0737260782259202E-2</c:v>
                </c:pt>
                <c:pt idx="863" formatCode="General">
                  <c:v>-9.0173230059391304E-2</c:v>
                </c:pt>
                <c:pt idx="864" formatCode="General">
                  <c:v>-8.9567529321338393E-2</c:v>
                </c:pt>
                <c:pt idx="865" formatCode="General">
                  <c:v>-8.89210223918704E-2</c:v>
                </c:pt>
                <c:pt idx="866" formatCode="General">
                  <c:v>-8.8234001665314796E-2</c:v>
                </c:pt>
                <c:pt idx="867" formatCode="General">
                  <c:v>-8.7507224128060904E-2</c:v>
                </c:pt>
                <c:pt idx="868" formatCode="General">
                  <c:v>-8.6740941046679995E-2</c:v>
                </c:pt>
                <c:pt idx="869" formatCode="General">
                  <c:v>-8.5935904578252106E-2</c:v>
                </c:pt>
                <c:pt idx="870" formatCode="General">
                  <c:v>-8.5092929413594406E-2</c:v>
                </c:pt>
                <c:pt idx="871" formatCode="General">
                  <c:v>-8.4212801174298302E-2</c:v>
                </c:pt>
                <c:pt idx="872" formatCode="General">
                  <c:v>-8.3296281092227906E-2</c:v>
                </c:pt>
                <c:pt idx="873" formatCode="General">
                  <c:v>-8.2344077856685002E-2</c:v>
                </c:pt>
                <c:pt idx="874" formatCode="General">
                  <c:v>-8.1356858633366697E-2</c:v>
                </c:pt>
                <c:pt idx="875" formatCode="General">
                  <c:v>-8.0335287306112002E-2</c:v>
                </c:pt>
                <c:pt idx="876" formatCode="General">
                  <c:v>-7.9280533837677594E-2</c:v>
                </c:pt>
                <c:pt idx="877" formatCode="General">
                  <c:v>-7.8193252442217601E-2</c:v>
                </c:pt>
                <c:pt idx="878" formatCode="General">
                  <c:v>-7.7074559993772898E-2</c:v>
                </c:pt>
                <c:pt idx="879" formatCode="General">
                  <c:v>-7.5925487579847101E-2</c:v>
                </c:pt>
                <c:pt idx="880" formatCode="General">
                  <c:v>-7.4745880919771301E-2</c:v>
                </c:pt>
                <c:pt idx="881" formatCode="General">
                  <c:v>-7.3536611146514497E-2</c:v>
                </c:pt>
                <c:pt idx="882" formatCode="General">
                  <c:v>-7.22992113878686E-2</c:v>
                </c:pt>
                <c:pt idx="883" formatCode="General">
                  <c:v>-7.10346469146413E-2</c:v>
                </c:pt>
                <c:pt idx="884" formatCode="General">
                  <c:v>-6.9743745146444297E-2</c:v>
                </c:pt>
                <c:pt idx="885" formatCode="General">
                  <c:v>-6.8427309577970899E-2</c:v>
                </c:pt>
                <c:pt idx="886" formatCode="General">
                  <c:v>-6.7086672235932093E-2</c:v>
                </c:pt>
                <c:pt idx="887" formatCode="General">
                  <c:v>-6.5723123989606697E-2</c:v>
                </c:pt>
                <c:pt idx="888" formatCode="General">
                  <c:v>-6.43372600051864E-2</c:v>
                </c:pt>
                <c:pt idx="889" formatCode="General">
                  <c:v>-6.2929550423682604E-2</c:v>
                </c:pt>
                <c:pt idx="890" formatCode="General">
                  <c:v>-6.1501029314848098E-2</c:v>
                </c:pt>
                <c:pt idx="891" formatCode="General">
                  <c:v>-6.0053295235198097E-2</c:v>
                </c:pt>
                <c:pt idx="892" formatCode="General">
                  <c:v>-5.8587359506719498E-2</c:v>
                </c:pt>
                <c:pt idx="893" formatCode="General">
                  <c:v>-5.71040616582143E-2</c:v>
                </c:pt>
                <c:pt idx="894" formatCode="General">
                  <c:v>-5.5604145467421699E-2</c:v>
                </c:pt>
                <c:pt idx="895" formatCode="General">
                  <c:v>-5.4088305980805003E-2</c:v>
                </c:pt>
                <c:pt idx="896" formatCode="General">
                  <c:v>-5.2557768399139601E-2</c:v>
                </c:pt>
                <c:pt idx="897" formatCode="General">
                  <c:v>-5.10137682247227E-2</c:v>
                </c:pt>
                <c:pt idx="898" formatCode="General">
                  <c:v>-4.9457473541328199E-2</c:v>
                </c:pt>
                <c:pt idx="899" formatCode="General">
                  <c:v>-4.7889969530936903E-2</c:v>
                </c:pt>
                <c:pt idx="900" formatCode="General">
                  <c:v>-4.6312247882991202E-2</c:v>
                </c:pt>
                <c:pt idx="901" formatCode="General">
                  <c:v>-4.4725201138565901E-2</c:v>
                </c:pt>
                <c:pt idx="902" formatCode="General">
                  <c:v>-4.3129621800919601E-2</c:v>
                </c:pt>
                <c:pt idx="903" formatCode="General">
                  <c:v>-4.1526265715953102E-2</c:v>
                </c:pt>
                <c:pt idx="904" formatCode="General">
                  <c:v>-3.9916411252016497E-2</c:v>
                </c:pt>
                <c:pt idx="905" formatCode="General">
                  <c:v>-3.83013555909128E-2</c:v>
                </c:pt>
                <c:pt idx="906" formatCode="General">
                  <c:v>-3.6682257393022902E-2</c:v>
                </c:pt>
                <c:pt idx="907" formatCode="General">
                  <c:v>-3.5059645662466103E-2</c:v>
                </c:pt>
                <c:pt idx="908" formatCode="General">
                  <c:v>-3.3434515655784203E-2</c:v>
                </c:pt>
                <c:pt idx="909" formatCode="General">
                  <c:v>-3.1808368187614802E-2</c:v>
                </c:pt>
                <c:pt idx="910" formatCode="General">
                  <c:v>-3.0181595019609299E-2</c:v>
                </c:pt>
                <c:pt idx="911" formatCode="General">
                  <c:v>-2.8555552973846401E-2</c:v>
                </c:pt>
                <c:pt idx="912" formatCode="General">
                  <c:v>-2.69315706944512E-2</c:v>
                </c:pt>
                <c:pt idx="913" formatCode="General">
                  <c:v>-2.5309784624317599E-2</c:v>
                </c:pt>
                <c:pt idx="914" formatCode="General">
                  <c:v>-2.3691283339756598E-2</c:v>
                </c:pt>
                <c:pt idx="915" formatCode="General">
                  <c:v>-2.20771862795511E-2</c:v>
                </c:pt>
                <c:pt idx="916" formatCode="General">
                  <c:v>-2.0467982763190201E-2</c:v>
                </c:pt>
                <c:pt idx="917" formatCode="General">
                  <c:v>-1.8864619955516498E-2</c:v>
                </c:pt>
                <c:pt idx="918" formatCode="General">
                  <c:v>-1.72680532673169E-2</c:v>
                </c:pt>
                <c:pt idx="919" formatCode="General">
                  <c:v>-1.5679179997287001E-2</c:v>
                </c:pt>
                <c:pt idx="920" formatCode="General">
                  <c:v>-1.40988335584376E-2</c:v>
                </c:pt>
                <c:pt idx="921" formatCode="General">
                  <c:v>-1.25277806692831E-2</c:v>
                </c:pt>
                <c:pt idx="922" formatCode="General">
                  <c:v>-1.0966733351816201E-2</c:v>
                </c:pt>
                <c:pt idx="923" formatCode="General">
                  <c:v>-9.4164678920437006E-3</c:v>
                </c:pt>
                <c:pt idx="924" formatCode="General">
                  <c:v>-7.8777760423334401E-3</c:v>
                </c:pt>
                <c:pt idx="925" formatCode="General">
                  <c:v>-6.3513549991460298E-3</c:v>
                </c:pt>
                <c:pt idx="926" formatCode="General">
                  <c:v>-4.8379634659224298E-3</c:v>
                </c:pt>
                <c:pt idx="927" formatCode="General">
                  <c:v>-3.3383283503096899E-3</c:v>
                </c:pt>
                <c:pt idx="928" formatCode="General">
                  <c:v>-1.85312802028336E-3</c:v>
                </c:pt>
                <c:pt idx="929" formatCode="General">
                  <c:v>-3.8300205901524399E-4</c:v>
                </c:pt>
                <c:pt idx="930" formatCode="General">
                  <c:v>1.07139532806191E-3</c:v>
                </c:pt>
                <c:pt idx="931" formatCode="General">
                  <c:v>2.5094399111150502E-3</c:v>
                </c:pt>
                <c:pt idx="932" formatCode="General">
                  <c:v>3.93054169491063E-3</c:v>
                </c:pt>
                <c:pt idx="933" formatCode="General">
                  <c:v>5.3340882650743399E-3</c:v>
                </c:pt>
                <c:pt idx="934" formatCode="General">
                  <c:v>6.7195537320460701E-3</c:v>
                </c:pt>
                <c:pt idx="935" formatCode="General">
                  <c:v>8.08644316437147E-3</c:v>
                </c:pt>
                <c:pt idx="936" formatCode="General">
                  <c:v>9.4342287937799908E-3</c:v>
                </c:pt>
                <c:pt idx="937" formatCode="General">
                  <c:v>1.0762394593755401E-2</c:v>
                </c:pt>
                <c:pt idx="938" formatCode="General">
                  <c:v>1.2070443923492701E-2</c:v>
                </c:pt>
                <c:pt idx="939" formatCode="General">
                  <c:v>1.33579059887302E-2</c:v>
                </c:pt>
                <c:pt idx="940" formatCode="General">
                  <c:v>1.46244417754377E-2</c:v>
                </c:pt>
                <c:pt idx="941" formatCode="General">
                  <c:v>1.58696743913696E-2</c:v>
                </c:pt>
                <c:pt idx="942" formatCode="General">
                  <c:v>1.7093170830881299E-2</c:v>
                </c:pt>
                <c:pt idx="943" formatCode="General">
                  <c:v>1.8294557445966999E-2</c:v>
                </c:pt>
                <c:pt idx="944" formatCode="General">
                  <c:v>1.9473523043090399E-2</c:v>
                </c:pt>
                <c:pt idx="945" formatCode="General">
                  <c:v>2.0629707345231601E-2</c:v>
                </c:pt>
                <c:pt idx="946" formatCode="General">
                  <c:v>2.1762807778732299E-2</c:v>
                </c:pt>
                <c:pt idx="947" formatCode="General">
                  <c:v>2.2872638598841099E-2</c:v>
                </c:pt>
                <c:pt idx="948" formatCode="General">
                  <c:v>2.39589596028272E-2</c:v>
                </c:pt>
                <c:pt idx="949" formatCode="General">
                  <c:v>2.5021512356123699E-2</c:v>
                </c:pt>
                <c:pt idx="950" formatCode="General">
                  <c:v>2.6060084585660202E-2</c:v>
                </c:pt>
                <c:pt idx="951" formatCode="General">
                  <c:v>2.70745095278166E-2</c:v>
                </c:pt>
                <c:pt idx="952" formatCode="General">
                  <c:v>2.8064610317421201E-2</c:v>
                </c:pt>
                <c:pt idx="953" formatCode="General">
                  <c:v>2.9030247593930799E-2</c:v>
                </c:pt>
                <c:pt idx="954" formatCode="General">
                  <c:v>2.99713211982034E-2</c:v>
                </c:pt>
                <c:pt idx="955" formatCode="General">
                  <c:v>3.0887704188771899E-2</c:v>
                </c:pt>
                <c:pt idx="956" formatCode="General">
                  <c:v>3.1779244498773999E-2</c:v>
                </c:pt>
                <c:pt idx="957" formatCode="General">
                  <c:v>3.2645881700696502E-2</c:v>
                </c:pt>
                <c:pt idx="958" formatCode="General">
                  <c:v>3.3487649069490498E-2</c:v>
                </c:pt>
                <c:pt idx="959" formatCode="General">
                  <c:v>3.4304498754114898E-2</c:v>
                </c:pt>
                <c:pt idx="960" formatCode="General">
                  <c:v>3.5096394524727202E-2</c:v>
                </c:pt>
                <c:pt idx="961" formatCode="General">
                  <c:v>3.5863323895504597E-2</c:v>
                </c:pt>
                <c:pt idx="962" formatCode="General">
                  <c:v>3.6605296408254301E-2</c:v>
                </c:pt>
                <c:pt idx="963" formatCode="General">
                  <c:v>3.7322343266220602E-2</c:v>
                </c:pt>
                <c:pt idx="964" formatCode="General">
                  <c:v>3.8014514814241902E-2</c:v>
                </c:pt>
                <c:pt idx="965" formatCode="General">
                  <c:v>3.8681879552281299E-2</c:v>
                </c:pt>
                <c:pt idx="966" formatCode="General">
                  <c:v>3.9324521189570999E-2</c:v>
                </c:pt>
                <c:pt idx="967" formatCode="General">
                  <c:v>3.9942537428440103E-2</c:v>
                </c:pt>
                <c:pt idx="968" formatCode="General">
                  <c:v>4.0536042964603898E-2</c:v>
                </c:pt>
                <c:pt idx="969" formatCode="General">
                  <c:v>4.1105217597428197E-2</c:v>
                </c:pt>
                <c:pt idx="970" formatCode="General">
                  <c:v>4.1650190935537103E-2</c:v>
                </c:pt>
                <c:pt idx="971" formatCode="General">
                  <c:v>4.21710389051436E-2</c:v>
                </c:pt>
                <c:pt idx="972" formatCode="General">
                  <c:v>4.2667953020523099E-2</c:v>
                </c:pt>
                <c:pt idx="973" formatCode="General">
                  <c:v>4.3141145330630799E-2</c:v>
                </c:pt>
                <c:pt idx="974" formatCode="General">
                  <c:v>4.35908302550886E-2</c:v>
                </c:pt>
                <c:pt idx="975" formatCode="General">
                  <c:v>4.4017217907829899E-2</c:v>
                </c:pt>
                <c:pt idx="976" formatCode="General">
                  <c:v>4.4420459486848203E-2</c:v>
                </c:pt>
                <c:pt idx="977" formatCode="General">
                  <c:v>4.4800760558842197E-2</c:v>
                </c:pt>
                <c:pt idx="978" formatCode="General">
                  <c:v>4.5158391902552497E-2</c:v>
                </c:pt>
                <c:pt idx="979" formatCode="General">
                  <c:v>4.54936245912664E-2</c:v>
                </c:pt>
                <c:pt idx="980" formatCode="General">
                  <c:v>4.5806664391217701E-2</c:v>
                </c:pt>
                <c:pt idx="981" formatCode="General">
                  <c:v>4.6097713138485798E-2</c:v>
                </c:pt>
                <c:pt idx="982" formatCode="General">
                  <c:v>4.6367081232157201E-2</c:v>
                </c:pt>
                <c:pt idx="983" formatCode="General">
                  <c:v>4.6615030753474701E-2</c:v>
                </c:pt>
                <c:pt idx="984" formatCode="General">
                  <c:v>4.6841814184174997E-2</c:v>
                </c:pt>
                <c:pt idx="985" formatCode="General">
                  <c:v>4.7047733774250297E-2</c:v>
                </c:pt>
                <c:pt idx="986" formatCode="General">
                  <c:v>4.7233037034099798E-2</c:v>
                </c:pt>
                <c:pt idx="987" formatCode="General">
                  <c:v>4.7398017978852201E-2</c:v>
                </c:pt>
                <c:pt idx="988" formatCode="General">
                  <c:v>4.75429665660606E-2</c:v>
                </c:pt>
                <c:pt idx="989" formatCode="General">
                  <c:v>4.7668111823568199E-2</c:v>
                </c:pt>
                <c:pt idx="990" formatCode="General">
                  <c:v>4.7773734961679297E-2</c:v>
                </c:pt>
                <c:pt idx="991" formatCode="General">
                  <c:v>4.7860177505519297E-2</c:v>
                </c:pt>
                <c:pt idx="992" formatCode="General">
                  <c:v>4.7927732660065399E-2</c:v>
                </c:pt>
                <c:pt idx="993" formatCode="General">
                  <c:v>4.7976738355398098E-2</c:v>
                </c:pt>
                <c:pt idx="994" formatCode="General">
                  <c:v>4.8007478653936002E-2</c:v>
                </c:pt>
                <c:pt idx="995" formatCode="General">
                  <c:v>4.8020230886327502E-2</c:v>
                </c:pt>
                <c:pt idx="996" formatCode="General">
                  <c:v>4.8015327279114298E-2</c:v>
                </c:pt>
                <c:pt idx="997" formatCode="General">
                  <c:v>4.7993046259838898E-2</c:v>
                </c:pt>
                <c:pt idx="998" formatCode="General">
                  <c:v>4.7953659822996798E-2</c:v>
                </c:pt>
                <c:pt idx="999" formatCode="General">
                  <c:v>4.7897447159190802E-2</c:v>
                </c:pt>
                <c:pt idx="1000" formatCode="General">
                  <c:v>4.7824747503660101E-2</c:v>
                </c:pt>
                <c:pt idx="1001" formatCode="General">
                  <c:v>4.7735855243531702E-2</c:v>
                </c:pt>
                <c:pt idx="1002" formatCode="General">
                  <c:v>4.7631063559403899E-2</c:v>
                </c:pt>
                <c:pt idx="1003" formatCode="General">
                  <c:v>4.7510670427708901E-2</c:v>
                </c:pt>
                <c:pt idx="1004" formatCode="General">
                  <c:v>4.73749356310618E-2</c:v>
                </c:pt>
                <c:pt idx="1005" formatCode="General">
                  <c:v>4.7224140453553901E-2</c:v>
                </c:pt>
                <c:pt idx="1006" formatCode="General">
                  <c:v>4.70585564288135E-2</c:v>
                </c:pt>
                <c:pt idx="1007" formatCode="General">
                  <c:v>4.6878454445178103E-2</c:v>
                </c:pt>
                <c:pt idx="1008" formatCode="General">
                  <c:v>4.6684102085000199E-2</c:v>
                </c:pt>
                <c:pt idx="1009" formatCode="General">
                  <c:v>4.6475763998141698E-2</c:v>
                </c:pt>
                <c:pt idx="1010" formatCode="General">
                  <c:v>4.6253692610490303E-2</c:v>
                </c:pt>
                <c:pt idx="1011" formatCode="General">
                  <c:v>4.6018136991353403E-2</c:v>
                </c:pt>
                <c:pt idx="1012" formatCode="General">
                  <c:v>4.5769345029321999E-2</c:v>
                </c:pt>
                <c:pt idx="1013" formatCode="General">
                  <c:v>4.5507556595326799E-2</c:v>
                </c:pt>
                <c:pt idx="1014" formatCode="General">
                  <c:v>4.5233004833769699E-2</c:v>
                </c:pt>
                <c:pt idx="1015" formatCode="General">
                  <c:v>4.4945918526130099E-2</c:v>
                </c:pt>
                <c:pt idx="1016" formatCode="General">
                  <c:v>4.4646524244495701E-2</c:v>
                </c:pt>
                <c:pt idx="1017" formatCode="General">
                  <c:v>4.4335037992333397E-2</c:v>
                </c:pt>
                <c:pt idx="1018" formatCode="General">
                  <c:v>4.4011673944664202E-2</c:v>
                </c:pt>
                <c:pt idx="1019" formatCode="General">
                  <c:v>4.3676656762604703E-2</c:v>
                </c:pt>
                <c:pt idx="1020" formatCode="General">
                  <c:v>4.3330144195014797E-2</c:v>
                </c:pt>
                <c:pt idx="1021" formatCode="General">
                  <c:v>4.2972356637037398E-2</c:v>
                </c:pt>
                <c:pt idx="1022" formatCode="General">
                  <c:v>4.2603495578973798E-2</c:v>
                </c:pt>
                <c:pt idx="1023" formatCode="General">
                  <c:v>4.2223691043528903E-2</c:v>
                </c:pt>
                <c:pt idx="1024" formatCode="General">
                  <c:v>4.18331646077039E-2</c:v>
                </c:pt>
                <c:pt idx="1025" formatCode="General">
                  <c:v>4.1432079113773702E-2</c:v>
                </c:pt>
                <c:pt idx="1026" formatCode="General">
                  <c:v>4.1020583519247499E-2</c:v>
                </c:pt>
                <c:pt idx="1027" formatCode="General">
                  <c:v>4.0598872786063799E-2</c:v>
                </c:pt>
                <c:pt idx="1028" formatCode="General">
                  <c:v>4.01670829562394E-2</c:v>
                </c:pt>
                <c:pt idx="1029" formatCode="General">
                  <c:v>3.9725336970203501E-2</c:v>
                </c:pt>
                <c:pt idx="1030" formatCode="General">
                  <c:v>3.9273762153515898E-2</c:v>
                </c:pt>
                <c:pt idx="1031" formatCode="General">
                  <c:v>3.8812541505683203E-2</c:v>
                </c:pt>
                <c:pt idx="1032" formatCode="General">
                  <c:v>3.8341806576375502E-2</c:v>
                </c:pt>
                <c:pt idx="1033" formatCode="General">
                  <c:v>3.7861630175527398E-2</c:v>
                </c:pt>
                <c:pt idx="1034" formatCode="General">
                  <c:v>3.7372147287828499E-2</c:v>
                </c:pt>
                <c:pt idx="1035" formatCode="General">
                  <c:v>3.6873506035674498E-2</c:v>
                </c:pt>
                <c:pt idx="1036" formatCode="General">
                  <c:v>3.6365804435021798E-2</c:v>
                </c:pt>
                <c:pt idx="1037" formatCode="General">
                  <c:v>3.5849092038864903E-2</c:v>
                </c:pt>
                <c:pt idx="1038" formatCode="General">
                  <c:v>3.5323489916052303E-2</c:v>
                </c:pt>
                <c:pt idx="1039" formatCode="General">
                  <c:v>3.47891437587712E-2</c:v>
                </c:pt>
                <c:pt idx="1040" formatCode="General">
                  <c:v>3.4246158706009201E-2</c:v>
                </c:pt>
                <c:pt idx="1041" formatCode="General">
                  <c:v>3.3694596219137202E-2</c:v>
                </c:pt>
                <c:pt idx="1042" formatCode="General">
                  <c:v>3.3134536129350398E-2</c:v>
                </c:pt>
                <c:pt idx="1043" formatCode="General">
                  <c:v>3.2566081709220901E-2</c:v>
                </c:pt>
                <c:pt idx="1044" formatCode="General">
                  <c:v>3.1989302266275797E-2</c:v>
                </c:pt>
                <c:pt idx="1045" formatCode="General">
                  <c:v>3.1404237567326701E-2</c:v>
                </c:pt>
                <c:pt idx="1046" formatCode="General">
                  <c:v>3.0811010162641001E-2</c:v>
                </c:pt>
                <c:pt idx="1047" formatCode="General">
                  <c:v>3.0209718458952099E-2</c:v>
                </c:pt>
                <c:pt idx="1048" formatCode="General">
                  <c:v>2.9600376609570999E-2</c:v>
                </c:pt>
                <c:pt idx="1049" formatCode="General">
                  <c:v>2.8983078097665101E-2</c:v>
                </c:pt>
                <c:pt idx="1050" formatCode="General">
                  <c:v>2.83579020156196E-2</c:v>
                </c:pt>
                <c:pt idx="1051" formatCode="General">
                  <c:v>2.77249033245105E-2</c:v>
                </c:pt>
                <c:pt idx="1052" formatCode="General">
                  <c:v>2.70841706942762E-2</c:v>
                </c:pt>
                <c:pt idx="1053" formatCode="General">
                  <c:v>2.6435779690765E-2</c:v>
                </c:pt>
                <c:pt idx="1054" formatCode="General">
                  <c:v>2.5779842107725201E-2</c:v>
                </c:pt>
                <c:pt idx="1055" formatCode="General">
                  <c:v>2.5116453939530499E-2</c:v>
                </c:pt>
                <c:pt idx="1056" formatCode="General">
                  <c:v>2.44456866928544E-2</c:v>
                </c:pt>
                <c:pt idx="1057" formatCode="General">
                  <c:v>2.3767593553238701E-2</c:v>
                </c:pt>
                <c:pt idx="1058" formatCode="General">
                  <c:v>2.3082264182883401E-2</c:v>
                </c:pt>
                <c:pt idx="1059" formatCode="General">
                  <c:v>2.2389775814899301E-2</c:v>
                </c:pt>
                <c:pt idx="1060" formatCode="General">
                  <c:v>2.1690189864458399E-2</c:v>
                </c:pt>
                <c:pt idx="1061" formatCode="General">
                  <c:v>2.09836159304898E-2</c:v>
                </c:pt>
                <c:pt idx="1062" formatCode="General">
                  <c:v>2.0270207973177301E-2</c:v>
                </c:pt>
                <c:pt idx="1063" formatCode="General">
                  <c:v>1.9550051291296999E-2</c:v>
                </c:pt>
                <c:pt idx="1064" formatCode="General">
                  <c:v>1.8823213413099501E-2</c:v>
                </c:pt>
                <c:pt idx="1065" formatCode="General">
                  <c:v>1.8089859390339399E-2</c:v>
                </c:pt>
                <c:pt idx="1066" formatCode="General">
                  <c:v>1.7350090887083201E-2</c:v>
                </c:pt>
                <c:pt idx="1067" formatCode="General">
                  <c:v>1.6603994382485901E-2</c:v>
                </c:pt>
                <c:pt idx="1068" formatCode="General">
                  <c:v>1.5851752355869501E-2</c:v>
                </c:pt>
                <c:pt idx="1069" formatCode="General">
                  <c:v>1.5093485472023001E-2</c:v>
                </c:pt>
                <c:pt idx="1070" formatCode="General">
                  <c:v>1.43292967387149E-2</c:v>
                </c:pt>
                <c:pt idx="1071" formatCode="General">
                  <c:v>1.35593858865336E-2</c:v>
                </c:pt>
                <c:pt idx="1072" formatCode="General">
                  <c:v>1.27838936207948E-2</c:v>
                </c:pt>
                <c:pt idx="1073" formatCode="General">
                  <c:v>1.2002992324187899E-2</c:v>
                </c:pt>
                <c:pt idx="1074" formatCode="General">
                  <c:v>1.12168468565813E-2</c:v>
                </c:pt>
                <c:pt idx="1075" formatCode="General">
                  <c:v>1.04256584857726E-2</c:v>
                </c:pt>
                <c:pt idx="1076" formatCode="General">
                  <c:v>9.6296146532752203E-3</c:v>
                </c:pt>
                <c:pt idx="1077" formatCode="General">
                  <c:v>8.8288809670344203E-3</c:v>
                </c:pt>
                <c:pt idx="1078" formatCode="General">
                  <c:v>8.0236645717663008E-3</c:v>
                </c:pt>
                <c:pt idx="1079" formatCode="General">
                  <c:v>7.2142125549128798E-3</c:v>
                </c:pt>
                <c:pt idx="1080" formatCode="General">
                  <c:v>6.4007544442596697E-3</c:v>
                </c:pt>
                <c:pt idx="1081" formatCode="General">
                  <c:v>5.5834929564621697E-3</c:v>
                </c:pt>
                <c:pt idx="1082" formatCode="General">
                  <c:v>4.7626604311447598E-3</c:v>
                </c:pt>
                <c:pt idx="1083" formatCode="General">
                  <c:v>3.9384733925937601E-3</c:v>
                </c:pt>
                <c:pt idx="1084" formatCode="General">
                  <c:v>3.1112365108443099E-3</c:v>
                </c:pt>
                <c:pt idx="1085" formatCode="General">
                  <c:v>2.2812415152738599E-3</c:v>
                </c:pt>
                <c:pt idx="1086" formatCode="General">
                  <c:v>1.4488031631920101E-3</c:v>
                </c:pt>
                <c:pt idx="1087" formatCode="General">
                  <c:v>6.1420408945191401E-4</c:v>
                </c:pt>
                <c:pt idx="1088" formatCode="General">
                  <c:v>-2.2230760234290199E-4</c:v>
                </c:pt>
                <c:pt idx="1089" formatCode="General">
                  <c:v>-1.0604028183449101E-3</c:v>
                </c:pt>
                <c:pt idx="1090" formatCode="General">
                  <c:v>-1.89972301149078E-3</c:v>
                </c:pt>
                <c:pt idx="1091" formatCode="General">
                  <c:v>-2.73994399543274E-3</c:v>
                </c:pt>
                <c:pt idx="1092" formatCode="General">
                  <c:v>-3.58072830408783E-3</c:v>
                </c:pt>
                <c:pt idx="1093" formatCode="General">
                  <c:v>-4.4217186154809603E-3</c:v>
                </c:pt>
                <c:pt idx="1094" formatCode="General">
                  <c:v>-5.2625412796698896E-3</c:v>
                </c:pt>
                <c:pt idx="1095" formatCode="General">
                  <c:v>-6.1028128655978399E-3</c:v>
                </c:pt>
                <c:pt idx="1096" formatCode="General">
                  <c:v>-6.9421939854615198E-3</c:v>
                </c:pt>
                <c:pt idx="1097" formatCode="General">
                  <c:v>-7.7802840524083599E-3</c:v>
                </c:pt>
                <c:pt idx="1098" formatCode="General">
                  <c:v>-8.6166727767181504E-3</c:v>
                </c:pt>
                <c:pt idx="1099" formatCode="General">
                  <c:v>-9.4509945947567099E-3</c:v>
                </c:pt>
                <c:pt idx="1100" formatCode="General">
                  <c:v>-1.02827747373424E-2</c:v>
                </c:pt>
                <c:pt idx="1101" formatCode="General">
                  <c:v>-1.11115815326852E-2</c:v>
                </c:pt>
                <c:pt idx="1102" formatCode="General">
                  <c:v>-1.1936991148450701E-2</c:v>
                </c:pt>
                <c:pt idx="1103" formatCode="General">
                  <c:v>-1.2758524239124601E-2</c:v>
                </c:pt>
                <c:pt idx="1104" formatCode="General">
                  <c:v>-1.3575705249400299E-2</c:v>
                </c:pt>
                <c:pt idx="1105" formatCode="General">
                  <c:v>-1.4388070019826799E-2</c:v>
                </c:pt>
                <c:pt idx="1106" formatCode="General">
                  <c:v>-1.5195167949103E-2</c:v>
                </c:pt>
                <c:pt idx="1107" formatCode="General">
                  <c:v>-1.5996506788381701E-2</c:v>
                </c:pt>
                <c:pt idx="1108" formatCode="General">
                  <c:v>-1.6791580244729501E-2</c:v>
                </c:pt>
                <c:pt idx="1109" formatCode="General">
                  <c:v>-1.7579648894360301E-2</c:v>
                </c:pt>
                <c:pt idx="1110" formatCode="General">
                  <c:v>-1.8360450170848999E-2</c:v>
                </c:pt>
                <c:pt idx="1111" formatCode="General">
                  <c:v>-1.91338319626073E-2</c:v>
                </c:pt>
                <c:pt idx="1112" formatCode="General">
                  <c:v>-1.98990154579529E-2</c:v>
                </c:pt>
                <c:pt idx="1113" formatCode="General">
                  <c:v>-2.0655219220029299E-2</c:v>
                </c:pt>
                <c:pt idx="1114" formatCode="General">
                  <c:v>-2.1402237426311602E-2</c:v>
                </c:pt>
                <c:pt idx="1115" formatCode="General">
                  <c:v>-2.2139394042041401E-2</c:v>
                </c:pt>
                <c:pt idx="1116" formatCode="General">
                  <c:v>-2.2866023419463099E-2</c:v>
                </c:pt>
                <c:pt idx="1117" formatCode="General">
                  <c:v>-2.35820719917108E-2</c:v>
                </c:pt>
                <c:pt idx="1118" formatCode="General">
                  <c:v>-2.4286949743586601E-2</c:v>
                </c:pt>
                <c:pt idx="1119" formatCode="General">
                  <c:v>-2.4979488118082802E-2</c:v>
                </c:pt>
                <c:pt idx="1120" formatCode="General">
                  <c:v>-2.5659133418161902E-2</c:v>
                </c:pt>
                <c:pt idx="1121" formatCode="General">
                  <c:v>-2.6325982671832799E-2</c:v>
                </c:pt>
                <c:pt idx="1122" formatCode="General">
                  <c:v>-2.69790743704501E-2</c:v>
                </c:pt>
                <c:pt idx="1123" formatCode="General">
                  <c:v>-2.7617460833562601E-2</c:v>
                </c:pt>
                <c:pt idx="1124" formatCode="General">
                  <c:v>-2.82413587262768E-2</c:v>
                </c:pt>
                <c:pt idx="1125" formatCode="General">
                  <c:v>-2.8850027763964101E-2</c:v>
                </c:pt>
                <c:pt idx="1126" formatCode="General">
                  <c:v>-2.9442679465112899E-2</c:v>
                </c:pt>
                <c:pt idx="1127" formatCode="General">
                  <c:v>-3.00191616226262E-2</c:v>
                </c:pt>
                <c:pt idx="1128" formatCode="General">
                  <c:v>-3.0578857757465501E-2</c:v>
                </c:pt>
                <c:pt idx="1129" formatCode="General">
                  <c:v>-3.1121099814720301E-2</c:v>
                </c:pt>
                <c:pt idx="1130" formatCode="General">
                  <c:v>-3.1644729094641402E-2</c:v>
                </c:pt>
                <c:pt idx="1131" formatCode="General">
                  <c:v>-3.2149249710208203E-2</c:v>
                </c:pt>
                <c:pt idx="1132" formatCode="General">
                  <c:v>-3.2634904539190997E-2</c:v>
                </c:pt>
                <c:pt idx="1133" formatCode="General">
                  <c:v>-3.31014128177902E-2</c:v>
                </c:pt>
                <c:pt idx="1134" formatCode="General">
                  <c:v>-3.35474023986259E-2</c:v>
                </c:pt>
                <c:pt idx="1135" formatCode="General">
                  <c:v>-3.3972610960565398E-2</c:v>
                </c:pt>
                <c:pt idx="1136" formatCode="General">
                  <c:v>-3.4376932110407703E-2</c:v>
                </c:pt>
                <c:pt idx="1137" formatCode="General">
                  <c:v>-3.4759186270574102E-2</c:v>
                </c:pt>
                <c:pt idx="1138" formatCode="General">
                  <c:v>-3.5118795312669697E-2</c:v>
                </c:pt>
                <c:pt idx="1139" formatCode="General">
                  <c:v>-3.5455905749971102E-2</c:v>
                </c:pt>
                <c:pt idx="1140" formatCode="General">
                  <c:v>-3.57702114061502E-2</c:v>
                </c:pt>
                <c:pt idx="1141" formatCode="General">
                  <c:v>-3.6060866268905797E-2</c:v>
                </c:pt>
                <c:pt idx="1142" formatCode="General">
                  <c:v>-3.63275834602396E-2</c:v>
                </c:pt>
                <c:pt idx="1143" formatCode="General">
                  <c:v>-3.6569639826534703E-2</c:v>
                </c:pt>
                <c:pt idx="1144" formatCode="General">
                  <c:v>-3.6786382824256399E-2</c:v>
                </c:pt>
                <c:pt idx="1145" formatCode="General">
                  <c:v>-3.6977819992874403E-2</c:v>
                </c:pt>
                <c:pt idx="1146" formatCode="General">
                  <c:v>-3.71435513479621E-2</c:v>
                </c:pt>
                <c:pt idx="1147" formatCode="General">
                  <c:v>-3.7283201780530899E-2</c:v>
                </c:pt>
                <c:pt idx="1148" formatCode="General">
                  <c:v>-3.7396444716169597E-2</c:v>
                </c:pt>
                <c:pt idx="1149" formatCode="General">
                  <c:v>-3.7482495823064003E-2</c:v>
                </c:pt>
                <c:pt idx="1150" formatCode="General">
                  <c:v>-3.7541136648006297E-2</c:v>
                </c:pt>
                <c:pt idx="1151" formatCode="General">
                  <c:v>-3.7571736769842899E-2</c:v>
                </c:pt>
                <c:pt idx="1152" formatCode="General">
                  <c:v>-3.7573801625940803E-2</c:v>
                </c:pt>
                <c:pt idx="1153" formatCode="General">
                  <c:v>-3.7548070400768102E-2</c:v>
                </c:pt>
                <c:pt idx="1154" formatCode="General">
                  <c:v>-3.7494302622746403E-2</c:v>
                </c:pt>
                <c:pt idx="1155" formatCode="General">
                  <c:v>-3.7411638205369802E-2</c:v>
                </c:pt>
                <c:pt idx="1156" formatCode="General">
                  <c:v>-3.7299823354530803E-2</c:v>
                </c:pt>
                <c:pt idx="1157" formatCode="General">
                  <c:v>-3.7158716390341198E-2</c:v>
                </c:pt>
                <c:pt idx="1158" formatCode="General">
                  <c:v>-3.6987737293791602E-2</c:v>
                </c:pt>
                <c:pt idx="1159" formatCode="General">
                  <c:v>-3.6786928693116602E-2</c:v>
                </c:pt>
                <c:pt idx="1160" formatCode="General">
                  <c:v>-3.6556483471977597E-2</c:v>
                </c:pt>
                <c:pt idx="1161" formatCode="General">
                  <c:v>-3.6296084683170401E-2</c:v>
                </c:pt>
                <c:pt idx="1162" formatCode="General">
                  <c:v>-3.6005437662320602E-2</c:v>
                </c:pt>
                <c:pt idx="1163" formatCode="General">
                  <c:v>-3.56843841139656E-2</c:v>
                </c:pt>
                <c:pt idx="1164" formatCode="General">
                  <c:v>-3.5333422283271299E-2</c:v>
                </c:pt>
                <c:pt idx="1165" formatCode="General">
                  <c:v>-3.49525689452281E-2</c:v>
                </c:pt>
                <c:pt idx="1166" formatCode="General">
                  <c:v>-3.45412908482821E-2</c:v>
                </c:pt>
                <c:pt idx="1167" formatCode="General">
                  <c:v>-3.4099647077099199E-2</c:v>
                </c:pt>
                <c:pt idx="1168" formatCode="General">
                  <c:v>-3.3627805714367402E-2</c:v>
                </c:pt>
                <c:pt idx="1169" formatCode="General">
                  <c:v>-3.3125469395932902E-2</c:v>
                </c:pt>
                <c:pt idx="1170" formatCode="General">
                  <c:v>-3.2592949469419603E-2</c:v>
                </c:pt>
                <c:pt idx="1171" formatCode="General">
                  <c:v>-3.20306722069153E-2</c:v>
                </c:pt>
                <c:pt idx="1172" formatCode="General">
                  <c:v>-3.1438534620489997E-2</c:v>
                </c:pt>
                <c:pt idx="1173" formatCode="General">
                  <c:v>-3.0816417918076999E-2</c:v>
                </c:pt>
                <c:pt idx="1174" formatCode="General">
                  <c:v>-3.0164260262369701E-2</c:v>
                </c:pt>
                <c:pt idx="1175" formatCode="General">
                  <c:v>-2.9482128663054101E-2</c:v>
                </c:pt>
                <c:pt idx="1176" formatCode="General">
                  <c:v>-2.8770719535210501E-2</c:v>
                </c:pt>
                <c:pt idx="1177" formatCode="General">
                  <c:v>-2.80302378688921E-2</c:v>
                </c:pt>
                <c:pt idx="1178" formatCode="General">
                  <c:v>-2.7260370635225E-2</c:v>
                </c:pt>
                <c:pt idx="1179" formatCode="General">
                  <c:v>-2.6461939835220698E-2</c:v>
                </c:pt>
                <c:pt idx="1180" formatCode="General">
                  <c:v>-2.56353365474715E-2</c:v>
                </c:pt>
                <c:pt idx="1181" formatCode="General">
                  <c:v>-2.47803701774225E-2</c:v>
                </c:pt>
                <c:pt idx="1182" formatCode="General">
                  <c:v>-2.3897483450690302E-2</c:v>
                </c:pt>
                <c:pt idx="1183" formatCode="General">
                  <c:v>-2.29877992281028E-2</c:v>
                </c:pt>
                <c:pt idx="1184" formatCode="General">
                  <c:v>-2.20519278243511E-2</c:v>
                </c:pt>
                <c:pt idx="1185" formatCode="General">
                  <c:v>-2.1089808429381199E-2</c:v>
                </c:pt>
                <c:pt idx="1186" formatCode="General">
                  <c:v>-2.0101368415864702E-2</c:v>
                </c:pt>
                <c:pt idx="1187" formatCode="General">
                  <c:v>-1.90872020270948E-2</c:v>
                </c:pt>
                <c:pt idx="1188" formatCode="General">
                  <c:v>-1.8048531466787102E-2</c:v>
                </c:pt>
                <c:pt idx="1189" formatCode="General">
                  <c:v>-1.69855428141257E-2</c:v>
                </c:pt>
                <c:pt idx="1190" formatCode="General">
                  <c:v>-1.5898878633576401E-2</c:v>
                </c:pt>
                <c:pt idx="1191" formatCode="General">
                  <c:v>-1.4789221780134899E-2</c:v>
                </c:pt>
                <c:pt idx="1192" formatCode="General">
                  <c:v>-1.36566983853556E-2</c:v>
                </c:pt>
                <c:pt idx="1193" formatCode="General">
                  <c:v>-1.2501969063706399E-2</c:v>
                </c:pt>
                <c:pt idx="1194" formatCode="General">
                  <c:v>-1.1325779556775601E-2</c:v>
                </c:pt>
                <c:pt idx="1195" formatCode="General">
                  <c:v>-1.0128891851553299E-2</c:v>
                </c:pt>
                <c:pt idx="1196" formatCode="General">
                  <c:v>-8.9120734443603293E-3</c:v>
                </c:pt>
                <c:pt idx="1197" formatCode="General">
                  <c:v>-7.6760875353823303E-3</c:v>
                </c:pt>
                <c:pt idx="1198" formatCode="General">
                  <c:v>-6.4216844816277902E-3</c:v>
                </c:pt>
                <c:pt idx="1199" formatCode="General">
                  <c:v>-5.1496546159959999E-3</c:v>
                </c:pt>
                <c:pt idx="1200" formatCode="General">
                  <c:v>-3.86131478081198E-3</c:v>
                </c:pt>
                <c:pt idx="1201" formatCode="General">
                  <c:v>-2.5573787038794798E-3</c:v>
                </c:pt>
                <c:pt idx="1202" formatCode="General">
                  <c:v>-1.2379267909453399E-3</c:v>
                </c:pt>
                <c:pt idx="1203">
                  <c:v>9.5879665217387503E-5</c:v>
                </c:pt>
                <c:pt idx="1204" formatCode="General">
                  <c:v>1.44280691127334E-3</c:v>
                </c:pt>
                <c:pt idx="1205" formatCode="General">
                  <c:v>2.80226410627009E-3</c:v>
                </c:pt>
                <c:pt idx="1206" formatCode="General">
                  <c:v>4.1737978719735896E-3</c:v>
                </c:pt>
                <c:pt idx="1207" formatCode="General">
                  <c:v>5.5569023664071597E-3</c:v>
                </c:pt>
                <c:pt idx="1208" formatCode="General">
                  <c:v>6.9499610170525002E-3</c:v>
                </c:pt>
                <c:pt idx="1209" formatCode="General">
                  <c:v>8.3518710916365094E-3</c:v>
                </c:pt>
                <c:pt idx="1210" formatCode="General">
                  <c:v>9.7622263234846303E-3</c:v>
                </c:pt>
                <c:pt idx="1211" formatCode="General">
                  <c:v>1.11800926530948E-2</c:v>
                </c:pt>
                <c:pt idx="1212" formatCode="General">
                  <c:v>1.2603982893384E-2</c:v>
                </c:pt>
                <c:pt idx="1213" formatCode="General">
                  <c:v>1.4032970214521901E-2</c:v>
                </c:pt>
                <c:pt idx="1214" formatCode="General">
                  <c:v>1.5466247230736E-2</c:v>
                </c:pt>
                <c:pt idx="1215" formatCode="General">
                  <c:v>1.6902521406595001E-2</c:v>
                </c:pt>
                <c:pt idx="1216" formatCode="General">
                  <c:v>1.8341070128068699E-2</c:v>
                </c:pt>
                <c:pt idx="1217" formatCode="General">
                  <c:v>1.97807229295844E-2</c:v>
                </c:pt>
                <c:pt idx="1218" formatCode="General">
                  <c:v>2.12203221189394E-2</c:v>
                </c:pt>
                <c:pt idx="1219" formatCode="General">
                  <c:v>2.2658798268132899E-2</c:v>
                </c:pt>
                <c:pt idx="1220" formatCode="General">
                  <c:v>2.4095182993364501E-2</c:v>
                </c:pt>
                <c:pt idx="1221" formatCode="General">
                  <c:v>2.5528556659287601E-2</c:v>
                </c:pt>
                <c:pt idx="1222" formatCode="General">
                  <c:v>2.6957499074434899E-2</c:v>
                </c:pt>
                <c:pt idx="1223" formatCode="General">
                  <c:v>2.83806614044095E-2</c:v>
                </c:pt>
                <c:pt idx="1224" formatCode="General">
                  <c:v>2.97973621331705E-2</c:v>
                </c:pt>
                <c:pt idx="1225" formatCode="General">
                  <c:v>3.1206524830468398E-2</c:v>
                </c:pt>
                <c:pt idx="1226" formatCode="General">
                  <c:v>3.26071146846496E-2</c:v>
                </c:pt>
                <c:pt idx="1227" formatCode="General">
                  <c:v>3.3998164989965197E-2</c:v>
                </c:pt>
                <c:pt idx="1228" formatCode="General">
                  <c:v>3.5378212514105903E-2</c:v>
                </c:pt>
                <c:pt idx="1229" formatCode="General">
                  <c:v>3.67458893522584E-2</c:v>
                </c:pt>
                <c:pt idx="1230" formatCode="General">
                  <c:v>3.8100502234896999E-2</c:v>
                </c:pt>
                <c:pt idx="1231" formatCode="General">
                  <c:v>3.94409888765248E-2</c:v>
                </c:pt>
                <c:pt idx="1232" formatCode="General">
                  <c:v>4.0766336521254602E-2</c:v>
                </c:pt>
                <c:pt idx="1233" formatCode="General">
                  <c:v>4.2075625757446798E-2</c:v>
                </c:pt>
                <c:pt idx="1234" formatCode="General">
                  <c:v>4.3367506629118202E-2</c:v>
                </c:pt>
                <c:pt idx="1235" formatCode="General">
                  <c:v>4.46412388947778E-2</c:v>
                </c:pt>
                <c:pt idx="1236" formatCode="General">
                  <c:v>4.58956933936365E-2</c:v>
                </c:pt>
                <c:pt idx="1237" formatCode="General">
                  <c:v>4.7129794035168503E-2</c:v>
                </c:pt>
                <c:pt idx="1238" formatCode="General">
                  <c:v>4.8342608885011101E-2</c:v>
                </c:pt>
                <c:pt idx="1239" formatCode="General">
                  <c:v>4.9533281311998099E-2</c:v>
                </c:pt>
                <c:pt idx="1240" formatCode="General">
                  <c:v>5.07004987526E-2</c:v>
                </c:pt>
                <c:pt idx="1241" formatCode="General">
                  <c:v>5.1843045584089198E-2</c:v>
                </c:pt>
                <c:pt idx="1242" formatCode="General">
                  <c:v>5.2960414905086399E-2</c:v>
                </c:pt>
                <c:pt idx="1243" formatCode="General">
                  <c:v>5.4051725322001601E-2</c:v>
                </c:pt>
                <c:pt idx="1244" formatCode="General">
                  <c:v>5.5116117852488003E-2</c:v>
                </c:pt>
                <c:pt idx="1245" formatCode="General">
                  <c:v>5.61523235334647E-2</c:v>
                </c:pt>
                <c:pt idx="1246" formatCode="General">
                  <c:v>5.7159156920310601E-2</c:v>
                </c:pt>
                <c:pt idx="1247" formatCode="General">
                  <c:v>5.81358567790735E-2</c:v>
                </c:pt>
                <c:pt idx="1248" formatCode="General">
                  <c:v>5.9081544101193699E-2</c:v>
                </c:pt>
                <c:pt idx="1249" formatCode="General">
                  <c:v>5.9995329305007103E-2</c:v>
                </c:pt>
                <c:pt idx="1250" formatCode="General">
                  <c:v>6.0876334796980798E-2</c:v>
                </c:pt>
                <c:pt idx="1251" formatCode="General">
                  <c:v>6.1723743910231603E-2</c:v>
                </c:pt>
                <c:pt idx="1252" formatCode="General">
                  <c:v>6.2536700469636899E-2</c:v>
                </c:pt>
                <c:pt idx="1253" formatCode="General">
                  <c:v>6.3314404947935707E-2</c:v>
                </c:pt>
                <c:pt idx="1254" formatCode="General">
                  <c:v>6.4056073656244397E-2</c:v>
                </c:pt>
                <c:pt idx="1255" formatCode="General">
                  <c:v>6.4760937757281506E-2</c:v>
                </c:pt>
                <c:pt idx="1256" formatCode="General">
                  <c:v>6.5428345851192296E-2</c:v>
                </c:pt>
                <c:pt idx="1257" formatCode="General">
                  <c:v>6.6057550802979301E-2</c:v>
                </c:pt>
                <c:pt idx="1258" formatCode="General">
                  <c:v>6.6647863100364593E-2</c:v>
                </c:pt>
                <c:pt idx="1259" formatCode="General">
                  <c:v>6.71987183563615E-2</c:v>
                </c:pt>
                <c:pt idx="1260" formatCode="General">
                  <c:v>6.7709502405589206E-2</c:v>
                </c:pt>
                <c:pt idx="1261" formatCode="General">
                  <c:v>6.8179540387924994E-2</c:v>
                </c:pt>
                <c:pt idx="1262" formatCode="General">
                  <c:v>6.8608275413413994E-2</c:v>
                </c:pt>
                <c:pt idx="1263" formatCode="General">
                  <c:v>6.8995277989069195E-2</c:v>
                </c:pt>
                <c:pt idx="1264" formatCode="General">
                  <c:v>6.9340068989581102E-2</c:v>
                </c:pt>
                <c:pt idx="1265" formatCode="General">
                  <c:v>6.96421560478271E-2</c:v>
                </c:pt>
                <c:pt idx="1266" formatCode="General">
                  <c:v>6.9901092256989705E-2</c:v>
                </c:pt>
                <c:pt idx="1267" formatCode="General">
                  <c:v>7.0116426733940598E-2</c:v>
                </c:pt>
                <c:pt idx="1268" formatCode="General">
                  <c:v>7.0287762102932902E-2</c:v>
                </c:pt>
                <c:pt idx="1269" formatCode="General">
                  <c:v>7.0414811479617007E-2</c:v>
                </c:pt>
                <c:pt idx="1270" formatCode="General">
                  <c:v>7.0497278514152897E-2</c:v>
                </c:pt>
                <c:pt idx="1271" formatCode="General">
                  <c:v>7.0534792364931806E-2</c:v>
                </c:pt>
                <c:pt idx="1272" formatCode="General">
                  <c:v>7.05270773058157E-2</c:v>
                </c:pt>
                <c:pt idx="1273" formatCode="General">
                  <c:v>7.0473966128672599E-2</c:v>
                </c:pt>
                <c:pt idx="1274" formatCode="General">
                  <c:v>7.0375277544401801E-2</c:v>
                </c:pt>
                <c:pt idx="1275" formatCode="General">
                  <c:v>7.0230801579995603E-2</c:v>
                </c:pt>
                <c:pt idx="1276" formatCode="General">
                  <c:v>7.0040360702292304E-2</c:v>
                </c:pt>
                <c:pt idx="1277" formatCode="General">
                  <c:v>6.9803871751341895E-2</c:v>
                </c:pt>
                <c:pt idx="1278" formatCode="General">
                  <c:v>6.9521293133754006E-2</c:v>
                </c:pt>
                <c:pt idx="1279" formatCode="General">
                  <c:v>6.91926076930265E-2</c:v>
                </c:pt>
                <c:pt idx="1280" formatCode="General">
                  <c:v>6.8817769806155504E-2</c:v>
                </c:pt>
                <c:pt idx="1281" formatCode="General">
                  <c:v>6.8396812552824995E-2</c:v>
                </c:pt>
                <c:pt idx="1282" formatCode="General">
                  <c:v>6.7929853161303899E-2</c:v>
                </c:pt>
                <c:pt idx="1283" formatCode="General">
                  <c:v>6.7416977980332707E-2</c:v>
                </c:pt>
                <c:pt idx="1284" formatCode="General">
                  <c:v>6.6858338800406703E-2</c:v>
                </c:pt>
                <c:pt idx="1285" formatCode="General">
                  <c:v>6.6254103413693602E-2</c:v>
                </c:pt>
                <c:pt idx="1286" formatCode="General">
                  <c:v>6.5604449316576594E-2</c:v>
                </c:pt>
                <c:pt idx="1287" formatCode="General">
                  <c:v>6.4909621219293195E-2</c:v>
                </c:pt>
                <c:pt idx="1288" formatCode="General">
                  <c:v>6.4169930511753306E-2</c:v>
                </c:pt>
                <c:pt idx="1289" formatCode="General">
                  <c:v>6.3385697487168699E-2</c:v>
                </c:pt>
                <c:pt idx="1290" formatCode="General">
                  <c:v>6.2557292188300098E-2</c:v>
                </c:pt>
                <c:pt idx="1291" formatCode="General">
                  <c:v>6.1685078047290301E-2</c:v>
                </c:pt>
                <c:pt idx="1292" formatCode="General">
                  <c:v>6.0769414001351503E-2</c:v>
                </c:pt>
                <c:pt idx="1293" formatCode="General">
                  <c:v>5.9810817570039101E-2</c:v>
                </c:pt>
                <c:pt idx="1294" formatCode="General">
                  <c:v>5.8809798989367702E-2</c:v>
                </c:pt>
                <c:pt idx="1295" formatCode="General">
                  <c:v>5.7766792818346797E-2</c:v>
                </c:pt>
                <c:pt idx="1296" formatCode="General">
                  <c:v>5.6682375327524098E-2</c:v>
                </c:pt>
                <c:pt idx="1297" formatCode="General">
                  <c:v>5.55571625362253E-2</c:v>
                </c:pt>
                <c:pt idx="1298" formatCode="General">
                  <c:v>5.4391690266970001E-2</c:v>
                </c:pt>
                <c:pt idx="1299" formatCode="General">
                  <c:v>5.3186624342905497E-2</c:v>
                </c:pt>
                <c:pt idx="1300" formatCode="General">
                  <c:v>5.19426637555244E-2</c:v>
                </c:pt>
                <c:pt idx="1301" formatCode="General">
                  <c:v>5.0660475603221303E-2</c:v>
                </c:pt>
                <c:pt idx="1302" formatCode="General">
                  <c:v>4.9340848101938298E-2</c:v>
                </c:pt>
                <c:pt idx="1303" formatCode="General">
                  <c:v>4.7984534208142401E-2</c:v>
                </c:pt>
                <c:pt idx="1304" formatCode="General">
                  <c:v>4.6592292873279498E-2</c:v>
                </c:pt>
                <c:pt idx="1305" formatCode="General">
                  <c:v>4.5164998528182503E-2</c:v>
                </c:pt>
                <c:pt idx="1306" formatCode="General">
                  <c:v>4.3703476225056097E-2</c:v>
                </c:pt>
                <c:pt idx="1307" formatCode="General">
                  <c:v>4.2208544351174299E-2</c:v>
                </c:pt>
                <c:pt idx="1308" formatCode="General">
                  <c:v>4.0681134506731199E-2</c:v>
                </c:pt>
                <c:pt idx="1309" formatCode="General">
                  <c:v>3.91222395119643E-2</c:v>
                </c:pt>
                <c:pt idx="1310" formatCode="General">
                  <c:v>3.7532840621651999E-2</c:v>
                </c:pt>
                <c:pt idx="1311" formatCode="General">
                  <c:v>3.5913892213897403E-2</c:v>
                </c:pt>
                <c:pt idx="1312" formatCode="General">
                  <c:v>3.4266326578459398E-2</c:v>
                </c:pt>
                <c:pt idx="1313" formatCode="General">
                  <c:v>3.2591171522833702E-2</c:v>
                </c:pt>
                <c:pt idx="1314" formatCode="General">
                  <c:v>3.0889549595641799E-2</c:v>
                </c:pt>
                <c:pt idx="1315" formatCode="General">
                  <c:v>2.91625099385113E-2</c:v>
                </c:pt>
                <c:pt idx="1316" formatCode="General">
                  <c:v>2.7411173286782099E-2</c:v>
                </c:pt>
                <c:pt idx="1317" formatCode="General">
                  <c:v>2.5636687341521299E-2</c:v>
                </c:pt>
                <c:pt idx="1318" formatCode="General">
                  <c:v>2.3840161909009599E-2</c:v>
                </c:pt>
                <c:pt idx="1319" formatCode="General">
                  <c:v>2.2022768506241099E-2</c:v>
                </c:pt>
                <c:pt idx="1320" formatCode="General">
                  <c:v>2.0185640925040799E-2</c:v>
                </c:pt>
                <c:pt idx="1321" formatCode="General">
                  <c:v>1.83299776109501E-2</c:v>
                </c:pt>
                <c:pt idx="1322" formatCode="General">
                  <c:v>1.6457044605873099E-2</c:v>
                </c:pt>
                <c:pt idx="1323" formatCode="General">
                  <c:v>1.45680617267764E-2</c:v>
                </c:pt>
                <c:pt idx="1324" formatCode="General">
                  <c:v>1.26642966173648E-2</c:v>
                </c:pt>
                <c:pt idx="1325" formatCode="General">
                  <c:v>1.07470167373101E-2</c:v>
                </c:pt>
                <c:pt idx="1326" formatCode="General">
                  <c:v>8.8174809986451604E-3</c:v>
                </c:pt>
                <c:pt idx="1327" formatCode="General">
                  <c:v>6.8769869108897099E-3</c:v>
                </c:pt>
                <c:pt idx="1328" formatCode="General">
                  <c:v>4.9267697481745597E-3</c:v>
                </c:pt>
                <c:pt idx="1329" formatCode="General">
                  <c:v>2.9681597246543402E-3</c:v>
                </c:pt>
                <c:pt idx="1330" formatCode="General">
                  <c:v>1.00253427709175E-3</c:v>
                </c:pt>
                <c:pt idx="1331" formatCode="General">
                  <c:v>-9.6879902817810905E-4</c:v>
                </c:pt>
                <c:pt idx="1332" formatCode="General">
                  <c:v>-2.9444520035696599E-3</c:v>
                </c:pt>
                <c:pt idx="1333" formatCode="General">
                  <c:v>-4.9230565199056501E-3</c:v>
                </c:pt>
                <c:pt idx="1334" formatCode="General">
                  <c:v>-6.9032805917005604E-3</c:v>
                </c:pt>
                <c:pt idx="1335" formatCode="General">
                  <c:v>-8.8837700836217493E-3</c:v>
                </c:pt>
                <c:pt idx="1336" formatCode="General">
                  <c:v>-1.08631509055121E-2</c:v>
                </c:pt>
                <c:pt idx="1337" formatCode="General">
                  <c:v>-1.28400838254394E-2</c:v>
                </c:pt>
                <c:pt idx="1338" formatCode="General">
                  <c:v>-1.4813211395211299E-2</c:v>
                </c:pt>
                <c:pt idx="1339" formatCode="General">
                  <c:v>-1.6781099398923201E-2</c:v>
                </c:pt>
                <c:pt idx="1340" formatCode="General">
                  <c:v>-1.8742348096340199E-2</c:v>
                </c:pt>
                <c:pt idx="1341" formatCode="General">
                  <c:v>-2.0695556227106601E-2</c:v>
                </c:pt>
                <c:pt idx="1342" formatCode="General">
                  <c:v>-2.2639372918204399E-2</c:v>
                </c:pt>
                <c:pt idx="1343" formatCode="General">
                  <c:v>-2.4572443290337601E-2</c:v>
                </c:pt>
                <c:pt idx="1344" formatCode="General">
                  <c:v>-2.6493351621330399E-2</c:v>
                </c:pt>
                <c:pt idx="1345" formatCode="General">
                  <c:v>-2.8400730202494701E-2</c:v>
                </c:pt>
                <c:pt idx="1346" formatCode="General">
                  <c:v>-3.0293218115977499E-2</c:v>
                </c:pt>
                <c:pt idx="1347" formatCode="General">
                  <c:v>-3.2169460752484502E-2</c:v>
                </c:pt>
                <c:pt idx="1348" formatCode="General">
                  <c:v>-3.4028156159163298E-2</c:v>
                </c:pt>
                <c:pt idx="1349" formatCode="General">
                  <c:v>-3.5867898991028602E-2</c:v>
                </c:pt>
                <c:pt idx="1350" formatCode="General">
                  <c:v>-3.7687336975172799E-2</c:v>
                </c:pt>
                <c:pt idx="1351" formatCode="General">
                  <c:v>-3.9485183380542098E-2</c:v>
                </c:pt>
                <c:pt idx="1352" formatCode="General">
                  <c:v>-4.12600519848478E-2</c:v>
                </c:pt>
                <c:pt idx="1353" formatCode="General">
                  <c:v>-4.30106172966419E-2</c:v>
                </c:pt>
                <c:pt idx="1354" formatCode="General">
                  <c:v>-4.4735629392178997E-2</c:v>
                </c:pt>
                <c:pt idx="1355" formatCode="General">
                  <c:v>-4.6433801458886398E-2</c:v>
                </c:pt>
                <c:pt idx="1356" formatCode="General">
                  <c:v>-4.8103853464051702E-2</c:v>
                </c:pt>
                <c:pt idx="1357" formatCode="General">
                  <c:v>-4.9744521272608498E-2</c:v>
                </c:pt>
                <c:pt idx="1358" formatCode="General">
                  <c:v>-5.1354556272873497E-2</c:v>
                </c:pt>
                <c:pt idx="1359" formatCode="General">
                  <c:v>-5.2932722440564302E-2</c:v>
                </c:pt>
                <c:pt idx="1360" formatCode="General">
                  <c:v>-5.4477746420468501E-2</c:v>
                </c:pt>
                <c:pt idx="1361" formatCode="General">
                  <c:v>-5.5988426808140902E-2</c:v>
                </c:pt>
                <c:pt idx="1362" formatCode="General">
                  <c:v>-5.7463592657482701E-2</c:v>
                </c:pt>
                <c:pt idx="1363" formatCode="General">
                  <c:v>-5.8902096110381601E-2</c:v>
                </c:pt>
                <c:pt idx="1364" formatCode="General">
                  <c:v>-6.0302814089870101E-2</c:v>
                </c:pt>
                <c:pt idx="1365" formatCode="General">
                  <c:v>-6.1664646158291203E-2</c:v>
                </c:pt>
                <c:pt idx="1366" formatCode="General">
                  <c:v>-6.29865097897397E-2</c:v>
                </c:pt>
                <c:pt idx="1367" formatCode="General">
                  <c:v>-6.4267282725225194E-2</c:v>
                </c:pt>
                <c:pt idx="1368" formatCode="General">
                  <c:v>-6.5505861441308599E-2</c:v>
                </c:pt>
                <c:pt idx="1369" formatCode="General">
                  <c:v>-6.6701230809901396E-2</c:v>
                </c:pt>
                <c:pt idx="1370" formatCode="General">
                  <c:v>-6.7852458332641502E-2</c:v>
                </c:pt>
                <c:pt idx="1371" formatCode="General">
                  <c:v>-6.8958547359412495E-2</c:v>
                </c:pt>
                <c:pt idx="1372" formatCode="General">
                  <c:v>-7.00187259898543E-2</c:v>
                </c:pt>
                <c:pt idx="1373" formatCode="General">
                  <c:v>-7.1032038068731304E-2</c:v>
                </c:pt>
                <c:pt idx="1374" formatCode="General">
                  <c:v>-7.1997509291031603E-2</c:v>
                </c:pt>
                <c:pt idx="1375" formatCode="General">
                  <c:v>-7.2914198726562199E-2</c:v>
                </c:pt>
                <c:pt idx="1376" formatCode="General">
                  <c:v>-7.3780763289443899E-2</c:v>
                </c:pt>
                <c:pt idx="1377" formatCode="General">
                  <c:v>-7.4596553729661105E-2</c:v>
                </c:pt>
                <c:pt idx="1378" formatCode="General">
                  <c:v>-7.5361132437975001E-2</c:v>
                </c:pt>
                <c:pt idx="1379" formatCode="General">
                  <c:v>-7.6073636253305002E-2</c:v>
                </c:pt>
                <c:pt idx="1380" formatCode="General">
                  <c:v>-7.6733292391937394E-2</c:v>
                </c:pt>
                <c:pt idx="1381" formatCode="General">
                  <c:v>-7.7339489426350799E-2</c:v>
                </c:pt>
                <c:pt idx="1382" formatCode="General">
                  <c:v>-7.7891723848485098E-2</c:v>
                </c:pt>
                <c:pt idx="1383" formatCode="General">
                  <c:v>-7.8389107933942395E-2</c:v>
                </c:pt>
                <c:pt idx="1384" formatCode="General">
                  <c:v>-7.8831369684947195E-2</c:v>
                </c:pt>
                <c:pt idx="1385" formatCode="General">
                  <c:v>-7.9217825810057194E-2</c:v>
                </c:pt>
                <c:pt idx="1386" formatCode="General">
                  <c:v>-7.9547351453225001E-2</c:v>
                </c:pt>
                <c:pt idx="1387" formatCode="General">
                  <c:v>-7.9820061245194293E-2</c:v>
                </c:pt>
                <c:pt idx="1388" formatCode="General">
                  <c:v>-8.0035731125086801E-2</c:v>
                </c:pt>
                <c:pt idx="1389" formatCode="General">
                  <c:v>-8.0193667075087502E-2</c:v>
                </c:pt>
                <c:pt idx="1390" formatCode="General">
                  <c:v>-8.0293780039429996E-2</c:v>
                </c:pt>
                <c:pt idx="1391" formatCode="General">
                  <c:v>-8.0335541271852801E-2</c:v>
                </c:pt>
                <c:pt idx="1392" formatCode="General">
                  <c:v>-8.0317971178771902E-2</c:v>
                </c:pt>
                <c:pt idx="1393" formatCode="General">
                  <c:v>-8.0241304282857598E-2</c:v>
                </c:pt>
                <c:pt idx="1394" formatCode="General">
                  <c:v>-8.0105431447143896E-2</c:v>
                </c:pt>
                <c:pt idx="1395" formatCode="General">
                  <c:v>-7.9909753520538307E-2</c:v>
                </c:pt>
                <c:pt idx="1396" formatCode="General">
                  <c:v>-7.9654277349326105E-2</c:v>
                </c:pt>
                <c:pt idx="1397" formatCode="General">
                  <c:v>-7.9338676130504299E-2</c:v>
                </c:pt>
                <c:pt idx="1398" formatCode="General">
                  <c:v>-7.8963223363771401E-2</c:v>
                </c:pt>
                <c:pt idx="1399" formatCode="General">
                  <c:v>-7.8527758830311406E-2</c:v>
                </c:pt>
                <c:pt idx="1400" formatCode="General">
                  <c:v>-7.8031652875204402E-2</c:v>
                </c:pt>
                <c:pt idx="1401" formatCode="General">
                  <c:v>-7.7475483665035996E-2</c:v>
                </c:pt>
                <c:pt idx="1402" formatCode="General">
                  <c:v>-7.6859456889783198E-2</c:v>
                </c:pt>
                <c:pt idx="1403" formatCode="General">
                  <c:v>-7.6183274001009701E-2</c:v>
                </c:pt>
                <c:pt idx="1404" formatCode="General">
                  <c:v>-7.5447268001550299E-2</c:v>
                </c:pt>
                <c:pt idx="1405" formatCode="General">
                  <c:v>-7.4651912903659398E-2</c:v>
                </c:pt>
                <c:pt idx="1406" formatCode="General">
                  <c:v>-7.3797181940204695E-2</c:v>
                </c:pt>
                <c:pt idx="1407" formatCode="General">
                  <c:v>-7.2883092459526094E-2</c:v>
                </c:pt>
                <c:pt idx="1408" formatCode="General">
                  <c:v>-7.1910049205336904E-2</c:v>
                </c:pt>
                <c:pt idx="1409" formatCode="General">
                  <c:v>-7.0878513833114901E-2</c:v>
                </c:pt>
                <c:pt idx="1410" formatCode="General">
                  <c:v>-6.9788744763018204E-2</c:v>
                </c:pt>
                <c:pt idx="1411" formatCode="General">
                  <c:v>-6.8641160235172194E-2</c:v>
                </c:pt>
                <c:pt idx="1412" formatCode="General">
                  <c:v>-6.7436152370970295E-2</c:v>
                </c:pt>
                <c:pt idx="1413" formatCode="General">
                  <c:v>-6.6174129698963302E-2</c:v>
                </c:pt>
                <c:pt idx="1414" formatCode="General">
                  <c:v>-6.4855684696763893E-2</c:v>
                </c:pt>
                <c:pt idx="1415" formatCode="General">
                  <c:v>-6.3481372550745596E-2</c:v>
                </c:pt>
                <c:pt idx="1416" formatCode="General">
                  <c:v>-6.2051690345759698E-2</c:v>
                </c:pt>
                <c:pt idx="1417" formatCode="General">
                  <c:v>-6.0567247706022898E-2</c:v>
                </c:pt>
                <c:pt idx="1418" formatCode="General">
                  <c:v>-5.9028723576200003E-2</c:v>
                </c:pt>
                <c:pt idx="1419" formatCode="General">
                  <c:v>-5.7436800568952798E-2</c:v>
                </c:pt>
                <c:pt idx="1420" formatCode="General">
                  <c:v>-5.5792213612271699E-2</c:v>
                </c:pt>
                <c:pt idx="1421" formatCode="General">
                  <c:v>-5.4095753278879902E-2</c:v>
                </c:pt>
                <c:pt idx="1422" formatCode="General">
                  <c:v>-5.2348256059834702E-2</c:v>
                </c:pt>
                <c:pt idx="1423" formatCode="General">
                  <c:v>-5.0550550371531902E-2</c:v>
                </c:pt>
                <c:pt idx="1424" formatCode="General">
                  <c:v>-4.8703551590445301E-2</c:v>
                </c:pt>
                <c:pt idx="1425" formatCode="General">
                  <c:v>-4.6808160403890603E-2</c:v>
                </c:pt>
                <c:pt idx="1426" formatCode="General">
                  <c:v>-4.4865304255063798E-2</c:v>
                </c:pt>
                <c:pt idx="1427" formatCode="General">
                  <c:v>-4.2875994494520099E-2</c:v>
                </c:pt>
                <c:pt idx="1428" formatCode="General">
                  <c:v>-4.0841217079342601E-2</c:v>
                </c:pt>
                <c:pt idx="1429" formatCode="General">
                  <c:v>-3.8762024266852303E-2</c:v>
                </c:pt>
                <c:pt idx="1430" formatCode="General">
                  <c:v>-3.6639441126134598E-2</c:v>
                </c:pt>
                <c:pt idx="1431" formatCode="General">
                  <c:v>-3.4474615604698201E-2</c:v>
                </c:pt>
                <c:pt idx="1432" formatCode="General">
                  <c:v>-3.2268715481744203E-2</c:v>
                </c:pt>
                <c:pt idx="1433" formatCode="General">
                  <c:v>-3.0022860050598201E-2</c:v>
                </c:pt>
                <c:pt idx="1434" formatCode="General">
                  <c:v>-2.7738280230318099E-2</c:v>
                </c:pt>
                <c:pt idx="1435" formatCode="General">
                  <c:v>-2.54162156270069E-2</c:v>
                </c:pt>
                <c:pt idx="1436" formatCode="General">
                  <c:v>-2.3057900887239701E-2</c:v>
                </c:pt>
                <c:pt idx="1437" formatCode="General">
                  <c:v>-2.06646204196691E-2</c:v>
                </c:pt>
                <c:pt idx="1438" formatCode="General">
                  <c:v>-1.8237713464770398E-2</c:v>
                </c:pt>
                <c:pt idx="1439" formatCode="General">
                  <c:v>-1.5778563929201302E-2</c:v>
                </c:pt>
                <c:pt idx="1440" formatCode="General">
                  <c:v>-1.3288535395728E-2</c:v>
                </c:pt>
                <c:pt idx="1441" formatCode="General">
                  <c:v>-1.07689665930072E-2</c:v>
                </c:pt>
                <c:pt idx="1442" formatCode="General">
                  <c:v>-8.2212892419751896E-3</c:v>
                </c:pt>
                <c:pt idx="1443" formatCode="General">
                  <c:v>-5.6470241764383696E-3</c:v>
                </c:pt>
                <c:pt idx="1444" formatCode="General">
                  <c:v>-3.0476079748167598E-3</c:v>
                </c:pt>
                <c:pt idx="1445" formatCode="General">
                  <c:v>-4.2449222268064199E-4</c:v>
                </c:pt>
                <c:pt idx="1446" formatCode="General">
                  <c:v>2.22074395933302E-3</c:v>
                </c:pt>
                <c:pt idx="1447" formatCode="General">
                  <c:v>4.88660771929847E-3</c:v>
                </c:pt>
                <c:pt idx="1448" formatCode="General">
                  <c:v>7.5715482820891498E-3</c:v>
                </c:pt>
                <c:pt idx="1449" formatCode="General">
                  <c:v>1.0273946642515601E-2</c:v>
                </c:pt>
                <c:pt idx="1450" formatCode="General">
                  <c:v>1.29922313736521E-2</c:v>
                </c:pt>
                <c:pt idx="1451" formatCode="General">
                  <c:v>1.5724776981305699E-2</c:v>
                </c:pt>
                <c:pt idx="1452" formatCode="General">
                  <c:v>1.84699047033158E-2</c:v>
                </c:pt>
                <c:pt idx="1453" formatCode="General">
                  <c:v>2.12259970664255E-2</c:v>
                </c:pt>
                <c:pt idx="1454" formatCode="General">
                  <c:v>2.3991409006385502E-2</c:v>
                </c:pt>
                <c:pt idx="1455" formatCode="General">
                  <c:v>2.67644284772099E-2</c:v>
                </c:pt>
                <c:pt idx="1456" formatCode="General">
                  <c:v>2.9543372615818301E-2</c:v>
                </c:pt>
                <c:pt idx="1457" formatCode="General">
                  <c:v>3.2326528554520402E-2</c:v>
                </c:pt>
                <c:pt idx="1458" formatCode="General">
                  <c:v>3.5112171002998703E-2</c:v>
                </c:pt>
                <c:pt idx="1459" formatCode="General">
                  <c:v>3.7898569999982298E-2</c:v>
                </c:pt>
                <c:pt idx="1460" formatCode="General">
                  <c:v>4.0683990005455098E-2</c:v>
                </c:pt>
                <c:pt idx="1461" formatCode="General">
                  <c:v>4.3466682282157498E-2</c:v>
                </c:pt>
                <c:pt idx="1462" formatCode="General">
                  <c:v>4.6244858829374597E-2</c:v>
                </c:pt>
                <c:pt idx="1463" formatCode="General">
                  <c:v>4.9016760578667801E-2</c:v>
                </c:pt>
                <c:pt idx="1464" formatCode="General">
                  <c:v>5.1780635799595798E-2</c:v>
                </c:pt>
                <c:pt idx="1465" formatCode="General">
                  <c:v>5.4534726136805101E-2</c:v>
                </c:pt>
                <c:pt idx="1466" formatCode="General">
                  <c:v>5.7277264039672697E-2</c:v>
                </c:pt>
                <c:pt idx="1467" formatCode="General">
                  <c:v>6.0006418860037401E-2</c:v>
                </c:pt>
                <c:pt idx="1468" formatCode="General">
                  <c:v>6.2720359316798105E-2</c:v>
                </c:pt>
                <c:pt idx="1469" formatCode="General">
                  <c:v>6.5417321243237694E-2</c:v>
                </c:pt>
                <c:pt idx="1470" formatCode="General">
                  <c:v>6.8095556617280797E-2</c:v>
                </c:pt>
                <c:pt idx="1471" formatCode="General">
                  <c:v>7.0753273202109807E-2</c:v>
                </c:pt>
                <c:pt idx="1472" formatCode="General">
                  <c:v>7.3388689707059501E-2</c:v>
                </c:pt>
                <c:pt idx="1473" formatCode="General">
                  <c:v>7.6000040537264904E-2</c:v>
                </c:pt>
                <c:pt idx="1474" formatCode="General">
                  <c:v>7.8585524836762802E-2</c:v>
                </c:pt>
                <c:pt idx="1475" formatCode="General">
                  <c:v>8.1143361302496803E-2</c:v>
                </c:pt>
                <c:pt idx="1476" formatCode="General">
                  <c:v>8.3671795752039396E-2</c:v>
                </c:pt>
                <c:pt idx="1477" formatCode="General">
                  <c:v>8.6169048956845698E-2</c:v>
                </c:pt>
                <c:pt idx="1478" formatCode="General">
                  <c:v>8.8633373410810803E-2</c:v>
                </c:pt>
                <c:pt idx="1479" formatCode="General">
                  <c:v>9.1063058860353596E-2</c:v>
                </c:pt>
                <c:pt idx="1480" formatCode="General">
                  <c:v>9.3456381332043495E-2</c:v>
                </c:pt>
                <c:pt idx="1481" formatCode="General">
                  <c:v>9.5811651211540894E-2</c:v>
                </c:pt>
                <c:pt idx="1482" formatCode="General">
                  <c:v>9.8127164240495807E-2</c:v>
                </c:pt>
                <c:pt idx="1483" formatCode="General">
                  <c:v>0.100401198856548</c:v>
                </c:pt>
                <c:pt idx="1484" formatCode="General">
                  <c:v>0.102632081683791</c:v>
                </c:pt>
                <c:pt idx="1485" formatCode="General">
                  <c:v>0.10481816790793499</c:v>
                </c:pt>
                <c:pt idx="1486" formatCode="General">
                  <c:v>0.10695763726416301</c:v>
                </c:pt>
                <c:pt idx="1487" formatCode="General">
                  <c:v>0.109049298643943</c:v>
                </c:pt>
                <c:pt idx="1488" formatCode="General">
                  <c:v>0.111091493867559</c:v>
                </c:pt>
                <c:pt idx="1489" formatCode="General">
                  <c:v>0.113082234712217</c:v>
                </c:pt>
                <c:pt idx="1490" formatCode="General">
                  <c:v>0.115020242389268</c:v>
                </c:pt>
                <c:pt idx="1491" formatCode="General">
                  <c:v>0.11690392705822</c:v>
                </c:pt>
                <c:pt idx="1492" formatCode="General">
                  <c:v>0.11873179189293501</c:v>
                </c:pt>
                <c:pt idx="1493" formatCode="General">
                  <c:v>0.120502014763326</c:v>
                </c:pt>
                <c:pt idx="1494" formatCode="General">
                  <c:v>0.122213460686995</c:v>
                </c:pt>
                <c:pt idx="1495" formatCode="General">
                  <c:v>0.123864723260078</c:v>
                </c:pt>
                <c:pt idx="1496" formatCode="General">
                  <c:v>0.12545453106453899</c:v>
                </c:pt>
                <c:pt idx="1497" formatCode="General">
                  <c:v>0.12698175175915</c:v>
                </c:pt>
                <c:pt idx="1498" formatCode="General">
                  <c:v>0.128444297207571</c:v>
                </c:pt>
                <c:pt idx="1499" formatCode="General">
                  <c:v>0.12984075156328201</c:v>
                </c:pt>
                <c:pt idx="1500" formatCode="General">
                  <c:v>0.13117001007031701</c:v>
                </c:pt>
                <c:pt idx="1501" formatCode="General">
                  <c:v>0.13243116974418401</c:v>
                </c:pt>
                <c:pt idx="1502" formatCode="General">
                  <c:v>0.13362297526351699</c:v>
                </c:pt>
                <c:pt idx="1503" formatCode="General">
                  <c:v>0.134744321453589</c:v>
                </c:pt>
                <c:pt idx="1504" formatCode="General">
                  <c:v>0.13579428392735299</c:v>
                </c:pt>
                <c:pt idx="1505" formatCode="General">
                  <c:v>0.136771554577266</c:v>
                </c:pt>
                <c:pt idx="1506" formatCode="General">
                  <c:v>0.13767496997537099</c:v>
                </c:pt>
                <c:pt idx="1507" formatCode="General">
                  <c:v>0.13850353204825799</c:v>
                </c:pt>
                <c:pt idx="1508" formatCode="General">
                  <c:v>0.13925592906922399</c:v>
                </c:pt>
                <c:pt idx="1509" formatCode="General">
                  <c:v>0.139931545077259</c:v>
                </c:pt>
                <c:pt idx="1510" formatCode="General">
                  <c:v>0.14052943857455499</c:v>
                </c:pt>
                <c:pt idx="1511" formatCode="General">
                  <c:v>0.14104825441618399</c:v>
                </c:pt>
                <c:pt idx="1512" formatCode="General">
                  <c:v>0.141487411492488</c:v>
                </c:pt>
                <c:pt idx="1513" formatCode="General">
                  <c:v>0.14184658608693501</c:v>
                </c:pt>
                <c:pt idx="1514" formatCode="General">
                  <c:v>0.142125049882973</c:v>
                </c:pt>
                <c:pt idx="1515" formatCode="General">
                  <c:v>0.142321595252936</c:v>
                </c:pt>
                <c:pt idx="1516" formatCode="General">
                  <c:v>0.142435211617576</c:v>
                </c:pt>
                <c:pt idx="1517" formatCode="General">
                  <c:v>0.142465652289336</c:v>
                </c:pt>
                <c:pt idx="1518" formatCode="General">
                  <c:v>0.14241241086130499</c:v>
                </c:pt>
                <c:pt idx="1519" formatCode="General">
                  <c:v>0.14227512063790401</c:v>
                </c:pt>
                <c:pt idx="1520" formatCode="General">
                  <c:v>0.14205355244391399</c:v>
                </c:pt>
                <c:pt idx="1521" formatCode="General">
                  <c:v>0.141746574218829</c:v>
                </c:pt>
                <c:pt idx="1522" formatCode="General">
                  <c:v>0.14135426664089801</c:v>
                </c:pt>
                <c:pt idx="1523" formatCode="General">
                  <c:v>0.14087643267291899</c:v>
                </c:pt>
                <c:pt idx="1524" formatCode="General">
                  <c:v>0.14031239794047001</c:v>
                </c:pt>
                <c:pt idx="1525" formatCode="General">
                  <c:v>0.139661678144644</c:v>
                </c:pt>
                <c:pt idx="1526" formatCode="General">
                  <c:v>0.138924538006024</c:v>
                </c:pt>
                <c:pt idx="1527" formatCode="General">
                  <c:v>0.13810090118547599</c:v>
                </c:pt>
                <c:pt idx="1528" formatCode="General">
                  <c:v>0.13719031252283401</c:v>
                </c:pt>
                <c:pt idx="1529" formatCode="General">
                  <c:v>0.136193550160948</c:v>
                </c:pt>
                <c:pt idx="1530" formatCode="General">
                  <c:v>0.135110485457232</c:v>
                </c:pt>
                <c:pt idx="1531" formatCode="General">
                  <c:v>0.133940515239202</c:v>
                </c:pt>
                <c:pt idx="1532" formatCode="General">
                  <c:v>0.13268428835937801</c:v>
                </c:pt>
                <c:pt idx="1533" formatCode="General">
                  <c:v>0.13134215041206501</c:v>
                </c:pt>
                <c:pt idx="1534" formatCode="General">
                  <c:v>0.12991399839019399</c:v>
                </c:pt>
                <c:pt idx="1535" formatCode="General">
                  <c:v>0.12840037629206699</c:v>
                </c:pt>
                <c:pt idx="1536" formatCode="General">
                  <c:v>0.12680147391417801</c:v>
                </c:pt>
                <c:pt idx="1537" formatCode="General">
                  <c:v>0.12511756606814201</c:v>
                </c:pt>
                <c:pt idx="1538" formatCode="General">
                  <c:v>0.123349040943055</c:v>
                </c:pt>
                <c:pt idx="1539" formatCode="General">
                  <c:v>0.12149589635637199</c:v>
                </c:pt>
                <c:pt idx="1540" formatCode="General">
                  <c:v>0.11955882367957001</c:v>
                </c:pt>
                <c:pt idx="1541" formatCode="General">
                  <c:v>0.11753872034385</c:v>
                </c:pt>
                <c:pt idx="1542" formatCode="General">
                  <c:v>0.11543610833283199</c:v>
                </c:pt>
                <c:pt idx="1543" formatCode="General">
                  <c:v>0.113252139027771</c:v>
                </c:pt>
                <c:pt idx="1544" formatCode="General">
                  <c:v>0.11098753638737301</c:v>
                </c:pt>
                <c:pt idx="1545" formatCode="General">
                  <c:v>0.10864257438553999</c:v>
                </c:pt>
                <c:pt idx="1546" formatCode="General">
                  <c:v>0.106218731732106</c:v>
                </c:pt>
                <c:pt idx="1547" formatCode="General">
                  <c:v>0.10371712533608</c:v>
                </c:pt>
                <c:pt idx="1548" formatCode="General">
                  <c:v>0.10113829704475499</c:v>
                </c:pt>
                <c:pt idx="1549" formatCode="General">
                  <c:v>9.8482812561169697E-2</c:v>
                </c:pt>
                <c:pt idx="1550" formatCode="General">
                  <c:v>9.5751384661904998E-2</c:v>
                </c:pt>
                <c:pt idx="1551" formatCode="General">
                  <c:v>9.2945461901860704E-2</c:v>
                </c:pt>
                <c:pt idx="1552" formatCode="General">
                  <c:v>9.0066650231109296E-2</c:v>
                </c:pt>
                <c:pt idx="1553" formatCode="General">
                  <c:v>8.7116076961919101E-2</c:v>
                </c:pt>
                <c:pt idx="1554" formatCode="General">
                  <c:v>8.4094935993070594E-2</c:v>
                </c:pt>
                <c:pt idx="1555" formatCode="General">
                  <c:v>8.1005000540902705E-2</c:v>
                </c:pt>
                <c:pt idx="1556" formatCode="General">
                  <c:v>7.7847049633246096E-2</c:v>
                </c:pt>
                <c:pt idx="1557" formatCode="General">
                  <c:v>7.4622415737305797E-2</c:v>
                </c:pt>
                <c:pt idx="1558" formatCode="General">
                  <c:v>7.1333089231016999E-2</c:v>
                </c:pt>
                <c:pt idx="1559" formatCode="General">
                  <c:v>6.7980045489541702E-2</c:v>
                </c:pt>
                <c:pt idx="1560" formatCode="General">
                  <c:v>6.4564763197150696E-2</c:v>
                </c:pt>
                <c:pt idx="1561" formatCode="General">
                  <c:v>6.1088796320147097E-2</c:v>
                </c:pt>
                <c:pt idx="1562" formatCode="General">
                  <c:v>5.7553199408911598E-2</c:v>
                </c:pt>
                <c:pt idx="1563" formatCode="General">
                  <c:v>5.3959663235100902E-2</c:v>
                </c:pt>
                <c:pt idx="1564" formatCode="General">
                  <c:v>5.03105760148677E-2</c:v>
                </c:pt>
                <c:pt idx="1565" formatCode="General">
                  <c:v>4.6607809564043999E-2</c:v>
                </c:pt>
                <c:pt idx="1566" formatCode="General">
                  <c:v>4.2852635759422199E-2</c:v>
                </c:pt>
                <c:pt idx="1567" formatCode="General">
                  <c:v>3.9046857502355002E-2</c:v>
                </c:pt>
                <c:pt idx="1568" formatCode="General">
                  <c:v>3.51923775907656E-2</c:v>
                </c:pt>
                <c:pt idx="1569" formatCode="General">
                  <c:v>3.1291112273053097E-2</c:v>
                </c:pt>
                <c:pt idx="1570" formatCode="General">
                  <c:v>2.7344998938132001E-2</c:v>
                </c:pt>
                <c:pt idx="1571" formatCode="General">
                  <c:v>2.3355968848758998E-2</c:v>
                </c:pt>
                <c:pt idx="1572" formatCode="General">
                  <c:v>1.9325957031753601E-2</c:v>
                </c:pt>
                <c:pt idx="1573" formatCode="General">
                  <c:v>1.5256877702480701E-2</c:v>
                </c:pt>
                <c:pt idx="1574" formatCode="General">
                  <c:v>1.1150637184528699E-2</c:v>
                </c:pt>
                <c:pt idx="1575" formatCode="General">
                  <c:v>7.0091125471276597E-3</c:v>
                </c:pt>
                <c:pt idx="1576" formatCode="General">
                  <c:v>2.83422763024663E-3</c:v>
                </c:pt>
                <c:pt idx="1577" formatCode="General">
                  <c:v>-1.37151341755084E-3</c:v>
                </c:pt>
                <c:pt idx="1578" formatCode="General">
                  <c:v>-5.6056411720482096E-3</c:v>
                </c:pt>
                <c:pt idx="1579" formatCode="General">
                  <c:v>-9.8668310803330401E-3</c:v>
                </c:pt>
                <c:pt idx="1580" formatCode="General">
                  <c:v>-1.41527641473109E-2</c:v>
                </c:pt>
                <c:pt idx="1581" formatCode="General">
                  <c:v>-1.84609943598531E-2</c:v>
                </c:pt>
                <c:pt idx="1582" formatCode="General">
                  <c:v>-2.2789124460260199E-2</c:v>
                </c:pt>
                <c:pt idx="1583" formatCode="General">
                  <c:v>-2.7134851051126899E-2</c:v>
                </c:pt>
                <c:pt idx="1584" formatCode="General">
                  <c:v>-3.1496449665124597E-2</c:v>
                </c:pt>
                <c:pt idx="1585" formatCode="General">
                  <c:v>-3.5871193497673301E-2</c:v>
                </c:pt>
                <c:pt idx="1586" formatCode="General">
                  <c:v>-4.0256867306364102E-2</c:v>
                </c:pt>
                <c:pt idx="1587" formatCode="General">
                  <c:v>-4.4651368051423099E-2</c:v>
                </c:pt>
                <c:pt idx="1588" formatCode="General">
                  <c:v>-4.9052119952870198E-2</c:v>
                </c:pt>
                <c:pt idx="1589" formatCode="General">
                  <c:v>-5.3457113060410698E-2</c:v>
                </c:pt>
                <c:pt idx="1590" formatCode="General">
                  <c:v>-5.7863904637473401E-2</c:v>
                </c:pt>
                <c:pt idx="1591" formatCode="General">
                  <c:v>-6.2270062762968703E-2</c:v>
                </c:pt>
                <c:pt idx="1592" formatCode="General">
                  <c:v>-6.6673260453118097E-2</c:v>
                </c:pt>
                <c:pt idx="1593" formatCode="General">
                  <c:v>-7.1071270910548101E-2</c:v>
                </c:pt>
                <c:pt idx="1594" formatCode="General">
                  <c:v>-7.5461993248817305E-2</c:v>
                </c:pt>
                <c:pt idx="1595" formatCode="General">
                  <c:v>-7.9843377142817307E-2</c:v>
                </c:pt>
                <c:pt idx="1596" formatCode="General">
                  <c:v>-8.4212886544959398E-2</c:v>
                </c:pt>
                <c:pt idx="1597" formatCode="General">
                  <c:v>-8.8568049079485595E-2</c:v>
                </c:pt>
                <c:pt idx="1598" formatCode="General">
                  <c:v>-9.2907006099851294E-2</c:v>
                </c:pt>
                <c:pt idx="1599" formatCode="General">
                  <c:v>-9.7226937298463795E-2</c:v>
                </c:pt>
                <c:pt idx="1600" formatCode="General">
                  <c:v>-0.101525578856711</c:v>
                </c:pt>
                <c:pt idx="1601" formatCode="General">
                  <c:v>-0.105800826658472</c:v>
                </c:pt>
                <c:pt idx="1602" formatCode="General">
                  <c:v>-0.11005015226586699</c:v>
                </c:pt>
                <c:pt idx="1603" formatCode="General">
                  <c:v>-0.114271640843882</c:v>
                </c:pt>
                <c:pt idx="1604" formatCode="General">
                  <c:v>-0.118462990484327</c:v>
                </c:pt>
                <c:pt idx="1605" formatCode="General">
                  <c:v>-0.122621952528912</c:v>
                </c:pt>
                <c:pt idx="1606" formatCode="General">
                  <c:v>-0.12674636156647401</c:v>
                </c:pt>
                <c:pt idx="1607" formatCode="General">
                  <c:v>-0.13083357392383299</c:v>
                </c:pt>
                <c:pt idx="1608" formatCode="General">
                  <c:v>-0.13488106217472801</c:v>
                </c:pt>
                <c:pt idx="1609" formatCode="General">
                  <c:v>-0.13888699657828199</c:v>
                </c:pt>
                <c:pt idx="1610" formatCode="General">
                  <c:v>-0.142849203004562</c:v>
                </c:pt>
                <c:pt idx="1611" formatCode="General">
                  <c:v>-0.14676558249892499</c:v>
                </c:pt>
                <c:pt idx="1612" formatCode="General">
                  <c:v>-0.150634155576682</c:v>
                </c:pt>
                <c:pt idx="1613" formatCode="General">
                  <c:v>-0.154452538315866</c:v>
                </c:pt>
                <c:pt idx="1614" formatCode="General">
                  <c:v>-0.15821898215639901</c:v>
                </c:pt>
                <c:pt idx="1615" formatCode="General">
                  <c:v>-0.1619313744368</c:v>
                </c:pt>
                <c:pt idx="1616" formatCode="General">
                  <c:v>-0.16558767926520301</c:v>
                </c:pt>
                <c:pt idx="1617" formatCode="General">
                  <c:v>-0.16918602728385099</c:v>
                </c:pt>
                <c:pt idx="1618" formatCode="General">
                  <c:v>-0.17272470523838701</c:v>
                </c:pt>
                <c:pt idx="1619" formatCode="General">
                  <c:v>-0.17620211517631501</c:v>
                </c:pt>
                <c:pt idx="1620" formatCode="General">
                  <c:v>-0.179616140032438</c:v>
                </c:pt>
                <c:pt idx="1621" formatCode="General">
                  <c:v>-0.18296417400086701</c:v>
                </c:pt>
                <c:pt idx="1622" formatCode="General">
                  <c:v>-0.18624432683604</c:v>
                </c:pt>
                <c:pt idx="1623" formatCode="General">
                  <c:v>-0.189455526397454</c:v>
                </c:pt>
                <c:pt idx="1624" formatCode="General">
                  <c:v>-0.19259630408578801</c:v>
                </c:pt>
                <c:pt idx="1625" formatCode="General">
                  <c:v>-0.19566468033024201</c:v>
                </c:pt>
                <c:pt idx="1626" formatCode="General">
                  <c:v>-0.19865879040363499</c:v>
                </c:pt>
                <c:pt idx="1627" formatCode="General">
                  <c:v>-0.20157747638519499</c:v>
                </c:pt>
                <c:pt idx="1628" formatCode="General">
                  <c:v>-0.20441916098246801</c:v>
                </c:pt>
                <c:pt idx="1629" formatCode="General">
                  <c:v>-0.207181788174296</c:v>
                </c:pt>
                <c:pt idx="1630" formatCode="General">
                  <c:v>-0.20986391212489899</c:v>
                </c:pt>
                <c:pt idx="1631" formatCode="General">
                  <c:v>-0.21246378539858601</c:v>
                </c:pt>
                <c:pt idx="1632" formatCode="General">
                  <c:v>-0.21498034344074601</c:v>
                </c:pt>
                <c:pt idx="1633" formatCode="General">
                  <c:v>-0.21741268752618401</c:v>
                </c:pt>
                <c:pt idx="1634" formatCode="General">
                  <c:v>-0.21975891050944599</c:v>
                </c:pt>
                <c:pt idx="1635" formatCode="General">
                  <c:v>-0.22201770751762401</c:v>
                </c:pt>
                <c:pt idx="1636" formatCode="General">
                  <c:v>-0.22418800211815099</c:v>
                </c:pt>
                <c:pt idx="1637" formatCode="General">
                  <c:v>-0.22626882928222899</c:v>
                </c:pt>
                <c:pt idx="1638" formatCode="General">
                  <c:v>-0.228258778411357</c:v>
                </c:pt>
                <c:pt idx="1639" formatCode="General">
                  <c:v>-0.230156557404881</c:v>
                </c:pt>
                <c:pt idx="1640" formatCode="General">
                  <c:v>-0.23196158094182701</c:v>
                </c:pt>
                <c:pt idx="1641" formatCode="General">
                  <c:v>-0.23367290104299501</c:v>
                </c:pt>
                <c:pt idx="1642" formatCode="General">
                  <c:v>-0.235289637135291</c:v>
                </c:pt>
                <c:pt idx="1643" formatCode="General">
                  <c:v>-0.23681105687662701</c:v>
                </c:pt>
                <c:pt idx="1644" formatCode="General">
                  <c:v>-0.238236558862162</c:v>
                </c:pt>
                <c:pt idx="1645" formatCode="General">
                  <c:v>-0.239565627141378</c:v>
                </c:pt>
                <c:pt idx="1646" formatCode="General">
                  <c:v>-0.240797254167682</c:v>
                </c:pt>
                <c:pt idx="1647" formatCode="General">
                  <c:v>-0.241930522534507</c:v>
                </c:pt>
                <c:pt idx="1648" formatCode="General">
                  <c:v>-0.242965176700601</c:v>
                </c:pt>
                <c:pt idx="1649" formatCode="General">
                  <c:v>-0.243900574401128</c:v>
                </c:pt>
                <c:pt idx="1650" formatCode="General">
                  <c:v>-0.24473616274837501</c:v>
                </c:pt>
                <c:pt idx="1651" formatCode="General">
                  <c:v>-0.24547201415571901</c:v>
                </c:pt>
                <c:pt idx="1652" formatCode="General">
                  <c:v>-0.24610717894075701</c:v>
                </c:pt>
                <c:pt idx="1653" formatCode="General">
                  <c:v>-0.24664076159210799</c:v>
                </c:pt>
                <c:pt idx="1654" formatCode="General">
                  <c:v>-0.247073134557174</c:v>
                </c:pt>
                <c:pt idx="1655" formatCode="General">
                  <c:v>-0.24740431165843299</c:v>
                </c:pt>
                <c:pt idx="1656" formatCode="General">
                  <c:v>-0.247633732968491</c:v>
                </c:pt>
                <c:pt idx="1657" formatCode="General">
                  <c:v>-0.247760922343881</c:v>
                </c:pt>
                <c:pt idx="1658" formatCode="General">
                  <c:v>-0.24778610194463299</c:v>
                </c:pt>
                <c:pt idx="1659" formatCode="General">
                  <c:v>-0.24770965496536501</c:v>
                </c:pt>
                <c:pt idx="1660" formatCode="General">
                  <c:v>-0.247531459682963</c:v>
                </c:pt>
                <c:pt idx="1661" formatCode="General">
                  <c:v>-0.24725141723321201</c:v>
                </c:pt>
                <c:pt idx="1662" formatCode="General">
                  <c:v>-0.246869503086247</c:v>
                </c:pt>
                <c:pt idx="1663" formatCode="General">
                  <c:v>-0.246385794135834</c:v>
                </c:pt>
                <c:pt idx="1664" formatCode="General">
                  <c:v>-0.24580051686650101</c:v>
                </c:pt>
                <c:pt idx="1665" formatCode="General">
                  <c:v>-0.24511456056773101</c:v>
                </c:pt>
                <c:pt idx="1666" formatCode="General">
                  <c:v>-0.244328333891804</c:v>
                </c:pt>
                <c:pt idx="1667" formatCode="General">
                  <c:v>-0.24344169249195</c:v>
                </c:pt>
                <c:pt idx="1668" formatCode="General">
                  <c:v>-0.24245513908750599</c:v>
                </c:pt>
                <c:pt idx="1669" formatCode="General">
                  <c:v>-0.24136983147024399</c:v>
                </c:pt>
                <c:pt idx="1670" formatCode="General">
                  <c:v>-0.240185882979913</c:v>
                </c:pt>
                <c:pt idx="1671" formatCode="General">
                  <c:v>-0.238903410564999</c:v>
                </c:pt>
                <c:pt idx="1672" formatCode="General">
                  <c:v>-0.23752375874280901</c:v>
                </c:pt>
                <c:pt idx="1673" formatCode="General">
                  <c:v>-0.236047849853285</c:v>
                </c:pt>
                <c:pt idx="1674" formatCode="General">
                  <c:v>-0.234476044126086</c:v>
                </c:pt>
                <c:pt idx="1675" formatCode="General">
                  <c:v>-0.23280927100465401</c:v>
                </c:pt>
                <c:pt idx="1676" formatCode="General">
                  <c:v>-0.23104853772737399</c:v>
                </c:pt>
                <c:pt idx="1677" formatCode="General">
                  <c:v>-0.22919428999160299</c:v>
                </c:pt>
                <c:pt idx="1678" formatCode="General">
                  <c:v>-0.22724699218248801</c:v>
                </c:pt>
                <c:pt idx="1679" formatCode="General">
                  <c:v>-0.22520776040239601</c:v>
                </c:pt>
                <c:pt idx="1680" formatCode="General">
                  <c:v>-0.22307786972070001</c:v>
                </c:pt>
                <c:pt idx="1681" formatCode="General">
                  <c:v>-0.22085860247300301</c:v>
                </c:pt>
                <c:pt idx="1682" formatCode="General">
                  <c:v>-0.21855069775594799</c:v>
                </c:pt>
                <c:pt idx="1683" formatCode="General">
                  <c:v>-0.21615490925739</c:v>
                </c:pt>
                <c:pt idx="1684" formatCode="General">
                  <c:v>-0.21367278183562699</c:v>
                </c:pt>
                <c:pt idx="1685" formatCode="General">
                  <c:v>-0.21110546249916001</c:v>
                </c:pt>
                <c:pt idx="1686" formatCode="General">
                  <c:v>-0.20845402820303399</c:v>
                </c:pt>
                <c:pt idx="1687" formatCode="General">
                  <c:v>-0.205719706240404</c:v>
                </c:pt>
                <c:pt idx="1688" formatCode="General">
                  <c:v>-0.20290378159445799</c:v>
                </c:pt>
                <c:pt idx="1689" formatCode="General">
                  <c:v>-0.20000757606553601</c:v>
                </c:pt>
                <c:pt idx="1690" formatCode="General">
                  <c:v>-0.19703239291289201</c:v>
                </c:pt>
                <c:pt idx="1691" formatCode="General">
                  <c:v>-0.19397957018595</c:v>
                </c:pt>
                <c:pt idx="1692" formatCode="General">
                  <c:v>-0.19085054025741299</c:v>
                </c:pt>
                <c:pt idx="1693" formatCode="General">
                  <c:v>-0.187646714198554</c:v>
                </c:pt>
                <c:pt idx="1694" formatCode="General">
                  <c:v>-0.18436947667752099</c:v>
                </c:pt>
                <c:pt idx="1695" formatCode="General">
                  <c:v>-0.181020304305193</c:v>
                </c:pt>
                <c:pt idx="1696" formatCode="General">
                  <c:v>-0.177600768146115</c:v>
                </c:pt>
                <c:pt idx="1697" formatCode="General">
                  <c:v>-0.17411236165770999</c:v>
                </c:pt>
                <c:pt idx="1698" formatCode="General">
                  <c:v>-0.17055659478374999</c:v>
                </c:pt>
                <c:pt idx="1699" formatCode="General">
                  <c:v>-0.166935009439835</c:v>
                </c:pt>
                <c:pt idx="1700" formatCode="General">
                  <c:v>-0.16324917943360601</c:v>
                </c:pt>
                <c:pt idx="1701" formatCode="General">
                  <c:v>-0.159500713458607</c:v>
                </c:pt>
                <c:pt idx="1702" formatCode="General">
                  <c:v>-0.15569124795263301</c:v>
                </c:pt>
                <c:pt idx="1703" formatCode="General">
                  <c:v>-0.151822393785564</c:v>
                </c:pt>
                <c:pt idx="1704" formatCode="General">
                  <c:v>-0.147895785409804</c:v>
                </c:pt>
                <c:pt idx="1705" formatCode="General">
                  <c:v>-0.14391308671939099</c:v>
                </c:pt>
                <c:pt idx="1706" formatCode="General">
                  <c:v>-0.139875939990906</c:v>
                </c:pt>
                <c:pt idx="1707" formatCode="General">
                  <c:v>-0.13578607101343901</c:v>
                </c:pt>
                <c:pt idx="1708" formatCode="General">
                  <c:v>-0.13164518405525399</c:v>
                </c:pt>
                <c:pt idx="1709" formatCode="General">
                  <c:v>-0.127454951368974</c:v>
                </c:pt>
                <c:pt idx="1710" formatCode="General">
                  <c:v>-0.12321707385970899</c:v>
                </c:pt>
                <c:pt idx="1711" formatCode="General">
                  <c:v>-0.118933291003125</c:v>
                </c:pt>
                <c:pt idx="1712" formatCode="General">
                  <c:v>-0.11460537172888501</c:v>
                </c:pt>
                <c:pt idx="1713" formatCode="General">
                  <c:v>-0.11023500676902399</c:v>
                </c:pt>
                <c:pt idx="1714" formatCode="General">
                  <c:v>-0.105823924528427</c:v>
                </c:pt>
                <c:pt idx="1715" formatCode="General">
                  <c:v>-0.101373908198299</c:v>
                </c:pt>
                <c:pt idx="1716" formatCode="General">
                  <c:v>-9.6886684040413298E-2</c:v>
                </c:pt>
                <c:pt idx="1717" formatCode="General">
                  <c:v>-9.2363999720868506E-2</c:v>
                </c:pt>
                <c:pt idx="1718" formatCode="General">
                  <c:v>-8.7807607518235395E-2</c:v>
                </c:pt>
                <c:pt idx="1719" formatCode="General">
                  <c:v>-8.32192589971745E-2</c:v>
                </c:pt>
                <c:pt idx="1720" formatCode="General">
                  <c:v>-7.8600713927106103E-2</c:v>
                </c:pt>
                <c:pt idx="1721" formatCode="General">
                  <c:v>-7.3953746829954106E-2</c:v>
                </c:pt>
                <c:pt idx="1722" formatCode="General">
                  <c:v>-6.9280111230857103E-2</c:v>
                </c:pt>
                <c:pt idx="1723" formatCode="General">
                  <c:v>-6.4581539945474303E-2</c:v>
                </c:pt>
                <c:pt idx="1724" formatCode="General">
                  <c:v>-5.9859742405266897E-2</c:v>
                </c:pt>
                <c:pt idx="1725" formatCode="General">
                  <c:v>-5.51164717534319E-2</c:v>
                </c:pt>
                <c:pt idx="1726" formatCode="General">
                  <c:v>-5.03534790450876E-2</c:v>
                </c:pt>
                <c:pt idx="1727" formatCode="General">
                  <c:v>-4.55725113015732E-2</c:v>
                </c:pt>
                <c:pt idx="1728" formatCode="General">
                  <c:v>-4.0775358436408303E-2</c:v>
                </c:pt>
                <c:pt idx="1729" formatCode="General">
                  <c:v>-3.5963696174126897E-2</c:v>
                </c:pt>
                <c:pt idx="1730" formatCode="General">
                  <c:v>-3.1139243399554799E-2</c:v>
                </c:pt>
                <c:pt idx="1731" formatCode="General">
                  <c:v>-2.6303773775591899E-2</c:v>
                </c:pt>
                <c:pt idx="1732" formatCode="General">
                  <c:v>-2.1458945666419899E-2</c:v>
                </c:pt>
                <c:pt idx="1733" formatCode="General">
                  <c:v>-1.6606406273223899E-2</c:v>
                </c:pt>
                <c:pt idx="1734" formatCode="General">
                  <c:v>-1.17478646766435E-2</c:v>
                </c:pt>
                <c:pt idx="1735" formatCode="General">
                  <c:v>-6.8850384806119803E-3</c:v>
                </c:pt>
                <c:pt idx="1736" formatCode="General">
                  <c:v>-2.0195927503190501E-3</c:v>
                </c:pt>
                <c:pt idx="1737" formatCode="General">
                  <c:v>2.84681340701394E-3</c:v>
                </c:pt>
                <c:pt idx="1738" formatCode="General">
                  <c:v>7.71257215730061E-3</c:v>
                </c:pt>
                <c:pt idx="1739" formatCode="General">
                  <c:v>1.2576074006683299E-2</c:v>
                </c:pt>
                <c:pt idx="1740" formatCode="General">
                  <c:v>1.7435694318810299E-2</c:v>
                </c:pt>
                <c:pt idx="1741" formatCode="General">
                  <c:v>2.2289798162193598E-2</c:v>
                </c:pt>
                <c:pt idx="1742" formatCode="General">
                  <c:v>2.7136796238125701E-2</c:v>
                </c:pt>
                <c:pt idx="1743" formatCode="General">
                  <c:v>3.1975144110912498E-2</c:v>
                </c:pt>
                <c:pt idx="1744" formatCode="General">
                  <c:v>3.6803233888139497E-2</c:v>
                </c:pt>
                <c:pt idx="1745" formatCode="General">
                  <c:v>4.1619547524273999E-2</c:v>
                </c:pt>
                <c:pt idx="1746" formatCode="General">
                  <c:v>4.6422558700511297E-2</c:v>
                </c:pt>
                <c:pt idx="1747" formatCode="General">
                  <c:v>5.1210719008974399E-2</c:v>
                </c:pt>
                <c:pt idx="1748" formatCode="General">
                  <c:v>5.5982512216982597E-2</c:v>
                </c:pt>
                <c:pt idx="1749" formatCode="General">
                  <c:v>6.07364045175698E-2</c:v>
                </c:pt>
                <c:pt idx="1750" formatCode="General">
                  <c:v>6.5470897652134902E-2</c:v>
                </c:pt>
                <c:pt idx="1751" formatCode="General">
                  <c:v>7.0184536653337806E-2</c:v>
                </c:pt>
                <c:pt idx="1752" formatCode="General">
                  <c:v>7.4875922286614299E-2</c:v>
                </c:pt>
                <c:pt idx="1753" formatCode="General">
                  <c:v>7.9543760625475204E-2</c:v>
                </c:pt>
                <c:pt idx="1754" formatCode="General">
                  <c:v>8.4186278111459997E-2</c:v>
                </c:pt>
                <c:pt idx="1755" formatCode="General">
                  <c:v>8.8802330878907196E-2</c:v>
                </c:pt>
                <c:pt idx="1756" formatCode="General">
                  <c:v>9.3390493227138896E-2</c:v>
                </c:pt>
                <c:pt idx="1757" formatCode="General">
                  <c:v>9.7949222971333905E-2</c:v>
                </c:pt>
                <c:pt idx="1758" formatCode="General">
                  <c:v>0.102477434644831</c:v>
                </c:pt>
                <c:pt idx="1759" formatCode="General">
                  <c:v>0.10697344394403401</c:v>
                </c:pt>
                <c:pt idx="1760" formatCode="General">
                  <c:v>0.111435987012887</c:v>
                </c:pt>
                <c:pt idx="1761" formatCode="General">
                  <c:v>0.115863763143998</c:v>
                </c:pt>
                <c:pt idx="1762" formatCode="General">
                  <c:v>0.120255424044383</c:v>
                </c:pt>
                <c:pt idx="1763" formatCode="General">
                  <c:v>0.12461005913542</c:v>
                </c:pt>
                <c:pt idx="1764" formatCode="General">
                  <c:v>0.12892612897689401</c:v>
                </c:pt>
                <c:pt idx="1765" formatCode="General">
                  <c:v>0.133201993984324</c:v>
                </c:pt>
                <c:pt idx="1766" formatCode="General">
                  <c:v>0.137437064949575</c:v>
                </c:pt>
                <c:pt idx="1767" formatCode="General">
                  <c:v>0.14163014543892699</c:v>
                </c:pt>
                <c:pt idx="1768" formatCode="General">
                  <c:v>0.145779351572034</c:v>
                </c:pt>
                <c:pt idx="1769" formatCode="General">
                  <c:v>0.14988380210339899</c:v>
                </c:pt>
                <c:pt idx="1770" formatCode="General">
                  <c:v>0.153942625934649</c:v>
                </c:pt>
                <c:pt idx="1771" formatCode="General">
                  <c:v>0.157954230707718</c:v>
                </c:pt>
                <c:pt idx="1772" formatCode="General">
                  <c:v>0.16191689158002501</c:v>
                </c:pt>
                <c:pt idx="1773" formatCode="General">
                  <c:v>0.16582942370780099</c:v>
                </c:pt>
                <c:pt idx="1774" formatCode="General">
                  <c:v>0.169691263323241</c:v>
                </c:pt>
                <c:pt idx="1775" formatCode="General">
                  <c:v>0.17350179370152599</c:v>
                </c:pt>
                <c:pt idx="1776" formatCode="General">
                  <c:v>0.17725971699219401</c:v>
                </c:pt>
                <c:pt idx="1777" formatCode="General">
                  <c:v>0.1809635810553</c:v>
                </c:pt>
                <c:pt idx="1778" formatCode="General">
                  <c:v>0.18461243839765601</c:v>
                </c:pt>
                <c:pt idx="1779" formatCode="General">
                  <c:v>0.18820531483637701</c:v>
                </c:pt>
                <c:pt idx="1780" formatCode="General">
                  <c:v>0.19174115780960899</c:v>
                </c:pt>
                <c:pt idx="1781" formatCode="General">
                  <c:v>0.19521881217613099</c:v>
                </c:pt>
                <c:pt idx="1782" formatCode="General">
                  <c:v>0.198637037543164</c:v>
                </c:pt>
                <c:pt idx="1783" formatCode="General">
                  <c:v>0.20199455475134501</c:v>
                </c:pt>
                <c:pt idx="1784" formatCode="General">
                  <c:v>0.20529062480201299</c:v>
                </c:pt>
                <c:pt idx="1785" formatCode="General">
                  <c:v>0.208524529608202</c:v>
                </c:pt>
                <c:pt idx="1786" formatCode="General">
                  <c:v>0.21169543554391199</c:v>
                </c:pt>
                <c:pt idx="1787" formatCode="General">
                  <c:v>0.214801887655684</c:v>
                </c:pt>
                <c:pt idx="1788" formatCode="General">
                  <c:v>0.217842867214178</c:v>
                </c:pt>
                <c:pt idx="1789" formatCode="General">
                  <c:v>0.22081738466769399</c:v>
                </c:pt>
                <c:pt idx="1790" formatCode="General">
                  <c:v>0.223724444661102</c:v>
                </c:pt>
                <c:pt idx="1791" formatCode="General">
                  <c:v>0.22656357596066701</c:v>
                </c:pt>
                <c:pt idx="1792" formatCode="General">
                  <c:v>0.229333734570693</c:v>
                </c:pt>
                <c:pt idx="1793" formatCode="General">
                  <c:v>0.23203375115300401</c:v>
                </c:pt>
                <c:pt idx="1794" formatCode="General">
                  <c:v>0.23466246136115901</c:v>
                </c:pt>
                <c:pt idx="1795" formatCode="General">
                  <c:v>0.23721927311670599</c:v>
                </c:pt>
                <c:pt idx="1796" formatCode="General">
                  <c:v>0.239703609680498</c:v>
                </c:pt>
                <c:pt idx="1797" formatCode="General">
                  <c:v>0.242114265462858</c:v>
                </c:pt>
                <c:pt idx="1798" formatCode="General">
                  <c:v>0.24444998443437699</c:v>
                </c:pt>
                <c:pt idx="1799" formatCode="General">
                  <c:v>0.24671009423995999</c:v>
                </c:pt>
                <c:pt idx="1800" formatCode="General">
                  <c:v>0.24889401719117801</c:v>
                </c:pt>
                <c:pt idx="1801" formatCode="General">
                  <c:v>0.25100112462915403</c:v>
                </c:pt>
                <c:pt idx="1802" formatCode="General">
                  <c:v>0.25303025425558001</c:v>
                </c:pt>
                <c:pt idx="1803" formatCode="General">
                  <c:v>0.25498075134145098</c:v>
                </c:pt>
                <c:pt idx="1804" formatCode="General">
                  <c:v>0.256852018053567</c:v>
                </c:pt>
                <c:pt idx="1805" formatCode="General">
                  <c:v>0.25864290402003398</c:v>
                </c:pt>
                <c:pt idx="1806" formatCode="General">
                  <c:v>0.26035276128895402</c:v>
                </c:pt>
                <c:pt idx="1807" formatCode="General">
                  <c:v>0.26198049065522999</c:v>
                </c:pt>
                <c:pt idx="1808" formatCode="General">
                  <c:v>0.26352550225133597</c:v>
                </c:pt>
                <c:pt idx="1809" formatCode="General">
                  <c:v>0.26498673612733897</c:v>
                </c:pt>
                <c:pt idx="1810" formatCode="General">
                  <c:v>0.26636321212743602</c:v>
                </c:pt>
                <c:pt idx="1811" formatCode="General">
                  <c:v>0.26765513308372602</c:v>
                </c:pt>
                <c:pt idx="1812" formatCode="General">
                  <c:v>0.26886167949705497</c:v>
                </c:pt>
                <c:pt idx="1813" formatCode="General">
                  <c:v>0.269981439744368</c:v>
                </c:pt>
                <c:pt idx="1814" formatCode="General">
                  <c:v>0.271014139812426</c:v>
                </c:pt>
                <c:pt idx="1815" formatCode="General">
                  <c:v>0.27195915574521301</c:v>
                </c:pt>
                <c:pt idx="1816" formatCode="General">
                  <c:v>0.27281587207743502</c:v>
                </c:pt>
                <c:pt idx="1817" formatCode="General">
                  <c:v>0.27358372636692102</c:v>
                </c:pt>
                <c:pt idx="1818" formatCode="General">
                  <c:v>0.27426168894476999</c:v>
                </c:pt>
                <c:pt idx="1819" formatCode="General">
                  <c:v>0.27484936919821301</c:v>
                </c:pt>
                <c:pt idx="1820" formatCode="General">
                  <c:v>0.27534651705924201</c:v>
                </c:pt>
                <c:pt idx="1821" formatCode="General">
                  <c:v>0.27575240860095901</c:v>
                </c:pt>
                <c:pt idx="1822" formatCode="General">
                  <c:v>0.27606635156814002</c:v>
                </c:pt>
                <c:pt idx="1823" formatCode="General">
                  <c:v>0.27628778406002302</c:v>
                </c:pt>
                <c:pt idx="1824" formatCode="General">
                  <c:v>0.27641627433912402</c:v>
                </c:pt>
                <c:pt idx="1825" formatCode="General">
                  <c:v>0.276451491027284</c:v>
                </c:pt>
                <c:pt idx="1826" formatCode="General">
                  <c:v>0.27639269961455998</c:v>
                </c:pt>
                <c:pt idx="1827" formatCode="General">
                  <c:v>0.27623978753148898</c:v>
                </c:pt>
                <c:pt idx="1828" formatCode="General">
                  <c:v>0.27599222655854899</c:v>
                </c:pt>
                <c:pt idx="1829" formatCode="General">
                  <c:v>0.27564900792230002</c:v>
                </c:pt>
                <c:pt idx="1830" formatCode="General">
                  <c:v>0.27520982033434199</c:v>
                </c:pt>
                <c:pt idx="1831" formatCode="General">
                  <c:v>0.27467456208457502</c:v>
                </c:pt>
                <c:pt idx="1832" formatCode="General">
                  <c:v>0.27404273353332098</c:v>
                </c:pt>
                <c:pt idx="1833" formatCode="General">
                  <c:v>0.27331394582701501</c:v>
                </c:pt>
                <c:pt idx="1834" formatCode="General">
                  <c:v>0.272487959350798</c:v>
                </c:pt>
                <c:pt idx="1835" formatCode="General">
                  <c:v>0.271564188000394</c:v>
                </c:pt>
                <c:pt idx="1836" formatCode="General">
                  <c:v>0.27054272903462101</c:v>
                </c:pt>
                <c:pt idx="1837" formatCode="General">
                  <c:v>0.269423387171982</c:v>
                </c:pt>
                <c:pt idx="1838" formatCode="General">
                  <c:v>0.268206100616105</c:v>
                </c:pt>
                <c:pt idx="1839" formatCode="General">
                  <c:v>0.26689092971129003</c:v>
                </c:pt>
                <c:pt idx="1840" formatCode="General">
                  <c:v>0.26547698321427599</c:v>
                </c:pt>
                <c:pt idx="1841" formatCode="General">
                  <c:v>0.26396409192031101</c:v>
                </c:pt>
                <c:pt idx="1842" formatCode="General">
                  <c:v>0.26235290134440098</c:v>
                </c:pt>
                <c:pt idx="1843" formatCode="General">
                  <c:v>0.26064319030798</c:v>
                </c:pt>
                <c:pt idx="1844" formatCode="General">
                  <c:v>0.25883480839208201</c:v>
                </c:pt>
                <c:pt idx="1845" formatCode="General">
                  <c:v>0.25692779681873601</c:v>
                </c:pt>
                <c:pt idx="1846" formatCode="General">
                  <c:v>0.254921879647868</c:v>
                </c:pt>
                <c:pt idx="1847" formatCode="General">
                  <c:v>0.25281751443991302</c:v>
                </c:pt>
                <c:pt idx="1848" formatCode="General">
                  <c:v>0.2506148393921</c:v>
                </c:pt>
                <c:pt idx="1849" formatCode="General">
                  <c:v>0.24831362439596899</c:v>
                </c:pt>
                <c:pt idx="1850" formatCode="General">
                  <c:v>0.24591442488481099</c:v>
                </c:pt>
                <c:pt idx="1851" formatCode="General">
                  <c:v>0.243418042139946</c:v>
                </c:pt>
                <c:pt idx="1852" formatCode="General">
                  <c:v>0.240824333220447</c:v>
                </c:pt>
                <c:pt idx="1853" formatCode="General">
                  <c:v>0.23813329684503801</c:v>
                </c:pt>
                <c:pt idx="1854" formatCode="General">
                  <c:v>0.23534568004145201</c:v>
                </c:pt>
                <c:pt idx="1855" formatCode="General">
                  <c:v>0.23246143139050199</c:v>
                </c:pt>
                <c:pt idx="1856" formatCode="General">
                  <c:v>0.22948120562952901</c:v>
                </c:pt>
                <c:pt idx="1857" formatCode="General">
                  <c:v>0.22640592336677301</c:v>
                </c:pt>
                <c:pt idx="1858" formatCode="General">
                  <c:v>0.223235610221488</c:v>
                </c:pt>
                <c:pt idx="1859" formatCode="General">
                  <c:v>0.21997095514093701</c:v>
                </c:pt>
                <c:pt idx="1860" formatCode="General">
                  <c:v>0.21661238650032699</c:v>
                </c:pt>
                <c:pt idx="1861" formatCode="General">
                  <c:v>0.21316052556794399</c:v>
                </c:pt>
                <c:pt idx="1862" formatCode="General">
                  <c:v>0.209616223492892</c:v>
                </c:pt>
                <c:pt idx="1863" formatCode="General">
                  <c:v>0.20598006063125901</c:v>
                </c:pt>
                <c:pt idx="1864" formatCode="General">
                  <c:v>0.20225336843823799</c:v>
                </c:pt>
                <c:pt idx="1865" formatCode="General">
                  <c:v>0.19843712342733799</c:v>
                </c:pt>
                <c:pt idx="1866" formatCode="General">
                  <c:v>0.19453137713037799</c:v>
                </c:pt>
                <c:pt idx="1867" formatCode="General">
                  <c:v>0.190537423451246</c:v>
                </c:pt>
                <c:pt idx="1868" formatCode="General">
                  <c:v>0.18645633557320801</c:v>
                </c:pt>
                <c:pt idx="1869" formatCode="General">
                  <c:v>0.18228881476383499</c:v>
                </c:pt>
                <c:pt idx="1870" formatCode="General">
                  <c:v>0.178036311362857</c:v>
                </c:pt>
                <c:pt idx="1871" formatCode="General">
                  <c:v>0.17370000840011701</c:v>
                </c:pt>
                <c:pt idx="1872" formatCode="General">
                  <c:v>0.16928127714546301</c:v>
                </c:pt>
                <c:pt idx="1873" formatCode="General">
                  <c:v>0.16478168188162001</c:v>
                </c:pt>
                <c:pt idx="1874" formatCode="General">
                  <c:v>0.16020236529226101</c:v>
                </c:pt>
                <c:pt idx="1875" formatCode="General">
                  <c:v>0.15554405883591499</c:v>
                </c:pt>
                <c:pt idx="1876" formatCode="General">
                  <c:v>0.150808239555591</c:v>
                </c:pt>
                <c:pt idx="1877" formatCode="General">
                  <c:v>0.14599665422480901</c:v>
                </c:pt>
                <c:pt idx="1878" formatCode="General">
                  <c:v>0.14111068577184399</c:v>
                </c:pt>
                <c:pt idx="1879" formatCode="General">
                  <c:v>0.136151870124363</c:v>
                </c:pt>
                <c:pt idx="1880" formatCode="General">
                  <c:v>0.13112196553672401</c:v>
                </c:pt>
                <c:pt idx="1881" formatCode="General">
                  <c:v>0.12602289516645801</c:v>
                </c:pt>
                <c:pt idx="1882" formatCode="General">
                  <c:v>0.120856189068747</c:v>
                </c:pt>
                <c:pt idx="1883" formatCode="General">
                  <c:v>0.11562348457548199</c:v>
                </c:pt>
                <c:pt idx="1884" formatCode="General">
                  <c:v>0.110326556522904</c:v>
                </c:pt>
                <c:pt idx="1885" formatCode="General">
                  <c:v>0.104966813715815</c:v>
                </c:pt>
                <c:pt idx="1886" formatCode="General">
                  <c:v>9.95463815127475E-2</c:v>
                </c:pt>
                <c:pt idx="1887" formatCode="General">
                  <c:v>9.4067611593190104E-2</c:v>
                </c:pt>
                <c:pt idx="1888" formatCode="General">
                  <c:v>8.8532436657243793E-2</c:v>
                </c:pt>
                <c:pt idx="1889" formatCode="General">
                  <c:v>8.2942878477061499E-2</c:v>
                </c:pt>
                <c:pt idx="1890" formatCode="General">
                  <c:v>7.73010516352826E-2</c:v>
                </c:pt>
                <c:pt idx="1891" formatCode="General">
                  <c:v>7.1608671385754996E-2</c:v>
                </c:pt>
                <c:pt idx="1892" formatCode="General">
                  <c:v>6.5868113807116005E-2</c:v>
                </c:pt>
                <c:pt idx="1893" formatCode="General">
                  <c:v>6.0081941160693902E-2</c:v>
                </c:pt>
                <c:pt idx="1894" formatCode="General">
                  <c:v>5.4252238302143103E-2</c:v>
                </c:pt>
                <c:pt idx="1895" formatCode="General">
                  <c:v>4.83812001056328E-2</c:v>
                </c:pt>
                <c:pt idx="1896" formatCode="General">
                  <c:v>4.2471672229713202E-2</c:v>
                </c:pt>
                <c:pt idx="1897" formatCode="General">
                  <c:v>3.6526107309150402E-2</c:v>
                </c:pt>
                <c:pt idx="1898" formatCode="General">
                  <c:v>3.0546950407275401E-2</c:v>
                </c:pt>
                <c:pt idx="1899" formatCode="General">
                  <c:v>2.4536712918673102E-2</c:v>
                </c:pt>
                <c:pt idx="1900" formatCode="General">
                  <c:v>1.8497655084415299E-2</c:v>
                </c:pt>
                <c:pt idx="1901" formatCode="General">
                  <c:v>1.24327499895351E-2</c:v>
                </c:pt>
                <c:pt idx="1902" formatCode="General">
                  <c:v>6.3445855416746398E-3</c:v>
                </c:pt>
                <c:pt idx="1903" formatCode="General">
                  <c:v>2.3585121064281E-4</c:v>
                </c:pt>
                <c:pt idx="1904" formatCode="General">
                  <c:v>-5.8907688221967701E-3</c:v>
                </c:pt>
                <c:pt idx="1905" formatCode="General">
                  <c:v>-1.20325082433518E-2</c:v>
                </c:pt>
                <c:pt idx="1906" formatCode="General">
                  <c:v>-1.8186570694071199E-2</c:v>
                </c:pt>
                <c:pt idx="1907" formatCode="General">
                  <c:v>-2.4350129632936E-2</c:v>
                </c:pt>
                <c:pt idx="1908" formatCode="General">
                  <c:v>-3.0520200986878701E-2</c:v>
                </c:pt>
                <c:pt idx="1909" formatCode="General">
                  <c:v>-3.6694066655180303E-2</c:v>
                </c:pt>
                <c:pt idx="1910" formatCode="General">
                  <c:v>-4.2868891785222997E-2</c:v>
                </c:pt>
                <c:pt idx="1911" formatCode="General">
                  <c:v>-4.90418372620888E-2</c:v>
                </c:pt>
                <c:pt idx="1912" formatCode="General">
                  <c:v>-5.5210044126697201E-2</c:v>
                </c:pt>
                <c:pt idx="1913" formatCode="General">
                  <c:v>-6.1370131009816802E-2</c:v>
                </c:pt>
                <c:pt idx="1914" formatCode="General">
                  <c:v>-6.7519283669002297E-2</c:v>
                </c:pt>
                <c:pt idx="1915" formatCode="General">
                  <c:v>-7.3654777008088604E-2</c:v>
                </c:pt>
                <c:pt idx="1916" formatCode="General">
                  <c:v>-7.9773346479541804E-2</c:v>
                </c:pt>
                <c:pt idx="1917" formatCode="General">
                  <c:v>-8.5871716319831107E-2</c:v>
                </c:pt>
                <c:pt idx="1918" formatCode="General">
                  <c:v>-9.1946685773761597E-2</c:v>
                </c:pt>
                <c:pt idx="1919" formatCode="General">
                  <c:v>-9.7995152868018701E-2</c:v>
                </c:pt>
                <c:pt idx="1920" formatCode="General">
                  <c:v>-0.104014132777865</c:v>
                </c:pt>
                <c:pt idx="1921" formatCode="General">
                  <c:v>-0.11000071063040601</c:v>
                </c:pt>
                <c:pt idx="1922" formatCode="General">
                  <c:v>-0.11595149666811801</c:v>
                </c:pt>
                <c:pt idx="1923" formatCode="General">
                  <c:v>-0.12186320189352701</c:v>
                </c:pt>
                <c:pt idx="1924" formatCode="General">
                  <c:v>-0.12773323695882999</c:v>
                </c:pt>
                <c:pt idx="1925" formatCode="General">
                  <c:v>-0.133558592171555</c:v>
                </c:pt>
                <c:pt idx="1926" formatCode="General">
                  <c:v>-0.139335783401423</c:v>
                </c:pt>
                <c:pt idx="1927" formatCode="General">
                  <c:v>-0.14506194521452001</c:v>
                </c:pt>
                <c:pt idx="1928" formatCode="General">
                  <c:v>-0.15073380247628701</c:v>
                </c:pt>
                <c:pt idx="1929" formatCode="General">
                  <c:v>-0.15634767300548399</c:v>
                </c:pt>
                <c:pt idx="1930" formatCode="General">
                  <c:v>-0.161901143560092</c:v>
                </c:pt>
                <c:pt idx="1931" formatCode="General">
                  <c:v>-0.16739146023710499</c:v>
                </c:pt>
                <c:pt idx="1932" formatCode="General">
                  <c:v>-0.172814835347262</c:v>
                </c:pt>
                <c:pt idx="1933" formatCode="General">
                  <c:v>-0.178168119695466</c:v>
                </c:pt>
                <c:pt idx="1934" formatCode="General">
                  <c:v>-0.183448464775369</c:v>
                </c:pt>
                <c:pt idx="1935" formatCode="General">
                  <c:v>-0.18865320155446699</c:v>
                </c:pt>
                <c:pt idx="1936" formatCode="General">
                  <c:v>-0.193779250875913</c:v>
                </c:pt>
                <c:pt idx="1937" formatCode="General">
                  <c:v>-0.198823122575599</c:v>
                </c:pt>
                <c:pt idx="1938" formatCode="General">
                  <c:v>-0.203782096413478</c:v>
                </c:pt>
                <c:pt idx="1939" formatCode="General">
                  <c:v>-0.208653733744219</c:v>
                </c:pt>
                <c:pt idx="1940" formatCode="General">
                  <c:v>-0.213435206735894</c:v>
                </c:pt>
                <c:pt idx="1941" formatCode="General">
                  <c:v>-0.218123249342182</c:v>
                </c:pt>
                <c:pt idx="1942" formatCode="General">
                  <c:v>-0.222714761950214</c:v>
                </c:pt>
                <c:pt idx="1943" formatCode="General">
                  <c:v>-0.227206908669908</c:v>
                </c:pt>
                <c:pt idx="1944" formatCode="General">
                  <c:v>-0.23159714457537101</c:v>
                </c:pt>
                <c:pt idx="1945" formatCode="General">
                  <c:v>-0.235883170527875</c:v>
                </c:pt>
                <c:pt idx="1946" formatCode="General">
                  <c:v>-0.24006232409099501</c:v>
                </c:pt>
                <c:pt idx="1947" formatCode="General">
                  <c:v>-0.24413159329625</c:v>
                </c:pt>
                <c:pt idx="1948" formatCode="General">
                  <c:v>-0.248088714941128</c:v>
                </c:pt>
                <c:pt idx="1949" formatCode="General">
                  <c:v>-0.251931146447191</c:v>
                </c:pt>
                <c:pt idx="1950" formatCode="General">
                  <c:v>-0.25565600436583102</c:v>
                </c:pt>
                <c:pt idx="1951" formatCode="General">
                  <c:v>-0.25926118029664802</c:v>
                </c:pt>
                <c:pt idx="1952" formatCode="General">
                  <c:v>-0.26274435372362298</c:v>
                </c:pt>
                <c:pt idx="1953" formatCode="General">
                  <c:v>-0.26610343895284899</c:v>
                </c:pt>
                <c:pt idx="1954" formatCode="General">
                  <c:v>-0.26933655522969702</c:v>
                </c:pt>
                <c:pt idx="1955" formatCode="General">
                  <c:v>-0.27244096719105798</c:v>
                </c:pt>
                <c:pt idx="1956" formatCode="General">
                  <c:v>-0.27541467414715298</c:v>
                </c:pt>
                <c:pt idx="1957" formatCode="General">
                  <c:v>-0.27825602006704098</c:v>
                </c:pt>
                <c:pt idx="1958" formatCode="General">
                  <c:v>-0.280963049959009</c:v>
                </c:pt>
                <c:pt idx="1959" formatCode="General">
                  <c:v>-0.28353399028176102</c:v>
                </c:pt>
                <c:pt idx="1960" formatCode="General">
                  <c:v>-0.28596675159384899</c:v>
                </c:pt>
                <c:pt idx="1961" formatCode="General">
                  <c:v>-0.288259464067886</c:v>
                </c:pt>
                <c:pt idx="1962" formatCode="General">
                  <c:v>-0.29041056261071302</c:v>
                </c:pt>
                <c:pt idx="1963" formatCode="General">
                  <c:v>-0.29241874197115397</c:v>
                </c:pt>
                <c:pt idx="1964" formatCode="General">
                  <c:v>-0.29428240778649001</c:v>
                </c:pt>
                <c:pt idx="1965" formatCode="General">
                  <c:v>-0.29600018247930898</c:v>
                </c:pt>
                <c:pt idx="1966" formatCode="General">
                  <c:v>-0.29757093756637498</c:v>
                </c:pt>
                <c:pt idx="1967" formatCode="General">
                  <c:v>-0.298993169282738</c:v>
                </c:pt>
                <c:pt idx="1968" formatCode="General">
                  <c:v>-0.30026503352903899</c:v>
                </c:pt>
                <c:pt idx="1969" formatCode="General">
                  <c:v>-0.301385549508427</c:v>
                </c:pt>
                <c:pt idx="1970" formatCode="General">
                  <c:v>-0.30235463693457398</c:v>
                </c:pt>
                <c:pt idx="1971" formatCode="General">
                  <c:v>-0.30317134001013801</c:v>
                </c:pt>
                <c:pt idx="1972" formatCode="General">
                  <c:v>-0.30383427397017498</c:v>
                </c:pt>
                <c:pt idx="1973" formatCode="General">
                  <c:v>-0.30434283761805198</c:v>
                </c:pt>
                <c:pt idx="1974" formatCode="General">
                  <c:v>-0.30469673565840999</c:v>
                </c:pt>
                <c:pt idx="1975" formatCode="General">
                  <c:v>-0.30489534348743702</c:v>
                </c:pt>
                <c:pt idx="1976" formatCode="General">
                  <c:v>-0.30493822267033199</c:v>
                </c:pt>
                <c:pt idx="1977" formatCode="General">
                  <c:v>-0.30482518923709601</c:v>
                </c:pt>
                <c:pt idx="1978" formatCode="General">
                  <c:v>-0.304556255611664</c:v>
                </c:pt>
                <c:pt idx="1979" formatCode="General">
                  <c:v>-0.304131072370946</c:v>
                </c:pt>
                <c:pt idx="1980" formatCode="General">
                  <c:v>-0.30354942880769298</c:v>
                </c:pt>
                <c:pt idx="1981" formatCode="General">
                  <c:v>-0.30281128374973298</c:v>
                </c:pt>
                <c:pt idx="1982" formatCode="General">
                  <c:v>-0.30191626299492103</c:v>
                </c:pt>
                <c:pt idx="1983" formatCode="General">
                  <c:v>-0.30086480306222302</c:v>
                </c:pt>
                <c:pt idx="1984" formatCode="General">
                  <c:v>-0.29965815444856703</c:v>
                </c:pt>
                <c:pt idx="1985" formatCode="General">
                  <c:v>-0.29829661212533598</c:v>
                </c:pt>
                <c:pt idx="1986" formatCode="General">
                  <c:v>-0.29677999719860998</c:v>
                </c:pt>
                <c:pt idx="1987" formatCode="General">
                  <c:v>-0.295109377071612</c:v>
                </c:pt>
                <c:pt idx="1988" formatCode="General">
                  <c:v>-0.29328550570290002</c:v>
                </c:pt>
                <c:pt idx="1989" formatCode="General">
                  <c:v>-0.29130867576435499</c:v>
                </c:pt>
                <c:pt idx="1990" formatCode="General">
                  <c:v>-0.28917987350875901</c:v>
                </c:pt>
                <c:pt idx="1991" formatCode="General">
                  <c:v>-0.28690033049049501</c:v>
                </c:pt>
                <c:pt idx="1992" formatCode="General">
                  <c:v>-0.28447145112615002</c:v>
                </c:pt>
                <c:pt idx="1993" formatCode="General">
                  <c:v>-0.281894734411196</c:v>
                </c:pt>
                <c:pt idx="1994" formatCode="General">
                  <c:v>-0.27917120117185501</c:v>
                </c:pt>
                <c:pt idx="1995" formatCode="General">
                  <c:v>-0.27630194582295298</c:v>
                </c:pt>
                <c:pt idx="1996" formatCode="General">
                  <c:v>-0.27328871600778798</c:v>
                </c:pt>
                <c:pt idx="1997" formatCode="General">
                  <c:v>-0.27013289807700702</c:v>
                </c:pt>
                <c:pt idx="1998" formatCode="General">
                  <c:v>-0.26683643768521398</c:v>
                </c:pt>
                <c:pt idx="1999" formatCode="General">
                  <c:v>-0.26340085640227201</c:v>
                </c:pt>
                <c:pt idx="2000" formatCode="General">
                  <c:v>-0.25982770283095502</c:v>
                </c:pt>
                <c:pt idx="2001" formatCode="General">
                  <c:v>-0.25611922252074998</c:v>
                </c:pt>
                <c:pt idx="2002" formatCode="General">
                  <c:v>-0.25227779564076902</c:v>
                </c:pt>
                <c:pt idx="2003" formatCode="General">
                  <c:v>-0.248305765416346</c:v>
                </c:pt>
                <c:pt idx="2004" formatCode="General">
                  <c:v>-0.244204390082147</c:v>
                </c:pt>
                <c:pt idx="2005" formatCode="General">
                  <c:v>-0.23997604545611401</c:v>
                </c:pt>
                <c:pt idx="2006" formatCode="General">
                  <c:v>-0.23562379181262799</c:v>
                </c:pt>
                <c:pt idx="2007" formatCode="General">
                  <c:v>-0.231149641156491</c:v>
                </c:pt>
                <c:pt idx="2008" formatCode="General">
                  <c:v>-0.226556041805275</c:v>
                </c:pt>
                <c:pt idx="2009" formatCode="General">
                  <c:v>-0.22184551709265499</c:v>
                </c:pt>
                <c:pt idx="2010" formatCode="General">
                  <c:v>-0.217020618152168</c:v>
                </c:pt>
                <c:pt idx="2011" formatCode="General">
                  <c:v>-0.212084501579139</c:v>
                </c:pt>
                <c:pt idx="2012" formatCode="General">
                  <c:v>-0.20704031288049901</c:v>
                </c:pt>
                <c:pt idx="2013" formatCode="General">
                  <c:v>-0.201890557111018</c:v>
                </c:pt>
                <c:pt idx="2014" formatCode="General">
                  <c:v>-0.19663768337561899</c:v>
                </c:pt>
                <c:pt idx="2015" formatCode="General">
                  <c:v>-0.19128523257909699</c:v>
                </c:pt>
                <c:pt idx="2016" formatCode="General">
                  <c:v>-0.18583623608783401</c:v>
                </c:pt>
                <c:pt idx="2017" formatCode="General">
                  <c:v>-0.18029362313265301</c:v>
                </c:pt>
                <c:pt idx="2018" formatCode="General">
                  <c:v>-0.17466083993958301</c:v>
                </c:pt>
                <c:pt idx="2019" formatCode="General">
                  <c:v>-0.168941315641117</c:v>
                </c:pt>
                <c:pt idx="2020" formatCode="General">
                  <c:v>-0.16313837376670201</c:v>
                </c:pt>
                <c:pt idx="2021" formatCode="General">
                  <c:v>-0.157255269418657</c:v>
                </c:pt>
                <c:pt idx="2022" formatCode="General">
                  <c:v>-0.15129572681179901</c:v>
                </c:pt>
                <c:pt idx="2023" formatCode="General">
                  <c:v>-0.145263359139021</c:v>
                </c:pt>
                <c:pt idx="2024" formatCode="General">
                  <c:v>-0.13916106795687799</c:v>
                </c:pt>
                <c:pt idx="2025" formatCode="General">
                  <c:v>-0.13299216406398001</c:v>
                </c:pt>
                <c:pt idx="2026" formatCode="General">
                  <c:v>-0.12676048469212101</c:v>
                </c:pt>
                <c:pt idx="2027" formatCode="General">
                  <c:v>-0.120469797533527</c:v>
                </c:pt>
                <c:pt idx="2028" formatCode="General">
                  <c:v>-0.114123769875267</c:v>
                </c:pt>
                <c:pt idx="2029" formatCode="General">
                  <c:v>-0.10772643758368899</c:v>
                </c:pt>
                <c:pt idx="2030" formatCode="General">
                  <c:v>-0.10128118618876999</c:v>
                </c:pt>
                <c:pt idx="2031" formatCode="General">
                  <c:v>-9.4791763524415706E-2</c:v>
                </c:pt>
                <c:pt idx="2032" formatCode="General">
                  <c:v>-8.8262300399455901E-2</c:v>
                </c:pt>
                <c:pt idx="2033" formatCode="General">
                  <c:v>-8.1695684556186698E-2</c:v>
                </c:pt>
                <c:pt idx="2034" formatCode="General">
                  <c:v>-7.5095690283455002E-2</c:v>
                </c:pt>
                <c:pt idx="2035" formatCode="General">
                  <c:v>-6.8466599089140004E-2</c:v>
                </c:pt>
                <c:pt idx="2036" formatCode="General">
                  <c:v>-6.1812021463007398E-2</c:v>
                </c:pt>
                <c:pt idx="2037" formatCode="General">
                  <c:v>-5.5135937616447202E-2</c:v>
                </c:pt>
                <c:pt idx="2038" formatCode="General">
                  <c:v>-4.8442734943324003E-2</c:v>
                </c:pt>
                <c:pt idx="2039" formatCode="General">
                  <c:v>-4.1736043691852402E-2</c:v>
                </c:pt>
                <c:pt idx="2040" formatCode="General">
                  <c:v>-3.5019207606837501E-2</c:v>
                </c:pt>
                <c:pt idx="2041" formatCode="General">
                  <c:v>-2.8295974404275299E-2</c:v>
                </c:pt>
                <c:pt idx="2042" formatCode="General">
                  <c:v>-2.1570529832430602E-2</c:v>
                </c:pt>
                <c:pt idx="2043" formatCode="General">
                  <c:v>-1.48469149817701E-2</c:v>
                </c:pt>
                <c:pt idx="2044" formatCode="General">
                  <c:v>-8.1289157775569793E-3</c:v>
                </c:pt>
                <c:pt idx="2045" formatCode="General">
                  <c:v>-1.42008283882986E-3</c:v>
                </c:pt>
                <c:pt idx="2046" formatCode="General">
                  <c:v>5.27600923105813E-3</c:v>
                </c:pt>
                <c:pt idx="2047" formatCode="General">
                  <c:v>1.19553519136465E-2</c:v>
                </c:pt>
                <c:pt idx="2048" formatCode="General">
                  <c:v>1.8614197562549201E-2</c:v>
                </c:pt>
                <c:pt idx="2049" formatCode="General">
                  <c:v>2.5248749046273201E-2</c:v>
                </c:pt>
                <c:pt idx="2050" formatCode="General">
                  <c:v>3.1855244521123698E-2</c:v>
                </c:pt>
                <c:pt idx="2051" formatCode="General">
                  <c:v>3.84300774580267E-2</c:v>
                </c:pt>
                <c:pt idx="2052" formatCode="General">
                  <c:v>4.4969583152026503E-2</c:v>
                </c:pt>
                <c:pt idx="2053" formatCode="General">
                  <c:v>5.1470126770258702E-2</c:v>
                </c:pt>
                <c:pt idx="2054" formatCode="General">
                  <c:v>5.7928119623363597E-2</c:v>
                </c:pt>
                <c:pt idx="2055" formatCode="General">
                  <c:v>6.4340017503924804E-2</c:v>
                </c:pt>
                <c:pt idx="2056" formatCode="General">
                  <c:v>7.0702323487912999E-2</c:v>
                </c:pt>
                <c:pt idx="2057" formatCode="General">
                  <c:v>7.7011590539437402E-2</c:v>
                </c:pt>
                <c:pt idx="2058" formatCode="General">
                  <c:v>8.3264472063327696E-2</c:v>
                </c:pt>
                <c:pt idx="2059" formatCode="General">
                  <c:v>8.9457610787338201E-2</c:v>
                </c:pt>
                <c:pt idx="2060" formatCode="General">
                  <c:v>9.5587679710508203E-2</c:v>
                </c:pt>
                <c:pt idx="2061" formatCode="General">
                  <c:v>0.101651398779015</c:v>
                </c:pt>
                <c:pt idx="2062" formatCode="General">
                  <c:v>0.107645642523929</c:v>
                </c:pt>
                <c:pt idx="2063" formatCode="General">
                  <c:v>0.113567330538659</c:v>
                </c:pt>
                <c:pt idx="2064" formatCode="General">
                  <c:v>0.11941335405485901</c:v>
                </c:pt>
                <c:pt idx="2065" formatCode="General">
                  <c:v>0.125180685835906</c:v>
                </c:pt>
                <c:pt idx="2066" formatCode="General">
                  <c:v>0.13086639656837101</c:v>
                </c:pt>
                <c:pt idx="2067" formatCode="General">
                  <c:v>0.13646769822999699</c:v>
                </c:pt>
                <c:pt idx="2068" formatCode="General">
                  <c:v>0.141981776860653</c:v>
                </c:pt>
                <c:pt idx="2069" formatCode="General">
                  <c:v>0.14740588087416501</c:v>
                </c:pt>
                <c:pt idx="2070" formatCode="General">
                  <c:v>0.15273733343710599</c:v>
                </c:pt>
                <c:pt idx="2071" formatCode="General">
                  <c:v>0.15797353111457499</c:v>
                </c:pt>
                <c:pt idx="2072" formatCode="General">
                  <c:v>0.163111992172495</c:v>
                </c:pt>
                <c:pt idx="2073" formatCode="General">
                  <c:v>0.16815024743660301</c:v>
                </c:pt>
                <c:pt idx="2074" formatCode="General">
                  <c:v>0.17308593435226</c:v>
                </c:pt>
                <c:pt idx="2075" formatCode="General">
                  <c:v>0.177916752620533</c:v>
                </c:pt>
                <c:pt idx="2076" formatCode="General">
                  <c:v>0.18264051008090601</c:v>
                </c:pt>
                <c:pt idx="2077" formatCode="General">
                  <c:v>0.18725511547257201</c:v>
                </c:pt>
                <c:pt idx="2078" formatCode="General">
                  <c:v>0.191758459339718</c:v>
                </c:pt>
                <c:pt idx="2079" formatCode="General">
                  <c:v>0.19614851768595301</c:v>
                </c:pt>
                <c:pt idx="2080" formatCode="General">
                  <c:v>0.20042342333660301</c:v>
                </c:pt>
                <c:pt idx="2081" formatCode="General">
                  <c:v>0.20458145318114501</c:v>
                </c:pt>
                <c:pt idx="2082" formatCode="General">
                  <c:v>0.20862085147511</c:v>
                </c:pt>
                <c:pt idx="2083" formatCode="General">
                  <c:v>0.21253992577106701</c:v>
                </c:pt>
                <c:pt idx="2084" formatCode="General">
                  <c:v>0.21633716827879301</c:v>
                </c:pt>
                <c:pt idx="2085" formatCode="General">
                  <c:v>0.22001114963528601</c:v>
                </c:pt>
                <c:pt idx="2086" formatCode="General">
                  <c:v>0.22356054596924599</c:v>
                </c:pt>
                <c:pt idx="2087" formatCode="General">
                  <c:v>0.22698402701804199</c:v>
                </c:pt>
                <c:pt idx="2088" formatCode="General">
                  <c:v>0.23028036168518301</c:v>
                </c:pt>
                <c:pt idx="2089" formatCode="General">
                  <c:v>0.23344852783570799</c:v>
                </c:pt>
                <c:pt idx="2090" formatCode="General">
                  <c:v>0.236487490336451</c:v>
                </c:pt>
                <c:pt idx="2091" formatCode="General">
                  <c:v>0.23939629112785399</c:v>
                </c:pt>
                <c:pt idx="2092" formatCode="General">
                  <c:v>0.24217416233467801</c:v>
                </c:pt>
                <c:pt idx="2093" formatCode="General">
                  <c:v>0.24482035811017999</c:v>
                </c:pt>
                <c:pt idx="2094" formatCode="General">
                  <c:v>0.247334193146001</c:v>
                </c:pt>
                <c:pt idx="2095" formatCode="General">
                  <c:v>0.24971515172789399</c:v>
                </c:pt>
                <c:pt idx="2096" formatCode="General">
                  <c:v>0.25196277537565798</c:v>
                </c:pt>
                <c:pt idx="2097" formatCode="General">
                  <c:v>0.254076648191909</c:v>
                </c:pt>
                <c:pt idx="2098" formatCode="General">
                  <c:v>0.25605649786122497</c:v>
                </c:pt>
                <c:pt idx="2099" formatCode="General">
                  <c:v>0.25790208827337602</c:v>
                </c:pt>
                <c:pt idx="2100" formatCode="General">
                  <c:v>0.25961326625986603</c:v>
                </c:pt>
                <c:pt idx="2101" formatCode="General">
                  <c:v>0.26119006767365799</c:v>
                </c:pt>
                <c:pt idx="2102" formatCode="General">
                  <c:v>0.26263254383027301</c:v>
                </c:pt>
                <c:pt idx="2103" formatCode="General">
                  <c:v>0.26394074368000098</c:v>
                </c:pt>
                <c:pt idx="2104" formatCode="General">
                  <c:v>0.26511488096689101</c:v>
                </c:pt>
                <c:pt idx="2105" formatCode="General">
                  <c:v>0.26615529301874602</c:v>
                </c:pt>
                <c:pt idx="2106" formatCode="General">
                  <c:v>0.26706242002418301</c:v>
                </c:pt>
                <c:pt idx="2107" formatCode="General">
                  <c:v>0.26783673075477499</c:v>
                </c:pt>
                <c:pt idx="2108" formatCode="General">
                  <c:v>0.26847866365969802</c:v>
                </c:pt>
                <c:pt idx="2109" formatCode="General">
                  <c:v>0.26898884805078699</c:v>
                </c:pt>
                <c:pt idx="2110" formatCode="General">
                  <c:v>0.269368055072985</c:v>
                </c:pt>
                <c:pt idx="2111" formatCode="General">
                  <c:v>0.269617018132219</c:v>
                </c:pt>
                <c:pt idx="2112" formatCode="General">
                  <c:v>0.26973658075752799</c:v>
                </c:pt>
                <c:pt idx="2113" formatCode="General">
                  <c:v>0.26972770308418897</c:v>
                </c:pt>
                <c:pt idx="2114" formatCode="General">
                  <c:v>0.269591344207599</c:v>
                </c:pt>
                <c:pt idx="2115" formatCode="General">
                  <c:v>0.26932856049336601</c:v>
                </c:pt>
                <c:pt idx="2116" formatCode="General">
                  <c:v>0.26894050960830901</c:v>
                </c:pt>
                <c:pt idx="2117" formatCode="General">
                  <c:v>0.26842838384562201</c:v>
                </c:pt>
                <c:pt idx="2118" formatCode="General">
                  <c:v>0.26779340080457897</c:v>
                </c:pt>
                <c:pt idx="2119" formatCode="General">
                  <c:v>0.26703686303510499</c:v>
                </c:pt>
                <c:pt idx="2120" formatCode="General">
                  <c:v>0.26616021161922199</c:v>
                </c:pt>
                <c:pt idx="2121" formatCode="General">
                  <c:v>0.26516491507682399</c:v>
                </c:pt>
                <c:pt idx="2122" formatCode="General">
                  <c:v>0.26405249997901697</c:v>
                </c:pt>
                <c:pt idx="2123" formatCode="General">
                  <c:v>0.26282449902021898</c:v>
                </c:pt>
                <c:pt idx="2124" formatCode="General">
                  <c:v>0.261482506074392</c:v>
                </c:pt>
                <c:pt idx="2125" formatCode="General">
                  <c:v>0.26002828246663701</c:v>
                </c:pt>
                <c:pt idx="2126" formatCode="General">
                  <c:v>0.25846353662042898</c:v>
                </c:pt>
                <c:pt idx="2127" formatCode="General">
                  <c:v>0.25679001246459499</c:v>
                </c:pt>
                <c:pt idx="2128" formatCode="General">
                  <c:v>0.25500955653227803</c:v>
                </c:pt>
                <c:pt idx="2129" formatCode="General">
                  <c:v>0.25312405579020603</c:v>
                </c:pt>
                <c:pt idx="2130" formatCode="General">
                  <c:v>0.25113537829390398</c:v>
                </c:pt>
                <c:pt idx="2131" formatCode="General">
                  <c:v>0.249045480185141</c:v>
                </c:pt>
                <c:pt idx="2132" formatCode="General">
                  <c:v>0.24685641140535899</c:v>
                </c:pt>
                <c:pt idx="2133" formatCode="General">
                  <c:v>0.24457019530624799</c:v>
                </c:pt>
                <c:pt idx="2134" formatCode="General">
                  <c:v>0.24218887068571099</c:v>
                </c:pt>
                <c:pt idx="2135" formatCode="General">
                  <c:v>0.23971450083448601</c:v>
                </c:pt>
                <c:pt idx="2136" formatCode="General">
                  <c:v>0.23714922863632501</c:v>
                </c:pt>
                <c:pt idx="2137" formatCode="General">
                  <c:v>0.234495224022016</c:v>
                </c:pt>
                <c:pt idx="2138" formatCode="General">
                  <c:v>0.23175468024711099</c:v>
                </c:pt>
                <c:pt idx="2139" formatCode="General">
                  <c:v>0.228929861784783</c:v>
                </c:pt>
                <c:pt idx="2140" formatCode="General">
                  <c:v>0.22602299545487201</c:v>
                </c:pt>
                <c:pt idx="2141" formatCode="General">
                  <c:v>0.223036311119368</c:v>
                </c:pt>
                <c:pt idx="2142" formatCode="General">
                  <c:v>0.21997205056607499</c:v>
                </c:pt>
                <c:pt idx="2143" formatCode="General">
                  <c:v>0.21683247792900501</c:v>
                </c:pt>
                <c:pt idx="2144" formatCode="General">
                  <c:v>0.21361998247056499</c:v>
                </c:pt>
                <c:pt idx="2145" formatCode="General">
                  <c:v>0.21033686477206101</c:v>
                </c:pt>
                <c:pt idx="2146" formatCode="General">
                  <c:v>0.206985428507591</c:v>
                </c:pt>
                <c:pt idx="2147" formatCode="General">
                  <c:v>0.20356804867023301</c:v>
                </c:pt>
                <c:pt idx="2148" formatCode="General">
                  <c:v>0.200087063641574</c:v>
                </c:pt>
                <c:pt idx="2149" formatCode="General">
                  <c:v>0.19654481719879199</c:v>
                </c:pt>
                <c:pt idx="2150" formatCode="General">
                  <c:v>0.19294361740367699</c:v>
                </c:pt>
                <c:pt idx="2151" formatCode="General">
                  <c:v>0.189285847079051</c:v>
                </c:pt>
                <c:pt idx="2152" formatCode="General">
                  <c:v>0.18557391313125099</c:v>
                </c:pt>
                <c:pt idx="2153" formatCode="General">
                  <c:v>0.181810129486834</c:v>
                </c:pt>
                <c:pt idx="2154" formatCode="General">
                  <c:v>0.17799682368337599</c:v>
                </c:pt>
                <c:pt idx="2155" formatCode="General">
                  <c:v>0.174136350592555</c:v>
                </c:pt>
                <c:pt idx="2156" formatCode="General">
                  <c:v>0.170231042292802</c:v>
                </c:pt>
                <c:pt idx="2157" formatCode="General">
                  <c:v>0.16628325883575801</c:v>
                </c:pt>
                <c:pt idx="2158" formatCode="General">
                  <c:v>0.16229533404438201</c:v>
                </c:pt>
                <c:pt idx="2159" formatCode="General">
                  <c:v>0.15826952002063099</c:v>
                </c:pt>
                <c:pt idx="2160" formatCode="General">
                  <c:v>0.154208104270149</c:v>
                </c:pt>
                <c:pt idx="2161" formatCode="General">
                  <c:v>0.15011342065373701</c:v>
                </c:pt>
                <c:pt idx="2162" formatCode="General">
                  <c:v>0.14598773375649499</c:v>
                </c:pt>
                <c:pt idx="2163" formatCode="General">
                  <c:v>0.14183323685698501</c:v>
                </c:pt>
                <c:pt idx="2164" formatCode="General">
                  <c:v>0.137652171565144</c:v>
                </c:pt>
                <c:pt idx="2165" formatCode="General">
                  <c:v>0.13344677916581099</c:v>
                </c:pt>
                <c:pt idx="2166" formatCode="General">
                  <c:v>0.129219187636018</c:v>
                </c:pt>
                <c:pt idx="2167" formatCode="General">
                  <c:v>0.12497152063257599</c:v>
                </c:pt>
                <c:pt idx="2168" formatCode="General">
                  <c:v>0.12070591537568701</c:v>
                </c:pt>
                <c:pt idx="2169" formatCode="General">
                  <c:v>0.116424474723344</c:v>
                </c:pt>
                <c:pt idx="2170" formatCode="General">
                  <c:v>0.112129315672792</c:v>
                </c:pt>
                <c:pt idx="2171" formatCode="General">
                  <c:v>0.107822467524573</c:v>
                </c:pt>
                <c:pt idx="2172" formatCode="General">
                  <c:v>0.103505919932611</c:v>
                </c:pt>
                <c:pt idx="2173" formatCode="General">
                  <c:v>9.9181639131160806E-2</c:v>
                </c:pt>
                <c:pt idx="2174" formatCode="General">
                  <c:v>9.48515734122303E-2</c:v>
                </c:pt>
                <c:pt idx="2175" formatCode="General">
                  <c:v>9.0517657990383096E-2</c:v>
                </c:pt>
                <c:pt idx="2176" formatCode="General">
                  <c:v>8.61817708828298E-2</c:v>
                </c:pt>
                <c:pt idx="2177" formatCode="General">
                  <c:v>8.1845837284575507E-2</c:v>
                </c:pt>
                <c:pt idx="2178" formatCode="General">
                  <c:v>7.7511676204852095E-2</c:v>
                </c:pt>
                <c:pt idx="2179" formatCode="General">
                  <c:v>7.3181046041015094E-2</c:v>
                </c:pt>
                <c:pt idx="2180" formatCode="General">
                  <c:v>6.8855710147447999E-2</c:v>
                </c:pt>
                <c:pt idx="2181" formatCode="General">
                  <c:v>6.4537341049243302E-2</c:v>
                </c:pt>
                <c:pt idx="2182" formatCode="General">
                  <c:v>6.02276289230897E-2</c:v>
                </c:pt>
                <c:pt idx="2183" formatCode="General">
                  <c:v>5.5928239984701797E-2</c:v>
                </c:pt>
                <c:pt idx="2184" formatCode="General">
                  <c:v>5.1640760343833803E-2</c:v>
                </c:pt>
                <c:pt idx="2185" formatCode="General">
                  <c:v>4.7366755711675798E-2</c:v>
                </c:pt>
                <c:pt idx="2186" formatCode="General">
                  <c:v>4.3107780751931397E-2</c:v>
                </c:pt>
                <c:pt idx="2187" formatCode="General">
                  <c:v>3.8865326537481697E-2</c:v>
                </c:pt>
                <c:pt idx="2188" formatCode="General">
                  <c:v>3.4640824158471799E-2</c:v>
                </c:pt>
                <c:pt idx="2189" formatCode="General">
                  <c:v>3.0435707677896499E-2</c:v>
                </c:pt>
                <c:pt idx="2190" formatCode="General">
                  <c:v>2.62513727533231E-2</c:v>
                </c:pt>
                <c:pt idx="2191" formatCode="General">
                  <c:v>2.2089148758801899E-2</c:v>
                </c:pt>
                <c:pt idx="2192" formatCode="General">
                  <c:v>1.7950331547896999E-2</c:v>
                </c:pt>
                <c:pt idx="2193" formatCode="General">
                  <c:v>1.38361916254926E-2</c:v>
                </c:pt>
                <c:pt idx="2194" formatCode="General">
                  <c:v>9.7479520137253497E-3</c:v>
                </c:pt>
                <c:pt idx="2195" formatCode="General">
                  <c:v>5.68679694072571E-3</c:v>
                </c:pt>
                <c:pt idx="2196" formatCode="General">
                  <c:v>1.6538780656537701E-3</c:v>
                </c:pt>
                <c:pt idx="2197" formatCode="General">
                  <c:v>-2.3496965715109801E-3</c:v>
                </c:pt>
                <c:pt idx="2198" formatCode="General">
                  <c:v>-6.32285313150648E-3</c:v>
                </c:pt>
                <c:pt idx="2199" formatCode="General">
                  <c:v>-1.02645549986627E-2</c:v>
                </c:pt>
                <c:pt idx="2200" formatCode="General">
                  <c:v>-1.41737884607892E-2</c:v>
                </c:pt>
                <c:pt idx="2201" formatCode="General">
                  <c:v>-1.8049631201069199E-2</c:v>
                </c:pt>
                <c:pt idx="2202" formatCode="General">
                  <c:v>-2.18911298335349E-2</c:v>
                </c:pt>
                <c:pt idx="2203" formatCode="General">
                  <c:v>-2.5697372777264402E-2</c:v>
                </c:pt>
                <c:pt idx="2204" formatCode="General">
                  <c:v>-2.9467538452028201E-2</c:v>
                </c:pt>
                <c:pt idx="2205" formatCode="General">
                  <c:v>-3.3200783340967502E-2</c:v>
                </c:pt>
                <c:pt idx="2206" formatCode="General">
                  <c:v>-3.6896338156053997E-2</c:v>
                </c:pt>
                <c:pt idx="2207" formatCode="General">
                  <c:v>-4.0553456108745597E-2</c:v>
                </c:pt>
                <c:pt idx="2208" formatCode="General">
                  <c:v>-4.41714058837996E-2</c:v>
                </c:pt>
                <c:pt idx="2209" formatCode="General">
                  <c:v>-4.77495205070411E-2</c:v>
                </c:pt>
                <c:pt idx="2210" formatCode="General">
                  <c:v>-5.1287140744893898E-2</c:v>
                </c:pt>
                <c:pt idx="2211" formatCode="General">
                  <c:v>-5.4783606145262703E-2</c:v>
                </c:pt>
                <c:pt idx="2212" formatCode="General">
                  <c:v>-5.8238306275832201E-2</c:v>
                </c:pt>
                <c:pt idx="2213" formatCode="General">
                  <c:v>-6.1650635504183197E-2</c:v>
                </c:pt>
                <c:pt idx="2214" formatCode="General">
                  <c:v>-6.5020091932934801E-2</c:v>
                </c:pt>
                <c:pt idx="2215" formatCode="General">
                  <c:v>-6.8346170932220701E-2</c:v>
                </c:pt>
                <c:pt idx="2216" formatCode="General">
                  <c:v>-7.1628347460894096E-2</c:v>
                </c:pt>
                <c:pt idx="2217" formatCode="General">
                  <c:v>-7.4866134833772593E-2</c:v>
                </c:pt>
                <c:pt idx="2218" formatCode="General">
                  <c:v>-7.8059093475223398E-2</c:v>
                </c:pt>
                <c:pt idx="2219" formatCode="General">
                  <c:v>-8.1206875569984793E-2</c:v>
                </c:pt>
                <c:pt idx="2220" formatCode="General">
                  <c:v>-8.4309058518218502E-2</c:v>
                </c:pt>
                <c:pt idx="2221" formatCode="General">
                  <c:v>-8.7365242707018495E-2</c:v>
                </c:pt>
                <c:pt idx="2222" formatCode="General">
                  <c:v>-9.0375121508980805E-2</c:v>
                </c:pt>
                <c:pt idx="2223" formatCode="General">
                  <c:v>-9.3338421280432904E-2</c:v>
                </c:pt>
                <c:pt idx="2224" formatCode="General">
                  <c:v>-9.6254831489535495E-2</c:v>
                </c:pt>
                <c:pt idx="2225" formatCode="General">
                  <c:v>-9.9124002118464102E-2</c:v>
                </c:pt>
                <c:pt idx="2226" formatCode="General">
                  <c:v>-0.101945658372734</c:v>
                </c:pt>
                <c:pt idx="2227" formatCode="General">
                  <c:v>-0.10471955719852399</c:v>
                </c:pt>
                <c:pt idx="2228" formatCode="General">
                  <c:v>-0.10744547987547701</c:v>
                </c:pt>
                <c:pt idx="2229" formatCode="General">
                  <c:v>-0.110123226059416</c:v>
                </c:pt>
                <c:pt idx="2230" formatCode="General">
                  <c:v>-0.112752556766109</c:v>
                </c:pt>
                <c:pt idx="2231" formatCode="General">
                  <c:v>-0.11533325172595101</c:v>
                </c:pt>
                <c:pt idx="2232" formatCode="General">
                  <c:v>-0.117865167796083</c:v>
                </c:pt>
                <c:pt idx="2233" formatCode="General">
                  <c:v>-0.120348133773414</c:v>
                </c:pt>
                <c:pt idx="2234" formatCode="General">
                  <c:v>-0.12278199367283101</c:v>
                </c:pt>
                <c:pt idx="2235" formatCode="General">
                  <c:v>-0.125166611127561</c:v>
                </c:pt>
                <c:pt idx="2236" formatCode="General">
                  <c:v>-0.12750180117746501</c:v>
                </c:pt>
                <c:pt idx="2237" formatCode="General">
                  <c:v>-0.12978727533312301</c:v>
                </c:pt>
                <c:pt idx="2238" formatCode="General">
                  <c:v>-0.13202281958487</c:v>
                </c:pt>
                <c:pt idx="2239" formatCode="General">
                  <c:v>-0.13420885030451499</c:v>
                </c:pt>
                <c:pt idx="2240" formatCode="General">
                  <c:v>-0.13634511807830599</c:v>
                </c:pt>
                <c:pt idx="2241" formatCode="General">
                  <c:v>-0.13843120310822399</c:v>
                </c:pt>
                <c:pt idx="2242" formatCode="General">
                  <c:v>-0.140467659360237</c:v>
                </c:pt>
                <c:pt idx="2243" formatCode="General">
                  <c:v>-0.14245435442788701</c:v>
                </c:pt>
                <c:pt idx="2244" formatCode="General">
                  <c:v>-0.14439039039799001</c:v>
                </c:pt>
                <c:pt idx="2245" formatCode="General">
                  <c:v>-0.14627585814750799</c:v>
                </c:pt>
                <c:pt idx="2246" formatCode="General">
                  <c:v>-0.148111343921701</c:v>
                </c:pt>
                <c:pt idx="2247" formatCode="General">
                  <c:v>-0.14989620106598101</c:v>
                </c:pt>
                <c:pt idx="2248" formatCode="General">
                  <c:v>-0.15163016521575901</c:v>
                </c:pt>
                <c:pt idx="2249" formatCode="General">
                  <c:v>-0.153313993202085</c:v>
                </c:pt>
                <c:pt idx="2250" formatCode="General">
                  <c:v>-0.154947244505445</c:v>
                </c:pt>
                <c:pt idx="2251" formatCode="General">
                  <c:v>-0.15652925834592901</c:v>
                </c:pt>
                <c:pt idx="2252" formatCode="General">
                  <c:v>-0.15806043396644301</c:v>
                </c:pt>
                <c:pt idx="2253" formatCode="General">
                  <c:v>-0.15954113832002401</c:v>
                </c:pt>
                <c:pt idx="2254" formatCode="General">
                  <c:v>-0.160971005819534</c:v>
                </c:pt>
                <c:pt idx="2255" formatCode="General">
                  <c:v>-0.16234948803358101</c:v>
                </c:pt>
                <c:pt idx="2256" formatCode="General">
                  <c:v>-0.16367656050251</c:v>
                </c:pt>
                <c:pt idx="2257" formatCode="General">
                  <c:v>-0.16495270796086201</c:v>
                </c:pt>
                <c:pt idx="2258" formatCode="General">
                  <c:v>-0.166177795604706</c:v>
                </c:pt>
                <c:pt idx="2259" formatCode="General">
                  <c:v>-0.16735147362947</c:v>
                </c:pt>
                <c:pt idx="2260" formatCode="General">
                  <c:v>-0.16847333972569001</c:v>
                </c:pt>
                <c:pt idx="2261" formatCode="General">
                  <c:v>-0.169543469790015</c:v>
                </c:pt>
                <c:pt idx="2262" formatCode="General">
                  <c:v>-0.17056189913511499</c:v>
                </c:pt>
                <c:pt idx="2263" formatCode="General">
                  <c:v>-0.17152806686656599</c:v>
                </c:pt>
                <c:pt idx="2264" formatCode="General">
                  <c:v>-0.17244242090290801</c:v>
                </c:pt>
                <c:pt idx="2265" formatCode="General">
                  <c:v>-0.17330489242201899</c:v>
                </c:pt>
                <c:pt idx="2266" formatCode="General">
                  <c:v>-0.17411525986201601</c:v>
                </c:pt>
                <c:pt idx="2267" formatCode="General">
                  <c:v>-0.17487329038847299</c:v>
                </c:pt>
                <c:pt idx="2268" formatCode="General">
                  <c:v>-0.17557928360322</c:v>
                </c:pt>
                <c:pt idx="2269" formatCode="General">
                  <c:v>-0.17623346844549101</c:v>
                </c:pt>
                <c:pt idx="2270" formatCode="General">
                  <c:v>-0.176834906134578</c:v>
                </c:pt>
                <c:pt idx="2271" formatCode="General">
                  <c:v>-0.17738364312047999</c:v>
                </c:pt>
                <c:pt idx="2272" formatCode="General">
                  <c:v>-0.17787979740248</c:v>
                </c:pt>
                <c:pt idx="2273" formatCode="General">
                  <c:v>-0.178322903885863</c:v>
                </c:pt>
                <c:pt idx="2274" formatCode="General">
                  <c:v>-0.178713007279482</c:v>
                </c:pt>
                <c:pt idx="2275" formatCode="General">
                  <c:v>-0.17905015608109301</c:v>
                </c:pt>
                <c:pt idx="2276" formatCode="General">
                  <c:v>-0.179333846258068</c:v>
                </c:pt>
                <c:pt idx="2277" formatCode="General">
                  <c:v>-0.179564082110371</c:v>
                </c:pt>
                <c:pt idx="2278" formatCode="General">
                  <c:v>-0.179740909046394</c:v>
                </c:pt>
                <c:pt idx="2279" formatCode="General">
                  <c:v>-0.17986382317631799</c:v>
                </c:pt>
                <c:pt idx="2280" formatCode="General">
                  <c:v>-0.17993286887655299</c:v>
                </c:pt>
                <c:pt idx="2281" formatCode="General">
                  <c:v>-0.17994819530269199</c:v>
                </c:pt>
                <c:pt idx="2282" formatCode="General">
                  <c:v>-0.17990993282755</c:v>
                </c:pt>
                <c:pt idx="2283" formatCode="General">
                  <c:v>-0.17981763487791899</c:v>
                </c:pt>
                <c:pt idx="2284" formatCode="General">
                  <c:v>-0.17967084575842401</c:v>
                </c:pt>
                <c:pt idx="2285" formatCode="General">
                  <c:v>-0.17946969706966001</c:v>
                </c:pt>
                <c:pt idx="2286" formatCode="General">
                  <c:v>-0.17921390994084299</c:v>
                </c:pt>
                <c:pt idx="2287" formatCode="General">
                  <c:v>-0.17890373167934701</c:v>
                </c:pt>
                <c:pt idx="2288" formatCode="General">
                  <c:v>-0.17853896714175399</c:v>
                </c:pt>
                <c:pt idx="2289" formatCode="General">
                  <c:v>-0.17811944282799599</c:v>
                </c:pt>
                <c:pt idx="2290" formatCode="General">
                  <c:v>-0.17764556789483199</c:v>
                </c:pt>
                <c:pt idx="2291" formatCode="General">
                  <c:v>-0.17711673657229901</c:v>
                </c:pt>
                <c:pt idx="2292" formatCode="General">
                  <c:v>-0.17653286272100799</c:v>
                </c:pt>
                <c:pt idx="2293" formatCode="General">
                  <c:v>-0.175894025894652</c:v>
                </c:pt>
                <c:pt idx="2294" formatCode="General">
                  <c:v>-0.17520034048361499</c:v>
                </c:pt>
                <c:pt idx="2295" formatCode="General">
                  <c:v>-0.17445142266925101</c:v>
                </c:pt>
                <c:pt idx="2296" formatCode="General">
                  <c:v>-0.173646943920374</c:v>
                </c:pt>
                <c:pt idx="2297" formatCode="General">
                  <c:v>-0.17278730545304699</c:v>
                </c:pt>
                <c:pt idx="2298" formatCode="General">
                  <c:v>-0.171873051624893</c:v>
                </c:pt>
                <c:pt idx="2299" formatCode="General">
                  <c:v>-0.17090420092953701</c:v>
                </c:pt>
                <c:pt idx="2300" formatCode="General">
                  <c:v>-0.169880229330091</c:v>
                </c:pt>
                <c:pt idx="2301" formatCode="General">
                  <c:v>-0.16880124155690199</c:v>
                </c:pt>
                <c:pt idx="2302" formatCode="General">
                  <c:v>-0.16766747916552199</c:v>
                </c:pt>
                <c:pt idx="2303" formatCode="General">
                  <c:v>-0.16647871165078701</c:v>
                </c:pt>
                <c:pt idx="2304" formatCode="General">
                  <c:v>-0.16523480614462899</c:v>
                </c:pt>
                <c:pt idx="2305" formatCode="General">
                  <c:v>-0.163936321004504</c:v>
                </c:pt>
                <c:pt idx="2306" formatCode="General">
                  <c:v>-0.16258338128109501</c:v>
                </c:pt>
                <c:pt idx="2307" formatCode="General">
                  <c:v>-0.161175620926503</c:v>
                </c:pt>
                <c:pt idx="2308" formatCode="General">
                  <c:v>-0.15971333296299001</c:v>
                </c:pt>
                <c:pt idx="2309" formatCode="General">
                  <c:v>-0.158196990891324</c:v>
                </c:pt>
                <c:pt idx="2310" formatCode="General">
                  <c:v>-0.15662661610967599</c:v>
                </c:pt>
                <c:pt idx="2311" formatCode="General">
                  <c:v>-0.155002299170967</c:v>
                </c:pt>
                <c:pt idx="2312" formatCode="General">
                  <c:v>-0.15332427650816099</c:v>
                </c:pt>
                <c:pt idx="2313" formatCode="General">
                  <c:v>-0.151592942729359</c:v>
                </c:pt>
                <c:pt idx="2314" formatCode="General">
                  <c:v>-0.149808856108298</c:v>
                </c:pt>
                <c:pt idx="2315" formatCode="General">
                  <c:v>-0.147972677707635</c:v>
                </c:pt>
                <c:pt idx="2316" formatCode="General">
                  <c:v>-0.14608461263908301</c:v>
                </c:pt>
                <c:pt idx="2317" formatCode="General">
                  <c:v>-0.14414491226577</c:v>
                </c:pt>
                <c:pt idx="2318" formatCode="General">
                  <c:v>-0.142153908555224</c:v>
                </c:pt>
                <c:pt idx="2319" formatCode="General">
                  <c:v>-0.14011151663878799</c:v>
                </c:pt>
                <c:pt idx="2320" formatCode="General">
                  <c:v>-0.138018325073446</c:v>
                </c:pt>
                <c:pt idx="2321" formatCode="General">
                  <c:v>-0.13587511444328099</c:v>
                </c:pt>
                <c:pt idx="2322" formatCode="General">
                  <c:v>-0.133682221612175</c:v>
                </c:pt>
                <c:pt idx="2323" formatCode="General">
                  <c:v>-0.13144005761310101</c:v>
                </c:pt>
                <c:pt idx="2324" formatCode="General">
                  <c:v>-0.129149180956937</c:v>
                </c:pt>
                <c:pt idx="2325" formatCode="General">
                  <c:v>-0.12681030660592099</c:v>
                </c:pt>
                <c:pt idx="2326" formatCode="General">
                  <c:v>-0.124424308365189</c:v>
                </c:pt>
                <c:pt idx="2327" formatCode="General">
                  <c:v>-0.12199215523824899</c:v>
                </c:pt>
                <c:pt idx="2328" formatCode="General">
                  <c:v>-0.119514290477128</c:v>
                </c:pt>
                <c:pt idx="2329" formatCode="General">
                  <c:v>-0.116990699870213</c:v>
                </c:pt>
                <c:pt idx="2330" formatCode="General">
                  <c:v>-0.11442256264933499</c:v>
                </c:pt>
                <c:pt idx="2331" formatCode="General">
                  <c:v>-0.111810715416834</c:v>
                </c:pt>
                <c:pt idx="2332" formatCode="General">
                  <c:v>-0.109155491260295</c:v>
                </c:pt>
                <c:pt idx="2333" formatCode="General">
                  <c:v>-0.106457896553106</c:v>
                </c:pt>
                <c:pt idx="2334" formatCode="General">
                  <c:v>-0.103719087804269</c:v>
                </c:pt>
                <c:pt idx="2335" formatCode="General">
                  <c:v>-0.100939767293501</c:v>
                </c:pt>
                <c:pt idx="2336" formatCode="General">
                  <c:v>-9.81206618984789E-2</c:v>
                </c:pt>
                <c:pt idx="2337" formatCode="General">
                  <c:v>-9.5262630576203003E-2</c:v>
                </c:pt>
                <c:pt idx="2338" formatCode="General">
                  <c:v>-9.2366696898919298E-2</c:v>
                </c:pt>
                <c:pt idx="2339" formatCode="General">
                  <c:v>-8.9434520286997707E-2</c:v>
                </c:pt>
                <c:pt idx="2340" formatCode="General">
                  <c:v>-8.6466740403976505E-2</c:v>
                </c:pt>
                <c:pt idx="2341" formatCode="General">
                  <c:v>-8.3463984637528493E-2</c:v>
                </c:pt>
                <c:pt idx="2342" formatCode="General">
                  <c:v>-8.0427580750727298E-2</c:v>
                </c:pt>
                <c:pt idx="2343" formatCode="General">
                  <c:v>-7.7359047155751301E-2</c:v>
                </c:pt>
                <c:pt idx="2344" formatCode="General">
                  <c:v>-7.4259957283606098E-2</c:v>
                </c:pt>
                <c:pt idx="2345" formatCode="General">
                  <c:v>-7.11313068114581E-2</c:v>
                </c:pt>
                <c:pt idx="2346" formatCode="General">
                  <c:v>-6.7973513107162001E-2</c:v>
                </c:pt>
                <c:pt idx="2347" formatCode="General">
                  <c:v>-6.4787628095877306E-2</c:v>
                </c:pt>
                <c:pt idx="2348" formatCode="General">
                  <c:v>-6.1575476955386503E-2</c:v>
                </c:pt>
                <c:pt idx="2349" formatCode="General">
                  <c:v>-5.8338951207124803E-2</c:v>
                </c:pt>
                <c:pt idx="2350" formatCode="General">
                  <c:v>-5.507887106111E-2</c:v>
                </c:pt>
                <c:pt idx="2351" formatCode="General">
                  <c:v>-5.1796528846180502E-2</c:v>
                </c:pt>
                <c:pt idx="2352" formatCode="General">
                  <c:v>-4.8493359764684302E-2</c:v>
                </c:pt>
                <c:pt idx="2353" formatCode="General">
                  <c:v>-4.5170825685389701E-2</c:v>
                </c:pt>
                <c:pt idx="2354" formatCode="General">
                  <c:v>-4.1830402767629699E-2</c:v>
                </c:pt>
                <c:pt idx="2355" formatCode="General">
                  <c:v>-3.84730878632819E-2</c:v>
                </c:pt>
                <c:pt idx="2356" formatCode="General">
                  <c:v>-3.5101001866530097E-2</c:v>
                </c:pt>
                <c:pt idx="2357" formatCode="General">
                  <c:v>-3.1715797075596602E-2</c:v>
                </c:pt>
                <c:pt idx="2358" formatCode="General">
                  <c:v>-2.8318517229659699E-2</c:v>
                </c:pt>
                <c:pt idx="2359" formatCode="General">
                  <c:v>-2.4910729232848299E-2</c:v>
                </c:pt>
                <c:pt idx="2360" formatCode="General">
                  <c:v>-2.1494032505873499E-2</c:v>
                </c:pt>
                <c:pt idx="2361" formatCode="General">
                  <c:v>-1.8069480580428E-2</c:v>
                </c:pt>
                <c:pt idx="2362" formatCode="General">
                  <c:v>-1.46387143842146E-2</c:v>
                </c:pt>
                <c:pt idx="2363" formatCode="General">
                  <c:v>-1.12040224620203E-2</c:v>
                </c:pt>
                <c:pt idx="2364" formatCode="General">
                  <c:v>-7.7671274175616098E-3</c:v>
                </c:pt>
                <c:pt idx="2365" formatCode="General">
                  <c:v>-4.3291038399270697E-3</c:v>
                </c:pt>
                <c:pt idx="2366" formatCode="General">
                  <c:v>-8.9157161927591003E-4</c:v>
                </c:pt>
                <c:pt idx="2367" formatCode="General">
                  <c:v>2.54323994051182E-3</c:v>
                </c:pt>
                <c:pt idx="2368" formatCode="General">
                  <c:v>5.9736407355860301E-3</c:v>
                </c:pt>
                <c:pt idx="2369" formatCode="General">
                  <c:v>9.3980640641987308E-3</c:v>
                </c:pt>
                <c:pt idx="2370" formatCode="General">
                  <c:v>1.28149329283126E-2</c:v>
                </c:pt>
                <c:pt idx="2371" formatCode="General">
                  <c:v>1.6222125590737099E-2</c:v>
                </c:pt>
                <c:pt idx="2372" formatCode="General">
                  <c:v>1.9617588955042699E-2</c:v>
                </c:pt>
                <c:pt idx="2373" formatCode="General">
                  <c:v>2.30004464322222E-2</c:v>
                </c:pt>
                <c:pt idx="2374" formatCode="General">
                  <c:v>2.63688558570448E-2</c:v>
                </c:pt>
                <c:pt idx="2375" formatCode="General">
                  <c:v>2.9720873798860702E-2</c:v>
                </c:pt>
                <c:pt idx="2376" formatCode="General">
                  <c:v>3.3054628027726601E-2</c:v>
                </c:pt>
                <c:pt idx="2377" formatCode="General">
                  <c:v>3.63683592630656E-2</c:v>
                </c:pt>
                <c:pt idx="2378" formatCode="General">
                  <c:v>3.9660902973745402E-2</c:v>
                </c:pt>
                <c:pt idx="2379" formatCode="General">
                  <c:v>4.29300451892215E-2</c:v>
                </c:pt>
                <c:pt idx="2380" formatCode="General">
                  <c:v>4.6173601603582803E-2</c:v>
                </c:pt>
                <c:pt idx="2381" formatCode="General">
                  <c:v>4.9390573905243998E-2</c:v>
                </c:pt>
                <c:pt idx="2382" formatCode="General">
                  <c:v>5.25790332152931E-2</c:v>
                </c:pt>
                <c:pt idx="2383" formatCode="General">
                  <c:v>5.5737032400820299E-2</c:v>
                </c:pt>
                <c:pt idx="2384" formatCode="General">
                  <c:v>5.8863233036653501E-2</c:v>
                </c:pt>
                <c:pt idx="2385" formatCode="General">
                  <c:v>6.1955314112406699E-2</c:v>
                </c:pt>
                <c:pt idx="2386" formatCode="General">
                  <c:v>6.50115107632529E-2</c:v>
                </c:pt>
                <c:pt idx="2387" formatCode="General">
                  <c:v>6.8030262410457107E-2</c:v>
                </c:pt>
                <c:pt idx="2388" formatCode="General">
                  <c:v>7.1010141854573897E-2</c:v>
                </c:pt>
                <c:pt idx="2389" formatCode="General">
                  <c:v>7.3949812416969199E-2</c:v>
                </c:pt>
                <c:pt idx="2390" formatCode="General">
                  <c:v>7.68473922927983E-2</c:v>
                </c:pt>
                <c:pt idx="2391" formatCode="General">
                  <c:v>7.9700484498393204E-2</c:v>
                </c:pt>
                <c:pt idx="2392" formatCode="General">
                  <c:v>8.2507381506248298E-2</c:v>
                </c:pt>
                <c:pt idx="2393" formatCode="General">
                  <c:v>8.5267168805378504E-2</c:v>
                </c:pt>
                <c:pt idx="2394" formatCode="General">
                  <c:v>8.7978511935425302E-2</c:v>
                </c:pt>
                <c:pt idx="2395" formatCode="General">
                  <c:v>9.0639544038552997E-2</c:v>
                </c:pt>
                <c:pt idx="2396" formatCode="General">
                  <c:v>9.3248434220787907E-2</c:v>
                </c:pt>
                <c:pt idx="2397" formatCode="General">
                  <c:v>9.5803490229612098E-2</c:v>
                </c:pt>
                <c:pt idx="2398" formatCode="General">
                  <c:v>9.83031609845849E-2</c:v>
                </c:pt>
                <c:pt idx="2399" formatCode="General">
                  <c:v>0.100746068088007</c:v>
                </c:pt>
                <c:pt idx="2400" formatCode="General">
                  <c:v>0.103130934625019</c:v>
                </c:pt>
                <c:pt idx="2401" formatCode="General">
                  <c:v>0.105456051331871</c:v>
                </c:pt>
                <c:pt idx="2402" formatCode="General">
                  <c:v>0.107719826759344</c:v>
                </c:pt>
                <c:pt idx="2403" formatCode="General">
                  <c:v>0.10992139635942599</c:v>
                </c:pt>
                <c:pt idx="2404" formatCode="General">
                  <c:v>0.11205953671178601</c:v>
                </c:pt>
                <c:pt idx="2405" formatCode="General">
                  <c:v>0.11413305411796699</c:v>
                </c:pt>
                <c:pt idx="2406" formatCode="General">
                  <c:v>0.11614029503096</c:v>
                </c:pt>
                <c:pt idx="2407" formatCode="General">
                  <c:v>0.118079719305236</c:v>
                </c:pt>
                <c:pt idx="2408" formatCode="General">
                  <c:v>0.119950496718394</c:v>
                </c:pt>
                <c:pt idx="2409" formatCode="General">
                  <c:v>0.121751444560965</c:v>
                </c:pt>
                <c:pt idx="2410" formatCode="General">
                  <c:v>0.123481463319567</c:v>
                </c:pt>
                <c:pt idx="2411" formatCode="General">
                  <c:v>0.12513956173101501</c:v>
                </c:pt>
                <c:pt idx="2412" formatCode="General">
                  <c:v>0.12672429023867099</c:v>
                </c:pt>
                <c:pt idx="2413" formatCode="General">
                  <c:v>0.12823433057397199</c:v>
                </c:pt>
                <c:pt idx="2414" formatCode="General">
                  <c:v>0.12966907255256399</c:v>
                </c:pt>
                <c:pt idx="2415" formatCode="General">
                  <c:v>0.13102756779416599</c:v>
                </c:pt>
                <c:pt idx="2416" formatCode="General">
                  <c:v>0.13230894563881401</c:v>
                </c:pt>
                <c:pt idx="2417" formatCode="General">
                  <c:v>0.13351245443863599</c:v>
                </c:pt>
                <c:pt idx="2418" formatCode="General">
                  <c:v>0.13463693534637</c:v>
                </c:pt>
                <c:pt idx="2419" formatCode="General">
                  <c:v>0.13568186052845399</c:v>
                </c:pt>
                <c:pt idx="2420" formatCode="General">
                  <c:v>0.13664633282153099</c:v>
                </c:pt>
                <c:pt idx="2421" formatCode="General">
                  <c:v>0.13752958624703199</c:v>
                </c:pt>
                <c:pt idx="2422" formatCode="General">
                  <c:v>0.1383315680601</c:v>
                </c:pt>
                <c:pt idx="2423" formatCode="General">
                  <c:v>0.139051803204575</c:v>
                </c:pt>
                <c:pt idx="2424" formatCode="General">
                  <c:v>0.13968926661116601</c:v>
                </c:pt>
                <c:pt idx="2425" formatCode="General">
                  <c:v>0.14024303273535099</c:v>
                </c:pt>
                <c:pt idx="2426" formatCode="General">
                  <c:v>0.14071291584270601</c:v>
                </c:pt>
                <c:pt idx="2427" formatCode="General">
                  <c:v>0.141098920284802</c:v>
                </c:pt>
                <c:pt idx="2428" formatCode="General">
                  <c:v>0.141400595658384</c:v>
                </c:pt>
                <c:pt idx="2429" formatCode="General">
                  <c:v>0.141617547489058</c:v>
                </c:pt>
                <c:pt idx="2430" formatCode="General">
                  <c:v>0.14174950539100301</c:v>
                </c:pt>
                <c:pt idx="2431" formatCode="General">
                  <c:v>0.14179626915707799</c:v>
                </c:pt>
                <c:pt idx="2432" formatCode="General">
                  <c:v>0.14175721832296401</c:v>
                </c:pt>
                <c:pt idx="2433" formatCode="General">
                  <c:v>0.14163237559153599</c:v>
                </c:pt>
                <c:pt idx="2434" formatCode="General">
                  <c:v>0.141421936805841</c:v>
                </c:pt>
                <c:pt idx="2435" formatCode="General">
                  <c:v>0.141125672916984</c:v>
                </c:pt>
                <c:pt idx="2436" formatCode="General">
                  <c:v>0.14074395594241701</c:v>
                </c:pt>
                <c:pt idx="2437" formatCode="General">
                  <c:v>0.14027674866807199</c:v>
                </c:pt>
                <c:pt idx="2438" formatCode="General">
                  <c:v>0.13972409773299699</c:v>
                </c:pt>
                <c:pt idx="2439" formatCode="General">
                  <c:v>0.13908671087273899</c:v>
                </c:pt>
                <c:pt idx="2440" formatCode="General">
                  <c:v>0.13836481917482399</c:v>
                </c:pt>
                <c:pt idx="2441" formatCode="General">
                  <c:v>0.137558109516036</c:v>
                </c:pt>
                <c:pt idx="2442" formatCode="General">
                  <c:v>0.136666868540472</c:v>
                </c:pt>
                <c:pt idx="2443" formatCode="General">
                  <c:v>0.13569156129351301</c:v>
                </c:pt>
                <c:pt idx="2444" formatCode="General">
                  <c:v>0.134632751153825</c:v>
                </c:pt>
                <c:pt idx="2445" formatCode="General">
                  <c:v>0.13349111053884399</c:v>
                </c:pt>
                <c:pt idx="2446" formatCode="General">
                  <c:v>0.132267333592297</c:v>
                </c:pt>
                <c:pt idx="2447" formatCode="General">
                  <c:v>0.13096159120724901</c:v>
                </c:pt>
                <c:pt idx="2448" formatCode="General">
                  <c:v>0.12957413491462699</c:v>
                </c:pt>
                <c:pt idx="2449" formatCode="General">
                  <c:v>0.12810639657787001</c:v>
                </c:pt>
                <c:pt idx="2450" formatCode="General">
                  <c:v>0.12655883965526399</c:v>
                </c:pt>
                <c:pt idx="2451" formatCode="General">
                  <c:v>0.124931878352468</c:v>
                </c:pt>
                <c:pt idx="2452" formatCode="General">
                  <c:v>0.12322653864905</c:v>
                </c:pt>
                <c:pt idx="2453" formatCode="General">
                  <c:v>0.121443432197662</c:v>
                </c:pt>
                <c:pt idx="2454" formatCode="General">
                  <c:v>0.119583761378642</c:v>
                </c:pt>
                <c:pt idx="2455" formatCode="General">
                  <c:v>0.117648816473267</c:v>
                </c:pt>
                <c:pt idx="2456" formatCode="General">
                  <c:v>0.115639325062259</c:v>
                </c:pt>
                <c:pt idx="2457" formatCode="General">
                  <c:v>0.11355602159361899</c:v>
                </c:pt>
                <c:pt idx="2458" formatCode="General">
                  <c:v>0.111400210896677</c:v>
                </c:pt>
                <c:pt idx="2459" formatCode="General">
                  <c:v>0.109172715346025</c:v>
                </c:pt>
                <c:pt idx="2460" formatCode="General">
                  <c:v>0.106874410378205</c:v>
                </c:pt>
                <c:pt idx="2461" formatCode="General">
                  <c:v>0.104507315230057</c:v>
                </c:pt>
                <c:pt idx="2462" formatCode="General">
                  <c:v>0.102072437273022</c:v>
                </c:pt>
                <c:pt idx="2463" formatCode="General">
                  <c:v>9.9570686389306606E-2</c:v>
                </c:pt>
                <c:pt idx="2464" formatCode="General">
                  <c:v>9.7003533396965699E-2</c:v>
                </c:pt>
                <c:pt idx="2465" formatCode="General">
                  <c:v>9.43719834525239E-2</c:v>
                </c:pt>
                <c:pt idx="2466" formatCode="General">
                  <c:v>9.1677582561146706E-2</c:v>
                </c:pt>
                <c:pt idx="2467" formatCode="General">
                  <c:v>8.8921977794062607E-2</c:v>
                </c:pt>
                <c:pt idx="2468" formatCode="General">
                  <c:v>8.6106823084524095E-2</c:v>
                </c:pt>
                <c:pt idx="2469" formatCode="General">
                  <c:v>8.3233720459636396E-2</c:v>
                </c:pt>
                <c:pt idx="2470" formatCode="General">
                  <c:v>8.0303695624267202E-2</c:v>
                </c:pt>
                <c:pt idx="2471" formatCode="General">
                  <c:v>7.7318270225251798E-2</c:v>
                </c:pt>
                <c:pt idx="2472" formatCode="General">
                  <c:v>7.4279031325127406E-2</c:v>
                </c:pt>
                <c:pt idx="2473" formatCode="General">
                  <c:v>7.1187547090580602E-2</c:v>
                </c:pt>
                <c:pt idx="2474" formatCode="General">
                  <c:v>6.80453779434817E-2</c:v>
                </c:pt>
                <c:pt idx="2475" formatCode="General">
                  <c:v>6.4854113694805704E-2</c:v>
                </c:pt>
                <c:pt idx="2476" formatCode="General">
                  <c:v>6.1615880686421598E-2</c:v>
                </c:pt>
                <c:pt idx="2477" formatCode="General">
                  <c:v>5.8332256939481603E-2</c:v>
                </c:pt>
                <c:pt idx="2478" formatCode="General">
                  <c:v>5.5004694883289698E-2</c:v>
                </c:pt>
                <c:pt idx="2479" formatCode="General">
                  <c:v>5.1634662411435703E-2</c:v>
                </c:pt>
                <c:pt idx="2480" formatCode="General">
                  <c:v>4.8224184763392602E-2</c:v>
                </c:pt>
                <c:pt idx="2481" formatCode="General">
                  <c:v>4.4775298201401102E-2</c:v>
                </c:pt>
                <c:pt idx="2482" formatCode="General">
                  <c:v>4.1289440715136697E-2</c:v>
                </c:pt>
                <c:pt idx="2483" formatCode="General">
                  <c:v>3.7768533854876003E-2</c:v>
                </c:pt>
                <c:pt idx="2484" formatCode="General">
                  <c:v>3.4214527054345599E-2</c:v>
                </c:pt>
                <c:pt idx="2485" formatCode="General">
                  <c:v>3.06293254833305E-2</c:v>
                </c:pt>
                <c:pt idx="2486" formatCode="General">
                  <c:v>2.7014778976655999E-2</c:v>
                </c:pt>
                <c:pt idx="2487" formatCode="General">
                  <c:v>2.3372674586224398E-2</c:v>
                </c:pt>
                <c:pt idx="2488" formatCode="General">
                  <c:v>1.9704792610546001E-2</c:v>
                </c:pt>
                <c:pt idx="2489" formatCode="General">
                  <c:v>1.60134579873265E-2</c:v>
                </c:pt>
                <c:pt idx="2490" formatCode="General">
                  <c:v>1.2300968847889599E-2</c:v>
                </c:pt>
                <c:pt idx="2491" formatCode="General">
                  <c:v>8.5689396353661896E-3</c:v>
                </c:pt>
                <c:pt idx="2492" formatCode="General">
                  <c:v>4.8188689937278201E-3</c:v>
                </c:pt>
                <c:pt idx="2493" formatCode="General">
                  <c:v>1.0527657573467699E-3</c:v>
                </c:pt>
                <c:pt idx="2494" formatCode="General">
                  <c:v>-2.7273636328348102E-3</c:v>
                </c:pt>
                <c:pt idx="2495" formatCode="General">
                  <c:v>-6.5197336372669603E-3</c:v>
                </c:pt>
                <c:pt idx="2496" formatCode="General">
                  <c:v>-1.03222917230473E-2</c:v>
                </c:pt>
                <c:pt idx="2497" formatCode="General">
                  <c:v>-1.41330664547295E-2</c:v>
                </c:pt>
                <c:pt idx="2498" formatCode="General">
                  <c:v>-1.7950094797170801E-2</c:v>
                </c:pt>
                <c:pt idx="2499" formatCode="General">
                  <c:v>-2.17713629388444E-2</c:v>
                </c:pt>
                <c:pt idx="2500" formatCode="General">
                  <c:v>-2.55949159167882E-2</c:v>
                </c:pt>
                <c:pt idx="2501" formatCode="General">
                  <c:v>-2.9418812123774601E-2</c:v>
                </c:pt>
                <c:pt idx="2502" formatCode="General">
                  <c:v>-3.3241054793024798E-2</c:v>
                </c:pt>
                <c:pt idx="2503" formatCode="General">
                  <c:v>-3.7059597570216998E-2</c:v>
                </c:pt>
                <c:pt idx="2504" formatCode="General">
                  <c:v>-4.0872465692233698E-2</c:v>
                </c:pt>
                <c:pt idx="2505" formatCode="General">
                  <c:v>-4.4677762770699403E-2</c:v>
                </c:pt>
                <c:pt idx="2506" formatCode="General">
                  <c:v>-4.8473500800471303E-2</c:v>
                </c:pt>
                <c:pt idx="2507" formatCode="General">
                  <c:v>-5.2257697680632799E-2</c:v>
                </c:pt>
                <c:pt idx="2508" formatCode="General">
                  <c:v>-5.6028393885312201E-2</c:v>
                </c:pt>
                <c:pt idx="2509" formatCode="General">
                  <c:v>-5.97836489433861E-2</c:v>
                </c:pt>
                <c:pt idx="2510" formatCode="General">
                  <c:v>-6.3521495584542106E-2</c:v>
                </c:pt>
                <c:pt idx="2511" formatCode="General">
                  <c:v>-6.7240040986954006E-2</c:v>
                </c:pt>
                <c:pt idx="2512" formatCode="General">
                  <c:v>-7.0937366779789499E-2</c:v>
                </c:pt>
                <c:pt idx="2513" formatCode="General">
                  <c:v>-7.4611526563203301E-2</c:v>
                </c:pt>
                <c:pt idx="2514" formatCode="General">
                  <c:v>-7.8260710008002402E-2</c:v>
                </c:pt>
                <c:pt idx="2515" formatCode="General">
                  <c:v>-8.1883029698323603E-2</c:v>
                </c:pt>
                <c:pt idx="2516" formatCode="General">
                  <c:v>-8.5476566741892301E-2</c:v>
                </c:pt>
                <c:pt idx="2517" formatCode="General">
                  <c:v>-8.9039540748843501E-2</c:v>
                </c:pt>
                <c:pt idx="2518" formatCode="General">
                  <c:v>-9.2570126760994006E-2</c:v>
                </c:pt>
                <c:pt idx="2519" formatCode="General">
                  <c:v>-9.6066450390438304E-2</c:v>
                </c:pt>
                <c:pt idx="2520" formatCode="General">
                  <c:v>-9.9526727872622497E-2</c:v>
                </c:pt>
                <c:pt idx="2521" formatCode="General">
                  <c:v>-0.10294917630119101</c:v>
                </c:pt>
                <c:pt idx="2522" formatCode="General">
                  <c:v>-0.106332031566174</c:v>
                </c:pt>
                <c:pt idx="2523" formatCode="General">
                  <c:v>-0.109673529171879</c:v>
                </c:pt>
                <c:pt idx="2524" formatCode="General">
                  <c:v>-0.11297194360975001</c:v>
                </c:pt>
                <c:pt idx="2525" formatCode="General">
                  <c:v>-0.11622557248824</c:v>
                </c:pt>
                <c:pt idx="2526" formatCode="General">
                  <c:v>-0.119432724119198</c:v>
                </c:pt>
                <c:pt idx="2527" formatCode="General">
                  <c:v>-0.122591742224067</c:v>
                </c:pt>
                <c:pt idx="2528" formatCode="General">
                  <c:v>-0.125700954885483</c:v>
                </c:pt>
                <c:pt idx="2529" formatCode="General">
                  <c:v>-0.12875872192987201</c:v>
                </c:pt>
                <c:pt idx="2530" formatCode="General">
                  <c:v>-0.131763389912113</c:v>
                </c:pt>
                <c:pt idx="2531" formatCode="General">
                  <c:v>-0.134713350915217</c:v>
                </c:pt>
                <c:pt idx="2532" formatCode="General">
                  <c:v>-0.137607098792521</c:v>
                </c:pt>
                <c:pt idx="2533" formatCode="General">
                  <c:v>-0.14044306784371499</c:v>
                </c:pt>
                <c:pt idx="2534" formatCode="General">
                  <c:v>-0.14321972905925301</c:v>
                </c:pt>
                <c:pt idx="2535" formatCode="General">
                  <c:v>-0.14593560254434701</c:v>
                </c:pt>
                <c:pt idx="2536" formatCode="General">
                  <c:v>-0.14858919643236801</c:v>
                </c:pt>
                <c:pt idx="2537" formatCode="General">
                  <c:v>-0.151179013190714</c:v>
                </c:pt>
                <c:pt idx="2538" formatCode="General">
                  <c:v>-0.153703658659508</c:v>
                </c:pt>
                <c:pt idx="2539" formatCode="General">
                  <c:v>-0.156161743465043</c:v>
                </c:pt>
                <c:pt idx="2540" formatCode="General">
                  <c:v>-0.15855187532457701</c:v>
                </c:pt>
                <c:pt idx="2541" formatCode="General">
                  <c:v>-0.16087276810722401</c:v>
                </c:pt>
                <c:pt idx="2542" formatCode="General">
                  <c:v>-0.16312306169445101</c:v>
                </c:pt>
                <c:pt idx="2543" formatCode="General">
                  <c:v>-0.16530123606625799</c:v>
                </c:pt>
                <c:pt idx="2544" formatCode="General">
                  <c:v>-0.16740617120663401</c:v>
                </c:pt>
                <c:pt idx="2545" formatCode="General">
                  <c:v>-0.16943689206050699</c:v>
                </c:pt>
                <c:pt idx="2546" formatCode="General">
                  <c:v>-0.171392023032056</c:v>
                </c:pt>
                <c:pt idx="2547" formatCode="General">
                  <c:v>-0.17327031801071199</c:v>
                </c:pt>
                <c:pt idx="2548" formatCode="General">
                  <c:v>-0.17507122257900001</c:v>
                </c:pt>
                <c:pt idx="2549" formatCode="General">
                  <c:v>-0.176793700633993</c:v>
                </c:pt>
                <c:pt idx="2550" formatCode="General">
                  <c:v>-0.178435660764895</c:v>
                </c:pt>
                <c:pt idx="2551" formatCode="General">
                  <c:v>-0.17999618572670301</c:v>
                </c:pt>
                <c:pt idx="2552" formatCode="General">
                  <c:v>-0.181474628691637</c:v>
                </c:pt>
                <c:pt idx="2553" formatCode="General">
                  <c:v>-0.18286990000828099</c:v>
                </c:pt>
                <c:pt idx="2554" formatCode="General">
                  <c:v>-0.184181001573966</c:v>
                </c:pt>
                <c:pt idx="2555" formatCode="General">
                  <c:v>-0.18540708120951899</c:v>
                </c:pt>
                <c:pt idx="2556" formatCode="General">
                  <c:v>-0.186547399278472</c:v>
                </c:pt>
                <c:pt idx="2557" formatCode="General">
                  <c:v>-0.187600821291553</c:v>
                </c:pt>
                <c:pt idx="2558" formatCode="General">
                  <c:v>-0.18856683894596299</c:v>
                </c:pt>
                <c:pt idx="2559" formatCode="General">
                  <c:v>-0.18944458842084499</c:v>
                </c:pt>
                <c:pt idx="2560" formatCode="General">
                  <c:v>-0.19023327363244</c:v>
                </c:pt>
                <c:pt idx="2561" formatCode="General">
                  <c:v>-0.19093221489905099</c:v>
                </c:pt>
                <c:pt idx="2562" formatCode="General">
                  <c:v>-0.19154032981983499</c:v>
                </c:pt>
                <c:pt idx="2563" formatCode="General">
                  <c:v>-0.19205717801521899</c:v>
                </c:pt>
                <c:pt idx="2564" formatCode="General">
                  <c:v>-0.19248196651372099</c:v>
                </c:pt>
                <c:pt idx="2565" formatCode="General">
                  <c:v>-0.19281399515883099</c:v>
                </c:pt>
                <c:pt idx="2566" formatCode="General">
                  <c:v>-0.193052750402849</c:v>
                </c:pt>
                <c:pt idx="2567" formatCode="General">
                  <c:v>-0.19319789824319</c:v>
                </c:pt>
                <c:pt idx="2568" formatCode="General">
                  <c:v>-0.193249246009876</c:v>
                </c:pt>
                <c:pt idx="2569" formatCode="General">
                  <c:v>-0.19320616954711201</c:v>
                </c:pt>
                <c:pt idx="2570" formatCode="General">
                  <c:v>-0.19306813633932199</c:v>
                </c:pt>
                <c:pt idx="2571" formatCode="General">
                  <c:v>-0.19283472391867301</c:v>
                </c:pt>
                <c:pt idx="2572" formatCode="General">
                  <c:v>-0.19250514144269801</c:v>
                </c:pt>
                <c:pt idx="2573" formatCode="General">
                  <c:v>-0.19207930214912999</c:v>
                </c:pt>
                <c:pt idx="2574" formatCode="General">
                  <c:v>-0.19155729937295801</c:v>
                </c:pt>
                <c:pt idx="2575" formatCode="General">
                  <c:v>-0.19093825952853299</c:v>
                </c:pt>
                <c:pt idx="2576" formatCode="General">
                  <c:v>-0.19022200195304301</c:v>
                </c:pt>
                <c:pt idx="2577" formatCode="General">
                  <c:v>-0.18940912013272401</c:v>
                </c:pt>
                <c:pt idx="2578" formatCode="General">
                  <c:v>-0.18849929146379699</c:v>
                </c:pt>
                <c:pt idx="2579" formatCode="General">
                  <c:v>-0.187492208676516</c:v>
                </c:pt>
                <c:pt idx="2580" formatCode="General">
                  <c:v>-0.186387757379189</c:v>
                </c:pt>
                <c:pt idx="2581" formatCode="General">
                  <c:v>-0.18518599870682401</c:v>
                </c:pt>
                <c:pt idx="2582" formatCode="General">
                  <c:v>-0.18388715593548299</c:v>
                </c:pt>
                <c:pt idx="2583" formatCode="General">
                  <c:v>-0.18249102953963101</c:v>
                </c:pt>
                <c:pt idx="2584" formatCode="General">
                  <c:v>-0.18099754290061201</c:v>
                </c:pt>
                <c:pt idx="2585" formatCode="General">
                  <c:v>-0.17940680592359901</c:v>
                </c:pt>
                <c:pt idx="2586" formatCode="General">
                  <c:v>-0.17771914842116801</c:v>
                </c:pt>
                <c:pt idx="2587" formatCode="General">
                  <c:v>-0.17593504920299999</c:v>
                </c:pt>
                <c:pt idx="2588" formatCode="General">
                  <c:v>-0.17405460103172599</c:v>
                </c:pt>
                <c:pt idx="2589" formatCode="General">
                  <c:v>-0.17207799835071799</c:v>
                </c:pt>
                <c:pt idx="2590" formatCode="General">
                  <c:v>-0.170005590853684</c:v>
                </c:pt>
                <c:pt idx="2591" formatCode="General">
                  <c:v>-0.16783736724305101</c:v>
                </c:pt>
                <c:pt idx="2592" formatCode="General">
                  <c:v>-0.16557400084462001</c:v>
                </c:pt>
                <c:pt idx="2593" formatCode="General">
                  <c:v>-0.16321585396593299</c:v>
                </c:pt>
                <c:pt idx="2594" formatCode="General">
                  <c:v>-0.16076342054628501</c:v>
                </c:pt>
                <c:pt idx="2595" formatCode="General">
                  <c:v>-0.15821735583959601</c:v>
                </c:pt>
                <c:pt idx="2596" formatCode="General">
                  <c:v>-0.15557797198001599</c:v>
                </c:pt>
                <c:pt idx="2597" formatCode="General">
                  <c:v>-0.15284625954032199</c:v>
                </c:pt>
                <c:pt idx="2598" formatCode="General">
                  <c:v>-0.15002284419081999</c:v>
                </c:pt>
                <c:pt idx="2599" formatCode="General">
                  <c:v>-0.147107914209924</c:v>
                </c:pt>
                <c:pt idx="2600" formatCode="General">
                  <c:v>-0.14410238954899501</c:v>
                </c:pt>
                <c:pt idx="2601" formatCode="General">
                  <c:v>-0.14100742403268099</c:v>
                </c:pt>
                <c:pt idx="2602" formatCode="General">
                  <c:v>-0.137823727650837</c:v>
                </c:pt>
                <c:pt idx="2603" formatCode="General">
                  <c:v>-0.13455157303599699</c:v>
                </c:pt>
                <c:pt idx="2604" formatCode="General">
                  <c:v>-0.131191950009273</c:v>
                </c:pt>
                <c:pt idx="2605" formatCode="General">
                  <c:v>-0.127746089069808</c:v>
                </c:pt>
                <c:pt idx="2606" formatCode="General">
                  <c:v>-0.12421482867854999</c:v>
                </c:pt>
                <c:pt idx="2607" formatCode="General">
                  <c:v>-0.120599134330588</c:v>
                </c:pt>
                <c:pt idx="2608" formatCode="General">
                  <c:v>-0.11690017128489701</c:v>
                </c:pt>
                <c:pt idx="2609" formatCode="General">
                  <c:v>-0.113119251490165</c:v>
                </c:pt>
                <c:pt idx="2610" formatCode="General">
                  <c:v>-0.109257280626258</c:v>
                </c:pt>
                <c:pt idx="2611" formatCode="General">
                  <c:v>-0.10531526396877</c:v>
                </c:pt>
                <c:pt idx="2612" formatCode="General">
                  <c:v>-0.101294402142917</c:v>
                </c:pt>
                <c:pt idx="2613" formatCode="General">
                  <c:v>-9.7196025234600095E-2</c:v>
                </c:pt>
                <c:pt idx="2614" formatCode="General">
                  <c:v>-9.3021062784105601E-2</c:v>
                </c:pt>
                <c:pt idx="2615" formatCode="General">
                  <c:v>-8.8770596198186003E-2</c:v>
                </c:pt>
                <c:pt idx="2616" formatCode="General">
                  <c:v>-8.4446468490796997E-2</c:v>
                </c:pt>
                <c:pt idx="2617" formatCode="General">
                  <c:v>-8.0050197619875293E-2</c:v>
                </c:pt>
                <c:pt idx="2618" formatCode="General">
                  <c:v>-7.5583422618976298E-2</c:v>
                </c:pt>
                <c:pt idx="2619" formatCode="General">
                  <c:v>-7.1047902337530999E-2</c:v>
                </c:pt>
                <c:pt idx="2620" formatCode="General">
                  <c:v>-6.6444958024813303E-2</c:v>
                </c:pt>
                <c:pt idx="2621" formatCode="General">
                  <c:v>-6.1775976154610598E-2</c:v>
                </c:pt>
                <c:pt idx="2622" formatCode="General">
                  <c:v>-5.70425025668558E-2</c:v>
                </c:pt>
                <c:pt idx="2623" formatCode="General">
                  <c:v>-5.2246236202317498E-2</c:v>
                </c:pt>
                <c:pt idx="2624" formatCode="General">
                  <c:v>-4.7388992034434099E-2</c:v>
                </c:pt>
                <c:pt idx="2625" formatCode="General">
                  <c:v>-4.2472129630956701E-2</c:v>
                </c:pt>
                <c:pt idx="2626" formatCode="General">
                  <c:v>-3.7497137643480102E-2</c:v>
                </c:pt>
                <c:pt idx="2627" formatCode="General">
                  <c:v>-3.24662054970387E-2</c:v>
                </c:pt>
                <c:pt idx="2628" formatCode="General">
                  <c:v>-2.73811721578287E-2</c:v>
                </c:pt>
                <c:pt idx="2629" formatCode="General">
                  <c:v>-2.2243937401053002E-2</c:v>
                </c:pt>
                <c:pt idx="2630" formatCode="General">
                  <c:v>-1.7056558742018599E-2</c:v>
                </c:pt>
                <c:pt idx="2631" formatCode="General">
                  <c:v>-1.18212134320174E-2</c:v>
                </c:pt>
                <c:pt idx="2632" formatCode="General">
                  <c:v>-6.5401075610286201E-3</c:v>
                </c:pt>
                <c:pt idx="2633" formatCode="General">
                  <c:v>-1.2144448963528501E-3</c:v>
                </c:pt>
                <c:pt idx="2634" formatCode="General">
                  <c:v>4.1534199056126502E-3</c:v>
                </c:pt>
                <c:pt idx="2635" formatCode="General">
                  <c:v>9.5609620133427307E-3</c:v>
                </c:pt>
                <c:pt idx="2636" formatCode="General">
                  <c:v>1.50067065795378E-2</c:v>
                </c:pt>
                <c:pt idx="2637" formatCode="General">
                  <c:v>2.0488580870249001E-2</c:v>
                </c:pt>
                <c:pt idx="2638" formatCode="General">
                  <c:v>2.6003781409899701E-2</c:v>
                </c:pt>
                <c:pt idx="2639" formatCode="General">
                  <c:v>3.1549976791323597E-2</c:v>
                </c:pt>
                <c:pt idx="2640" formatCode="General">
                  <c:v>3.7125383401031102E-2</c:v>
                </c:pt>
                <c:pt idx="2641" formatCode="General">
                  <c:v>4.2727629947050899E-2</c:v>
                </c:pt>
                <c:pt idx="2642" formatCode="General">
                  <c:v>4.83542471799637E-2</c:v>
                </c:pt>
                <c:pt idx="2643" formatCode="General">
                  <c:v>5.4003248022942603E-2</c:v>
                </c:pt>
                <c:pt idx="2644" formatCode="General">
                  <c:v>5.9672058254975201E-2</c:v>
                </c:pt>
                <c:pt idx="2645" formatCode="General">
                  <c:v>6.5358014198007505E-2</c:v>
                </c:pt>
                <c:pt idx="2646" formatCode="General">
                  <c:v>7.1058949948714895E-2</c:v>
                </c:pt>
                <c:pt idx="2647" formatCode="General">
                  <c:v>7.6772134069536604E-2</c:v>
                </c:pt>
                <c:pt idx="2648" formatCode="General">
                  <c:v>8.2494772024286997E-2</c:v>
                </c:pt>
                <c:pt idx="2649" formatCode="General">
                  <c:v>8.8224656658888498E-2</c:v>
                </c:pt>
                <c:pt idx="2650" formatCode="General">
                  <c:v>9.3959598790619395E-2</c:v>
                </c:pt>
                <c:pt idx="2651" formatCode="General">
                  <c:v>9.9696804264561595E-2</c:v>
                </c:pt>
                <c:pt idx="2652" formatCode="General">
                  <c:v>0.105433435573484</c:v>
                </c:pt>
                <c:pt idx="2653" formatCode="General">
                  <c:v>0.111167203264949</c:v>
                </c:pt>
                <c:pt idx="2654" formatCode="General">
                  <c:v>0.116895304659085</c:v>
                </c:pt>
                <c:pt idx="2655" formatCode="General">
                  <c:v>0.12261492624786199</c:v>
                </c:pt>
                <c:pt idx="2656" formatCode="General">
                  <c:v>0.12832383238268399</c:v>
                </c:pt>
                <c:pt idx="2657" formatCode="General">
                  <c:v>0.134019300362372</c:v>
                </c:pt>
                <c:pt idx="2658" formatCode="General">
                  <c:v>0.139698558658054</c:v>
                </c:pt>
                <c:pt idx="2659" formatCode="General">
                  <c:v>0.14535887893419699</c:v>
                </c:pt>
                <c:pt idx="2660" formatCode="General">
                  <c:v>0.15099757230802699</c:v>
                </c:pt>
                <c:pt idx="2661" formatCode="General">
                  <c:v>0.156611959054026</c:v>
                </c:pt>
                <c:pt idx="2662" formatCode="General">
                  <c:v>0.16219886750057599</c:v>
                </c:pt>
                <c:pt idx="2663" formatCode="General">
                  <c:v>0.16775572394347499</c:v>
                </c:pt>
                <c:pt idx="2664" formatCode="General">
                  <c:v>0.173280074021294</c:v>
                </c:pt>
                <c:pt idx="2665" formatCode="General">
                  <c:v>0.17876895255605299</c:v>
                </c:pt>
                <c:pt idx="2666" formatCode="General">
                  <c:v>0.18421940944253301</c:v>
                </c:pt>
                <c:pt idx="2667" formatCode="General">
                  <c:v>0.18962859289782899</c:v>
                </c:pt>
                <c:pt idx="2668" formatCode="General">
                  <c:v>0.19499376980064601</c:v>
                </c:pt>
                <c:pt idx="2669" formatCode="General">
                  <c:v>0.20031228048046501</c:v>
                </c:pt>
                <c:pt idx="2670" formatCode="General">
                  <c:v>0.20558105564887399</c:v>
                </c:pt>
                <c:pt idx="2671" formatCode="General">
                  <c:v>0.210797625838164</c:v>
                </c:pt>
                <c:pt idx="2672" formatCode="General">
                  <c:v>0.21595916376620999</c:v>
                </c:pt>
                <c:pt idx="2673" formatCode="General">
                  <c:v>0.22106289529669401</c:v>
                </c:pt>
                <c:pt idx="2674" formatCode="General">
                  <c:v>0.22610617110676701</c:v>
                </c:pt>
                <c:pt idx="2675" formatCode="General">
                  <c:v>0.23108593390657201</c:v>
                </c:pt>
                <c:pt idx="2676" formatCode="General">
                  <c:v>0.235999784601746</c:v>
                </c:pt>
                <c:pt idx="2677" formatCode="General">
                  <c:v>0.24084497230799901</c:v>
                </c:pt>
                <c:pt idx="2678" formatCode="General">
                  <c:v>0.24561885941750899</c:v>
                </c:pt>
                <c:pt idx="2679" formatCode="General">
                  <c:v>0.25031893842751302</c:v>
                </c:pt>
                <c:pt idx="2680" formatCode="General">
                  <c:v>0.254942291141316</c:v>
                </c:pt>
                <c:pt idx="2681" formatCode="General">
                  <c:v>0.259486106125358</c:v>
                </c:pt>
                <c:pt idx="2682" formatCode="General">
                  <c:v>0.26394772525033</c:v>
                </c:pt>
                <c:pt idx="2683" formatCode="General">
                  <c:v>0.26832415515070901</c:v>
                </c:pt>
                <c:pt idx="2684" formatCode="General">
                  <c:v>0.27261310317378201</c:v>
                </c:pt>
                <c:pt idx="2685" formatCode="General">
                  <c:v>0.276812006352253</c:v>
                </c:pt>
                <c:pt idx="2686" formatCode="General">
                  <c:v>0.28091846101753698</c:v>
                </c:pt>
                <c:pt idx="2687" formatCode="General">
                  <c:v>0.28493021374673499</c:v>
                </c:pt>
                <c:pt idx="2688" formatCode="General">
                  <c:v>0.28884408867629002</c:v>
                </c:pt>
                <c:pt idx="2689" formatCode="General">
                  <c:v>0.292657601156872</c:v>
                </c:pt>
                <c:pt idx="2690" formatCode="General">
                  <c:v>0.29636861726269298</c:v>
                </c:pt>
                <c:pt idx="2691" formatCode="General">
                  <c:v>0.29997522845119401</c:v>
                </c:pt>
                <c:pt idx="2692" formatCode="General">
                  <c:v>0.30347515667421598</c:v>
                </c:pt>
                <c:pt idx="2693" formatCode="General">
                  <c:v>0.30686568748224902</c:v>
                </c:pt>
                <c:pt idx="2694" formatCode="General">
                  <c:v>0.31014429249256897</c:v>
                </c:pt>
                <c:pt idx="2695" formatCode="General">
                  <c:v>0.31330870836985603</c:v>
                </c:pt>
                <c:pt idx="2696" formatCode="General">
                  <c:v>0.31635692162266099</c:v>
                </c:pt>
                <c:pt idx="2697" formatCode="General">
                  <c:v>0.31928661285904603</c:v>
                </c:pt>
                <c:pt idx="2698" formatCode="General">
                  <c:v>0.32209569082843997</c:v>
                </c:pt>
                <c:pt idx="2699" formatCode="General">
                  <c:v>0.32478231564000598</c:v>
                </c:pt>
                <c:pt idx="2700" formatCode="General">
                  <c:v>0.32734435949252</c:v>
                </c:pt>
                <c:pt idx="2701" formatCode="General">
                  <c:v>0.32977986124639502</c:v>
                </c:pt>
                <c:pt idx="2702" formatCode="General">
                  <c:v>0.33208657395563501</c:v>
                </c:pt>
                <c:pt idx="2703" formatCode="General">
                  <c:v>0.33426253189514499</c:v>
                </c:pt>
                <c:pt idx="2704" formatCode="General">
                  <c:v>0.336306609602746</c:v>
                </c:pt>
                <c:pt idx="2705" formatCode="General">
                  <c:v>0.33821688725570598</c:v>
                </c:pt>
                <c:pt idx="2706" formatCode="General">
                  <c:v>0.339991609944857</c:v>
                </c:pt>
                <c:pt idx="2707" formatCode="General">
                  <c:v>0.34162929131462</c:v>
                </c:pt>
                <c:pt idx="2708" formatCode="General">
                  <c:v>0.34312822053229203</c:v>
                </c:pt>
                <c:pt idx="2709" formatCode="General">
                  <c:v>0.34448749025368802</c:v>
                </c:pt>
                <c:pt idx="2710" formatCode="General">
                  <c:v>0.34570589499132098</c:v>
                </c:pt>
                <c:pt idx="2711" formatCode="General">
                  <c:v>0.34678130394184098</c:v>
                </c:pt>
                <c:pt idx="2712" formatCode="General">
                  <c:v>0.34771233753650499</c:v>
                </c:pt>
                <c:pt idx="2713" formatCode="General">
                  <c:v>0.34849797008648398</c:v>
                </c:pt>
                <c:pt idx="2714" formatCode="General">
                  <c:v>0.349136913282523</c:v>
                </c:pt>
                <c:pt idx="2715" formatCode="General">
                  <c:v>0.34962814592833502</c:v>
                </c:pt>
                <c:pt idx="2716" formatCode="General">
                  <c:v>0.34997093193972001</c:v>
                </c:pt>
                <c:pt idx="2717" formatCode="General">
                  <c:v>0.35016427521785198</c:v>
                </c:pt>
                <c:pt idx="2718" formatCode="General">
                  <c:v>0.35020736800566699</c:v>
                </c:pt>
                <c:pt idx="2719" formatCode="General">
                  <c:v>0.35009913211612997</c:v>
                </c:pt>
                <c:pt idx="2720" formatCode="General">
                  <c:v>0.34983871996182198</c:v>
                </c:pt>
                <c:pt idx="2721" formatCode="General">
                  <c:v>0.34942557594782298</c:v>
                </c:pt>
                <c:pt idx="2722" formatCode="General">
                  <c:v>0.34885892269262803</c:v>
                </c:pt>
                <c:pt idx="2723" formatCode="General">
                  <c:v>0.34813880407797598</c:v>
                </c:pt>
                <c:pt idx="2724" formatCode="General">
                  <c:v>0.34726502267353698</c:v>
                </c:pt>
                <c:pt idx="2725" formatCode="General">
                  <c:v>0.346237019707965</c:v>
                </c:pt>
                <c:pt idx="2726" formatCode="General">
                  <c:v>0.34505440515339503</c:v>
                </c:pt>
                <c:pt idx="2727" formatCode="General">
                  <c:v>0.34371654776983102</c:v>
                </c:pt>
                <c:pt idx="2728" formatCode="General">
                  <c:v>0.34222359330568097</c:v>
                </c:pt>
                <c:pt idx="2729" formatCode="General">
                  <c:v>0.34057550900181</c:v>
                </c:pt>
                <c:pt idx="2730" formatCode="General">
                  <c:v>0.338772490451205</c:v>
                </c:pt>
                <c:pt idx="2731" formatCode="General">
                  <c:v>0.33681496368159303</c:v>
                </c:pt>
                <c:pt idx="2732" formatCode="General">
                  <c:v>0.33470254592367299</c:v>
                </c:pt>
                <c:pt idx="2733" formatCode="General">
                  <c:v>0.33243615949035399</c:v>
                </c:pt>
                <c:pt idx="2734" formatCode="General">
                  <c:v>0.33001647708891502</c:v>
                </c:pt>
                <c:pt idx="2735" formatCode="General">
                  <c:v>0.32744328352869101</c:v>
                </c:pt>
                <c:pt idx="2736" formatCode="General">
                  <c:v>0.32471763288524302</c:v>
                </c:pt>
                <c:pt idx="2737" formatCode="General">
                  <c:v>0.32184037606536697</c:v>
                </c:pt>
                <c:pt idx="2738" formatCode="General">
                  <c:v>0.31881194158867698</c:v>
                </c:pt>
                <c:pt idx="2739" formatCode="General">
                  <c:v>0.315632957942243</c:v>
                </c:pt>
                <c:pt idx="2740" formatCode="General">
                  <c:v>0.31230435808231</c:v>
                </c:pt>
                <c:pt idx="2741" formatCode="General">
                  <c:v>0.30882785990377598</c:v>
                </c:pt>
                <c:pt idx="2742" formatCode="General">
                  <c:v>0.305204314766714</c:v>
                </c:pt>
                <c:pt idx="2743" formatCode="General">
                  <c:v>0.30143466035371103</c:v>
                </c:pt>
                <c:pt idx="2744" formatCode="General">
                  <c:v>0.29752011355651597</c:v>
                </c:pt>
                <c:pt idx="2745" formatCode="General">
                  <c:v>0.29346195502905598</c:v>
                </c:pt>
                <c:pt idx="2746" formatCode="General">
                  <c:v>0.28926172623893598</c:v>
                </c:pt>
                <c:pt idx="2747" formatCode="General">
                  <c:v>0.28492095539392598</c:v>
                </c:pt>
                <c:pt idx="2748" formatCode="General">
                  <c:v>0.28044123602311399</c:v>
                </c:pt>
                <c:pt idx="2749" formatCode="General">
                  <c:v>0.27582423375195497</c:v>
                </c:pt>
                <c:pt idx="2750" formatCode="General">
                  <c:v>0.271071731943618</c:v>
                </c:pt>
                <c:pt idx="2751" formatCode="General">
                  <c:v>0.26618552659336903</c:v>
                </c:pt>
                <c:pt idx="2752" formatCode="General">
                  <c:v>0.26116757427430598</c:v>
                </c:pt>
                <c:pt idx="2753" formatCode="General">
                  <c:v>0.25601988365894102</c:v>
                </c:pt>
                <c:pt idx="2754" formatCode="General">
                  <c:v>0.250744445756232</c:v>
                </c:pt>
                <c:pt idx="2755" formatCode="General">
                  <c:v>0.245343395454693</c:v>
                </c:pt>
                <c:pt idx="2756" formatCode="General">
                  <c:v>0.23981896932508301</c:v>
                </c:pt>
                <c:pt idx="2757" formatCode="General">
                  <c:v>0.23417348628680601</c:v>
                </c:pt>
                <c:pt idx="2758" formatCode="General">
                  <c:v>0.22840928537640001</c:v>
                </c:pt>
                <c:pt idx="2759" formatCode="General">
                  <c:v>0.22252877344789601</c:v>
                </c:pt>
                <c:pt idx="2760" formatCode="General">
                  <c:v>0.216534483012432</c:v>
                </c:pt>
                <c:pt idx="2761" formatCode="General">
                  <c:v>0.210429011926274</c:v>
                </c:pt>
                <c:pt idx="2762" formatCode="General">
                  <c:v>0.20421500869228501</c:v>
                </c:pt>
                <c:pt idx="2763" formatCode="General">
                  <c:v>0.19789516210863001</c:v>
                </c:pt>
                <c:pt idx="2764" formatCode="General">
                  <c:v>0.19147220538634499</c:v>
                </c:pt>
                <c:pt idx="2765" formatCode="General">
                  <c:v>0.18494901781655099</c:v>
                </c:pt>
                <c:pt idx="2766" formatCode="General">
                  <c:v>0.17832851616999601</c:v>
                </c:pt>
                <c:pt idx="2767" formatCode="General">
                  <c:v>0.17161363831404799</c:v>
                </c:pt>
                <c:pt idx="2768" formatCode="General">
                  <c:v>0.16480744767271999</c:v>
                </c:pt>
                <c:pt idx="2769" formatCode="General">
                  <c:v>0.157913023654489</c:v>
                </c:pt>
                <c:pt idx="2770" formatCode="General">
                  <c:v>0.15093349928299399</c:v>
                </c:pt>
                <c:pt idx="2771" formatCode="General">
                  <c:v>0.14387206122265001</c:v>
                </c:pt>
                <c:pt idx="2772" formatCode="General">
                  <c:v>0.13673195461158999</c:v>
                </c:pt>
                <c:pt idx="2773" formatCode="General">
                  <c:v>0.12951647683282799</c:v>
                </c:pt>
                <c:pt idx="2774" formatCode="General">
                  <c:v>0.122228965449305</c:v>
                </c:pt>
                <c:pt idx="2775" formatCode="General">
                  <c:v>0.114872807749648</c:v>
                </c:pt>
                <c:pt idx="2776" formatCode="General">
                  <c:v>0.10745143467896601</c:v>
                </c:pt>
                <c:pt idx="2777" formatCode="General">
                  <c:v>9.9968318542510107E-2</c:v>
                </c:pt>
                <c:pt idx="2778" formatCode="General">
                  <c:v>9.2426975288450494E-2</c:v>
                </c:pt>
                <c:pt idx="2779" formatCode="General">
                  <c:v>8.4830956303408395E-2</c:v>
                </c:pt>
                <c:pt idx="2780" formatCode="General">
                  <c:v>7.7183851929765193E-2</c:v>
                </c:pt>
                <c:pt idx="2781" formatCode="General">
                  <c:v>6.9489289717269503E-2</c:v>
                </c:pt>
                <c:pt idx="2782" formatCode="General">
                  <c:v>6.1750921270652598E-2</c:v>
                </c:pt>
                <c:pt idx="2783" formatCode="General">
                  <c:v>5.3972412189061E-2</c:v>
                </c:pt>
                <c:pt idx="2784" formatCode="General">
                  <c:v>4.6157481037950601E-2</c:v>
                </c:pt>
                <c:pt idx="2785" formatCode="General">
                  <c:v>3.8309930423571198E-2</c:v>
                </c:pt>
                <c:pt idx="2786" formatCode="General">
                  <c:v>3.0433524984437101E-2</c:v>
                </c:pt>
                <c:pt idx="2787" formatCode="General">
                  <c:v>2.25319766019196E-2</c:v>
                </c:pt>
                <c:pt idx="2788" formatCode="General">
                  <c:v>1.46090590294531E-2</c:v>
                </c:pt>
                <c:pt idx="2789" formatCode="General">
                  <c:v>6.6686200278571498E-3</c:v>
                </c:pt>
                <c:pt idx="2790" formatCode="General">
                  <c:v>-1.2854331889457101E-3</c:v>
                </c:pt>
                <c:pt idx="2791" formatCode="General">
                  <c:v>-9.2492557754902394E-3</c:v>
                </c:pt>
                <c:pt idx="2792" formatCode="General">
                  <c:v>-1.7219025544666301E-2</c:v>
                </c:pt>
                <c:pt idx="2793" formatCode="General">
                  <c:v>-2.5190885408645201E-2</c:v>
                </c:pt>
                <c:pt idx="2794" formatCode="General">
                  <c:v>-3.3160996199766202E-2</c:v>
                </c:pt>
                <c:pt idx="2795" formatCode="General">
                  <c:v>-4.1125487140085001E-2</c:v>
                </c:pt>
                <c:pt idx="2796" formatCode="General">
                  <c:v>-4.9080452111624602E-2</c:v>
                </c:pt>
                <c:pt idx="2797" formatCode="General">
                  <c:v>-5.70219654824776E-2</c:v>
                </c:pt>
                <c:pt idx="2798" formatCode="General">
                  <c:v>-6.4946197896593505E-2</c:v>
                </c:pt>
                <c:pt idx="2799" formatCode="General">
                  <c:v>-7.2849314143679803E-2</c:v>
                </c:pt>
                <c:pt idx="2800" formatCode="General">
                  <c:v>-8.0727409540497397E-2</c:v>
                </c:pt>
                <c:pt idx="2801" formatCode="General">
                  <c:v>-8.8576628040096597E-2</c:v>
                </c:pt>
                <c:pt idx="2802" formatCode="General">
                  <c:v>-9.6393176482314505E-2</c:v>
                </c:pt>
                <c:pt idx="2803" formatCode="General">
                  <c:v>-0.104173265116398</c:v>
                </c:pt>
                <c:pt idx="2804" formatCode="General">
                  <c:v>-0.11191305172655699</c:v>
                </c:pt>
                <c:pt idx="2805" formatCode="General">
                  <c:v>-0.11960875171344899</c:v>
                </c:pt>
                <c:pt idx="2806" formatCode="General">
                  <c:v>-0.12725659832838099</c:v>
                </c:pt>
                <c:pt idx="2807" formatCode="General">
                  <c:v>-0.13485284384080701</c:v>
                </c:pt>
                <c:pt idx="2808" formatCode="General">
                  <c:v>-0.142393819656392</c:v>
                </c:pt>
                <c:pt idx="2809" formatCode="General">
                  <c:v>-0.149875880548379</c:v>
                </c:pt>
                <c:pt idx="2810" formatCode="General">
                  <c:v>-0.15729534984417401</c:v>
                </c:pt>
                <c:pt idx="2811" formatCode="General">
                  <c:v>-0.16464862656405899</c:v>
                </c:pt>
                <c:pt idx="2812" formatCode="General">
                  <c:v>-0.171932139983385</c:v>
                </c:pt>
                <c:pt idx="2813" formatCode="General">
                  <c:v>-0.17914229209670601</c:v>
                </c:pt>
                <c:pt idx="2814" formatCode="General">
                  <c:v>-0.186275569078234</c:v>
                </c:pt>
                <c:pt idx="2815" formatCode="General">
                  <c:v>-0.19332850479385799</c:v>
                </c:pt>
                <c:pt idx="2816" formatCode="General">
                  <c:v>-0.20029772563252601</c:v>
                </c:pt>
                <c:pt idx="2817" formatCode="General">
                  <c:v>-0.207179845361223</c:v>
                </c:pt>
                <c:pt idx="2818" formatCode="General">
                  <c:v>-0.21397151300703601</c:v>
                </c:pt>
                <c:pt idx="2819" formatCode="General">
                  <c:v>-0.22066947925102001</c:v>
                </c:pt>
                <c:pt idx="2820" formatCode="General">
                  <c:v>-0.227270537417365</c:v>
                </c:pt>
                <c:pt idx="2821" formatCode="General">
                  <c:v>-0.23377146890970499</c:v>
                </c:pt>
                <c:pt idx="2822" formatCode="General">
                  <c:v>-0.24016915295851099</c:v>
                </c:pt>
                <c:pt idx="2823" formatCode="General">
                  <c:v>-0.24646057061243301</c:v>
                </c:pt>
                <c:pt idx="2824" formatCode="General">
                  <c:v>-0.25264264329973402</c:v>
                </c:pt>
                <c:pt idx="2825" formatCode="General">
                  <c:v>-0.258712440277307</c:v>
                </c:pt>
                <c:pt idx="2826" formatCode="General">
                  <c:v>-0.26466709137903099</c:v>
                </c:pt>
                <c:pt idx="2827" formatCode="General">
                  <c:v>-0.27050376919683999</c:v>
                </c:pt>
                <c:pt idx="2828" formatCode="General">
                  <c:v>-0.27621969660731899</c:v>
                </c:pt>
                <c:pt idx="2829" formatCode="General">
                  <c:v>-0.28181219703923199</c:v>
                </c:pt>
                <c:pt idx="2830" formatCode="General">
                  <c:v>-0.28727864608453202</c:v>
                </c:pt>
                <c:pt idx="2831" formatCode="General">
                  <c:v>-0.29261646306193101</c:v>
                </c:pt>
                <c:pt idx="2832" formatCode="General">
                  <c:v>-0.29782316935165998</c:v>
                </c:pt>
                <c:pt idx="2833" formatCode="General">
                  <c:v>-0.30289633642363001</c:v>
                </c:pt>
                <c:pt idx="2834" formatCode="General">
                  <c:v>-0.30783363529720298</c:v>
                </c:pt>
                <c:pt idx="2835" formatCode="General">
                  <c:v>-0.31263277930946198</c:v>
                </c:pt>
                <c:pt idx="2836" formatCode="General">
                  <c:v>-0.31729152179043002</c:v>
                </c:pt>
                <c:pt idx="2837" formatCode="General">
                  <c:v>-0.32180771869601699</c:v>
                </c:pt>
                <c:pt idx="2838" formatCode="General">
                  <c:v>-0.32617938824397802</c:v>
                </c:pt>
                <c:pt idx="2839" formatCode="General">
                  <c:v>-0.33040459569221198</c:v>
                </c:pt>
                <c:pt idx="2840" formatCode="General">
                  <c:v>-0.33448143357349902</c:v>
                </c:pt>
                <c:pt idx="2841" formatCode="General">
                  <c:v>-0.33840802772902601</c:v>
                </c:pt>
                <c:pt idx="2842" formatCode="General">
                  <c:v>-0.34218265010911197</c:v>
                </c:pt>
                <c:pt idx="2843" formatCode="General">
                  <c:v>-0.345803669921806</c:v>
                </c:pt>
                <c:pt idx="2844" formatCode="General">
                  <c:v>-0.349269493151111</c:v>
                </c:pt>
                <c:pt idx="2845" formatCode="General">
                  <c:v>-0.35257866817814898</c:v>
                </c:pt>
                <c:pt idx="2846" formatCode="General">
                  <c:v>-0.355729832437927</c:v>
                </c:pt>
                <c:pt idx="2847" formatCode="General">
                  <c:v>-0.358721645637536</c:v>
                </c:pt>
                <c:pt idx="2848" formatCode="General">
                  <c:v>-0.361552842905904</c:v>
                </c:pt>
                <c:pt idx="2849" formatCode="General">
                  <c:v>-0.36422229499503</c:v>
                </c:pt>
                <c:pt idx="2850" formatCode="General">
                  <c:v>-0.36672894828566599</c:v>
                </c:pt>
                <c:pt idx="2851" formatCode="General">
                  <c:v>-0.369071763804588</c:v>
                </c:pt>
                <c:pt idx="2852" formatCode="General">
                  <c:v>-0.37124983199901801</c:v>
                </c:pt>
                <c:pt idx="2853" formatCode="General">
                  <c:v>-0.37326243172481</c:v>
                </c:pt>
                <c:pt idx="2854" formatCode="General">
                  <c:v>-0.37510885408181299</c:v>
                </c:pt>
                <c:pt idx="2855" formatCode="General">
                  <c:v>-0.37678838825018701</c:v>
                </c:pt>
                <c:pt idx="2856" formatCode="General">
                  <c:v>-0.37830048665247601</c:v>
                </c:pt>
                <c:pt idx="2857" formatCode="General">
                  <c:v>-0.379644672698637</c:v>
                </c:pt>
                <c:pt idx="2858" formatCode="General">
                  <c:v>-0.38082058158673199</c:v>
                </c:pt>
                <c:pt idx="2859" formatCode="General">
                  <c:v>-0.38182795617756599</c:v>
                </c:pt>
                <c:pt idx="2860" formatCode="General">
                  <c:v>-0.38266653566256997</c:v>
                </c:pt>
                <c:pt idx="2861" formatCode="General">
                  <c:v>-0.38333621225541498</c:v>
                </c:pt>
                <c:pt idx="2862" formatCode="General">
                  <c:v>-0.383836986111667</c:v>
                </c:pt>
                <c:pt idx="2863" formatCode="General">
                  <c:v>-0.38416889243617702</c:v>
                </c:pt>
                <c:pt idx="2864" formatCode="General">
                  <c:v>-0.384332024249185</c:v>
                </c:pt>
                <c:pt idx="2865" formatCode="General">
                  <c:v>-0.38432680314506701</c:v>
                </c:pt>
                <c:pt idx="2866" formatCode="General">
                  <c:v>-0.384153202141989</c:v>
                </c:pt>
                <c:pt idx="2867" formatCode="General">
                  <c:v>-0.38381148294038597</c:v>
                </c:pt>
                <c:pt idx="2868" formatCode="General">
                  <c:v>-0.38330258612275597</c:v>
                </c:pt>
                <c:pt idx="2869" formatCode="General">
                  <c:v>-0.38262700811639599</c:v>
                </c:pt>
                <c:pt idx="2870" formatCode="General">
                  <c:v>-0.38178524190491497</c:v>
                </c:pt>
                <c:pt idx="2871" formatCode="General">
                  <c:v>-0.38077783773392998</c:v>
                </c:pt>
                <c:pt idx="2872" formatCode="General">
                  <c:v>-0.37960546627851899</c:v>
                </c:pt>
                <c:pt idx="2873" formatCode="General">
                  <c:v>-0.37826941389545699</c:v>
                </c:pt>
                <c:pt idx="2874" formatCode="General">
                  <c:v>-0.376770519702606</c:v>
                </c:pt>
                <c:pt idx="2875" formatCode="General">
                  <c:v>-0.37510964209491399</c:v>
                </c:pt>
                <c:pt idx="2876" formatCode="General">
                  <c:v>-0.37328824969184898</c:v>
                </c:pt>
                <c:pt idx="2877" formatCode="General">
                  <c:v>-0.37130738527518697</c:v>
                </c:pt>
                <c:pt idx="2878" formatCode="General">
                  <c:v>-0.369168603739992</c:v>
                </c:pt>
                <c:pt idx="2879" formatCode="General">
                  <c:v>-0.366872972920255</c:v>
                </c:pt>
                <c:pt idx="2880" formatCode="General">
                  <c:v>-0.36442160716498201</c:v>
                </c:pt>
                <c:pt idx="2881" formatCode="General">
                  <c:v>-0.36181675806289099</c:v>
                </c:pt>
                <c:pt idx="2882" formatCode="General">
                  <c:v>-0.35905966053035698</c:v>
                </c:pt>
                <c:pt idx="2883" formatCode="General">
                  <c:v>-0.35615151034582698</c:v>
                </c:pt>
                <c:pt idx="2884" formatCode="General">
                  <c:v>-0.353094619051046</c:v>
                </c:pt>
                <c:pt idx="2885" formatCode="General">
                  <c:v>-0.34989032675075499</c:v>
                </c:pt>
                <c:pt idx="2886" formatCode="General">
                  <c:v>-0.34654041851761702</c:v>
                </c:pt>
                <c:pt idx="2887" formatCode="General">
                  <c:v>-0.34304678761587698</c:v>
                </c:pt>
                <c:pt idx="2888" formatCode="General">
                  <c:v>-0.339411375856705</c:v>
                </c:pt>
                <c:pt idx="2889" formatCode="General">
                  <c:v>-0.33563665385278202</c:v>
                </c:pt>
                <c:pt idx="2890" formatCode="General">
                  <c:v>-0.33172406566221302</c:v>
                </c:pt>
                <c:pt idx="2891" formatCode="General">
                  <c:v>-0.32767610325937202</c:v>
                </c:pt>
                <c:pt idx="2892" formatCode="General">
                  <c:v>-0.32349531243256402</c:v>
                </c:pt>
                <c:pt idx="2893" formatCode="General">
                  <c:v>-0.31918312678310201</c:v>
                </c:pt>
                <c:pt idx="2894" formatCode="General">
                  <c:v>-0.31474200911358002</c:v>
                </c:pt>
                <c:pt idx="2895" formatCode="General">
                  <c:v>-0.31017458627415601</c:v>
                </c:pt>
                <c:pt idx="2896" formatCode="General">
                  <c:v>-0.30548347573655299</c:v>
                </c:pt>
                <c:pt idx="2897" formatCode="General">
                  <c:v>-0.30067124280060398</c:v>
                </c:pt>
                <c:pt idx="2898" formatCode="General">
                  <c:v>-0.29573985783743401</c:v>
                </c:pt>
                <c:pt idx="2899" formatCode="General">
                  <c:v>-0.29069184745728699</c:v>
                </c:pt>
                <c:pt idx="2900" formatCode="General">
                  <c:v>-0.28553034030205399</c:v>
                </c:pt>
                <c:pt idx="2901" formatCode="General">
                  <c:v>-0.28025793798182203</c:v>
                </c:pt>
                <c:pt idx="2902" formatCode="General">
                  <c:v>-0.27487717607921902</c:v>
                </c:pt>
                <c:pt idx="2903" formatCode="General">
                  <c:v>-0.26939117242738397</c:v>
                </c:pt>
                <c:pt idx="2904" formatCode="General">
                  <c:v>-0.26380302338850098</c:v>
                </c:pt>
                <c:pt idx="2905" formatCode="General">
                  <c:v>-0.25811518661597799</c:v>
                </c:pt>
                <c:pt idx="2906" formatCode="General">
                  <c:v>-0.25233007652249201</c:v>
                </c:pt>
                <c:pt idx="2907" formatCode="General">
                  <c:v>-0.24645122146309001</c:v>
                </c:pt>
                <c:pt idx="2908" formatCode="General">
                  <c:v>-0.24048167002005499</c:v>
                </c:pt>
                <c:pt idx="2909" formatCode="General">
                  <c:v>-0.234424344180056</c:v>
                </c:pt>
                <c:pt idx="2910" formatCode="General">
                  <c:v>-0.22828211026675799</c:v>
                </c:pt>
                <c:pt idx="2911" formatCode="General">
                  <c:v>-0.22205782060524901</c:v>
                </c:pt>
                <c:pt idx="2912" formatCode="General">
                  <c:v>-0.215754887012789</c:v>
                </c:pt>
                <c:pt idx="2913" formatCode="General">
                  <c:v>-0.20937669584388199</c:v>
                </c:pt>
                <c:pt idx="2914" formatCode="General">
                  <c:v>-0.20292597358785699</c:v>
                </c:pt>
                <c:pt idx="2915" formatCode="General">
                  <c:v>-0.19640540103545701</c:v>
                </c:pt>
                <c:pt idx="2916" formatCode="General">
                  <c:v>-0.18981875316209301</c:v>
                </c:pt>
                <c:pt idx="2917" formatCode="General">
                  <c:v>-0.18316926406116901</c:v>
                </c:pt>
                <c:pt idx="2918" formatCode="General">
                  <c:v>-0.17645953054541899</c:v>
                </c:pt>
                <c:pt idx="2919" formatCode="General">
                  <c:v>-0.16969321923556199</c:v>
                </c:pt>
                <c:pt idx="2920" formatCode="General">
                  <c:v>-0.162874052610708</c:v>
                </c:pt>
                <c:pt idx="2921" formatCode="General">
                  <c:v>-0.15600508977150801</c:v>
                </c:pt>
                <c:pt idx="2922" formatCode="General">
                  <c:v>-0.14908922967234001</c:v>
                </c:pt>
                <c:pt idx="2923" formatCode="General">
                  <c:v>-0.14212934053638501</c:v>
                </c:pt>
                <c:pt idx="2924" formatCode="General">
                  <c:v>-0.13512888685249899</c:v>
                </c:pt>
                <c:pt idx="2925" formatCode="General">
                  <c:v>-0.12809192472321301</c:v>
                </c:pt>
                <c:pt idx="2926" formatCode="General">
                  <c:v>-0.121021884453423</c:v>
                </c:pt>
                <c:pt idx="2927" formatCode="General">
                  <c:v>-0.11392148789104101</c:v>
                </c:pt>
                <c:pt idx="2928" formatCode="General">
                  <c:v>-0.10679394415927999</c:v>
                </c:pt>
                <c:pt idx="2929" formatCode="General">
                  <c:v>-9.9643018817997503E-2</c:v>
                </c:pt>
                <c:pt idx="2930" formatCode="General">
                  <c:v>-9.2471892479249501E-2</c:v>
                </c:pt>
                <c:pt idx="2931" formatCode="General">
                  <c:v>-8.5283645367058694E-2</c:v>
                </c:pt>
                <c:pt idx="2932" formatCode="General">
                  <c:v>-7.8081892955947196E-2</c:v>
                </c:pt>
                <c:pt idx="2933" formatCode="General">
                  <c:v>-7.0870205036493203E-2</c:v>
                </c:pt>
                <c:pt idx="2934" formatCode="General">
                  <c:v>-6.3651534548425495E-2</c:v>
                </c:pt>
                <c:pt idx="2935" formatCode="General">
                  <c:v>-5.6429266428966E-2</c:v>
                </c:pt>
                <c:pt idx="2936" formatCode="General">
                  <c:v>-4.9206801292595997E-2</c:v>
                </c:pt>
                <c:pt idx="2937" formatCode="General">
                  <c:v>-4.1987510969119499E-2</c:v>
                </c:pt>
                <c:pt idx="2938" formatCode="General">
                  <c:v>-3.4775199225415297E-2</c:v>
                </c:pt>
                <c:pt idx="2939" formatCode="General">
                  <c:v>-2.75725040851954E-2</c:v>
                </c:pt>
                <c:pt idx="2940" formatCode="General">
                  <c:v>-2.0382463080046698E-2</c:v>
                </c:pt>
                <c:pt idx="2941" formatCode="General">
                  <c:v>-1.3208724547875E-2</c:v>
                </c:pt>
                <c:pt idx="2942" formatCode="General">
                  <c:v>-6.0548862783178703E-3</c:v>
                </c:pt>
                <c:pt idx="2943" formatCode="General">
                  <c:v>1.07612271828591E-3</c:v>
                </c:pt>
                <c:pt idx="2944" formatCode="General">
                  <c:v>8.1815084536661E-3</c:v>
                </c:pt>
                <c:pt idx="2945" formatCode="General">
                  <c:v>1.52579492468774E-2</c:v>
                </c:pt>
                <c:pt idx="2946" formatCode="General">
                  <c:v>2.2302126407777699E-2</c:v>
                </c:pt>
                <c:pt idx="2947" formatCode="General">
                  <c:v>2.93107782509195E-2</c:v>
                </c:pt>
                <c:pt idx="2948" formatCode="General">
                  <c:v>3.6280729335829501E-2</c:v>
                </c:pt>
                <c:pt idx="2949" formatCode="General">
                  <c:v>4.3208880537874798E-2</c:v>
                </c:pt>
                <c:pt idx="2950" formatCode="General">
                  <c:v>5.0092231751586398E-2</c:v>
                </c:pt>
                <c:pt idx="2951" formatCode="General">
                  <c:v>5.6927865507253199E-2</c:v>
                </c:pt>
                <c:pt idx="2952" formatCode="General">
                  <c:v>6.3712963566464595E-2</c:v>
                </c:pt>
                <c:pt idx="2953" formatCode="General">
                  <c:v>7.0444785005444904E-2</c:v>
                </c:pt>
                <c:pt idx="2954" formatCode="General">
                  <c:v>7.7120618178696698E-2</c:v>
                </c:pt>
                <c:pt idx="2955" formatCode="General">
                  <c:v>8.3737203168498003E-2</c:v>
                </c:pt>
                <c:pt idx="2956" formatCode="General">
                  <c:v>9.0291314973327999E-2</c:v>
                </c:pt>
                <c:pt idx="2957" formatCode="General">
                  <c:v>9.6780338463010596E-2</c:v>
                </c:pt>
                <c:pt idx="2958" formatCode="General">
                  <c:v>0.103201224561677</c:v>
                </c:pt>
                <c:pt idx="2959" formatCode="General">
                  <c:v>0.109551032239967</c:v>
                </c:pt>
                <c:pt idx="2960" formatCode="General">
                  <c:v>0.115828023180259</c:v>
                </c:pt>
                <c:pt idx="2961" formatCode="General">
                  <c:v>0.122029447732484</c:v>
                </c:pt>
                <c:pt idx="2962" formatCode="General">
                  <c:v>0.12815190676111499</c:v>
                </c:pt>
                <c:pt idx="2963" formatCode="General">
                  <c:v>0.13419264143628701</c:v>
                </c:pt>
                <c:pt idx="2964" formatCode="General">
                  <c:v>0.140149596755794</c:v>
                </c:pt>
                <c:pt idx="2965" formatCode="General">
                  <c:v>0.14602030433629901</c:v>
                </c:pt>
                <c:pt idx="2966" formatCode="General">
                  <c:v>0.15180228959296699</c:v>
                </c:pt>
                <c:pt idx="2967" formatCode="General">
                  <c:v>0.15749310890721899</c:v>
                </c:pt>
                <c:pt idx="2968" formatCode="General">
                  <c:v>0.16308982374155701</c:v>
                </c:pt>
                <c:pt idx="2969" formatCode="General">
                  <c:v>0.16859010315143599</c:v>
                </c:pt>
                <c:pt idx="2970" formatCode="General">
                  <c:v>0.17399178327218401</c:v>
                </c:pt>
                <c:pt idx="2971" formatCode="General">
                  <c:v>0.17929280468658201</c:v>
                </c:pt>
                <c:pt idx="2972" formatCode="General">
                  <c:v>0.18449120533299501</c:v>
                </c:pt>
                <c:pt idx="2973" formatCode="General">
                  <c:v>0.189585111836827</c:v>
                </c:pt>
                <c:pt idx="2974" formatCode="General">
                  <c:v>0.194572669929028</c:v>
                </c:pt>
                <c:pt idx="2975" formatCode="General">
                  <c:v>0.199451482433711</c:v>
                </c:pt>
                <c:pt idx="2976" formatCode="General">
                  <c:v>0.204219173240374</c:v>
                </c:pt>
                <c:pt idx="2977" formatCode="General">
                  <c:v>0.20887403992247899</c:v>
                </c:pt>
                <c:pt idx="2978" formatCode="General">
                  <c:v>0.21341448471798299</c:v>
                </c:pt>
                <c:pt idx="2979" formatCode="General">
                  <c:v>0.21783839033821101</c:v>
                </c:pt>
                <c:pt idx="2980" formatCode="General">
                  <c:v>0.222143678868683</c:v>
                </c:pt>
                <c:pt idx="2981" formatCode="General">
                  <c:v>0.226328959059475</c:v>
                </c:pt>
                <c:pt idx="2982" formatCode="General">
                  <c:v>0.230392951961504</c:v>
                </c:pt>
                <c:pt idx="2983" formatCode="General">
                  <c:v>0.234333861597215</c:v>
                </c:pt>
                <c:pt idx="2984" formatCode="General">
                  <c:v>0.238149929124924</c:v>
                </c:pt>
                <c:pt idx="2985" formatCode="General">
                  <c:v>0.24184007595760301</c:v>
                </c:pt>
                <c:pt idx="2986" formatCode="General">
                  <c:v>0.24540332591877401</c:v>
                </c:pt>
                <c:pt idx="2987" formatCode="General">
                  <c:v>0.248838113352081</c:v>
                </c:pt>
                <c:pt idx="2988" formatCode="General">
                  <c:v>0.25214234350822501</c:v>
                </c:pt>
                <c:pt idx="2989" formatCode="General">
                  <c:v>0.25531510077349401</c:v>
                </c:pt>
                <c:pt idx="2990" formatCode="General">
                  <c:v>0.258355666899026</c:v>
                </c:pt>
                <c:pt idx="2991" formatCode="General">
                  <c:v>0.26126279301156602</c:v>
                </c:pt>
                <c:pt idx="2992" formatCode="General">
                  <c:v>0.264035225073948</c:v>
                </c:pt>
                <c:pt idx="2993" formatCode="General">
                  <c:v>0.26667181496033199</c:v>
                </c:pt>
                <c:pt idx="2994" formatCode="General">
                  <c:v>0.26917210097048799</c:v>
                </c:pt>
                <c:pt idx="2995" formatCode="General">
                  <c:v>0.271535725273087</c:v>
                </c:pt>
                <c:pt idx="2996" formatCode="General">
                  <c:v>0.273761737747307</c:v>
                </c:pt>
                <c:pt idx="2997" formatCode="General">
                  <c:v>0.27584865268074499</c:v>
                </c:pt>
                <c:pt idx="2998" formatCode="General">
                  <c:v>0.277796153987449</c:v>
                </c:pt>
                <c:pt idx="2999" formatCode="General">
                  <c:v>0.27960411116803402</c:v>
                </c:pt>
                <c:pt idx="3000" formatCode="General">
                  <c:v>0.28127184981931402</c:v>
                </c:pt>
                <c:pt idx="3001" formatCode="General">
                  <c:v>0.28279867635397199</c:v>
                </c:pt>
                <c:pt idx="3002" formatCode="General">
                  <c:v>0.284183989056079</c:v>
                </c:pt>
                <c:pt idx="3003" formatCode="General">
                  <c:v>0.28542785923049402</c:v>
                </c:pt>
                <c:pt idx="3004" formatCode="General">
                  <c:v>0.286530449847469</c:v>
                </c:pt>
                <c:pt idx="3005" formatCode="General">
                  <c:v>0.28749138090545601</c:v>
                </c:pt>
                <c:pt idx="3006" formatCode="General">
                  <c:v>0.28831028003690801</c:v>
                </c:pt>
                <c:pt idx="3007" formatCode="General">
                  <c:v>0.28898742380473902</c:v>
                </c:pt>
                <c:pt idx="3008" formatCode="General">
                  <c:v>0.28952315968681303</c:v>
                </c:pt>
                <c:pt idx="3009" formatCode="General">
                  <c:v>0.28991727537631901</c:v>
                </c:pt>
                <c:pt idx="3010" formatCode="General">
                  <c:v>0.29016955370532199</c:v>
                </c:pt>
                <c:pt idx="3011" formatCode="General">
                  <c:v>0.29028041842301</c:v>
                </c:pt>
                <c:pt idx="3012" formatCode="General">
                  <c:v>0.29025042047933097</c:v>
                </c:pt>
                <c:pt idx="3013" formatCode="General">
                  <c:v>0.29008016329638697</c:v>
                </c:pt>
                <c:pt idx="3014" formatCode="General">
                  <c:v>0.28977022740138098</c:v>
                </c:pt>
                <c:pt idx="3015" formatCode="General">
                  <c:v>0.28932066513814098</c:v>
                </c:pt>
                <c:pt idx="3016" formatCode="General">
                  <c:v>0.28873205593467099</c:v>
                </c:pt>
                <c:pt idx="3017" formatCode="General">
                  <c:v>0.288005094476106</c:v>
                </c:pt>
                <c:pt idx="3018" formatCode="General">
                  <c:v>0.28714054881571399</c:v>
                </c:pt>
                <c:pt idx="3019" formatCode="General">
                  <c:v>0.28613972183398301</c:v>
                </c:pt>
                <c:pt idx="3020" formatCode="General">
                  <c:v>0.28500285261414798</c:v>
                </c:pt>
                <c:pt idx="3021" formatCode="General">
                  <c:v>0.28373067927854301</c:v>
                </c:pt>
                <c:pt idx="3022" formatCode="General">
                  <c:v>0.28232458679787298</c:v>
                </c:pt>
                <c:pt idx="3023" formatCode="General">
                  <c:v>0.280785509033328</c:v>
                </c:pt>
                <c:pt idx="3024" formatCode="General">
                  <c:v>0.27911492322455</c:v>
                </c:pt>
                <c:pt idx="3025" formatCode="General">
                  <c:v>0.27731434042193198</c:v>
                </c:pt>
                <c:pt idx="3026" formatCode="General">
                  <c:v>0.27538465194586198</c:v>
                </c:pt>
                <c:pt idx="3027" formatCode="General">
                  <c:v>0.273326699634658</c:v>
                </c:pt>
                <c:pt idx="3028" formatCode="General">
                  <c:v>0.27114190319674703</c:v>
                </c:pt>
                <c:pt idx="3029" formatCode="General">
                  <c:v>0.26883176597894498</c:v>
                </c:pt>
                <c:pt idx="3030" formatCode="General">
                  <c:v>0.266397785562969</c:v>
                </c:pt>
                <c:pt idx="3031" formatCode="General">
                  <c:v>0.26384146095942901</c:v>
                </c:pt>
                <c:pt idx="3032" formatCode="General">
                  <c:v>0.26116432699587999</c:v>
                </c:pt>
                <c:pt idx="3033" formatCode="General">
                  <c:v>0.25836851980167003</c:v>
                </c:pt>
                <c:pt idx="3034" formatCode="General">
                  <c:v>0.25545617755042299</c:v>
                </c:pt>
                <c:pt idx="3035" formatCode="General">
                  <c:v>0.25242876060994701</c:v>
                </c:pt>
                <c:pt idx="3036" formatCode="General">
                  <c:v>0.24928781503710101</c:v>
                </c:pt>
                <c:pt idx="3037" formatCode="General">
                  <c:v>0.24603545233829499</c:v>
                </c:pt>
                <c:pt idx="3038" formatCode="General">
                  <c:v>0.24267364907351599</c:v>
                </c:pt>
                <c:pt idx="3039" formatCode="General">
                  <c:v>0.23920444501860499</c:v>
                </c:pt>
                <c:pt idx="3040" formatCode="General">
                  <c:v>0.235629910617767</c:v>
                </c:pt>
                <c:pt idx="3041" formatCode="General">
                  <c:v>0.231952146597103</c:v>
                </c:pt>
                <c:pt idx="3042" formatCode="General">
                  <c:v>0.22817339084830901</c:v>
                </c:pt>
                <c:pt idx="3043" formatCode="General">
                  <c:v>0.224295911657765</c:v>
                </c:pt>
                <c:pt idx="3044" formatCode="General">
                  <c:v>0.220321990804524</c:v>
                </c:pt>
                <c:pt idx="3045" formatCode="General">
                  <c:v>0.21625397461773299</c:v>
                </c:pt>
                <c:pt idx="3046" formatCode="General">
                  <c:v>0.21209422097446101</c:v>
                </c:pt>
                <c:pt idx="3047" formatCode="General">
                  <c:v>0.20784515517997501</c:v>
                </c:pt>
                <c:pt idx="3048" formatCode="General">
                  <c:v>0.203509323760447</c:v>
                </c:pt>
                <c:pt idx="3049" formatCode="General">
                  <c:v>0.19908927334766399</c:v>
                </c:pt>
                <c:pt idx="3050" formatCode="General">
                  <c:v>0.19458748893842601</c:v>
                </c:pt>
                <c:pt idx="3051" formatCode="General">
                  <c:v>0.19000661204604999</c:v>
                </c:pt>
                <c:pt idx="3052" formatCode="General">
                  <c:v>0.18534933931219699</c:v>
                </c:pt>
                <c:pt idx="3053" formatCode="General">
                  <c:v>0.18061829691417899</c:v>
                </c:pt>
                <c:pt idx="3054" formatCode="General">
                  <c:v>0.17581620164155801</c:v>
                </c:pt>
                <c:pt idx="3055" formatCode="General">
                  <c:v>0.170945870458803</c:v>
                </c:pt>
                <c:pt idx="3056" formatCode="General">
                  <c:v>0.166010096601034</c:v>
                </c:pt>
                <c:pt idx="3057" formatCode="General">
                  <c:v>0.161011644562149</c:v>
                </c:pt>
                <c:pt idx="3058" formatCode="General">
                  <c:v>0.155953415672755</c:v>
                </c:pt>
                <c:pt idx="3059" formatCode="General">
                  <c:v>0.15083834488696601</c:v>
                </c:pt>
                <c:pt idx="3060" formatCode="General">
                  <c:v>0.145669329284451</c:v>
                </c:pt>
                <c:pt idx="3061" formatCode="General">
                  <c:v>0.14044932558906401</c:v>
                </c:pt>
                <c:pt idx="3062" formatCode="General">
                  <c:v>0.135181250998161</c:v>
                </c:pt>
                <c:pt idx="3063" formatCode="General">
                  <c:v>0.129868090523269</c:v>
                </c:pt>
                <c:pt idx="3064" formatCode="General">
                  <c:v>0.12451295033368601</c:v>
                </c:pt>
                <c:pt idx="3065" formatCode="General">
                  <c:v>0.11911883709383</c:v>
                </c:pt>
                <c:pt idx="3066" formatCode="General">
                  <c:v>0.113688800209167</c:v>
                </c:pt>
                <c:pt idx="3067" formatCode="General">
                  <c:v>0.108225942872252</c:v>
                </c:pt>
                <c:pt idx="3068" formatCode="General">
                  <c:v>0.102733311982348</c:v>
                </c:pt>
                <c:pt idx="3069" formatCode="General">
                  <c:v>9.72140512004466E-2</c:v>
                </c:pt>
                <c:pt idx="3070" formatCode="General">
                  <c:v>9.1671294503617606E-2</c:v>
                </c:pt>
                <c:pt idx="3071" formatCode="General">
                  <c:v>8.6108102341781095E-2</c:v>
                </c:pt>
                <c:pt idx="3072" formatCode="General">
                  <c:v>8.0527620203397696E-2</c:v>
                </c:pt>
                <c:pt idx="3073" formatCode="General">
                  <c:v>7.4932985460701707E-2</c:v>
                </c:pt>
                <c:pt idx="3074" formatCode="General">
                  <c:v>6.9327299695042297E-2</c:v>
                </c:pt>
                <c:pt idx="3075" formatCode="General">
                  <c:v>6.3713726193734499E-2</c:v>
                </c:pt>
                <c:pt idx="3076" formatCode="General">
                  <c:v>5.8095411964509902E-2</c:v>
                </c:pt>
                <c:pt idx="3077" formatCode="General">
                  <c:v>5.2475495429887498E-2</c:v>
                </c:pt>
                <c:pt idx="3078" formatCode="General">
                  <c:v>4.6857109195474901E-2</c:v>
                </c:pt>
                <c:pt idx="3079" formatCode="General">
                  <c:v>4.1243384032824897E-2</c:v>
                </c:pt>
                <c:pt idx="3080" formatCode="General">
                  <c:v>3.56374467565845E-2</c:v>
                </c:pt>
                <c:pt idx="3081" formatCode="General">
                  <c:v>3.00424098608384E-2</c:v>
                </c:pt>
                <c:pt idx="3082" formatCode="General">
                  <c:v>2.4461374864885501E-2</c:v>
                </c:pt>
                <c:pt idx="3083" formatCode="General">
                  <c:v>1.88974145071002E-2</c:v>
                </c:pt>
                <c:pt idx="3084" formatCode="General">
                  <c:v>1.33536296908533E-2</c:v>
                </c:pt>
                <c:pt idx="3085" formatCode="General">
                  <c:v>7.8330585344226697E-3</c:v>
                </c:pt>
                <c:pt idx="3086" formatCode="General">
                  <c:v>2.3387421812114399E-3</c:v>
                </c:pt>
                <c:pt idx="3087" formatCode="General">
                  <c:v>-3.1262729421051702E-3</c:v>
                </c:pt>
                <c:pt idx="3088" formatCode="General">
                  <c:v>-8.5590438496660898E-3</c:v>
                </c:pt>
                <c:pt idx="3089" formatCode="General">
                  <c:v>-1.3956575786345999E-2</c:v>
                </c:pt>
                <c:pt idx="3090" formatCode="General">
                  <c:v>-1.9315919883902199E-2</c:v>
                </c:pt>
                <c:pt idx="3091" formatCode="General">
                  <c:v>-2.46341845270149E-2</c:v>
                </c:pt>
                <c:pt idx="3092" formatCode="General">
                  <c:v>-2.9908474416467198E-2</c:v>
                </c:pt>
                <c:pt idx="3093" formatCode="General">
                  <c:v>-3.5135894744981098E-2</c:v>
                </c:pt>
                <c:pt idx="3094" formatCode="General">
                  <c:v>-4.0313659533578003E-2</c:v>
                </c:pt>
                <c:pt idx="3095" formatCode="General">
                  <c:v>-4.5438990301072103E-2</c:v>
                </c:pt>
                <c:pt idx="3096" formatCode="General">
                  <c:v>-5.0509107297801399E-2</c:v>
                </c:pt>
                <c:pt idx="3097" formatCode="General">
                  <c:v>-5.5521341680857497E-2</c:v>
                </c:pt>
                <c:pt idx="3098" formatCode="General">
                  <c:v>-6.0473033522722999E-2</c:v>
                </c:pt>
                <c:pt idx="3099" formatCode="General">
                  <c:v>-6.53615766800065E-2</c:v>
                </c:pt>
                <c:pt idx="3100" formatCode="General">
                  <c:v>-7.0184418353442704E-2</c:v>
                </c:pt>
                <c:pt idx="3101" formatCode="General">
                  <c:v>-7.4939002567593005E-2</c:v>
                </c:pt>
                <c:pt idx="3102" formatCode="General">
                  <c:v>-7.9622825311105497E-2</c:v>
                </c:pt>
                <c:pt idx="3103" formatCode="General">
                  <c:v>-8.4233497769708607E-2</c:v>
                </c:pt>
                <c:pt idx="3104" formatCode="General">
                  <c:v>-8.8768686807960795E-2</c:v>
                </c:pt>
                <c:pt idx="3105" formatCode="General">
                  <c:v>-9.3226049540332104E-2</c:v>
                </c:pt>
                <c:pt idx="3106" formatCode="General">
                  <c:v>-9.7603280026406197E-2</c:v>
                </c:pt>
                <c:pt idx="3107" formatCode="General">
                  <c:v>-0.10189812158829099</c:v>
                </c:pt>
                <c:pt idx="3108" formatCode="General">
                  <c:v>-0.10610842489868499</c:v>
                </c:pt>
                <c:pt idx="3109" formatCode="General">
                  <c:v>-0.11023214629191599</c:v>
                </c:pt>
                <c:pt idx="3110" formatCode="General">
                  <c:v>-0.114267227174459</c:v>
                </c:pt>
                <c:pt idx="3111" formatCode="General">
                  <c:v>-0.11821163984335201</c:v>
                </c:pt>
                <c:pt idx="3112" formatCode="General">
                  <c:v>-0.122063457223389</c:v>
                </c:pt>
                <c:pt idx="3113" formatCode="General">
                  <c:v>-0.125820903522499</c:v>
                </c:pt>
                <c:pt idx="3114" formatCode="General">
                  <c:v>-0.12948218379291099</c:v>
                </c:pt>
                <c:pt idx="3115" formatCode="General">
                  <c:v>-0.13304552941890899</c:v>
                </c:pt>
                <c:pt idx="3116" formatCode="General">
                  <c:v>-0.13650936186552301</c:v>
                </c:pt>
                <c:pt idx="3117" formatCode="General">
                  <c:v>-0.13987208231055601</c:v>
                </c:pt>
                <c:pt idx="3118" formatCode="General">
                  <c:v>-0.14313215923914699</c:v>
                </c:pt>
                <c:pt idx="3119" formatCode="General">
                  <c:v>-0.14628819102288601</c:v>
                </c:pt>
                <c:pt idx="3120" formatCode="General">
                  <c:v>-0.14933879728201199</c:v>
                </c:pt>
                <c:pt idx="3121" formatCode="General">
                  <c:v>-0.15228271474663599</c:v>
                </c:pt>
                <c:pt idx="3122" formatCode="General">
                  <c:v>-0.15511874639661399</c:v>
                </c:pt>
                <c:pt idx="3123" formatCode="General">
                  <c:v>-0.157845746956745</c:v>
                </c:pt>
                <c:pt idx="3124" formatCode="General">
                  <c:v>-0.16046262238654899</c:v>
                </c:pt>
                <c:pt idx="3125" formatCode="General">
                  <c:v>-0.16296838349530901</c:v>
                </c:pt>
                <c:pt idx="3126" formatCode="General">
                  <c:v>-0.165362144910637</c:v>
                </c:pt>
                <c:pt idx="3127" formatCode="General">
                  <c:v>-0.16764306315070801</c:v>
                </c:pt>
                <c:pt idx="3128" formatCode="General">
                  <c:v>-0.16981038295706</c:v>
                </c:pt>
                <c:pt idx="3129" formatCode="General">
                  <c:v>-0.17186343219028499</c:v>
                </c:pt>
                <c:pt idx="3130" formatCode="General">
                  <c:v>-0.173801566456358</c:v>
                </c:pt>
                <c:pt idx="3131" formatCode="General">
                  <c:v>-0.175624274592762</c:v>
                </c:pt>
                <c:pt idx="3132" formatCode="General">
                  <c:v>-0.17733117383806299</c:v>
                </c:pt>
                <c:pt idx="3133" formatCode="General">
                  <c:v>-0.17892184252218599</c:v>
                </c:pt>
                <c:pt idx="3134" formatCode="General">
                  <c:v>-0.18039601774097699</c:v>
                </c:pt>
                <c:pt idx="3135" formatCode="General">
                  <c:v>-0.181753501925769</c:v>
                </c:pt>
                <c:pt idx="3136" formatCode="General">
                  <c:v>-0.182994147520816</c:v>
                </c:pt>
                <c:pt idx="3137" formatCode="General">
                  <c:v>-0.184117963542203</c:v>
                </c:pt>
                <c:pt idx="3138" formatCode="General">
                  <c:v>-0.18512499962772799</c:v>
                </c:pt>
                <c:pt idx="3139" formatCode="General">
                  <c:v>-0.186015335272463</c:v>
                </c:pt>
                <c:pt idx="3140" formatCode="General">
                  <c:v>-0.18678918376730699</c:v>
                </c:pt>
                <c:pt idx="3141" formatCode="General">
                  <c:v>-0.18744683834779699</c:v>
                </c:pt>
                <c:pt idx="3142" formatCode="General">
                  <c:v>-0.18798860961177699</c:v>
                </c:pt>
                <c:pt idx="3143" formatCode="General">
                  <c:v>-0.18841498252100899</c:v>
                </c:pt>
                <c:pt idx="3144" formatCode="General">
                  <c:v>-0.18872650508109001</c:v>
                </c:pt>
                <c:pt idx="3145" formatCode="General">
                  <c:v>-0.188923720467428</c:v>
                </c:pt>
                <c:pt idx="3146" formatCode="General">
                  <c:v>-0.189007318539749</c:v>
                </c:pt>
                <c:pt idx="3147" formatCode="General">
                  <c:v>-0.18897803340949601</c:v>
                </c:pt>
                <c:pt idx="3148" formatCode="General">
                  <c:v>-0.18883663358213201</c:v>
                </c:pt>
                <c:pt idx="3149" formatCode="General">
                  <c:v>-0.18858408227008799</c:v>
                </c:pt>
                <c:pt idx="3150" formatCode="General">
                  <c:v>-0.18822137120773</c:v>
                </c:pt>
                <c:pt idx="3151" formatCode="General">
                  <c:v>-0.18774949896183499</c:v>
                </c:pt>
                <c:pt idx="3152" formatCode="General">
                  <c:v>-0.18716957600703499</c:v>
                </c:pt>
                <c:pt idx="3153" formatCode="General">
                  <c:v>-0.186482779487186</c:v>
                </c:pt>
                <c:pt idx="3154" formatCode="General">
                  <c:v>-0.18569039187474001</c:v>
                </c:pt>
                <c:pt idx="3155" formatCode="General">
                  <c:v>-0.18479374296166301</c:v>
                </c:pt>
                <c:pt idx="3156" formatCode="General">
                  <c:v>-0.18379420147567099</c:v>
                </c:pt>
                <c:pt idx="3157" formatCode="General">
                  <c:v>-0.18269327342730901</c:v>
                </c:pt>
                <c:pt idx="3158" formatCode="General">
                  <c:v>-0.18149243850082</c:v>
                </c:pt>
                <c:pt idx="3159" formatCode="General">
                  <c:v>-0.18019324398216899</c:v>
                </c:pt>
                <c:pt idx="3160" formatCode="General">
                  <c:v>-0.17879737010393501</c:v>
                </c:pt>
                <c:pt idx="3161" formatCode="General">
                  <c:v>-0.177306570790697</c:v>
                </c:pt>
                <c:pt idx="3162" formatCode="General">
                  <c:v>-0.17572265337062001</c:v>
                </c:pt>
                <c:pt idx="3163" formatCode="General">
                  <c:v>-0.174047412833985</c:v>
                </c:pt>
                <c:pt idx="3164" formatCode="General">
                  <c:v>-0.172282680652215</c:v>
                </c:pt>
                <c:pt idx="3165" formatCode="General">
                  <c:v>-0.17043038712508901</c:v>
                </c:pt>
                <c:pt idx="3166" formatCode="General">
                  <c:v>-0.16849255747581299</c:v>
                </c:pt>
                <c:pt idx="3167" formatCode="General">
                  <c:v>-0.166471230593876</c:v>
                </c:pt>
                <c:pt idx="3168" formatCode="General">
                  <c:v>-0.16436847515669101</c:v>
                </c:pt>
                <c:pt idx="3169" formatCode="General">
                  <c:v>-0.16218643848188399</c:v>
                </c:pt>
                <c:pt idx="3170" formatCode="General">
                  <c:v>-0.159927311211814</c:v>
                </c:pt>
                <c:pt idx="3171" formatCode="General">
                  <c:v>-0.15759332160762701</c:v>
                </c:pt>
                <c:pt idx="3172" formatCode="General">
                  <c:v>-0.15518673534202801</c:v>
                </c:pt>
                <c:pt idx="3173" formatCode="General">
                  <c:v>-0.152709858991041</c:v>
                </c:pt>
                <c:pt idx="3174" formatCode="General">
                  <c:v>-0.15016503821569399</c:v>
                </c:pt>
                <c:pt idx="3175" formatCode="General">
                  <c:v>-0.147554659918852</c:v>
                </c:pt>
                <c:pt idx="3176" formatCode="General">
                  <c:v>-0.14488115625141801</c:v>
                </c:pt>
                <c:pt idx="3177" formatCode="General">
                  <c:v>-0.14214693275001</c:v>
                </c:pt>
                <c:pt idx="3178" formatCode="General">
                  <c:v>-0.13935445636414701</c:v>
                </c:pt>
                <c:pt idx="3179" formatCode="General">
                  <c:v>-0.13650628059518999</c:v>
                </c:pt>
                <c:pt idx="3180" formatCode="General">
                  <c:v>-0.133604927614801</c:v>
                </c:pt>
                <c:pt idx="3181" formatCode="General">
                  <c:v>-0.13065292816299601</c:v>
                </c:pt>
                <c:pt idx="3182" formatCode="General">
                  <c:v>-0.12765282979592699</c:v>
                </c:pt>
                <c:pt idx="3183" formatCode="General">
                  <c:v>-0.12460724903604101</c:v>
                </c:pt>
                <c:pt idx="3184" formatCode="General">
                  <c:v>-0.121518811438992</c:v>
                </c:pt>
                <c:pt idx="3185" formatCode="General">
                  <c:v>-0.118390089362037</c:v>
                </c:pt>
                <c:pt idx="3186" formatCode="General">
                  <c:v>-0.115223705715817</c:v>
                </c:pt>
                <c:pt idx="3187" formatCode="General">
                  <c:v>-0.112022288049701</c:v>
                </c:pt>
                <c:pt idx="3188" formatCode="General">
                  <c:v>-0.108788463885166</c:v>
                </c:pt>
                <c:pt idx="3189" formatCode="General">
                  <c:v>-0.105524915425061</c:v>
                </c:pt>
                <c:pt idx="3190" formatCode="General">
                  <c:v>-0.102234324871605</c:v>
                </c:pt>
                <c:pt idx="3191" formatCode="General">
                  <c:v>-9.8919358484278394E-2</c:v>
                </c:pt>
                <c:pt idx="3192" formatCode="General">
                  <c:v>-9.5582614175699299E-2</c:v>
                </c:pt>
                <c:pt idx="3193" formatCode="General">
                  <c:v>-9.2226731890085498E-2</c:v>
                </c:pt>
                <c:pt idx="3194" formatCode="General">
                  <c:v>-8.8854401161076693E-2</c:v>
                </c:pt>
                <c:pt idx="3195" formatCode="General">
                  <c:v>-8.5468244476136407E-2</c:v>
                </c:pt>
                <c:pt idx="3196" formatCode="General">
                  <c:v>-8.2070861246356402E-2</c:v>
                </c:pt>
                <c:pt idx="3197" formatCode="General">
                  <c:v>-7.8664834447262397E-2</c:v>
                </c:pt>
                <c:pt idx="3198" formatCode="General">
                  <c:v>-7.5252738055419405E-2</c:v>
                </c:pt>
                <c:pt idx="3199" formatCode="General">
                  <c:v>-7.1837188108013206E-2</c:v>
                </c:pt>
                <c:pt idx="3200" formatCode="General">
                  <c:v>-6.8420732232179399E-2</c:v>
                </c:pt>
                <c:pt idx="3201" formatCode="General">
                  <c:v>-6.5005843059361704E-2</c:v>
                </c:pt>
                <c:pt idx="3202" formatCode="General">
                  <c:v>-6.1595036679895701E-2</c:v>
                </c:pt>
                <c:pt idx="3203" formatCode="General">
                  <c:v>-5.81908251175264E-2</c:v>
                </c:pt>
                <c:pt idx="3204" formatCode="General">
                  <c:v>-5.4795657311775998E-2</c:v>
                </c:pt>
                <c:pt idx="3205" formatCode="General">
                  <c:v>-5.1411972036424301E-2</c:v>
                </c:pt>
                <c:pt idx="3206" formatCode="General">
                  <c:v>-4.80421979646663E-2</c:v>
                </c:pt>
                <c:pt idx="3207" formatCode="General">
                  <c:v>-4.4688645150293797E-2</c:v>
                </c:pt>
                <c:pt idx="3208" formatCode="General">
                  <c:v>-4.1353612350875299E-2</c:v>
                </c:pt>
                <c:pt idx="3209" formatCode="General">
                  <c:v>-3.8039396992152898E-2</c:v>
                </c:pt>
                <c:pt idx="3210" formatCode="General">
                  <c:v>-3.4748189965950499E-2</c:v>
                </c:pt>
                <c:pt idx="3211" formatCode="General">
                  <c:v>-3.1482185375951703E-2</c:v>
                </c:pt>
                <c:pt idx="3212" formatCode="General">
                  <c:v>-2.8243592000944701E-2</c:v>
                </c:pt>
                <c:pt idx="3213" formatCode="General">
                  <c:v>-2.50345226935581E-2</c:v>
                </c:pt>
                <c:pt idx="3214" formatCode="General">
                  <c:v>-2.1857042687912099E-2</c:v>
                </c:pt>
                <c:pt idx="3215" formatCode="General">
                  <c:v>-1.8713176268285302E-2</c:v>
                </c:pt>
                <c:pt idx="3216" formatCode="General">
                  <c:v>-1.5604868917472E-2</c:v>
                </c:pt>
                <c:pt idx="3217" formatCode="General">
                  <c:v>-1.2534138234151299E-2</c:v>
                </c:pt>
                <c:pt idx="3218" formatCode="General">
                  <c:v>-9.5028394869694204E-3</c:v>
                </c:pt>
                <c:pt idx="3219" formatCode="General">
                  <c:v>-6.5129529059032203E-3</c:v>
                </c:pt>
                <c:pt idx="3220" formatCode="General">
                  <c:v>-3.5662245034715E-3</c:v>
                </c:pt>
                <c:pt idx="3221" formatCode="General">
                  <c:v>-6.6367156860782598E-4</c:v>
                </c:pt>
                <c:pt idx="3222" formatCode="General">
                  <c:v>2.1927818365552599E-3</c:v>
                </c:pt>
                <c:pt idx="3223" formatCode="General">
                  <c:v>5.0012923510128898E-3</c:v>
                </c:pt>
                <c:pt idx="3224" formatCode="General">
                  <c:v>7.7607622801992597E-3</c:v>
                </c:pt>
                <c:pt idx="3225" formatCode="General">
                  <c:v>1.04697512155216E-2</c:v>
                </c:pt>
                <c:pt idx="3226" formatCode="General">
                  <c:v>1.3126861334124501E-2</c:v>
                </c:pt>
                <c:pt idx="3227" formatCode="General">
                  <c:v>1.57302440449885E-2</c:v>
                </c:pt>
                <c:pt idx="3228" formatCode="General">
                  <c:v>1.8278229028787198E-2</c:v>
                </c:pt>
                <c:pt idx="3229" formatCode="General">
                  <c:v>2.0770408504769799E-2</c:v>
                </c:pt>
                <c:pt idx="3230" formatCode="General">
                  <c:v>2.3205504613597699E-2</c:v>
                </c:pt>
                <c:pt idx="3231" formatCode="General">
                  <c:v>2.55822648647927E-2</c:v>
                </c:pt>
                <c:pt idx="3232" formatCode="General">
                  <c:v>2.7900072188949899E-2</c:v>
                </c:pt>
                <c:pt idx="3233" formatCode="General">
                  <c:v>3.01573373986753E-2</c:v>
                </c:pt>
                <c:pt idx="3234" formatCode="General">
                  <c:v>3.2353082818355298E-2</c:v>
                </c:pt>
                <c:pt idx="3235" formatCode="General">
                  <c:v>3.4487069170462098E-2</c:v>
                </c:pt>
                <c:pt idx="3236" formatCode="General">
                  <c:v>3.6558647567859703E-2</c:v>
                </c:pt>
                <c:pt idx="3237" formatCode="General">
                  <c:v>3.8567171739691097E-2</c:v>
                </c:pt>
                <c:pt idx="3238" formatCode="General">
                  <c:v>4.0512064640918097E-2</c:v>
                </c:pt>
                <c:pt idx="3239" formatCode="General">
                  <c:v>4.2392790879630597E-2</c:v>
                </c:pt>
                <c:pt idx="3240" formatCode="General">
                  <c:v>4.4208805014550497E-2</c:v>
                </c:pt>
                <c:pt idx="3241" formatCode="General">
                  <c:v>4.59590920052129E-2</c:v>
                </c:pt>
                <c:pt idx="3242" formatCode="General">
                  <c:v>4.7643794173109801E-2</c:v>
                </c:pt>
                <c:pt idx="3243" formatCode="General">
                  <c:v>4.9263147508421402E-2</c:v>
                </c:pt>
                <c:pt idx="3244" formatCode="General">
                  <c:v>5.0816242099854303E-2</c:v>
                </c:pt>
                <c:pt idx="3245" formatCode="General">
                  <c:v>5.2302656940423499E-2</c:v>
                </c:pt>
                <c:pt idx="3246" formatCode="General">
                  <c:v>5.3722646014744198E-2</c:v>
                </c:pt>
                <c:pt idx="3247" formatCode="General">
                  <c:v>5.5076546734081501E-2</c:v>
                </c:pt>
                <c:pt idx="3248" formatCode="General">
                  <c:v>5.6364627306034698E-2</c:v>
                </c:pt>
                <c:pt idx="3249" formatCode="General">
                  <c:v>5.75865640732586E-2</c:v>
                </c:pt>
                <c:pt idx="3250" formatCode="General">
                  <c:v>5.8742542108721298E-2</c:v>
                </c:pt>
                <c:pt idx="3251" formatCode="General">
                  <c:v>5.9833324001065301E-2</c:v>
                </c:pt>
                <c:pt idx="3252" formatCode="General">
                  <c:v>6.0859074142088798E-2</c:v>
                </c:pt>
                <c:pt idx="3253" formatCode="General">
                  <c:v>6.1819847426932903E-2</c:v>
                </c:pt>
                <c:pt idx="3254" formatCode="General">
                  <c:v>6.2716196106006095E-2</c:v>
                </c:pt>
                <c:pt idx="3255" formatCode="General">
                  <c:v>6.3548659100621102E-2</c:v>
                </c:pt>
                <c:pt idx="3256" formatCode="General">
                  <c:v>6.4317720448728993E-2</c:v>
                </c:pt>
                <c:pt idx="3257" formatCode="General">
                  <c:v>6.5024312982126103E-2</c:v>
                </c:pt>
                <c:pt idx="3258" formatCode="General">
                  <c:v>6.5668864185128295E-2</c:v>
                </c:pt>
                <c:pt idx="3259" formatCode="General">
                  <c:v>6.6251948040574493E-2</c:v>
                </c:pt>
                <c:pt idx="3260" formatCode="General">
                  <c:v>6.6774622497860703E-2</c:v>
                </c:pt>
                <c:pt idx="3261" formatCode="General">
                  <c:v>6.7237712284641898E-2</c:v>
                </c:pt>
                <c:pt idx="3262" formatCode="General">
                  <c:v>6.7642120024018801E-2</c:v>
                </c:pt>
                <c:pt idx="3263" formatCode="General">
                  <c:v>6.7988856201532194E-2</c:v>
                </c:pt>
                <c:pt idx="3264" formatCode="General">
                  <c:v>6.8278919326876297E-2</c:v>
                </c:pt>
                <c:pt idx="3265" formatCode="General">
                  <c:v>6.8513393135866602E-2</c:v>
                </c:pt>
                <c:pt idx="3266" formatCode="General">
                  <c:v>6.8693441163564295E-2</c:v>
                </c:pt>
                <c:pt idx="3267" formatCode="General">
                  <c:v>6.8820182805662294E-2</c:v>
                </c:pt>
                <c:pt idx="3268" formatCode="General">
                  <c:v>6.8894737290050495E-2</c:v>
                </c:pt>
                <c:pt idx="3269" formatCode="General">
                  <c:v>6.8918341154270896E-2</c:v>
                </c:pt>
                <c:pt idx="3270" formatCode="General">
                  <c:v>6.8892292473357195E-2</c:v>
                </c:pt>
                <c:pt idx="3271" formatCode="General">
                  <c:v>6.8817882576645506E-2</c:v>
                </c:pt>
                <c:pt idx="3272" formatCode="General">
                  <c:v>6.8696439174338306E-2</c:v>
                </c:pt>
                <c:pt idx="3273" formatCode="General">
                  <c:v>6.8529328551133806E-2</c:v>
                </c:pt>
                <c:pt idx="3274" formatCode="General">
                  <c:v>6.8317947943193694E-2</c:v>
                </c:pt>
                <c:pt idx="3275" formatCode="General">
                  <c:v>6.8063721300810301E-2</c:v>
                </c:pt>
                <c:pt idx="3276" formatCode="General">
                  <c:v>6.7768091499379998E-2</c:v>
                </c:pt>
                <c:pt idx="3277" formatCode="General">
                  <c:v>6.7432522391841804E-2</c:v>
                </c:pt>
                <c:pt idx="3278" formatCode="General">
                  <c:v>6.7058546918640299E-2</c:v>
                </c:pt>
                <c:pt idx="3279" formatCode="General">
                  <c:v>6.6647706827024103E-2</c:v>
                </c:pt>
                <c:pt idx="3280" formatCode="General">
                  <c:v>6.6201492689477906E-2</c:v>
                </c:pt>
                <c:pt idx="3281" formatCode="General">
                  <c:v>6.5721502976002003E-2</c:v>
                </c:pt>
                <c:pt idx="3282" formatCode="General">
                  <c:v>6.5209343608575998E-2</c:v>
                </c:pt>
                <c:pt idx="3283" formatCode="General">
                  <c:v>6.4666613125990202E-2</c:v>
                </c:pt>
                <c:pt idx="3284" formatCode="General">
                  <c:v>6.4094953707429903E-2</c:v>
                </c:pt>
                <c:pt idx="3285" formatCode="General">
                  <c:v>6.3495993643670298E-2</c:v>
                </c:pt>
                <c:pt idx="3286" formatCode="General">
                  <c:v>6.2871341431509103E-2</c:v>
                </c:pt>
                <c:pt idx="3287" formatCode="General">
                  <c:v>6.2222642726410503E-2</c:v>
                </c:pt>
                <c:pt idx="3288" formatCode="General">
                  <c:v>6.1551581788173E-2</c:v>
                </c:pt>
                <c:pt idx="3289" formatCode="General">
                  <c:v>6.08598185154847E-2</c:v>
                </c:pt>
                <c:pt idx="3290" formatCode="General">
                  <c:v>6.0148983163853101E-2</c:v>
                </c:pt>
                <c:pt idx="3291" formatCode="General">
                  <c:v>5.9420728184207502E-2</c:v>
                </c:pt>
                <c:pt idx="3292" formatCode="General">
                  <c:v>5.8676681541950597E-2</c:v>
                </c:pt>
                <c:pt idx="3293" formatCode="General">
                  <c:v>5.7918497547475897E-2</c:v>
                </c:pt>
                <c:pt idx="3294" formatCode="General">
                  <c:v>5.71478556745037E-2</c:v>
                </c:pt>
                <c:pt idx="3295" formatCode="General">
                  <c:v>5.6366348223208601E-2</c:v>
                </c:pt>
                <c:pt idx="3296" formatCode="General">
                  <c:v>5.55755850429989E-2</c:v>
                </c:pt>
                <c:pt idx="3297" formatCode="General">
                  <c:v>5.4777198728167102E-2</c:v>
                </c:pt>
                <c:pt idx="3298" formatCode="General">
                  <c:v>5.39727362748742E-2</c:v>
                </c:pt>
                <c:pt idx="3299" formatCode="General">
                  <c:v>5.3163762720186997E-2</c:v>
                </c:pt>
                <c:pt idx="3300" formatCode="General">
                  <c:v>5.2351860457280797E-2</c:v>
                </c:pt>
                <c:pt idx="3301" formatCode="General">
                  <c:v>5.1538543525031698E-2</c:v>
                </c:pt>
                <c:pt idx="3302" formatCode="General">
                  <c:v>5.07253130664665E-2</c:v>
                </c:pt>
                <c:pt idx="3303" formatCode="General">
                  <c:v>4.9913646887620497E-2</c:v>
                </c:pt>
                <c:pt idx="3304" formatCode="General">
                  <c:v>4.9105000177692898E-2</c:v>
                </c:pt>
                <c:pt idx="3305" formatCode="General">
                  <c:v>4.8300793104694803E-2</c:v>
                </c:pt>
                <c:pt idx="3306" formatCode="General">
                  <c:v>4.7502423852310197E-2</c:v>
                </c:pt>
                <c:pt idx="3307" formatCode="General">
                  <c:v>4.6711257973114602E-2</c:v>
                </c:pt>
                <c:pt idx="3308" formatCode="General">
                  <c:v>4.5928633114075801E-2</c:v>
                </c:pt>
                <c:pt idx="3309" formatCode="General">
                  <c:v>4.51558536886792E-2</c:v>
                </c:pt>
                <c:pt idx="3310" formatCode="General">
                  <c:v>4.43941543793323E-2</c:v>
                </c:pt>
                <c:pt idx="3311" formatCode="General">
                  <c:v>4.3644781375996602E-2</c:v>
                </c:pt>
                <c:pt idx="3312" formatCode="General">
                  <c:v>4.29089269121877E-2</c:v>
                </c:pt>
                <c:pt idx="3313" formatCode="General">
                  <c:v>4.2187727448123997E-2</c:v>
                </c:pt>
                <c:pt idx="3314" formatCode="General">
                  <c:v>4.1482320486013101E-2</c:v>
                </c:pt>
                <c:pt idx="3315" formatCode="General">
                  <c:v>4.0793741782801103E-2</c:v>
                </c:pt>
                <c:pt idx="3316" formatCode="General">
                  <c:v>4.01229820898997E-2</c:v>
                </c:pt>
                <c:pt idx="3317" formatCode="General">
                  <c:v>3.9471051721202702E-2</c:v>
                </c:pt>
                <c:pt idx="3318" formatCode="General">
                  <c:v>3.8838882172018703E-2</c:v>
                </c:pt>
                <c:pt idx="3319" formatCode="General">
                  <c:v>3.8227376495647399E-2</c:v>
                </c:pt>
                <c:pt idx="3320" formatCode="General">
                  <c:v>3.7637414767972097E-2</c:v>
                </c:pt>
                <c:pt idx="3321" formatCode="General">
                  <c:v>3.7069749362547297E-2</c:v>
                </c:pt>
                <c:pt idx="3322" formatCode="General">
                  <c:v>3.6525117867307902E-2</c:v>
                </c:pt>
                <c:pt idx="3323" formatCode="General">
                  <c:v>3.6004262664676899E-2</c:v>
                </c:pt>
                <c:pt idx="3324" formatCode="General">
                  <c:v>3.55078740402879E-2</c:v>
                </c:pt>
                <c:pt idx="3325" formatCode="General">
                  <c:v>3.5036529032025997E-2</c:v>
                </c:pt>
                <c:pt idx="3326" formatCode="General">
                  <c:v>3.4590700441785298E-2</c:v>
                </c:pt>
                <c:pt idx="3327" formatCode="General">
                  <c:v>3.4170887883963497E-2</c:v>
                </c:pt>
                <c:pt idx="3328" formatCode="General">
                  <c:v>3.3777623678325E-2</c:v>
                </c:pt>
                <c:pt idx="3329" formatCode="General">
                  <c:v>3.3411258356783997E-2</c:v>
                </c:pt>
                <c:pt idx="3330" formatCode="General">
                  <c:v>3.3072114707288103E-2</c:v>
                </c:pt>
                <c:pt idx="3331" formatCode="General">
                  <c:v>3.2760507470060499E-2</c:v>
                </c:pt>
                <c:pt idx="3332" formatCode="General">
                  <c:v>3.2476591349514201E-2</c:v>
                </c:pt>
                <c:pt idx="3333" formatCode="General">
                  <c:v>3.2220574431402103E-2</c:v>
                </c:pt>
                <c:pt idx="3334" formatCode="General">
                  <c:v>3.19925800592233E-2</c:v>
                </c:pt>
                <c:pt idx="3335" formatCode="General">
                  <c:v>3.1792642947377901E-2</c:v>
                </c:pt>
                <c:pt idx="3336" formatCode="General">
                  <c:v>3.1620825446163001E-2</c:v>
                </c:pt>
                <c:pt idx="3337" formatCode="General">
                  <c:v>3.14770668817137E-2</c:v>
                </c:pt>
                <c:pt idx="3338" formatCode="General">
                  <c:v>3.1361235421531498E-2</c:v>
                </c:pt>
                <c:pt idx="3339" formatCode="General">
                  <c:v>3.1273202169799202E-2</c:v>
                </c:pt>
                <c:pt idx="3340" formatCode="General">
                  <c:v>3.1212794420642901E-2</c:v>
                </c:pt>
                <c:pt idx="3341" formatCode="General">
                  <c:v>3.1179744181657899E-2</c:v>
                </c:pt>
                <c:pt idx="3342" formatCode="General">
                  <c:v>3.11737492836652E-2</c:v>
                </c:pt>
                <c:pt idx="3343" formatCode="General">
                  <c:v>3.11944879229866E-2</c:v>
                </c:pt>
                <c:pt idx="3344" formatCode="General">
                  <c:v>3.12415677889115E-2</c:v>
                </c:pt>
                <c:pt idx="3345" formatCode="General">
                  <c:v>3.1314528900248897E-2</c:v>
                </c:pt>
                <c:pt idx="3346" formatCode="General">
                  <c:v>3.1412852253489998E-2</c:v>
                </c:pt>
                <c:pt idx="3347" formatCode="General">
                  <c:v>3.1535971571011401E-2</c:v>
                </c:pt>
                <c:pt idx="3348" formatCode="General">
                  <c:v>3.16832840046683E-2</c:v>
                </c:pt>
                <c:pt idx="3349" formatCode="General">
                  <c:v>3.1854156860000003E-2</c:v>
                </c:pt>
                <c:pt idx="3350" formatCode="General">
                  <c:v>3.2047883039348399E-2</c:v>
                </c:pt>
                <c:pt idx="3351" formatCode="General">
                  <c:v>3.2263738161758898E-2</c:v>
                </c:pt>
                <c:pt idx="3352" formatCode="General">
                  <c:v>3.2500939208375101E-2</c:v>
                </c:pt>
                <c:pt idx="3353" formatCode="General">
                  <c:v>3.27586513011935E-2</c:v>
                </c:pt>
                <c:pt idx="3354" formatCode="General">
                  <c:v>3.3036048483779203E-2</c:v>
                </c:pt>
                <c:pt idx="3355" formatCode="General">
                  <c:v>3.3332216035998702E-2</c:v>
                </c:pt>
                <c:pt idx="3356" formatCode="General">
                  <c:v>3.3646203783441797E-2</c:v>
                </c:pt>
                <c:pt idx="3357" formatCode="General">
                  <c:v>3.3977039037521702E-2</c:v>
                </c:pt>
                <c:pt idx="3358" formatCode="General">
                  <c:v>3.4323680587828802E-2</c:v>
                </c:pt>
                <c:pt idx="3359" formatCode="General">
                  <c:v>3.4685076095351701E-2</c:v>
                </c:pt>
                <c:pt idx="3360" formatCode="General">
                  <c:v>3.5060125167396303E-2</c:v>
                </c:pt>
                <c:pt idx="3361" formatCode="General">
                  <c:v>3.5447735567975702E-2</c:v>
                </c:pt>
                <c:pt idx="3362" formatCode="General">
                  <c:v>3.5846775864319599E-2</c:v>
                </c:pt>
                <c:pt idx="3363" formatCode="General">
                  <c:v>3.62560184515755E-2</c:v>
                </c:pt>
                <c:pt idx="3364" formatCode="General">
                  <c:v>3.6674207128137098E-2</c:v>
                </c:pt>
                <c:pt idx="3365" formatCode="General">
                  <c:v>3.71001285466767E-2</c:v>
                </c:pt>
                <c:pt idx="3366" formatCode="General">
                  <c:v>3.7532560911703997E-2</c:v>
                </c:pt>
                <c:pt idx="3367" formatCode="General">
                  <c:v>3.7970162232862703E-2</c:v>
                </c:pt>
                <c:pt idx="3368" formatCode="General">
                  <c:v>3.8411588224941798E-2</c:v>
                </c:pt>
                <c:pt idx="3369" formatCode="General">
                  <c:v>3.8855560391548499E-2</c:v>
                </c:pt>
                <c:pt idx="3370" formatCode="General">
                  <c:v>3.9300714160051702E-2</c:v>
                </c:pt>
                <c:pt idx="3371" formatCode="General">
                  <c:v>3.9745694485074798E-2</c:v>
                </c:pt>
                <c:pt idx="3372" formatCode="General">
                  <c:v>4.01891212480468E-2</c:v>
                </c:pt>
                <c:pt idx="3373" formatCode="General">
                  <c:v>4.0629589162580297E-2</c:v>
                </c:pt>
                <c:pt idx="3374" formatCode="General">
                  <c:v>4.1065728384604698E-2</c:v>
                </c:pt>
                <c:pt idx="3375" formatCode="General">
                  <c:v>4.1496099199744403E-2</c:v>
                </c:pt>
                <c:pt idx="3376" formatCode="General">
                  <c:v>4.1919244816159003E-2</c:v>
                </c:pt>
                <c:pt idx="3377" formatCode="General">
                  <c:v>4.2333708692614803E-2</c:v>
                </c:pt>
                <c:pt idx="3378" formatCode="General">
                  <c:v>4.2738098765955003E-2</c:v>
                </c:pt>
                <c:pt idx="3379" formatCode="General">
                  <c:v>4.3131032698027899E-2</c:v>
                </c:pt>
                <c:pt idx="3380" formatCode="General">
                  <c:v>4.3511055793312103E-2</c:v>
                </c:pt>
                <c:pt idx="3381" formatCode="General">
                  <c:v>4.38767016516491E-2</c:v>
                </c:pt>
                <c:pt idx="3382" formatCode="General">
                  <c:v>4.4226548740246903E-2</c:v>
                </c:pt>
                <c:pt idx="3383" formatCode="General">
                  <c:v>4.4559167373546697E-2</c:v>
                </c:pt>
                <c:pt idx="3384" formatCode="General">
                  <c:v>4.4873143905585798E-2</c:v>
                </c:pt>
                <c:pt idx="3385" formatCode="General">
                  <c:v>4.5167063569223398E-2</c:v>
                </c:pt>
                <c:pt idx="3386" formatCode="General">
                  <c:v>4.5439518380178998E-2</c:v>
                </c:pt>
                <c:pt idx="3387" formatCode="General">
                  <c:v>4.5689115390806299E-2</c:v>
                </c:pt>
                <c:pt idx="3388" formatCode="General">
                  <c:v>4.5914473295282303E-2</c:v>
                </c:pt>
                <c:pt idx="3389" formatCode="General">
                  <c:v>4.6114228399729902E-2</c:v>
                </c:pt>
                <c:pt idx="3390" formatCode="General">
                  <c:v>4.6287008752549701E-2</c:v>
                </c:pt>
                <c:pt idx="3391" formatCode="General">
                  <c:v>4.6431510914782002E-2</c:v>
                </c:pt>
                <c:pt idx="3392" formatCode="General">
                  <c:v>4.6546459301324603E-2</c:v>
                </c:pt>
                <c:pt idx="3393" formatCode="General">
                  <c:v>4.6630534388532999E-2</c:v>
                </c:pt>
                <c:pt idx="3394" formatCode="General">
                  <c:v>4.6682454319557899E-2</c:v>
                </c:pt>
                <c:pt idx="3395" formatCode="General">
                  <c:v>4.6700987337414901E-2</c:v>
                </c:pt>
                <c:pt idx="3396" formatCode="General">
                  <c:v>4.6684947846642101E-2</c:v>
                </c:pt>
                <c:pt idx="3397" formatCode="General">
                  <c:v>4.6633141612849899E-2</c:v>
                </c:pt>
                <c:pt idx="3398" formatCode="General">
                  <c:v>4.65444160411203E-2</c:v>
                </c:pt>
                <c:pt idx="3399" formatCode="General">
                  <c:v>4.6417662752077198E-2</c:v>
                </c:pt>
                <c:pt idx="3400" formatCode="General">
                  <c:v>4.6251766189653903E-2</c:v>
                </c:pt>
                <c:pt idx="3401" formatCode="General">
                  <c:v>4.60457043752849E-2</c:v>
                </c:pt>
                <c:pt idx="3402" formatCode="General">
                  <c:v>4.5798448819438203E-2</c:v>
                </c:pt>
                <c:pt idx="3403" formatCode="General">
                  <c:v>4.5509010488818898E-2</c:v>
                </c:pt>
                <c:pt idx="3404" formatCode="General">
                  <c:v>4.5176497226853199E-2</c:v>
                </c:pt>
                <c:pt idx="3405" formatCode="General">
                  <c:v>4.4800001664572799E-2</c:v>
                </c:pt>
                <c:pt idx="3406" formatCode="General">
                  <c:v>4.4378642694055399E-2</c:v>
                </c:pt>
                <c:pt idx="3407" formatCode="General">
                  <c:v>4.3911568599544197E-2</c:v>
                </c:pt>
                <c:pt idx="3408" formatCode="General">
                  <c:v>4.3397966245815697E-2</c:v>
                </c:pt>
                <c:pt idx="3409" formatCode="General">
                  <c:v>4.2837162650931897E-2</c:v>
                </c:pt>
                <c:pt idx="3410" formatCode="General">
                  <c:v>4.2228464260517198E-2</c:v>
                </c:pt>
                <c:pt idx="3411" formatCode="General">
                  <c:v>4.1571195785201999E-2</c:v>
                </c:pt>
                <c:pt idx="3412" formatCode="General">
                  <c:v>4.0864816677429402E-2</c:v>
                </c:pt>
                <c:pt idx="3413" formatCode="General">
                  <c:v>4.0108808767908601E-2</c:v>
                </c:pt>
                <c:pt idx="3414" formatCode="General">
                  <c:v>3.9302662437365299E-2</c:v>
                </c:pt>
                <c:pt idx="3415" formatCode="General">
                  <c:v>3.84459275781538E-2</c:v>
                </c:pt>
                <c:pt idx="3416" formatCode="General">
                  <c:v>3.75382126352179E-2</c:v>
                </c:pt>
                <c:pt idx="3417" formatCode="General">
                  <c:v>3.6579127825324097E-2</c:v>
                </c:pt>
                <c:pt idx="3418" formatCode="General">
                  <c:v>3.5568394394471597E-2</c:v>
                </c:pt>
                <c:pt idx="3419" formatCode="General">
                  <c:v>3.45058439174558E-2</c:v>
                </c:pt>
                <c:pt idx="3420" formatCode="General">
                  <c:v>3.3391291479922099E-2</c:v>
                </c:pt>
                <c:pt idx="3421" formatCode="General">
                  <c:v>3.2224525980628298E-2</c:v>
                </c:pt>
                <c:pt idx="3422" formatCode="General">
                  <c:v>3.1005479040464301E-2</c:v>
                </c:pt>
                <c:pt idx="3423" formatCode="General">
                  <c:v>2.9734172934791601E-2</c:v>
                </c:pt>
                <c:pt idx="3424" formatCode="General">
                  <c:v>2.8410595994050401E-2</c:v>
                </c:pt>
                <c:pt idx="3425" formatCode="General">
                  <c:v>2.70348042404168E-2</c:v>
                </c:pt>
                <c:pt idx="3426" formatCode="General">
                  <c:v>2.5606980128464001E-2</c:v>
                </c:pt>
                <c:pt idx="3427" formatCode="General">
                  <c:v>2.41273185993808E-2</c:v>
                </c:pt>
                <c:pt idx="3428" formatCode="General">
                  <c:v>2.2596068300414E-2</c:v>
                </c:pt>
                <c:pt idx="3429" formatCode="General">
                  <c:v>2.1013580697415601E-2</c:v>
                </c:pt>
                <c:pt idx="3430" formatCode="General">
                  <c:v>1.9380193552196699E-2</c:v>
                </c:pt>
                <c:pt idx="3431" formatCode="General">
                  <c:v>1.7696276845127999E-2</c:v>
                </c:pt>
                <c:pt idx="3432" formatCode="General">
                  <c:v>1.5962343010478799E-2</c:v>
                </c:pt>
                <c:pt idx="3433" formatCode="General">
                  <c:v>1.41789352564669E-2</c:v>
                </c:pt>
                <c:pt idx="3434" formatCode="General">
                  <c:v>1.2346607104675901E-2</c:v>
                </c:pt>
                <c:pt idx="3435" formatCode="General">
                  <c:v>1.04659738903375E-2</c:v>
                </c:pt>
                <c:pt idx="3436" formatCode="General">
                  <c:v>8.5377172303904292E-3</c:v>
                </c:pt>
                <c:pt idx="3437" formatCode="General">
                  <c:v>6.5626274596552103E-3</c:v>
                </c:pt>
                <c:pt idx="3438" formatCode="General">
                  <c:v>4.5414876067001904E-3</c:v>
                </c:pt>
                <c:pt idx="3439" formatCode="General">
                  <c:v>2.4751116905924598E-3</c:v>
                </c:pt>
                <c:pt idx="3440" formatCode="General">
                  <c:v>3.6439964435664801E-4</c:v>
                </c:pt>
                <c:pt idx="3441" formatCode="General">
                  <c:v>-1.78971910409516E-3</c:v>
                </c:pt>
                <c:pt idx="3442" formatCode="General">
                  <c:v>-3.9862403832187599E-3</c:v>
                </c:pt>
                <c:pt idx="3443" formatCode="General">
                  <c:v>-6.2240862282318997E-3</c:v>
                </c:pt>
                <c:pt idx="3444" formatCode="General">
                  <c:v>-8.5021195216440203E-3</c:v>
                </c:pt>
                <c:pt idx="3445" formatCode="General">
                  <c:v>-1.08192092666505E-2</c:v>
                </c:pt>
                <c:pt idx="3446" formatCode="General">
                  <c:v>-1.31741841816974E-2</c:v>
                </c:pt>
                <c:pt idx="3447" formatCode="General">
                  <c:v>-1.5565777878849701E-2</c:v>
                </c:pt>
                <c:pt idx="3448" formatCode="General">
                  <c:v>-1.7992690216207499E-2</c:v>
                </c:pt>
                <c:pt idx="3449" formatCode="General">
                  <c:v>-2.04535985716915E-2</c:v>
                </c:pt>
                <c:pt idx="3450" formatCode="General">
                  <c:v>-2.29471134338399E-2</c:v>
                </c:pt>
                <c:pt idx="3451" formatCode="General">
                  <c:v>-2.54718335162443E-2</c:v>
                </c:pt>
                <c:pt idx="3452" formatCode="General">
                  <c:v>-2.8026303923540399E-2</c:v>
                </c:pt>
                <c:pt idx="3453" formatCode="General">
                  <c:v>-3.0609014491396601E-2</c:v>
                </c:pt>
                <c:pt idx="3454" formatCode="General">
                  <c:v>-3.3218410634516103E-2</c:v>
                </c:pt>
                <c:pt idx="3455" formatCode="General">
                  <c:v>-3.5852905726950303E-2</c:v>
                </c:pt>
                <c:pt idx="3456" formatCode="General">
                  <c:v>-3.8510942576832199E-2</c:v>
                </c:pt>
                <c:pt idx="3457" formatCode="General">
                  <c:v>-4.1190887808140397E-2</c:v>
                </c:pt>
                <c:pt idx="3458" formatCode="General">
                  <c:v>-4.3891029121896699E-2</c:v>
                </c:pt>
                <c:pt idx="3459" formatCode="General">
                  <c:v>-4.6609642417169701E-2</c:v>
                </c:pt>
                <c:pt idx="3460" formatCode="General">
                  <c:v>-4.9344998190418203E-2</c:v>
                </c:pt>
                <c:pt idx="3461" formatCode="General">
                  <c:v>-5.2095260626863697E-2</c:v>
                </c:pt>
                <c:pt idx="3462" formatCode="General">
                  <c:v>-5.4858606034097201E-2</c:v>
                </c:pt>
                <c:pt idx="3463" formatCode="General">
                  <c:v>-5.7633288099034702E-2</c:v>
                </c:pt>
                <c:pt idx="3464" formatCode="General">
                  <c:v>-6.0417423490073702E-2</c:v>
                </c:pt>
                <c:pt idx="3465" formatCode="General">
                  <c:v>-6.3209091056499397E-2</c:v>
                </c:pt>
                <c:pt idx="3466" formatCode="General">
                  <c:v>-6.6006410095201404E-2</c:v>
                </c:pt>
                <c:pt idx="3467" formatCode="General">
                  <c:v>-6.8807476888305394E-2</c:v>
                </c:pt>
                <c:pt idx="3468" formatCode="General">
                  <c:v>-7.1610360380558194E-2</c:v>
                </c:pt>
                <c:pt idx="3469" formatCode="General">
                  <c:v>-7.4413074776911795E-2</c:v>
                </c:pt>
                <c:pt idx="3470" formatCode="General">
                  <c:v>-7.72136298345589E-2</c:v>
                </c:pt>
                <c:pt idx="3471" formatCode="General">
                  <c:v>-8.0010029497613197E-2</c:v>
                </c:pt>
                <c:pt idx="3472" formatCode="General">
                  <c:v>-8.2800266219306806E-2</c:v>
                </c:pt>
                <c:pt idx="3473" formatCode="General">
                  <c:v>-8.5582317620560094E-2</c:v>
                </c:pt>
                <c:pt idx="3474" formatCode="General">
                  <c:v>-8.8354165341458096E-2</c:v>
                </c:pt>
                <c:pt idx="3475" formatCode="General">
                  <c:v>-9.1113725905496601E-2</c:v>
                </c:pt>
                <c:pt idx="3476" formatCode="General">
                  <c:v>-9.38589634836762E-2</c:v>
                </c:pt>
                <c:pt idx="3477" formatCode="General">
                  <c:v>-9.6587886486092803E-2</c:v>
                </c:pt>
                <c:pt idx="3478" formatCode="General">
                  <c:v>-9.9298384868772793E-2</c:v>
                </c:pt>
                <c:pt idx="3479" formatCode="General">
                  <c:v>-0.101988392643992</c:v>
                </c:pt>
                <c:pt idx="3480" formatCode="General">
                  <c:v>-0.104655907223918</c:v>
                </c:pt>
                <c:pt idx="3481" formatCode="General">
                  <c:v>-0.107298879924573</c:v>
                </c:pt>
                <c:pt idx="3482" formatCode="General">
                  <c:v>-0.109915264470295</c:v>
                </c:pt>
                <c:pt idx="3483" formatCode="General">
                  <c:v>-0.112503023085332</c:v>
                </c:pt>
                <c:pt idx="3484" formatCode="General">
                  <c:v>-0.11506007547510599</c:v>
                </c:pt>
                <c:pt idx="3485" formatCode="General">
                  <c:v>-0.117584361690136</c:v>
                </c:pt>
                <c:pt idx="3486" formatCode="General">
                  <c:v>-0.120073905397287</c:v>
                </c:pt>
                <c:pt idx="3487" formatCode="General">
                  <c:v>-0.122526706794353</c:v>
                </c:pt>
                <c:pt idx="3488" formatCode="General">
                  <c:v>-0.124940733948605</c:v>
                </c:pt>
                <c:pt idx="3489" formatCode="General">
                  <c:v>-0.127313986970119</c:v>
                </c:pt>
                <c:pt idx="3490" formatCode="General">
                  <c:v>-0.12964450948026399</c:v>
                </c:pt>
                <c:pt idx="3491" formatCode="General">
                  <c:v>-0.13193038864236101</c:v>
                </c:pt>
                <c:pt idx="3492" formatCode="General">
                  <c:v>-0.134169696667467</c:v>
                </c:pt>
                <c:pt idx="3493" formatCode="General">
                  <c:v>-0.13636048999126801</c:v>
                </c:pt>
                <c:pt idx="3494" formatCode="General">
                  <c:v>-0.138500871419241</c:v>
                </c:pt>
                <c:pt idx="3495" formatCode="General">
                  <c:v>-0.14058900269344901</c:v>
                </c:pt>
                <c:pt idx="3496" formatCode="General">
                  <c:v>-0.142623095643193</c:v>
                </c:pt>
                <c:pt idx="3497" formatCode="General">
                  <c:v>-0.14460129888714601</c:v>
                </c:pt>
                <c:pt idx="3498" formatCode="General">
                  <c:v>-0.14652177491804999</c:v>
                </c:pt>
                <c:pt idx="3499" formatCode="General">
                  <c:v>-0.14838298931462701</c:v>
                </c:pt>
                <c:pt idx="3500" formatCode="General">
                  <c:v>-0.15018293004869299</c:v>
                </c:pt>
                <c:pt idx="3501" formatCode="General">
                  <c:v>-0.151919787593842</c:v>
                </c:pt>
                <c:pt idx="3502" formatCode="General">
                  <c:v>-0.15359230368344701</c:v>
                </c:pt>
                <c:pt idx="3503" formatCode="General">
                  <c:v>-0.15519889282344199</c:v>
                </c:pt>
                <c:pt idx="3504" formatCode="General">
                  <c:v>-0.15673758050792599</c:v>
                </c:pt>
                <c:pt idx="3505" formatCode="General">
                  <c:v>-0.15820658588947101</c:v>
                </c:pt>
                <c:pt idx="3506" formatCode="General">
                  <c:v>-0.159604431209592</c:v>
                </c:pt>
                <c:pt idx="3507" formatCode="General">
                  <c:v>-0.160929883977037</c:v>
                </c:pt>
                <c:pt idx="3508" formatCode="General">
                  <c:v>-0.16218142956863499</c:v>
                </c:pt>
                <c:pt idx="3509" formatCode="General">
                  <c:v>-0.16335776129614299</c:v>
                </c:pt>
                <c:pt idx="3510" formatCode="General">
                  <c:v>-0.16445783135886799</c:v>
                </c:pt>
                <c:pt idx="3511" formatCode="General">
                  <c:v>-0.165480207841331</c:v>
                </c:pt>
                <c:pt idx="3512" formatCode="General">
                  <c:v>-0.16642312573163501</c:v>
                </c:pt>
                <c:pt idx="3513" formatCode="General">
                  <c:v>-0.16728560981527801</c:v>
                </c:pt>
                <c:pt idx="3514" formatCode="General">
                  <c:v>-0.168066974322404</c:v>
                </c:pt>
                <c:pt idx="3515" formatCode="General">
                  <c:v>-0.16876559883564601</c:v>
                </c:pt>
                <c:pt idx="3516" formatCode="General">
                  <c:v>-0.16937999065741299</c:v>
                </c:pt>
                <c:pt idx="3517" formatCode="General">
                  <c:v>-0.16990898244984101</c:v>
                </c:pt>
                <c:pt idx="3518" formatCode="General">
                  <c:v>-0.170352209408106</c:v>
                </c:pt>
                <c:pt idx="3519" formatCode="General">
                  <c:v>-0.17070848714879999</c:v>
                </c:pt>
                <c:pt idx="3520" formatCode="General">
                  <c:v>-0.170976808442933</c:v>
                </c:pt>
                <c:pt idx="3521" formatCode="General">
                  <c:v>-0.171156953373579</c:v>
                </c:pt>
                <c:pt idx="3522" formatCode="General">
                  <c:v>-0.171247850141619</c:v>
                </c:pt>
                <c:pt idx="3523" formatCode="General">
                  <c:v>-0.171248531723772</c:v>
                </c:pt>
                <c:pt idx="3524" formatCode="General">
                  <c:v>-0.17115823879442399</c:v>
                </c:pt>
                <c:pt idx="3525" formatCode="General">
                  <c:v>-0.170975927742921</c:v>
                </c:pt>
                <c:pt idx="3526" formatCode="General">
                  <c:v>-0.17070130125827199</c:v>
                </c:pt>
                <c:pt idx="3527" formatCode="General">
                  <c:v>-0.170333830360447</c:v>
                </c:pt>
                <c:pt idx="3528" formatCode="General">
                  <c:v>-0.16987317587907599</c:v>
                </c:pt>
                <c:pt idx="3529" formatCode="General">
                  <c:v>-0.16931917047606601</c:v>
                </c:pt>
                <c:pt idx="3530" formatCode="General">
                  <c:v>-0.16867073664968901</c:v>
                </c:pt>
                <c:pt idx="3531" formatCode="General">
                  <c:v>-0.16792755094231701</c:v>
                </c:pt>
                <c:pt idx="3532" formatCode="General">
                  <c:v>-0.16709012654661601</c:v>
                </c:pt>
                <c:pt idx="3533" formatCode="General">
                  <c:v>-0.166158061783404</c:v>
                </c:pt>
                <c:pt idx="3534" formatCode="General">
                  <c:v>-0.16513053553931201</c:v>
                </c:pt>
                <c:pt idx="3535" formatCode="General">
                  <c:v>-0.16400803676586401</c:v>
                </c:pt>
                <c:pt idx="3536" formatCode="General">
                  <c:v>-0.16279074974375901</c:v>
                </c:pt>
                <c:pt idx="3537" formatCode="General">
                  <c:v>-0.161477914893425</c:v>
                </c:pt>
                <c:pt idx="3538" formatCode="General">
                  <c:v>-0.160069986506337</c:v>
                </c:pt>
                <c:pt idx="3539" formatCode="General">
                  <c:v>-0.158567162213504</c:v>
                </c:pt>
                <c:pt idx="3540" formatCode="General">
                  <c:v>-0.156969226692346</c:v>
                </c:pt>
                <c:pt idx="3541" formatCode="General">
                  <c:v>-0.155276669943368</c:v>
                </c:pt>
                <c:pt idx="3542" formatCode="General">
                  <c:v>-0.15348967052558399</c:v>
                </c:pt>
                <c:pt idx="3543" formatCode="General">
                  <c:v>-0.15160849304204899</c:v>
                </c:pt>
                <c:pt idx="3544" formatCode="General">
                  <c:v>-0.14963306461127801</c:v>
                </c:pt>
                <c:pt idx="3545" formatCode="General">
                  <c:v>-0.147564043417927</c:v>
                </c:pt>
                <c:pt idx="3546" formatCode="General">
                  <c:v>-0.14540234974751801</c:v>
                </c:pt>
                <c:pt idx="3547" formatCode="General">
                  <c:v>-0.14314850535749299</c:v>
                </c:pt>
                <c:pt idx="3548" formatCode="General">
                  <c:v>-0.14080310154172901</c:v>
                </c:pt>
                <c:pt idx="3549" formatCode="General">
                  <c:v>-0.13836629420872901</c:v>
                </c:pt>
                <c:pt idx="3550" formatCode="General">
                  <c:v>-0.13583839636245701</c:v>
                </c:pt>
                <c:pt idx="3551" formatCode="General">
                  <c:v>-0.13322051648398101</c:v>
                </c:pt>
                <c:pt idx="3552" formatCode="General">
                  <c:v>-0.13051394483731299</c:v>
                </c:pt>
                <c:pt idx="3553" formatCode="General">
                  <c:v>-0.12771901073512401</c:v>
                </c:pt>
                <c:pt idx="3554" formatCode="General">
                  <c:v>-0.124836651879235</c:v>
                </c:pt>
                <c:pt idx="3555" formatCode="General">
                  <c:v>-0.121868010383803</c:v>
                </c:pt>
                <c:pt idx="3556" formatCode="General">
                  <c:v>-0.118813841100437</c:v>
                </c:pt>
                <c:pt idx="3557" formatCode="General">
                  <c:v>-0.11567554173306201</c:v>
                </c:pt>
                <c:pt idx="3558" formatCode="General">
                  <c:v>-0.112454084617385</c:v>
                </c:pt>
                <c:pt idx="3559" formatCode="General">
                  <c:v>-0.109150017696225</c:v>
                </c:pt>
                <c:pt idx="3560" formatCode="General">
                  <c:v>-0.105765105721309</c:v>
                </c:pt>
                <c:pt idx="3561" formatCode="General">
                  <c:v>-0.102300784868971</c:v>
                </c:pt>
                <c:pt idx="3562" formatCode="General">
                  <c:v>-9.8757933430172695E-2</c:v>
                </c:pt>
                <c:pt idx="3563" formatCode="General">
                  <c:v>-9.5137549182264206E-2</c:v>
                </c:pt>
                <c:pt idx="3564" formatCode="General">
                  <c:v>-9.1441345984438802E-2</c:v>
                </c:pt>
                <c:pt idx="3565" formatCode="General">
                  <c:v>-8.7671172914069104E-2</c:v>
                </c:pt>
                <c:pt idx="3566" formatCode="General">
                  <c:v>-8.3827835218549904E-2</c:v>
                </c:pt>
                <c:pt idx="3567" formatCode="General">
                  <c:v>-7.9912701653993404E-2</c:v>
                </c:pt>
                <c:pt idx="3568" formatCode="General">
                  <c:v>-7.59273287240156E-2</c:v>
                </c:pt>
                <c:pt idx="3569" formatCode="General">
                  <c:v>-7.1873402920931806E-2</c:v>
                </c:pt>
                <c:pt idx="3570" formatCode="General">
                  <c:v>-6.7752676292326494E-2</c:v>
                </c:pt>
                <c:pt idx="3571" formatCode="General">
                  <c:v>-6.3566406188874394E-2</c:v>
                </c:pt>
                <c:pt idx="3572" formatCode="General">
                  <c:v>-5.9315917740436701E-2</c:v>
                </c:pt>
                <c:pt idx="3573" formatCode="General">
                  <c:v>-5.5003251980754099E-2</c:v>
                </c:pt>
                <c:pt idx="3574" formatCode="General">
                  <c:v>-5.0630589701008401E-2</c:v>
                </c:pt>
                <c:pt idx="3575" formatCode="General">
                  <c:v>-4.6199617945366603E-2</c:v>
                </c:pt>
                <c:pt idx="3576" formatCode="General">
                  <c:v>-4.1712018056712402E-2</c:v>
                </c:pt>
                <c:pt idx="3577" formatCode="General">
                  <c:v>-3.71695490631056E-2</c:v>
                </c:pt>
                <c:pt idx="3578" formatCode="General">
                  <c:v>-3.25740946728919E-2</c:v>
                </c:pt>
                <c:pt idx="3579" formatCode="General">
                  <c:v>-2.79281156133043E-2</c:v>
                </c:pt>
                <c:pt idx="3580" formatCode="General">
                  <c:v>-2.32330732886676E-2</c:v>
                </c:pt>
                <c:pt idx="3581" formatCode="General">
                  <c:v>-1.84909147698031E-2</c:v>
                </c:pt>
                <c:pt idx="3582" formatCode="General">
                  <c:v>-1.37036827432283E-2</c:v>
                </c:pt>
                <c:pt idx="3583" formatCode="General">
                  <c:v>-8.8729063739896204E-3</c:v>
                </c:pt>
                <c:pt idx="3584" formatCode="General">
                  <c:v>-4.00071386616138E-3</c:v>
                </c:pt>
                <c:pt idx="3585" formatCode="General">
                  <c:v>9.1063386872862104E-4</c:v>
                </c:pt>
                <c:pt idx="3586" formatCode="General">
                  <c:v>5.8587954457243801E-3</c:v>
                </c:pt>
                <c:pt idx="3587" formatCode="General">
                  <c:v>1.0841440951479601E-2</c:v>
                </c:pt>
                <c:pt idx="3588" formatCode="General">
                  <c:v>1.5856800746705601E-2</c:v>
                </c:pt>
                <c:pt idx="3589" formatCode="General">
                  <c:v>2.0903124383483299E-2</c:v>
                </c:pt>
                <c:pt idx="3590" formatCode="General">
                  <c:v>2.5978014991612199E-2</c:v>
                </c:pt>
                <c:pt idx="3591" formatCode="General">
                  <c:v>3.1078961246263099E-2</c:v>
                </c:pt>
                <c:pt idx="3592" formatCode="General">
                  <c:v>3.6203456308919899E-2</c:v>
                </c:pt>
                <c:pt idx="3593" formatCode="General">
                  <c:v>4.1349587153487598E-2</c:v>
                </c:pt>
                <c:pt idx="3594" formatCode="General">
                  <c:v>4.6515521208731599E-2</c:v>
                </c:pt>
                <c:pt idx="3595" formatCode="General">
                  <c:v>5.1699371422465203E-2</c:v>
                </c:pt>
                <c:pt idx="3596" formatCode="General">
                  <c:v>5.6898628057597697E-2</c:v>
                </c:pt>
                <c:pt idx="3597" formatCode="General">
                  <c:v>6.2110658308081101E-2</c:v>
                </c:pt>
                <c:pt idx="3598" formatCode="General">
                  <c:v>6.7332804418227199E-2</c:v>
                </c:pt>
                <c:pt idx="3599" formatCode="General">
                  <c:v>7.25624477771879E-2</c:v>
                </c:pt>
                <c:pt idx="3600" formatCode="General">
                  <c:v>7.7797599609467902E-2</c:v>
                </c:pt>
                <c:pt idx="3601" formatCode="General">
                  <c:v>8.3036327773982704E-2</c:v>
                </c:pt>
                <c:pt idx="3602" formatCode="General">
                  <c:v>8.8276128700823603E-2</c:v>
                </c:pt>
                <c:pt idx="3603" formatCode="General">
                  <c:v>9.3514482879767297E-2</c:v>
                </c:pt>
                <c:pt idx="3604" formatCode="General">
                  <c:v>9.8749439459102903E-2</c:v>
                </c:pt>
                <c:pt idx="3605" formatCode="General">
                  <c:v>0.10397854781494099</c:v>
                </c:pt>
                <c:pt idx="3606" formatCode="General">
                  <c:v>0.10919929292679501</c:v>
                </c:pt>
                <c:pt idx="3607" formatCode="General">
                  <c:v>0.11440918528212</c:v>
                </c:pt>
                <c:pt idx="3608" formatCode="General">
                  <c:v>0.119605755779658</c:v>
                </c:pt>
                <c:pt idx="3609" formatCode="General">
                  <c:v>0.124786584690664</c:v>
                </c:pt>
                <c:pt idx="3610" formatCode="General">
                  <c:v>0.12994929257067001</c:v>
                </c:pt>
                <c:pt idx="3611" formatCode="General">
                  <c:v>0.135091564787098</c:v>
                </c:pt>
                <c:pt idx="3612" formatCode="General">
                  <c:v>0.14021113777656999</c:v>
                </c:pt>
                <c:pt idx="3613" formatCode="General">
                  <c:v>0.14530575905101301</c:v>
                </c:pt>
                <c:pt idx="3614" formatCode="General">
                  <c:v>0.15037267707941099</c:v>
                </c:pt>
                <c:pt idx="3615" formatCode="General">
                  <c:v>0.15540972319058</c:v>
                </c:pt>
                <c:pt idx="3616" formatCode="General">
                  <c:v>0.16041482619467901</c:v>
                </c:pt>
                <c:pt idx="3617" formatCode="General">
                  <c:v>0.16538537690681299</c:v>
                </c:pt>
                <c:pt idx="3618" formatCode="General">
                  <c:v>0.170318750261158</c:v>
                </c:pt>
                <c:pt idx="3619" formatCode="General">
                  <c:v>0.17521238635890901</c:v>
                </c:pt>
                <c:pt idx="3620" formatCode="General">
                  <c:v>0.180063810142919</c:v>
                </c:pt>
                <c:pt idx="3621" formatCode="General">
                  <c:v>0.18487064681951601</c:v>
                </c:pt>
                <c:pt idx="3622" formatCode="General">
                  <c:v>0.18963063275193001</c:v>
                </c:pt>
                <c:pt idx="3623" formatCode="General">
                  <c:v>0.19434162176160399</c:v>
                </c:pt>
                <c:pt idx="3624" formatCode="General">
                  <c:v>0.19900158697149101</c:v>
                </c:pt>
                <c:pt idx="3625" formatCode="General">
                  <c:v>0.203608558642596</c:v>
                </c:pt>
                <c:pt idx="3626" formatCode="General">
                  <c:v>0.208160066421156</c:v>
                </c:pt>
                <c:pt idx="3627" formatCode="General">
                  <c:v>0.21265364462630701</c:v>
                </c:pt>
                <c:pt idx="3628" formatCode="General">
                  <c:v>0.21708693139577101</c:v>
                </c:pt>
                <c:pt idx="3629" formatCode="General">
                  <c:v>0.22145766962048199</c:v>
                </c:pt>
                <c:pt idx="3630" formatCode="General">
                  <c:v>0.22576367886217999</c:v>
                </c:pt>
                <c:pt idx="3631" formatCode="General">
                  <c:v>0.230002354092809</c:v>
                </c:pt>
                <c:pt idx="3632" formatCode="General">
                  <c:v>0.23417175326416101</c:v>
                </c:pt>
                <c:pt idx="3633" formatCode="General">
                  <c:v>0.23827011441356399</c:v>
                </c:pt>
                <c:pt idx="3634" formatCode="General">
                  <c:v>0.24229521962974301</c:v>
                </c:pt>
                <c:pt idx="3635" formatCode="General">
                  <c:v>0.246244913824611</c:v>
                </c:pt>
                <c:pt idx="3636" formatCode="General">
                  <c:v>0.25011712014885901</c:v>
                </c:pt>
                <c:pt idx="3637" formatCode="General">
                  <c:v>0.25390935998844599</c:v>
                </c:pt>
                <c:pt idx="3638" formatCode="General">
                  <c:v>0.257619765375254</c:v>
                </c:pt>
                <c:pt idx="3639" formatCode="General">
                  <c:v>0.261246124100736</c:v>
                </c:pt>
                <c:pt idx="3640" formatCode="General">
                  <c:v>0.26478635294987402</c:v>
                </c:pt>
                <c:pt idx="3641" formatCode="General">
                  <c:v>0.26823906326267</c:v>
                </c:pt>
                <c:pt idx="3642" formatCode="General">
                  <c:v>0.27160190365051301</c:v>
                </c:pt>
                <c:pt idx="3643" formatCode="General">
                  <c:v>0.274872598793094</c:v>
                </c:pt>
                <c:pt idx="3644" formatCode="General">
                  <c:v>0.27804959442558103</c:v>
                </c:pt>
                <c:pt idx="3645" formatCode="General">
                  <c:v>0.28113102062863399</c:v>
                </c:pt>
                <c:pt idx="3646" formatCode="General">
                  <c:v>0.28411511599751799</c:v>
                </c:pt>
                <c:pt idx="3647" formatCode="General">
                  <c:v>0.287000215780159</c:v>
                </c:pt>
                <c:pt idx="3648" formatCode="General">
                  <c:v>0.289783738775234</c:v>
                </c:pt>
                <c:pt idx="3649" formatCode="General">
                  <c:v>0.29246435480754002</c:v>
                </c:pt>
                <c:pt idx="3650" formatCode="General">
                  <c:v>0.295041014241544</c:v>
                </c:pt>
                <c:pt idx="3651" formatCode="General">
                  <c:v>0.29751167410245799</c:v>
                </c:pt>
                <c:pt idx="3652" formatCode="General">
                  <c:v>0.29987433650263401</c:v>
                </c:pt>
                <c:pt idx="3653" formatCode="General">
                  <c:v>0.30212726233523901</c:v>
                </c:pt>
                <c:pt idx="3654" formatCode="General">
                  <c:v>0.30426949229015399</c:v>
                </c:pt>
                <c:pt idx="3655" formatCode="General">
                  <c:v>0.306299740009982</c:v>
                </c:pt>
                <c:pt idx="3656" formatCode="General">
                  <c:v>0.30821625323815</c:v>
                </c:pt>
                <c:pt idx="3657" formatCode="General">
                  <c:v>0.31001742436302299</c:v>
                </c:pt>
                <c:pt idx="3658" formatCode="General">
                  <c:v>0.31170186018983398</c:v>
                </c:pt>
                <c:pt idx="3659" formatCode="General">
                  <c:v>0.31326836040307698</c:v>
                </c:pt>
                <c:pt idx="3660" formatCode="General">
                  <c:v>0.31471535838839898</c:v>
                </c:pt>
                <c:pt idx="3661" formatCode="General">
                  <c:v>0.31604145464277</c:v>
                </c:pt>
                <c:pt idx="3662" formatCode="General">
                  <c:v>0.31724550181404099</c:v>
                </c:pt>
                <c:pt idx="3663" formatCode="General">
                  <c:v>0.31832656158731698</c:v>
                </c:pt>
                <c:pt idx="3664" formatCode="General">
                  <c:v>0.31928335914019301</c:v>
                </c:pt>
                <c:pt idx="3665" formatCode="General">
                  <c:v>0.32011479379938301</c:v>
                </c:pt>
                <c:pt idx="3666" formatCode="General">
                  <c:v>0.32081997714680099</c:v>
                </c:pt>
                <c:pt idx="3667" formatCode="General">
                  <c:v>0.32139773486451101</c:v>
                </c:pt>
                <c:pt idx="3668" formatCode="General">
                  <c:v>0.32184763235765201</c:v>
                </c:pt>
                <c:pt idx="3669" formatCode="General">
                  <c:v>0.322168933290847</c:v>
                </c:pt>
                <c:pt idx="3670" formatCode="General">
                  <c:v>0.32236046704709198</c:v>
                </c:pt>
                <c:pt idx="3671" formatCode="General">
                  <c:v>0.322421243964223</c:v>
                </c:pt>
                <c:pt idx="3672" formatCode="General">
                  <c:v>0.32235053408484299</c:v>
                </c:pt>
                <c:pt idx="3673" formatCode="General">
                  <c:v>0.32214790208274102</c:v>
                </c:pt>
                <c:pt idx="3674" formatCode="General">
                  <c:v>0.32181259629762399</c:v>
                </c:pt>
                <c:pt idx="3675" formatCode="General">
                  <c:v>0.32134405126499899</c:v>
                </c:pt>
                <c:pt idx="3676" formatCode="General">
                  <c:v>0.32074177270224002</c:v>
                </c:pt>
                <c:pt idx="3677" formatCode="General">
                  <c:v>0.32000521184254699</c:v>
                </c:pt>
                <c:pt idx="3678" formatCode="General">
                  <c:v>0.31913393409555402</c:v>
                </c:pt>
                <c:pt idx="3679" formatCode="General">
                  <c:v>0.31812763426037199</c:v>
                </c:pt>
                <c:pt idx="3680" formatCode="General">
                  <c:v>0.31698602570156398</c:v>
                </c:pt>
                <c:pt idx="3681" formatCode="General">
                  <c:v>0.31570888330547098</c:v>
                </c:pt>
                <c:pt idx="3682" formatCode="General">
                  <c:v>0.31429604715991599</c:v>
                </c:pt>
                <c:pt idx="3683" formatCode="General">
                  <c:v>0.31274736525461799</c:v>
                </c:pt>
                <c:pt idx="3684" formatCode="General">
                  <c:v>0.31106275355304602</c:v>
                </c:pt>
                <c:pt idx="3685" formatCode="General">
                  <c:v>0.30924225892760898</c:v>
                </c:pt>
                <c:pt idx="3686" formatCode="General">
                  <c:v>0.30728599874361601</c:v>
                </c:pt>
                <c:pt idx="3687" formatCode="General">
                  <c:v>0.30519404579269399</c:v>
                </c:pt>
                <c:pt idx="3688" formatCode="General">
                  <c:v>0.30296659225130002</c:v>
                </c:pt>
                <c:pt idx="3689" formatCode="General">
                  <c:v>0.30060396372299297</c:v>
                </c:pt>
                <c:pt idx="3690" formatCode="General">
                  <c:v>0.29810649772542702</c:v>
                </c:pt>
                <c:pt idx="3691" formatCode="General">
                  <c:v>0.29547453351890501</c:v>
                </c:pt>
                <c:pt idx="3692" formatCode="General">
                  <c:v>0.29270850011306598</c:v>
                </c:pt>
                <c:pt idx="3693" formatCode="General">
                  <c:v>0.28980893044990802</c:v>
                </c:pt>
                <c:pt idx="3694" formatCode="General">
                  <c:v>0.28677640956185402</c:v>
                </c:pt>
                <c:pt idx="3695" formatCode="General">
                  <c:v>0.28361158931922398</c:v>
                </c:pt>
                <c:pt idx="3696" formatCode="General">
                  <c:v>0.28031517852016902</c:v>
                </c:pt>
                <c:pt idx="3697" formatCode="General">
                  <c:v>0.27688795540381</c:v>
                </c:pt>
                <c:pt idx="3698" formatCode="General">
                  <c:v>0.27333075102763699</c:v>
                </c:pt>
                <c:pt idx="3699" formatCode="General">
                  <c:v>0.26964445539340298</c:v>
                </c:pt>
                <c:pt idx="3700" formatCode="General">
                  <c:v>0.265830011261315</c:v>
                </c:pt>
                <c:pt idx="3701" formatCode="General">
                  <c:v>0.26188841618241698</c:v>
                </c:pt>
                <c:pt idx="3702" formatCode="General">
                  <c:v>0.25782077638247503</c:v>
                </c:pt>
                <c:pt idx="3703" formatCode="General">
                  <c:v>0.25362825257182697</c:v>
                </c:pt>
                <c:pt idx="3704" formatCode="General">
                  <c:v>0.249312054271323</c:v>
                </c:pt>
                <c:pt idx="3705" formatCode="General">
                  <c:v>0.24487349155514901</c:v>
                </c:pt>
                <c:pt idx="3706" formatCode="General">
                  <c:v>0.24031391915661701</c:v>
                </c:pt>
                <c:pt idx="3707" formatCode="General">
                  <c:v>0.235634729561533</c:v>
                </c:pt>
                <c:pt idx="3708" formatCode="General">
                  <c:v>0.230837404001454</c:v>
                </c:pt>
                <c:pt idx="3709" formatCode="General">
                  <c:v>0.22592346226945001</c:v>
                </c:pt>
                <c:pt idx="3710" formatCode="General">
                  <c:v>0.22089451115853401</c:v>
                </c:pt>
                <c:pt idx="3711" formatCode="General">
                  <c:v>0.2157522445848</c:v>
                </c:pt>
                <c:pt idx="3712" formatCode="General">
                  <c:v>0.210498383244208</c:v>
                </c:pt>
                <c:pt idx="3713" formatCode="General">
                  <c:v>0.20513472281318201</c:v>
                </c:pt>
                <c:pt idx="3714" formatCode="General">
                  <c:v>0.199663136834623</c:v>
                </c:pt>
                <c:pt idx="3715" formatCode="General">
                  <c:v>0.194085566548935</c:v>
                </c:pt>
                <c:pt idx="3716" formatCode="General">
                  <c:v>0.188403978428376</c:v>
                </c:pt>
                <c:pt idx="3717" formatCode="General">
                  <c:v>0.18262053918531199</c:v>
                </c:pt>
                <c:pt idx="3718" formatCode="General">
                  <c:v>0.176737122936624</c:v>
                </c:pt>
                <c:pt idx="3719" formatCode="General">
                  <c:v>0.17075558463299301</c:v>
                </c:pt>
                <c:pt idx="3720" formatCode="General">
                  <c:v>0.16467886352299599</c:v>
                </c:pt>
                <c:pt idx="3721" formatCode="General">
                  <c:v>0.158509035487227</c:v>
                </c:pt>
                <c:pt idx="3722" formatCode="General">
                  <c:v>0.15224823726209499</c:v>
                </c:pt>
                <c:pt idx="3723" formatCode="General">
                  <c:v>0.14589928584800199</c:v>
                </c:pt>
                <c:pt idx="3724" formatCode="General">
                  <c:v>0.139464077901258</c:v>
                </c:pt>
                <c:pt idx="3725" formatCode="General">
                  <c:v>0.13294517770620701</c:v>
                </c:pt>
                <c:pt idx="3726" formatCode="General">
                  <c:v>0.126345885914524</c:v>
                </c:pt>
                <c:pt idx="3727" formatCode="General">
                  <c:v>0.11966853893134401</c:v>
                </c:pt>
                <c:pt idx="3728" formatCode="General">
                  <c:v>0.11291549216150799</c:v>
                </c:pt>
                <c:pt idx="3729" formatCode="General">
                  <c:v>0.10608978386566199</c:v>
                </c:pt>
                <c:pt idx="3730" formatCode="General">
                  <c:v>9.9194048514590502E-2</c:v>
                </c:pt>
                <c:pt idx="3731" formatCode="General">
                  <c:v>9.2231026013605E-2</c:v>
                </c:pt>
                <c:pt idx="3732" formatCode="General">
                  <c:v>8.5204118241747603E-2</c:v>
                </c:pt>
                <c:pt idx="3733" formatCode="General">
                  <c:v>7.8116265733089704E-2</c:v>
                </c:pt>
                <c:pt idx="3734" formatCode="General">
                  <c:v>7.0969858004584302E-2</c:v>
                </c:pt>
                <c:pt idx="3735" formatCode="General">
                  <c:v>6.3767890898468502E-2</c:v>
                </c:pt>
                <c:pt idx="3736" formatCode="General">
                  <c:v>5.6513522406938403E-2</c:v>
                </c:pt>
                <c:pt idx="3737" formatCode="General">
                  <c:v>4.9210005631632303E-2</c:v>
                </c:pt>
                <c:pt idx="3738" formatCode="General">
                  <c:v>4.18606168327815E-2</c:v>
                </c:pt>
                <c:pt idx="3739" formatCode="General">
                  <c:v>3.4468149435445398E-2</c:v>
                </c:pt>
                <c:pt idx="3740" formatCode="General">
                  <c:v>2.7035964782737201E-2</c:v>
                </c:pt>
                <c:pt idx="3741" formatCode="General">
                  <c:v>1.9567512574944601E-2</c:v>
                </c:pt>
                <c:pt idx="3742" formatCode="General">
                  <c:v>1.20657265400667E-2</c:v>
                </c:pt>
                <c:pt idx="3743" formatCode="General">
                  <c:v>4.5341071460925503E-3</c:v>
                </c:pt>
                <c:pt idx="3744" formatCode="General">
                  <c:v>-3.0237968830292301E-3</c:v>
                </c:pt>
                <c:pt idx="3745" formatCode="General">
                  <c:v>-1.0604958990403E-2</c:v>
                </c:pt>
                <c:pt idx="3746" formatCode="General">
                  <c:v>-1.8205828994281501E-2</c:v>
                </c:pt>
                <c:pt idx="3747" formatCode="General">
                  <c:v>-2.5822755837127401E-2</c:v>
                </c:pt>
                <c:pt idx="3748" formatCode="General">
                  <c:v>-3.3452101171567203E-2</c:v>
                </c:pt>
                <c:pt idx="3749" formatCode="General">
                  <c:v>-4.10902820287967E-2</c:v>
                </c:pt>
                <c:pt idx="3750" formatCode="General">
                  <c:v>-4.8734255544764703E-2</c:v>
                </c:pt>
                <c:pt idx="3751" formatCode="General">
                  <c:v>-5.6379939313103901E-2</c:v>
                </c:pt>
                <c:pt idx="3752" formatCode="General">
                  <c:v>-6.40237286674709E-2</c:v>
                </c:pt>
                <c:pt idx="3753" formatCode="General">
                  <c:v>-7.1662162067043206E-2</c:v>
                </c:pt>
                <c:pt idx="3754" formatCode="General">
                  <c:v>-7.9291834141596004E-2</c:v>
                </c:pt>
                <c:pt idx="3755" formatCode="General">
                  <c:v>-8.6909375068985301E-2</c:v>
                </c:pt>
                <c:pt idx="3756" formatCode="General">
                  <c:v>-9.4510863143558402E-2</c:v>
                </c:pt>
                <c:pt idx="3757" formatCode="General">
                  <c:v>-0.102092372540297</c:v>
                </c:pt>
                <c:pt idx="3758" formatCode="General">
                  <c:v>-0.109650103013216</c:v>
                </c:pt>
                <c:pt idx="3759" formatCode="General">
                  <c:v>-0.11718091504656999</c:v>
                </c:pt>
                <c:pt idx="3760" formatCode="General">
                  <c:v>-0.124681265528842</c:v>
                </c:pt>
                <c:pt idx="3761" formatCode="General">
                  <c:v>-0.13214758347991501</c:v>
                </c:pt>
                <c:pt idx="3762" formatCode="General">
                  <c:v>-0.13957580482905499</c:v>
                </c:pt>
                <c:pt idx="3763" formatCode="General">
                  <c:v>-0.14696199492668199</c:v>
                </c:pt>
                <c:pt idx="3764" formatCode="General">
                  <c:v>-0.15430346290937799</c:v>
                </c:pt>
                <c:pt idx="3765" formatCode="General">
                  <c:v>-0.16159656358666799</c:v>
                </c:pt>
                <c:pt idx="3766" formatCode="General">
                  <c:v>-0.16883707109083099</c:v>
                </c:pt>
                <c:pt idx="3767" formatCode="General">
                  <c:v>-0.176021416326612</c:v>
                </c:pt>
                <c:pt idx="3768" formatCode="General">
                  <c:v>-0.18314620200147899</c:v>
                </c:pt>
                <c:pt idx="3769" formatCode="General">
                  <c:v>-0.19020759903912701</c:v>
                </c:pt>
                <c:pt idx="3770" formatCode="General">
                  <c:v>-0.19720191987531599</c:v>
                </c:pt>
                <c:pt idx="3771" formatCode="General">
                  <c:v>-0.204126213987987</c:v>
                </c:pt>
                <c:pt idx="3772" formatCode="General">
                  <c:v>-0.21097714376104301</c:v>
                </c:pt>
                <c:pt idx="3773" formatCode="General">
                  <c:v>-0.21775086585065401</c:v>
                </c:pt>
                <c:pt idx="3774" formatCode="General">
                  <c:v>-0.22444362744289501</c:v>
                </c:pt>
                <c:pt idx="3775" formatCode="General">
                  <c:v>-0.23105185883625201</c:v>
                </c:pt>
                <c:pt idx="3776" formatCode="General">
                  <c:v>-0.23757219957984599</c:v>
                </c:pt>
                <c:pt idx="3777" formatCode="General">
                  <c:v>-0.24400151543107201</c:v>
                </c:pt>
                <c:pt idx="3778" formatCode="General">
                  <c:v>-0.25033684633643899</c:v>
                </c:pt>
                <c:pt idx="3779" formatCode="General">
                  <c:v>-0.256574793974857</c:v>
                </c:pt>
                <c:pt idx="3780" formatCode="General">
                  <c:v>-0.26271153550218901</c:v>
                </c:pt>
                <c:pt idx="3781" formatCode="General">
                  <c:v>-0.26874398478699102</c:v>
                </c:pt>
                <c:pt idx="3782" formatCode="General">
                  <c:v>-0.27466926198709801</c:v>
                </c:pt>
                <c:pt idx="3783" formatCode="General">
                  <c:v>-0.28048357401244201</c:v>
                </c:pt>
                <c:pt idx="3784" formatCode="General">
                  <c:v>-0.28618386374558702</c:v>
                </c:pt>
                <c:pt idx="3785" formatCode="General">
                  <c:v>-0.29176791428492099</c:v>
                </c:pt>
                <c:pt idx="3786" formatCode="General">
                  <c:v>-0.29723264354732998</c:v>
                </c:pt>
                <c:pt idx="3787" formatCode="General">
                  <c:v>-0.30257505429808801</c:v>
                </c:pt>
                <c:pt idx="3788" formatCode="General">
                  <c:v>-0.30779233256550398</c:v>
                </c:pt>
                <c:pt idx="3789" formatCode="General">
                  <c:v>-0.31288129347071503</c:v>
                </c:pt>
                <c:pt idx="3790" formatCode="General">
                  <c:v>-0.3178389197225</c:v>
                </c:pt>
                <c:pt idx="3791" formatCode="General">
                  <c:v>-0.322662511483846</c:v>
                </c:pt>
                <c:pt idx="3792" formatCode="General">
                  <c:v>-0.327350139837226</c:v>
                </c:pt>
                <c:pt idx="3793" formatCode="General">
                  <c:v>-0.33189903932862402</c:v>
                </c:pt>
                <c:pt idx="3794" formatCode="General">
                  <c:v>-0.33630658586081003</c:v>
                </c:pt>
                <c:pt idx="3795" formatCode="General">
                  <c:v>-0.34057092621826701</c:v>
                </c:pt>
                <c:pt idx="3796" formatCode="General">
                  <c:v>-0.34468932440160099</c:v>
                </c:pt>
                <c:pt idx="3797" formatCode="General">
                  <c:v>-0.348659201379654</c:v>
                </c:pt>
                <c:pt idx="3798" formatCode="General">
                  <c:v>-0.35247877854376097</c:v>
                </c:pt>
                <c:pt idx="3799" formatCode="General">
                  <c:v>-0.35614597738246201</c:v>
                </c:pt>
                <c:pt idx="3800" formatCode="General">
                  <c:v>-0.35965834610678898</c:v>
                </c:pt>
                <c:pt idx="3801" formatCode="General">
                  <c:v>-0.363014166658361</c:v>
                </c:pt>
                <c:pt idx="3802" formatCode="General">
                  <c:v>-0.36621146173920999</c:v>
                </c:pt>
                <c:pt idx="3803" formatCode="General">
                  <c:v>-0.36924843903923998</c:v>
                </c:pt>
                <c:pt idx="3804" formatCode="General">
                  <c:v>-0.37212352146065403</c:v>
                </c:pt>
                <c:pt idx="3805" formatCode="General">
                  <c:v>-0.37483484228583303</c:v>
                </c:pt>
                <c:pt idx="3806" formatCode="General">
                  <c:v>-0.37738126552624401</c:v>
                </c:pt>
                <c:pt idx="3807" formatCode="General">
                  <c:v>-0.379761340711182</c:v>
                </c:pt>
                <c:pt idx="3808" formatCode="General">
                  <c:v>-0.38197322803335998</c:v>
                </c:pt>
                <c:pt idx="3809" formatCode="General">
                  <c:v>-0.38401580486793002</c:v>
                </c:pt>
                <c:pt idx="3810" formatCode="General">
                  <c:v>-0.38588767323487</c:v>
                </c:pt>
                <c:pt idx="3811" formatCode="General">
                  <c:v>-0.38758766513746201</c:v>
                </c:pt>
                <c:pt idx="3812" formatCode="General">
                  <c:v>-0.38911536663058399</c:v>
                </c:pt>
                <c:pt idx="3813" formatCode="General">
                  <c:v>-0.39046948946420401</c:v>
                </c:pt>
                <c:pt idx="3814" formatCode="General">
                  <c:v>-0.39164886595366699</c:v>
                </c:pt>
                <c:pt idx="3815" formatCode="General">
                  <c:v>-0.39265318110540298</c:v>
                </c:pt>
                <c:pt idx="3816" formatCode="General">
                  <c:v>-0.39348238302500599</c:v>
                </c:pt>
                <c:pt idx="3817" formatCode="General">
                  <c:v>-0.394136008261947</c:v>
                </c:pt>
                <c:pt idx="3818" formatCode="General">
                  <c:v>-0.39461309742663397</c:v>
                </c:pt>
                <c:pt idx="3819" formatCode="General">
                  <c:v>-0.39491286503332301</c:v>
                </c:pt>
                <c:pt idx="3820" formatCode="General">
                  <c:v>-0.395035322859421</c:v>
                </c:pt>
                <c:pt idx="3821" formatCode="General">
                  <c:v>-0.39498074794895299</c:v>
                </c:pt>
                <c:pt idx="3822" formatCode="General">
                  <c:v>-0.39474901842455601</c:v>
                </c:pt>
                <c:pt idx="3823" formatCode="General">
                  <c:v>-0.39434007986283198</c:v>
                </c:pt>
                <c:pt idx="3824" formatCode="General">
                  <c:v>-0.39375350034379197</c:v>
                </c:pt>
                <c:pt idx="3825" formatCode="General">
                  <c:v>-0.392989616466006</c:v>
                </c:pt>
                <c:pt idx="3826" formatCode="General">
                  <c:v>-0.39204954085608301</c:v>
                </c:pt>
                <c:pt idx="3827" formatCode="General">
                  <c:v>-0.39093345842865002</c:v>
                </c:pt>
                <c:pt idx="3828" formatCode="General">
                  <c:v>-0.38964160712442197</c:v>
                </c:pt>
                <c:pt idx="3829" formatCode="General">
                  <c:v>-0.38817493996737501</c:v>
                </c:pt>
                <c:pt idx="3830" formatCode="General">
                  <c:v>-0.38653409724177901</c:v>
                </c:pt>
                <c:pt idx="3831" formatCode="General">
                  <c:v>-0.38472034750093098</c:v>
                </c:pt>
                <c:pt idx="3832" formatCode="General">
                  <c:v>-0.38273452669682101</c:v>
                </c:pt>
                <c:pt idx="3833" formatCode="General">
                  <c:v>-0.38057701373406</c:v>
                </c:pt>
                <c:pt idx="3834" formatCode="General">
                  <c:v>-0.37824944523487503</c:v>
                </c:pt>
                <c:pt idx="3835" formatCode="General">
                  <c:v>-0.37575364298057701</c:v>
                </c:pt>
                <c:pt idx="3836" formatCode="General">
                  <c:v>-0.373090398084018</c:v>
                </c:pt>
                <c:pt idx="3837" formatCode="General">
                  <c:v>-0.370261030440318</c:v>
                </c:pt>
                <c:pt idx="3838" formatCode="General">
                  <c:v>-0.36726704027454099</c:v>
                </c:pt>
                <c:pt idx="3839" formatCode="General">
                  <c:v>-0.364110069181938</c:v>
                </c:pt>
                <c:pt idx="3840" formatCode="General">
                  <c:v>-0.36079236176939899</c:v>
                </c:pt>
                <c:pt idx="3841" formatCode="General">
                  <c:v>-0.35731516465962398</c:v>
                </c:pt>
                <c:pt idx="3842" formatCode="General">
                  <c:v>-0.35368028468745999</c:v>
                </c:pt>
                <c:pt idx="3843" formatCode="General">
                  <c:v>-0.34989023015808901</c:v>
                </c:pt>
                <c:pt idx="3844" formatCode="General">
                  <c:v>-0.34594704497717499</c:v>
                </c:pt>
                <c:pt idx="3845" formatCode="General">
                  <c:v>-0.34185274226364099</c:v>
                </c:pt>
                <c:pt idx="3846" formatCode="General">
                  <c:v>-0.33760941916318299</c:v>
                </c:pt>
                <c:pt idx="3847" formatCode="General">
                  <c:v>-0.33321974776529301</c:v>
                </c:pt>
                <c:pt idx="3848" formatCode="General">
                  <c:v>-0.328685909510263</c:v>
                </c:pt>
                <c:pt idx="3849" formatCode="General">
                  <c:v>-0.32401012051276001</c:v>
                </c:pt>
                <c:pt idx="3850" formatCode="General">
                  <c:v>-0.31919571487337101</c:v>
                </c:pt>
                <c:pt idx="3851" formatCode="General">
                  <c:v>-0.31424498442184101</c:v>
                </c:pt>
                <c:pt idx="3852" formatCode="General">
                  <c:v>-0.30916015114128198</c:v>
                </c:pt>
                <c:pt idx="3853" formatCode="General">
                  <c:v>-0.30394457815388998</c:v>
                </c:pt>
                <c:pt idx="3854" formatCode="General">
                  <c:v>-0.29860117201978098</c:v>
                </c:pt>
                <c:pt idx="3855" formatCode="General">
                  <c:v>-0.29313279179676399</c:v>
                </c:pt>
                <c:pt idx="3856" formatCode="General">
                  <c:v>-0.28754280807606097</c:v>
                </c:pt>
                <c:pt idx="3857" formatCode="General">
                  <c:v>-0.28183407502332802</c:v>
                </c:pt>
                <c:pt idx="3858" formatCode="General">
                  <c:v>-0.27600990453778002</c:v>
                </c:pt>
                <c:pt idx="3859" formatCode="General">
                  <c:v>-0.27007357528661802</c:v>
                </c:pt>
                <c:pt idx="3860" formatCode="General">
                  <c:v>-0.264027784287171</c:v>
                </c:pt>
                <c:pt idx="3861" formatCode="General">
                  <c:v>-0.257876224607272</c:v>
                </c:pt>
                <c:pt idx="3862" formatCode="General">
                  <c:v>-0.25162207002494402</c:v>
                </c:pt>
                <c:pt idx="3863" formatCode="General">
                  <c:v>-0.24526843480406399</c:v>
                </c:pt>
                <c:pt idx="3864" formatCode="General">
                  <c:v>-0.238819512750122</c:v>
                </c:pt>
                <c:pt idx="3865" formatCode="General">
                  <c:v>-0.232278968276178</c:v>
                </c:pt>
                <c:pt idx="3866" formatCode="General">
                  <c:v>-0.22565027767302301</c:v>
                </c:pt>
                <c:pt idx="3867" formatCode="General">
                  <c:v>-0.21893685153765199</c:v>
                </c:pt>
                <c:pt idx="3868" formatCode="General">
                  <c:v>-0.21214256358399</c:v>
                </c:pt>
                <c:pt idx="3869" formatCode="General">
                  <c:v>-0.205271256743319</c:v>
                </c:pt>
                <c:pt idx="3870" formatCode="General">
                  <c:v>-0.19832668366421999</c:v>
                </c:pt>
                <c:pt idx="3871" formatCode="General">
                  <c:v>-0.19131301741926399</c:v>
                </c:pt>
                <c:pt idx="3872" formatCode="General">
                  <c:v>-0.18423374101609</c:v>
                </c:pt>
                <c:pt idx="3873" formatCode="General">
                  <c:v>-0.17709220659301</c:v>
                </c:pt>
                <c:pt idx="3874" formatCode="General">
                  <c:v>-0.16989280694532499</c:v>
                </c:pt>
                <c:pt idx="3875" formatCode="General">
                  <c:v>-0.16263990499799399</c:v>
                </c:pt>
                <c:pt idx="3876" formatCode="General">
                  <c:v>-0.15533714490852699</c:v>
                </c:pt>
                <c:pt idx="3877" formatCode="General">
                  <c:v>-0.147988518869895</c:v>
                </c:pt>
                <c:pt idx="3878" formatCode="General">
                  <c:v>-0.14059790340818801</c:v>
                </c:pt>
                <c:pt idx="3879" formatCode="General">
                  <c:v>-0.13316904582320799</c:v>
                </c:pt>
                <c:pt idx="3880" formatCode="General">
                  <c:v>-0.12570616970500401</c:v>
                </c:pt>
                <c:pt idx="3881" formatCode="General">
                  <c:v>-0.11821395546746</c:v>
                </c:pt>
                <c:pt idx="3882" formatCode="General">
                  <c:v>-0.110696374735217</c:v>
                </c:pt>
                <c:pt idx="3883" formatCode="General">
                  <c:v>-0.103157157934069</c:v>
                </c:pt>
                <c:pt idx="3884" formatCode="General">
                  <c:v>-9.5600420350453796E-2</c:v>
                </c:pt>
                <c:pt idx="3885" formatCode="General">
                  <c:v>-8.8030138677114497E-2</c:v>
                </c:pt>
                <c:pt idx="3886" formatCode="General">
                  <c:v>-8.0450135949708901E-2</c:v>
                </c:pt>
                <c:pt idx="3887" formatCode="General">
                  <c:v>-7.2864626347276307E-2</c:v>
                </c:pt>
                <c:pt idx="3888" formatCode="General">
                  <c:v>-6.52777035997118E-2</c:v>
                </c:pt>
                <c:pt idx="3889" formatCode="General">
                  <c:v>-5.7693301751960802E-2</c:v>
                </c:pt>
                <c:pt idx="3890" formatCode="General">
                  <c:v>-5.0115751859847298E-2</c:v>
                </c:pt>
                <c:pt idx="3891" formatCode="General">
                  <c:v>-4.25492467736652E-2</c:v>
                </c:pt>
                <c:pt idx="3892" formatCode="General">
                  <c:v>-3.4997754938142299E-2</c:v>
                </c:pt>
                <c:pt idx="3893" formatCode="General">
                  <c:v>-2.74650629358127E-2</c:v>
                </c:pt>
                <c:pt idx="3894" formatCode="General">
                  <c:v>-1.99553209751187E-2</c:v>
                </c:pt>
                <c:pt idx="3895" formatCode="General">
                  <c:v>-1.2472532598112899E-2</c:v>
                </c:pt>
                <c:pt idx="3896" formatCode="General">
                  <c:v>-5.0204573970004497E-3</c:v>
                </c:pt>
                <c:pt idx="3897" formatCode="General">
                  <c:v>2.39738184200262E-3</c:v>
                </c:pt>
                <c:pt idx="3898" formatCode="General">
                  <c:v>9.7775977627699504E-3</c:v>
                </c:pt>
                <c:pt idx="3899" formatCode="General">
                  <c:v>1.7115807785971E-2</c:v>
                </c:pt>
                <c:pt idx="3900" formatCode="General">
                  <c:v>2.44077830335892E-2</c:v>
                </c:pt>
                <c:pt idx="3901" formatCode="General">
                  <c:v>3.1650611135258501E-2</c:v>
                </c:pt>
                <c:pt idx="3902" formatCode="General">
                  <c:v>3.88405207682158E-2</c:v>
                </c:pt>
                <c:pt idx="3903" formatCode="General">
                  <c:v>4.5973297942602E-2</c:v>
                </c:pt>
                <c:pt idx="3904" formatCode="General">
                  <c:v>5.3045970508146703E-2</c:v>
                </c:pt>
                <c:pt idx="3905" formatCode="General">
                  <c:v>6.0054740970836303E-2</c:v>
                </c:pt>
                <c:pt idx="3906" formatCode="General">
                  <c:v>6.6995921623299995E-2</c:v>
                </c:pt>
                <c:pt idx="3907" formatCode="General">
                  <c:v>7.3866543755838093E-2</c:v>
                </c:pt>
                <c:pt idx="3908" formatCode="General">
                  <c:v>8.0662780263951503E-2</c:v>
                </c:pt>
                <c:pt idx="3909" formatCode="General">
                  <c:v>8.7381458636879697E-2</c:v>
                </c:pt>
                <c:pt idx="3910" formatCode="General">
                  <c:v>9.4019656334472707E-2</c:v>
                </c:pt>
                <c:pt idx="3911" formatCode="General">
                  <c:v>0.100574046949879</c:v>
                </c:pt>
                <c:pt idx="3912" formatCode="General">
                  <c:v>0.107041374904149</c:v>
                </c:pt>
                <c:pt idx="3913" formatCode="General">
                  <c:v>0.113418016651832</c:v>
                </c:pt>
                <c:pt idx="3914" formatCode="General">
                  <c:v>0.119701070800137</c:v>
                </c:pt>
                <c:pt idx="3915" formatCode="General">
                  <c:v>0.125887875552607</c:v>
                </c:pt>
                <c:pt idx="3916" formatCode="General">
                  <c:v>0.13197543083702901</c:v>
                </c:pt>
                <c:pt idx="3917" formatCode="General">
                  <c:v>0.13796140549403099</c:v>
                </c:pt>
                <c:pt idx="3918" formatCode="General">
                  <c:v>0.14384308157272199</c:v>
                </c:pt>
                <c:pt idx="3919" formatCode="General">
                  <c:v>0.14961727190781399</c:v>
                </c:pt>
                <c:pt idx="3920" formatCode="General">
                  <c:v>0.15528148196831401</c:v>
                </c:pt>
                <c:pt idx="3921" formatCode="General">
                  <c:v>0.160833407708564</c:v>
                </c:pt>
                <c:pt idx="3922" formatCode="General">
                  <c:v>0.16627037611282899</c:v>
                </c:pt>
                <c:pt idx="3923" formatCode="General">
                  <c:v>0.17159033678716701</c:v>
                </c:pt>
                <c:pt idx="3924" formatCode="General">
                  <c:v>0.17679088807754401</c:v>
                </c:pt>
                <c:pt idx="3925" formatCode="General">
                  <c:v>0.18186973379455099</c:v>
                </c:pt>
                <c:pt idx="3926" formatCode="General">
                  <c:v>0.186825295116128</c:v>
                </c:pt>
                <c:pt idx="3927" formatCode="General">
                  <c:v>0.19165559487654299</c:v>
                </c:pt>
                <c:pt idx="3928" formatCode="General">
                  <c:v>0.19635865556814899</c:v>
                </c:pt>
                <c:pt idx="3929" formatCode="General">
                  <c:v>0.20093204665366701</c:v>
                </c:pt>
                <c:pt idx="3930" formatCode="General">
                  <c:v>0.20537402599159499</c:v>
                </c:pt>
                <c:pt idx="3931" formatCode="General">
                  <c:v>0.20968360574505601</c:v>
                </c:pt>
                <c:pt idx="3932" formatCode="General">
                  <c:v>0.213859342066063</c:v>
                </c:pt>
                <c:pt idx="3933" formatCode="General">
                  <c:v>0.21789925392731699</c:v>
                </c:pt>
                <c:pt idx="3934" formatCode="General">
                  <c:v>0.221801955344056</c:v>
                </c:pt>
                <c:pt idx="3935" formatCode="General">
                  <c:v>0.225566164621371</c:v>
                </c:pt>
                <c:pt idx="3936" formatCode="General">
                  <c:v>0.22919018520005399</c:v>
                </c:pt>
                <c:pt idx="3937" formatCode="General">
                  <c:v>0.23267346998373101</c:v>
                </c:pt>
                <c:pt idx="3938" formatCode="General">
                  <c:v>0.23601506237344999</c:v>
                </c:pt>
                <c:pt idx="3939" formatCode="General">
                  <c:v>0.23921347893906</c:v>
                </c:pt>
                <c:pt idx="3940" formatCode="General">
                  <c:v>0.242268368605948</c:v>
                </c:pt>
                <c:pt idx="3941" formatCode="General">
                  <c:v>0.2451789803803</c:v>
                </c:pt>
                <c:pt idx="3942" formatCode="General">
                  <c:v>0.247944577768276</c:v>
                </c:pt>
                <c:pt idx="3943" formatCode="General">
                  <c:v>0.25056500074885202</c:v>
                </c:pt>
                <c:pt idx="3944" formatCode="General">
                  <c:v>0.25303957859996601</c:v>
                </c:pt>
                <c:pt idx="3945" formatCode="General">
                  <c:v>0.25536761072319503</c:v>
                </c:pt>
                <c:pt idx="3946" formatCode="General">
                  <c:v>0.25754899846268198</c:v>
                </c:pt>
                <c:pt idx="3947" formatCode="General">
                  <c:v>0.25958372035541499</c:v>
                </c:pt>
                <c:pt idx="3948" formatCode="General">
                  <c:v>0.26147168968159801</c:v>
                </c:pt>
                <c:pt idx="3949" formatCode="General">
                  <c:v>0.26321224245701602</c:v>
                </c:pt>
                <c:pt idx="3950" formatCode="General">
                  <c:v>0.26480524866886201</c:v>
                </c:pt>
                <c:pt idx="3951" formatCode="General">
                  <c:v>0.26625125109987902</c:v>
                </c:pt>
                <c:pt idx="3952" formatCode="General">
                  <c:v>0.26755085070203</c:v>
                </c:pt>
                <c:pt idx="3953" formatCode="General">
                  <c:v>0.26870456933326298</c:v>
                </c:pt>
                <c:pt idx="3954" formatCode="General">
                  <c:v>0.26971230896403298</c:v>
                </c:pt>
                <c:pt idx="3955" formatCode="General">
                  <c:v>0.27057447228033399</c:v>
                </c:pt>
                <c:pt idx="3956" formatCode="General">
                  <c:v>0.27129201751576998</c:v>
                </c:pt>
                <c:pt idx="3957" formatCode="General">
                  <c:v>0.27186536618291401</c:v>
                </c:pt>
                <c:pt idx="3958" formatCode="General">
                  <c:v>0.27229537259313902</c:v>
                </c:pt>
                <c:pt idx="3959" formatCode="General">
                  <c:v>0.27258289024288201</c:v>
                </c:pt>
                <c:pt idx="3960" formatCode="General">
                  <c:v>0.27272871490154998</c:v>
                </c:pt>
                <c:pt idx="3961" formatCode="General">
                  <c:v>0.27273409776910701</c:v>
                </c:pt>
                <c:pt idx="3962" formatCode="General">
                  <c:v>0.27259969711611598</c:v>
                </c:pt>
                <c:pt idx="3963" formatCode="General">
                  <c:v>0.27232663143596603</c:v>
                </c:pt>
                <c:pt idx="3964" formatCode="General">
                  <c:v>0.271916586638355</c:v>
                </c:pt>
                <c:pt idx="3965" formatCode="General">
                  <c:v>0.27137115078479201</c:v>
                </c:pt>
                <c:pt idx="3966" formatCode="General">
                  <c:v>0.27069122298523601</c:v>
                </c:pt>
                <c:pt idx="3967" formatCode="General">
                  <c:v>0.26987810928735501</c:v>
                </c:pt>
                <c:pt idx="3968" formatCode="General">
                  <c:v>0.268933592568663</c:v>
                </c:pt>
                <c:pt idx="3969" formatCode="General">
                  <c:v>0.26785882307328601</c:v>
                </c:pt>
                <c:pt idx="3970" formatCode="General">
                  <c:v>0.26665536983625898</c:v>
                </c:pt>
                <c:pt idx="3971" formatCode="General">
                  <c:v>0.26532532783608997</c:v>
                </c:pt>
                <c:pt idx="3972" formatCode="General">
                  <c:v>0.26387065423709799</c:v>
                </c:pt>
                <c:pt idx="3973" formatCode="General">
                  <c:v>0.26229258014748302</c:v>
                </c:pt>
                <c:pt idx="3974" formatCode="General">
                  <c:v>0.26059277034910999</c:v>
                </c:pt>
                <c:pt idx="3975" formatCode="General">
                  <c:v>0.25877394978849499</c:v>
                </c:pt>
                <c:pt idx="3976" formatCode="General">
                  <c:v>0.25683822528141198</c:v>
                </c:pt>
                <c:pt idx="3977" formatCode="General">
                  <c:v>0.25478742033708501</c:v>
                </c:pt>
                <c:pt idx="3978" formatCode="General">
                  <c:v>0.25262319632239899</c:v>
                </c:pt>
                <c:pt idx="3979" formatCode="General">
                  <c:v>0.25034764472059601</c:v>
                </c:pt>
                <c:pt idx="3980" formatCode="General">
                  <c:v>0.24796335292744201</c:v>
                </c:pt>
                <c:pt idx="3981" formatCode="General">
                  <c:v>0.245472782133805</c:v>
                </c:pt>
                <c:pt idx="3982" formatCode="General">
                  <c:v>0.242878249868685</c:v>
                </c:pt>
                <c:pt idx="3983" formatCode="General">
                  <c:v>0.24018242194227901</c:v>
                </c:pt>
                <c:pt idx="3984" formatCode="General">
                  <c:v>0.23738762226377</c:v>
                </c:pt>
                <c:pt idx="3985" formatCode="General">
                  <c:v>0.23449579144121799</c:v>
                </c:pt>
                <c:pt idx="3986" formatCode="General">
                  <c:v>0.23150956934379799</c:v>
                </c:pt>
                <c:pt idx="3987" formatCode="General">
                  <c:v>0.22843143896103199</c:v>
                </c:pt>
                <c:pt idx="3988" formatCode="General">
                  <c:v>0.225263909177921</c:v>
                </c:pt>
                <c:pt idx="3989" formatCode="General">
                  <c:v>0.22200954300127801</c:v>
                </c:pt>
                <c:pt idx="3990" formatCode="General">
                  <c:v>0.21867095348448501</c:v>
                </c:pt>
                <c:pt idx="3991" formatCode="General">
                  <c:v>0.215250745803859</c:v>
                </c:pt>
                <c:pt idx="3992" formatCode="General">
                  <c:v>0.21175156256425501</c:v>
                </c:pt>
                <c:pt idx="3993" formatCode="General">
                  <c:v>0.20817603507268601</c:v>
                </c:pt>
                <c:pt idx="3994" formatCode="General">
                  <c:v>0.20452683442851399</c:v>
                </c:pt>
                <c:pt idx="3995" formatCode="General">
                  <c:v>0.20080667526752699</c:v>
                </c:pt>
                <c:pt idx="3996" formatCode="General">
                  <c:v>0.197018259761501</c:v>
                </c:pt>
                <c:pt idx="3997" formatCode="General">
                  <c:v>0.19316433062601701</c:v>
                </c:pt>
                <c:pt idx="3998" formatCode="General">
                  <c:v>0.189247673036088</c:v>
                </c:pt>
                <c:pt idx="3999" formatCode="General">
                  <c:v>0.18527105426101301</c:v>
                </c:pt>
                <c:pt idx="4000" formatCode="General">
                  <c:v>0.18123721940172</c:v>
                </c:pt>
                <c:pt idx="4001" formatCode="General">
                  <c:v>0.177148946140022</c:v>
                </c:pt>
                <c:pt idx="4002" formatCode="General">
                  <c:v>0.17300899915389201</c:v>
                </c:pt>
                <c:pt idx="4003" formatCode="General">
                  <c:v>0.16882018371694399</c:v>
                </c:pt>
                <c:pt idx="4004" formatCode="General">
                  <c:v>0.16458534527580601</c:v>
                </c:pt>
                <c:pt idx="4005" formatCode="General">
                  <c:v>0.160307253393006</c:v>
                </c:pt>
                <c:pt idx="4006" formatCode="General">
                  <c:v>0.15598865500897899</c:v>
                </c:pt>
                <c:pt idx="4007" formatCode="General">
                  <c:v>0.151632371104994</c:v>
                </c:pt>
                <c:pt idx="4008" formatCode="General">
                  <c:v>0.14724120678644101</c:v>
                </c:pt>
                <c:pt idx="4009" formatCode="General">
                  <c:v>0.14281790302261099</c:v>
                </c:pt>
                <c:pt idx="4010" formatCode="General">
                  <c:v>0.138365209124026</c:v>
                </c:pt>
                <c:pt idx="4011" formatCode="General">
                  <c:v>0.13388587239434099</c:v>
                </c:pt>
                <c:pt idx="4012" formatCode="General">
                  <c:v>0.12938264223740001</c:v>
                </c:pt>
                <c:pt idx="4013" formatCode="General">
                  <c:v>0.1248581927121</c:v>
                </c:pt>
                <c:pt idx="4014" formatCode="General">
                  <c:v>0.120315202461635</c:v>
                </c:pt>
                <c:pt idx="4015" formatCode="General">
                  <c:v>0.11575636587778999</c:v>
                </c:pt>
                <c:pt idx="4016" formatCode="General">
                  <c:v>0.11118431649751501</c:v>
                </c:pt>
                <c:pt idx="4017" formatCode="General">
                  <c:v>0.10660162753069601</c:v>
                </c:pt>
                <c:pt idx="4018" formatCode="General">
                  <c:v>0.10201088026635501</c:v>
                </c:pt>
                <c:pt idx="4019" formatCode="General">
                  <c:v>9.7414724269598699E-2</c:v>
                </c:pt>
                <c:pt idx="4020" formatCode="General">
                  <c:v>9.2815713888029394E-2</c:v>
                </c:pt>
                <c:pt idx="4021" formatCode="General">
                  <c:v>8.8216346790092701E-2</c:v>
                </c:pt>
                <c:pt idx="4022" formatCode="General">
                  <c:v>8.3619075559309503E-2</c:v>
                </c:pt>
                <c:pt idx="4023" formatCode="General">
                  <c:v>7.9026317311356203E-2</c:v>
                </c:pt>
                <c:pt idx="4024" formatCode="General">
                  <c:v>7.4440517099539E-2</c:v>
                </c:pt>
                <c:pt idx="4025" formatCode="General">
                  <c:v>6.9864095739676502E-2</c:v>
                </c:pt>
                <c:pt idx="4026" formatCode="General">
                  <c:v>6.5299392628928199E-2</c:v>
                </c:pt>
                <c:pt idx="4027" formatCode="General">
                  <c:v>6.07487210919124E-2</c:v>
                </c:pt>
                <c:pt idx="4028" formatCode="General">
                  <c:v>5.6214377302936699E-2</c:v>
                </c:pt>
                <c:pt idx="4029" formatCode="General">
                  <c:v>5.1698584117401102E-2</c:v>
                </c:pt>
                <c:pt idx="4030" formatCode="General">
                  <c:v>4.7203495074621897E-2</c:v>
                </c:pt>
                <c:pt idx="4031" formatCode="General">
                  <c:v>4.2731259985048502E-2</c:v>
                </c:pt>
                <c:pt idx="4032" formatCode="General">
                  <c:v>3.8284036875012098E-2</c:v>
                </c:pt>
                <c:pt idx="4033" formatCode="General">
                  <c:v>3.38639313879526E-2</c:v>
                </c:pt>
                <c:pt idx="4034" formatCode="General">
                  <c:v>2.9472939767117401E-2</c:v>
                </c:pt>
                <c:pt idx="4035" formatCode="General">
                  <c:v>2.5113009541946101E-2</c:v>
                </c:pt>
                <c:pt idx="4036" formatCode="General">
                  <c:v>2.0786105680723199E-2</c:v>
                </c:pt>
                <c:pt idx="4037" formatCode="General">
                  <c:v>1.6494110018327599E-2</c:v>
                </c:pt>
                <c:pt idx="4038" formatCode="General">
                  <c:v>1.22388668781056E-2</c:v>
                </c:pt>
                <c:pt idx="4039" formatCode="General">
                  <c:v>8.0221428240264108E-3</c:v>
                </c:pt>
                <c:pt idx="4040" formatCode="General">
                  <c:v>3.8456787022908899E-3</c:v>
                </c:pt>
                <c:pt idx="4041" formatCode="General">
                  <c:v>-2.8885313533122799E-4</c:v>
                </c:pt>
                <c:pt idx="4042" formatCode="General">
                  <c:v>-4.3798409270899797E-3</c:v>
                </c:pt>
                <c:pt idx="4043" formatCode="General">
                  <c:v>-8.4256185843712399E-3</c:v>
                </c:pt>
                <c:pt idx="4044" formatCode="General">
                  <c:v>-1.2424619158533899E-2</c:v>
                </c:pt>
                <c:pt idx="4045" formatCode="General">
                  <c:v>-1.6375350977449601E-2</c:v>
                </c:pt>
                <c:pt idx="4046" formatCode="General">
                  <c:v>-2.0276507419820199E-2</c:v>
                </c:pt>
                <c:pt idx="4047" formatCode="General">
                  <c:v>-2.4126475369367201E-2</c:v>
                </c:pt>
                <c:pt idx="4048" formatCode="General">
                  <c:v>-2.7924150167942401E-2</c:v>
                </c:pt>
                <c:pt idx="4049" formatCode="General">
                  <c:v>-3.1668481397350297E-2</c:v>
                </c:pt>
                <c:pt idx="4050" formatCode="General">
                  <c:v>-3.5357869812490103E-2</c:v>
                </c:pt>
                <c:pt idx="4051" formatCode="General">
                  <c:v>-3.8991248068294598E-2</c:v>
                </c:pt>
                <c:pt idx="4052" formatCode="General">
                  <c:v>-4.2567622587176702E-2</c:v>
                </c:pt>
                <c:pt idx="4053" formatCode="General">
                  <c:v>-4.60859978696685E-2</c:v>
                </c:pt>
                <c:pt idx="4054" formatCode="General">
                  <c:v>-4.9545361081794102E-2</c:v>
                </c:pt>
                <c:pt idx="4055" formatCode="General">
                  <c:v>-5.2944669763234802E-2</c:v>
                </c:pt>
                <c:pt idx="4056" formatCode="General">
                  <c:v>-5.6282842945911099E-2</c:v>
                </c:pt>
                <c:pt idx="4057" formatCode="General">
                  <c:v>-5.9558815664653299E-2</c:v>
                </c:pt>
                <c:pt idx="4058" formatCode="General">
                  <c:v>-6.2772088865786099E-2</c:v>
                </c:pt>
                <c:pt idx="4059" formatCode="General">
                  <c:v>-6.5922156621105094E-2</c:v>
                </c:pt>
                <c:pt idx="4060" formatCode="General">
                  <c:v>-6.90079080018038E-2</c:v>
                </c:pt>
                <c:pt idx="4061" formatCode="General">
                  <c:v>-7.2028686078068796E-2</c:v>
                </c:pt>
                <c:pt idx="4062" formatCode="General">
                  <c:v>-7.4983907194440702E-2</c:v>
                </c:pt>
                <c:pt idx="4063" formatCode="General">
                  <c:v>-7.7873461919772902E-2</c:v>
                </c:pt>
                <c:pt idx="4064" formatCode="General">
                  <c:v>-8.0696656874938794E-2</c:v>
                </c:pt>
                <c:pt idx="4065" formatCode="General">
                  <c:v>-8.3452715614055095E-2</c:v>
                </c:pt>
                <c:pt idx="4066" formatCode="General">
                  <c:v>-8.6141937328377494E-2</c:v>
                </c:pt>
                <c:pt idx="4067" formatCode="General">
                  <c:v>-8.8764071865385499E-2</c:v>
                </c:pt>
                <c:pt idx="4068" formatCode="General">
                  <c:v>-9.1318681058890197E-2</c:v>
                </c:pt>
                <c:pt idx="4069" formatCode="General">
                  <c:v>-9.3805185600259106E-2</c:v>
                </c:pt>
                <c:pt idx="4070" formatCode="General">
                  <c:v>-9.6222982142745994E-2</c:v>
                </c:pt>
                <c:pt idx="4071" formatCode="General">
                  <c:v>-9.8572491953051303E-2</c:v>
                </c:pt>
                <c:pt idx="4072" formatCode="General">
                  <c:v>-0.100853592159589</c:v>
                </c:pt>
                <c:pt idx="4073" formatCode="General">
                  <c:v>-0.103065986171313</c:v>
                </c:pt>
                <c:pt idx="4074" formatCode="General">
                  <c:v>-0.105209859838388</c:v>
                </c:pt>
                <c:pt idx="4075" formatCode="General">
                  <c:v>-0.10728531458375801</c:v>
                </c:pt>
                <c:pt idx="4076" formatCode="General">
                  <c:v>-0.109292319730991</c:v>
                </c:pt>
                <c:pt idx="4077" formatCode="General">
                  <c:v>-0.11123078004162699</c:v>
                </c:pt>
                <c:pt idx="4078" formatCode="General">
                  <c:v>-0.113101608653779</c:v>
                </c:pt>
                <c:pt idx="4079" formatCode="General">
                  <c:v>-0.114905053275144</c:v>
                </c:pt>
                <c:pt idx="4080" formatCode="General">
                  <c:v>-0.11664060388177699</c:v>
                </c:pt>
                <c:pt idx="4081" formatCode="General">
                  <c:v>-0.118308675003618</c:v>
                </c:pt>
                <c:pt idx="4082" formatCode="General">
                  <c:v>-0.119909669550498</c:v>
                </c:pt>
                <c:pt idx="4083" formatCode="General">
                  <c:v>-0.121443859520211</c:v>
                </c:pt>
                <c:pt idx="4084" formatCode="General">
                  <c:v>-0.122911896598079</c:v>
                </c:pt>
                <c:pt idx="4085" formatCode="General">
                  <c:v>-0.124313763392912</c:v>
                </c:pt>
                <c:pt idx="4086" formatCode="General">
                  <c:v>-0.12564982819939599</c:v>
                </c:pt>
                <c:pt idx="4087" formatCode="General">
                  <c:v>-0.126920955603256</c:v>
                </c:pt>
                <c:pt idx="4088" formatCode="General">
                  <c:v>-0.128127906018008</c:v>
                </c:pt>
                <c:pt idx="4089" formatCode="General">
                  <c:v>-0.12927124264221199</c:v>
                </c:pt>
                <c:pt idx="4090" formatCode="General">
                  <c:v>-0.13035130837612</c:v>
                </c:pt>
                <c:pt idx="4091" formatCode="General">
                  <c:v>-0.131368274932194</c:v>
                </c:pt>
                <c:pt idx="4092" formatCode="General">
                  <c:v>-0.13232275551175801</c:v>
                </c:pt>
                <c:pt idx="4093" formatCode="General">
                  <c:v>-0.13321585405376599</c:v>
                </c:pt>
                <c:pt idx="4094" formatCode="General">
                  <c:v>-0.13404856148660699</c:v>
                </c:pt>
                <c:pt idx="4095" formatCode="General">
                  <c:v>-0.13482165995694501</c:v>
                </c:pt>
                <c:pt idx="4096" formatCode="General">
                  <c:v>-0.13553569764221199</c:v>
                </c:pt>
                <c:pt idx="4097" formatCode="General">
                  <c:v>-0.13619103641739899</c:v>
                </c:pt>
                <c:pt idx="4098" formatCode="General">
                  <c:v>-0.13678840389488001</c:v>
                </c:pt>
                <c:pt idx="4099" formatCode="General">
                  <c:v>-0.137328450637306</c:v>
                </c:pt>
                <c:pt idx="4100" formatCode="General">
                  <c:v>-0.13781221302107699</c:v>
                </c:pt>
                <c:pt idx="4101" formatCode="General">
                  <c:v>-0.13824061475857599</c:v>
                </c:pt>
                <c:pt idx="4102" formatCode="General">
                  <c:v>-0.13861440652294399</c:v>
                </c:pt>
                <c:pt idx="4103" formatCode="General">
                  <c:v>-0.138934679278989</c:v>
                </c:pt>
                <c:pt idx="4104" formatCode="General">
                  <c:v>-0.139201879301384</c:v>
                </c:pt>
                <c:pt idx="4105" formatCode="General">
                  <c:v>-0.13941729982631601</c:v>
                </c:pt>
                <c:pt idx="4106" formatCode="General">
                  <c:v>-0.139581579231013</c:v>
                </c:pt>
                <c:pt idx="4107" formatCode="General">
                  <c:v>-0.13969514420795201</c:v>
                </c:pt>
                <c:pt idx="4108" formatCode="General">
                  <c:v>-0.139759433318318</c:v>
                </c:pt>
                <c:pt idx="4109" formatCode="General">
                  <c:v>-0.13977577335191499</c:v>
                </c:pt>
                <c:pt idx="4110" formatCode="General">
                  <c:v>-0.139744747483207</c:v>
                </c:pt>
                <c:pt idx="4111" formatCode="General">
                  <c:v>-0.13966727338773399</c:v>
                </c:pt>
                <c:pt idx="4112" formatCode="General">
                  <c:v>-0.13954469244675299</c:v>
                </c:pt>
                <c:pt idx="4113" formatCode="General">
                  <c:v>-0.13937758485253099</c:v>
                </c:pt>
                <c:pt idx="4114" formatCode="General">
                  <c:v>-0.13916629047443199</c:v>
                </c:pt>
                <c:pt idx="4115" formatCode="General">
                  <c:v>-0.13891163607342899</c:v>
                </c:pt>
                <c:pt idx="4116" formatCode="General">
                  <c:v>-0.13861544823310301</c:v>
                </c:pt>
                <c:pt idx="4117" formatCode="General">
                  <c:v>-0.13827832560860201</c:v>
                </c:pt>
                <c:pt idx="4118" formatCode="General">
                  <c:v>-0.13790060860365999</c:v>
                </c:pt>
                <c:pt idx="4119" formatCode="General">
                  <c:v>-0.137483654187083</c:v>
                </c:pt>
                <c:pt idx="4120" formatCode="General">
                  <c:v>-0.13702874012033001</c:v>
                </c:pt>
                <c:pt idx="4121" formatCode="General">
                  <c:v>-0.13653642308507</c:v>
                </c:pt>
                <c:pt idx="4122" formatCode="General">
                  <c:v>-0.136007580668356</c:v>
                </c:pt>
                <c:pt idx="4123" formatCode="General">
                  <c:v>-0.13544299424658701</c:v>
                </c:pt>
                <c:pt idx="4124" formatCode="General">
                  <c:v>-0.13484330939165401</c:v>
                </c:pt>
                <c:pt idx="4125" formatCode="General">
                  <c:v>-0.134209626232697</c:v>
                </c:pt>
                <c:pt idx="4126" formatCode="General">
                  <c:v>-0.13354295963874099</c:v>
                </c:pt>
                <c:pt idx="4127" formatCode="General">
                  <c:v>-0.13284418165641301</c:v>
                </c:pt>
                <c:pt idx="4128" formatCode="General">
                  <c:v>-0.13211399405301</c:v>
                </c:pt>
                <c:pt idx="4129" formatCode="General">
                  <c:v>-0.131353004761598</c:v>
                </c:pt>
                <c:pt idx="4130" formatCode="General">
                  <c:v>-0.13056226784095501</c:v>
                </c:pt>
                <c:pt idx="4131" formatCode="General">
                  <c:v>-0.129742740001693</c:v>
                </c:pt>
                <c:pt idx="4132" formatCode="General">
                  <c:v>-0.128894738309314</c:v>
                </c:pt>
                <c:pt idx="4133" formatCode="General">
                  <c:v>-0.128019524725141</c:v>
                </c:pt>
                <c:pt idx="4134" formatCode="General">
                  <c:v>-0.12711779802439699</c:v>
                </c:pt>
                <c:pt idx="4135" formatCode="General">
                  <c:v>-0.126190101094285</c:v>
                </c:pt>
                <c:pt idx="4136" formatCode="General">
                  <c:v>-0.125237415457955</c:v>
                </c:pt>
                <c:pt idx="4137" formatCode="General">
                  <c:v>-0.124260133418961</c:v>
                </c:pt>
                <c:pt idx="4138" formatCode="General">
                  <c:v>-0.123259068007863</c:v>
                </c:pt>
                <c:pt idx="4139" formatCode="General">
                  <c:v>-0.122234960966916</c:v>
                </c:pt>
                <c:pt idx="4140" formatCode="General">
                  <c:v>-0.12118790782066</c:v>
                </c:pt>
                <c:pt idx="4141" formatCode="General">
                  <c:v>-0.12011849896410701</c:v>
                </c:pt>
                <c:pt idx="4142" formatCode="General">
                  <c:v>-0.119027891356947</c:v>
                </c:pt>
                <c:pt idx="4143" formatCode="General">
                  <c:v>-0.117916669208398</c:v>
                </c:pt>
                <c:pt idx="4144" formatCode="General">
                  <c:v>-0.116785330137607</c:v>
                </c:pt>
                <c:pt idx="4145" formatCode="General">
                  <c:v>-0.115634862100011</c:v>
                </c:pt>
                <c:pt idx="4146" formatCode="General">
                  <c:v>-0.11446561141841601</c:v>
                </c:pt>
                <c:pt idx="4147" formatCode="General">
                  <c:v>-0.11327728621833701</c:v>
                </c:pt>
                <c:pt idx="4148" formatCode="General">
                  <c:v>-0.11207066777258</c:v>
                </c:pt>
                <c:pt idx="4149" formatCode="General">
                  <c:v>-0.11084657408778401</c:v>
                </c:pt>
                <c:pt idx="4150" formatCode="General">
                  <c:v>-0.109604706777067</c:v>
                </c:pt>
                <c:pt idx="4151" formatCode="General">
                  <c:v>-0.108345802574134</c:v>
                </c:pt>
                <c:pt idx="4152" formatCode="General">
                  <c:v>-0.107070655662738</c:v>
                </c:pt>
                <c:pt idx="4153" formatCode="General">
                  <c:v>-0.105778964686226</c:v>
                </c:pt>
                <c:pt idx="4154" formatCode="General">
                  <c:v>-0.1044714236206</c:v>
                </c:pt>
                <c:pt idx="4155" formatCode="General">
                  <c:v>-0.103148310466951</c:v>
                </c:pt>
                <c:pt idx="4156" formatCode="General">
                  <c:v>-0.101809830178334</c:v>
                </c:pt>
                <c:pt idx="4157" formatCode="General">
                  <c:v>-0.100456240980088</c:v>
                </c:pt>
                <c:pt idx="4158" formatCode="General">
                  <c:v>-9.9087813254751897E-2</c:v>
                </c:pt>
                <c:pt idx="4159" formatCode="General">
                  <c:v>-9.7704833856513101E-2</c:v>
                </c:pt>
                <c:pt idx="4160" formatCode="General">
                  <c:v>-9.6307127791529404E-2</c:v>
                </c:pt>
                <c:pt idx="4161" formatCode="General">
                  <c:v>-9.4895615059950505E-2</c:v>
                </c:pt>
                <c:pt idx="4162" formatCode="General">
                  <c:v>-9.34702371478148E-2</c:v>
                </c:pt>
                <c:pt idx="4163" formatCode="General">
                  <c:v>-9.2030891662520903E-2</c:v>
                </c:pt>
                <c:pt idx="4164" formatCode="General">
                  <c:v>-9.0578106233834596E-2</c:v>
                </c:pt>
                <c:pt idx="4165" formatCode="General">
                  <c:v>-8.9111962492238697E-2</c:v>
                </c:pt>
                <c:pt idx="4166" formatCode="General">
                  <c:v>-8.7632496328670595E-2</c:v>
                </c:pt>
                <c:pt idx="4167" formatCode="General">
                  <c:v>-8.61392810953025E-2</c:v>
                </c:pt>
                <c:pt idx="4168" formatCode="General">
                  <c:v>-8.4632506249848194E-2</c:v>
                </c:pt>
                <c:pt idx="4169" formatCode="General">
                  <c:v>-8.3112521163434899E-2</c:v>
                </c:pt>
                <c:pt idx="4170" formatCode="General">
                  <c:v>-8.1579189202291805E-2</c:v>
                </c:pt>
                <c:pt idx="4171" formatCode="General">
                  <c:v>-8.0032431535606199E-2</c:v>
                </c:pt>
                <c:pt idx="4172" formatCode="General">
                  <c:v>-7.8472290280323001E-2</c:v>
                </c:pt>
                <c:pt idx="4173" formatCode="General">
                  <c:v>-7.6898902892411705E-2</c:v>
                </c:pt>
                <c:pt idx="4174" formatCode="General">
                  <c:v>-7.5311941423095302E-2</c:v>
                </c:pt>
                <c:pt idx="4175" formatCode="General">
                  <c:v>-7.3711146717698003E-2</c:v>
                </c:pt>
                <c:pt idx="4176" formatCode="General">
                  <c:v>-7.2096416361117605E-2</c:v>
                </c:pt>
                <c:pt idx="4177" formatCode="General">
                  <c:v>-7.0467826139969394E-2</c:v>
                </c:pt>
                <c:pt idx="4178" formatCode="General">
                  <c:v>-6.8825582569284102E-2</c:v>
                </c:pt>
                <c:pt idx="4179" formatCode="General">
                  <c:v>-6.7169414773745703E-2</c:v>
                </c:pt>
                <c:pt idx="4180" formatCode="General">
                  <c:v>-6.5498592142235301E-2</c:v>
                </c:pt>
                <c:pt idx="4181" formatCode="General">
                  <c:v>-6.3813088862296904E-2</c:v>
                </c:pt>
                <c:pt idx="4182" formatCode="General">
                  <c:v>-6.2113115900684003E-2</c:v>
                </c:pt>
                <c:pt idx="4183" formatCode="General">
                  <c:v>-6.0398495060154898E-2</c:v>
                </c:pt>
                <c:pt idx="4184" formatCode="General">
                  <c:v>-5.8669123117370603E-2</c:v>
                </c:pt>
                <c:pt idx="4185" formatCode="General">
                  <c:v>-5.6924495826808703E-2</c:v>
                </c:pt>
                <c:pt idx="4186" formatCode="General">
                  <c:v>-5.5164290141621303E-2</c:v>
                </c:pt>
                <c:pt idx="4187" formatCode="General">
                  <c:v>-5.3388905209331601E-2</c:v>
                </c:pt>
                <c:pt idx="4188" formatCode="General">
                  <c:v>-5.15978480607618E-2</c:v>
                </c:pt>
                <c:pt idx="4189" formatCode="General">
                  <c:v>-4.9790679409386598E-2</c:v>
                </c:pt>
                <c:pt idx="4190" formatCode="General">
                  <c:v>-4.7967141481405698E-2</c:v>
                </c:pt>
                <c:pt idx="4191" formatCode="General">
                  <c:v>-4.6126654588303798E-2</c:v>
                </c:pt>
                <c:pt idx="4192" formatCode="General">
                  <c:v>-4.4269371497263899E-2</c:v>
                </c:pt>
                <c:pt idx="4193" formatCode="General">
                  <c:v>-4.2395186449883902E-2</c:v>
                </c:pt>
                <c:pt idx="4194" formatCode="General">
                  <c:v>-4.05041186570703E-2</c:v>
                </c:pt>
                <c:pt idx="4195" formatCode="General">
                  <c:v>-3.8595787263766598E-2</c:v>
                </c:pt>
                <c:pt idx="4196" formatCode="General">
                  <c:v>-3.66694151116801E-2</c:v>
                </c:pt>
                <c:pt idx="4197" formatCode="General">
                  <c:v>-3.4724952094242499E-2</c:v>
                </c:pt>
                <c:pt idx="4198" formatCode="General">
                  <c:v>-3.2762094890958403E-2</c:v>
                </c:pt>
                <c:pt idx="4199" formatCode="General">
                  <c:v>-3.0780739983018199E-2</c:v>
                </c:pt>
                <c:pt idx="4200" formatCode="General">
                  <c:v>-2.8781018663017601E-2</c:v>
                </c:pt>
                <c:pt idx="4201" formatCode="General">
                  <c:v>-2.6762673357161499E-2</c:v>
                </c:pt>
                <c:pt idx="4202" formatCode="General">
                  <c:v>-2.4725091379958201E-2</c:v>
                </c:pt>
                <c:pt idx="4203" formatCode="General">
                  <c:v>-2.2668385953309701E-2</c:v>
                </c:pt>
                <c:pt idx="4204" formatCode="General">
                  <c:v>-2.0592385388177099E-2</c:v>
                </c:pt>
                <c:pt idx="4205" formatCode="General">
                  <c:v>-1.8496551778488499E-2</c:v>
                </c:pt>
                <c:pt idx="4206" formatCode="General">
                  <c:v>-1.6381052081306802E-2</c:v>
                </c:pt>
                <c:pt idx="4207" formatCode="General">
                  <c:v>-1.42452572476619E-2</c:v>
                </c:pt>
                <c:pt idx="4208" formatCode="General">
                  <c:v>-1.2089208852219001E-2</c:v>
                </c:pt>
                <c:pt idx="4209" formatCode="General">
                  <c:v>-9.9127304616152302E-3</c:v>
                </c:pt>
                <c:pt idx="4210" formatCode="General">
                  <c:v>-7.7158422873067701E-3</c:v>
                </c:pt>
                <c:pt idx="4211" formatCode="General">
                  <c:v>-5.4987693971573198E-3</c:v>
                </c:pt>
                <c:pt idx="4212" formatCode="General">
                  <c:v>-3.2608469698208898E-3</c:v>
                </c:pt>
                <c:pt idx="4213" formatCode="General">
                  <c:v>-1.0020849412088E-3</c:v>
                </c:pt>
                <c:pt idx="4214" formatCode="General">
                  <c:v>1.27775181835201E-3</c:v>
                </c:pt>
                <c:pt idx="4215" formatCode="General">
                  <c:v>3.5786881936735798E-3</c:v>
                </c:pt>
                <c:pt idx="4216" formatCode="General">
                  <c:v>5.9005021105184704E-3</c:v>
                </c:pt>
                <c:pt idx="4217" formatCode="General">
                  <c:v>8.2432872673109305E-3</c:v>
                </c:pt>
                <c:pt idx="4218" formatCode="General">
                  <c:v>1.06069868676772E-2</c:v>
                </c:pt>
                <c:pt idx="4219" formatCode="General">
                  <c:v>1.2991870772648E-2</c:v>
                </c:pt>
                <c:pt idx="4220" formatCode="General">
                  <c:v>1.5398017274638E-2</c:v>
                </c:pt>
                <c:pt idx="4221" formatCode="General">
                  <c:v>1.7825210852608998E-2</c:v>
                </c:pt>
                <c:pt idx="4222" formatCode="General">
                  <c:v>2.0273007229792701E-2</c:v>
                </c:pt>
                <c:pt idx="4223" formatCode="General">
                  <c:v>2.27413276352448E-2</c:v>
                </c:pt>
                <c:pt idx="4224" formatCode="General">
                  <c:v>2.5230467157621402E-2</c:v>
                </c:pt>
                <c:pt idx="4225" formatCode="General">
                  <c:v>2.7739983465469801E-2</c:v>
                </c:pt>
                <c:pt idx="4226" formatCode="General">
                  <c:v>3.02697484657612E-2</c:v>
                </c:pt>
                <c:pt idx="4227" formatCode="General">
                  <c:v>3.2819997744321899E-2</c:v>
                </c:pt>
                <c:pt idx="4228" formatCode="General">
                  <c:v>3.5390178760304897E-2</c:v>
                </c:pt>
                <c:pt idx="4229" formatCode="General">
                  <c:v>3.7979493913647702E-2</c:v>
                </c:pt>
                <c:pt idx="4230" formatCode="General">
                  <c:v>4.0588095069188299E-2</c:v>
                </c:pt>
                <c:pt idx="4231" formatCode="General">
                  <c:v>4.3216002931096197E-2</c:v>
                </c:pt>
                <c:pt idx="4232" formatCode="General">
                  <c:v>4.5862446303518399E-2</c:v>
                </c:pt>
                <c:pt idx="4233" formatCode="General">
                  <c:v>4.8526922938325202E-2</c:v>
                </c:pt>
                <c:pt idx="4234" formatCode="General">
                  <c:v>5.1208826883304998E-2</c:v>
                </c:pt>
                <c:pt idx="4235" formatCode="General">
                  <c:v>5.3907922754513997E-2</c:v>
                </c:pt>
                <c:pt idx="4236" formatCode="General">
                  <c:v>5.6623857184467302E-2</c:v>
                </c:pt>
                <c:pt idx="4237" formatCode="General">
                  <c:v>5.9356106611713103E-2</c:v>
                </c:pt>
                <c:pt idx="4238" formatCode="General">
                  <c:v>6.2104496834062203E-2</c:v>
                </c:pt>
                <c:pt idx="4239" formatCode="General">
                  <c:v>6.4868162362727799E-2</c:v>
                </c:pt>
                <c:pt idx="4240" formatCode="General">
                  <c:v>6.7646548348173505E-2</c:v>
                </c:pt>
                <c:pt idx="4241" formatCode="General">
                  <c:v>7.0438975159172995E-2</c:v>
                </c:pt>
                <c:pt idx="4242" formatCode="General">
                  <c:v>7.3244616492669001E-2</c:v>
                </c:pt>
                <c:pt idx="4243" formatCode="General">
                  <c:v>7.60630716484956E-2</c:v>
                </c:pt>
                <c:pt idx="4244" formatCode="General">
                  <c:v>7.8893843688310997E-2</c:v>
                </c:pt>
                <c:pt idx="4245" formatCode="General">
                  <c:v>8.1736264098160205E-2</c:v>
                </c:pt>
                <c:pt idx="4246" formatCode="General">
                  <c:v>8.4589483643415106E-2</c:v>
                </c:pt>
                <c:pt idx="4247" formatCode="General">
                  <c:v>8.7452471523292399E-2</c:v>
                </c:pt>
                <c:pt idx="4248" formatCode="General">
                  <c:v>9.0324082078564794E-2</c:v>
                </c:pt>
                <c:pt idx="4249" formatCode="General">
                  <c:v>9.3203620213837698E-2</c:v>
                </c:pt>
                <c:pt idx="4250" formatCode="General">
                  <c:v>9.6090346385011197E-2</c:v>
                </c:pt>
                <c:pt idx="4251" formatCode="General">
                  <c:v>9.8983389746237702E-2</c:v>
                </c:pt>
                <c:pt idx="4252" formatCode="General">
                  <c:v>0.101881760898845</c:v>
                </c:pt>
                <c:pt idx="4253" formatCode="General">
                  <c:v>0.104784334553542</c:v>
                </c:pt>
                <c:pt idx="4254" formatCode="General">
                  <c:v>0.107689933325692</c:v>
                </c:pt>
                <c:pt idx="4255" formatCode="General">
                  <c:v>0.110597872217613</c:v>
                </c:pt>
                <c:pt idx="4256" formatCode="General">
                  <c:v>0.11350735704491299</c:v>
                </c:pt>
                <c:pt idx="4257" formatCode="General">
                  <c:v>0.11641638955153299</c:v>
                </c:pt>
                <c:pt idx="4258" formatCode="General">
                  <c:v>0.119323923056813</c:v>
                </c:pt>
                <c:pt idx="4259" formatCode="General">
                  <c:v>0.122229011718575</c:v>
                </c:pt>
                <c:pt idx="4260" formatCode="General">
                  <c:v>0.12513065112522001</c:v>
                </c:pt>
                <c:pt idx="4261" formatCode="General">
                  <c:v>0.12802774862666899</c:v>
                </c:pt>
                <c:pt idx="4262" formatCode="General">
                  <c:v>0.13091859239123499</c:v>
                </c:pt>
                <c:pt idx="4263" formatCode="General">
                  <c:v>0.13380189303021101</c:v>
                </c:pt>
                <c:pt idx="4264" formatCode="General">
                  <c:v>0.13667585389182799</c:v>
                </c:pt>
                <c:pt idx="4265" formatCode="General">
                  <c:v>0.139539240457729</c:v>
                </c:pt>
                <c:pt idx="4266" formatCode="General">
                  <c:v>0.14239141039852499</c:v>
                </c:pt>
                <c:pt idx="4267" formatCode="General">
                  <c:v>0.145230601493989</c:v>
                </c:pt>
                <c:pt idx="4268" formatCode="General">
                  <c:v>0.148054944208072</c:v>
                </c:pt>
                <c:pt idx="4269" formatCode="General">
                  <c:v>0.15086318290338799</c:v>
                </c:pt>
                <c:pt idx="4270" formatCode="General">
                  <c:v>0.15365417755444299</c:v>
                </c:pt>
                <c:pt idx="4271" formatCode="General">
                  <c:v>0.156426781766697</c:v>
                </c:pt>
                <c:pt idx="4272" formatCode="General">
                  <c:v>0.159179285015842</c:v>
                </c:pt>
                <c:pt idx="4273" formatCode="General">
                  <c:v>0.161909919936748</c:v>
                </c:pt>
                <c:pt idx="4274" formatCode="General">
                  <c:v>0.16461696522383101</c:v>
                </c:pt>
                <c:pt idx="4275" formatCode="General">
                  <c:v>0.16729875176502099</c:v>
                </c:pt>
                <c:pt idx="4276" formatCode="General">
                  <c:v>0.16995370071785301</c:v>
                </c:pt>
                <c:pt idx="4277" formatCode="General">
                  <c:v>0.17258032118660199</c:v>
                </c:pt>
                <c:pt idx="4278" formatCode="General">
                  <c:v>0.17517717919058301</c:v>
                </c:pt>
                <c:pt idx="4279" formatCode="General">
                  <c:v>0.17774239385104901</c:v>
                </c:pt>
                <c:pt idx="4280" formatCode="General">
                  <c:v>0.18027466301124101</c:v>
                </c:pt>
                <c:pt idx="4281" formatCode="General">
                  <c:v>0.18277228685316901</c:v>
                </c:pt>
                <c:pt idx="4282" formatCode="General">
                  <c:v>0.185233596946588</c:v>
                </c:pt>
                <c:pt idx="4283" formatCode="General">
                  <c:v>0.18765695105511801</c:v>
                </c:pt>
                <c:pt idx="4284" formatCode="General">
                  <c:v>0.190039728067219</c:v>
                </c:pt>
                <c:pt idx="4285" formatCode="General">
                  <c:v>0.19238050442278101</c:v>
                </c:pt>
                <c:pt idx="4286" formatCode="General">
                  <c:v>0.19467809304721301</c:v>
                </c:pt>
                <c:pt idx="4287" formatCode="General">
                  <c:v>0.196930338788984</c:v>
                </c:pt>
                <c:pt idx="4288" formatCode="General">
                  <c:v>0.19913565784241899</c:v>
                </c:pt>
                <c:pt idx="4289" formatCode="General">
                  <c:v>0.20129213381260999</c:v>
                </c:pt>
                <c:pt idx="4290" formatCode="General">
                  <c:v>0.20339795789790199</c:v>
                </c:pt>
                <c:pt idx="4291" formatCode="General">
                  <c:v>0.20545149081184799</c:v>
                </c:pt>
                <c:pt idx="4292" formatCode="General">
                  <c:v>0.20745075299632901</c:v>
                </c:pt>
                <c:pt idx="4293" formatCode="General">
                  <c:v>0.209394474706663</c:v>
                </c:pt>
                <c:pt idx="4294" formatCode="General">
                  <c:v>0.211281043000763</c:v>
                </c:pt>
                <c:pt idx="4295" formatCode="General">
                  <c:v>0.21310839322531799</c:v>
                </c:pt>
                <c:pt idx="4296" formatCode="General">
                  <c:v>0.214874611811396</c:v>
                </c:pt>
                <c:pt idx="4297" formatCode="General">
                  <c:v>0.21657803178857901</c:v>
                </c:pt>
                <c:pt idx="4298" formatCode="General">
                  <c:v>0.21821719851899599</c:v>
                </c:pt>
                <c:pt idx="4299" formatCode="General">
                  <c:v>0.21979033113846599</c:v>
                </c:pt>
                <c:pt idx="4300" formatCode="General">
                  <c:v>0.22129577834080699</c:v>
                </c:pt>
                <c:pt idx="4301" formatCode="General">
                  <c:v>0.22273156752839299</c:v>
                </c:pt>
                <c:pt idx="4302" formatCode="General">
                  <c:v>0.22409597376058699</c:v>
                </c:pt>
                <c:pt idx="4303" formatCode="General">
                  <c:v>0.22538808091158</c:v>
                </c:pt>
                <c:pt idx="4304" formatCode="General">
                  <c:v>0.22660608939153601</c:v>
                </c:pt>
                <c:pt idx="4305" formatCode="General">
                  <c:v>0.22774778570941401</c:v>
                </c:pt>
                <c:pt idx="4306" formatCode="General">
                  <c:v>0.228811774207001</c:v>
                </c:pt>
                <c:pt idx="4307" formatCode="General">
                  <c:v>0.229796954415705</c:v>
                </c:pt>
                <c:pt idx="4308" formatCode="General">
                  <c:v>0.23070134438180001</c:v>
                </c:pt>
                <c:pt idx="4309" formatCode="General">
                  <c:v>0.231523176044274</c:v>
                </c:pt>
                <c:pt idx="4310" formatCode="General">
                  <c:v>0.23226150741945201</c:v>
                </c:pt>
                <c:pt idx="4311" formatCode="General">
                  <c:v>0.23291461767106</c:v>
                </c:pt>
                <c:pt idx="4312" formatCode="General">
                  <c:v>0.233480958051696</c:v>
                </c:pt>
                <c:pt idx="4313" formatCode="General">
                  <c:v>0.23395928077211001</c:v>
                </c:pt>
                <c:pt idx="4314" formatCode="General">
                  <c:v>0.23434807294820101</c:v>
                </c:pt>
                <c:pt idx="4315" formatCode="General">
                  <c:v>0.234646053071909</c:v>
                </c:pt>
                <c:pt idx="4316" formatCode="General">
                  <c:v>0.234851685448558</c:v>
                </c:pt>
                <c:pt idx="4317" formatCode="General">
                  <c:v>0.23496372305851199</c:v>
                </c:pt>
                <c:pt idx="4318" formatCode="General">
                  <c:v>0.23498123575730401</c:v>
                </c:pt>
                <c:pt idx="4319" formatCode="General">
                  <c:v>0.23490301236885799</c:v>
                </c:pt>
                <c:pt idx="4320" formatCode="General">
                  <c:v>0.23472755696563</c:v>
                </c:pt>
                <c:pt idx="4321" formatCode="General">
                  <c:v>0.234453992218906</c:v>
                </c:pt>
                <c:pt idx="4322" formatCode="General">
                  <c:v>0.23408144916297799</c:v>
                </c:pt>
                <c:pt idx="4323" formatCode="General">
                  <c:v>0.23360871668053301</c:v>
                </c:pt>
                <c:pt idx="4324" formatCode="General">
                  <c:v>0.23303478334802999</c:v>
                </c:pt>
                <c:pt idx="4325" formatCode="General">
                  <c:v>0.23235867321175999</c:v>
                </c:pt>
                <c:pt idx="4326" formatCode="General">
                  <c:v>0.23157943388170299</c:v>
                </c:pt>
                <c:pt idx="4327" formatCode="General">
                  <c:v>0.23069624924246901</c:v>
                </c:pt>
                <c:pt idx="4328" formatCode="General">
                  <c:v>0.229708338374052</c:v>
                </c:pt>
                <c:pt idx="4329" formatCode="General">
                  <c:v>0.22861493804299901</c:v>
                </c:pt>
                <c:pt idx="4330" formatCode="General">
                  <c:v>0.227415309486246</c:v>
                </c:pt>
                <c:pt idx="4331" formatCode="General">
                  <c:v>0.22610880234518099</c:v>
                </c:pt>
                <c:pt idx="4332" formatCode="General">
                  <c:v>0.22469490507780199</c:v>
                </c:pt>
                <c:pt idx="4333" formatCode="General">
                  <c:v>0.22317303188446699</c:v>
                </c:pt>
                <c:pt idx="4334" formatCode="General">
                  <c:v>0.22154272400633301</c:v>
                </c:pt>
                <c:pt idx="4335" formatCode="General">
                  <c:v>0.219803611787527</c:v>
                </c:pt>
                <c:pt idx="4336" formatCode="General">
                  <c:v>0.21795529205268399</c:v>
                </c:pt>
                <c:pt idx="4337" formatCode="General">
                  <c:v>0.21599743940098501</c:v>
                </c:pt>
                <c:pt idx="4338" formatCode="General">
                  <c:v>0.21392986762636601</c:v>
                </c:pt>
                <c:pt idx="4339" formatCode="General">
                  <c:v>0.21175242017460399</c:v>
                </c:pt>
                <c:pt idx="4340" formatCode="General">
                  <c:v>0.209464963387303</c:v>
                </c:pt>
                <c:pt idx="4341" formatCode="General">
                  <c:v>0.20706748585024101</c:v>
                </c:pt>
                <c:pt idx="4342" formatCode="General">
                  <c:v>0.204560004272026</c:v>
                </c:pt>
                <c:pt idx="4343" formatCode="General">
                  <c:v>0.201942613469068</c:v>
                </c:pt>
                <c:pt idx="4344" formatCode="General">
                  <c:v>0.19921546447788499</c:v>
                </c:pt>
                <c:pt idx="4345" formatCode="General">
                  <c:v>0.19637875759683601</c:v>
                </c:pt>
                <c:pt idx="4346" formatCode="General">
                  <c:v>0.19343280791895601</c:v>
                </c:pt>
                <c:pt idx="4347" formatCode="General">
                  <c:v>0.19037800339206501</c:v>
                </c:pt>
                <c:pt idx="4348" formatCode="General">
                  <c:v>0.18721473122721199</c:v>
                </c:pt>
                <c:pt idx="4349" formatCode="General">
                  <c:v>0.18394342964839699</c:v>
                </c:pt>
                <c:pt idx="4350" formatCode="General">
                  <c:v>0.180564700059861</c:v>
                </c:pt>
                <c:pt idx="4351" formatCode="General">
                  <c:v>0.177079195224952</c:v>
                </c:pt>
                <c:pt idx="4352" formatCode="General">
                  <c:v>0.173487545472407</c:v>
                </c:pt>
                <c:pt idx="4353" formatCode="General">
                  <c:v>0.16979047251943599</c:v>
                </c:pt>
                <c:pt idx="4354" formatCode="General">
                  <c:v>0.16598884888961199</c:v>
                </c:pt>
                <c:pt idx="4355" formatCode="General">
                  <c:v>0.16208358355675101</c:v>
                </c:pt>
                <c:pt idx="4356" formatCode="General">
                  <c:v>0.15807560758988901</c:v>
                </c:pt>
                <c:pt idx="4357" formatCode="General">
                  <c:v>0.15396598502726599</c:v>
                </c:pt>
                <c:pt idx="4358" formatCode="General">
                  <c:v>0.14975585487692999</c:v>
                </c:pt>
                <c:pt idx="4359" formatCode="General">
                  <c:v>0.145446368823517</c:v>
                </c:pt>
                <c:pt idx="4360" formatCode="General">
                  <c:v>0.14103878817871099</c:v>
                </c:pt>
                <c:pt idx="4361" formatCode="General">
                  <c:v>0.13653443550394501</c:v>
                </c:pt>
                <c:pt idx="4362" formatCode="General">
                  <c:v>0.13193468136828601</c:v>
                </c:pt>
                <c:pt idx="4363" formatCode="General">
                  <c:v>0.12724099547123399</c:v>
                </c:pt>
                <c:pt idx="4364" formatCode="General">
                  <c:v>0.122454888891838</c:v>
                </c:pt>
                <c:pt idx="4365" formatCode="General">
                  <c:v>0.117577961840828</c:v>
                </c:pt>
                <c:pt idx="4366" formatCode="General">
                  <c:v>0.11261190180410099</c:v>
                </c:pt>
                <c:pt idx="4367" formatCode="General">
                  <c:v>0.107558471705091</c:v>
                </c:pt>
                <c:pt idx="4368" formatCode="General">
                  <c:v>0.102419443895452</c:v>
                </c:pt>
                <c:pt idx="4369" formatCode="General">
                  <c:v>9.7196625463194006E-2</c:v>
                </c:pt>
                <c:pt idx="4370" formatCode="General">
                  <c:v>9.1891751397653806E-2</c:v>
                </c:pt>
                <c:pt idx="4371" formatCode="General">
                  <c:v>8.6507153487838398E-2</c:v>
                </c:pt>
                <c:pt idx="4372" formatCode="General">
                  <c:v>8.1044954083836995E-2</c:v>
                </c:pt>
                <c:pt idx="4373" formatCode="General">
                  <c:v>7.5506895432440893E-2</c:v>
                </c:pt>
                <c:pt idx="4374" formatCode="General">
                  <c:v>6.9895422242817598E-2</c:v>
                </c:pt>
                <c:pt idx="4375" formatCode="General">
                  <c:v>6.4213161127237003E-2</c:v>
                </c:pt>
                <c:pt idx="4376" formatCode="General">
                  <c:v>5.8462288892557397E-2</c:v>
                </c:pt>
                <c:pt idx="4377" formatCode="General">
                  <c:v>5.2645020512192803E-2</c:v>
                </c:pt>
                <c:pt idx="4378" formatCode="General">
                  <c:v>4.6763690711068201E-2</c:v>
                </c:pt>
                <c:pt idx="4379" formatCode="General">
                  <c:v>4.0820737775862197E-2</c:v>
                </c:pt>
                <c:pt idx="4380" formatCode="General">
                  <c:v>3.4818719252388303E-2</c:v>
                </c:pt>
                <c:pt idx="4381" formatCode="General">
                  <c:v>2.8760288068603299E-2</c:v>
                </c:pt>
                <c:pt idx="4382" formatCode="General">
                  <c:v>2.2648201406990101E-2</c:v>
                </c:pt>
                <c:pt idx="4383" formatCode="General">
                  <c:v>1.64852910823968E-2</c:v>
                </c:pt>
                <c:pt idx="4384" formatCode="General">
                  <c:v>1.02744080449635E-2</c:v>
                </c:pt>
                <c:pt idx="4385" formatCode="General">
                  <c:v>4.0178976717638497E-3</c:v>
                </c:pt>
                <c:pt idx="4386" formatCode="General">
                  <c:v>-2.28133155181982E-3</c:v>
                </c:pt>
                <c:pt idx="4387" formatCode="General">
                  <c:v>-8.6202450422017997E-3</c:v>
                </c:pt>
                <c:pt idx="4388" formatCode="General">
                  <c:v>-1.4995775333408999E-2</c:v>
                </c:pt>
                <c:pt idx="4389" formatCode="General">
                  <c:v>-2.1404821706470699E-2</c:v>
                </c:pt>
                <c:pt idx="4390" formatCode="General">
                  <c:v>-2.7844284991296001E-2</c:v>
                </c:pt>
                <c:pt idx="4391" formatCode="General">
                  <c:v>-3.4311124969878801E-2</c:v>
                </c:pt>
                <c:pt idx="4392" formatCode="General">
                  <c:v>-4.0802824040140899E-2</c:v>
                </c:pt>
                <c:pt idx="4393" formatCode="General">
                  <c:v>-4.7315762794753198E-2</c:v>
                </c:pt>
                <c:pt idx="4394" formatCode="General">
                  <c:v>-5.3846284757690203E-2</c:v>
                </c:pt>
                <c:pt idx="4395" formatCode="General">
                  <c:v>-6.0391875775406598E-2</c:v>
                </c:pt>
                <c:pt idx="4396" formatCode="General">
                  <c:v>-6.6949035806465898E-2</c:v>
                </c:pt>
                <c:pt idx="4397" formatCode="General">
                  <c:v>-7.3514216372121993E-2</c:v>
                </c:pt>
                <c:pt idx="4398" formatCode="General">
                  <c:v>-8.0084437266635694E-2</c:v>
                </c:pt>
                <c:pt idx="4399" formatCode="General">
                  <c:v>-8.66557211160848E-2</c:v>
                </c:pt>
                <c:pt idx="4400" formatCode="General">
                  <c:v>-9.3224681773440704E-2</c:v>
                </c:pt>
                <c:pt idx="4401" formatCode="General">
                  <c:v>-9.9788629802246107E-2</c:v>
                </c:pt>
                <c:pt idx="4402" formatCode="General">
                  <c:v>-0.106343872377325</c:v>
                </c:pt>
                <c:pt idx="4403" formatCode="General">
                  <c:v>-0.112886672137441</c:v>
                </c:pt>
                <c:pt idx="4404" formatCode="General">
                  <c:v>-0.119413417168833</c:v>
                </c:pt>
                <c:pt idx="4405" formatCode="General">
                  <c:v>-0.12592063248454799</c:v>
                </c:pt>
                <c:pt idx="4406" formatCode="General">
                  <c:v>-0.132404959596264</c:v>
                </c:pt>
                <c:pt idx="4407" formatCode="General">
                  <c:v>-0.13886265994479299</c:v>
                </c:pt>
                <c:pt idx="4408" formatCode="General">
                  <c:v>-0.145290644396667</c:v>
                </c:pt>
                <c:pt idx="4409" formatCode="General">
                  <c:v>-0.15168543764627801</c:v>
                </c:pt>
                <c:pt idx="4410" formatCode="General">
                  <c:v>-0.15804311303597099</c:v>
                </c:pt>
                <c:pt idx="4411" formatCode="General">
                  <c:v>-0.16436040843688601</c:v>
                </c:pt>
                <c:pt idx="4412" formatCode="General">
                  <c:v>-0.17063374243020901</c:v>
                </c:pt>
                <c:pt idx="4413" formatCode="General">
                  <c:v>-0.17685966758682001</c:v>
                </c:pt>
                <c:pt idx="4414" formatCode="General">
                  <c:v>-0.18303484944239801</c:v>
                </c:pt>
                <c:pt idx="4415" formatCode="General">
                  <c:v>-0.18915501777624499</c:v>
                </c:pt>
                <c:pt idx="4416" formatCode="General">
                  <c:v>-0.19521662796097899</c:v>
                </c:pt>
                <c:pt idx="4417" formatCode="General">
                  <c:v>-0.201216975843479</c:v>
                </c:pt>
                <c:pt idx="4418" formatCode="General">
                  <c:v>-0.20715250117147399</c:v>
                </c:pt>
                <c:pt idx="4419" formatCode="General">
                  <c:v>-0.21301968455484899</c:v>
                </c:pt>
                <c:pt idx="4420" formatCode="General">
                  <c:v>-0.21881465861973901</c:v>
                </c:pt>
                <c:pt idx="4421" formatCode="General">
                  <c:v>-0.22453378232302701</c:v>
                </c:pt>
                <c:pt idx="4422" formatCode="General">
                  <c:v>-0.23017420818126999</c:v>
                </c:pt>
                <c:pt idx="4423" formatCode="General">
                  <c:v>-0.23573225634717099</c:v>
                </c:pt>
                <c:pt idx="4424" formatCode="General">
                  <c:v>-0.241204442578805</c:v>
                </c:pt>
                <c:pt idx="4425" formatCode="General">
                  <c:v>-0.246588082400512</c:v>
                </c:pt>
                <c:pt idx="4426" formatCode="General">
                  <c:v>-0.25187968015039802</c:v>
                </c:pt>
                <c:pt idx="4427" formatCode="General">
                  <c:v>-0.25707587602781701</c:v>
                </c:pt>
                <c:pt idx="4428" formatCode="General">
                  <c:v>-0.26217357322496598</c:v>
                </c:pt>
                <c:pt idx="4429" formatCode="General">
                  <c:v>-0.26716937222701398</c:v>
                </c:pt>
                <c:pt idx="4430" formatCode="General">
                  <c:v>-0.27206006957862799</c:v>
                </c:pt>
                <c:pt idx="4431" formatCode="General">
                  <c:v>-0.27684217634113101</c:v>
                </c:pt>
                <c:pt idx="4432" formatCode="General">
                  <c:v>-0.281512466424445</c:v>
                </c:pt>
                <c:pt idx="4433" formatCode="General">
                  <c:v>-0.28606807125399503</c:v>
                </c:pt>
                <c:pt idx="4434" formatCode="General">
                  <c:v>-0.29050644103321099</c:v>
                </c:pt>
                <c:pt idx="4435" formatCode="General">
                  <c:v>-0.29482473872512399</c:v>
                </c:pt>
                <c:pt idx="4436" formatCode="General">
                  <c:v>-0.29901979379312998</c:v>
                </c:pt>
                <c:pt idx="4437" formatCode="General">
                  <c:v>-0.30308870546502398</c:v>
                </c:pt>
                <c:pt idx="4438" formatCode="General">
                  <c:v>-0.30702893487050797</c:v>
                </c:pt>
                <c:pt idx="4439" formatCode="General">
                  <c:v>-0.31083826401564002</c:v>
                </c:pt>
                <c:pt idx="4440" formatCode="General">
                  <c:v>-0.31451418778932999</c:v>
                </c:pt>
                <c:pt idx="4441" formatCode="General">
                  <c:v>-0.31805385412261999</c:v>
                </c:pt>
                <c:pt idx="4442" formatCode="General">
                  <c:v>-0.32145454970361997</c:v>
                </c:pt>
                <c:pt idx="4443" formatCode="General">
                  <c:v>-0.32471382106020802</c:v>
                </c:pt>
                <c:pt idx="4444" formatCode="General">
                  <c:v>-0.327829371122417</c:v>
                </c:pt>
                <c:pt idx="4445" formatCode="General">
                  <c:v>-0.33079893124953003</c:v>
                </c:pt>
                <c:pt idx="4446" formatCode="General">
                  <c:v>-0.33362030148161598</c:v>
                </c:pt>
                <c:pt idx="4447" formatCode="General">
                  <c:v>-0.33629130533699497</c:v>
                </c:pt>
                <c:pt idx="4448" formatCode="General">
                  <c:v>-0.33880989770726599</c:v>
                </c:pt>
                <c:pt idx="4449" formatCode="General">
                  <c:v>-0.34117412173398398</c:v>
                </c:pt>
                <c:pt idx="4450" formatCode="General">
                  <c:v>-0.34338209367573302</c:v>
                </c:pt>
                <c:pt idx="4451" formatCode="General">
                  <c:v>-0.34543195358449302</c:v>
                </c:pt>
                <c:pt idx="4452" formatCode="General">
                  <c:v>-0.34732197397747799</c:v>
                </c:pt>
                <c:pt idx="4453" formatCode="General">
                  <c:v>-0.349050562261985</c:v>
                </c:pt>
                <c:pt idx="4454" formatCode="General">
                  <c:v>-0.35061609133179</c:v>
                </c:pt>
                <c:pt idx="4455" formatCode="General">
                  <c:v>-0.35201705552354101</c:v>
                </c:pt>
                <c:pt idx="4456" formatCode="General">
                  <c:v>-0.35325209343560698</c:v>
                </c:pt>
                <c:pt idx="4457" formatCode="General">
                  <c:v>-0.35431997626844602</c:v>
                </c:pt>
                <c:pt idx="4458" formatCode="General">
                  <c:v>-0.35521949040482698</c:v>
                </c:pt>
                <c:pt idx="4459" formatCode="General">
                  <c:v>-0.35594948538142002</c:v>
                </c:pt>
                <c:pt idx="4460" formatCode="General">
                  <c:v>-0.35650898435300499</c:v>
                </c:pt>
                <c:pt idx="4461" formatCode="General">
                  <c:v>-0.35689702620889802</c:v>
                </c:pt>
                <c:pt idx="4462" formatCode="General">
                  <c:v>-0.35711276444426499</c:v>
                </c:pt>
                <c:pt idx="4463" formatCode="General">
                  <c:v>-0.35715553057240701</c:v>
                </c:pt>
                <c:pt idx="4464" formatCode="General">
                  <c:v>-0.35702471680912001</c:v>
                </c:pt>
                <c:pt idx="4465" formatCode="General">
                  <c:v>-0.356719766149657</c:v>
                </c:pt>
                <c:pt idx="4466" formatCode="General">
                  <c:v>-0.35624027468581598</c:v>
                </c:pt>
                <c:pt idx="4467" formatCode="General">
                  <c:v>-0.355585889174376</c:v>
                </c:pt>
                <c:pt idx="4468" formatCode="General">
                  <c:v>-0.35475634904136599</c:v>
                </c:pt>
                <c:pt idx="4469" formatCode="General">
                  <c:v>-0.35375154190991598</c:v>
                </c:pt>
                <c:pt idx="4470" formatCode="General">
                  <c:v>-0.35257140014740501</c:v>
                </c:pt>
                <c:pt idx="4471" formatCode="General">
                  <c:v>-0.35121604557434799</c:v>
                </c:pt>
                <c:pt idx="4472" formatCode="General">
                  <c:v>-0.34968563205756198</c:v>
                </c:pt>
                <c:pt idx="4473" formatCode="General">
                  <c:v>-0.347980383764181</c:v>
                </c:pt>
                <c:pt idx="4474" formatCode="General">
                  <c:v>-0.34610070936023002</c:v>
                </c:pt>
                <c:pt idx="4475" formatCode="General">
                  <c:v>-0.34404708929503602</c:v>
                </c:pt>
                <c:pt idx="4476" formatCode="General">
                  <c:v>-0.34182005997641801</c:v>
                </c:pt>
                <c:pt idx="4477" formatCode="General">
                  <c:v>-0.33942027068054098</c:v>
                </c:pt>
                <c:pt idx="4478" formatCode="General">
                  <c:v>-0.33684854208778298</c:v>
                </c:pt>
                <c:pt idx="4479" formatCode="General">
                  <c:v>-0.33410580155733999</c:v>
                </c:pt>
                <c:pt idx="4480" formatCode="General">
                  <c:v>-0.33119301218175501</c:v>
                </c:pt>
                <c:pt idx="4481" formatCode="General">
                  <c:v>-0.32811121983913699</c:v>
                </c:pt>
                <c:pt idx="4482" formatCode="General">
                  <c:v>-0.32486160914504503</c:v>
                </c:pt>
                <c:pt idx="4483" formatCode="General">
                  <c:v>-0.32144544961030003</c:v>
                </c:pt>
                <c:pt idx="4484" formatCode="General">
                  <c:v>-0.31786413537587599</c:v>
                </c:pt>
                <c:pt idx="4485" formatCode="General">
                  <c:v>-0.31411913100053301</c:v>
                </c:pt>
                <c:pt idx="4486" formatCode="General">
                  <c:v>-0.310212019968578</c:v>
                </c:pt>
                <c:pt idx="4487" formatCode="General">
                  <c:v>-0.30614455000890001</c:v>
                </c:pt>
                <c:pt idx="4488" formatCode="General">
                  <c:v>-0.301918460669168</c:v>
                </c:pt>
                <c:pt idx="4489" formatCode="General">
                  <c:v>-0.29753558067480501</c:v>
                </c:pt>
                <c:pt idx="4490" formatCode="General">
                  <c:v>-0.292997940471171</c:v>
                </c:pt>
                <c:pt idx="4491" formatCode="General">
                  <c:v>-0.28830760495580299</c:v>
                </c:pt>
                <c:pt idx="4492" formatCode="General">
                  <c:v>-0.283466710718635</c:v>
                </c:pt>
                <c:pt idx="4493" formatCode="General">
                  <c:v>-0.27847756926981898</c:v>
                </c:pt>
                <c:pt idx="4494" formatCode="General">
                  <c:v>-0.27334250349401301</c:v>
                </c:pt>
                <c:pt idx="4495" formatCode="General">
                  <c:v>-0.26806393309497301</c:v>
                </c:pt>
                <c:pt idx="4496" formatCode="General">
                  <c:v>-0.26264437742334701</c:v>
                </c:pt>
                <c:pt idx="4497" formatCode="General">
                  <c:v>-0.257086400782439</c:v>
                </c:pt>
                <c:pt idx="4498" formatCode="General">
                  <c:v>-0.25139276273978001</c:v>
                </c:pt>
                <c:pt idx="4499" formatCode="General">
                  <c:v>-0.245566251720719</c:v>
                </c:pt>
                <c:pt idx="4500" formatCode="General">
                  <c:v>-0.23960966593800601</c:v>
                </c:pt>
                <c:pt idx="4501" formatCode="General">
                  <c:v>-0.233525974312913</c:v>
                </c:pt>
                <c:pt idx="4502" formatCode="General">
                  <c:v>-0.22731821131477301</c:v>
                </c:pt>
                <c:pt idx="4503" formatCode="General">
                  <c:v>-0.220989456843867</c:v>
                </c:pt>
                <c:pt idx="4504" formatCode="General">
                  <c:v>-0.21454288763200499</c:v>
                </c:pt>
                <c:pt idx="4505" formatCode="General">
                  <c:v>-0.20798176918759201</c:v>
                </c:pt>
                <c:pt idx="4506" formatCode="General">
                  <c:v>-0.20130939287435001</c:v>
                </c:pt>
                <c:pt idx="4507" formatCode="General">
                  <c:v>-0.19452912850999299</c:v>
                </c:pt>
                <c:pt idx="4508" formatCode="General">
                  <c:v>-0.18764452398608</c:v>
                </c:pt>
                <c:pt idx="4509" formatCode="General">
                  <c:v>-0.18065908147484</c:v>
                </c:pt>
                <c:pt idx="4510" formatCode="General">
                  <c:v>-0.173576344630957</c:v>
                </c:pt>
                <c:pt idx="4511" formatCode="General">
                  <c:v>-0.16640001133223101</c:v>
                </c:pt>
                <c:pt idx="4512" formatCode="General">
                  <c:v>-0.15913376996805001</c:v>
                </c:pt>
                <c:pt idx="4513" formatCode="General">
                  <c:v>-0.15178138791882001</c:v>
                </c:pt>
                <c:pt idx="4514" formatCode="General">
                  <c:v>-0.144346713392561</c:v>
                </c:pt>
                <c:pt idx="4515" formatCode="General">
                  <c:v>-0.136833610903872</c:v>
                </c:pt>
                <c:pt idx="4516" formatCode="General">
                  <c:v>-0.12924600531760999</c:v>
                </c:pt>
                <c:pt idx="4517" formatCode="General">
                  <c:v>-0.121587880737183</c:v>
                </c:pt>
                <c:pt idx="4518" formatCode="General">
                  <c:v>-0.113863272603798</c:v>
                </c:pt>
                <c:pt idx="4519" formatCode="General">
                  <c:v>-0.10607625911148801</c:v>
                </c:pt>
                <c:pt idx="4520" formatCode="General">
                  <c:v>-9.8230952282301803E-2</c:v>
                </c:pt>
                <c:pt idx="4521" formatCode="General">
                  <c:v>-9.0331495018557403E-2</c:v>
                </c:pt>
                <c:pt idx="4522" formatCode="General">
                  <c:v>-8.2382101655203405E-2</c:v>
                </c:pt>
                <c:pt idx="4523" formatCode="General">
                  <c:v>-7.4386949256632001E-2</c:v>
                </c:pt>
                <c:pt idx="4524" formatCode="General">
                  <c:v>-6.6350271860222299E-2</c:v>
                </c:pt>
                <c:pt idx="4525" formatCode="General">
                  <c:v>-5.8276367530978E-2</c:v>
                </c:pt>
                <c:pt idx="4526" formatCode="General">
                  <c:v>-5.0169533399267101E-2</c:v>
                </c:pt>
                <c:pt idx="4527" formatCode="General">
                  <c:v>-4.20341083127743E-2</c:v>
                </c:pt>
                <c:pt idx="4528" formatCode="General">
                  <c:v>-3.3874421331105402E-2</c:v>
                </c:pt>
                <c:pt idx="4529" formatCode="General">
                  <c:v>-2.5694888191443398E-2</c:v>
                </c:pt>
                <c:pt idx="4530" formatCode="General">
                  <c:v>-1.7499899081447199E-2</c:v>
                </c:pt>
                <c:pt idx="4531" formatCode="General">
                  <c:v>-9.2937991526134394E-3</c:v>
                </c:pt>
                <c:pt idx="4532" formatCode="General">
                  <c:v>-1.0809482734408301E-3</c:v>
                </c:pt>
                <c:pt idx="4533" formatCode="General">
                  <c:v>7.1342220158563804E-3</c:v>
                </c:pt>
                <c:pt idx="4534" formatCode="General">
                  <c:v>1.53472686416671E-2</c:v>
                </c:pt>
                <c:pt idx="4535" formatCode="General">
                  <c:v>2.3553802174322701E-2</c:v>
                </c:pt>
                <c:pt idx="4536" formatCode="General">
                  <c:v>3.1749385039661703E-2</c:v>
                </c:pt>
                <c:pt idx="4537" formatCode="General">
                  <c:v>3.9929587836372703E-2</c:v>
                </c:pt>
                <c:pt idx="4538" formatCode="General">
                  <c:v>4.8090052286048499E-2</c:v>
                </c:pt>
                <c:pt idx="4539" formatCode="General">
                  <c:v>5.6226384309738899E-2</c:v>
                </c:pt>
                <c:pt idx="4540" formatCode="General">
                  <c:v>6.4334151995172298E-2</c:v>
                </c:pt>
                <c:pt idx="4541" formatCode="General">
                  <c:v>7.2409000060900494E-2</c:v>
                </c:pt>
                <c:pt idx="4542" formatCode="General">
                  <c:v>8.0446574186040606E-2</c:v>
                </c:pt>
                <c:pt idx="4543" formatCode="General">
                  <c:v>8.84426988906276E-2</c:v>
                </c:pt>
                <c:pt idx="4544" formatCode="General">
                  <c:v>9.6392876727139795E-2</c:v>
                </c:pt>
                <c:pt idx="4545" formatCode="General">
                  <c:v>0.104292391718592</c:v>
                </c:pt>
                <c:pt idx="4546" formatCode="General">
                  <c:v>0.11213753106815599</c:v>
                </c:pt>
                <c:pt idx="4547" formatCode="General">
                  <c:v>0.119924332277586</c:v>
                </c:pt>
                <c:pt idx="4548" formatCode="General">
                  <c:v>0.127648423830036</c:v>
                </c:pt>
                <c:pt idx="4549" formatCode="General">
                  <c:v>0.13530557513359701</c:v>
                </c:pt>
                <c:pt idx="4550" formatCode="General">
                  <c:v>0.142891270671027</c:v>
                </c:pt>
                <c:pt idx="4551" formatCode="General">
                  <c:v>0.15040174835369399</c:v>
                </c:pt>
                <c:pt idx="4552" formatCode="General">
                  <c:v>0.15783296850550699</c:v>
                </c:pt>
                <c:pt idx="4553" formatCode="General">
                  <c:v>0.16518054914326399</c:v>
                </c:pt>
                <c:pt idx="4554" formatCode="General">
                  <c:v>0.172440938369811</c:v>
                </c:pt>
                <c:pt idx="4555" formatCode="General">
                  <c:v>0.179610855893027</c:v>
                </c:pt>
                <c:pt idx="4556" formatCode="General">
                  <c:v>0.18668611888602499</c:v>
                </c:pt>
                <c:pt idx="4557" formatCode="General">
                  <c:v>0.193662647080344</c:v>
                </c:pt>
                <c:pt idx="4558" formatCode="General">
                  <c:v>0.20053665168609999</c:v>
                </c:pt>
                <c:pt idx="4559" formatCode="General">
                  <c:v>0.20730462469180699</c:v>
                </c:pt>
                <c:pt idx="4560" formatCode="General">
                  <c:v>0.213963267702239</c:v>
                </c:pt>
                <c:pt idx="4561" formatCode="General">
                  <c:v>0.22050841294416501</c:v>
                </c:pt>
                <c:pt idx="4562" formatCode="General">
                  <c:v>0.22693662922928901</c:v>
                </c:pt>
                <c:pt idx="4563" formatCode="General">
                  <c:v>0.233244812980995</c:v>
                </c:pt>
                <c:pt idx="4564" formatCode="General">
                  <c:v>0.23942956189317499</c:v>
                </c:pt>
                <c:pt idx="4565" formatCode="General">
                  <c:v>0.24548769691475</c:v>
                </c:pt>
                <c:pt idx="4566" formatCode="General">
                  <c:v>0.25141627479305301</c:v>
                </c:pt>
                <c:pt idx="4567" formatCode="General">
                  <c:v>0.25721203987334901</c:v>
                </c:pt>
                <c:pt idx="4568" formatCode="General">
                  <c:v>0.26287193160380401</c:v>
                </c:pt>
                <c:pt idx="4569" formatCode="General">
                  <c:v>0.26839311920147202</c:v>
                </c:pt>
                <c:pt idx="4570" formatCode="General">
                  <c:v>0.27377244011232899</c:v>
                </c:pt>
                <c:pt idx="4571" formatCode="General">
                  <c:v>0.279006930311401</c:v>
                </c:pt>
                <c:pt idx="4572" formatCode="General">
                  <c:v>0.28409390570234</c:v>
                </c:pt>
                <c:pt idx="4573" formatCode="General">
                  <c:v>0.28903097491577701</c:v>
                </c:pt>
                <c:pt idx="4574" formatCode="General">
                  <c:v>0.29381598162911898</c:v>
                </c:pt>
                <c:pt idx="4575" formatCode="General">
                  <c:v>0.29844638529053202</c:v>
                </c:pt>
                <c:pt idx="4576" formatCode="General">
                  <c:v>0.30291926725007701</c:v>
                </c:pt>
                <c:pt idx="4577" formatCode="General">
                  <c:v>0.30723248395623798</c:v>
                </c:pt>
                <c:pt idx="4578" formatCode="General">
                  <c:v>0.31138418828282999</c:v>
                </c:pt>
                <c:pt idx="4579" formatCode="General">
                  <c:v>0.31537219404522898</c:v>
                </c:pt>
                <c:pt idx="4580" formatCode="General">
                  <c:v>0.31919449191651</c:v>
                </c:pt>
                <c:pt idx="4581" formatCode="General">
                  <c:v>0.32284925896772199</c:v>
                </c:pt>
                <c:pt idx="4582" formatCode="General">
                  <c:v>0.32633437025114398</c:v>
                </c:pt>
                <c:pt idx="4583" formatCode="General">
                  <c:v>0.32964846066826597</c:v>
                </c:pt>
                <c:pt idx="4584" formatCode="General">
                  <c:v>0.33279039032372998</c:v>
                </c:pt>
                <c:pt idx="4585" formatCode="General">
                  <c:v>0.33575808724572298</c:v>
                </c:pt>
                <c:pt idx="4586" formatCode="General">
                  <c:v>0.33855013793195898</c:v>
                </c:pt>
                <c:pt idx="4587" formatCode="General">
                  <c:v>0.34116542827162999</c:v>
                </c:pt>
                <c:pt idx="4588" formatCode="General">
                  <c:v>0.34360300454765003</c:v>
                </c:pt>
                <c:pt idx="4589" formatCode="General">
                  <c:v>0.34586152984742602</c:v>
                </c:pt>
                <c:pt idx="4590" formatCode="General">
                  <c:v>0.34793982526457001</c:v>
                </c:pt>
                <c:pt idx="4591" formatCode="General">
                  <c:v>0.34983747112517199</c:v>
                </c:pt>
                <c:pt idx="4592" formatCode="General">
                  <c:v>0.35155371468918001</c:v>
                </c:pt>
                <c:pt idx="4593" formatCode="General">
                  <c:v>0.35308785371315099</c:v>
                </c:pt>
                <c:pt idx="4594" formatCode="General">
                  <c:v>0.35443880328303301</c:v>
                </c:pt>
                <c:pt idx="4595" formatCode="General">
                  <c:v>0.35560615909348298</c:v>
                </c:pt>
                <c:pt idx="4596" formatCode="General">
                  <c:v>0.35658972747054501</c:v>
                </c:pt>
                <c:pt idx="4597" formatCode="General">
                  <c:v>0.35738892756991802</c:v>
                </c:pt>
                <c:pt idx="4598" formatCode="General">
                  <c:v>0.35800387758407798</c:v>
                </c:pt>
                <c:pt idx="4599" formatCode="General">
                  <c:v>0.35843493672677901</c:v>
                </c:pt>
                <c:pt idx="4600" formatCode="General">
                  <c:v>0.358682564831797</c:v>
                </c:pt>
                <c:pt idx="4601" formatCode="General">
                  <c:v>0.35874668606834198</c:v>
                </c:pt>
                <c:pt idx="4602" formatCode="General">
                  <c:v>0.35862674605431499</c:v>
                </c:pt>
                <c:pt idx="4603" formatCode="General">
                  <c:v>0.358323415756161</c:v>
                </c:pt>
                <c:pt idx="4604" formatCode="General">
                  <c:v>0.35783754471312501</c:v>
                </c:pt>
                <c:pt idx="4605" formatCode="General">
                  <c:v>0.35716899529542301</c:v>
                </c:pt>
                <c:pt idx="4606" formatCode="General">
                  <c:v>0.356318780057438</c:v>
                </c:pt>
                <c:pt idx="4607" formatCode="General">
                  <c:v>0.35528806907303001</c:v>
                </c:pt>
                <c:pt idx="4608" formatCode="General">
                  <c:v>0.35407702180776401</c:v>
                </c:pt>
                <c:pt idx="4609" formatCode="General">
                  <c:v>0.352686923210356</c:v>
                </c:pt>
                <c:pt idx="4610" formatCode="General">
                  <c:v>0.351119190869847</c:v>
                </c:pt>
                <c:pt idx="4611" formatCode="General">
                  <c:v>0.34937420771044603</c:v>
                </c:pt>
                <c:pt idx="4612" formatCode="General">
                  <c:v>0.34745345978800901</c:v>
                </c:pt>
                <c:pt idx="4613" formatCode="General">
                  <c:v>0.34535860574781801</c:v>
                </c:pt>
                <c:pt idx="4614" formatCode="General">
                  <c:v>0.34309080443338402</c:v>
                </c:pt>
                <c:pt idx="4615" formatCode="General">
                  <c:v>0.34065173008065203</c:v>
                </c:pt>
                <c:pt idx="4616" formatCode="General">
                  <c:v>0.33804261705124999</c:v>
                </c:pt>
                <c:pt idx="4617" formatCode="General">
                  <c:v>0.33526524563503901</c:v>
                </c:pt>
                <c:pt idx="4618" formatCode="General">
                  <c:v>0.33232151895655099</c:v>
                </c:pt>
                <c:pt idx="4619" formatCode="General">
                  <c:v>0.32921341081306799</c:v>
                </c:pt>
                <c:pt idx="4620" formatCode="General">
                  <c:v>0.32594341818904998</c:v>
                </c:pt>
                <c:pt idx="4621" formatCode="General">
                  <c:v>0.32251295526703</c:v>
                </c:pt>
                <c:pt idx="4622" formatCode="General">
                  <c:v>0.31892391064464898</c:v>
                </c:pt>
                <c:pt idx="4623" formatCode="General">
                  <c:v>0.31517885120740102</c:v>
                </c:pt>
                <c:pt idx="4624" formatCode="General">
                  <c:v>0.31128035423647299</c:v>
                </c:pt>
                <c:pt idx="4625" formatCode="General">
                  <c:v>0.30723044360624002</c:v>
                </c:pt>
                <c:pt idx="4626" formatCode="General">
                  <c:v>0.303031611272565</c:v>
                </c:pt>
                <c:pt idx="4627" formatCode="General">
                  <c:v>0.29868641101348298</c:v>
                </c:pt>
                <c:pt idx="4628" formatCode="General">
                  <c:v>0.29419738984397298</c:v>
                </c:pt>
                <c:pt idx="4629" formatCode="General">
                  <c:v>0.28956756239419001</c:v>
                </c:pt>
                <c:pt idx="4630" formatCode="General">
                  <c:v>0.28479885273712302</c:v>
                </c:pt>
                <c:pt idx="4631" formatCode="General">
                  <c:v>0.27989416897097102</c:v>
                </c:pt>
                <c:pt idx="4632" formatCode="General">
                  <c:v>0.27485653162936102</c:v>
                </c:pt>
                <c:pt idx="4633" formatCode="General">
                  <c:v>0.26968889662187601</c:v>
                </c:pt>
                <c:pt idx="4634" formatCode="General">
                  <c:v>0.26439417139388</c:v>
                </c:pt>
                <c:pt idx="4635" formatCode="General">
                  <c:v>0.25897522556816499</c:v>
                </c:pt>
                <c:pt idx="4636" formatCode="General">
                  <c:v>0.253435471768926</c:v>
                </c:pt>
                <c:pt idx="4637" formatCode="General">
                  <c:v>0.24777831463972499</c:v>
                </c:pt>
                <c:pt idx="4638" formatCode="General">
                  <c:v>0.24200702118845799</c:v>
                </c:pt>
                <c:pt idx="4639" formatCode="General">
                  <c:v>0.23612418868448001</c:v>
                </c:pt>
                <c:pt idx="4640" formatCode="General">
                  <c:v>0.23013287453327799</c:v>
                </c:pt>
                <c:pt idx="4641" formatCode="General">
                  <c:v>0.22403672033531899</c:v>
                </c:pt>
                <c:pt idx="4642" formatCode="General">
                  <c:v>0.21783936053225</c:v>
                </c:pt>
                <c:pt idx="4643" formatCode="General">
                  <c:v>0.21154433403631701</c:v>
                </c:pt>
                <c:pt idx="4644" formatCode="General">
                  <c:v>0.20515506148280899</c:v>
                </c:pt>
                <c:pt idx="4645" formatCode="General">
                  <c:v>0.19867483075610501</c:v>
                </c:pt>
                <c:pt idx="4646" formatCode="General">
                  <c:v>0.192106850543283</c:v>
                </c:pt>
                <c:pt idx="4647" formatCode="General">
                  <c:v>0.185454803516894</c:v>
                </c:pt>
                <c:pt idx="4648" formatCode="General">
                  <c:v>0.17872234036346801</c:v>
                </c:pt>
                <c:pt idx="4649" formatCode="General">
                  <c:v>0.17191298353463499</c:v>
                </c:pt>
                <c:pt idx="4650" formatCode="General">
                  <c:v>0.165030192216259</c:v>
                </c:pt>
                <c:pt idx="4651" formatCode="General">
                  <c:v>0.15807789097305</c:v>
                </c:pt>
                <c:pt idx="4652" formatCode="General">
                  <c:v>0.151059915535291</c:v>
                </c:pt>
                <c:pt idx="4653" formatCode="General">
                  <c:v>0.14397946069592299</c:v>
                </c:pt>
                <c:pt idx="4654" formatCode="General">
                  <c:v>0.136840656268891</c:v>
                </c:pt>
                <c:pt idx="4655" formatCode="General">
                  <c:v>0.129647051862958</c:v>
                </c:pt>
                <c:pt idx="4656" formatCode="General">
                  <c:v>0.122402078470387</c:v>
                </c:pt>
                <c:pt idx="4657" formatCode="General">
                  <c:v>0.115110190818494</c:v>
                </c:pt>
                <c:pt idx="4658" formatCode="General">
                  <c:v>0.107775203094607</c:v>
                </c:pt>
                <c:pt idx="4659" formatCode="General">
                  <c:v>0.100400203623453</c:v>
                </c:pt>
                <c:pt idx="4660" formatCode="General">
                  <c:v>9.2989241422304594E-2</c:v>
                </c:pt>
                <c:pt idx="4661" formatCode="General">
                  <c:v>8.5546331699752898E-2</c:v>
                </c:pt>
                <c:pt idx="4662" formatCode="General">
                  <c:v>7.80748435456598E-2</c:v>
                </c:pt>
                <c:pt idx="4663" formatCode="General">
                  <c:v>7.0579073110074206E-2</c:v>
                </c:pt>
                <c:pt idx="4664" formatCode="General">
                  <c:v>6.3062725542545994E-2</c:v>
                </c:pt>
                <c:pt idx="4665" formatCode="General">
                  <c:v>5.5529313954968698E-2</c:v>
                </c:pt>
                <c:pt idx="4666" formatCode="General">
                  <c:v>4.7982747424727398E-2</c:v>
                </c:pt>
                <c:pt idx="4667" formatCode="General">
                  <c:v>4.0426298513666803E-2</c:v>
                </c:pt>
                <c:pt idx="4668" formatCode="General">
                  <c:v>3.2863670338831898E-2</c:v>
                </c:pt>
                <c:pt idx="4669" formatCode="General">
                  <c:v>2.52990553892476E-2</c:v>
                </c:pt>
                <c:pt idx="4670" formatCode="General">
                  <c:v>1.7735987072341999E-2</c:v>
                </c:pt>
                <c:pt idx="4671" formatCode="General">
                  <c:v>1.0177820513943499E-2</c:v>
                </c:pt>
                <c:pt idx="4672" formatCode="General">
                  <c:v>2.6283676386996799E-3</c:v>
                </c:pt>
                <c:pt idx="4673" formatCode="General">
                  <c:v>-4.90862149538129E-3</c:v>
                </c:pt>
                <c:pt idx="4674" formatCode="General">
                  <c:v>-1.24294730652871E-2</c:v>
                </c:pt>
                <c:pt idx="4675" formatCode="General">
                  <c:v>-1.9930107640844401E-2</c:v>
                </c:pt>
                <c:pt idx="4676" formatCode="General">
                  <c:v>-2.7407169854668199E-2</c:v>
                </c:pt>
                <c:pt idx="4677" formatCode="General">
                  <c:v>-3.4858054423092102E-2</c:v>
                </c:pt>
                <c:pt idx="4678" formatCode="General">
                  <c:v>-4.2279124216096801E-2</c:v>
                </c:pt>
                <c:pt idx="4679" formatCode="General">
                  <c:v>-4.9666215912279002E-2</c:v>
                </c:pt>
                <c:pt idx="4680" formatCode="General">
                  <c:v>-5.7016348525072598E-2</c:v>
                </c:pt>
                <c:pt idx="4681" formatCode="General">
                  <c:v>-6.4326188008839505E-2</c:v>
                </c:pt>
                <c:pt idx="4682" formatCode="General">
                  <c:v>-7.1591947577089393E-2</c:v>
                </c:pt>
                <c:pt idx="4683" formatCode="General">
                  <c:v>-7.8811058377826093E-2</c:v>
                </c:pt>
                <c:pt idx="4684" formatCode="General">
                  <c:v>-8.5980582734873703E-2</c:v>
                </c:pt>
                <c:pt idx="4685" formatCode="General">
                  <c:v>-9.3097016508440295E-2</c:v>
                </c:pt>
                <c:pt idx="4686" formatCode="General">
                  <c:v>-0.10015686782396301</c:v>
                </c:pt>
                <c:pt idx="4687" formatCode="General">
                  <c:v>-0.10715677233679601</c:v>
                </c:pt>
                <c:pt idx="4688" formatCode="General">
                  <c:v>-0.114093835720725</c:v>
                </c:pt>
                <c:pt idx="4689" formatCode="General">
                  <c:v>-0.120965246703387</c:v>
                </c:pt>
                <c:pt idx="4690" formatCode="General">
                  <c:v>-0.12776795098958299</c:v>
                </c:pt>
                <c:pt idx="4691" formatCode="General">
                  <c:v>-0.134499064116331</c:v>
                </c:pt>
                <c:pt idx="4692" formatCode="General">
                  <c:v>-0.14115569133568501</c:v>
                </c:pt>
                <c:pt idx="4693" formatCode="General">
                  <c:v>-0.14773496410703599</c:v>
                </c:pt>
                <c:pt idx="4694" formatCode="General">
                  <c:v>-0.15423415237515101</c:v>
                </c:pt>
                <c:pt idx="4695" formatCode="General">
                  <c:v>-0.160650506676454</c:v>
                </c:pt>
                <c:pt idx="4696" formatCode="General">
                  <c:v>-0.166981352781014</c:v>
                </c:pt>
                <c:pt idx="4697" formatCode="General">
                  <c:v>-0.17322410584751199</c:v>
                </c:pt>
                <c:pt idx="4698" formatCode="General">
                  <c:v>-0.179376261425924</c:v>
                </c:pt>
                <c:pt idx="4699" formatCode="General">
                  <c:v>-0.185435333079458</c:v>
                </c:pt>
                <c:pt idx="4700" formatCode="General">
                  <c:v>-0.19139884235377599</c:v>
                </c:pt>
                <c:pt idx="4701" formatCode="General">
                  <c:v>-0.19726438343025901</c:v>
                </c:pt>
                <c:pt idx="4702" formatCode="General">
                  <c:v>-0.20302968258838899</c:v>
                </c:pt>
                <c:pt idx="4703" formatCode="General">
                  <c:v>-0.208692541792384</c:v>
                </c:pt>
                <c:pt idx="4704" formatCode="General">
                  <c:v>-0.21425076891839401</c:v>
                </c:pt>
                <c:pt idx="4705" formatCode="General">
                  <c:v>-0.21970222707258399</c:v>
                </c:pt>
                <c:pt idx="4706" formatCode="General">
                  <c:v>-0.22504484218648099</c:v>
                </c:pt>
                <c:pt idx="4707" formatCode="General">
                  <c:v>-0.230276657474943</c:v>
                </c:pt>
                <c:pt idx="4708" formatCode="General">
                  <c:v>-0.23539577768108499</c:v>
                </c:pt>
                <c:pt idx="4709" formatCode="General">
                  <c:v>-0.240400357413913</c:v>
                </c:pt>
                <c:pt idx="4710" formatCode="General">
                  <c:v>-0.24528859579459</c:v>
                </c:pt>
                <c:pt idx="4711" formatCode="General">
                  <c:v>-0.25005873186134497</c:v>
                </c:pt>
                <c:pt idx="4712" formatCode="General">
                  <c:v>-0.25470905286656298</c:v>
                </c:pt>
                <c:pt idx="4713" formatCode="General">
                  <c:v>-0.25923800198352598</c:v>
                </c:pt>
                <c:pt idx="4714" formatCode="General">
                  <c:v>-0.263644067882573</c:v>
                </c:pt>
                <c:pt idx="4715" formatCode="General">
                  <c:v>-0.267925718917982</c:v>
                </c:pt>
                <c:pt idx="4716" formatCode="General">
                  <c:v>-0.27208156863900301</c:v>
                </c:pt>
                <c:pt idx="4717" formatCode="General">
                  <c:v>-0.27611032549908399</c:v>
                </c:pt>
                <c:pt idx="4718" formatCode="General">
                  <c:v>-0.28001067284956499</c:v>
                </c:pt>
                <c:pt idx="4719" formatCode="General">
                  <c:v>-0.28378137417654398</c:v>
                </c:pt>
                <c:pt idx="4720" formatCode="General">
                  <c:v>-0.28742133182013702</c:v>
                </c:pt>
                <c:pt idx="4721" formatCode="General">
                  <c:v>-0.29092942234956998</c:v>
                </c:pt>
                <c:pt idx="4722" formatCode="General">
                  <c:v>-0.294304595607078</c:v>
                </c:pt>
                <c:pt idx="4723" formatCode="General">
                  <c:v>-0.29754593935113199</c:v>
                </c:pt>
                <c:pt idx="4724" formatCode="General">
                  <c:v>-0.30065257008538598</c:v>
                </c:pt>
                <c:pt idx="4725" formatCode="General">
                  <c:v>-0.30362367525307099</c:v>
                </c:pt>
                <c:pt idx="4726" formatCode="General">
                  <c:v>-0.30645851245653699</c:v>
                </c:pt>
                <c:pt idx="4727" formatCode="General">
                  <c:v>-0.30915635131412</c:v>
                </c:pt>
                <c:pt idx="4728" formatCode="General">
                  <c:v>-0.31171652924217802</c:v>
                </c:pt>
                <c:pt idx="4729" formatCode="General">
                  <c:v>-0.31413850795571702</c:v>
                </c:pt>
                <c:pt idx="4730" formatCode="General">
                  <c:v>-0.31642176614309298</c:v>
                </c:pt>
                <c:pt idx="4731" formatCode="General">
                  <c:v>-0.31856584049092301</c:v>
                </c:pt>
                <c:pt idx="4732" formatCode="General">
                  <c:v>-0.32057033380917499</c:v>
                </c:pt>
                <c:pt idx="4733" formatCode="General">
                  <c:v>-0.32243491179643102</c:v>
                </c:pt>
                <c:pt idx="4734" formatCode="General">
                  <c:v>-0.324159305022167</c:v>
                </c:pt>
                <c:pt idx="4735" formatCode="General">
                  <c:v>-0.32574330539520202</c:v>
                </c:pt>
                <c:pt idx="4736" formatCode="General">
                  <c:v>-0.32718676793738299</c:v>
                </c:pt>
                <c:pt idx="4737" formatCode="General">
                  <c:v>-0.32848960713127201</c:v>
                </c:pt>
                <c:pt idx="4738" formatCode="General">
                  <c:v>-0.32965179865688998</c:v>
                </c:pt>
                <c:pt idx="4739" formatCode="General">
                  <c:v>-0.330673375779031</c:v>
                </c:pt>
                <c:pt idx="4740" formatCode="General">
                  <c:v>-0.33155442520443601</c:v>
                </c:pt>
                <c:pt idx="4741" formatCode="General">
                  <c:v>-0.332295034440165</c:v>
                </c:pt>
                <c:pt idx="4742" formatCode="General">
                  <c:v>-0.33289540045458099</c:v>
                </c:pt>
                <c:pt idx="4743" formatCode="General">
                  <c:v>-0.33335578608703398</c:v>
                </c:pt>
                <c:pt idx="4744" formatCode="General">
                  <c:v>-0.33367651269061099</c:v>
                </c:pt>
                <c:pt idx="4745" formatCode="General">
                  <c:v>-0.33385795435502902</c:v>
                </c:pt>
                <c:pt idx="4746" formatCode="General">
                  <c:v>-0.33390048715550402</c:v>
                </c:pt>
                <c:pt idx="4747" formatCode="General">
                  <c:v>-0.33380459604220802</c:v>
                </c:pt>
                <c:pt idx="4748" formatCode="General">
                  <c:v>-0.33357082102719998</c:v>
                </c:pt>
                <c:pt idx="4749" formatCode="General">
                  <c:v>-0.33319964355021098</c:v>
                </c:pt>
                <c:pt idx="4750" formatCode="General">
                  <c:v>-0.33269165234523601</c:v>
                </c:pt>
                <c:pt idx="4751" formatCode="General">
                  <c:v>-0.33204755854363299</c:v>
                </c:pt>
                <c:pt idx="4752" formatCode="General">
                  <c:v>-0.33126806859636199</c:v>
                </c:pt>
                <c:pt idx="4753" formatCode="General">
                  <c:v>-0.33035391155307298</c:v>
                </c:pt>
                <c:pt idx="4754" formatCode="General">
                  <c:v>-0.329305873721634</c:v>
                </c:pt>
                <c:pt idx="4755" formatCode="General">
                  <c:v>-0.32812479157056101</c:v>
                </c:pt>
                <c:pt idx="4756" formatCode="General">
                  <c:v>-0.326811545941183</c:v>
                </c:pt>
                <c:pt idx="4757" formatCode="General">
                  <c:v>-0.32536705685006501</c:v>
                </c:pt>
                <c:pt idx="4758" formatCode="General">
                  <c:v>-0.32379228682684802</c:v>
                </c:pt>
                <c:pt idx="4759" formatCode="General">
                  <c:v>-0.32208824102087302</c:v>
                </c:pt>
                <c:pt idx="4760" formatCode="General">
                  <c:v>-0.32025596240751802</c:v>
                </c:pt>
                <c:pt idx="4761" formatCode="General">
                  <c:v>-0.31829653682812797</c:v>
                </c:pt>
                <c:pt idx="4762" formatCode="General">
                  <c:v>-0.31621108849233998</c:v>
                </c:pt>
                <c:pt idx="4763" formatCode="General">
                  <c:v>-0.31400077724083197</c:v>
                </c:pt>
                <c:pt idx="4764" formatCode="General">
                  <c:v>-0.31166680067840902</c:v>
                </c:pt>
                <c:pt idx="4765" formatCode="General">
                  <c:v>-0.30921039806314199</c:v>
                </c:pt>
                <c:pt idx="4766" formatCode="General">
                  <c:v>-0.30663286565709602</c:v>
                </c:pt>
                <c:pt idx="4767" formatCode="General">
                  <c:v>-0.30393550137367698</c:v>
                </c:pt>
                <c:pt idx="4768" formatCode="General">
                  <c:v>-0.30111960725277798</c:v>
                </c:pt>
                <c:pt idx="4769" formatCode="General">
                  <c:v>-0.29818653316960297</c:v>
                </c:pt>
                <c:pt idx="4770" formatCode="General">
                  <c:v>-0.29513771610010398</c:v>
                </c:pt>
                <c:pt idx="4771" formatCode="General">
                  <c:v>-0.29197462387355699</c:v>
                </c:pt>
                <c:pt idx="4772" formatCode="General">
                  <c:v>-0.28869869289528599</c:v>
                </c:pt>
                <c:pt idx="4773" formatCode="General">
                  <c:v>-0.28531138836804698</c:v>
                </c:pt>
                <c:pt idx="4774" formatCode="General">
                  <c:v>-0.28181426418482802</c:v>
                </c:pt>
                <c:pt idx="4775" formatCode="General">
                  <c:v>-0.27820886126259597</c:v>
                </c:pt>
                <c:pt idx="4776" formatCode="General">
                  <c:v>-0.27449675262679302</c:v>
                </c:pt>
                <c:pt idx="4777" formatCode="General">
                  <c:v>-0.27067955134135802</c:v>
                </c:pt>
                <c:pt idx="4778" formatCode="General">
                  <c:v>-0.26675886177758301</c:v>
                </c:pt>
                <c:pt idx="4779" formatCode="General">
                  <c:v>-0.262736381222958</c:v>
                </c:pt>
                <c:pt idx="4780" formatCode="General">
                  <c:v>-0.258613748142625</c:v>
                </c:pt>
                <c:pt idx="4781" formatCode="General">
                  <c:v>-0.25439264668203199</c:v>
                </c:pt>
                <c:pt idx="4782" formatCode="General">
                  <c:v>-0.25007487238139697</c:v>
                </c:pt>
                <c:pt idx="4783" formatCode="General">
                  <c:v>-0.24566216661434601</c:v>
                </c:pt>
                <c:pt idx="4784" formatCode="General">
                  <c:v>-0.241156260875178</c:v>
                </c:pt>
                <c:pt idx="4785" formatCode="General">
                  <c:v>-0.236558941607276</c:v>
                </c:pt>
                <c:pt idx="4786" formatCode="General">
                  <c:v>-0.23187200837261601</c:v>
                </c:pt>
                <c:pt idx="4787" formatCode="General">
                  <c:v>-0.227097324557481</c:v>
                </c:pt>
                <c:pt idx="4788" formatCode="General">
                  <c:v>-0.22223676414044899</c:v>
                </c:pt>
                <c:pt idx="4789" formatCode="General">
                  <c:v>-0.21729215467340501</c:v>
                </c:pt>
                <c:pt idx="4790" formatCode="General">
                  <c:v>-0.21226538807699599</c:v>
                </c:pt>
                <c:pt idx="4791" formatCode="General">
                  <c:v>-0.20715837377114599</c:v>
                </c:pt>
                <c:pt idx="4792" formatCode="General">
                  <c:v>-0.20197298521926199</c:v>
                </c:pt>
                <c:pt idx="4793" formatCode="General">
                  <c:v>-0.19671117004031299</c:v>
                </c:pt>
                <c:pt idx="4794" formatCode="General">
                  <c:v>-0.19137490539662</c:v>
                </c:pt>
                <c:pt idx="4795" formatCode="General">
                  <c:v>-0.18596613659813799</c:v>
                </c:pt>
                <c:pt idx="4796" formatCode="General">
                  <c:v>-0.18048683311112701</c:v>
                </c:pt>
                <c:pt idx="4797" formatCode="General">
                  <c:v>-0.17493899836136201</c:v>
                </c:pt>
                <c:pt idx="4798" formatCode="General">
                  <c:v>-0.16932466279264499</c:v>
                </c:pt>
                <c:pt idx="4799" formatCode="General">
                  <c:v>-0.16364578177861899</c:v>
                </c:pt>
                <c:pt idx="4800" formatCode="General">
                  <c:v>-0.157904396696365</c:v>
                </c:pt>
                <c:pt idx="4801" formatCode="General">
                  <c:v>-0.15210259377860499</c:v>
                </c:pt>
                <c:pt idx="4802" formatCode="General">
                  <c:v>-0.146242392345551</c:v>
                </c:pt>
                <c:pt idx="4803" formatCode="General">
                  <c:v>-0.140325902646144</c:v>
                </c:pt>
                <c:pt idx="4804" formatCode="General">
                  <c:v>-0.13435522466882699</c:v>
                </c:pt>
                <c:pt idx="4805" formatCode="General">
                  <c:v>-0.12833238978168099</c:v>
                </c:pt>
                <c:pt idx="4806" formatCode="General">
                  <c:v>-0.12225952417645999</c:v>
                </c:pt>
                <c:pt idx="4807" formatCode="General">
                  <c:v>-0.116138750662874</c:v>
                </c:pt>
                <c:pt idx="4808" formatCode="General">
                  <c:v>-0.10997212923659801</c:v>
                </c:pt>
                <c:pt idx="4809" formatCode="General">
                  <c:v>-0.103761822584382</c:v>
                </c:pt>
                <c:pt idx="4810" formatCode="General">
                  <c:v>-9.7509995914446798E-2</c:v>
                </c:pt>
                <c:pt idx="4811" formatCode="General">
                  <c:v>-9.1218758759637905E-2</c:v>
                </c:pt>
                <c:pt idx="4812" formatCode="General">
                  <c:v>-8.4890321802186502E-2</c:v>
                </c:pt>
                <c:pt idx="4813" formatCode="General">
                  <c:v>-7.8526848137162097E-2</c:v>
                </c:pt>
                <c:pt idx="4814" formatCode="General">
                  <c:v>-7.2130492533447901E-2</c:v>
                </c:pt>
                <c:pt idx="4815" formatCode="General">
                  <c:v>-6.57034630037652E-2</c:v>
                </c:pt>
                <c:pt idx="4816" formatCode="General">
                  <c:v>-5.9247910502805201E-2</c:v>
                </c:pt>
                <c:pt idx="4817" formatCode="General">
                  <c:v>-5.2765982691297002E-2</c:v>
                </c:pt>
                <c:pt idx="4818" formatCode="General">
                  <c:v>-4.6259891550583E-2</c:v>
                </c:pt>
                <c:pt idx="4819" formatCode="General">
                  <c:v>-3.9731915554015097E-2</c:v>
                </c:pt>
                <c:pt idx="4820" formatCode="General">
                  <c:v>-3.3184276801659002E-2</c:v>
                </c:pt>
                <c:pt idx="4821" formatCode="General">
                  <c:v>-2.6619135003811599E-2</c:v>
                </c:pt>
                <c:pt idx="4822" formatCode="General">
                  <c:v>-2.00387054583759E-2</c:v>
                </c:pt>
                <c:pt idx="4823" formatCode="General">
                  <c:v>-1.3445267686803101E-2</c:v>
                </c:pt>
                <c:pt idx="4824" formatCode="General">
                  <c:v>-6.8410730827664096E-3</c:v>
                </c:pt>
                <c:pt idx="4825" formatCode="General">
                  <c:v>-2.2859128283669701E-4</c:v>
                </c:pt>
                <c:pt idx="4826" formatCode="General">
                  <c:v>6.3899033201002499E-3</c:v>
                </c:pt>
                <c:pt idx="4827" formatCode="General">
                  <c:v>1.3012603107475399E-2</c:v>
                </c:pt>
                <c:pt idx="4828" formatCode="General">
                  <c:v>1.9637224335426601E-2</c:v>
                </c:pt>
                <c:pt idx="4829" formatCode="General">
                  <c:v>2.6261816740070599E-2</c:v>
                </c:pt>
                <c:pt idx="4830" formatCode="General">
                  <c:v>3.2883765625596001E-2</c:v>
                </c:pt>
                <c:pt idx="4831" formatCode="General">
                  <c:v>3.9500308205926801E-2</c:v>
                </c:pt>
                <c:pt idx="4832" formatCode="General">
                  <c:v>4.6109708338959499E-2</c:v>
                </c:pt>
                <c:pt idx="4833" formatCode="General">
                  <c:v>5.2709707317640402E-2</c:v>
                </c:pt>
                <c:pt idx="4834" formatCode="General">
                  <c:v>5.9298392269487701E-2</c:v>
                </c:pt>
                <c:pt idx="4835" formatCode="General">
                  <c:v>6.5873190754621197E-2</c:v>
                </c:pt>
                <c:pt idx="4836" formatCode="General">
                  <c:v>7.2431403703433594E-2</c:v>
                </c:pt>
                <c:pt idx="4837" formatCode="General">
                  <c:v>7.8971360605895699E-2</c:v>
                </c:pt>
                <c:pt idx="4838" formatCode="General">
                  <c:v>8.5490766812821403E-2</c:v>
                </c:pt>
                <c:pt idx="4839" formatCode="General">
                  <c:v>9.1986628246028102E-2</c:v>
                </c:pt>
                <c:pt idx="4840" formatCode="General">
                  <c:v>9.8456946247937105E-2</c:v>
                </c:pt>
                <c:pt idx="4841" formatCode="General">
                  <c:v>0.104899729529875</c:v>
                </c:pt>
                <c:pt idx="4842" formatCode="General">
                  <c:v>0.111312326587043</c:v>
                </c:pt>
                <c:pt idx="4843" formatCode="General">
                  <c:v>0.117692509753963</c:v>
                </c:pt>
                <c:pt idx="4844" formatCode="General">
                  <c:v>0.12403802439636499</c:v>
                </c:pt>
                <c:pt idx="4845" formatCode="General">
                  <c:v>0.13034652393676699</c:v>
                </c:pt>
                <c:pt idx="4846" formatCode="General">
                  <c:v>0.13661562770684901</c:v>
                </c:pt>
                <c:pt idx="4847" formatCode="General">
                  <c:v>0.14284341589694599</c:v>
                </c:pt>
                <c:pt idx="4848" formatCode="General">
                  <c:v>0.149027371020056</c:v>
                </c:pt>
                <c:pt idx="4849" formatCode="General">
                  <c:v>0.155164912863586</c:v>
                </c:pt>
                <c:pt idx="4850" formatCode="General">
                  <c:v>0.16125449347527901</c:v>
                </c:pt>
                <c:pt idx="4851" formatCode="General">
                  <c:v>0.16729350991751701</c:v>
                </c:pt>
                <c:pt idx="4852" formatCode="General">
                  <c:v>0.173279722778305</c:v>
                </c:pt>
                <c:pt idx="4853" formatCode="General">
                  <c:v>0.17921092346633</c:v>
                </c:pt>
                <c:pt idx="4854" formatCode="General">
                  <c:v>0.18508488034946899</c:v>
                </c:pt>
                <c:pt idx="4855" formatCode="General">
                  <c:v>0.19089982619951301</c:v>
                </c:pt>
                <c:pt idx="4856" formatCode="General">
                  <c:v>0.19665291109390801</c:v>
                </c:pt>
                <c:pt idx="4857" formatCode="General">
                  <c:v>0.20234228585532399</c:v>
                </c:pt>
                <c:pt idx="4858" formatCode="General">
                  <c:v>0.207966117271115</c:v>
                </c:pt>
                <c:pt idx="4859" formatCode="General">
                  <c:v>0.213521431423356</c:v>
                </c:pt>
                <c:pt idx="4860" formatCode="General">
                  <c:v>0.21900626410071899</c:v>
                </c:pt>
                <c:pt idx="4861" formatCode="General">
                  <c:v>0.22441874422375799</c:v>
                </c:pt>
                <c:pt idx="4862" formatCode="General">
                  <c:v>0.22975637628006601</c:v>
                </c:pt>
                <c:pt idx="4863" formatCode="General">
                  <c:v>0.23501663826652799</c:v>
                </c:pt>
                <c:pt idx="4864" formatCode="General">
                  <c:v>0.24019759880171199</c:v>
                </c:pt>
                <c:pt idx="4865" formatCode="General">
                  <c:v>0.24529738658573899</c:v>
                </c:pt>
                <c:pt idx="4866" formatCode="General">
                  <c:v>0.25031353473886098</c:v>
                </c:pt>
                <c:pt idx="4867" formatCode="General">
                  <c:v>0.25524358161245397</c:v>
                </c:pt>
                <c:pt idx="4868" formatCode="General">
                  <c:v>0.26008568933945703</c:v>
                </c:pt>
                <c:pt idx="4869" formatCode="General">
                  <c:v>0.26483811335233398</c:v>
                </c:pt>
                <c:pt idx="4870" formatCode="General">
                  <c:v>0.26949860536355302</c:v>
                </c:pt>
                <c:pt idx="4871" formatCode="General">
                  <c:v>0.274065443876301</c:v>
                </c:pt>
                <c:pt idx="4872" formatCode="General">
                  <c:v>0.27853643154090402</c:v>
                </c:pt>
                <c:pt idx="4873" formatCode="General">
                  <c:v>0.28290933860315798</c:v>
                </c:pt>
                <c:pt idx="4874" formatCode="General">
                  <c:v>0.28718200043851899</c:v>
                </c:pt>
                <c:pt idx="4875" formatCode="General">
                  <c:v>0.29135237920393298</c:v>
                </c:pt>
                <c:pt idx="4876" formatCode="General">
                  <c:v>0.29541909060642302</c:v>
                </c:pt>
                <c:pt idx="4877" formatCode="General">
                  <c:v>0.29938027354455399</c:v>
                </c:pt>
                <c:pt idx="4878" formatCode="General">
                  <c:v>0.30323352988181801</c:v>
                </c:pt>
                <c:pt idx="4879" formatCode="General">
                  <c:v>0.306977075439685</c:v>
                </c:pt>
                <c:pt idx="4880" formatCode="General">
                  <c:v>0.31060926523012</c:v>
                </c:pt>
                <c:pt idx="4881" formatCode="General">
                  <c:v>0.31412796733324599</c:v>
                </c:pt>
                <c:pt idx="4882" formatCode="General">
                  <c:v>0.31753115265964599</c:v>
                </c:pt>
                <c:pt idx="4883" formatCode="General">
                  <c:v>0.32081747390558002</c:v>
                </c:pt>
                <c:pt idx="4884" formatCode="General">
                  <c:v>0.32398522317307399</c:v>
                </c:pt>
                <c:pt idx="4885" formatCode="General">
                  <c:v>0.327032753235516</c:v>
                </c:pt>
                <c:pt idx="4886" formatCode="General">
                  <c:v>0.32995852529810499</c:v>
                </c:pt>
                <c:pt idx="4887" formatCode="General">
                  <c:v>0.33276059002333103</c:v>
                </c:pt>
                <c:pt idx="4888" formatCode="General">
                  <c:v>0.335437633393674</c:v>
                </c:pt>
                <c:pt idx="4889" formatCode="General">
                  <c:v>0.33798792422638801</c:v>
                </c:pt>
                <c:pt idx="4890" formatCode="General">
                  <c:v>0.34040927039225299</c:v>
                </c:pt>
                <c:pt idx="4891" formatCode="General">
                  <c:v>0.34270022394263999</c:v>
                </c:pt>
                <c:pt idx="4892" formatCode="General">
                  <c:v>0.34485998244657501</c:v>
                </c:pt>
                <c:pt idx="4893" formatCode="General">
                  <c:v>0.34688719880304902</c:v>
                </c:pt>
                <c:pt idx="4894" formatCode="General">
                  <c:v>0.34878021295203299</c:v>
                </c:pt>
                <c:pt idx="4895" formatCode="General">
                  <c:v>0.350537616030759</c:v>
                </c:pt>
                <c:pt idx="4896" formatCode="General">
                  <c:v>0.35215809048604602</c:v>
                </c:pt>
                <c:pt idx="4897" formatCode="General">
                  <c:v>0.35364038946406801</c:v>
                </c:pt>
                <c:pt idx="4898" formatCode="General">
                  <c:v>0.354983282684529</c:v>
                </c:pt>
                <c:pt idx="4899" formatCode="General">
                  <c:v>0.35618555818209802</c:v>
                </c:pt>
                <c:pt idx="4900" formatCode="General">
                  <c:v>0.357246088641474</c:v>
                </c:pt>
                <c:pt idx="4901" formatCode="General">
                  <c:v>0.35816384005923002</c:v>
                </c:pt>
                <c:pt idx="4902" formatCode="General">
                  <c:v>0.35893781116310303</c:v>
                </c:pt>
                <c:pt idx="4903" formatCode="General">
                  <c:v>0.35956697866419102</c:v>
                </c:pt>
                <c:pt idx="4904" formatCode="General">
                  <c:v>0.36005040700596502</c:v>
                </c:pt>
                <c:pt idx="4905" formatCode="General">
                  <c:v>0.36038721029387699</c:v>
                </c:pt>
                <c:pt idx="4906" formatCode="General">
                  <c:v>0.36057655348805701</c:v>
                </c:pt>
                <c:pt idx="4907" formatCode="General">
                  <c:v>0.360617708378212</c:v>
                </c:pt>
                <c:pt idx="4908" formatCode="General">
                  <c:v>0.36050994859650498</c:v>
                </c:pt>
                <c:pt idx="4909" formatCode="General">
                  <c:v>0.36025260302483803</c:v>
                </c:pt>
                <c:pt idx="4910" formatCode="General">
                  <c:v>0.35984511615293102</c:v>
                </c:pt>
                <c:pt idx="4911" formatCode="General">
                  <c:v>0.35928694488007501</c:v>
                </c:pt>
                <c:pt idx="4912" formatCode="General">
                  <c:v>0.35857760374021103</c:v>
                </c:pt>
                <c:pt idx="4913" formatCode="General">
                  <c:v>0.35771667113035699</c:v>
                </c:pt>
                <c:pt idx="4914" formatCode="General">
                  <c:v>0.356703740699361</c:v>
                </c:pt>
                <c:pt idx="4915" formatCode="General">
                  <c:v>0.355538533343214</c:v>
                </c:pt>
                <c:pt idx="4916" formatCode="General">
                  <c:v>0.35422085018899102</c:v>
                </c:pt>
                <c:pt idx="4917" formatCode="General">
                  <c:v>0.35275051180818001</c:v>
                </c:pt>
                <c:pt idx="4918" formatCode="General">
                  <c:v>0.35112741079541099</c:v>
                </c:pt>
                <c:pt idx="4919" formatCode="General">
                  <c:v>0.34935152142451698</c:v>
                </c:pt>
                <c:pt idx="4920" formatCode="General">
                  <c:v>0.34742289478559002</c:v>
                </c:pt>
                <c:pt idx="4921" formatCode="General">
                  <c:v>0.34534160553737803</c:v>
                </c:pt>
                <c:pt idx="4922" formatCode="General">
                  <c:v>0.34310780251613299</c:v>
                </c:pt>
                <c:pt idx="4923" formatCode="General">
                  <c:v>0.34072171987250599</c:v>
                </c:pt>
                <c:pt idx="4924" formatCode="General">
                  <c:v>0.33818366997709498</c:v>
                </c:pt>
                <c:pt idx="4925" formatCode="General">
                  <c:v>0.335493991435586</c:v>
                </c:pt>
                <c:pt idx="4926" formatCode="General">
                  <c:v>0.33265310328310499</c:v>
                </c:pt>
                <c:pt idx="4927" formatCode="General">
                  <c:v>0.329661560471598</c:v>
                </c:pt>
                <c:pt idx="4928" formatCode="General">
                  <c:v>0.326519894492386</c:v>
                </c:pt>
                <c:pt idx="4929" formatCode="General">
                  <c:v>0.32322876468641298</c:v>
                </c:pt>
                <c:pt idx="4930" formatCode="General">
                  <c:v>0.31978892186444702</c:v>
                </c:pt>
                <c:pt idx="4931" formatCode="General">
                  <c:v>0.31620119191582402</c:v>
                </c:pt>
                <c:pt idx="4932" formatCode="General">
                  <c:v>0.31246642059478502</c:v>
                </c:pt>
                <c:pt idx="4933" formatCode="General">
                  <c:v>0.30858552489641999</c:v>
                </c:pt>
                <c:pt idx="4934" formatCode="General">
                  <c:v>0.304559558186142</c:v>
                </c:pt>
                <c:pt idx="4935" formatCode="General">
                  <c:v>0.30038965339892798</c:v>
                </c:pt>
                <c:pt idx="4936" formatCode="General">
                  <c:v>0.29607700908503298</c:v>
                </c:pt>
                <c:pt idx="4937" formatCode="General">
                  <c:v>0.291622826493391</c:v>
                </c:pt>
                <c:pt idx="4938" formatCode="General">
                  <c:v>0.28702836469562298</c:v>
                </c:pt>
                <c:pt idx="4939" formatCode="General">
                  <c:v>0.28229501134708501</c:v>
                </c:pt>
                <c:pt idx="4940" formatCode="General">
                  <c:v>0.27742432936737899</c:v>
                </c:pt>
                <c:pt idx="4941" formatCode="General">
                  <c:v>0.27241783667462099</c:v>
                </c:pt>
                <c:pt idx="4942" formatCode="General">
                  <c:v>0.267277146619189</c:v>
                </c:pt>
                <c:pt idx="4943" formatCode="General">
                  <c:v>0.26200397869363801</c:v>
                </c:pt>
                <c:pt idx="4944" formatCode="General">
                  <c:v>0.25660004609957399</c:v>
                </c:pt>
                <c:pt idx="4945" formatCode="General">
                  <c:v>0.25106721411016097</c:v>
                </c:pt>
                <c:pt idx="4946" formatCode="General">
                  <c:v>0.245407452286445</c:v>
                </c:pt>
                <c:pt idx="4947" formatCode="General">
                  <c:v>0.23962276175768699</c:v>
                </c:pt>
                <c:pt idx="4948" formatCode="General">
                  <c:v>0.233715166410843</c:v>
                </c:pt>
                <c:pt idx="4949" formatCode="General">
                  <c:v>0.22768679113208701</c:v>
                </c:pt>
                <c:pt idx="4950" formatCode="General">
                  <c:v>0.221539865027371</c:v>
                </c:pt>
                <c:pt idx="4951" formatCode="General">
                  <c:v>0.215276681435002</c:v>
                </c:pt>
                <c:pt idx="4952" formatCode="General">
                  <c:v>0.20889959956692999</c:v>
                </c:pt>
                <c:pt idx="4953" formatCode="General">
                  <c:v>0.20241105103034401</c:v>
                </c:pt>
                <c:pt idx="4954" formatCode="General">
                  <c:v>0.19581353466506499</c:v>
                </c:pt>
                <c:pt idx="4955" formatCode="General">
                  <c:v>0.189109616749849</c:v>
                </c:pt>
                <c:pt idx="4956" formatCode="General">
                  <c:v>0.18230193649242099</c:v>
                </c:pt>
                <c:pt idx="4957" formatCode="General">
                  <c:v>0.175393200525154</c:v>
                </c:pt>
                <c:pt idx="4958" formatCode="General">
                  <c:v>0.16838617678672199</c:v>
                </c:pt>
                <c:pt idx="4959" formatCode="General">
                  <c:v>0.161283704507207</c:v>
                </c:pt>
                <c:pt idx="4960" formatCode="General">
                  <c:v>0.154088683831549</c:v>
                </c:pt>
                <c:pt idx="4961" formatCode="General">
                  <c:v>0.14680407966345699</c:v>
                </c:pt>
                <c:pt idx="4962" formatCode="General">
                  <c:v>0.139432921966368</c:v>
                </c:pt>
                <c:pt idx="4963" formatCode="General">
                  <c:v>0.131978304230154</c:v>
                </c:pt>
                <c:pt idx="4964" formatCode="General">
                  <c:v>0.12444337724424</c:v>
                </c:pt>
                <c:pt idx="4965" formatCode="General">
                  <c:v>0.116831352856388</c:v>
                </c:pt>
                <c:pt idx="4966" formatCode="General">
                  <c:v>0.10914550272475899</c:v>
                </c:pt>
                <c:pt idx="4967" formatCode="General">
                  <c:v>0.10138914620891901</c:v>
                </c:pt>
                <c:pt idx="4968" formatCode="General">
                  <c:v>9.3565665082581503E-2</c:v>
                </c:pt>
                <c:pt idx="4969" formatCode="General">
                  <c:v>8.5678497294554998E-2</c:v>
                </c:pt>
                <c:pt idx="4970" formatCode="General">
                  <c:v>7.7731124218464107E-2</c:v>
                </c:pt>
                <c:pt idx="4971" formatCode="General">
                  <c:v>6.9727084779996604E-2</c:v>
                </c:pt>
                <c:pt idx="4972" formatCode="General">
                  <c:v>6.1669969198849199E-2</c:v>
                </c:pt>
                <c:pt idx="4973" formatCode="General">
                  <c:v>5.35634057163306E-2</c:v>
                </c:pt>
                <c:pt idx="4974" formatCode="General">
                  <c:v>4.5411074780342002E-2</c:v>
                </c:pt>
                <c:pt idx="4975" formatCode="General">
                  <c:v>3.72167029497373E-2</c:v>
                </c:pt>
                <c:pt idx="4976" formatCode="General">
                  <c:v>2.8984054091123802E-2</c:v>
                </c:pt>
                <c:pt idx="4977" formatCode="General">
                  <c:v>2.0716927639184E-2</c:v>
                </c:pt>
                <c:pt idx="4978" formatCode="General">
                  <c:v>1.2419168634744199E-2</c:v>
                </c:pt>
                <c:pt idx="4979" formatCode="General">
                  <c:v>4.09466602499973E-3</c:v>
                </c:pt>
                <c:pt idx="4980" formatCode="General">
                  <c:v>-4.2526670497076502E-3</c:v>
                </c:pt>
                <c:pt idx="4981" formatCode="General">
                  <c:v>-1.2618891991274099E-2</c:v>
                </c:pt>
                <c:pt idx="4982" formatCode="General">
                  <c:v>-2.1000043725383999E-2</c:v>
                </c:pt>
                <c:pt idx="4983" formatCode="General">
                  <c:v>-2.9392110544117798E-2</c:v>
                </c:pt>
                <c:pt idx="4984" formatCode="General">
                  <c:v>-3.7791056637631798E-2</c:v>
                </c:pt>
                <c:pt idx="4985" formatCode="General">
                  <c:v>-4.6192829222866799E-2</c:v>
                </c:pt>
                <c:pt idx="4986" formatCode="General">
                  <c:v>-5.4593318631490001E-2</c:v>
                </c:pt>
                <c:pt idx="4987" formatCode="General">
                  <c:v>-6.2988421112502802E-2</c:v>
                </c:pt>
                <c:pt idx="4988" formatCode="General">
                  <c:v>-7.1374051878211095E-2</c:v>
                </c:pt>
                <c:pt idx="4989" formatCode="General">
                  <c:v>-7.9746093869401097E-2</c:v>
                </c:pt>
                <c:pt idx="4990" formatCode="General">
                  <c:v>-8.8100397942686995E-2</c:v>
                </c:pt>
                <c:pt idx="4991" formatCode="General">
                  <c:v>-9.6432790351020106E-2</c:v>
                </c:pt>
                <c:pt idx="4992" formatCode="General">
                  <c:v>-0.10473908737579</c:v>
                </c:pt>
                <c:pt idx="4993" formatCode="General">
                  <c:v>-0.11301515992836</c:v>
                </c:pt>
                <c:pt idx="4994" formatCode="General">
                  <c:v>-0.12125687995528001</c:v>
                </c:pt>
                <c:pt idx="4995" formatCode="General">
                  <c:v>-0.12946001483449501</c:v>
                </c:pt>
                <c:pt idx="4996" formatCode="General">
                  <c:v>-0.137620399495333</c:v>
                </c:pt>
                <c:pt idx="4997" formatCode="General">
                  <c:v>-0.14573395458315</c:v>
                </c:pt>
                <c:pt idx="4998" formatCode="General">
                  <c:v>-0.15379651791180701</c:v>
                </c:pt>
                <c:pt idx="4999" formatCode="General">
                  <c:v>-0.16180389221594499</c:v>
                </c:pt>
                <c:pt idx="5000" formatCode="General">
                  <c:v>-0.16975192002405701</c:v>
                </c:pt>
                <c:pt idx="5001" formatCode="General">
                  <c:v>-0.17763649555767899</c:v>
                </c:pt>
                <c:pt idx="5002" formatCode="General">
                  <c:v>-0.18545351371761501</c:v>
                </c:pt>
                <c:pt idx="5003" formatCode="General">
                  <c:v>-0.19319886832924499</c:v>
                </c:pt>
                <c:pt idx="5004" formatCode="General">
                  <c:v>-0.200868465166362</c:v>
                </c:pt>
                <c:pt idx="5005" formatCode="General">
                  <c:v>-0.208458283315891</c:v>
                </c:pt>
                <c:pt idx="5006" formatCode="General">
                  <c:v>-0.215964332363516</c:v>
                </c:pt>
                <c:pt idx="5007" formatCode="General">
                  <c:v>-0.22338264848328501</c:v>
                </c:pt>
                <c:pt idx="5008" formatCode="General">
                  <c:v>-0.23070929601519999</c:v>
                </c:pt>
                <c:pt idx="5009" formatCode="General">
                  <c:v>-0.23794031462444401</c:v>
                </c:pt>
                <c:pt idx="5010" formatCode="General">
                  <c:v>-0.24507178444752301</c:v>
                </c:pt>
                <c:pt idx="5011" formatCode="General">
                  <c:v>-0.25209988853611098</c:v>
                </c:pt>
                <c:pt idx="5012" formatCode="General">
                  <c:v>-0.25902081495434998</c:v>
                </c:pt>
                <c:pt idx="5013" formatCode="General">
                  <c:v>-0.26583080326726799</c:v>
                </c:pt>
                <c:pt idx="5014" formatCode="General">
                  <c:v>-0.27252615514793099</c:v>
                </c:pt>
                <c:pt idx="5015" formatCode="General">
                  <c:v>-0.27910318007873097</c:v>
                </c:pt>
                <c:pt idx="5016" formatCode="General">
                  <c:v>-0.28555825558099701</c:v>
                </c:pt>
                <c:pt idx="5017" formatCode="General">
                  <c:v>-0.29188783699160897</c:v>
                </c:pt>
                <c:pt idx="5018" formatCode="General">
                  <c:v>-0.29808845350372798</c:v>
                </c:pt>
                <c:pt idx="5019" formatCode="General">
                  <c:v>-0.30415660497756702</c:v>
                </c:pt>
                <c:pt idx="5020" formatCode="General">
                  <c:v>-0.31008891913053899</c:v>
                </c:pt>
                <c:pt idx="5021" formatCode="General">
                  <c:v>-0.31588206541902603</c:v>
                </c:pt>
                <c:pt idx="5022" formatCode="General">
                  <c:v>-0.321532800736407</c:v>
                </c:pt>
                <c:pt idx="5023" formatCode="General">
                  <c:v>-0.32703797229889697</c:v>
                </c:pt>
                <c:pt idx="5024" formatCode="General">
                  <c:v>-0.33239440562828099</c:v>
                </c:pt>
                <c:pt idx="5025" formatCode="General">
                  <c:v>-0.33759901303171502</c:v>
                </c:pt>
                <c:pt idx="5026" formatCode="General">
                  <c:v>-0.34264881078773901</c:v>
                </c:pt>
                <c:pt idx="5027" formatCode="General">
                  <c:v>-0.34754090667218301</c:v>
                </c:pt>
                <c:pt idx="5028" formatCode="General">
                  <c:v>-0.35227233615054498</c:v>
                </c:pt>
                <c:pt idx="5029" formatCode="General">
                  <c:v>-0.356840272206012</c:v>
                </c:pt>
                <c:pt idx="5030" formatCode="General">
                  <c:v>-0.36124248142460103</c:v>
                </c:pt>
                <c:pt idx="5031" formatCode="General">
                  <c:v>-0.36547621957237503</c:v>
                </c:pt>
                <c:pt idx="5032" formatCode="General">
                  <c:v>-0.36953894192591102</c:v>
                </c:pt>
                <c:pt idx="5033" formatCode="General">
                  <c:v>-0.37342839041751003</c:v>
                </c:pt>
                <c:pt idx="5034" formatCode="General">
                  <c:v>-0.37714207777980602</c:v>
                </c:pt>
                <c:pt idx="5035" formatCode="General">
                  <c:v>-0.38067826967837098</c:v>
                </c:pt>
                <c:pt idx="5036" formatCode="General">
                  <c:v>-0.38403443018866001</c:v>
                </c:pt>
                <c:pt idx="5037" formatCode="General">
                  <c:v>-0.38720822869361599</c:v>
                </c:pt>
                <c:pt idx="5038" formatCode="General">
                  <c:v>-0.39019815996983898</c:v>
                </c:pt>
                <c:pt idx="5039" formatCode="General">
                  <c:v>-0.39300191430277598</c:v>
                </c:pt>
                <c:pt idx="5040" formatCode="General">
                  <c:v>-0.395617402367061</c:v>
                </c:pt>
                <c:pt idx="5041" formatCode="General">
                  <c:v>-0.39804341706364699</c:v>
                </c:pt>
                <c:pt idx="5042" formatCode="General">
                  <c:v>-0.40027857304271802</c:v>
                </c:pt>
                <c:pt idx="5043" formatCode="General">
                  <c:v>-0.40232167906862998</c:v>
                </c:pt>
                <c:pt idx="5044" formatCode="General">
                  <c:v>-0.40417120303431803</c:v>
                </c:pt>
                <c:pt idx="5045" formatCode="General">
                  <c:v>-0.40582526729603902</c:v>
                </c:pt>
                <c:pt idx="5046" formatCode="General">
                  <c:v>-0.40728282523154102</c:v>
                </c:pt>
                <c:pt idx="5047" formatCode="General">
                  <c:v>-0.40854316814597702</c:v>
                </c:pt>
                <c:pt idx="5048" formatCode="General">
                  <c:v>-0.40960530939211398</c:v>
                </c:pt>
                <c:pt idx="5049" formatCode="General">
                  <c:v>-0.41046848214306098</c:v>
                </c:pt>
                <c:pt idx="5050" formatCode="General">
                  <c:v>-0.41113216500269201</c:v>
                </c:pt>
                <c:pt idx="5051" formatCode="General">
                  <c:v>-0.41159551237434999</c:v>
                </c:pt>
                <c:pt idx="5052" formatCode="General">
                  <c:v>-0.41185787785752598</c:v>
                </c:pt>
                <c:pt idx="5053" formatCode="General">
                  <c:v>-0.41191889008740101</c:v>
                </c:pt>
                <c:pt idx="5054" formatCode="General">
                  <c:v>-0.41177840154388301</c:v>
                </c:pt>
                <c:pt idx="5055" formatCode="General">
                  <c:v>-0.41143593628891001</c:v>
                </c:pt>
                <c:pt idx="5056" formatCode="General">
                  <c:v>-0.41089125528376003</c:v>
                </c:pt>
                <c:pt idx="5057" formatCode="General">
                  <c:v>-0.41014494265941698</c:v>
                </c:pt>
                <c:pt idx="5058" formatCode="General">
                  <c:v>-0.40919727146723101</c:v>
                </c:pt>
                <c:pt idx="5059" formatCode="General">
                  <c:v>-0.40804807450735497</c:v>
                </c:pt>
                <c:pt idx="5060" formatCode="General">
                  <c:v>-0.40669738989454002</c:v>
                </c:pt>
                <c:pt idx="5061" formatCode="General">
                  <c:v>-0.40514603535638999</c:v>
                </c:pt>
                <c:pt idx="5062" formatCode="General">
                  <c:v>-0.40339455873275798</c:v>
                </c:pt>
                <c:pt idx="5063" formatCode="General">
                  <c:v>-0.40144365011229499</c:v>
                </c:pt>
                <c:pt idx="5064" formatCode="General">
                  <c:v>-0.39929417895842401</c:v>
                </c:pt>
                <c:pt idx="5065" formatCode="General">
                  <c:v>-0.39694666352058799</c:v>
                </c:pt>
                <c:pt idx="5066" formatCode="General">
                  <c:v>-0.394402364486512</c:v>
                </c:pt>
                <c:pt idx="5067" formatCode="General">
                  <c:v>-0.391662772233701</c:v>
                </c:pt>
                <c:pt idx="5068" formatCode="General">
                  <c:v>-0.38872897727954703</c:v>
                </c:pt>
                <c:pt idx="5069" formatCode="General">
                  <c:v>-0.38560222029480401</c:v>
                </c:pt>
                <c:pt idx="5070" formatCode="General">
                  <c:v>-0.382284467715514</c:v>
                </c:pt>
                <c:pt idx="5071" formatCode="General">
                  <c:v>-0.37877727153931701</c:v>
                </c:pt>
                <c:pt idx="5072" formatCode="General">
                  <c:v>-0.37508169861908403</c:v>
                </c:pt>
                <c:pt idx="5073" formatCode="General">
                  <c:v>-0.37119947097270101</c:v>
                </c:pt>
                <c:pt idx="5074" formatCode="General">
                  <c:v>-0.367132540392688</c:v>
                </c:pt>
                <c:pt idx="5075" formatCode="General">
                  <c:v>-0.36288300416706998</c:v>
                </c:pt>
                <c:pt idx="5076" formatCode="General">
                  <c:v>-0.358453051690937</c:v>
                </c:pt>
                <c:pt idx="5077" formatCode="General">
                  <c:v>-0.35384444100365797</c:v>
                </c:pt>
                <c:pt idx="5078" formatCode="General">
                  <c:v>-0.34905956787424303</c:v>
                </c:pt>
                <c:pt idx="5079" formatCode="General">
                  <c:v>-0.34410096854901001</c:v>
                </c:pt>
                <c:pt idx="5080" formatCode="General">
                  <c:v>-0.33897073354627599</c:v>
                </c:pt>
                <c:pt idx="5081" formatCode="General">
                  <c:v>-0.33367157248888801</c:v>
                </c:pt>
                <c:pt idx="5082" formatCode="General">
                  <c:v>-0.328206313580166</c:v>
                </c:pt>
                <c:pt idx="5083" formatCode="General">
                  <c:v>-0.32257731516395599</c:v>
                </c:pt>
                <c:pt idx="5084" formatCode="General">
                  <c:v>-0.31678752936740001</c:v>
                </c:pt>
                <c:pt idx="5085" formatCode="General">
                  <c:v>-0.310840001395427</c:v>
                </c:pt>
                <c:pt idx="5086" formatCode="General">
                  <c:v>-0.304737281841645</c:v>
                </c:pt>
                <c:pt idx="5087" formatCode="General">
                  <c:v>-0.29848249190510501</c:v>
                </c:pt>
                <c:pt idx="5088" formatCode="General">
                  <c:v>-0.29207888480616601</c:v>
                </c:pt>
                <c:pt idx="5089" formatCode="General">
                  <c:v>-0.285529752796092</c:v>
                </c:pt>
                <c:pt idx="5090" formatCode="General">
                  <c:v>-0.27883842939208497</c:v>
                </c:pt>
                <c:pt idx="5091" formatCode="General">
                  <c:v>-0.27200831772084</c:v>
                </c:pt>
                <c:pt idx="5092" formatCode="General">
                  <c:v>-0.26504338932330102</c:v>
                </c:pt>
                <c:pt idx="5093" formatCode="General">
                  <c:v>-0.257947091701483</c:v>
                </c:pt>
                <c:pt idx="5094" formatCode="General">
                  <c:v>-0.25072276440921698</c:v>
                </c:pt>
                <c:pt idx="5095" formatCode="General">
                  <c:v>-0.24337371474334801</c:v>
                </c:pt>
                <c:pt idx="5096" formatCode="General">
                  <c:v>-0.23590332331689201</c:v>
                </c:pt>
                <c:pt idx="5097" formatCode="General">
                  <c:v>-0.228316112666475</c:v>
                </c:pt>
                <c:pt idx="5098" formatCode="General">
                  <c:v>-0.22061609844742999</c:v>
                </c:pt>
                <c:pt idx="5099" formatCode="General">
                  <c:v>-0.21280661993455099</c:v>
                </c:pt>
                <c:pt idx="5100" formatCode="General">
                  <c:v>-0.204891483112289</c:v>
                </c:pt>
                <c:pt idx="5101" formatCode="General">
                  <c:v>-0.19687457002270101</c:v>
                </c:pt>
                <c:pt idx="5102" formatCode="General">
                  <c:v>-0.188760264832668</c:v>
                </c:pt>
                <c:pt idx="5103" formatCode="General">
                  <c:v>-0.18055244353701999</c:v>
                </c:pt>
                <c:pt idx="5104" formatCode="General">
                  <c:v>-0.17225542938822999</c:v>
                </c:pt>
                <c:pt idx="5105" formatCode="General">
                  <c:v>-0.16387351869379299</c:v>
                </c:pt>
                <c:pt idx="5106" formatCode="General">
                  <c:v>-0.15541041289058399</c:v>
                </c:pt>
                <c:pt idx="5107" formatCode="General">
                  <c:v>-0.14687081237444699</c:v>
                </c:pt>
                <c:pt idx="5108" formatCode="General">
                  <c:v>-0.138258881178426</c:v>
                </c:pt>
                <c:pt idx="5109" formatCode="General">
                  <c:v>-0.12957866271273899</c:v>
                </c:pt>
                <c:pt idx="5110" formatCode="General">
                  <c:v>-0.120834706799924</c:v>
                </c:pt>
                <c:pt idx="5111" formatCode="General">
                  <c:v>-0.112031542738332</c:v>
                </c:pt>
                <c:pt idx="5112" formatCode="General">
                  <c:v>-0.103173656789532</c:v>
                </c:pt>
                <c:pt idx="5113" formatCode="General">
                  <c:v>-9.4265966321700007E-2</c:v>
                </c:pt>
                <c:pt idx="5114" formatCode="General">
                  <c:v>-8.5312743019401296E-2</c:v>
                </c:pt>
                <c:pt idx="5115" formatCode="General">
                  <c:v>-7.6318072725329797E-2</c:v>
                </c:pt>
                <c:pt idx="5116" formatCode="General">
                  <c:v>-6.7286506425969797E-2</c:v>
                </c:pt>
                <c:pt idx="5117" formatCode="General">
                  <c:v>-5.8222522521552203E-2</c:v>
                </c:pt>
                <c:pt idx="5118" formatCode="General">
                  <c:v>-4.9130470351917102E-2</c:v>
                </c:pt>
                <c:pt idx="5119" formatCode="General">
                  <c:v>-4.0014602659890902E-2</c:v>
                </c:pt>
                <c:pt idx="5120" formatCode="General">
                  <c:v>-3.0879642989259298E-2</c:v>
                </c:pt>
                <c:pt idx="5121" formatCode="General">
                  <c:v>-2.1730257594767498E-2</c:v>
                </c:pt>
                <c:pt idx="5122" formatCode="General">
                  <c:v>-1.25709727653641E-2</c:v>
                </c:pt>
                <c:pt idx="5123" formatCode="General">
                  <c:v>-3.40615755519402E-3</c:v>
                </c:pt>
                <c:pt idx="5124" formatCode="General">
                  <c:v>5.75992579721027E-3</c:v>
                </c:pt>
                <c:pt idx="5125" formatCode="General">
                  <c:v>1.4922572015815601E-2</c:v>
                </c:pt>
                <c:pt idx="5126" formatCode="General">
                  <c:v>2.4077142141576399E-2</c:v>
                </c:pt>
                <c:pt idx="5127" formatCode="General">
                  <c:v>3.3219163084487698E-2</c:v>
                </c:pt>
                <c:pt idx="5128" formatCode="General">
                  <c:v>4.2344325616800703E-2</c:v>
                </c:pt>
                <c:pt idx="5129" formatCode="General">
                  <c:v>5.1448450430176401E-2</c:v>
                </c:pt>
                <c:pt idx="5130" formatCode="General">
                  <c:v>6.0526978613121597E-2</c:v>
                </c:pt>
                <c:pt idx="5131" formatCode="General">
                  <c:v>6.9575989275422107E-2</c:v>
                </c:pt>
                <c:pt idx="5132" formatCode="General">
                  <c:v>7.85911535915082E-2</c:v>
                </c:pt>
                <c:pt idx="5133" formatCode="General">
                  <c:v>8.7567661109182807E-2</c:v>
                </c:pt>
                <c:pt idx="5134" formatCode="General">
                  <c:v>9.6501389055377196E-2</c:v>
                </c:pt>
                <c:pt idx="5135" formatCode="General">
                  <c:v>0.105388406185578</c:v>
                </c:pt>
                <c:pt idx="5136" formatCode="General">
                  <c:v>0.11422435790167899</c:v>
                </c:pt>
                <c:pt idx="5137" formatCode="General">
                  <c:v>0.123004968776282</c:v>
                </c:pt>
                <c:pt idx="5138" formatCode="General">
                  <c:v>0.131726136094416</c:v>
                </c:pt>
                <c:pt idx="5139" formatCode="General">
                  <c:v>0.14038392283811699</c:v>
                </c:pt>
                <c:pt idx="5140" formatCode="General">
                  <c:v>0.14897451986118199</c:v>
                </c:pt>
                <c:pt idx="5141" formatCode="General">
                  <c:v>0.15749367381849699</c:v>
                </c:pt>
                <c:pt idx="5142" formatCode="General">
                  <c:v>0.16593721140477699</c:v>
                </c:pt>
                <c:pt idx="5143" formatCode="General">
                  <c:v>0.17430111908752599</c:v>
                </c:pt>
                <c:pt idx="5144" formatCode="General">
                  <c:v>0.182581558380642</c:v>
                </c:pt>
                <c:pt idx="5145" formatCode="General">
                  <c:v>0.190774814374846</c:v>
                </c:pt>
                <c:pt idx="5146" formatCode="General">
                  <c:v>0.198876805595018</c:v>
                </c:pt>
                <c:pt idx="5147" formatCode="General">
                  <c:v>0.20688414578983499</c:v>
                </c:pt>
                <c:pt idx="5148" formatCode="General">
                  <c:v>0.21479367062465199</c:v>
                </c:pt>
                <c:pt idx="5149" formatCode="General">
                  <c:v>0.22260177519378499</c:v>
                </c:pt>
                <c:pt idx="5150" formatCode="General">
                  <c:v>0.23030488266329599</c:v>
                </c:pt>
                <c:pt idx="5151" formatCode="General">
                  <c:v>0.23789906193744201</c:v>
                </c:pt>
                <c:pt idx="5152" formatCode="General">
                  <c:v>0.24538160887363999</c:v>
                </c:pt>
                <c:pt idx="5153" formatCode="General">
                  <c:v>0.25274946926729103</c:v>
                </c:pt>
                <c:pt idx="5154" formatCode="General">
                  <c:v>0.259998816531055</c:v>
                </c:pt>
                <c:pt idx="5155" formatCode="General">
                  <c:v>0.26712667481422397</c:v>
                </c:pt>
                <c:pt idx="5156" formatCode="General">
                  <c:v>0.27413006709408499</c:v>
                </c:pt>
                <c:pt idx="5157" formatCode="General">
                  <c:v>0.28100601751017301</c:v>
                </c:pt>
                <c:pt idx="5158" formatCode="General">
                  <c:v>0.28775166729915802</c:v>
                </c:pt>
                <c:pt idx="5159" formatCode="General">
                  <c:v>0.29436417440109303</c:v>
                </c:pt>
                <c:pt idx="5160" formatCode="General">
                  <c:v>0.300840803012831</c:v>
                </c:pt>
                <c:pt idx="5161" formatCode="General">
                  <c:v>0.30717882749417202</c:v>
                </c:pt>
                <c:pt idx="5162" formatCode="General">
                  <c:v>0.31337563139435498</c:v>
                </c:pt>
                <c:pt idx="5163" formatCode="General">
                  <c:v>0.31942871472822398</c:v>
                </c:pt>
                <c:pt idx="5164" formatCode="General">
                  <c:v>0.32533558378491201</c:v>
                </c:pt>
                <c:pt idx="5165" formatCode="General">
                  <c:v>0.33109389966001701</c:v>
                </c:pt>
                <c:pt idx="5166" formatCode="General">
                  <c:v>0.336701328137471</c:v>
                </c:pt>
                <c:pt idx="5167" formatCode="General">
                  <c:v>0.34215563292738199</c:v>
                </c:pt>
                <c:pt idx="5168" formatCode="General">
                  <c:v>0.34745468615510999</c:v>
                </c:pt>
                <c:pt idx="5169" formatCode="General">
                  <c:v>0.352596414977767</c:v>
                </c:pt>
                <c:pt idx="5170" formatCode="General">
                  <c:v>0.35757890345223697</c:v>
                </c:pt>
                <c:pt idx="5171" formatCode="General">
                  <c:v>0.36240028357607801</c:v>
                </c:pt>
                <c:pt idx="5172" formatCode="General">
                  <c:v>0.36705872646771698</c:v>
                </c:pt>
                <c:pt idx="5173" formatCode="General">
                  <c:v>0.37155254780011998</c:v>
                </c:pt>
                <c:pt idx="5174" formatCode="General">
                  <c:v>0.37588010681926698</c:v>
                </c:pt>
                <c:pt idx="5175" formatCode="General">
                  <c:v>0.380039851636502</c:v>
                </c:pt>
                <c:pt idx="5176" formatCode="General">
                  <c:v>0.38403037022347503</c:v>
                </c:pt>
                <c:pt idx="5177" formatCode="General">
                  <c:v>0.38785023491909099</c:v>
                </c:pt>
                <c:pt idx="5178" formatCode="General">
                  <c:v>0.391498205727627</c:v>
                </c:pt>
                <c:pt idx="5179" formatCode="General">
                  <c:v>0.39497313590539901</c:v>
                </c:pt>
                <c:pt idx="5180" formatCode="General">
                  <c:v>0.39827389971052701</c:v>
                </c:pt>
                <c:pt idx="5181" formatCode="General">
                  <c:v>0.401399492600157</c:v>
                </c:pt>
                <c:pt idx="5182" formatCode="General">
                  <c:v>0.40434893701314301</c:v>
                </c:pt>
                <c:pt idx="5183" formatCode="General">
                  <c:v>0.40712143539601098</c:v>
                </c:pt>
                <c:pt idx="5184" formatCode="General">
                  <c:v>0.40971626659336202</c:v>
                </c:pt>
                <c:pt idx="5185" formatCode="General">
                  <c:v>0.41213271461332202</c:v>
                </c:pt>
                <c:pt idx="5186" formatCode="General">
                  <c:v>0.414370173051196</c:v>
                </c:pt>
                <c:pt idx="5187" formatCode="General">
                  <c:v>0.416428108623148</c:v>
                </c:pt>
                <c:pt idx="5188" formatCode="General">
                  <c:v>0.41830616238048601</c:v>
                </c:pt>
                <c:pt idx="5189" formatCode="General">
                  <c:v>0.42000403278920401</c:v>
                </c:pt>
                <c:pt idx="5190" formatCode="General">
                  <c:v>0.42152136041719901</c:v>
                </c:pt>
                <c:pt idx="5191" formatCode="General">
                  <c:v>0.42285799393947898</c:v>
                </c:pt>
                <c:pt idx="5192" formatCode="General">
                  <c:v>0.424013850295474</c:v>
                </c:pt>
                <c:pt idx="5193" formatCode="General">
                  <c:v>0.42498889775044701</c:v>
                </c:pt>
                <c:pt idx="5194" formatCode="General">
                  <c:v>0.42578326134952599</c:v>
                </c:pt>
                <c:pt idx="5195" formatCode="General">
                  <c:v>0.426397057138382</c:v>
                </c:pt>
                <c:pt idx="5196" formatCode="General">
                  <c:v>0.42683043838211099</c:v>
                </c:pt>
                <c:pt idx="5197" formatCode="General">
                  <c:v>0.42708371605953999</c:v>
                </c:pt>
                <c:pt idx="5198" formatCode="General">
                  <c:v>0.42715731162890602</c:v>
                </c:pt>
                <c:pt idx="5199" formatCode="General">
                  <c:v>0.42705168459834097</c:v>
                </c:pt>
                <c:pt idx="5200" formatCode="General">
                  <c:v>0.42676731573179699</c:v>
                </c:pt>
                <c:pt idx="5201" formatCode="General">
                  <c:v>0.42630476077541102</c:v>
                </c:pt>
                <c:pt idx="5202" formatCode="General">
                  <c:v>0.42566471165494901</c:v>
                </c:pt>
                <c:pt idx="5203" formatCode="General">
                  <c:v>0.42484790988545501</c:v>
                </c:pt>
                <c:pt idx="5204" formatCode="General">
                  <c:v>0.42385516442895499</c:v>
                </c:pt>
                <c:pt idx="5205" formatCode="General">
                  <c:v>0.42268735736740798</c:v>
                </c:pt>
                <c:pt idx="5206" formatCode="General">
                  <c:v>0.42134543743873998</c:v>
                </c:pt>
                <c:pt idx="5207" formatCode="General">
                  <c:v>0.419830421068559</c:v>
                </c:pt>
                <c:pt idx="5208" formatCode="General">
                  <c:v>0.41814339416061402</c:v>
                </c:pt>
                <c:pt idx="5209" formatCode="General">
                  <c:v>0.41628550689488297</c:v>
                </c:pt>
                <c:pt idx="5210" formatCode="General">
                  <c:v>0.41425798615906301</c:v>
                </c:pt>
                <c:pt idx="5211" formatCode="General">
                  <c:v>0.41206210496335699</c:v>
                </c:pt>
                <c:pt idx="5212" formatCode="General">
                  <c:v>0.40969916012212099</c:v>
                </c:pt>
                <c:pt idx="5213" formatCode="General">
                  <c:v>0.40717054737436797</c:v>
                </c:pt>
                <c:pt idx="5214" formatCode="General">
                  <c:v>0.40447781067356797</c:v>
                </c:pt>
                <c:pt idx="5215" formatCode="General">
                  <c:v>0.40162247506860299</c:v>
                </c:pt>
                <c:pt idx="5216" formatCode="General">
                  <c:v>0.39860608470071901</c:v>
                </c:pt>
                <c:pt idx="5217" formatCode="General">
                  <c:v>0.39543026695468803</c:v>
                </c:pt>
                <c:pt idx="5218" formatCode="General">
                  <c:v>0.39209668491522698</c:v>
                </c:pt>
                <c:pt idx="5219" formatCode="General">
                  <c:v>0.38860708819847301</c:v>
                </c:pt>
                <c:pt idx="5220" formatCode="General">
                  <c:v>0.38496326695459798</c:v>
                </c:pt>
                <c:pt idx="5221" formatCode="General">
                  <c:v>0.381167100433773</c:v>
                </c:pt>
                <c:pt idx="5222" formatCode="General">
                  <c:v>0.37722050015802999</c:v>
                </c:pt>
                <c:pt idx="5223" formatCode="General">
                  <c:v>0.373125351525952</c:v>
                </c:pt>
                <c:pt idx="5224" formatCode="General">
                  <c:v>0.36888362790545498</c:v>
                </c:pt>
                <c:pt idx="5225" formatCode="General">
                  <c:v>0.36449739856512903</c:v>
                </c:pt>
                <c:pt idx="5226" formatCode="General">
                  <c:v>0.35996872213487002</c:v>
                </c:pt>
                <c:pt idx="5227" formatCode="General">
                  <c:v>0.35529974631175698</c:v>
                </c:pt>
                <c:pt idx="5228" formatCode="General">
                  <c:v>0.35049266117028399</c:v>
                </c:pt>
                <c:pt idx="5229" formatCode="General">
                  <c:v>0.34554964070962801</c:v>
                </c:pt>
                <c:pt idx="5230" formatCode="General">
                  <c:v>0.34047294765466102</c:v>
                </c:pt>
                <c:pt idx="5231" formatCode="General">
                  <c:v>0.33526484126683898</c:v>
                </c:pt>
                <c:pt idx="5232" formatCode="General">
                  <c:v>0.329927673144427</c:v>
                </c:pt>
                <c:pt idx="5233" formatCode="General">
                  <c:v>0.32446378665764503</c:v>
                </c:pt>
                <c:pt idx="5234" formatCode="General">
                  <c:v>0.31887551644579898</c:v>
                </c:pt>
                <c:pt idx="5235" formatCode="General">
                  <c:v>0.313165353262775</c:v>
                </c:pt>
                <c:pt idx="5236" formatCode="General">
                  <c:v>0.307335739717779</c:v>
                </c:pt>
                <c:pt idx="5237" formatCode="General">
                  <c:v>0.301389160382248</c:v>
                </c:pt>
                <c:pt idx="5238" formatCode="General">
                  <c:v>0.295328156048136</c:v>
                </c:pt>
                <c:pt idx="5239" formatCode="General">
                  <c:v>0.28915526893472898</c:v>
                </c:pt>
                <c:pt idx="5240" formatCode="General">
                  <c:v>0.28287309442571701</c:v>
                </c:pt>
                <c:pt idx="5241" formatCode="General">
                  <c:v>0.27648422873248102</c:v>
                </c:pt>
                <c:pt idx="5242" formatCode="General">
                  <c:v>0.26999126418470798</c:v>
                </c:pt>
                <c:pt idx="5243" formatCode="General">
                  <c:v>0.263396802271123</c:v>
                </c:pt>
                <c:pt idx="5244" formatCode="General">
                  <c:v>0.25670356839227498</c:v>
                </c:pt>
                <c:pt idx="5245" formatCode="General">
                  <c:v>0.249914306817524</c:v>
                </c:pt>
                <c:pt idx="5246" formatCode="General">
                  <c:v>0.24303170985634501</c:v>
                </c:pt>
                <c:pt idx="5247" formatCode="General">
                  <c:v>0.23605847764409399</c:v>
                </c:pt>
                <c:pt idx="5248" formatCode="General">
                  <c:v>0.228997382339129</c:v>
                </c:pt>
                <c:pt idx="5249" formatCode="General">
                  <c:v>0.22185121627929499</c:v>
                </c:pt>
                <c:pt idx="5250" formatCode="General">
                  <c:v>0.21462273574246299</c:v>
                </c:pt>
                <c:pt idx="5251" formatCode="General">
                  <c:v>0.20731477191151801</c:v>
                </c:pt>
                <c:pt idx="5252" formatCode="General">
                  <c:v>0.199930207532728</c:v>
                </c:pt>
                <c:pt idx="5253" formatCode="General">
                  <c:v>0.19247207736573799</c:v>
                </c:pt>
                <c:pt idx="5254" formatCode="General">
                  <c:v>0.18494290607960601</c:v>
                </c:pt>
                <c:pt idx="5255" formatCode="General">
                  <c:v>0.177345581580581</c:v>
                </c:pt>
                <c:pt idx="5256" formatCode="General">
                  <c:v>0.16968310398542299</c:v>
                </c:pt>
                <c:pt idx="5257" formatCode="General">
                  <c:v>0.16195802542360699</c:v>
                </c:pt>
                <c:pt idx="5258" formatCode="General">
                  <c:v>0.15417348992536301</c:v>
                </c:pt>
                <c:pt idx="5259" formatCode="General">
                  <c:v>0.14633223562404801</c:v>
                </c:pt>
                <c:pt idx="5260" formatCode="General">
                  <c:v>0.138437098446723</c:v>
                </c:pt>
                <c:pt idx="5261" formatCode="General">
                  <c:v>0.13049159772187599</c:v>
                </c:pt>
                <c:pt idx="5262" formatCode="General">
                  <c:v>0.122498804332291</c:v>
                </c:pt>
                <c:pt idx="5263" formatCode="General">
                  <c:v>0.114461216621095</c:v>
                </c:pt>
                <c:pt idx="5264" formatCode="General">
                  <c:v>0.106381413240388</c:v>
                </c:pt>
                <c:pt idx="5265" formatCode="General">
                  <c:v>9.8262696273137606E-2</c:v>
                </c:pt>
                <c:pt idx="5266" formatCode="General">
                  <c:v>9.0108483869500294E-2</c:v>
                </c:pt>
                <c:pt idx="5267" formatCode="General">
                  <c:v>8.19211750025782E-2</c:v>
                </c:pt>
                <c:pt idx="5268" formatCode="General">
                  <c:v>7.3703727013803302E-2</c:v>
                </c:pt>
                <c:pt idx="5269" formatCode="General">
                  <c:v>6.5459260117395904E-2</c:v>
                </c:pt>
                <c:pt idx="5270" formatCode="General">
                  <c:v>5.7190474068331103E-2</c:v>
                </c:pt>
                <c:pt idx="5271" formatCode="General">
                  <c:v>4.8900686106493403E-2</c:v>
                </c:pt>
                <c:pt idx="5272" formatCode="General">
                  <c:v>4.0592829587830899E-2</c:v>
                </c:pt>
                <c:pt idx="5273" formatCode="General">
                  <c:v>3.2269833037417199E-2</c:v>
                </c:pt>
                <c:pt idx="5274" formatCode="General">
                  <c:v>2.39342160001778E-2</c:v>
                </c:pt>
                <c:pt idx="5275" formatCode="General">
                  <c:v>1.5589142698425E-2</c:v>
                </c:pt>
                <c:pt idx="5276" formatCode="General">
                  <c:v>7.23791557013145E-3</c:v>
                </c:pt>
                <c:pt idx="5277" formatCode="General">
                  <c:v>-1.1171898068551901E-3</c:v>
                </c:pt>
                <c:pt idx="5278" formatCode="General">
                  <c:v>-9.4733066117271298E-3</c:v>
                </c:pt>
                <c:pt idx="5279" formatCode="General">
                  <c:v>-1.78273452112972E-2</c:v>
                </c:pt>
                <c:pt idx="5280" formatCode="General">
                  <c:v>-2.6176047084296199E-2</c:v>
                </c:pt>
                <c:pt idx="5281" formatCode="General">
                  <c:v>-3.4516108685632998E-2</c:v>
                </c:pt>
                <c:pt idx="5282" formatCode="General">
                  <c:v>-4.2845236350843099E-2</c:v>
                </c:pt>
                <c:pt idx="5283" formatCode="General">
                  <c:v>-5.11605232562269E-2</c:v>
                </c:pt>
                <c:pt idx="5284" formatCode="General">
                  <c:v>-5.9458332693312702E-2</c:v>
                </c:pt>
                <c:pt idx="5285" formatCode="General">
                  <c:v>-6.7736024236452697E-2</c:v>
                </c:pt>
                <c:pt idx="5286" formatCode="General">
                  <c:v>-7.5990986094000804E-2</c:v>
                </c:pt>
                <c:pt idx="5287" formatCode="General">
                  <c:v>-8.4220492933482397E-2</c:v>
                </c:pt>
                <c:pt idx="5288" formatCode="General">
                  <c:v>-9.2421686623002403E-2</c:v>
                </c:pt>
                <c:pt idx="5289" formatCode="General">
                  <c:v>-0.10059156491631401</c:v>
                </c:pt>
                <c:pt idx="5290" formatCode="General">
                  <c:v>-0.108727037840765</c:v>
                </c:pt>
                <c:pt idx="5291" formatCode="General">
                  <c:v>-0.116825483408414</c:v>
                </c:pt>
                <c:pt idx="5292" formatCode="General">
                  <c:v>-0.124884243896884</c:v>
                </c:pt>
                <c:pt idx="5293" formatCode="General">
                  <c:v>-0.132900531616166</c:v>
                </c:pt>
                <c:pt idx="5294" formatCode="General">
                  <c:v>-0.14087143584349701</c:v>
                </c:pt>
                <c:pt idx="5295" formatCode="General">
                  <c:v>-0.14879396125104799</c:v>
                </c:pt>
                <c:pt idx="5296" formatCode="General">
                  <c:v>-0.15666554143950501</c:v>
                </c:pt>
                <c:pt idx="5297" formatCode="General">
                  <c:v>-0.16448302484144101</c:v>
                </c:pt>
                <c:pt idx="5298" formatCode="General">
                  <c:v>-0.17224372373364899</c:v>
                </c:pt>
                <c:pt idx="5299" formatCode="General">
                  <c:v>-0.179945430681416</c:v>
                </c:pt>
                <c:pt idx="5300" formatCode="General">
                  <c:v>-0.18758475954442499</c:v>
                </c:pt>
                <c:pt idx="5301" formatCode="General">
                  <c:v>-0.195158769507142</c:v>
                </c:pt>
                <c:pt idx="5302" formatCode="General">
                  <c:v>-0.20266560990148</c:v>
                </c:pt>
                <c:pt idx="5303" formatCode="General">
                  <c:v>-0.21010230468103799</c:v>
                </c:pt>
                <c:pt idx="5304" formatCode="General">
                  <c:v>-0.217465729781355</c:v>
                </c:pt>
                <c:pt idx="5305" formatCode="General">
                  <c:v>-0.22475383131386101</c:v>
                </c:pt>
                <c:pt idx="5306" formatCode="General">
                  <c:v>-0.231964036956363</c:v>
                </c:pt>
                <c:pt idx="5307" formatCode="General">
                  <c:v>-0.23909361569173801</c:v>
                </c:pt>
                <c:pt idx="5308" formatCode="General">
                  <c:v>-0.24613981632315499</c:v>
                </c:pt>
                <c:pt idx="5309" formatCode="General">
                  <c:v>-0.25310040960548102</c:v>
                </c:pt>
                <c:pt idx="5310" formatCode="General">
                  <c:v>-0.25997308494475202</c:v>
                </c:pt>
                <c:pt idx="5311" formatCode="General">
                  <c:v>-0.26675435445782297</c:v>
                </c:pt>
                <c:pt idx="5312" formatCode="General">
                  <c:v>-0.273441768109011</c:v>
                </c:pt>
                <c:pt idx="5313" formatCode="General">
                  <c:v>-0.28003355517477302</c:v>
                </c:pt>
                <c:pt idx="5314" formatCode="General">
                  <c:v>-0.28652733975186301</c:v>
                </c:pt>
                <c:pt idx="5315" formatCode="General">
                  <c:v>-0.29292008422393401</c:v>
                </c:pt>
                <c:pt idx="5316" formatCode="General">
                  <c:v>-0.29920927466028402</c:v>
                </c:pt>
                <c:pt idx="5317" formatCode="General">
                  <c:v>-0.305393014833025</c:v>
                </c:pt>
                <c:pt idx="5318" formatCode="General">
                  <c:v>-0.311468932768664</c:v>
                </c:pt>
                <c:pt idx="5319" formatCode="General">
                  <c:v>-0.31743512038743099</c:v>
                </c:pt>
                <c:pt idx="5320" formatCode="General">
                  <c:v>-0.32328907749381403</c:v>
                </c:pt>
                <c:pt idx="5321" formatCode="General">
                  <c:v>-0.32902769778099999</c:v>
                </c:pt>
                <c:pt idx="5322" formatCode="General">
                  <c:v>-0.33464899881184201</c:v>
                </c:pt>
                <c:pt idx="5323" formatCode="General">
                  <c:v>-0.34015112834206102</c:v>
                </c:pt>
                <c:pt idx="5324" formatCode="General">
                  <c:v>-0.34553172204037103</c:v>
                </c:pt>
                <c:pt idx="5325" formatCode="General">
                  <c:v>-0.35078897202532899</c:v>
                </c:pt>
                <c:pt idx="5326" formatCode="General">
                  <c:v>-0.35592107210357499</c:v>
                </c:pt>
                <c:pt idx="5327" formatCode="General">
                  <c:v>-0.360925084799261</c:v>
                </c:pt>
                <c:pt idx="5328" formatCode="General">
                  <c:v>-0.365798647592462</c:v>
                </c:pt>
                <c:pt idx="5329" formatCode="General">
                  <c:v>-0.37054063593997999</c:v>
                </c:pt>
                <c:pt idx="5330" formatCode="General">
                  <c:v>-0.37514895927352199</c:v>
                </c:pt>
                <c:pt idx="5331" formatCode="General">
                  <c:v>-0.37962142351552902</c:v>
                </c:pt>
                <c:pt idx="5332" formatCode="General">
                  <c:v>-0.38395590413660202</c:v>
                </c:pt>
                <c:pt idx="5333" formatCode="General">
                  <c:v>-0.38815039066728102</c:v>
                </c:pt>
                <c:pt idx="5334" formatCode="General">
                  <c:v>-0.39220353300260102</c:v>
                </c:pt>
                <c:pt idx="5335" formatCode="General">
                  <c:v>-0.39611355515466701</c:v>
                </c:pt>
                <c:pt idx="5336" formatCode="General">
                  <c:v>-0.39987864772116899</c:v>
                </c:pt>
                <c:pt idx="5337" formatCode="General">
                  <c:v>-0.40349654589457701</c:v>
                </c:pt>
                <c:pt idx="5338" formatCode="General">
                  <c:v>-0.406965605555905</c:v>
                </c:pt>
                <c:pt idx="5339" formatCode="General">
                  <c:v>-0.41028440695822499</c:v>
                </c:pt>
                <c:pt idx="5340" formatCode="General">
                  <c:v>-0.41345166297500002</c:v>
                </c:pt>
                <c:pt idx="5341" formatCode="General">
                  <c:v>-0.41646613333043497</c:v>
                </c:pt>
                <c:pt idx="5342" formatCode="General">
                  <c:v>-0.41932553970748399</c:v>
                </c:pt>
                <c:pt idx="5343" formatCode="General">
                  <c:v>-0.42202823390469701</c:v>
                </c:pt>
                <c:pt idx="5344" formatCode="General">
                  <c:v>-0.42457335040529598</c:v>
                </c:pt>
                <c:pt idx="5345" formatCode="General">
                  <c:v>-0.42695962197906101</c:v>
                </c:pt>
                <c:pt idx="5346" formatCode="General">
                  <c:v>-0.42918532044860802</c:v>
                </c:pt>
                <c:pt idx="5347" formatCode="General">
                  <c:v>-0.43124940624329999</c:v>
                </c:pt>
                <c:pt idx="5348" formatCode="General">
                  <c:v>-0.43315105000012399</c:v>
                </c:pt>
                <c:pt idx="5349" formatCode="General">
                  <c:v>-0.43488894107040399</c:v>
                </c:pt>
                <c:pt idx="5350" formatCode="General">
                  <c:v>-0.43646131849575198</c:v>
                </c:pt>
                <c:pt idx="5351" formatCode="General">
                  <c:v>-0.43786717593237201</c:v>
                </c:pt>
                <c:pt idx="5352" formatCode="General">
                  <c:v>-0.43910630493238401</c:v>
                </c:pt>
                <c:pt idx="5353" formatCode="General">
                  <c:v>-0.44017758900415799</c:v>
                </c:pt>
                <c:pt idx="5354" formatCode="General">
                  <c:v>-0.44107995566899599</c:v>
                </c:pt>
                <c:pt idx="5355" formatCode="General">
                  <c:v>-0.44181247914590899</c:v>
                </c:pt>
                <c:pt idx="5356" formatCode="General">
                  <c:v>-0.44237389215943601</c:v>
                </c:pt>
                <c:pt idx="5357" formatCode="General">
                  <c:v>-0.44276368372179098</c:v>
                </c:pt>
                <c:pt idx="5358" formatCode="General">
                  <c:v>-0.44298162336024199</c:v>
                </c:pt>
                <c:pt idx="5359" formatCode="General">
                  <c:v>-0.44302712902703301</c:v>
                </c:pt>
                <c:pt idx="5360" formatCode="General">
                  <c:v>-0.44289972683159501</c:v>
                </c:pt>
                <c:pt idx="5361" formatCode="General">
                  <c:v>-0.442598632288558</c:v>
                </c:pt>
                <c:pt idx="5362" formatCode="General">
                  <c:v>-0.44212376372571799</c:v>
                </c:pt>
                <c:pt idx="5363" formatCode="General">
                  <c:v>-0.44147472602858501</c:v>
                </c:pt>
                <c:pt idx="5364" formatCode="General">
                  <c:v>-0.44065072832399199</c:v>
                </c:pt>
                <c:pt idx="5365" formatCode="General">
                  <c:v>-0.43965177788493698</c:v>
                </c:pt>
                <c:pt idx="5366" formatCode="General">
                  <c:v>-0.43847816982771398</c:v>
                </c:pt>
                <c:pt idx="5367" formatCode="General">
                  <c:v>-0.43712983128255101</c:v>
                </c:pt>
                <c:pt idx="5368" formatCode="General">
                  <c:v>-0.43560631226753199</c:v>
                </c:pt>
                <c:pt idx="5369" formatCode="General">
                  <c:v>-0.43390789915481298</c:v>
                </c:pt>
                <c:pt idx="5370" formatCode="General">
                  <c:v>-0.43203462768603101</c:v>
                </c:pt>
                <c:pt idx="5371" formatCode="General">
                  <c:v>-0.42998673246038199</c:v>
                </c:pt>
                <c:pt idx="5372" formatCode="General">
                  <c:v>-0.42776468149289998</c:v>
                </c:pt>
                <c:pt idx="5373" formatCode="General">
                  <c:v>-0.42536861478365201</c:v>
                </c:pt>
                <c:pt idx="5374" formatCode="General">
                  <c:v>-0.422798874862583</c:v>
                </c:pt>
                <c:pt idx="5375" formatCode="General">
                  <c:v>-0.42005608848883902</c:v>
                </c:pt>
                <c:pt idx="5376" formatCode="General">
                  <c:v>-0.41714111986831998</c:v>
                </c:pt>
                <c:pt idx="5377" formatCode="General">
                  <c:v>-0.41405446140079299</c:v>
                </c:pt>
                <c:pt idx="5378" formatCode="General">
                  <c:v>-0.41079624854968599</c:v>
                </c:pt>
                <c:pt idx="5379" formatCode="General">
                  <c:v>-0.40736742016989802</c:v>
                </c:pt>
                <c:pt idx="5380" formatCode="General">
                  <c:v>-0.40376924512900503</c:v>
                </c:pt>
                <c:pt idx="5381" formatCode="General">
                  <c:v>-0.40000263028793898</c:v>
                </c:pt>
                <c:pt idx="5382" formatCode="General">
                  <c:v>-0.39606814582856398</c:v>
                </c:pt>
                <c:pt idx="5383" formatCode="General">
                  <c:v>-0.39196716015378202</c:v>
                </c:pt>
                <c:pt idx="5384" formatCode="General">
                  <c:v>-0.38770131747411601</c:v>
                </c:pt>
                <c:pt idx="5385" formatCode="General">
                  <c:v>-0.38327132940155201</c:v>
                </c:pt>
                <c:pt idx="5386" formatCode="General">
                  <c:v>-0.37867807868481201</c:v>
                </c:pt>
                <c:pt idx="5387" formatCode="General">
                  <c:v>-0.37392326789458102</c:v>
                </c:pt>
                <c:pt idx="5388" formatCode="General">
                  <c:v>-0.36900838285689802</c:v>
                </c:pt>
                <c:pt idx="5389" formatCode="General">
                  <c:v>-0.36393511362601499</c:v>
                </c:pt>
                <c:pt idx="5390" formatCode="General">
                  <c:v>-0.358705396283719</c:v>
                </c:pt>
                <c:pt idx="5391" formatCode="General">
                  <c:v>-0.35332082311726098</c:v>
                </c:pt>
                <c:pt idx="5392" formatCode="General">
                  <c:v>-0.34778318136620201</c:v>
                </c:pt>
                <c:pt idx="5393" formatCode="General">
                  <c:v>-0.34209444836261399</c:v>
                </c:pt>
                <c:pt idx="5394" formatCode="General">
                  <c:v>-0.33625626334192898</c:v>
                </c:pt>
                <c:pt idx="5395" formatCode="General">
                  <c:v>-0.33027048010913601</c:v>
                </c:pt>
                <c:pt idx="5396" formatCode="General">
                  <c:v>-0.32413971570900202</c:v>
                </c:pt>
                <c:pt idx="5397" formatCode="General">
                  <c:v>-0.31786576933535299</c:v>
                </c:pt>
                <c:pt idx="5398" formatCode="General">
                  <c:v>-0.31145113096642202</c:v>
                </c:pt>
                <c:pt idx="5399" formatCode="General">
                  <c:v>-0.30489851200914803</c:v>
                </c:pt>
                <c:pt idx="5400" formatCode="General">
                  <c:v>-0.29820969431240202</c:v>
                </c:pt>
                <c:pt idx="5401" formatCode="General">
                  <c:v>-0.29138712539859402</c:v>
                </c:pt>
                <c:pt idx="5402" formatCode="General">
                  <c:v>-0.28443350246714999</c:v>
                </c:pt>
                <c:pt idx="5403" formatCode="General">
                  <c:v>-0.277351202497434</c:v>
                </c:pt>
                <c:pt idx="5404" formatCode="General">
                  <c:v>-0.27014329608451598</c:v>
                </c:pt>
                <c:pt idx="5405" formatCode="General">
                  <c:v>-0.26281249678142099</c:v>
                </c:pt>
                <c:pt idx="5406" formatCode="General">
                  <c:v>-0.25536108193892798</c:v>
                </c:pt>
                <c:pt idx="5407" formatCode="General">
                  <c:v>-0.247792055939521</c:v>
                </c:pt>
                <c:pt idx="5408" formatCode="General">
                  <c:v>-0.24010870740835599</c:v>
                </c:pt>
                <c:pt idx="5409" formatCode="General">
                  <c:v>-0.23231447948967199</c:v>
                </c:pt>
                <c:pt idx="5410" formatCode="General">
                  <c:v>-0.22441239940864099</c:v>
                </c:pt>
                <c:pt idx="5411" formatCode="General">
                  <c:v>-0.216405568991443</c:v>
                </c:pt>
                <c:pt idx="5412" formatCode="General">
                  <c:v>-0.208297187794306</c:v>
                </c:pt>
                <c:pt idx="5413" formatCode="General">
                  <c:v>-0.200090033312641</c:v>
                </c:pt>
                <c:pt idx="5414" formatCode="General">
                  <c:v>-0.19178744963628799</c:v>
                </c:pt>
                <c:pt idx="5415" formatCode="General">
                  <c:v>-0.18339315060067601</c:v>
                </c:pt>
                <c:pt idx="5416" formatCode="General">
                  <c:v>-0.174910660358502</c:v>
                </c:pt>
                <c:pt idx="5417" formatCode="General">
                  <c:v>-0.16634352943011901</c:v>
                </c:pt>
                <c:pt idx="5418" formatCode="General">
                  <c:v>-0.157695356077517</c:v>
                </c:pt>
                <c:pt idx="5419" formatCode="General">
                  <c:v>-0.14896978287828899</c:v>
                </c:pt>
                <c:pt idx="5420" formatCode="General">
                  <c:v>-0.140170550397371</c:v>
                </c:pt>
                <c:pt idx="5421" formatCode="General">
                  <c:v>-0.13130149204223701</c:v>
                </c:pt>
                <c:pt idx="5422" formatCode="General">
                  <c:v>-0.122366465111457</c:v>
                </c:pt>
                <c:pt idx="5423" formatCode="General">
                  <c:v>-0.11336933688572</c:v>
                </c:pt>
                <c:pt idx="5424" formatCode="General">
                  <c:v>-0.10431402914448699</c:v>
                </c:pt>
                <c:pt idx="5425" formatCode="General">
                  <c:v>-9.5204468208437198E-2</c:v>
                </c:pt>
                <c:pt idx="5426" formatCode="General">
                  <c:v>-8.6044683659163304E-2</c:v>
                </c:pt>
                <c:pt idx="5427" formatCode="General">
                  <c:v>-7.6838759078354996E-2</c:v>
                </c:pt>
                <c:pt idx="5428" formatCode="General">
                  <c:v>-6.7590812895483798E-2</c:v>
                </c:pt>
                <c:pt idx="5429" formatCode="General">
                  <c:v>-5.8304985846697598E-2</c:v>
                </c:pt>
                <c:pt idx="5430" formatCode="General">
                  <c:v>-4.8985384068453E-2</c:v>
                </c:pt>
                <c:pt idx="5431" formatCode="General">
                  <c:v>-3.9636234757050297E-2</c:v>
                </c:pt>
                <c:pt idx="5432" formatCode="General">
                  <c:v>-3.02617877259935E-2</c:v>
                </c:pt>
                <c:pt idx="5433" formatCode="General">
                  <c:v>-2.0866345375542699E-2</c:v>
                </c:pt>
                <c:pt idx="5434" formatCode="General">
                  <c:v>-1.1454202485125201E-2</c:v>
                </c:pt>
                <c:pt idx="5435" formatCode="General">
                  <c:v>-2.0296363467494001E-3</c:v>
                </c:pt>
                <c:pt idx="5436" formatCode="General">
                  <c:v>7.4029837254739501E-3</c:v>
                </c:pt>
                <c:pt idx="5437" formatCode="General">
                  <c:v>1.68392558407848E-2</c:v>
                </c:pt>
                <c:pt idx="5438" formatCode="General">
                  <c:v>2.6274815325035401E-2</c:v>
                </c:pt>
                <c:pt idx="5439" formatCode="General">
                  <c:v>3.57052825403869E-2</c:v>
                </c:pt>
                <c:pt idx="5440" formatCode="General">
                  <c:v>4.51261570574139E-2</c:v>
                </c:pt>
                <c:pt idx="5441" formatCode="General">
                  <c:v>5.45329914680956E-2</c:v>
                </c:pt>
                <c:pt idx="5442" formatCode="General">
                  <c:v>6.3921409532159995E-2</c:v>
                </c:pt>
                <c:pt idx="5443" formatCode="General">
                  <c:v>7.3286939453295202E-2</c:v>
                </c:pt>
                <c:pt idx="5444" formatCode="General">
                  <c:v>8.2625067655104897E-2</c:v>
                </c:pt>
                <c:pt idx="5445" formatCode="General">
                  <c:v>9.1931364654007502E-2</c:v>
                </c:pt>
                <c:pt idx="5446" formatCode="General">
                  <c:v>0.10120138431728</c:v>
                </c:pt>
                <c:pt idx="5447" formatCode="General">
                  <c:v>0.11043060570510101</c:v>
                </c:pt>
                <c:pt idx="5448" formatCode="General">
                  <c:v>0.119614553346487</c:v>
                </c:pt>
                <c:pt idx="5449" formatCode="General">
                  <c:v>0.128748811378367</c:v>
                </c:pt>
                <c:pt idx="5450" formatCode="General">
                  <c:v>0.13782891710542899</c:v>
                </c:pt>
                <c:pt idx="5451" formatCode="General">
                  <c:v>0.14685041136184601</c:v>
                </c:pt>
                <c:pt idx="5452" formatCode="General">
                  <c:v>0.155808854716426</c:v>
                </c:pt>
                <c:pt idx="5453" formatCode="General">
                  <c:v>0.164699834302863</c:v>
                </c:pt>
                <c:pt idx="5454" formatCode="General">
                  <c:v>0.17351896794507601</c:v>
                </c:pt>
                <c:pt idx="5455" formatCode="General">
                  <c:v>0.18226185493729399</c:v>
                </c:pt>
                <c:pt idx="5456" formatCode="General">
                  <c:v>0.19092413625704299</c:v>
                </c:pt>
                <c:pt idx="5457" formatCode="General">
                  <c:v>0.199501503896062</c:v>
                </c:pt>
                <c:pt idx="5458" formatCode="General">
                  <c:v>0.20798965389986401</c:v>
                </c:pt>
                <c:pt idx="5459" formatCode="General">
                  <c:v>0.21638433852640701</c:v>
                </c:pt>
                <c:pt idx="5460" formatCode="General">
                  <c:v>0.22468132125548099</c:v>
                </c:pt>
                <c:pt idx="5461" formatCode="General">
                  <c:v>0.23287638393764001</c:v>
                </c:pt>
                <c:pt idx="5462" formatCode="General">
                  <c:v>0.24096543901758599</c:v>
                </c:pt>
                <c:pt idx="5463" formatCode="General">
                  <c:v>0.24894437521128401</c:v>
                </c:pt>
                <c:pt idx="5464" formatCode="General">
                  <c:v>0.25680910885487401</c:v>
                </c:pt>
                <c:pt idx="5465" formatCode="General">
                  <c:v>0.26455570182525201</c:v>
                </c:pt>
                <c:pt idx="5466" formatCode="General">
                  <c:v>0.272180200740817</c:v>
                </c:pt>
                <c:pt idx="5467" formatCode="General">
                  <c:v>0.27967862628314399</c:v>
                </c:pt>
                <c:pt idx="5468" formatCode="General">
                  <c:v>0.28704709817521901</c:v>
                </c:pt>
                <c:pt idx="5469" formatCode="General">
                  <c:v>0.29428185181102001</c:v>
                </c:pt>
                <c:pt idx="5470" formatCode="General">
                  <c:v>0.30137918479779002</c:v>
                </c:pt>
                <c:pt idx="5471" formatCode="General">
                  <c:v>0.30833544556512099</c:v>
                </c:pt>
                <c:pt idx="5472" formatCode="General">
                  <c:v>0.31514698061041402</c:v>
                </c:pt>
                <c:pt idx="5473" formatCode="General">
                  <c:v>0.32181019279129303</c:v>
                </c:pt>
                <c:pt idx="5474" formatCode="General">
                  <c:v>0.32832161043950497</c:v>
                </c:pt>
                <c:pt idx="5475" formatCode="General">
                  <c:v>0.33467783857759598</c:v>
                </c:pt>
                <c:pt idx="5476" formatCode="General">
                  <c:v>0.34087556158444599</c:v>
                </c:pt>
                <c:pt idx="5477" formatCode="General">
                  <c:v>0.34691159289484103</c:v>
                </c:pt>
                <c:pt idx="5478" formatCode="General">
                  <c:v>0.35278277055676199</c:v>
                </c:pt>
                <c:pt idx="5479" formatCode="General">
                  <c:v>0.35848596193596599</c:v>
                </c:pt>
                <c:pt idx="5480" formatCode="General">
                  <c:v>0.36401776219575499</c:v>
                </c:pt>
                <c:pt idx="5481" formatCode="General">
                  <c:v>0.369375043123501</c:v>
                </c:pt>
                <c:pt idx="5482" formatCode="General">
                  <c:v>0.37455554644283101</c:v>
                </c:pt>
                <c:pt idx="5483" formatCode="General">
                  <c:v>0.37955675912811299</c:v>
                </c:pt>
                <c:pt idx="5484" formatCode="General">
                  <c:v>0.384375790459206</c:v>
                </c:pt>
                <c:pt idx="5485" formatCode="General">
                  <c:v>0.38900996066688698</c:v>
                </c:pt>
                <c:pt idx="5486" formatCode="General">
                  <c:v>0.39345682330637</c:v>
                </c:pt>
                <c:pt idx="5487" formatCode="General">
                  <c:v>0.39771362717995901</c:v>
                </c:pt>
                <c:pt idx="5488" formatCode="General">
                  <c:v>0.40177789365379601</c:v>
                </c:pt>
                <c:pt idx="5489" formatCode="General">
                  <c:v>0.40564795258736502</c:v>
                </c:pt>
                <c:pt idx="5490" formatCode="General">
                  <c:v>0.40932132305246199</c:v>
                </c:pt>
                <c:pt idx="5491" formatCode="General">
                  <c:v>0.41279571434997198</c:v>
                </c:pt>
                <c:pt idx="5492" formatCode="General">
                  <c:v>0.41606970148521299</c:v>
                </c:pt>
                <c:pt idx="5493" formatCode="General">
                  <c:v>0.41914164406092502</c:v>
                </c:pt>
                <c:pt idx="5494" formatCode="General">
                  <c:v>0.42201007556111397</c:v>
                </c:pt>
                <c:pt idx="5495" formatCode="General">
                  <c:v>0.42467321078046999</c:v>
                </c:pt>
                <c:pt idx="5496" formatCode="General">
                  <c:v>0.42712945294361898</c:v>
                </c:pt>
                <c:pt idx="5497" formatCode="General">
                  <c:v>0.429377429444671</c:v>
                </c:pt>
                <c:pt idx="5498" formatCode="General">
                  <c:v>0.43141549250952199</c:v>
                </c:pt>
                <c:pt idx="5499" formatCode="General">
                  <c:v>0.43324280464067</c:v>
                </c:pt>
                <c:pt idx="5500" formatCode="General">
                  <c:v>0.43485879007895401</c:v>
                </c:pt>
                <c:pt idx="5501" formatCode="General">
                  <c:v>0.436261997932965</c:v>
                </c:pt>
                <c:pt idx="5502" formatCode="General">
                  <c:v>0.43745167561685</c:v>
                </c:pt>
                <c:pt idx="5503" formatCode="General">
                  <c:v>0.43842736719672398</c:v>
                </c:pt>
                <c:pt idx="5504" formatCode="General">
                  <c:v>0.43918826247221499</c:v>
                </c:pt>
                <c:pt idx="5505" formatCode="General">
                  <c:v>0.43973373422974898</c:v>
                </c:pt>
                <c:pt idx="5506" formatCode="General">
                  <c:v>0.44006339368271502</c:v>
                </c:pt>
                <c:pt idx="5507" formatCode="General">
                  <c:v>0.440177056427139</c:v>
                </c:pt>
                <c:pt idx="5508" formatCode="General">
                  <c:v>0.44007423280507402</c:v>
                </c:pt>
                <c:pt idx="5509" formatCode="General">
                  <c:v>0.43975520518894401</c:v>
                </c:pt>
                <c:pt idx="5510" formatCode="General">
                  <c:v>0.43922047357744498</c:v>
                </c:pt>
                <c:pt idx="5511" formatCode="General">
                  <c:v>0.43846961520094802</c:v>
                </c:pt>
                <c:pt idx="5512" formatCode="General">
                  <c:v>0.43750291658125301</c:v>
                </c:pt>
                <c:pt idx="5513" formatCode="General">
                  <c:v>0.436321464682148</c:v>
                </c:pt>
                <c:pt idx="5514" formatCode="General">
                  <c:v>0.43492543265781802</c:v>
                </c:pt>
                <c:pt idx="5515" formatCode="General">
                  <c:v>0.43331508510377598</c:v>
                </c:pt>
                <c:pt idx="5516" formatCode="General">
                  <c:v>0.43149148747083799</c:v>
                </c:pt>
                <c:pt idx="5517" formatCode="General">
                  <c:v>0.42945594442300999</c:v>
                </c:pt>
                <c:pt idx="5518" formatCode="General">
                  <c:v>0.42720946011111399</c:v>
                </c:pt>
                <c:pt idx="5519" formatCode="General">
                  <c:v>0.424752982032365</c:v>
                </c:pt>
                <c:pt idx="5520" formatCode="General">
                  <c:v>0.42208782457963301</c:v>
                </c:pt>
                <c:pt idx="5521" formatCode="General">
                  <c:v>0.41921536279568899</c:v>
                </c:pt>
                <c:pt idx="5522" formatCode="General">
                  <c:v>0.41613704873400098</c:v>
                </c:pt>
                <c:pt idx="5523" formatCode="General">
                  <c:v>0.41285447082935001</c:v>
                </c:pt>
                <c:pt idx="5524" formatCode="General">
                  <c:v>0.40936934956143101</c:v>
                </c:pt>
                <c:pt idx="5525" formatCode="General">
                  <c:v>0.40568347609768601</c:v>
                </c:pt>
                <c:pt idx="5526" formatCode="General">
                  <c:v>0.40179875586907798</c:v>
                </c:pt>
                <c:pt idx="5527" formatCode="General">
                  <c:v>0.397717204534074</c:v>
                </c:pt>
                <c:pt idx="5528" formatCode="General">
                  <c:v>0.39344089027754597</c:v>
                </c:pt>
                <c:pt idx="5529" formatCode="General">
                  <c:v>0.38897203472720598</c:v>
                </c:pt>
                <c:pt idx="5530" formatCode="General">
                  <c:v>0.38431296284883598</c:v>
                </c:pt>
                <c:pt idx="5531" formatCode="General">
                  <c:v>0.379466093020282</c:v>
                </c:pt>
                <c:pt idx="5532" formatCode="General">
                  <c:v>0.374433985718644</c:v>
                </c:pt>
                <c:pt idx="5533" formatCode="General">
                  <c:v>0.36921928236642898</c:v>
                </c:pt>
                <c:pt idx="5534" formatCode="General">
                  <c:v>0.36382469474540602</c:v>
                </c:pt>
                <c:pt idx="5535" formatCode="General">
                  <c:v>0.35825305647087202</c:v>
                </c:pt>
                <c:pt idx="5536" formatCode="General">
                  <c:v>0.35250731843075001</c:v>
                </c:pt>
                <c:pt idx="5537" formatCode="General">
                  <c:v>0.34659047955470701</c:v>
                </c:pt>
                <c:pt idx="5538" formatCode="General">
                  <c:v>0.34050558125124603</c:v>
                </c:pt>
                <c:pt idx="5539" formatCode="General">
                  <c:v>0.33425582036213097</c:v>
                </c:pt>
                <c:pt idx="5540" formatCode="General">
                  <c:v>0.327844549817569</c:v>
                </c:pt>
                <c:pt idx="5541" formatCode="General">
                  <c:v>0.321275155363073</c:v>
                </c:pt>
                <c:pt idx="5542" formatCode="General">
                  <c:v>0.314551089988307</c:v>
                </c:pt>
                <c:pt idx="5543" formatCode="General">
                  <c:v>0.30767587813571501</c:v>
                </c:pt>
                <c:pt idx="5544" formatCode="General">
                  <c:v>0.30065316186779301</c:v>
                </c:pt>
                <c:pt idx="5545" formatCode="General">
                  <c:v>0.293486642790729</c:v>
                </c:pt>
                <c:pt idx="5546" formatCode="General">
                  <c:v>0.28618006931807999</c:v>
                </c:pt>
                <c:pt idx="5547" formatCode="General">
                  <c:v>0.27873729148916698</c:v>
                </c:pt>
                <c:pt idx="5548" formatCode="General">
                  <c:v>0.27116225441928099</c:v>
                </c:pt>
                <c:pt idx="5549" formatCode="General">
                  <c:v>0.26345893247115199</c:v>
                </c:pt>
                <c:pt idx="5550" formatCode="General">
                  <c:v>0.25563132765082802</c:v>
                </c:pt>
                <c:pt idx="5551" formatCode="General">
                  <c:v>0.24768362904396399</c:v>
                </c:pt>
                <c:pt idx="5552" formatCode="General">
                  <c:v>0.239620043468563</c:v>
                </c:pt>
                <c:pt idx="5553" formatCode="General">
                  <c:v>0.23144472382689901</c:v>
                </c:pt>
                <c:pt idx="5554" formatCode="General">
                  <c:v>0.22316198351816599</c:v>
                </c:pt>
                <c:pt idx="5555" formatCode="General">
                  <c:v>0.21477619780035101</c:v>
                </c:pt>
                <c:pt idx="5556" formatCode="General">
                  <c:v>0.20629173070749501</c:v>
                </c:pt>
                <c:pt idx="5557" formatCode="General">
                  <c:v>0.197713036642406</c:v>
                </c:pt>
                <c:pt idx="5558" formatCode="General">
                  <c:v>0.189044608236587</c:v>
                </c:pt>
                <c:pt idx="5559" formatCode="General">
                  <c:v>0.18029096277985401</c:v>
                </c:pt>
                <c:pt idx="5560" formatCode="General">
                  <c:v>0.171456641133407</c:v>
                </c:pt>
                <c:pt idx="5561" formatCode="General">
                  <c:v>0.16254626391085999</c:v>
                </c:pt>
                <c:pt idx="5562" formatCode="General">
                  <c:v>0.15356453808217299</c:v>
                </c:pt>
                <c:pt idx="5563" formatCode="General">
                  <c:v>0.14451615307198001</c:v>
                </c:pt>
                <c:pt idx="5564" formatCode="General">
                  <c:v>0.13540579956975901</c:v>
                </c:pt>
                <c:pt idx="5565" formatCode="General">
                  <c:v>0.12623821380641501</c:v>
                </c:pt>
                <c:pt idx="5566" formatCode="General">
                  <c:v>0.117018156538975</c:v>
                </c:pt>
                <c:pt idx="5567" formatCode="General">
                  <c:v>0.10775040896903899</c:v>
                </c:pt>
                <c:pt idx="5568" formatCode="General">
                  <c:v>9.8439757141510001E-2</c:v>
                </c:pt>
                <c:pt idx="5569" formatCode="General">
                  <c:v>8.9091060881974105E-2</c:v>
                </c:pt>
                <c:pt idx="5570" formatCode="General">
                  <c:v>7.97091548995498E-2</c:v>
                </c:pt>
                <c:pt idx="5571" formatCode="General">
                  <c:v>7.0298860558493201E-2</c:v>
                </c:pt>
                <c:pt idx="5572" formatCode="General">
                  <c:v>6.0865078221701403E-2</c:v>
                </c:pt>
                <c:pt idx="5573" formatCode="General">
                  <c:v>5.1412674363979102E-2</c:v>
                </c:pt>
                <c:pt idx="5574" formatCode="General">
                  <c:v>4.1946466846670097E-2</c:v>
                </c:pt>
                <c:pt idx="5575" formatCode="General">
                  <c:v>3.2471285799438199E-2</c:v>
                </c:pt>
                <c:pt idx="5576" formatCode="General">
                  <c:v>2.2992035124663399E-2</c:v>
                </c:pt>
                <c:pt idx="5577" formatCode="General">
                  <c:v>1.35136270494054E-2</c:v>
                </c:pt>
                <c:pt idx="5578" formatCode="General">
                  <c:v>4.0408596808423503E-3</c:v>
                </c:pt>
                <c:pt idx="5579" formatCode="General">
                  <c:v>-5.4214731079963302E-3</c:v>
                </c:pt>
                <c:pt idx="5580" formatCode="General">
                  <c:v>-1.48684681514072E-2</c:v>
                </c:pt>
                <c:pt idx="5581" formatCode="General">
                  <c:v>-2.42953286159724E-2</c:v>
                </c:pt>
                <c:pt idx="5582" formatCode="General">
                  <c:v>-3.3697274961006302E-2</c:v>
                </c:pt>
                <c:pt idx="5583" formatCode="General">
                  <c:v>-4.30694862029442E-2</c:v>
                </c:pt>
                <c:pt idx="5584" formatCode="General">
                  <c:v>-5.2407267127042398E-2</c:v>
                </c:pt>
                <c:pt idx="5585" formatCode="General">
                  <c:v>-6.1705947392628899E-2</c:v>
                </c:pt>
                <c:pt idx="5586" formatCode="General">
                  <c:v>-7.0960811963211301E-2</c:v>
                </c:pt>
                <c:pt idx="5587" formatCode="General">
                  <c:v>-8.0167158052474902E-2</c:v>
                </c:pt>
                <c:pt idx="5588" formatCode="General">
                  <c:v>-8.9320359782784103E-2</c:v>
                </c:pt>
                <c:pt idx="5589" formatCode="General">
                  <c:v>-9.8415819118870596E-2</c:v>
                </c:pt>
                <c:pt idx="5590" formatCode="General">
                  <c:v>-0.10744896530612701</c:v>
                </c:pt>
                <c:pt idx="5591" formatCode="General">
                  <c:v>-0.116415311602472</c:v>
                </c:pt>
                <c:pt idx="5592" formatCode="General">
                  <c:v>-0.125310404152431</c:v>
                </c:pt>
                <c:pt idx="5593" formatCode="General">
                  <c:v>-0.13412981356155701</c:v>
                </c:pt>
                <c:pt idx="5594" formatCode="General">
                  <c:v>-0.14286911686041701</c:v>
                </c:pt>
                <c:pt idx="5595" formatCode="General">
                  <c:v>-0.15152375488980899</c:v>
                </c:pt>
                <c:pt idx="5596" formatCode="General">
                  <c:v>-0.16008946281757999</c:v>
                </c:pt>
                <c:pt idx="5597" formatCode="General">
                  <c:v>-0.16856255891879199</c:v>
                </c:pt>
                <c:pt idx="5598" formatCode="General">
                  <c:v>-0.17693907188171901</c:v>
                </c:pt>
                <c:pt idx="5599" formatCode="General">
                  <c:v>-0.18521459178978</c:v>
                </c:pt>
                <c:pt idx="5600" formatCode="General">
                  <c:v>-0.19338485492642599</c:v>
                </c:pt>
                <c:pt idx="5601" formatCode="General">
                  <c:v>-0.201445829236573</c:v>
                </c:pt>
                <c:pt idx="5602" formatCode="General">
                  <c:v>-0.20939373233725</c:v>
                </c:pt>
                <c:pt idx="5603" formatCode="General">
                  <c:v>-0.21722497991338599</c:v>
                </c:pt>
                <c:pt idx="5604" formatCode="General">
                  <c:v>-0.224935632940508</c:v>
                </c:pt>
                <c:pt idx="5605" formatCode="General">
                  <c:v>-0.23252190262080499</c:v>
                </c:pt>
                <c:pt idx="5606" formatCode="General">
                  <c:v>-0.239980244309659</c:v>
                </c:pt>
                <c:pt idx="5607" formatCode="General">
                  <c:v>-0.247307289131527</c:v>
                </c:pt>
                <c:pt idx="5608" formatCode="General">
                  <c:v>-0.254499311050851</c:v>
                </c:pt>
                <c:pt idx="5609" formatCode="General">
                  <c:v>-0.26155271631287103</c:v>
                </c:pt>
                <c:pt idx="5610" formatCode="General">
                  <c:v>-0.26846415820800701</c:v>
                </c:pt>
                <c:pt idx="5611" formatCode="General">
                  <c:v>-0.27523051372797602</c:v>
                </c:pt>
                <c:pt idx="5612" formatCode="General">
                  <c:v>-0.28184886373533202</c:v>
                </c:pt>
                <c:pt idx="5613" formatCode="General">
                  <c:v>-0.28831590148680503</c:v>
                </c:pt>
                <c:pt idx="5614" formatCode="General">
                  <c:v>-0.29462847205589798</c:v>
                </c:pt>
                <c:pt idx="5615" formatCode="General">
                  <c:v>-0.30078363021149701</c:v>
                </c:pt>
                <c:pt idx="5616" formatCode="General">
                  <c:v>-0.30677866886237698</c:v>
                </c:pt>
                <c:pt idx="5617" formatCode="General">
                  <c:v>-0.31261104420461999</c:v>
                </c:pt>
                <c:pt idx="5618" formatCode="General">
                  <c:v>-0.318277837871067</c:v>
                </c:pt>
                <c:pt idx="5619" formatCode="General">
                  <c:v>-0.32377630292723297</c:v>
                </c:pt>
                <c:pt idx="5620" formatCode="General">
                  <c:v>-0.32910446884700301</c:v>
                </c:pt>
                <c:pt idx="5621" formatCode="General">
                  <c:v>-0.334259992011536</c:v>
                </c:pt>
                <c:pt idx="5622" formatCode="General">
                  <c:v>-0.33924010879501898</c:v>
                </c:pt>
                <c:pt idx="5623" formatCode="General">
                  <c:v>-0.344042760971004</c:v>
                </c:pt>
                <c:pt idx="5624" formatCode="General">
                  <c:v>-0.34866612885293102</c:v>
                </c:pt>
                <c:pt idx="5625" formatCode="General">
                  <c:v>-0.353108035222647</c:v>
                </c:pt>
                <c:pt idx="5626" formatCode="General">
                  <c:v>-0.35736697208637402</c:v>
                </c:pt>
                <c:pt idx="5627" formatCode="General">
                  <c:v>-0.36144103024100599</c:v>
                </c:pt>
                <c:pt idx="5628" formatCode="General">
                  <c:v>-0.365327839373151</c:v>
                </c:pt>
                <c:pt idx="5629" formatCode="General">
                  <c:v>-0.36902577739250803</c:v>
                </c:pt>
                <c:pt idx="5630" formatCode="General">
                  <c:v>-0.37253398440901397</c:v>
                </c:pt>
                <c:pt idx="5631" formatCode="General">
                  <c:v>-0.375850665923192</c:v>
                </c:pt>
                <c:pt idx="5632" formatCode="General">
                  <c:v>-0.37897414051999401</c:v>
                </c:pt>
                <c:pt idx="5633" formatCode="General">
                  <c:v>-0.381904000810321</c:v>
                </c:pt>
                <c:pt idx="5634" formatCode="General">
                  <c:v>-0.38463896621426902</c:v>
                </c:pt>
                <c:pt idx="5635" formatCode="General">
                  <c:v>-0.38717774179381398</c:v>
                </c:pt>
                <c:pt idx="5636" formatCode="General">
                  <c:v>-0.38951918513801098</c:v>
                </c:pt>
                <c:pt idx="5637" formatCode="General">
                  <c:v>-0.39166234265389999</c:v>
                </c:pt>
                <c:pt idx="5638" formatCode="General">
                  <c:v>-0.39360698609245298</c:v>
                </c:pt>
                <c:pt idx="5639" formatCode="General">
                  <c:v>-0.39535251548175998</c:v>
                </c:pt>
                <c:pt idx="5640" formatCode="General">
                  <c:v>-0.39689840011343502</c:v>
                </c:pt>
                <c:pt idx="5641" formatCode="General">
                  <c:v>-0.39824417723018002</c:v>
                </c:pt>
                <c:pt idx="5642" formatCode="General">
                  <c:v>-0.39938895914070799</c:v>
                </c:pt>
                <c:pt idx="5643" formatCode="General">
                  <c:v>-0.40033255652189498</c:v>
                </c:pt>
                <c:pt idx="5644" formatCode="General">
                  <c:v>-0.40107550258338698</c:v>
                </c:pt>
                <c:pt idx="5645" formatCode="General">
                  <c:v>-0.40161739316950701</c:v>
                </c:pt>
                <c:pt idx="5646" formatCode="General">
                  <c:v>-0.40195838221005697</c:v>
                </c:pt>
                <c:pt idx="5647" formatCode="General">
                  <c:v>-0.40209876700977198</c:v>
                </c:pt>
                <c:pt idx="5648" formatCode="General">
                  <c:v>-0.40203839140747499</c:v>
                </c:pt>
                <c:pt idx="5649" formatCode="General">
                  <c:v>-0.40177767608126103</c:v>
                </c:pt>
                <c:pt idx="5650" formatCode="General">
                  <c:v>-0.40131667517214198</c:v>
                </c:pt>
                <c:pt idx="5651" formatCode="General">
                  <c:v>-0.40065607052791002</c:v>
                </c:pt>
                <c:pt idx="5652" formatCode="General">
                  <c:v>-0.39979675353624899</c:v>
                </c:pt>
                <c:pt idx="5653" formatCode="General">
                  <c:v>-0.398739714603082</c:v>
                </c:pt>
                <c:pt idx="5654" formatCode="General">
                  <c:v>-0.39748600206184798</c:v>
                </c:pt>
                <c:pt idx="5655" formatCode="General">
                  <c:v>-0.39603611791002702</c:v>
                </c:pt>
                <c:pt idx="5656" formatCode="General">
                  <c:v>-0.39439061257735902</c:v>
                </c:pt>
                <c:pt idx="5657" formatCode="General">
                  <c:v>-0.392550697792381</c:v>
                </c:pt>
                <c:pt idx="5658" formatCode="General">
                  <c:v>-0.39051777078948302</c:v>
                </c:pt>
                <c:pt idx="5659" formatCode="General">
                  <c:v>-0.38829330465507</c:v>
                </c:pt>
                <c:pt idx="5660" formatCode="General">
                  <c:v>-0.385878808869488</c:v>
                </c:pt>
                <c:pt idx="5661" formatCode="General">
                  <c:v>-0.38327528716207598</c:v>
                </c:pt>
                <c:pt idx="5662" formatCode="General">
                  <c:v>-0.38048432691360901</c:v>
                </c:pt>
                <c:pt idx="5663" formatCode="General">
                  <c:v>-0.37750764891726601</c:v>
                </c:pt>
                <c:pt idx="5664" formatCode="General">
                  <c:v>-0.37434703847586898</c:v>
                </c:pt>
                <c:pt idx="5665" formatCode="General">
                  <c:v>-0.37100427555661702</c:v>
                </c:pt>
                <c:pt idx="5666" formatCode="General">
                  <c:v>-0.36748063448764201</c:v>
                </c:pt>
                <c:pt idx="5667" formatCode="General">
                  <c:v>-0.36377800334110699</c:v>
                </c:pt>
                <c:pt idx="5668" formatCode="General">
                  <c:v>-0.35989896738925198</c:v>
                </c:pt>
                <c:pt idx="5669" formatCode="General">
                  <c:v>-0.35584564361447701</c:v>
                </c:pt>
                <c:pt idx="5670" formatCode="General">
                  <c:v>-0.35162011520682501</c:v>
                </c:pt>
                <c:pt idx="5671" formatCode="General">
                  <c:v>-0.347224487828377</c:v>
                </c:pt>
                <c:pt idx="5672" formatCode="General">
                  <c:v>-0.34266089027290603</c:v>
                </c:pt>
                <c:pt idx="5673" formatCode="General">
                  <c:v>-0.33793153676273802</c:v>
                </c:pt>
                <c:pt idx="5674" formatCode="General">
                  <c:v>-0.33303922277743703</c:v>
                </c:pt>
                <c:pt idx="5675" formatCode="General">
                  <c:v>-0.32798626399046499</c:v>
                </c:pt>
                <c:pt idx="5676" formatCode="General">
                  <c:v>-0.32277502557572102</c:v>
                </c:pt>
                <c:pt idx="5677" formatCode="General">
                  <c:v>-0.317409008826679</c:v>
                </c:pt>
                <c:pt idx="5678" formatCode="General">
                  <c:v>-0.311890693441709</c:v>
                </c:pt>
                <c:pt idx="5679" formatCode="General">
                  <c:v>-0.30622245181501501</c:v>
                </c:pt>
                <c:pt idx="5680" formatCode="General">
                  <c:v>-0.30040726901805698</c:v>
                </c:pt>
                <c:pt idx="5681" formatCode="General">
                  <c:v>-0.29444821134100302</c:v>
                </c:pt>
                <c:pt idx="5682" formatCode="General">
                  <c:v>-0.28834831128230798</c:v>
                </c:pt>
                <c:pt idx="5683" formatCode="General">
                  <c:v>-0.28211004498152098</c:v>
                </c:pt>
                <c:pt idx="5684" formatCode="General">
                  <c:v>-0.27573646652364803</c:v>
                </c:pt>
                <c:pt idx="5685" formatCode="General">
                  <c:v>-0.26923127167984701</c:v>
                </c:pt>
                <c:pt idx="5686" formatCode="General">
                  <c:v>-0.26259764985077</c:v>
                </c:pt>
                <c:pt idx="5687" formatCode="General">
                  <c:v>-0.255838701222244</c:v>
                </c:pt>
                <c:pt idx="5688" formatCode="General">
                  <c:v>-0.248957512610155</c:v>
                </c:pt>
                <c:pt idx="5689" formatCode="General">
                  <c:v>-0.24195720248678601</c:v>
                </c:pt>
                <c:pt idx="5690" formatCode="General">
                  <c:v>-0.234841436398807</c:v>
                </c:pt>
                <c:pt idx="5691" formatCode="General">
                  <c:v>-0.227613350364472</c:v>
                </c:pt>
                <c:pt idx="5692" formatCode="General">
                  <c:v>-0.22027610116456001</c:v>
                </c:pt>
                <c:pt idx="5693" formatCode="General">
                  <c:v>-0.212833998309058</c:v>
                </c:pt>
                <c:pt idx="5694" formatCode="General">
                  <c:v>-0.20529079999682301</c:v>
                </c:pt>
                <c:pt idx="5695" formatCode="General">
                  <c:v>-0.19764905511415901</c:v>
                </c:pt>
                <c:pt idx="5696" formatCode="General">
                  <c:v>-0.18991237446644099</c:v>
                </c:pt>
                <c:pt idx="5697" formatCode="General">
                  <c:v>-0.182085069352135</c:v>
                </c:pt>
                <c:pt idx="5698" formatCode="General">
                  <c:v>-0.174170922792168</c:v>
                </c:pt>
                <c:pt idx="5699" formatCode="General">
                  <c:v>-0.166173619680025</c:v>
                </c:pt>
                <c:pt idx="5700" formatCode="General">
                  <c:v>-0.15809680007240801</c:v>
                </c:pt>
                <c:pt idx="5701" formatCode="General">
                  <c:v>-0.149944058241678</c:v>
                </c:pt>
                <c:pt idx="5702" formatCode="General">
                  <c:v>-0.14171894480978001</c:v>
                </c:pt>
                <c:pt idx="5703" formatCode="General">
                  <c:v>-0.13342503142200099</c:v>
                </c:pt>
                <c:pt idx="5704" formatCode="General">
                  <c:v>-0.12506646952087799</c:v>
                </c:pt>
                <c:pt idx="5705" formatCode="General">
                  <c:v>-0.116647424772648</c:v>
                </c:pt>
                <c:pt idx="5706" formatCode="General">
                  <c:v>-0.10817148424385099</c:v>
                </c:pt>
                <c:pt idx="5707" formatCode="General">
                  <c:v>-9.9642718637933198E-2</c:v>
                </c:pt>
                <c:pt idx="5708" formatCode="General">
                  <c:v>-9.1065242826761497E-2</c:v>
                </c:pt>
                <c:pt idx="5709" formatCode="General">
                  <c:v>-8.2443064071706901E-2</c:v>
                </c:pt>
                <c:pt idx="5710" formatCode="General">
                  <c:v>-7.3779595171919204E-2</c:v>
                </c:pt>
                <c:pt idx="5711" formatCode="General">
                  <c:v>-6.5078753250573607E-2</c:v>
                </c:pt>
                <c:pt idx="5712" formatCode="General">
                  <c:v>-5.6345060328491403E-2</c:v>
                </c:pt>
                <c:pt idx="5713" formatCode="General">
                  <c:v>-4.7582460699018399E-2</c:v>
                </c:pt>
                <c:pt idx="5714" formatCode="General">
                  <c:v>-3.8794775673557602E-2</c:v>
                </c:pt>
                <c:pt idx="5715" formatCode="General">
                  <c:v>-2.9985745407236E-2</c:v>
                </c:pt>
                <c:pt idx="5716" formatCode="General">
                  <c:v>-2.1159111851826801E-2</c:v>
                </c:pt>
                <c:pt idx="5717" formatCode="General">
                  <c:v>-1.23191601420416E-2</c:v>
                </c:pt>
                <c:pt idx="5718" formatCode="General">
                  <c:v>-3.4701717535484599E-3</c:v>
                </c:pt>
                <c:pt idx="5719" formatCode="General">
                  <c:v>5.38424520856796E-3</c:v>
                </c:pt>
                <c:pt idx="5720" formatCode="General">
                  <c:v>1.4240566684939599E-2</c:v>
                </c:pt>
                <c:pt idx="5721" formatCode="General">
                  <c:v>2.3094682994003302E-2</c:v>
                </c:pt>
                <c:pt idx="5722" formatCode="General">
                  <c:v>3.1941943358304498E-2</c:v>
                </c:pt>
                <c:pt idx="5723" formatCode="General">
                  <c:v>4.07788222935353E-2</c:v>
                </c:pt>
                <c:pt idx="5724" formatCode="General">
                  <c:v>4.9601366355202403E-2</c:v>
                </c:pt>
                <c:pt idx="5725" formatCode="General">
                  <c:v>5.8405114894155702E-2</c:v>
                </c:pt>
                <c:pt idx="5726" formatCode="General">
                  <c:v>6.7186757353766904E-2</c:v>
                </c:pt>
                <c:pt idx="5727" formatCode="General">
                  <c:v>7.5942570800873896E-2</c:v>
                </c:pt>
                <c:pt idx="5728" formatCode="General">
                  <c:v>8.4668212019864103E-2</c:v>
                </c:pt>
                <c:pt idx="5729" formatCode="General">
                  <c:v>9.3359382689897102E-2</c:v>
                </c:pt>
                <c:pt idx="5730" formatCode="General">
                  <c:v>0.102012451683985</c:v>
                </c:pt>
                <c:pt idx="5731" formatCode="General">
                  <c:v>0.110623925445195</c:v>
                </c:pt>
                <c:pt idx="5732" formatCode="General">
                  <c:v>0.119189789301898</c:v>
                </c:pt>
                <c:pt idx="5733" formatCode="General">
                  <c:v>0.12770604192680499</c:v>
                </c:pt>
                <c:pt idx="5734" formatCode="General">
                  <c:v>0.136168812602495</c:v>
                </c:pt>
                <c:pt idx="5735" formatCode="General">
                  <c:v>0.14457488527028201</c:v>
                </c:pt>
                <c:pt idx="5736" formatCode="General">
                  <c:v>0.15292062479803001</c:v>
                </c:pt>
                <c:pt idx="5737" formatCode="General">
                  <c:v>0.16120240512092801</c:v>
                </c:pt>
                <c:pt idx="5738" formatCode="General">
                  <c:v>0.16941663059703799</c:v>
                </c:pt>
                <c:pt idx="5739" formatCode="General">
                  <c:v>0.17755922936546001</c:v>
                </c:pt>
                <c:pt idx="5740" formatCode="General">
                  <c:v>0.18562673836119101</c:v>
                </c:pt>
                <c:pt idx="5741" formatCode="General">
                  <c:v>0.193615820602939</c:v>
                </c:pt>
                <c:pt idx="5742" formatCode="General">
                  <c:v>0.20152263188012401</c:v>
                </c:pt>
                <c:pt idx="5743" formatCode="General">
                  <c:v>0.209343404355089</c:v>
                </c:pt>
                <c:pt idx="5744" formatCode="General">
                  <c:v>0.217075020599796</c:v>
                </c:pt>
                <c:pt idx="5745" formatCode="General">
                  <c:v>0.224713967681126</c:v>
                </c:pt>
                <c:pt idx="5746" formatCode="General">
                  <c:v>0.23225681620716199</c:v>
                </c:pt>
                <c:pt idx="5747" formatCode="General">
                  <c:v>0.239700759372589</c:v>
                </c:pt>
                <c:pt idx="5748" formatCode="General">
                  <c:v>0.247042028622563</c:v>
                </c:pt>
                <c:pt idx="5749" formatCode="General">
                  <c:v>0.25427740515222103</c:v>
                </c:pt>
                <c:pt idx="5750" formatCode="General">
                  <c:v>0.26140381887853698</c:v>
                </c:pt>
                <c:pt idx="5751" formatCode="General">
                  <c:v>0.268417762585898</c:v>
                </c:pt>
                <c:pt idx="5752" formatCode="General">
                  <c:v>0.275316390191298</c:v>
                </c:pt>
                <c:pt idx="5753" formatCode="General">
                  <c:v>0.28209701057298903</c:v>
                </c:pt>
                <c:pt idx="5754" formatCode="General">
                  <c:v>0.28875646620328299</c:v>
                </c:pt>
                <c:pt idx="5755" formatCode="General">
                  <c:v>0.29529169255292298</c:v>
                </c:pt>
                <c:pt idx="5756" formatCode="General">
                  <c:v>0.30170024402718998</c:v>
                </c:pt>
                <c:pt idx="5757" formatCode="General">
                  <c:v>0.30797873227956402</c:v>
                </c:pt>
                <c:pt idx="5758" formatCode="General">
                  <c:v>0.31412438395442599</c:v>
                </c:pt>
                <c:pt idx="5759" formatCode="General">
                  <c:v>0.32013515334501502</c:v>
                </c:pt>
                <c:pt idx="5760" formatCode="General">
                  <c:v>0.32600799575418299</c:v>
                </c:pt>
                <c:pt idx="5761" formatCode="General">
                  <c:v>0.33173983809666202</c:v>
                </c:pt>
                <c:pt idx="5762" formatCode="General">
                  <c:v>0.33732778700868798</c:v>
                </c:pt>
                <c:pt idx="5763" formatCode="General">
                  <c:v>0.34276969069565499</c:v>
                </c:pt>
                <c:pt idx="5764" formatCode="General">
                  <c:v>0.34806342745799201</c:v>
                </c:pt>
                <c:pt idx="5765" formatCode="General">
                  <c:v>0.35320648083920098</c:v>
                </c:pt>
                <c:pt idx="5766" formatCode="General">
                  <c:v>0.35819652975131</c:v>
                </c:pt>
                <c:pt idx="5767" formatCode="General">
                  <c:v>0.36303129067513401</c:v>
                </c:pt>
                <c:pt idx="5768" formatCode="General">
                  <c:v>0.36770856236704003</c:v>
                </c:pt>
                <c:pt idx="5769" formatCode="General">
                  <c:v>0.37222628451870499</c:v>
                </c:pt>
                <c:pt idx="5770" formatCode="General">
                  <c:v>0.37658242364720101</c:v>
                </c:pt>
                <c:pt idx="5771" formatCode="General">
                  <c:v>0.38077491669854602</c:v>
                </c:pt>
                <c:pt idx="5772" formatCode="General">
                  <c:v>0.38480189028978901</c:v>
                </c:pt>
                <c:pt idx="5773" formatCode="General">
                  <c:v>0.38866151516773301</c:v>
                </c:pt>
                <c:pt idx="5774" formatCode="General">
                  <c:v>0.39235199366373802</c:v>
                </c:pt>
                <c:pt idx="5775" formatCode="General">
                  <c:v>0.395871672537282</c:v>
                </c:pt>
                <c:pt idx="5776" formatCode="General">
                  <c:v>0.39921893781782702</c:v>
                </c:pt>
                <c:pt idx="5777" formatCode="General">
                  <c:v>0.40239219975785601</c:v>
                </c:pt>
                <c:pt idx="5778" formatCode="General">
                  <c:v>0.40538990376108502</c:v>
                </c:pt>
                <c:pt idx="5779" formatCode="General">
                  <c:v>0.40821064802609502</c:v>
                </c:pt>
                <c:pt idx="5780" formatCode="General">
                  <c:v>0.41085313329224299</c:v>
                </c:pt>
                <c:pt idx="5781" formatCode="General">
                  <c:v>0.413316045338883</c:v>
                </c:pt>
                <c:pt idx="5782" formatCode="General">
                  <c:v>0.41559816042446501</c:v>
                </c:pt>
                <c:pt idx="5783" formatCode="General">
                  <c:v>0.417698357307623</c:v>
                </c:pt>
                <c:pt idx="5784" formatCode="General">
                  <c:v>0.41961556504034098</c:v>
                </c:pt>
                <c:pt idx="5785" formatCode="General">
                  <c:v>0.42134881743694103</c:v>
                </c:pt>
                <c:pt idx="5786" formatCode="General">
                  <c:v>0.42289725771400999</c:v>
                </c:pt>
                <c:pt idx="5787" formatCode="General">
                  <c:v>0.42426007854626602</c:v>
                </c:pt>
                <c:pt idx="5788" formatCode="General">
                  <c:v>0.42543651357048501</c:v>
                </c:pt>
                <c:pt idx="5789" formatCode="General">
                  <c:v>0.42642584848117498</c:v>
                </c:pt>
                <c:pt idx="5790" formatCode="General">
                  <c:v>0.42722753226089799</c:v>
                </c:pt>
                <c:pt idx="5791" formatCode="General">
                  <c:v>0.42784107676369498</c:v>
                </c:pt>
                <c:pt idx="5792" formatCode="General">
                  <c:v>0.42826604438096</c:v>
                </c:pt>
                <c:pt idx="5793" formatCode="General">
                  <c:v>0.42850210528409399</c:v>
                </c:pt>
                <c:pt idx="5794" formatCode="General">
                  <c:v>0.42854898607296898</c:v>
                </c:pt>
                <c:pt idx="5795" formatCode="General">
                  <c:v>0.42840649876690501</c:v>
                </c:pt>
                <c:pt idx="5796" formatCode="General">
                  <c:v>0.42807452913166599</c:v>
                </c:pt>
                <c:pt idx="5797" formatCode="General">
                  <c:v>0.42755306285925299</c:v>
                </c:pt>
                <c:pt idx="5798" formatCode="General">
                  <c:v>0.426842154900408</c:v>
                </c:pt>
                <c:pt idx="5799" formatCode="General">
                  <c:v>0.425941943026592</c:v>
                </c:pt>
                <c:pt idx="5800" formatCode="General">
                  <c:v>0.424852649620935</c:v>
                </c:pt>
                <c:pt idx="5801" formatCode="General">
                  <c:v>0.42357457538203003</c:v>
                </c:pt>
                <c:pt idx="5802" formatCode="General">
                  <c:v>0.42210810140937699</c:v>
                </c:pt>
                <c:pt idx="5803" formatCode="General">
                  <c:v>0.42045371378246998</c:v>
                </c:pt>
                <c:pt idx="5804" formatCode="General">
                  <c:v>0.41861195199788598</c:v>
                </c:pt>
                <c:pt idx="5805" formatCode="General">
                  <c:v>0.41658339761455598</c:v>
                </c:pt>
                <c:pt idx="5806" formatCode="General">
                  <c:v>0.414368772594641</c:v>
                </c:pt>
                <c:pt idx="5807" formatCode="General">
                  <c:v>0.41196885764817298</c:v>
                </c:pt>
                <c:pt idx="5808" formatCode="General">
                  <c:v>0.40938448948447098</c:v>
                </c:pt>
                <c:pt idx="5809" formatCode="General">
                  <c:v>0.40661667085945602</c:v>
                </c:pt>
                <c:pt idx="5810" formatCode="General">
                  <c:v>0.40366645936100198</c:v>
                </c:pt>
                <c:pt idx="5811" formatCode="General">
                  <c:v>0.40053490473018699</c:v>
                </c:pt>
                <c:pt idx="5812" formatCode="General">
                  <c:v>0.39722320813192002</c:v>
                </c:pt>
                <c:pt idx="5813" formatCode="General">
                  <c:v>0.39373262608471699</c:v>
                </c:pt>
                <c:pt idx="5814" formatCode="General">
                  <c:v>0.39006446282589902</c:v>
                </c:pt>
                <c:pt idx="5815" formatCode="General">
                  <c:v>0.38622018158619198</c:v>
                </c:pt>
                <c:pt idx="5816" formatCode="General">
                  <c:v>0.382201297213145</c:v>
                </c:pt>
                <c:pt idx="5817" formatCode="General">
                  <c:v>0.37800936433253901</c:v>
                </c:pt>
                <c:pt idx="5818" formatCode="General">
                  <c:v>0.37364603423694298</c:v>
                </c:pt>
                <c:pt idx="5819" formatCode="General">
                  <c:v>0.36911305636389002</c:v>
                </c:pt>
                <c:pt idx="5820" formatCode="General">
                  <c:v>0.36441222143021101</c:v>
                </c:pt>
                <c:pt idx="5821" formatCode="General">
                  <c:v>0.35954541150274899</c:v>
                </c:pt>
                <c:pt idx="5822" formatCode="General">
                  <c:v>0.35451460660260098</c:v>
                </c:pt>
                <c:pt idx="5823" formatCode="General">
                  <c:v>0.349321876383487</c:v>
                </c:pt>
                <c:pt idx="5824" formatCode="General">
                  <c:v>0.34396931717575702</c:v>
                </c:pt>
                <c:pt idx="5825" formatCode="General">
                  <c:v>0.33845904956171502</c:v>
                </c:pt>
                <c:pt idx="5826" formatCode="General">
                  <c:v>0.33279333229978802</c:v>
                </c:pt>
                <c:pt idx="5827" formatCode="General">
                  <c:v>0.326974511173722</c:v>
                </c:pt>
                <c:pt idx="5828" formatCode="General">
                  <c:v>0.32100495392327799</c:v>
                </c:pt>
                <c:pt idx="5829" formatCode="General">
                  <c:v>0.31488709854108499</c:v>
                </c:pt>
                <c:pt idx="5830" formatCode="General">
                  <c:v>0.30862345878418301</c:v>
                </c:pt>
                <c:pt idx="5831" formatCode="General">
                  <c:v>0.30221662739615202</c:v>
                </c:pt>
                <c:pt idx="5832" formatCode="General">
                  <c:v>0.29566932369662702</c:v>
                </c:pt>
                <c:pt idx="5833" formatCode="General">
                  <c:v>0.28898427705593999</c:v>
                </c:pt>
                <c:pt idx="5834" formatCode="General">
                  <c:v>0.28216422152113102</c:v>
                </c:pt>
                <c:pt idx="5835" formatCode="General">
                  <c:v>0.27521205664780801</c:v>
                </c:pt>
                <c:pt idx="5836" formatCode="General">
                  <c:v>0.26813069434539399</c:v>
                </c:pt>
                <c:pt idx="5837" formatCode="General">
                  <c:v>0.26092309484935799</c:v>
                </c:pt>
                <c:pt idx="5838" formatCode="General">
                  <c:v>0.25359232873960302</c:v>
                </c:pt>
                <c:pt idx="5839" formatCode="General">
                  <c:v>0.246141517834328</c:v>
                </c:pt>
                <c:pt idx="5840" formatCode="General">
                  <c:v>0.238573819735376</c:v>
                </c:pt>
                <c:pt idx="5841" formatCode="General">
                  <c:v>0.23089237615421401</c:v>
                </c:pt>
                <c:pt idx="5842" formatCode="General">
                  <c:v>0.223100472380272</c:v>
                </c:pt>
                <c:pt idx="5843" formatCode="General">
                  <c:v>0.215201438613878</c:v>
                </c:pt>
                <c:pt idx="5844" formatCode="General">
                  <c:v>0.20719863466282701</c:v>
                </c:pt>
                <c:pt idx="5845" formatCode="General">
                  <c:v>0.19909548386902401</c:v>
                </c:pt>
                <c:pt idx="5846" formatCode="General">
                  <c:v>0.190895284569569</c:v>
                </c:pt>
                <c:pt idx="5847" formatCode="General">
                  <c:v>0.18260171945332601</c:v>
                </c:pt>
                <c:pt idx="5848" formatCode="General">
                  <c:v>0.17421883291524801</c:v>
                </c:pt>
                <c:pt idx="5849" formatCode="General">
                  <c:v>0.165750001064839</c:v>
                </c:pt>
                <c:pt idx="5850" formatCode="General">
                  <c:v>0.15719854570209399</c:v>
                </c:pt>
                <c:pt idx="5851" formatCode="General">
                  <c:v>0.14856790206474299</c:v>
                </c:pt>
                <c:pt idx="5852" formatCode="General">
                  <c:v>0.139862165682553</c:v>
                </c:pt>
                <c:pt idx="5853" formatCode="General">
                  <c:v>0.13108548683742699</c:v>
                </c:pt>
                <c:pt idx="5854" formatCode="General">
                  <c:v>0.122240906097348</c:v>
                </c:pt>
                <c:pt idx="5855" formatCode="General">
                  <c:v>0.113332003362105</c:v>
                </c:pt>
                <c:pt idx="5856" formatCode="General">
                  <c:v>0.104363094524172</c:v>
                </c:pt>
                <c:pt idx="5857" formatCode="General">
                  <c:v>9.5338586723316396E-2</c:v>
                </c:pt>
                <c:pt idx="5858" formatCode="General">
                  <c:v>8.6262336552667698E-2</c:v>
                </c:pt>
                <c:pt idx="5859" formatCode="General">
                  <c:v>7.7138132609587004E-2</c:v>
                </c:pt>
                <c:pt idx="5860" formatCode="General">
                  <c:v>6.7969836014907206E-2</c:v>
                </c:pt>
                <c:pt idx="5861" formatCode="General">
                  <c:v>5.8761859352339303E-2</c:v>
                </c:pt>
                <c:pt idx="5862" formatCode="General">
                  <c:v>4.95181231049166E-2</c:v>
                </c:pt>
                <c:pt idx="5863" formatCode="General">
                  <c:v>4.02425052773729E-2</c:v>
                </c:pt>
                <c:pt idx="5864" formatCode="General">
                  <c:v>3.0939450962526299E-2</c:v>
                </c:pt>
                <c:pt idx="5865" formatCode="General">
                  <c:v>2.16128586768164E-2</c:v>
                </c:pt>
                <c:pt idx="5866" formatCode="General">
                  <c:v>1.22665441149526E-2</c:v>
                </c:pt>
                <c:pt idx="5867" formatCode="General">
                  <c:v>2.9043483100640302E-3</c:v>
                </c:pt>
                <c:pt idx="5868" formatCode="General">
                  <c:v>-6.4692836441844204E-3</c:v>
                </c:pt>
                <c:pt idx="5869" formatCode="General">
                  <c:v>-1.584982605634E-2</c:v>
                </c:pt>
                <c:pt idx="5870" formatCode="General">
                  <c:v>-2.5232816903167699E-2</c:v>
                </c:pt>
                <c:pt idx="5871" formatCode="General">
                  <c:v>-3.4614434367836802E-2</c:v>
                </c:pt>
                <c:pt idx="5872" formatCode="General">
                  <c:v>-4.39909445409528E-2</c:v>
                </c:pt>
                <c:pt idx="5873" formatCode="General">
                  <c:v>-5.3358057458239197E-2</c:v>
                </c:pt>
                <c:pt idx="5874" formatCode="General">
                  <c:v>-6.2711441874743007E-2</c:v>
                </c:pt>
                <c:pt idx="5875" formatCode="General">
                  <c:v>-7.2046800369895997E-2</c:v>
                </c:pt>
                <c:pt idx="5876" formatCode="General">
                  <c:v>-8.1359944507980106E-2</c:v>
                </c:pt>
                <c:pt idx="5877" formatCode="General">
                  <c:v>-9.0647299450037799E-2</c:v>
                </c:pt>
                <c:pt idx="5878" formatCode="General">
                  <c:v>-9.9904787803656095E-2</c:v>
                </c:pt>
                <c:pt idx="5879" formatCode="General">
                  <c:v>-0.109127748303981</c:v>
                </c:pt>
                <c:pt idx="5880" formatCode="General">
                  <c:v>-0.118312102371014</c:v>
                </c:pt>
                <c:pt idx="5881" formatCode="General">
                  <c:v>-0.127453859817732</c:v>
                </c:pt>
                <c:pt idx="5882" formatCode="General">
                  <c:v>-0.13654850999003301</c:v>
                </c:pt>
                <c:pt idx="5883" formatCode="General">
                  <c:v>-0.14559159375171199</c:v>
                </c:pt>
                <c:pt idx="5884" formatCode="General">
                  <c:v>-0.15457936128032099</c:v>
                </c:pt>
                <c:pt idx="5885" formatCode="General">
                  <c:v>-0.163508205433295</c:v>
                </c:pt>
                <c:pt idx="5886" formatCode="General">
                  <c:v>-0.172374037309103</c:v>
                </c:pt>
                <c:pt idx="5887" formatCode="General">
                  <c:v>-0.18117278266422601</c:v>
                </c:pt>
                <c:pt idx="5888" formatCode="General">
                  <c:v>-0.18990047277798699</c:v>
                </c:pt>
                <c:pt idx="5889" formatCode="General">
                  <c:v>-0.198553238028573</c:v>
                </c:pt>
                <c:pt idx="5890" formatCode="General">
                  <c:v>-0.207127333500146</c:v>
                </c:pt>
                <c:pt idx="5891" formatCode="General">
                  <c:v>-0.215619064979306</c:v>
                </c:pt>
                <c:pt idx="5892" formatCode="General">
                  <c:v>-0.224024255334072</c:v>
                </c:pt>
                <c:pt idx="5893" formatCode="General">
                  <c:v>-0.2323387976963</c:v>
                </c:pt>
                <c:pt idx="5894" formatCode="General">
                  <c:v>-0.24055927006786601</c:v>
                </c:pt>
                <c:pt idx="5895" formatCode="General">
                  <c:v>-0.24868185717817801</c:v>
                </c:pt>
                <c:pt idx="5896" formatCode="General">
                  <c:v>-0.256702808233081</c:v>
                </c:pt>
                <c:pt idx="5897" formatCode="General">
                  <c:v>-0.264618509583112</c:v>
                </c:pt>
                <c:pt idx="5898" formatCode="General">
                  <c:v>-0.272425494891332</c:v>
                </c:pt>
                <c:pt idx="5899" formatCode="General">
                  <c:v>-0.28012039057029903</c:v>
                </c:pt>
                <c:pt idx="5900" formatCode="General">
                  <c:v>-0.287699364663551</c:v>
                </c:pt>
                <c:pt idx="5901" formatCode="General">
                  <c:v>-0.29515869747791201</c:v>
                </c:pt>
                <c:pt idx="5902" formatCode="General">
                  <c:v>-0.30249537684689598</c:v>
                </c:pt>
                <c:pt idx="5903" formatCode="General">
                  <c:v>-0.30970603580370898</c:v>
                </c:pt>
                <c:pt idx="5904" formatCode="General">
                  <c:v>-0.31678738961560798</c:v>
                </c:pt>
                <c:pt idx="5905" formatCode="General">
                  <c:v>-0.32373632319465201</c:v>
                </c:pt>
                <c:pt idx="5906" formatCode="General">
                  <c:v>-0.33054987979769102</c:v>
                </c:pt>
                <c:pt idx="5907" formatCode="General">
                  <c:v>-0.33722516091913501</c:v>
                </c:pt>
                <c:pt idx="5908" formatCode="General">
                  <c:v>-0.34375826169296497</c:v>
                </c:pt>
                <c:pt idx="5909" formatCode="General">
                  <c:v>-0.35014595210641503</c:v>
                </c:pt>
                <c:pt idx="5910" formatCode="General">
                  <c:v>-0.35638609339298</c:v>
                </c:pt>
                <c:pt idx="5911" formatCode="General">
                  <c:v>-0.36247592541600199</c:v>
                </c:pt>
                <c:pt idx="5912" formatCode="General">
                  <c:v>-0.36841240402742798</c:v>
                </c:pt>
                <c:pt idx="5913" formatCode="General">
                  <c:v>-0.37419278020957197</c:v>
                </c:pt>
                <c:pt idx="5914" formatCode="General">
                  <c:v>-0.37981443497793499</c:v>
                </c:pt>
                <c:pt idx="5915" formatCode="General">
                  <c:v>-0.38527484855021799</c:v>
                </c:pt>
                <c:pt idx="5916" formatCode="General">
                  <c:v>-0.39057149048315498</c:v>
                </c:pt>
                <c:pt idx="5917" formatCode="General">
                  <c:v>-0.39570192306289897</c:v>
                </c:pt>
                <c:pt idx="5918" formatCode="General">
                  <c:v>-0.40066381459459</c:v>
                </c:pt>
                <c:pt idx="5919" formatCode="General">
                  <c:v>-0.40545488466423202</c:v>
                </c:pt>
                <c:pt idx="5920" formatCode="General">
                  <c:v>-0.41007295354325501</c:v>
                </c:pt>
                <c:pt idx="5921" formatCode="General">
                  <c:v>-0.41451589489938401</c:v>
                </c:pt>
                <c:pt idx="5922" formatCode="General">
                  <c:v>-0.418781689304358</c:v>
                </c:pt>
                <c:pt idx="5923" formatCode="General">
                  <c:v>-0.42286842786402501</c:v>
                </c:pt>
                <c:pt idx="5924" formatCode="General">
                  <c:v>-0.42677425128123297</c:v>
                </c:pt>
                <c:pt idx="5925" formatCode="General">
                  <c:v>-0.43049734642909698</c:v>
                </c:pt>
                <c:pt idx="5926" formatCode="General">
                  <c:v>-0.43403600584816798</c:v>
                </c:pt>
                <c:pt idx="5927" formatCode="General">
                  <c:v>-0.43738863772881298</c:v>
                </c:pt>
                <c:pt idx="5928" formatCode="General">
                  <c:v>-0.44055376062262402</c:v>
                </c:pt>
                <c:pt idx="5929" formatCode="General">
                  <c:v>-0.44352993714910799</c:v>
                </c:pt>
                <c:pt idx="5930" formatCode="General">
                  <c:v>-0.44631572462453001</c:v>
                </c:pt>
                <c:pt idx="5931" formatCode="General">
                  <c:v>-0.44890989145187599</c:v>
                </c:pt>
                <c:pt idx="5932" formatCode="General">
                  <c:v>-0.45131127186870801</c:v>
                </c:pt>
                <c:pt idx="5933" formatCode="General">
                  <c:v>-0.453518743750633</c:v>
                </c:pt>
                <c:pt idx="5934" formatCode="General">
                  <c:v>-0.45553129192303199</c:v>
                </c:pt>
                <c:pt idx="5935" formatCode="General">
                  <c:v>-0.457348011501712</c:v>
                </c:pt>
                <c:pt idx="5936" formatCode="General">
                  <c:v>-0.45896810108499098</c:v>
                </c:pt>
                <c:pt idx="5937" formatCode="General">
                  <c:v>-0.46039075326794199</c:v>
                </c:pt>
                <c:pt idx="5938" formatCode="General">
                  <c:v>-0.46161531538691503</c:v>
                </c:pt>
                <c:pt idx="5939" formatCode="General">
                  <c:v>-0.46264125293515501</c:v>
                </c:pt>
                <c:pt idx="5940" formatCode="General">
                  <c:v>-0.463468136248817</c:v>
                </c:pt>
                <c:pt idx="5941" formatCode="General">
                  <c:v>-0.46409558446004301</c:v>
                </c:pt>
                <c:pt idx="5942" formatCode="General">
                  <c:v>-0.46452330734480102</c:v>
                </c:pt>
                <c:pt idx="5943" formatCode="General">
                  <c:v>-0.46475105865474298</c:v>
                </c:pt>
                <c:pt idx="5944" formatCode="General">
                  <c:v>-0.46477869604223399</c:v>
                </c:pt>
                <c:pt idx="5945" formatCode="General">
                  <c:v>-0.464606291662084</c:v>
                </c:pt>
                <c:pt idx="5946" formatCode="General">
                  <c:v>-0.46423391549625898</c:v>
                </c:pt>
                <c:pt idx="5947" formatCode="General">
                  <c:v>-0.463661720721534</c:v>
                </c:pt>
                <c:pt idx="5948" formatCode="General">
                  <c:v>-0.46288995780617698</c:v>
                </c:pt>
                <c:pt idx="5949" formatCode="General">
                  <c:v>-0.46191897115819902</c:v>
                </c:pt>
                <c:pt idx="5950" formatCode="General">
                  <c:v>-0.46074919469450598</c:v>
                </c:pt>
                <c:pt idx="5951" formatCode="General">
                  <c:v>-0.45938110439593299</c:v>
                </c:pt>
                <c:pt idx="5952" formatCode="General">
                  <c:v>-0.45781537493253099</c:v>
                </c:pt>
                <c:pt idx="5953" formatCode="General">
                  <c:v>-0.456052721887167</c:v>
                </c:pt>
                <c:pt idx="5954" formatCode="General">
                  <c:v>-0.45409388970505399</c:v>
                </c:pt>
                <c:pt idx="5955" formatCode="General">
                  <c:v>-0.45193981531369298</c:v>
                </c:pt>
                <c:pt idx="5956" formatCode="General">
                  <c:v>-0.44959146827200203</c:v>
                </c:pt>
                <c:pt idx="5957" formatCode="General">
                  <c:v>-0.44704984050553398</c:v>
                </c:pt>
                <c:pt idx="5958" formatCode="General">
                  <c:v>-0.44431611434989798</c:v>
                </c:pt>
                <c:pt idx="5959" formatCode="General">
                  <c:v>-0.44139156011510999</c:v>
                </c:pt>
                <c:pt idx="5960" formatCode="General">
                  <c:v>-0.43827746721394001</c:v>
                </c:pt>
                <c:pt idx="5961" formatCode="General">
                  <c:v>-0.43497524849625702</c:v>
                </c:pt>
                <c:pt idx="5962" formatCode="General">
                  <c:v>-0.43148639284277601</c:v>
                </c:pt>
                <c:pt idx="5963" formatCode="General">
                  <c:v>-0.42781246058655698</c:v>
                </c:pt>
                <c:pt idx="5964" formatCode="General">
                  <c:v>-0.42395513037781701</c:v>
                </c:pt>
                <c:pt idx="5965" formatCode="General">
                  <c:v>-0.41991609516328199</c:v>
                </c:pt>
                <c:pt idx="5966" formatCode="General">
                  <c:v>-0.415697162863366</c:v>
                </c:pt>
                <c:pt idx="5967" formatCode="General">
                  <c:v>-0.41130026184083701</c:v>
                </c:pt>
                <c:pt idx="5968" formatCode="General">
                  <c:v>-0.40672732655150801</c:v>
                </c:pt>
                <c:pt idx="5969" formatCode="General">
                  <c:v>-0.40198039508240302</c:v>
                </c:pt>
                <c:pt idx="5970" formatCode="General">
                  <c:v>-0.39706156732034098</c:v>
                </c:pt>
                <c:pt idx="5971" formatCode="General">
                  <c:v>-0.391973055719819</c:v>
                </c:pt>
                <c:pt idx="5972" formatCode="General">
                  <c:v>-0.38671718141723799</c:v>
                </c:pt>
                <c:pt idx="5973" formatCode="General">
                  <c:v>-0.38129626026721097</c:v>
                </c:pt>
                <c:pt idx="5974" formatCode="General">
                  <c:v>-0.37571269758460601</c:v>
                </c:pt>
                <c:pt idx="5975" formatCode="General">
                  <c:v>-0.36996894752220999</c:v>
                </c:pt>
                <c:pt idx="5976" formatCode="General">
                  <c:v>-0.36406756185578398</c:v>
                </c:pt>
                <c:pt idx="5977" formatCode="General">
                  <c:v>-0.358011194063236</c:v>
                </c:pt>
                <c:pt idx="5978" formatCode="General">
                  <c:v>-0.35180253326629901</c:v>
                </c:pt>
                <c:pt idx="5979" formatCode="General">
                  <c:v>-0.34544430092502998</c:v>
                </c:pt>
                <c:pt idx="5980" formatCode="General">
                  <c:v>-0.338939304965716</c:v>
                </c:pt>
                <c:pt idx="5981" formatCode="General">
                  <c:v>-0.332290443735484</c:v>
                </c:pt>
                <c:pt idx="5982" formatCode="General">
                  <c:v>-0.32550064607727502</c:v>
                </c:pt>
                <c:pt idx="5983" formatCode="General">
                  <c:v>-0.31857291760214901</c:v>
                </c:pt>
                <c:pt idx="5984" formatCode="General">
                  <c:v>-0.31151029477696501</c:v>
                </c:pt>
                <c:pt idx="5985" formatCode="General">
                  <c:v>-0.304315945170122</c:v>
                </c:pt>
                <c:pt idx="5986" formatCode="General">
                  <c:v>-0.2969930546183</c:v>
                </c:pt>
                <c:pt idx="5987" formatCode="General">
                  <c:v>-0.28954476357625702</c:v>
                </c:pt>
                <c:pt idx="5988" formatCode="General">
                  <c:v>-0.28197434919312098</c:v>
                </c:pt>
                <c:pt idx="5989" formatCode="General">
                  <c:v>-0.27428517178656903</c:v>
                </c:pt>
                <c:pt idx="5990" formatCode="General">
                  <c:v>-0.26648059110997901</c:v>
                </c:pt>
                <c:pt idx="5991" formatCode="General">
                  <c:v>-0.258564023834919</c:v>
                </c:pt>
                <c:pt idx="5992" formatCode="General">
                  <c:v>-0.25053893198864502</c:v>
                </c:pt>
                <c:pt idx="5993" formatCode="General">
                  <c:v>-0.242408824375764</c:v>
                </c:pt>
                <c:pt idx="5994" formatCode="General">
                  <c:v>-0.234177254020733</c:v>
                </c:pt>
                <c:pt idx="5995" formatCode="General">
                  <c:v>-0.22584780485719699</c:v>
                </c:pt>
                <c:pt idx="5996" formatCode="General">
                  <c:v>-0.21742410581400501</c:v>
                </c:pt>
                <c:pt idx="5997" formatCode="General">
                  <c:v>-0.208909829664851</c:v>
                </c:pt>
                <c:pt idx="5998" formatCode="General">
                  <c:v>-0.20030867847956399</c:v>
                </c:pt>
                <c:pt idx="5999" formatCode="General">
                  <c:v>-0.19162438094550499</c:v>
                </c:pt>
                <c:pt idx="6000" formatCode="General">
                  <c:v>-0.182860706759023</c:v>
                </c:pt>
                <c:pt idx="6001" formatCode="General">
                  <c:v>-0.17402145477460701</c:v>
                </c:pt>
                <c:pt idx="6002" formatCode="General">
                  <c:v>-0.165110449305717</c:v>
                </c:pt>
                <c:pt idx="6003" formatCode="General">
                  <c:v>-0.156131543463428</c:v>
                </c:pt>
                <c:pt idx="6004" formatCode="General">
                  <c:v>-0.147088613038062</c:v>
                </c:pt>
                <c:pt idx="6005" formatCode="General">
                  <c:v>-0.13798555994106601</c:v>
                </c:pt>
                <c:pt idx="6006" formatCode="General">
                  <c:v>-0.12882630664700101</c:v>
                </c:pt>
                <c:pt idx="6007" formatCode="General">
                  <c:v>-0.119614796168912</c:v>
                </c:pt>
                <c:pt idx="6008" formatCode="General">
                  <c:v>-0.11035498851638</c:v>
                </c:pt>
                <c:pt idx="6009" formatCode="General">
                  <c:v>-0.10105086113947299</c:v>
                </c:pt>
                <c:pt idx="6010" formatCode="General">
                  <c:v>-9.1706407008381396E-2</c:v>
                </c:pt>
                <c:pt idx="6011" formatCode="General">
                  <c:v>-8.2325626595845303E-2</c:v>
                </c:pt>
                <c:pt idx="6012" formatCode="General">
                  <c:v>-7.2912534900231599E-2</c:v>
                </c:pt>
                <c:pt idx="6013" formatCode="General">
                  <c:v>-6.3471160151195402E-2</c:v>
                </c:pt>
                <c:pt idx="6014" formatCode="General">
                  <c:v>-5.4005535402397102E-2</c:v>
                </c:pt>
                <c:pt idx="6015" formatCode="General">
                  <c:v>-4.4519696006902698E-2</c:v>
                </c:pt>
                <c:pt idx="6016" formatCode="General">
                  <c:v>-3.5017683781753302E-2</c:v>
                </c:pt>
                <c:pt idx="6017" formatCode="General">
                  <c:v>-2.5503550124890299E-2</c:v>
                </c:pt>
                <c:pt idx="6018" formatCode="General">
                  <c:v>-1.59813375498312E-2</c:v>
                </c:pt>
                <c:pt idx="6019" formatCode="General">
                  <c:v>-6.4550874201260199E-3</c:v>
                </c:pt>
                <c:pt idx="6020" formatCode="General">
                  <c:v>3.0711549516108101E-3</c:v>
                </c:pt>
                <c:pt idx="6021" formatCode="General">
                  <c:v>1.25933484060221E-2</c:v>
                </c:pt>
                <c:pt idx="6022" formatCode="General">
                  <c:v>2.2107464254715901E-2</c:v>
                </c:pt>
                <c:pt idx="6023" formatCode="General">
                  <c:v>3.1609482523887997E-2</c:v>
                </c:pt>
                <c:pt idx="6024" formatCode="General">
                  <c:v>4.1095382606738402E-2</c:v>
                </c:pt>
                <c:pt idx="6025" formatCode="General">
                  <c:v>5.0561160825318197E-2</c:v>
                </c:pt>
                <c:pt idx="6026" formatCode="General">
                  <c:v>6.00028235789642E-2</c:v>
                </c:pt>
                <c:pt idx="6027" formatCode="General">
                  <c:v>6.9416393928893802E-2</c:v>
                </c:pt>
                <c:pt idx="6028" formatCode="General">
                  <c:v>7.8797913773456102E-2</c:v>
                </c:pt>
                <c:pt idx="6029" formatCode="General">
                  <c:v>8.8143434739941101E-2</c:v>
                </c:pt>
                <c:pt idx="6030" formatCode="General">
                  <c:v>9.7449030949978796E-2</c:v>
                </c:pt>
                <c:pt idx="6031" formatCode="General">
                  <c:v>0.106710802217752</c:v>
                </c:pt>
                <c:pt idx="6032" formatCode="General">
                  <c:v>0.115924869743049</c:v>
                </c:pt>
                <c:pt idx="6033" formatCode="General">
                  <c:v>0.125087372374733</c:v>
                </c:pt>
                <c:pt idx="6034" formatCode="General">
                  <c:v>0.13419447930327499</c:v>
                </c:pt>
                <c:pt idx="6035" formatCode="General">
                  <c:v>0.143242386747026</c:v>
                </c:pt>
                <c:pt idx="6036" formatCode="General">
                  <c:v>0.152227308694205</c:v>
                </c:pt>
                <c:pt idx="6037" formatCode="General">
                  <c:v>0.161145495007881</c:v>
                </c:pt>
                <c:pt idx="6038" formatCode="General">
                  <c:v>0.16999323024013999</c:v>
                </c:pt>
                <c:pt idx="6039" formatCode="General">
                  <c:v>0.17876683385767</c:v>
                </c:pt>
                <c:pt idx="6040" formatCode="General">
                  <c:v>0.187462651636221</c:v>
                </c:pt>
                <c:pt idx="6041" formatCode="General">
                  <c:v>0.196077067710027</c:v>
                </c:pt>
                <c:pt idx="6042" formatCode="General">
                  <c:v>0.204606507145941</c:v>
                </c:pt>
                <c:pt idx="6043" formatCode="General">
                  <c:v>0.213047421438743</c:v>
                </c:pt>
                <c:pt idx="6044" formatCode="General">
                  <c:v>0.22139630887237599</c:v>
                </c:pt>
                <c:pt idx="6045" formatCode="General">
                  <c:v>0.229649710115546</c:v>
                </c:pt>
                <c:pt idx="6046" formatCode="General">
                  <c:v>0.23780420639056299</c:v>
                </c:pt>
                <c:pt idx="6047" formatCode="General">
                  <c:v>0.24585642162816099</c:v>
                </c:pt>
                <c:pt idx="6048" formatCode="General">
                  <c:v>0.25380302320998599</c:v>
                </c:pt>
                <c:pt idx="6049" formatCode="General">
                  <c:v>0.26164072741229299</c:v>
                </c:pt>
                <c:pt idx="6050" formatCode="General">
                  <c:v>0.26936629477139701</c:v>
                </c:pt>
                <c:pt idx="6051" formatCode="General">
                  <c:v>0.276976535072954</c:v>
                </c:pt>
                <c:pt idx="6052" formatCode="General">
                  <c:v>0.28446830787524202</c:v>
                </c:pt>
                <c:pt idx="6053" formatCode="General">
                  <c:v>0.29183852416716</c:v>
                </c:pt>
                <c:pt idx="6054" formatCode="General">
                  <c:v>0.29908414764394797</c:v>
                </c:pt>
                <c:pt idx="6055" formatCode="General">
                  <c:v>0.30620218620268003</c:v>
                </c:pt>
                <c:pt idx="6056" formatCode="General">
                  <c:v>0.31318970957292502</c:v>
                </c:pt>
                <c:pt idx="6057" formatCode="General">
                  <c:v>0.32004384146965098</c:v>
                </c:pt>
                <c:pt idx="6058" formatCode="General">
                  <c:v>0.32676175509361799</c:v>
                </c:pt>
                <c:pt idx="6059" formatCode="General">
                  <c:v>0.333340686232109</c:v>
                </c:pt>
                <c:pt idx="6060" formatCode="General">
                  <c:v>0.33977793043764498</c:v>
                </c:pt>
                <c:pt idx="6061" formatCode="General">
                  <c:v>0.34607083911472902</c:v>
                </c:pt>
                <c:pt idx="6062" formatCode="General">
                  <c:v>0.35221682621621597</c:v>
                </c:pt>
                <c:pt idx="6063" formatCode="General">
                  <c:v>0.35821336530726899</c:v>
                </c:pt>
                <c:pt idx="6064" formatCode="General">
                  <c:v>0.36405798889242602</c:v>
                </c:pt>
                <c:pt idx="6065" formatCode="General">
                  <c:v>0.36974827664992799</c:v>
                </c:pt>
                <c:pt idx="6066" formatCode="General">
                  <c:v>0.37528189547631602</c:v>
                </c:pt>
                <c:pt idx="6067" formatCode="General">
                  <c:v>0.38065658726375901</c:v>
                </c:pt>
                <c:pt idx="6068" formatCode="General">
                  <c:v>0.38587013709113699</c:v>
                </c:pt>
                <c:pt idx="6069" formatCode="General">
                  <c:v>0.39092042562052998</c:v>
                </c:pt>
                <c:pt idx="6070" formatCode="General">
                  <c:v>0.39580537221017198</c:v>
                </c:pt>
                <c:pt idx="6071" formatCode="General">
                  <c:v>0.40052288447036699</c:v>
                </c:pt>
                <c:pt idx="6072" formatCode="General">
                  <c:v>0.405071027936658</c:v>
                </c:pt>
                <c:pt idx="6073" formatCode="General">
                  <c:v>0.40944798499246399</c:v>
                </c:pt>
                <c:pt idx="6074" formatCode="General">
                  <c:v>0.41365193811060902</c:v>
                </c:pt>
                <c:pt idx="6075" formatCode="General">
                  <c:v>0.41768117097664798</c:v>
                </c:pt>
                <c:pt idx="6076" formatCode="General">
                  <c:v>0.42153401839953802</c:v>
                </c:pt>
                <c:pt idx="6077" formatCode="General">
                  <c:v>0.42520881645425501</c:v>
                </c:pt>
                <c:pt idx="6078" formatCode="General">
                  <c:v>0.42870406630915397</c:v>
                </c:pt>
                <c:pt idx="6079" formatCode="General">
                  <c:v>0.432018337687405</c:v>
                </c:pt>
                <c:pt idx="6080" formatCode="General">
                  <c:v>0.43515020886071798</c:v>
                </c:pt>
                <c:pt idx="6081" formatCode="General">
                  <c:v>0.43809842702294</c:v>
                </c:pt>
                <c:pt idx="6082" formatCode="General">
                  <c:v>0.44086175770833702</c:v>
                </c:pt>
                <c:pt idx="6083" formatCode="General">
                  <c:v>0.44343902760734299</c:v>
                </c:pt>
                <c:pt idx="6084" formatCode="General">
                  <c:v>0.44582918433285101</c:v>
                </c:pt>
                <c:pt idx="6085" formatCode="General">
                  <c:v>0.44803119572877298</c:v>
                </c:pt>
                <c:pt idx="6086" formatCode="General">
                  <c:v>0.45004415111061602</c:v>
                </c:pt>
                <c:pt idx="6087" formatCode="General">
                  <c:v>0.45186721402000901</c:v>
                </c:pt>
                <c:pt idx="6088" formatCode="General">
                  <c:v>0.453499564778093</c:v>
                </c:pt>
                <c:pt idx="6089" formatCode="General">
                  <c:v>0.45494051031377403</c:v>
                </c:pt>
                <c:pt idx="6090" formatCode="General">
                  <c:v>0.45618943591335398</c:v>
                </c:pt>
                <c:pt idx="6091" formatCode="General">
                  <c:v>0.45724574411646002</c:v>
                </c:pt>
                <c:pt idx="6092" formatCode="General">
                  <c:v>0.45810891981271901</c:v>
                </c:pt>
                <c:pt idx="6093" formatCode="General">
                  <c:v>0.45877864558779302</c:v>
                </c:pt>
                <c:pt idx="6094" formatCode="General">
                  <c:v>0.45925463480989798</c:v>
                </c:pt>
                <c:pt idx="6095" formatCode="General">
                  <c:v>0.45953656101556101</c:v>
                </c:pt>
                <c:pt idx="6096" formatCode="General">
                  <c:v>0.45962423225904198</c:v>
                </c:pt>
                <c:pt idx="6097" formatCode="General">
                  <c:v>0.45951761241942501</c:v>
                </c:pt>
                <c:pt idx="6098" formatCode="General">
                  <c:v>0.45921675384400801</c:v>
                </c:pt>
                <c:pt idx="6099" formatCode="General">
                  <c:v>0.45872167890129201</c:v>
                </c:pt>
                <c:pt idx="6100" formatCode="General">
                  <c:v>0.45803248791951601</c:v>
                </c:pt>
                <c:pt idx="6101" formatCode="General">
                  <c:v>0.457149433490457</c:v>
                </c:pt>
                <c:pt idx="6102" formatCode="General">
                  <c:v>0.45607286448304402</c:v>
                </c:pt>
                <c:pt idx="6103" formatCode="General">
                  <c:v>0.45480315973362401</c:v>
                </c:pt>
                <c:pt idx="6104" formatCode="General">
                  <c:v>0.45334072842496198</c:v>
                </c:pt>
                <c:pt idx="6105" formatCode="General">
                  <c:v>0.45168612708887401</c:v>
                </c:pt>
                <c:pt idx="6106" formatCode="General">
                  <c:v>0.449840011684915</c:v>
                </c:pt>
                <c:pt idx="6107" formatCode="General">
                  <c:v>0.44780307579124401</c:v>
                </c:pt>
                <c:pt idx="6108" formatCode="General">
                  <c:v>0.44557609609377902</c:v>
                </c:pt>
                <c:pt idx="6109" formatCode="General">
                  <c:v>0.44315988571762099</c:v>
                </c:pt>
                <c:pt idx="6110" formatCode="General">
                  <c:v>0.44055534563064402</c:v>
                </c:pt>
                <c:pt idx="6111" formatCode="General">
                  <c:v>0.43776347650585501</c:v>
                </c:pt>
                <c:pt idx="6112" formatCode="General">
                  <c:v>0.434785372243152</c:v>
                </c:pt>
                <c:pt idx="6113" formatCode="General">
                  <c:v>0.43162216845895401</c:v>
                </c:pt>
                <c:pt idx="6114" formatCode="General">
                  <c:v>0.42827509100338201</c:v>
                </c:pt>
                <c:pt idx="6115" formatCode="General">
                  <c:v>0.42474546238509903</c:v>
                </c:pt>
                <c:pt idx="6116" formatCode="General">
                  <c:v>0.42103464296277998</c:v>
                </c:pt>
                <c:pt idx="6117" formatCode="General">
                  <c:v>0.41714408646341</c:v>
                </c:pt>
                <c:pt idx="6118" formatCode="General">
                  <c:v>0.41307533898441201</c:v>
                </c:pt>
                <c:pt idx="6119" formatCode="General">
                  <c:v>0.40882998708180601</c:v>
                </c:pt>
                <c:pt idx="6120" formatCode="General">
                  <c:v>0.40440970578433</c:v>
                </c:pt>
                <c:pt idx="6121" formatCode="General">
                  <c:v>0.39981626443546497</c:v>
                </c:pt>
                <c:pt idx="6122" formatCode="General">
                  <c:v>0.39505146724579698</c:v>
                </c:pt>
                <c:pt idx="6123" formatCode="General">
                  <c:v>0.390117208140011</c:v>
                </c:pt>
                <c:pt idx="6124" formatCode="General">
                  <c:v>0.38501546907912199</c:v>
                </c:pt>
                <c:pt idx="6125" formatCode="General">
                  <c:v>0.37974826748234602</c:v>
                </c:pt>
                <c:pt idx="6126" formatCode="General">
                  <c:v>0.374317703608468</c:v>
                </c:pt>
                <c:pt idx="6127" formatCode="General">
                  <c:v>0.36872596581572498</c:v>
                </c:pt>
                <c:pt idx="6128" formatCode="General">
                  <c:v>0.36297527059634099</c:v>
                </c:pt>
                <c:pt idx="6129" formatCode="General">
                  <c:v>0.35706791697990098</c:v>
                </c:pt>
                <c:pt idx="6130" formatCode="General">
                  <c:v>0.35100629047841703</c:v>
                </c:pt>
                <c:pt idx="6131" formatCode="General">
                  <c:v>0.34479285941809701</c:v>
                </c:pt>
                <c:pt idx="6132" formatCode="General">
                  <c:v>0.33843011550712798</c:v>
                </c:pt>
                <c:pt idx="6133" formatCode="General">
                  <c:v>0.33192062532974997</c:v>
                </c:pt>
                <c:pt idx="6134" formatCode="General">
                  <c:v>0.32526703515336203</c:v>
                </c:pt>
                <c:pt idx="6135" formatCode="General">
                  <c:v>0.31847206473174899</c:v>
                </c:pt>
                <c:pt idx="6136" formatCode="General">
                  <c:v>0.31153845513379003</c:v>
                </c:pt>
                <c:pt idx="6137" formatCode="General">
                  <c:v>0.30446906732428902</c:v>
                </c:pt>
                <c:pt idx="6138" formatCode="General">
                  <c:v>0.29726677606390001</c:v>
                </c:pt>
                <c:pt idx="6139" formatCode="General">
                  <c:v>0.28993446515561599</c:v>
                </c:pt>
                <c:pt idx="6140" formatCode="General">
                  <c:v>0.28247519196767601</c:v>
                </c:pt>
                <c:pt idx="6141" formatCode="General">
                  <c:v>0.27489202782990702</c:v>
                </c:pt>
                <c:pt idx="6142" formatCode="General">
                  <c:v>0.26718804138139302</c:v>
                </c:pt>
                <c:pt idx="6143" formatCode="General">
                  <c:v>0.25936640443583098</c:v>
                </c:pt>
                <c:pt idx="6144" formatCode="General">
                  <c:v>0.25143029620812302</c:v>
                </c:pt>
                <c:pt idx="6145" formatCode="General">
                  <c:v>0.24338300525213699</c:v>
                </c:pt>
                <c:pt idx="6146" formatCode="General">
                  <c:v>0.23522792899901901</c:v>
                </c:pt>
                <c:pt idx="6147" formatCode="General">
                  <c:v>0.226968403152008</c:v>
                </c:pt>
                <c:pt idx="6148" formatCode="General">
                  <c:v>0.21860784856118701</c:v>
                </c:pt>
                <c:pt idx="6149" formatCode="General">
                  <c:v>0.21014973149791999</c:v>
                </c:pt>
                <c:pt idx="6150" formatCode="General">
                  <c:v>0.20159755698857901</c:v>
                </c:pt>
                <c:pt idx="6151" formatCode="General">
                  <c:v>0.19295491678162699</c:v>
                </c:pt>
                <c:pt idx="6152" formatCode="General">
                  <c:v>0.18422538246709599</c:v>
                </c:pt>
                <c:pt idx="6153" formatCode="General">
                  <c:v>0.17541260655928201</c:v>
                </c:pt>
                <c:pt idx="6154" formatCode="General">
                  <c:v>0.16652033049484199</c:v>
                </c:pt>
                <c:pt idx="6155" formatCode="General">
                  <c:v>0.15755231940169601</c:v>
                </c:pt>
                <c:pt idx="6156" formatCode="General">
                  <c:v>0.14851234323326501</c:v>
                </c:pt>
                <c:pt idx="6157" formatCode="General">
                  <c:v>0.139404125834999</c:v>
                </c:pt>
                <c:pt idx="6158" formatCode="General">
                  <c:v>0.13023151408505201</c:v>
                </c:pt>
                <c:pt idx="6159" formatCode="General">
                  <c:v>0.12099847942040701</c:v>
                </c:pt>
                <c:pt idx="6160" formatCode="General">
                  <c:v>0.11170888799588501</c:v>
                </c:pt>
                <c:pt idx="6161" formatCode="General">
                  <c:v>0.10236664796900299</c:v>
                </c:pt>
                <c:pt idx="6162" formatCode="General">
                  <c:v>9.2975779648288598E-2</c:v>
                </c:pt>
                <c:pt idx="6163" formatCode="General">
                  <c:v>8.3540297576952499E-2</c:v>
                </c:pt>
                <c:pt idx="6164" formatCode="General">
                  <c:v>7.4064195931786203E-2</c:v>
                </c:pt>
                <c:pt idx="6165" formatCode="General">
                  <c:v>6.4551501172935705E-2</c:v>
                </c:pt>
                <c:pt idx="6166" formatCode="General">
                  <c:v>5.5006277463210899E-2</c:v>
                </c:pt>
                <c:pt idx="6167" formatCode="General">
                  <c:v>4.5432627579196097E-2</c:v>
                </c:pt>
                <c:pt idx="6168" formatCode="General">
                  <c:v>3.5834733647597497E-2</c:v>
                </c:pt>
                <c:pt idx="6169" formatCode="General">
                  <c:v>2.6216688495332999E-2</c:v>
                </c:pt>
                <c:pt idx="6170" formatCode="General">
                  <c:v>1.6582589581739901E-2</c:v>
                </c:pt>
                <c:pt idx="6171" formatCode="General">
                  <c:v>6.93660705631894E-3</c:v>
                </c:pt>
                <c:pt idx="6172" formatCode="General">
                  <c:v>-2.7170738565413899E-3</c:v>
                </c:pt>
                <c:pt idx="6173" formatCode="General">
                  <c:v>-1.2374263207793499E-2</c:v>
                </c:pt>
                <c:pt idx="6174" formatCode="General">
                  <c:v>-2.2030768439152099E-2</c:v>
                </c:pt>
                <c:pt idx="6175" formatCode="General">
                  <c:v>-3.1682349436518903E-2</c:v>
                </c:pt>
                <c:pt idx="6176" formatCode="General">
                  <c:v>-4.1324832552559601E-2</c:v>
                </c:pt>
                <c:pt idx="6177" formatCode="General">
                  <c:v>-5.0954061523071303E-2</c:v>
                </c:pt>
                <c:pt idx="6178" formatCode="General">
                  <c:v>-6.056578366103E-2</c:v>
                </c:pt>
                <c:pt idx="6179" formatCode="General">
                  <c:v>-7.0155757804104393E-2</c:v>
                </c:pt>
                <c:pt idx="6180" formatCode="General">
                  <c:v>-7.9719777101074099E-2</c:v>
                </c:pt>
                <c:pt idx="6181" formatCode="General">
                  <c:v>-8.9253669311332301E-2</c:v>
                </c:pt>
                <c:pt idx="6182" formatCode="General">
                  <c:v>-9.8753243973380894E-2</c:v>
                </c:pt>
                <c:pt idx="6183" formatCode="General">
                  <c:v>-0.108214291777429</c:v>
                </c:pt>
                <c:pt idx="6184" formatCode="General">
                  <c:v>-0.117632646152339</c:v>
                </c:pt>
                <c:pt idx="6185" formatCode="General">
                  <c:v>-0.127004140477779</c:v>
                </c:pt>
                <c:pt idx="6186" formatCode="General">
                  <c:v>-0.136324655614775</c:v>
                </c:pt>
                <c:pt idx="6187" formatCode="General">
                  <c:v>-0.14559002291498399</c:v>
                </c:pt>
                <c:pt idx="6188" formatCode="General">
                  <c:v>-0.15479612630623299</c:v>
                </c:pt>
                <c:pt idx="6189" formatCode="General">
                  <c:v>-0.16393886609605299</c:v>
                </c:pt>
                <c:pt idx="6190" formatCode="General">
                  <c:v>-0.17301415268658399</c:v>
                </c:pt>
                <c:pt idx="6191" formatCode="General">
                  <c:v>-0.182017915714246</c:v>
                </c:pt>
                <c:pt idx="6192" formatCode="General">
                  <c:v>-0.190946110698721</c:v>
                </c:pt>
                <c:pt idx="6193" formatCode="General">
                  <c:v>-0.199794778187631</c:v>
                </c:pt>
                <c:pt idx="6194" formatCode="General">
                  <c:v>-0.20855993824152799</c:v>
                </c:pt>
                <c:pt idx="6195" formatCode="General">
                  <c:v>-0.21723763484111799</c:v>
                </c:pt>
                <c:pt idx="6196" formatCode="General">
                  <c:v>-0.22582389717083301</c:v>
                </c:pt>
                <c:pt idx="6197" formatCode="General">
                  <c:v>-0.23431485249301401</c:v>
                </c:pt>
                <c:pt idx="6198" formatCode="General">
                  <c:v>-0.24270668386431599</c:v>
                </c:pt>
                <c:pt idx="6199" formatCode="General">
                  <c:v>-0.25099557067243899</c:v>
                </c:pt>
                <c:pt idx="6200" formatCode="General">
                  <c:v>-0.25917774623134598</c:v>
                </c:pt>
                <c:pt idx="6201" formatCode="General">
                  <c:v>-0.26724950888541599</c:v>
                </c:pt>
                <c:pt idx="6202" formatCode="General">
                  <c:v>-0.27520722213614202</c:v>
                </c:pt>
                <c:pt idx="6203" formatCode="General">
                  <c:v>-0.283047256691699</c:v>
                </c:pt>
                <c:pt idx="6204" formatCode="General">
                  <c:v>-0.29076599060442498</c:v>
                </c:pt>
                <c:pt idx="6205" formatCode="General">
                  <c:v>-0.29835987274656101</c:v>
                </c:pt>
                <c:pt idx="6206" formatCode="General">
                  <c:v>-0.30582543103257398</c:v>
                </c:pt>
                <c:pt idx="6207" formatCode="General">
                  <c:v>-0.31315922224975401</c:v>
                </c:pt>
                <c:pt idx="6208" formatCode="General">
                  <c:v>-0.320357888590588</c:v>
                </c:pt>
                <c:pt idx="6209" formatCode="General">
                  <c:v>-0.327418164336436</c:v>
                </c:pt>
                <c:pt idx="6210" formatCode="General">
                  <c:v>-0.33433681789646802</c:v>
                </c:pt>
                <c:pt idx="6211" formatCode="General">
                  <c:v>-0.34111064519898499</c:v>
                </c:pt>
                <c:pt idx="6212" formatCode="General">
                  <c:v>-0.34773647656495799</c:v>
                </c:pt>
                <c:pt idx="6213" formatCode="General">
                  <c:v>-0.35421124036795298</c:v>
                </c:pt>
                <c:pt idx="6214" formatCode="General">
                  <c:v>-0.360531970695808</c:v>
                </c:pt>
                <c:pt idx="6215" formatCode="General">
                  <c:v>-0.36669574996299897</c:v>
                </c:pt>
                <c:pt idx="6216" formatCode="General">
                  <c:v>-0.37269970247256901</c:v>
                </c:pt>
                <c:pt idx="6217" formatCode="General">
                  <c:v>-0.378541001075969</c:v>
                </c:pt>
                <c:pt idx="6218" formatCode="General">
                  <c:v>-0.38421693026802201</c:v>
                </c:pt>
                <c:pt idx="6219" formatCode="General">
                  <c:v>-0.38972488699160601</c:v>
                </c:pt>
                <c:pt idx="6220" formatCode="General">
                  <c:v>-0.39506227293694302</c:v>
                </c:pt>
                <c:pt idx="6221" formatCode="General">
                  <c:v>-0.40022659340444</c:v>
                </c:pt>
                <c:pt idx="6222" formatCode="General">
                  <c:v>-0.40521541616727802</c:v>
                </c:pt>
                <c:pt idx="6223" formatCode="General">
                  <c:v>-0.41002636823718802</c:v>
                </c:pt>
                <c:pt idx="6224" formatCode="General">
                  <c:v>-0.414657195770958</c:v>
                </c:pt>
                <c:pt idx="6225" formatCode="General">
                  <c:v>-0.41910571707751199</c:v>
                </c:pt>
                <c:pt idx="6226" formatCode="General">
                  <c:v>-0.42336987315441399</c:v>
                </c:pt>
                <c:pt idx="6227" formatCode="General">
                  <c:v>-0.42744767471005102</c:v>
                </c:pt>
                <c:pt idx="6228" formatCode="General">
                  <c:v>-0.43133719402285797</c:v>
                </c:pt>
                <c:pt idx="6229" formatCode="General">
                  <c:v>-0.43503656364374399</c:v>
                </c:pt>
                <c:pt idx="6230" formatCode="General">
                  <c:v>-0.43854398814770901</c:v>
                </c:pt>
                <c:pt idx="6231" formatCode="General">
                  <c:v>-0.441857854693541</c:v>
                </c:pt>
                <c:pt idx="6232" formatCode="General">
                  <c:v>-0.444976621580422</c:v>
                </c:pt>
                <c:pt idx="6233" formatCode="General">
                  <c:v>-0.44789876804258399</c:v>
                </c:pt>
                <c:pt idx="6234" formatCode="General">
                  <c:v>-0.45062291591475501</c:v>
                </c:pt>
                <c:pt idx="6235" formatCode="General">
                  <c:v>-0.45314777944967499</c:v>
                </c:pt>
                <c:pt idx="6236" formatCode="General">
                  <c:v>-0.45547215850028899</c:v>
                </c:pt>
                <c:pt idx="6237" formatCode="General">
                  <c:v>-0.45759494947614898</c:v>
                </c:pt>
                <c:pt idx="6238" formatCode="General">
                  <c:v>-0.45951514870732002</c:v>
                </c:pt>
                <c:pt idx="6239" formatCode="General">
                  <c:v>-0.46123184203881901</c:v>
                </c:pt>
                <c:pt idx="6240" formatCode="General">
                  <c:v>-0.462744214923899</c:v>
                </c:pt>
                <c:pt idx="6241" formatCode="General">
                  <c:v>-0.46405154806724103</c:v>
                </c:pt>
                <c:pt idx="6242" formatCode="General">
                  <c:v>-0.46515321780569602</c:v>
                </c:pt>
                <c:pt idx="6243" formatCode="General">
                  <c:v>-0.46604870880542998</c:v>
                </c:pt>
                <c:pt idx="6244" formatCode="General">
                  <c:v>-0.46673759377597102</c:v>
                </c:pt>
                <c:pt idx="6245" formatCode="General">
                  <c:v>-0.46721951491435598</c:v>
                </c:pt>
                <c:pt idx="6246" formatCode="General">
                  <c:v>-0.46749427763184498</c:v>
                </c:pt>
                <c:pt idx="6247" formatCode="General">
                  <c:v>-0.46756176276040301</c:v>
                </c:pt>
                <c:pt idx="6248" formatCode="General">
                  <c:v>-0.46742192352150003</c:v>
                </c:pt>
                <c:pt idx="6249" formatCode="General">
                  <c:v>-0.46707487721485902</c:v>
                </c:pt>
                <c:pt idx="6250" formatCode="General">
                  <c:v>-0.46652079335781899</c:v>
                </c:pt>
                <c:pt idx="6251" formatCode="General">
                  <c:v>-0.465759885961325</c:v>
                </c:pt>
                <c:pt idx="6252" formatCode="General">
                  <c:v>-0.46479252463919701</c:v>
                </c:pt>
                <c:pt idx="6253" formatCode="General">
                  <c:v>-0.46361919058413598</c:v>
                </c:pt>
                <c:pt idx="6254" formatCode="General">
                  <c:v>-0.46224046461825302</c:v>
                </c:pt>
                <c:pt idx="6255" formatCode="General">
                  <c:v>-0.46065702599107</c:v>
                </c:pt>
                <c:pt idx="6256" formatCode="General">
                  <c:v>-0.45886965155308701</c:v>
                </c:pt>
                <c:pt idx="6257" formatCode="General">
                  <c:v>-0.45687926346971303</c:v>
                </c:pt>
                <c:pt idx="6258" formatCode="General">
                  <c:v>-0.45468681585037801</c:v>
                </c:pt>
                <c:pt idx="6259" formatCode="General">
                  <c:v>-0.45229333998312199</c:v>
                </c:pt>
                <c:pt idx="6260" formatCode="General">
                  <c:v>-0.44970000301510099</c:v>
                </c:pt>
                <c:pt idx="6261" formatCode="General">
                  <c:v>-0.44690805302864101</c:v>
                </c:pt>
                <c:pt idx="6262" formatCode="General">
                  <c:v>-0.443918812873283</c:v>
                </c:pt>
                <c:pt idx="6263" formatCode="General">
                  <c:v>-0.44073373763772</c:v>
                </c:pt>
                <c:pt idx="6264" formatCode="General">
                  <c:v>-0.43735441389913698</c:v>
                </c:pt>
                <c:pt idx="6265" formatCode="General">
                  <c:v>-0.43378250154735798</c:v>
                </c:pt>
                <c:pt idx="6266" formatCode="General">
                  <c:v>-0.430019774051419</c:v>
                </c:pt>
                <c:pt idx="6267" formatCode="General">
                  <c:v>-0.42606806134868203</c:v>
                </c:pt>
                <c:pt idx="6268" formatCode="General">
                  <c:v>-0.421929245067448</c:v>
                </c:pt>
                <c:pt idx="6269" formatCode="General">
                  <c:v>-0.41760536538362503</c:v>
                </c:pt>
                <c:pt idx="6270" formatCode="General">
                  <c:v>-0.41309851740612802</c:v>
                </c:pt>
                <c:pt idx="6271" formatCode="General">
                  <c:v>-0.40841089098315803</c:v>
                </c:pt>
                <c:pt idx="6272" formatCode="General">
                  <c:v>-0.40354476898149699</c:v>
                </c:pt>
                <c:pt idx="6273" formatCode="General">
                  <c:v>-0.39850247209610701</c:v>
                </c:pt>
                <c:pt idx="6274" formatCode="General">
                  <c:v>-0.39328646833265901</c:v>
                </c:pt>
                <c:pt idx="6275" formatCode="General">
                  <c:v>-0.387899374623971</c:v>
                </c:pt>
                <c:pt idx="6276" formatCode="General">
                  <c:v>-0.38234383069223898</c:v>
                </c:pt>
                <c:pt idx="6277" formatCode="General">
                  <c:v>-0.37662248586684999</c:v>
                </c:pt>
                <c:pt idx="6278" formatCode="General">
                  <c:v>-0.37073811342412799</c:v>
                </c:pt>
                <c:pt idx="6279" formatCode="General">
                  <c:v>-0.36469361215124502</c:v>
                </c:pt>
                <c:pt idx="6280" formatCode="General">
                  <c:v>-0.35849189290919498</c:v>
                </c:pt>
                <c:pt idx="6281" formatCode="General">
                  <c:v>-0.35213597123007001</c:v>
                </c:pt>
                <c:pt idx="6282" formatCode="General">
                  <c:v>-0.34562891959602199</c:v>
                </c:pt>
                <c:pt idx="6283" formatCode="General">
                  <c:v>-0.33897386349733599</c:v>
                </c:pt>
                <c:pt idx="6284" formatCode="General">
                  <c:v>-0.33217408990820901</c:v>
                </c:pt>
                <c:pt idx="6285" formatCode="General">
                  <c:v>-0.32523293054070401</c:v>
                </c:pt>
                <c:pt idx="6286" formatCode="General">
                  <c:v>-0.318153697006819</c:v>
                </c:pt>
                <c:pt idx="6287" formatCode="General">
                  <c:v>-0.310939834265755</c:v>
                </c:pt>
                <c:pt idx="6288" formatCode="General">
                  <c:v>-0.303594822387876</c:v>
                </c:pt>
                <c:pt idx="6289" formatCode="General">
                  <c:v>-0.29612216933945001</c:v>
                </c:pt>
                <c:pt idx="6290" formatCode="General">
                  <c:v>-0.28852556977135302</c:v>
                </c:pt>
                <c:pt idx="6291" formatCode="General">
                  <c:v>-0.28080868614541499</c:v>
                </c:pt>
                <c:pt idx="6292" formatCode="General">
                  <c:v>-0.272975182410647</c:v>
                </c:pt>
                <c:pt idx="6293" formatCode="General">
                  <c:v>-0.26502883578814301</c:v>
                </c:pt>
                <c:pt idx="6294" formatCode="General">
                  <c:v>-0.25697343459335298</c:v>
                </c:pt>
                <c:pt idx="6295" formatCode="General">
                  <c:v>-0.24881283004177701</c:v>
                </c:pt>
                <c:pt idx="6296" formatCode="General">
                  <c:v>-0.240551041007496</c:v>
                </c:pt>
                <c:pt idx="6297" formatCode="General">
                  <c:v>-0.23219202931358901</c:v>
                </c:pt>
                <c:pt idx="6298" formatCode="General">
                  <c:v>-0.223739730554501</c:v>
                </c:pt>
                <c:pt idx="6299" formatCode="General">
                  <c:v>-0.21519817937893701</c:v>
                </c:pt>
                <c:pt idx="6300" formatCode="General">
                  <c:v>-0.20657151034686599</c:v>
                </c:pt>
                <c:pt idx="6301" formatCode="General">
                  <c:v>-0.197863842621747</c:v>
                </c:pt>
                <c:pt idx="6302" formatCode="General">
                  <c:v>-0.18907932150629</c:v>
                </c:pt>
                <c:pt idx="6303" formatCode="General">
                  <c:v>-0.180222168275535</c:v>
                </c:pt>
                <c:pt idx="6304" formatCode="General">
                  <c:v>-0.17129651646723801</c:v>
                </c:pt>
                <c:pt idx="6305" formatCode="General">
                  <c:v>-0.16230657217142</c:v>
                </c:pt>
                <c:pt idx="6306" formatCode="General">
                  <c:v>-0.15325668032489301</c:v>
                </c:pt>
                <c:pt idx="6307" formatCode="General">
                  <c:v>-0.14415114978476801</c:v>
                </c:pt>
                <c:pt idx="6308" formatCode="General">
                  <c:v>-0.134994233997172</c:v>
                </c:pt>
                <c:pt idx="6309" formatCode="General">
                  <c:v>-0.12579024129663299</c:v>
                </c:pt>
                <c:pt idx="6310" formatCode="General">
                  <c:v>-0.116543487856583</c:v>
                </c:pt>
                <c:pt idx="6311" formatCode="General">
                  <c:v>-0.107258293548398</c:v>
                </c:pt>
                <c:pt idx="6312" formatCode="General">
                  <c:v>-9.7939035241719499E-2</c:v>
                </c:pt>
                <c:pt idx="6313" formatCode="General">
                  <c:v>-8.8590086387090802E-2</c:v>
                </c:pt>
                <c:pt idx="6314" formatCode="General">
                  <c:v>-7.9215756196459597E-2</c:v>
                </c:pt>
                <c:pt idx="6315" formatCode="General">
                  <c:v>-6.9820399037880607E-2</c:v>
                </c:pt>
                <c:pt idx="6316" formatCode="General">
                  <c:v>-6.0408419147525698E-2</c:v>
                </c:pt>
                <c:pt idx="6317" formatCode="General">
                  <c:v>-5.0984158921558997E-2</c:v>
                </c:pt>
                <c:pt idx="6318" formatCode="General">
                  <c:v>-4.1551995252493701E-2</c:v>
                </c:pt>
                <c:pt idx="6319" formatCode="General">
                  <c:v>-3.2116287823719801E-2</c:v>
                </c:pt>
                <c:pt idx="6320" formatCode="General">
                  <c:v>-2.2681323701243501E-2</c:v>
                </c:pt>
                <c:pt idx="6321" formatCode="General">
                  <c:v>-1.32514729601603E-2</c:v>
                </c:pt>
                <c:pt idx="6322" formatCode="General">
                  <c:v>-3.8310369868622802E-3</c:v>
                </c:pt>
                <c:pt idx="6323" formatCode="General">
                  <c:v>5.5757133441878904E-3</c:v>
                </c:pt>
                <c:pt idx="6324" formatCode="General">
                  <c:v>1.49644788571274E-2</c:v>
                </c:pt>
                <c:pt idx="6325" formatCode="General">
                  <c:v>2.4331037194673201E-2</c:v>
                </c:pt>
                <c:pt idx="6326" formatCode="General">
                  <c:v>3.3671148267645903E-2</c:v>
                </c:pt>
                <c:pt idx="6327" formatCode="General">
                  <c:v>4.2980648855883499E-2</c:v>
                </c:pt>
                <c:pt idx="6328" formatCode="General">
                  <c:v>5.2255354658172402E-2</c:v>
                </c:pt>
                <c:pt idx="6329" formatCode="General">
                  <c:v>6.1491107281516799E-2</c:v>
                </c:pt>
                <c:pt idx="6330" formatCode="General">
                  <c:v>7.0683835079614996E-2</c:v>
                </c:pt>
                <c:pt idx="6331" formatCode="General">
                  <c:v>7.9829443187486901E-2</c:v>
                </c:pt>
                <c:pt idx="6332" formatCode="General">
                  <c:v>8.8923859304315706E-2</c:v>
                </c:pt>
                <c:pt idx="6333" formatCode="General">
                  <c:v>9.7963051580147703E-2</c:v>
                </c:pt>
                <c:pt idx="6334" formatCode="General">
                  <c:v>0.106943134926724</c:v>
                </c:pt>
                <c:pt idx="6335" formatCode="General">
                  <c:v>0.115860207146592</c:v>
                </c:pt>
                <c:pt idx="6336" formatCode="General">
                  <c:v>0.12471033703487699</c:v>
                </c:pt>
                <c:pt idx="6337" formatCode="General">
                  <c:v>0.13348973466477601</c:v>
                </c:pt>
                <c:pt idx="6338" formatCode="General">
                  <c:v>0.14219464793674999</c:v>
                </c:pt>
                <c:pt idx="6339" formatCode="General">
                  <c:v>0.15082130263657301</c:v>
                </c:pt>
                <c:pt idx="6340" formatCode="General">
                  <c:v>0.159366061680631</c:v>
                </c:pt>
                <c:pt idx="6341" formatCode="General">
                  <c:v>0.16782532997854199</c:v>
                </c:pt>
                <c:pt idx="6342" formatCode="General">
                  <c:v>0.176195539265639</c:v>
                </c:pt>
                <c:pt idx="6343" formatCode="General">
                  <c:v>0.18447319795193901</c:v>
                </c:pt>
                <c:pt idx="6344" formatCode="General">
                  <c:v>0.192654789587168</c:v>
                </c:pt>
                <c:pt idx="6345" formatCode="General">
                  <c:v>0.200736933131097</c:v>
                </c:pt>
                <c:pt idx="6346" formatCode="General">
                  <c:v>0.208716346925616</c:v>
                </c:pt>
                <c:pt idx="6347" formatCode="General">
                  <c:v>0.21658983350321601</c:v>
                </c:pt>
                <c:pt idx="6348" formatCode="General">
                  <c:v>0.224354210992874</c:v>
                </c:pt>
                <c:pt idx="6349" formatCode="General">
                  <c:v>0.23200625986259499</c:v>
                </c:pt>
                <c:pt idx="6350" formatCode="General">
                  <c:v>0.239542943559412</c:v>
                </c:pt>
                <c:pt idx="6351" formatCode="General">
                  <c:v>0.246961315374194</c:v>
                </c:pt>
                <c:pt idx="6352" formatCode="General">
                  <c:v>0.25425845009054598</c:v>
                </c:pt>
                <c:pt idx="6353" formatCode="General">
                  <c:v>0.26143154354053599</c:v>
                </c:pt>
                <c:pt idx="6354" formatCode="General">
                  <c:v>0.26847780847659097</c:v>
                </c:pt>
                <c:pt idx="6355" formatCode="General">
                  <c:v>0.27539452090459698</c:v>
                </c:pt>
                <c:pt idx="6356" formatCode="General">
                  <c:v>0.28217908110234602</c:v>
                </c:pt>
                <c:pt idx="6357" formatCode="General">
                  <c:v>0.28882895873338299</c:v>
                </c:pt>
                <c:pt idx="6358" formatCode="General">
                  <c:v>0.29534168209169098</c:v>
                </c:pt>
                <c:pt idx="6359" formatCode="General">
                  <c:v>0.30171483964763801</c:v>
                </c:pt>
                <c:pt idx="6360" formatCode="General">
                  <c:v>0.30794613750620398</c:v>
                </c:pt>
                <c:pt idx="6361" formatCode="General">
                  <c:v>0.31403339432615901</c:v>
                </c:pt>
                <c:pt idx="6362" formatCode="General">
                  <c:v>0.31997442774776802</c:v>
                </c:pt>
                <c:pt idx="6363" formatCode="General">
                  <c:v>0.32576715961132402</c:v>
                </c:pt>
                <c:pt idx="6364" formatCode="General">
                  <c:v>0.33140967403682903</c:v>
                </c:pt>
                <c:pt idx="6365" formatCode="General">
                  <c:v>0.336900051628789</c:v>
                </c:pt>
                <c:pt idx="6366" formatCode="General">
                  <c:v>0.342236460938177</c:v>
                </c:pt>
                <c:pt idx="6367" formatCode="General">
                  <c:v>0.34741716602267803</c:v>
                </c:pt>
                <c:pt idx="6368" formatCode="General">
                  <c:v>0.35244047260073702</c:v>
                </c:pt>
                <c:pt idx="6369" formatCode="General">
                  <c:v>0.35730483431584398</c:v>
                </c:pt>
                <c:pt idx="6370" formatCode="General">
                  <c:v>0.36200880578371902</c:v>
                </c:pt>
                <c:pt idx="6371" formatCode="General">
                  <c:v>0.36655102516971899</c:v>
                </c:pt>
                <c:pt idx="6372" formatCode="General">
                  <c:v>0.37093015468426699</c:v>
                </c:pt>
                <c:pt idx="6373" formatCode="General">
                  <c:v>0.37514493170875901</c:v>
                </c:pt>
                <c:pt idx="6374" formatCode="General">
                  <c:v>0.37919423062179403</c:v>
                </c:pt>
                <c:pt idx="6375" formatCode="General">
                  <c:v>0.38307701286986701</c:v>
                </c:pt>
                <c:pt idx="6376" formatCode="General">
                  <c:v>0.386792366109174</c:v>
                </c:pt>
                <c:pt idx="6377" formatCode="General">
                  <c:v>0.39033939198753098</c:v>
                </c:pt>
                <c:pt idx="6378" formatCode="General">
                  <c:v>0.39371724934380098</c:v>
                </c:pt>
                <c:pt idx="6379" formatCode="General">
                  <c:v>0.39692522084649101</c:v>
                </c:pt>
                <c:pt idx="6380" formatCode="General">
                  <c:v>0.399962694078419</c:v>
                </c:pt>
                <c:pt idx="6381" formatCode="General">
                  <c:v>0.40282897109985399</c:v>
                </c:pt>
                <c:pt idx="6382" formatCode="General">
                  <c:v>0.40552373858917901</c:v>
                </c:pt>
                <c:pt idx="6383" formatCode="General">
                  <c:v>0.40804678394127097</c:v>
                </c:pt>
                <c:pt idx="6384" formatCode="General">
                  <c:v>0.41039786576503301</c:v>
                </c:pt>
                <c:pt idx="6385" formatCode="General">
                  <c:v>0.41257671035106602</c:v>
                </c:pt>
                <c:pt idx="6386" formatCode="General">
                  <c:v>0.41458298410433297</c:v>
                </c:pt>
                <c:pt idx="6387" formatCode="General">
                  <c:v>0.41641636779117203</c:v>
                </c:pt>
                <c:pt idx="6388" formatCode="General">
                  <c:v>0.41807709248424102</c:v>
                </c:pt>
                <c:pt idx="6389" formatCode="General">
                  <c:v>0.41956539058117698</c:v>
                </c:pt>
                <c:pt idx="6390" formatCode="General">
                  <c:v>0.42088094686794902</c:v>
                </c:pt>
                <c:pt idx="6391" formatCode="General">
                  <c:v>0.42202453552483599</c:v>
                </c:pt>
                <c:pt idx="6392" formatCode="General">
                  <c:v>0.42299699617571801</c:v>
                </c:pt>
                <c:pt idx="6393" formatCode="General">
                  <c:v>0.42379850739277503</c:v>
                </c:pt>
                <c:pt idx="6394" formatCode="General">
                  <c:v>0.42442914540841098</c:v>
                </c:pt>
                <c:pt idx="6395" formatCode="General">
                  <c:v>0.42488950393493302</c:v>
                </c:pt>
                <c:pt idx="6396" formatCode="General">
                  <c:v>0.425180196418182</c:v>
                </c:pt>
                <c:pt idx="6397" formatCode="General">
                  <c:v>0.42530182684012902</c:v>
                </c:pt>
                <c:pt idx="6398" formatCode="General">
                  <c:v>0.42525555257532799</c:v>
                </c:pt>
                <c:pt idx="6399" formatCode="General">
                  <c:v>0.42504249169532998</c:v>
                </c:pt>
                <c:pt idx="6400" formatCode="General">
                  <c:v>0.42466314371354802</c:v>
                </c:pt>
                <c:pt idx="6401" formatCode="General">
                  <c:v>0.42411843410737698</c:v>
                </c:pt>
                <c:pt idx="6402" formatCode="General">
                  <c:v>0.423409297355967</c:v>
                </c:pt>
                <c:pt idx="6403" formatCode="General">
                  <c:v>0.42253669515197601</c:v>
                </c:pt>
                <c:pt idx="6404" formatCode="General">
                  <c:v>0.42150263479844002</c:v>
                </c:pt>
                <c:pt idx="6405" formatCode="General">
                  <c:v>0.42030806569305101</c:v>
                </c:pt>
                <c:pt idx="6406" formatCode="General">
                  <c:v>0.41895434454180303</c:v>
                </c:pt>
                <c:pt idx="6407" formatCode="General">
                  <c:v>0.41744332489786901</c:v>
                </c:pt>
                <c:pt idx="6408" formatCode="General">
                  <c:v>0.41577567903151402</c:v>
                </c:pt>
                <c:pt idx="6409" formatCode="General">
                  <c:v>0.41395253991036102</c:v>
                </c:pt>
                <c:pt idx="6410" formatCode="General">
                  <c:v>0.41197618891851601</c:v>
                </c:pt>
                <c:pt idx="6411" formatCode="General">
                  <c:v>0.40984835199055902</c:v>
                </c:pt>
                <c:pt idx="6412" formatCode="General">
                  <c:v>0.40757009525431198</c:v>
                </c:pt>
                <c:pt idx="6413" formatCode="General">
                  <c:v>0.40514352749278698</c:v>
                </c:pt>
                <c:pt idx="6414" formatCode="General">
                  <c:v>0.402570784855452</c:v>
                </c:pt>
                <c:pt idx="6415" formatCode="General">
                  <c:v>0.39985331339014302</c:v>
                </c:pt>
                <c:pt idx="6416" formatCode="General">
                  <c:v>0.39699243671400303</c:v>
                </c:pt>
                <c:pt idx="6417" formatCode="General">
                  <c:v>0.39399004418727201</c:v>
                </c:pt>
                <c:pt idx="6418" formatCode="General">
                  <c:v>0.39084865261391399</c:v>
                </c:pt>
                <c:pt idx="6419" formatCode="General">
                  <c:v>0.38757074953091603</c:v>
                </c:pt>
                <c:pt idx="6420" formatCode="General">
                  <c:v>0.38415814713726798</c:v>
                </c:pt>
                <c:pt idx="6421" formatCode="General">
                  <c:v>0.38061252771842302</c:v>
                </c:pt>
                <c:pt idx="6422" formatCode="General">
                  <c:v>0.37693608570064002</c:v>
                </c:pt>
                <c:pt idx="6423" formatCode="General">
                  <c:v>0.37313101565371998</c:v>
                </c:pt>
                <c:pt idx="6424" formatCode="General">
                  <c:v>0.36919944419022699</c:v>
                </c:pt>
                <c:pt idx="6425" formatCode="General">
                  <c:v>0.36514342529611499</c:v>
                </c:pt>
                <c:pt idx="6426" formatCode="General">
                  <c:v>0.360965001032862</c:v>
                </c:pt>
                <c:pt idx="6427" formatCode="General">
                  <c:v>0.35666675914005203</c:v>
                </c:pt>
                <c:pt idx="6428" formatCode="General">
                  <c:v>0.35225126894341002</c:v>
                </c:pt>
                <c:pt idx="6429" formatCode="General">
                  <c:v>0.34772049241856401</c:v>
                </c:pt>
                <c:pt idx="6430" formatCode="General">
                  <c:v>0.34307685239082603</c:v>
                </c:pt>
                <c:pt idx="6431" formatCode="General">
                  <c:v>0.33832280071500997</c:v>
                </c:pt>
                <c:pt idx="6432" formatCode="General">
                  <c:v>0.33346079511682603</c:v>
                </c:pt>
                <c:pt idx="6433" formatCode="General">
                  <c:v>0.328493805849635</c:v>
                </c:pt>
                <c:pt idx="6434" formatCode="General">
                  <c:v>0.32342423238061402</c:v>
                </c:pt>
                <c:pt idx="6435" formatCode="General">
                  <c:v>0.31825432943766402</c:v>
                </c:pt>
                <c:pt idx="6436" formatCode="General">
                  <c:v>0.31298635286549997</c:v>
                </c:pt>
                <c:pt idx="6437" formatCode="General">
                  <c:v>0.30762310745181898</c:v>
                </c:pt>
                <c:pt idx="6438" formatCode="General">
                  <c:v>0.30216740733461001</c:v>
                </c:pt>
                <c:pt idx="6439" formatCode="General">
                  <c:v>0.29662145590178202</c:v>
                </c:pt>
                <c:pt idx="6440" formatCode="General">
                  <c:v>0.29098776931856402</c:v>
                </c:pt>
                <c:pt idx="6441" formatCode="General">
                  <c:v>0.285268900089578</c:v>
                </c:pt>
                <c:pt idx="6442" formatCode="General">
                  <c:v>0.27946755809221302</c:v>
                </c:pt>
                <c:pt idx="6443" formatCode="General">
                  <c:v>0.27358633873865301</c:v>
                </c:pt>
                <c:pt idx="6444" formatCode="General">
                  <c:v>0.26762776045000303</c:v>
                </c:pt>
                <c:pt idx="6445" formatCode="General">
                  <c:v>0.26159444557429101</c:v>
                </c:pt>
                <c:pt idx="6446" formatCode="General">
                  <c:v>0.25548903023914898</c:v>
                </c:pt>
                <c:pt idx="6447" formatCode="General">
                  <c:v>0.249314147363946</c:v>
                </c:pt>
                <c:pt idx="6448" formatCode="General">
                  <c:v>0.243072376273063</c:v>
                </c:pt>
                <c:pt idx="6449" formatCode="General">
                  <c:v>0.23676630775173099</c:v>
                </c:pt>
                <c:pt idx="6450" formatCode="General">
                  <c:v>0.23039865894906</c:v>
                </c:pt>
                <c:pt idx="6451" formatCode="General">
                  <c:v>0.22397205145486401</c:v>
                </c:pt>
                <c:pt idx="6452" formatCode="General">
                  <c:v>0.217489003504624</c:v>
                </c:pt>
                <c:pt idx="6453" formatCode="General">
                  <c:v>0.210952164287662</c:v>
                </c:pt>
                <c:pt idx="6454" formatCode="General">
                  <c:v>0.20436421675920499</c:v>
                </c:pt>
                <c:pt idx="6455" formatCode="General">
                  <c:v>0.19772770044836699</c:v>
                </c:pt>
                <c:pt idx="6456" formatCode="General">
                  <c:v>0.19104517738186499</c:v>
                </c:pt>
                <c:pt idx="6457" formatCode="General">
                  <c:v>0.18431930548991801</c:v>
                </c:pt>
                <c:pt idx="6458" formatCode="General">
                  <c:v>0.177552677865572</c:v>
                </c:pt>
                <c:pt idx="6459" formatCode="General">
                  <c:v>0.17074786150844701</c:v>
                </c:pt>
                <c:pt idx="6460" formatCode="General">
                  <c:v>0.16390741017890501</c:v>
                </c:pt>
                <c:pt idx="6461" formatCode="General">
                  <c:v>0.15703387277848699</c:v>
                </c:pt>
                <c:pt idx="6462" formatCode="General">
                  <c:v>0.15012985069440199</c:v>
                </c:pt>
                <c:pt idx="6463" formatCode="General">
                  <c:v>0.14319788803074801</c:v>
                </c:pt>
                <c:pt idx="6464" formatCode="General">
                  <c:v>0.13624046480127999</c:v>
                </c:pt>
                <c:pt idx="6465" formatCode="General">
                  <c:v>0.12926006015435801</c:v>
                </c:pt>
                <c:pt idx="6466" formatCode="General">
                  <c:v>0.12225916111054699</c:v>
                </c:pt>
                <c:pt idx="6467" formatCode="General">
                  <c:v>0.115240213490072</c:v>
                </c:pt>
                <c:pt idx="6468" formatCode="General">
                  <c:v>0.108205679930845</c:v>
                </c:pt>
                <c:pt idx="6469" formatCode="General">
                  <c:v>0.10115804226785501</c:v>
                </c:pt>
                <c:pt idx="6470" formatCode="General">
                  <c:v>9.4099696075414699E-2</c:v>
                </c:pt>
                <c:pt idx="6471" formatCode="General">
                  <c:v>8.7033052209935305E-2</c:v>
                </c:pt>
                <c:pt idx="6472" formatCode="General">
                  <c:v>7.9960498560221901E-2</c:v>
                </c:pt>
                <c:pt idx="6473" formatCode="General">
                  <c:v>7.2884393704151895E-2</c:v>
                </c:pt>
                <c:pt idx="6474" formatCode="General">
                  <c:v>6.5807074306357294E-2</c:v>
                </c:pt>
                <c:pt idx="6475" formatCode="General">
                  <c:v>5.8730855863337803E-2</c:v>
                </c:pt>
                <c:pt idx="6476" formatCode="General">
                  <c:v>5.16580349090991E-2</c:v>
                </c:pt>
                <c:pt idx="6477" formatCode="General">
                  <c:v>4.4590840840423002E-2</c:v>
                </c:pt>
                <c:pt idx="6478" formatCode="General">
                  <c:v>3.7531550500901699E-2</c:v>
                </c:pt>
                <c:pt idx="6479" formatCode="General">
                  <c:v>3.0482442174722801E-2</c:v>
                </c:pt>
                <c:pt idx="6480" formatCode="General">
                  <c:v>2.3445737685884802E-2</c:v>
                </c:pt>
                <c:pt idx="6481" formatCode="General">
                  <c:v>1.6423650034060499E-2</c:v>
                </c:pt>
                <c:pt idx="6482" formatCode="General">
                  <c:v>9.4183369607714895E-3</c:v>
                </c:pt>
                <c:pt idx="6483" formatCode="General">
                  <c:v>2.4319222269740298E-3</c:v>
                </c:pt>
                <c:pt idx="6484" formatCode="General">
                  <c:v>-4.5334539892888E-3</c:v>
                </c:pt>
                <c:pt idx="6485" formatCode="General">
                  <c:v>-1.14757007963022E-2</c:v>
                </c:pt>
                <c:pt idx="6486" formatCode="General">
                  <c:v>-1.8392737192162702E-2</c:v>
                </c:pt>
                <c:pt idx="6487" formatCode="General">
                  <c:v>-2.5282511653012801E-2</c:v>
                </c:pt>
                <c:pt idx="6488" formatCode="General">
                  <c:v>-3.2142997991153999E-2</c:v>
                </c:pt>
                <c:pt idx="6489" formatCode="General">
                  <c:v>-3.8972190771740703E-2</c:v>
                </c:pt>
                <c:pt idx="6490" formatCode="General">
                  <c:v>-4.5768086749890802E-2</c:v>
                </c:pt>
                <c:pt idx="6491" formatCode="General">
                  <c:v>-5.25287700697636E-2</c:v>
                </c:pt>
                <c:pt idx="6492" formatCode="General">
                  <c:v>-5.9252304109601597E-2</c:v>
                </c:pt>
                <c:pt idx="6493" formatCode="General">
                  <c:v>-6.5936770102455994E-2</c:v>
                </c:pt>
                <c:pt idx="6494" formatCode="General">
                  <c:v>-7.2580331047475702E-2</c:v>
                </c:pt>
                <c:pt idx="6495" formatCode="General">
                  <c:v>-7.9181072081986895E-2</c:v>
                </c:pt>
                <c:pt idx="6496" formatCode="General">
                  <c:v>-8.5737151104638198E-2</c:v>
                </c:pt>
                <c:pt idx="6497" formatCode="General">
                  <c:v>-9.22467624442114E-2</c:v>
                </c:pt>
                <c:pt idx="6498" formatCode="General">
                  <c:v>-9.8708133212561999E-2</c:v>
                </c:pt>
                <c:pt idx="6499" formatCode="General">
                  <c:v>-0.10511956792645701</c:v>
                </c:pt>
                <c:pt idx="6500" formatCode="General">
                  <c:v>-0.11147928872587699</c:v>
                </c:pt>
                <c:pt idx="6501" formatCode="General">
                  <c:v>-0.117785583846003</c:v>
                </c:pt>
                <c:pt idx="6502" formatCode="General">
                  <c:v>-0.124036773145673</c:v>
                </c:pt>
                <c:pt idx="6503" formatCode="General">
                  <c:v>-0.13023119712325701</c:v>
                </c:pt>
                <c:pt idx="6504" formatCode="General">
                  <c:v>-0.136367220903759</c:v>
                </c:pt>
                <c:pt idx="6505" formatCode="General">
                  <c:v>-0.14244322950829999</c:v>
                </c:pt>
                <c:pt idx="6506" formatCode="General">
                  <c:v>-0.148457632379104</c:v>
                </c:pt>
                <c:pt idx="6507" formatCode="General">
                  <c:v>-0.15440886519112701</c:v>
                </c:pt>
                <c:pt idx="6508" formatCode="General">
                  <c:v>-0.16029543813022001</c:v>
                </c:pt>
                <c:pt idx="6509" formatCode="General">
                  <c:v>-0.16611577643118799</c:v>
                </c:pt>
                <c:pt idx="6510" formatCode="General">
                  <c:v>-0.17186837888825801</c:v>
                </c:pt>
                <c:pt idx="6511" formatCode="General">
                  <c:v>-0.177551833064551</c:v>
                </c:pt>
                <c:pt idx="6512" formatCode="General">
                  <c:v>-0.183164701701751</c:v>
                </c:pt>
                <c:pt idx="6513" formatCode="General">
                  <c:v>-0.18870556732825899</c:v>
                </c:pt>
                <c:pt idx="6514" formatCode="General">
                  <c:v>-0.19417304077522499</c:v>
                </c:pt>
                <c:pt idx="6515" formatCode="General">
                  <c:v>-0.19956575623295</c:v>
                </c:pt>
                <c:pt idx="6516" formatCode="General">
                  <c:v>-0.20488232491470601</c:v>
                </c:pt>
                <c:pt idx="6517" formatCode="General">
                  <c:v>-0.21012144268264399</c:v>
                </c:pt>
                <c:pt idx="6518" formatCode="General">
                  <c:v>-0.215281846394691</c:v>
                </c:pt>
                <c:pt idx="6519" formatCode="General">
                  <c:v>-0.22036227377811099</c:v>
                </c:pt>
                <c:pt idx="6520" formatCode="General">
                  <c:v>-0.22536167526995601</c:v>
                </c:pt>
                <c:pt idx="6521" formatCode="General">
                  <c:v>-0.230278438580752</c:v>
                </c:pt>
                <c:pt idx="6522" formatCode="General">
                  <c:v>-0.235111234388729</c:v>
                </c:pt>
                <c:pt idx="6523" formatCode="General">
                  <c:v>-0.239859183930548</c:v>
                </c:pt>
                <c:pt idx="6524" formatCode="General">
                  <c:v>-0.244520770350663</c:v>
                </c:pt>
                <c:pt idx="6525" formatCode="General">
                  <c:v>-0.24909489832810799</c:v>
                </c:pt>
                <c:pt idx="6526" formatCode="General">
                  <c:v>-0.25358094827210498</c:v>
                </c:pt>
                <c:pt idx="6527" formatCode="General">
                  <c:v>-0.25797762612381397</c:v>
                </c:pt>
                <c:pt idx="6528" formatCode="General">
                  <c:v>-0.262283505074624</c:v>
                </c:pt>
                <c:pt idx="6529" formatCode="General">
                  <c:v>-0.26649815622533601</c:v>
                </c:pt>
                <c:pt idx="6530" formatCode="General">
                  <c:v>-0.270620509924343</c:v>
                </c:pt>
                <c:pt idx="6531" formatCode="General">
                  <c:v>-0.274648761182685</c:v>
                </c:pt>
                <c:pt idx="6532" formatCode="General">
                  <c:v>-0.27858214341398202</c:v>
                </c:pt>
                <c:pt idx="6533" formatCode="General">
                  <c:v>-0.28242041755075498</c:v>
                </c:pt>
                <c:pt idx="6534" formatCode="General">
                  <c:v>-0.28616216131073202</c:v>
                </c:pt>
                <c:pt idx="6535" formatCode="General">
                  <c:v>-0.28980630533101798</c:v>
                </c:pt>
                <c:pt idx="6536" formatCode="General">
                  <c:v>-0.29335229620445502</c:v>
                </c:pt>
                <c:pt idx="6537" formatCode="General">
                  <c:v>-0.29679898352060702</c:v>
                </c:pt>
                <c:pt idx="6538" formatCode="General">
                  <c:v>-0.30014564041536501</c:v>
                </c:pt>
                <c:pt idx="6539" formatCode="General">
                  <c:v>-0.30339150844304502</c:v>
                </c:pt>
                <c:pt idx="6540" formatCode="General">
                  <c:v>-0.30653572988396099</c:v>
                </c:pt>
                <c:pt idx="6541" formatCode="General">
                  <c:v>-0.309577404439913</c:v>
                </c:pt>
                <c:pt idx="6542" formatCode="General">
                  <c:v>-0.31251614434367397</c:v>
                </c:pt>
                <c:pt idx="6543" formatCode="General">
                  <c:v>-0.31535150932614903</c:v>
                </c:pt>
                <c:pt idx="6544" formatCode="General">
                  <c:v>-0.31808235840238103</c:v>
                </c:pt>
                <c:pt idx="6545" formatCode="General">
                  <c:v>-0.32070742818222098</c:v>
                </c:pt>
                <c:pt idx="6546" formatCode="General">
                  <c:v>-0.32322603035872999</c:v>
                </c:pt>
                <c:pt idx="6547" formatCode="General">
                  <c:v>-0.32563806129610501</c:v>
                </c:pt>
                <c:pt idx="6548" formatCode="General">
                  <c:v>-0.32794285943839002</c:v>
                </c:pt>
                <c:pt idx="6549" formatCode="General">
                  <c:v>-0.33013968947125599</c:v>
                </c:pt>
                <c:pt idx="6550" formatCode="General">
                  <c:v>-0.33222831852926599</c:v>
                </c:pt>
                <c:pt idx="6551" formatCode="General">
                  <c:v>-0.33420794459370601</c:v>
                </c:pt>
                <c:pt idx="6552" formatCode="General">
                  <c:v>-0.33607769346280802</c:v>
                </c:pt>
                <c:pt idx="6553" formatCode="General">
                  <c:v>-0.33783726656386298</c:v>
                </c:pt>
                <c:pt idx="6554" formatCode="General">
                  <c:v>-0.33948643138284201</c:v>
                </c:pt>
                <c:pt idx="6555" formatCode="General">
                  <c:v>-0.34102489280589499</c:v>
                </c:pt>
                <c:pt idx="6556" formatCode="General">
                  <c:v>-0.34245179304505102</c:v>
                </c:pt>
                <c:pt idx="6557" formatCode="General">
                  <c:v>-0.34376677273650302</c:v>
                </c:pt>
                <c:pt idx="6558" formatCode="General">
                  <c:v>-0.34496950542300697</c:v>
                </c:pt>
                <c:pt idx="6559" formatCode="General">
                  <c:v>-0.34605916999928099</c:v>
                </c:pt>
                <c:pt idx="6560" formatCode="General">
                  <c:v>-0.34703604423238099</c:v>
                </c:pt>
                <c:pt idx="6561" formatCode="General">
                  <c:v>-0.34789994012912601</c:v>
                </c:pt>
                <c:pt idx="6562" formatCode="General">
                  <c:v>-0.34865005743346</c:v>
                </c:pt>
                <c:pt idx="6563" formatCode="General">
                  <c:v>-0.34928620539107602</c:v>
                </c:pt>
                <c:pt idx="6564" formatCode="General">
                  <c:v>-0.34980885837935999</c:v>
                </c:pt>
                <c:pt idx="6565" formatCode="General">
                  <c:v>-0.35021791369761901</c:v>
                </c:pt>
                <c:pt idx="6566" formatCode="General">
                  <c:v>-0.35051211224250201</c:v>
                </c:pt>
                <c:pt idx="6567" formatCode="General">
                  <c:v>-0.35069132744116199</c:v>
                </c:pt>
                <c:pt idx="6568" formatCode="General">
                  <c:v>-0.35075621774722199</c:v>
                </c:pt>
                <c:pt idx="6569" formatCode="General">
                  <c:v>-0.35070694792710499</c:v>
                </c:pt>
                <c:pt idx="6570" formatCode="General">
                  <c:v>-0.35054307331978601</c:v>
                </c:pt>
                <c:pt idx="6571" formatCode="General">
                  <c:v>-0.35026416933409998</c:v>
                </c:pt>
                <c:pt idx="6572" formatCode="General">
                  <c:v>-0.34987049128912701</c:v>
                </c:pt>
                <c:pt idx="6573" formatCode="General">
                  <c:v>-0.34936241164104298</c:v>
                </c:pt>
                <c:pt idx="6574" formatCode="General">
                  <c:v>-0.34873980084063599</c:v>
                </c:pt>
                <c:pt idx="6575" formatCode="General">
                  <c:v>-0.34800253007198201</c:v>
                </c:pt>
                <c:pt idx="6576" formatCode="General">
                  <c:v>-0.34715056904317698</c:v>
                </c:pt>
                <c:pt idx="6577" formatCode="General">
                  <c:v>-0.34618404653863799</c:v>
                </c:pt>
                <c:pt idx="6578" formatCode="General">
                  <c:v>-0.345103774847901</c:v>
                </c:pt>
                <c:pt idx="6579" formatCode="General">
                  <c:v>-0.343910115985748</c:v>
                </c:pt>
                <c:pt idx="6580" formatCode="General">
                  <c:v>-0.34260291715427599</c:v>
                </c:pt>
                <c:pt idx="6581" formatCode="General">
                  <c:v>-0.34118265674850101</c:v>
                </c:pt>
                <c:pt idx="6582" formatCode="General">
                  <c:v>-0.33964996415049398</c:v>
                </c:pt>
                <c:pt idx="6583" formatCode="General">
                  <c:v>-0.33800498794410599</c:v>
                </c:pt>
                <c:pt idx="6584" formatCode="General">
                  <c:v>-0.33624792014854299</c:v>
                </c:pt>
                <c:pt idx="6585" formatCode="General">
                  <c:v>-0.334379077796918</c:v>
                </c:pt>
                <c:pt idx="6586" formatCode="General">
                  <c:v>-0.33239892160312501</c:v>
                </c:pt>
                <c:pt idx="6587" formatCode="General">
                  <c:v>-0.33030800908939401</c:v>
                </c:pt>
                <c:pt idx="6588" formatCode="General">
                  <c:v>-0.32810650987754902</c:v>
                </c:pt>
                <c:pt idx="6589" formatCode="General">
                  <c:v>-0.32579527337661601</c:v>
                </c:pt>
                <c:pt idx="6590" formatCode="General">
                  <c:v>-0.32337530161622702</c:v>
                </c:pt>
                <c:pt idx="6591" formatCode="General">
                  <c:v>-0.32084660062135101</c:v>
                </c:pt>
                <c:pt idx="6592" formatCode="General">
                  <c:v>-0.31820978029250602</c:v>
                </c:pt>
                <c:pt idx="6593" formatCode="General">
                  <c:v>-0.31546570485834402</c:v>
                </c:pt>
                <c:pt idx="6594" formatCode="General">
                  <c:v>-0.31261542301150103</c:v>
                </c:pt>
                <c:pt idx="6595" formatCode="General">
                  <c:v>-0.30966012483402</c:v>
                </c:pt>
                <c:pt idx="6596" formatCode="General">
                  <c:v>-0.30660050473793699</c:v>
                </c:pt>
                <c:pt idx="6597" formatCode="General">
                  <c:v>-0.30343678891131098</c:v>
                </c:pt>
                <c:pt idx="6598" formatCode="General">
                  <c:v>-0.30016993650734303</c:v>
                </c:pt>
                <c:pt idx="6599" formatCode="General">
                  <c:v>-0.29680167912740102</c:v>
                </c:pt>
                <c:pt idx="6600" formatCode="General">
                  <c:v>-0.29333281115410198</c:v>
                </c:pt>
                <c:pt idx="6601" formatCode="General">
                  <c:v>-0.28976413827275099</c:v>
                </c:pt>
                <c:pt idx="6602" formatCode="General">
                  <c:v>-0.28609663677578201</c:v>
                </c:pt>
                <c:pt idx="6603" formatCode="General">
                  <c:v>-0.28233145441202501</c:v>
                </c:pt>
                <c:pt idx="6604" formatCode="General">
                  <c:v>-0.27846987974010501</c:v>
                </c:pt>
                <c:pt idx="6605" formatCode="General">
                  <c:v>-0.27451277620937298</c:v>
                </c:pt>
                <c:pt idx="6606" formatCode="General">
                  <c:v>-0.27046117111173501</c:v>
                </c:pt>
                <c:pt idx="6607" formatCode="General">
                  <c:v>-0.26631683057802602</c:v>
                </c:pt>
                <c:pt idx="6608" formatCode="General">
                  <c:v>-0.26208115059597997</c:v>
                </c:pt>
                <c:pt idx="6609" formatCode="General">
                  <c:v>-0.25775507729980601</c:v>
                </c:pt>
                <c:pt idx="6610" formatCode="General">
                  <c:v>-0.25334020999007301</c:v>
                </c:pt>
                <c:pt idx="6611" formatCode="General">
                  <c:v>-0.248837806449037</c:v>
                </c:pt>
                <c:pt idx="6612" formatCode="General">
                  <c:v>-0.24424922756456299</c:v>
                </c:pt>
                <c:pt idx="6613" formatCode="General">
                  <c:v>-0.23957596982407101</c:v>
                </c:pt>
                <c:pt idx="6614" formatCode="General">
                  <c:v>-0.23481916432823499</c:v>
                </c:pt>
                <c:pt idx="6615" formatCode="General">
                  <c:v>-0.22998060222316599</c:v>
                </c:pt>
                <c:pt idx="6616" formatCode="General">
                  <c:v>-0.22506175530620601</c:v>
                </c:pt>
                <c:pt idx="6617" formatCode="General">
                  <c:v>-0.22006425939431501</c:v>
                </c:pt>
                <c:pt idx="6618" formatCode="General">
                  <c:v>-0.21499045319948201</c:v>
                </c:pt>
                <c:pt idx="6619" formatCode="General">
                  <c:v>-0.209841729745747</c:v>
                </c:pt>
                <c:pt idx="6620" formatCode="General">
                  <c:v>-0.20461948793304199</c:v>
                </c:pt>
                <c:pt idx="6621" formatCode="General">
                  <c:v>-0.199325294351855</c:v>
                </c:pt>
                <c:pt idx="6622" formatCode="General">
                  <c:v>-0.19396094589575799</c:v>
                </c:pt>
                <c:pt idx="6623" formatCode="General">
                  <c:v>-0.18852899213133101</c:v>
                </c:pt>
                <c:pt idx="6624" formatCode="General">
                  <c:v>-0.183031595725931</c:v>
                </c:pt>
                <c:pt idx="6625" formatCode="General">
                  <c:v>-0.17747039903728501</c:v>
                </c:pt>
                <c:pt idx="6626" formatCode="General">
                  <c:v>-0.171847106731817</c:v>
                </c:pt>
                <c:pt idx="6627" formatCode="General">
                  <c:v>-0.16616356625752901</c:v>
                </c:pt>
                <c:pt idx="6628" formatCode="General">
                  <c:v>-0.160421783699527</c:v>
                </c:pt>
                <c:pt idx="6629" formatCode="General">
                  <c:v>-0.15462387262000801</c:v>
                </c:pt>
                <c:pt idx="6630" formatCode="General">
                  <c:v>-0.14877150400028699</c:v>
                </c:pt>
                <c:pt idx="6631" formatCode="General">
                  <c:v>-0.14286647563726301</c:v>
                </c:pt>
                <c:pt idx="6632" formatCode="General">
                  <c:v>-0.13691136387355099</c:v>
                </c:pt>
                <c:pt idx="6633" formatCode="General">
                  <c:v>-0.13090888798394301</c:v>
                </c:pt>
                <c:pt idx="6634" formatCode="General">
                  <c:v>-0.124860782177112</c:v>
                </c:pt>
                <c:pt idx="6635" formatCode="General">
                  <c:v>-0.118769344551458</c:v>
                </c:pt>
                <c:pt idx="6636" formatCode="General">
                  <c:v>-0.11263704946068399</c:v>
                </c:pt>
                <c:pt idx="6637" formatCode="General">
                  <c:v>-0.10646593705993999</c:v>
                </c:pt>
                <c:pt idx="6638" formatCode="General">
                  <c:v>-0.10025860144226401</c:v>
                </c:pt>
                <c:pt idx="6639" formatCode="General">
                  <c:v>-9.4016673009320303E-2</c:v>
                </c:pt>
                <c:pt idx="6640" formatCode="General">
                  <c:v>-8.7742396617909696E-2</c:v>
                </c:pt>
                <c:pt idx="6641" formatCode="General">
                  <c:v>-8.1438768639717898E-2</c:v>
                </c:pt>
                <c:pt idx="6642" formatCode="General">
                  <c:v>-7.5108195078026505E-2</c:v>
                </c:pt>
                <c:pt idx="6643" formatCode="General">
                  <c:v>-6.8752921317940294E-2</c:v>
                </c:pt>
                <c:pt idx="6644" formatCode="General">
                  <c:v>-6.2375325456689001E-2</c:v>
                </c:pt>
                <c:pt idx="6645" formatCode="General">
                  <c:v>-5.5977881996689197E-2</c:v>
                </c:pt>
                <c:pt idx="6646" formatCode="General">
                  <c:v>-4.9563039427327503E-2</c:v>
                </c:pt>
                <c:pt idx="6647" formatCode="General">
                  <c:v>-4.3133260805573101E-2</c:v>
                </c:pt>
                <c:pt idx="6648" formatCode="General">
                  <c:v>-3.6691027464058501E-2</c:v>
                </c:pt>
                <c:pt idx="6649" formatCode="General">
                  <c:v>-3.0238834664644498E-2</c:v>
                </c:pt>
                <c:pt idx="6650" formatCode="General">
                  <c:v>-2.3779188691870901E-2</c:v>
                </c:pt>
                <c:pt idx="6651" formatCode="General">
                  <c:v>-1.7314601939861E-2</c:v>
                </c:pt>
                <c:pt idx="6652" formatCode="General">
                  <c:v>-1.08475957126455E-2</c:v>
                </c:pt>
                <c:pt idx="6653" formatCode="General">
                  <c:v>-4.38075048480829E-3</c:v>
                </c:pt>
                <c:pt idx="6654" formatCode="General">
                  <c:v>2.0833544565011801E-3</c:v>
                </c:pt>
                <c:pt idx="6655" formatCode="General">
                  <c:v>8.5421997241860604E-3</c:v>
                </c:pt>
                <c:pt idx="6656" formatCode="General">
                  <c:v>1.49931677320632E-2</c:v>
                </c:pt>
                <c:pt idx="6657" formatCode="General">
                  <c:v>2.1433648727999698E-2</c:v>
                </c:pt>
                <c:pt idx="6658" formatCode="General">
                  <c:v>2.78611125882063E-2</c:v>
                </c:pt>
                <c:pt idx="6659" formatCode="General">
                  <c:v>3.4273000689672498E-2</c:v>
                </c:pt>
                <c:pt idx="6660" formatCode="General">
                  <c:v>4.0666713595357E-2</c:v>
                </c:pt>
                <c:pt idx="6661" formatCode="General">
                  <c:v>4.7039618580732197E-2</c:v>
                </c:pt>
                <c:pt idx="6662" formatCode="General">
                  <c:v>5.3389114464225798E-2</c:v>
                </c:pt>
                <c:pt idx="6663" formatCode="General">
                  <c:v>5.9712640861999698E-2</c:v>
                </c:pt>
                <c:pt idx="6664" formatCode="General">
                  <c:v>6.6007622712085906E-2</c:v>
                </c:pt>
                <c:pt idx="6665" formatCode="General">
                  <c:v>7.2271471944547597E-2</c:v>
                </c:pt>
                <c:pt idx="6666" formatCode="General">
                  <c:v>7.8501645556916994E-2</c:v>
                </c:pt>
                <c:pt idx="6667" formatCode="General">
                  <c:v>8.46955923487E-2</c:v>
                </c:pt>
                <c:pt idx="6668" formatCode="General">
                  <c:v>9.0850697849492804E-2</c:v>
                </c:pt>
                <c:pt idx="6669" formatCode="General">
                  <c:v>9.6964401457395294E-2</c:v>
                </c:pt>
                <c:pt idx="6670" formatCode="General">
                  <c:v>0.10303420711452101</c:v>
                </c:pt>
                <c:pt idx="6671" formatCode="General">
                  <c:v>0.109057573216274</c:v>
                </c:pt>
                <c:pt idx="6672" formatCode="General">
                  <c:v>0.11503196525765701</c:v>
                </c:pt>
                <c:pt idx="6673" formatCode="General">
                  <c:v>0.120954923589632</c:v>
                </c:pt>
                <c:pt idx="6674" formatCode="General">
                  <c:v>0.12682400939048299</c:v>
                </c:pt>
                <c:pt idx="6675" formatCode="General">
                  <c:v>0.13263674538558501</c:v>
                </c:pt>
                <c:pt idx="6676" formatCode="General">
                  <c:v>0.13839067502618399</c:v>
                </c:pt>
                <c:pt idx="6677" formatCode="General">
                  <c:v>0.14408342455777301</c:v>
                </c:pt>
                <c:pt idx="6678" formatCode="General">
                  <c:v>0.14971259964911399</c:v>
                </c:pt>
                <c:pt idx="6679" formatCode="General">
                  <c:v>0.15527583216483501</c:v>
                </c:pt>
                <c:pt idx="6680" formatCode="General">
                  <c:v>0.16077078608482701</c:v>
                </c:pt>
                <c:pt idx="6681" formatCode="General">
                  <c:v>0.16619511033530701</c:v>
                </c:pt>
                <c:pt idx="6682" formatCode="General">
                  <c:v>0.17154654441803299</c:v>
                </c:pt>
                <c:pt idx="6683" formatCode="General">
                  <c:v>0.17682282361061399</c:v>
                </c:pt>
                <c:pt idx="6684" formatCode="General">
                  <c:v>0.18202172441388401</c:v>
                </c:pt>
                <c:pt idx="6685" formatCode="General">
                  <c:v>0.18714106622825699</c:v>
                </c:pt>
                <c:pt idx="6686" formatCode="General">
                  <c:v>0.19217860667744499</c:v>
                </c:pt>
                <c:pt idx="6687" formatCode="General">
                  <c:v>0.197132205497768</c:v>
                </c:pt>
                <c:pt idx="6688" formatCode="General">
                  <c:v>0.20199978688765599</c:v>
                </c:pt>
                <c:pt idx="6689" formatCode="General">
                  <c:v>0.20677927996887899</c:v>
                </c:pt>
                <c:pt idx="6690" formatCode="General">
                  <c:v>0.21146866785163601</c:v>
                </c:pt>
                <c:pt idx="6691" formatCode="General">
                  <c:v>0.21606593624822101</c:v>
                </c:pt>
                <c:pt idx="6692" formatCode="General">
                  <c:v>0.220569078240265</c:v>
                </c:pt>
                <c:pt idx="6693" formatCode="General">
                  <c:v>0.22497620704210899</c:v>
                </c:pt>
                <c:pt idx="6694" formatCode="General">
                  <c:v>0.22928545919291499</c:v>
                </c:pt>
                <c:pt idx="6695" formatCode="General">
                  <c:v>0.233495016788662</c:v>
                </c:pt>
                <c:pt idx="6696" formatCode="General">
                  <c:v>0.23760312581964399</c:v>
                </c:pt>
                <c:pt idx="6697" formatCode="General">
                  <c:v>0.24160802055182801</c:v>
                </c:pt>
                <c:pt idx="6698" formatCode="General">
                  <c:v>0.24550800249908999</c:v>
                </c:pt>
                <c:pt idx="6699" formatCode="General">
                  <c:v>0.24930142292631299</c:v>
                </c:pt>
                <c:pt idx="6700" formatCode="General">
                  <c:v>0.25298668123478701</c:v>
                </c:pt>
                <c:pt idx="6701" formatCode="General">
                  <c:v>0.25656222600433098</c:v>
                </c:pt>
                <c:pt idx="6702" formatCode="General">
                  <c:v>0.26002655327101398</c:v>
                </c:pt>
                <c:pt idx="6703" formatCode="General">
                  <c:v>0.26337820957612901</c:v>
                </c:pt>
                <c:pt idx="6704" formatCode="General">
                  <c:v>0.26661578774879102</c:v>
                </c:pt>
                <c:pt idx="6705" formatCode="General">
                  <c:v>0.26973793319443101</c:v>
                </c:pt>
                <c:pt idx="6706" formatCode="General">
                  <c:v>0.27274334783764598</c:v>
                </c:pt>
                <c:pt idx="6707" formatCode="General">
                  <c:v>0.27563078268469199</c:v>
                </c:pt>
                <c:pt idx="6708" formatCode="General">
                  <c:v>0.27839904382661601</c:v>
                </c:pt>
                <c:pt idx="6709" formatCode="General">
                  <c:v>0.28104699626340301</c:v>
                </c:pt>
                <c:pt idx="6710" formatCode="General">
                  <c:v>0.28357353751360698</c:v>
                </c:pt>
                <c:pt idx="6711" formatCode="General">
                  <c:v>0.28597767297243898</c:v>
                </c:pt>
                <c:pt idx="6712" formatCode="General">
                  <c:v>0.28825842514413802</c:v>
                </c:pt>
                <c:pt idx="6713" formatCode="General">
                  <c:v>0.29041486150778301</c:v>
                </c:pt>
                <c:pt idx="6714" formatCode="General">
                  <c:v>0.29244613370504002</c:v>
                </c:pt>
                <c:pt idx="6715" formatCode="General">
                  <c:v>0.294351424623084</c:v>
                </c:pt>
                <c:pt idx="6716" formatCode="General">
                  <c:v>0.29612999793528599</c:v>
                </c:pt>
                <c:pt idx="6717" formatCode="General">
                  <c:v>0.29778114913890802</c:v>
                </c:pt>
                <c:pt idx="6718" formatCode="General">
                  <c:v>0.29930425918232201</c:v>
                </c:pt>
                <c:pt idx="6719" formatCode="General">
                  <c:v>0.30069879642596298</c:v>
                </c:pt>
                <c:pt idx="6720" formatCode="General">
                  <c:v>0.30196425584849101</c:v>
                </c:pt>
                <c:pt idx="6721" formatCode="General">
                  <c:v>0.30310015997867301</c:v>
                </c:pt>
                <c:pt idx="6722" formatCode="General">
                  <c:v>0.30410616778356703</c:v>
                </c:pt>
                <c:pt idx="6723" formatCode="General">
                  <c:v>0.30498196450734</c:v>
                </c:pt>
                <c:pt idx="6724" formatCode="General">
                  <c:v>0.30572720463916397</c:v>
                </c:pt>
                <c:pt idx="6725" formatCode="General">
                  <c:v>0.30634172819021999</c:v>
                </c:pt>
                <c:pt idx="6726" formatCode="General">
                  <c:v>0.306825413550388</c:v>
                </c:pt>
                <c:pt idx="6727" formatCode="General">
                  <c:v>0.30717815523828601</c:v>
                </c:pt>
                <c:pt idx="6728" formatCode="General">
                  <c:v>0.307399925426941</c:v>
                </c:pt>
                <c:pt idx="6729" formatCode="General">
                  <c:v>0.30749077737473501</c:v>
                </c:pt>
                <c:pt idx="6730" formatCode="General">
                  <c:v>0.30745084299157699</c:v>
                </c:pt>
                <c:pt idx="6731" formatCode="General">
                  <c:v>0.30728027282961701</c:v>
                </c:pt>
                <c:pt idx="6732" formatCode="General">
                  <c:v>0.30697928880980901</c:v>
                </c:pt>
                <c:pt idx="6733" formatCode="General">
                  <c:v>0.30654818252042798</c:v>
                </c:pt>
                <c:pt idx="6734" formatCode="General">
                  <c:v>0.30598726116663699</c:v>
                </c:pt>
                <c:pt idx="6735" formatCode="General">
                  <c:v>0.30529690163662598</c:v>
                </c:pt>
                <c:pt idx="6736" formatCode="General">
                  <c:v>0.30447761022629</c:v>
                </c:pt>
                <c:pt idx="6737" formatCode="General">
                  <c:v>0.30352991269826601</c:v>
                </c:pt>
                <c:pt idx="6738" formatCode="General">
                  <c:v>0.30245439764056298</c:v>
                </c:pt>
                <c:pt idx="6739" formatCode="General">
                  <c:v>0.30125172113207199</c:v>
                </c:pt>
                <c:pt idx="6740" formatCode="General">
                  <c:v>0.29992259909020902</c:v>
                </c:pt>
                <c:pt idx="6741" formatCode="General">
                  <c:v>0.29846774995687297</c:v>
                </c:pt>
                <c:pt idx="6742" formatCode="General">
                  <c:v>0.29688794962392001</c:v>
                </c:pt>
                <c:pt idx="6743" formatCode="General">
                  <c:v>0.29518409493353698</c:v>
                </c:pt>
                <c:pt idx="6744" formatCode="General">
                  <c:v>0.29335714480014102</c:v>
                </c:pt>
                <c:pt idx="6745" formatCode="General">
                  <c:v>0.29140805567780398</c:v>
                </c:pt>
                <c:pt idx="6746" formatCode="General">
                  <c:v>0.289337835275712</c:v>
                </c:pt>
                <c:pt idx="6747" formatCode="General">
                  <c:v>0.28714760512338799</c:v>
                </c:pt>
                <c:pt idx="6748" formatCode="General">
                  <c:v>0.28483854104626699</c:v>
                </c:pt>
                <c:pt idx="6749" formatCode="General">
                  <c:v>0.282411814262293</c:v>
                </c:pt>
                <c:pt idx="6750" formatCode="General">
                  <c:v>0.27986869420895799</c:v>
                </c:pt>
                <c:pt idx="6751" formatCode="General">
                  <c:v>0.27721049868492098</c:v>
                </c:pt>
                <c:pt idx="6752" formatCode="General">
                  <c:v>0.27443853189297701</c:v>
                </c:pt>
                <c:pt idx="6753" formatCode="General">
                  <c:v>0.27155419756430399</c:v>
                </c:pt>
                <c:pt idx="6754" formatCode="General">
                  <c:v>0.26855900153908302</c:v>
                </c:pt>
                <c:pt idx="6755" formatCode="General">
                  <c:v>0.2654544369163</c:v>
                </c:pt>
                <c:pt idx="6756" formatCode="General">
                  <c:v>0.26224202831804</c:v>
                </c:pt>
                <c:pt idx="6757" formatCode="General">
                  <c:v>0.25892339503245698</c:v>
                </c:pt>
                <c:pt idx="6758" formatCode="General">
                  <c:v>0.25550019512711097</c:v>
                </c:pt>
                <c:pt idx="6759" formatCode="General">
                  <c:v>0.25197411760724198</c:v>
                </c:pt>
                <c:pt idx="6760" formatCode="General">
                  <c:v>0.24834688346106401</c:v>
                </c:pt>
                <c:pt idx="6761" formatCode="General">
                  <c:v>0.244620294273584</c:v>
                </c:pt>
                <c:pt idx="6762" formatCode="General">
                  <c:v>0.240796128207375</c:v>
                </c:pt>
                <c:pt idx="6763" formatCode="General">
                  <c:v>0.23687624248446201</c:v>
                </c:pt>
                <c:pt idx="6764" formatCode="General">
                  <c:v>0.23286257883446199</c:v>
                </c:pt>
                <c:pt idx="6765" formatCode="General">
                  <c:v>0.22875705085872</c:v>
                </c:pt>
                <c:pt idx="6766" formatCode="General">
                  <c:v>0.224561641397902</c:v>
                </c:pt>
                <c:pt idx="6767" formatCode="General">
                  <c:v>0.220278356231702</c:v>
                </c:pt>
                <c:pt idx="6768" formatCode="General">
                  <c:v>0.215909219270457</c:v>
                </c:pt>
                <c:pt idx="6769" formatCode="General">
                  <c:v>0.211456327361979</c:v>
                </c:pt>
                <c:pt idx="6770" formatCode="General">
                  <c:v>0.206921801917686</c:v>
                </c:pt>
                <c:pt idx="6771" formatCode="General">
                  <c:v>0.20230783465594401</c:v>
                </c:pt>
                <c:pt idx="6772" formatCode="General">
                  <c:v>0.19761662765743901</c:v>
                </c:pt>
                <c:pt idx="6773" formatCode="General">
                  <c:v>0.192850337698213</c:v>
                </c:pt>
                <c:pt idx="6774" formatCode="General">
                  <c:v>0.188011236281282</c:v>
                </c:pt>
                <c:pt idx="6775" formatCode="General">
                  <c:v>0.18310160784344601</c:v>
                </c:pt>
                <c:pt idx="6776" formatCode="General">
                  <c:v>0.17812368672319001</c:v>
                </c:pt>
                <c:pt idx="6777" formatCode="General">
                  <c:v>0.17307979525933501</c:v>
                </c:pt>
                <c:pt idx="6778" formatCode="General">
                  <c:v>0.167972091554599</c:v>
                </c:pt>
                <c:pt idx="6779" formatCode="General">
                  <c:v>0.16280331647399099</c:v>
                </c:pt>
                <c:pt idx="6780" formatCode="General">
                  <c:v>0.15757580541155899</c:v>
                </c:pt>
                <c:pt idx="6781" formatCode="General">
                  <c:v>0.152291619300846</c:v>
                </c:pt>
                <c:pt idx="6782" formatCode="General">
                  <c:v>0.14695339475432501</c:v>
                </c:pt>
                <c:pt idx="6783" formatCode="General">
                  <c:v>0.14156383557794799</c:v>
                </c:pt>
                <c:pt idx="6784" formatCode="General">
                  <c:v>0.13612559667375801</c:v>
                </c:pt>
                <c:pt idx="6785" formatCode="General">
                  <c:v>0.130640759507685</c:v>
                </c:pt>
                <c:pt idx="6786" formatCode="General">
                  <c:v>0.125111903875188</c:v>
                </c:pt>
                <c:pt idx="6787" formatCode="General">
                  <c:v>0.119541616668269</c:v>
                </c:pt>
                <c:pt idx="6788" formatCode="General">
                  <c:v>0.11393191451133999</c:v>
                </c:pt>
                <c:pt idx="6789" formatCode="General">
                  <c:v>0.10828537952224</c:v>
                </c:pt>
                <c:pt idx="6790" formatCode="General">
                  <c:v>0.102605163348062</c:v>
                </c:pt>
                <c:pt idx="6791" formatCode="General">
                  <c:v>9.6893346168056296E-2</c:v>
                </c:pt>
                <c:pt idx="6792" formatCode="General">
                  <c:v>9.1152477777977498E-2</c:v>
                </c:pt>
                <c:pt idx="6793" formatCode="General">
                  <c:v>8.5385678843724597E-2</c:v>
                </c:pt>
                <c:pt idx="6794" formatCode="General">
                  <c:v>7.9594967949368503E-2</c:v>
                </c:pt>
                <c:pt idx="6795" formatCode="General">
                  <c:v>7.3782782781551398E-2</c:v>
                </c:pt>
                <c:pt idx="6796" formatCode="General">
                  <c:v>6.7951617376174805E-2</c:v>
                </c:pt>
                <c:pt idx="6797" formatCode="General">
                  <c:v>6.2104006691498799E-2</c:v>
                </c:pt>
                <c:pt idx="6798" formatCode="General">
                  <c:v>5.6243037245064603E-2</c:v>
                </c:pt>
                <c:pt idx="6799" formatCode="General">
                  <c:v>5.0371264158976102E-2</c:v>
                </c:pt>
                <c:pt idx="6800" formatCode="General">
                  <c:v>4.44911940769641E-2</c:v>
                </c:pt>
                <c:pt idx="6801" formatCode="General">
                  <c:v>3.86058571183776E-2</c:v>
                </c:pt>
                <c:pt idx="6802" formatCode="General">
                  <c:v>3.2717728379711E-2</c:v>
                </c:pt>
                <c:pt idx="6803" formatCode="General">
                  <c:v>2.6829155954755102E-2</c:v>
                </c:pt>
                <c:pt idx="6804" formatCode="General">
                  <c:v>2.09424462067891E-2</c:v>
                </c:pt>
                <c:pt idx="6805" formatCode="General">
                  <c:v>1.50599165173852E-2</c:v>
                </c:pt>
                <c:pt idx="6806" formatCode="General">
                  <c:v>9.1844165483609495E-3</c:v>
                </c:pt>
                <c:pt idx="6807" formatCode="General">
                  <c:v>3.3183153834629E-3</c:v>
                </c:pt>
                <c:pt idx="6808" formatCode="General">
                  <c:v>-2.5355142019900501E-3</c:v>
                </c:pt>
                <c:pt idx="6809" formatCode="General">
                  <c:v>-8.3742414656011004E-3</c:v>
                </c:pt>
                <c:pt idx="6810" formatCode="General">
                  <c:v>-1.41961775928516E-2</c:v>
                </c:pt>
                <c:pt idx="6811" formatCode="General">
                  <c:v>-1.9998627899292E-2</c:v>
                </c:pt>
                <c:pt idx="6812" formatCode="General">
                  <c:v>-2.5778812621545098E-2</c:v>
                </c:pt>
                <c:pt idx="6813" formatCode="General">
                  <c:v>-3.1534590073420098E-2</c:v>
                </c:pt>
                <c:pt idx="6814" formatCode="General">
                  <c:v>-3.7263865401947399E-2</c:v>
                </c:pt>
                <c:pt idx="6815" formatCode="General">
                  <c:v>-4.2963980986050601E-2</c:v>
                </c:pt>
                <c:pt idx="6816" formatCode="General">
                  <c:v>-4.8632254994768198E-2</c:v>
                </c:pt>
                <c:pt idx="6817" formatCode="General">
                  <c:v>-5.4266645269849298E-2</c:v>
                </c:pt>
                <c:pt idx="6818" formatCode="General">
                  <c:v>-5.9865156649822698E-2</c:v>
                </c:pt>
                <c:pt idx="6819" formatCode="General">
                  <c:v>-6.5425230204793003E-2</c:v>
                </c:pt>
                <c:pt idx="6820" formatCode="General">
                  <c:v>-7.0944280924886902E-2</c:v>
                </c:pt>
                <c:pt idx="6821" formatCode="General">
                  <c:v>-7.6420301179618705E-2</c:v>
                </c:pt>
                <c:pt idx="6822" formatCode="General">
                  <c:v>-8.1850775879874493E-2</c:v>
                </c:pt>
                <c:pt idx="6823" formatCode="General">
                  <c:v>-8.72331977504614E-2</c:v>
                </c:pt>
                <c:pt idx="6824" formatCode="General">
                  <c:v>-9.2565633657621105E-2</c:v>
                </c:pt>
                <c:pt idx="6825" formatCode="General">
                  <c:v>-9.7845674059910598E-2</c:v>
                </c:pt>
                <c:pt idx="6826" formatCode="General">
                  <c:v>-0.103070910428957</c:v>
                </c:pt>
                <c:pt idx="6827" formatCode="General">
                  <c:v>-0.108239535350248</c:v>
                </c:pt>
                <c:pt idx="6828" formatCode="General">
                  <c:v>-0.113349313675215</c:v>
                </c:pt>
                <c:pt idx="6829" formatCode="General">
                  <c:v>-0.11839852565699099</c:v>
                </c:pt>
                <c:pt idx="6830" formatCode="General">
                  <c:v>-0.123384970933788</c:v>
                </c:pt>
                <c:pt idx="6831" formatCode="General">
                  <c:v>-0.12830644346485801</c:v>
                </c:pt>
                <c:pt idx="6832" formatCode="General">
                  <c:v>-0.133161329797232</c:v>
                </c:pt>
                <c:pt idx="6833" formatCode="General">
                  <c:v>-0.137947579056792</c:v>
                </c:pt>
                <c:pt idx="6834" formatCode="General">
                  <c:v>-0.14266364558818401</c:v>
                </c:pt>
                <c:pt idx="6835" formatCode="General">
                  <c:v>-0.14730749307229499</c:v>
                </c:pt>
                <c:pt idx="6836" formatCode="General">
                  <c:v>-0.151877010308204</c:v>
                </c:pt>
                <c:pt idx="6837" formatCode="General">
                  <c:v>-0.15637011877638099</c:v>
                </c:pt>
                <c:pt idx="6838" formatCode="General">
                  <c:v>-0.16078487023749899</c:v>
                </c:pt>
                <c:pt idx="6839" formatCode="General">
                  <c:v>-0.16512047947549799</c:v>
                </c:pt>
                <c:pt idx="6840" formatCode="General">
                  <c:v>-0.16937510801707401</c:v>
                </c:pt>
                <c:pt idx="6841" formatCode="General">
                  <c:v>-0.17354628558714999</c:v>
                </c:pt>
                <c:pt idx="6842" formatCode="General">
                  <c:v>-0.17763269337349899</c:v>
                </c:pt>
                <c:pt idx="6843" formatCode="General">
                  <c:v>-0.181633164566398</c:v>
                </c:pt>
                <c:pt idx="6844" formatCode="General">
                  <c:v>-0.185545975332644</c:v>
                </c:pt>
                <c:pt idx="6845" formatCode="General">
                  <c:v>-0.18936935397042801</c:v>
                </c:pt>
                <c:pt idx="6846" formatCode="General">
                  <c:v>-0.193101612129714</c:v>
                </c:pt>
                <c:pt idx="6847" formatCode="General">
                  <c:v>-0.19674170996766899</c:v>
                </c:pt>
                <c:pt idx="6848" formatCode="General">
                  <c:v>-0.20028863456930199</c:v>
                </c:pt>
                <c:pt idx="6849" formatCode="General">
                  <c:v>-0.20374025681571101</c:v>
                </c:pt>
                <c:pt idx="6850" formatCode="General">
                  <c:v>-0.20709502699760901</c:v>
                </c:pt>
                <c:pt idx="6851" formatCode="General">
                  <c:v>-0.21035262722207901</c:v>
                </c:pt>
                <c:pt idx="6852" formatCode="General">
                  <c:v>-0.21351169738464601</c:v>
                </c:pt>
                <c:pt idx="6853" formatCode="General">
                  <c:v>-0.21657025630604701</c:v>
                </c:pt>
                <c:pt idx="6854" formatCode="General">
                  <c:v>-0.21952748451207499</c:v>
                </c:pt>
                <c:pt idx="6855" formatCode="General">
                  <c:v>-0.22238266428751099</c:v>
                </c:pt>
                <c:pt idx="6856" formatCode="General">
                  <c:v>-0.225133978008935</c:v>
                </c:pt>
                <c:pt idx="6857" formatCode="General">
                  <c:v>-0.22778020234624399</c:v>
                </c:pt>
                <c:pt idx="6858" formatCode="General">
                  <c:v>-0.230321358859711</c:v>
                </c:pt>
                <c:pt idx="6859" formatCode="General">
                  <c:v>-0.23275643786679401</c:v>
                </c:pt>
                <c:pt idx="6860" formatCode="General">
                  <c:v>-0.23508381728444799</c:v>
                </c:pt>
                <c:pt idx="6861" formatCode="General">
                  <c:v>-0.237302983172031</c:v>
                </c:pt>
                <c:pt idx="6862" formatCode="General">
                  <c:v>-0.23941303538266401</c:v>
                </c:pt>
                <c:pt idx="6863" formatCode="General">
                  <c:v>-0.24141304169746999</c:v>
                </c:pt>
                <c:pt idx="6864" formatCode="General">
                  <c:v>-0.24330214040328399</c:v>
                </c:pt>
                <c:pt idx="6865" formatCode="General">
                  <c:v>-0.24507957235967001</c:v>
                </c:pt>
                <c:pt idx="6866" formatCode="General">
                  <c:v>-0.24674521575289299</c:v>
                </c:pt>
                <c:pt idx="6867" formatCode="General">
                  <c:v>-0.24829848959038101</c:v>
                </c:pt>
                <c:pt idx="6868" formatCode="General">
                  <c:v>-0.24973873751586001</c:v>
                </c:pt>
                <c:pt idx="6869" formatCode="General">
                  <c:v>-0.25106479899012701</c:v>
                </c:pt>
                <c:pt idx="6870" formatCode="General">
                  <c:v>-0.25227614036660201</c:v>
                </c:pt>
                <c:pt idx="6871" formatCode="General">
                  <c:v>-0.25337294758418899</c:v>
                </c:pt>
                <c:pt idx="6872" formatCode="General">
                  <c:v>-0.25435496730642998</c:v>
                </c:pt>
                <c:pt idx="6873" formatCode="General">
                  <c:v>-0.255221885551278</c:v>
                </c:pt>
                <c:pt idx="6874" formatCode="General">
                  <c:v>-0.25597289349159602</c:v>
                </c:pt>
                <c:pt idx="6875" formatCode="General">
                  <c:v>-0.256607753333987</c:v>
                </c:pt>
                <c:pt idx="6876" formatCode="General">
                  <c:v>-0.25712633417304098</c:v>
                </c:pt>
                <c:pt idx="6877" formatCode="General">
                  <c:v>-0.25752808260913901</c:v>
                </c:pt>
                <c:pt idx="6878" formatCode="General">
                  <c:v>-0.257813551709831</c:v>
                </c:pt>
                <c:pt idx="6879" formatCode="General">
                  <c:v>-0.25798233732546499</c:v>
                </c:pt>
                <c:pt idx="6880" formatCode="General">
                  <c:v>-0.25803404848675998</c:v>
                </c:pt>
                <c:pt idx="6881" formatCode="General">
                  <c:v>-0.25796948712426898</c:v>
                </c:pt>
                <c:pt idx="6882" formatCode="General">
                  <c:v>-0.257788486003447</c:v>
                </c:pt>
                <c:pt idx="6883" formatCode="General">
                  <c:v>-0.25749079058263002</c:v>
                </c:pt>
                <c:pt idx="6884" formatCode="General">
                  <c:v>-0.25707627443917602</c:v>
                </c:pt>
                <c:pt idx="6885" formatCode="General">
                  <c:v>-0.25654549320976</c:v>
                </c:pt>
                <c:pt idx="6886" formatCode="General">
                  <c:v>-0.255899085654889</c:v>
                </c:pt>
                <c:pt idx="6887" formatCode="General">
                  <c:v>-0.25513661513424202</c:v>
                </c:pt>
                <c:pt idx="6888" formatCode="General">
                  <c:v>-0.254258223791269</c:v>
                </c:pt>
                <c:pt idx="6889" formatCode="General">
                  <c:v>-0.253264773596173</c:v>
                </c:pt>
                <c:pt idx="6890" formatCode="General">
                  <c:v>-0.252156653133291</c:v>
                </c:pt>
                <c:pt idx="6891" formatCode="General">
                  <c:v>-0.25093371239494799</c:v>
                </c:pt>
                <c:pt idx="6892" formatCode="General">
                  <c:v>-0.24959640920619799</c:v>
                </c:pt>
                <c:pt idx="6893" formatCode="General">
                  <c:v>-0.24814539028056501</c:v>
                </c:pt>
                <c:pt idx="6894" formatCode="General">
                  <c:v>-0.24658141344394199</c:v>
                </c:pt>
                <c:pt idx="6895" formatCode="General">
                  <c:v>-0.244905300551743</c:v>
                </c:pt>
                <c:pt idx="6896" formatCode="General">
                  <c:v>-0.243117360049834</c:v>
                </c:pt>
                <c:pt idx="6897" formatCode="General">
                  <c:v>-0.24121796942968399</c:v>
                </c:pt>
                <c:pt idx="6898" formatCode="General">
                  <c:v>-0.23920814863852999</c:v>
                </c:pt>
                <c:pt idx="6899" formatCode="General">
                  <c:v>-0.23708851396997399</c:v>
                </c:pt>
                <c:pt idx="6900" formatCode="General">
                  <c:v>-0.23485969738883</c:v>
                </c:pt>
                <c:pt idx="6901" formatCode="General">
                  <c:v>-0.23252245389873</c:v>
                </c:pt>
                <c:pt idx="6902" formatCode="General">
                  <c:v>-0.23007769560226299</c:v>
                </c:pt>
                <c:pt idx="6903" formatCode="General">
                  <c:v>-0.22752696590063101</c:v>
                </c:pt>
                <c:pt idx="6904" formatCode="General">
                  <c:v>-0.224870847916323</c:v>
                </c:pt>
                <c:pt idx="6905" formatCode="General">
                  <c:v>-0.222110468972812</c:v>
                </c:pt>
                <c:pt idx="6906" formatCode="General">
                  <c:v>-0.219247033112526</c:v>
                </c:pt>
                <c:pt idx="6907" formatCode="General">
                  <c:v>-0.21628073734095499</c:v>
                </c:pt>
                <c:pt idx="6908" formatCode="General">
                  <c:v>-0.21321293076881301</c:v>
                </c:pt>
                <c:pt idx="6909" formatCode="General">
                  <c:v>-0.210045200290184</c:v>
                </c:pt>
                <c:pt idx="6910" formatCode="General">
                  <c:v>-0.20677864915065</c:v>
                </c:pt>
                <c:pt idx="6911" formatCode="General">
                  <c:v>-0.203414425629659</c:v>
                </c:pt>
                <c:pt idx="6912" formatCode="General">
                  <c:v>-0.19995377423045699</c:v>
                </c:pt>
                <c:pt idx="6913" formatCode="General">
                  <c:v>-0.196398001518132</c:v>
                </c:pt>
                <c:pt idx="6914" formatCode="General">
                  <c:v>-0.19274797015217901</c:v>
                </c:pt>
                <c:pt idx="6915" formatCode="General">
                  <c:v>-0.18900518315036699</c:v>
                </c:pt>
                <c:pt idx="6916" formatCode="General">
                  <c:v>-0.18517135891591899</c:v>
                </c:pt>
                <c:pt idx="6917" formatCode="General">
                  <c:v>-0.18124828644754901</c:v>
                </c:pt>
                <c:pt idx="6918" formatCode="General">
                  <c:v>-0.17723721858988301</c:v>
                </c:pt>
                <c:pt idx="6919" formatCode="General">
                  <c:v>-0.17313892042200199</c:v>
                </c:pt>
                <c:pt idx="6920" formatCode="General">
                  <c:v>-0.16895533791901801</c:v>
                </c:pt>
                <c:pt idx="6921" formatCode="General">
                  <c:v>-0.16468810517138599</c:v>
                </c:pt>
                <c:pt idx="6922" formatCode="General">
                  <c:v>-0.16033889614310201</c:v>
                </c:pt>
                <c:pt idx="6923" formatCode="General">
                  <c:v>-0.15590946143961801</c:v>
                </c:pt>
                <c:pt idx="6924" formatCode="General">
                  <c:v>-0.15140109957971101</c:v>
                </c:pt>
                <c:pt idx="6925" formatCode="General">
                  <c:v>-0.146815694602939</c:v>
                </c:pt>
                <c:pt idx="6926" formatCode="General">
                  <c:v>-0.14215477672172999</c:v>
                </c:pt>
                <c:pt idx="6927" formatCode="General">
                  <c:v>-0.13742045752846399</c:v>
                </c:pt>
                <c:pt idx="6928" formatCode="General">
                  <c:v>-0.13261439802340999</c:v>
                </c:pt>
                <c:pt idx="6929" formatCode="General">
                  <c:v>-0.127737775557766</c:v>
                </c:pt>
                <c:pt idx="6930" formatCode="General">
                  <c:v>-0.122792964169641</c:v>
                </c:pt>
                <c:pt idx="6931" formatCode="General">
                  <c:v>-0.11778201744524899</c:v>
                </c:pt>
                <c:pt idx="6932" formatCode="General">
                  <c:v>-0.112706972131976</c:v>
                </c:pt>
                <c:pt idx="6933" formatCode="General">
                  <c:v>-0.10756936920612099</c:v>
                </c:pt>
                <c:pt idx="6934" formatCode="General">
                  <c:v>-0.10237080402404899</c:v>
                </c:pt>
                <c:pt idx="6935" formatCode="General">
                  <c:v>-9.7113597687082803E-2</c:v>
                </c:pt>
                <c:pt idx="6936" formatCode="General">
                  <c:v>-9.1800207668848596E-2</c:v>
                </c:pt>
                <c:pt idx="6937" formatCode="General">
                  <c:v>-8.6432556428022903E-2</c:v>
                </c:pt>
                <c:pt idx="6938" formatCode="General">
                  <c:v>-8.1012072641288693E-2</c:v>
                </c:pt>
                <c:pt idx="6939" formatCode="General">
                  <c:v>-7.5541352880945697E-2</c:v>
                </c:pt>
                <c:pt idx="6940" formatCode="General">
                  <c:v>-7.0022602435167197E-2</c:v>
                </c:pt>
                <c:pt idx="6941" formatCode="General">
                  <c:v>-6.4457549160144803E-2</c:v>
                </c:pt>
                <c:pt idx="6942" formatCode="General">
                  <c:v>-5.8849033298302003E-2</c:v>
                </c:pt>
                <c:pt idx="6943" formatCode="General">
                  <c:v>-5.3198945041202102E-2</c:v>
                </c:pt>
                <c:pt idx="6944" formatCode="General">
                  <c:v>-4.7509134387674297E-2</c:v>
                </c:pt>
                <c:pt idx="6945" formatCode="General">
                  <c:v>-4.1782096498111897E-2</c:v>
                </c:pt>
                <c:pt idx="6946" formatCode="General">
                  <c:v>-3.6019931600630002E-2</c:v>
                </c:pt>
                <c:pt idx="6947" formatCode="General">
                  <c:v>-3.0225309701598101E-2</c:v>
                </c:pt>
                <c:pt idx="6948" formatCode="General">
                  <c:v>-2.4400457150004801E-2</c:v>
                </c:pt>
                <c:pt idx="6949" formatCode="General">
                  <c:v>-1.8547587276950502E-2</c:v>
                </c:pt>
                <c:pt idx="6950" formatCode="General">
                  <c:v>-1.26689837318121E-2</c:v>
                </c:pt>
                <c:pt idx="6951" formatCode="General">
                  <c:v>-6.7669873245678703E-3</c:v>
                </c:pt>
                <c:pt idx="6952" formatCode="General">
                  <c:v>-8.4395594954470802E-4</c:v>
                </c:pt>
                <c:pt idx="6953" formatCode="General">
                  <c:v>5.0982463071762001E-3</c:v>
                </c:pt>
                <c:pt idx="6954" formatCode="General">
                  <c:v>1.1057168724883E-2</c:v>
                </c:pt>
                <c:pt idx="6955" formatCode="General">
                  <c:v>1.7030201577607301E-2</c:v>
                </c:pt>
                <c:pt idx="6956" formatCode="General">
                  <c:v>2.3014722409366001E-2</c:v>
                </c:pt>
                <c:pt idx="6957" formatCode="General">
                  <c:v>2.9008583421714699E-2</c:v>
                </c:pt>
                <c:pt idx="6958" formatCode="General">
                  <c:v>3.50090785955776E-2</c:v>
                </c:pt>
                <c:pt idx="6959" formatCode="General">
                  <c:v>4.1013465582754899E-2</c:v>
                </c:pt>
                <c:pt idx="6960" formatCode="General">
                  <c:v>4.7020080763679702E-2</c:v>
                </c:pt>
                <c:pt idx="6961" formatCode="General">
                  <c:v>5.3026173651516698E-2</c:v>
                </c:pt>
                <c:pt idx="6962" formatCode="General">
                  <c:v>5.9028848514707001E-2</c:v>
                </c:pt>
                <c:pt idx="6963" formatCode="General">
                  <c:v>6.5025774828578006E-2</c:v>
                </c:pt>
                <c:pt idx="6964" formatCode="General">
                  <c:v>7.1014681072483696E-2</c:v>
                </c:pt>
                <c:pt idx="6965" formatCode="General">
                  <c:v>7.6993227809250206E-2</c:v>
                </c:pt>
                <c:pt idx="6966" formatCode="General">
                  <c:v>8.2958507814656399E-2</c:v>
                </c:pt>
                <c:pt idx="6967" formatCode="General">
                  <c:v>8.8908105998194098E-2</c:v>
                </c:pt>
                <c:pt idx="6968" formatCode="General">
                  <c:v>9.48396913850411E-2</c:v>
                </c:pt>
                <c:pt idx="6969" formatCode="General">
                  <c:v>0.100750918295857</c:v>
                </c:pt>
                <c:pt idx="6970" formatCode="General">
                  <c:v>0.10663939795526201</c:v>
                </c:pt>
                <c:pt idx="6971" formatCode="General">
                  <c:v>0.11250216723291601</c:v>
                </c:pt>
                <c:pt idx="6972" formatCode="General">
                  <c:v>0.11833678837966199</c:v>
                </c:pt>
                <c:pt idx="6973" formatCode="General">
                  <c:v>0.124140848392906</c:v>
                </c:pt>
                <c:pt idx="6974" formatCode="General">
                  <c:v>0.12991140655087199</c:v>
                </c:pt>
                <c:pt idx="6975" formatCode="General">
                  <c:v>0.13564605760422699</c:v>
                </c:pt>
                <c:pt idx="6976" formatCode="General">
                  <c:v>0.141342465421255</c:v>
                </c:pt>
                <c:pt idx="6977" formatCode="General">
                  <c:v>0.146997772113069</c:v>
                </c:pt>
                <c:pt idx="6978" formatCode="General">
                  <c:v>0.15260969396052099</c:v>
                </c:pt>
                <c:pt idx="6979" formatCode="General">
                  <c:v>0.158176075324264</c:v>
                </c:pt>
                <c:pt idx="6980" formatCode="General">
                  <c:v>0.16369476174261499</c:v>
                </c:pt>
                <c:pt idx="6981" formatCode="General">
                  <c:v>0.169163037931813</c:v>
                </c:pt>
                <c:pt idx="6982" formatCode="General">
                  <c:v>0.17457819151936399</c:v>
                </c:pt>
                <c:pt idx="6983" formatCode="General">
                  <c:v>0.17993816521040101</c:v>
                </c:pt>
                <c:pt idx="6984" formatCode="General">
                  <c:v>0.18524098714696699</c:v>
                </c:pt>
                <c:pt idx="6985" formatCode="General">
                  <c:v>0.19048408611596901</c:v>
                </c:pt>
                <c:pt idx="6986" formatCode="General">
                  <c:v>0.19566433977851699</c:v>
                </c:pt>
                <c:pt idx="6987" formatCode="General">
                  <c:v>0.20077962174963601</c:v>
                </c:pt>
                <c:pt idx="6988" formatCode="General">
                  <c:v>0.20582796507871601</c:v>
                </c:pt>
                <c:pt idx="6989" formatCode="General">
                  <c:v>0.210806788493241</c:v>
                </c:pt>
                <c:pt idx="6990" formatCode="General">
                  <c:v>0.21571379297430701</c:v>
                </c:pt>
                <c:pt idx="6991" formatCode="General">
                  <c:v>0.220546668219749</c:v>
                </c:pt>
                <c:pt idx="6992" formatCode="General">
                  <c:v>0.22530306070888101</c:v>
                </c:pt>
                <c:pt idx="6993" formatCode="General">
                  <c:v>0.22998069405876501</c:v>
                </c:pt>
                <c:pt idx="6994" formatCode="General">
                  <c:v>0.234577331366147</c:v>
                </c:pt>
                <c:pt idx="6995" formatCode="General">
                  <c:v>0.23909077357550501</c:v>
                </c:pt>
                <c:pt idx="6996" formatCode="General">
                  <c:v>0.24351885904024501</c:v>
                </c:pt>
                <c:pt idx="6997" formatCode="General">
                  <c:v>0.24785941158797201</c:v>
                </c:pt>
                <c:pt idx="6998" formatCode="General">
                  <c:v>0.25211029638584398</c:v>
                </c:pt>
                <c:pt idx="6999" formatCode="General">
                  <c:v>0.25626942697636801</c:v>
                </c:pt>
                <c:pt idx="7000" formatCode="General">
                  <c:v>0.26033471455829998</c:v>
                </c:pt>
                <c:pt idx="7001" formatCode="General">
                  <c:v>0.26430412455631402</c:v>
                </c:pt>
                <c:pt idx="7002" formatCode="General">
                  <c:v>0.26817568385859403</c:v>
                </c:pt>
                <c:pt idx="7003" formatCode="General">
                  <c:v>0.27194742982619102</c:v>
                </c:pt>
                <c:pt idx="7004" formatCode="General">
                  <c:v>0.27561746017862299</c:v>
                </c:pt>
                <c:pt idx="7005" formatCode="General">
                  <c:v>0.27918387800566502</c:v>
                </c:pt>
                <c:pt idx="7006" formatCode="General">
                  <c:v>0.28264474166747899</c:v>
                </c:pt>
                <c:pt idx="7007" formatCode="General">
                  <c:v>0.285998236776565</c:v>
                </c:pt>
                <c:pt idx="7008" formatCode="General">
                  <c:v>0.28924264171473302</c:v>
                </c:pt>
                <c:pt idx="7009" formatCode="General">
                  <c:v>0.29237625650758697</c:v>
                </c:pt>
                <c:pt idx="7010" formatCode="General">
                  <c:v>0.29539734394546602</c:v>
                </c:pt>
                <c:pt idx="7011" formatCode="General">
                  <c:v>0.29830419899145</c:v>
                </c:pt>
                <c:pt idx="7012" formatCode="General">
                  <c:v>0.30109522655533</c:v>
                </c:pt>
                <c:pt idx="7013" formatCode="General">
                  <c:v>0.30376883758128598</c:v>
                </c:pt>
                <c:pt idx="7014" formatCode="General">
                  <c:v>0.30632348565130801</c:v>
                </c:pt>
                <c:pt idx="7015" formatCode="General">
                  <c:v>0.30875767244074698</c:v>
                </c:pt>
                <c:pt idx="7016" formatCode="General">
                  <c:v>0.311069969404559</c:v>
                </c:pt>
                <c:pt idx="7017" formatCode="General">
                  <c:v>0.31325891690863</c:v>
                </c:pt>
                <c:pt idx="7018" formatCode="General">
                  <c:v>0.31532314149914298</c:v>
                </c:pt>
                <c:pt idx="7019" formatCode="General">
                  <c:v>0.31726136527918503</c:v>
                </c:pt>
                <c:pt idx="7020" formatCode="General">
                  <c:v>0.319072308612244</c:v>
                </c:pt>
                <c:pt idx="7021" formatCode="General">
                  <c:v>0.32075474176164898</c:v>
                </c:pt>
                <c:pt idx="7022" formatCode="General">
                  <c:v>0.32230749287756</c:v>
                </c:pt>
                <c:pt idx="7023" formatCode="General">
                  <c:v>0.32372945339062398</c:v>
                </c:pt>
                <c:pt idx="7024" formatCode="General">
                  <c:v>0.32501957330088099</c:v>
                </c:pt>
                <c:pt idx="7025" formatCode="General">
                  <c:v>0.32617681026641099</c:v>
                </c:pt>
                <c:pt idx="7026" formatCode="General">
                  <c:v>0.32720018106973098</c:v>
                </c:pt>
                <c:pt idx="7027" formatCode="General">
                  <c:v>0.32808877564607603</c:v>
                </c:pt>
                <c:pt idx="7028" formatCode="General">
                  <c:v>0.32884175722582798</c:v>
                </c:pt>
                <c:pt idx="7029" formatCode="General">
                  <c:v>0.329458356673415</c:v>
                </c:pt>
                <c:pt idx="7030" formatCode="General">
                  <c:v>0.32993776620812698</c:v>
                </c:pt>
                <c:pt idx="7031" formatCode="General">
                  <c:v>0.330279301706563</c:v>
                </c:pt>
                <c:pt idx="7032" formatCode="General">
                  <c:v>0.33048236950579502</c:v>
                </c:pt>
                <c:pt idx="7033" formatCode="General">
                  <c:v>0.33054645460978399</c:v>
                </c:pt>
                <c:pt idx="7034" formatCode="General">
                  <c:v>0.33047105582209502</c:v>
                </c:pt>
                <c:pt idx="7035" formatCode="General">
                  <c:v>0.33025563032591498</c:v>
                </c:pt>
                <c:pt idx="7036" formatCode="General">
                  <c:v>0.32989975087766199</c:v>
                </c:pt>
                <c:pt idx="7037" formatCode="General">
                  <c:v>0.32940296911475597</c:v>
                </c:pt>
                <c:pt idx="7038" formatCode="General">
                  <c:v>0.32876498637629498</c:v>
                </c:pt>
                <c:pt idx="7039" formatCode="General">
                  <c:v>0.32798579256334598</c:v>
                </c:pt>
                <c:pt idx="7040" formatCode="General">
                  <c:v>0.32706545330360198</c:v>
                </c:pt>
                <c:pt idx="7041" formatCode="General">
                  <c:v>0.32600365497492501</c:v>
                </c:pt>
                <c:pt idx="7042" formatCode="General">
                  <c:v>0.32480022587061502</c:v>
                </c:pt>
                <c:pt idx="7043" formatCode="General">
                  <c:v>0.32345523481657501</c:v>
                </c:pt>
                <c:pt idx="7044" formatCode="General">
                  <c:v>0.32196898705911797</c:v>
                </c:pt>
                <c:pt idx="7045" formatCode="General">
                  <c:v>0.32034198714279599</c:v>
                </c:pt>
                <c:pt idx="7046" formatCode="General">
                  <c:v>0.31857430554997501</c:v>
                </c:pt>
                <c:pt idx="7047" formatCode="General">
                  <c:v>0.316665607624532</c:v>
                </c:pt>
                <c:pt idx="7048" formatCode="General">
                  <c:v>0.314616294280747</c:v>
                </c:pt>
                <c:pt idx="7049" formatCode="General">
                  <c:v>0.31242704706604901</c:v>
                </c:pt>
                <c:pt idx="7050" formatCode="General">
                  <c:v>0.310098180492478</c:v>
                </c:pt>
                <c:pt idx="7051" formatCode="General">
                  <c:v>0.30763018139019699</c:v>
                </c:pt>
                <c:pt idx="7052" formatCode="General">
                  <c:v>0.30502376528341701</c:v>
                </c:pt>
                <c:pt idx="7053" formatCode="General">
                  <c:v>0.30227984215339099</c:v>
                </c:pt>
                <c:pt idx="7054" formatCode="General">
                  <c:v>0.29939888584386398</c:v>
                </c:pt>
                <c:pt idx="7055" formatCode="General">
                  <c:v>0.29638096551639598</c:v>
                </c:pt>
                <c:pt idx="7056" formatCode="General">
                  <c:v>0.29322694842008301</c:v>
                </c:pt>
                <c:pt idx="7057" formatCode="General">
                  <c:v>0.28993853865303798</c:v>
                </c:pt>
                <c:pt idx="7058" formatCode="General">
                  <c:v>0.28651656468478598</c:v>
                </c:pt>
                <c:pt idx="7059" formatCode="General">
                  <c:v>0.28296192326143899</c:v>
                </c:pt>
                <c:pt idx="7060" formatCode="General">
                  <c:v>0.27927567276607201</c:v>
                </c:pt>
                <c:pt idx="7061" formatCode="General">
                  <c:v>0.27545853498411199</c:v>
                </c:pt>
                <c:pt idx="7062" formatCode="General">
                  <c:v>0.27151198257454401</c:v>
                </c:pt>
                <c:pt idx="7063" formatCode="General">
                  <c:v>0.26743775314285301</c:v>
                </c:pt>
                <c:pt idx="7064" formatCode="General">
                  <c:v>0.26323714767902401</c:v>
                </c:pt>
                <c:pt idx="7065" formatCode="General">
                  <c:v>0.25891104950840699</c:v>
                </c:pt>
                <c:pt idx="7066" formatCode="General">
                  <c:v>0.25446105599568403</c:v>
                </c:pt>
                <c:pt idx="7067" formatCode="General">
                  <c:v>0.24988901585502801</c:v>
                </c:pt>
                <c:pt idx="7068" formatCode="General">
                  <c:v>0.24519637519073501</c:v>
                </c:pt>
                <c:pt idx="7069" formatCode="General">
                  <c:v>0.240384652293755</c:v>
                </c:pt>
                <c:pt idx="7070" formatCode="General">
                  <c:v>0.23545499906558101</c:v>
                </c:pt>
                <c:pt idx="7071" formatCode="General">
                  <c:v>0.230409291368465</c:v>
                </c:pt>
                <c:pt idx="7072" formatCode="General">
                  <c:v>0.225249646616761</c:v>
                </c:pt>
                <c:pt idx="7073" formatCode="General">
                  <c:v>0.21997778602547999</c:v>
                </c:pt>
                <c:pt idx="7074" formatCode="General">
                  <c:v>0.214595549638852</c:v>
                </c:pt>
                <c:pt idx="7075" formatCode="General">
                  <c:v>0.20910496608395701</c:v>
                </c:pt>
                <c:pt idx="7076" formatCode="General">
                  <c:v>0.20350819761354599</c:v>
                </c:pt>
                <c:pt idx="7077" formatCode="General">
                  <c:v>0.19780698633458699</c:v>
                </c:pt>
                <c:pt idx="7078" formatCode="General">
                  <c:v>0.192003220122929</c:v>
                </c:pt>
                <c:pt idx="7079" formatCode="General">
                  <c:v>0.18609952137013699</c:v>
                </c:pt>
                <c:pt idx="7080" formatCode="General">
                  <c:v>0.18009817666181399</c:v>
                </c:pt>
                <c:pt idx="7081" formatCode="General">
                  <c:v>0.174001504837723</c:v>
                </c:pt>
                <c:pt idx="7082" formatCode="General">
                  <c:v>0.167811382783705</c:v>
                </c:pt>
                <c:pt idx="7083" formatCode="General">
                  <c:v>0.161529798158315</c:v>
                </c:pt>
                <c:pt idx="7084" formatCode="General">
                  <c:v>0.155159521238178</c:v>
                </c:pt>
                <c:pt idx="7085" formatCode="General">
                  <c:v>0.148703514067973</c:v>
                </c:pt>
                <c:pt idx="7086" formatCode="General">
                  <c:v>0.142164255846469</c:v>
                </c:pt>
                <c:pt idx="7087" formatCode="General">
                  <c:v>0.13554371958947301</c:v>
                </c:pt>
                <c:pt idx="7088" formatCode="General">
                  <c:v>0.12884453601729201</c:v>
                </c:pt>
                <c:pt idx="7089" formatCode="General">
                  <c:v>0.122069493790484</c:v>
                </c:pt>
                <c:pt idx="7090" formatCode="General">
                  <c:v>0.115220922708581</c:v>
                </c:pt>
                <c:pt idx="7091" formatCode="General">
                  <c:v>0.108301255696784</c:v>
                </c:pt>
                <c:pt idx="7092" formatCode="General">
                  <c:v>0.10131361515247</c:v>
                </c:pt>
                <c:pt idx="7093" formatCode="General">
                  <c:v>9.4260741723400293E-2</c:v>
                </c:pt>
                <c:pt idx="7094" formatCode="General">
                  <c:v>8.7145422739055803E-2</c:v>
                </c:pt>
                <c:pt idx="7095" formatCode="General">
                  <c:v>7.9970571547003697E-2</c:v>
                </c:pt>
                <c:pt idx="7096" formatCode="General">
                  <c:v>7.2739208863512095E-2</c:v>
                </c:pt>
                <c:pt idx="7097" formatCode="General">
                  <c:v>6.54544160522577E-2</c:v>
                </c:pt>
                <c:pt idx="7098" formatCode="General">
                  <c:v>5.81187569339063E-2</c:v>
                </c:pt>
                <c:pt idx="7099" formatCode="General">
                  <c:v>5.0734858459606298E-2</c:v>
                </c:pt>
                <c:pt idx="7100" formatCode="General">
                  <c:v>4.3306041288098202E-2</c:v>
                </c:pt>
                <c:pt idx="7101" formatCode="General">
                  <c:v>3.58357022651907E-2</c:v>
                </c:pt>
                <c:pt idx="7102" formatCode="General">
                  <c:v>2.8326171651600899E-2</c:v>
                </c:pt>
                <c:pt idx="7103" formatCode="General">
                  <c:v>2.0780345739802999E-2</c:v>
                </c:pt>
                <c:pt idx="7104" formatCode="General">
                  <c:v>1.3201841058605199E-2</c:v>
                </c:pt>
                <c:pt idx="7105" formatCode="General">
                  <c:v>5.59383733154046E-3</c:v>
                </c:pt>
                <c:pt idx="7106" formatCode="General">
                  <c:v>-2.04054412189799E-3</c:v>
                </c:pt>
                <c:pt idx="7107" formatCode="General">
                  <c:v>-9.6986767474908208E-3</c:v>
                </c:pt>
                <c:pt idx="7108" formatCode="General">
                  <c:v>-1.7377366784481998E-2</c:v>
                </c:pt>
                <c:pt idx="7109" formatCode="General">
                  <c:v>-2.5073262957330599E-2</c:v>
                </c:pt>
                <c:pt idx="7110" formatCode="General">
                  <c:v>-3.2782960427738699E-2</c:v>
                </c:pt>
                <c:pt idx="7111" formatCode="General">
                  <c:v>-4.05030373847583E-2</c:v>
                </c:pt>
                <c:pt idx="7112" formatCode="General">
                  <c:v>-4.8230656938568497E-2</c:v>
                </c:pt>
                <c:pt idx="7113" formatCode="General">
                  <c:v>-5.5962972079660903E-2</c:v>
                </c:pt>
                <c:pt idx="7114" formatCode="General">
                  <c:v>-6.3696514515397207E-2</c:v>
                </c:pt>
                <c:pt idx="7115" formatCode="General">
                  <c:v>-7.1427793664040007E-2</c:v>
                </c:pt>
                <c:pt idx="7116" formatCode="General">
                  <c:v>-7.9154395116814699E-2</c:v>
                </c:pt>
                <c:pt idx="7117" formatCode="General">
                  <c:v>-8.6872834161246304E-2</c:v>
                </c:pt>
                <c:pt idx="7118" formatCode="General">
                  <c:v>-9.4579480386718706E-2</c:v>
                </c:pt>
                <c:pt idx="7119" formatCode="General">
                  <c:v>-0.102271286803822</c:v>
                </c:pt>
                <c:pt idx="7120" formatCode="General">
                  <c:v>-0.109945206304839</c:v>
                </c:pt>
                <c:pt idx="7121" formatCode="General">
                  <c:v>-0.117597650919001</c:v>
                </c:pt>
                <c:pt idx="7122" formatCode="General">
                  <c:v>-0.125225532095666</c:v>
                </c:pt>
                <c:pt idx="7123" formatCode="General">
                  <c:v>-0.13282580876244099</c:v>
                </c:pt>
                <c:pt idx="7124" formatCode="General">
                  <c:v>-0.14039487640552301</c:v>
                </c:pt>
                <c:pt idx="7125" formatCode="General">
                  <c:v>-0.14792962045163399</c:v>
                </c:pt>
                <c:pt idx="7126" formatCode="General">
                  <c:v>-0.15542646104580601</c:v>
                </c:pt>
                <c:pt idx="7127" formatCode="General">
                  <c:v>-0.162882372088823</c:v>
                </c:pt>
                <c:pt idx="7128" formatCode="General">
                  <c:v>-0.170294452396171</c:v>
                </c:pt>
                <c:pt idx="7129" formatCode="General">
                  <c:v>-0.177659840592614</c:v>
                </c:pt>
                <c:pt idx="7130" formatCode="General">
                  <c:v>-0.18497566344058</c:v>
                </c:pt>
                <c:pt idx="7131" formatCode="General">
                  <c:v>-0.19223845659691</c:v>
                </c:pt>
                <c:pt idx="7132" formatCode="General">
                  <c:v>-0.19944474797224901</c:v>
                </c:pt>
                <c:pt idx="7133" formatCode="General">
                  <c:v>-0.206591694429099</c:v>
                </c:pt>
                <c:pt idx="7134" formatCode="General">
                  <c:v>-0.21367653325178701</c:v>
                </c:pt>
                <c:pt idx="7135" formatCode="General">
                  <c:v>-0.22069594290000399</c:v>
                </c:pt>
                <c:pt idx="7136" formatCode="General">
                  <c:v>-0.22764656315119799</c:v>
                </c:pt>
                <c:pt idx="7137" formatCode="General">
                  <c:v>-0.23452513578690201</c:v>
                </c:pt>
                <c:pt idx="7138" formatCode="General">
                  <c:v>-0.241329077440258</c:v>
                </c:pt>
                <c:pt idx="7139" formatCode="General">
                  <c:v>-0.24805592363656601</c:v>
                </c:pt>
                <c:pt idx="7140" formatCode="General">
                  <c:v>-0.254702681328769</c:v>
                </c:pt>
                <c:pt idx="7141" formatCode="General">
                  <c:v>-0.261266340438149</c:v>
                </c:pt>
                <c:pt idx="7142" formatCode="General">
                  <c:v>-0.267743946085023</c:v>
                </c:pt>
                <c:pt idx="7143" formatCode="General">
                  <c:v>-0.274132671300929</c:v>
                </c:pt>
                <c:pt idx="7144" formatCode="General">
                  <c:v>-0.28043031966245702</c:v>
                </c:pt>
                <c:pt idx="7145" formatCode="General">
                  <c:v>-0.28663420765270797</c:v>
                </c:pt>
                <c:pt idx="7146" formatCode="General">
                  <c:v>-0.29274108234141999</c:v>
                </c:pt>
                <c:pt idx="7147" formatCode="General">
                  <c:v>-0.298748287405324</c:v>
                </c:pt>
                <c:pt idx="7148" formatCode="General">
                  <c:v>-0.30465332858119198</c:v>
                </c:pt>
                <c:pt idx="7149" formatCode="General">
                  <c:v>-0.31045381681831802</c:v>
                </c:pt>
                <c:pt idx="7150" formatCode="General">
                  <c:v>-0.31614740670575198</c:v>
                </c:pt>
                <c:pt idx="7151" formatCode="General">
                  <c:v>-0.32173124082493099</c:v>
                </c:pt>
                <c:pt idx="7152" formatCode="General">
                  <c:v>-0.32720251831185299</c:v>
                </c:pt>
                <c:pt idx="7153" formatCode="General">
                  <c:v>-0.33255915024445798</c:v>
                </c:pt>
                <c:pt idx="7154" formatCode="General">
                  <c:v>-0.33779919160489502</c:v>
                </c:pt>
                <c:pt idx="7155" formatCode="General">
                  <c:v>-0.34292021638967701</c:v>
                </c:pt>
                <c:pt idx="7156" formatCode="General">
                  <c:v>-0.347919814440735</c:v>
                </c:pt>
                <c:pt idx="7157" formatCode="General">
                  <c:v>-0.35279568347170598</c:v>
                </c:pt>
                <c:pt idx="7158" formatCode="General">
                  <c:v>-0.35754568427198202</c:v>
                </c:pt>
                <c:pt idx="7159" formatCode="General">
                  <c:v>-0.36216830057781702</c:v>
                </c:pt>
                <c:pt idx="7160" formatCode="General">
                  <c:v>-0.36666106938859699</c:v>
                </c:pt>
                <c:pt idx="7161" formatCode="General">
                  <c:v>-0.37102207159347</c:v>
                </c:pt>
                <c:pt idx="7162" formatCode="General">
                  <c:v>-0.37524954644443698</c:v>
                </c:pt>
                <c:pt idx="7163" formatCode="General">
                  <c:v>-0.37934128579044801</c:v>
                </c:pt>
                <c:pt idx="7164" formatCode="General">
                  <c:v>-0.38329568900911798</c:v>
                </c:pt>
                <c:pt idx="7165" formatCode="General">
                  <c:v>-0.38711080592081398</c:v>
                </c:pt>
                <c:pt idx="7166" formatCode="General">
                  <c:v>-0.390785291008096</c:v>
                </c:pt>
                <c:pt idx="7167" formatCode="General">
                  <c:v>-0.39431741518260799</c:v>
                </c:pt>
                <c:pt idx="7168" formatCode="General">
                  <c:v>-0.39770548526649202</c:v>
                </c:pt>
                <c:pt idx="7169" formatCode="General">
                  <c:v>-0.40094795145249301</c:v>
                </c:pt>
                <c:pt idx="7170" formatCode="General">
                  <c:v>-0.40404338157403302</c:v>
                </c:pt>
                <c:pt idx="7171" formatCode="General">
                  <c:v>-0.40699044348722901</c:v>
                </c:pt>
                <c:pt idx="7172" formatCode="General">
                  <c:v>-0.40978737977674401</c:v>
                </c:pt>
                <c:pt idx="7173" formatCode="General">
                  <c:v>-0.41243310875167499</c:v>
                </c:pt>
                <c:pt idx="7174" formatCode="General">
                  <c:v>-0.41492678051723603</c:v>
                </c:pt>
                <c:pt idx="7175" formatCode="General">
                  <c:v>-0.417267649439794</c:v>
                </c:pt>
                <c:pt idx="7176" formatCode="General">
                  <c:v>-0.41945450894029102</c:v>
                </c:pt>
                <c:pt idx="7177" formatCode="General">
                  <c:v>-0.42148618989835401</c:v>
                </c:pt>
                <c:pt idx="7178" formatCode="General">
                  <c:v>-0.42336165370502599</c:v>
                </c:pt>
                <c:pt idx="7179" formatCode="General">
                  <c:v>-0.42507998806406799</c:v>
                </c:pt>
                <c:pt idx="7180" formatCode="General">
                  <c:v>-0.42664043470933399</c:v>
                </c:pt>
                <c:pt idx="7181" formatCode="General">
                  <c:v>-0.42804237711972998</c:v>
                </c:pt>
                <c:pt idx="7182" formatCode="General">
                  <c:v>-0.42928530029303502</c:v>
                </c:pt>
                <c:pt idx="7183" formatCode="General">
                  <c:v>-0.43036827881443601</c:v>
                </c:pt>
                <c:pt idx="7184" formatCode="General">
                  <c:v>-0.43129105553091701</c:v>
                </c:pt>
                <c:pt idx="7185" formatCode="General">
                  <c:v>-0.43205355174063698</c:v>
                </c:pt>
                <c:pt idx="7186" formatCode="General">
                  <c:v>-0.43265522632470899</c:v>
                </c:pt>
                <c:pt idx="7187" formatCode="General">
                  <c:v>-0.43309559177402801</c:v>
                </c:pt>
                <c:pt idx="7188" formatCode="General">
                  <c:v>-0.433374288726048</c:v>
                </c:pt>
                <c:pt idx="7189" formatCode="General">
                  <c:v>-0.43349109897121202</c:v>
                </c:pt>
                <c:pt idx="7190" formatCode="General">
                  <c:v>-0.43344589444194098</c:v>
                </c:pt>
                <c:pt idx="7191" formatCode="General">
                  <c:v>-0.43323814995214599</c:v>
                </c:pt>
                <c:pt idx="7192" formatCode="General">
                  <c:v>-0.43286800991247898</c:v>
                </c:pt>
                <c:pt idx="7193" formatCode="General">
                  <c:v>-0.43233582155616801</c:v>
                </c:pt>
                <c:pt idx="7194" formatCode="General">
                  <c:v>-0.43164153998150001</c:v>
                </c:pt>
                <c:pt idx="7195" formatCode="General">
                  <c:v>-0.43078575688433501</c:v>
                </c:pt>
                <c:pt idx="7196" formatCode="General">
                  <c:v>-0.42976869263384199</c:v>
                </c:pt>
                <c:pt idx="7197" formatCode="General">
                  <c:v>-0.428590691254154</c:v>
                </c:pt>
                <c:pt idx="7198" formatCode="General">
                  <c:v>-0.42725279903777102</c:v>
                </c:pt>
                <c:pt idx="7199" formatCode="General">
                  <c:v>-0.42575562761931102</c:v>
                </c:pt>
                <c:pt idx="7200" formatCode="General">
                  <c:v>-0.42409928667923502</c:v>
                </c:pt>
                <c:pt idx="7201" formatCode="General">
                  <c:v>-0.42228452765906299</c:v>
                </c:pt>
                <c:pt idx="7202" formatCode="General">
                  <c:v>-0.420312261786704</c:v>
                </c:pt>
                <c:pt idx="7203" formatCode="General">
                  <c:v>-0.41818292707097698</c:v>
                </c:pt>
                <c:pt idx="7204" formatCode="General">
                  <c:v>-0.415897071724178</c:v>
                </c:pt>
                <c:pt idx="7205" formatCode="General">
                  <c:v>-0.41345592749975402</c:v>
                </c:pt>
                <c:pt idx="7206" formatCode="General">
                  <c:v>-0.41086036255106301</c:v>
                </c:pt>
                <c:pt idx="7207" formatCode="General">
                  <c:v>-0.40811135873809401</c:v>
                </c:pt>
                <c:pt idx="7208" formatCode="General">
                  <c:v>-0.40521060831403199</c:v>
                </c:pt>
                <c:pt idx="7209" formatCode="General">
                  <c:v>-0.40215935898692201</c:v>
                </c:pt>
                <c:pt idx="7210" formatCode="General">
                  <c:v>-0.39895836436153198</c:v>
                </c:pt>
                <c:pt idx="7211" formatCode="General">
                  <c:v>-0.39560900932377602</c:v>
                </c:pt>
                <c:pt idx="7212" formatCode="General">
                  <c:v>-0.39211284551402198</c:v>
                </c:pt>
                <c:pt idx="7213" formatCode="General">
                  <c:v>-0.38847099959842901</c:v>
                </c:pt>
                <c:pt idx="7214" formatCode="General">
                  <c:v>-0.3846852059766</c:v>
                </c:pt>
                <c:pt idx="7215" formatCode="General">
                  <c:v>-0.380756803331117</c:v>
                </c:pt>
                <c:pt idx="7216" formatCode="General">
                  <c:v>-0.37668723433317503</c:v>
                </c:pt>
                <c:pt idx="7217" formatCode="General">
                  <c:v>-0.37247862899109602</c:v>
                </c:pt>
                <c:pt idx="7218" formatCode="General">
                  <c:v>-0.36813273210916397</c:v>
                </c:pt>
                <c:pt idx="7219" formatCode="General">
                  <c:v>-0.36365133201593303</c:v>
                </c:pt>
                <c:pt idx="7220" formatCode="General">
                  <c:v>-0.35903634168785198</c:v>
                </c:pt>
                <c:pt idx="7221" formatCode="General">
                  <c:v>-0.35428978319841298</c:v>
                </c:pt>
                <c:pt idx="7222" formatCode="General">
                  <c:v>-0.34941374518590401</c:v>
                </c:pt>
                <c:pt idx="7223" formatCode="General">
                  <c:v>-0.34440980969319601</c:v>
                </c:pt>
                <c:pt idx="7224" formatCode="General">
                  <c:v>-0.33927963844702302</c:v>
                </c:pt>
                <c:pt idx="7225" formatCode="General">
                  <c:v>-0.334025609347334</c:v>
                </c:pt>
                <c:pt idx="7226" formatCode="General">
                  <c:v>-0.32865026476319997</c:v>
                </c:pt>
                <c:pt idx="7227" formatCode="General">
                  <c:v>-0.323155666421585</c:v>
                </c:pt>
                <c:pt idx="7228" formatCode="General">
                  <c:v>-0.31754396721923001</c:v>
                </c:pt>
                <c:pt idx="7229" formatCode="General">
                  <c:v>-0.311817973870817</c:v>
                </c:pt>
                <c:pt idx="7230" formatCode="General">
                  <c:v>-0.30598003049422001</c:v>
                </c:pt>
                <c:pt idx="7231" formatCode="General">
                  <c:v>-0.30003193628982799</c:v>
                </c:pt>
                <c:pt idx="7232" formatCode="General">
                  <c:v>-0.29397617020240702</c:v>
                </c:pt>
                <c:pt idx="7233" formatCode="General">
                  <c:v>-0.28781588604038399</c:v>
                </c:pt>
                <c:pt idx="7234" formatCode="General">
                  <c:v>-0.28155323428530299</c:v>
                </c:pt>
                <c:pt idx="7235" formatCode="General">
                  <c:v>-0.27519039383233901</c:v>
                </c:pt>
                <c:pt idx="7236" formatCode="General">
                  <c:v>-0.26873075397977297</c:v>
                </c:pt>
                <c:pt idx="7237" formatCode="General">
                  <c:v>-0.26217675314959799</c:v>
                </c:pt>
                <c:pt idx="7238" formatCode="General">
                  <c:v>-0.25553081994535698</c:v>
                </c:pt>
                <c:pt idx="7239" formatCode="General">
                  <c:v>-0.248796078472454</c:v>
                </c:pt>
                <c:pt idx="7240" formatCode="General">
                  <c:v>-0.24197577306026599</c:v>
                </c:pt>
                <c:pt idx="7241" formatCode="General">
                  <c:v>-0.23507257689515401</c:v>
                </c:pt>
                <c:pt idx="7242" formatCode="General">
                  <c:v>-0.228088591095856</c:v>
                </c:pt>
                <c:pt idx="7243" formatCode="General">
                  <c:v>-0.22102655775777599</c:v>
                </c:pt>
                <c:pt idx="7244" formatCode="General">
                  <c:v>-0.213889939431186</c:v>
                </c:pt>
                <c:pt idx="7245" formatCode="General">
                  <c:v>-0.206681721321403</c:v>
                </c:pt>
                <c:pt idx="7246" formatCode="General">
                  <c:v>-0.199404341060131</c:v>
                </c:pt>
                <c:pt idx="7247" formatCode="General">
                  <c:v>-0.19206082987551601</c:v>
                </c:pt>
                <c:pt idx="7248" formatCode="General">
                  <c:v>-0.18465438835898301</c:v>
                </c:pt>
                <c:pt idx="7249" formatCode="General">
                  <c:v>-0.17718829157751601</c:v>
                </c:pt>
                <c:pt idx="7250" formatCode="General">
                  <c:v>-0.169665744769396</c:v>
                </c:pt>
                <c:pt idx="7251" formatCode="General">
                  <c:v>-0.162089593878113</c:v>
                </c:pt>
                <c:pt idx="7252" formatCode="General">
                  <c:v>-0.15446292088469701</c:v>
                </c:pt>
                <c:pt idx="7253" formatCode="General">
                  <c:v>-0.146788781646634</c:v>
                </c:pt>
                <c:pt idx="7254" formatCode="General">
                  <c:v>-0.13907033617348799</c:v>
                </c:pt>
                <c:pt idx="7255" formatCode="General">
                  <c:v>-0.13131075352191099</c:v>
                </c:pt>
                <c:pt idx="7256" formatCode="General">
                  <c:v>-0.12351319672080199</c:v>
                </c:pt>
                <c:pt idx="7257" formatCode="General">
                  <c:v>-0.11568087264723501</c:v>
                </c:pt>
                <c:pt idx="7258" formatCode="General">
                  <c:v>-0.107816924354617</c:v>
                </c:pt>
                <c:pt idx="7259" formatCode="General">
                  <c:v>-9.9924529757229499E-2</c:v>
                </c:pt>
                <c:pt idx="7260" formatCode="General">
                  <c:v>-9.20068610935392E-2</c:v>
                </c:pt>
                <c:pt idx="7261" formatCode="General">
                  <c:v>-8.4067137056202806E-2</c:v>
                </c:pt>
                <c:pt idx="7262" formatCode="General">
                  <c:v>-7.6108620260125798E-2</c:v>
                </c:pt>
                <c:pt idx="7263" formatCode="General">
                  <c:v>-6.81344985700129E-2</c:v>
                </c:pt>
                <c:pt idx="7264" formatCode="General">
                  <c:v>-6.0147937780082303E-2</c:v>
                </c:pt>
                <c:pt idx="7265" formatCode="General">
                  <c:v>-5.2152197756666699E-2</c:v>
                </c:pt>
                <c:pt idx="7266" formatCode="General">
                  <c:v>-4.4150523010186002E-2</c:v>
                </c:pt>
                <c:pt idx="7267" formatCode="General">
                  <c:v>-3.6146073635189402E-2</c:v>
                </c:pt>
                <c:pt idx="7268" formatCode="General">
                  <c:v>-2.8142036383372201E-2</c:v>
                </c:pt>
                <c:pt idx="7269" formatCode="General">
                  <c:v>-2.0141633995588399E-2</c:v>
                </c:pt>
                <c:pt idx="7270" formatCode="General">
                  <c:v>-1.21480654163844E-2</c:v>
                </c:pt>
                <c:pt idx="7271" formatCode="General">
                  <c:v>-4.1644980984464897E-3</c:v>
                </c:pt>
                <c:pt idx="7272" formatCode="General">
                  <c:v>3.8059038070808399E-3</c:v>
                </c:pt>
                <c:pt idx="7273" formatCode="General">
                  <c:v>1.1759982402312401E-2</c:v>
                </c:pt>
                <c:pt idx="7274" formatCode="General">
                  <c:v>1.9694582673073301E-2</c:v>
                </c:pt>
                <c:pt idx="7275" formatCode="General">
                  <c:v>2.7606568167983899E-2</c:v>
                </c:pt>
                <c:pt idx="7276" formatCode="General">
                  <c:v>3.5492803227068097E-2</c:v>
                </c:pt>
                <c:pt idx="7277" formatCode="General">
                  <c:v>4.3350228854800298E-2</c:v>
                </c:pt>
                <c:pt idx="7278" formatCode="General">
                  <c:v>5.1175757174225303E-2</c:v>
                </c:pt>
                <c:pt idx="7279" formatCode="General">
                  <c:v>5.8966319439127203E-2</c:v>
                </c:pt>
                <c:pt idx="7280" formatCode="General">
                  <c:v>6.67188855319122E-2</c:v>
                </c:pt>
                <c:pt idx="7281" formatCode="General">
                  <c:v>7.4430413807798496E-2</c:v>
                </c:pt>
                <c:pt idx="7282" formatCode="General">
                  <c:v>8.2097957412188893E-2</c:v>
                </c:pt>
                <c:pt idx="7283" formatCode="General">
                  <c:v>8.9718558378724902E-2</c:v>
                </c:pt>
                <c:pt idx="7284" formatCode="General">
                  <c:v>9.7289243889146698E-2</c:v>
                </c:pt>
                <c:pt idx="7285" formatCode="General">
                  <c:v>0.104807135046464</c:v>
                </c:pt>
                <c:pt idx="7286" formatCode="General">
                  <c:v>0.112269350924775</c:v>
                </c:pt>
                <c:pt idx="7287" formatCode="General">
                  <c:v>0.11967305086617</c:v>
                </c:pt>
                <c:pt idx="7288" formatCode="General">
                  <c:v>0.12701544070738599</c:v>
                </c:pt>
                <c:pt idx="7289" formatCode="General">
                  <c:v>0.13429371409843799</c:v>
                </c:pt>
                <c:pt idx="7290" formatCode="General">
                  <c:v>0.14150510851957299</c:v>
                </c:pt>
                <c:pt idx="7291" formatCode="General">
                  <c:v>0.14864691715314499</c:v>
                </c:pt>
                <c:pt idx="7292" formatCode="General">
                  <c:v>0.15571653665823201</c:v>
                </c:pt>
                <c:pt idx="7293" formatCode="General">
                  <c:v>0.162711303661117</c:v>
                </c:pt>
                <c:pt idx="7294" formatCode="General">
                  <c:v>0.16962859539045899</c:v>
                </c:pt>
                <c:pt idx="7295" formatCode="General">
                  <c:v>0.17646589631250101</c:v>
                </c:pt>
                <c:pt idx="7296" formatCode="General">
                  <c:v>0.18322068528015301</c:v>
                </c:pt>
                <c:pt idx="7297" formatCode="General">
                  <c:v>0.18989041909370899</c:v>
                </c:pt>
                <c:pt idx="7298" formatCode="General">
                  <c:v>0.19647257254114101</c:v>
                </c:pt>
                <c:pt idx="7299" formatCode="General">
                  <c:v>0.20296500774533</c:v>
                </c:pt>
                <c:pt idx="7300" formatCode="General">
                  <c:v>0.20936545233295401</c:v>
                </c:pt>
                <c:pt idx="7301" formatCode="General">
                  <c:v>0.215671582399799</c:v>
                </c:pt>
                <c:pt idx="7302" formatCode="General">
                  <c:v>0.22188105386028001</c:v>
                </c:pt>
                <c:pt idx="7303" formatCode="General">
                  <c:v>0.22799154392153501</c:v>
                </c:pt>
                <c:pt idx="7304" formatCode="General">
                  <c:v>0.23400126376101801</c:v>
                </c:pt>
                <c:pt idx="7305" formatCode="General">
                  <c:v>0.239907940003042</c:v>
                </c:pt>
                <c:pt idx="7306" formatCode="General">
                  <c:v>0.245709796328549</c:v>
                </c:pt>
                <c:pt idx="7307" formatCode="General">
                  <c:v>0.25140506790731298</c:v>
                </c:pt>
                <c:pt idx="7308" formatCode="General">
                  <c:v>0.25699139648953401</c:v>
                </c:pt>
                <c:pt idx="7309" formatCode="General">
                  <c:v>0.26246691765096603</c:v>
                </c:pt>
                <c:pt idx="7310" formatCode="General">
                  <c:v>0.26782981130590799</c:v>
                </c:pt>
                <c:pt idx="7311" formatCode="General">
                  <c:v>0.27307823626775302</c:v>
                </c:pt>
                <c:pt idx="7312" formatCode="General">
                  <c:v>0.27821032614111602</c:v>
                </c:pt>
                <c:pt idx="7313" formatCode="General">
                  <c:v>0.28322424869836599</c:v>
                </c:pt>
                <c:pt idx="7314" formatCode="General">
                  <c:v>0.288118760544395</c:v>
                </c:pt>
                <c:pt idx="7315" formatCode="General">
                  <c:v>0.29289263879509497</c:v>
                </c:pt>
                <c:pt idx="7316" formatCode="General">
                  <c:v>0.29754408696875201</c:v>
                </c:pt>
                <c:pt idx="7317" formatCode="General">
                  <c:v>0.30207179743131202</c:v>
                </c:pt>
                <c:pt idx="7318" formatCode="General">
                  <c:v>0.30647451359529398</c:v>
                </c:pt>
                <c:pt idx="7319" formatCode="General">
                  <c:v>0.31075094103172202</c:v>
                </c:pt>
                <c:pt idx="7320" formatCode="General">
                  <c:v>0.31489975677052201</c:v>
                </c:pt>
                <c:pt idx="7321" formatCode="General">
                  <c:v>0.31891964721983801</c:v>
                </c:pt>
                <c:pt idx="7322" formatCode="General">
                  <c:v>0.322809818534885</c:v>
                </c:pt>
                <c:pt idx="7323" formatCode="General">
                  <c:v>0.32656891715278302</c:v>
                </c:pt>
                <c:pt idx="7324" formatCode="General">
                  <c:v>0.330195579434091</c:v>
                </c:pt>
                <c:pt idx="7325" formatCode="General">
                  <c:v>0.33368956512377601</c:v>
                </c:pt>
                <c:pt idx="7326" formatCode="General">
                  <c:v>0.33705011665333001</c:v>
                </c:pt>
                <c:pt idx="7327" formatCode="General">
                  <c:v>0.34027585814610301</c:v>
                </c:pt>
                <c:pt idx="7328" formatCode="General">
                  <c:v>0.34336649912535799</c:v>
                </c:pt>
                <c:pt idx="7329" formatCode="General">
                  <c:v>0.34632181851355498</c:v>
                </c:pt>
                <c:pt idx="7330" formatCode="General">
                  <c:v>0.34914094472204499</c:v>
                </c:pt>
                <c:pt idx="7331" formatCode="General">
                  <c:v>0.351822919431933</c:v>
                </c:pt>
                <c:pt idx="7332" formatCode="General">
                  <c:v>0.35436732089156803</c:v>
                </c:pt>
                <c:pt idx="7333" formatCode="General">
                  <c:v>0.35677376805490901</c:v>
                </c:pt>
                <c:pt idx="7334" formatCode="General">
                  <c:v>0.35904189174112</c:v>
                </c:pt>
                <c:pt idx="7335" formatCode="General">
                  <c:v>0.36117189644484299</c:v>
                </c:pt>
                <c:pt idx="7336" formatCode="General">
                  <c:v>0.36316396536504197</c:v>
                </c:pt>
                <c:pt idx="7337" formatCode="General">
                  <c:v>0.36501761799765498</c:v>
                </c:pt>
                <c:pt idx="7338" formatCode="General">
                  <c:v>0.366732258683579</c:v>
                </c:pt>
                <c:pt idx="7339" formatCode="General">
                  <c:v>0.36830782119681499</c:v>
                </c:pt>
                <c:pt idx="7340" formatCode="General">
                  <c:v>0.369744318529385</c:v>
                </c:pt>
                <c:pt idx="7341" formatCode="General">
                  <c:v>0.37104226801039802</c:v>
                </c:pt>
                <c:pt idx="7342" formatCode="General">
                  <c:v>0.37220162123050998</c:v>
                </c:pt>
                <c:pt idx="7343" formatCode="General">
                  <c:v>0.37322228851980499</c:v>
                </c:pt>
                <c:pt idx="7344" formatCode="General">
                  <c:v>0.37410528469709298</c:v>
                </c:pt>
                <c:pt idx="7345" formatCode="General">
                  <c:v>0.37485106637782001</c:v>
                </c:pt>
                <c:pt idx="7346" formatCode="General">
                  <c:v>0.37545944655290098</c:v>
                </c:pt>
                <c:pt idx="7347" formatCode="General">
                  <c:v>0.37593127955625999</c:v>
                </c:pt>
                <c:pt idx="7348" formatCode="General">
                  <c:v>0.376267403866613</c:v>
                </c:pt>
                <c:pt idx="7349" formatCode="General">
                  <c:v>0.376467474220261</c:v>
                </c:pt>
                <c:pt idx="7350" formatCode="General">
                  <c:v>0.37653216439325898</c:v>
                </c:pt>
                <c:pt idx="7351" formatCode="General">
                  <c:v>0.37646279860003401</c:v>
                </c:pt>
                <c:pt idx="7352" formatCode="General">
                  <c:v>0.37626011927209801</c:v>
                </c:pt>
                <c:pt idx="7353" formatCode="General">
                  <c:v>0.37592471738460598</c:v>
                </c:pt>
                <c:pt idx="7354" formatCode="General">
                  <c:v>0.37545714916669398</c:v>
                </c:pt>
                <c:pt idx="7355" formatCode="General">
                  <c:v>0.37485855335160601</c:v>
                </c:pt>
                <c:pt idx="7356" formatCode="General">
                  <c:v>0.37413063995224</c:v>
                </c:pt>
                <c:pt idx="7357" formatCode="General">
                  <c:v>0.37327446951635901</c:v>
                </c:pt>
                <c:pt idx="7358" formatCode="General">
                  <c:v>0.372290430154325</c:v>
                </c:pt>
                <c:pt idx="7359" formatCode="General">
                  <c:v>0.37117992795691901</c:v>
                </c:pt>
                <c:pt idx="7360" formatCode="General">
                  <c:v>0.36994439543218899</c:v>
                </c:pt>
                <c:pt idx="7361" formatCode="General">
                  <c:v>0.36858468120029197</c:v>
                </c:pt>
                <c:pt idx="7362" formatCode="General">
                  <c:v>0.36710262427455298</c:v>
                </c:pt>
                <c:pt idx="7363" formatCode="General">
                  <c:v>0.36549953626516801</c:v>
                </c:pt>
                <c:pt idx="7364" formatCode="General">
                  <c:v>0.36377659986306898</c:v>
                </c:pt>
                <c:pt idx="7365" formatCode="General">
                  <c:v>0.36193545573770303</c:v>
                </c:pt>
                <c:pt idx="7366" formatCode="General">
                  <c:v>0.35997716845752198</c:v>
                </c:pt>
                <c:pt idx="7367" formatCode="General">
                  <c:v>0.35790329161145101</c:v>
                </c:pt>
                <c:pt idx="7368" formatCode="General">
                  <c:v>0.35571592447044698</c:v>
                </c:pt>
                <c:pt idx="7369" formatCode="General">
                  <c:v>0.35341662117280997</c:v>
                </c:pt>
                <c:pt idx="7370" formatCode="General">
                  <c:v>0.35100736127168197</c:v>
                </c:pt>
                <c:pt idx="7371" formatCode="General">
                  <c:v>0.348490056835218</c:v>
                </c:pt>
                <c:pt idx="7372" formatCode="General">
                  <c:v>0.34586594388581798</c:v>
                </c:pt>
                <c:pt idx="7373" formatCode="General">
                  <c:v>0.34313666947152499</c:v>
                </c:pt>
                <c:pt idx="7374" formatCode="General">
                  <c:v>0.34030390501199298</c:v>
                </c:pt>
                <c:pt idx="7375" formatCode="General">
                  <c:v>0.33736983830392098</c:v>
                </c:pt>
                <c:pt idx="7376" formatCode="General">
                  <c:v>0.334336603043008</c:v>
                </c:pt>
                <c:pt idx="7377" formatCode="General">
                  <c:v>0.33120568525080002</c:v>
                </c:pt>
                <c:pt idx="7378" formatCode="General">
                  <c:v>0.32797904851253801</c:v>
                </c:pt>
                <c:pt idx="7379" formatCode="General">
                  <c:v>0.32465919303801999</c:v>
                </c:pt>
                <c:pt idx="7380" formatCode="General">
                  <c:v>0.32124806704305198</c:v>
                </c:pt>
                <c:pt idx="7381" formatCode="General">
                  <c:v>0.31774803920675299</c:v>
                </c:pt>
                <c:pt idx="7382" formatCode="General">
                  <c:v>0.31416140733069903</c:v>
                </c:pt>
                <c:pt idx="7383" formatCode="General">
                  <c:v>0.31048979094204998</c:v>
                </c:pt>
                <c:pt idx="7384" formatCode="General">
                  <c:v>0.30673521910970403</c:v>
                </c:pt>
                <c:pt idx="7385" formatCode="General">
                  <c:v>0.30289968425265901</c:v>
                </c:pt>
                <c:pt idx="7386" formatCode="General">
                  <c:v>0.29898514215637101</c:v>
                </c:pt>
                <c:pt idx="7387" formatCode="General">
                  <c:v>0.29499406703831099</c:v>
                </c:pt>
                <c:pt idx="7388" formatCode="General">
                  <c:v>0.29092894538145397</c:v>
                </c:pt>
                <c:pt idx="7389" formatCode="General">
                  <c:v>0.28679217760693598</c:v>
                </c:pt>
                <c:pt idx="7390" formatCode="General">
                  <c:v>0.28258607948001802</c:v>
                </c:pt>
                <c:pt idx="7391" formatCode="General">
                  <c:v>0.27831291382958701</c:v>
                </c:pt>
                <c:pt idx="7392" formatCode="General">
                  <c:v>0.27397539647897701</c:v>
                </c:pt>
                <c:pt idx="7393" formatCode="General">
                  <c:v>0.26957561409302799</c:v>
                </c:pt>
                <c:pt idx="7394" formatCode="General">
                  <c:v>0.265115512939394</c:v>
                </c:pt>
                <c:pt idx="7395" formatCode="General">
                  <c:v>0.26059754094758403</c:v>
                </c:pt>
                <c:pt idx="7396" formatCode="General">
                  <c:v>0.25602413484333397</c:v>
                </c:pt>
                <c:pt idx="7397" formatCode="General">
                  <c:v>0.25139765041083001</c:v>
                </c:pt>
                <c:pt idx="7398" formatCode="General">
                  <c:v>0.24672035554676</c:v>
                </c:pt>
                <c:pt idx="7399" formatCode="General">
                  <c:v>0.241994488192427</c:v>
                </c:pt>
                <c:pt idx="7400" formatCode="General">
                  <c:v>0.237222750969521</c:v>
                </c:pt>
                <c:pt idx="7401" formatCode="General">
                  <c:v>0.232407251899824</c:v>
                </c:pt>
                <c:pt idx="7402" formatCode="General">
                  <c:v>0.22755003816607799</c:v>
                </c:pt>
                <c:pt idx="7403" formatCode="General">
                  <c:v>0.22265424932401801</c:v>
                </c:pt>
                <c:pt idx="7404" formatCode="General">
                  <c:v>0.21772246004673701</c:v>
                </c:pt>
                <c:pt idx="7405" formatCode="General">
                  <c:v>0.212756538151187</c:v>
                </c:pt>
                <c:pt idx="7406" formatCode="General">
                  <c:v>0.20775877897773401</c:v>
                </c:pt>
                <c:pt idx="7407" formatCode="General">
                  <c:v>0.202731481425108</c:v>
                </c:pt>
                <c:pt idx="7408" formatCode="General">
                  <c:v>0.19767693166505801</c:v>
                </c:pt>
                <c:pt idx="7409" formatCode="General">
                  <c:v>0.19259791548277</c:v>
                </c:pt>
                <c:pt idx="7410" formatCode="General">
                  <c:v>0.187496639316521</c:v>
                </c:pt>
                <c:pt idx="7411" formatCode="General">
                  <c:v>0.182375159255211</c:v>
                </c:pt>
                <c:pt idx="7412" formatCode="General">
                  <c:v>0.17723552843471599</c:v>
                </c:pt>
                <c:pt idx="7413" formatCode="General">
                  <c:v>0.172080345047155</c:v>
                </c:pt>
                <c:pt idx="7414" formatCode="General">
                  <c:v>0.166912211680561</c:v>
                </c:pt>
                <c:pt idx="7415" formatCode="General">
                  <c:v>0.16173313100904901</c:v>
                </c:pt>
                <c:pt idx="7416" formatCode="General">
                  <c:v>0.15654553190843401</c:v>
                </c:pt>
                <c:pt idx="7417" formatCode="General">
                  <c:v>0.15135132505775001</c:v>
                </c:pt>
                <c:pt idx="7418" formatCode="General">
                  <c:v>0.146152899093695</c:v>
                </c:pt>
                <c:pt idx="7419" formatCode="General">
                  <c:v>0.14095264709032401</c:v>
                </c:pt>
                <c:pt idx="7420" formatCode="General">
                  <c:v>0.13575237081852101</c:v>
                </c:pt>
                <c:pt idx="7421" formatCode="General">
                  <c:v>0.13055437404966999</c:v>
                </c:pt>
                <c:pt idx="7422" formatCode="General">
                  <c:v>0.12536095607937001</c:v>
                </c:pt>
                <c:pt idx="7423" formatCode="General">
                  <c:v>0.12017385412954699</c:v>
                </c:pt>
                <c:pt idx="7424" formatCode="General">
                  <c:v>0.11499530219748</c:v>
                </c:pt>
                <c:pt idx="7425" formatCode="General">
                  <c:v>0.109827561189014</c:v>
                </c:pt>
                <c:pt idx="7426" formatCode="General">
                  <c:v>0.10467232536567</c:v>
                </c:pt>
                <c:pt idx="7427" formatCode="General">
                  <c:v>9.9531756537221502E-2</c:v>
                </c:pt>
                <c:pt idx="7428" formatCode="General">
                  <c:v>9.4407485076950196E-2</c:v>
                </c:pt>
                <c:pt idx="7429" formatCode="General">
                  <c:v>8.9301116647738002E-2</c:v>
                </c:pt>
                <c:pt idx="7430" formatCode="General">
                  <c:v>8.4214884486215405E-2</c:v>
                </c:pt>
                <c:pt idx="7431" formatCode="General">
                  <c:v>7.9151079351835005E-2</c:v>
                </c:pt>
                <c:pt idx="7432" formatCode="General">
                  <c:v>7.4111423642295296E-2</c:v>
                </c:pt>
                <c:pt idx="7433" formatCode="General">
                  <c:v>6.9097628000303002E-2</c:v>
                </c:pt>
                <c:pt idx="7434" formatCode="General">
                  <c:v>6.4111916074349906E-2</c:v>
                </c:pt>
                <c:pt idx="7435" formatCode="General">
                  <c:v>5.9155463123143202E-2</c:v>
                </c:pt>
                <c:pt idx="7436" formatCode="General">
                  <c:v>5.4229955310992603E-2</c:v>
                </c:pt>
                <c:pt idx="7437" formatCode="General">
                  <c:v>4.9337704940937602E-2</c:v>
                </c:pt>
                <c:pt idx="7438" formatCode="General">
                  <c:v>4.4479927151456697E-2</c:v>
                </c:pt>
                <c:pt idx="7439" formatCode="General">
                  <c:v>3.9657714343988501E-2</c:v>
                </c:pt>
                <c:pt idx="7440" formatCode="General">
                  <c:v>3.48722483384055E-2</c:v>
                </c:pt>
                <c:pt idx="7441" formatCode="General">
                  <c:v>3.0125384189798401E-2</c:v>
                </c:pt>
                <c:pt idx="7442" formatCode="General">
                  <c:v>2.5419042142877501E-2</c:v>
                </c:pt>
                <c:pt idx="7443" formatCode="General">
                  <c:v>2.07540726926932E-2</c:v>
                </c:pt>
                <c:pt idx="7444" formatCode="General">
                  <c:v>1.6131835360408499E-2</c:v>
                </c:pt>
                <c:pt idx="7445" formatCode="General">
                  <c:v>1.1553805258396501E-2</c:v>
                </c:pt>
                <c:pt idx="7446" formatCode="General">
                  <c:v>7.0209925272828096E-3</c:v>
                </c:pt>
                <c:pt idx="7447" formatCode="General">
                  <c:v>2.5349836158807802E-3</c:v>
                </c:pt>
                <c:pt idx="7448" formatCode="General">
                  <c:v>-1.90305633866847E-3</c:v>
                </c:pt>
                <c:pt idx="7449" formatCode="General">
                  <c:v>-6.2919405952720697E-3</c:v>
                </c:pt>
                <c:pt idx="7450" formatCode="General">
                  <c:v>-1.06304288137417E-2</c:v>
                </c:pt>
                <c:pt idx="7451" formatCode="General">
                  <c:v>-1.4917727396353501E-2</c:v>
                </c:pt>
                <c:pt idx="7452" formatCode="General">
                  <c:v>-1.9152462375026501E-2</c:v>
                </c:pt>
                <c:pt idx="7453" formatCode="General">
                  <c:v>-2.3333716089848799E-2</c:v>
                </c:pt>
                <c:pt idx="7454" formatCode="General">
                  <c:v>-2.74610922789939E-2</c:v>
                </c:pt>
                <c:pt idx="7455" formatCode="General">
                  <c:v>-3.1533539248442398E-2</c:v>
                </c:pt>
                <c:pt idx="7456" formatCode="General">
                  <c:v>-3.5549839896308798E-2</c:v>
                </c:pt>
                <c:pt idx="7457" formatCode="General">
                  <c:v>-3.9509222103332901E-2</c:v>
                </c:pt>
                <c:pt idx="7458" formatCode="General">
                  <c:v>-4.3410913357964299E-2</c:v>
                </c:pt>
                <c:pt idx="7459" formatCode="General">
                  <c:v>-4.7254598106701899E-2</c:v>
                </c:pt>
                <c:pt idx="7460" formatCode="General">
                  <c:v>-5.1039851469211098E-2</c:v>
                </c:pt>
                <c:pt idx="7461" formatCode="General">
                  <c:v>-5.4765517273211203E-2</c:v>
                </c:pt>
                <c:pt idx="7462" formatCode="General">
                  <c:v>-5.8430844371660101E-2</c:v>
                </c:pt>
                <c:pt idx="7463" formatCode="General">
                  <c:v>-6.2035584340977799E-2</c:v>
                </c:pt>
                <c:pt idx="7464" formatCode="General">
                  <c:v>-6.5579412973208295E-2</c:v>
                </c:pt>
                <c:pt idx="7465" formatCode="General">
                  <c:v>-6.9061822154029201E-2</c:v>
                </c:pt>
                <c:pt idx="7466" formatCode="General">
                  <c:v>-7.2482176340871604E-2</c:v>
                </c:pt>
                <c:pt idx="7467" formatCode="General">
                  <c:v>-7.5840236262726804E-2</c:v>
                </c:pt>
                <c:pt idx="7468" formatCode="General">
                  <c:v>-7.91356631687785E-2</c:v>
                </c:pt>
                <c:pt idx="7469" formatCode="General">
                  <c:v>-8.2368020488448906E-2</c:v>
                </c:pt>
                <c:pt idx="7470" formatCode="General">
                  <c:v>-8.5537840521811195E-2</c:v>
                </c:pt>
                <c:pt idx="7471" formatCode="General">
                  <c:v>-8.8644946511188399E-2</c:v>
                </c:pt>
                <c:pt idx="7472" formatCode="General">
                  <c:v>-9.1688358358741007E-2</c:v>
                </c:pt>
                <c:pt idx="7473" formatCode="General">
                  <c:v>-9.4668034852385105E-2</c:v>
                </c:pt>
                <c:pt idx="7474" formatCode="General">
                  <c:v>-9.7584431378613098E-2</c:v>
                </c:pt>
                <c:pt idx="7475" formatCode="General">
                  <c:v>-0.100437318143522</c:v>
                </c:pt>
                <c:pt idx="7476" formatCode="General">
                  <c:v>-0.103226759388892</c:v>
                </c:pt>
                <c:pt idx="7477" formatCode="General">
                  <c:v>-0.105952719011547</c:v>
                </c:pt>
                <c:pt idx="7478" formatCode="General">
                  <c:v>-0.108615516122697</c:v>
                </c:pt>
                <c:pt idx="7479" formatCode="General">
                  <c:v>-0.111215321340429</c:v>
                </c:pt>
                <c:pt idx="7480" formatCode="General">
                  <c:v>-0.113752093329031</c:v>
                </c:pt>
                <c:pt idx="7481" formatCode="General">
                  <c:v>-0.116226151021911</c:v>
                </c:pt>
                <c:pt idx="7482" formatCode="General">
                  <c:v>-0.118637621720231</c:v>
                </c:pt>
                <c:pt idx="7483" formatCode="General">
                  <c:v>-0.120986437406393</c:v>
                </c:pt>
                <c:pt idx="7484" formatCode="General">
                  <c:v>-0.12327291880908001</c:v>
                </c:pt>
                <c:pt idx="7485" formatCode="General">
                  <c:v>-0.125497834701913</c:v>
                </c:pt>
                <c:pt idx="7486" formatCode="General">
                  <c:v>-0.127661775159019</c:v>
                </c:pt>
                <c:pt idx="7487" formatCode="General">
                  <c:v>-0.12976507156477399</c:v>
                </c:pt>
                <c:pt idx="7488" formatCode="General">
                  <c:v>-0.131807813885573</c:v>
                </c:pt>
                <c:pt idx="7489" formatCode="General">
                  <c:v>-0.13379047111487999</c:v>
                </c:pt>
                <c:pt idx="7490" formatCode="General">
                  <c:v>-0.13571388627883901</c:v>
                </c:pt>
                <c:pt idx="7491" formatCode="General">
                  <c:v>-0.137578424183669</c:v>
                </c:pt>
                <c:pt idx="7492" formatCode="General">
                  <c:v>-0.13938431009704</c:v>
                </c:pt>
                <c:pt idx="7493" formatCode="General">
                  <c:v>-0.14113235180164199</c:v>
                </c:pt>
                <c:pt idx="7494" formatCode="General">
                  <c:v>-0.14282320541308299</c:v>
                </c:pt>
                <c:pt idx="7495" formatCode="General">
                  <c:v>-0.144457513007794</c:v>
                </c:pt>
                <c:pt idx="7496" formatCode="General">
                  <c:v>-0.14603592605318599</c:v>
                </c:pt>
                <c:pt idx="7497" formatCode="General">
                  <c:v>-0.14755915365616501</c:v>
                </c:pt>
                <c:pt idx="7498" formatCode="General">
                  <c:v>-0.149027858486875</c:v>
                </c:pt>
                <c:pt idx="7499" formatCode="General">
                  <c:v>-0.15044276549678401</c:v>
                </c:pt>
                <c:pt idx="7500" formatCode="General">
                  <c:v>-0.15180471710105101</c:v>
                </c:pt>
                <c:pt idx="7501" formatCode="General">
                  <c:v>-0.153114454740888</c:v>
                </c:pt>
                <c:pt idx="7502" formatCode="General">
                  <c:v>-0.15437276365529701</c:v>
                </c:pt>
                <c:pt idx="7503" formatCode="General">
                  <c:v>-0.15558048666194901</c:v>
                </c:pt>
                <c:pt idx="7504" formatCode="General">
                  <c:v>-0.15673841094167401</c:v>
                </c:pt>
                <c:pt idx="7505" formatCode="General">
                  <c:v>-0.157847373581707</c:v>
                </c:pt>
                <c:pt idx="7506" formatCode="General">
                  <c:v>-0.15890825891257801</c:v>
                </c:pt>
                <c:pt idx="7507" formatCode="General">
                  <c:v>-0.159921943751823</c:v>
                </c:pt>
                <c:pt idx="7508" formatCode="General">
                  <c:v>-0.16088928632499799</c:v>
                </c:pt>
                <c:pt idx="7509" formatCode="General">
                  <c:v>-0.161811170795083</c:v>
                </c:pt>
                <c:pt idx="7510" formatCode="General">
                  <c:v>-0.162688477772895</c:v>
                </c:pt>
                <c:pt idx="7511" formatCode="General">
                  <c:v>-0.163522094762964</c:v>
                </c:pt>
                <c:pt idx="7512" formatCode="General">
                  <c:v>-0.16431298536790401</c:v>
                </c:pt>
                <c:pt idx="7513" formatCode="General">
                  <c:v>-0.16506207903825701</c:v>
                </c:pt>
                <c:pt idx="7514" formatCode="General">
                  <c:v>-0.165770239455727</c:v>
                </c:pt>
                <c:pt idx="7515" formatCode="General">
                  <c:v>-0.16643838459551999</c:v>
                </c:pt>
                <c:pt idx="7516" formatCode="General">
                  <c:v>-0.167067493180247</c:v>
                </c:pt>
                <c:pt idx="7517" formatCode="General">
                  <c:v>-0.167658493911156</c:v>
                </c:pt>
                <c:pt idx="7518" formatCode="General">
                  <c:v>-0.16821230785889901</c:v>
                </c:pt>
                <c:pt idx="7519" formatCode="General">
                  <c:v>-0.16872986040981</c:v>
                </c:pt>
                <c:pt idx="7520" formatCode="General">
                  <c:v>-0.16921208650578801</c:v>
                </c:pt>
                <c:pt idx="7521" formatCode="General">
                  <c:v>-0.16965998037928101</c:v>
                </c:pt>
                <c:pt idx="7522" formatCode="General">
                  <c:v>-0.17007443903964001</c:v>
                </c:pt>
                <c:pt idx="7523" formatCode="General">
                  <c:v>-0.170456415540299</c:v>
                </c:pt>
                <c:pt idx="7524" formatCode="General">
                  <c:v>-0.17080687507583001</c:v>
                </c:pt>
                <c:pt idx="7525" formatCode="General">
                  <c:v>-0.171126683353304</c:v>
                </c:pt>
                <c:pt idx="7526" formatCode="General">
                  <c:v>-0.171416769828241</c:v>
                </c:pt>
                <c:pt idx="7527" formatCode="General">
                  <c:v>-0.17167811381464701</c:v>
                </c:pt>
                <c:pt idx="7528" formatCode="General">
                  <c:v>-0.171911869940756</c:v>
                </c:pt>
                <c:pt idx="7529" formatCode="General">
                  <c:v>-0.17211883301872499</c:v>
                </c:pt>
                <c:pt idx="7530" formatCode="General">
                  <c:v>-0.172299330031287</c:v>
                </c:pt>
                <c:pt idx="7531" formatCode="General">
                  <c:v>-0.17245471168825799</c:v>
                </c:pt>
                <c:pt idx="7532" formatCode="General">
                  <c:v>-0.172585670303915</c:v>
                </c:pt>
                <c:pt idx="7533" formatCode="General">
                  <c:v>-0.17269266351364901</c:v>
                </c:pt>
                <c:pt idx="7534" formatCode="General">
                  <c:v>-0.17277707647052201</c:v>
                </c:pt>
                <c:pt idx="7535" formatCode="General">
                  <c:v>-0.172839665351354</c:v>
                </c:pt>
                <c:pt idx="7536" formatCode="General">
                  <c:v>-0.172881483420813</c:v>
                </c:pt>
                <c:pt idx="7537" formatCode="General">
                  <c:v>-0.17290342992226199</c:v>
                </c:pt>
                <c:pt idx="7538" formatCode="General">
                  <c:v>-0.17290615563297601</c:v>
                </c:pt>
                <c:pt idx="7539" formatCode="General">
                  <c:v>-0.17289013380701801</c:v>
                </c:pt>
                <c:pt idx="7540" formatCode="General">
                  <c:v>-0.172856258291993</c:v>
                </c:pt>
                <c:pt idx="7541" formatCode="General">
                  <c:v>-0.17280585368752899</c:v>
                </c:pt>
                <c:pt idx="7542" formatCode="General">
                  <c:v>-0.172739504027699</c:v>
                </c:pt>
                <c:pt idx="7543" formatCode="General">
                  <c:v>-0.17265749080287801</c:v>
                </c:pt>
                <c:pt idx="7544" formatCode="General">
                  <c:v>-0.17255998096264299</c:v>
                </c:pt>
                <c:pt idx="7545" formatCode="General">
                  <c:v>-0.17244809060942801</c:v>
                </c:pt>
                <c:pt idx="7546" formatCode="General">
                  <c:v>-0.17232233225809601</c:v>
                </c:pt>
                <c:pt idx="7547" formatCode="General">
                  <c:v>-0.17218306132873101</c:v>
                </c:pt>
                <c:pt idx="7548" formatCode="General">
                  <c:v>-0.172031580055268</c:v>
                </c:pt>
                <c:pt idx="7549" formatCode="General">
                  <c:v>-0.17186802712753099</c:v>
                </c:pt>
                <c:pt idx="7550" formatCode="General">
                  <c:v>-0.17169287260756699</c:v>
                </c:pt>
                <c:pt idx="7551" formatCode="General">
                  <c:v>-0.17150706121701301</c:v>
                </c:pt>
                <c:pt idx="7552" formatCode="General">
                  <c:v>-0.17131085552631001</c:v>
                </c:pt>
                <c:pt idx="7553" formatCode="General">
                  <c:v>-0.17110434460849899</c:v>
                </c:pt>
                <c:pt idx="7554" formatCode="General">
                  <c:v>-0.170888070967807</c:v>
                </c:pt>
                <c:pt idx="7555" formatCode="General">
                  <c:v>-0.17066253919556101</c:v>
                </c:pt>
                <c:pt idx="7556" formatCode="General">
                  <c:v>-0.170428132401409</c:v>
                </c:pt>
                <c:pt idx="7557" formatCode="General">
                  <c:v>-0.170185127730831</c:v>
                </c:pt>
                <c:pt idx="7558" formatCode="General">
                  <c:v>-0.16993374104001399</c:v>
                </c:pt>
                <c:pt idx="7559" formatCode="General">
                  <c:v>-0.169674704065464</c:v>
                </c:pt>
                <c:pt idx="7560" formatCode="General">
                  <c:v>-0.169408683656874</c:v>
                </c:pt>
                <c:pt idx="7561" formatCode="General">
                  <c:v>-0.169135651903699</c:v>
                </c:pt>
                <c:pt idx="7562" formatCode="General">
                  <c:v>-0.16885544514456799</c:v>
                </c:pt>
                <c:pt idx="7563" formatCode="General">
                  <c:v>-0.168568416662146</c:v>
                </c:pt>
                <c:pt idx="7564" formatCode="General">
                  <c:v>-0.16827493220151801</c:v>
                </c:pt>
                <c:pt idx="7565" formatCode="General">
                  <c:v>-0.167975306226229</c:v>
                </c:pt>
                <c:pt idx="7566" formatCode="General">
                  <c:v>-0.16766979854937</c:v>
                </c:pt>
                <c:pt idx="7567" formatCode="General">
                  <c:v>-0.16735855378530101</c:v>
                </c:pt>
                <c:pt idx="7568" formatCode="General">
                  <c:v>-0.167041111251304</c:v>
                </c:pt>
                <c:pt idx="7569" formatCode="General">
                  <c:v>-0.16671753499537201</c:v>
                </c:pt>
                <c:pt idx="7570" formatCode="General">
                  <c:v>-0.166388448029064</c:v>
                </c:pt>
                <c:pt idx="7571" formatCode="General">
                  <c:v>-0.16605332529338901</c:v>
                </c:pt>
                <c:pt idx="7572" formatCode="General">
                  <c:v>-0.16571157170220999</c:v>
                </c:pt>
                <c:pt idx="7573" formatCode="General">
                  <c:v>-0.16536374112695101</c:v>
                </c:pt>
                <c:pt idx="7574" formatCode="General">
                  <c:v>-0.16500991793777101</c:v>
                </c:pt>
                <c:pt idx="7575" formatCode="General">
                  <c:v>-0.164649572215021</c:v>
                </c:pt>
                <c:pt idx="7576" formatCode="General">
                  <c:v>-0.164282661527242</c:v>
                </c:pt>
                <c:pt idx="7577" formatCode="General">
                  <c:v>-0.16390864081659801</c:v>
                </c:pt>
                <c:pt idx="7578" formatCode="General">
                  <c:v>-0.163526976642554</c:v>
                </c:pt>
                <c:pt idx="7579" formatCode="General">
                  <c:v>-0.163137805456853</c:v>
                </c:pt>
                <c:pt idx="7580" formatCode="General">
                  <c:v>-0.16274136791976701</c:v>
                </c:pt>
                <c:pt idx="7581" formatCode="General">
                  <c:v>-0.162337325879199</c:v>
                </c:pt>
                <c:pt idx="7582" formatCode="General">
                  <c:v>-0.16192476834498301</c:v>
                </c:pt>
                <c:pt idx="7583" formatCode="General">
                  <c:v>-0.16150337000393999</c:v>
                </c:pt>
                <c:pt idx="7584" formatCode="General">
                  <c:v>-0.16107298251170801</c:v>
                </c:pt>
                <c:pt idx="7585" formatCode="General">
                  <c:v>-0.160633504970293</c:v>
                </c:pt>
                <c:pt idx="7586" formatCode="General">
                  <c:v>-0.16018435077564</c:v>
                </c:pt>
                <c:pt idx="7587" formatCode="General">
                  <c:v>-0.15972499969106099</c:v>
                </c:pt>
                <c:pt idx="7588" formatCode="General">
                  <c:v>-0.15925555001939101</c:v>
                </c:pt>
                <c:pt idx="7589" formatCode="General">
                  <c:v>-0.158775144683972</c:v>
                </c:pt>
                <c:pt idx="7590" formatCode="General">
                  <c:v>-0.158283490160774</c:v>
                </c:pt>
                <c:pt idx="7591" formatCode="General">
                  <c:v>-0.15778039991291801</c:v>
                </c:pt>
                <c:pt idx="7592" formatCode="General">
                  <c:v>-0.157264658002192</c:v>
                </c:pt>
                <c:pt idx="7593" formatCode="General">
                  <c:v>-0.156735630021161</c:v>
                </c:pt>
                <c:pt idx="7594" formatCode="General">
                  <c:v>-0.15619286320425499</c:v>
                </c:pt>
                <c:pt idx="7595" formatCode="General">
                  <c:v>-0.155635532389339</c:v>
                </c:pt>
                <c:pt idx="7596" formatCode="General">
                  <c:v>-0.15506346887070899</c:v>
                </c:pt>
                <c:pt idx="7597" formatCode="General">
                  <c:v>-0.154476123407947</c:v>
                </c:pt>
                <c:pt idx="7598" formatCode="General">
                  <c:v>-0.153872498970716</c:v>
                </c:pt>
                <c:pt idx="7599" formatCode="General">
                  <c:v>-0.153252263953394</c:v>
                </c:pt>
                <c:pt idx="7600" formatCode="General">
                  <c:v>-0.15261470534946101</c:v>
                </c:pt>
                <c:pt idx="7601" formatCode="General">
                  <c:v>-0.15195868662138801</c:v>
                </c:pt>
                <c:pt idx="7602" formatCode="General">
                  <c:v>-0.151283748943839</c:v>
                </c:pt>
                <c:pt idx="7603" formatCode="General">
                  <c:v>-0.150589086982652</c:v>
                </c:pt>
                <c:pt idx="7604" formatCode="General">
                  <c:v>-0.149873492025867</c:v>
                </c:pt>
                <c:pt idx="7605" formatCode="General">
                  <c:v>-0.14913653281223099</c:v>
                </c:pt>
                <c:pt idx="7606" formatCode="General">
                  <c:v>-0.148378005613099</c:v>
                </c:pt>
                <c:pt idx="7607" formatCode="General">
                  <c:v>-0.14759676835760399</c:v>
                </c:pt>
                <c:pt idx="7608" formatCode="General">
                  <c:v>-0.146791813173858</c:v>
                </c:pt>
                <c:pt idx="7609" formatCode="General">
                  <c:v>-0.14596289394524001</c:v>
                </c:pt>
                <c:pt idx="7610" formatCode="General">
                  <c:v>-0.14510890304698301</c:v>
                </c:pt>
                <c:pt idx="7611" formatCode="General">
                  <c:v>-0.14422890177008699</c:v>
                </c:pt>
                <c:pt idx="7612" formatCode="General">
                  <c:v>-0.14332272660078699</c:v>
                </c:pt>
                <c:pt idx="7613" formatCode="General">
                  <c:v>-0.14238932008587801</c:v>
                </c:pt>
                <c:pt idx="7614" formatCode="General">
                  <c:v>-0.14142724699539</c:v>
                </c:pt>
                <c:pt idx="7615" formatCode="General">
                  <c:v>-0.140436380095075</c:v>
                </c:pt>
                <c:pt idx="7616" formatCode="General">
                  <c:v>-0.13941580474225401</c:v>
                </c:pt>
                <c:pt idx="7617" formatCode="General">
                  <c:v>-0.13836419224562899</c:v>
                </c:pt>
                <c:pt idx="7618" formatCode="General">
                  <c:v>-0.137281003564517</c:v>
                </c:pt>
                <c:pt idx="7619" formatCode="General">
                  <c:v>-0.13616549347169399</c:v>
                </c:pt>
                <c:pt idx="7620" formatCode="General">
                  <c:v>-0.13501712176295499</c:v>
                </c:pt>
                <c:pt idx="7621" formatCode="General">
                  <c:v>-0.13383503449567899</c:v>
                </c:pt>
                <c:pt idx="7622" formatCode="General">
                  <c:v>-0.13261819418755999</c:v>
                </c:pt>
                <c:pt idx="7623" formatCode="General">
                  <c:v>-0.131365814559602</c:v>
                </c:pt>
                <c:pt idx="7624" formatCode="General">
                  <c:v>-0.13007717104528499</c:v>
                </c:pt>
                <c:pt idx="7625" formatCode="General">
                  <c:v>-0.128751466532949</c:v>
                </c:pt>
                <c:pt idx="7626" formatCode="General">
                  <c:v>-0.12738788469586099</c:v>
                </c:pt>
                <c:pt idx="7627" formatCode="General">
                  <c:v>-0.12598570821503799</c:v>
                </c:pt>
                <c:pt idx="7628" formatCode="General">
                  <c:v>-0.124544167123741</c:v>
                </c:pt>
                <c:pt idx="7629" formatCode="General">
                  <c:v>-0.123062533673749</c:v>
                </c:pt>
                <c:pt idx="7630" formatCode="General">
                  <c:v>-0.12154008121641</c:v>
                </c:pt>
                <c:pt idx="7631" formatCode="General">
                  <c:v>-0.119976082763513</c:v>
                </c:pt>
                <c:pt idx="7632" formatCode="General">
                  <c:v>-0.118369864827249</c:v>
                </c:pt>
                <c:pt idx="7633" formatCode="General">
                  <c:v>-0.116720706834737</c:v>
                </c:pt>
                <c:pt idx="7634" formatCode="General">
                  <c:v>-0.11502794271874001</c:v>
                </c:pt>
                <c:pt idx="7635" formatCode="General">
                  <c:v>-0.113290920218886</c:v>
                </c:pt>
                <c:pt idx="7636" formatCode="General">
                  <c:v>-0.111508999343697</c:v>
                </c:pt>
                <c:pt idx="7637" formatCode="General">
                  <c:v>-0.109681605636546</c:v>
                </c:pt>
                <c:pt idx="7638" formatCode="General">
                  <c:v>-0.107808128601199</c:v>
                </c:pt>
                <c:pt idx="7639" formatCode="General">
                  <c:v>-0.105888021961579</c:v>
                </c:pt>
                <c:pt idx="7640" formatCode="General">
                  <c:v>-0.103920755385532</c:v>
                </c:pt>
                <c:pt idx="7641" formatCode="General">
                  <c:v>-0.101905756004537</c:v>
                </c:pt>
                <c:pt idx="7642" formatCode="General">
                  <c:v>-9.9842516052853297E-2</c:v>
                </c:pt>
                <c:pt idx="7643" formatCode="General">
                  <c:v>-9.7730539855195198E-2</c:v>
                </c:pt>
                <c:pt idx="7644" formatCode="General">
                  <c:v>-9.5569361421527693E-2</c:v>
                </c:pt>
                <c:pt idx="7645" formatCode="General">
                  <c:v>-9.3358563801646796E-2</c:v>
                </c:pt>
                <c:pt idx="7646" formatCode="General">
                  <c:v>-9.1097739828537597E-2</c:v>
                </c:pt>
                <c:pt idx="7647" formatCode="General">
                  <c:v>-8.8786501289312605E-2</c:v>
                </c:pt>
                <c:pt idx="7648" formatCode="General">
                  <c:v>-8.6424505597592002E-2</c:v>
                </c:pt>
                <c:pt idx="7649" formatCode="General">
                  <c:v>-8.4011471660389705E-2</c:v>
                </c:pt>
                <c:pt idx="7650" formatCode="General">
                  <c:v>-8.1547111109510198E-2</c:v>
                </c:pt>
                <c:pt idx="7651" formatCode="General">
                  <c:v>-7.9031098006827505E-2</c:v>
                </c:pt>
                <c:pt idx="7652" formatCode="General">
                  <c:v>-7.6463232343057297E-2</c:v>
                </c:pt>
                <c:pt idx="7653" formatCode="General">
                  <c:v>-7.3843340367976004E-2</c:v>
                </c:pt>
                <c:pt idx="7654" formatCode="General">
                  <c:v>-7.1171211109432794E-2</c:v>
                </c:pt>
                <c:pt idx="7655" formatCode="General">
                  <c:v>-6.8446759072470997E-2</c:v>
                </c:pt>
                <c:pt idx="7656" formatCode="General">
                  <c:v>-6.5669919155578294E-2</c:v>
                </c:pt>
                <c:pt idx="7657" formatCode="General">
                  <c:v>-6.2840579271513805E-2</c:v>
                </c:pt>
                <c:pt idx="7658" formatCode="General">
                  <c:v>-5.9958689116155303E-2</c:v>
                </c:pt>
                <c:pt idx="7659" formatCode="General">
                  <c:v>-5.7024276488543697E-2</c:v>
                </c:pt>
                <c:pt idx="7660" formatCode="General">
                  <c:v>-5.4037439917925201E-2</c:v>
                </c:pt>
                <c:pt idx="7661" formatCode="General">
                  <c:v>-5.0998281312702801E-2</c:v>
                </c:pt>
                <c:pt idx="7662" formatCode="General">
                  <c:v>-4.7906847102304098E-2</c:v>
                </c:pt>
                <c:pt idx="7663" formatCode="General">
                  <c:v>-4.4763299210264701E-2</c:v>
                </c:pt>
                <c:pt idx="7664" formatCode="General">
                  <c:v>-4.15679212429894E-2</c:v>
                </c:pt>
                <c:pt idx="7665" formatCode="General">
                  <c:v>-3.8320940553877199E-2</c:v>
                </c:pt>
                <c:pt idx="7666" formatCode="General">
                  <c:v>-3.5022568474185702E-2</c:v>
                </c:pt>
                <c:pt idx="7667" formatCode="General">
                  <c:v>-3.1673120380164697E-2</c:v>
                </c:pt>
                <c:pt idx="7668" formatCode="General">
                  <c:v>-2.82729689266327E-2</c:v>
                </c:pt>
                <c:pt idx="7669" formatCode="General">
                  <c:v>-2.4822534243822799E-2</c:v>
                </c:pt>
                <c:pt idx="7670" formatCode="General">
                  <c:v>-2.1322285052810499E-2</c:v>
                </c:pt>
                <c:pt idx="7671" formatCode="General">
                  <c:v>-1.7772794390791699E-2</c:v>
                </c:pt>
                <c:pt idx="7672" formatCode="General">
                  <c:v>-1.41747016949217E-2</c:v>
                </c:pt>
                <c:pt idx="7673" formatCode="General">
                  <c:v>-1.05283493703025E-2</c:v>
                </c:pt>
                <c:pt idx="7674" formatCode="General">
                  <c:v>-6.83436848324908E-3</c:v>
                </c:pt>
                <c:pt idx="7675" formatCode="General">
                  <c:v>-3.0931182156858899E-3</c:v>
                </c:pt>
                <c:pt idx="7676" formatCode="General">
                  <c:v>6.9476861780045003E-4</c:v>
                </c:pt>
                <c:pt idx="7677" formatCode="General">
                  <c:v>4.5278370880127098E-3</c:v>
                </c:pt>
                <c:pt idx="7678" formatCode="General">
                  <c:v>8.4054554564308801E-3</c:v>
                </c:pt>
                <c:pt idx="7679" formatCode="General">
                  <c:v>1.2326866283823699E-2</c:v>
                </c:pt>
                <c:pt idx="7680" formatCode="General">
                  <c:v>1.6291092498593E-2</c:v>
                </c:pt>
                <c:pt idx="7681" formatCode="General">
                  <c:v>2.0297499002507002E-2</c:v>
                </c:pt>
                <c:pt idx="7682" formatCode="General">
                  <c:v>2.4345264078222899E-2</c:v>
                </c:pt>
                <c:pt idx="7683" formatCode="General">
                  <c:v>2.84333610586954E-2</c:v>
                </c:pt>
                <c:pt idx="7684" formatCode="General">
                  <c:v>3.2561101808560602E-2</c:v>
                </c:pt>
                <c:pt idx="7685" formatCode="General">
                  <c:v>3.67275658908243E-2</c:v>
                </c:pt>
                <c:pt idx="7686" formatCode="General">
                  <c:v>4.0931012035033403E-2</c:v>
                </c:pt>
                <c:pt idx="7687" formatCode="General">
                  <c:v>4.5170013231767697E-2</c:v>
                </c:pt>
                <c:pt idx="7688" formatCode="General">
                  <c:v>4.9443589587795697E-2</c:v>
                </c:pt>
                <c:pt idx="7689" formatCode="General">
                  <c:v>5.3750628774068603E-2</c:v>
                </c:pt>
                <c:pt idx="7690" formatCode="General">
                  <c:v>5.8089811811203602E-2</c:v>
                </c:pt>
                <c:pt idx="7691" formatCode="General">
                  <c:v>6.2459606134739602E-2</c:v>
                </c:pt>
                <c:pt idx="7692" formatCode="General">
                  <c:v>6.6858327739073006E-2</c:v>
                </c:pt>
                <c:pt idx="7693" formatCode="General">
                  <c:v>7.1284703643916203E-2</c:v>
                </c:pt>
                <c:pt idx="7694" formatCode="General">
                  <c:v>7.5737375542294802E-2</c:v>
                </c:pt>
                <c:pt idx="7695" formatCode="General">
                  <c:v>8.0214873023440103E-2</c:v>
                </c:pt>
                <c:pt idx="7696" formatCode="General">
                  <c:v>8.4716119875255694E-2</c:v>
                </c:pt>
                <c:pt idx="7697" formatCode="General">
                  <c:v>8.9239353511949601E-2</c:v>
                </c:pt>
                <c:pt idx="7698" formatCode="General">
                  <c:v>9.37826164323671E-2</c:v>
                </c:pt>
                <c:pt idx="7699" formatCode="General">
                  <c:v>9.8344401961160802E-2</c:v>
                </c:pt>
                <c:pt idx="7700" formatCode="General">
                  <c:v>0.102923145888179</c:v>
                </c:pt>
                <c:pt idx="7701" formatCode="General">
                  <c:v>0.107517161875369</c:v>
                </c:pt>
                <c:pt idx="7702" formatCode="General">
                  <c:v>0.11212464009959799</c:v>
                </c:pt>
                <c:pt idx="7703" formatCode="General">
                  <c:v>0.116743651160592</c:v>
                </c:pt>
                <c:pt idx="7704" formatCode="General">
                  <c:v>0.12137215470392</c:v>
                </c:pt>
                <c:pt idx="7705" formatCode="General">
                  <c:v>0.12600807191381899</c:v>
                </c:pt>
                <c:pt idx="7706" formatCode="General">
                  <c:v>0.13064985310118701</c:v>
                </c:pt>
                <c:pt idx="7707" formatCode="General">
                  <c:v>0.135295921589137</c:v>
                </c:pt>
                <c:pt idx="7708" formatCode="General">
                  <c:v>0.139944090644856</c:v>
                </c:pt>
                <c:pt idx="7709" formatCode="General">
                  <c:v>0.144592575575232</c:v>
                </c:pt>
                <c:pt idx="7710" formatCode="General">
                  <c:v>0.14923907173290901</c:v>
                </c:pt>
                <c:pt idx="7711" formatCode="General">
                  <c:v>0.15388173751487599</c:v>
                </c:pt>
                <c:pt idx="7712" formatCode="General">
                  <c:v>0.15851874379910499</c:v>
                </c:pt>
                <c:pt idx="7713" formatCode="General">
                  <c:v>0.163147665290063</c:v>
                </c:pt>
                <c:pt idx="7714" formatCode="General">
                  <c:v>0.16776653686580101</c:v>
                </c:pt>
                <c:pt idx="7715" formatCode="General">
                  <c:v>0.17237284196095401</c:v>
                </c:pt>
                <c:pt idx="7716" formatCode="General">
                  <c:v>0.17696404346077199</c:v>
                </c:pt>
                <c:pt idx="7717" formatCode="General">
                  <c:v>0.181538224861297</c:v>
                </c:pt>
                <c:pt idx="7718" formatCode="General">
                  <c:v>0.186093545365518</c:v>
                </c:pt>
                <c:pt idx="7719" formatCode="General">
                  <c:v>0.190627603324831</c:v>
                </c:pt>
                <c:pt idx="7720" formatCode="General">
                  <c:v>0.19513795807703399</c:v>
                </c:pt>
                <c:pt idx="7721" formatCode="General">
                  <c:v>0.19962221146905901</c:v>
                </c:pt>
                <c:pt idx="7722" formatCode="General">
                  <c:v>0.204078028674992</c:v>
                </c:pt>
                <c:pt idx="7723" formatCode="General">
                  <c:v>0.208503155326249</c:v>
                </c:pt>
                <c:pt idx="7724" formatCode="General">
                  <c:v>0.212895430559257</c:v>
                </c:pt>
                <c:pt idx="7725" formatCode="General">
                  <c:v>0.21725273592973099</c:v>
                </c:pt>
                <c:pt idx="7726" formatCode="General">
                  <c:v>0.22157244815430899</c:v>
                </c:pt>
                <c:pt idx="7727" formatCode="General">
                  <c:v>0.22585201377300501</c:v>
                </c:pt>
                <c:pt idx="7728" formatCode="General">
                  <c:v>0.23008954841034299</c:v>
                </c:pt>
                <c:pt idx="7729" formatCode="General">
                  <c:v>0.23428271837050699</c:v>
                </c:pt>
                <c:pt idx="7730" formatCode="General">
                  <c:v>0.238428689175397</c:v>
                </c:pt>
                <c:pt idx="7731" formatCode="General">
                  <c:v>0.24252522216585201</c:v>
                </c:pt>
                <c:pt idx="7732" formatCode="General">
                  <c:v>0.24656971004204101</c:v>
                </c:pt>
                <c:pt idx="7733" formatCode="General">
                  <c:v>0.25055961601690202</c:v>
                </c:pt>
                <c:pt idx="7734" formatCode="General">
                  <c:v>0.25449259635632199</c:v>
                </c:pt>
                <c:pt idx="7735" formatCode="General">
                  <c:v>0.258366425020779</c:v>
                </c:pt>
                <c:pt idx="7736" formatCode="General">
                  <c:v>0.26217847153713703</c:v>
                </c:pt>
                <c:pt idx="7737" formatCode="General">
                  <c:v>0.26592607697057502</c:v>
                </c:pt>
                <c:pt idx="7738" formatCode="General">
                  <c:v>0.26960730606795502</c:v>
                </c:pt>
                <c:pt idx="7739" formatCode="General">
                  <c:v>0.27321955570267598</c:v>
                </c:pt>
                <c:pt idx="7740" formatCode="General">
                  <c:v>0.27676037882174997</c:v>
                </c:pt>
                <c:pt idx="7741" formatCode="General">
                  <c:v>0.28022742216707403</c:v>
                </c:pt>
                <c:pt idx="7742" formatCode="General">
                  <c:v>0.28361830326943799</c:v>
                </c:pt>
                <c:pt idx="7743" formatCode="General">
                  <c:v>0.28693065666219397</c:v>
                </c:pt>
                <c:pt idx="7744" formatCode="General">
                  <c:v>0.29016209425204897</c:v>
                </c:pt>
                <c:pt idx="7745" formatCode="General">
                  <c:v>0.29331027001899002</c:v>
                </c:pt>
                <c:pt idx="7746" formatCode="General">
                  <c:v>0.29637294239372602</c:v>
                </c:pt>
                <c:pt idx="7747" formatCode="General">
                  <c:v>0.29934781305112201</c:v>
                </c:pt>
                <c:pt idx="7748" formatCode="General">
                  <c:v>0.30223257380540303</c:v>
                </c:pt>
                <c:pt idx="7749" formatCode="General">
                  <c:v>0.305024969824021</c:v>
                </c:pt>
                <c:pt idx="7750" formatCode="General">
                  <c:v>0.30772270509104799</c:v>
                </c:pt>
                <c:pt idx="7751" formatCode="General">
                  <c:v>0.31032355463423</c:v>
                </c:pt>
                <c:pt idx="7752" formatCode="General">
                  <c:v>0.312825379618625</c:v>
                </c:pt>
                <c:pt idx="7753" formatCode="General">
                  <c:v>0.315226017941381</c:v>
                </c:pt>
                <c:pt idx="7754" formatCode="General">
                  <c:v>0.31752332893963497</c:v>
                </c:pt>
                <c:pt idx="7755" formatCode="General">
                  <c:v>0.319715150908499</c:v>
                </c:pt>
                <c:pt idx="7756" formatCode="General">
                  <c:v>0.321799365235024</c:v>
                </c:pt>
                <c:pt idx="7757" formatCode="General">
                  <c:v>0.32377396231057598</c:v>
                </c:pt>
                <c:pt idx="7758" formatCode="General">
                  <c:v>0.325636931627732</c:v>
                </c:pt>
                <c:pt idx="7759" formatCode="General">
                  <c:v>0.32738627134906401</c:v>
                </c:pt>
                <c:pt idx="7760" formatCode="General">
                  <c:v>0.32902002877934999</c:v>
                </c:pt>
                <c:pt idx="7761" formatCode="General">
                  <c:v>0.33053627937334501</c:v>
                </c:pt>
                <c:pt idx="7762" formatCode="General">
                  <c:v>0.33193317419780799</c:v>
                </c:pt>
                <c:pt idx="7763" formatCode="General">
                  <c:v>0.33320886589940601</c:v>
                </c:pt>
                <c:pt idx="7764" formatCode="General">
                  <c:v>0.33436154072178798</c:v>
                </c:pt>
                <c:pt idx="7765" formatCode="General">
                  <c:v>0.33538947309914802</c:v>
                </c:pt>
                <c:pt idx="7766" formatCode="General">
                  <c:v>0.336290975673885</c:v>
                </c:pt>
                <c:pt idx="7767" formatCode="General">
                  <c:v>0.33706439691864698</c:v>
                </c:pt>
                <c:pt idx="7768" formatCode="General">
                  <c:v>0.33770812941623901</c:v>
                </c:pt>
                <c:pt idx="7769" formatCode="General">
                  <c:v>0.33822066367832199</c:v>
                </c:pt>
                <c:pt idx="7770" formatCode="General">
                  <c:v>0.33860048472413701</c:v>
                </c:pt>
                <c:pt idx="7771" formatCode="General">
                  <c:v>0.33884612360645999</c:v>
                </c:pt>
                <c:pt idx="7772" formatCode="General">
                  <c:v>0.33895621963099698</c:v>
                </c:pt>
                <c:pt idx="7773" formatCode="General">
                  <c:v>0.33892941557900502</c:v>
                </c:pt>
                <c:pt idx="7774" formatCode="General">
                  <c:v>0.33876440508941003</c:v>
                </c:pt>
                <c:pt idx="7775" formatCode="General">
                  <c:v>0.33845994357152298</c:v>
                </c:pt>
                <c:pt idx="7776" formatCode="General">
                  <c:v>0.33801488111963102</c:v>
                </c:pt>
                <c:pt idx="7777" formatCode="General">
                  <c:v>0.33742836486754002</c:v>
                </c:pt>
                <c:pt idx="7778" formatCode="General">
                  <c:v>0.336698926279352</c:v>
                </c:pt>
                <c:pt idx="7779" formatCode="General">
                  <c:v>0.33582564934068498</c:v>
                </c:pt>
                <c:pt idx="7780" formatCode="General">
                  <c:v>0.33480776364043802</c:v>
                </c:pt>
                <c:pt idx="7781" formatCode="General">
                  <c:v>0.33364428490991099</c:v>
                </c:pt>
                <c:pt idx="7782" formatCode="General">
                  <c:v>0.33233456052135502</c:v>
                </c:pt>
                <c:pt idx="7783" formatCode="General">
                  <c:v>0.330877765102913</c:v>
                </c:pt>
                <c:pt idx="7784" formatCode="General">
                  <c:v>0.32927339777723602</c:v>
                </c:pt>
                <c:pt idx="7785" formatCode="General">
                  <c:v>0.32752079429331499</c:v>
                </c:pt>
                <c:pt idx="7786" formatCode="General">
                  <c:v>0.32561960497522102</c:v>
                </c:pt>
                <c:pt idx="7787" formatCode="General">
                  <c:v>0.32356932363292601</c:v>
                </c:pt>
                <c:pt idx="7788" formatCode="General">
                  <c:v>0.32136974656343098</c:v>
                </c:pt>
                <c:pt idx="7789" formatCode="General">
                  <c:v>0.319020458783149</c:v>
                </c:pt>
                <c:pt idx="7790" formatCode="General">
                  <c:v>0.31652084247865098</c:v>
                </c:pt>
                <c:pt idx="7791" formatCode="General">
                  <c:v>0.313871138927799</c:v>
                </c:pt>
                <c:pt idx="7792" formatCode="General">
                  <c:v>0.31107090919049402</c:v>
                </c:pt>
                <c:pt idx="7793" formatCode="General">
                  <c:v>0.30812004913129398</c:v>
                </c:pt>
                <c:pt idx="7794" formatCode="General">
                  <c:v>0.30501941072255201</c:v>
                </c:pt>
                <c:pt idx="7795" formatCode="General">
                  <c:v>0.301769107066645</c:v>
                </c:pt>
                <c:pt idx="7796" formatCode="General">
                  <c:v>0.298368914664567</c:v>
                </c:pt>
                <c:pt idx="7797" formatCode="General">
                  <c:v>0.29481894187161101</c:v>
                </c:pt>
                <c:pt idx="7798" formatCode="General">
                  <c:v>0.29111966567566699</c:v>
                </c:pt>
                <c:pt idx="7799" formatCode="General">
                  <c:v>0.28727134033222201</c:v>
                </c:pt>
                <c:pt idx="7800" formatCode="General">
                  <c:v>0.28327402195031998</c:v>
                </c:pt>
                <c:pt idx="7801" formatCode="General">
                  <c:v>0.27912867074525299</c:v>
                </c:pt>
                <c:pt idx="7802" formatCode="General">
                  <c:v>0.274836120305823</c:v>
                </c:pt>
                <c:pt idx="7803" formatCode="General">
                  <c:v>0.27039700753317197</c:v>
                </c:pt>
                <c:pt idx="7804" formatCode="General">
                  <c:v>0.26581281493263997</c:v>
                </c:pt>
                <c:pt idx="7805" formatCode="General">
                  <c:v>0.26108425379473699</c:v>
                </c:pt>
                <c:pt idx="7806" formatCode="General">
                  <c:v>0.25621177221487501</c:v>
                </c:pt>
                <c:pt idx="7807" formatCode="General">
                  <c:v>0.25119723041261899</c:v>
                </c:pt>
                <c:pt idx="7808" formatCode="General">
                  <c:v>0.246041793152215</c:v>
                </c:pt>
                <c:pt idx="7809" formatCode="General">
                  <c:v>0.24074628981785001</c:v>
                </c:pt>
                <c:pt idx="7810" formatCode="General">
                  <c:v>0.235312344470057</c:v>
                </c:pt>
                <c:pt idx="7811" formatCode="General">
                  <c:v>0.229740874405781</c:v>
                </c:pt>
                <c:pt idx="7812" formatCode="General">
                  <c:v>0.22403355443087999</c:v>
                </c:pt>
                <c:pt idx="7813" formatCode="General">
                  <c:v>0.21819186443522101</c:v>
                </c:pt>
                <c:pt idx="7814" formatCode="General">
                  <c:v>0.212217006890982</c:v>
                </c:pt>
                <c:pt idx="7815" formatCode="General">
                  <c:v>0.20611103479463799</c:v>
                </c:pt>
                <c:pt idx="7816" formatCode="General">
                  <c:v>0.199875838134148</c:v>
                </c:pt>
                <c:pt idx="7817" formatCode="General">
                  <c:v>0.19351353851596001</c:v>
                </c:pt>
                <c:pt idx="7818" formatCode="General">
                  <c:v>0.187025997400003</c:v>
                </c:pt>
                <c:pt idx="7819" formatCode="General">
                  <c:v>0.18041525989285401</c:v>
                </c:pt>
                <c:pt idx="7820" formatCode="General">
                  <c:v>0.17368309127082501</c:v>
                </c:pt>
                <c:pt idx="7821" formatCode="General">
                  <c:v>0.16683153318286101</c:v>
                </c:pt>
                <c:pt idx="7822" formatCode="General">
                  <c:v>0.15986345242689601</c:v>
                </c:pt>
                <c:pt idx="7823" formatCode="General">
                  <c:v>0.152780896940441</c:v>
                </c:pt>
                <c:pt idx="7824" formatCode="General">
                  <c:v>0.145586046827271</c:v>
                </c:pt>
                <c:pt idx="7825" formatCode="General">
                  <c:v>0.13828137093815299</c:v>
                </c:pt>
                <c:pt idx="7826" formatCode="General">
                  <c:v>0.13086956041303599</c:v>
                </c:pt>
                <c:pt idx="7827" formatCode="General">
                  <c:v>0.12335299462376299</c:v>
                </c:pt>
                <c:pt idx="7828" formatCode="General">
                  <c:v>0.11573422661629799</c:v>
                </c:pt>
                <c:pt idx="7829" formatCode="General">
                  <c:v>0.108016091296478</c:v>
                </c:pt>
                <c:pt idx="7830" formatCode="General">
                  <c:v>0.100201673304053</c:v>
                </c:pt>
                <c:pt idx="7831" formatCode="General">
                  <c:v>9.2294216777259394E-2</c:v>
                </c:pt>
                <c:pt idx="7832" formatCode="General">
                  <c:v>8.4296030144964201E-2</c:v>
                </c:pt>
                <c:pt idx="7833" formatCode="General">
                  <c:v>7.6210079082297794E-2</c:v>
                </c:pt>
                <c:pt idx="7834" formatCode="General">
                  <c:v>6.8039567921443805E-2</c:v>
                </c:pt>
                <c:pt idx="7835" formatCode="General">
                  <c:v>5.9787307113788497E-2</c:v>
                </c:pt>
                <c:pt idx="7836" formatCode="General">
                  <c:v>5.1456292178738802E-2</c:v>
                </c:pt>
                <c:pt idx="7837" formatCode="General">
                  <c:v>4.3050268168465099E-2</c:v>
                </c:pt>
                <c:pt idx="7838" formatCode="General">
                  <c:v>3.4572610079919699E-2</c:v>
                </c:pt>
                <c:pt idx="7839" formatCode="General">
                  <c:v>2.60262328857515E-2</c:v>
                </c:pt>
                <c:pt idx="7840" formatCode="General">
                  <c:v>1.7414744875389299E-2</c:v>
                </c:pt>
                <c:pt idx="7841" formatCode="General">
                  <c:v>8.7419363680901908E-3</c:v>
                </c:pt>
                <c:pt idx="7842">
                  <c:v>1.11509619624249E-5</c:v>
                </c:pt>
                <c:pt idx="7843" formatCode="General">
                  <c:v>-8.7741643326404908E-3</c:v>
                </c:pt>
                <c:pt idx="7844" formatCode="General">
                  <c:v>-1.7609884025622399E-2</c:v>
                </c:pt>
                <c:pt idx="7845" formatCode="General">
                  <c:v>-2.64923455170731E-2</c:v>
                </c:pt>
                <c:pt idx="7846" formatCode="General">
                  <c:v>-3.5418421525225202E-2</c:v>
                </c:pt>
                <c:pt idx="7847" formatCode="General">
                  <c:v>-4.4384381967810201E-2</c:v>
                </c:pt>
                <c:pt idx="7848" formatCode="General">
                  <c:v>-5.3386321913445202E-2</c:v>
                </c:pt>
                <c:pt idx="7849" formatCode="General">
                  <c:v>-6.2420248682923701E-2</c:v>
                </c:pt>
                <c:pt idx="7850" formatCode="General">
                  <c:v>-7.14821382089776E-2</c:v>
                </c:pt>
                <c:pt idx="7851" formatCode="General">
                  <c:v>-8.0568461508686004E-2</c:v>
                </c:pt>
                <c:pt idx="7852" formatCode="General">
                  <c:v>-8.9675118541569607E-2</c:v>
                </c:pt>
                <c:pt idx="7853" formatCode="General">
                  <c:v>-9.8797938244214401E-2</c:v>
                </c:pt>
                <c:pt idx="7854" formatCode="General">
                  <c:v>-0.107933267275224</c:v>
                </c:pt>
                <c:pt idx="7855" formatCode="General">
                  <c:v>-0.117076907413207</c:v>
                </c:pt>
                <c:pt idx="7856" formatCode="General">
                  <c:v>-0.12622461795321799</c:v>
                </c:pt>
                <c:pt idx="7857" formatCode="General">
                  <c:v>-0.13537270562936601</c:v>
                </c:pt>
                <c:pt idx="7858" formatCode="General">
                  <c:v>-0.144516962051085</c:v>
                </c:pt>
                <c:pt idx="7859" formatCode="General">
                  <c:v>-0.15365310522793801</c:v>
                </c:pt>
                <c:pt idx="7860" formatCode="General">
                  <c:v>-0.162776875653486</c:v>
                </c:pt>
                <c:pt idx="7861" formatCode="General">
                  <c:v>-0.17188403718492901</c:v>
                </c:pt>
                <c:pt idx="7862" formatCode="General">
                  <c:v>-0.18097041157112001</c:v>
                </c:pt>
                <c:pt idx="7863" formatCode="General">
                  <c:v>-0.19003193420806</c:v>
                </c:pt>
                <c:pt idx="7864" formatCode="General">
                  <c:v>-0.19906511497665799</c:v>
                </c:pt>
                <c:pt idx="7865" formatCode="General">
                  <c:v>-0.20806541004593901</c:v>
                </c:pt>
                <c:pt idx="7866" formatCode="General">
                  <c:v>-0.217028222275649</c:v>
                </c:pt>
                <c:pt idx="7867" formatCode="General">
                  <c:v>-0.22594958379111801</c:v>
                </c:pt>
                <c:pt idx="7868" formatCode="General">
                  <c:v>-0.234825088825422</c:v>
                </c:pt>
                <c:pt idx="7869" formatCode="General">
                  <c:v>-0.24365036257887801</c:v>
                </c:pt>
                <c:pt idx="7870" formatCode="General">
                  <c:v>-0.25242114465529403</c:v>
                </c:pt>
                <c:pt idx="7871" formatCode="General">
                  <c:v>-0.26113330923881301</c:v>
                </c:pt>
                <c:pt idx="7872" formatCode="General">
                  <c:v>-0.26978287928905897</c:v>
                </c:pt>
                <c:pt idx="7873" formatCode="General">
                  <c:v>-0.27836597483721898</c:v>
                </c:pt>
                <c:pt idx="7874" formatCode="General">
                  <c:v>-0.28687820368129302</c:v>
                </c:pt>
                <c:pt idx="7875" formatCode="General">
                  <c:v>-0.29531474063761298</c:v>
                </c:pt>
                <c:pt idx="7876" formatCode="General">
                  <c:v>-0.30367198840326798</c:v>
                </c:pt>
                <c:pt idx="7877" formatCode="General">
                  <c:v>-0.31194599031210601</c:v>
                </c:pt>
                <c:pt idx="7878" formatCode="General">
                  <c:v>-0.32013178478353499</c:v>
                </c:pt>
                <c:pt idx="7879" formatCode="General">
                  <c:v>-0.32822565394657699</c:v>
                </c:pt>
                <c:pt idx="7880" formatCode="General">
                  <c:v>-0.33622414101081599</c:v>
                </c:pt>
                <c:pt idx="7881" formatCode="General">
                  <c:v>-0.34412280017517499</c:v>
                </c:pt>
                <c:pt idx="7882" formatCode="General">
                  <c:v>-0.35191728259496702</c:v>
                </c:pt>
                <c:pt idx="7883" formatCode="General">
                  <c:v>-0.35960400534251102</c:v>
                </c:pt>
                <c:pt idx="7884" formatCode="General">
                  <c:v>-0.36717904129738999</c:v>
                </c:pt>
                <c:pt idx="7885" formatCode="General">
                  <c:v>-0.374638012305616</c:v>
                </c:pt>
                <c:pt idx="7886" formatCode="General">
                  <c:v>-0.38197675454110702</c:v>
                </c:pt>
                <c:pt idx="7887" formatCode="General">
                  <c:v>-0.38919190950332999</c:v>
                </c:pt>
                <c:pt idx="7888" formatCode="General">
                  <c:v>-0.396279827874987</c:v>
                </c:pt>
                <c:pt idx="7889" formatCode="General">
                  <c:v>-0.403236499284365</c:v>
                </c:pt>
                <c:pt idx="7890" formatCode="General">
                  <c:v>-0.41005866138313302</c:v>
                </c:pt>
                <c:pt idx="7891" formatCode="General">
                  <c:v>-0.41674274804443201</c:v>
                </c:pt>
                <c:pt idx="7892" formatCode="General">
                  <c:v>-0.42328478188217999</c:v>
                </c:pt>
                <c:pt idx="7893" formatCode="General">
                  <c:v>-0.429680977905124</c:v>
                </c:pt>
                <c:pt idx="7894" formatCode="General">
                  <c:v>-0.43592783972236199</c:v>
                </c:pt>
                <c:pt idx="7895" formatCode="General">
                  <c:v>-0.44202212581512701</c:v>
                </c:pt>
                <c:pt idx="7896" formatCode="General">
                  <c:v>-0.44796031137985298</c:v>
                </c:pt>
                <c:pt idx="7897" formatCode="General">
                  <c:v>-0.45373910425925401</c:v>
                </c:pt>
                <c:pt idx="7898" formatCode="General">
                  <c:v>-0.459355486191312</c:v>
                </c:pt>
                <c:pt idx="7899" formatCode="General">
                  <c:v>-0.46480615587900098</c:v>
                </c:pt>
                <c:pt idx="7900" formatCode="General">
                  <c:v>-0.47008806188987301</c:v>
                </c:pt>
                <c:pt idx="7901" formatCode="General">
                  <c:v>-0.47519842483601599</c:v>
                </c:pt>
                <c:pt idx="7902" formatCode="General">
                  <c:v>-0.480134137361101</c:v>
                </c:pt>
                <c:pt idx="7903" formatCode="General">
                  <c:v>-0.484891785980891</c:v>
                </c:pt>
                <c:pt idx="7904" formatCode="General">
                  <c:v>-0.489468756200587</c:v>
                </c:pt>
                <c:pt idx="7905" formatCode="General">
                  <c:v>-0.49386226961021301</c:v>
                </c:pt>
                <c:pt idx="7906" formatCode="General">
                  <c:v>-0.498069758258885</c:v>
                </c:pt>
                <c:pt idx="7907" formatCode="General">
                  <c:v>-0.50208842475822202</c:v>
                </c:pt>
                <c:pt idx="7908" formatCode="General">
                  <c:v>-0.50591572564335896</c:v>
                </c:pt>
                <c:pt idx="7909" formatCode="General">
                  <c:v>-0.50954939059140203</c:v>
                </c:pt>
                <c:pt idx="7910" formatCode="General">
                  <c:v>-0.512986338173538</c:v>
                </c:pt>
                <c:pt idx="7911" formatCode="General">
                  <c:v>-0.516224309980995</c:v>
                </c:pt>
                <c:pt idx="7912" formatCode="General">
                  <c:v>-0.51926145114325795</c:v>
                </c:pt>
                <c:pt idx="7913" formatCode="General">
                  <c:v>-0.52209570651561199</c:v>
                </c:pt>
                <c:pt idx="7914" formatCode="General">
                  <c:v>-0.52472526654852802</c:v>
                </c:pt>
                <c:pt idx="7915" formatCode="General">
                  <c:v>-0.52714804498855905</c:v>
                </c:pt>
                <c:pt idx="7916" formatCode="General">
                  <c:v>-0.52936168342148904</c:v>
                </c:pt>
                <c:pt idx="7917" formatCode="General">
                  <c:v>-0.53136473345479796</c:v>
                </c:pt>
                <c:pt idx="7918" formatCode="General">
                  <c:v>-0.53315610585768802</c:v>
                </c:pt>
                <c:pt idx="7919" formatCode="General">
                  <c:v>-0.53473390168028201</c:v>
                </c:pt>
                <c:pt idx="7920" formatCode="General">
                  <c:v>-0.53609642016419901</c:v>
                </c:pt>
                <c:pt idx="7921" formatCode="General">
                  <c:v>-0.53724228820795095</c:v>
                </c:pt>
                <c:pt idx="7922" formatCode="General">
                  <c:v>-0.53816995588399397</c:v>
                </c:pt>
                <c:pt idx="7923" formatCode="General">
                  <c:v>-0.53887868747276602</c:v>
                </c:pt>
                <c:pt idx="7924" formatCode="General">
                  <c:v>-0.53936701316990399</c:v>
                </c:pt>
                <c:pt idx="7925" formatCode="General">
                  <c:v>-0.53963373947083604</c:v>
                </c:pt>
                <c:pt idx="7926" formatCode="General">
                  <c:v>-0.53967857004940301</c:v>
                </c:pt>
                <c:pt idx="7927" formatCode="General">
                  <c:v>-0.53950047412900404</c:v>
                </c:pt>
                <c:pt idx="7928" formatCode="General">
                  <c:v>-0.53909864747510905</c:v>
                </c:pt>
                <c:pt idx="7929" formatCode="General">
                  <c:v>-0.53847261648630396</c:v>
                </c:pt>
                <c:pt idx="7930" formatCode="General">
                  <c:v>-0.53762168454893999</c:v>
                </c:pt>
                <c:pt idx="7931" formatCode="General">
                  <c:v>-0.53654546624551003</c:v>
                </c:pt>
                <c:pt idx="7932" formatCode="General">
                  <c:v>-0.53524390891992801</c:v>
                </c:pt>
                <c:pt idx="7933" formatCode="General">
                  <c:v>-0.53371675011445296</c:v>
                </c:pt>
                <c:pt idx="7934" formatCode="General">
                  <c:v>-0.53196402730166004</c:v>
                </c:pt>
                <c:pt idx="7935" formatCode="General">
                  <c:v>-0.52998611148572405</c:v>
                </c:pt>
                <c:pt idx="7936" formatCode="General">
                  <c:v>-0.52778308768051196</c:v>
                </c:pt>
                <c:pt idx="7937" formatCode="General">
                  <c:v>-0.52535478182768303</c:v>
                </c:pt>
                <c:pt idx="7938" formatCode="General">
                  <c:v>-0.52270132004460601</c:v>
                </c:pt>
                <c:pt idx="7939" formatCode="General">
                  <c:v>-0.51982339708399905</c:v>
                </c:pt>
                <c:pt idx="7940" formatCode="General">
                  <c:v>-0.51672155301440104</c:v>
                </c:pt>
                <c:pt idx="7941" formatCode="General">
                  <c:v>-0.51339638033556201</c:v>
                </c:pt>
                <c:pt idx="7942" formatCode="General">
                  <c:v>-0.509848664889062</c:v>
                </c:pt>
                <c:pt idx="7943" formatCode="General">
                  <c:v>-0.50607927866437497</c:v>
                </c:pt>
                <c:pt idx="7944" formatCode="General">
                  <c:v>-0.50208916754988198</c:v>
                </c:pt>
                <c:pt idx="7945" formatCode="General">
                  <c:v>-0.49787940729173802</c:v>
                </c:pt>
                <c:pt idx="7946" formatCode="General">
                  <c:v>-0.49345120361224698</c:v>
                </c:pt>
                <c:pt idx="7947" formatCode="General">
                  <c:v>-0.48880583365416702</c:v>
                </c:pt>
                <c:pt idx="7948" formatCode="General">
                  <c:v>-0.48394469413650298</c:v>
                </c:pt>
                <c:pt idx="7949" formatCode="General">
                  <c:v>-0.47886929993898802</c:v>
                </c:pt>
                <c:pt idx="7950" formatCode="General">
                  <c:v>-0.47358122453972001</c:v>
                </c:pt>
                <c:pt idx="7951" formatCode="General">
                  <c:v>-0.46808214768713902</c:v>
                </c:pt>
                <c:pt idx="7952" formatCode="General">
                  <c:v>-0.46237385998362901</c:v>
                </c:pt>
                <c:pt idx="7953" formatCode="General">
                  <c:v>-0.45645826195761502</c:v>
                </c:pt>
                <c:pt idx="7954" formatCode="General">
                  <c:v>-0.45033738574934201</c:v>
                </c:pt>
                <c:pt idx="7955" formatCode="General">
                  <c:v>-0.44401333529813503</c:v>
                </c:pt>
                <c:pt idx="7956" formatCode="General">
                  <c:v>-0.43748829336377498</c:v>
                </c:pt>
                <c:pt idx="7957" formatCode="General">
                  <c:v>-0.43076455144109299</c:v>
                </c:pt>
                <c:pt idx="7958" formatCode="General">
                  <c:v>-0.42384452400568701</c:v>
                </c:pt>
                <c:pt idx="7959" formatCode="General">
                  <c:v>-0.41673066199766001</c:v>
                </c:pt>
                <c:pt idx="7960" formatCode="General">
                  <c:v>-0.40942554235406098</c:v>
                </c:pt>
                <c:pt idx="7961" formatCode="General">
                  <c:v>-0.40193182671193101</c:v>
                </c:pt>
                <c:pt idx="7962" formatCode="General">
                  <c:v>-0.39425225142110398</c:v>
                </c:pt>
                <c:pt idx="7963" formatCode="General">
                  <c:v>-0.38638972996813598</c:v>
                </c:pt>
                <c:pt idx="7964" formatCode="General">
                  <c:v>-0.37834718559521502</c:v>
                </c:pt>
                <c:pt idx="7965" formatCode="General">
                  <c:v>-0.37012759330953698</c:v>
                </c:pt>
                <c:pt idx="7966" formatCode="General">
                  <c:v>-0.361734097307153</c:v>
                </c:pt>
                <c:pt idx="7967" formatCode="General">
                  <c:v>-0.35316995240050197</c:v>
                </c:pt>
                <c:pt idx="7968" formatCode="General">
                  <c:v>-0.344438399731265</c:v>
                </c:pt>
                <c:pt idx="7969" formatCode="General">
                  <c:v>-0.33554276961638202</c:v>
                </c:pt>
                <c:pt idx="7970" formatCode="General">
                  <c:v>-0.32648654221082202</c:v>
                </c:pt>
                <c:pt idx="7971" formatCode="General">
                  <c:v>-0.317273235996683</c:v>
                </c:pt>
                <c:pt idx="7972" formatCode="General">
                  <c:v>-0.30790644575781301</c:v>
                </c:pt>
                <c:pt idx="7973" formatCode="General">
                  <c:v>-0.29838984534646801</c:v>
                </c:pt>
                <c:pt idx="7974" formatCode="General">
                  <c:v>-0.28872718651690699</c:v>
                </c:pt>
                <c:pt idx="7975" formatCode="General">
                  <c:v>-0.27892234418992001</c:v>
                </c:pt>
                <c:pt idx="7976" formatCode="General">
                  <c:v>-0.26897920215523502</c:v>
                </c:pt>
                <c:pt idx="7977" formatCode="General">
                  <c:v>-0.258901701345989</c:v>
                </c:pt>
                <c:pt idx="7978" formatCode="General">
                  <c:v>-0.24869395237714101</c:v>
                </c:pt>
                <c:pt idx="7979" formatCode="General">
                  <c:v>-0.238360125959553</c:v>
                </c:pt>
                <c:pt idx="7980" formatCode="General">
                  <c:v>-0.22790444017148501</c:v>
                </c:pt>
                <c:pt idx="7981" formatCode="General">
                  <c:v>-0.217331214546474</c:v>
                </c:pt>
                <c:pt idx="7982" formatCode="General">
                  <c:v>-0.20664432725617099</c:v>
                </c:pt>
                <c:pt idx="7983" formatCode="General">
                  <c:v>-0.19584778139492501</c:v>
                </c:pt>
                <c:pt idx="7984" formatCode="General">
                  <c:v>-0.184946354766342</c:v>
                </c:pt>
                <c:pt idx="7985" formatCode="General">
                  <c:v>-0.17394502330230199</c:v>
                </c:pt>
                <c:pt idx="7986" formatCode="General">
                  <c:v>-0.16284826530296301</c:v>
                </c:pt>
                <c:pt idx="7987" formatCode="General">
                  <c:v>-0.15166005342898001</c:v>
                </c:pt>
                <c:pt idx="7988" formatCode="General">
                  <c:v>-0.14038505845327501</c:v>
                </c:pt>
                <c:pt idx="7989" formatCode="General">
                  <c:v>-0.129028657913935</c:v>
                </c:pt>
                <c:pt idx="7990" formatCode="General">
                  <c:v>-0.11759523433633599</c:v>
                </c:pt>
                <c:pt idx="7991" formatCode="General">
                  <c:v>-0.106089158533254</c:v>
                </c:pt>
                <c:pt idx="7992" formatCode="General">
                  <c:v>-9.4515514456958105E-2</c:v>
                </c:pt>
                <c:pt idx="7993" formatCode="General">
                  <c:v>-8.2879506505502396E-2</c:v>
                </c:pt>
                <c:pt idx="7994" formatCode="General">
                  <c:v>-7.1185845507501705E-2</c:v>
                </c:pt>
                <c:pt idx="7995" formatCode="General">
                  <c:v>-5.94392801939101E-2</c:v>
                </c:pt>
                <c:pt idx="7996" formatCode="General">
                  <c:v>-4.7645191843854601E-2</c:v>
                </c:pt>
                <c:pt idx="7997" formatCode="General">
                  <c:v>-3.58084386267827E-2</c:v>
                </c:pt>
                <c:pt idx="7998" formatCode="General">
                  <c:v>-2.39333065112791E-2</c:v>
                </c:pt>
                <c:pt idx="7999" formatCode="General">
                  <c:v>-1.20246959893419E-2</c:v>
                </c:pt>
                <c:pt idx="8000">
                  <c:v>-8.8211603856261096E-5</c:v>
                </c:pt>
                <c:pt idx="8001" formatCode="General">
                  <c:v>1.1871001140779E-2</c:v>
                </c:pt>
                <c:pt idx="8002" formatCode="General">
                  <c:v>2.38478224097513E-2</c:v>
                </c:pt>
                <c:pt idx="8003" formatCode="General">
                  <c:v>3.5837166010296899E-2</c:v>
                </c:pt>
                <c:pt idx="8004" formatCode="General">
                  <c:v>4.7834477864283402E-2</c:v>
                </c:pt>
                <c:pt idx="8005" formatCode="General">
                  <c:v>5.9834617159118503E-2</c:v>
                </c:pt>
                <c:pt idx="8006" formatCode="General">
                  <c:v>7.1831835490289001E-2</c:v>
                </c:pt>
                <c:pt idx="8007" formatCode="General">
                  <c:v>8.3821438956789396E-2</c:v>
                </c:pt>
                <c:pt idx="8008" formatCode="General">
                  <c:v>9.5798293875809695E-2</c:v>
                </c:pt>
                <c:pt idx="8009" formatCode="General">
                  <c:v>0.107757181881164</c:v>
                </c:pt>
                <c:pt idx="8010" formatCode="General">
                  <c:v>0.119692904332395</c:v>
                </c:pt>
                <c:pt idx="8011" formatCode="General">
                  <c:v>0.13160025715430401</c:v>
                </c:pt>
                <c:pt idx="8012" formatCode="General">
                  <c:v>0.14347407702645301</c:v>
                </c:pt>
                <c:pt idx="8013" formatCode="General">
                  <c:v>0.15530921495425301</c:v>
                </c:pt>
                <c:pt idx="8014" formatCode="General">
                  <c:v>0.16710058063234801</c:v>
                </c:pt>
                <c:pt idx="8015" formatCode="General">
                  <c:v>0.178843113751945</c:v>
                </c:pt>
                <c:pt idx="8016" formatCode="General">
                  <c:v>0.190531765932862</c:v>
                </c:pt>
                <c:pt idx="8017" formatCode="General">
                  <c:v>0.20216103723939799</c:v>
                </c:pt>
                <c:pt idx="8018" formatCode="General">
                  <c:v>0.21372657322572799</c:v>
                </c:pt>
                <c:pt idx="8019" formatCode="General">
                  <c:v>0.22522354120496599</c:v>
                </c:pt>
                <c:pt idx="8020" formatCode="General">
                  <c:v>0.23664599011173101</c:v>
                </c:pt>
                <c:pt idx="8021" formatCode="General">
                  <c:v>0.24798907468444301</c:v>
                </c:pt>
                <c:pt idx="8022" formatCode="General">
                  <c:v>0.25924815004199703</c:v>
                </c:pt>
                <c:pt idx="8023" formatCode="General">
                  <c:v>0.27041806023887699</c:v>
                </c:pt>
                <c:pt idx="8024" formatCode="General">
                  <c:v>0.28149367762359501</c:v>
                </c:pt>
                <c:pt idx="8025" formatCode="General">
                  <c:v>0.29247002485618201</c:v>
                </c:pt>
                <c:pt idx="8026" formatCode="General">
                  <c:v>0.30334280338966801</c:v>
                </c:pt>
                <c:pt idx="8027" formatCode="General">
                  <c:v>0.31410732370608702</c:v>
                </c:pt>
                <c:pt idx="8028" formatCode="General">
                  <c:v>0.32475893684652302</c:v>
                </c:pt>
                <c:pt idx="8029" formatCode="General">
                  <c:v>0.33529305849581897</c:v>
                </c:pt>
                <c:pt idx="8030" formatCode="General">
                  <c:v>0.34570460450302198</c:v>
                </c:pt>
                <c:pt idx="8031" formatCode="General">
                  <c:v>0.355988585294436</c:v>
                </c:pt>
                <c:pt idx="8032" formatCode="General">
                  <c:v>0.36614074976571398</c:v>
                </c:pt>
                <c:pt idx="8033" formatCode="General">
                  <c:v>0.37615704011033402</c:v>
                </c:pt>
                <c:pt idx="8034" formatCode="General">
                  <c:v>0.38603289242002697</c:v>
                </c:pt>
                <c:pt idx="8035" formatCode="General">
                  <c:v>0.39576326130052503</c:v>
                </c:pt>
                <c:pt idx="8036" formatCode="General">
                  <c:v>0.40534382018739101</c:v>
                </c:pt>
                <c:pt idx="8037" formatCode="General">
                  <c:v>0.414771001886032</c:v>
                </c:pt>
                <c:pt idx="8038" formatCode="General">
                  <c:v>0.42404029178542602</c:v>
                </c:pt>
                <c:pt idx="8039" formatCode="General">
                  <c:v>0.43314724076768502</c:v>
                </c:pt>
                <c:pt idx="8040" formatCode="General">
                  <c:v>0.44208812235961997</c:v>
                </c:pt>
                <c:pt idx="8041" formatCode="General">
                  <c:v>0.45085881466120398</c:v>
                </c:pt>
                <c:pt idx="8042" formatCode="General">
                  <c:v>0.45945474928237001</c:v>
                </c:pt>
                <c:pt idx="8043" formatCode="General">
                  <c:v>0.46787212813074203</c:v>
                </c:pt>
                <c:pt idx="8044" formatCode="General">
                  <c:v>0.47610794329223999</c:v>
                </c:pt>
                <c:pt idx="8045" formatCode="General">
                  <c:v>0.48415828448508302</c:v>
                </c:pt>
                <c:pt idx="8046" formatCode="General">
                  <c:v>0.49201926964649101</c:v>
                </c:pt>
                <c:pt idx="8047" formatCode="General">
                  <c:v>0.499687223087801</c:v>
                </c:pt>
                <c:pt idx="8048" formatCode="General">
                  <c:v>0.50715866012094202</c:v>
                </c:pt>
                <c:pt idx="8049" formatCode="General">
                  <c:v>0.51443027688434695</c:v>
                </c:pt>
                <c:pt idx="8050" formatCode="General">
                  <c:v>0.52149842952888703</c:v>
                </c:pt>
                <c:pt idx="8051" formatCode="General">
                  <c:v>0.52836017694817305</c:v>
                </c:pt>
                <c:pt idx="8052" formatCode="General">
                  <c:v>0.53501228398871903</c:v>
                </c:pt>
                <c:pt idx="8053" formatCode="General">
                  <c:v>0.54145166465836803</c:v>
                </c:pt>
                <c:pt idx="8054" formatCode="General">
                  <c:v>0.54767541397385899</c:v>
                </c:pt>
                <c:pt idx="8055" formatCode="General">
                  <c:v>0.55368024727772303</c:v>
                </c:pt>
                <c:pt idx="8056" formatCode="General">
                  <c:v>0.55946309460049404</c:v>
                </c:pt>
                <c:pt idx="8057" formatCode="General">
                  <c:v>0.56502168106664796</c:v>
                </c:pt>
                <c:pt idx="8058" formatCode="General">
                  <c:v>0.57035342315869697</c:v>
                </c:pt>
                <c:pt idx="8059" formatCode="General">
                  <c:v>0.57545535394564595</c:v>
                </c:pt>
                <c:pt idx="8060" formatCode="General">
                  <c:v>0.58032529047289305</c:v>
                </c:pt>
                <c:pt idx="8061" formatCode="General">
                  <c:v>0.58496133496733005</c:v>
                </c:pt>
                <c:pt idx="8062" formatCode="General">
                  <c:v>0.58936119685111898</c:v>
                </c:pt>
                <c:pt idx="8063" formatCode="General">
                  <c:v>0.59352219966067699</c:v>
                </c:pt>
                <c:pt idx="8064" formatCode="General">
                  <c:v>0.597442436724968</c:v>
                </c:pt>
                <c:pt idx="8065" formatCode="General">
                  <c:v>0.601120296421086</c:v>
                </c:pt>
                <c:pt idx="8066" formatCode="General">
                  <c:v>0.60455377191846105</c:v>
                </c:pt>
                <c:pt idx="8067" formatCode="General">
                  <c:v>0.60774049112436901</c:v>
                </c:pt>
                <c:pt idx="8068" formatCode="General">
                  <c:v>0.61067891854188405</c:v>
                </c:pt>
                <c:pt idx="8069" formatCode="General">
                  <c:v>0.61336839374750096</c:v>
                </c:pt>
                <c:pt idx="8070" formatCode="General">
                  <c:v>0.61580735939843001</c:v>
                </c:pt>
                <c:pt idx="8071" formatCode="General">
                  <c:v>0.617993814181097</c:v>
                </c:pt>
                <c:pt idx="8072" formatCode="General">
                  <c:v>0.61992653367528205</c:v>
                </c:pt>
                <c:pt idx="8073" formatCode="General">
                  <c:v>0.62160460243987803</c:v>
                </c:pt>
                <c:pt idx="8074" formatCode="General">
                  <c:v>0.62302684932014796</c:v>
                </c:pt>
                <c:pt idx="8075" formatCode="General">
                  <c:v>0.62419286587262601</c:v>
                </c:pt>
                <c:pt idx="8076" formatCode="General">
                  <c:v>0.62510195959251502</c:v>
                </c:pt>
                <c:pt idx="8077" formatCode="General">
                  <c:v>0.62575307788148005</c:v>
                </c:pt>
                <c:pt idx="8078" formatCode="General">
                  <c:v>0.62614591377499296</c:v>
                </c:pt>
                <c:pt idx="8079" formatCode="General">
                  <c:v>0.62627991298456498</c:v>
                </c:pt>
                <c:pt idx="8080" formatCode="General">
                  <c:v>0.62615471929896105</c:v>
                </c:pt>
                <c:pt idx="8081" formatCode="General">
                  <c:v>0.62577020697281105</c:v>
                </c:pt>
                <c:pt idx="8082" formatCode="General">
                  <c:v>0.62512597884962495</c:v>
                </c:pt>
                <c:pt idx="8083" formatCode="General">
                  <c:v>0.62422239023932202</c:v>
                </c:pt>
                <c:pt idx="8084" formatCode="General">
                  <c:v>0.623059507584247</c:v>
                </c:pt>
                <c:pt idx="8085" formatCode="General">
                  <c:v>0.62163703760850597</c:v>
                </c:pt>
                <c:pt idx="8086" formatCode="General">
                  <c:v>0.61995549761597202</c:v>
                </c:pt>
                <c:pt idx="8087" formatCode="General">
                  <c:v>0.61801571849933601</c:v>
                </c:pt>
                <c:pt idx="8088" formatCode="General">
                  <c:v>0.61581822727489</c:v>
                </c:pt>
                <c:pt idx="8089" formatCode="General">
                  <c:v>0.61336374543598104</c:v>
                </c:pt>
                <c:pt idx="8090" formatCode="General">
                  <c:v>0.61065321708519005</c:v>
                </c:pt>
                <c:pt idx="8091" formatCode="General">
                  <c:v>0.60768724347669301</c:v>
                </c:pt>
                <c:pt idx="8092" formatCode="General">
                  <c:v>0.60446661190270101</c:v>
                </c:pt>
                <c:pt idx="8093" formatCode="General">
                  <c:v>0.60099237797417404</c:v>
                </c:pt>
                <c:pt idx="8094" formatCode="General">
                  <c:v>0.59726588130563396</c:v>
                </c:pt>
                <c:pt idx="8095" formatCode="General">
                  <c:v>0.59328869237555704</c:v>
                </c:pt>
                <c:pt idx="8096" formatCode="General">
                  <c:v>0.58906205891068197</c:v>
                </c:pt>
                <c:pt idx="8097" formatCode="General">
                  <c:v>0.58458747042399695</c:v>
                </c:pt>
                <c:pt idx="8098" formatCode="General">
                  <c:v>0.57986718437573703</c:v>
                </c:pt>
                <c:pt idx="8099" formatCode="General">
                  <c:v>0.57490260023801398</c:v>
                </c:pt>
                <c:pt idx="8100" formatCode="General">
                  <c:v>0.56969525693597201</c:v>
                </c:pt>
                <c:pt idx="8101" formatCode="General">
                  <c:v>0.56424750766395204</c:v>
                </c:pt>
                <c:pt idx="8102" formatCode="General">
                  <c:v>0.55856144076370395</c:v>
                </c:pt>
                <c:pt idx="8103" formatCode="General">
                  <c:v>0.55263933313543201</c:v>
                </c:pt>
                <c:pt idx="8104" formatCode="General">
                  <c:v>0.54648371554960096</c:v>
                </c:pt>
                <c:pt idx="8105" formatCode="General">
                  <c:v>0.54009731301986996</c:v>
                </c:pt>
                <c:pt idx="8106" formatCode="General">
                  <c:v>0.53348242647663802</c:v>
                </c:pt>
                <c:pt idx="8107" formatCode="General">
                  <c:v>0.52664094238566606</c:v>
                </c:pt>
                <c:pt idx="8108" formatCode="General">
                  <c:v>0.51957555139209599</c:v>
                </c:pt>
                <c:pt idx="8109" formatCode="General">
                  <c:v>0.51228982860628403</c:v>
                </c:pt>
                <c:pt idx="8110" formatCode="General">
                  <c:v>0.50478697230047997</c:v>
                </c:pt>
                <c:pt idx="8111" formatCode="General">
                  <c:v>0.49706917432192899</c:v>
                </c:pt>
                <c:pt idx="8112" formatCode="General">
                  <c:v>0.48913932458611598</c:v>
                </c:pt>
                <c:pt idx="8113" formatCode="General">
                  <c:v>0.48100117590004698</c:v>
                </c:pt>
                <c:pt idx="8114" formatCode="General">
                  <c:v>0.47265819372690199</c:v>
                </c:pt>
                <c:pt idx="8115" formatCode="General">
                  <c:v>0.46411393758403302</c:v>
                </c:pt>
                <c:pt idx="8116" formatCode="General">
                  <c:v>0.45537156417240099</c:v>
                </c:pt>
                <c:pt idx="8117" formatCode="General">
                  <c:v>0.44643439345095298</c:v>
                </c:pt>
                <c:pt idx="8118" formatCode="General">
                  <c:v>0.43730649831144203</c:v>
                </c:pt>
                <c:pt idx="8119" formatCode="General">
                  <c:v>0.42799163582382799</c:v>
                </c:pt>
                <c:pt idx="8120" formatCode="General">
                  <c:v>0.418493677215374</c:v>
                </c:pt>
                <c:pt idx="8121" formatCode="General">
                  <c:v>0.408816687819474</c:v>
                </c:pt>
                <c:pt idx="8122" formatCode="General">
                  <c:v>0.398964848268479</c:v>
                </c:pt>
                <c:pt idx="8123" formatCode="General">
                  <c:v>0.38894191472079598</c:v>
                </c:pt>
                <c:pt idx="8124" formatCode="General">
                  <c:v>0.37875176476852301</c:v>
                </c:pt>
                <c:pt idx="8125" formatCode="General">
                  <c:v>0.368399003899952</c:v>
                </c:pt>
                <c:pt idx="8126" formatCode="General">
                  <c:v>0.35788793847419098</c:v>
                </c:pt>
                <c:pt idx="8127" formatCode="General">
                  <c:v>0.34722351630484599</c:v>
                </c:pt>
                <c:pt idx="8128" formatCode="General">
                  <c:v>0.33641026419287701</c:v>
                </c:pt>
                <c:pt idx="8129" formatCode="General">
                  <c:v>0.32545220094942301</c:v>
                </c:pt>
                <c:pt idx="8130" formatCode="General">
                  <c:v>0.31435399678777198</c:v>
                </c:pt>
                <c:pt idx="8131" formatCode="General">
                  <c:v>0.30312047062499098</c:v>
                </c:pt>
                <c:pt idx="8132" formatCode="General">
                  <c:v>0.29175603172953901</c:v>
                </c:pt>
                <c:pt idx="8133" formatCode="General">
                  <c:v>0.280265733623834</c:v>
                </c:pt>
                <c:pt idx="8134" formatCode="General">
                  <c:v>0.268654795567845</c:v>
                </c:pt>
                <c:pt idx="8135" formatCode="General">
                  <c:v>0.25692793739893099</c:v>
                </c:pt>
                <c:pt idx="8136" formatCode="General">
                  <c:v>0.245089907662424</c:v>
                </c:pt>
                <c:pt idx="8137" formatCode="General">
                  <c:v>0.23314559479552999</c:v>
                </c:pt>
                <c:pt idx="8138" formatCode="General">
                  <c:v>0.22110054542337701</c:v>
                </c:pt>
                <c:pt idx="8139" formatCode="General">
                  <c:v>0.208959885264449</c:v>
                </c:pt>
                <c:pt idx="8140" formatCode="General">
                  <c:v>0.19672880219880301</c:v>
                </c:pt>
                <c:pt idx="8141" formatCode="General">
                  <c:v>0.18441311490259299</c:v>
                </c:pt>
                <c:pt idx="8142" formatCode="General">
                  <c:v>0.17201812806523001</c:v>
                </c:pt>
                <c:pt idx="8143" formatCode="General">
                  <c:v>0.15954855944312299</c:v>
                </c:pt>
                <c:pt idx="8144" formatCode="General">
                  <c:v>0.147009739976282</c:v>
                </c:pt>
                <c:pt idx="8145" formatCode="General">
                  <c:v>0.13440768220417301</c:v>
                </c:pt>
                <c:pt idx="8146" formatCode="General">
                  <c:v>0.12174787354517901</c:v>
                </c:pt>
                <c:pt idx="8147" formatCode="General">
                  <c:v>0.109035199453139</c:v>
                </c:pt>
                <c:pt idx="8148" formatCode="General">
                  <c:v>9.6275140192444195E-2</c:v>
                </c:pt>
                <c:pt idx="8149" formatCode="General">
                  <c:v>8.3473836563599899E-2</c:v>
                </c:pt>
                <c:pt idx="8150" formatCode="General">
                  <c:v>7.0636941063634495E-2</c:v>
                </c:pt>
                <c:pt idx="8151" formatCode="General">
                  <c:v>5.7770031704072702E-2</c:v>
                </c:pt>
                <c:pt idx="8152" formatCode="General">
                  <c:v>4.4878682267348598E-2</c:v>
                </c:pt>
                <c:pt idx="8153" formatCode="General">
                  <c:v>3.1968440010393701E-2</c:v>
                </c:pt>
                <c:pt idx="8154" formatCode="General">
                  <c:v>1.9044840267671E-2</c:v>
                </c:pt>
                <c:pt idx="8155" formatCode="General">
                  <c:v>6.1134459480291104E-3</c:v>
                </c:pt>
                <c:pt idx="8156" formatCode="General">
                  <c:v>-6.8196441321920799E-3</c:v>
                </c:pt>
                <c:pt idx="8157" formatCode="General">
                  <c:v>-1.9748880106889001E-2</c:v>
                </c:pt>
                <c:pt idx="8158" formatCode="General">
                  <c:v>-3.2668779648985798E-2</c:v>
                </c:pt>
                <c:pt idx="8159" formatCode="General">
                  <c:v>-4.55733571447869E-2</c:v>
                </c:pt>
                <c:pt idx="8160" formatCode="General">
                  <c:v>-5.8457202977007898E-2</c:v>
                </c:pt>
                <c:pt idx="8161" formatCode="General">
                  <c:v>-7.13149362721857E-2</c:v>
                </c:pt>
                <c:pt idx="8162" formatCode="General">
                  <c:v>-8.4140076207897402E-2</c:v>
                </c:pt>
                <c:pt idx="8163" formatCode="General">
                  <c:v>-9.6926689579520997E-2</c:v>
                </c:pt>
                <c:pt idx="8164" formatCode="General">
                  <c:v>-0.109669560277665</c:v>
                </c:pt>
                <c:pt idx="8165" formatCode="General">
                  <c:v>-0.12236304732473299</c:v>
                </c:pt>
                <c:pt idx="8166" formatCode="General">
                  <c:v>-0.13500153754928301</c:v>
                </c:pt>
                <c:pt idx="8167" formatCode="General">
                  <c:v>-0.14757951447200501</c:v>
                </c:pt>
                <c:pt idx="8168" formatCode="General">
                  <c:v>-0.160091506217105</c:v>
                </c:pt>
                <c:pt idx="8169" formatCode="General">
                  <c:v>-0.17253159792230999</c:v>
                </c:pt>
                <c:pt idx="8170" formatCode="General">
                  <c:v>-0.184894439066349</c:v>
                </c:pt>
                <c:pt idx="8171" formatCode="General">
                  <c:v>-0.19717428608100601</c:v>
                </c:pt>
                <c:pt idx="8172" formatCode="General">
                  <c:v>-0.209365475628358</c:v>
                </c:pt>
                <c:pt idx="8173" formatCode="General">
                  <c:v>-0.22146299260938701</c:v>
                </c:pt>
                <c:pt idx="8174" formatCode="General">
                  <c:v>-0.23346087735924201</c:v>
                </c:pt>
                <c:pt idx="8175" formatCode="General">
                  <c:v>-0.24535376283365701</c:v>
                </c:pt>
                <c:pt idx="8176" formatCode="General">
                  <c:v>-0.25713646144276597</c:v>
                </c:pt>
                <c:pt idx="8177" formatCode="General">
                  <c:v>-0.26880340100646899</c:v>
                </c:pt>
                <c:pt idx="8178" formatCode="General">
                  <c:v>-0.28034964711714899</c:v>
                </c:pt>
                <c:pt idx="8179" formatCode="General">
                  <c:v>-0.29176986325047199</c:v>
                </c:pt>
                <c:pt idx="8180" formatCode="General">
                  <c:v>-0.30305830398153299</c:v>
                </c:pt>
                <c:pt idx="8181" formatCode="General">
                  <c:v>-0.31421048385828998</c:v>
                </c:pt>
                <c:pt idx="8182" formatCode="General">
                  <c:v>-0.32522156316503797</c:v>
                </c:pt>
                <c:pt idx="8183" formatCode="General">
                  <c:v>-0.33608565267106699</c:v>
                </c:pt>
                <c:pt idx="8184" formatCode="General">
                  <c:v>-0.34679754607913499</c:v>
                </c:pt>
                <c:pt idx="8185" formatCode="General">
                  <c:v>-0.35735287669333798</c:v>
                </c:pt>
                <c:pt idx="8186" formatCode="General">
                  <c:v>-0.36774699449278903</c:v>
                </c:pt>
                <c:pt idx="8187" formatCode="General">
                  <c:v>-0.37797539811576297</c:v>
                </c:pt>
                <c:pt idx="8188" formatCode="General">
                  <c:v>-0.38803375569519499</c:v>
                </c:pt>
                <c:pt idx="8189" formatCode="General">
                  <c:v>-0.39791727399349303</c:v>
                </c:pt>
                <c:pt idx="8190" formatCode="General">
                  <c:v>-0.407620731780934</c:v>
                </c:pt>
                <c:pt idx="8191" formatCode="General">
                  <c:v>-0.41713968655802203</c:v>
                </c:pt>
                <c:pt idx="8192" formatCode="General">
                  <c:v>-0.42647051906234701</c:v>
                </c:pt>
                <c:pt idx="8193" formatCode="General">
                  <c:v>-0.43560872803497103</c:v>
                </c:pt>
                <c:pt idx="8194" formatCode="General">
                  <c:v>-0.44454988253400701</c:v>
                </c:pt>
                <c:pt idx="8195" formatCode="General">
                  <c:v>-0.45328972451031202</c:v>
                </c:pt>
                <c:pt idx="8196" formatCode="General">
                  <c:v>-0.46182368023174097</c:v>
                </c:pt>
                <c:pt idx="8197" formatCode="General">
                  <c:v>-0.47014795750259297</c:v>
                </c:pt>
                <c:pt idx="8198" formatCode="General">
                  <c:v>-0.478259069243889</c:v>
                </c:pt>
                <c:pt idx="8199" formatCode="General">
                  <c:v>-0.48615320076213903</c:v>
                </c:pt>
                <c:pt idx="8200" formatCode="General">
                  <c:v>-0.493826728787644</c:v>
                </c:pt>
                <c:pt idx="8201" formatCode="General">
                  <c:v>-0.50127629423040898</c:v>
                </c:pt>
                <c:pt idx="8202" formatCode="General">
                  <c:v>-0.50849874926181404</c:v>
                </c:pt>
                <c:pt idx="8203" formatCode="General">
                  <c:v>-0.51549054483925805</c:v>
                </c:pt>
                <c:pt idx="8204" formatCode="General">
                  <c:v>-0.52224774524150097</c:v>
                </c:pt>
                <c:pt idx="8205" formatCode="General">
                  <c:v>-0.52876719080425705</c:v>
                </c:pt>
                <c:pt idx="8206" formatCode="General">
                  <c:v>-0.53504608930047004</c:v>
                </c:pt>
                <c:pt idx="8207" formatCode="General">
                  <c:v>-0.54108188273777003</c:v>
                </c:pt>
                <c:pt idx="8208" formatCode="General">
                  <c:v>-0.54687164738962901</c:v>
                </c:pt>
                <c:pt idx="8209" formatCode="General">
                  <c:v>-0.55241208446179602</c:v>
                </c:pt>
                <c:pt idx="8210" formatCode="General">
                  <c:v>-0.55770069468968397</c:v>
                </c:pt>
                <c:pt idx="8211" formatCode="General">
                  <c:v>-0.56273528588269495</c:v>
                </c:pt>
                <c:pt idx="8212" formatCode="General">
                  <c:v>-0.56751330021357904</c:v>
                </c:pt>
                <c:pt idx="8213" formatCode="General">
                  <c:v>-0.57203182521412199</c:v>
                </c:pt>
                <c:pt idx="8214" formatCode="General">
                  <c:v>-0.57628875225720999</c:v>
                </c:pt>
                <c:pt idx="8215" formatCode="General">
                  <c:v>-0.58028236318730597</c:v>
                </c:pt>
                <c:pt idx="8216" formatCode="General">
                  <c:v>-0.58401119209319996</c:v>
                </c:pt>
                <c:pt idx="8217" formatCode="General">
                  <c:v>-0.58747342025445504</c:v>
                </c:pt>
                <c:pt idx="8218" formatCode="General">
                  <c:v>-0.59066686186338402</c:v>
                </c:pt>
                <c:pt idx="8219" formatCode="General">
                  <c:v>-0.59359007413748199</c:v>
                </c:pt>
                <c:pt idx="8220" formatCode="General">
                  <c:v>-0.59624136880580603</c:v>
                </c:pt>
                <c:pt idx="8221" formatCode="General">
                  <c:v>-0.59861932169878096</c:v>
                </c:pt>
                <c:pt idx="8222" formatCode="General">
                  <c:v>-0.60072336095687096</c:v>
                </c:pt>
                <c:pt idx="8223" formatCode="General">
                  <c:v>-0.60255263470291698</c:v>
                </c:pt>
                <c:pt idx="8224" formatCode="General">
                  <c:v>-0.60410588371289797</c:v>
                </c:pt>
                <c:pt idx="8225" formatCode="General">
                  <c:v>-0.60538202883046299</c:v>
                </c:pt>
                <c:pt idx="8226" formatCode="General">
                  <c:v>-0.60638025489174596</c:v>
                </c:pt>
                <c:pt idx="8227" formatCode="General">
                  <c:v>-0.60710002868860602</c:v>
                </c:pt>
                <c:pt idx="8228" formatCode="General">
                  <c:v>-0.60754110848596499</c:v>
                </c:pt>
                <c:pt idx="8229" formatCode="General">
                  <c:v>-0.60770354535582205</c:v>
                </c:pt>
                <c:pt idx="8230" formatCode="General">
                  <c:v>-0.60758755719353696</c:v>
                </c:pt>
                <c:pt idx="8231" formatCode="General">
                  <c:v>-0.60719247204584803</c:v>
                </c:pt>
                <c:pt idx="8232" formatCode="General">
                  <c:v>-0.60651834982474695</c:v>
                </c:pt>
                <c:pt idx="8233" formatCode="General">
                  <c:v>-0.60556609820998097</c:v>
                </c:pt>
                <c:pt idx="8234" formatCode="General">
                  <c:v>-0.60433574619450603</c:v>
                </c:pt>
                <c:pt idx="8235" formatCode="General">
                  <c:v>-0.60282741198794698</c:v>
                </c:pt>
                <c:pt idx="8236" formatCode="General">
                  <c:v>-0.60104144596767495</c:v>
                </c:pt>
                <c:pt idx="8237" formatCode="General">
                  <c:v>-0.59897851105141797</c:v>
                </c:pt>
                <c:pt idx="8238" formatCode="General">
                  <c:v>-0.59664008758538101</c:v>
                </c:pt>
                <c:pt idx="8239" formatCode="General">
                  <c:v>-0.59402735281700203</c:v>
                </c:pt>
                <c:pt idx="8240" formatCode="General">
                  <c:v>-0.59114103114138306</c:v>
                </c:pt>
                <c:pt idx="8241" formatCode="General">
                  <c:v>-0.58798205657648195</c:v>
                </c:pt>
                <c:pt idx="8242" formatCode="General">
                  <c:v>-0.58455212953257196</c:v>
                </c:pt>
                <c:pt idx="8243" formatCode="General">
                  <c:v>-0.58085268702155102</c:v>
                </c:pt>
                <c:pt idx="8244" formatCode="General">
                  <c:v>-0.57688535957300602</c:v>
                </c:pt>
                <c:pt idx="8245" formatCode="General">
                  <c:v>-0.57265252199340899</c:v>
                </c:pt>
                <c:pt idx="8246" formatCode="General">
                  <c:v>-0.56815562323064706</c:v>
                </c:pt>
                <c:pt idx="8247" formatCode="General">
                  <c:v>-0.56339621458662403</c:v>
                </c:pt>
                <c:pt idx="8248" formatCode="General">
                  <c:v>-0.558376646442033</c:v>
                </c:pt>
                <c:pt idx="8249" formatCode="General">
                  <c:v>-0.55309951786399003</c:v>
                </c:pt>
                <c:pt idx="8250" formatCode="General">
                  <c:v>-0.54756709139871595</c:v>
                </c:pt>
                <c:pt idx="8251" formatCode="General">
                  <c:v>-0.54178229579515902</c:v>
                </c:pt>
                <c:pt idx="8252" formatCode="General">
                  <c:v>-0.53574772842802598</c:v>
                </c:pt>
                <c:pt idx="8253" formatCode="General">
                  <c:v>-0.52946606553613695</c:v>
                </c:pt>
                <c:pt idx="8254" formatCode="General">
                  <c:v>-0.52294010098463795</c:v>
                </c:pt>
                <c:pt idx="8255" formatCode="General">
                  <c:v>-0.51617228032002205</c:v>
                </c:pt>
                <c:pt idx="8256" formatCode="General">
                  <c:v>-0.50916629376893396</c:v>
                </c:pt>
                <c:pt idx="8257" formatCode="General">
                  <c:v>-0.50192550688345405</c:v>
                </c:pt>
                <c:pt idx="8258" formatCode="General">
                  <c:v>-0.49445280558327498</c:v>
                </c:pt>
                <c:pt idx="8259" formatCode="General">
                  <c:v>-0.48675174645927199</c:v>
                </c:pt>
                <c:pt idx="8260" formatCode="General">
                  <c:v>-0.47882610642481899</c:v>
                </c:pt>
                <c:pt idx="8261" formatCode="General">
                  <c:v>-0.47067975068446499</c:v>
                </c:pt>
                <c:pt idx="8262" formatCode="General">
                  <c:v>-0.46231606490909999</c:v>
                </c:pt>
                <c:pt idx="8263" formatCode="General">
                  <c:v>-0.453738512637408</c:v>
                </c:pt>
                <c:pt idx="8264" formatCode="General">
                  <c:v>-0.44495128079771201</c:v>
                </c:pt>
                <c:pt idx="8265" formatCode="General">
                  <c:v>-0.43595876316052301</c:v>
                </c:pt>
                <c:pt idx="8266" formatCode="General">
                  <c:v>-0.42676542059967898</c:v>
                </c:pt>
                <c:pt idx="8267" formatCode="General">
                  <c:v>-0.41737520668473099</c:v>
                </c:pt>
                <c:pt idx="8268" formatCode="General">
                  <c:v>-0.40779211980468599</c:v>
                </c:pt>
                <c:pt idx="8269" formatCode="General">
                  <c:v>-0.39802084482879801</c:v>
                </c:pt>
                <c:pt idx="8270" formatCode="General">
                  <c:v>-0.38806623415756403</c:v>
                </c:pt>
                <c:pt idx="8271" formatCode="General">
                  <c:v>-0.37793316702054403</c:v>
                </c:pt>
                <c:pt idx="8272" formatCode="General">
                  <c:v>-0.367625975463298</c:v>
                </c:pt>
                <c:pt idx="8273" formatCode="General">
                  <c:v>-0.35714899809317602</c:v>
                </c:pt>
                <c:pt idx="8274" formatCode="General">
                  <c:v>-0.34650722441778897</c:v>
                </c:pt>
                <c:pt idx="8275" formatCode="General">
                  <c:v>-0.33570577942739899</c:v>
                </c:pt>
                <c:pt idx="8276" formatCode="General">
                  <c:v>-0.32474984691507902</c:v>
                </c:pt>
                <c:pt idx="8277" formatCode="General">
                  <c:v>-0.31364465178878798</c:v>
                </c:pt>
                <c:pt idx="8278" formatCode="General">
                  <c:v>-0.30239544430468901</c:v>
                </c:pt>
                <c:pt idx="8279" formatCode="General">
                  <c:v>-0.29100748664026499</c:v>
                </c:pt>
                <c:pt idx="8280" formatCode="General">
                  <c:v>-0.27948604209304301</c:v>
                </c:pt>
                <c:pt idx="8281" formatCode="General">
                  <c:v>-0.26783636705686398</c:v>
                </c:pt>
                <c:pt idx="8282" formatCode="General">
                  <c:v>-0.25606370579799798</c:v>
                </c:pt>
                <c:pt idx="8283" formatCode="General">
                  <c:v>-0.244173347792391</c:v>
                </c:pt>
                <c:pt idx="8284" formatCode="General">
                  <c:v>-0.23217117946181901</c:v>
                </c:pt>
                <c:pt idx="8285" formatCode="General">
                  <c:v>-0.22006311210389501</c:v>
                </c:pt>
                <c:pt idx="8286" formatCode="General">
                  <c:v>-0.20785448331374701</c:v>
                </c:pt>
                <c:pt idx="8287" formatCode="General">
                  <c:v>-0.19555111435991099</c:v>
                </c:pt>
                <c:pt idx="8288" formatCode="General">
                  <c:v>-0.18315887283809801</c:v>
                </c:pt>
                <c:pt idx="8289" formatCode="General">
                  <c:v>-0.17068365705661001</c:v>
                </c:pt>
                <c:pt idx="8290" formatCode="General">
                  <c:v>-0.15813154464618601</c:v>
                </c:pt>
                <c:pt idx="8291" formatCode="General">
                  <c:v>-0.14550834501455101</c:v>
                </c:pt>
                <c:pt idx="8292" formatCode="General">
                  <c:v>-0.13281994944957901</c:v>
                </c:pt>
                <c:pt idx="8293" formatCode="General">
                  <c:v>-0.120072314108626</c:v>
                </c:pt>
                <c:pt idx="8294" formatCode="General">
                  <c:v>-0.107271447885209</c:v>
                </c:pt>
                <c:pt idx="8295" formatCode="General">
                  <c:v>-9.4423351434598304E-2</c:v>
                </c:pt>
                <c:pt idx="8296" formatCode="General">
                  <c:v>-8.1534064790914199E-2</c:v>
                </c:pt>
                <c:pt idx="8297" formatCode="General">
                  <c:v>-6.8609669665656306E-2</c:v>
                </c:pt>
                <c:pt idx="8298" formatCode="General">
                  <c:v>-5.5656278640652999E-2</c:v>
                </c:pt>
                <c:pt idx="8299" formatCode="General">
                  <c:v>-4.2679968030126803E-2</c:v>
                </c:pt>
                <c:pt idx="8300" formatCode="General">
                  <c:v>-2.9686773234836698E-2</c:v>
                </c:pt>
                <c:pt idx="8301" formatCode="General">
                  <c:v>-1.6682798869167799E-2</c:v>
                </c:pt>
                <c:pt idx="8302" formatCode="General">
                  <c:v>-3.67416587134199E-3</c:v>
                </c:pt>
                <c:pt idx="8303" formatCode="General">
                  <c:v>9.3330508230578604E-3</c:v>
                </c:pt>
                <c:pt idx="8304" formatCode="General">
                  <c:v>2.2332719947753502E-2</c:v>
                </c:pt>
                <c:pt idx="8305" formatCode="General">
                  <c:v>3.5318702457649301E-2</c:v>
                </c:pt>
                <c:pt idx="8306" formatCode="General">
                  <c:v>4.8284865888761901E-2</c:v>
                </c:pt>
                <c:pt idx="8307" formatCode="General">
                  <c:v>6.1225095406521698E-2</c:v>
                </c:pt>
                <c:pt idx="8308" formatCode="General">
                  <c:v>7.4133351517018206E-2</c:v>
                </c:pt>
                <c:pt idx="8309" formatCode="General">
                  <c:v>8.7003568080585306E-2</c:v>
                </c:pt>
                <c:pt idx="8310" formatCode="General">
                  <c:v>9.9829694472054906E-2</c:v>
                </c:pt>
                <c:pt idx="8311" formatCode="General">
                  <c:v>0.11260565368074001</c:v>
                </c:pt>
                <c:pt idx="8312" formatCode="General">
                  <c:v>0.12532539714635799</c:v>
                </c:pt>
                <c:pt idx="8313" formatCode="General">
                  <c:v>0.13798292221616401</c:v>
                </c:pt>
                <c:pt idx="8314" formatCode="General">
                  <c:v>0.15057227571770901</c:v>
                </c:pt>
                <c:pt idx="8315" formatCode="General">
                  <c:v>0.16308755167671399</c:v>
                </c:pt>
                <c:pt idx="8316" formatCode="General">
                  <c:v>0.175522788318909</c:v>
                </c:pt>
                <c:pt idx="8317" formatCode="General">
                  <c:v>0.18787213351738799</c:v>
                </c:pt>
                <c:pt idx="8318" formatCode="General">
                  <c:v>0.20012980559596799</c:v>
                </c:pt>
                <c:pt idx="8319" formatCode="General">
                  <c:v>0.21229000575484999</c:v>
                </c:pt>
                <c:pt idx="8320" formatCode="General">
                  <c:v>0.224346983553733</c:v>
                </c:pt>
                <c:pt idx="8321" formatCode="General">
                  <c:v>0.23629506586082999</c:v>
                </c:pt>
                <c:pt idx="8322" formatCode="General">
                  <c:v>0.248128632778127</c:v>
                </c:pt>
                <c:pt idx="8323" formatCode="General">
                  <c:v>0.25984210726290802</c:v>
                </c:pt>
                <c:pt idx="8324" formatCode="General">
                  <c:v>0.27142997227898802</c:v>
                </c:pt>
                <c:pt idx="8325" formatCode="General">
                  <c:v>0.282886755457955</c:v>
                </c:pt>
                <c:pt idx="8326" formatCode="General">
                  <c:v>0.29420706081197201</c:v>
                </c:pt>
                <c:pt idx="8327" formatCode="General">
                  <c:v>0.305385592946819</c:v>
                </c:pt>
                <c:pt idx="8328" formatCode="General">
                  <c:v>0.31641712908777297</c:v>
                </c:pt>
                <c:pt idx="8329" formatCode="General">
                  <c:v>0.32729648729167798</c:v>
                </c:pt>
                <c:pt idx="8330" formatCode="General">
                  <c:v>0.33801853420420702</c:v>
                </c:pt>
                <c:pt idx="8331" formatCode="General">
                  <c:v>0.34857829156335401</c:v>
                </c:pt>
                <c:pt idx="8332" formatCode="General">
                  <c:v>0.35897078006102701</c:v>
                </c:pt>
                <c:pt idx="8333" formatCode="General">
                  <c:v>0.36919106573946098</c:v>
                </c:pt>
                <c:pt idx="8334" formatCode="General">
                  <c:v>0.37923438310208002</c:v>
                </c:pt>
                <c:pt idx="8335" formatCode="General">
                  <c:v>0.389096031732101</c:v>
                </c:pt>
                <c:pt idx="8336" formatCode="General">
                  <c:v>0.39877136988559603</c:v>
                </c:pt>
                <c:pt idx="8337" formatCode="General">
                  <c:v>0.40825587460185397</c:v>
                </c:pt>
                <c:pt idx="8338" formatCode="General">
                  <c:v>0.41754514176565699</c:v>
                </c:pt>
                <c:pt idx="8339" formatCode="General">
                  <c:v>0.42663477637997999</c:v>
                </c:pt>
                <c:pt idx="8340" formatCode="General">
                  <c:v>0.43552049773309798</c:v>
                </c:pt>
                <c:pt idx="8341" formatCode="General">
                  <c:v>0.44419815850685401</c:v>
                </c:pt>
                <c:pt idx="8342" formatCode="General">
                  <c:v>0.452663740720331</c:v>
                </c:pt>
                <c:pt idx="8343" formatCode="General">
                  <c:v>0.46091329210867299</c:v>
                </c:pt>
                <c:pt idx="8344" formatCode="General">
                  <c:v>0.468942871282857</c:v>
                </c:pt>
                <c:pt idx="8345" formatCode="General">
                  <c:v>0.47674871689436399</c:v>
                </c:pt>
                <c:pt idx="8346" formatCode="General">
                  <c:v>0.48432721483013602</c:v>
                </c:pt>
                <c:pt idx="8347" formatCode="General">
                  <c:v>0.49167488020599998</c:v>
                </c:pt>
                <c:pt idx="8348" formatCode="General">
                  <c:v>0.49878824855731901</c:v>
                </c:pt>
                <c:pt idx="8349" formatCode="General">
                  <c:v>0.50566398108146005</c:v>
                </c:pt>
                <c:pt idx="8350" formatCode="General">
                  <c:v>0.51229892264375998</c:v>
                </c:pt>
                <c:pt idx="8351" formatCode="General">
                  <c:v>0.51868990561794903</c:v>
                </c:pt>
                <c:pt idx="8352" formatCode="General">
                  <c:v>0.52483410795784002</c:v>
                </c:pt>
                <c:pt idx="8353" formatCode="General">
                  <c:v>0.53072872686746797</c:v>
                </c:pt>
                <c:pt idx="8354" formatCode="General">
                  <c:v>0.53637072142960696</c:v>
                </c:pt>
                <c:pt idx="8355" formatCode="General">
                  <c:v>0.54175732484201</c:v>
                </c:pt>
                <c:pt idx="8356" formatCode="General">
                  <c:v>0.54688660627983499</c:v>
                </c:pt>
                <c:pt idx="8357" formatCode="General">
                  <c:v>0.55175635953232904</c:v>
                </c:pt>
                <c:pt idx="8358" formatCode="General">
                  <c:v>0.55636396050215997</c:v>
                </c:pt>
                <c:pt idx="8359" formatCode="General">
                  <c:v>0.56070697506733702</c:v>
                </c:pt>
                <c:pt idx="8360" formatCode="General">
                  <c:v>0.56478328704289904</c:v>
                </c:pt>
                <c:pt idx="8361" formatCode="General">
                  <c:v>0.56859162774621497</c:v>
                </c:pt>
                <c:pt idx="8362" formatCode="General">
                  <c:v>0.57213044287871895</c:v>
                </c:pt>
                <c:pt idx="8363" formatCode="General">
                  <c:v>0.57539776467189496</c:v>
                </c:pt>
                <c:pt idx="8364" formatCode="General">
                  <c:v>0.57839179905680405</c:v>
                </c:pt>
                <c:pt idx="8365" formatCode="General">
                  <c:v>0.58111106948347102</c:v>
                </c:pt>
                <c:pt idx="8366" formatCode="General">
                  <c:v>0.58355492709047996</c:v>
                </c:pt>
                <c:pt idx="8367" formatCode="General">
                  <c:v>0.58572243476526298</c:v>
                </c:pt>
                <c:pt idx="8368" formatCode="General">
                  <c:v>0.58761222118196099</c:v>
                </c:pt>
                <c:pt idx="8369" formatCode="General">
                  <c:v>0.58922308635226495</c:v>
                </c:pt>
                <c:pt idx="8370" formatCode="General">
                  <c:v>0.59055412841078503</c:v>
                </c:pt>
                <c:pt idx="8371" formatCode="General">
                  <c:v>0.59160527307648603</c:v>
                </c:pt>
                <c:pt idx="8372" formatCode="General">
                  <c:v>0.592376201259738</c:v>
                </c:pt>
                <c:pt idx="8373" formatCode="General">
                  <c:v>0.59286677466989501</c:v>
                </c:pt>
                <c:pt idx="8374" formatCode="General">
                  <c:v>0.59307705111174203</c:v>
                </c:pt>
                <c:pt idx="8375" formatCode="General">
                  <c:v>0.59300670886507201</c:v>
                </c:pt>
                <c:pt idx="8376" formatCode="General">
                  <c:v>0.59265562817434203</c:v>
                </c:pt>
                <c:pt idx="8377" formatCode="General">
                  <c:v>0.592024461174537</c:v>
                </c:pt>
                <c:pt idx="8378" formatCode="General">
                  <c:v>0.591113520268433</c:v>
                </c:pt>
                <c:pt idx="8379" formatCode="General">
                  <c:v>0.58992269813694098</c:v>
                </c:pt>
                <c:pt idx="8380" formatCode="General">
                  <c:v>0.58845263253648505</c:v>
                </c:pt>
                <c:pt idx="8381" formatCode="General">
                  <c:v>0.58670426724606695</c:v>
                </c:pt>
                <c:pt idx="8382" formatCode="General">
                  <c:v>0.584678727957049</c:v>
                </c:pt>
                <c:pt idx="8383" formatCode="General">
                  <c:v>0.58237675897348096</c:v>
                </c:pt>
                <c:pt idx="8384" formatCode="General">
                  <c:v>0.57979928186548901</c:v>
                </c:pt>
                <c:pt idx="8385" formatCode="General">
                  <c:v>0.57694797936077102</c:v>
                </c:pt>
                <c:pt idx="8386" formatCode="General">
                  <c:v>0.57382422259884402</c:v>
                </c:pt>
                <c:pt idx="8387" formatCode="General">
                  <c:v>0.570429498977156</c:v>
                </c:pt>
                <c:pt idx="8388" formatCode="General">
                  <c:v>0.56676549180714397</c:v>
                </c:pt>
                <c:pt idx="8389" formatCode="General">
                  <c:v>0.56283406281844905</c:v>
                </c:pt>
                <c:pt idx="8390" formatCode="General">
                  <c:v>0.55863720732324296</c:v>
                </c:pt>
                <c:pt idx="8391" formatCode="General">
                  <c:v>0.55417653837626202</c:v>
                </c:pt>
                <c:pt idx="8392" formatCode="General">
                  <c:v>0.54945436230339595</c:v>
                </c:pt>
                <c:pt idx="8393" formatCode="General">
                  <c:v>0.54447318653201604</c:v>
                </c:pt>
                <c:pt idx="8394" formatCode="General">
                  <c:v>0.53923507713900698</c:v>
                </c:pt>
                <c:pt idx="8395" formatCode="General">
                  <c:v>0.53374223388430597</c:v>
                </c:pt>
                <c:pt idx="8396" formatCode="General">
                  <c:v>0.52799761631547704</c:v>
                </c:pt>
                <c:pt idx="8397" formatCode="General">
                  <c:v>0.522004323038187</c:v>
                </c:pt>
                <c:pt idx="8398" formatCode="General">
                  <c:v>0.51576444703252899</c:v>
                </c:pt>
                <c:pt idx="8399" formatCode="General">
                  <c:v>0.50928076749006601</c:v>
                </c:pt>
                <c:pt idx="8400" formatCode="General">
                  <c:v>0.50255739647503295</c:v>
                </c:pt>
                <c:pt idx="8401" formatCode="General">
                  <c:v>0.49559749749903398</c:v>
                </c:pt>
                <c:pt idx="8402" formatCode="General">
                  <c:v>0.48840369796919703</c:v>
                </c:pt>
                <c:pt idx="8403" formatCode="General">
                  <c:v>0.48097980251431399</c:v>
                </c:pt>
                <c:pt idx="8404" formatCode="General">
                  <c:v>0.47332929088799602</c:v>
                </c:pt>
                <c:pt idx="8405" formatCode="General">
                  <c:v>0.46545566411286499</c:v>
                </c:pt>
                <c:pt idx="8406" formatCode="General">
                  <c:v>0.457362539102314</c:v>
                </c:pt>
                <c:pt idx="8407" formatCode="General">
                  <c:v>0.44905367305774102</c:v>
                </c:pt>
                <c:pt idx="8408" formatCode="General">
                  <c:v>0.440533491058136</c:v>
                </c:pt>
                <c:pt idx="8409" formatCode="General">
                  <c:v>0.43180598307561202</c:v>
                </c:pt>
                <c:pt idx="8410" formatCode="General">
                  <c:v>0.42287520185152899</c:v>
                </c:pt>
                <c:pt idx="8411" formatCode="General">
                  <c:v>0.413745813134753</c:v>
                </c:pt>
                <c:pt idx="8412" formatCode="General">
                  <c:v>0.404422030807504</c:v>
                </c:pt>
                <c:pt idx="8413" formatCode="General">
                  <c:v>0.39490802223171201</c:v>
                </c:pt>
                <c:pt idx="8414" formatCode="General">
                  <c:v>0.38520800657177101</c:v>
                </c:pt>
                <c:pt idx="8415" formatCode="General">
                  <c:v>0.37532634452987601</c:v>
                </c:pt>
                <c:pt idx="8416" formatCode="General">
                  <c:v>0.36526856471182101</c:v>
                </c:pt>
                <c:pt idx="8417" formatCode="General">
                  <c:v>0.35503920235202702</c:v>
                </c:pt>
                <c:pt idx="8418" formatCode="General">
                  <c:v>0.34464270931041302</c:v>
                </c:pt>
                <c:pt idx="8419" formatCode="General">
                  <c:v>0.33408410937024602</c:v>
                </c:pt>
                <c:pt idx="8420" formatCode="General">
                  <c:v>0.323367969732619</c:v>
                </c:pt>
                <c:pt idx="8421" formatCode="General">
                  <c:v>0.31249940675544502</c:v>
                </c:pt>
                <c:pt idx="8422" formatCode="General">
                  <c:v>0.30148364641295899</c:v>
                </c:pt>
                <c:pt idx="8423" formatCode="General">
                  <c:v>0.29032599104904999</c:v>
                </c:pt>
                <c:pt idx="8424" formatCode="General">
                  <c:v>0.27903225428390899</c:v>
                </c:pt>
                <c:pt idx="8425" formatCode="General">
                  <c:v>0.26760717270046203</c:v>
                </c:pt>
                <c:pt idx="8426" formatCode="General">
                  <c:v>0.25605594419420102</c:v>
                </c:pt>
                <c:pt idx="8427" formatCode="General">
                  <c:v>0.24438438843865001</c:v>
                </c:pt>
                <c:pt idx="8428" formatCode="General">
                  <c:v>0.23259782694519199</c:v>
                </c:pt>
                <c:pt idx="8429" formatCode="General">
                  <c:v>0.22070203289424001</c:v>
                </c:pt>
                <c:pt idx="8430" formatCode="General">
                  <c:v>0.20870227002129901</c:v>
                </c:pt>
                <c:pt idx="8431" formatCode="General">
                  <c:v>0.196604274502274</c:v>
                </c:pt>
                <c:pt idx="8432" formatCode="General">
                  <c:v>0.184413829817685</c:v>
                </c:pt>
                <c:pt idx="8433" formatCode="General">
                  <c:v>0.17213665443606199</c:v>
                </c:pt>
                <c:pt idx="8434" formatCode="General">
                  <c:v>0.15977842354646199</c:v>
                </c:pt>
                <c:pt idx="8435" formatCode="General">
                  <c:v>0.147344783556386</c:v>
                </c:pt>
                <c:pt idx="8436" formatCode="General">
                  <c:v>0.13484187512228701</c:v>
                </c:pt>
                <c:pt idx="8437" formatCode="General">
                  <c:v>0.12227523068938199</c:v>
                </c:pt>
                <c:pt idx="8438" formatCode="General">
                  <c:v>0.109650277526626</c:v>
                </c:pt>
                <c:pt idx="8439" formatCode="General">
                  <c:v>9.6973016869903103E-2</c:v>
                </c:pt>
                <c:pt idx="8440" formatCode="General">
                  <c:v>8.4250015197493505E-2</c:v>
                </c:pt>
                <c:pt idx="8441" formatCode="General">
                  <c:v>7.1487244017505294E-2</c:v>
                </c:pt>
                <c:pt idx="8442" formatCode="General">
                  <c:v>5.8690487818183798E-2</c:v>
                </c:pt>
                <c:pt idx="8443" formatCode="General">
                  <c:v>4.5865473628704599E-2</c:v>
                </c:pt>
                <c:pt idx="8444" formatCode="General">
                  <c:v>3.3018404840285599E-2</c:v>
                </c:pt>
                <c:pt idx="8445" formatCode="General">
                  <c:v>2.0155470112360602E-2</c:v>
                </c:pt>
                <c:pt idx="8446" formatCode="General">
                  <c:v>7.28272463134558E-3</c:v>
                </c:pt>
                <c:pt idx="8447" formatCode="General">
                  <c:v>-5.5938925456668004E-3</c:v>
                </c:pt>
                <c:pt idx="8448" formatCode="General">
                  <c:v>-1.8468546323205701E-2</c:v>
                </c:pt>
                <c:pt idx="8449" formatCode="General">
                  <c:v>-3.1334982874665601E-2</c:v>
                </c:pt>
                <c:pt idx="8450" formatCode="General">
                  <c:v>-4.4187570731737E-2</c:v>
                </c:pt>
                <c:pt idx="8451" formatCode="General">
                  <c:v>-5.7020302696561602E-2</c:v>
                </c:pt>
                <c:pt idx="8452" formatCode="General">
                  <c:v>-6.9827178319014693E-2</c:v>
                </c:pt>
                <c:pt idx="8453" formatCode="General">
                  <c:v>-8.2601803315943897E-2</c:v>
                </c:pt>
                <c:pt idx="8454" formatCode="General">
                  <c:v>-9.5338446935198898E-2</c:v>
                </c:pt>
                <c:pt idx="8455" formatCode="General">
                  <c:v>-0.108031539326434</c:v>
                </c:pt>
                <c:pt idx="8456" formatCode="General">
                  <c:v>-0.120674510406738</c:v>
                </c:pt>
                <c:pt idx="8457" formatCode="General">
                  <c:v>-0.133261411992767</c:v>
                </c:pt>
                <c:pt idx="8458" formatCode="General">
                  <c:v>-0.145786553462948</c:v>
                </c:pt>
                <c:pt idx="8459" formatCode="General">
                  <c:v>-0.15824439210468</c:v>
                </c:pt>
                <c:pt idx="8460" formatCode="General">
                  <c:v>-0.17062898135020199</c:v>
                </c:pt>
                <c:pt idx="8461" formatCode="General">
                  <c:v>-0.182934537911774</c:v>
                </c:pt>
                <c:pt idx="8462" formatCode="General">
                  <c:v>-0.19515597125012701</c:v>
                </c:pt>
                <c:pt idx="8463" formatCode="General">
                  <c:v>-0.20728726159546601</c:v>
                </c:pt>
                <c:pt idx="8464" formatCode="General">
                  <c:v>-0.21932246191073501</c:v>
                </c:pt>
                <c:pt idx="8465" formatCode="General">
                  <c:v>-0.23125637769593699</c:v>
                </c:pt>
                <c:pt idx="8466" formatCode="General">
                  <c:v>-0.24308349321011599</c:v>
                </c:pt>
                <c:pt idx="8467" formatCode="General">
                  <c:v>-0.254798370606448</c:v>
                </c:pt>
                <c:pt idx="8468" formatCode="General">
                  <c:v>-0.26639516918978801</c:v>
                </c:pt>
                <c:pt idx="8469" formatCode="General">
                  <c:v>-0.27786822561603503</c:v>
                </c:pt>
                <c:pt idx="8470" formatCode="General">
                  <c:v>-0.28921265540950197</c:v>
                </c:pt>
                <c:pt idx="8471" formatCode="General">
                  <c:v>-0.30042323374917401</c:v>
                </c:pt>
                <c:pt idx="8472" formatCode="General">
                  <c:v>-0.31149434045862701</c:v>
                </c:pt>
                <c:pt idx="8473" formatCode="General">
                  <c:v>-0.322421050734159</c:v>
                </c:pt>
                <c:pt idx="8474" formatCode="General">
                  <c:v>-0.33319816296560401</c:v>
                </c:pt>
                <c:pt idx="8475" formatCode="General">
                  <c:v>-0.34382068869926502</c:v>
                </c:pt>
                <c:pt idx="8476" formatCode="General">
                  <c:v>-0.35428439737149697</c:v>
                </c:pt>
                <c:pt idx="8477" formatCode="General">
                  <c:v>-0.36458417277069799</c:v>
                </c:pt>
                <c:pt idx="8478" formatCode="General">
                  <c:v>-0.374714968795681</c:v>
                </c:pt>
                <c:pt idx="8479" formatCode="General">
                  <c:v>-0.38467197461453201</c:v>
                </c:pt>
                <c:pt idx="8480" formatCode="General">
                  <c:v>-0.39445061994700897</c:v>
                </c:pt>
                <c:pt idx="8481" formatCode="General">
                  <c:v>-0.40404654745317797</c:v>
                </c:pt>
                <c:pt idx="8482" formatCode="General">
                  <c:v>-0.41345510838968302</c:v>
                </c:pt>
                <c:pt idx="8483" formatCode="General">
                  <c:v>-0.42267238412853497</c:v>
                </c:pt>
                <c:pt idx="8484" formatCode="General">
                  <c:v>-0.43169414274161999</c:v>
                </c:pt>
                <c:pt idx="8485" formatCode="General">
                  <c:v>-0.44051576649013302</c:v>
                </c:pt>
                <c:pt idx="8486" formatCode="General">
                  <c:v>-0.449133420999555</c:v>
                </c:pt>
                <c:pt idx="8487" formatCode="General">
                  <c:v>-0.45754355776629702</c:v>
                </c:pt>
                <c:pt idx="8488" formatCode="General">
                  <c:v>-0.46574229686166002</c:v>
                </c:pt>
                <c:pt idx="8489" formatCode="General">
                  <c:v>-0.47372589621549399</c:v>
                </c:pt>
                <c:pt idx="8490" formatCode="General">
                  <c:v>-0.48149053533632102</c:v>
                </c:pt>
                <c:pt idx="8491" formatCode="General">
                  <c:v>-0.48903232700889199</c:v>
                </c:pt>
                <c:pt idx="8492" formatCode="General">
                  <c:v>-0.49634799740583302</c:v>
                </c:pt>
                <c:pt idx="8493" formatCode="General">
                  <c:v>-0.50343422027939599</c:v>
                </c:pt>
                <c:pt idx="8494" formatCode="General">
                  <c:v>-0.51028776104200302</c:v>
                </c:pt>
                <c:pt idx="8495" formatCode="General">
                  <c:v>-0.51690549803692298</c:v>
                </c:pt>
                <c:pt idx="8496" formatCode="General">
                  <c:v>-0.52328436380919796</c:v>
                </c:pt>
                <c:pt idx="8497" formatCode="General">
                  <c:v>-0.52942140566897899</c:v>
                </c:pt>
                <c:pt idx="8498" formatCode="General">
                  <c:v>-0.535313847502079</c:v>
                </c:pt>
                <c:pt idx="8499" formatCode="General">
                  <c:v>-0.54095904221797297</c:v>
                </c:pt>
                <c:pt idx="8500" formatCode="General">
                  <c:v>-0.54635446039482505</c:v>
                </c:pt>
                <c:pt idx="8501" formatCode="General">
                  <c:v>-0.55149768561646195</c:v>
                </c:pt>
                <c:pt idx="8502" formatCode="General">
                  <c:v>-0.556386359306839</c:v>
                </c:pt>
                <c:pt idx="8503" formatCode="General">
                  <c:v>-0.56101828857974501</c:v>
                </c:pt>
                <c:pt idx="8504" formatCode="General">
                  <c:v>-0.56539140007580801</c:v>
                </c:pt>
                <c:pt idx="8505" formatCode="General">
                  <c:v>-0.56950373795398002</c:v>
                </c:pt>
                <c:pt idx="8506" formatCode="General">
                  <c:v>-0.57335351707351601</c:v>
                </c:pt>
                <c:pt idx="8507" formatCode="General">
                  <c:v>-0.57693906390316396</c:v>
                </c:pt>
                <c:pt idx="8508" formatCode="General">
                  <c:v>-0.58025876097603801</c:v>
                </c:pt>
                <c:pt idx="8509" formatCode="General">
                  <c:v>-0.58331120642424905</c:v>
                </c:pt>
                <c:pt idx="8510" formatCode="General">
                  <c:v>-0.58609511119848001</c:v>
                </c:pt>
                <c:pt idx="8511" formatCode="General">
                  <c:v>-0.58860923469568904</c:v>
                </c:pt>
                <c:pt idx="8512" formatCode="General">
                  <c:v>-0.59085254524759401</c:v>
                </c:pt>
                <c:pt idx="8513" formatCode="General">
                  <c:v>-0.59282412111164395</c:v>
                </c:pt>
                <c:pt idx="8514" formatCode="General">
                  <c:v>-0.59452313706656101</c:v>
                </c:pt>
                <c:pt idx="8515" formatCode="General">
                  <c:v>-0.59594891683525297</c:v>
                </c:pt>
                <c:pt idx="8516" formatCode="General">
                  <c:v>-0.59710088288557595</c:v>
                </c:pt>
                <c:pt idx="8517" formatCode="General">
                  <c:v>-0.59797861295286303</c:v>
                </c:pt>
                <c:pt idx="8518" formatCode="General">
                  <c:v>-0.59858188992747396</c:v>
                </c:pt>
                <c:pt idx="8519" formatCode="General">
                  <c:v>-0.59891053149767004</c:v>
                </c:pt>
                <c:pt idx="8520" formatCode="General">
                  <c:v>-0.59896443646303299</c:v>
                </c:pt>
                <c:pt idx="8521" formatCode="General">
                  <c:v>-0.59874375590901296</c:v>
                </c:pt>
                <c:pt idx="8522" formatCode="General">
                  <c:v>-0.59824873393703504</c:v>
                </c:pt>
                <c:pt idx="8523" formatCode="General">
                  <c:v>-0.59747968487846204</c:v>
                </c:pt>
                <c:pt idx="8524" formatCode="General">
                  <c:v>-0.59643705541426395</c:v>
                </c:pt>
                <c:pt idx="8525" formatCode="General">
                  <c:v>-0.59512148376785101</c:v>
                </c:pt>
                <c:pt idx="8526" formatCode="General">
                  <c:v>-0.59353374164973705</c:v>
                </c:pt>
                <c:pt idx="8527" formatCode="General">
                  <c:v>-0.59167467098736604</c:v>
                </c:pt>
                <c:pt idx="8528" formatCode="General">
                  <c:v>-0.58954528743133505</c:v>
                </c:pt>
                <c:pt idx="8529" formatCode="General">
                  <c:v>-0.58714673154534103</c:v>
                </c:pt>
                <c:pt idx="8530" formatCode="General">
                  <c:v>-0.58448025637091605</c:v>
                </c:pt>
                <c:pt idx="8531" formatCode="General">
                  <c:v>-0.58154722288326399</c:v>
                </c:pt>
                <c:pt idx="8532" formatCode="General">
                  <c:v>-0.57834910014235097</c:v>
                </c:pt>
                <c:pt idx="8533" formatCode="General">
                  <c:v>-0.57488752305533997</c:v>
                </c:pt>
                <c:pt idx="8534" formatCode="General">
                  <c:v>-0.57116429165265703</c:v>
                </c:pt>
                <c:pt idx="8535" formatCode="General">
                  <c:v>-0.56718131268891303</c:v>
                </c:pt>
                <c:pt idx="8536" formatCode="General">
                  <c:v>-0.56294063945898498</c:v>
                </c:pt>
                <c:pt idx="8537" formatCode="General">
                  <c:v>-0.55844440805342299</c:v>
                </c:pt>
                <c:pt idx="8538" formatCode="General">
                  <c:v>-0.55369477659532196</c:v>
                </c:pt>
                <c:pt idx="8539" formatCode="General">
                  <c:v>-0.54869409457521801</c:v>
                </c:pt>
                <c:pt idx="8540" formatCode="General">
                  <c:v>-0.54344491365719605</c:v>
                </c:pt>
                <c:pt idx="8541" formatCode="General">
                  <c:v>-0.53794986381010501</c:v>
                </c:pt>
                <c:pt idx="8542" formatCode="General">
                  <c:v>-0.53221163524268</c:v>
                </c:pt>
                <c:pt idx="8543" formatCode="General">
                  <c:v>-0.52623303754703199</c:v>
                </c:pt>
                <c:pt idx="8544" formatCode="General">
                  <c:v>-0.52001705164382195</c:v>
                </c:pt>
                <c:pt idx="8545" formatCode="General">
                  <c:v>-0.51356671945562005</c:v>
                </c:pt>
                <c:pt idx="8546" formatCode="General">
                  <c:v>-0.50688518599743704</c:v>
                </c:pt>
                <c:pt idx="8547" formatCode="General">
                  <c:v>-0.49997575355794299</c:v>
                </c:pt>
                <c:pt idx="8548" formatCode="General">
                  <c:v>-0.49284177300070298</c:v>
                </c:pt>
                <c:pt idx="8549" formatCode="General">
                  <c:v>-0.485486738439525</c:v>
                </c:pt>
                <c:pt idx="8550" formatCode="General">
                  <c:v>-0.47791423753001699</c:v>
                </c:pt>
                <c:pt idx="8551" formatCode="General">
                  <c:v>-0.470127942107677</c:v>
                </c:pt>
                <c:pt idx="8552" formatCode="General">
                  <c:v>-0.46213165375184601</c:v>
                </c:pt>
                <c:pt idx="8553" formatCode="General">
                  <c:v>-0.45392925796718703</c:v>
                </c:pt>
                <c:pt idx="8554" formatCode="General">
                  <c:v>-0.44552473184186803</c:v>
                </c:pt>
                <c:pt idx="8555" formatCode="General">
                  <c:v>-0.43692215169003201</c:v>
                </c:pt>
                <c:pt idx="8556" formatCode="General">
                  <c:v>-0.42812568374575899</c:v>
                </c:pt>
                <c:pt idx="8557" formatCode="General">
                  <c:v>-0.41913958405457602</c:v>
                </c:pt>
                <c:pt idx="8558" formatCode="General">
                  <c:v>-0.40996819925747502</c:v>
                </c:pt>
                <c:pt idx="8559" formatCode="General">
                  <c:v>-0.40061595643829401</c:v>
                </c:pt>
                <c:pt idx="8560" formatCode="General">
                  <c:v>-0.391087368162777</c:v>
                </c:pt>
                <c:pt idx="8561" formatCode="General">
                  <c:v>-0.38138702331858099</c:v>
                </c:pt>
                <c:pt idx="8562" formatCode="General">
                  <c:v>-0.371519593223265</c:v>
                </c:pt>
                <c:pt idx="8563" formatCode="General">
                  <c:v>-0.36148983269868401</c:v>
                </c:pt>
                <c:pt idx="8564" formatCode="General">
                  <c:v>-0.35130256349563299</c:v>
                </c:pt>
                <c:pt idx="8565" formatCode="General">
                  <c:v>-0.340962673355234</c:v>
                </c:pt>
                <c:pt idx="8566" formatCode="General">
                  <c:v>-0.33047511814713298</c:v>
                </c:pt>
                <c:pt idx="8567" formatCode="General">
                  <c:v>-0.31984492868780301</c:v>
                </c:pt>
                <c:pt idx="8568" formatCode="General">
                  <c:v>-0.30907720050745002</c:v>
                </c:pt>
                <c:pt idx="8569" formatCode="General">
                  <c:v>-0.29817708229856299</c:v>
                </c:pt>
                <c:pt idx="8570" formatCode="General">
                  <c:v>-0.28714978216440701</c:v>
                </c:pt>
                <c:pt idx="8571" formatCode="General">
                  <c:v>-0.27600056973363502</c:v>
                </c:pt>
                <c:pt idx="8572" formatCode="General">
                  <c:v>-0.264734769415709</c:v>
                </c:pt>
                <c:pt idx="8573" formatCode="General">
                  <c:v>-0.25335773344469398</c:v>
                </c:pt>
                <c:pt idx="8574" formatCode="General">
                  <c:v>-0.24187486723818</c:v>
                </c:pt>
                <c:pt idx="8575" formatCode="General">
                  <c:v>-0.23029166526131101</c:v>
                </c:pt>
                <c:pt idx="8576" formatCode="General">
                  <c:v>-0.21861364548715101</c:v>
                </c:pt>
                <c:pt idx="8577" formatCode="General">
                  <c:v>-0.20684633984290601</c:v>
                </c:pt>
                <c:pt idx="8578" formatCode="General">
                  <c:v>-0.194995349422768</c:v>
                </c:pt>
                <c:pt idx="8579" formatCode="General">
                  <c:v>-0.18306633602535699</c:v>
                </c:pt>
                <c:pt idx="8580" formatCode="General">
                  <c:v>-0.171064907571675</c:v>
                </c:pt>
                <c:pt idx="8581" formatCode="General">
                  <c:v>-0.15899672099416201</c:v>
                </c:pt>
                <c:pt idx="8582" formatCode="General">
                  <c:v>-0.14686754014794901</c:v>
                </c:pt>
                <c:pt idx="8583" formatCode="General">
                  <c:v>-0.13468306830006499</c:v>
                </c:pt>
                <c:pt idx="8584" formatCode="General">
                  <c:v>-0.122449039804004</c:v>
                </c:pt>
                <c:pt idx="8585" formatCode="General">
                  <c:v>-0.110171226097373</c:v>
                </c:pt>
                <c:pt idx="8586" formatCode="General">
                  <c:v>-9.7855376021966103E-2</c:v>
                </c:pt>
                <c:pt idx="8587" formatCode="General">
                  <c:v>-8.5507265096982102E-2</c:v>
                </c:pt>
                <c:pt idx="8588" formatCode="General">
                  <c:v>-7.3132699741674495E-2</c:v>
                </c:pt>
                <c:pt idx="8589" formatCode="General">
                  <c:v>-6.0737508562233603E-2</c:v>
                </c:pt>
                <c:pt idx="8590" formatCode="General">
                  <c:v>-4.8327483366895303E-2</c:v>
                </c:pt>
                <c:pt idx="8591" formatCode="General">
                  <c:v>-3.5908431843682698E-2</c:v>
                </c:pt>
                <c:pt idx="8592" formatCode="General">
                  <c:v>-2.3486226320895299E-2</c:v>
                </c:pt>
                <c:pt idx="8593" formatCode="General">
                  <c:v>-1.1066637309110301E-2</c:v>
                </c:pt>
                <c:pt idx="8594" formatCode="General">
                  <c:v>1.3445705618630301E-3</c:v>
                </c:pt>
                <c:pt idx="8595" formatCode="General">
                  <c:v>1.3741580738179E-2</c:v>
                </c:pt>
                <c:pt idx="8596" formatCode="General">
                  <c:v>2.6118685368986299E-2</c:v>
                </c:pt>
                <c:pt idx="8597" formatCode="General">
                  <c:v>3.8470130683234197E-2</c:v>
                </c:pt>
                <c:pt idx="8598" formatCode="General">
                  <c:v>5.0790110708349802E-2</c:v>
                </c:pt>
                <c:pt idx="8599" formatCode="General">
                  <c:v>6.3072941519040804E-2</c:v>
                </c:pt>
                <c:pt idx="8600" formatCode="General">
                  <c:v>7.5312969490874099E-2</c:v>
                </c:pt>
                <c:pt idx="8601" formatCode="General">
                  <c:v>8.7504558277998204E-2</c:v>
                </c:pt>
                <c:pt idx="8602" formatCode="General">
                  <c:v>9.9642091427124393E-2</c:v>
                </c:pt>
                <c:pt idx="8603" formatCode="General">
                  <c:v>0.111719971942981</c:v>
                </c:pt>
                <c:pt idx="8604" formatCode="General">
                  <c:v>0.12373262598434</c:v>
                </c:pt>
                <c:pt idx="8605" formatCode="General">
                  <c:v>0.13567450946607901</c:v>
                </c:pt>
                <c:pt idx="8606" formatCode="General">
                  <c:v>0.14754016790733299</c:v>
                </c:pt>
                <c:pt idx="8607" formatCode="General">
                  <c:v>0.159324186473317</c:v>
                </c:pt>
                <c:pt idx="8608" formatCode="General">
                  <c:v>0.17102118430171001</c:v>
                </c:pt>
                <c:pt idx="8609" formatCode="General">
                  <c:v>0.182625821109449</c:v>
                </c:pt>
                <c:pt idx="8610" formatCode="General">
                  <c:v>0.19413285354528501</c:v>
                </c:pt>
                <c:pt idx="8611" formatCode="General">
                  <c:v>0.20553707949331601</c:v>
                </c:pt>
                <c:pt idx="8612" formatCode="General">
                  <c:v>0.21683328006612099</c:v>
                </c:pt>
                <c:pt idx="8613" formatCode="General">
                  <c:v>0.22801633351220599</c:v>
                </c:pt>
                <c:pt idx="8614" formatCode="General">
                  <c:v>0.239081228554161</c:v>
                </c:pt>
                <c:pt idx="8615" formatCode="General">
                  <c:v>0.25002300624839202</c:v>
                </c:pt>
                <c:pt idx="8616" formatCode="General">
                  <c:v>0.26083675823505498</c:v>
                </c:pt>
                <c:pt idx="8617" formatCode="General">
                  <c:v>0.27151767489430301</c:v>
                </c:pt>
                <c:pt idx="8618" formatCode="General">
                  <c:v>0.28206094467444898</c:v>
                </c:pt>
                <c:pt idx="8619" formatCode="General">
                  <c:v>0.292461856575498</c:v>
                </c:pt>
                <c:pt idx="8620" formatCode="General">
                  <c:v>0.30271581544062098</c:v>
                </c:pt>
                <c:pt idx="8621" formatCode="General">
                  <c:v>0.312818285031989</c:v>
                </c:pt>
                <c:pt idx="8622" formatCode="General">
                  <c:v>0.32276483236279602</c:v>
                </c:pt>
                <c:pt idx="8623" formatCode="General">
                  <c:v>0.33255102217891103</c:v>
                </c:pt>
                <c:pt idx="8624" formatCode="General">
                  <c:v>0.34217252817795502</c:v>
                </c:pt>
                <c:pt idx="8625" formatCode="General">
                  <c:v>0.351625199452196</c:v>
                </c:pt>
                <c:pt idx="8626" formatCode="General">
                  <c:v>0.36090494369889697</c:v>
                </c:pt>
                <c:pt idx="8627" formatCode="General">
                  <c:v>0.37000766480167602</c:v>
                </c:pt>
                <c:pt idx="8628" formatCode="General">
                  <c:v>0.37892942849486699</c:v>
                </c:pt>
                <c:pt idx="8629" formatCode="General">
                  <c:v>0.387666422086753</c:v>
                </c:pt>
                <c:pt idx="8630" formatCode="General">
                  <c:v>0.396214890274387</c:v>
                </c:pt>
                <c:pt idx="8631" formatCode="General">
                  <c:v>0.40457118732274</c:v>
                </c:pt>
                <c:pt idx="8632" formatCode="General">
                  <c:v>0.41273177635268998</c:v>
                </c:pt>
                <c:pt idx="8633" formatCode="General">
                  <c:v>0.42069317430737302</c:v>
                </c:pt>
                <c:pt idx="8634" formatCode="General">
                  <c:v>0.42845200673633199</c:v>
                </c:pt>
                <c:pt idx="8635" formatCode="General">
                  <c:v>0.43600506642679299</c:v>
                </c:pt>
                <c:pt idx="8636" formatCode="General">
                  <c:v>0.44334920422193003</c:v>
                </c:pt>
                <c:pt idx="8637" formatCode="General">
                  <c:v>0.45048137146335299</c:v>
                </c:pt>
                <c:pt idx="8638" formatCode="General">
                  <c:v>0.45739862570926398</c:v>
                </c:pt>
                <c:pt idx="8639" formatCode="General">
                  <c:v>0.46409812853811</c:v>
                </c:pt>
                <c:pt idx="8640" formatCode="General">
                  <c:v>0.47057714491695402</c:v>
                </c:pt>
                <c:pt idx="8641" formatCode="General">
                  <c:v>0.47683304665293103</c:v>
                </c:pt>
                <c:pt idx="8642" formatCode="General">
                  <c:v>0.482863366840449</c:v>
                </c:pt>
                <c:pt idx="8643" formatCode="General">
                  <c:v>0.48866574601270002</c:v>
                </c:pt>
                <c:pt idx="8644" formatCode="General">
                  <c:v>0.49423792066357303</c:v>
                </c:pt>
                <c:pt idx="8645" formatCode="General">
                  <c:v>0.49957772588501997</c:v>
                </c:pt>
                <c:pt idx="8646" formatCode="General">
                  <c:v>0.50468314613617804</c:v>
                </c:pt>
                <c:pt idx="8647" formatCode="General">
                  <c:v>0.50955226204960602</c:v>
                </c:pt>
                <c:pt idx="8648" formatCode="General">
                  <c:v>0.51418324272501603</c:v>
                </c:pt>
                <c:pt idx="8649" formatCode="General">
                  <c:v>0.51857439960937801</c:v>
                </c:pt>
                <c:pt idx="8650" formatCode="General">
                  <c:v>0.52272413570088905</c:v>
                </c:pt>
                <c:pt idx="8651" formatCode="General">
                  <c:v>0.526630997053258</c:v>
                </c:pt>
                <c:pt idx="8652" formatCode="General">
                  <c:v>0.53029367244832304</c:v>
                </c:pt>
                <c:pt idx="8653" formatCode="General">
                  <c:v>0.53371093625447696</c:v>
                </c:pt>
                <c:pt idx="8654" formatCode="General">
                  <c:v>0.53688169628120597</c:v>
                </c:pt>
                <c:pt idx="8655" formatCode="General">
                  <c:v>0.53980499394974102</c:v>
                </c:pt>
                <c:pt idx="8656" formatCode="General">
                  <c:v>0.54247993863281097</c:v>
                </c:pt>
                <c:pt idx="8657" formatCode="General">
                  <c:v>0.54490570791913295</c:v>
                </c:pt>
                <c:pt idx="8658" formatCode="General">
                  <c:v>0.54708166488012</c:v>
                </c:pt>
                <c:pt idx="8659" formatCode="General">
                  <c:v>0.54900736493529101</c:v>
                </c:pt>
                <c:pt idx="8660" formatCode="General">
                  <c:v>0.550682430940443</c:v>
                </c:pt>
                <c:pt idx="8661" formatCode="General">
                  <c:v>0.55210654434820094</c:v>
                </c:pt>
                <c:pt idx="8662" formatCode="General">
                  <c:v>0.55327955381745697</c:v>
                </c:pt>
                <c:pt idx="8663" formatCode="General">
                  <c:v>0.55420142495376301</c:v>
                </c:pt>
                <c:pt idx="8664" formatCode="General">
                  <c:v>0.55487218358451296</c:v>
                </c:pt>
                <c:pt idx="8665" formatCode="General">
                  <c:v>0.55529207105931</c:v>
                </c:pt>
                <c:pt idx="8666" formatCode="General">
                  <c:v>0.55546138980507298</c:v>
                </c:pt>
                <c:pt idx="8667" formatCode="General">
                  <c:v>0.55538054011632298</c:v>
                </c:pt>
                <c:pt idx="8668" formatCode="General">
                  <c:v>0.55505008152780999</c:v>
                </c:pt>
                <c:pt idx="8669" formatCode="General">
                  <c:v>0.55447068117920195</c:v>
                </c:pt>
                <c:pt idx="8670" formatCode="General">
                  <c:v>0.55364315354815297</c:v>
                </c:pt>
                <c:pt idx="8671" formatCode="General">
                  <c:v>0.55256835345502198</c:v>
                </c:pt>
                <c:pt idx="8672" formatCode="General">
                  <c:v>0.551247275838052</c:v>
                </c:pt>
                <c:pt idx="8673" formatCode="General">
                  <c:v>0.54968105886763996</c:v>
                </c:pt>
                <c:pt idx="8674" formatCode="General">
                  <c:v>0.54787087541382495</c:v>
                </c:pt>
                <c:pt idx="8675" formatCode="General">
                  <c:v>0.54581808421058697</c:v>
                </c:pt>
                <c:pt idx="8676" formatCode="General">
                  <c:v>0.54352413126591304</c:v>
                </c:pt>
                <c:pt idx="8677" formatCode="General">
                  <c:v>0.54099053964780797</c:v>
                </c:pt>
                <c:pt idx="8678" formatCode="General">
                  <c:v>0.53821901822842</c:v>
                </c:pt>
                <c:pt idx="8679" formatCode="General">
                  <c:v>0.53521135192270097</c:v>
                </c:pt>
                <c:pt idx="8680" formatCode="General">
                  <c:v>0.53196938170761798</c:v>
                </c:pt>
                <c:pt idx="8681" formatCode="General">
                  <c:v>0.52849501045879799</c:v>
                </c:pt>
                <c:pt idx="8682" formatCode="General">
                  <c:v>0.52479031551041799</c:v>
                </c:pt>
                <c:pt idx="8683" formatCode="General">
                  <c:v>0.52085749946284299</c:v>
                </c:pt>
                <c:pt idx="8684" formatCode="General">
                  <c:v>0.51669882322601901</c:v>
                </c:pt>
                <c:pt idx="8685" formatCode="General">
                  <c:v>0.51231664980372904</c:v>
                </c:pt>
                <c:pt idx="8686" formatCode="General">
                  <c:v>0.50771339231083701</c:v>
                </c:pt>
                <c:pt idx="8687" formatCode="General">
                  <c:v>0.50289156974366001</c:v>
                </c:pt>
                <c:pt idx="8688" formatCode="General">
                  <c:v>0.497853869018408</c:v>
                </c:pt>
                <c:pt idx="8689" formatCode="General">
                  <c:v>0.49260307995975899</c:v>
                </c:pt>
                <c:pt idx="8690" formatCode="General">
                  <c:v>0.48714197920084601</c:v>
                </c:pt>
                <c:pt idx="8691" formatCode="General">
                  <c:v>0.48147348357327102</c:v>
                </c:pt>
                <c:pt idx="8692" formatCode="General">
                  <c:v>0.47560060808893301</c:v>
                </c:pt>
                <c:pt idx="8693" formatCode="General">
                  <c:v>0.46952640352278902</c:v>
                </c:pt>
                <c:pt idx="8694" formatCode="General">
                  <c:v>0.46325405816430598</c:v>
                </c:pt>
                <c:pt idx="8695" formatCode="General">
                  <c:v>0.456786794135281</c:v>
                </c:pt>
                <c:pt idx="8696" formatCode="General">
                  <c:v>0.450127915841531</c:v>
                </c:pt>
                <c:pt idx="8697" formatCode="General">
                  <c:v>0.44328086505441</c:v>
                </c:pt>
                <c:pt idx="8698" formatCode="General">
                  <c:v>0.436249112292661</c:v>
                </c:pt>
                <c:pt idx="8699" formatCode="General">
                  <c:v>0.42903620263919401</c:v>
                </c:pt>
                <c:pt idx="8700" formatCode="General">
                  <c:v>0.42164580594597301</c:v>
                </c:pt>
                <c:pt idx="8701" formatCode="General">
                  <c:v>0.41408155670918201</c:v>
                </c:pt>
                <c:pt idx="8702" formatCode="General">
                  <c:v>0.40634720196135599</c:v>
                </c:pt>
                <c:pt idx="8703" formatCode="General">
                  <c:v>0.39844656592616701</c:v>
                </c:pt>
                <c:pt idx="8704" formatCode="General">
                  <c:v>0.39038353782627599</c:v>
                </c:pt>
                <c:pt idx="8705" formatCode="General">
                  <c:v>0.38216207430440402</c:v>
                </c:pt>
                <c:pt idx="8706" formatCode="General">
                  <c:v>0.37378619276115999</c:v>
                </c:pt>
                <c:pt idx="8707" formatCode="General">
                  <c:v>0.365259967605637</c:v>
                </c:pt>
                <c:pt idx="8708" formatCode="General">
                  <c:v>0.35658746828166399</c:v>
                </c:pt>
                <c:pt idx="8709" formatCode="General">
                  <c:v>0.34777281884279998</c:v>
                </c:pt>
                <c:pt idx="8710" formatCode="General">
                  <c:v>0.338820257361032</c:v>
                </c:pt>
                <c:pt idx="8711" formatCode="General">
                  <c:v>0.32973408207815702</c:v>
                </c:pt>
                <c:pt idx="8712" formatCode="General">
                  <c:v>0.32051858297271701</c:v>
                </c:pt>
                <c:pt idx="8713" formatCode="General">
                  <c:v>0.31117809452862599</c:v>
                </c:pt>
                <c:pt idx="8714" formatCode="General">
                  <c:v>0.301716999066241</c:v>
                </c:pt>
                <c:pt idx="8715" formatCode="General">
                  <c:v>0.29213972937760402</c:v>
                </c:pt>
                <c:pt idx="8716" formatCode="General">
                  <c:v>0.282450765598387</c:v>
                </c:pt>
                <c:pt idx="8717" formatCode="General">
                  <c:v>0.27265463107073201</c:v>
                </c:pt>
                <c:pt idx="8718" formatCode="General">
                  <c:v>0.26275583918879503</c:v>
                </c:pt>
                <c:pt idx="8719" formatCode="General">
                  <c:v>0.25275899502876198</c:v>
                </c:pt>
                <c:pt idx="8720" formatCode="General">
                  <c:v>0.24266868902920199</c:v>
                </c:pt>
                <c:pt idx="8721" formatCode="General">
                  <c:v>0.23248948982518799</c:v>
                </c:pt>
                <c:pt idx="8722" formatCode="General">
                  <c:v>0.222226059644517</c:v>
                </c:pt>
                <c:pt idx="8723" formatCode="General">
                  <c:v>0.21188310494241699</c:v>
                </c:pt>
                <c:pt idx="8724" formatCode="General">
                  <c:v>0.20146530730551501</c:v>
                </c:pt>
                <c:pt idx="8725" formatCode="General">
                  <c:v>0.19097732455592201</c:v>
                </c:pt>
                <c:pt idx="8726" formatCode="General">
                  <c:v>0.18042389880240201</c:v>
                </c:pt>
                <c:pt idx="8727" formatCode="General">
                  <c:v>0.169809753857528</c:v>
                </c:pt>
                <c:pt idx="8728" formatCode="General">
                  <c:v>0.15913958765978301</c:v>
                </c:pt>
                <c:pt idx="8729" formatCode="General">
                  <c:v>0.148418184290729</c:v>
                </c:pt>
                <c:pt idx="8730" formatCode="General">
                  <c:v>0.13765031387200399</c:v>
                </c:pt>
                <c:pt idx="8731" formatCode="General">
                  <c:v>0.12684077159882601</c:v>
                </c:pt>
                <c:pt idx="8732" formatCode="General">
                  <c:v>0.11599432394921499</c:v>
                </c:pt>
                <c:pt idx="8733" formatCode="General">
                  <c:v>0.105115703351868</c:v>
                </c:pt>
                <c:pt idx="8734" formatCode="General">
                  <c:v>9.4209663554917195E-2</c:v>
                </c:pt>
                <c:pt idx="8735" formatCode="General">
                  <c:v>8.3280932744556793E-2</c:v>
                </c:pt>
                <c:pt idx="8736" formatCode="General">
                  <c:v>7.2334267515871201E-2</c:v>
                </c:pt>
                <c:pt idx="8737" formatCode="General">
                  <c:v>6.1374450897290399E-2</c:v>
                </c:pt>
                <c:pt idx="8738" formatCode="General">
                  <c:v>5.0406182398458503E-2</c:v>
                </c:pt>
                <c:pt idx="8739" formatCode="General">
                  <c:v>3.9434175080597697E-2</c:v>
                </c:pt>
                <c:pt idx="8740" formatCode="General">
                  <c:v>2.84631130035107E-2</c:v>
                </c:pt>
                <c:pt idx="8741" formatCode="General">
                  <c:v>1.7497652848976301E-2</c:v>
                </c:pt>
                <c:pt idx="8742" formatCode="General">
                  <c:v>6.5425320835218901E-3</c:v>
                </c:pt>
                <c:pt idx="8743" formatCode="General">
                  <c:v>-4.3975914666138901E-3</c:v>
                </c:pt>
                <c:pt idx="8744" formatCode="General">
                  <c:v>-1.53181047011813E-2</c:v>
                </c:pt>
                <c:pt idx="8745" formatCode="General">
                  <c:v>-2.6214432015758699E-2</c:v>
                </c:pt>
                <c:pt idx="8746" formatCode="General">
                  <c:v>-3.70820245956111E-2</c:v>
                </c:pt>
                <c:pt idx="8747" formatCode="General">
                  <c:v>-4.7916253036485897E-2</c:v>
                </c:pt>
                <c:pt idx="8748" formatCode="General">
                  <c:v>-5.8712577446460502E-2</c:v>
                </c:pt>
                <c:pt idx="8749" formatCode="General">
                  <c:v>-6.9466612698986102E-2</c:v>
                </c:pt>
                <c:pt idx="8750" formatCode="General">
                  <c:v>-8.0173900631455505E-2</c:v>
                </c:pt>
                <c:pt idx="8751" formatCode="General">
                  <c:v>-9.0829947882466996E-2</c:v>
                </c:pt>
                <c:pt idx="8752" formatCode="General">
                  <c:v>-0.10143037141650001</c:v>
                </c:pt>
                <c:pt idx="8753" formatCode="General">
                  <c:v>-0.111970843721314</c:v>
                </c:pt>
                <c:pt idx="8754" formatCode="General">
                  <c:v>-0.122447056600421</c:v>
                </c:pt>
                <c:pt idx="8755" formatCode="General">
                  <c:v>-0.132854740722821</c:v>
                </c:pt>
                <c:pt idx="8756" formatCode="General">
                  <c:v>-0.14318967352353401</c:v>
                </c:pt>
                <c:pt idx="8757" formatCode="General">
                  <c:v>-0.153447674128562</c:v>
                </c:pt>
                <c:pt idx="8758" formatCode="General">
                  <c:v>-0.163624608391881</c:v>
                </c:pt>
                <c:pt idx="8759" formatCode="General">
                  <c:v>-0.173716389791194</c:v>
                </c:pt>
                <c:pt idx="8760" formatCode="General">
                  <c:v>-0.183718983837447</c:v>
                </c:pt>
                <c:pt idx="8761" formatCode="General">
                  <c:v>-0.19362840624292199</c:v>
                </c:pt>
                <c:pt idx="8762" formatCode="General">
                  <c:v>-0.20344071959524701</c:v>
                </c:pt>
                <c:pt idx="8763" formatCode="General">
                  <c:v>-0.21315204809479901</c:v>
                </c:pt>
                <c:pt idx="8764" formatCode="General">
                  <c:v>-0.22275856607740899</c:v>
                </c:pt>
                <c:pt idx="8765" formatCode="General">
                  <c:v>-0.232256494874689</c:v>
                </c:pt>
                <c:pt idx="8766" formatCode="General">
                  <c:v>-0.24164212542885999</c:v>
                </c:pt>
                <c:pt idx="8767" formatCode="General">
                  <c:v>-0.25091180332132901</c:v>
                </c:pt>
                <c:pt idx="8768" formatCode="General">
                  <c:v>-0.26006192716385501</c:v>
                </c:pt>
                <c:pt idx="8769" formatCode="General">
                  <c:v>-0.26908895996910298</c:v>
                </c:pt>
                <c:pt idx="8770" formatCode="General">
                  <c:v>-0.27798942511052199</c:v>
                </c:pt>
                <c:pt idx="8771" formatCode="General">
                  <c:v>-0.28675991104406301</c:v>
                </c:pt>
                <c:pt idx="8772" formatCode="General">
                  <c:v>-0.295397067242685</c:v>
                </c:pt>
                <c:pt idx="8773" formatCode="General">
                  <c:v>-0.30389761236291002</c:v>
                </c:pt>
                <c:pt idx="8774" formatCode="General">
                  <c:v>-0.31225830868606902</c:v>
                </c:pt>
                <c:pt idx="8775" formatCode="General">
                  <c:v>-0.32047598994940601</c:v>
                </c:pt>
                <c:pt idx="8776" formatCode="General">
                  <c:v>-0.32854759142210099</c:v>
                </c:pt>
                <c:pt idx="8777" formatCode="General">
                  <c:v>-0.336470147608119</c:v>
                </c:pt>
                <c:pt idx="8778" formatCode="General">
                  <c:v>-0.34424072649307702</c:v>
                </c:pt>
                <c:pt idx="8779" formatCode="General">
                  <c:v>-0.35185637459694802</c:v>
                </c:pt>
                <c:pt idx="8780" formatCode="General">
                  <c:v>-0.35931428447409802</c:v>
                </c:pt>
                <c:pt idx="8781" formatCode="General">
                  <c:v>-0.36661175629076498</c:v>
                </c:pt>
                <c:pt idx="8782" formatCode="General">
                  <c:v>-0.37374613541379598</c:v>
                </c:pt>
                <c:pt idx="8783" formatCode="General">
                  <c:v>-0.38071485422415402</c:v>
                </c:pt>
                <c:pt idx="8784" formatCode="General">
                  <c:v>-0.38751533438989</c:v>
                </c:pt>
                <c:pt idx="8785" formatCode="General">
                  <c:v>-0.39414514613019203</c:v>
                </c:pt>
                <c:pt idx="8786" formatCode="General">
                  <c:v>-0.40060196503325601</c:v>
                </c:pt>
                <c:pt idx="8787" formatCode="General">
                  <c:v>-0.406883458207358</c:v>
                </c:pt>
                <c:pt idx="8788" formatCode="General">
                  <c:v>-0.41298744015968603</c:v>
                </c:pt>
                <c:pt idx="8789" formatCode="General">
                  <c:v>-0.41891178188050499</c:v>
                </c:pt>
                <c:pt idx="8790" formatCode="General">
                  <c:v>-0.42465444955076398</c:v>
                </c:pt>
                <c:pt idx="8791" formatCode="General">
                  <c:v>-0.430213453923389</c:v>
                </c:pt>
                <c:pt idx="8792" formatCode="General">
                  <c:v>-0.43558685052721202</c:v>
                </c:pt>
                <c:pt idx="8793" formatCode="General">
                  <c:v>-0.440772853381319</c:v>
                </c:pt>
                <c:pt idx="8794" formatCode="General">
                  <c:v>-0.44576973034523398</c:v>
                </c:pt>
                <c:pt idx="8795" formatCode="General">
                  <c:v>-0.45057579421255001</c:v>
                </c:pt>
                <c:pt idx="8796" formatCode="General">
                  <c:v>-0.455189456667148</c:v>
                </c:pt>
                <c:pt idx="8797" formatCode="General">
                  <c:v>-0.45960918366339898</c:v>
                </c:pt>
                <c:pt idx="8798" formatCode="General">
                  <c:v>-0.46383354822826001</c:v>
                </c:pt>
                <c:pt idx="8799" formatCode="General">
                  <c:v>-0.46786123711921301</c:v>
                </c:pt>
                <c:pt idx="8800" formatCode="General">
                  <c:v>-0.471690989390806</c:v>
                </c:pt>
                <c:pt idx="8801" formatCode="General">
                  <c:v>-0.47532159605880903</c:v>
                </c:pt>
                <c:pt idx="8802" formatCode="General">
                  <c:v>-0.47875195902658402</c:v>
                </c:pt>
                <c:pt idx="8803" formatCode="General">
                  <c:v>-0.48198109198856898</c:v>
                </c:pt>
                <c:pt idx="8804" formatCode="General">
                  <c:v>-0.48500800990130699</c:v>
                </c:pt>
                <c:pt idx="8805" formatCode="General">
                  <c:v>-0.48783184120712197</c:v>
                </c:pt>
                <c:pt idx="8806" formatCode="General">
                  <c:v>-0.49045188942427198</c:v>
                </c:pt>
                <c:pt idx="8807" formatCode="General">
                  <c:v>-0.492867462322512</c:v>
                </c:pt>
                <c:pt idx="8808" formatCode="General">
                  <c:v>-0.49507786198134601</c:v>
                </c:pt>
                <c:pt idx="8809" formatCode="General">
                  <c:v>-0.49708255637474602</c:v>
                </c:pt>
                <c:pt idx="8810" formatCode="General">
                  <c:v>-0.49888108589389901</c:v>
                </c:pt>
                <c:pt idx="8811" formatCode="General">
                  <c:v>-0.50047305541534004</c:v>
                </c:pt>
                <c:pt idx="8812" formatCode="General">
                  <c:v>-0.50185819190436498</c:v>
                </c:pt>
                <c:pt idx="8813" formatCode="General">
                  <c:v>-0.50303629291697105</c:v>
                </c:pt>
                <c:pt idx="8814" formatCode="General">
                  <c:v>-0.50400722000411402</c:v>
                </c:pt>
                <c:pt idx="8815" formatCode="General">
                  <c:v>-0.50477090490742604</c:v>
                </c:pt>
                <c:pt idx="8816" formatCode="General">
                  <c:v>-0.50532740589154501</c:v>
                </c:pt>
                <c:pt idx="8817" formatCode="General">
                  <c:v>-0.50567685229070702</c:v>
                </c:pt>
                <c:pt idx="8818" formatCode="General">
                  <c:v>-0.50581938089326295</c:v>
                </c:pt>
                <c:pt idx="8819" formatCode="General">
                  <c:v>-0.50575519506004196</c:v>
                </c:pt>
                <c:pt idx="8820" formatCode="General">
                  <c:v>-0.50548463576827296</c:v>
                </c:pt>
                <c:pt idx="8821" formatCode="General">
                  <c:v>-0.50500818380382295</c:v>
                </c:pt>
                <c:pt idx="8822" formatCode="General">
                  <c:v>-0.50432634062521897</c:v>
                </c:pt>
                <c:pt idx="8823" formatCode="General">
                  <c:v>-0.50343962253457497</c:v>
                </c:pt>
                <c:pt idx="8824" formatCode="General">
                  <c:v>-0.50234867643231296</c:v>
                </c:pt>
                <c:pt idx="8825" formatCode="General">
                  <c:v>-0.50105423935787696</c:v>
                </c:pt>
                <c:pt idx="8826" formatCode="General">
                  <c:v>-0.49955713236522298</c:v>
                </c:pt>
                <c:pt idx="8827" formatCode="General">
                  <c:v>-0.497858251592532</c:v>
                </c:pt>
                <c:pt idx="8828" formatCode="General">
                  <c:v>-0.49595846309831498</c:v>
                </c:pt>
                <c:pt idx="8829" formatCode="General">
                  <c:v>-0.49385876940055201</c:v>
                </c:pt>
                <c:pt idx="8830" formatCode="General">
                  <c:v>-0.49156032794773202</c:v>
                </c:pt>
                <c:pt idx="8831" formatCode="General">
                  <c:v>-0.48906433212046702</c:v>
                </c:pt>
                <c:pt idx="8832" formatCode="General">
                  <c:v>-0.48637200210641302</c:v>
                </c:pt>
                <c:pt idx="8833" formatCode="General">
                  <c:v>-0.48348464955646497</c:v>
                </c:pt>
                <c:pt idx="8834" formatCode="General">
                  <c:v>-0.48040373251748703</c:v>
                </c:pt>
                <c:pt idx="8835" formatCode="General">
                  <c:v>-0.47713068892920002</c:v>
                </c:pt>
                <c:pt idx="8836" formatCode="General">
                  <c:v>-0.47366698293063503</c:v>
                </c:pt>
                <c:pt idx="8837" formatCode="General">
                  <c:v>-0.47001422510437502</c:v>
                </c:pt>
                <c:pt idx="8838" formatCode="General">
                  <c:v>-0.46617407648845199</c:v>
                </c:pt>
                <c:pt idx="8839" formatCode="General">
                  <c:v>-0.46214828970763699</c:v>
                </c:pt>
                <c:pt idx="8840" formatCode="General">
                  <c:v>-0.45793865879434997</c:v>
                </c:pt>
                <c:pt idx="8841" formatCode="General">
                  <c:v>-0.45354701534530201</c:v>
                </c:pt>
                <c:pt idx="8842" formatCode="General">
                  <c:v>-0.44897526886092698</c:v>
                </c:pt>
                <c:pt idx="8843" formatCode="General">
                  <c:v>-0.44422523101465899</c:v>
                </c:pt>
                <c:pt idx="8844" formatCode="General">
                  <c:v>-0.43929918113285599</c:v>
                </c:pt>
                <c:pt idx="8845" formatCode="General">
                  <c:v>-0.434199731726714</c:v>
                </c:pt>
                <c:pt idx="8846" formatCode="General">
                  <c:v>-0.42892873486238903</c:v>
                </c:pt>
                <c:pt idx="8847" formatCode="General">
                  <c:v>-0.423488074231953</c:v>
                </c:pt>
                <c:pt idx="8848" formatCode="General">
                  <c:v>-0.417880288802358</c:v>
                </c:pt>
                <c:pt idx="8849" formatCode="General">
                  <c:v>-0.41210757252165803</c:v>
                </c:pt>
                <c:pt idx="8850" formatCode="General">
                  <c:v>-0.40617270762712998</c:v>
                </c:pt>
                <c:pt idx="8851" formatCode="General">
                  <c:v>-0.400078092017987</c:v>
                </c:pt>
                <c:pt idx="8852" formatCode="General">
                  <c:v>-0.39382613900778102</c:v>
                </c:pt>
                <c:pt idx="8853" formatCode="General">
                  <c:v>-0.38741940150703102</c:v>
                </c:pt>
                <c:pt idx="8854" formatCode="General">
                  <c:v>-0.38086052757395</c:v>
                </c:pt>
                <c:pt idx="8855" formatCode="General">
                  <c:v>-0.37415226038810301</c:v>
                </c:pt>
                <c:pt idx="8856" formatCode="General">
                  <c:v>-0.36729695479947599</c:v>
                </c:pt>
                <c:pt idx="8857" formatCode="General">
                  <c:v>-0.36029812848023102</c:v>
                </c:pt>
                <c:pt idx="8858" formatCode="General">
                  <c:v>-0.35315838240272801</c:v>
                </c:pt>
                <c:pt idx="8859" formatCode="General">
                  <c:v>-0.34588032936716401</c:v>
                </c:pt>
                <c:pt idx="8860" formatCode="General">
                  <c:v>-0.338467261915119</c:v>
                </c:pt>
                <c:pt idx="8861" formatCode="General">
                  <c:v>-0.33092213049131303</c:v>
                </c:pt>
                <c:pt idx="8862" formatCode="General">
                  <c:v>-0.32324849026203401</c:v>
                </c:pt>
                <c:pt idx="8863" formatCode="General">
                  <c:v>-0.31544944560805499</c:v>
                </c:pt>
                <c:pt idx="8864" formatCode="General">
                  <c:v>-0.30752757050573498</c:v>
                </c:pt>
                <c:pt idx="8865" formatCode="General">
                  <c:v>-0.299486075357975</c:v>
                </c:pt>
                <c:pt idx="8866" formatCode="General">
                  <c:v>-0.29132831152013999</c:v>
                </c:pt>
                <c:pt idx="8867" formatCode="General">
                  <c:v>-0.28305721969430397</c:v>
                </c:pt>
                <c:pt idx="8868" formatCode="General">
                  <c:v>-0.27467638987925502</c:v>
                </c:pt>
                <c:pt idx="8869" formatCode="General">
                  <c:v>-0.266189528168572</c:v>
                </c:pt>
                <c:pt idx="8870" formatCode="General">
                  <c:v>-0.257599303865373</c:v>
                </c:pt>
                <c:pt idx="8871" formatCode="General">
                  <c:v>-0.24890900672961599</c:v>
                </c:pt>
                <c:pt idx="8872" formatCode="General">
                  <c:v>-0.24012268852698601</c:v>
                </c:pt>
                <c:pt idx="8873" formatCode="General">
                  <c:v>-0.231243967891549</c:v>
                </c:pt>
                <c:pt idx="8874" formatCode="General">
                  <c:v>-0.22227596098275701</c:v>
                </c:pt>
                <c:pt idx="8875" formatCode="General">
                  <c:v>-0.21322242185593199</c:v>
                </c:pt>
                <c:pt idx="8876" formatCode="General">
                  <c:v>-0.204087256039126</c:v>
                </c:pt>
                <c:pt idx="8877" formatCode="General">
                  <c:v>-0.19487388220174301</c:v>
                </c:pt>
                <c:pt idx="8878" formatCode="General">
                  <c:v>-0.18558574976046699</c:v>
                </c:pt>
                <c:pt idx="8879" formatCode="General">
                  <c:v>-0.17622641397980501</c:v>
                </c:pt>
                <c:pt idx="8880" formatCode="General">
                  <c:v>-0.166799548517827</c:v>
                </c:pt>
                <c:pt idx="8881" formatCode="General">
                  <c:v>-0.157308952824502</c:v>
                </c:pt>
                <c:pt idx="8882" formatCode="General">
                  <c:v>-0.147758494559666</c:v>
                </c:pt>
                <c:pt idx="8883" formatCode="General">
                  <c:v>-0.13815161508683499</c:v>
                </c:pt>
                <c:pt idx="8884" formatCode="General">
                  <c:v>-0.12849238856260001</c:v>
                </c:pt>
                <c:pt idx="8885" formatCode="General">
                  <c:v>-0.118784987585483</c:v>
                </c:pt>
                <c:pt idx="8886" formatCode="General">
                  <c:v>-0.10903252893817</c:v>
                </c:pt>
                <c:pt idx="8887" formatCode="General">
                  <c:v>-9.9238729309062496E-2</c:v>
                </c:pt>
                <c:pt idx="8888" formatCode="General">
                  <c:v>-8.9408045233596606E-2</c:v>
                </c:pt>
                <c:pt idx="8889" formatCode="General">
                  <c:v>-7.9544476337047698E-2</c:v>
                </c:pt>
                <c:pt idx="8890" formatCode="General">
                  <c:v>-6.9651494424370103E-2</c:v>
                </c:pt>
                <c:pt idx="8891" formatCode="General">
                  <c:v>-5.9733122535188803E-2</c:v>
                </c:pt>
                <c:pt idx="8892" formatCode="General">
                  <c:v>-4.9792955323081999E-2</c:v>
                </c:pt>
                <c:pt idx="8893" formatCode="General">
                  <c:v>-3.9834645637108999E-2</c:v>
                </c:pt>
                <c:pt idx="8894" formatCode="General">
                  <c:v>-2.98625693246946E-2</c:v>
                </c:pt>
                <c:pt idx="8895" formatCode="General">
                  <c:v>-1.9881228982163001E-2</c:v>
                </c:pt>
                <c:pt idx="8896" formatCode="General">
                  <c:v>-9.8945756582519903E-3</c:v>
                </c:pt>
                <c:pt idx="8897">
                  <c:v>9.4076311195523694E-5</c:v>
                </c:pt>
                <c:pt idx="8898" formatCode="General">
                  <c:v>1.00813776475618E-2</c:v>
                </c:pt>
                <c:pt idx="8899" formatCode="General">
                  <c:v>2.0063256853515302E-2</c:v>
                </c:pt>
                <c:pt idx="8900" formatCode="General">
                  <c:v>3.0034954420792001E-2</c:v>
                </c:pt>
                <c:pt idx="8901" formatCode="General">
                  <c:v>3.9992805768545102E-2</c:v>
                </c:pt>
                <c:pt idx="8902" formatCode="General">
                  <c:v>4.99337352024838E-2</c:v>
                </c:pt>
                <c:pt idx="8903" formatCode="General">
                  <c:v>5.9853486003023898E-2</c:v>
                </c:pt>
                <c:pt idx="8904" formatCode="General">
                  <c:v>6.9747661530848701E-2</c:v>
                </c:pt>
                <c:pt idx="8905" formatCode="General">
                  <c:v>7.9612947964847303E-2</c:v>
                </c:pt>
                <c:pt idx="8906" formatCode="General">
                  <c:v>8.9445528606200697E-2</c:v>
                </c:pt>
                <c:pt idx="8907" formatCode="General">
                  <c:v>9.9241444930210101E-2</c:v>
                </c:pt>
                <c:pt idx="8908" formatCode="General">
                  <c:v>0.108996734908616</c:v>
                </c:pt>
                <c:pt idx="8909" formatCode="General">
                  <c:v>0.11870797359301</c:v>
                </c:pt>
                <c:pt idx="8910" formatCode="General">
                  <c:v>0.128371667107125</c:v>
                </c:pt>
                <c:pt idx="8911" formatCode="General">
                  <c:v>0.13798315306931599</c:v>
                </c:pt>
                <c:pt idx="8912" formatCode="General">
                  <c:v>0.14753875155339999</c:v>
                </c:pt>
                <c:pt idx="8913" formatCode="General">
                  <c:v>0.15703490991497701</c:v>
                </c:pt>
                <c:pt idx="8914" formatCode="General">
                  <c:v>0.16646803940853999</c:v>
                </c:pt>
                <c:pt idx="8915" formatCode="General">
                  <c:v>0.17583448218074799</c:v>
                </c:pt>
                <c:pt idx="8916" formatCode="General">
                  <c:v>0.18513003762027599</c:v>
                </c:pt>
                <c:pt idx="8917" formatCode="General">
                  <c:v>0.19435155403819401</c:v>
                </c:pt>
                <c:pt idx="8918" formatCode="General">
                  <c:v>0.20349542391546599</c:v>
                </c:pt>
                <c:pt idx="8919" formatCode="General">
                  <c:v>0.21255799095630701</c:v>
                </c:pt>
                <c:pt idx="8920" formatCode="General">
                  <c:v>0.22153614116010401</c:v>
                </c:pt>
                <c:pt idx="8921" formatCode="General">
                  <c:v>0.23042620891934601</c:v>
                </c:pt>
                <c:pt idx="8922" formatCode="General">
                  <c:v>0.239224426831493</c:v>
                </c:pt>
                <c:pt idx="8923" formatCode="General">
                  <c:v>0.247927057827209</c:v>
                </c:pt>
                <c:pt idx="8924" formatCode="General">
                  <c:v>0.25653096365834799</c:v>
                </c:pt>
                <c:pt idx="8925" formatCode="General">
                  <c:v>0.26503304863770899</c:v>
                </c:pt>
                <c:pt idx="8926" formatCode="General">
                  <c:v>0.27342967549164299</c:v>
                </c:pt>
                <c:pt idx="8927" formatCode="General">
                  <c:v>0.281717735444241</c:v>
                </c:pt>
                <c:pt idx="8928" formatCode="General">
                  <c:v>0.28989415576651101</c:v>
                </c:pt>
                <c:pt idx="8929" formatCode="General">
                  <c:v>0.29795532177072898</c:v>
                </c:pt>
                <c:pt idx="8930" formatCode="General">
                  <c:v>0.30589815272529702</c:v>
                </c:pt>
                <c:pt idx="8931" formatCode="General">
                  <c:v>0.31371967455946798</c:v>
                </c:pt>
                <c:pt idx="8932" formatCode="General">
                  <c:v>0.32141693833763602</c:v>
                </c:pt>
                <c:pt idx="8933" formatCode="General">
                  <c:v>0.32898703374577598</c:v>
                </c:pt>
                <c:pt idx="8934" formatCode="General">
                  <c:v>0.33642706826413399</c:v>
                </c:pt>
                <c:pt idx="8935" formatCode="General">
                  <c:v>0.34373418389804899</c:v>
                </c:pt>
                <c:pt idx="8936" formatCode="General">
                  <c:v>0.35090553960356202</c:v>
                </c:pt>
                <c:pt idx="8937" formatCode="General">
                  <c:v>0.357938331139736</c:v>
                </c:pt>
                <c:pt idx="8938" formatCode="General">
                  <c:v>0.36482983622042398</c:v>
                </c:pt>
                <c:pt idx="8939" formatCode="General">
                  <c:v>0.37157786891874001</c:v>
                </c:pt>
                <c:pt idx="8940" formatCode="General">
                  <c:v>0.37817920898084501</c:v>
                </c:pt>
                <c:pt idx="8941" formatCode="General">
                  <c:v>0.38463115547368298</c:v>
                </c:pt>
                <c:pt idx="8942" formatCode="General">
                  <c:v>0.39093169989386301</c:v>
                </c:pt>
                <c:pt idx="8943" formatCode="General">
                  <c:v>0.397078356169417</c:v>
                </c:pt>
                <c:pt idx="8944" formatCode="General">
                  <c:v>0.40306862549396499</c:v>
                </c:pt>
                <c:pt idx="8945" formatCode="General">
                  <c:v>0.40890004558375698</c:v>
                </c:pt>
                <c:pt idx="8946" formatCode="General">
                  <c:v>0.414570218546572</c:v>
                </c:pt>
                <c:pt idx="8947" formatCode="General">
                  <c:v>0.42007680273773701</c:v>
                </c:pt>
                <c:pt idx="8948" formatCode="General">
                  <c:v>0.42541754006093702</c:v>
                </c:pt>
                <c:pt idx="8949" formatCode="General">
                  <c:v>0.43059030641777901</c:v>
                </c:pt>
                <c:pt idx="8950" formatCode="General">
                  <c:v>0.43559362905306098</c:v>
                </c:pt>
                <c:pt idx="8951" formatCode="General">
                  <c:v>0.440425608668502</c:v>
                </c:pt>
                <c:pt idx="8952" formatCode="General">
                  <c:v>0.445084345898002</c:v>
                </c:pt>
                <c:pt idx="8953" formatCode="General">
                  <c:v>0.44956802318391698</c:v>
                </c:pt>
                <c:pt idx="8954" formatCode="General">
                  <c:v>0.45387495263707101</c:v>
                </c:pt>
                <c:pt idx="8955" formatCode="General">
                  <c:v>0.458004091307671</c:v>
                </c:pt>
                <c:pt idx="8956" formatCode="General">
                  <c:v>0.46195390191992203</c:v>
                </c:pt>
                <c:pt idx="8957" formatCode="General">
                  <c:v>0.46572228649306302</c:v>
                </c:pt>
                <c:pt idx="8958" formatCode="General">
                  <c:v>0.46930773397077402</c:v>
                </c:pt>
                <c:pt idx="8959" formatCode="General">
                  <c:v>0.47270890465132798</c:v>
                </c:pt>
                <c:pt idx="8960" formatCode="General">
                  <c:v>0.47592461753184501</c:v>
                </c:pt>
                <c:pt idx="8961" formatCode="General">
                  <c:v>0.478954301934292</c:v>
                </c:pt>
                <c:pt idx="8962" formatCode="General">
                  <c:v>0.48179636189035602</c:v>
                </c:pt>
                <c:pt idx="8963" formatCode="General">
                  <c:v>0.48444923089284903</c:v>
                </c:pt>
                <c:pt idx="8964" formatCode="General">
                  <c:v>0.486912602653089</c:v>
                </c:pt>
                <c:pt idx="8965" formatCode="General">
                  <c:v>0.48918578798789197</c:v>
                </c:pt>
                <c:pt idx="8966" formatCode="General">
                  <c:v>0.49126758111262397</c:v>
                </c:pt>
                <c:pt idx="8967" formatCode="General">
                  <c:v>0.493157396576762</c:v>
                </c:pt>
                <c:pt idx="8968" formatCode="General">
                  <c:v>0.49485484253530998</c:v>
                </c:pt>
                <c:pt idx="8969" formatCode="General">
                  <c:v>0.49635957724452201</c:v>
                </c:pt>
                <c:pt idx="8970" formatCode="General">
                  <c:v>0.49767076623631201</c:v>
                </c:pt>
                <c:pt idx="8971" formatCode="General">
                  <c:v>0.49878768895204101</c:v>
                </c:pt>
                <c:pt idx="8972" formatCode="General">
                  <c:v>0.49971084162602197</c:v>
                </c:pt>
                <c:pt idx="8973" formatCode="General">
                  <c:v>0.50043979202240396</c:v>
                </c:pt>
                <c:pt idx="8974" formatCode="General">
                  <c:v>0.50097404233074405</c:v>
                </c:pt>
                <c:pt idx="8975" formatCode="General">
                  <c:v>0.50131320186920303</c:v>
                </c:pt>
                <c:pt idx="8976" formatCode="General">
                  <c:v>0.50145709040810205</c:v>
                </c:pt>
                <c:pt idx="8977" formatCode="General">
                  <c:v>0.50140677470158601</c:v>
                </c:pt>
                <c:pt idx="8978" formatCode="General">
                  <c:v>0.501162354016224</c:v>
                </c:pt>
                <c:pt idx="8979" formatCode="General">
                  <c:v>0.50072338145859496</c:v>
                </c:pt>
                <c:pt idx="8980" formatCode="General">
                  <c:v>0.50009058543601803</c:v>
                </c:pt>
                <c:pt idx="8981" formatCode="General">
                  <c:v>0.49926431486010803</c:v>
                </c:pt>
                <c:pt idx="8982" formatCode="General">
                  <c:v>0.49824445926231897</c:v>
                </c:pt>
                <c:pt idx="8983" formatCode="General">
                  <c:v>0.49703210622684602</c:v>
                </c:pt>
                <c:pt idx="8984" formatCode="General">
                  <c:v>0.49562803954106099</c:v>
                </c:pt>
                <c:pt idx="8985" formatCode="General">
                  <c:v>0.49403308426895598</c:v>
                </c:pt>
                <c:pt idx="8986" formatCode="General">
                  <c:v>0.49224813932372202</c:v>
                </c:pt>
                <c:pt idx="8987" formatCode="General">
                  <c:v>0.49027364702508802</c:v>
                </c:pt>
                <c:pt idx="8988" formatCode="General">
                  <c:v>0.48811069121886402</c:v>
                </c:pt>
                <c:pt idx="8989" formatCode="General">
                  <c:v>0.48576055264636198</c:v>
                </c:pt>
                <c:pt idx="8990" formatCode="General">
                  <c:v>0.483224582699251</c:v>
                </c:pt>
                <c:pt idx="8991" formatCode="General">
                  <c:v>0.48050364124372302</c:v>
                </c:pt>
                <c:pt idx="8992" formatCode="General">
                  <c:v>0.47759865935068202</c:v>
                </c:pt>
                <c:pt idx="8993" formatCode="General">
                  <c:v>0.47451128967134698</c:v>
                </c:pt>
                <c:pt idx="8994" formatCode="General">
                  <c:v>0.471243334286924</c:v>
                </c:pt>
                <c:pt idx="8995" formatCode="General">
                  <c:v>0.467796116639913</c:v>
                </c:pt>
                <c:pt idx="8996" formatCode="General">
                  <c:v>0.46417103597149501</c:v>
                </c:pt>
                <c:pt idx="8997" formatCode="General">
                  <c:v>0.46037014987611802</c:v>
                </c:pt>
                <c:pt idx="8998" formatCode="General">
                  <c:v>0.45639510292246099</c:v>
                </c:pt>
                <c:pt idx="8999" formatCode="General">
                  <c:v>0.452247558295438</c:v>
                </c:pt>
                <c:pt idx="9000" formatCode="General">
                  <c:v>0.44792928332338899</c:v>
                </c:pt>
                <c:pt idx="9001" formatCode="General">
                  <c:v>0.443442199375569</c:v>
                </c:pt>
                <c:pt idx="9002" formatCode="General">
                  <c:v>0.43878883767638599</c:v>
                </c:pt>
                <c:pt idx="9003" formatCode="General">
                  <c:v>0.43397076681447599</c:v>
                </c:pt>
                <c:pt idx="9004" formatCode="General">
                  <c:v>0.42899014161802101</c:v>
                </c:pt>
                <c:pt idx="9005" formatCode="General">
                  <c:v>0.42384980901678998</c:v>
                </c:pt>
                <c:pt idx="9006" formatCode="General">
                  <c:v>0.41855157671472998</c:v>
                </c:pt>
                <c:pt idx="9007" formatCode="General">
                  <c:v>0.41309724101564699</c:v>
                </c:pt>
                <c:pt idx="9008" formatCode="General">
                  <c:v>0.40748928611419</c:v>
                </c:pt>
                <c:pt idx="9009" formatCode="General">
                  <c:v>0.40173039873941102</c:v>
                </c:pt>
                <c:pt idx="9010" formatCode="General">
                  <c:v>0.39582338221213598</c:v>
                </c:pt>
                <c:pt idx="9011" formatCode="General">
                  <c:v>0.389771102086025</c:v>
                </c:pt>
                <c:pt idx="9012" formatCode="General">
                  <c:v>0.38357590252360702</c:v>
                </c:pt>
                <c:pt idx="9013" formatCode="General">
                  <c:v>0.37724018379621799</c:v>
                </c:pt>
                <c:pt idx="9014" formatCode="General">
                  <c:v>0.37076703190348798</c:v>
                </c:pt>
                <c:pt idx="9015" formatCode="General">
                  <c:v>0.364159662035414</c:v>
                </c:pt>
                <c:pt idx="9016" formatCode="General">
                  <c:v>0.357420770694239</c:v>
                </c:pt>
                <c:pt idx="9017" formatCode="General">
                  <c:v>0.35055304688863098</c:v>
                </c:pt>
                <c:pt idx="9018" formatCode="General">
                  <c:v>0.34355924399204202</c:v>
                </c:pt>
                <c:pt idx="9019" formatCode="General">
                  <c:v>0.33644225197247302</c:v>
                </c:pt>
                <c:pt idx="9020" formatCode="General">
                  <c:v>0.32920559936076499</c:v>
                </c:pt>
                <c:pt idx="9021" formatCode="General">
                  <c:v>0.32185239456322201</c:v>
                </c:pt>
                <c:pt idx="9022" formatCode="General">
                  <c:v>0.31438579410737999</c:v>
                </c:pt>
                <c:pt idx="9023" formatCode="General">
                  <c:v>0.30680953304358499</c:v>
                </c:pt>
                <c:pt idx="9024" formatCode="General">
                  <c:v>0.29912633420073498</c:v>
                </c:pt>
                <c:pt idx="9025" formatCode="General">
                  <c:v>0.29133947535202298</c:v>
                </c:pt>
                <c:pt idx="9026" formatCode="General">
                  <c:v>0.28345287799824997</c:v>
                </c:pt>
                <c:pt idx="9027" formatCode="General">
                  <c:v>0.27546945518466998</c:v>
                </c:pt>
                <c:pt idx="9028" formatCode="General">
                  <c:v>0.26739261493807098</c:v>
                </c:pt>
                <c:pt idx="9029" formatCode="General">
                  <c:v>0.25922587734331698</c:v>
                </c:pt>
                <c:pt idx="9030" formatCode="General">
                  <c:v>0.250972493761277</c:v>
                </c:pt>
                <c:pt idx="9031" formatCode="General">
                  <c:v>0.24263619744316101</c:v>
                </c:pt>
                <c:pt idx="9032" formatCode="General">
                  <c:v>0.234220540164253</c:v>
                </c:pt>
                <c:pt idx="9033" formatCode="General">
                  <c:v>0.22572909207623701</c:v>
                </c:pt>
                <c:pt idx="9034" formatCode="General">
                  <c:v>0.217165414510192</c:v>
                </c:pt>
                <c:pt idx="9035" formatCode="General">
                  <c:v>0.208533118813164</c:v>
                </c:pt>
                <c:pt idx="9036" formatCode="General">
                  <c:v>0.199835917146785</c:v>
                </c:pt>
                <c:pt idx="9037" formatCode="General">
                  <c:v>0.191077461045422</c:v>
                </c:pt>
                <c:pt idx="9038" formatCode="General">
                  <c:v>0.18226143212558199</c:v>
                </c:pt>
                <c:pt idx="9039" formatCode="General">
                  <c:v>0.17339155436348</c:v>
                </c:pt>
                <c:pt idx="9040" formatCode="General">
                  <c:v>0.16447153947634999</c:v>
                </c:pt>
                <c:pt idx="9041" formatCode="General">
                  <c:v>0.15550518556142601</c:v>
                </c:pt>
                <c:pt idx="9042" formatCode="General">
                  <c:v>0.14649622432871101</c:v>
                </c:pt>
                <c:pt idx="9043" formatCode="General">
                  <c:v>0.13744846515394599</c:v>
                </c:pt>
                <c:pt idx="9044" formatCode="General">
                  <c:v>0.12836569772658499</c:v>
                </c:pt>
                <c:pt idx="9045" formatCode="General">
                  <c:v>0.119251675972364</c:v>
                </c:pt>
                <c:pt idx="9046" formatCode="General">
                  <c:v>0.110110180075978</c:v>
                </c:pt>
                <c:pt idx="9047" formatCode="General">
                  <c:v>0.100945020403319</c:v>
                </c:pt>
                <c:pt idx="9048" formatCode="General">
                  <c:v>9.1760029484142497E-2</c:v>
                </c:pt>
                <c:pt idx="9049" formatCode="General">
                  <c:v>8.2558953054491804E-2</c:v>
                </c:pt>
                <c:pt idx="9050" formatCode="General">
                  <c:v>7.3345609421565899E-2</c:v>
                </c:pt>
                <c:pt idx="9051" formatCode="General">
                  <c:v>6.4123841168066797E-2</c:v>
                </c:pt>
                <c:pt idx="9052" formatCode="General">
                  <c:v>5.4897395749907103E-2</c:v>
                </c:pt>
                <c:pt idx="9053" formatCode="General">
                  <c:v>4.5670033356212301E-2</c:v>
                </c:pt>
                <c:pt idx="9054" formatCode="General">
                  <c:v>3.6445592490439403E-2</c:v>
                </c:pt>
                <c:pt idx="9055" formatCode="General">
                  <c:v>2.72278770943323E-2</c:v>
                </c:pt>
                <c:pt idx="9056" formatCode="General">
                  <c:v>1.8020637512003002E-2</c:v>
                </c:pt>
                <c:pt idx="9057" formatCode="General">
                  <c:v>8.8275730642081995E-3</c:v>
                </c:pt>
                <c:pt idx="9058" formatCode="General">
                  <c:v>-3.47609756596632E-4</c:v>
                </c:pt>
                <c:pt idx="9059" formatCode="General">
                  <c:v>-9.5011866479741205E-3</c:v>
                </c:pt>
                <c:pt idx="9060" formatCode="General">
                  <c:v>-1.8629421853316602E-2</c:v>
                </c:pt>
                <c:pt idx="9061" formatCode="General">
                  <c:v>-2.77286289486471E-2</c:v>
                </c:pt>
                <c:pt idx="9062" formatCode="General">
                  <c:v>-3.6795186813617903E-2</c:v>
                </c:pt>
                <c:pt idx="9063" formatCode="General">
                  <c:v>-4.58254509932162E-2</c:v>
                </c:pt>
                <c:pt idx="9064" formatCode="General">
                  <c:v>-5.4815813224251601E-2</c:v>
                </c:pt>
                <c:pt idx="9065" formatCode="General">
                  <c:v>-6.3762694426857794E-2</c:v>
                </c:pt>
                <c:pt idx="9066" formatCode="General">
                  <c:v>-7.2662538041027694E-2</c:v>
                </c:pt>
                <c:pt idx="9067" formatCode="General">
                  <c:v>-8.1511825464784304E-2</c:v>
                </c:pt>
                <c:pt idx="9068" formatCode="General">
                  <c:v>-9.0307066771065397E-2</c:v>
                </c:pt>
                <c:pt idx="9069" formatCode="General">
                  <c:v>-9.9044809185233104E-2</c:v>
                </c:pt>
                <c:pt idx="9070" formatCode="General">
                  <c:v>-0.107721629578932</c:v>
                </c:pt>
                <c:pt idx="9071" formatCode="General">
                  <c:v>-0.11633413337828</c:v>
                </c:pt>
                <c:pt idx="9072" formatCode="General">
                  <c:v>-0.124878957806083</c:v>
                </c:pt>
                <c:pt idx="9073" formatCode="General">
                  <c:v>-0.133352741867725</c:v>
                </c:pt>
                <c:pt idx="9074" formatCode="General">
                  <c:v>-0.141752188797407</c:v>
                </c:pt>
                <c:pt idx="9075" formatCode="General">
                  <c:v>-0.15007412580306001</c:v>
                </c:pt>
                <c:pt idx="9076" formatCode="General">
                  <c:v>-0.158315392883914</c:v>
                </c:pt>
                <c:pt idx="9077" formatCode="General">
                  <c:v>-0.16647282973931299</c:v>
                </c:pt>
                <c:pt idx="9078" formatCode="General">
                  <c:v>-0.17454332942659301</c:v>
                </c:pt>
                <c:pt idx="9079" formatCode="General">
                  <c:v>-0.18252379024207299</c:v>
                </c:pt>
                <c:pt idx="9080" formatCode="General">
                  <c:v>-0.19041117506454</c:v>
                </c:pt>
                <c:pt idx="9081" formatCode="General">
                  <c:v>-0.19820257066396499</c:v>
                </c:pt>
                <c:pt idx="9082" formatCode="General">
                  <c:v>-0.20589508241540899</c:v>
                </c:pt>
                <c:pt idx="9083" formatCode="General">
                  <c:v>-0.21348587661179999</c:v>
                </c:pt>
                <c:pt idx="9084" formatCode="General">
                  <c:v>-0.22097217720238699</c:v>
                </c:pt>
                <c:pt idx="9085" formatCode="General">
                  <c:v>-0.22835115814795801</c:v>
                </c:pt>
                <c:pt idx="9086" formatCode="General">
                  <c:v>-0.235620108865469</c:v>
                </c:pt>
                <c:pt idx="9087" formatCode="General">
                  <c:v>-0.242776449584821</c:v>
                </c:pt>
                <c:pt idx="9088" formatCode="General">
                  <c:v>-0.24981761697479801</c:v>
                </c:pt>
                <c:pt idx="9089" formatCode="General">
                  <c:v>-0.256741101176231</c:v>
                </c:pt>
                <c:pt idx="9090" formatCode="General">
                  <c:v>-0.26354439689659598</c:v>
                </c:pt>
                <c:pt idx="9091" formatCode="General">
                  <c:v>-0.27022505914005202</c:v>
                </c:pt>
                <c:pt idx="9092" formatCode="General">
                  <c:v>-0.27678076924954498</c:v>
                </c:pt>
                <c:pt idx="9093" formatCode="General">
                  <c:v>-0.28320928269374901</c:v>
                </c:pt>
                <c:pt idx="9094" formatCode="General">
                  <c:v>-0.28950841612764899</c:v>
                </c:pt>
                <c:pt idx="9095" formatCode="General">
                  <c:v>-0.29567598904056103</c:v>
                </c:pt>
                <c:pt idx="9096" formatCode="General">
                  <c:v>-0.30170990370086698</c:v>
                </c:pt>
                <c:pt idx="9097" formatCode="General">
                  <c:v>-0.30760835714546902</c:v>
                </c:pt>
                <c:pt idx="9098" formatCode="General">
                  <c:v>-0.31336894611238802</c:v>
                </c:pt>
                <c:pt idx="9099" formatCode="General">
                  <c:v>-0.31898951151718002</c:v>
                </c:pt>
                <c:pt idx="9100" formatCode="General">
                  <c:v>-0.324468604285236</c:v>
                </c:pt>
                <c:pt idx="9101" formatCode="General">
                  <c:v>-0.32980486132215697</c:v>
                </c:pt>
                <c:pt idx="9102" formatCode="General">
                  <c:v>-0.33499687207793299</c:v>
                </c:pt>
                <c:pt idx="9103" formatCode="General">
                  <c:v>-0.34004258548710398</c:v>
                </c:pt>
                <c:pt idx="9104" formatCode="General">
                  <c:v>-0.34493994413725299</c:v>
                </c:pt>
                <c:pt idx="9105" formatCode="General">
                  <c:v>-0.34968800856273602</c:v>
                </c:pt>
                <c:pt idx="9106" formatCode="General">
                  <c:v>-0.35428540264092701</c:v>
                </c:pt>
                <c:pt idx="9107" formatCode="General">
                  <c:v>-0.35873069400650698</c:v>
                </c:pt>
                <c:pt idx="9108" formatCode="General">
                  <c:v>-0.36302293626036702</c:v>
                </c:pt>
                <c:pt idx="9109" formatCode="General">
                  <c:v>-0.36716011994272602</c:v>
                </c:pt>
                <c:pt idx="9110" formatCode="General">
                  <c:v>-0.37114125495589201</c:v>
                </c:pt>
                <c:pt idx="9111" formatCode="General">
                  <c:v>-0.37496550534908302</c:v>
                </c:pt>
                <c:pt idx="9112" formatCode="General">
                  <c:v>-0.37863201708131</c:v>
                </c:pt>
                <c:pt idx="9113" formatCode="General">
                  <c:v>-0.382139937436412</c:v>
                </c:pt>
                <c:pt idx="9114" formatCode="General">
                  <c:v>-0.385488427404724</c:v>
                </c:pt>
                <c:pt idx="9115" formatCode="General">
                  <c:v>-0.38867718298371201</c:v>
                </c:pt>
                <c:pt idx="9116" formatCode="General">
                  <c:v>-0.39170533152792197</c:v>
                </c:pt>
                <c:pt idx="9117" formatCode="General">
                  <c:v>-0.39457187439239699</c:v>
                </c:pt>
                <c:pt idx="9118" formatCode="General">
                  <c:v>-0.39727581451975502</c:v>
                </c:pt>
                <c:pt idx="9119" formatCode="General">
                  <c:v>-0.39981678280635702</c:v>
                </c:pt>
                <c:pt idx="9120" formatCode="General">
                  <c:v>-0.40219503401211698</c:v>
                </c:pt>
                <c:pt idx="9121" formatCode="General">
                  <c:v>-0.40441029090667302</c:v>
                </c:pt>
                <c:pt idx="9122" formatCode="General">
                  <c:v>-0.40646215624600202</c:v>
                </c:pt>
                <c:pt idx="9123" formatCode="General">
                  <c:v>-0.40835024598749797</c:v>
                </c:pt>
                <c:pt idx="9124" formatCode="General">
                  <c:v>-0.41007472637138098</c:v>
                </c:pt>
                <c:pt idx="9125" formatCode="General">
                  <c:v>-0.41163576582877598</c:v>
                </c:pt>
                <c:pt idx="9126" formatCode="General">
                  <c:v>-0.41303292681176001</c:v>
                </c:pt>
                <c:pt idx="9127" formatCode="General">
                  <c:v>-0.41426631125604202</c:v>
                </c:pt>
                <c:pt idx="9128" formatCode="General">
                  <c:v>-0.41533660287910501</c:v>
                </c:pt>
                <c:pt idx="9129" formatCode="General">
                  <c:v>-0.41624393684717198</c:v>
                </c:pt>
                <c:pt idx="9130" formatCode="General">
                  <c:v>-0.41698836165340403</c:v>
                </c:pt>
                <c:pt idx="9131" formatCode="General">
                  <c:v>-0.41757049024788301</c:v>
                </c:pt>
                <c:pt idx="9132" formatCode="General">
                  <c:v>-0.41799096076929199</c:v>
                </c:pt>
                <c:pt idx="9133" formatCode="General">
                  <c:v>-0.41825037711258101</c:v>
                </c:pt>
                <c:pt idx="9134" formatCode="General">
                  <c:v>-0.41834927745492001</c:v>
                </c:pt>
                <c:pt idx="9135" formatCode="General">
                  <c:v>-0.41828814501720302</c:v>
                </c:pt>
                <c:pt idx="9136" formatCode="General">
                  <c:v>-0.41806744887838099</c:v>
                </c:pt>
                <c:pt idx="9137" formatCode="General">
                  <c:v>-0.41768821826297597</c:v>
                </c:pt>
                <c:pt idx="9138" formatCode="General">
                  <c:v>-0.41715151976343601</c:v>
                </c:pt>
                <c:pt idx="9139" formatCode="General">
                  <c:v>-0.41645837835753002</c:v>
                </c:pt>
                <c:pt idx="9140" formatCode="General">
                  <c:v>-0.41560976224388801</c:v>
                </c:pt>
                <c:pt idx="9141" formatCode="General">
                  <c:v>-0.41460657400930201</c:v>
                </c:pt>
                <c:pt idx="9142" formatCode="General">
                  <c:v>-0.413449647977851</c:v>
                </c:pt>
                <c:pt idx="9143" formatCode="General">
                  <c:v>-0.41213981320186599</c:v>
                </c:pt>
                <c:pt idx="9144" formatCode="General">
                  <c:v>-0.41067851338445799</c:v>
                </c:pt>
                <c:pt idx="9145" formatCode="General">
                  <c:v>-0.40906779708297297</c:v>
                </c:pt>
                <c:pt idx="9146" formatCode="General">
                  <c:v>-0.40730909717935698</c:v>
                </c:pt>
                <c:pt idx="9147" formatCode="General">
                  <c:v>-0.40540320699032201</c:v>
                </c:pt>
                <c:pt idx="9148" formatCode="General">
                  <c:v>-0.403351968756053</c:v>
                </c:pt>
                <c:pt idx="9149" formatCode="General">
                  <c:v>-0.40115727929032102</c:v>
                </c:pt>
                <c:pt idx="9150" formatCode="General">
                  <c:v>-0.39882041634948701</c:v>
                </c:pt>
                <c:pt idx="9151" formatCode="General">
                  <c:v>-0.39634311705745701</c:v>
                </c:pt>
                <c:pt idx="9152" formatCode="General">
                  <c:v>-0.39372712201462201</c:v>
                </c:pt>
                <c:pt idx="9153" formatCode="General">
                  <c:v>-0.39097410588604198</c:v>
                </c:pt>
                <c:pt idx="9154" formatCode="General">
                  <c:v>-0.38808573152445203</c:v>
                </c:pt>
                <c:pt idx="9155" formatCode="General">
                  <c:v>-0.38506414192560301</c:v>
                </c:pt>
                <c:pt idx="9156" formatCode="General">
                  <c:v>-0.38191095928609498</c:v>
                </c:pt>
                <c:pt idx="9157" formatCode="General">
                  <c:v>-0.37862831028302701</c:v>
                </c:pt>
                <c:pt idx="9158" formatCode="General">
                  <c:v>-0.37521885396383903</c:v>
                </c:pt>
                <c:pt idx="9159" formatCode="General">
                  <c:v>-0.371684097791948</c:v>
                </c:pt>
                <c:pt idx="9160" formatCode="General">
                  <c:v>-0.36802591267108697</c:v>
                </c:pt>
                <c:pt idx="9161" formatCode="General">
                  <c:v>-0.36424622861608003</c:v>
                </c:pt>
                <c:pt idx="9162" formatCode="General">
                  <c:v>-0.36034751421003403</c:v>
                </c:pt>
                <c:pt idx="9163" formatCode="General">
                  <c:v>-0.356332228021357</c:v>
                </c:pt>
                <c:pt idx="9164" formatCode="General">
                  <c:v>-0.352202269341095</c:v>
                </c:pt>
                <c:pt idx="9165" formatCode="General">
                  <c:v>-0.34796055431380801</c:v>
                </c:pt>
                <c:pt idx="9166" formatCode="General">
                  <c:v>-0.34360943858170401</c:v>
                </c:pt>
                <c:pt idx="9167" formatCode="General">
                  <c:v>-0.339150622707931</c:v>
                </c:pt>
                <c:pt idx="9168" formatCode="General">
                  <c:v>-0.334586862612127</c:v>
                </c:pt>
                <c:pt idx="9169" formatCode="General">
                  <c:v>-0.32992096024386702</c:v>
                </c:pt>
                <c:pt idx="9170" formatCode="General">
                  <c:v>-0.325155109821058</c:v>
                </c:pt>
                <c:pt idx="9171" formatCode="General">
                  <c:v>-0.32029195912907199</c:v>
                </c:pt>
                <c:pt idx="9172" formatCode="General">
                  <c:v>-0.31533411151600799</c:v>
                </c:pt>
                <c:pt idx="9173" formatCode="General">
                  <c:v>-0.31028360530209398</c:v>
                </c:pt>
                <c:pt idx="9174" formatCode="General">
                  <c:v>-0.30514348202012898</c:v>
                </c:pt>
                <c:pt idx="9175" formatCode="General">
                  <c:v>-0.29991629591923502</c:v>
                </c:pt>
                <c:pt idx="9176" formatCode="General">
                  <c:v>-0.29460450104646002</c:v>
                </c:pt>
                <c:pt idx="9177" formatCode="General">
                  <c:v>-0.28921105979279499</c:v>
                </c:pt>
                <c:pt idx="9178" formatCode="General">
                  <c:v>-0.28373839173103799</c:v>
                </c:pt>
                <c:pt idx="9179" formatCode="General">
                  <c:v>-0.27818939505922402</c:v>
                </c:pt>
                <c:pt idx="9180" formatCode="General">
                  <c:v>-0.27256692937900401</c:v>
                </c:pt>
                <c:pt idx="9181" formatCode="General">
                  <c:v>-0.26687325101822701</c:v>
                </c:pt>
                <c:pt idx="9182" formatCode="General">
                  <c:v>-0.26111112832234801</c:v>
                </c:pt>
                <c:pt idx="9183" formatCode="General">
                  <c:v>-0.25528386377765799</c:v>
                </c:pt>
                <c:pt idx="9184" formatCode="General">
                  <c:v>-0.249393637608851</c:v>
                </c:pt>
                <c:pt idx="9185" formatCode="General">
                  <c:v>-0.243443131351047</c:v>
                </c:pt>
                <c:pt idx="9186" formatCode="General">
                  <c:v>-0.23743616932690301</c:v>
                </c:pt>
                <c:pt idx="9187" formatCode="General">
                  <c:v>-0.23137543730051899</c:v>
                </c:pt>
                <c:pt idx="9188" formatCode="General">
                  <c:v>-0.22526289986100601</c:v>
                </c:pt>
                <c:pt idx="9189" formatCode="General">
                  <c:v>-0.21910158282171499</c:v>
                </c:pt>
                <c:pt idx="9190" formatCode="General">
                  <c:v>-0.212894635666143</c:v>
                </c:pt>
                <c:pt idx="9191" formatCode="General">
                  <c:v>-0.206645178849864</c:v>
                </c:pt>
                <c:pt idx="9192" formatCode="General">
                  <c:v>-0.200356245327004</c:v>
                </c:pt>
                <c:pt idx="9193" formatCode="General">
                  <c:v>-0.194030197613872</c:v>
                </c:pt>
                <c:pt idx="9194" formatCode="General">
                  <c:v>-0.18766931037118101</c:v>
                </c:pt>
                <c:pt idx="9195" formatCode="General">
                  <c:v>-0.18127646880016099</c:v>
                </c:pt>
                <c:pt idx="9196" formatCode="General">
                  <c:v>-0.17485517594279701</c:v>
                </c:pt>
                <c:pt idx="9197" formatCode="General">
                  <c:v>-0.16840834503846</c:v>
                </c:pt>
                <c:pt idx="9198" formatCode="General">
                  <c:v>-0.16193822421697299</c:v>
                </c:pt>
                <c:pt idx="9199" formatCode="General">
                  <c:v>-0.15544759705647099</c:v>
                </c:pt>
                <c:pt idx="9200" formatCode="General">
                  <c:v>-0.14893985404746801</c:v>
                </c:pt>
                <c:pt idx="9201" formatCode="General">
                  <c:v>-0.14241779123901299</c:v>
                </c:pt>
                <c:pt idx="9202" formatCode="General">
                  <c:v>-0.13588354071725101</c:v>
                </c:pt>
                <c:pt idx="9203" formatCode="General">
                  <c:v>-0.129339776241857</c:v>
                </c:pt>
                <c:pt idx="9204" formatCode="General">
                  <c:v>-0.12278978892482501</c:v>
                </c:pt>
                <c:pt idx="9205" formatCode="General">
                  <c:v>-0.116236348978575</c:v>
                </c:pt>
                <c:pt idx="9206" formatCode="General">
                  <c:v>-0.109682130308316</c:v>
                </c:pt>
                <c:pt idx="9207" formatCode="General">
                  <c:v>-0.103129791310114</c:v>
                </c:pt>
                <c:pt idx="9208" formatCode="General">
                  <c:v>-9.6581962507076694E-2</c:v>
                </c:pt>
                <c:pt idx="9209" formatCode="General">
                  <c:v>-9.0041270155245406E-2</c:v>
                </c:pt>
                <c:pt idx="9210" formatCode="General">
                  <c:v>-8.3510323698681402E-2</c:v>
                </c:pt>
                <c:pt idx="9211" formatCode="General">
                  <c:v>-7.6991738647531505E-2</c:v>
                </c:pt>
                <c:pt idx="9212" formatCode="General">
                  <c:v>-7.0488122833298805E-2</c:v>
                </c:pt>
                <c:pt idx="9213" formatCode="General">
                  <c:v>-6.4002097703693098E-2</c:v>
                </c:pt>
                <c:pt idx="9214" formatCode="General">
                  <c:v>-5.7536282709023702E-2</c:v>
                </c:pt>
                <c:pt idx="9215" formatCode="General">
                  <c:v>-5.1093254685439703E-2</c:v>
                </c:pt>
                <c:pt idx="9216" formatCode="General">
                  <c:v>-4.46750382055019E-2</c:v>
                </c:pt>
                <c:pt idx="9217" formatCode="General">
                  <c:v>-3.8284188851993001E-2</c:v>
                </c:pt>
                <c:pt idx="9218" formatCode="General">
                  <c:v>-3.1923309901531798E-2</c:v>
                </c:pt>
                <c:pt idx="9219" formatCode="General">
                  <c:v>-2.55944193782605E-2</c:v>
                </c:pt>
                <c:pt idx="9220" formatCode="General">
                  <c:v>-1.9299534801163101E-2</c:v>
                </c:pt>
                <c:pt idx="9221" formatCode="General">
                  <c:v>-1.30413087947805E-2</c:v>
                </c:pt>
                <c:pt idx="9222" formatCode="General">
                  <c:v>-6.82247714583853E-3</c:v>
                </c:pt>
                <c:pt idx="9223" formatCode="General">
                  <c:v>-6.4521405339423605E-4</c:v>
                </c:pt>
                <c:pt idx="9224" formatCode="General">
                  <c:v>5.4883550159745302E-3</c:v>
                </c:pt>
                <c:pt idx="9225" formatCode="General">
                  <c:v>1.15760812139952E-2</c:v>
                </c:pt>
                <c:pt idx="9226" formatCode="General">
                  <c:v>1.76157809720398E-2</c:v>
                </c:pt>
                <c:pt idx="9227" formatCode="General">
                  <c:v>2.36052280904516E-2</c:v>
                </c:pt>
                <c:pt idx="9228" formatCode="General">
                  <c:v>2.9542149356526E-2</c:v>
                </c:pt>
                <c:pt idx="9229" formatCode="General">
                  <c:v>3.5424283493941597E-2</c:v>
                </c:pt>
                <c:pt idx="9230" formatCode="General">
                  <c:v>4.1249935287273901E-2</c:v>
                </c:pt>
                <c:pt idx="9231" formatCode="General">
                  <c:v>4.7017406649352202E-2</c:v>
                </c:pt>
                <c:pt idx="9232" formatCode="General">
                  <c:v>5.2724401872634698E-2</c:v>
                </c:pt>
                <c:pt idx="9233" formatCode="General">
                  <c:v>5.8369089445866197E-2</c:v>
                </c:pt>
                <c:pt idx="9234" formatCode="General">
                  <c:v>6.39496636730124E-2</c:v>
                </c:pt>
                <c:pt idx="9235" formatCode="General">
                  <c:v>6.9464315145338906E-2</c:v>
                </c:pt>
                <c:pt idx="9236" formatCode="General">
                  <c:v>7.4911731552015304E-2</c:v>
                </c:pt>
                <c:pt idx="9237" formatCode="General">
                  <c:v>8.0290009326779405E-2</c:v>
                </c:pt>
                <c:pt idx="9238" formatCode="General">
                  <c:v>8.5597135547758704E-2</c:v>
                </c:pt>
                <c:pt idx="9239" formatCode="General">
                  <c:v>9.0831622887122598E-2</c:v>
                </c:pt>
                <c:pt idx="9240" formatCode="General">
                  <c:v>9.5991989778503498E-2</c:v>
                </c:pt>
                <c:pt idx="9241" formatCode="General">
                  <c:v>0.10107674406653901</c:v>
                </c:pt>
                <c:pt idx="9242" formatCode="General">
                  <c:v>0.106084862288968</c:v>
                </c:pt>
                <c:pt idx="9243" formatCode="General">
                  <c:v>0.111014716969052</c:v>
                </c:pt>
                <c:pt idx="9244" formatCode="General">
                  <c:v>0.11586459935691</c:v>
                </c:pt>
                <c:pt idx="9245" formatCode="General">
                  <c:v>0.120633864370652</c:v>
                </c:pt>
                <c:pt idx="9246" formatCode="General">
                  <c:v>0.12532132787544101</c:v>
                </c:pt>
                <c:pt idx="9247" formatCode="General">
                  <c:v>0.12992561429071101</c:v>
                </c:pt>
                <c:pt idx="9248" formatCode="General">
                  <c:v>0.134445225427857</c:v>
                </c:pt>
                <c:pt idx="9249" formatCode="General">
                  <c:v>0.138878583424519</c:v>
                </c:pt>
                <c:pt idx="9250" formatCode="General">
                  <c:v>0.143224668485641</c:v>
                </c:pt>
                <c:pt idx="9251" formatCode="General">
                  <c:v>0.14748299284601299</c:v>
                </c:pt>
                <c:pt idx="9252" formatCode="General">
                  <c:v>0.15165246145626499</c:v>
                </c:pt>
                <c:pt idx="9253" formatCode="General">
                  <c:v>0.15573182688762399</c:v>
                </c:pt>
                <c:pt idx="9254" formatCode="General">
                  <c:v>0.159720275798473</c:v>
                </c:pt>
                <c:pt idx="9255" formatCode="General">
                  <c:v>0.16361645504653199</c:v>
                </c:pt>
                <c:pt idx="9256" formatCode="General">
                  <c:v>0.16742002977774101</c:v>
                </c:pt>
                <c:pt idx="9257" formatCode="General">
                  <c:v>0.17113061581866301</c:v>
                </c:pt>
                <c:pt idx="9258" formatCode="General">
                  <c:v>0.174746602987287</c:v>
                </c:pt>
                <c:pt idx="9259" formatCode="General">
                  <c:v>0.17826735094978099</c:v>
                </c:pt>
                <c:pt idx="9260" formatCode="General">
                  <c:v>0.18169281573955301</c:v>
                </c:pt>
                <c:pt idx="9261" formatCode="General">
                  <c:v>0.185022314771978</c:v>
                </c:pt>
                <c:pt idx="9262" formatCode="General">
                  <c:v>0.188255016357151</c:v>
                </c:pt>
                <c:pt idx="9263" formatCode="General">
                  <c:v>0.191390549619259</c:v>
                </c:pt>
                <c:pt idx="9264" formatCode="General">
                  <c:v>0.194428498840376</c:v>
                </c:pt>
                <c:pt idx="9265" formatCode="General">
                  <c:v>0.19736836854161699</c:v>
                </c:pt>
                <c:pt idx="9266" formatCode="General">
                  <c:v>0.20021014289702799</c:v>
                </c:pt>
                <c:pt idx="9267" formatCode="General">
                  <c:v>0.20295375172136701</c:v>
                </c:pt>
                <c:pt idx="9268" formatCode="General">
                  <c:v>0.205598984101272</c:v>
                </c:pt>
                <c:pt idx="9269" formatCode="General">
                  <c:v>0.20814552958316801</c:v>
                </c:pt>
                <c:pt idx="9270" formatCode="General">
                  <c:v>0.21059352133939599</c:v>
                </c:pt>
                <c:pt idx="9271" formatCode="General">
                  <c:v>0.212942962970643</c:v>
                </c:pt>
                <c:pt idx="9272" formatCode="General">
                  <c:v>0.21519319566196801</c:v>
                </c:pt>
                <c:pt idx="9273" formatCode="General">
                  <c:v>0.21734451949838701</c:v>
                </c:pt>
                <c:pt idx="9274" formatCode="General">
                  <c:v>0.21939719345721001</c:v>
                </c:pt>
                <c:pt idx="9275" formatCode="General">
                  <c:v>0.22135075998102899</c:v>
                </c:pt>
                <c:pt idx="9276" formatCode="General">
                  <c:v>0.22320518512862</c:v>
                </c:pt>
                <c:pt idx="9277" formatCode="General">
                  <c:v>0.22496092970776799</c:v>
                </c:pt>
                <c:pt idx="9278" formatCode="General">
                  <c:v>0.22661809167625399</c:v>
                </c:pt>
                <c:pt idx="9279" formatCode="General">
                  <c:v>0.22817657397014299</c:v>
                </c:pt>
                <c:pt idx="9280" formatCode="General">
                  <c:v>0.22963684541184501</c:v>
                </c:pt>
                <c:pt idx="9281" formatCode="General">
                  <c:v>0.23099926500523599</c:v>
                </c:pt>
                <c:pt idx="9282" formatCode="General">
                  <c:v>0.232264122664497</c:v>
                </c:pt>
                <c:pt idx="9283" formatCode="General">
                  <c:v>0.23343181953144501</c:v>
                </c:pt>
                <c:pt idx="9284" formatCode="General">
                  <c:v>0.23450282301223799</c:v>
                </c:pt>
                <c:pt idx="9285" formatCode="General">
                  <c:v>0.235477551370459</c:v>
                </c:pt>
                <c:pt idx="9286" formatCode="General">
                  <c:v>0.23635653425949599</c:v>
                </c:pt>
                <c:pt idx="9287" formatCode="General">
                  <c:v>0.237140369883549</c:v>
                </c:pt>
                <c:pt idx="9288" formatCode="General">
                  <c:v>0.23782965618160801</c:v>
                </c:pt>
                <c:pt idx="9289" formatCode="General">
                  <c:v>0.23842498583895699</c:v>
                </c:pt>
                <c:pt idx="9290" formatCode="General">
                  <c:v>0.238927004760905</c:v>
                </c:pt>
                <c:pt idx="9291" formatCode="General">
                  <c:v>0.239336415546306</c:v>
                </c:pt>
                <c:pt idx="9292" formatCode="General">
                  <c:v>0.23965392293128501</c:v>
                </c:pt>
                <c:pt idx="9293" formatCode="General">
                  <c:v>0.23988028638217801</c:v>
                </c:pt>
                <c:pt idx="9294" formatCode="General">
                  <c:v>0.240016317361543</c:v>
                </c:pt>
                <c:pt idx="9295" formatCode="General">
                  <c:v>0.24006276928762099</c:v>
                </c:pt>
                <c:pt idx="9296" formatCode="General">
                  <c:v>0.24002044717541099</c:v>
                </c:pt>
                <c:pt idx="9297" formatCode="General">
                  <c:v>0.23989027072250299</c:v>
                </c:pt>
                <c:pt idx="9298" formatCode="General">
                  <c:v>0.23967310781085599</c:v>
                </c:pt>
                <c:pt idx="9299" formatCode="General">
                  <c:v>0.23936981785504699</c:v>
                </c:pt>
                <c:pt idx="9300" formatCode="General">
                  <c:v>0.238981334730338</c:v>
                </c:pt>
                <c:pt idx="9301" formatCode="General">
                  <c:v>0.23850862432293299</c:v>
                </c:pt>
                <c:pt idx="9302" formatCode="General">
                  <c:v>0.23795266796449099</c:v>
                </c:pt>
                <c:pt idx="9303" formatCode="General">
                  <c:v>0.237314461783669</c:v>
                </c:pt>
                <c:pt idx="9304" formatCode="General">
                  <c:v>0.236595019119443</c:v>
                </c:pt>
                <c:pt idx="9305" formatCode="General">
                  <c:v>0.23579538096154401</c:v>
                </c:pt>
                <c:pt idx="9306" formatCode="General">
                  <c:v>0.23491659062034201</c:v>
                </c:pt>
                <c:pt idx="9307" formatCode="General">
                  <c:v>0.23395976055310899</c:v>
                </c:pt>
                <c:pt idx="9308" formatCode="General">
                  <c:v>0.23292604739067299</c:v>
                </c:pt>
                <c:pt idx="9309" formatCode="General">
                  <c:v>0.23181656254455399</c:v>
                </c:pt>
                <c:pt idx="9310" formatCode="General">
                  <c:v>0.23063242149298699</c:v>
                </c:pt>
                <c:pt idx="9311" formatCode="General">
                  <c:v>0.22937475874021901</c:v>
                </c:pt>
                <c:pt idx="9312" formatCode="General">
                  <c:v>0.22804478660553701</c:v>
                </c:pt>
                <c:pt idx="9313" formatCode="General">
                  <c:v>0.22664373561856799</c:v>
                </c:pt>
                <c:pt idx="9314" formatCode="General">
                  <c:v>0.22517274288288999</c:v>
                </c:pt>
                <c:pt idx="9315" formatCode="General">
                  <c:v>0.22363301830254001</c:v>
                </c:pt>
                <c:pt idx="9316" formatCode="General">
                  <c:v>0.22202586312129099</c:v>
                </c:pt>
                <c:pt idx="9317" formatCode="General">
                  <c:v>0.220352557327995</c:v>
                </c:pt>
                <c:pt idx="9318" formatCode="General">
                  <c:v>0.21861440044657701</c:v>
                </c:pt>
                <c:pt idx="9319" formatCode="General">
                  <c:v>0.216812658586334</c:v>
                </c:pt>
                <c:pt idx="9320" formatCode="General">
                  <c:v>0.21494856853000799</c:v>
                </c:pt>
                <c:pt idx="9321" formatCode="General">
                  <c:v>0.21302345060438899</c:v>
                </c:pt>
                <c:pt idx="9322" formatCode="General">
                  <c:v>0.21103860905203201</c:v>
                </c:pt>
                <c:pt idx="9323" formatCode="General">
                  <c:v>0.20899532903700099</c:v>
                </c:pt>
                <c:pt idx="9324" formatCode="General">
                  <c:v>0.206894985214431</c:v>
                </c:pt>
                <c:pt idx="9325" formatCode="General">
                  <c:v>0.20473888448420099</c:v>
                </c:pt>
                <c:pt idx="9326" formatCode="General">
                  <c:v>0.20252831511878799</c:v>
                </c:pt>
                <c:pt idx="9327" formatCode="General">
                  <c:v>0.20026466909659399</c:v>
                </c:pt>
                <c:pt idx="9328" formatCode="General">
                  <c:v>0.1979493354769</c:v>
                </c:pt>
                <c:pt idx="9329" formatCode="General">
                  <c:v>0.195583631772271</c:v>
                </c:pt>
                <c:pt idx="9330" formatCode="General">
                  <c:v>0.1931688565429</c:v>
                </c:pt>
                <c:pt idx="9331" formatCode="General">
                  <c:v>0.190706306960779</c:v>
                </c:pt>
                <c:pt idx="9332" formatCode="General">
                  <c:v>0.188197344670542</c:v>
                </c:pt>
                <c:pt idx="9333" formatCode="General">
                  <c:v>0.185643424340909</c:v>
                </c:pt>
                <c:pt idx="9334" formatCode="General">
                  <c:v>0.18304611799840401</c:v>
                </c:pt>
                <c:pt idx="9335" formatCode="General">
                  <c:v>0.18040620638209501</c:v>
                </c:pt>
                <c:pt idx="9336" formatCode="General">
                  <c:v>0.17772471066871501</c:v>
                </c:pt>
                <c:pt idx="9337" formatCode="General">
                  <c:v>0.17500387079975299</c:v>
                </c:pt>
                <c:pt idx="9338" formatCode="General">
                  <c:v>0.17224486115979001</c:v>
                </c:pt>
                <c:pt idx="9339" formatCode="General">
                  <c:v>0.169448694996396</c:v>
                </c:pt>
                <c:pt idx="9340" formatCode="General">
                  <c:v>0.16661694631128199</c:v>
                </c:pt>
                <c:pt idx="9341" formatCode="General">
                  <c:v>0.16375122049657601</c:v>
                </c:pt>
                <c:pt idx="9342" formatCode="General">
                  <c:v>0.16085304153042601</c:v>
                </c:pt>
                <c:pt idx="9343" formatCode="General">
                  <c:v>0.15792333165474301</c:v>
                </c:pt>
                <c:pt idx="9344" formatCode="General">
                  <c:v>0.154963488037308</c:v>
                </c:pt>
                <c:pt idx="9345" formatCode="General">
                  <c:v>0.15197489688077001</c:v>
                </c:pt>
                <c:pt idx="9346" formatCode="General">
                  <c:v>0.14895836160567899</c:v>
                </c:pt>
                <c:pt idx="9347" formatCode="General">
                  <c:v>0.145915184274963</c:v>
                </c:pt>
                <c:pt idx="9348" formatCode="General">
                  <c:v>0.14284674287510499</c:v>
                </c:pt>
                <c:pt idx="9349" formatCode="General">
                  <c:v>0.139754413240231</c:v>
                </c:pt>
                <c:pt idx="9350" formatCode="General">
                  <c:v>0.13663958473180199</c:v>
                </c:pt>
                <c:pt idx="9351" formatCode="General">
                  <c:v>0.13350364028275499</c:v>
                </c:pt>
                <c:pt idx="9352" formatCode="General">
                  <c:v>0.13034791281493999</c:v>
                </c:pt>
                <c:pt idx="9353" formatCode="General">
                  <c:v>0.12717317403710901</c:v>
                </c:pt>
                <c:pt idx="9354" formatCode="General">
                  <c:v>0.1239807774127</c:v>
                </c:pt>
                <c:pt idx="9355" formatCode="General">
                  <c:v>0.120772667884312</c:v>
                </c:pt>
                <c:pt idx="9356" formatCode="General">
                  <c:v>0.117549685089449</c:v>
                </c:pt>
                <c:pt idx="9357" formatCode="General">
                  <c:v>0.114312614976046</c:v>
                </c:pt>
                <c:pt idx="9358" formatCode="General">
                  <c:v>0.111063417907397</c:v>
                </c:pt>
                <c:pt idx="9359" formatCode="General">
                  <c:v>0.10780358342011501</c:v>
                </c:pt>
                <c:pt idx="9360" formatCode="General">
                  <c:v>0.104533935068918</c:v>
                </c:pt>
                <c:pt idx="9361" formatCode="General">
                  <c:v>0.101255274405345</c:v>
                </c:pt>
                <c:pt idx="9362" formatCode="General">
                  <c:v>9.7968959992654203E-2</c:v>
                </c:pt>
                <c:pt idx="9363" formatCode="General">
                  <c:v>9.4675868221279505E-2</c:v>
                </c:pt>
                <c:pt idx="9364" formatCode="General">
                  <c:v>9.1376880337881494E-2</c:v>
                </c:pt>
                <c:pt idx="9365" formatCode="General">
                  <c:v>8.8073490073796099E-2</c:v>
                </c:pt>
                <c:pt idx="9366" formatCode="General">
                  <c:v>8.4766780033703304E-2</c:v>
                </c:pt>
                <c:pt idx="9367" formatCode="General">
                  <c:v>8.1458367680176197E-2</c:v>
                </c:pt>
                <c:pt idx="9368" formatCode="General">
                  <c:v>7.8149349931100301E-2</c:v>
                </c:pt>
                <c:pt idx="9369" formatCode="General">
                  <c:v>7.4840224544447706E-2</c:v>
                </c:pt>
                <c:pt idx="9370" formatCode="General">
                  <c:v>7.1532058778756402E-2</c:v>
                </c:pt>
                <c:pt idx="9371" formatCode="General">
                  <c:v>6.8226056332126098E-2</c:v>
                </c:pt>
                <c:pt idx="9372" formatCode="General">
                  <c:v>6.4923440934300303E-2</c:v>
                </c:pt>
                <c:pt idx="9373" formatCode="General">
                  <c:v>6.1624961863767598E-2</c:v>
                </c:pt>
                <c:pt idx="9374" formatCode="General">
                  <c:v>5.8331954246134403E-2</c:v>
                </c:pt>
                <c:pt idx="9375" formatCode="General">
                  <c:v>5.5045807002390097E-2</c:v>
                </c:pt>
                <c:pt idx="9376" formatCode="General">
                  <c:v>5.1766811847781001E-2</c:v>
                </c:pt>
                <c:pt idx="9377" formatCode="General">
                  <c:v>4.8495823064724497E-2</c:v>
                </c:pt>
                <c:pt idx="9378" formatCode="General">
                  <c:v>4.5234342248283703E-2</c:v>
                </c:pt>
                <c:pt idx="9379" formatCode="General">
                  <c:v>4.1982894588139898E-2</c:v>
                </c:pt>
                <c:pt idx="9380" formatCode="General">
                  <c:v>3.87425213147225E-2</c:v>
                </c:pt>
                <c:pt idx="9381" formatCode="General">
                  <c:v>3.5514394246981898E-2</c:v>
                </c:pt>
                <c:pt idx="9382" formatCode="General">
                  <c:v>3.2299208445058902E-2</c:v>
                </c:pt>
                <c:pt idx="9383" formatCode="General">
                  <c:v>2.9098234056995801E-2</c:v>
                </c:pt>
                <c:pt idx="9384" formatCode="General">
                  <c:v>2.5912235131004699E-2</c:v>
                </c:pt>
                <c:pt idx="9385" formatCode="General">
                  <c:v>2.2741434594576799E-2</c:v>
                </c:pt>
                <c:pt idx="9386" formatCode="General">
                  <c:v>1.9586711961355301E-2</c:v>
                </c:pt>
                <c:pt idx="9387" formatCode="General">
                  <c:v>1.64496407468455E-2</c:v>
                </c:pt>
                <c:pt idx="9388" formatCode="General">
                  <c:v>1.33307781311449E-2</c:v>
                </c:pt>
                <c:pt idx="9389" formatCode="General">
                  <c:v>1.02306739915965E-2</c:v>
                </c:pt>
                <c:pt idx="9390" formatCode="General">
                  <c:v>7.1505239599216697E-3</c:v>
                </c:pt>
                <c:pt idx="9391" formatCode="General">
                  <c:v>4.09110700800089E-3</c:v>
                </c:pt>
                <c:pt idx="9392" formatCode="General">
                  <c:v>1.05322208465813E-3</c:v>
                </c:pt>
                <c:pt idx="9393" formatCode="General">
                  <c:v>-1.9622252068831501E-3</c:v>
                </c:pt>
                <c:pt idx="9394" formatCode="General">
                  <c:v>-4.9542948451010201E-3</c:v>
                </c:pt>
                <c:pt idx="9395" formatCode="General">
                  <c:v>-7.9225459517805793E-3</c:v>
                </c:pt>
                <c:pt idx="9396" formatCode="General">
                  <c:v>-1.0866485202532999E-2</c:v>
                </c:pt>
                <c:pt idx="9397" formatCode="General">
                  <c:v>-1.3784955344513E-2</c:v>
                </c:pt>
                <c:pt idx="9398" formatCode="General">
                  <c:v>-1.66772776752422E-2</c:v>
                </c:pt>
                <c:pt idx="9399" formatCode="General">
                  <c:v>-1.9543291804304801E-2</c:v>
                </c:pt>
                <c:pt idx="9400" formatCode="General">
                  <c:v>-2.2382223322819399E-2</c:v>
                </c:pt>
                <c:pt idx="9401" formatCode="General">
                  <c:v>-2.5193144285679599E-2</c:v>
                </c:pt>
                <c:pt idx="9402" formatCode="General">
                  <c:v>-2.79755637213343E-2</c:v>
                </c:pt>
                <c:pt idx="9403" formatCode="General">
                  <c:v>-3.07283963407004E-2</c:v>
                </c:pt>
                <c:pt idx="9404" formatCode="General">
                  <c:v>-3.3451029611674399E-2</c:v>
                </c:pt>
                <c:pt idx="9405" formatCode="General">
                  <c:v>-3.6143381563070898E-2</c:v>
                </c:pt>
                <c:pt idx="9406" formatCode="General">
                  <c:v>-3.8804750499963001E-2</c:v>
                </c:pt>
                <c:pt idx="9407" formatCode="General">
                  <c:v>-4.1434293370733802E-2</c:v>
                </c:pt>
                <c:pt idx="9408" formatCode="General">
                  <c:v>-4.4031658036706597E-2</c:v>
                </c:pt>
                <c:pt idx="9409" formatCode="General">
                  <c:v>-4.65964017804179E-2</c:v>
                </c:pt>
                <c:pt idx="9410" formatCode="General">
                  <c:v>-4.9127422263218999E-2</c:v>
                </c:pt>
                <c:pt idx="9411" formatCode="General">
                  <c:v>-5.1624070806411002E-2</c:v>
                </c:pt>
                <c:pt idx="9412" formatCode="General">
                  <c:v>-5.4086234677517102E-2</c:v>
                </c:pt>
                <c:pt idx="9413" formatCode="General">
                  <c:v>-5.6513234931841398E-2</c:v>
                </c:pt>
                <c:pt idx="9414" formatCode="General">
                  <c:v>-5.8904820323476902E-2</c:v>
                </c:pt>
                <c:pt idx="9415" formatCode="General">
                  <c:v>-6.1260660554404302E-2</c:v>
                </c:pt>
                <c:pt idx="9416" formatCode="General">
                  <c:v>-6.3579758449756801E-2</c:v>
                </c:pt>
                <c:pt idx="9417" formatCode="General">
                  <c:v>-6.5861580410449802E-2</c:v>
                </c:pt>
                <c:pt idx="9418" formatCode="General">
                  <c:v>-6.8106120022486394E-2</c:v>
                </c:pt>
                <c:pt idx="9419" formatCode="General">
                  <c:v>-7.0312753367683806E-2</c:v>
                </c:pt>
                <c:pt idx="9420" formatCode="General">
                  <c:v>-7.2480722553956406E-2</c:v>
                </c:pt>
                <c:pt idx="9421" formatCode="General">
                  <c:v>-7.4609772529529994E-2</c:v>
                </c:pt>
                <c:pt idx="9422" formatCode="General">
                  <c:v>-7.6699633230714506E-2</c:v>
                </c:pt>
                <c:pt idx="9423" formatCode="General">
                  <c:v>-7.8749945355119602E-2</c:v>
                </c:pt>
                <c:pt idx="9424" formatCode="General">
                  <c:v>-8.0760249623542196E-2</c:v>
                </c:pt>
                <c:pt idx="9425" formatCode="General">
                  <c:v>-8.2729981911742606E-2</c:v>
                </c:pt>
                <c:pt idx="9426" formatCode="General">
                  <c:v>-8.46584740004791E-2</c:v>
                </c:pt>
                <c:pt idx="9427" formatCode="General">
                  <c:v>-8.6545019334740306E-2</c:v>
                </c:pt>
                <c:pt idx="9428" formatCode="General">
                  <c:v>-8.8389435186606205E-2</c:v>
                </c:pt>
                <c:pt idx="9429" formatCode="General">
                  <c:v>-9.0191562383589594E-2</c:v>
                </c:pt>
                <c:pt idx="9430" formatCode="General">
                  <c:v>-9.1951171566943699E-2</c:v>
                </c:pt>
                <c:pt idx="9431" formatCode="General">
                  <c:v>-9.3667967831198698E-2</c:v>
                </c:pt>
                <c:pt idx="9432" formatCode="General">
                  <c:v>-9.5341624342413903E-2</c:v>
                </c:pt>
                <c:pt idx="9433" formatCode="General">
                  <c:v>-9.6972288905116999E-2</c:v>
                </c:pt>
                <c:pt idx="9434" formatCode="General">
                  <c:v>-9.8559501302332098E-2</c:v>
                </c:pt>
                <c:pt idx="9435" formatCode="General">
                  <c:v>-0.100102680564743</c:v>
                </c:pt>
                <c:pt idx="9436" formatCode="General">
                  <c:v>-0.10160176473926399</c:v>
                </c:pt>
                <c:pt idx="9437" formatCode="General">
                  <c:v>-0.10305663528105299</c:v>
                </c:pt>
                <c:pt idx="9438" formatCode="General">
                  <c:v>-0.104466552152316</c:v>
                </c:pt>
                <c:pt idx="9439" formatCode="General">
                  <c:v>-0.105831269458231</c:v>
                </c:pt>
                <c:pt idx="9440" formatCode="General">
                  <c:v>-0.107151118336271</c:v>
                </c:pt>
                <c:pt idx="9441" formatCode="General">
                  <c:v>-0.108425843895486</c:v>
                </c:pt>
                <c:pt idx="9442" formatCode="General">
                  <c:v>-0.109655044844122</c:v>
                </c:pt>
                <c:pt idx="9443" formatCode="General">
                  <c:v>-0.110838237200932</c:v>
                </c:pt>
                <c:pt idx="9444" formatCode="General">
                  <c:v>-0.11197492412739</c:v>
                </c:pt>
                <c:pt idx="9445" formatCode="General">
                  <c:v>-0.113065160813938</c:v>
                </c:pt>
                <c:pt idx="9446" formatCode="General">
                  <c:v>-0.11410905556951099</c:v>
                </c:pt>
                <c:pt idx="9447" formatCode="General">
                  <c:v>-0.115106676124555</c:v>
                </c:pt>
                <c:pt idx="9448" formatCode="General">
                  <c:v>-0.11605799323713301</c:v>
                </c:pt>
                <c:pt idx="9449" formatCode="General">
                  <c:v>-0.11696236029840799</c:v>
                </c:pt>
                <c:pt idx="9450" formatCode="General">
                  <c:v>-0.11781965085303001</c:v>
                </c:pt>
                <c:pt idx="9451" formatCode="General">
                  <c:v>-0.118630326438855</c:v>
                </c:pt>
                <c:pt idx="9452" formatCode="General">
                  <c:v>-0.119394233469322</c:v>
                </c:pt>
                <c:pt idx="9453" formatCode="General">
                  <c:v>-0.12011059364573699</c:v>
                </c:pt>
                <c:pt idx="9454" formatCode="General">
                  <c:v>-0.120779691338106</c:v>
                </c:pt>
                <c:pt idx="9455" formatCode="General">
                  <c:v>-0.121401776152107</c:v>
                </c:pt>
                <c:pt idx="9456" formatCode="General">
                  <c:v>-0.121976489871797</c:v>
                </c:pt>
                <c:pt idx="9457" formatCode="General">
                  <c:v>-0.122503906114544</c:v>
                </c:pt>
                <c:pt idx="9458" formatCode="General">
                  <c:v>-0.12298407066179801</c:v>
                </c:pt>
                <c:pt idx="9459" formatCode="General">
                  <c:v>-0.123416998146911</c:v>
                </c:pt>
                <c:pt idx="9460" formatCode="General">
                  <c:v>-0.123802677966053</c:v>
                </c:pt>
                <c:pt idx="9461" formatCode="General">
                  <c:v>-0.124141133075463</c:v>
                </c:pt>
                <c:pt idx="9462" formatCode="General">
                  <c:v>-0.124432379054013</c:v>
                </c:pt>
                <c:pt idx="9463" formatCode="General">
                  <c:v>-0.124676530933376</c:v>
                </c:pt>
                <c:pt idx="9464" formatCode="General">
                  <c:v>-0.12487370078353199</c:v>
                </c:pt>
                <c:pt idx="9465" formatCode="General">
                  <c:v>-0.125023981203018</c:v>
                </c:pt>
                <c:pt idx="9466" formatCode="General">
                  <c:v>-0.125127451784391</c:v>
                </c:pt>
                <c:pt idx="9467" formatCode="General">
                  <c:v>-0.12518423295713099</c:v>
                </c:pt>
                <c:pt idx="9468" formatCode="General">
                  <c:v>-0.12519444440809699</c:v>
                </c:pt>
                <c:pt idx="9469" formatCode="General">
                  <c:v>-0.12515825685220999</c:v>
                </c:pt>
                <c:pt idx="9470" formatCode="General">
                  <c:v>-0.12507588878116799</c:v>
                </c:pt>
                <c:pt idx="9471" formatCode="General">
                  <c:v>-0.12494744462938601</c:v>
                </c:pt>
                <c:pt idx="9472" formatCode="General">
                  <c:v>-0.12477312278968</c:v>
                </c:pt>
                <c:pt idx="9473" formatCode="General">
                  <c:v>-0.124553129736885</c:v>
                </c:pt>
                <c:pt idx="9474" formatCode="General">
                  <c:v>-0.12428767618997801</c:v>
                </c:pt>
                <c:pt idx="9475" formatCode="General">
                  <c:v>-0.123977079489589</c:v>
                </c:pt>
                <c:pt idx="9476" formatCode="General">
                  <c:v>-0.123621554159245</c:v>
                </c:pt>
                <c:pt idx="9477" formatCode="General">
                  <c:v>-0.123221359642904</c:v>
                </c:pt>
                <c:pt idx="9478" formatCode="General">
                  <c:v>-0.122776810699502</c:v>
                </c:pt>
                <c:pt idx="9479" formatCode="General">
                  <c:v>-0.12228811715877</c:v>
                </c:pt>
                <c:pt idx="9480" formatCode="General">
                  <c:v>-0.12175559895271899</c:v>
                </c:pt>
                <c:pt idx="9481" formatCode="General">
                  <c:v>-0.12117964989813</c:v>
                </c:pt>
                <c:pt idx="9482" formatCode="General">
                  <c:v>-0.12056061520195301</c:v>
                </c:pt>
                <c:pt idx="9483" formatCode="General">
                  <c:v>-0.119898835262958</c:v>
                </c:pt>
                <c:pt idx="9484" formatCode="General">
                  <c:v>-0.11919465212546</c:v>
                </c:pt>
                <c:pt idx="9485" formatCode="General">
                  <c:v>-0.11844841675776401</c:v>
                </c:pt>
                <c:pt idx="9486" formatCode="General">
                  <c:v>-0.11766055199677899</c:v>
                </c:pt>
                <c:pt idx="9487" formatCode="General">
                  <c:v>-0.11683154646374699</c:v>
                </c:pt>
                <c:pt idx="9488" formatCode="General">
                  <c:v>-0.11596179007955799</c:v>
                </c:pt>
                <c:pt idx="9489" formatCode="General">
                  <c:v>-0.11505172212845</c:v>
                </c:pt>
                <c:pt idx="9490" formatCode="General">
                  <c:v>-0.114101798418437</c:v>
                </c:pt>
                <c:pt idx="9491" formatCode="General">
                  <c:v>-0.11311248627599001</c:v>
                </c:pt>
                <c:pt idx="9492" formatCode="General">
                  <c:v>-0.11208431958165301</c:v>
                </c:pt>
                <c:pt idx="9493" formatCode="General">
                  <c:v>-0.111017787473568</c:v>
                </c:pt>
                <c:pt idx="9494" formatCode="General">
                  <c:v>-0.10991338698419</c:v>
                </c:pt>
                <c:pt idx="9495" formatCode="General">
                  <c:v>-0.10877168349598999</c:v>
                </c:pt>
                <c:pt idx="9496" formatCode="General">
                  <c:v>-0.107593256600143</c:v>
                </c:pt>
                <c:pt idx="9497" formatCode="General">
                  <c:v>-0.106378633629585</c:v>
                </c:pt>
                <c:pt idx="9498" formatCode="General">
                  <c:v>-0.105128349034544</c:v>
                </c:pt>
                <c:pt idx="9499" formatCode="General">
                  <c:v>-0.103843005726974</c:v>
                </c:pt>
                <c:pt idx="9500" formatCode="General">
                  <c:v>-0.102523221708054</c:v>
                </c:pt>
                <c:pt idx="9501" formatCode="General">
                  <c:v>-0.10116957021233999</c:v>
                </c:pt>
                <c:pt idx="9502" formatCode="General">
                  <c:v>-9.9782688739277398E-2</c:v>
                </c:pt>
                <c:pt idx="9503" formatCode="General">
                  <c:v>-9.8363234081276299E-2</c:v>
                </c:pt>
                <c:pt idx="9504" formatCode="General">
                  <c:v>-9.6911875437982506E-2</c:v>
                </c:pt>
                <c:pt idx="9505" formatCode="General">
                  <c:v>-9.5429293369240401E-2</c:v>
                </c:pt>
                <c:pt idx="9506" formatCode="General">
                  <c:v>-9.3916178850524598E-2</c:v>
                </c:pt>
                <c:pt idx="9507" formatCode="General">
                  <c:v>-9.2373226463629304E-2</c:v>
                </c:pt>
                <c:pt idx="9508" formatCode="General">
                  <c:v>-9.0801084516202404E-2</c:v>
                </c:pt>
                <c:pt idx="9509" formatCode="General">
                  <c:v>-8.9200461104772893E-2</c:v>
                </c:pt>
                <c:pt idx="9510" formatCode="General">
                  <c:v>-8.7572083330413802E-2</c:v>
                </c:pt>
                <c:pt idx="9511" formatCode="General">
                  <c:v>-8.5916687366333205E-2</c:v>
                </c:pt>
                <c:pt idx="9512" formatCode="General">
                  <c:v>-8.4235015490067497E-2</c:v>
                </c:pt>
                <c:pt idx="9513" formatCode="General">
                  <c:v>-8.2527768730050105E-2</c:v>
                </c:pt>
                <c:pt idx="9514" formatCode="General">
                  <c:v>-8.07957657286585E-2</c:v>
                </c:pt>
                <c:pt idx="9515" formatCode="General">
                  <c:v>-7.9039785676923796E-2</c:v>
                </c:pt>
                <c:pt idx="9516" formatCode="General">
                  <c:v>-7.7260552969209001E-2</c:v>
                </c:pt>
                <c:pt idx="9517" formatCode="General">
                  <c:v>-7.5458852627953293E-2</c:v>
                </c:pt>
                <c:pt idx="9518" formatCode="General">
                  <c:v>-7.3635485863399797E-2</c:v>
                </c:pt>
                <c:pt idx="9519" formatCode="General">
                  <c:v>-7.1791263602598201E-2</c:v>
                </c:pt>
                <c:pt idx="9520" formatCode="General">
                  <c:v>-6.9927005729726099E-2</c:v>
                </c:pt>
                <c:pt idx="9521" formatCode="General">
                  <c:v>-6.8043540297389196E-2</c:v>
                </c:pt>
                <c:pt idx="9522" formatCode="General">
                  <c:v>-6.6141696743467995E-2</c:v>
                </c:pt>
                <c:pt idx="9523" formatCode="General">
                  <c:v>-6.4222255914332699E-2</c:v>
                </c:pt>
                <c:pt idx="9524" formatCode="General">
                  <c:v>-6.2286055920943502E-2</c:v>
                </c:pt>
                <c:pt idx="9525" formatCode="General">
                  <c:v>-6.0333945066731898E-2</c:v>
                </c:pt>
                <c:pt idx="9526" formatCode="General">
                  <c:v>-5.8366722346804401E-2</c:v>
                </c:pt>
                <c:pt idx="9527" formatCode="General">
                  <c:v>-5.6385246646780497E-2</c:v>
                </c:pt>
                <c:pt idx="9528" formatCode="General">
                  <c:v>-5.4390385769126998E-2</c:v>
                </c:pt>
                <c:pt idx="9529" formatCode="General">
                  <c:v>-5.2382954184467298E-2</c:v>
                </c:pt>
                <c:pt idx="9530" formatCode="General">
                  <c:v>-5.03637690699631E-2</c:v>
                </c:pt>
                <c:pt idx="9531" formatCode="General">
                  <c:v>-4.8333715141876302E-2</c:v>
                </c:pt>
                <c:pt idx="9532" formatCode="General">
                  <c:v>-4.6293687259103801E-2</c:v>
                </c:pt>
                <c:pt idx="9533" formatCode="General">
                  <c:v>-4.4244527451870803E-2</c:v>
                </c:pt>
                <c:pt idx="9534" formatCode="General">
                  <c:v>-4.2187074225540501E-2</c:v>
                </c:pt>
                <c:pt idx="9535" formatCode="General">
                  <c:v>-4.0122171475923799E-2</c:v>
                </c:pt>
                <c:pt idx="9536" formatCode="General">
                  <c:v>-3.8050667814488799E-2</c:v>
                </c:pt>
                <c:pt idx="9537" formatCode="General">
                  <c:v>-3.5973413218127602E-2</c:v>
                </c:pt>
                <c:pt idx="9538" formatCode="General">
                  <c:v>-3.3891208573511702E-2</c:v>
                </c:pt>
                <c:pt idx="9539" formatCode="General">
                  <c:v>-3.1804914295284703E-2</c:v>
                </c:pt>
                <c:pt idx="9540" formatCode="General">
                  <c:v>-2.9715402060863799E-2</c:v>
                </c:pt>
                <c:pt idx="9541" formatCode="General">
                  <c:v>-2.7623497347788101E-2</c:v>
                </c:pt>
                <c:pt idx="9542" formatCode="General">
                  <c:v>-2.5530080751329301E-2</c:v>
                </c:pt>
                <c:pt idx="9543" formatCode="General">
                  <c:v>-2.3435983220399002E-2</c:v>
                </c:pt>
                <c:pt idx="9544" formatCode="General">
                  <c:v>-2.1341978759336001E-2</c:v>
                </c:pt>
                <c:pt idx="9545" formatCode="General">
                  <c:v>-1.9248901624674498E-2</c:v>
                </c:pt>
                <c:pt idx="9546" formatCode="General">
                  <c:v>-1.7157597122885799E-2</c:v>
                </c:pt>
                <c:pt idx="9547" formatCode="General">
                  <c:v>-1.50688606307563E-2</c:v>
                </c:pt>
                <c:pt idx="9548" formatCode="General">
                  <c:v>-1.29834884015216E-2</c:v>
                </c:pt>
                <c:pt idx="9549" formatCode="General">
                  <c:v>-1.0902281483568499E-2</c:v>
                </c:pt>
                <c:pt idx="9550" formatCode="General">
                  <c:v>-8.8259903457799903E-3</c:v>
                </c:pt>
                <c:pt idx="9551" formatCode="General">
                  <c:v>-6.75537492276106E-3</c:v>
                </c:pt>
                <c:pt idx="9552" formatCode="General">
                  <c:v>-4.6912631427840201E-3</c:v>
                </c:pt>
                <c:pt idx="9553" formatCode="General">
                  <c:v>-2.63443490529659E-3</c:v>
                </c:pt>
                <c:pt idx="9554" formatCode="General">
                  <c:v>-5.8555959470557096E-4</c:v>
                </c:pt>
                <c:pt idx="9555" formatCode="General">
                  <c:v>1.4546357554459999E-3</c:v>
                </c:pt>
                <c:pt idx="9556" formatCode="General">
                  <c:v>3.4854054688627598E-3</c:v>
                </c:pt>
                <c:pt idx="9557" formatCode="General">
                  <c:v>5.5060459901158402E-3</c:v>
                </c:pt>
                <c:pt idx="9558" formatCode="General">
                  <c:v>7.5158479174422402E-3</c:v>
                </c:pt>
                <c:pt idx="9559" formatCode="General">
                  <c:v>9.5141423823243299E-3</c:v>
                </c:pt>
                <c:pt idx="9560" formatCode="General">
                  <c:v>1.15002479642603E-2</c:v>
                </c:pt>
                <c:pt idx="9561" formatCode="General">
                  <c:v>1.3473471307812301E-2</c:v>
                </c:pt>
                <c:pt idx="9562" formatCode="General">
                  <c:v>1.54332110597711E-2</c:v>
                </c:pt>
                <c:pt idx="9563" formatCode="General">
                  <c:v>1.7378803334869901E-2</c:v>
                </c:pt>
                <c:pt idx="9564" formatCode="General">
                  <c:v>1.93096147749857E-2</c:v>
                </c:pt>
                <c:pt idx="9565" formatCode="General">
                  <c:v>2.1225054851601401E-2</c:v>
                </c:pt>
                <c:pt idx="9566" formatCode="General">
                  <c:v>2.31245166332993E-2</c:v>
                </c:pt>
                <c:pt idx="9567" formatCode="General">
                  <c:v>2.5007425455265599E-2</c:v>
                </c:pt>
                <c:pt idx="9568" formatCode="General">
                  <c:v>2.6873193528215499E-2</c:v>
                </c:pt>
                <c:pt idx="9569" formatCode="General">
                  <c:v>2.8721322435240899E-2</c:v>
                </c:pt>
                <c:pt idx="9570" formatCode="General">
                  <c:v>3.0551296690382802E-2</c:v>
                </c:pt>
                <c:pt idx="9571" formatCode="General">
                  <c:v>3.2362569652767403E-2</c:v>
                </c:pt>
                <c:pt idx="9572" formatCode="General">
                  <c:v>3.4154622197473603E-2</c:v>
                </c:pt>
                <c:pt idx="9573" formatCode="General">
                  <c:v>3.59269688177297E-2</c:v>
                </c:pt>
                <c:pt idx="9574" formatCode="General">
                  <c:v>3.7679158602932299E-2</c:v>
                </c:pt>
                <c:pt idx="9575" formatCode="General">
                  <c:v>3.9410767372486999E-2</c:v>
                </c:pt>
                <c:pt idx="9576" formatCode="General">
                  <c:v>4.1121341485604798E-2</c:v>
                </c:pt>
                <c:pt idx="9577" formatCode="General">
                  <c:v>4.2810451687840902E-2</c:v>
                </c:pt>
                <c:pt idx="9578" formatCode="General">
                  <c:v>4.4477751000201501E-2</c:v>
                </c:pt>
                <c:pt idx="9579" formatCode="General">
                  <c:v>4.6122858976495901E-2</c:v>
                </c:pt>
                <c:pt idx="9580" formatCode="General">
                  <c:v>4.7745354516273798E-2</c:v>
                </c:pt>
                <c:pt idx="9581" formatCode="General">
                  <c:v>4.9344893846962903E-2</c:v>
                </c:pt>
                <c:pt idx="9582" formatCode="General">
                  <c:v>5.0921216880410902E-2</c:v>
                </c:pt>
                <c:pt idx="9583" formatCode="General">
                  <c:v>5.2474024102082503E-2</c:v>
                </c:pt>
                <c:pt idx="9584" formatCode="General">
                  <c:v>5.4002968178051301E-2</c:v>
                </c:pt>
                <c:pt idx="9585" formatCode="General">
                  <c:v>5.5507771149911102E-2</c:v>
                </c:pt>
                <c:pt idx="9586" formatCode="General">
                  <c:v>5.6988230421772298E-2</c:v>
                </c:pt>
                <c:pt idx="9587" formatCode="General">
                  <c:v>5.8444101664845198E-2</c:v>
                </c:pt>
                <c:pt idx="9588" formatCode="General">
                  <c:v>5.9875145995115397E-2</c:v>
                </c:pt>
                <c:pt idx="9589" formatCode="General">
                  <c:v>6.1281190456543198E-2</c:v>
                </c:pt>
                <c:pt idx="9590" formatCode="General">
                  <c:v>6.2662068737886004E-2</c:v>
                </c:pt>
                <c:pt idx="9591" formatCode="General">
                  <c:v>6.4017561255088506E-2</c:v>
                </c:pt>
                <c:pt idx="9592" formatCode="General">
                  <c:v>6.5347505275750201E-2</c:v>
                </c:pt>
                <c:pt idx="9593" formatCode="General">
                  <c:v>6.6651800251324805E-2</c:v>
                </c:pt>
                <c:pt idx="9594" formatCode="General">
                  <c:v>6.7930296681005406E-2</c:v>
                </c:pt>
                <c:pt idx="9595" formatCode="General">
                  <c:v>6.9182899016553695E-2</c:v>
                </c:pt>
                <c:pt idx="9596" formatCode="General">
                  <c:v>7.0409569778660502E-2</c:v>
                </c:pt>
                <c:pt idx="9597" formatCode="General">
                  <c:v>7.1610211492662806E-2</c:v>
                </c:pt>
                <c:pt idx="9598" formatCode="General">
                  <c:v>7.2784713765869605E-2</c:v>
                </c:pt>
                <c:pt idx="9599" formatCode="General">
                  <c:v>7.3933020457701407E-2</c:v>
                </c:pt>
                <c:pt idx="9600" formatCode="General">
                  <c:v>7.5055132965437504E-2</c:v>
                </c:pt>
                <c:pt idx="9601" formatCode="General">
                  <c:v>7.6151050053018005E-2</c:v>
                </c:pt>
                <c:pt idx="9602" formatCode="General">
                  <c:v>7.7220762741485205E-2</c:v>
                </c:pt>
                <c:pt idx="9603" formatCode="General">
                  <c:v>7.8264313324777707E-2</c:v>
                </c:pt>
                <c:pt idx="9604" formatCode="General">
                  <c:v>7.92817905891013E-2</c:v>
                </c:pt>
                <c:pt idx="9605" formatCode="General">
                  <c:v>8.0273212759499696E-2</c:v>
                </c:pt>
                <c:pt idx="9606" formatCode="General">
                  <c:v>8.12385785244603E-2</c:v>
                </c:pt>
                <c:pt idx="9607" formatCode="General">
                  <c:v>8.2177985456512698E-2</c:v>
                </c:pt>
                <c:pt idx="9608" formatCode="General">
                  <c:v>8.3091525605895306E-2</c:v>
                </c:pt>
                <c:pt idx="9609" formatCode="General">
                  <c:v>8.3979274585317704E-2</c:v>
                </c:pt>
                <c:pt idx="9610" formatCode="General">
                  <c:v>8.4841344914442798E-2</c:v>
                </c:pt>
                <c:pt idx="9611" formatCode="General">
                  <c:v>8.5677832679387098E-2</c:v>
                </c:pt>
                <c:pt idx="9612" formatCode="General">
                  <c:v>8.6488819959123997E-2</c:v>
                </c:pt>
                <c:pt idx="9613" formatCode="General">
                  <c:v>8.7274484956730194E-2</c:v>
                </c:pt>
                <c:pt idx="9614" formatCode="General">
                  <c:v>8.8034992791451397E-2</c:v>
                </c:pt>
                <c:pt idx="9615" formatCode="General">
                  <c:v>8.8770433121836495E-2</c:v>
                </c:pt>
                <c:pt idx="9616" formatCode="General">
                  <c:v>8.9480981569151199E-2</c:v>
                </c:pt>
                <c:pt idx="9617" formatCode="General">
                  <c:v>9.0166810010977302E-2</c:v>
                </c:pt>
                <c:pt idx="9618" formatCode="General">
                  <c:v>9.0828124313893893E-2</c:v>
                </c:pt>
                <c:pt idx="9619" formatCode="General">
                  <c:v>9.1465108160885406E-2</c:v>
                </c:pt>
                <c:pt idx="9620" formatCode="General">
                  <c:v>9.2077872330358496E-2</c:v>
                </c:pt>
                <c:pt idx="9621" formatCode="General">
                  <c:v>9.2666668762626803E-2</c:v>
                </c:pt>
                <c:pt idx="9622" formatCode="General">
                  <c:v>9.3231687999963495E-2</c:v>
                </c:pt>
                <c:pt idx="9623" formatCode="General">
                  <c:v>9.3773091266881506E-2</c:v>
                </c:pt>
                <c:pt idx="9624" formatCode="General">
                  <c:v>9.4291075907276006E-2</c:v>
                </c:pt>
                <c:pt idx="9625" formatCode="General">
                  <c:v>9.4785827018176005E-2</c:v>
                </c:pt>
                <c:pt idx="9626" formatCode="General">
                  <c:v>9.5257568993769901E-2</c:v>
                </c:pt>
                <c:pt idx="9627" formatCode="General">
                  <c:v>9.5706518244351793E-2</c:v>
                </c:pt>
                <c:pt idx="9628" formatCode="General">
                  <c:v>9.6132926152509596E-2</c:v>
                </c:pt>
                <c:pt idx="9629" formatCode="General">
                  <c:v>9.6536971565381796E-2</c:v>
                </c:pt>
                <c:pt idx="9630" formatCode="General">
                  <c:v>9.6918815301219E-2</c:v>
                </c:pt>
                <c:pt idx="9631" formatCode="General">
                  <c:v>9.7278715637313398E-2</c:v>
                </c:pt>
                <c:pt idx="9632" formatCode="General">
                  <c:v>9.76168712539012E-2</c:v>
                </c:pt>
                <c:pt idx="9633" formatCode="General">
                  <c:v>9.7933457703241397E-2</c:v>
                </c:pt>
                <c:pt idx="9634" formatCode="General">
                  <c:v>9.8228643932084705E-2</c:v>
                </c:pt>
                <c:pt idx="9635" formatCode="General">
                  <c:v>9.8502647636268606E-2</c:v>
                </c:pt>
                <c:pt idx="9636" formatCode="General">
                  <c:v>9.8755684004164096E-2</c:v>
                </c:pt>
                <c:pt idx="9637" formatCode="General">
                  <c:v>9.8987906641918103E-2</c:v>
                </c:pt>
                <c:pt idx="9638" formatCode="General">
                  <c:v>9.9199519542716705E-2</c:v>
                </c:pt>
                <c:pt idx="9639" formatCode="General">
                  <c:v>9.93907275246875E-2</c:v>
                </c:pt>
                <c:pt idx="9640" formatCode="General">
                  <c:v>9.95616775052275E-2</c:v>
                </c:pt>
                <c:pt idx="9641" formatCode="General">
                  <c:v>9.9712516457380607E-2</c:v>
                </c:pt>
                <c:pt idx="9642" formatCode="General">
                  <c:v>9.9843454037958607E-2</c:v>
                </c:pt>
                <c:pt idx="9643" formatCode="General">
                  <c:v>9.9954651952232104E-2</c:v>
                </c:pt>
                <c:pt idx="9644" formatCode="General">
                  <c:v>0.10004621600121499</c:v>
                </c:pt>
                <c:pt idx="9645" formatCode="General">
                  <c:v>0.100118257995294</c:v>
                </c:pt>
                <c:pt idx="9646" formatCode="General">
                  <c:v>0.100170909111165</c:v>
                </c:pt>
                <c:pt idx="9647" formatCode="General">
                  <c:v>0.100204318691796</c:v>
                </c:pt>
                <c:pt idx="9648" formatCode="General">
                  <c:v>0.10021860447421101</c:v>
                </c:pt>
                <c:pt idx="9649" formatCode="General">
                  <c:v>0.100213900371527</c:v>
                </c:pt>
                <c:pt idx="9650" formatCode="General">
                  <c:v>0.100190303200696</c:v>
                </c:pt>
                <c:pt idx="9651" formatCode="General">
                  <c:v>0.100147820887995</c:v>
                </c:pt>
                <c:pt idx="9652" formatCode="General">
                  <c:v>0.100086540492693</c:v>
                </c:pt>
                <c:pt idx="9653" formatCode="General">
                  <c:v>0.100006537063956</c:v>
                </c:pt>
                <c:pt idx="9654" formatCode="General">
                  <c:v>9.9907868064146907E-2</c:v>
                </c:pt>
                <c:pt idx="9655" formatCode="General">
                  <c:v>9.9790621273466801E-2</c:v>
                </c:pt>
                <c:pt idx="9656" formatCode="General">
                  <c:v>9.96547610265789E-2</c:v>
                </c:pt>
                <c:pt idx="9657" formatCode="General">
                  <c:v>9.9500287511391103E-2</c:v>
                </c:pt>
                <c:pt idx="9658" formatCode="General">
                  <c:v>9.9327252435050695E-2</c:v>
                </c:pt>
                <c:pt idx="9659" formatCode="General">
                  <c:v>9.9135597360811498E-2</c:v>
                </c:pt>
                <c:pt idx="9660" formatCode="General">
                  <c:v>9.8925311307856298E-2</c:v>
                </c:pt>
                <c:pt idx="9661" formatCode="General">
                  <c:v>9.86963876182297E-2</c:v>
                </c:pt>
                <c:pt idx="9662" formatCode="General">
                  <c:v>9.8448716624898902E-2</c:v>
                </c:pt>
                <c:pt idx="9663" formatCode="General">
                  <c:v>9.8182249444829894E-2</c:v>
                </c:pt>
                <c:pt idx="9664" formatCode="General">
                  <c:v>9.7896958089718003E-2</c:v>
                </c:pt>
                <c:pt idx="9665" formatCode="General">
                  <c:v>9.7592721021770898E-2</c:v>
                </c:pt>
                <c:pt idx="9666" formatCode="General">
                  <c:v>9.7269427504961301E-2</c:v>
                </c:pt>
                <c:pt idx="9667" formatCode="General">
                  <c:v>9.6926943396457105E-2</c:v>
                </c:pt>
                <c:pt idx="9668" formatCode="General">
                  <c:v>9.6565164018005994E-2</c:v>
                </c:pt>
                <c:pt idx="9669" formatCode="General">
                  <c:v>9.6183969301733202E-2</c:v>
                </c:pt>
                <c:pt idx="9670" formatCode="General">
                  <c:v>9.5783218497454706E-2</c:v>
                </c:pt>
                <c:pt idx="9671" formatCode="General">
                  <c:v>9.5362750966600601E-2</c:v>
                </c:pt>
                <c:pt idx="9672" formatCode="General">
                  <c:v>9.4922339063729502E-2</c:v>
                </c:pt>
                <c:pt idx="9673" formatCode="General">
                  <c:v>9.4461802635805295E-2</c:v>
                </c:pt>
                <c:pt idx="9674" formatCode="General">
                  <c:v>9.3980965337426295E-2</c:v>
                </c:pt>
                <c:pt idx="9675" formatCode="General">
                  <c:v>9.3479597799761796E-2</c:v>
                </c:pt>
                <c:pt idx="9676" formatCode="General">
                  <c:v>9.2957477570100699E-2</c:v>
                </c:pt>
                <c:pt idx="9677" formatCode="General">
                  <c:v>9.2414423741474697E-2</c:v>
                </c:pt>
                <c:pt idx="9678" formatCode="General">
                  <c:v>9.1850204127647703E-2</c:v>
                </c:pt>
                <c:pt idx="9679" formatCode="General">
                  <c:v>9.1264537071030202E-2</c:v>
                </c:pt>
                <c:pt idx="9680" formatCode="General">
                  <c:v>9.0657159611316304E-2</c:v>
                </c:pt>
                <c:pt idx="9681" formatCode="General">
                  <c:v>9.0027799872128805E-2</c:v>
                </c:pt>
                <c:pt idx="9682" formatCode="General">
                  <c:v>8.93761769287994E-2</c:v>
                </c:pt>
                <c:pt idx="9683" formatCode="General">
                  <c:v>8.8701999856873007E-2</c:v>
                </c:pt>
                <c:pt idx="9684" formatCode="General">
                  <c:v>8.8004966223377404E-2</c:v>
                </c:pt>
                <c:pt idx="9685" formatCode="General">
                  <c:v>8.7284770131905803E-2</c:v>
                </c:pt>
                <c:pt idx="9686" formatCode="General">
                  <c:v>8.6541082344506595E-2</c:v>
                </c:pt>
                <c:pt idx="9687" formatCode="General">
                  <c:v>8.5773597751096498E-2</c:v>
                </c:pt>
                <c:pt idx="9688" formatCode="General">
                  <c:v>8.4982019777372395E-2</c:v>
                </c:pt>
                <c:pt idx="9689" formatCode="General">
                  <c:v>8.4166016288377998E-2</c:v>
                </c:pt>
                <c:pt idx="9690" formatCode="General">
                  <c:v>8.3325205510609998E-2</c:v>
                </c:pt>
                <c:pt idx="9691" formatCode="General">
                  <c:v>8.2459271654830704E-2</c:v>
                </c:pt>
                <c:pt idx="9692" formatCode="General">
                  <c:v>8.1567917526925202E-2</c:v>
                </c:pt>
                <c:pt idx="9693" formatCode="General">
                  <c:v>8.0650748723304896E-2</c:v>
                </c:pt>
                <c:pt idx="9694" formatCode="General">
                  <c:v>7.9707383018085096E-2</c:v>
                </c:pt>
                <c:pt idx="9695" formatCode="General">
                  <c:v>7.8737470803220105E-2</c:v>
                </c:pt>
                <c:pt idx="9696" formatCode="General">
                  <c:v>7.7740696409663301E-2</c:v>
                </c:pt>
                <c:pt idx="9697" formatCode="General">
                  <c:v>7.6716722464843096E-2</c:v>
                </c:pt>
                <c:pt idx="9698" formatCode="General">
                  <c:v>7.5665189799255503E-2</c:v>
                </c:pt>
                <c:pt idx="9699" formatCode="General">
                  <c:v>7.4585775734525198E-2</c:v>
                </c:pt>
                <c:pt idx="9700" formatCode="General">
                  <c:v>7.3478145376925499E-2</c:v>
                </c:pt>
                <c:pt idx="9701" formatCode="General">
                  <c:v>7.2341946231885404E-2</c:v>
                </c:pt>
                <c:pt idx="9702" formatCode="General">
                  <c:v>7.1176817523590605E-2</c:v>
                </c:pt>
                <c:pt idx="9703" formatCode="General">
                  <c:v>6.9982447880682905E-2</c:v>
                </c:pt>
                <c:pt idx="9704" formatCode="General">
                  <c:v>6.8758528958259096E-2</c:v>
                </c:pt>
                <c:pt idx="9705" formatCode="General">
                  <c:v>6.75047481581217E-2</c:v>
                </c:pt>
                <c:pt idx="9706" formatCode="General">
                  <c:v>6.6220793082097801E-2</c:v>
                </c:pt>
                <c:pt idx="9707" formatCode="General">
                  <c:v>6.4906351065813397E-2</c:v>
                </c:pt>
                <c:pt idx="9708" formatCode="General">
                  <c:v>6.3561114440348093E-2</c:v>
                </c:pt>
                <c:pt idx="9709" formatCode="General">
                  <c:v>6.21847866014189E-2</c:v>
                </c:pt>
                <c:pt idx="9710" formatCode="General">
                  <c:v>6.0777142734801802E-2</c:v>
                </c:pt>
                <c:pt idx="9711" formatCode="General">
                  <c:v>5.9337972508909202E-2</c:v>
                </c:pt>
                <c:pt idx="9712" formatCode="General">
                  <c:v>5.7867019177492401E-2</c:v>
                </c:pt>
                <c:pt idx="9713" formatCode="General">
                  <c:v>5.63640293045626E-2</c:v>
                </c:pt>
                <c:pt idx="9714" formatCode="General">
                  <c:v>5.4828763990617903E-2</c:v>
                </c:pt>
                <c:pt idx="9715" formatCode="General">
                  <c:v>5.3261004743852203E-2</c:v>
                </c:pt>
                <c:pt idx="9716" formatCode="General">
                  <c:v>5.16606076593326E-2</c:v>
                </c:pt>
                <c:pt idx="9717" formatCode="General">
                  <c:v>5.0027396049825298E-2</c:v>
                </c:pt>
                <c:pt idx="9718" formatCode="General">
                  <c:v>4.8361205040662297E-2</c:v>
                </c:pt>
                <c:pt idx="9719" formatCode="General">
                  <c:v>4.6661889616907502E-2</c:v>
                </c:pt>
                <c:pt idx="9720" formatCode="General">
                  <c:v>4.4929324776608603E-2</c:v>
                </c:pt>
                <c:pt idx="9721" formatCode="General">
                  <c:v>4.3163437055828598E-2</c:v>
                </c:pt>
                <c:pt idx="9722" formatCode="General">
                  <c:v>4.1364455910612399E-2</c:v>
                </c:pt>
                <c:pt idx="9723" formatCode="General">
                  <c:v>3.9532394816860002E-2</c:v>
                </c:pt>
                <c:pt idx="9724" formatCode="General">
                  <c:v>3.76668381806637E-2</c:v>
                </c:pt>
                <c:pt idx="9725" formatCode="General">
                  <c:v>3.5767577552094899E-2</c:v>
                </c:pt>
                <c:pt idx="9726" formatCode="General">
                  <c:v>3.3834647780277699E-2</c:v>
                </c:pt>
                <c:pt idx="9727" formatCode="General">
                  <c:v>3.1868277714873702E-2</c:v>
                </c:pt>
                <c:pt idx="9728" formatCode="General">
                  <c:v>2.9868343224059499E-2</c:v>
                </c:pt>
                <c:pt idx="9729" formatCode="General">
                  <c:v>2.78348755243664E-2</c:v>
                </c:pt>
                <c:pt idx="9730" formatCode="General">
                  <c:v>2.5768156082147199E-2</c:v>
                </c:pt>
                <c:pt idx="9731" formatCode="General">
                  <c:v>2.36687067311478E-2</c:v>
                </c:pt>
                <c:pt idx="9732" formatCode="General">
                  <c:v>2.15371852745804E-2</c:v>
                </c:pt>
                <c:pt idx="9733" formatCode="General">
                  <c:v>1.93732516058071E-2</c:v>
                </c:pt>
                <c:pt idx="9734" formatCode="General">
                  <c:v>1.7176653425789699E-2</c:v>
                </c:pt>
                <c:pt idx="9735" formatCode="General">
                  <c:v>1.49479536181967E-2</c:v>
                </c:pt>
                <c:pt idx="9736" formatCode="General">
                  <c:v>1.26879693471673E-2</c:v>
                </c:pt>
                <c:pt idx="9737" formatCode="General">
                  <c:v>1.0397087432526301E-2</c:v>
                </c:pt>
                <c:pt idx="9738" formatCode="General">
                  <c:v>8.0752030379015703E-3</c:v>
                </c:pt>
                <c:pt idx="9739" formatCode="General">
                  <c:v>5.7223737962302304E-3</c:v>
                </c:pt>
                <c:pt idx="9740" formatCode="General">
                  <c:v>3.3394007581694098E-3</c:v>
                </c:pt>
                <c:pt idx="9741" formatCode="General">
                  <c:v>9.2678350784758498E-4</c:v>
                </c:pt>
                <c:pt idx="9742" formatCode="General">
                  <c:v>-1.5148651454544801E-3</c:v>
                </c:pt>
                <c:pt idx="9743" formatCode="General">
                  <c:v>-3.98478148478691E-3</c:v>
                </c:pt>
                <c:pt idx="9744" formatCode="General">
                  <c:v>-6.4826426324200602E-3</c:v>
                </c:pt>
                <c:pt idx="9745" formatCode="General">
                  <c:v>-9.0080276016773694E-3</c:v>
                </c:pt>
                <c:pt idx="9746" formatCode="General">
                  <c:v>-1.1560360119507E-2</c:v>
                </c:pt>
                <c:pt idx="9747" formatCode="General">
                  <c:v>-1.41388811198369E-2</c:v>
                </c:pt>
                <c:pt idx="9748" formatCode="General">
                  <c:v>-1.6742664909777799E-2</c:v>
                </c:pt>
                <c:pt idx="9749" formatCode="General">
                  <c:v>-1.93706665135801E-2</c:v>
                </c:pt>
                <c:pt idx="9750" formatCode="General">
                  <c:v>-2.2022303281294699E-2</c:v>
                </c:pt>
                <c:pt idx="9751" formatCode="General">
                  <c:v>-2.46969398848896E-2</c:v>
                </c:pt>
                <c:pt idx="9752" formatCode="General">
                  <c:v>-2.73938172325436E-2</c:v>
                </c:pt>
                <c:pt idx="9753" formatCode="General">
                  <c:v>-3.0112104876029801E-2</c:v>
                </c:pt>
                <c:pt idx="9754" formatCode="General">
                  <c:v>-3.2851391334148203E-2</c:v>
                </c:pt>
                <c:pt idx="9755" formatCode="General">
                  <c:v>-3.5610621856295301E-2</c:v>
                </c:pt>
                <c:pt idx="9756" formatCode="General">
                  <c:v>-3.8388510940963502E-2</c:v>
                </c:pt>
                <c:pt idx="9757" formatCode="General">
                  <c:v>-4.1183651803529099E-2</c:v>
                </c:pt>
                <c:pt idx="9758" formatCode="General">
                  <c:v>-4.3994620547392699E-2</c:v>
                </c:pt>
                <c:pt idx="9759" formatCode="General">
                  <c:v>-4.6821079350061398E-2</c:v>
                </c:pt>
                <c:pt idx="9760" formatCode="General">
                  <c:v>-4.9662125766965298E-2</c:v>
                </c:pt>
                <c:pt idx="9761" formatCode="General">
                  <c:v>-5.2516156155423398E-2</c:v>
                </c:pt>
                <c:pt idx="9762" formatCode="General">
                  <c:v>-5.5382004216081797E-2</c:v>
                </c:pt>
                <c:pt idx="9763" formatCode="General">
                  <c:v>-5.82585199384398E-2</c:v>
                </c:pt>
                <c:pt idx="9764" formatCode="General">
                  <c:v>-6.1144495154085397E-2</c:v>
                </c:pt>
                <c:pt idx="9765" formatCode="General">
                  <c:v>-6.4038624687888901E-2</c:v>
                </c:pt>
                <c:pt idx="9766" formatCode="General">
                  <c:v>-6.6939001219128894E-2</c:v>
                </c:pt>
                <c:pt idx="9767" formatCode="General">
                  <c:v>-6.98442653270471E-2</c:v>
                </c:pt>
                <c:pt idx="9768" formatCode="General">
                  <c:v>-7.2753682834575395E-2</c:v>
                </c:pt>
                <c:pt idx="9769" formatCode="General">
                  <c:v>-7.5665948033450406E-2</c:v>
                </c:pt>
                <c:pt idx="9770" formatCode="General">
                  <c:v>-7.8579117423247205E-2</c:v>
                </c:pt>
                <c:pt idx="9771" formatCode="General">
                  <c:v>-8.1491757469713003E-2</c:v>
                </c:pt>
                <c:pt idx="9772" formatCode="General">
                  <c:v>-8.4402529173376095E-2</c:v>
                </c:pt>
                <c:pt idx="9773" formatCode="General">
                  <c:v>-8.7310115702118801E-2</c:v>
                </c:pt>
                <c:pt idx="9774" formatCode="General">
                  <c:v>-9.0213182273055595E-2</c:v>
                </c:pt>
                <c:pt idx="9775" formatCode="General">
                  <c:v>-9.3109806856782801E-2</c:v>
                </c:pt>
                <c:pt idx="9776" formatCode="General">
                  <c:v>-9.5998071558335493E-2</c:v>
                </c:pt>
                <c:pt idx="9777" formatCode="General">
                  <c:v>-9.8876705197812803E-2</c:v>
                </c:pt>
                <c:pt idx="9778" formatCode="General">
                  <c:v>-0.101744538418508</c:v>
                </c:pt>
                <c:pt idx="9779" formatCode="General">
                  <c:v>-0.10459986583178001</c:v>
                </c:pt>
                <c:pt idx="9780" formatCode="General">
                  <c:v>-0.10744090553791801</c:v>
                </c:pt>
                <c:pt idx="9781" formatCode="General">
                  <c:v>-0.110265385312367</c:v>
                </c:pt>
                <c:pt idx="9782" formatCode="General">
                  <c:v>-0.113071685232276</c:v>
                </c:pt>
                <c:pt idx="9783" formatCode="General">
                  <c:v>-0.115858878413961</c:v>
                </c:pt>
                <c:pt idx="9784" formatCode="General">
                  <c:v>-0.11862502462473801</c:v>
                </c:pt>
                <c:pt idx="9785" formatCode="General">
                  <c:v>-0.121368123858468</c:v>
                </c:pt>
                <c:pt idx="9786" formatCode="General">
                  <c:v>-0.124086282166052</c:v>
                </c:pt>
                <c:pt idx="9787" formatCode="General">
                  <c:v>-0.12677778002105899</c:v>
                </c:pt>
                <c:pt idx="9788" formatCode="General">
                  <c:v>-0.129441542002249</c:v>
                </c:pt>
                <c:pt idx="9789" formatCode="General">
                  <c:v>-0.13207551355780001</c:v>
                </c:pt>
                <c:pt idx="9790" formatCode="General">
                  <c:v>-0.134677662539574</c:v>
                </c:pt>
                <c:pt idx="9791" formatCode="General">
                  <c:v>-0.13724659943270601</c:v>
                </c:pt>
                <c:pt idx="9792" formatCode="General">
                  <c:v>-0.13978001253915601</c:v>
                </c:pt>
                <c:pt idx="9793" formatCode="General">
                  <c:v>-0.14227619441690101</c:v>
                </c:pt>
                <c:pt idx="9794" formatCode="General">
                  <c:v>-0.144733650917511</c:v>
                </c:pt>
                <c:pt idx="9795" formatCode="General">
                  <c:v>-0.147150460599558</c:v>
                </c:pt>
                <c:pt idx="9796" formatCode="General">
                  <c:v>-0.14952482157018901</c:v>
                </c:pt>
                <c:pt idx="9797" formatCode="General">
                  <c:v>-0.15185511544907401</c:v>
                </c:pt>
                <c:pt idx="9798" formatCode="General">
                  <c:v>-0.15413988053393399</c:v>
                </c:pt>
                <c:pt idx="9799" formatCode="General">
                  <c:v>-0.15637724802782901</c:v>
                </c:pt>
                <c:pt idx="9800" formatCode="General">
                  <c:v>-0.15856541184476899</c:v>
                </c:pt>
                <c:pt idx="9801" formatCode="General">
                  <c:v>-0.16070215909263</c:v>
                </c:pt>
                <c:pt idx="9802" formatCode="General">
                  <c:v>-0.16278545927393501</c:v>
                </c:pt>
                <c:pt idx="9803" formatCode="General">
                  <c:v>-0.16481407231436199</c:v>
                </c:pt>
                <c:pt idx="9804" formatCode="General">
                  <c:v>-0.16678649308843699</c:v>
                </c:pt>
                <c:pt idx="9805" formatCode="General">
                  <c:v>-0.16870132968391599</c:v>
                </c:pt>
                <c:pt idx="9806" formatCode="General">
                  <c:v>-0.17055683475793501</c:v>
                </c:pt>
                <c:pt idx="9807" formatCode="General">
                  <c:v>-0.17235139952686601</c:v>
                </c:pt>
                <c:pt idx="9808" formatCode="General">
                  <c:v>-0.17408361104188599</c:v>
                </c:pt>
                <c:pt idx="9809" formatCode="General">
                  <c:v>-0.17575167731642299</c:v>
                </c:pt>
                <c:pt idx="9810" formatCode="General">
                  <c:v>-0.17735392010734199</c:v>
                </c:pt>
                <c:pt idx="9811" formatCode="General">
                  <c:v>-0.178888350407955</c:v>
                </c:pt>
                <c:pt idx="9812" formatCode="General">
                  <c:v>-0.18035376872347</c:v>
                </c:pt>
                <c:pt idx="9813" formatCode="General">
                  <c:v>-0.181749246506788</c:v>
                </c:pt>
                <c:pt idx="9814" formatCode="General">
                  <c:v>-0.18307309191252499</c:v>
                </c:pt>
                <c:pt idx="9815" formatCode="General">
                  <c:v>-0.18432363047971001</c:v>
                </c:pt>
                <c:pt idx="9816" formatCode="General">
                  <c:v>-0.185499591511567</c:v>
                </c:pt>
                <c:pt idx="9817" formatCode="General">
                  <c:v>-0.186599732037285</c:v>
                </c:pt>
                <c:pt idx="9818" formatCode="General">
                  <c:v>-0.18762273837409399</c:v>
                </c:pt>
                <c:pt idx="9819" formatCode="General">
                  <c:v>-0.18856733865327799</c:v>
                </c:pt>
                <c:pt idx="9820" formatCode="General">
                  <c:v>-0.189432369648873</c:v>
                </c:pt>
                <c:pt idx="9821" formatCode="General">
                  <c:v>-0.190216663927855</c:v>
                </c:pt>
                <c:pt idx="9822" formatCode="General">
                  <c:v>-0.190919045182455</c:v>
                </c:pt>
                <c:pt idx="9823" formatCode="General">
                  <c:v>-0.19153844230645001</c:v>
                </c:pt>
                <c:pt idx="9824" formatCode="General">
                  <c:v>-0.192073842173825</c:v>
                </c:pt>
                <c:pt idx="9825" formatCode="General">
                  <c:v>-0.19252422504977501</c:v>
                </c:pt>
                <c:pt idx="9826" formatCode="General">
                  <c:v>-0.19288862304170901</c:v>
                </c:pt>
                <c:pt idx="9827" formatCode="General">
                  <c:v>-0.193166175428303</c:v>
                </c:pt>
                <c:pt idx="9828" formatCode="General">
                  <c:v>-0.19335602350586301</c:v>
                </c:pt>
                <c:pt idx="9829" formatCode="General">
                  <c:v>-0.193457355942494</c:v>
                </c:pt>
                <c:pt idx="9830" formatCode="General">
                  <c:v>-0.19346946781230301</c:v>
                </c:pt>
                <c:pt idx="9831" formatCode="General">
                  <c:v>-0.19339164868575801</c:v>
                </c:pt>
                <c:pt idx="9832" formatCode="General">
                  <c:v>-0.19322323234625699</c:v>
                </c:pt>
                <c:pt idx="9833" formatCode="General">
                  <c:v>-0.19296365575543001</c:v>
                </c:pt>
                <c:pt idx="9834" formatCode="General">
                  <c:v>-0.19261240739407001</c:v>
                </c:pt>
                <c:pt idx="9835" formatCode="General">
                  <c:v>-0.19216902017701601</c:v>
                </c:pt>
                <c:pt idx="9836" formatCode="General">
                  <c:v>-0.19163311908208699</c:v>
                </c:pt>
                <c:pt idx="9837" formatCode="General">
                  <c:v>-0.19100431408982499</c:v>
                </c:pt>
                <c:pt idx="9838" formatCode="General">
                  <c:v>-0.19028230130983301</c:v>
                </c:pt>
                <c:pt idx="9839" formatCode="General">
                  <c:v>-0.18946687129579901</c:v>
                </c:pt>
                <c:pt idx="9840" formatCode="General">
                  <c:v>-0.188557844438624</c:v>
                </c:pt>
                <c:pt idx="9841" formatCode="General">
                  <c:v>-0.18755506502239999</c:v>
                </c:pt>
                <c:pt idx="9842" formatCode="General">
                  <c:v>-0.18645846192094001</c:v>
                </c:pt>
                <c:pt idx="9843" formatCode="General">
                  <c:v>-0.185268098496991</c:v>
                </c:pt>
                <c:pt idx="9844" formatCode="General">
                  <c:v>-0.18398401229049699</c:v>
                </c:pt>
                <c:pt idx="9845" formatCode="General">
                  <c:v>-0.18260635949673701</c:v>
                </c:pt>
                <c:pt idx="9846" formatCode="General">
                  <c:v>-0.18113536488628601</c:v>
                </c:pt>
                <c:pt idx="9847" formatCode="General">
                  <c:v>-0.179571205841215</c:v>
                </c:pt>
                <c:pt idx="9848" formatCode="General">
                  <c:v>-0.17791422390075301</c:v>
                </c:pt>
                <c:pt idx="9849" formatCode="General">
                  <c:v>-0.17616482528174801</c:v>
                </c:pt>
                <c:pt idx="9850" formatCode="General">
                  <c:v>-0.174323416429152</c:v>
                </c:pt>
                <c:pt idx="9851" formatCode="General">
                  <c:v>-0.17239055379412099</c:v>
                </c:pt>
                <c:pt idx="9852" formatCode="General">
                  <c:v>-0.170366787646378</c:v>
                </c:pt>
                <c:pt idx="9853" formatCode="General">
                  <c:v>-0.16825270582617299</c:v>
                </c:pt>
                <c:pt idx="9854" formatCode="General">
                  <c:v>-0.16604909850152699</c:v>
                </c:pt>
                <c:pt idx="9855" formatCode="General">
                  <c:v>-0.16375673844347299</c:v>
                </c:pt>
                <c:pt idx="9856" formatCode="General">
                  <c:v>-0.16137640817649701</c:v>
                </c:pt>
                <c:pt idx="9857" formatCode="General">
                  <c:v>-0.158908972378588</c:v>
                </c:pt>
                <c:pt idx="9858" formatCode="General">
                  <c:v>-0.156355380158268</c:v>
                </c:pt>
                <c:pt idx="9859" formatCode="General">
                  <c:v>-0.15371664764454801</c:v>
                </c:pt>
                <c:pt idx="9860" formatCode="General">
                  <c:v>-0.15099383974362601</c:v>
                </c:pt>
                <c:pt idx="9861" formatCode="General">
                  <c:v>-0.148188090959817</c:v>
                </c:pt>
                <c:pt idx="9862" formatCode="General">
                  <c:v>-0.145300590675814</c:v>
                </c:pt>
                <c:pt idx="9863" formatCode="General">
                  <c:v>-0.14233258528544199</c:v>
                </c:pt>
                <c:pt idx="9864" formatCode="General">
                  <c:v>-0.13928537840669</c:v>
                </c:pt>
                <c:pt idx="9865" formatCode="General">
                  <c:v>-0.136160333072643</c:v>
                </c:pt>
                <c:pt idx="9866" formatCode="General">
                  <c:v>-0.13295886805467</c:v>
                </c:pt>
                <c:pt idx="9867" formatCode="General">
                  <c:v>-0.12968245172714801</c:v>
                </c:pt>
                <c:pt idx="9868" formatCode="General">
                  <c:v>-0.126332611593794</c:v>
                </c:pt>
                <c:pt idx="9869" formatCode="General">
                  <c:v>-0.12291093486184899</c:v>
                </c:pt>
                <c:pt idx="9870" formatCode="General">
                  <c:v>-0.119419056457595</c:v>
                </c:pt>
                <c:pt idx="9871" formatCode="General">
                  <c:v>-0.115858655500384</c:v>
                </c:pt>
                <c:pt idx="9872" formatCode="General">
                  <c:v>-0.112231443435931</c:v>
                </c:pt>
                <c:pt idx="9873" formatCode="General">
                  <c:v>-0.10853922673536701</c:v>
                </c:pt>
                <c:pt idx="9874" formatCode="General">
                  <c:v>-0.104783892344187</c:v>
                </c:pt>
                <c:pt idx="9875" formatCode="General">
                  <c:v>-0.100967327569814</c:v>
                </c:pt>
                <c:pt idx="9876" formatCode="General">
                  <c:v>-9.7091431643372805E-2</c:v>
                </c:pt>
                <c:pt idx="9877" formatCode="General">
                  <c:v>-9.3158122404213201E-2</c:v>
                </c:pt>
                <c:pt idx="9878" formatCode="General">
                  <c:v>-8.9169445718448495E-2</c:v>
                </c:pt>
                <c:pt idx="9879" formatCode="General">
                  <c:v>-8.5127516278684506E-2</c:v>
                </c:pt>
                <c:pt idx="9880" formatCode="General">
                  <c:v>-8.1034390816762197E-2</c:v>
                </c:pt>
                <c:pt idx="9881" formatCode="General">
                  <c:v>-7.6892170267831003E-2</c:v>
                </c:pt>
                <c:pt idx="9882" formatCode="General">
                  <c:v>-7.2703058068687404E-2</c:v>
                </c:pt>
                <c:pt idx="9883" formatCode="General">
                  <c:v>-6.8469248271024297E-2</c:v>
                </c:pt>
                <c:pt idx="9884" formatCode="General">
                  <c:v>-6.4192967589242894E-2</c:v>
                </c:pt>
                <c:pt idx="9885" formatCode="General">
                  <c:v>-5.9876527549487302E-2</c:v>
                </c:pt>
                <c:pt idx="9886" formatCode="General">
                  <c:v>-5.5522209462276699E-2</c:v>
                </c:pt>
                <c:pt idx="9887" formatCode="General">
                  <c:v>-5.1132307749179998E-2</c:v>
                </c:pt>
                <c:pt idx="9888" formatCode="General">
                  <c:v>-4.6709192534060501E-2</c:v>
                </c:pt>
                <c:pt idx="9889" formatCode="General">
                  <c:v>-4.2255307738562203E-2</c:v>
                </c:pt>
                <c:pt idx="9890" formatCode="General">
                  <c:v>-3.7773099349034799E-2</c:v>
                </c:pt>
                <c:pt idx="9891" formatCode="General">
                  <c:v>-3.3264949392876303E-2</c:v>
                </c:pt>
                <c:pt idx="9892" formatCode="General">
                  <c:v>-2.8733280706338099E-2</c:v>
                </c:pt>
                <c:pt idx="9893" formatCode="General">
                  <c:v>-2.4180569753165401E-2</c:v>
                </c:pt>
                <c:pt idx="9894" formatCode="General">
                  <c:v>-1.96093363164201E-2</c:v>
                </c:pt>
                <c:pt idx="9895" formatCode="General">
                  <c:v>-1.50220798023269E-2</c:v>
                </c:pt>
                <c:pt idx="9896" formatCode="General">
                  <c:v>-1.04212738410562E-2</c:v>
                </c:pt>
                <c:pt idx="9897" formatCode="General">
                  <c:v>-5.8094787153219699E-3</c:v>
                </c:pt>
                <c:pt idx="9898" formatCode="General">
                  <c:v>-1.1892867275882101E-3</c:v>
                </c:pt>
                <c:pt idx="9899" formatCode="General">
                  <c:v>3.4367506065590102E-3</c:v>
                </c:pt>
                <c:pt idx="9900" formatCode="General">
                  <c:v>8.0661329309021403E-3</c:v>
                </c:pt>
                <c:pt idx="9901" formatCode="General">
                  <c:v>1.2696349647184701E-2</c:v>
                </c:pt>
                <c:pt idx="9902" formatCode="General">
                  <c:v>1.7324819507588098E-2</c:v>
                </c:pt>
                <c:pt idx="9903" formatCode="General">
                  <c:v>2.19489551492409E-2</c:v>
                </c:pt>
                <c:pt idx="9904" formatCode="General">
                  <c:v>2.6566280197054599E-2</c:v>
                </c:pt>
                <c:pt idx="9905" formatCode="General">
                  <c:v>3.11742687866731E-2</c:v>
                </c:pt>
                <c:pt idx="9906" formatCode="General">
                  <c:v>3.5770332812039299E-2</c:v>
                </c:pt>
                <c:pt idx="9907" formatCode="General">
                  <c:v>4.0351934129772997E-2</c:v>
                </c:pt>
                <c:pt idx="9908" formatCode="General">
                  <c:v>4.49164937949037E-2</c:v>
                </c:pt>
                <c:pt idx="9909" formatCode="General">
                  <c:v>4.9461501086803E-2</c:v>
                </c:pt>
                <c:pt idx="9910" formatCode="General">
                  <c:v>5.3984524429415003E-2</c:v>
                </c:pt>
                <c:pt idx="9911" formatCode="General">
                  <c:v>5.8483091116601202E-2</c:v>
                </c:pt>
                <c:pt idx="9912" formatCode="General">
                  <c:v>6.2954683493809199E-2</c:v>
                </c:pt>
                <c:pt idx="9913" formatCode="General">
                  <c:v>6.7396858761484296E-2</c:v>
                </c:pt>
                <c:pt idx="9914" formatCode="General">
                  <c:v>7.1807253112846497E-2</c:v>
                </c:pt>
                <c:pt idx="9915" formatCode="General">
                  <c:v>7.6183417443407106E-2</c:v>
                </c:pt>
                <c:pt idx="9916" formatCode="General">
                  <c:v>8.0522968545188103E-2</c:v>
                </c:pt>
                <c:pt idx="9917" formatCode="General">
                  <c:v>8.4823555196285205E-2</c:v>
                </c:pt>
                <c:pt idx="9918" formatCode="General">
                  <c:v>8.9082849147842494E-2</c:v>
                </c:pt>
                <c:pt idx="9919" formatCode="General">
                  <c:v>9.3298548898412201E-2</c:v>
                </c:pt>
                <c:pt idx="9920" formatCode="General">
                  <c:v>9.7468376172021698E-2</c:v>
                </c:pt>
                <c:pt idx="9921" formatCode="General">
                  <c:v>0.101590079510818</c:v>
                </c:pt>
                <c:pt idx="9922" formatCode="General">
                  <c:v>0.10566143664569801</c:v>
                </c:pt>
                <c:pt idx="9923" formatCode="General">
                  <c:v>0.10968031325571</c:v>
                </c:pt>
                <c:pt idx="9924" formatCode="General">
                  <c:v>0.113644607981227</c:v>
                </c:pt>
                <c:pt idx="9925" formatCode="General">
                  <c:v>0.117552239086055</c:v>
                </c:pt>
                <c:pt idx="9926" formatCode="General">
                  <c:v>0.121401096472138</c:v>
                </c:pt>
                <c:pt idx="9927" formatCode="General">
                  <c:v>0.125189202811297</c:v>
                </c:pt>
                <c:pt idx="9928" formatCode="General">
                  <c:v>0.128914612125929</c:v>
                </c:pt>
                <c:pt idx="9929" formatCode="General">
                  <c:v>0.132575340535629</c:v>
                </c:pt>
                <c:pt idx="9930" formatCode="General">
                  <c:v>0.136169478397595</c:v>
                </c:pt>
                <c:pt idx="9931" formatCode="General">
                  <c:v>0.13969520448436701</c:v>
                </c:pt>
                <c:pt idx="9932" formatCode="General">
                  <c:v>0.143150781748003</c:v>
                </c:pt>
                <c:pt idx="9933" formatCode="General">
                  <c:v>0.146534493618562</c:v>
                </c:pt>
                <c:pt idx="9934" formatCode="General">
                  <c:v>0.14984463133810799</c:v>
                </c:pt>
                <c:pt idx="9935" formatCode="General">
                  <c:v>0.153079500704081</c:v>
                </c:pt>
                <c:pt idx="9936" formatCode="General">
                  <c:v>0.156237534971092</c:v>
                </c:pt>
                <c:pt idx="9937" formatCode="General">
                  <c:v>0.15931724553559701</c:v>
                </c:pt>
                <c:pt idx="9938" formatCode="General">
                  <c:v>0.162317154503962</c:v>
                </c:pt>
                <c:pt idx="9939" formatCode="General">
                  <c:v>0.16523583776820999</c:v>
                </c:pt>
                <c:pt idx="9940" formatCode="General">
                  <c:v>0.168071878187776</c:v>
                </c:pt>
                <c:pt idx="9941" formatCode="General">
                  <c:v>0.170823969732051</c:v>
                </c:pt>
                <c:pt idx="9942" formatCode="General">
                  <c:v>0.17349086621090201</c:v>
                </c:pt>
                <c:pt idx="9943" formatCode="General">
                  <c:v>0.17607131891352901</c:v>
                </c:pt>
                <c:pt idx="9944" formatCode="General">
                  <c:v>0.17856418690803499</c:v>
                </c:pt>
                <c:pt idx="9945" formatCode="General">
                  <c:v>0.18096843814557401</c:v>
                </c:pt>
                <c:pt idx="9946" formatCode="General">
                  <c:v>0.183283031072181</c:v>
                </c:pt>
                <c:pt idx="9947" formatCode="General">
                  <c:v>0.18550696304965</c:v>
                </c:pt>
                <c:pt idx="9948" formatCode="General">
                  <c:v>0.187639379144344</c:v>
                </c:pt>
                <c:pt idx="9949" formatCode="General">
                  <c:v>0.189679408108817</c:v>
                </c:pt>
                <c:pt idx="9950" formatCode="General">
                  <c:v>0.191626203929992</c:v>
                </c:pt>
                <c:pt idx="9951" formatCode="General">
                  <c:v>0.19347906618324001</c:v>
                </c:pt>
                <c:pt idx="9952" formatCode="General">
                  <c:v>0.19523738063694601</c:v>
                </c:pt>
                <c:pt idx="9953" formatCode="General">
                  <c:v>0.19690049761470799</c:v>
                </c:pt>
                <c:pt idx="9954" formatCode="General">
                  <c:v>0.19846783382442101</c:v>
                </c:pt>
                <c:pt idx="9955" formatCode="General">
                  <c:v>0.19993893556533099</c:v>
                </c:pt>
                <c:pt idx="9956" formatCode="General">
                  <c:v>0.201313372167646</c:v>
                </c:pt>
                <c:pt idx="9957" formatCode="General">
                  <c:v>0.202590825764209</c:v>
                </c:pt>
                <c:pt idx="9958" formatCode="General">
                  <c:v>0.203770980555744</c:v>
                </c:pt>
                <c:pt idx="9959" formatCode="General">
                  <c:v>0.204853515626823</c:v>
                </c:pt>
                <c:pt idx="9960" formatCode="General">
                  <c:v>0.205838271803199</c:v>
                </c:pt>
                <c:pt idx="9961" formatCode="General">
                  <c:v>0.20672515205817499</c:v>
                </c:pt>
                <c:pt idx="9962" formatCode="General">
                  <c:v>0.20751410045657101</c:v>
                </c:pt>
                <c:pt idx="9963" formatCode="General">
                  <c:v>0.20820509680369101</c:v>
                </c:pt>
                <c:pt idx="9964" formatCode="General">
                  <c:v>0.208798154532568</c:v>
                </c:pt>
                <c:pt idx="9965" formatCode="General">
                  <c:v>0.20929337839946599</c:v>
                </c:pt>
                <c:pt idx="9966" formatCode="General">
                  <c:v>0.209690962340153</c:v>
                </c:pt>
                <c:pt idx="9967" formatCode="General">
                  <c:v>0.209991125924608</c:v>
                </c:pt>
                <c:pt idx="9968" formatCode="General">
                  <c:v>0.21019411047736999</c:v>
                </c:pt>
                <c:pt idx="9969" formatCode="General">
                  <c:v>0.21030028486112501</c:v>
                </c:pt>
                <c:pt idx="9970" formatCode="General">
                  <c:v>0.210310042463529</c:v>
                </c:pt>
                <c:pt idx="9971" formatCode="General">
                  <c:v>0.21022383974320999</c:v>
                </c:pt>
                <c:pt idx="9972" formatCode="General">
                  <c:v>0.21004219503263399</c:v>
                </c:pt>
                <c:pt idx="9973" formatCode="General">
                  <c:v>0.209765632114462</c:v>
                </c:pt>
                <c:pt idx="9974" formatCode="General">
                  <c:v>0.209394778379382</c:v>
                </c:pt>
                <c:pt idx="9975" formatCode="General">
                  <c:v>0.20893026105124901</c:v>
                </c:pt>
                <c:pt idx="9976" formatCode="General">
                  <c:v>0.20837275200053201</c:v>
                </c:pt>
                <c:pt idx="9977" formatCode="General">
                  <c:v>0.207723028935413</c:v>
                </c:pt>
                <c:pt idx="9978" formatCode="General">
                  <c:v>0.20698191278397701</c:v>
                </c:pt>
                <c:pt idx="9979" formatCode="General">
                  <c:v>0.20615020766390699</c:v>
                </c:pt>
                <c:pt idx="9980" formatCode="General">
                  <c:v>0.205228807023214</c:v>
                </c:pt>
                <c:pt idx="9981" formatCode="General">
                  <c:v>0.20421869839489301</c:v>
                </c:pt>
                <c:pt idx="9982" formatCode="General">
                  <c:v>0.20312084201455599</c:v>
                </c:pt>
                <c:pt idx="9983" formatCode="General">
                  <c:v>0.20193621787913499</c:v>
                </c:pt>
                <c:pt idx="9984" formatCode="General">
                  <c:v>0.20066588909371699</c:v>
                </c:pt>
                <c:pt idx="9985" formatCode="General">
                  <c:v>0.199311004793465</c:v>
                </c:pt>
                <c:pt idx="9986" formatCode="General">
                  <c:v>0.197872735964914</c:v>
                </c:pt>
                <c:pt idx="9987" formatCode="General">
                  <c:v>0.19635226395767899</c:v>
                </c:pt>
                <c:pt idx="9988" formatCode="General">
                  <c:v>0.194750780430994</c:v>
                </c:pt>
                <c:pt idx="9989" formatCode="General">
                  <c:v>0.193069545831795</c:v>
                </c:pt>
                <c:pt idx="9990" formatCode="General">
                  <c:v>0.19130988423011699</c:v>
                </c:pt>
                <c:pt idx="9991" formatCode="General">
                  <c:v>0.18947307200178801</c:v>
                </c:pt>
                <c:pt idx="9992" formatCode="General">
                  <c:v>0.18756044388956</c:v>
                </c:pt>
                <c:pt idx="9993" formatCode="General">
                  <c:v>0.18557345394248601</c:v>
                </c:pt>
                <c:pt idx="9994" formatCode="General">
                  <c:v>0.18351350486224899</c:v>
                </c:pt>
                <c:pt idx="9995" formatCode="General">
                  <c:v>0.18138198712883599</c:v>
                </c:pt>
                <c:pt idx="9996" formatCode="General">
                  <c:v>0.17918035080102801</c:v>
                </c:pt>
                <c:pt idx="9997" formatCode="General">
                  <c:v>0.17691015743452801</c:v>
                </c:pt>
                <c:pt idx="9998" formatCode="General">
                  <c:v>0.174572913468026</c:v>
                </c:pt>
                <c:pt idx="9999" formatCode="General">
                  <c:v>0.172170112278138</c:v>
                </c:pt>
                <c:pt idx="10000" formatCode="General">
                  <c:v>0.16970335336607401</c:v>
                </c:pt>
                <c:pt idx="10001" formatCode="General">
                  <c:v>0.167174235494085</c:v>
                </c:pt>
                <c:pt idx="10002" formatCode="General">
                  <c:v>0.164584347243691</c:v>
                </c:pt>
                <c:pt idx="10003" formatCode="General">
                  <c:v>0.16193531854005799</c:v>
                </c:pt>
                <c:pt idx="10004" formatCode="General">
                  <c:v>0.15922876933027699</c:v>
                </c:pt>
                <c:pt idx="10005" formatCode="General">
                  <c:v>0.156466310627243</c:v>
                </c:pt>
                <c:pt idx="10006" formatCode="General">
                  <c:v>0.15364965697942001</c:v>
                </c:pt>
                <c:pt idx="10007" formatCode="General">
                  <c:v>0.15078051607801399</c:v>
                </c:pt>
                <c:pt idx="10008" formatCode="General">
                  <c:v>0.14786052280939599</c:v>
                </c:pt>
                <c:pt idx="10009" formatCode="General">
                  <c:v>0.144891350265414</c:v>
                </c:pt>
                <c:pt idx="10010" formatCode="General">
                  <c:v>0.14187472293919701</c:v>
                </c:pt>
                <c:pt idx="10011" formatCode="General">
                  <c:v>0.13881235745724199</c:v>
                </c:pt>
                <c:pt idx="10012" formatCode="General">
                  <c:v>0.135705956151947</c:v>
                </c:pt>
                <c:pt idx="10013" formatCode="General">
                  <c:v>0.13255721198446599</c:v>
                </c:pt>
                <c:pt idx="10014" formatCode="General">
                  <c:v>0.12936786571675499</c:v>
                </c:pt>
                <c:pt idx="10015" formatCode="General">
                  <c:v>0.126139655758117</c:v>
                </c:pt>
                <c:pt idx="10016" formatCode="General">
                  <c:v>0.12287431105249801</c:v>
                </c:pt>
                <c:pt idx="10017" formatCode="General">
                  <c:v>0.119573552463242</c:v>
                </c:pt>
                <c:pt idx="10018" formatCode="General">
                  <c:v>0.116239093175286</c:v>
                </c:pt>
                <c:pt idx="10019" formatCode="General">
                  <c:v>0.112872641555168</c:v>
                </c:pt>
                <c:pt idx="10020" formatCode="General">
                  <c:v>0.10947590869606</c:v>
                </c:pt>
                <c:pt idx="10021" formatCode="General">
                  <c:v>0.106050661282928</c:v>
                </c:pt>
                <c:pt idx="10022" formatCode="General">
                  <c:v>0.102598611016589</c:v>
                </c:pt>
                <c:pt idx="10023" formatCode="General">
                  <c:v>9.9121409592851206E-2</c:v>
                </c:pt>
                <c:pt idx="10024" formatCode="General">
                  <c:v>9.5620760809819003E-2</c:v>
                </c:pt>
                <c:pt idx="10025" formatCode="General">
                  <c:v>9.2098325157196195E-2</c:v>
                </c:pt>
                <c:pt idx="10026" formatCode="General">
                  <c:v>8.8555772785393103E-2</c:v>
                </c:pt>
                <c:pt idx="10027" formatCode="General">
                  <c:v>8.4994840327406701E-2</c:v>
                </c:pt>
                <c:pt idx="10028" formatCode="General">
                  <c:v>8.14171706712431E-2</c:v>
                </c:pt>
                <c:pt idx="10029" formatCode="General">
                  <c:v>7.7824410674521102E-2</c:v>
                </c:pt>
                <c:pt idx="10030" formatCode="General">
                  <c:v>7.4218225285809097E-2</c:v>
                </c:pt>
                <c:pt idx="10031" formatCode="General">
                  <c:v>7.0600238238503199E-2</c:v>
                </c:pt>
                <c:pt idx="10032" formatCode="General">
                  <c:v>6.6972028113028895E-2</c:v>
                </c:pt>
                <c:pt idx="10033" formatCode="General">
                  <c:v>6.3335140549273E-2</c:v>
                </c:pt>
                <c:pt idx="10034" formatCode="General">
                  <c:v>5.9691198179906202E-2</c:v>
                </c:pt>
                <c:pt idx="10035" formatCode="General">
                  <c:v>5.6041745962308001E-2</c:v>
                </c:pt>
                <c:pt idx="10036" formatCode="General">
                  <c:v>5.23883004800485E-2</c:v>
                </c:pt>
                <c:pt idx="10037" formatCode="General">
                  <c:v>4.8732461665584703E-2</c:v>
                </c:pt>
                <c:pt idx="10038" formatCode="General">
                  <c:v>4.5075700792849699E-2</c:v>
                </c:pt>
                <c:pt idx="10039" formatCode="General">
                  <c:v>4.1419462122832901E-2</c:v>
                </c:pt>
                <c:pt idx="10040" formatCode="General">
                  <c:v>3.7765282565841003E-2</c:v>
                </c:pt>
                <c:pt idx="10041" formatCode="General">
                  <c:v>3.4114581205905901E-2</c:v>
                </c:pt>
                <c:pt idx="10042" formatCode="General">
                  <c:v>3.04687558335116E-2</c:v>
                </c:pt>
                <c:pt idx="10043" formatCode="General">
                  <c:v>2.6829253648126199E-2</c:v>
                </c:pt>
                <c:pt idx="10044" formatCode="General">
                  <c:v>2.31974670275241E-2</c:v>
                </c:pt>
                <c:pt idx="10045" formatCode="General">
                  <c:v>1.9574776812451299E-2</c:v>
                </c:pt>
                <c:pt idx="10046" formatCode="General">
                  <c:v>1.5962507633434601E-2</c:v>
                </c:pt>
                <c:pt idx="10047" formatCode="General">
                  <c:v>1.23619831961289E-2</c:v>
                </c:pt>
                <c:pt idx="10048" formatCode="General">
                  <c:v>8.7745341999852806E-3</c:v>
                </c:pt>
                <c:pt idx="10049" formatCode="General">
                  <c:v>5.2014403577415802E-3</c:v>
                </c:pt>
                <c:pt idx="10050" formatCode="General">
                  <c:v>1.64393193568735E-3</c:v>
                </c:pt>
                <c:pt idx="10051" formatCode="General">
                  <c:v>-1.8967535859728999E-3</c:v>
                </c:pt>
                <c:pt idx="10052" formatCode="General">
                  <c:v>-5.4194119991562498E-3</c:v>
                </c:pt>
                <c:pt idx="10053" formatCode="General">
                  <c:v>-8.9228237292324503E-3</c:v>
                </c:pt>
                <c:pt idx="10054" formatCode="General">
                  <c:v>-1.24057993643147E-2</c:v>
                </c:pt>
                <c:pt idx="10055" formatCode="General">
                  <c:v>-1.5867183176776999E-2</c:v>
                </c:pt>
                <c:pt idx="10056" formatCode="General">
                  <c:v>-1.9305797647593902E-2</c:v>
                </c:pt>
                <c:pt idx="10057" formatCode="General">
                  <c:v>-2.2720551900810501E-2</c:v>
                </c:pt>
                <c:pt idx="10058" formatCode="General">
                  <c:v>-2.6110393501908899E-2</c:v>
                </c:pt>
                <c:pt idx="10059" formatCode="General">
                  <c:v>-2.9474293511245701E-2</c:v>
                </c:pt>
                <c:pt idx="10060" formatCode="General">
                  <c:v>-3.2811185956484197E-2</c:v>
                </c:pt>
                <c:pt idx="10061" formatCode="General">
                  <c:v>-3.6120021579295197E-2</c:v>
                </c:pt>
                <c:pt idx="10062" formatCode="General">
                  <c:v>-3.93998227188882E-2</c:v>
                </c:pt>
                <c:pt idx="10063" formatCode="General">
                  <c:v>-4.2649580820612397E-2</c:v>
                </c:pt>
                <c:pt idx="10064" formatCode="General">
                  <c:v>-4.58683579601031E-2</c:v>
                </c:pt>
                <c:pt idx="10065" formatCode="General">
                  <c:v>-4.9055286562720297E-2</c:v>
                </c:pt>
                <c:pt idx="10066" formatCode="General">
                  <c:v>-5.2209399597309303E-2</c:v>
                </c:pt>
                <c:pt idx="10067" formatCode="General">
                  <c:v>-5.5329784848806803E-2</c:v>
                </c:pt>
                <c:pt idx="10068" formatCode="General">
                  <c:v>-5.8415602364188697E-2</c:v>
                </c:pt>
                <c:pt idx="10069" formatCode="General">
                  <c:v>-6.1466022888383799E-2</c:v>
                </c:pt>
                <c:pt idx="10070" formatCode="General">
                  <c:v>-6.4480218560768798E-2</c:v>
                </c:pt>
                <c:pt idx="10071" formatCode="General">
                  <c:v>-6.7457364595241404E-2</c:v>
                </c:pt>
                <c:pt idx="10072" formatCode="General">
                  <c:v>-7.0396693054101497E-2</c:v>
                </c:pt>
                <c:pt idx="10073" formatCode="General">
                  <c:v>-7.3297439341947296E-2</c:v>
                </c:pt>
                <c:pt idx="10074" formatCode="General">
                  <c:v>-7.6158837954593397E-2</c:v>
                </c:pt>
                <c:pt idx="10075" formatCode="General">
                  <c:v>-7.8980176302361496E-2</c:v>
                </c:pt>
                <c:pt idx="10076" formatCode="General">
                  <c:v>-8.1760741451915198E-2</c:v>
                </c:pt>
                <c:pt idx="10077" formatCode="General">
                  <c:v>-8.4499816294380303E-2</c:v>
                </c:pt>
                <c:pt idx="10078" formatCode="General">
                  <c:v>-8.7196733926799899E-2</c:v>
                </c:pt>
                <c:pt idx="10079" formatCode="General">
                  <c:v>-8.9850831041327794E-2</c:v>
                </c:pt>
                <c:pt idx="10080" formatCode="General">
                  <c:v>-9.2461494011182102E-2</c:v>
                </c:pt>
                <c:pt idx="10081" formatCode="General">
                  <c:v>-9.5028107413909102E-2</c:v>
                </c:pt>
                <c:pt idx="10082" formatCode="General">
                  <c:v>-9.7550048540835793E-2</c:v>
                </c:pt>
                <c:pt idx="10083" formatCode="General">
                  <c:v>-0.10002674384316</c:v>
                </c:pt>
                <c:pt idx="10084" formatCode="General">
                  <c:v>-0.10245761491651199</c:v>
                </c:pt>
                <c:pt idx="10085" formatCode="General">
                  <c:v>-0.104842077651462</c:v>
                </c:pt>
                <c:pt idx="10086" formatCode="General">
                  <c:v>-0.107179602075108</c:v>
                </c:pt>
                <c:pt idx="10087" formatCode="General">
                  <c:v>-0.109469712030762</c:v>
                </c:pt>
                <c:pt idx="10088" formatCode="General">
                  <c:v>-0.111711874914971</c:v>
                </c:pt>
                <c:pt idx="10089" formatCode="General">
                  <c:v>-0.113905600142078</c:v>
                </c:pt>
                <c:pt idx="10090" formatCode="General">
                  <c:v>-0.11605039617566799</c:v>
                </c:pt>
                <c:pt idx="10091" formatCode="General">
                  <c:v>-0.11814576760243101</c:v>
                </c:pt>
                <c:pt idx="10092" formatCode="General">
                  <c:v>-0.120191273863564</c:v>
                </c:pt>
                <c:pt idx="10093" formatCode="General">
                  <c:v>-0.122186477168353</c:v>
                </c:pt>
                <c:pt idx="10094" formatCode="General">
                  <c:v>-0.124130943161176</c:v>
                </c:pt>
                <c:pt idx="10095" formatCode="General">
                  <c:v>-0.12602428986102901</c:v>
                </c:pt>
                <c:pt idx="10096" formatCode="General">
                  <c:v>-0.12786608358516999</c:v>
                </c:pt>
                <c:pt idx="10097" formatCode="General">
                  <c:v>-0.12965589288430801</c:v>
                </c:pt>
                <c:pt idx="10098" formatCode="General">
                  <c:v>-0.131393406629639</c:v>
                </c:pt>
                <c:pt idx="10099" formatCode="General">
                  <c:v>-0.13307826956582899</c:v>
                </c:pt>
                <c:pt idx="10100" formatCode="General">
                  <c:v>-0.13471007138872301</c:v>
                </c:pt>
                <c:pt idx="10101" formatCode="General">
                  <c:v>-0.13628846414978299</c:v>
                </c:pt>
                <c:pt idx="10102" formatCode="General">
                  <c:v>-0.13781314049834301</c:v>
                </c:pt>
                <c:pt idx="10103" formatCode="General">
                  <c:v>-0.13928376400311099</c:v>
                </c:pt>
                <c:pt idx="10104" formatCode="General">
                  <c:v>-0.14070002141726701</c:v>
                </c:pt>
                <c:pt idx="10105" formatCode="General">
                  <c:v>-0.142061613688136</c:v>
                </c:pt>
                <c:pt idx="10106" formatCode="General">
                  <c:v>-0.14336825037110101</c:v>
                </c:pt>
                <c:pt idx="10107" formatCode="General">
                  <c:v>-0.14461964651641901</c:v>
                </c:pt>
                <c:pt idx="10108" formatCode="General">
                  <c:v>-0.14581553519965901</c:v>
                </c:pt>
                <c:pt idx="10109" formatCode="General">
                  <c:v>-0.14695565473741201</c:v>
                </c:pt>
                <c:pt idx="10110" formatCode="General">
                  <c:v>-0.148039755177404</c:v>
                </c:pt>
                <c:pt idx="10111" formatCode="General">
                  <c:v>-0.14906760149069601</c:v>
                </c:pt>
                <c:pt idx="10112" formatCode="General">
                  <c:v>-0.150038964325173</c:v>
                </c:pt>
                <c:pt idx="10113" formatCode="General">
                  <c:v>-0.15095362192568701</c:v>
                </c:pt>
                <c:pt idx="10114" formatCode="General">
                  <c:v>-0.15181136388807301</c:v>
                </c:pt>
                <c:pt idx="10115" formatCode="General">
                  <c:v>-0.15261199559069799</c:v>
                </c:pt>
                <c:pt idx="10116" formatCode="General">
                  <c:v>-0.15335532855523901</c:v>
                </c:pt>
                <c:pt idx="10117" formatCode="General">
                  <c:v>-0.154041183813448</c:v>
                </c:pt>
                <c:pt idx="10118" formatCode="General">
                  <c:v>-0.15466939859993201</c:v>
                </c:pt>
                <c:pt idx="10119" formatCode="General">
                  <c:v>-0.155239818178526</c:v>
                </c:pt>
                <c:pt idx="10120" formatCode="General">
                  <c:v>-0.155752289249523</c:v>
                </c:pt>
                <c:pt idx="10121" formatCode="General">
                  <c:v>-0.15620667619036899</c:v>
                </c:pt>
                <c:pt idx="10122" formatCode="General">
                  <c:v>-0.156602859622925</c:v>
                </c:pt>
                <c:pt idx="10123" formatCode="General">
                  <c:v>-0.15694072718826099</c:v>
                </c:pt>
                <c:pt idx="10124" formatCode="General">
                  <c:v>-0.15722017541077399</c:v>
                </c:pt>
                <c:pt idx="10125" formatCode="General">
                  <c:v>-0.15744111313933901</c:v>
                </c:pt>
                <c:pt idx="10126" formatCode="General">
                  <c:v>-0.157603464035899</c:v>
                </c:pt>
                <c:pt idx="10127" formatCode="General">
                  <c:v>-0.15770715869558999</c:v>
                </c:pt>
                <c:pt idx="10128" formatCode="General">
                  <c:v>-0.15775214187620001</c:v>
                </c:pt>
                <c:pt idx="10129" formatCode="General">
                  <c:v>-0.15773837103376001</c:v>
                </c:pt>
                <c:pt idx="10130" formatCode="General">
                  <c:v>-0.157665818207706</c:v>
                </c:pt>
                <c:pt idx="10131" formatCode="General">
                  <c:v>-0.15753446720129799</c:v>
                </c:pt>
                <c:pt idx="10132" formatCode="General">
                  <c:v>-0.157344310823053</c:v>
                </c:pt>
                <c:pt idx="10133" formatCode="General">
                  <c:v>-0.15709536414580899</c:v>
                </c:pt>
                <c:pt idx="10134" formatCode="General">
                  <c:v>-0.156787651736123</c:v>
                </c:pt>
                <c:pt idx="10135" formatCode="General">
                  <c:v>-0.15642121212308199</c:v>
                </c:pt>
                <c:pt idx="10136" formatCode="General">
                  <c:v>-0.155996085164189</c:v>
                </c:pt>
                <c:pt idx="10137" formatCode="General">
                  <c:v>-0.15551238170898299</c:v>
                </c:pt>
                <c:pt idx="10138" formatCode="General">
                  <c:v>-0.15497020100727399</c:v>
                </c:pt>
                <c:pt idx="10139" formatCode="General">
                  <c:v>-0.15436956370195101</c:v>
                </c:pt>
                <c:pt idx="10140" formatCode="General">
                  <c:v>-0.15371059365734599</c:v>
                </c:pt>
                <c:pt idx="10141" formatCode="General">
                  <c:v>-0.15299347682109701</c:v>
                </c:pt>
                <c:pt idx="10142" formatCode="General">
                  <c:v>-0.15221834092712999</c:v>
                </c:pt>
                <c:pt idx="10143" formatCode="General">
                  <c:v>-0.15138530628984201</c:v>
                </c:pt>
                <c:pt idx="10144" formatCode="General">
                  <c:v>-0.15049455670154099</c:v>
                </c:pt>
                <c:pt idx="10145" formatCode="General">
                  <c:v>-0.149546346291661</c:v>
                </c:pt>
                <c:pt idx="10146" formatCode="General">
                  <c:v>-0.14854093664440199</c:v>
                </c:pt>
                <c:pt idx="10147" formatCode="General">
                  <c:v>-0.14747853338233</c:v>
                </c:pt>
                <c:pt idx="10148" formatCode="General">
                  <c:v>-0.146359349772687</c:v>
                </c:pt>
                <c:pt idx="10149" formatCode="General">
                  <c:v>-0.14518372139472999</c:v>
                </c:pt>
                <c:pt idx="10150" formatCode="General">
                  <c:v>-0.14395194530243499</c:v>
                </c:pt>
                <c:pt idx="10151" formatCode="General">
                  <c:v>-0.142664271360987</c:v>
                </c:pt>
                <c:pt idx="10152" formatCode="General">
                  <c:v>-0.14132107574132599</c:v>
                </c:pt>
                <c:pt idx="10153" formatCode="General">
                  <c:v>-0.13992276044562801</c:v>
                </c:pt>
                <c:pt idx="10154" formatCode="General">
                  <c:v>-0.138469689942431</c:v>
                </c:pt>
                <c:pt idx="10155" formatCode="General">
                  <c:v>-0.136962291251533</c:v>
                </c:pt>
                <c:pt idx="10156" formatCode="General">
                  <c:v>-0.135400956397177</c:v>
                </c:pt>
                <c:pt idx="10157" formatCode="General">
                  <c:v>-0.13378609631448601</c:v>
                </c:pt>
                <c:pt idx="10158" formatCode="General">
                  <c:v>-0.13211825816049899</c:v>
                </c:pt>
                <c:pt idx="10159" formatCode="General">
                  <c:v>-0.13039795942103899</c:v>
                </c:pt>
                <c:pt idx="10160" formatCode="General">
                  <c:v>-0.12862567497142799</c:v>
                </c:pt>
                <c:pt idx="10161" formatCode="General">
                  <c:v>-0.12680194961404001</c:v>
                </c:pt>
                <c:pt idx="10162" formatCode="General">
                  <c:v>-0.124927356236169</c:v>
                </c:pt>
                <c:pt idx="10163" formatCode="General">
                  <c:v>-0.12300248664722099</c:v>
                </c:pt>
                <c:pt idx="10164" formatCode="General">
                  <c:v>-0.121027953606917</c:v>
                </c:pt>
                <c:pt idx="10165" formatCode="General">
                  <c:v>-0.119004393506784</c:v>
                </c:pt>
                <c:pt idx="10166" formatCode="General">
                  <c:v>-0.116932517706584</c:v>
                </c:pt>
                <c:pt idx="10167" formatCode="General">
                  <c:v>-0.114813002746673</c:v>
                </c:pt>
                <c:pt idx="10168" formatCode="General">
                  <c:v>-0.112646538987917</c:v>
                </c:pt>
                <c:pt idx="10169" formatCode="General">
                  <c:v>-0.110433886414572</c:v>
                </c:pt>
                <c:pt idx="10170" formatCode="General">
                  <c:v>-0.108175773235604</c:v>
                </c:pt>
                <c:pt idx="10171" formatCode="General">
                  <c:v>-0.105872998583666</c:v>
                </c:pt>
                <c:pt idx="10172" formatCode="General">
                  <c:v>-0.103526439389774</c:v>
                </c:pt>
                <c:pt idx="10173" formatCode="General">
                  <c:v>-0.101136930850798</c:v>
                </c:pt>
                <c:pt idx="10174" formatCode="General">
                  <c:v>-9.8705315014578701E-2</c:v>
                </c:pt>
                <c:pt idx="10175" formatCode="General">
                  <c:v>-9.6232505294637505E-2</c:v>
                </c:pt>
                <c:pt idx="10176" formatCode="General">
                  <c:v>-9.3719484198675901E-2</c:v>
                </c:pt>
                <c:pt idx="10177" formatCode="General">
                  <c:v>-9.1167184391524395E-2</c:v>
                </c:pt>
                <c:pt idx="10178" formatCode="General">
                  <c:v>-8.8576540677202206E-2</c:v>
                </c:pt>
                <c:pt idx="10179" formatCode="General">
                  <c:v>-8.5948605113333604E-2</c:v>
                </c:pt>
                <c:pt idx="10180" formatCode="General">
                  <c:v>-8.3284436332358894E-2</c:v>
                </c:pt>
                <c:pt idx="10181" formatCode="General">
                  <c:v>-8.0585035102514899E-2</c:v>
                </c:pt>
                <c:pt idx="10182" formatCode="General">
                  <c:v>-7.7851509201744301E-2</c:v>
                </c:pt>
                <c:pt idx="10183" formatCode="General">
                  <c:v>-7.5085024035352999E-2</c:v>
                </c:pt>
                <c:pt idx="10184" formatCode="General">
                  <c:v>-7.2286681471268405E-2</c:v>
                </c:pt>
                <c:pt idx="10185" formatCode="General">
                  <c:v>-6.9457619450533095E-2</c:v>
                </c:pt>
                <c:pt idx="10186" formatCode="General">
                  <c:v>-6.6599025794450206E-2</c:v>
                </c:pt>
                <c:pt idx="10187" formatCode="General">
                  <c:v>-6.3712129219271801E-2</c:v>
                </c:pt>
                <c:pt idx="10188" formatCode="General">
                  <c:v>-6.0798143222905103E-2</c:v>
                </c:pt>
                <c:pt idx="10189" formatCode="General">
                  <c:v>-5.7858311679836003E-2</c:v>
                </c:pt>
                <c:pt idx="10190" formatCode="General">
                  <c:v>-5.4893916595016398E-2</c:v>
                </c:pt>
                <c:pt idx="10191" formatCode="General">
                  <c:v>-5.1906271832237998E-2</c:v>
                </c:pt>
                <c:pt idx="10192" formatCode="General">
                  <c:v>-4.8896717134212599E-2</c:v>
                </c:pt>
                <c:pt idx="10193" formatCode="General">
                  <c:v>-4.5866561049548601E-2</c:v>
                </c:pt>
                <c:pt idx="10194" formatCode="General">
                  <c:v>-4.28171863554297E-2</c:v>
                </c:pt>
                <c:pt idx="10195" formatCode="General">
                  <c:v>-3.9750001037126899E-2</c:v>
                </c:pt>
                <c:pt idx="10196" formatCode="General">
                  <c:v>-3.6666427107895798E-2</c:v>
                </c:pt>
                <c:pt idx="10197" formatCode="General">
                  <c:v>-3.3567895210720199E-2</c:v>
                </c:pt>
                <c:pt idx="10198" formatCode="General">
                  <c:v>-3.0455839442066101E-2</c:v>
                </c:pt>
                <c:pt idx="10199" formatCode="General">
                  <c:v>-2.73316985597018E-2</c:v>
                </c:pt>
                <c:pt idx="10200" formatCode="General">
                  <c:v>-2.41969669241042E-2</c:v>
                </c:pt>
                <c:pt idx="10201" formatCode="General">
                  <c:v>-2.10531394790428E-2</c:v>
                </c:pt>
                <c:pt idx="10202" formatCode="General">
                  <c:v>-1.79017038161647E-2</c:v>
                </c:pt>
                <c:pt idx="10203" formatCode="General">
                  <c:v>-1.47441918436968E-2</c:v>
                </c:pt>
                <c:pt idx="10204" formatCode="General">
                  <c:v>-1.1582128410008099E-2</c:v>
                </c:pt>
                <c:pt idx="10205" formatCode="General">
                  <c:v>-8.4170802955840004E-3</c:v>
                </c:pt>
                <c:pt idx="10206" formatCode="General">
                  <c:v>-5.2506550671015898E-3</c:v>
                </c:pt>
                <c:pt idx="10207" formatCode="General">
                  <c:v>-2.0844412571881998E-3</c:v>
                </c:pt>
                <c:pt idx="10208" formatCode="General">
                  <c:v>1.0799506749595801E-3</c:v>
                </c:pt>
                <c:pt idx="10209" formatCode="General">
                  <c:v>4.2409400527054402E-3</c:v>
                </c:pt>
                <c:pt idx="10210" formatCode="General">
                  <c:v>7.3969238975205099E-3</c:v>
                </c:pt>
                <c:pt idx="10211" formatCode="General">
                  <c:v>1.05462271916218E-2</c:v>
                </c:pt>
                <c:pt idx="10212" formatCode="General">
                  <c:v>1.3687270291154401E-2</c:v>
                </c:pt>
                <c:pt idx="10213" formatCode="General">
                  <c:v>1.6818466211693899E-2</c:v>
                </c:pt>
                <c:pt idx="10214" formatCode="General">
                  <c:v>1.9938108618075399E-2</c:v>
                </c:pt>
                <c:pt idx="10215" formatCode="General">
                  <c:v>2.30445889437687E-2</c:v>
                </c:pt>
                <c:pt idx="10216" formatCode="General">
                  <c:v>2.6136308705699999E-2</c:v>
                </c:pt>
                <c:pt idx="10217" formatCode="General">
                  <c:v>2.9211609909051701E-2</c:v>
                </c:pt>
                <c:pt idx="10218" formatCode="General">
                  <c:v>3.2268832693428798E-2</c:v>
                </c:pt>
                <c:pt idx="10219" formatCode="General">
                  <c:v>3.5306329686031097E-2</c:v>
                </c:pt>
                <c:pt idx="10220" formatCode="General">
                  <c:v>3.8322516919733797E-2</c:v>
                </c:pt>
                <c:pt idx="10221" formatCode="General">
                  <c:v>4.1315719912624199E-2</c:v>
                </c:pt>
                <c:pt idx="10222" formatCode="General">
                  <c:v>4.4284327351447099E-2</c:v>
                </c:pt>
                <c:pt idx="10223" formatCode="General">
                  <c:v>4.72267490396759E-2</c:v>
                </c:pt>
                <c:pt idx="10224" formatCode="General">
                  <c:v>5.0141309982586202E-2</c:v>
                </c:pt>
                <c:pt idx="10225" formatCode="General">
                  <c:v>5.3026464054043002E-2</c:v>
                </c:pt>
                <c:pt idx="10226" formatCode="General">
                  <c:v>5.5880642776715402E-2</c:v>
                </c:pt>
                <c:pt idx="10227" formatCode="General">
                  <c:v>5.87021939928557E-2</c:v>
                </c:pt>
                <c:pt idx="10228" formatCode="General">
                  <c:v>6.1489601803563103E-2</c:v>
                </c:pt>
                <c:pt idx="10229" formatCode="General">
                  <c:v>6.4241335586348605E-2</c:v>
                </c:pt>
                <c:pt idx="10230" formatCode="General">
                  <c:v>6.69557826543664E-2</c:v>
                </c:pt>
                <c:pt idx="10231" formatCode="General">
                  <c:v>6.9631418738099804E-2</c:v>
                </c:pt>
                <c:pt idx="10232" formatCode="General">
                  <c:v>7.22667691240437E-2</c:v>
                </c:pt>
                <c:pt idx="10233" formatCode="General">
                  <c:v>7.4860343492645698E-2</c:v>
                </c:pt>
                <c:pt idx="10234" formatCode="General">
                  <c:v>7.7410640155343602E-2</c:v>
                </c:pt>
                <c:pt idx="10235" formatCode="General">
                  <c:v>7.9916256478076306E-2</c:v>
                </c:pt>
                <c:pt idx="10236" formatCode="General">
                  <c:v>8.2375781993452801E-2</c:v>
                </c:pt>
                <c:pt idx="10237" formatCode="General">
                  <c:v>8.47877367286754E-2</c:v>
                </c:pt>
                <c:pt idx="10238" formatCode="General">
                  <c:v>8.7150741240450205E-2</c:v>
                </c:pt>
                <c:pt idx="10239" formatCode="General">
                  <c:v>8.9463476997123703E-2</c:v>
                </c:pt>
                <c:pt idx="10240" formatCode="General">
                  <c:v>9.1724626189779807E-2</c:v>
                </c:pt>
                <c:pt idx="10241" formatCode="General">
                  <c:v>9.3932917964618806E-2</c:v>
                </c:pt>
                <c:pt idx="10242" formatCode="General">
                  <c:v>9.6087081699655297E-2</c:v>
                </c:pt>
                <c:pt idx="10243" formatCode="General">
                  <c:v>9.8185897662764296E-2</c:v>
                </c:pt>
                <c:pt idx="10244" formatCode="General">
                  <c:v>0.100228195594438</c:v>
                </c:pt>
                <c:pt idx="10245" formatCode="General">
                  <c:v>0.102212742136105</c:v>
                </c:pt>
                <c:pt idx="10246" formatCode="General">
                  <c:v>0.104138351362953</c:v>
                </c:pt>
                <c:pt idx="10247" formatCode="General">
                  <c:v>0.10600395706111999</c:v>
                </c:pt>
                <c:pt idx="10248" formatCode="General">
                  <c:v>0.107808557396324</c:v>
                </c:pt>
                <c:pt idx="10249" formatCode="General">
                  <c:v>0.109551144906814</c:v>
                </c:pt>
                <c:pt idx="10250" formatCode="General">
                  <c:v>0.111230700199991</c:v>
                </c:pt>
                <c:pt idx="10251" formatCode="General">
                  <c:v>0.112846249082551</c:v>
                </c:pt>
                <c:pt idx="10252" formatCode="General">
                  <c:v>0.114396876722409</c:v>
                </c:pt>
                <c:pt idx="10253" formatCode="General">
                  <c:v>0.115881776314722</c:v>
                </c:pt>
                <c:pt idx="10254" formatCode="General">
                  <c:v>0.117300136697675</c:v>
                </c:pt>
                <c:pt idx="10255" formatCode="General">
                  <c:v>0.11865113102276301</c:v>
                </c:pt>
                <c:pt idx="10256" formatCode="General">
                  <c:v>0.119934031527636</c:v>
                </c:pt>
                <c:pt idx="10257" formatCode="General">
                  <c:v>0.121148156107154</c:v>
                </c:pt>
                <c:pt idx="10258" formatCode="General">
                  <c:v>0.122292811048047</c:v>
                </c:pt>
                <c:pt idx="10259" formatCode="General">
                  <c:v>0.123367399234661</c:v>
                </c:pt>
                <c:pt idx="10260" formatCode="General">
                  <c:v>0.124371426263728</c:v>
                </c:pt>
                <c:pt idx="10261" formatCode="General">
                  <c:v>0.12530437974237801</c:v>
                </c:pt>
                <c:pt idx="10262" formatCode="General">
                  <c:v>0.126165776399213</c:v>
                </c:pt>
                <c:pt idx="10263" formatCode="General">
                  <c:v>0.12695521894370601</c:v>
                </c:pt>
                <c:pt idx="10264" formatCode="General">
                  <c:v>0.127672348834028</c:v>
                </c:pt>
                <c:pt idx="10265" formatCode="General">
                  <c:v>0.12831688739069699</c:v>
                </c:pt>
                <c:pt idx="10266" formatCode="General">
                  <c:v>0.128888582367857</c:v>
                </c:pt>
                <c:pt idx="10267" formatCode="General">
                  <c:v>0.12938719654507599</c:v>
                </c:pt>
                <c:pt idx="10268" formatCode="General">
                  <c:v>0.12981256166990099</c:v>
                </c:pt>
                <c:pt idx="10269" formatCode="General">
                  <c:v>0.13016453033023501</c:v>
                </c:pt>
                <c:pt idx="10270" formatCode="General">
                  <c:v>0.13044308314807701</c:v>
                </c:pt>
                <c:pt idx="10271" formatCode="General">
                  <c:v>0.13064827419135899</c:v>
                </c:pt>
                <c:pt idx="10272" formatCode="General">
                  <c:v>0.13078015780911401</c:v>
                </c:pt>
                <c:pt idx="10273" formatCode="General">
                  <c:v>0.130838777586927</c:v>
                </c:pt>
                <c:pt idx="10274" formatCode="General">
                  <c:v>0.13082422685699899</c:v>
                </c:pt>
                <c:pt idx="10275" formatCode="General">
                  <c:v>0.13073671407635301</c:v>
                </c:pt>
                <c:pt idx="10276" formatCode="General">
                  <c:v>0.13057655840757099</c:v>
                </c:pt>
                <c:pt idx="10277" formatCode="General">
                  <c:v>0.13034406937451101</c:v>
                </c:pt>
                <c:pt idx="10278" formatCode="General">
                  <c:v>0.13003958879184199</c:v>
                </c:pt>
                <c:pt idx="10279" formatCode="General">
                  <c:v>0.12966354778122999</c:v>
                </c:pt>
                <c:pt idx="10280" formatCode="General">
                  <c:v>0.12921640837071799</c:v>
                </c:pt>
                <c:pt idx="10281" formatCode="General">
                  <c:v>0.12869864977225001</c:v>
                </c:pt>
                <c:pt idx="10282" formatCode="General">
                  <c:v>0.12811077352624201</c:v>
                </c:pt>
                <c:pt idx="10283" formatCode="General">
                  <c:v>0.12745341433455201</c:v>
                </c:pt>
                <c:pt idx="10284" formatCode="General">
                  <c:v>0.12672728829287699</c:v>
                </c:pt>
                <c:pt idx="10285" formatCode="General">
                  <c:v>0.125933116733003</c:v>
                </c:pt>
                <c:pt idx="10286" formatCode="General">
                  <c:v>0.125071617181469</c:v>
                </c:pt>
                <c:pt idx="10287" formatCode="General">
                  <c:v>0.124143560143057</c:v>
                </c:pt>
                <c:pt idx="10288" formatCode="General">
                  <c:v>0.12314982987062099</c:v>
                </c:pt>
                <c:pt idx="10289" formatCode="General">
                  <c:v>0.12209136652933</c:v>
                </c:pt>
                <c:pt idx="10290" formatCode="General">
                  <c:v>0.120969147496347</c:v>
                </c:pt>
                <c:pt idx="10291" formatCode="General">
                  <c:v>0.11978412331152199</c:v>
                </c:pt>
                <c:pt idx="10292" formatCode="General">
                  <c:v>0.11853727421438801</c:v>
                </c:pt>
                <c:pt idx="10293" formatCode="General">
                  <c:v>0.11722972339288799</c:v>
                </c:pt>
                <c:pt idx="10294" formatCode="General">
                  <c:v>0.115862623909212</c:v>
                </c:pt>
                <c:pt idx="10295" formatCode="General">
                  <c:v>0.114437091476962</c:v>
                </c:pt>
                <c:pt idx="10296" formatCode="General">
                  <c:v>0.112954360323077</c:v>
                </c:pt>
                <c:pt idx="10297" formatCode="General">
                  <c:v>0.111415681491512</c:v>
                </c:pt>
                <c:pt idx="10298" formatCode="General">
                  <c:v>0.10982231119484601</c:v>
                </c:pt>
                <c:pt idx="10299" formatCode="General">
                  <c:v>0.108175616324221</c:v>
                </c:pt>
                <c:pt idx="10300" formatCode="General">
                  <c:v>0.106476965751697</c:v>
                </c:pt>
                <c:pt idx="10301" formatCode="General">
                  <c:v>0.104727736085267</c:v>
                </c:pt>
                <c:pt idx="10302" formatCode="General">
                  <c:v>0.10292935020730699</c:v>
                </c:pt>
                <c:pt idx="10303" formatCode="General">
                  <c:v>0.101083266459296</c:v>
                </c:pt>
                <c:pt idx="10304" formatCode="General">
                  <c:v>9.9190984123948903E-2</c:v>
                </c:pt>
                <c:pt idx="10305" formatCode="General">
                  <c:v>9.7254028765413794E-2</c:v>
                </c:pt>
                <c:pt idx="10306" formatCode="General">
                  <c:v>9.5273956086831299E-2</c:v>
                </c:pt>
                <c:pt idx="10307" formatCode="General">
                  <c:v>9.3252347191992505E-2</c:v>
                </c:pt>
                <c:pt idx="10308" formatCode="General">
                  <c:v>9.1190807245455405E-2</c:v>
                </c:pt>
                <c:pt idx="10309" formatCode="General">
                  <c:v>8.9090970130047506E-2</c:v>
                </c:pt>
                <c:pt idx="10310" formatCode="General">
                  <c:v>8.6954493714947498E-2</c:v>
                </c:pt>
                <c:pt idx="10311" formatCode="General">
                  <c:v>8.4783054320155704E-2</c:v>
                </c:pt>
                <c:pt idx="10312" formatCode="General">
                  <c:v>8.2578348817553396E-2</c:v>
                </c:pt>
                <c:pt idx="10313" formatCode="General">
                  <c:v>8.03420987077023E-2</c:v>
                </c:pt>
                <c:pt idx="10314" formatCode="General">
                  <c:v>7.8076052778702304E-2</c:v>
                </c:pt>
                <c:pt idx="10315" formatCode="General">
                  <c:v>7.5781929989284194E-2</c:v>
                </c:pt>
                <c:pt idx="10316" formatCode="General">
                  <c:v>7.34615204408893E-2</c:v>
                </c:pt>
                <c:pt idx="10317" formatCode="General">
                  <c:v>7.1116626375293895E-2</c:v>
                </c:pt>
                <c:pt idx="10318" formatCode="General">
                  <c:v>6.8748979174062905E-2</c:v>
                </c:pt>
                <c:pt idx="10319" formatCode="General">
                  <c:v>6.6360402514956396E-2</c:v>
                </c:pt>
                <c:pt idx="10320" formatCode="General">
                  <c:v>6.3952762157742801E-2</c:v>
                </c:pt>
                <c:pt idx="10321" formatCode="General">
                  <c:v>6.1527846075631901E-2</c:v>
                </c:pt>
                <c:pt idx="10322" formatCode="General">
                  <c:v>5.9087463843438097E-2</c:v>
                </c:pt>
                <c:pt idx="10323" formatCode="General">
                  <c:v>5.6633456247518497E-2</c:v>
                </c:pt>
                <c:pt idx="10324" formatCode="General">
                  <c:v>5.4167631266601797E-2</c:v>
                </c:pt>
                <c:pt idx="10325" formatCode="General">
                  <c:v>5.1691767403841397E-2</c:v>
                </c:pt>
                <c:pt idx="10326" formatCode="General">
                  <c:v>4.9207719783844001E-2</c:v>
                </c:pt>
                <c:pt idx="10327" formatCode="General">
                  <c:v>4.67173187233548E-2</c:v>
                </c:pt>
                <c:pt idx="10328" formatCode="General">
                  <c:v>4.4222353364205901E-2</c:v>
                </c:pt>
                <c:pt idx="10329" formatCode="General">
                  <c:v>4.17246290622873E-2</c:v>
                </c:pt>
                <c:pt idx="10330" formatCode="General">
                  <c:v>3.9225921550662603E-2</c:v>
                </c:pt>
                <c:pt idx="10331" formatCode="General">
                  <c:v>3.6728076670432402E-2</c:v>
                </c:pt>
                <c:pt idx="10332" formatCode="General">
                  <c:v>3.4232854334641898E-2</c:v>
                </c:pt>
                <c:pt idx="10333" formatCode="General">
                  <c:v>3.1742024114589602E-2</c:v>
                </c:pt>
                <c:pt idx="10334" formatCode="General">
                  <c:v>2.9257370821736101E-2</c:v>
                </c:pt>
                <c:pt idx="10335" formatCode="General">
                  <c:v>2.67805831732961E-2</c:v>
                </c:pt>
                <c:pt idx="10336" formatCode="General">
                  <c:v>2.4313359474140601E-2</c:v>
                </c:pt>
                <c:pt idx="10337" formatCode="General">
                  <c:v>2.1857419675988001E-2</c:v>
                </c:pt>
                <c:pt idx="10338" formatCode="General">
                  <c:v>1.9414446989089999E-2</c:v>
                </c:pt>
                <c:pt idx="10339" formatCode="General">
                  <c:v>1.6986080744829501E-2</c:v>
                </c:pt>
                <c:pt idx="10340" formatCode="General">
                  <c:v>1.4573922589385E-2</c:v>
                </c:pt>
                <c:pt idx="10341" formatCode="General">
                  <c:v>1.2179593288908001E-2</c:v>
                </c:pt>
                <c:pt idx="10342" formatCode="General">
                  <c:v>9.8046841319899408E-3</c:v>
                </c:pt>
                <c:pt idx="10343" formatCode="General">
                  <c:v>7.4507496708071603E-3</c:v>
                </c:pt>
                <c:pt idx="10344" formatCode="General">
                  <c:v>5.11931081478895E-3</c:v>
                </c:pt>
                <c:pt idx="10345" formatCode="General">
                  <c:v>2.81185517174345E-3</c:v>
                </c:pt>
                <c:pt idx="10346" formatCode="General">
                  <c:v>5.2983565076224399E-4</c:v>
                </c:pt>
                <c:pt idx="10347" formatCode="General">
                  <c:v>-1.72537727001736E-3</c:v>
                </c:pt>
                <c:pt idx="10348" formatCode="General">
                  <c:v>-3.95238361727673E-3</c:v>
                </c:pt>
                <c:pt idx="10349" formatCode="General">
                  <c:v>-6.1497984905049098E-3</c:v>
                </c:pt>
                <c:pt idx="10350" formatCode="General">
                  <c:v>-8.3163116197779996E-3</c:v>
                </c:pt>
                <c:pt idx="10351" formatCode="General">
                  <c:v>-1.0450637327835299E-2</c:v>
                </c:pt>
                <c:pt idx="10352" formatCode="General">
                  <c:v>-1.2551558140161E-2</c:v>
                </c:pt>
                <c:pt idx="10353" formatCode="General">
                  <c:v>-1.46178684133806E-2</c:v>
                </c:pt>
                <c:pt idx="10354" formatCode="General">
                  <c:v>-1.6648371338171999E-2</c:v>
                </c:pt>
                <c:pt idx="10355" formatCode="General">
                  <c:v>-1.86419851078207E-2</c:v>
                </c:pt>
                <c:pt idx="10356" formatCode="General">
                  <c:v>-2.0597639843349499E-2</c:v>
                </c:pt>
                <c:pt idx="10357" formatCode="General">
                  <c:v>-2.2514315697093699E-2</c:v>
                </c:pt>
                <c:pt idx="10358" formatCode="General">
                  <c:v>-2.43910409094996E-2</c:v>
                </c:pt>
                <c:pt idx="10359" formatCode="General">
                  <c:v>-2.6226828433822499E-2</c:v>
                </c:pt>
                <c:pt idx="10360" formatCode="General">
                  <c:v>-2.8020729791210001E-2</c:v>
                </c:pt>
                <c:pt idx="10361" formatCode="General">
                  <c:v>-2.9771897927330399E-2</c:v>
                </c:pt>
                <c:pt idx="10362" formatCode="General">
                  <c:v>-3.1479588296205799E-2</c:v>
                </c:pt>
                <c:pt idx="10363" formatCode="General">
                  <c:v>-3.31430857295879E-2</c:v>
                </c:pt>
                <c:pt idx="10364" formatCode="General">
                  <c:v>-3.4761639914672002E-2</c:v>
                </c:pt>
                <c:pt idx="10365" formatCode="General">
                  <c:v>-3.6334567501182601E-2</c:v>
                </c:pt>
                <c:pt idx="10366" formatCode="General">
                  <c:v>-3.7861259430671999E-2</c:v>
                </c:pt>
                <c:pt idx="10367" formatCode="General">
                  <c:v>-3.9341124038053399E-2</c:v>
                </c:pt>
                <c:pt idx="10368" formatCode="General">
                  <c:v>-4.07736911904404E-2</c:v>
                </c:pt>
                <c:pt idx="10369" formatCode="General">
                  <c:v>-4.2158554740653199E-2</c:v>
                </c:pt>
                <c:pt idx="10370" formatCode="General">
                  <c:v>-4.34952966274594E-2</c:v>
                </c:pt>
                <c:pt idx="10371" formatCode="General">
                  <c:v>-4.4783479412852101E-2</c:v>
                </c:pt>
                <c:pt idx="10372" formatCode="General">
                  <c:v>-4.6022759980028999E-2</c:v>
                </c:pt>
                <c:pt idx="10373" formatCode="General">
                  <c:v>-4.7212901961333202E-2</c:v>
                </c:pt>
                <c:pt idx="10374" formatCode="General">
                  <c:v>-4.8353759251142901E-2</c:v>
                </c:pt>
                <c:pt idx="10375" formatCode="General">
                  <c:v>-4.9445153766072503E-2</c:v>
                </c:pt>
                <c:pt idx="10376" formatCode="General">
                  <c:v>-5.0486918793607199E-2</c:v>
                </c:pt>
                <c:pt idx="10377" formatCode="General">
                  <c:v>-5.14790111834749E-2</c:v>
                </c:pt>
                <c:pt idx="10378" formatCode="General">
                  <c:v>-5.2421404884973002E-2</c:v>
                </c:pt>
                <c:pt idx="10379" formatCode="General">
                  <c:v>-5.33141352357464E-2</c:v>
                </c:pt>
                <c:pt idx="10380" formatCode="General">
                  <c:v>-5.4157348847130297E-2</c:v>
                </c:pt>
                <c:pt idx="10381" formatCode="General">
                  <c:v>-5.4951183136020397E-2</c:v>
                </c:pt>
                <c:pt idx="10382" formatCode="General">
                  <c:v>-5.5695750799039399E-2</c:v>
                </c:pt>
                <c:pt idx="10383" formatCode="General">
                  <c:v>-5.6391253294620601E-2</c:v>
                </c:pt>
                <c:pt idx="10384" formatCode="General">
                  <c:v>-5.7037985577961303E-2</c:v>
                </c:pt>
                <c:pt idx="10385" formatCode="General">
                  <c:v>-5.76362708177428E-2</c:v>
                </c:pt>
                <c:pt idx="10386" formatCode="General">
                  <c:v>-5.81864556344436E-2</c:v>
                </c:pt>
                <c:pt idx="10387" formatCode="General">
                  <c:v>-5.8689006430425898E-2</c:v>
                </c:pt>
                <c:pt idx="10388" formatCode="General">
                  <c:v>-5.9144348910807103E-2</c:v>
                </c:pt>
                <c:pt idx="10389" formatCode="General">
                  <c:v>-5.9552959534922699E-2</c:v>
                </c:pt>
                <c:pt idx="10390" formatCode="General">
                  <c:v>-5.9915421609748901E-2</c:v>
                </c:pt>
                <c:pt idx="10391" formatCode="General">
                  <c:v>-6.02322588466997E-2</c:v>
                </c:pt>
                <c:pt idx="10392" formatCode="General">
                  <c:v>-6.0504081561692298E-2</c:v>
                </c:pt>
                <c:pt idx="10393" formatCode="General">
                  <c:v>-6.0731543795799002E-2</c:v>
                </c:pt>
                <c:pt idx="10394" formatCode="General">
                  <c:v>-6.09153348089801E-2</c:v>
                </c:pt>
                <c:pt idx="10395" formatCode="General">
                  <c:v>-6.1056229121401198E-2</c:v>
                </c:pt>
                <c:pt idx="10396" formatCode="General">
                  <c:v>-6.1155026632301997E-2</c:v>
                </c:pt>
                <c:pt idx="10397" formatCode="General">
                  <c:v>-6.1212537229020703E-2</c:v>
                </c:pt>
                <c:pt idx="10398" formatCode="General">
                  <c:v>-6.1229578170058703E-2</c:v>
                </c:pt>
                <c:pt idx="10399" formatCode="General">
                  <c:v>-6.12070279384948E-2</c:v>
                </c:pt>
                <c:pt idx="10400" formatCode="General">
                  <c:v>-6.1145824156260603E-2</c:v>
                </c:pt>
                <c:pt idx="10401" formatCode="General">
                  <c:v>-6.1046896851947897E-2</c:v>
                </c:pt>
                <c:pt idx="10402" formatCode="General">
                  <c:v>-6.0911159367437399E-2</c:v>
                </c:pt>
                <c:pt idx="10403" formatCode="General">
                  <c:v>-6.0739568489756701E-2</c:v>
                </c:pt>
                <c:pt idx="10404" formatCode="General">
                  <c:v>-6.0533184733696899E-2</c:v>
                </c:pt>
                <c:pt idx="10405" formatCode="General">
                  <c:v>-6.0293111342254901E-2</c:v>
                </c:pt>
                <c:pt idx="10406" formatCode="General">
                  <c:v>-6.0020419335623597E-2</c:v>
                </c:pt>
                <c:pt idx="10407" formatCode="General">
                  <c:v>-5.9716143090417798E-2</c:v>
                </c:pt>
                <c:pt idx="10408" formatCode="General">
                  <c:v>-5.93813954412237E-2</c:v>
                </c:pt>
                <c:pt idx="10409" formatCode="General">
                  <c:v>-5.9017371358215401E-2</c:v>
                </c:pt>
                <c:pt idx="10410" formatCode="General">
                  <c:v>-5.86252224307552E-2</c:v>
                </c:pt>
                <c:pt idx="10411" formatCode="General">
                  <c:v>-5.8206046396658703E-2</c:v>
                </c:pt>
                <c:pt idx="10412" formatCode="General">
                  <c:v>-5.7761008609599901E-2</c:v>
                </c:pt>
                <c:pt idx="10413" formatCode="General">
                  <c:v>-5.72913982797306E-2</c:v>
                </c:pt>
                <c:pt idx="10414" formatCode="General">
                  <c:v>-5.6798423491709701E-2</c:v>
                </c:pt>
                <c:pt idx="10415" formatCode="General">
                  <c:v>-5.6283257920556301E-2</c:v>
                </c:pt>
                <c:pt idx="10416" formatCode="General">
                  <c:v>-5.5747147742287E-2</c:v>
                </c:pt>
                <c:pt idx="10417" formatCode="General">
                  <c:v>-5.5191329850334897E-2</c:v>
                </c:pt>
                <c:pt idx="10418" formatCode="General">
                  <c:v>-5.4617053368575898E-2</c:v>
                </c:pt>
                <c:pt idx="10419" formatCode="General">
                  <c:v>-5.4025569203568199E-2</c:v>
                </c:pt>
                <c:pt idx="10420" formatCode="General">
                  <c:v>-5.3418124100662899E-2</c:v>
                </c:pt>
                <c:pt idx="10421" formatCode="General">
                  <c:v>-5.2795974239350903E-2</c:v>
                </c:pt>
                <c:pt idx="10422" formatCode="General">
                  <c:v>-5.2160373187693801E-2</c:v>
                </c:pt>
                <c:pt idx="10423" formatCode="General">
                  <c:v>-5.15125736517872E-2</c:v>
                </c:pt>
                <c:pt idx="10424" formatCode="General">
                  <c:v>-5.0853825706029102E-2</c:v>
                </c:pt>
                <c:pt idx="10425" formatCode="General">
                  <c:v>-5.0185372655777702E-2</c:v>
                </c:pt>
                <c:pt idx="10426" formatCode="General">
                  <c:v>-4.9508455754152601E-2</c:v>
                </c:pt>
                <c:pt idx="10427" formatCode="General">
                  <c:v>-4.8824311091305701E-2</c:v>
                </c:pt>
                <c:pt idx="10428" formatCode="General">
                  <c:v>-4.8134185571371398E-2</c:v>
                </c:pt>
                <c:pt idx="10429" formatCode="General">
                  <c:v>-4.7439267516160497E-2</c:v>
                </c:pt>
                <c:pt idx="10430" formatCode="General">
                  <c:v>-4.6740739385922499E-2</c:v>
                </c:pt>
                <c:pt idx="10431" formatCode="General">
                  <c:v>-4.6039819772988003E-2</c:v>
                </c:pt>
                <c:pt idx="10432" formatCode="General">
                  <c:v>-4.5337654123365698E-2</c:v>
                </c:pt>
                <c:pt idx="10433" formatCode="General">
                  <c:v>-4.4635366198038803E-2</c:v>
                </c:pt>
                <c:pt idx="10434" formatCode="General">
                  <c:v>-4.3934123094711501E-2</c:v>
                </c:pt>
                <c:pt idx="10435" formatCode="General">
                  <c:v>-4.3235080522525997E-2</c:v>
                </c:pt>
                <c:pt idx="10436" formatCode="General">
                  <c:v>-4.2539327244379803E-2</c:v>
                </c:pt>
                <c:pt idx="10437" formatCode="General">
                  <c:v>-4.1847987200205002E-2</c:v>
                </c:pt>
                <c:pt idx="10438" formatCode="General">
                  <c:v>-4.1162117909037101E-2</c:v>
                </c:pt>
                <c:pt idx="10439" formatCode="General">
                  <c:v>-4.0482704961030402E-2</c:v>
                </c:pt>
                <c:pt idx="10440" formatCode="General">
                  <c:v>-3.9810777083180801E-2</c:v>
                </c:pt>
                <c:pt idx="10441" formatCode="General">
                  <c:v>-3.9147309924814702E-2</c:v>
                </c:pt>
                <c:pt idx="10442" formatCode="General">
                  <c:v>-3.8493275642399599E-2</c:v>
                </c:pt>
                <c:pt idx="10443" formatCode="General">
                  <c:v>-3.7849643363249703E-2</c:v>
                </c:pt>
                <c:pt idx="10444" formatCode="General">
                  <c:v>-3.7217272616771803E-2</c:v>
                </c:pt>
                <c:pt idx="10445" formatCode="General">
                  <c:v>-3.65970205679962E-2</c:v>
                </c:pt>
                <c:pt idx="10446" formatCode="General">
                  <c:v>-3.5989753454445397E-2</c:v>
                </c:pt>
                <c:pt idx="10447" formatCode="General">
                  <c:v>-3.53962408463575E-2</c:v>
                </c:pt>
                <c:pt idx="10448" formatCode="General">
                  <c:v>-3.4817260476798298E-2</c:v>
                </c:pt>
                <c:pt idx="10449" formatCode="General">
                  <c:v>-3.4253559633573002E-2</c:v>
                </c:pt>
                <c:pt idx="10450" formatCode="General">
                  <c:v>-3.3705851967997899E-2</c:v>
                </c:pt>
                <c:pt idx="10451" formatCode="General">
                  <c:v>-3.3174824350683502E-2</c:v>
                </c:pt>
                <c:pt idx="10452" formatCode="General">
                  <c:v>-3.26611345625753E-2</c:v>
                </c:pt>
                <c:pt idx="10453" formatCode="General">
                  <c:v>-3.2165363523993198E-2</c:v>
                </c:pt>
                <c:pt idx="10454" formatCode="General">
                  <c:v>-3.16880704242192E-2</c:v>
                </c:pt>
                <c:pt idx="10455" formatCode="General">
                  <c:v>-3.12298047308311E-2</c:v>
                </c:pt>
                <c:pt idx="10456" formatCode="General">
                  <c:v>-3.0791049227846999E-2</c:v>
                </c:pt>
                <c:pt idx="10457" formatCode="General">
                  <c:v>-3.03722265391837E-2</c:v>
                </c:pt>
                <c:pt idx="10458" formatCode="General">
                  <c:v>-2.99737574033179E-2</c:v>
                </c:pt>
                <c:pt idx="10459" formatCode="General">
                  <c:v>-2.95960194819232E-2</c:v>
                </c:pt>
                <c:pt idx="10460" formatCode="General">
                  <c:v>-2.9239348433075699E-2</c:v>
                </c:pt>
                <c:pt idx="10461" formatCode="General">
                  <c:v>-2.89040920516993E-2</c:v>
                </c:pt>
                <c:pt idx="10462" formatCode="General">
                  <c:v>-2.85904511784793E-2</c:v>
                </c:pt>
                <c:pt idx="10463" formatCode="General">
                  <c:v>-2.8298589547833399E-2</c:v>
                </c:pt>
                <c:pt idx="10464" formatCode="General">
                  <c:v>-2.8028706790717801E-2</c:v>
                </c:pt>
                <c:pt idx="10465" formatCode="General">
                  <c:v>-2.7780941825301799E-2</c:v>
                </c:pt>
                <c:pt idx="10466" formatCode="General">
                  <c:v>-2.7555418128328901E-2</c:v>
                </c:pt>
                <c:pt idx="10467" formatCode="General">
                  <c:v>-2.73521940605422E-2</c:v>
                </c:pt>
                <c:pt idx="10468" formatCode="General">
                  <c:v>-2.7171214838689801E-2</c:v>
                </c:pt>
                <c:pt idx="10469" formatCode="General">
                  <c:v>-2.70124783379464E-2</c:v>
                </c:pt>
                <c:pt idx="10470" formatCode="General">
                  <c:v>-2.6875892378909201E-2</c:v>
                </c:pt>
                <c:pt idx="10471" formatCode="General">
                  <c:v>-2.6761323900367302E-2</c:v>
                </c:pt>
                <c:pt idx="10472" formatCode="General">
                  <c:v>-2.6668666820783799E-2</c:v>
                </c:pt>
                <c:pt idx="10473" formatCode="General">
                  <c:v>-2.6597741292448601E-2</c:v>
                </c:pt>
                <c:pt idx="10474" formatCode="General">
                  <c:v>-2.6548340870988799E-2</c:v>
                </c:pt>
                <c:pt idx="10475" formatCode="General">
                  <c:v>-2.6520185973006798E-2</c:v>
                </c:pt>
                <c:pt idx="10476" formatCode="General">
                  <c:v>-2.6512934155465101E-2</c:v>
                </c:pt>
                <c:pt idx="10477" formatCode="General">
                  <c:v>-2.6526292760940099E-2</c:v>
                </c:pt>
                <c:pt idx="10478" formatCode="General">
                  <c:v>-2.6559869264169499E-2</c:v>
                </c:pt>
                <c:pt idx="10479" formatCode="General">
                  <c:v>-2.66132181336181E-2</c:v>
                </c:pt>
                <c:pt idx="10480" formatCode="General">
                  <c:v>-2.6685908853760099E-2</c:v>
                </c:pt>
                <c:pt idx="10481" formatCode="General">
                  <c:v>-2.6777430189561899E-2</c:v>
                </c:pt>
                <c:pt idx="10482" formatCode="General">
                  <c:v>-2.6887293968309901E-2</c:v>
                </c:pt>
                <c:pt idx="10483" formatCode="General">
                  <c:v>-2.70149372890158E-2</c:v>
                </c:pt>
                <c:pt idx="10484" formatCode="General">
                  <c:v>-2.7159724185231101E-2</c:v>
                </c:pt>
                <c:pt idx="10485" formatCode="General">
                  <c:v>-2.7321063861110301E-2</c:v>
                </c:pt>
                <c:pt idx="10486" formatCode="General">
                  <c:v>-2.7498314694701799E-2</c:v>
                </c:pt>
                <c:pt idx="10487" formatCode="General">
                  <c:v>-2.7690780586854299E-2</c:v>
                </c:pt>
                <c:pt idx="10488" formatCode="General">
                  <c:v>-2.7897773632966898E-2</c:v>
                </c:pt>
                <c:pt idx="10489" formatCode="General">
                  <c:v>-2.81185682180333E-2</c:v>
                </c:pt>
                <c:pt idx="10490" formatCode="General">
                  <c:v>-2.8352400276543299E-2</c:v>
                </c:pt>
                <c:pt idx="10491" formatCode="General">
                  <c:v>-2.8598473369731901E-2</c:v>
                </c:pt>
                <c:pt idx="10492" formatCode="General">
                  <c:v>-2.8855959505605301E-2</c:v>
                </c:pt>
                <c:pt idx="10493" formatCode="General">
                  <c:v>-2.9123957151693799E-2</c:v>
                </c:pt>
                <c:pt idx="10494" formatCode="General">
                  <c:v>-2.94016051280886E-2</c:v>
                </c:pt>
                <c:pt idx="10495" formatCode="General">
                  <c:v>-2.9688043305873199E-2</c:v>
                </c:pt>
                <c:pt idx="10496" formatCode="General">
                  <c:v>-2.9982360333052498E-2</c:v>
                </c:pt>
                <c:pt idx="10497" formatCode="General">
                  <c:v>-3.0283697312158901E-2</c:v>
                </c:pt>
                <c:pt idx="10498" formatCode="General">
                  <c:v>-3.0591091967903199E-2</c:v>
                </c:pt>
                <c:pt idx="10499" formatCode="General">
                  <c:v>-3.0903529672456999E-2</c:v>
                </c:pt>
                <c:pt idx="10500" formatCode="General">
                  <c:v>-3.1220065689061501E-2</c:v>
                </c:pt>
                <c:pt idx="10501" formatCode="General">
                  <c:v>-3.1539705685979698E-2</c:v>
                </c:pt>
                <c:pt idx="10502" formatCode="General">
                  <c:v>-3.1861426018835598E-2</c:v>
                </c:pt>
                <c:pt idx="10503" formatCode="General">
                  <c:v>-3.2184220696045603E-2</c:v>
                </c:pt>
                <c:pt idx="10504" formatCode="General">
                  <c:v>-3.2507058900728497E-2</c:v>
                </c:pt>
                <c:pt idx="10505" formatCode="General">
                  <c:v>-3.2828900745689303E-2</c:v>
                </c:pt>
                <c:pt idx="10506" formatCode="General">
                  <c:v>-3.3148697054946198E-2</c:v>
                </c:pt>
                <c:pt idx="10507" formatCode="General">
                  <c:v>-3.3465395841191799E-2</c:v>
                </c:pt>
                <c:pt idx="10508" formatCode="General">
                  <c:v>-3.3777938671974601E-2</c:v>
                </c:pt>
                <c:pt idx="10509" formatCode="General">
                  <c:v>-3.4085261368097197E-2</c:v>
                </c:pt>
                <c:pt idx="10510" formatCode="General">
                  <c:v>-3.4386300735870803E-2</c:v>
                </c:pt>
                <c:pt idx="10511" formatCode="General">
                  <c:v>-3.4679992513627002E-2</c:v>
                </c:pt>
                <c:pt idx="10512" formatCode="General">
                  <c:v>-3.4965280833797498E-2</c:v>
                </c:pt>
                <c:pt idx="10513" formatCode="General">
                  <c:v>-3.52410777893803E-2</c:v>
                </c:pt>
                <c:pt idx="10514" formatCode="General">
                  <c:v>-3.5506345813382002E-2</c:v>
                </c:pt>
                <c:pt idx="10515" formatCode="General">
                  <c:v>-3.57600235114542E-2</c:v>
                </c:pt>
                <c:pt idx="10516" formatCode="General">
                  <c:v>-3.6001060434509902E-2</c:v>
                </c:pt>
                <c:pt idx="10517" formatCode="General">
                  <c:v>-3.6228423622719198E-2</c:v>
                </c:pt>
                <c:pt idx="10518" formatCode="General">
                  <c:v>-3.6441046502761601E-2</c:v>
                </c:pt>
                <c:pt idx="10519" formatCode="General">
                  <c:v>-3.6637935704532498E-2</c:v>
                </c:pt>
                <c:pt idx="10520" formatCode="General">
                  <c:v>-3.6818065874459398E-2</c:v>
                </c:pt>
                <c:pt idx="10521" formatCode="General">
                  <c:v>-3.6980376786030403E-2</c:v>
                </c:pt>
                <c:pt idx="10522" formatCode="General">
                  <c:v>-3.7123889005221102E-2</c:v>
                </c:pt>
                <c:pt idx="10523" formatCode="General">
                  <c:v>-3.7247658017478799E-2</c:v>
                </c:pt>
                <c:pt idx="10524" formatCode="General">
                  <c:v>-3.7350716694997302E-2</c:v>
                </c:pt>
                <c:pt idx="10525" formatCode="General">
                  <c:v>-3.7432177722441999E-2</c:v>
                </c:pt>
                <c:pt idx="10526" formatCode="General">
                  <c:v>-3.7491127598368597E-2</c:v>
                </c:pt>
                <c:pt idx="10527" formatCode="General">
                  <c:v>-3.7526619439284002E-2</c:v>
                </c:pt>
                <c:pt idx="10528" formatCode="General">
                  <c:v>-3.7537782137838198E-2</c:v>
                </c:pt>
                <c:pt idx="10529" formatCode="General">
                  <c:v>-3.75237214610891E-2</c:v>
                </c:pt>
                <c:pt idx="10530" formatCode="General">
                  <c:v>-3.7483569222823997E-2</c:v>
                </c:pt>
                <c:pt idx="10531" formatCode="General">
                  <c:v>-3.7416548204741801E-2</c:v>
                </c:pt>
                <c:pt idx="10532" formatCode="General">
                  <c:v>-3.73219125613731E-2</c:v>
                </c:pt>
                <c:pt idx="10533" formatCode="General">
                  <c:v>-3.7198884077120201E-2</c:v>
                </c:pt>
                <c:pt idx="10534" formatCode="General">
                  <c:v>-3.7046698661933303E-2</c:v>
                </c:pt>
                <c:pt idx="10535" formatCode="General">
                  <c:v>-3.6864620127230303E-2</c:v>
                </c:pt>
                <c:pt idx="10536" formatCode="General">
                  <c:v>-3.66519917751848E-2</c:v>
                </c:pt>
                <c:pt idx="10537" formatCode="General">
                  <c:v>-3.6408180613994298E-2</c:v>
                </c:pt>
                <c:pt idx="10538" formatCode="General">
                  <c:v>-3.6132519245331098E-2</c:v>
                </c:pt>
                <c:pt idx="10539" formatCode="General">
                  <c:v>-3.58244617712596E-2</c:v>
                </c:pt>
                <c:pt idx="10540" formatCode="General">
                  <c:v>-3.5483434362505499E-2</c:v>
                </c:pt>
                <c:pt idx="10541" formatCode="General">
                  <c:v>-3.5108928273168E-2</c:v>
                </c:pt>
                <c:pt idx="10542" formatCode="General">
                  <c:v>-3.4700503266682697E-2</c:v>
                </c:pt>
                <c:pt idx="10543" formatCode="General">
                  <c:v>-3.4257671226781999E-2</c:v>
                </c:pt>
                <c:pt idx="10544" formatCode="General">
                  <c:v>-3.37799917927607E-2</c:v>
                </c:pt>
                <c:pt idx="10545" formatCode="General">
                  <c:v>-3.3267034866352803E-2</c:v>
                </c:pt>
                <c:pt idx="10546" formatCode="General">
                  <c:v>-3.2718485262240998E-2</c:v>
                </c:pt>
                <c:pt idx="10547" formatCode="General">
                  <c:v>-3.2134086521124899E-2</c:v>
                </c:pt>
                <c:pt idx="10548" formatCode="General">
                  <c:v>-3.1513515499139201E-2</c:v>
                </c:pt>
                <c:pt idx="10549" formatCode="General">
                  <c:v>-3.08564877968441E-2</c:v>
                </c:pt>
                <c:pt idx="10550" formatCode="General">
                  <c:v>-3.0162823539977599E-2</c:v>
                </c:pt>
                <c:pt idx="10551" formatCode="General">
                  <c:v>-2.94323939270765E-2</c:v>
                </c:pt>
                <c:pt idx="10552" formatCode="General">
                  <c:v>-2.86651072260404E-2</c:v>
                </c:pt>
                <c:pt idx="10553" formatCode="General">
                  <c:v>-2.7860897711062101E-2</c:v>
                </c:pt>
                <c:pt idx="10554" formatCode="General">
                  <c:v>-2.7019667702465101E-2</c:v>
                </c:pt>
                <c:pt idx="10555" formatCode="General">
                  <c:v>-2.6141395191136299E-2</c:v>
                </c:pt>
                <c:pt idx="10556" formatCode="General">
                  <c:v>-2.5226140549382301E-2</c:v>
                </c:pt>
                <c:pt idx="10557" formatCode="General">
                  <c:v>-2.4273981640972601E-2</c:v>
                </c:pt>
                <c:pt idx="10558" formatCode="General">
                  <c:v>-2.3285005408829801E-2</c:v>
                </c:pt>
                <c:pt idx="10559" formatCode="General">
                  <c:v>-2.2259361618915001E-2</c:v>
                </c:pt>
                <c:pt idx="10560" formatCode="General">
                  <c:v>-2.1197266598912499E-2</c:v>
                </c:pt>
                <c:pt idx="10561" formatCode="General">
                  <c:v>-2.0099015436146301E-2</c:v>
                </c:pt>
                <c:pt idx="10562" formatCode="General">
                  <c:v>-1.89650641379864E-2</c:v>
                </c:pt>
                <c:pt idx="10563" formatCode="General">
                  <c:v>-1.7795179414891601E-2</c:v>
                </c:pt>
                <c:pt idx="10564" formatCode="General">
                  <c:v>-1.6589408376390901E-2</c:v>
                </c:pt>
                <c:pt idx="10565" formatCode="General">
                  <c:v>-1.5348564202284301E-2</c:v>
                </c:pt>
                <c:pt idx="10566" formatCode="General">
                  <c:v>-1.4073603057498199E-2</c:v>
                </c:pt>
                <c:pt idx="10567" formatCode="General">
                  <c:v>-1.27649423530446E-2</c:v>
                </c:pt>
                <c:pt idx="10568" formatCode="General">
                  <c:v>-1.1422432524586801E-2</c:v>
                </c:pt>
                <c:pt idx="10569" formatCode="General">
                  <c:v>-1.00465782034225E-2</c:v>
                </c:pt>
                <c:pt idx="10570" formatCode="General">
                  <c:v>-8.6385899115108498E-3</c:v>
                </c:pt>
                <c:pt idx="10571" formatCode="General">
                  <c:v>-7.1991948568743396E-3</c:v>
                </c:pt>
                <c:pt idx="10572" formatCode="General">
                  <c:v>-5.7285402493872598E-3</c:v>
                </c:pt>
                <c:pt idx="10573" formatCode="General">
                  <c:v>-4.2273451288232797E-3</c:v>
                </c:pt>
                <c:pt idx="10574" formatCode="General">
                  <c:v>-2.69639246975731E-3</c:v>
                </c:pt>
                <c:pt idx="10575" formatCode="General">
                  <c:v>-1.1359681067045499E-3</c:v>
                </c:pt>
                <c:pt idx="10576" formatCode="General">
                  <c:v>4.5302575741926697E-4</c:v>
                </c:pt>
                <c:pt idx="10577" formatCode="General">
                  <c:v>2.06905505836229E-3</c:v>
                </c:pt>
                <c:pt idx="10578" formatCode="General">
                  <c:v>3.7116809104579302E-3</c:v>
                </c:pt>
                <c:pt idx="10579" formatCode="General">
                  <c:v>5.3805617623973803E-3</c:v>
                </c:pt>
                <c:pt idx="10580" formatCode="General">
                  <c:v>7.07468625792298E-3</c:v>
                </c:pt>
                <c:pt idx="10581" formatCode="General">
                  <c:v>8.7923922706362907E-3</c:v>
                </c:pt>
                <c:pt idx="10582" formatCode="General">
                  <c:v>1.0532566004985301E-2</c:v>
                </c:pt>
                <c:pt idx="10583" formatCode="General">
                  <c:v>1.22947452000955E-2</c:v>
                </c:pt>
                <c:pt idx="10584" formatCode="General">
                  <c:v>1.40779704417107E-2</c:v>
                </c:pt>
                <c:pt idx="10585" formatCode="General">
                  <c:v>1.5881233098069499E-2</c:v>
                </c:pt>
                <c:pt idx="10586" formatCode="General">
                  <c:v>1.7703541417739901E-2</c:v>
                </c:pt>
                <c:pt idx="10587" formatCode="General">
                  <c:v>1.9543927348384001E-2</c:v>
                </c:pt>
                <c:pt idx="10588" formatCode="General">
                  <c:v>2.14013916922451E-2</c:v>
                </c:pt>
                <c:pt idx="10589" formatCode="General">
                  <c:v>2.32744153631886E-2</c:v>
                </c:pt>
                <c:pt idx="10590" formatCode="General">
                  <c:v>2.5162026870126399E-2</c:v>
                </c:pt>
                <c:pt idx="10591" formatCode="General">
                  <c:v>2.7063338375839199E-2</c:v>
                </c:pt>
                <c:pt idx="10592" formatCode="General">
                  <c:v>2.8976895521658799E-2</c:v>
                </c:pt>
                <c:pt idx="10593" formatCode="General">
                  <c:v>3.0901220397463201E-2</c:v>
                </c:pt>
                <c:pt idx="10594" formatCode="General">
                  <c:v>3.2834936915984103E-2</c:v>
                </c:pt>
                <c:pt idx="10595" formatCode="General">
                  <c:v>3.4777302214350103E-2</c:v>
                </c:pt>
                <c:pt idx="10596" formatCode="General">
                  <c:v>3.6727139225243101E-2</c:v>
                </c:pt>
                <c:pt idx="10597" formatCode="General">
                  <c:v>3.8683209987496699E-2</c:v>
                </c:pt>
                <c:pt idx="10598" formatCode="General">
                  <c:v>4.0643808561208798E-2</c:v>
                </c:pt>
                <c:pt idx="10599" formatCode="General">
                  <c:v>4.2607814532771501E-2</c:v>
                </c:pt>
                <c:pt idx="10600" formatCode="General">
                  <c:v>4.4574248904285997E-2</c:v>
                </c:pt>
                <c:pt idx="10601" formatCode="General">
                  <c:v>4.65416058166115E-2</c:v>
                </c:pt>
                <c:pt idx="10602" formatCode="General">
                  <c:v>4.8508411482949002E-2</c:v>
                </c:pt>
                <c:pt idx="10603" formatCode="General">
                  <c:v>5.0473268133678598E-2</c:v>
                </c:pt>
                <c:pt idx="10604" formatCode="General">
                  <c:v>5.2434900537797403E-2</c:v>
                </c:pt>
                <c:pt idx="10605" formatCode="General">
                  <c:v>5.4392099561371303E-2</c:v>
                </c:pt>
                <c:pt idx="10606" formatCode="General">
                  <c:v>5.6343963249490502E-2</c:v>
                </c:pt>
                <c:pt idx="10607" formatCode="General">
                  <c:v>5.8289015363842303E-2</c:v>
                </c:pt>
                <c:pt idx="10608" formatCode="General">
                  <c:v>6.0225908285819002E-2</c:v>
                </c:pt>
                <c:pt idx="10609" formatCode="General">
                  <c:v>6.2153295401080597E-2</c:v>
                </c:pt>
                <c:pt idx="10610" formatCode="General">
                  <c:v>6.4069921095555496E-2</c:v>
                </c:pt>
                <c:pt idx="10611" formatCode="General">
                  <c:v>6.5974521985937701E-2</c:v>
                </c:pt>
                <c:pt idx="10612" formatCode="General">
                  <c:v>6.7865816031300499E-2</c:v>
                </c:pt>
                <c:pt idx="10613" formatCode="General">
                  <c:v>6.9742555009802296E-2</c:v>
                </c:pt>
                <c:pt idx="10614" formatCode="General">
                  <c:v>7.16034213679171E-2</c:v>
                </c:pt>
                <c:pt idx="10615" formatCode="General">
                  <c:v>7.3447135656366597E-2</c:v>
                </c:pt>
                <c:pt idx="10616" formatCode="General">
                  <c:v>7.5272469705524203E-2</c:v>
                </c:pt>
                <c:pt idx="10617" formatCode="General">
                  <c:v>7.7078188769949901E-2</c:v>
                </c:pt>
                <c:pt idx="10618" formatCode="General">
                  <c:v>7.8863050400576604E-2</c:v>
                </c:pt>
                <c:pt idx="10619" formatCode="General">
                  <c:v>8.0625859432283203E-2</c:v>
                </c:pt>
                <c:pt idx="10620" formatCode="General">
                  <c:v>8.2365417457237994E-2</c:v>
                </c:pt>
                <c:pt idx="10621" formatCode="General">
                  <c:v>8.4080519649783803E-2</c:v>
                </c:pt>
                <c:pt idx="10622" formatCode="General">
                  <c:v>8.5770011286815898E-2</c:v>
                </c:pt>
                <c:pt idx="10623" formatCode="General">
                  <c:v>8.7432741148067997E-2</c:v>
                </c:pt>
                <c:pt idx="10624" formatCode="General">
                  <c:v>8.9067603087914698E-2</c:v>
                </c:pt>
                <c:pt idx="10625" formatCode="General">
                  <c:v>9.0673434720828394E-2</c:v>
                </c:pt>
                <c:pt idx="10626" formatCode="General">
                  <c:v>9.2249125380517397E-2</c:v>
                </c:pt>
                <c:pt idx="10627" formatCode="General">
                  <c:v>9.3793674189296405E-2</c:v>
                </c:pt>
                <c:pt idx="10628" formatCode="General">
                  <c:v>9.5305970953103405E-2</c:v>
                </c:pt>
                <c:pt idx="10629" formatCode="General">
                  <c:v>9.6784949862958797E-2</c:v>
                </c:pt>
                <c:pt idx="10630" formatCode="General">
                  <c:v>9.8229663793013303E-2</c:v>
                </c:pt>
                <c:pt idx="10631" formatCode="General">
                  <c:v>9.9639171769958498E-2</c:v>
                </c:pt>
                <c:pt idx="10632" formatCode="General">
                  <c:v>0.101012521358487</c:v>
                </c:pt>
                <c:pt idx="10633" formatCode="General">
                  <c:v>0.10234875025785201</c:v>
                </c:pt>
                <c:pt idx="10634" formatCode="General">
                  <c:v>0.103646944843535</c:v>
                </c:pt>
                <c:pt idx="10635" formatCode="General">
                  <c:v>0.104906249025511</c:v>
                </c:pt>
                <c:pt idx="10636" formatCode="General">
                  <c:v>0.10612585771999999</c:v>
                </c:pt>
                <c:pt idx="10637" formatCode="General">
                  <c:v>0.10730496122767801</c:v>
                </c:pt>
                <c:pt idx="10638" formatCode="General">
                  <c:v>0.10844279293589799</c:v>
                </c:pt>
                <c:pt idx="10639" formatCode="General">
                  <c:v>0.10953862523036501</c:v>
                </c:pt>
                <c:pt idx="10640" formatCode="General">
                  <c:v>0.110591666592237</c:v>
                </c:pt>
                <c:pt idx="10641" formatCode="General">
                  <c:v>0.111601268637582</c:v>
                </c:pt>
                <c:pt idx="10642" formatCode="General">
                  <c:v>0.11256677777271901</c:v>
                </c:pt>
                <c:pt idx="10643" formatCode="General">
                  <c:v>0.113487522461277</c:v>
                </c:pt>
                <c:pt idx="10644" formatCode="General">
                  <c:v>0.114362979035385</c:v>
                </c:pt>
                <c:pt idx="10645" formatCode="General">
                  <c:v>0.11519260979792099</c:v>
                </c:pt>
                <c:pt idx="10646" formatCode="General">
                  <c:v>0.11597584177766</c:v>
                </c:pt>
                <c:pt idx="10647" formatCode="General">
                  <c:v>0.116712127364427</c:v>
                </c:pt>
                <c:pt idx="10648" formatCode="General">
                  <c:v>0.117401012127726</c:v>
                </c:pt>
                <c:pt idx="10649" formatCode="General">
                  <c:v>0.11804213146758701</c:v>
                </c:pt>
                <c:pt idx="10650" formatCode="General">
                  <c:v>0.11863508747127301</c:v>
                </c:pt>
                <c:pt idx="10651" formatCode="General">
                  <c:v>0.11917944325546399</c:v>
                </c:pt>
                <c:pt idx="10652" formatCode="General">
                  <c:v>0.119674890098296</c:v>
                </c:pt>
                <c:pt idx="10653" formatCode="General">
                  <c:v>0.120121144385842</c:v>
                </c:pt>
                <c:pt idx="10654" formatCode="General">
                  <c:v>0.120517884437242</c:v>
                </c:pt>
                <c:pt idx="10655" formatCode="General">
                  <c:v>0.120864910074046</c:v>
                </c:pt>
                <c:pt idx="10656" formatCode="General">
                  <c:v>0.121162044186198</c:v>
                </c:pt>
                <c:pt idx="10657" formatCode="General">
                  <c:v>0.12140911484438099</c:v>
                </c:pt>
                <c:pt idx="10658" formatCode="General">
                  <c:v>0.121605981410599</c:v>
                </c:pt>
                <c:pt idx="10659" formatCode="General">
                  <c:v>0.121752520995595</c:v>
                </c:pt>
                <c:pt idx="10660" formatCode="General">
                  <c:v>0.12184868578734</c:v>
                </c:pt>
                <c:pt idx="10661" formatCode="General">
                  <c:v>0.121894443587712</c:v>
                </c:pt>
                <c:pt idx="10662" formatCode="General">
                  <c:v>0.12188978612816399</c:v>
                </c:pt>
                <c:pt idx="10663" formatCode="General">
                  <c:v>0.121834746265975</c:v>
                </c:pt>
                <c:pt idx="10664" formatCode="General">
                  <c:v>0.121729388167817</c:v>
                </c:pt>
                <c:pt idx="10665" formatCode="General">
                  <c:v>0.121573805575792</c:v>
                </c:pt>
                <c:pt idx="10666" formatCode="General">
                  <c:v>0.12136812172862201</c:v>
                </c:pt>
                <c:pt idx="10667" formatCode="General">
                  <c:v>0.12111249013957701</c:v>
                </c:pt>
                <c:pt idx="10668" formatCode="General">
                  <c:v>0.120807104954414</c:v>
                </c:pt>
                <c:pt idx="10669" formatCode="General">
                  <c:v>0.12045219024644099</c:v>
                </c:pt>
                <c:pt idx="10670" formatCode="General">
                  <c:v>0.120047966002817</c:v>
                </c:pt>
                <c:pt idx="10671" formatCode="General">
                  <c:v>0.119594703887068</c:v>
                </c:pt>
                <c:pt idx="10672" formatCode="General">
                  <c:v>0.119092704830251</c:v>
                </c:pt>
                <c:pt idx="10673" formatCode="General">
                  <c:v>0.11854224299101</c:v>
                </c:pt>
                <c:pt idx="10674" formatCode="General">
                  <c:v>0.117943677214657</c:v>
                </c:pt>
                <c:pt idx="10675" formatCode="General">
                  <c:v>0.117297455063838</c:v>
                </c:pt>
                <c:pt idx="10676" formatCode="General">
                  <c:v>0.11660398943799</c:v>
                </c:pt>
                <c:pt idx="10677" formatCode="General">
                  <c:v>0.11586364839063901</c:v>
                </c:pt>
                <c:pt idx="10678" formatCode="General">
                  <c:v>0.11507687260869</c:v>
                </c:pt>
                <c:pt idx="10679" formatCode="General">
                  <c:v>0.11424418015677</c:v>
                </c:pt>
                <c:pt idx="10680" formatCode="General">
                  <c:v>0.113366050183472</c:v>
                </c:pt>
                <c:pt idx="10681" formatCode="General">
                  <c:v>0.11244296932428199</c:v>
                </c:pt>
                <c:pt idx="10682" formatCode="General">
                  <c:v>0.11147549338901699</c:v>
                </c:pt>
                <c:pt idx="10683" formatCode="General">
                  <c:v>0.11046419361512499</c:v>
                </c:pt>
                <c:pt idx="10684" formatCode="General">
                  <c:v>0.10940965337066</c:v>
                </c:pt>
                <c:pt idx="10685" formatCode="General">
                  <c:v>0.10831251457027199</c:v>
                </c:pt>
                <c:pt idx="10686" formatCode="General">
                  <c:v>0.10717336907984799</c:v>
                </c:pt>
                <c:pt idx="10687" formatCode="General">
                  <c:v>0.105992809880501</c:v>
                </c:pt>
                <c:pt idx="10688" formatCode="General">
                  <c:v>0.104771544682371</c:v>
                </c:pt>
                <c:pt idx="10689" formatCode="General">
                  <c:v>0.10351023500638699</c:v>
                </c:pt>
                <c:pt idx="10690" formatCode="General">
                  <c:v>0.10220953651283</c:v>
                </c:pt>
                <c:pt idx="10691" formatCode="General">
                  <c:v>0.100870160855816</c:v>
                </c:pt>
                <c:pt idx="10692" formatCode="General">
                  <c:v>9.9492822535833705E-2</c:v>
                </c:pt>
                <c:pt idx="10693" formatCode="General">
                  <c:v>9.8078230586147605E-2</c:v>
                </c:pt>
                <c:pt idx="10694" formatCode="General">
                  <c:v>9.6627093051310398E-2</c:v>
                </c:pt>
                <c:pt idx="10695" formatCode="General">
                  <c:v>9.5140171667814202E-2</c:v>
                </c:pt>
                <c:pt idx="10696" formatCode="General">
                  <c:v>9.3618230868710503E-2</c:v>
                </c:pt>
                <c:pt idx="10697" formatCode="General">
                  <c:v>9.2062027989767495E-2</c:v>
                </c:pt>
                <c:pt idx="10698" formatCode="General">
                  <c:v>9.0472313821651107E-2</c:v>
                </c:pt>
                <c:pt idx="10699" formatCode="General">
                  <c:v>8.8849836509033803E-2</c:v>
                </c:pt>
                <c:pt idx="10700" formatCode="General">
                  <c:v>8.7195399106211394E-2</c:v>
                </c:pt>
                <c:pt idx="10701" formatCode="General">
                  <c:v>8.5509807692563999E-2</c:v>
                </c:pt>
                <c:pt idx="10702" formatCode="General">
                  <c:v>8.3793858097211404E-2</c:v>
                </c:pt>
                <c:pt idx="10703" formatCode="General">
                  <c:v>8.2048285961064907E-2</c:v>
                </c:pt>
                <c:pt idx="10704" formatCode="General">
                  <c:v>8.02738793248335E-2</c:v>
                </c:pt>
                <c:pt idx="10705" formatCode="General">
                  <c:v>7.8471488098820694E-2</c:v>
                </c:pt>
                <c:pt idx="10706" formatCode="General">
                  <c:v>7.6641909016382403E-2</c:v>
                </c:pt>
                <c:pt idx="10707" formatCode="General">
                  <c:v>7.4785936845831402E-2</c:v>
                </c:pt>
                <c:pt idx="10708" formatCode="General">
                  <c:v>7.2904421149356399E-2</c:v>
                </c:pt>
                <c:pt idx="10709" formatCode="General">
                  <c:v>7.0998155750308101E-2</c:v>
                </c:pt>
                <c:pt idx="10710" formatCode="General">
                  <c:v>6.9067878104239894E-2</c:v>
                </c:pt>
                <c:pt idx="10711" formatCode="General">
                  <c:v>6.7114448947524899E-2</c:v>
                </c:pt>
                <c:pt idx="10712" formatCode="General">
                  <c:v>6.5138778696062605E-2</c:v>
                </c:pt>
                <c:pt idx="10713" formatCode="General">
                  <c:v>6.3141454201349603E-2</c:v>
                </c:pt>
                <c:pt idx="10714" formatCode="General">
                  <c:v>6.1123257409279701E-2</c:v>
                </c:pt>
                <c:pt idx="10715" formatCode="General">
                  <c:v>5.9085021412035303E-2</c:v>
                </c:pt>
                <c:pt idx="10716" formatCode="General">
                  <c:v>5.7027590554291997E-2</c:v>
                </c:pt>
                <c:pt idx="10717" formatCode="General">
                  <c:v>5.4951778963896997E-2</c:v>
                </c:pt>
                <c:pt idx="10718" formatCode="General">
                  <c:v>5.2857860467368997E-2</c:v>
                </c:pt>
                <c:pt idx="10719" formatCode="General">
                  <c:v>5.0746651860929103E-2</c:v>
                </c:pt>
                <c:pt idx="10720" formatCode="General">
                  <c:v>4.8619089877532502E-2</c:v>
                </c:pt>
                <c:pt idx="10721" formatCode="General">
                  <c:v>4.6476150829300802E-2</c:v>
                </c:pt>
                <c:pt idx="10722" formatCode="General">
                  <c:v>4.4318802439589397E-2</c:v>
                </c:pt>
                <c:pt idx="10723" formatCode="General">
                  <c:v>4.2147426743016303E-2</c:v>
                </c:pt>
                <c:pt idx="10724" formatCode="General">
                  <c:v>3.9962404178295399E-2</c:v>
                </c:pt>
                <c:pt idx="10725" formatCode="General">
                  <c:v>3.7764749624267097E-2</c:v>
                </c:pt>
                <c:pt idx="10726" formatCode="General">
                  <c:v>3.5555561884922801E-2</c:v>
                </c:pt>
                <c:pt idx="10727" formatCode="General">
                  <c:v>3.33353812578773E-2</c:v>
                </c:pt>
                <c:pt idx="10728" formatCode="General">
                  <c:v>3.1104705455862001E-2</c:v>
                </c:pt>
                <c:pt idx="10729" formatCode="General">
                  <c:v>2.8864065372399599E-2</c:v>
                </c:pt>
                <c:pt idx="10730" formatCode="General">
                  <c:v>2.6614040482579201E-2</c:v>
                </c:pt>
                <c:pt idx="10731" formatCode="General">
                  <c:v>2.4355211188719202E-2</c:v>
                </c:pt>
                <c:pt idx="10732" formatCode="General">
                  <c:v>2.2087675652631599E-2</c:v>
                </c:pt>
                <c:pt idx="10733" formatCode="General">
                  <c:v>1.98121809608643E-2</c:v>
                </c:pt>
                <c:pt idx="10734" formatCode="General">
                  <c:v>1.75301531020941E-2</c:v>
                </c:pt>
                <c:pt idx="10735" formatCode="General">
                  <c:v>1.52419210206798E-2</c:v>
                </c:pt>
                <c:pt idx="10736" formatCode="General">
                  <c:v>1.2947229798108801E-2</c:v>
                </c:pt>
                <c:pt idx="10737" formatCode="General">
                  <c:v>1.06470175975561E-2</c:v>
                </c:pt>
                <c:pt idx="10738" formatCode="General">
                  <c:v>8.3423812509686897E-3</c:v>
                </c:pt>
                <c:pt idx="10739" formatCode="General">
                  <c:v>6.0333596743619797E-3</c:v>
                </c:pt>
                <c:pt idx="10740" formatCode="General">
                  <c:v>3.7205250157963101E-3</c:v>
                </c:pt>
                <c:pt idx="10741" formatCode="General">
                  <c:v>1.4045663762406299E-3</c:v>
                </c:pt>
                <c:pt idx="10742" formatCode="General">
                  <c:v>-9.14336678571946E-4</c:v>
                </c:pt>
                <c:pt idx="10743" formatCode="General">
                  <c:v>-3.2359258848080499E-3</c:v>
                </c:pt>
                <c:pt idx="10744" formatCode="General">
                  <c:v>-5.5592878966065499E-3</c:v>
                </c:pt>
                <c:pt idx="10745" formatCode="General">
                  <c:v>-7.8839599827979397E-3</c:v>
                </c:pt>
                <c:pt idx="10746" formatCode="General">
                  <c:v>-1.0210004824868E-2</c:v>
                </c:pt>
                <c:pt idx="10747" formatCode="General">
                  <c:v>-1.2536841415329E-2</c:v>
                </c:pt>
                <c:pt idx="10748" formatCode="General">
                  <c:v>-1.4863740654533299E-2</c:v>
                </c:pt>
                <c:pt idx="10749" formatCode="General">
                  <c:v>-1.71904390856744E-2</c:v>
                </c:pt>
                <c:pt idx="10750" formatCode="General">
                  <c:v>-1.95166348056647E-2</c:v>
                </c:pt>
                <c:pt idx="10751" formatCode="General">
                  <c:v>-2.1841892119372801E-2</c:v>
                </c:pt>
                <c:pt idx="10752" formatCode="General">
                  <c:v>-2.41657065446103E-2</c:v>
                </c:pt>
                <c:pt idx="10753" formatCode="General">
                  <c:v>-2.64880327653093E-2</c:v>
                </c:pt>
                <c:pt idx="10754" formatCode="General">
                  <c:v>-2.8808729159016E-2</c:v>
                </c:pt>
                <c:pt idx="10755" formatCode="General">
                  <c:v>-3.1127004038075501E-2</c:v>
                </c:pt>
                <c:pt idx="10756" formatCode="General">
                  <c:v>-3.3443049588549899E-2</c:v>
                </c:pt>
                <c:pt idx="10757" formatCode="General">
                  <c:v>-3.5757016614161197E-2</c:v>
                </c:pt>
                <c:pt idx="10758" formatCode="General">
                  <c:v>-3.8068288430546403E-2</c:v>
                </c:pt>
                <c:pt idx="10759" formatCode="General">
                  <c:v>-4.0376101389190802E-2</c:v>
                </c:pt>
                <c:pt idx="10760" formatCode="General">
                  <c:v>-4.2680719788082098E-2</c:v>
                </c:pt>
                <c:pt idx="10761" formatCode="General">
                  <c:v>-4.4982308497201903E-2</c:v>
                </c:pt>
                <c:pt idx="10762" formatCode="General">
                  <c:v>-4.72797547762061E-2</c:v>
                </c:pt>
                <c:pt idx="10763" formatCode="General">
                  <c:v>-4.9572863303166098E-2</c:v>
                </c:pt>
                <c:pt idx="10764" formatCode="General">
                  <c:v>-5.18619825081027E-2</c:v>
                </c:pt>
                <c:pt idx="10765" formatCode="General">
                  <c:v>-5.4146769997689602E-2</c:v>
                </c:pt>
                <c:pt idx="10766" formatCode="General">
                  <c:v>-5.6426683005809601E-2</c:v>
                </c:pt>
                <c:pt idx="10767" formatCode="General">
                  <c:v>-5.8701649553918801E-2</c:v>
                </c:pt>
                <c:pt idx="10768" formatCode="General">
                  <c:v>-6.0972056427002201E-2</c:v>
                </c:pt>
                <c:pt idx="10769" formatCode="General">
                  <c:v>-6.3237590223022805E-2</c:v>
                </c:pt>
                <c:pt idx="10770" formatCode="General">
                  <c:v>-6.5497710681725399E-2</c:v>
                </c:pt>
                <c:pt idx="10771" formatCode="General">
                  <c:v>-6.7752281464529496E-2</c:v>
                </c:pt>
                <c:pt idx="10772" formatCode="General">
                  <c:v>-7.0001110217785906E-2</c:v>
                </c:pt>
                <c:pt idx="10773" formatCode="General">
                  <c:v>-7.2244368152387897E-2</c:v>
                </c:pt>
                <c:pt idx="10774" formatCode="General">
                  <c:v>-7.4481578383139596E-2</c:v>
                </c:pt>
                <c:pt idx="10775" formatCode="General">
                  <c:v>-7.6712634707739494E-2</c:v>
                </c:pt>
                <c:pt idx="10776" formatCode="General">
                  <c:v>-7.8937827197857593E-2</c:v>
                </c:pt>
                <c:pt idx="10777" formatCode="General">
                  <c:v>-8.1156219816268901E-2</c:v>
                </c:pt>
                <c:pt idx="10778" formatCode="General">
                  <c:v>-8.3367782440832205E-2</c:v>
                </c:pt>
                <c:pt idx="10779" formatCode="General">
                  <c:v>-8.5572952906004404E-2</c:v>
                </c:pt>
                <c:pt idx="10780" formatCode="General">
                  <c:v>-8.7770907160488507E-2</c:v>
                </c:pt>
                <c:pt idx="10781" formatCode="General">
                  <c:v>-8.9961173484837897E-2</c:v>
                </c:pt>
                <c:pt idx="10782" formatCode="General">
                  <c:v>-9.2144330884396899E-2</c:v>
                </c:pt>
                <c:pt idx="10783" formatCode="General">
                  <c:v>-9.4320342505683497E-2</c:v>
                </c:pt>
                <c:pt idx="10784" formatCode="General">
                  <c:v>-9.6488899345822401E-2</c:v>
                </c:pt>
                <c:pt idx="10785" formatCode="General">
                  <c:v>-9.8649487505511904E-2</c:v>
                </c:pt>
                <c:pt idx="10786" formatCode="General">
                  <c:v>-0.100801491579177</c:v>
                </c:pt>
                <c:pt idx="10787" formatCode="General">
                  <c:v>-0.102945267004483</c:v>
                </c:pt>
                <c:pt idx="10788" formatCode="General">
                  <c:v>-0.105080560230897</c:v>
                </c:pt>
                <c:pt idx="10789" formatCode="General">
                  <c:v>-0.10720696459281499</c:v>
                </c:pt>
                <c:pt idx="10790" formatCode="General">
                  <c:v>-0.109324998572671</c:v>
                </c:pt>
                <c:pt idx="10791" formatCode="General">
                  <c:v>-0.11143400687149201</c:v>
                </c:pt>
                <c:pt idx="10792" formatCode="General">
                  <c:v>-0.113533632196183</c:v>
                </c:pt>
                <c:pt idx="10793" formatCode="General">
                  <c:v>-0.115623972816985</c:v>
                </c:pt>
                <c:pt idx="10794" formatCode="General">
                  <c:v>-0.11770446550784</c:v>
                </c:pt>
                <c:pt idx="10795" formatCode="General">
                  <c:v>-0.119774903430615</c:v>
                </c:pt>
                <c:pt idx="10796" formatCode="General">
                  <c:v>-0.12183503962902199</c:v>
                </c:pt>
                <c:pt idx="10797" formatCode="General">
                  <c:v>-0.123885011362199</c:v>
                </c:pt>
                <c:pt idx="10798" formatCode="General">
                  <c:v>-0.12592427215955301</c:v>
                </c:pt>
                <c:pt idx="10799" formatCode="General">
                  <c:v>-0.12795206117684499</c:v>
                </c:pt>
                <c:pt idx="10800" formatCode="General">
                  <c:v>-0.12996806399525099</c:v>
                </c:pt>
                <c:pt idx="10801" formatCode="General">
                  <c:v>-0.13197194450950001</c:v>
                </c:pt>
                <c:pt idx="10802" formatCode="General">
                  <c:v>-0.133963789737026</c:v>
                </c:pt>
                <c:pt idx="10803" formatCode="General">
                  <c:v>-0.13594302499444799</c:v>
                </c:pt>
                <c:pt idx="10804" formatCode="General">
                  <c:v>-0.13790890092085101</c:v>
                </c:pt>
                <c:pt idx="10805" formatCode="General">
                  <c:v>-0.13986113478009299</c:v>
                </c:pt>
                <c:pt idx="10806" formatCode="General">
                  <c:v>-0.141799397823615</c:v>
                </c:pt>
                <c:pt idx="10807" formatCode="General">
                  <c:v>-0.143723246728478</c:v>
                </c:pt>
                <c:pt idx="10808" formatCode="General">
                  <c:v>-0.14563217855921201</c:v>
                </c:pt>
                <c:pt idx="10809" formatCode="General">
                  <c:v>-0.14752612355860001</c:v>
                </c:pt>
                <c:pt idx="10810" formatCode="General">
                  <c:v>-0.14940438518650001</c:v>
                </c:pt>
                <c:pt idx="10811" formatCode="General">
                  <c:v>-0.15126611449170699</c:v>
                </c:pt>
                <c:pt idx="10812" formatCode="General">
                  <c:v>-0.15311097298330201</c:v>
                </c:pt>
                <c:pt idx="10813" formatCode="General">
                  <c:v>-0.154938603934825</c:v>
                </c:pt>
                <c:pt idx="10814" formatCode="General">
                  <c:v>-0.15674852216348101</c:v>
                </c:pt>
                <c:pt idx="10815" formatCode="General">
                  <c:v>-0.158539597981323</c:v>
                </c:pt>
                <c:pt idx="10816" formatCode="General">
                  <c:v>-0.16031119940066599</c:v>
                </c:pt>
                <c:pt idx="10817" formatCode="General">
                  <c:v>-0.162063264782356</c:v>
                </c:pt>
                <c:pt idx="10818" formatCode="General">
                  <c:v>-0.16379516430555899</c:v>
                </c:pt>
                <c:pt idx="10819" formatCode="General">
                  <c:v>-0.165506126886556</c:v>
                </c:pt>
                <c:pt idx="10820" formatCode="General">
                  <c:v>-0.16719532566235501</c:v>
                </c:pt>
                <c:pt idx="10821" formatCode="General">
                  <c:v>-0.16886193220496301</c:v>
                </c:pt>
                <c:pt idx="10822" formatCode="General">
                  <c:v>-0.170505640395548</c:v>
                </c:pt>
                <c:pt idx="10823" formatCode="General">
                  <c:v>-0.17212559731888599</c:v>
                </c:pt>
                <c:pt idx="10824" formatCode="General">
                  <c:v>-0.17372084020613199</c:v>
                </c:pt>
                <c:pt idx="10825" formatCode="General">
                  <c:v>-0.17529038987579401</c:v>
                </c:pt>
                <c:pt idx="10826" formatCode="General">
                  <c:v>-0.17683331066807401</c:v>
                </c:pt>
                <c:pt idx="10827" formatCode="General">
                  <c:v>-0.17834923773879599</c:v>
                </c:pt>
                <c:pt idx="10828" formatCode="General">
                  <c:v>-0.17983730911205201</c:v>
                </c:pt>
                <c:pt idx="10829" formatCode="General">
                  <c:v>-0.18129660165028399</c:v>
                </c:pt>
                <c:pt idx="10830" formatCode="General">
                  <c:v>-0.18272616174252601</c:v>
                </c:pt>
                <c:pt idx="10831" formatCode="General">
                  <c:v>-0.18412456879671399</c:v>
                </c:pt>
                <c:pt idx="10832" formatCode="General">
                  <c:v>-0.18549152281815701</c:v>
                </c:pt>
                <c:pt idx="10833" formatCode="General">
                  <c:v>-0.18682630606894601</c:v>
                </c:pt>
                <c:pt idx="10834" formatCode="General">
                  <c:v>-0.188127623212028</c:v>
                </c:pt>
                <c:pt idx="10835" formatCode="General">
                  <c:v>-0.18939472230236101</c:v>
                </c:pt>
                <c:pt idx="10836" formatCode="General">
                  <c:v>-0.190626446282888</c:v>
                </c:pt>
                <c:pt idx="10837" formatCode="General">
                  <c:v>-0.19182219553687099</c:v>
                </c:pt>
                <c:pt idx="10838" formatCode="General">
                  <c:v>-0.192980947395402</c:v>
                </c:pt>
                <c:pt idx="10839" formatCode="General">
                  <c:v>-0.19410168247698301</c:v>
                </c:pt>
                <c:pt idx="10840" formatCode="General">
                  <c:v>-0.19518349789428899</c:v>
                </c:pt>
                <c:pt idx="10841" formatCode="General">
                  <c:v>-0.19622558599618001</c:v>
                </c:pt>
                <c:pt idx="10842" formatCode="General">
                  <c:v>-0.19722715999217699</c:v>
                </c:pt>
                <c:pt idx="10843" formatCode="General">
                  <c:v>-0.19818637859955099</c:v>
                </c:pt>
                <c:pt idx="10844" formatCode="General">
                  <c:v>-0.19910202162322399</c:v>
                </c:pt>
                <c:pt idx="10845" formatCode="General">
                  <c:v>-0.199973647681466</c:v>
                </c:pt>
                <c:pt idx="10846" formatCode="General">
                  <c:v>-0.20080041265581999</c:v>
                </c:pt>
                <c:pt idx="10847" formatCode="General">
                  <c:v>-0.2015809511969</c:v>
                </c:pt>
                <c:pt idx="10848" formatCode="General">
                  <c:v>-0.202313973017132</c:v>
                </c:pt>
                <c:pt idx="10849" formatCode="General">
                  <c:v>-0.20299829550932999</c:v>
                </c:pt>
                <c:pt idx="10850" formatCode="General">
                  <c:v>-0.20363237771252099</c:v>
                </c:pt>
                <c:pt idx="10851" formatCode="General">
                  <c:v>-0.20421540296639601</c:v>
                </c:pt>
                <c:pt idx="10852" formatCode="General">
                  <c:v>-0.204746762695106</c:v>
                </c:pt>
                <c:pt idx="10853" formatCode="General">
                  <c:v>-0.20522491460117301</c:v>
                </c:pt>
                <c:pt idx="10854" formatCode="General">
                  <c:v>-0.205648925443076</c:v>
                </c:pt>
                <c:pt idx="10855" formatCode="General">
                  <c:v>-0.20601756865539</c:v>
                </c:pt>
                <c:pt idx="10856" formatCode="General">
                  <c:v>-0.20632976435168801</c:v>
                </c:pt>
                <c:pt idx="10857" formatCode="General">
                  <c:v>-0.206584633478643</c:v>
                </c:pt>
                <c:pt idx="10858" formatCode="General">
                  <c:v>-0.20678088775678</c:v>
                </c:pt>
                <c:pt idx="10859" formatCode="General">
                  <c:v>-0.20691755855580399</c:v>
                </c:pt>
                <c:pt idx="10860" formatCode="General">
                  <c:v>-0.20699352315336</c:v>
                </c:pt>
                <c:pt idx="10861" formatCode="General">
                  <c:v>-0.20700773235752801</c:v>
                </c:pt>
                <c:pt idx="10862" formatCode="General">
                  <c:v>-0.20695913821463499</c:v>
                </c:pt>
                <c:pt idx="10863" formatCode="General">
                  <c:v>-0.20684673942281201</c:v>
                </c:pt>
                <c:pt idx="10864" formatCode="General">
                  <c:v>-0.20666952478498801</c:v>
                </c:pt>
                <c:pt idx="10865" formatCode="General">
                  <c:v>-0.206426368224921</c:v>
                </c:pt>
                <c:pt idx="10866" formatCode="General">
                  <c:v>-0.20611625548839299</c:v>
                </c:pt>
                <c:pt idx="10867" formatCode="General">
                  <c:v>-0.205738253800372</c:v>
                </c:pt>
                <c:pt idx="10868" formatCode="General">
                  <c:v>-0.205291389001549</c:v>
                </c:pt>
                <c:pt idx="10869" formatCode="General">
                  <c:v>-0.20477463933794601</c:v>
                </c:pt>
                <c:pt idx="10870" formatCode="General">
                  <c:v>-0.204187003889505</c:v>
                </c:pt>
                <c:pt idx="10871" formatCode="General">
                  <c:v>-0.20352757392149801</c:v>
                </c:pt>
                <c:pt idx="10872" formatCode="General">
                  <c:v>-0.20279547567283299</c:v>
                </c:pt>
                <c:pt idx="10873" formatCode="General">
                  <c:v>-0.20198975782623599</c:v>
                </c:pt>
                <c:pt idx="10874" formatCode="General">
                  <c:v>-0.201109503135319</c:v>
                </c:pt>
                <c:pt idx="10875" formatCode="General">
                  <c:v>-0.200153899860019</c:v>
                </c:pt>
                <c:pt idx="10876" formatCode="General">
                  <c:v>-0.19912211889006801</c:v>
                </c:pt>
                <c:pt idx="10877" formatCode="General">
                  <c:v>-0.198013342272777</c:v>
                </c:pt>
                <c:pt idx="10878" formatCode="General">
                  <c:v>-0.19682677203737001</c:v>
                </c:pt>
                <c:pt idx="10879" formatCode="General">
                  <c:v>-0.19556164578096799</c:v>
                </c:pt>
                <c:pt idx="10880" formatCode="General">
                  <c:v>-0.19421723482632</c:v>
                </c:pt>
                <c:pt idx="10881" formatCode="General">
                  <c:v>-0.19279283593454399</c:v>
                </c:pt>
                <c:pt idx="10882" formatCode="General">
                  <c:v>-0.191287835736203</c:v>
                </c:pt>
                <c:pt idx="10883" formatCode="General">
                  <c:v>-0.18970162259232101</c:v>
                </c:pt>
                <c:pt idx="10884" formatCode="General">
                  <c:v>-0.188033535652949</c:v>
                </c:pt>
                <c:pt idx="10885" formatCode="General">
                  <c:v>-0.18628298161704199</c:v>
                </c:pt>
                <c:pt idx="10886" formatCode="General">
                  <c:v>-0.184449454259316</c:v>
                </c:pt>
                <c:pt idx="10887" formatCode="General">
                  <c:v>-0.18253252762842201</c:v>
                </c:pt>
                <c:pt idx="10888" formatCode="General">
                  <c:v>-0.18053174804149499</c:v>
                </c:pt>
                <c:pt idx="10889" formatCode="General">
                  <c:v>-0.17844673062722</c:v>
                </c:pt>
                <c:pt idx="10890" formatCode="General">
                  <c:v>-0.176277117488948</c:v>
                </c:pt>
                <c:pt idx="10891" formatCode="General">
                  <c:v>-0.17402257184764</c:v>
                </c:pt>
                <c:pt idx="10892" formatCode="General">
                  <c:v>-0.171682837044457</c:v>
                </c:pt>
                <c:pt idx="10893" formatCode="General">
                  <c:v>-0.16925768083575299</c:v>
                </c:pt>
                <c:pt idx="10894" formatCode="General">
                  <c:v>-0.166746895831</c:v>
                </c:pt>
                <c:pt idx="10895" formatCode="General">
                  <c:v>-0.16415037443595501</c:v>
                </c:pt>
                <c:pt idx="10896" formatCode="General">
                  <c:v>-0.16146822643685499</c:v>
                </c:pt>
                <c:pt idx="10897" formatCode="General">
                  <c:v>-0.15870005733425599</c:v>
                </c:pt>
                <c:pt idx="10898" formatCode="General">
                  <c:v>-0.15584546605808</c:v>
                </c:pt>
                <c:pt idx="10899" formatCode="General">
                  <c:v>-0.15290530909859501</c:v>
                </c:pt>
                <c:pt idx="10900" formatCode="General">
                  <c:v>-0.14987972143050701</c:v>
                </c:pt>
                <c:pt idx="10901" formatCode="General">
                  <c:v>-0.146768436111615</c:v>
                </c:pt>
                <c:pt idx="10902" formatCode="General">
                  <c:v>-0.14357148362450001</c:v>
                </c:pt>
                <c:pt idx="10903" formatCode="General">
                  <c:v>-0.14028924907113099</c:v>
                </c:pt>
                <c:pt idx="10904" formatCode="General">
                  <c:v>-0.13692240663345601</c:v>
                </c:pt>
                <c:pt idx="10905" formatCode="General">
                  <c:v>-0.133470841606565</c:v>
                </c:pt>
                <c:pt idx="10906" formatCode="General">
                  <c:v>-0.12993519318563501</c:v>
                </c:pt>
                <c:pt idx="10907" formatCode="General">
                  <c:v>-0.126315886485631</c:v>
                </c:pt>
                <c:pt idx="10908" formatCode="General">
                  <c:v>-0.122613069820422</c:v>
                </c:pt>
                <c:pt idx="10909" formatCode="General">
                  <c:v>-0.118827725920053</c:v>
                </c:pt>
                <c:pt idx="10910" formatCode="General">
                  <c:v>-0.114960617154546</c:v>
                </c:pt>
                <c:pt idx="10911" formatCode="General">
                  <c:v>-0.11101217042349</c:v>
                </c:pt>
                <c:pt idx="10912" formatCode="General">
                  <c:v>-0.106983069142831</c:v>
                </c:pt>
                <c:pt idx="10913" formatCode="General">
                  <c:v>-0.102874274626039</c:v>
                </c:pt>
                <c:pt idx="10914" formatCode="General">
                  <c:v>-9.86864830107156E-2</c:v>
                </c:pt>
                <c:pt idx="10915" formatCode="General">
                  <c:v>-9.4420634189801803E-2</c:v>
                </c:pt>
                <c:pt idx="10916" formatCode="General">
                  <c:v>-9.0077944367771404E-2</c:v>
                </c:pt>
                <c:pt idx="10917" formatCode="General">
                  <c:v>-8.5659339176295604E-2</c:v>
                </c:pt>
                <c:pt idx="10918" formatCode="General">
                  <c:v>-8.1165915950126497E-2</c:v>
                </c:pt>
                <c:pt idx="10919" formatCode="General">
                  <c:v>-7.65985227399094E-2</c:v>
                </c:pt>
                <c:pt idx="10920" formatCode="General">
                  <c:v>-7.1958765155264601E-2</c:v>
                </c:pt>
                <c:pt idx="10921" formatCode="General">
                  <c:v>-6.7247979811224004E-2</c:v>
                </c:pt>
                <c:pt idx="10922" formatCode="General">
                  <c:v>-6.2467138687065701E-2</c:v>
                </c:pt>
                <c:pt idx="10923" formatCode="General">
                  <c:v>-5.7617907739964898E-2</c:v>
                </c:pt>
                <c:pt idx="10924" formatCode="General">
                  <c:v>-5.2701135790001102E-2</c:v>
                </c:pt>
                <c:pt idx="10925" formatCode="General">
                  <c:v>-4.7718373214071699E-2</c:v>
                </c:pt>
                <c:pt idx="10926" formatCode="General">
                  <c:v>-4.2671469980249802E-2</c:v>
                </c:pt>
                <c:pt idx="10927" formatCode="General">
                  <c:v>-3.7561921465917303E-2</c:v>
                </c:pt>
                <c:pt idx="10928" formatCode="General">
                  <c:v>-3.2391399833606803E-2</c:v>
                </c:pt>
                <c:pt idx="10929" formatCode="General">
                  <c:v>-2.71618014016889E-2</c:v>
                </c:pt>
                <c:pt idx="10930" formatCode="General">
                  <c:v>-2.1875202819977398E-2</c:v>
                </c:pt>
                <c:pt idx="10931" formatCode="General">
                  <c:v>-1.6533280599785601E-2</c:v>
                </c:pt>
                <c:pt idx="10932" formatCode="General">
                  <c:v>-1.11377651372291E-2</c:v>
                </c:pt>
                <c:pt idx="10933" formatCode="General">
                  <c:v>-5.6900167218117796E-3</c:v>
                </c:pt>
                <c:pt idx="10934" formatCode="General">
                  <c:v>-1.9209418475364901E-4</c:v>
                </c:pt>
                <c:pt idx="10935" formatCode="General">
                  <c:v>5.3536536212269604E-3</c:v>
                </c:pt>
                <c:pt idx="10936" formatCode="General">
                  <c:v>1.09447555615647E-2</c:v>
                </c:pt>
                <c:pt idx="10937" formatCode="General">
                  <c:v>1.6579215012423099E-2</c:v>
                </c:pt>
                <c:pt idx="10938" formatCode="General">
                  <c:v>2.2255489872014401E-2</c:v>
                </c:pt>
                <c:pt idx="10939" formatCode="General">
                  <c:v>2.7970818200329699E-2</c:v>
                </c:pt>
                <c:pt idx="10940" formatCode="General">
                  <c:v>3.3722802240436701E-2</c:v>
                </c:pt>
                <c:pt idx="10941" formatCode="General">
                  <c:v>3.9509544543713603E-2</c:v>
                </c:pt>
                <c:pt idx="10942" formatCode="General">
                  <c:v>4.53285169857214E-2</c:v>
                </c:pt>
                <c:pt idx="10943" formatCode="General">
                  <c:v>5.1177056354535899E-2</c:v>
                </c:pt>
                <c:pt idx="10944" formatCode="General">
                  <c:v>5.7052951372441402E-2</c:v>
                </c:pt>
                <c:pt idx="10945" formatCode="General">
                  <c:v>6.29534407845007E-2</c:v>
                </c:pt>
                <c:pt idx="10946" formatCode="General">
                  <c:v>6.8876210780155503E-2</c:v>
                </c:pt>
                <c:pt idx="10947" formatCode="General">
                  <c:v>7.4818923843646704E-2</c:v>
                </c:pt>
                <c:pt idx="10948" formatCode="General">
                  <c:v>8.0778626383797E-2</c:v>
                </c:pt>
                <c:pt idx="10949" formatCode="General">
                  <c:v>8.6752786410680904E-2</c:v>
                </c:pt>
                <c:pt idx="10950" formatCode="General">
                  <c:v>9.2738359947690197E-2</c:v>
                </c:pt>
                <c:pt idx="10951" formatCode="General">
                  <c:v>9.8732796935296394E-2</c:v>
                </c:pt>
                <c:pt idx="10952" formatCode="General">
                  <c:v>0.104733576157248</c:v>
                </c:pt>
                <c:pt idx="10953" formatCode="General">
                  <c:v>0.110737616476151</c:v>
                </c:pt>
                <c:pt idx="10954" formatCode="General">
                  <c:v>0.11674231569112101</c:v>
                </c:pt>
                <c:pt idx="10955" formatCode="General">
                  <c:v>0.122744555990526</c:v>
                </c:pt>
                <c:pt idx="10956" formatCode="General">
                  <c:v>0.12874121480079101</c:v>
                </c:pt>
                <c:pt idx="10957" formatCode="General">
                  <c:v>0.13472976095259701</c:v>
                </c:pt>
                <c:pt idx="10958" formatCode="General">
                  <c:v>0.140707196041824</c:v>
                </c:pt>
                <c:pt idx="10959" formatCode="General">
                  <c:v>0.146670557415465</c:v>
                </c:pt>
                <c:pt idx="10960" formatCode="General">
                  <c:v>0.152617445671341</c:v>
                </c:pt>
                <c:pt idx="10961" formatCode="General">
                  <c:v>0.15854440495191799</c:v>
                </c:pt>
                <c:pt idx="10962" formatCode="General">
                  <c:v>0.16444799080450501</c:v>
                </c:pt>
                <c:pt idx="10963" formatCode="General">
                  <c:v>0.17032595109354901</c:v>
                </c:pt>
                <c:pt idx="10964" formatCode="General">
                  <c:v>0.176175097765845</c:v>
                </c:pt>
                <c:pt idx="10965" formatCode="General">
                  <c:v>0.181992182988998</c:v>
                </c:pt>
                <c:pt idx="10966" formatCode="General">
                  <c:v>0.18777408110556801</c:v>
                </c:pt>
                <c:pt idx="10967" formatCode="General">
                  <c:v>0.193517777476058</c:v>
                </c:pt>
                <c:pt idx="10968" formatCode="General">
                  <c:v>0.19922036272376401</c:v>
                </c:pt>
                <c:pt idx="10969" formatCode="General">
                  <c:v>0.20487851633698101</c:v>
                </c:pt>
                <c:pt idx="10970" formatCode="General">
                  <c:v>0.21048955362553001</c:v>
                </c:pt>
                <c:pt idx="10971" formatCode="General">
                  <c:v>0.21605037294464899</c:v>
                </c:pt>
                <c:pt idx="10972" formatCode="General">
                  <c:v>0.22155741038757401</c:v>
                </c:pt>
                <c:pt idx="10973" formatCode="General">
                  <c:v>0.22700774058036099</c:v>
                </c:pt>
                <c:pt idx="10974" formatCode="General">
                  <c:v>0.23239811444497999</c:v>
                </c:pt>
                <c:pt idx="10975" formatCode="General">
                  <c:v>0.237725458537</c:v>
                </c:pt>
                <c:pt idx="10976" formatCode="General">
                  <c:v>0.24298742820295399</c:v>
                </c:pt>
                <c:pt idx="10977" formatCode="General">
                  <c:v>0.24818071134441599</c:v>
                </c:pt>
                <c:pt idx="10978" formatCode="General">
                  <c:v>0.25330155779942498</c:v>
                </c:pt>
                <c:pt idx="10979" formatCode="General">
                  <c:v>0.25834750657259398</c:v>
                </c:pt>
                <c:pt idx="10980" formatCode="General">
                  <c:v>0.26331586371791399</c:v>
                </c:pt>
                <c:pt idx="10981" formatCode="General">
                  <c:v>0.26820349064412702</c:v>
                </c:pt>
                <c:pt idx="10982" formatCode="General">
                  <c:v>0.27300737350484999</c:v>
                </c:pt>
                <c:pt idx="10983" formatCode="General">
                  <c:v>0.27772418202839999</c:v>
                </c:pt>
                <c:pt idx="10984" formatCode="General">
                  <c:v>0.28235138925008302</c:v>
                </c:pt>
                <c:pt idx="10985" formatCode="General">
                  <c:v>0.28688671867956</c:v>
                </c:pt>
                <c:pt idx="10986" formatCode="General">
                  <c:v>0.29132697619190101</c:v>
                </c:pt>
                <c:pt idx="10987" formatCode="General">
                  <c:v>0.29566912108959098</c:v>
                </c:pt>
                <c:pt idx="10988" formatCode="General">
                  <c:v>0.29991089297059997</c:v>
                </c:pt>
                <c:pt idx="10989" formatCode="General">
                  <c:v>0.30404918856704899</c:v>
                </c:pt>
                <c:pt idx="10990" formatCode="General">
                  <c:v>0.30808109302690301</c:v>
                </c:pt>
                <c:pt idx="10991" formatCode="General">
                  <c:v>0.31200454760167501</c:v>
                </c:pt>
                <c:pt idx="10992" formatCode="General">
                  <c:v>0.31581717456453001</c:v>
                </c:pt>
                <c:pt idx="10993" formatCode="General">
                  <c:v>0.31951567000874298</c:v>
                </c:pt>
                <c:pt idx="10994" formatCode="General">
                  <c:v>0.32309752414972198</c:v>
                </c:pt>
                <c:pt idx="10995" formatCode="General">
                  <c:v>0.32656107561342701</c:v>
                </c:pt>
                <c:pt idx="10996" formatCode="General">
                  <c:v>0.32990332033109498</c:v>
                </c:pt>
                <c:pt idx="10997" formatCode="General">
                  <c:v>0.33312193022275599</c:v>
                </c:pt>
                <c:pt idx="10998" formatCode="General">
                  <c:v>0.33621488704528801</c:v>
                </c:pt>
                <c:pt idx="10999" formatCode="General">
                  <c:v>0.33917939548283099</c:v>
                </c:pt>
                <c:pt idx="11000" formatCode="General">
                  <c:v>0.34201394467290702</c:v>
                </c:pt>
                <c:pt idx="11001" formatCode="General">
                  <c:v>0.34471626661061799</c:v>
                </c:pt>
                <c:pt idx="11002" formatCode="General">
                  <c:v>0.347283766518027</c:v>
                </c:pt>
                <c:pt idx="11003" formatCode="General">
                  <c:v>0.34971521661591098</c:v>
                </c:pt>
                <c:pt idx="11004" formatCode="General">
                  <c:v>0.35200863348424899</c:v>
                </c:pt>
                <c:pt idx="11005" formatCode="General">
                  <c:v>0.35416166113720599</c:v>
                </c:pt>
                <c:pt idx="11006" formatCode="General">
                  <c:v>0.35617274983932401</c:v>
                </c:pt>
                <c:pt idx="11007" formatCode="General">
                  <c:v>0.35804011296173499</c:v>
                </c:pt>
                <c:pt idx="11008" formatCode="General">
                  <c:v>0.35976168442897299</c:v>
                </c:pt>
                <c:pt idx="11009" formatCode="General">
                  <c:v>0.361336215790589</c:v>
                </c:pt>
                <c:pt idx="11010" formatCode="General">
                  <c:v>0.36276230442370999</c:v>
                </c:pt>
                <c:pt idx="11011" formatCode="General">
                  <c:v>0.36403875858891299</c:v>
                </c:pt>
                <c:pt idx="11012" formatCode="General">
                  <c:v>0.36516408833664599</c:v>
                </c:pt>
                <c:pt idx="11013" formatCode="General">
                  <c:v>0.36613654784347799</c:v>
                </c:pt>
                <c:pt idx="11014" formatCode="General">
                  <c:v>0.36695576424501303</c:v>
                </c:pt>
                <c:pt idx="11015" formatCode="General">
                  <c:v>0.36762060824994103</c:v>
                </c:pt>
                <c:pt idx="11016" formatCode="General">
                  <c:v>0.368129511412568</c:v>
                </c:pt>
                <c:pt idx="11017" formatCode="General">
                  <c:v>0.36848120793927902</c:v>
                </c:pt>
                <c:pt idx="11018" formatCode="General">
                  <c:v>0.36867530558232797</c:v>
                </c:pt>
                <c:pt idx="11019" formatCode="General">
                  <c:v>0.368711202566817</c:v>
                </c:pt>
                <c:pt idx="11020" formatCode="General">
                  <c:v>0.36858793227651798</c:v>
                </c:pt>
                <c:pt idx="11021" formatCode="General">
                  <c:v>0.36830478919744197</c:v>
                </c:pt>
                <c:pt idx="11022" formatCode="General">
                  <c:v>0.36786137453382201</c:v>
                </c:pt>
                <c:pt idx="11023" formatCode="General">
                  <c:v>0.367257523463909</c:v>
                </c:pt>
                <c:pt idx="11024" formatCode="General">
                  <c:v>0.36649222431204898</c:v>
                </c:pt>
                <c:pt idx="11025" formatCode="General">
                  <c:v>0.365565282325783</c:v>
                </c:pt>
                <c:pt idx="11026" formatCode="General">
                  <c:v>0.36447740039357401</c:v>
                </c:pt>
                <c:pt idx="11027" formatCode="General">
                  <c:v>0.36322842436682101</c:v>
                </c:pt>
                <c:pt idx="11028" formatCode="General">
                  <c:v>0.36181777444318602</c:v>
                </c:pt>
                <c:pt idx="11029" formatCode="General">
                  <c:v>0.36024567778293498</c:v>
                </c:pt>
                <c:pt idx="11030" formatCode="General">
                  <c:v>0.35851267428105699</c:v>
                </c:pt>
                <c:pt idx="11031" formatCode="General">
                  <c:v>0.35661894011036099</c:v>
                </c:pt>
                <c:pt idx="11032" formatCode="General">
                  <c:v>0.35456429326782402</c:v>
                </c:pt>
                <c:pt idx="11033" formatCode="General">
                  <c:v>0.35234934522574601</c:v>
                </c:pt>
                <c:pt idx="11034" formatCode="General">
                  <c:v>0.34997501984590201</c:v>
                </c:pt>
                <c:pt idx="11035" formatCode="General">
                  <c:v>0.34744191473807501</c:v>
                </c:pt>
                <c:pt idx="11036" formatCode="General">
                  <c:v>0.34475081341778602</c:v>
                </c:pt>
                <c:pt idx="11037" formatCode="General">
                  <c:v>0.34190269064552298</c:v>
                </c:pt>
                <c:pt idx="11038" formatCode="General">
                  <c:v>0.33889815967160702</c:v>
                </c:pt>
                <c:pt idx="11039" formatCode="General">
                  <c:v>0.33573803760860799</c:v>
                </c:pt>
                <c:pt idx="11040" formatCode="General">
                  <c:v>0.33242393224140898</c:v>
                </c:pt>
                <c:pt idx="11041" formatCode="General">
                  <c:v>0.32895710872422801</c:v>
                </c:pt>
                <c:pt idx="11042" formatCode="General">
                  <c:v>0.32533842153285703</c:v>
                </c:pt>
                <c:pt idx="11043" formatCode="General">
                  <c:v>0.32156945342041998</c:v>
                </c:pt>
                <c:pt idx="11044" formatCode="General">
                  <c:v>0.31765202518142199</c:v>
                </c:pt>
                <c:pt idx="11045" formatCode="General">
                  <c:v>0.31358755149631701</c:v>
                </c:pt>
                <c:pt idx="11046" formatCode="General">
                  <c:v>0.30937755114212701</c:v>
                </c:pt>
                <c:pt idx="11047" formatCode="General">
                  <c:v>0.30502371359689401</c:v>
                </c:pt>
                <c:pt idx="11048" formatCode="General">
                  <c:v>0.30052784260783499</c:v>
                </c:pt>
                <c:pt idx="11049" formatCode="General">
                  <c:v>0.29589136241325298</c:v>
                </c:pt>
                <c:pt idx="11050" formatCode="General">
                  <c:v>0.29111637717350197</c:v>
                </c:pt>
                <c:pt idx="11051" formatCode="General">
                  <c:v>0.286205256340967</c:v>
                </c:pt>
                <c:pt idx="11052" formatCode="General">
                  <c:v>0.28116052378595902</c:v>
                </c:pt>
                <c:pt idx="11053" formatCode="General">
                  <c:v>0.275984752904465</c:v>
                </c:pt>
                <c:pt idx="11054" formatCode="General">
                  <c:v>0.27067946334786003</c:v>
                </c:pt>
                <c:pt idx="11055" formatCode="General">
                  <c:v>0.26524677220017101</c:v>
                </c:pt>
                <c:pt idx="11056" formatCode="General">
                  <c:v>0.25968959136873798</c:v>
                </c:pt>
                <c:pt idx="11057" formatCode="General">
                  <c:v>0.25401098226996199</c:v>
                </c:pt>
                <c:pt idx="11058" formatCode="General">
                  <c:v>0.24821348837315199</c:v>
                </c:pt>
                <c:pt idx="11059" formatCode="General">
                  <c:v>0.24229943626515599</c:v>
                </c:pt>
                <c:pt idx="11060" formatCode="General">
                  <c:v>0.23627161084671899</c:v>
                </c:pt>
                <c:pt idx="11061" formatCode="General">
                  <c:v>0.23013297179761799</c:v>
                </c:pt>
                <c:pt idx="11062" formatCode="General">
                  <c:v>0.22388648749375201</c:v>
                </c:pt>
                <c:pt idx="11063" formatCode="General">
                  <c:v>0.21753511039355899</c:v>
                </c:pt>
                <c:pt idx="11064" formatCode="General">
                  <c:v>0.211081830920758</c:v>
                </c:pt>
                <c:pt idx="11065" formatCode="General">
                  <c:v>0.204529737530496</c:v>
                </c:pt>
                <c:pt idx="11066" formatCode="General">
                  <c:v>0.197882020334263</c:v>
                </c:pt>
                <c:pt idx="11067" formatCode="General">
                  <c:v>0.19114195258370201</c:v>
                </c:pt>
                <c:pt idx="11068" formatCode="General">
                  <c:v>0.18431277334385601</c:v>
                </c:pt>
                <c:pt idx="11069" formatCode="General">
                  <c:v>0.177397791795087</c:v>
                </c:pt>
                <c:pt idx="11070" formatCode="General">
                  <c:v>0.170400497709667</c:v>
                </c:pt>
                <c:pt idx="11071" formatCode="General">
                  <c:v>0.16332433245262001</c:v>
                </c:pt>
                <c:pt idx="11072" formatCode="General">
                  <c:v>0.15617272460494699</c:v>
                </c:pt>
                <c:pt idx="11073" formatCode="General">
                  <c:v>0.14894925934786299</c:v>
                </c:pt>
                <c:pt idx="11074" formatCode="General">
                  <c:v>0.14165756508336999</c:v>
                </c:pt>
                <c:pt idx="11075" formatCode="General">
                  <c:v>0.13430119009282601</c:v>
                </c:pt>
                <c:pt idx="11076" formatCode="General">
                  <c:v>0.12688381408355501</c:v>
                </c:pt>
                <c:pt idx="11077" formatCode="General">
                  <c:v>0.119409210293072</c:v>
                </c:pt>
                <c:pt idx="11078" formatCode="General">
                  <c:v>0.111881168817038</c:v>
                </c:pt>
                <c:pt idx="11079" formatCode="General">
                  <c:v>0.10430348181070601</c:v>
                </c:pt>
                <c:pt idx="11080" formatCode="General">
                  <c:v>9.6679936549021794E-2</c:v>
                </c:pt>
                <c:pt idx="11081" formatCode="General">
                  <c:v>8.9014370795131401E-2</c:v>
                </c:pt>
                <c:pt idx="11082" formatCode="General">
                  <c:v>8.1310673241026005E-2</c:v>
                </c:pt>
                <c:pt idx="11083" formatCode="General">
                  <c:v>7.3572774239325595E-2</c:v>
                </c:pt>
                <c:pt idx="11084" formatCode="General">
                  <c:v>6.5804588454629401E-2</c:v>
                </c:pt>
                <c:pt idx="11085" formatCode="General">
                  <c:v>5.8010109941622097E-2</c:v>
                </c:pt>
                <c:pt idx="11086" formatCode="General">
                  <c:v>5.0193306791412297E-2</c:v>
                </c:pt>
                <c:pt idx="11087" formatCode="General">
                  <c:v>4.2358156361481797E-2</c:v>
                </c:pt>
                <c:pt idx="11088" formatCode="General">
                  <c:v>3.45086433563013E-2</c:v>
                </c:pt>
                <c:pt idx="11089" formatCode="General">
                  <c:v>2.6648707616469501E-2</c:v>
                </c:pt>
                <c:pt idx="11090" formatCode="General">
                  <c:v>1.8782404126493901E-2</c:v>
                </c:pt>
                <c:pt idx="11091" formatCode="General">
                  <c:v>1.0913796448318001E-2</c:v>
                </c:pt>
                <c:pt idx="11092" formatCode="General">
                  <c:v>3.04687956699096E-3</c:v>
                </c:pt>
                <c:pt idx="11093" formatCode="General">
                  <c:v>-4.8143689283537301E-3</c:v>
                </c:pt>
                <c:pt idx="11094" formatCode="General">
                  <c:v>-1.26659315937318E-2</c:v>
                </c:pt>
                <c:pt idx="11095" formatCode="General">
                  <c:v>-2.0503805542306301E-2</c:v>
                </c:pt>
                <c:pt idx="11096" formatCode="General">
                  <c:v>-2.83240097868546E-2</c:v>
                </c:pt>
                <c:pt idx="11097" formatCode="General">
                  <c:v>-3.6122533059803001E-2</c:v>
                </c:pt>
                <c:pt idx="11098" formatCode="General">
                  <c:v>-4.3895390804105199E-2</c:v>
                </c:pt>
                <c:pt idx="11099" formatCode="General">
                  <c:v>-5.16386371585459E-2</c:v>
                </c:pt>
                <c:pt idx="11100" formatCode="General">
                  <c:v>-5.9348363892181302E-2</c:v>
                </c:pt>
                <c:pt idx="11101" formatCode="General">
                  <c:v>-6.7020642821777096E-2</c:v>
                </c:pt>
                <c:pt idx="11102" formatCode="General">
                  <c:v>-7.4651524335001801E-2</c:v>
                </c:pt>
                <c:pt idx="11103" formatCode="General">
                  <c:v>-8.2237106900863194E-2</c:v>
                </c:pt>
                <c:pt idx="11104" formatCode="General">
                  <c:v>-8.9773592658114201E-2</c:v>
                </c:pt>
                <c:pt idx="11105" formatCode="General">
                  <c:v>-9.7257130580180401E-2</c:v>
                </c:pt>
                <c:pt idx="11106" formatCode="General">
                  <c:v>-0.104683917546413</c:v>
                </c:pt>
                <c:pt idx="11107" formatCode="General">
                  <c:v>-0.11205026391961399</c:v>
                </c:pt>
                <c:pt idx="11108" formatCode="General">
                  <c:v>-0.119352430149001</c:v>
                </c:pt>
                <c:pt idx="11109" formatCode="General">
                  <c:v>-0.12658672011552399</c:v>
                </c:pt>
                <c:pt idx="11110" formatCode="General">
                  <c:v>-0.13374944786329901</c:v>
                </c:pt>
                <c:pt idx="11111" formatCode="General">
                  <c:v>-0.14083704704473801</c:v>
                </c:pt>
                <c:pt idx="11112" formatCode="General">
                  <c:v>-0.14784601990580901</c:v>
                </c:pt>
                <c:pt idx="11113" formatCode="General">
                  <c:v>-0.154772823217523</c:v>
                </c:pt>
                <c:pt idx="11114" formatCode="General">
                  <c:v>-0.161614028248587</c:v>
                </c:pt>
                <c:pt idx="11115" formatCode="General">
                  <c:v>-0.16836627912431501</c:v>
                </c:pt>
                <c:pt idx="11116" formatCode="General">
                  <c:v>-0.17502622343482899</c:v>
                </c:pt>
                <c:pt idx="11117" formatCode="General">
                  <c:v>-0.18159051452906999</c:v>
                </c:pt>
                <c:pt idx="11118" formatCode="General">
                  <c:v>-0.18805593077445701</c:v>
                </c:pt>
                <c:pt idx="11119" formatCode="General">
                  <c:v>-0.19441938434779801</c:v>
                </c:pt>
                <c:pt idx="11120" formatCode="General">
                  <c:v>-0.20067779815698999</c:v>
                </c:pt>
                <c:pt idx="11121" formatCode="General">
                  <c:v>-0.20682809273927899</c:v>
                </c:pt>
                <c:pt idx="11122" formatCode="General">
                  <c:v>-0.21286725326950601</c:v>
                </c:pt>
                <c:pt idx="11123" formatCode="General">
                  <c:v>-0.21879244256979699</c:v>
                </c:pt>
                <c:pt idx="11124" formatCode="General">
                  <c:v>-0.224600835974582</c:v>
                </c:pt>
                <c:pt idx="11125" formatCode="General">
                  <c:v>-0.230289609585144</c:v>
                </c:pt>
                <c:pt idx="11126" formatCode="General">
                  <c:v>-0.23585610857363401</c:v>
                </c:pt>
                <c:pt idx="11127" formatCode="General">
                  <c:v>-0.241297749245027</c:v>
                </c:pt>
                <c:pt idx="11128" formatCode="General">
                  <c:v>-0.24661200040040199</c:v>
                </c:pt>
                <c:pt idx="11129" formatCode="General">
                  <c:v>-0.25179638723741699</c:v>
                </c:pt>
                <c:pt idx="11130" formatCode="General">
                  <c:v>-0.25684850444872898</c:v>
                </c:pt>
                <c:pt idx="11131" formatCode="General">
                  <c:v>-0.26176607176781103</c:v>
                </c:pt>
                <c:pt idx="11132" formatCode="General">
                  <c:v>-0.26654687989898102</c:v>
                </c:pt>
                <c:pt idx="11133" formatCode="General">
                  <c:v>-0.27118879799963702</c:v>
                </c:pt>
                <c:pt idx="11134" formatCode="General">
                  <c:v>-0.27568977797454097</c:v>
                </c:pt>
                <c:pt idx="11135" formatCode="General">
                  <c:v>-0.280047856719008</c:v>
                </c:pt>
                <c:pt idx="11136" formatCode="General">
                  <c:v>-0.28426116212860902</c:v>
                </c:pt>
                <c:pt idx="11137" formatCode="General">
                  <c:v>-0.288327907895013</c:v>
                </c:pt>
                <c:pt idx="11138" formatCode="General">
                  <c:v>-0.29224639307456002</c:v>
                </c:pt>
                <c:pt idx="11139" formatCode="General">
                  <c:v>-0.296015007295369</c:v>
                </c:pt>
                <c:pt idx="11140" formatCode="General">
                  <c:v>-0.29963222713621201</c:v>
                </c:pt>
                <c:pt idx="11141" formatCode="General">
                  <c:v>-0.303096621197331</c:v>
                </c:pt>
                <c:pt idx="11142" formatCode="General">
                  <c:v>-0.30640683325099399</c:v>
                </c:pt>
                <c:pt idx="11143" formatCode="General">
                  <c:v>-0.30956162206691801</c:v>
                </c:pt>
                <c:pt idx="11144" formatCode="General">
                  <c:v>-0.31255986050574402</c:v>
                </c:pt>
                <c:pt idx="11145" formatCode="General">
                  <c:v>-0.31540054025112901</c:v>
                </c:pt>
                <c:pt idx="11146" formatCode="General">
                  <c:v>-0.31808265417874199</c:v>
                </c:pt>
                <c:pt idx="11147" formatCode="General">
                  <c:v>-0.32060529517895098</c:v>
                </c:pt>
                <c:pt idx="11148" formatCode="General">
                  <c:v>-0.32296772026838799</c:v>
                </c:pt>
                <c:pt idx="11149" formatCode="General">
                  <c:v>-0.32516924114696599</c:v>
                </c:pt>
                <c:pt idx="11150" formatCode="General">
                  <c:v>-0.32720931454698998</c:v>
                </c:pt>
                <c:pt idx="11151" formatCode="General">
                  <c:v>-0.32908743440249799</c:v>
                </c:pt>
                <c:pt idx="11152" formatCode="General">
                  <c:v>-0.33080317435874401</c:v>
                </c:pt>
                <c:pt idx="11153" formatCode="General">
                  <c:v>-0.33235624497583599</c:v>
                </c:pt>
                <c:pt idx="11154" formatCode="General">
                  <c:v>-0.33374644114198898</c:v>
                </c:pt>
                <c:pt idx="11155" formatCode="General">
                  <c:v>-0.33497368304011299</c:v>
                </c:pt>
                <c:pt idx="11156" formatCode="General">
                  <c:v>-0.33603795114735602</c:v>
                </c:pt>
                <c:pt idx="11157" formatCode="General">
                  <c:v>-0.33693923149210397</c:v>
                </c:pt>
                <c:pt idx="11158" formatCode="General">
                  <c:v>-0.337677732030157</c:v>
                </c:pt>
                <c:pt idx="11159" formatCode="General">
                  <c:v>-0.338253780235233</c:v>
                </c:pt>
                <c:pt idx="11160" formatCode="General">
                  <c:v>-0.33866768786470602</c:v>
                </c:pt>
                <c:pt idx="11161" formatCode="General">
                  <c:v>-0.33891985438313499</c:v>
                </c:pt>
                <c:pt idx="11162" formatCode="General">
                  <c:v>-0.33901083527477899</c:v>
                </c:pt>
                <c:pt idx="11163" formatCode="General">
                  <c:v>-0.33894133054793801</c:v>
                </c:pt>
                <c:pt idx="11164" formatCode="General">
                  <c:v>-0.338712012334273</c:v>
                </c:pt>
                <c:pt idx="11165" formatCode="General">
                  <c:v>-0.33832367844037298</c:v>
                </c:pt>
                <c:pt idx="11166" formatCode="General">
                  <c:v>-0.337777309576822</c:v>
                </c:pt>
                <c:pt idx="11167" formatCode="General">
                  <c:v>-0.33707384488083902</c:v>
                </c:pt>
                <c:pt idx="11168" formatCode="General">
                  <c:v>-0.33621432815374602</c:v>
                </c:pt>
                <c:pt idx="11169" formatCode="General">
                  <c:v>-0.33519997645553901</c:v>
                </c:pt>
                <c:pt idx="11170" formatCode="General">
                  <c:v>-0.33403206028033999</c:v>
                </c:pt>
                <c:pt idx="11171" formatCode="General">
                  <c:v>-0.33271188684674902</c:v>
                </c:pt>
                <c:pt idx="11172" formatCode="General">
                  <c:v>-0.33124085657344898</c:v>
                </c:pt>
                <c:pt idx="11173" formatCode="General">
                  <c:v>-0.32962051561553901</c:v>
                </c:pt>
                <c:pt idx="11174" formatCode="General">
                  <c:v>-0.32785244231105898</c:v>
                </c:pt>
                <c:pt idx="11175" formatCode="General">
                  <c:v>-0.32593828353128301</c:v>
                </c:pt>
                <c:pt idx="11176" formatCode="General">
                  <c:v>-0.32387975631138499</c:v>
                </c:pt>
                <c:pt idx="11177" formatCode="General">
                  <c:v>-0.32167864009479202</c:v>
                </c:pt>
                <c:pt idx="11178" formatCode="General">
                  <c:v>-0.31933677874076499</c:v>
                </c:pt>
                <c:pt idx="11179" formatCode="General">
                  <c:v>-0.316856140481108</c:v>
                </c:pt>
                <c:pt idx="11180" formatCode="General">
                  <c:v>-0.314238831871545</c:v>
                </c:pt>
                <c:pt idx="11181" formatCode="General">
                  <c:v>-0.31148666345426101</c:v>
                </c:pt>
                <c:pt idx="11182" formatCode="General">
                  <c:v>-0.30860213476247</c:v>
                </c:pt>
                <c:pt idx="11183" formatCode="General">
                  <c:v>-0.30558770046057798</c:v>
                </c:pt>
                <c:pt idx="11184" formatCode="General">
                  <c:v>-0.30244512632891002</c:v>
                </c:pt>
                <c:pt idx="11185" formatCode="General">
                  <c:v>-0.29917662567563602</c:v>
                </c:pt>
                <c:pt idx="11186" formatCode="General">
                  <c:v>-0.29578495624203199</c:v>
                </c:pt>
                <c:pt idx="11187" formatCode="General">
                  <c:v>-0.29227284006304</c:v>
                </c:pt>
                <c:pt idx="11188" formatCode="General">
                  <c:v>-0.28864285295501302</c:v>
                </c:pt>
                <c:pt idx="11189" formatCode="General">
                  <c:v>-0.28489741809124203</c:v>
                </c:pt>
                <c:pt idx="11190" formatCode="General">
                  <c:v>-0.28103883422791498</c:v>
                </c:pt>
                <c:pt idx="11191" formatCode="General">
                  <c:v>-0.27706984213853603</c:v>
                </c:pt>
                <c:pt idx="11192" formatCode="General">
                  <c:v>-0.272993158505553</c:v>
                </c:pt>
                <c:pt idx="11193" formatCode="General">
                  <c:v>-0.26881194990964002</c:v>
                </c:pt>
                <c:pt idx="11194" formatCode="General">
                  <c:v>-0.26452924860260502</c:v>
                </c:pt>
                <c:pt idx="11195" formatCode="General">
                  <c:v>-0.26014740953923499</c:v>
                </c:pt>
                <c:pt idx="11196" formatCode="General">
                  <c:v>-0.255669722778185</c:v>
                </c:pt>
                <c:pt idx="11197" formatCode="General">
                  <c:v>-0.251099405998505</c:v>
                </c:pt>
                <c:pt idx="11198" formatCode="General">
                  <c:v>-0.24643892318626601</c:v>
                </c:pt>
                <c:pt idx="11199" formatCode="General">
                  <c:v>-0.241691120560659</c:v>
                </c:pt>
                <c:pt idx="11200" formatCode="General">
                  <c:v>-0.236859325069676</c:v>
                </c:pt>
                <c:pt idx="11201" formatCode="General">
                  <c:v>-0.231946767676035</c:v>
                </c:pt>
                <c:pt idx="11202" formatCode="General">
                  <c:v>-0.22695647780641401</c:v>
                </c:pt>
                <c:pt idx="11203" formatCode="General">
                  <c:v>-0.22189134294438401</c:v>
                </c:pt>
                <c:pt idx="11204" formatCode="General">
                  <c:v>-0.216754695609607</c:v>
                </c:pt>
                <c:pt idx="11205" formatCode="General">
                  <c:v>-0.211550313001756</c:v>
                </c:pt>
                <c:pt idx="11206" formatCode="General">
                  <c:v>-0.20628123614292401</c:v>
                </c:pt>
                <c:pt idx="11207" formatCode="General">
                  <c:v>-0.20095025947507</c:v>
                </c:pt>
                <c:pt idx="11208" formatCode="General">
                  <c:v>-0.195560603943852</c:v>
                </c:pt>
                <c:pt idx="11209" formatCode="General">
                  <c:v>-0.19011590931223701</c:v>
                </c:pt>
                <c:pt idx="11210" formatCode="General">
                  <c:v>-0.18461914138569399</c:v>
                </c:pt>
                <c:pt idx="11211" formatCode="General">
                  <c:v>-0.179073624913205</c:v>
                </c:pt>
                <c:pt idx="11212" formatCode="General">
                  <c:v>-0.17348310891599</c:v>
                </c:pt>
                <c:pt idx="11213" formatCode="General">
                  <c:v>-0.16785059371003599</c:v>
                </c:pt>
                <c:pt idx="11214" formatCode="General">
                  <c:v>-0.162178887734343</c:v>
                </c:pt>
                <c:pt idx="11215" formatCode="General">
                  <c:v>-0.15647177912858601</c:v>
                </c:pt>
                <c:pt idx="11216" formatCode="General">
                  <c:v>-0.15073296749283499</c:v>
                </c:pt>
                <c:pt idx="11217" formatCode="General">
                  <c:v>-0.144965379250799</c:v>
                </c:pt>
                <c:pt idx="11218" formatCode="General">
                  <c:v>-0.13917224036223</c:v>
                </c:pt>
                <c:pt idx="11219" formatCode="General">
                  <c:v>-0.133356679670638</c:v>
                </c:pt>
                <c:pt idx="11220" formatCode="General">
                  <c:v>-0.12752221532560701</c:v>
                </c:pt>
                <c:pt idx="11221" formatCode="General">
                  <c:v>-0.12167224286094599</c:v>
                </c:pt>
                <c:pt idx="11222" formatCode="General">
                  <c:v>-0.11580993619661201</c:v>
                </c:pt>
                <c:pt idx="11223" formatCode="General">
                  <c:v>-0.10993831293018699</c:v>
                </c:pt>
                <c:pt idx="11224" formatCode="General">
                  <c:v>-0.104060766127593</c:v>
                </c:pt>
                <c:pt idx="11225" formatCode="General">
                  <c:v>-9.8180575592106106E-2</c:v>
                </c:pt>
                <c:pt idx="11226" formatCode="General">
                  <c:v>-9.2300855340721397E-2</c:v>
                </c:pt>
                <c:pt idx="11227" formatCode="General">
                  <c:v>-8.6425072669198605E-2</c:v>
                </c:pt>
                <c:pt idx="11228" formatCode="General">
                  <c:v>-8.0556006812966999E-2</c:v>
                </c:pt>
                <c:pt idx="11229" formatCode="General">
                  <c:v>-7.4696749955749403E-2</c:v>
                </c:pt>
                <c:pt idx="11230" formatCode="General">
                  <c:v>-6.8850330518516495E-2</c:v>
                </c:pt>
                <c:pt idx="11231" formatCode="General">
                  <c:v>-6.3020181792178706E-2</c:v>
                </c:pt>
                <c:pt idx="11232" formatCode="General">
                  <c:v>-5.7209586606744897E-2</c:v>
                </c:pt>
                <c:pt idx="11233" formatCode="General">
                  <c:v>-5.1421065490509801E-2</c:v>
                </c:pt>
                <c:pt idx="11234" formatCode="General">
                  <c:v>-4.5657461997105298E-2</c:v>
                </c:pt>
                <c:pt idx="11235" formatCode="General">
                  <c:v>-3.9921495918936803E-2</c:v>
                </c:pt>
                <c:pt idx="11236" formatCode="General">
                  <c:v>-3.4215764468342902E-2</c:v>
                </c:pt>
                <c:pt idx="11237" formatCode="General">
                  <c:v>-2.8543300070702798E-2</c:v>
                </c:pt>
                <c:pt idx="11238" formatCode="General">
                  <c:v>-2.29070682421035E-2</c:v>
                </c:pt>
                <c:pt idx="11239" formatCode="General">
                  <c:v>-1.7309934201003099E-2</c:v>
                </c:pt>
                <c:pt idx="11240" formatCode="General">
                  <c:v>-1.1755161989705399E-2</c:v>
                </c:pt>
                <c:pt idx="11241" formatCode="General">
                  <c:v>-6.2452665661016198E-3</c:v>
                </c:pt>
                <c:pt idx="11242" formatCode="General">
                  <c:v>-7.8200585303181305E-4</c:v>
                </c:pt>
                <c:pt idx="11243" formatCode="General">
                  <c:v>4.6319146625626098E-3</c:v>
                </c:pt>
                <c:pt idx="11244" formatCode="General">
                  <c:v>9.9937608445809494E-3</c:v>
                </c:pt>
                <c:pt idx="11245" formatCode="General">
                  <c:v>1.53009372214953E-2</c:v>
                </c:pt>
                <c:pt idx="11246" formatCode="General">
                  <c:v>2.05509619815764E-2</c:v>
                </c:pt>
                <c:pt idx="11247" formatCode="General">
                  <c:v>2.5741508535856501E-2</c:v>
                </c:pt>
                <c:pt idx="11248" formatCode="General">
                  <c:v>3.0870370205727301E-2</c:v>
                </c:pt>
                <c:pt idx="11249" formatCode="General">
                  <c:v>3.59354322495982E-2</c:v>
                </c:pt>
                <c:pt idx="11250" formatCode="General">
                  <c:v>4.0934135957915202E-2</c:v>
                </c:pt>
                <c:pt idx="11251" formatCode="General">
                  <c:v>4.5864509411096398E-2</c:v>
                </c:pt>
                <c:pt idx="11252" formatCode="General">
                  <c:v>5.0724221942507697E-2</c:v>
                </c:pt>
                <c:pt idx="11253" formatCode="General">
                  <c:v>5.5511573954136299E-2</c:v>
                </c:pt>
                <c:pt idx="11254" formatCode="General">
                  <c:v>6.0224952750491702E-2</c:v>
                </c:pt>
                <c:pt idx="11255" formatCode="General">
                  <c:v>6.4861730540713605E-2</c:v>
                </c:pt>
                <c:pt idx="11256" formatCode="General">
                  <c:v>6.9420406925602002E-2</c:v>
                </c:pt>
                <c:pt idx="11257" formatCode="General">
                  <c:v>7.3899620279926706E-2</c:v>
                </c:pt>
                <c:pt idx="11258" formatCode="General">
                  <c:v>7.8296982547749597E-2</c:v>
                </c:pt>
                <c:pt idx="11259" formatCode="General">
                  <c:v>8.2611157287730497E-2</c:v>
                </c:pt>
                <c:pt idx="11260" formatCode="General">
                  <c:v>8.6840435550717299E-2</c:v>
                </c:pt>
                <c:pt idx="11261" formatCode="General">
                  <c:v>9.0983126439166798E-2</c:v>
                </c:pt>
                <c:pt idx="11262" formatCode="General">
                  <c:v>9.5038164194343994E-2</c:v>
                </c:pt>
                <c:pt idx="11263" formatCode="General">
                  <c:v>9.9004051164150203E-2</c:v>
                </c:pt>
                <c:pt idx="11264" formatCode="General">
                  <c:v>0.102879809774881</c:v>
                </c:pt>
                <c:pt idx="11265" formatCode="General">
                  <c:v>0.106663960825452</c:v>
                </c:pt>
                <c:pt idx="11266" formatCode="General">
                  <c:v>0.110355010243206</c:v>
                </c:pt>
                <c:pt idx="11267" formatCode="General">
                  <c:v>0.113952084828193</c:v>
                </c:pt>
                <c:pt idx="11268" formatCode="General">
                  <c:v>0.117454349572417</c:v>
                </c:pt>
                <c:pt idx="11269" formatCode="General">
                  <c:v>0.12086037333177101</c:v>
                </c:pt>
                <c:pt idx="11270" formatCode="General">
                  <c:v>0.124168741111544</c:v>
                </c:pt>
                <c:pt idx="11271" formatCode="General">
                  <c:v>0.12737919041971801</c:v>
                </c:pt>
                <c:pt idx="11272" formatCode="General">
                  <c:v>0.130491031231802</c:v>
                </c:pt>
                <c:pt idx="11273" formatCode="General">
                  <c:v>0.13350347588601599</c:v>
                </c:pt>
                <c:pt idx="11274" formatCode="General">
                  <c:v>0.13641572197683499</c:v>
                </c:pt>
                <c:pt idx="11275" formatCode="General">
                  <c:v>0.139226969764848</c:v>
                </c:pt>
                <c:pt idx="11276" formatCode="General">
                  <c:v>0.141936947523743</c:v>
                </c:pt>
                <c:pt idx="11277" formatCode="General">
                  <c:v>0.14454487072160099</c:v>
                </c:pt>
                <c:pt idx="11278" formatCode="General">
                  <c:v>0.147050438283608</c:v>
                </c:pt>
                <c:pt idx="11279" formatCode="General">
                  <c:v>0.14945332682690801</c:v>
                </c:pt>
                <c:pt idx="11280" formatCode="General">
                  <c:v>0.151752662379074</c:v>
                </c:pt>
                <c:pt idx="11281" formatCode="General">
                  <c:v>0.15394864122797799</c:v>
                </c:pt>
                <c:pt idx="11282" formatCode="General">
                  <c:v>0.15604152484164099</c:v>
                </c:pt>
                <c:pt idx="11283" formatCode="General">
                  <c:v>0.15803089548403099</c:v>
                </c:pt>
                <c:pt idx="11284" formatCode="General">
                  <c:v>0.15991623218623699</c:v>
                </c:pt>
                <c:pt idx="11285" formatCode="General">
                  <c:v>0.16169757110548699</c:v>
                </c:pt>
                <c:pt idx="11286" formatCode="General">
                  <c:v>0.16337551573546299</c:v>
                </c:pt>
                <c:pt idx="11287" formatCode="General">
                  <c:v>0.16495012129469699</c:v>
                </c:pt>
                <c:pt idx="11288" formatCode="General">
                  <c:v>0.16642187666843999</c:v>
                </c:pt>
                <c:pt idx="11289" formatCode="General">
                  <c:v>0.16779118754702299</c:v>
                </c:pt>
                <c:pt idx="11290" formatCode="General">
                  <c:v>0.16905778061465901</c:v>
                </c:pt>
                <c:pt idx="11291" formatCode="General">
                  <c:v>0.17022182829476501</c:v>
                </c:pt>
                <c:pt idx="11292" formatCode="General">
                  <c:v>0.17128406883630201</c:v>
                </c:pt>
                <c:pt idx="11293" formatCode="General">
                  <c:v>0.172245212272367</c:v>
                </c:pt>
                <c:pt idx="11294" formatCode="General">
                  <c:v>0.17310585071037299</c:v>
                </c:pt>
                <c:pt idx="11295" formatCode="General">
                  <c:v>0.17386643559515599</c:v>
                </c:pt>
                <c:pt idx="11296" formatCode="General">
                  <c:v>0.17452732439909899</c:v>
                </c:pt>
                <c:pt idx="11297" formatCode="General">
                  <c:v>0.17508932857061199</c:v>
                </c:pt>
                <c:pt idx="11298" formatCode="General">
                  <c:v>0.175553204100307</c:v>
                </c:pt>
                <c:pt idx="11299" formatCode="General">
                  <c:v>0.175919553638271</c:v>
                </c:pt>
                <c:pt idx="11300" formatCode="General">
                  <c:v>0.17618889163259699</c:v>
                </c:pt>
                <c:pt idx="11301" formatCode="General">
                  <c:v>0.17636223470640799</c:v>
                </c:pt>
                <c:pt idx="11302" formatCode="General">
                  <c:v>0.176441102618561</c:v>
                </c:pt>
                <c:pt idx="11303" formatCode="General">
                  <c:v>0.176426336790317</c:v>
                </c:pt>
                <c:pt idx="11304" formatCode="General">
                  <c:v>0.17631858757222199</c:v>
                </c:pt>
                <c:pt idx="11305" formatCode="General">
                  <c:v>0.17611892369549201</c:v>
                </c:pt>
                <c:pt idx="11306" formatCode="General">
                  <c:v>0.17582838763792299</c:v>
                </c:pt>
                <c:pt idx="11307" formatCode="General">
                  <c:v>0.17544845519683699</c:v>
                </c:pt>
                <c:pt idx="11308" formatCode="General">
                  <c:v>0.17498047266369099</c:v>
                </c:pt>
                <c:pt idx="11309" formatCode="General">
                  <c:v>0.17442503927803499</c:v>
                </c:pt>
                <c:pt idx="11310" formatCode="General">
                  <c:v>0.17378314862761199</c:v>
                </c:pt>
                <c:pt idx="11311" formatCode="General">
                  <c:v>0.17305635165222599</c:v>
                </c:pt>
                <c:pt idx="11312" formatCode="General">
                  <c:v>0.172246675555913</c:v>
                </c:pt>
                <c:pt idx="11313" formatCode="General">
                  <c:v>0.17135545485326301</c:v>
                </c:pt>
                <c:pt idx="11314" formatCode="General">
                  <c:v>0.17038373656038999</c:v>
                </c:pt>
                <c:pt idx="11315" formatCode="General">
                  <c:v>0.16933241270161101</c:v>
                </c:pt>
                <c:pt idx="11316" formatCode="General">
                  <c:v>0.16820288200504899</c:v>
                </c:pt>
                <c:pt idx="11317" formatCode="General">
                  <c:v>0.16699755530257401</c:v>
                </c:pt>
                <c:pt idx="11318" formatCode="General">
                  <c:v>0.16571768075885299</c:v>
                </c:pt>
                <c:pt idx="11319" formatCode="General">
                  <c:v>0.16436473959206099</c:v>
                </c:pt>
                <c:pt idx="11320" formatCode="General">
                  <c:v>0.162940098033834</c:v>
                </c:pt>
                <c:pt idx="11321" formatCode="General">
                  <c:v>0.16144500544093601</c:v>
                </c:pt>
                <c:pt idx="11322" formatCode="General">
                  <c:v>0.15988169260395901</c:v>
                </c:pt>
                <c:pt idx="11323" formatCode="General">
                  <c:v>0.158251748082338</c:v>
                </c:pt>
                <c:pt idx="11324" formatCode="General">
                  <c:v>0.15655654439255001</c:v>
                </c:pt>
                <c:pt idx="11325" formatCode="General">
                  <c:v>0.154797844785932</c:v>
                </c:pt>
                <c:pt idx="11326" formatCode="General">
                  <c:v>0.15297735677135199</c:v>
                </c:pt>
                <c:pt idx="11327" formatCode="General">
                  <c:v>0.15109719067668201</c:v>
                </c:pt>
                <c:pt idx="11328" formatCode="General">
                  <c:v>0.14915927266662601</c:v>
                </c:pt>
                <c:pt idx="11329" formatCode="General">
                  <c:v>0.14716454292915901</c:v>
                </c:pt>
                <c:pt idx="11330" formatCode="General">
                  <c:v>0.14511461709629001</c:v>
                </c:pt>
                <c:pt idx="11331" formatCode="General">
                  <c:v>0.14301145522083999</c:v>
                </c:pt>
                <c:pt idx="11332" formatCode="General">
                  <c:v>0.140856841285602</c:v>
                </c:pt>
                <c:pt idx="11333" formatCode="General">
                  <c:v>0.13865250565201501</c:v>
                </c:pt>
                <c:pt idx="11334" formatCode="General">
                  <c:v>0.13640019950107499</c:v>
                </c:pt>
                <c:pt idx="11335" formatCode="General">
                  <c:v>0.134101706971053</c:v>
                </c:pt>
                <c:pt idx="11336" formatCode="General">
                  <c:v>0.131758845180829</c:v>
                </c:pt>
                <c:pt idx="11337" formatCode="General">
                  <c:v>0.1293734566309</c:v>
                </c:pt>
                <c:pt idx="11338" formatCode="General">
                  <c:v>0.12694729677618699</c:v>
                </c:pt>
                <c:pt idx="11339" formatCode="General">
                  <c:v>0.12448214516492299</c:v>
                </c:pt>
                <c:pt idx="11340" formatCode="General">
                  <c:v>0.121979866697543</c:v>
                </c:pt>
                <c:pt idx="11341" formatCode="General">
                  <c:v>0.119442253110889</c:v>
                </c:pt>
                <c:pt idx="11342" formatCode="General">
                  <c:v>0.11687111830218801</c:v>
                </c:pt>
                <c:pt idx="11343" formatCode="General">
                  <c:v>0.114268307216777</c:v>
                </c:pt>
                <c:pt idx="11344" formatCode="General">
                  <c:v>0.11163559012594899</c:v>
                </c:pt>
                <c:pt idx="11345" formatCode="General">
                  <c:v>0.10897482057296</c:v>
                </c:pt>
                <c:pt idx="11346" formatCode="General">
                  <c:v>0.106287834124023</c:v>
                </c:pt>
                <c:pt idx="11347" formatCode="General">
                  <c:v>0.103576383819558</c:v>
                </c:pt>
                <c:pt idx="11348" formatCode="General">
                  <c:v>0.10084224812164801</c:v>
                </c:pt>
                <c:pt idx="11349" formatCode="General">
                  <c:v>9.8087189724145402E-2</c:v>
                </c:pt>
                <c:pt idx="11350" formatCode="General">
                  <c:v>9.5312955913196204E-2</c:v>
                </c:pt>
                <c:pt idx="11351" formatCode="General">
                  <c:v>9.2521338384713103E-2</c:v>
                </c:pt>
                <c:pt idx="11352" formatCode="General">
                  <c:v>8.9714123544669996E-2</c:v>
                </c:pt>
                <c:pt idx="11353" formatCode="General">
                  <c:v>8.6893081238240605E-2</c:v>
                </c:pt>
                <c:pt idx="11354" formatCode="General">
                  <c:v>8.4059910562735499E-2</c:v>
                </c:pt>
                <c:pt idx="11355" formatCode="General">
                  <c:v>8.1216292693884501E-2</c:v>
                </c:pt>
                <c:pt idx="11356" formatCode="General">
                  <c:v>7.8363903619118699E-2</c:v>
                </c:pt>
                <c:pt idx="11357" formatCode="General">
                  <c:v>7.5504417376106803E-2</c:v>
                </c:pt>
                <c:pt idx="11358" formatCode="General">
                  <c:v>7.2639507720145602E-2</c:v>
                </c:pt>
                <c:pt idx="11359" formatCode="General">
                  <c:v>6.9770805677607906E-2</c:v>
                </c:pt>
                <c:pt idx="11360" formatCode="General">
                  <c:v>6.6899937904133497E-2</c:v>
                </c:pt>
                <c:pt idx="11361" formatCode="General">
                  <c:v>6.4028516080929299E-2</c:v>
                </c:pt>
                <c:pt idx="11362" formatCode="General">
                  <c:v>6.1158132923337001E-2</c:v>
                </c:pt>
                <c:pt idx="11363" formatCode="General">
                  <c:v>5.8290358899782402E-2</c:v>
                </c:pt>
                <c:pt idx="11364" formatCode="General">
                  <c:v>5.5426751608871699E-2</c:v>
                </c:pt>
                <c:pt idx="11365" formatCode="General">
                  <c:v>5.2568823268807803E-2</c:v>
                </c:pt>
                <c:pt idx="11366" formatCode="General">
                  <c:v>4.97181313643369E-2</c:v>
                </c:pt>
                <c:pt idx="11367" formatCode="General">
                  <c:v>4.6876198534186002E-2</c:v>
                </c:pt>
                <c:pt idx="11368" formatCode="General">
                  <c:v>4.4044429431057998E-2</c:v>
                </c:pt>
                <c:pt idx="11369" formatCode="General">
                  <c:v>4.12243029629666E-2</c:v>
                </c:pt>
                <c:pt idx="11370" formatCode="General">
                  <c:v>3.8417278661336103E-2</c:v>
                </c:pt>
                <c:pt idx="11371" formatCode="General">
                  <c:v>3.56247281848244E-2</c:v>
                </c:pt>
                <c:pt idx="11372" formatCode="General">
                  <c:v>3.2847996963846597E-2</c:v>
                </c:pt>
                <c:pt idx="11373" formatCode="General">
                  <c:v>3.00884697689946E-2</c:v>
                </c:pt>
                <c:pt idx="11374" formatCode="General">
                  <c:v>2.7347519760188399E-2</c:v>
                </c:pt>
                <c:pt idx="11375" formatCode="General">
                  <c:v>2.46264467039514E-2</c:v>
                </c:pt>
                <c:pt idx="11376" formatCode="General">
                  <c:v>2.1926526815258002E-2</c:v>
                </c:pt>
                <c:pt idx="11377" formatCode="General">
                  <c:v>1.9248967416369899E-2</c:v>
                </c:pt>
                <c:pt idx="11378" formatCode="General">
                  <c:v>1.6594969634213599E-2</c:v>
                </c:pt>
                <c:pt idx="11379" formatCode="General">
                  <c:v>1.3965791380276401E-2</c:v>
                </c:pt>
                <c:pt idx="11380" formatCode="General">
                  <c:v>1.1362639816241501E-2</c:v>
                </c:pt>
                <c:pt idx="11381" formatCode="General">
                  <c:v>8.7866560771192592E-3</c:v>
                </c:pt>
                <c:pt idx="11382" formatCode="General">
                  <c:v>6.2389234456529897E-3</c:v>
                </c:pt>
                <c:pt idx="11383" formatCode="General">
                  <c:v>3.72052924059855E-3</c:v>
                </c:pt>
                <c:pt idx="11384" formatCode="General">
                  <c:v>1.2325687217769801E-3</c:v>
                </c:pt>
                <c:pt idx="11385" formatCode="General">
                  <c:v>-1.2239625570625099E-3</c:v>
                </c:pt>
                <c:pt idx="11386" formatCode="General">
                  <c:v>-3.6480658740163101E-3</c:v>
                </c:pt>
                <c:pt idx="11387" formatCode="General">
                  <c:v>-6.0387798679962697E-3</c:v>
                </c:pt>
                <c:pt idx="11388" formatCode="General">
                  <c:v>-8.3951795544026098E-3</c:v>
                </c:pt>
                <c:pt idx="11389" formatCode="General">
                  <c:v>-1.07163219140196E-2</c:v>
                </c:pt>
                <c:pt idx="11390" formatCode="General">
                  <c:v>-1.30013502378974E-2</c:v>
                </c:pt>
                <c:pt idx="11391" formatCode="General">
                  <c:v>-1.5249441506742799E-2</c:v>
                </c:pt>
                <c:pt idx="11392" formatCode="General">
                  <c:v>-1.7459744710867999E-2</c:v>
                </c:pt>
                <c:pt idx="11393" formatCode="General">
                  <c:v>-1.96314842706432E-2</c:v>
                </c:pt>
                <c:pt idx="11394" formatCode="General">
                  <c:v>-2.1763907065916702E-2</c:v>
                </c:pt>
                <c:pt idx="11395" formatCode="General">
                  <c:v>-2.38562269342339E-2</c:v>
                </c:pt>
                <c:pt idx="11396" formatCode="General">
                  <c:v>-2.5907783949564799E-2</c:v>
                </c:pt>
                <c:pt idx="11397" formatCode="General">
                  <c:v>-2.79179411159905E-2</c:v>
                </c:pt>
                <c:pt idx="11398" formatCode="General">
                  <c:v>-2.9886013253554899E-2</c:v>
                </c:pt>
                <c:pt idx="11399" formatCode="General">
                  <c:v>-3.1811377358888199E-2</c:v>
                </c:pt>
                <c:pt idx="11400" formatCode="General">
                  <c:v>-3.3693479145372199E-2</c:v>
                </c:pt>
                <c:pt idx="11401" formatCode="General">
                  <c:v>-3.5531778131878002E-2</c:v>
                </c:pt>
                <c:pt idx="11402" formatCode="General">
                  <c:v>-3.7325789265899301E-2</c:v>
                </c:pt>
                <c:pt idx="11403" formatCode="General">
                  <c:v>-3.9075028810882102E-2</c:v>
                </c:pt>
                <c:pt idx="11404" formatCode="General">
                  <c:v>-4.0779010586117999E-2</c:v>
                </c:pt>
                <c:pt idx="11405" formatCode="General">
                  <c:v>-4.2437355431428299E-2</c:v>
                </c:pt>
                <c:pt idx="11406" formatCode="General">
                  <c:v>-4.4049682205064097E-2</c:v>
                </c:pt>
                <c:pt idx="11407" formatCode="General">
                  <c:v>-4.5615594596178199E-2</c:v>
                </c:pt>
                <c:pt idx="11408" formatCode="General">
                  <c:v>-4.7134743000909599E-2</c:v>
                </c:pt>
                <c:pt idx="11409" formatCode="General">
                  <c:v>-4.8606880582938702E-2</c:v>
                </c:pt>
                <c:pt idx="11410" formatCode="General">
                  <c:v>-5.0031748827505801E-2</c:v>
                </c:pt>
                <c:pt idx="11411" formatCode="General">
                  <c:v>-5.1409067648495101E-2</c:v>
                </c:pt>
                <c:pt idx="11412" formatCode="General">
                  <c:v>-5.2738641941322502E-2</c:v>
                </c:pt>
                <c:pt idx="11413" formatCode="General">
                  <c:v>-5.40202662439885E-2</c:v>
                </c:pt>
                <c:pt idx="11414" formatCode="General">
                  <c:v>-5.5253820934050103E-2</c:v>
                </c:pt>
                <c:pt idx="11415" formatCode="General">
                  <c:v>-5.643921671352E-2</c:v>
                </c:pt>
                <c:pt idx="11416" formatCode="General">
                  <c:v>-5.7576281495935903E-2</c:v>
                </c:pt>
                <c:pt idx="11417" formatCode="General">
                  <c:v>-5.8664973602782299E-2</c:v>
                </c:pt>
                <c:pt idx="11418" formatCode="General">
                  <c:v>-5.9705286178947797E-2</c:v>
                </c:pt>
                <c:pt idx="11419" formatCode="General">
                  <c:v>-6.0697173165105103E-2</c:v>
                </c:pt>
                <c:pt idx="11420" formatCode="General">
                  <c:v>-6.1640605025742298E-2</c:v>
                </c:pt>
                <c:pt idx="11421" formatCode="General">
                  <c:v>-6.2535634305641796E-2</c:v>
                </c:pt>
                <c:pt idx="11422" formatCode="General">
                  <c:v>-6.3382394058165994E-2</c:v>
                </c:pt>
                <c:pt idx="11423" formatCode="General">
                  <c:v>-6.4180979278238001E-2</c:v>
                </c:pt>
                <c:pt idx="11424" formatCode="General">
                  <c:v>-6.4931492963820295E-2</c:v>
                </c:pt>
                <c:pt idx="11425" formatCode="General">
                  <c:v>-6.5634105850606E-2</c:v>
                </c:pt>
                <c:pt idx="11426" formatCode="General">
                  <c:v>-6.62890087154967E-2</c:v>
                </c:pt>
                <c:pt idx="11427" formatCode="General">
                  <c:v>-6.6896450797998705E-2</c:v>
                </c:pt>
                <c:pt idx="11428" formatCode="General">
                  <c:v>-6.7456636964667097E-2</c:v>
                </c:pt>
                <c:pt idx="11429" formatCode="General">
                  <c:v>-6.7969826290245006E-2</c:v>
                </c:pt>
                <c:pt idx="11430" formatCode="General">
                  <c:v>-6.8436339352201295E-2</c:v>
                </c:pt>
                <c:pt idx="11431" formatCode="General">
                  <c:v>-6.8856442451450006E-2</c:v>
                </c:pt>
                <c:pt idx="11432" formatCode="General">
                  <c:v>-6.9230453625267599E-2</c:v>
                </c:pt>
                <c:pt idx="11433" formatCode="General">
                  <c:v>-6.9558749210129306E-2</c:v>
                </c:pt>
                <c:pt idx="11434" formatCode="General">
                  <c:v>-6.9841711065836504E-2</c:v>
                </c:pt>
                <c:pt idx="11435" formatCode="General">
                  <c:v>-7.0079768761225E-2</c:v>
                </c:pt>
                <c:pt idx="11436" formatCode="General">
                  <c:v>-7.0273347946896797E-2</c:v>
                </c:pt>
                <c:pt idx="11437" formatCode="General">
                  <c:v>-7.0422867318344406E-2</c:v>
                </c:pt>
                <c:pt idx="11438" formatCode="General">
                  <c:v>-7.0528844559901396E-2</c:v>
                </c:pt>
                <c:pt idx="11439" formatCode="General">
                  <c:v>-7.0591738690062397E-2</c:v>
                </c:pt>
                <c:pt idx="11440" formatCode="General">
                  <c:v>-7.0612045624270398E-2</c:v>
                </c:pt>
                <c:pt idx="11441" formatCode="General">
                  <c:v>-7.0590307798695504E-2</c:v>
                </c:pt>
                <c:pt idx="11442" formatCode="General">
                  <c:v>-7.0527057813531205E-2</c:v>
                </c:pt>
                <c:pt idx="11443" formatCode="General">
                  <c:v>-7.0422870702069207E-2</c:v>
                </c:pt>
                <c:pt idx="11444" formatCode="General">
                  <c:v>-7.0278370811856103E-2</c:v>
                </c:pt>
                <c:pt idx="11445" formatCode="General">
                  <c:v>-7.0094219432403196E-2</c:v>
                </c:pt>
                <c:pt idx="11446" formatCode="General">
                  <c:v>-6.9871002647045294E-2</c:v>
                </c:pt>
                <c:pt idx="11447" formatCode="General">
                  <c:v>-6.96093371784645E-2</c:v>
                </c:pt>
                <c:pt idx="11448" formatCode="General">
                  <c:v>-6.9309931701916502E-2</c:v>
                </c:pt>
                <c:pt idx="11449" formatCode="General">
                  <c:v>-6.8973429078308404E-2</c:v>
                </c:pt>
                <c:pt idx="11450" formatCode="General">
                  <c:v>-6.8600557220995007E-2</c:v>
                </c:pt>
                <c:pt idx="11451" formatCode="General">
                  <c:v>-6.8192081842179203E-2</c:v>
                </c:pt>
                <c:pt idx="11452" formatCode="General">
                  <c:v>-6.7748684758564298E-2</c:v>
                </c:pt>
                <c:pt idx="11453" formatCode="General">
                  <c:v>-6.7271073362235104E-2</c:v>
                </c:pt>
                <c:pt idx="11454" formatCode="General">
                  <c:v>-6.67600445682619E-2</c:v>
                </c:pt>
                <c:pt idx="11455" formatCode="General">
                  <c:v>-6.6216374261800701E-2</c:v>
                </c:pt>
                <c:pt idx="11456" formatCode="General">
                  <c:v>-6.5640809331543107E-2</c:v>
                </c:pt>
                <c:pt idx="11457" formatCode="General">
                  <c:v>-6.5034177649992697E-2</c:v>
                </c:pt>
                <c:pt idx="11458" formatCode="General">
                  <c:v>-6.4397287984108001E-2</c:v>
                </c:pt>
                <c:pt idx="11459" formatCode="General">
                  <c:v>-6.3730973574962504E-2</c:v>
                </c:pt>
                <c:pt idx="11460" formatCode="General">
                  <c:v>-6.3036094287808597E-2</c:v>
                </c:pt>
                <c:pt idx="11461" formatCode="General">
                  <c:v>-6.2313479262232699E-2</c:v>
                </c:pt>
                <c:pt idx="11462" formatCode="General">
                  <c:v>-6.1563978887443201E-2</c:v>
                </c:pt>
                <c:pt idx="11463" formatCode="General">
                  <c:v>-6.0788472041469997E-2</c:v>
                </c:pt>
                <c:pt idx="11464" formatCode="General">
                  <c:v>-5.99878606436198E-2</c:v>
                </c:pt>
                <c:pt idx="11465" formatCode="General">
                  <c:v>-5.91630141123453E-2</c:v>
                </c:pt>
                <c:pt idx="11466" formatCode="General">
                  <c:v>-5.83148196038537E-2</c:v>
                </c:pt>
                <c:pt idx="11467" formatCode="General">
                  <c:v>-5.7444185160598599E-2</c:v>
                </c:pt>
                <c:pt idx="11468" formatCode="General">
                  <c:v>-5.6551983409717198E-2</c:v>
                </c:pt>
                <c:pt idx="11469" formatCode="General">
                  <c:v>-5.5639110573372098E-2</c:v>
                </c:pt>
                <c:pt idx="11470" formatCode="General">
                  <c:v>-5.4706543903011197E-2</c:v>
                </c:pt>
                <c:pt idx="11471" formatCode="General">
                  <c:v>-5.3755224551969197E-2</c:v>
                </c:pt>
                <c:pt idx="11472" formatCode="General">
                  <c:v>-5.2785994017083102E-2</c:v>
                </c:pt>
                <c:pt idx="11473" formatCode="General">
                  <c:v>-5.17997672883833E-2</c:v>
                </c:pt>
                <c:pt idx="11474" formatCode="General">
                  <c:v>-5.0797548122687997E-2</c:v>
                </c:pt>
                <c:pt idx="11475" formatCode="General">
                  <c:v>-4.9780304102886599E-2</c:v>
                </c:pt>
                <c:pt idx="11476" formatCode="General">
                  <c:v>-4.8748904536563997E-2</c:v>
                </c:pt>
                <c:pt idx="11477" formatCode="General">
                  <c:v>-4.7704285423251398E-2</c:v>
                </c:pt>
                <c:pt idx="11478" formatCode="General">
                  <c:v>-4.6647410906551397E-2</c:v>
                </c:pt>
                <c:pt idx="11479" formatCode="General">
                  <c:v>-4.5579209488513399E-2</c:v>
                </c:pt>
                <c:pt idx="11480" formatCode="General">
                  <c:v>-4.4500628701752899E-2</c:v>
                </c:pt>
                <c:pt idx="11481" formatCode="General">
                  <c:v>-4.3412635225887598E-2</c:v>
                </c:pt>
                <c:pt idx="11482" formatCode="General">
                  <c:v>-4.2316156466680903E-2</c:v>
                </c:pt>
                <c:pt idx="11483" formatCode="General">
                  <c:v>-4.1212080799858102E-2</c:v>
                </c:pt>
                <c:pt idx="11484" formatCode="General">
                  <c:v>-4.0101369784107797E-2</c:v>
                </c:pt>
                <c:pt idx="11485" formatCode="General">
                  <c:v>-3.8984960009148903E-2</c:v>
                </c:pt>
                <c:pt idx="11486" formatCode="General">
                  <c:v>-3.7863802271487799E-2</c:v>
                </c:pt>
                <c:pt idx="11487" formatCode="General">
                  <c:v>-3.6738809734841497E-2</c:v>
                </c:pt>
                <c:pt idx="11488" formatCode="General">
                  <c:v>-3.5610858775920497E-2</c:v>
                </c:pt>
                <c:pt idx="11489" formatCode="General">
                  <c:v>-3.4480901573632601E-2</c:v>
                </c:pt>
                <c:pt idx="11490" formatCode="General">
                  <c:v>-3.3349856138109202E-2</c:v>
                </c:pt>
                <c:pt idx="11491" formatCode="General">
                  <c:v>-3.2218547047107297E-2</c:v>
                </c:pt>
                <c:pt idx="11492" formatCode="General">
                  <c:v>-3.1087872571189501E-2</c:v>
                </c:pt>
                <c:pt idx="11493" formatCode="General">
                  <c:v>-2.99587615816722E-2</c:v>
                </c:pt>
                <c:pt idx="11494" formatCode="General">
                  <c:v>-2.88320553112828E-2</c:v>
                </c:pt>
                <c:pt idx="11495" formatCode="General">
                  <c:v>-2.77086075097525E-2</c:v>
                </c:pt>
                <c:pt idx="11496" formatCode="General">
                  <c:v>-2.65892458326033E-2</c:v>
                </c:pt>
                <c:pt idx="11497" formatCode="General">
                  <c:v>-2.5474820289931199E-2</c:v>
                </c:pt>
                <c:pt idx="11498" formatCode="General">
                  <c:v>-2.4366154122790099E-2</c:v>
                </c:pt>
                <c:pt idx="11499" formatCode="General">
                  <c:v>-2.3264046519226499E-2</c:v>
                </c:pt>
                <c:pt idx="11500" formatCode="General">
                  <c:v>-2.21693802317223E-2</c:v>
                </c:pt>
                <c:pt idx="11501" formatCode="General">
                  <c:v>-2.10829566147125E-2</c:v>
                </c:pt>
                <c:pt idx="11502" formatCode="General">
                  <c:v>-2.0005487214332599E-2</c:v>
                </c:pt>
                <c:pt idx="11503" formatCode="General">
                  <c:v>-1.8937764708512699E-2</c:v>
                </c:pt>
                <c:pt idx="11504" formatCode="General">
                  <c:v>-1.7880564218097202E-2</c:v>
                </c:pt>
                <c:pt idx="11505" formatCode="General">
                  <c:v>-1.6834578821187E-2</c:v>
                </c:pt>
                <c:pt idx="11506" formatCode="General">
                  <c:v>-1.5800528693114699E-2</c:v>
                </c:pt>
                <c:pt idx="11507" formatCode="General">
                  <c:v>-1.4779118707329199E-2</c:v>
                </c:pt>
                <c:pt idx="11508" formatCode="General">
                  <c:v>-1.3771032871779E-2</c:v>
                </c:pt>
                <c:pt idx="11509" formatCode="General">
                  <c:v>-1.27769368085791E-2</c:v>
                </c:pt>
                <c:pt idx="11510" formatCode="General">
                  <c:v>-1.1797484792899399E-2</c:v>
                </c:pt>
                <c:pt idx="11511" formatCode="General">
                  <c:v>-1.08333720378585E-2</c:v>
                </c:pt>
                <c:pt idx="11512" formatCode="General">
                  <c:v>-9.8852235150866906E-3</c:v>
                </c:pt>
                <c:pt idx="11513" formatCode="General">
                  <c:v>-8.95358835527214E-3</c:v>
                </c:pt>
                <c:pt idx="11514" formatCode="General">
                  <c:v>-8.0390574311117909E-3</c:v>
                </c:pt>
                <c:pt idx="11515" formatCode="General">
                  <c:v>-7.1422167321728699E-3</c:v>
                </c:pt>
                <c:pt idx="11516" formatCode="General">
                  <c:v>-6.2635874642537797E-3</c:v>
                </c:pt>
                <c:pt idx="11517" formatCode="General">
                  <c:v>-5.4036799257431503E-3</c:v>
                </c:pt>
                <c:pt idx="11518" formatCode="General">
                  <c:v>-4.5629987941496596E-3</c:v>
                </c:pt>
                <c:pt idx="11519" formatCode="General">
                  <c:v>-3.74199091061288E-3</c:v>
                </c:pt>
                <c:pt idx="11520" formatCode="General">
                  <c:v>-2.94110060847973E-3</c:v>
                </c:pt>
                <c:pt idx="11521" formatCode="General">
                  <c:v>-2.1607759576286502E-3</c:v>
                </c:pt>
                <c:pt idx="11522" formatCode="General">
                  <c:v>-1.4014170120579699E-3</c:v>
                </c:pt>
                <c:pt idx="11523" formatCode="General">
                  <c:v>-6.6343112741138203E-4</c:v>
                </c:pt>
                <c:pt idx="11524">
                  <c:v>5.2767226948805402E-5</c:v>
                </c:pt>
                <c:pt idx="11525" formatCode="General">
                  <c:v>7.4687020981867899E-4</c:v>
                </c:pt>
                <c:pt idx="11526" formatCode="General">
                  <c:v>1.4186201845906199E-3</c:v>
                </c:pt>
                <c:pt idx="11527" formatCode="General">
                  <c:v>2.0676876208573702E-3</c:v>
                </c:pt>
                <c:pt idx="11528" formatCode="General">
                  <c:v>2.6937701550861699E-3</c:v>
                </c:pt>
                <c:pt idx="11529" formatCode="General">
                  <c:v>3.2966062502984999E-3</c:v>
                </c:pt>
                <c:pt idx="11530" formatCode="General">
                  <c:v>3.8759724516314602E-3</c:v>
                </c:pt>
                <c:pt idx="11531" formatCode="General">
                  <c:v>4.4316771036596002E-3</c:v>
                </c:pt>
                <c:pt idx="11532" formatCode="General">
                  <c:v>4.9635063103160197E-3</c:v>
                </c:pt>
                <c:pt idx="11533" formatCode="General">
                  <c:v>5.4713285378327099E-3</c:v>
                </c:pt>
                <c:pt idx="11534" formatCode="General">
                  <c:v>5.9550481107897499E-3</c:v>
                </c:pt>
                <c:pt idx="11535" formatCode="General">
                  <c:v>6.4145927178886402E-3</c:v>
                </c:pt>
                <c:pt idx="11536" formatCode="General">
                  <c:v>6.8499040907206996E-3</c:v>
                </c:pt>
                <c:pt idx="11537" formatCode="General">
                  <c:v>7.2608819259760904E-3</c:v>
                </c:pt>
                <c:pt idx="11538" formatCode="General">
                  <c:v>7.6474934422582699E-3</c:v>
                </c:pt>
                <c:pt idx="11539" formatCode="General">
                  <c:v>8.0097819879753895E-3</c:v>
                </c:pt>
                <c:pt idx="11540" formatCode="General">
                  <c:v>8.3477979502524797E-3</c:v>
                </c:pt>
                <c:pt idx="11541" formatCode="General">
                  <c:v>8.6615367731422196E-3</c:v>
                </c:pt>
                <c:pt idx="11542" formatCode="General">
                  <c:v>8.9510515016975305E-3</c:v>
                </c:pt>
                <c:pt idx="11543" formatCode="General">
                  <c:v>9.2165118994754595E-3</c:v>
                </c:pt>
                <c:pt idx="11544" formatCode="General">
                  <c:v>9.4580391299973598E-3</c:v>
                </c:pt>
                <c:pt idx="11545" formatCode="General">
                  <c:v>9.6757911411423907E-3</c:v>
                </c:pt>
                <c:pt idx="11546" formatCode="General">
                  <c:v>9.8699203933798902E-3</c:v>
                </c:pt>
                <c:pt idx="11547" formatCode="General">
                  <c:v>1.00406194921338E-2</c:v>
                </c:pt>
                <c:pt idx="11548" formatCode="General">
                  <c:v>1.01881243210425E-2</c:v>
                </c:pt>
                <c:pt idx="11549" formatCode="General">
                  <c:v>1.03126577175701E-2</c:v>
                </c:pt>
                <c:pt idx="11550" formatCode="General">
                  <c:v>1.04145306602716E-2</c:v>
                </c:pt>
                <c:pt idx="11551" formatCode="General">
                  <c:v>1.0494037278736001E-2</c:v>
                </c:pt>
                <c:pt idx="11552" formatCode="General">
                  <c:v>1.0551501425887301E-2</c:v>
                </c:pt>
                <c:pt idx="11553" formatCode="General">
                  <c:v>1.05873294922456E-2</c:v>
                </c:pt>
                <c:pt idx="11554" formatCode="General">
                  <c:v>1.0601893332907199E-2</c:v>
                </c:pt>
                <c:pt idx="11555" formatCode="General">
                  <c:v>1.0595518418752401E-2</c:v>
                </c:pt>
                <c:pt idx="11556" formatCode="General">
                  <c:v>1.05686010962825E-2</c:v>
                </c:pt>
                <c:pt idx="11557" formatCode="General">
                  <c:v>1.05216170303405E-2</c:v>
                </c:pt>
                <c:pt idx="11558" formatCode="General">
                  <c:v>1.04550594046353E-2</c:v>
                </c:pt>
                <c:pt idx="11559" formatCode="General">
                  <c:v>1.0369425316115601E-2</c:v>
                </c:pt>
                <c:pt idx="11560" formatCode="General">
                  <c:v>1.0265210404583801E-2</c:v>
                </c:pt>
                <c:pt idx="11561" formatCode="General">
                  <c:v>1.0142908553145299E-2</c:v>
                </c:pt>
                <c:pt idx="11562" formatCode="General">
                  <c:v>1.00030636045039E-2</c:v>
                </c:pt>
                <c:pt idx="11563" formatCode="General">
                  <c:v>9.8462197761800905E-3</c:v>
                </c:pt>
                <c:pt idx="11564" formatCode="General">
                  <c:v>9.6729705797783099E-3</c:v>
                </c:pt>
                <c:pt idx="11565" formatCode="General">
                  <c:v>9.4839533308034504E-3</c:v>
                </c:pt>
                <c:pt idx="11566" formatCode="General">
                  <c:v>9.2797398942433794E-3</c:v>
                </c:pt>
                <c:pt idx="11567" formatCode="General">
                  <c:v>9.0609917037524808E-3</c:v>
                </c:pt>
                <c:pt idx="11568" formatCode="General">
                  <c:v>8.8284104549474097E-3</c:v>
                </c:pt>
                <c:pt idx="11569" formatCode="General">
                  <c:v>8.5826200240413895E-3</c:v>
                </c:pt>
                <c:pt idx="11570" formatCode="General">
                  <c:v>8.3243225640551605E-3</c:v>
                </c:pt>
                <c:pt idx="11571" formatCode="General">
                  <c:v>8.0542532065972002E-3</c:v>
                </c:pt>
                <c:pt idx="11572" formatCode="General">
                  <c:v>7.7731132863869297E-3</c:v>
                </c:pt>
                <c:pt idx="11573" formatCode="General">
                  <c:v>7.4816187945637297E-3</c:v>
                </c:pt>
                <c:pt idx="11574" formatCode="General">
                  <c:v>7.1805103650999201E-3</c:v>
                </c:pt>
                <c:pt idx="11575" formatCode="General">
                  <c:v>6.87060016583805E-3</c:v>
                </c:pt>
                <c:pt idx="11576" formatCode="General">
                  <c:v>6.5526625728452399E-3</c:v>
                </c:pt>
                <c:pt idx="11577" formatCode="General">
                  <c:v>6.2274775375576802E-3</c:v>
                </c:pt>
                <c:pt idx="11578" formatCode="General">
                  <c:v>5.8958862935106198E-3</c:v>
                </c:pt>
                <c:pt idx="11579" formatCode="General">
                  <c:v>5.5586784126703198E-3</c:v>
                </c:pt>
                <c:pt idx="11580" formatCode="General">
                  <c:v>5.2166392086481104E-3</c:v>
                </c:pt>
                <c:pt idx="11581" formatCode="General">
                  <c:v>4.8706086971032903E-3</c:v>
                </c:pt>
                <c:pt idx="11582" formatCode="General">
                  <c:v>4.5214286244086603E-3</c:v>
                </c:pt>
                <c:pt idx="11583" formatCode="General">
                  <c:v>4.1699303264025999E-3</c:v>
                </c:pt>
                <c:pt idx="11584" formatCode="General">
                  <c:v>3.81693867653553E-3</c:v>
                </c:pt>
                <c:pt idx="11585" formatCode="General">
                  <c:v>3.46332247158938E-3</c:v>
                </c:pt>
                <c:pt idx="11586" formatCode="General">
                  <c:v>3.1099426789196198E-3</c:v>
                </c:pt>
                <c:pt idx="11587" formatCode="General">
                  <c:v>2.75764433773473E-3</c:v>
                </c:pt>
                <c:pt idx="11588" formatCode="General">
                  <c:v>2.4073117471576401E-3</c:v>
                </c:pt>
                <c:pt idx="11589" formatCode="General">
                  <c:v>2.0598050682854299E-3</c:v>
                </c:pt>
                <c:pt idx="11590" formatCode="General">
                  <c:v>1.71593837977734E-3</c:v>
                </c:pt>
                <c:pt idx="11591" formatCode="General">
                  <c:v>1.3768943184648301E-3</c:v>
                </c:pt>
                <c:pt idx="11592" formatCode="General">
                  <c:v>1.0436316875304301E-3</c:v>
                </c:pt>
                <c:pt idx="11593" formatCode="General">
                  <c:v>7.1635191946850497E-4</c:v>
                </c:pt>
                <c:pt idx="11594" formatCode="General">
                  <c:v>3.9617947047563699E-4</c:v>
                </c:pt>
                <c:pt idx="11595">
                  <c:v>8.4170351121709401E-5</c:v>
                </c:pt>
                <c:pt idx="11596" formatCode="General">
                  <c:v>-2.1936155200906799E-4</c:v>
                </c:pt>
                <c:pt idx="11597" formatCode="General">
                  <c:v>-5.1370360733534696E-4</c:v>
                </c:pt>
                <c:pt idx="11598" formatCode="General">
                  <c:v>-7.9764364653851501E-4</c:v>
                </c:pt>
                <c:pt idx="11599" formatCode="General">
                  <c:v>-1.07004687574945E-3</c:v>
                </c:pt>
                <c:pt idx="11600" formatCode="General">
                  <c:v>-1.3299638698659501E-3</c:v>
                </c:pt>
                <c:pt idx="11601" formatCode="General">
                  <c:v>-1.5766352065855701E-3</c:v>
                </c:pt>
                <c:pt idx="11602" formatCode="General">
                  <c:v>-1.8094621618440299E-3</c:v>
                </c:pt>
                <c:pt idx="11603" formatCode="General">
                  <c:v>-2.0274398634388801E-3</c:v>
                </c:pt>
                <c:pt idx="11604" formatCode="General">
                  <c:v>-2.22968344269264E-3</c:v>
                </c:pt>
                <c:pt idx="11605" formatCode="General">
                  <c:v>-2.4155064950774799E-3</c:v>
                </c:pt>
                <c:pt idx="11606" formatCode="General">
                  <c:v>-2.5844321467789798E-3</c:v>
                </c:pt>
                <c:pt idx="11607" formatCode="General">
                  <c:v>-2.73613479814107E-3</c:v>
                </c:pt>
                <c:pt idx="11608" formatCode="General">
                  <c:v>-2.8698213314545598E-3</c:v>
                </c:pt>
                <c:pt idx="11609" formatCode="General">
                  <c:v>-2.98417879602478E-3</c:v>
                </c:pt>
                <c:pt idx="11610" formatCode="General">
                  <c:v>-3.07803788718464E-3</c:v>
                </c:pt>
                <c:pt idx="11611" formatCode="General">
                  <c:v>-3.1510230606871001E-3</c:v>
                </c:pt>
                <c:pt idx="11612" formatCode="General">
                  <c:v>-3.2029485820112601E-3</c:v>
                </c:pt>
                <c:pt idx="11613" formatCode="General">
                  <c:v>-3.2326833194598098E-3</c:v>
                </c:pt>
                <c:pt idx="11614" formatCode="General">
                  <c:v>-3.2397252808854401E-3</c:v>
                </c:pt>
                <c:pt idx="11615" formatCode="General">
                  <c:v>-3.2238004945134699E-3</c:v>
                </c:pt>
                <c:pt idx="11616" formatCode="General">
                  <c:v>-3.18421208597235E-3</c:v>
                </c:pt>
                <c:pt idx="11617" formatCode="General">
                  <c:v>-3.12031717656211E-3</c:v>
                </c:pt>
                <c:pt idx="11618" formatCode="General">
                  <c:v>-3.03108950072102E-3</c:v>
                </c:pt>
                <c:pt idx="11619" formatCode="General">
                  <c:v>-2.9162101048295802E-3</c:v>
                </c:pt>
                <c:pt idx="11620" formatCode="General">
                  <c:v>-2.77558453645005E-3</c:v>
                </c:pt>
                <c:pt idx="11621" formatCode="General">
                  <c:v>-2.6087040588545799E-3</c:v>
                </c:pt>
                <c:pt idx="11622" formatCode="General">
                  <c:v>-2.4150992910254598E-3</c:v>
                </c:pt>
                <c:pt idx="11623" formatCode="General">
                  <c:v>-2.19391618200747E-3</c:v>
                </c:pt>
                <c:pt idx="11624" formatCode="General">
                  <c:v>-1.94498498764095E-3</c:v>
                </c:pt>
                <c:pt idx="11625" formatCode="General">
                  <c:v>-1.6682927207232899E-3</c:v>
                </c:pt>
                <c:pt idx="11626" formatCode="General">
                  <c:v>-1.36283264001861E-3</c:v>
                </c:pt>
                <c:pt idx="11627" formatCode="General">
                  <c:v>-1.0282009623746901E-3</c:v>
                </c:pt>
                <c:pt idx="11628" formatCode="General">
                  <c:v>-6.64243121727789E-4</c:v>
                </c:pt>
                <c:pt idx="11629" formatCode="General">
                  <c:v>-2.7091910696087001E-4</c:v>
                </c:pt>
                <c:pt idx="11630" formatCode="General">
                  <c:v>1.5223690859002899E-4</c:v>
                </c:pt>
                <c:pt idx="11631" formatCode="General">
                  <c:v>6.0557332158129803E-4</c:v>
                </c:pt>
                <c:pt idx="11632" formatCode="General">
                  <c:v>1.08871900632641E-3</c:v>
                </c:pt>
                <c:pt idx="11633" formatCode="General">
                  <c:v>1.6016758770423199E-3</c:v>
                </c:pt>
                <c:pt idx="11634" formatCode="General">
                  <c:v>2.1444366255346098E-3</c:v>
                </c:pt>
                <c:pt idx="11635" formatCode="General">
                  <c:v>2.7174799544738299E-3</c:v>
                </c:pt>
                <c:pt idx="11636" formatCode="General">
                  <c:v>3.32120215362843E-3</c:v>
                </c:pt>
                <c:pt idx="11637" formatCode="General">
                  <c:v>3.9553244486523103E-3</c:v>
                </c:pt>
                <c:pt idx="11638" formatCode="General">
                  <c:v>4.61995825598126E-3</c:v>
                </c:pt>
                <c:pt idx="11639" formatCode="General">
                  <c:v>5.3151114380754396E-3</c:v>
                </c:pt>
                <c:pt idx="11640" formatCode="General">
                  <c:v>6.0401122631488398E-3</c:v>
                </c:pt>
                <c:pt idx="11641" formatCode="General">
                  <c:v>6.7947500143512099E-3</c:v>
                </c:pt>
                <c:pt idx="11642" formatCode="General">
                  <c:v>7.5793468228364299E-3</c:v>
                </c:pt>
                <c:pt idx="11643" formatCode="General">
                  <c:v>8.3936789298614395E-3</c:v>
                </c:pt>
                <c:pt idx="11644" formatCode="General">
                  <c:v>9.2378961273139291E-3</c:v>
                </c:pt>
                <c:pt idx="11645" formatCode="General">
                  <c:v>1.01115423131703E-2</c:v>
                </c:pt>
                <c:pt idx="11646" formatCode="General">
                  <c:v>1.10140151213772E-2</c:v>
                </c:pt>
                <c:pt idx="11647" formatCode="General">
                  <c:v>1.19452482352969E-2</c:v>
                </c:pt>
                <c:pt idx="11648" formatCode="General">
                  <c:v>1.2905164559016601E-2</c:v>
                </c:pt>
                <c:pt idx="11649" formatCode="General">
                  <c:v>1.38935822552169E-2</c:v>
                </c:pt>
                <c:pt idx="11650" formatCode="General">
                  <c:v>1.49096178464457E-2</c:v>
                </c:pt>
                <c:pt idx="11651" formatCode="General">
                  <c:v>1.5952290481390199E-2</c:v>
                </c:pt>
                <c:pt idx="11652" formatCode="General">
                  <c:v>1.7021205753945098E-2</c:v>
                </c:pt>
                <c:pt idx="11653" formatCode="General">
                  <c:v>1.81165240807275E-2</c:v>
                </c:pt>
                <c:pt idx="11654" formatCode="General">
                  <c:v>1.9237305600257298E-2</c:v>
                </c:pt>
                <c:pt idx="11655" formatCode="General">
                  <c:v>2.0383012968901298E-2</c:v>
                </c:pt>
                <c:pt idx="11656" formatCode="General">
                  <c:v>2.1553165908132599E-2</c:v>
                </c:pt>
                <c:pt idx="11657" formatCode="General">
                  <c:v>2.2747247177635599E-2</c:v>
                </c:pt>
                <c:pt idx="11658" formatCode="General">
                  <c:v>2.3964678597493998E-2</c:v>
                </c:pt>
                <c:pt idx="11659" formatCode="General">
                  <c:v>2.52042936359726E-2</c:v>
                </c:pt>
                <c:pt idx="11660" formatCode="General">
                  <c:v>2.6465440277078301E-2</c:v>
                </c:pt>
                <c:pt idx="11661" formatCode="General">
                  <c:v>2.7747542555364098E-2</c:v>
                </c:pt>
                <c:pt idx="11662" formatCode="General">
                  <c:v>2.9049981559218899E-2</c:v>
                </c:pt>
                <c:pt idx="11663" formatCode="General">
                  <c:v>3.0371541234679899E-2</c:v>
                </c:pt>
                <c:pt idx="11664" formatCode="General">
                  <c:v>3.1710979473503202E-2</c:v>
                </c:pt>
                <c:pt idx="11665" formatCode="General">
                  <c:v>3.3067686885465297E-2</c:v>
                </c:pt>
                <c:pt idx="11666" formatCode="General">
                  <c:v>3.4441122771056099E-2</c:v>
                </c:pt>
                <c:pt idx="11667" formatCode="General">
                  <c:v>3.5830194627373801E-2</c:v>
                </c:pt>
                <c:pt idx="11668" formatCode="General">
                  <c:v>3.7233759524205802E-2</c:v>
                </c:pt>
                <c:pt idx="11669" formatCode="General">
                  <c:v>3.8650720602194003E-2</c:v>
                </c:pt>
                <c:pt idx="11670" formatCode="General">
                  <c:v>4.0080026615991401E-2</c:v>
                </c:pt>
                <c:pt idx="11671" formatCode="General">
                  <c:v>4.1520703515869499E-2</c:v>
                </c:pt>
                <c:pt idx="11672" formatCode="General">
                  <c:v>4.2971845985163001E-2</c:v>
                </c:pt>
                <c:pt idx="11673" formatCode="General">
                  <c:v>4.4432580846867901E-2</c:v>
                </c:pt>
                <c:pt idx="11674" formatCode="General">
                  <c:v>4.5901498589217202E-2</c:v>
                </c:pt>
                <c:pt idx="11675" formatCode="General">
                  <c:v>4.7377183177020499E-2</c:v>
                </c:pt>
                <c:pt idx="11676" formatCode="General">
                  <c:v>4.8858358753194601E-2</c:v>
                </c:pt>
                <c:pt idx="11677" formatCode="General">
                  <c:v>5.0344404991719799E-2</c:v>
                </c:pt>
                <c:pt idx="11678" formatCode="General">
                  <c:v>5.1834248248710503E-2</c:v>
                </c:pt>
                <c:pt idx="11679" formatCode="General">
                  <c:v>5.3326284017004899E-2</c:v>
                </c:pt>
                <c:pt idx="11680" formatCode="General">
                  <c:v>5.4819483937749103E-2</c:v>
                </c:pt>
                <c:pt idx="11681" formatCode="General">
                  <c:v>5.6312406668976897E-2</c:v>
                </c:pt>
                <c:pt idx="11682" formatCode="General">
                  <c:v>5.7803649315298897E-2</c:v>
                </c:pt>
                <c:pt idx="11683" formatCode="General">
                  <c:v>5.9291947502584E-2</c:v>
                </c:pt>
                <c:pt idx="11684" formatCode="General">
                  <c:v>6.0776174582544099E-2</c:v>
                </c:pt>
                <c:pt idx="11685" formatCode="General">
                  <c:v>6.2255309428046197E-2</c:v>
                </c:pt>
                <c:pt idx="11686" formatCode="General">
                  <c:v>6.3727869145598595E-2</c:v>
                </c:pt>
                <c:pt idx="11687" formatCode="General">
                  <c:v>6.51924370768035E-2</c:v>
                </c:pt>
                <c:pt idx="11688" formatCode="General">
                  <c:v>6.66477451487274E-2</c:v>
                </c:pt>
                <c:pt idx="11689" formatCode="General">
                  <c:v>6.8092624708538801E-2</c:v>
                </c:pt>
                <c:pt idx="11690" formatCode="General">
                  <c:v>6.9525402176340206E-2</c:v>
                </c:pt>
                <c:pt idx="11691" formatCode="General">
                  <c:v>7.0944440395924097E-2</c:v>
                </c:pt>
                <c:pt idx="11692" formatCode="General">
                  <c:v>7.2348545367030406E-2</c:v>
                </c:pt>
                <c:pt idx="11693" formatCode="General">
                  <c:v>7.3736379949192202E-2</c:v>
                </c:pt>
                <c:pt idx="11694" formatCode="General">
                  <c:v>7.5106616873990201E-2</c:v>
                </c:pt>
                <c:pt idx="11695" formatCode="General">
                  <c:v>7.6457850453112097E-2</c:v>
                </c:pt>
                <c:pt idx="11696" formatCode="General">
                  <c:v>7.7788653178323203E-2</c:v>
                </c:pt>
                <c:pt idx="11697" formatCode="General">
                  <c:v>7.90976993769507E-2</c:v>
                </c:pt>
                <c:pt idx="11698" formatCode="General">
                  <c:v>8.0383659544323194E-2</c:v>
                </c:pt>
                <c:pt idx="11699" formatCode="General">
                  <c:v>8.1645138332244599E-2</c:v>
                </c:pt>
                <c:pt idx="11700" formatCode="General">
                  <c:v>8.2880782670422495E-2</c:v>
                </c:pt>
                <c:pt idx="11701" formatCode="General">
                  <c:v>8.4089242033674599E-2</c:v>
                </c:pt>
                <c:pt idx="11702" formatCode="General">
                  <c:v>8.5269168022979194E-2</c:v>
                </c:pt>
                <c:pt idx="11703" formatCode="General">
                  <c:v>8.6419268856904402E-2</c:v>
                </c:pt>
                <c:pt idx="11704" formatCode="General">
                  <c:v>8.7538209081830007E-2</c:v>
                </c:pt>
                <c:pt idx="11705" formatCode="General">
                  <c:v>8.8624705143815596E-2</c:v>
                </c:pt>
                <c:pt idx="11706" formatCode="General">
                  <c:v>8.9677429190809205E-2</c:v>
                </c:pt>
                <c:pt idx="11707" formatCode="General">
                  <c:v>9.0695058408684498E-2</c:v>
                </c:pt>
                <c:pt idx="11708" formatCode="General">
                  <c:v>9.1676344589972494E-2</c:v>
                </c:pt>
                <c:pt idx="11709" formatCode="General">
                  <c:v>9.2620056303190798E-2</c:v>
                </c:pt>
                <c:pt idx="11710" formatCode="General">
                  <c:v>9.3524921015094006E-2</c:v>
                </c:pt>
                <c:pt idx="11711" formatCode="General">
                  <c:v>9.4389680150481603E-2</c:v>
                </c:pt>
                <c:pt idx="11712" formatCode="General">
                  <c:v>9.5213152345302102E-2</c:v>
                </c:pt>
                <c:pt idx="11713" formatCode="General">
                  <c:v>9.5994125839812899E-2</c:v>
                </c:pt>
                <c:pt idx="11714" formatCode="General">
                  <c:v>9.6731406417228993E-2</c:v>
                </c:pt>
                <c:pt idx="11715" formatCode="General">
                  <c:v>9.7423831131906002E-2</c:v>
                </c:pt>
                <c:pt idx="11716" formatCode="General">
                  <c:v>9.8070320841195505E-2</c:v>
                </c:pt>
                <c:pt idx="11717" formatCode="General">
                  <c:v>9.8669774650877395E-2</c:v>
                </c:pt>
                <c:pt idx="11718" formatCode="General">
                  <c:v>9.9221112628874994E-2</c:v>
                </c:pt>
                <c:pt idx="11719" formatCode="General">
                  <c:v>9.9723285486115407E-2</c:v>
                </c:pt>
                <c:pt idx="11720" formatCode="General">
                  <c:v>0.100175272723659</c:v>
                </c:pt>
                <c:pt idx="11721" formatCode="General">
                  <c:v>0.10057608579336499</c:v>
                </c:pt>
                <c:pt idx="11722" formatCode="General">
                  <c:v>0.100924767917483</c:v>
                </c:pt>
                <c:pt idx="11723" formatCode="General">
                  <c:v>0.101220413872536</c:v>
                </c:pt>
                <c:pt idx="11724" formatCode="General">
                  <c:v>0.101462105117763</c:v>
                </c:pt>
                <c:pt idx="11725" formatCode="General">
                  <c:v>0.10164897733416201</c:v>
                </c:pt>
                <c:pt idx="11726" formatCode="General">
                  <c:v>0.101780209921084</c:v>
                </c:pt>
                <c:pt idx="11727" formatCode="General">
                  <c:v>0.10185500693681</c:v>
                </c:pt>
                <c:pt idx="11728" formatCode="General">
                  <c:v>0.101872613190474</c:v>
                </c:pt>
                <c:pt idx="11729" formatCode="General">
                  <c:v>0.101832329633935</c:v>
                </c:pt>
                <c:pt idx="11730" formatCode="General">
                  <c:v>0.101733471110665</c:v>
                </c:pt>
                <c:pt idx="11731" formatCode="General">
                  <c:v>0.101575356948766</c:v>
                </c:pt>
                <c:pt idx="11732" formatCode="General">
                  <c:v>0.101357365045198</c:v>
                </c:pt>
                <c:pt idx="11733" formatCode="General">
                  <c:v>0.101078956992663</c:v>
                </c:pt>
                <c:pt idx="11734" formatCode="General">
                  <c:v>0.10073962590596799</c:v>
                </c:pt>
                <c:pt idx="11735" formatCode="General">
                  <c:v>0.100338933709747</c:v>
                </c:pt>
                <c:pt idx="11736" formatCode="General">
                  <c:v>9.9876407124579E-2</c:v>
                </c:pt>
                <c:pt idx="11737" formatCode="General">
                  <c:v>9.9351635090183701E-2</c:v>
                </c:pt>
                <c:pt idx="11738" formatCode="General">
                  <c:v>9.8764280967126999E-2</c:v>
                </c:pt>
                <c:pt idx="11739" formatCode="General">
                  <c:v>9.8114020984650496E-2</c:v>
                </c:pt>
                <c:pt idx="11740" formatCode="General">
                  <c:v>9.7400592050467805E-2</c:v>
                </c:pt>
                <c:pt idx="11741" formatCode="General">
                  <c:v>9.6623743462631098E-2</c:v>
                </c:pt>
                <c:pt idx="11742" formatCode="General">
                  <c:v>9.5783338159896605E-2</c:v>
                </c:pt>
                <c:pt idx="11743" formatCode="General">
                  <c:v>9.4879249173438596E-2</c:v>
                </c:pt>
                <c:pt idx="11744" formatCode="General">
                  <c:v>9.3911399458224798E-2</c:v>
                </c:pt>
                <c:pt idx="11745" formatCode="General">
                  <c:v>9.2879760202375594E-2</c:v>
                </c:pt>
                <c:pt idx="11746" formatCode="General">
                  <c:v>9.1784295714897907E-2</c:v>
                </c:pt>
                <c:pt idx="11747" formatCode="General">
                  <c:v>9.0625067086838706E-2</c:v>
                </c:pt>
                <c:pt idx="11748" formatCode="General">
                  <c:v>8.9402178914862199E-2</c:v>
                </c:pt>
                <c:pt idx="11749" formatCode="General">
                  <c:v>8.8115722987546802E-2</c:v>
                </c:pt>
                <c:pt idx="11750" formatCode="General">
                  <c:v>8.6765936304456101E-2</c:v>
                </c:pt>
                <c:pt idx="11751" formatCode="General">
                  <c:v>8.5353096134901801E-2</c:v>
                </c:pt>
                <c:pt idx="11752" formatCode="General">
                  <c:v>8.3877446975850797E-2</c:v>
                </c:pt>
                <c:pt idx="11753" formatCode="General">
                  <c:v>8.2339308779596096E-2</c:v>
                </c:pt>
                <c:pt idx="11754" formatCode="General">
                  <c:v>8.0739087231299397E-2</c:v>
                </c:pt>
                <c:pt idx="11755" formatCode="General">
                  <c:v>7.9077265750792505E-2</c:v>
                </c:pt>
                <c:pt idx="11756" formatCode="General">
                  <c:v>7.7354338276307097E-2</c:v>
                </c:pt>
                <c:pt idx="11757" formatCode="General">
                  <c:v>7.5570799407897599E-2</c:v>
                </c:pt>
                <c:pt idx="11758" formatCode="General">
                  <c:v>7.3727203558154403E-2</c:v>
                </c:pt>
                <c:pt idx="11759" formatCode="General">
                  <c:v>7.1824218115066493E-2</c:v>
                </c:pt>
                <c:pt idx="11760" formatCode="General">
                  <c:v>6.98625120320049E-2</c:v>
                </c:pt>
                <c:pt idx="11761" formatCode="General">
                  <c:v>6.7842798221241701E-2</c:v>
                </c:pt>
                <c:pt idx="11762" formatCode="General">
                  <c:v>6.5765885939597396E-2</c:v>
                </c:pt>
                <c:pt idx="11763" formatCode="General">
                  <c:v>6.3632565913218003E-2</c:v>
                </c:pt>
                <c:pt idx="11764" formatCode="General">
                  <c:v>6.1443659743761002E-2</c:v>
                </c:pt>
                <c:pt idx="11765" formatCode="General">
                  <c:v>5.9200125765039899E-2</c:v>
                </c:pt>
                <c:pt idx="11766" formatCode="General">
                  <c:v>5.6902901387260903E-2</c:v>
                </c:pt>
                <c:pt idx="11767" formatCode="General">
                  <c:v>5.4552990390057302E-2</c:v>
                </c:pt>
                <c:pt idx="11768" formatCode="General">
                  <c:v>5.2151464663473299E-2</c:v>
                </c:pt>
                <c:pt idx="11769" formatCode="General">
                  <c:v>4.96993490584784E-2</c:v>
                </c:pt>
                <c:pt idx="11770" formatCode="General">
                  <c:v>4.7197777615313102E-2</c:v>
                </c:pt>
                <c:pt idx="11771" formatCode="General">
                  <c:v>4.4647944287788899E-2</c:v>
                </c:pt>
                <c:pt idx="11772" formatCode="General">
                  <c:v>4.2051035388106298E-2</c:v>
                </c:pt>
                <c:pt idx="11773" formatCode="General">
                  <c:v>3.9408279391942601E-2</c:v>
                </c:pt>
                <c:pt idx="11774" formatCode="General">
                  <c:v>3.67209809969452E-2</c:v>
                </c:pt>
                <c:pt idx="11775" formatCode="General">
                  <c:v>3.3990295781860302E-2</c:v>
                </c:pt>
                <c:pt idx="11776" formatCode="General">
                  <c:v>3.1217905724944602E-2</c:v>
                </c:pt>
                <c:pt idx="11777" formatCode="General">
                  <c:v>2.8405451389541699E-2</c:v>
                </c:pt>
                <c:pt idx="11778" formatCode="General">
                  <c:v>2.55542566836948E-2</c:v>
                </c:pt>
                <c:pt idx="11779" formatCode="General">
                  <c:v>2.2665606365044399E-2</c:v>
                </c:pt>
                <c:pt idx="11780" formatCode="General">
                  <c:v>1.9740818325891401E-2</c:v>
                </c:pt>
                <c:pt idx="11781" formatCode="General">
                  <c:v>1.67817561960136E-2</c:v>
                </c:pt>
                <c:pt idx="11782" formatCode="General">
                  <c:v>1.3789748912591399E-2</c:v>
                </c:pt>
                <c:pt idx="11783" formatCode="General">
                  <c:v>1.07660765900673E-2</c:v>
                </c:pt>
                <c:pt idx="11784" formatCode="General">
                  <c:v>7.7126055756721098E-3</c:v>
                </c:pt>
                <c:pt idx="11785" formatCode="General">
                  <c:v>4.6312651035167298E-3</c:v>
                </c:pt>
                <c:pt idx="11786" formatCode="General">
                  <c:v>1.52396433066278E-3</c:v>
                </c:pt>
                <c:pt idx="11787" formatCode="General">
                  <c:v>-1.6074297926494199E-3</c:v>
                </c:pt>
                <c:pt idx="11788" formatCode="General">
                  <c:v>-4.7611107836770996E-3</c:v>
                </c:pt>
                <c:pt idx="11789" formatCode="General">
                  <c:v>-7.9353465844338705E-3</c:v>
                </c:pt>
                <c:pt idx="11790" formatCode="General">
                  <c:v>-1.1128488996901701E-2</c:v>
                </c:pt>
                <c:pt idx="11791" formatCode="General">
                  <c:v>-1.4338978585239101E-2</c:v>
                </c:pt>
                <c:pt idx="11792" formatCode="General">
                  <c:v>-1.7565285366564501E-2</c:v>
                </c:pt>
                <c:pt idx="11793" formatCode="General">
                  <c:v>-2.0805353597444901E-2</c:v>
                </c:pt>
                <c:pt idx="11794" formatCode="General">
                  <c:v>-2.40571091982913E-2</c:v>
                </c:pt>
                <c:pt idx="11795" formatCode="General">
                  <c:v>-2.7318500710985901E-2</c:v>
                </c:pt>
                <c:pt idx="11796" formatCode="General">
                  <c:v>-3.05870094995708E-2</c:v>
                </c:pt>
                <c:pt idx="11797" formatCode="General">
                  <c:v>-3.38608081874721E-2</c:v>
                </c:pt>
                <c:pt idx="11798" formatCode="General">
                  <c:v>-3.7138779790673399E-2</c:v>
                </c:pt>
                <c:pt idx="11799" formatCode="General">
                  <c:v>-4.0418824418925602E-2</c:v>
                </c:pt>
                <c:pt idx="11800" formatCode="General">
                  <c:v>-4.3698789111044002E-2</c:v>
                </c:pt>
                <c:pt idx="11801" formatCode="General">
                  <c:v>-4.69765853884744E-2</c:v>
                </c:pt>
                <c:pt idx="11802" formatCode="General">
                  <c:v>-5.0249741114539802E-2</c:v>
                </c:pt>
                <c:pt idx="11803" formatCode="General">
                  <c:v>-5.3516947673069103E-2</c:v>
                </c:pt>
                <c:pt idx="11804" formatCode="General">
                  <c:v>-5.67760087851127E-2</c:v>
                </c:pt>
                <c:pt idx="11805" formatCode="General">
                  <c:v>-6.0024757791889802E-2</c:v>
                </c:pt>
                <c:pt idx="11806" formatCode="General">
                  <c:v>-6.3261686807411996E-2</c:v>
                </c:pt>
                <c:pt idx="11807" formatCode="General">
                  <c:v>-6.6484307081988298E-2</c:v>
                </c:pt>
                <c:pt idx="11808" formatCode="General">
                  <c:v>-6.9690267397743796E-2</c:v>
                </c:pt>
                <c:pt idx="11809" formatCode="General">
                  <c:v>-7.2877617484802898E-2</c:v>
                </c:pt>
                <c:pt idx="11810" formatCode="General">
                  <c:v>-7.6044478931720796E-2</c:v>
                </c:pt>
                <c:pt idx="11811" formatCode="General">
                  <c:v>-7.9188885515335303E-2</c:v>
                </c:pt>
                <c:pt idx="11812" formatCode="General">
                  <c:v>-8.2308825911354105E-2</c:v>
                </c:pt>
                <c:pt idx="11813" formatCode="General">
                  <c:v>-8.5402257584193605E-2</c:v>
                </c:pt>
                <c:pt idx="11814" formatCode="General">
                  <c:v>-8.8467221192329207E-2</c:v>
                </c:pt>
                <c:pt idx="11815" formatCode="General">
                  <c:v>-9.1501744650231698E-2</c:v>
                </c:pt>
                <c:pt idx="11816" formatCode="General">
                  <c:v>-9.4503884494394202E-2</c:v>
                </c:pt>
                <c:pt idx="11817" formatCode="General">
                  <c:v>-9.7471676169597496E-2</c:v>
                </c:pt>
                <c:pt idx="11818" formatCode="General">
                  <c:v>-0.100403136900822</c:v>
                </c:pt>
                <c:pt idx="11819" formatCode="General">
                  <c:v>-0.103296374194344</c:v>
                </c:pt>
                <c:pt idx="11820" formatCode="General">
                  <c:v>-0.106149434410586</c:v>
                </c:pt>
                <c:pt idx="11821" formatCode="General">
                  <c:v>-0.108960406876162</c:v>
                </c:pt>
                <c:pt idx="11822" formatCode="General">
                  <c:v>-0.111727488643467</c:v>
                </c:pt>
                <c:pt idx="11823" formatCode="General">
                  <c:v>-0.114448817560965</c:v>
                </c:pt>
                <c:pt idx="11824" formatCode="General">
                  <c:v>-0.117122520920783</c:v>
                </c:pt>
                <c:pt idx="11825" formatCode="General">
                  <c:v>-0.119746833734969</c:v>
                </c:pt>
                <c:pt idx="11826" formatCode="General">
                  <c:v>-0.122319991810276</c:v>
                </c:pt>
                <c:pt idx="11827" formatCode="General">
                  <c:v>-0.12484017149752299</c:v>
                </c:pt>
                <c:pt idx="11828" formatCode="General">
                  <c:v>-0.12730565902572599</c:v>
                </c:pt>
                <c:pt idx="11829" formatCode="General">
                  <c:v>-0.12971480569015001</c:v>
                </c:pt>
                <c:pt idx="11830" formatCode="General">
                  <c:v>-0.13206591121439501</c:v>
                </c:pt>
                <c:pt idx="11831" formatCode="General">
                  <c:v>-0.13435732770421399</c:v>
                </c:pt>
                <c:pt idx="11832" formatCode="General">
                  <c:v>-0.13658746552120801</c:v>
                </c:pt>
                <c:pt idx="11833" formatCode="General">
                  <c:v>-0.138754689551427</c:v>
                </c:pt>
                <c:pt idx="11834" formatCode="General">
                  <c:v>-0.140857479477461</c:v>
                </c:pt>
                <c:pt idx="11835" formatCode="General">
                  <c:v>-0.14289439127595399</c:v>
                </c:pt>
                <c:pt idx="11836" formatCode="General">
                  <c:v>-0.14486398659055</c:v>
                </c:pt>
                <c:pt idx="11837" formatCode="General">
                  <c:v>-0.146764830619287</c:v>
                </c:pt>
                <c:pt idx="11838" formatCode="General">
                  <c:v>-0.14859554746119899</c:v>
                </c:pt>
                <c:pt idx="11839" formatCode="General">
                  <c:v>-0.15035482533811101</c:v>
                </c:pt>
                <c:pt idx="11840" formatCode="General">
                  <c:v>-0.152041358004569</c:v>
                </c:pt>
                <c:pt idx="11841" formatCode="General">
                  <c:v>-0.15365389842389801</c:v>
                </c:pt>
                <c:pt idx="11842" formatCode="General">
                  <c:v>-0.15519126355731999</c:v>
                </c:pt>
                <c:pt idx="11843" formatCode="General">
                  <c:v>-0.15665232960551301</c:v>
                </c:pt>
                <c:pt idx="11844" formatCode="General">
                  <c:v>-0.15803597322865601</c:v>
                </c:pt>
                <c:pt idx="11845" formatCode="General">
                  <c:v>-0.159341121924578</c:v>
                </c:pt>
                <c:pt idx="11846" formatCode="General">
                  <c:v>-0.16056675961703201</c:v>
                </c:pt>
                <c:pt idx="11847" formatCode="General">
                  <c:v>-0.16171192559531</c:v>
                </c:pt>
                <c:pt idx="11848" formatCode="General">
                  <c:v>-0.16277571269635399</c:v>
                </c:pt>
                <c:pt idx="11849" formatCode="General">
                  <c:v>-0.163757264879964</c:v>
                </c:pt>
                <c:pt idx="11850" formatCode="General">
                  <c:v>-0.164655780346462</c:v>
                </c:pt>
                <c:pt idx="11851" formatCode="General">
                  <c:v>-0.16547055758347101</c:v>
                </c:pt>
                <c:pt idx="11852" formatCode="General">
                  <c:v>-0.166200879512305</c:v>
                </c:pt>
                <c:pt idx="11853" formatCode="General">
                  <c:v>-0.16684600744772901</c:v>
                </c:pt>
                <c:pt idx="11854" formatCode="General">
                  <c:v>-0.16740535550565699</c:v>
                </c:pt>
                <c:pt idx="11855" formatCode="General">
                  <c:v>-0.16787844209303299</c:v>
                </c:pt>
                <c:pt idx="11856" formatCode="General">
                  <c:v>-0.16826476436075399</c:v>
                </c:pt>
                <c:pt idx="11857" formatCode="General">
                  <c:v>-0.16856384146261499</c:v>
                </c:pt>
                <c:pt idx="11858" formatCode="General">
                  <c:v>-0.16877527955392399</c:v>
                </c:pt>
                <c:pt idx="11859" formatCode="General">
                  <c:v>-0.16889877709284801</c:v>
                </c:pt>
                <c:pt idx="11860" formatCode="General">
                  <c:v>-0.16893411780163101</c:v>
                </c:pt>
                <c:pt idx="11861" formatCode="General">
                  <c:v>-0.168881104540827</c:v>
                </c:pt>
                <c:pt idx="11862" formatCode="General">
                  <c:v>-0.16873955062894999</c:v>
                </c:pt>
                <c:pt idx="11863" formatCode="General">
                  <c:v>-0.16850933422358499</c:v>
                </c:pt>
                <c:pt idx="11864" formatCode="General">
                  <c:v>-0.16819040350658501</c:v>
                </c:pt>
                <c:pt idx="11865" formatCode="General">
                  <c:v>-0.167782773057333</c:v>
                </c:pt>
                <c:pt idx="11866" formatCode="General">
                  <c:v>-0.16728652097921801</c:v>
                </c:pt>
                <c:pt idx="11867" formatCode="General">
                  <c:v>-0.16670178342630301</c:v>
                </c:pt>
                <c:pt idx="11868" formatCode="General">
                  <c:v>-0.166028756360206</c:v>
                </c:pt>
                <c:pt idx="11869" formatCode="General">
                  <c:v>-0.16526773841897599</c:v>
                </c:pt>
                <c:pt idx="11870" formatCode="General">
                  <c:v>-0.16441901972643899</c:v>
                </c:pt>
                <c:pt idx="11871" formatCode="General">
                  <c:v>-0.163482928040208</c:v>
                </c:pt>
                <c:pt idx="11872" formatCode="General">
                  <c:v>-0.162459938747888</c:v>
                </c:pt>
                <c:pt idx="11873" formatCode="General">
                  <c:v>-0.161350514349655</c:v>
                </c:pt>
                <c:pt idx="11874" formatCode="General">
                  <c:v>-0.16015519621633301</c:v>
                </c:pt>
                <c:pt idx="11875" formatCode="General">
                  <c:v>-0.15887460371461501</c:v>
                </c:pt>
                <c:pt idx="11876" formatCode="General">
                  <c:v>-0.15750932368443199</c:v>
                </c:pt>
                <c:pt idx="11877" formatCode="General">
                  <c:v>-0.15606006412857201</c:v>
                </c:pt>
                <c:pt idx="11878" formatCode="General">
                  <c:v>-0.15452760955908201</c:v>
                </c:pt>
                <c:pt idx="11879" formatCode="General">
                  <c:v>-0.15291275680896299</c:v>
                </c:pt>
                <c:pt idx="11880" formatCode="General">
                  <c:v>-0.151216418502369</c:v>
                </c:pt>
                <c:pt idx="11881" formatCode="General">
                  <c:v>-0.14943956563373301</c:v>
                </c:pt>
                <c:pt idx="11882" formatCode="General">
                  <c:v>-0.14758315847983999</c:v>
                </c:pt>
                <c:pt idx="11883" formatCode="General">
                  <c:v>-0.145648189737421</c:v>
                </c:pt>
                <c:pt idx="11884" formatCode="General">
                  <c:v>-0.14363569346904301</c:v>
                </c:pt>
                <c:pt idx="11885" formatCode="General">
                  <c:v>-0.14154680007596701</c:v>
                </c:pt>
                <c:pt idx="11886" formatCode="General">
                  <c:v>-0.13938273779032101</c:v>
                </c:pt>
                <c:pt idx="11887" formatCode="General">
                  <c:v>-0.13714476480430199</c:v>
                </c:pt>
                <c:pt idx="11888" formatCode="General">
                  <c:v>-0.13483416155929501</c:v>
                </c:pt>
                <c:pt idx="11889" formatCode="General">
                  <c:v>-0.13245227572139201</c:v>
                </c:pt>
                <c:pt idx="11890" formatCode="General">
                  <c:v>-0.13000046568571499</c:v>
                </c:pt>
                <c:pt idx="11891" formatCode="General">
                  <c:v>-0.12748010051089301</c:v>
                </c:pt>
                <c:pt idx="11892" formatCode="General">
                  <c:v>-0.124892722416514</c:v>
                </c:pt>
                <c:pt idx="11893" formatCode="General">
                  <c:v>-0.122239878406531</c:v>
                </c:pt>
                <c:pt idx="11894" formatCode="General">
                  <c:v>-0.11952305108580499</c:v>
                </c:pt>
                <c:pt idx="11895" formatCode="General">
                  <c:v>-0.11674387344609199</c:v>
                </c:pt>
                <c:pt idx="11896" formatCode="General">
                  <c:v>-0.11390402613405</c:v>
                </c:pt>
                <c:pt idx="11897" formatCode="General">
                  <c:v>-0.11100511502639</c:v>
                </c:pt>
                <c:pt idx="11898" formatCode="General">
                  <c:v>-0.10804888685621</c:v>
                </c:pt>
                <c:pt idx="11899" formatCode="General">
                  <c:v>-0.105037179376634</c:v>
                </c:pt>
                <c:pt idx="11900" formatCode="General">
                  <c:v>-0.10197174348122</c:v>
                </c:pt>
                <c:pt idx="11901" formatCode="General">
                  <c:v>-9.8854391561429902E-2</c:v>
                </c:pt>
                <c:pt idx="11902" formatCode="General">
                  <c:v>-9.5687012744158903E-2</c:v>
                </c:pt>
                <c:pt idx="11903" formatCode="General">
                  <c:v>-9.2471511740844198E-2</c:v>
                </c:pt>
                <c:pt idx="11904" formatCode="General">
                  <c:v>-8.9209853059492694E-2</c:v>
                </c:pt>
                <c:pt idx="11905" formatCode="General">
                  <c:v>-8.5904006387033605E-2</c:v>
                </c:pt>
                <c:pt idx="11906" formatCode="General">
                  <c:v>-8.2555988470012595E-2</c:v>
                </c:pt>
                <c:pt idx="11907" formatCode="General">
                  <c:v>-7.9167810228575802E-2</c:v>
                </c:pt>
                <c:pt idx="11908" formatCode="General">
                  <c:v>-7.5741523199291699E-2</c:v>
                </c:pt>
                <c:pt idx="11909" formatCode="General">
                  <c:v>-7.2279224378147905E-2</c:v>
                </c:pt>
                <c:pt idx="11910" formatCode="General">
                  <c:v>-6.8783044522158096E-2</c:v>
                </c:pt>
                <c:pt idx="11911" formatCode="General">
                  <c:v>-6.5255089872699998E-2</c:v>
                </c:pt>
                <c:pt idx="11912" formatCode="General">
                  <c:v>-6.1697492154836303E-2</c:v>
                </c:pt>
                <c:pt idx="11913" formatCode="General">
                  <c:v>-5.8112464526749799E-2</c:v>
                </c:pt>
                <c:pt idx="11914" formatCode="General">
                  <c:v>-5.4502188265471201E-2</c:v>
                </c:pt>
                <c:pt idx="11915" formatCode="General">
                  <c:v>-5.0868853239454302E-2</c:v>
                </c:pt>
                <c:pt idx="11916" formatCode="General">
                  <c:v>-4.7214660234297899E-2</c:v>
                </c:pt>
                <c:pt idx="11917" formatCode="General">
                  <c:v>-4.35418235108114E-2</c:v>
                </c:pt>
                <c:pt idx="11918" formatCode="General">
                  <c:v>-3.9852622666158202E-2</c:v>
                </c:pt>
                <c:pt idx="11919" formatCode="General">
                  <c:v>-3.6149342098948899E-2</c:v>
                </c:pt>
                <c:pt idx="11920" formatCode="General">
                  <c:v>-3.2434207920376601E-2</c:v>
                </c:pt>
                <c:pt idx="11921" formatCode="General">
                  <c:v>-2.8709490657146699E-2</c:v>
                </c:pt>
                <c:pt idx="11922" formatCode="General">
                  <c:v>-2.4977458163166402E-2</c:v>
                </c:pt>
                <c:pt idx="11923" formatCode="General">
                  <c:v>-2.1240369721566801E-2</c:v>
                </c:pt>
                <c:pt idx="11924" formatCode="General">
                  <c:v>-1.7500529529118999E-2</c:v>
                </c:pt>
                <c:pt idx="11925" formatCode="General">
                  <c:v>-1.37602308549226E-2</c:v>
                </c:pt>
                <c:pt idx="11926" formatCode="General">
                  <c:v>-1.00217510281164E-2</c:v>
                </c:pt>
                <c:pt idx="11927" formatCode="General">
                  <c:v>-6.28740251801857E-3</c:v>
                </c:pt>
                <c:pt idx="11928" formatCode="General">
                  <c:v>-2.5594845694798399E-3</c:v>
                </c:pt>
                <c:pt idx="11929" formatCode="General">
                  <c:v>1.15967442754974E-3</c:v>
                </c:pt>
                <c:pt idx="11930" formatCode="General">
                  <c:v>4.8677764054051798E-3</c:v>
                </c:pt>
                <c:pt idx="11931" formatCode="General">
                  <c:v>8.5626180897843303E-3</c:v>
                </c:pt>
                <c:pt idx="11932" formatCode="General">
                  <c:v>1.22419790669176E-2</c:v>
                </c:pt>
                <c:pt idx="11933" formatCode="General">
                  <c:v>1.5903607164600601E-2</c:v>
                </c:pt>
                <c:pt idx="11934" formatCode="General">
                  <c:v>1.9545227723266698E-2</c:v>
                </c:pt>
                <c:pt idx="11935" formatCode="General">
                  <c:v>2.3164655176182099E-2</c:v>
                </c:pt>
                <c:pt idx="11936" formatCode="General">
                  <c:v>2.67596915934021E-2</c:v>
                </c:pt>
                <c:pt idx="11937" formatCode="General">
                  <c:v>3.0328115519748299E-2</c:v>
                </c:pt>
                <c:pt idx="11938" formatCode="General">
                  <c:v>3.3867744987879797E-2</c:v>
                </c:pt>
                <c:pt idx="11939" formatCode="General">
                  <c:v>3.7376439716529701E-2</c:v>
                </c:pt>
                <c:pt idx="11940" formatCode="General">
                  <c:v>4.0852050265045299E-2</c:v>
                </c:pt>
                <c:pt idx="11941" formatCode="General">
                  <c:v>4.4292474575694303E-2</c:v>
                </c:pt>
                <c:pt idx="11942" formatCode="General">
                  <c:v>4.7695713459722303E-2</c:v>
                </c:pt>
                <c:pt idx="11943" formatCode="General">
                  <c:v>5.1059700543956997E-2</c:v>
                </c:pt>
                <c:pt idx="11944" formatCode="General">
                  <c:v>5.4382348288625301E-2</c:v>
                </c:pt>
                <c:pt idx="11945" formatCode="General">
                  <c:v>5.7661670189940797E-2</c:v>
                </c:pt>
                <c:pt idx="11946" formatCode="General">
                  <c:v>6.0895733573717498E-2</c:v>
                </c:pt>
                <c:pt idx="11947" formatCode="General">
                  <c:v>6.40825962857237E-2</c:v>
                </c:pt>
                <c:pt idx="11948" formatCode="General">
                  <c:v>6.7220358152743298E-2</c:v>
                </c:pt>
                <c:pt idx="11949" formatCode="General">
                  <c:v>7.0307161500509502E-2</c:v>
                </c:pt>
                <c:pt idx="11950" formatCode="General">
                  <c:v>7.3341141641667398E-2</c:v>
                </c:pt>
                <c:pt idx="11951" formatCode="General">
                  <c:v>7.6320532232932503E-2</c:v>
                </c:pt>
                <c:pt idx="11952" formatCode="General">
                  <c:v>7.9243610896971198E-2</c:v>
                </c:pt>
                <c:pt idx="11953" formatCode="General">
                  <c:v>8.2108582569546104E-2</c:v>
                </c:pt>
                <c:pt idx="11954" formatCode="General">
                  <c:v>8.4913743670523706E-2</c:v>
                </c:pt>
                <c:pt idx="11955" formatCode="General">
                  <c:v>8.7657500616775394E-2</c:v>
                </c:pt>
                <c:pt idx="11956" formatCode="General">
                  <c:v>9.0338303890976801E-2</c:v>
                </c:pt>
                <c:pt idx="11957" formatCode="General">
                  <c:v>9.2954582221184204E-2</c:v>
                </c:pt>
                <c:pt idx="11958" formatCode="General">
                  <c:v>9.55047951133009E-2</c:v>
                </c:pt>
                <c:pt idx="11959" formatCode="General">
                  <c:v>9.7987500412705E-2</c:v>
                </c:pt>
                <c:pt idx="11960" formatCode="General">
                  <c:v>0.100401349233704</c:v>
                </c:pt>
                <c:pt idx="11961" formatCode="General">
                  <c:v>0.102744963247192</c:v>
                </c:pt>
                <c:pt idx="11962" formatCode="General">
                  <c:v>0.105016934008582</c:v>
                </c:pt>
                <c:pt idx="11963" formatCode="General">
                  <c:v>0.107216046417924</c:v>
                </c:pt>
                <c:pt idx="11964" formatCode="General">
                  <c:v>0.109341123917286</c:v>
                </c:pt>
                <c:pt idx="11965" formatCode="General">
                  <c:v>0.111390950044421</c:v>
                </c:pt>
                <c:pt idx="11966" formatCode="General">
                  <c:v>0.113364383617251</c:v>
                </c:pt>
                <c:pt idx="11967" formatCode="General">
                  <c:v>0.115260419721652</c:v>
                </c:pt>
                <c:pt idx="11968" formatCode="General">
                  <c:v>0.117078071098893</c:v>
                </c:pt>
                <c:pt idx="11969" formatCode="General">
                  <c:v>0.118816306437664</c:v>
                </c:pt>
                <c:pt idx="11970" formatCode="General">
                  <c:v>0.120474263769996</c:v>
                </c:pt>
                <c:pt idx="11971" formatCode="General">
                  <c:v>0.12205110481059001</c:v>
                </c:pt>
                <c:pt idx="11972" formatCode="General">
                  <c:v>0.12354604550253399</c:v>
                </c:pt>
                <c:pt idx="11973" formatCode="General">
                  <c:v>0.124958356396884</c:v>
                </c:pt>
                <c:pt idx="11974" formatCode="General">
                  <c:v>0.12628731043817501</c:v>
                </c:pt>
                <c:pt idx="11975" formatCode="General">
                  <c:v>0.12753234433984101</c:v>
                </c:pt>
                <c:pt idx="11976" formatCode="General">
                  <c:v>0.12869295125788599</c:v>
                </c:pt>
                <c:pt idx="11977" formatCode="General">
                  <c:v>0.12976861042511301</c:v>
                </c:pt>
                <c:pt idx="11978" formatCode="General">
                  <c:v>0.13075888639535299</c:v>
                </c:pt>
                <c:pt idx="11979" formatCode="General">
                  <c:v>0.131663386296375</c:v>
                </c:pt>
                <c:pt idx="11980" formatCode="General">
                  <c:v>0.132481805836515</c:v>
                </c:pt>
                <c:pt idx="11981" formatCode="General">
                  <c:v>0.13321392418841499</c:v>
                </c:pt>
                <c:pt idx="11982" formatCode="General">
                  <c:v>0.133859491309402</c:v>
                </c:pt>
                <c:pt idx="11983" formatCode="General">
                  <c:v>0.13441838301706599</c:v>
                </c:pt>
                <c:pt idx="11984" formatCode="General">
                  <c:v>0.13489055411739001</c:v>
                </c:pt>
                <c:pt idx="11985" formatCode="General">
                  <c:v>0.13527596962454799</c:v>
                </c:pt>
                <c:pt idx="11986" formatCode="General">
                  <c:v>0.13557465090816001</c:v>
                </c:pt>
                <c:pt idx="11987" formatCode="General">
                  <c:v>0.13578667721788601</c:v>
                </c:pt>
                <c:pt idx="11988" formatCode="General">
                  <c:v>0.13591218685196299</c:v>
                </c:pt>
                <c:pt idx="11989" formatCode="General">
                  <c:v>0.13595142718053799</c:v>
                </c:pt>
                <c:pt idx="11990" formatCode="General">
                  <c:v>0.135904697957662</c:v>
                </c:pt>
                <c:pt idx="11991" formatCode="General">
                  <c:v>0.135772335129797</c:v>
                </c:pt>
                <c:pt idx="11992" formatCode="General">
                  <c:v>0.13555471060440699</c:v>
                </c:pt>
                <c:pt idx="11993" formatCode="General">
                  <c:v>0.13525228450544699</c:v>
                </c:pt>
                <c:pt idx="11994" formatCode="General">
                  <c:v>0.13486560471792899</c:v>
                </c:pt>
                <c:pt idx="11995" formatCode="General">
                  <c:v>0.134395243858345</c:v>
                </c:pt>
                <c:pt idx="11996" formatCode="General">
                  <c:v>0.13384184040872901</c:v>
                </c:pt>
                <c:pt idx="11997" formatCode="General">
                  <c:v>0.133206049466319</c:v>
                </c:pt>
                <c:pt idx="11998" formatCode="General">
                  <c:v>0.13248863808322001</c:v>
                </c:pt>
                <c:pt idx="11999" formatCode="General">
                  <c:v>0.13169038171842501</c:v>
                </c:pt>
                <c:pt idx="12000" formatCode="General">
                  <c:v>0.13081211123387501</c:v>
                </c:pt>
                <c:pt idx="12001" formatCode="General">
                  <c:v>0.129854816757146</c:v>
                </c:pt>
                <c:pt idx="12002" formatCode="General">
                  <c:v>0.12881943092121301</c:v>
                </c:pt>
                <c:pt idx="12003" formatCode="General">
                  <c:v>0.12770697018481</c:v>
                </c:pt>
                <c:pt idx="12004" formatCode="General">
                  <c:v>0.12651854247519501</c:v>
                </c:pt>
                <c:pt idx="12005" formatCode="General">
                  <c:v>0.12525522902672501</c:v>
                </c:pt>
                <c:pt idx="12006" formatCode="General">
                  <c:v>0.12391818406602401</c:v>
                </c:pt>
                <c:pt idx="12007" formatCode="General">
                  <c:v>0.12250864447512901</c:v>
                </c:pt>
                <c:pt idx="12008" formatCode="General">
                  <c:v>0.121027919773686</c:v>
                </c:pt>
                <c:pt idx="12009" formatCode="General">
                  <c:v>0.119477325070973</c:v>
                </c:pt>
                <c:pt idx="12010" formatCode="General">
                  <c:v>0.117858175944922</c:v>
                </c:pt>
                <c:pt idx="12011" formatCode="General">
                  <c:v>0.116171897675806</c:v>
                </c:pt>
                <c:pt idx="12012" formatCode="General">
                  <c:v>0.11441997718243301</c:v>
                </c:pt>
                <c:pt idx="12013" formatCode="General">
                  <c:v>0.112603948609795</c:v>
                </c:pt>
                <c:pt idx="12014" formatCode="General">
                  <c:v>0.11072538181154901</c:v>
                </c:pt>
                <c:pt idx="12015" formatCode="General">
                  <c:v>0.108785823883008</c:v>
                </c:pt>
                <c:pt idx="12016" formatCode="General">
                  <c:v>0.106786900236251</c:v>
                </c:pt>
                <c:pt idx="12017" formatCode="General">
                  <c:v>0.104730269104908</c:v>
                </c:pt>
                <c:pt idx="12018" formatCode="General">
                  <c:v>0.10261764411167</c:v>
                </c:pt>
                <c:pt idx="12019" formatCode="General">
                  <c:v>0.100450791252095</c:v>
                </c:pt>
                <c:pt idx="12020" formatCode="General">
                  <c:v>9.8231478365657196E-2</c:v>
                </c:pt>
                <c:pt idx="12021" formatCode="General">
                  <c:v>9.5961522502916494E-2</c:v>
                </c:pt>
                <c:pt idx="12022" formatCode="General">
                  <c:v>9.3642770612610296E-2</c:v>
                </c:pt>
                <c:pt idx="12023" formatCode="General">
                  <c:v>9.1277103558480302E-2</c:v>
                </c:pt>
                <c:pt idx="12024" formatCode="General">
                  <c:v>8.88664361119271E-2</c:v>
                </c:pt>
                <c:pt idx="12025" formatCode="General">
                  <c:v>8.6412707715574605E-2</c:v>
                </c:pt>
                <c:pt idx="12026" formatCode="General">
                  <c:v>8.3917898677371802E-2</c:v>
                </c:pt>
                <c:pt idx="12027" formatCode="General">
                  <c:v>8.1384016994714203E-2</c:v>
                </c:pt>
                <c:pt idx="12028" formatCode="General">
                  <c:v>7.8813024452067504E-2</c:v>
                </c:pt>
                <c:pt idx="12029" formatCode="General">
                  <c:v>7.6206992864621001E-2</c:v>
                </c:pt>
                <c:pt idx="12030" formatCode="General">
                  <c:v>7.3568024994582704E-2</c:v>
                </c:pt>
                <c:pt idx="12031" formatCode="General">
                  <c:v>7.0898136672712303E-2</c:v>
                </c:pt>
                <c:pt idx="12032" formatCode="General">
                  <c:v>6.8199467952125795E-2</c:v>
                </c:pt>
                <c:pt idx="12033" formatCode="General">
                  <c:v>6.5474179398769497E-2</c:v>
                </c:pt>
                <c:pt idx="12034" formatCode="General">
                  <c:v>6.2724332684793702E-2</c:v>
                </c:pt>
                <c:pt idx="12035" formatCode="General">
                  <c:v>5.9952099969058398E-2</c:v>
                </c:pt>
                <c:pt idx="12036" formatCode="General">
                  <c:v>5.71596684190709E-2</c:v>
                </c:pt>
                <c:pt idx="12037" formatCode="General">
                  <c:v>5.4349175008570103E-2</c:v>
                </c:pt>
                <c:pt idx="12038" formatCode="General">
                  <c:v>5.1522861402230703E-2</c:v>
                </c:pt>
                <c:pt idx="12039" formatCode="General">
                  <c:v>4.86829177924189E-2</c:v>
                </c:pt>
                <c:pt idx="12040" formatCode="General">
                  <c:v>4.5831514244346998E-2</c:v>
                </c:pt>
                <c:pt idx="12041" formatCode="General">
                  <c:v>4.2970812042016797E-2</c:v>
                </c:pt>
                <c:pt idx="12042" formatCode="General">
                  <c:v>4.0103019988587903E-2</c:v>
                </c:pt>
                <c:pt idx="12043" formatCode="General">
                  <c:v>3.7230393590470097E-2</c:v>
                </c:pt>
                <c:pt idx="12044" formatCode="General">
                  <c:v>3.4355120255178798E-2</c:v>
                </c:pt>
                <c:pt idx="12045" formatCode="General">
                  <c:v>3.1479416461996701E-2</c:v>
                </c:pt>
                <c:pt idx="12046" formatCode="General">
                  <c:v>2.86054796741366E-2</c:v>
                </c:pt>
                <c:pt idx="12047" formatCode="General">
                  <c:v>2.57354777789147E-2</c:v>
                </c:pt>
                <c:pt idx="12048" formatCode="General">
                  <c:v>2.2871553379969899E-2</c:v>
                </c:pt>
                <c:pt idx="12049" formatCode="General">
                  <c:v>2.0015882747032199E-2</c:v>
                </c:pt>
                <c:pt idx="12050" formatCode="General">
                  <c:v>1.7170680331061599E-2</c:v>
                </c:pt>
                <c:pt idx="12051" formatCode="General">
                  <c:v>1.43381363062439E-2</c:v>
                </c:pt>
                <c:pt idx="12052" formatCode="General">
                  <c:v>1.1520400846127101E-2</c:v>
                </c:pt>
                <c:pt idx="12053" formatCode="General">
                  <c:v>8.7195365694810508E-3</c:v>
                </c:pt>
                <c:pt idx="12054" formatCode="General">
                  <c:v>5.93767919618931E-3</c:v>
                </c:pt>
                <c:pt idx="12055" formatCode="General">
                  <c:v>3.17693817819663E-3</c:v>
                </c:pt>
                <c:pt idx="12056" formatCode="General">
                  <c:v>4.3933424104919698E-4</c:v>
                </c:pt>
                <c:pt idx="12057" formatCode="General">
                  <c:v>-2.27304229630906E-3</c:v>
                </c:pt>
                <c:pt idx="12058" formatCode="General">
                  <c:v>-4.9581837551398097E-3</c:v>
                </c:pt>
                <c:pt idx="12059" formatCode="General">
                  <c:v>-7.6141175571601801E-3</c:v>
                </c:pt>
                <c:pt idx="12060" formatCode="General">
                  <c:v>-1.02387802080053E-2</c:v>
                </c:pt>
                <c:pt idx="12061" formatCode="General">
                  <c:v>-1.28301075333272E-2</c:v>
                </c:pt>
                <c:pt idx="12062" formatCode="General">
                  <c:v>-1.5386435210536901E-2</c:v>
                </c:pt>
                <c:pt idx="12063" formatCode="General">
                  <c:v>-1.79056854835602E-2</c:v>
                </c:pt>
                <c:pt idx="12064" formatCode="General">
                  <c:v>-2.0386050991298501E-2</c:v>
                </c:pt>
                <c:pt idx="12065" formatCode="General">
                  <c:v>-2.2825955746084502E-2</c:v>
                </c:pt>
                <c:pt idx="12066" formatCode="General">
                  <c:v>-2.5223459353948301E-2</c:v>
                </c:pt>
                <c:pt idx="12067" formatCode="General">
                  <c:v>-2.75768000366402E-2</c:v>
                </c:pt>
                <c:pt idx="12068" formatCode="General">
                  <c:v>-2.9884392744587599E-2</c:v>
                </c:pt>
                <c:pt idx="12069" formatCode="General">
                  <c:v>-3.2144302682123302E-2</c:v>
                </c:pt>
                <c:pt idx="12070" formatCode="General">
                  <c:v>-3.43547386645063E-2</c:v>
                </c:pt>
                <c:pt idx="12071" formatCode="General">
                  <c:v>-3.6514169267301902E-2</c:v>
                </c:pt>
                <c:pt idx="12072" formatCode="General">
                  <c:v>-3.8621298449745198E-2</c:v>
                </c:pt>
                <c:pt idx="12073" formatCode="General">
                  <c:v>-4.0674982621710098E-2</c:v>
                </c:pt>
                <c:pt idx="12074" formatCode="General">
                  <c:v>-4.2673142095750898E-2</c:v>
                </c:pt>
                <c:pt idx="12075" formatCode="General">
                  <c:v>-4.4614359907606697E-2</c:v>
                </c:pt>
                <c:pt idx="12076" formatCode="General">
                  <c:v>-4.6497468189548703E-2</c:v>
                </c:pt>
                <c:pt idx="12077" formatCode="General">
                  <c:v>-4.8320919632197597E-2</c:v>
                </c:pt>
                <c:pt idx="12078" formatCode="General">
                  <c:v>-5.0083309595747E-2</c:v>
                </c:pt>
                <c:pt idx="12079" formatCode="General">
                  <c:v>-5.17834507435804E-2</c:v>
                </c:pt>
                <c:pt idx="12080" formatCode="General">
                  <c:v>-5.3420320788888399E-2</c:v>
                </c:pt>
                <c:pt idx="12081" formatCode="General">
                  <c:v>-5.49925093668873E-2</c:v>
                </c:pt>
                <c:pt idx="12082" formatCode="General">
                  <c:v>-5.6498782726513902E-2</c:v>
                </c:pt>
                <c:pt idx="12083" formatCode="General">
                  <c:v>-5.7938669644414797E-2</c:v>
                </c:pt>
                <c:pt idx="12084" formatCode="General">
                  <c:v>-5.9311327105343599E-2</c:v>
                </c:pt>
                <c:pt idx="12085" formatCode="General">
                  <c:v>-6.06154113510197E-2</c:v>
                </c:pt>
                <c:pt idx="12086" formatCode="General">
                  <c:v>-6.1849723949824298E-2</c:v>
                </c:pt>
                <c:pt idx="12087" formatCode="General">
                  <c:v>-6.3013846723914593E-2</c:v>
                </c:pt>
                <c:pt idx="12088" formatCode="General">
                  <c:v>-6.4107525299945498E-2</c:v>
                </c:pt>
                <c:pt idx="12089" formatCode="General">
                  <c:v>-6.5129524408228695E-2</c:v>
                </c:pt>
                <c:pt idx="12090" formatCode="General">
                  <c:v>-6.6079196094166501E-2</c:v>
                </c:pt>
                <c:pt idx="12091" formatCode="General">
                  <c:v>-6.69561353187446E-2</c:v>
                </c:pt>
                <c:pt idx="12092" formatCode="General">
                  <c:v>-6.7760020864800805E-2</c:v>
                </c:pt>
                <c:pt idx="12093" formatCode="General">
                  <c:v>-6.8490088700150803E-2</c:v>
                </c:pt>
                <c:pt idx="12094" formatCode="General">
                  <c:v>-6.9145655295535693E-2</c:v>
                </c:pt>
                <c:pt idx="12095" formatCode="General">
                  <c:v>-6.97267378673848E-2</c:v>
                </c:pt>
                <c:pt idx="12096" formatCode="General">
                  <c:v>-7.02330058971775E-2</c:v>
                </c:pt>
                <c:pt idx="12097" formatCode="General">
                  <c:v>-7.0664677174916493E-2</c:v>
                </c:pt>
                <c:pt idx="12098" formatCode="General">
                  <c:v>-7.1021003681149095E-2</c:v>
                </c:pt>
                <c:pt idx="12099" formatCode="General">
                  <c:v>-7.13018198929882E-2</c:v>
                </c:pt>
                <c:pt idx="12100" formatCode="General">
                  <c:v>-7.1507646922155499E-2</c:v>
                </c:pt>
                <c:pt idx="12101" formatCode="General">
                  <c:v>-7.1638018376869797E-2</c:v>
                </c:pt>
                <c:pt idx="12102" formatCode="General">
                  <c:v>-7.16929967057085E-2</c:v>
                </c:pt>
                <c:pt idx="12103" formatCode="General">
                  <c:v>-7.1672742626273406E-2</c:v>
                </c:pt>
                <c:pt idx="12104" formatCode="General">
                  <c:v>-7.1576937484581896E-2</c:v>
                </c:pt>
                <c:pt idx="12105" formatCode="General">
                  <c:v>-7.1405855872415699E-2</c:v>
                </c:pt>
                <c:pt idx="12106" formatCode="General">
                  <c:v>-7.1159931745202701E-2</c:v>
                </c:pt>
                <c:pt idx="12107" formatCode="General">
                  <c:v>-7.0839667502522394E-2</c:v>
                </c:pt>
                <c:pt idx="12108" formatCode="General">
                  <c:v>-7.0445635836063197E-2</c:v>
                </c:pt>
                <c:pt idx="12109" formatCode="General">
                  <c:v>-6.9978445631887806E-2</c:v>
                </c:pt>
                <c:pt idx="12110" formatCode="General">
                  <c:v>-6.9438684572308895E-2</c:v>
                </c:pt>
                <c:pt idx="12111" formatCode="General">
                  <c:v>-6.8826395016142294E-2</c:v>
                </c:pt>
                <c:pt idx="12112" formatCode="General">
                  <c:v>-6.8142205434195496E-2</c:v>
                </c:pt>
                <c:pt idx="12113" formatCode="General">
                  <c:v>-6.7387390235991898E-2</c:v>
                </c:pt>
                <c:pt idx="12114" formatCode="General">
                  <c:v>-6.6562717048120099E-2</c:v>
                </c:pt>
                <c:pt idx="12115" formatCode="General">
                  <c:v>-6.5668858756213103E-2</c:v>
                </c:pt>
                <c:pt idx="12116" formatCode="General">
                  <c:v>-6.4706464084821697E-2</c:v>
                </c:pt>
                <c:pt idx="12117" formatCode="General">
                  <c:v>-6.3676197487720895E-2</c:v>
                </c:pt>
                <c:pt idx="12118" formatCode="General">
                  <c:v>-6.2579309670552002E-2</c:v>
                </c:pt>
                <c:pt idx="12119" formatCode="General">
                  <c:v>-6.1417108592245598E-2</c:v>
                </c:pt>
                <c:pt idx="12120" formatCode="General">
                  <c:v>-6.0190812404456603E-2</c:v>
                </c:pt>
                <c:pt idx="12121" formatCode="General">
                  <c:v>-5.8901032675209797E-2</c:v>
                </c:pt>
                <c:pt idx="12122" formatCode="General">
                  <c:v>-5.7548880893235198E-2</c:v>
                </c:pt>
                <c:pt idx="12123" formatCode="General">
                  <c:v>-5.61360429176328E-2</c:v>
                </c:pt>
                <c:pt idx="12124" formatCode="General">
                  <c:v>-5.4663668307011103E-2</c:v>
                </c:pt>
                <c:pt idx="12125" formatCode="General">
                  <c:v>-5.3133355424007003E-2</c:v>
                </c:pt>
                <c:pt idx="12126" formatCode="General">
                  <c:v>-5.1546635947333601E-2</c:v>
                </c:pt>
                <c:pt idx="12127" formatCode="General">
                  <c:v>-4.9904378710940799E-2</c:v>
                </c:pt>
                <c:pt idx="12128" formatCode="General">
                  <c:v>-4.82079125096515E-2</c:v>
                </c:pt>
                <c:pt idx="12129" formatCode="General">
                  <c:v>-4.6459082986678703E-2</c:v>
                </c:pt>
                <c:pt idx="12130" formatCode="General">
                  <c:v>-4.4659162185209197E-2</c:v>
                </c:pt>
                <c:pt idx="12131" formatCode="General">
                  <c:v>-4.2809819582887002E-2</c:v>
                </c:pt>
                <c:pt idx="12132" formatCode="General">
                  <c:v>-4.0912701607782702E-2</c:v>
                </c:pt>
                <c:pt idx="12133" formatCode="General">
                  <c:v>-3.8969473876365901E-2</c:v>
                </c:pt>
                <c:pt idx="12134" formatCode="General">
                  <c:v>-3.6982139448529697E-2</c:v>
                </c:pt>
                <c:pt idx="12135" formatCode="General">
                  <c:v>-3.4952218753427099E-2</c:v>
                </c:pt>
                <c:pt idx="12136" formatCode="General">
                  <c:v>-3.2881453910960999E-2</c:v>
                </c:pt>
                <c:pt idx="12137" formatCode="General">
                  <c:v>-3.0771606487648699E-2</c:v>
                </c:pt>
                <c:pt idx="12138" formatCode="General">
                  <c:v>-2.8624483192495099E-2</c:v>
                </c:pt>
                <c:pt idx="12139" formatCode="General">
                  <c:v>-2.6441943519318001E-2</c:v>
                </c:pt>
                <c:pt idx="12140" formatCode="General">
                  <c:v>-2.4225939374299101E-2</c:v>
                </c:pt>
                <c:pt idx="12141" formatCode="General">
                  <c:v>-2.1978346900900302E-2</c:v>
                </c:pt>
                <c:pt idx="12142" formatCode="General">
                  <c:v>-1.9701064938313601E-2</c:v>
                </c:pt>
                <c:pt idx="12143" formatCode="General">
                  <c:v>-1.7396132540084101E-2</c:v>
                </c:pt>
                <c:pt idx="12144" formatCode="General">
                  <c:v>-1.5065557237452299E-2</c:v>
                </c:pt>
                <c:pt idx="12145" formatCode="General">
                  <c:v>-1.27112962123377E-2</c:v>
                </c:pt>
                <c:pt idx="12146" formatCode="General">
                  <c:v>-1.03353691169069E-2</c:v>
                </c:pt>
                <c:pt idx="12147" formatCode="General">
                  <c:v>-7.9398601039327599E-3</c:v>
                </c:pt>
                <c:pt idx="12148" formatCode="General">
                  <c:v>-5.5268032737006596E-3</c:v>
                </c:pt>
                <c:pt idx="12149" formatCode="General">
                  <c:v>-3.0982821625438598E-3</c:v>
                </c:pt>
                <c:pt idx="12150" formatCode="General">
                  <c:v>-6.56430550319334E-4</c:v>
                </c:pt>
                <c:pt idx="12151" formatCode="General">
                  <c:v>1.79668272554729E-3</c:v>
                </c:pt>
                <c:pt idx="12152" formatCode="General">
                  <c:v>4.2589543448281596E-3</c:v>
                </c:pt>
                <c:pt idx="12153" formatCode="General">
                  <c:v>6.7282392475955001E-3</c:v>
                </c:pt>
                <c:pt idx="12154" formatCode="General">
                  <c:v>9.2024097152425908E-3</c:v>
                </c:pt>
                <c:pt idx="12155" formatCode="General">
                  <c:v>1.1679312052016E-2</c:v>
                </c:pt>
                <c:pt idx="12156" formatCode="General">
                  <c:v>1.4156823952677099E-2</c:v>
                </c:pt>
                <c:pt idx="12157" formatCode="General">
                  <c:v>1.6632855748814099E-2</c:v>
                </c:pt>
                <c:pt idx="12158" formatCode="General">
                  <c:v>1.9105237516863601E-2</c:v>
                </c:pt>
                <c:pt idx="12159" formatCode="General">
                  <c:v>2.1571775820541102E-2</c:v>
                </c:pt>
                <c:pt idx="12160" formatCode="General">
                  <c:v>2.40303756680996E-2</c:v>
                </c:pt>
                <c:pt idx="12161" formatCode="General">
                  <c:v>2.64789397376861E-2</c:v>
                </c:pt>
                <c:pt idx="12162" formatCode="General">
                  <c:v>2.8915345875998401E-2</c:v>
                </c:pt>
                <c:pt idx="12163" formatCode="General">
                  <c:v>3.1337487332217202E-2</c:v>
                </c:pt>
                <c:pt idx="12164" formatCode="General">
                  <c:v>3.3743256387445499E-2</c:v>
                </c:pt>
                <c:pt idx="12165" formatCode="General">
                  <c:v>3.6130561606366601E-2</c:v>
                </c:pt>
                <c:pt idx="12166" formatCode="General">
                  <c:v>3.8497325743441398E-2</c:v>
                </c:pt>
                <c:pt idx="12167" formatCode="General">
                  <c:v>4.0841486007128697E-2</c:v>
                </c:pt>
                <c:pt idx="12168" formatCode="General">
                  <c:v>4.3160988479686101E-2</c:v>
                </c:pt>
                <c:pt idx="12169" formatCode="General">
                  <c:v>4.5453834995119E-2</c:v>
                </c:pt>
                <c:pt idx="12170" formatCode="General">
                  <c:v>4.7718014021479301E-2</c:v>
                </c:pt>
                <c:pt idx="12171" formatCode="General">
                  <c:v>4.9951501739347703E-2</c:v>
                </c:pt>
                <c:pt idx="12172" formatCode="General">
                  <c:v>5.2152337463763403E-2</c:v>
                </c:pt>
                <c:pt idx="12173" formatCode="General">
                  <c:v>5.4318622414861198E-2</c:v>
                </c:pt>
                <c:pt idx="12174" formatCode="General">
                  <c:v>5.6448412215012601E-2</c:v>
                </c:pt>
                <c:pt idx="12175" formatCode="General">
                  <c:v>5.8539818213754001E-2</c:v>
                </c:pt>
                <c:pt idx="12176" formatCode="General">
                  <c:v>6.0591015555812901E-2</c:v>
                </c:pt>
                <c:pt idx="12177" formatCode="General">
                  <c:v>6.2600129777640096E-2</c:v>
                </c:pt>
                <c:pt idx="12178" formatCode="General">
                  <c:v>6.4565343197582101E-2</c:v>
                </c:pt>
                <c:pt idx="12179" formatCode="General">
                  <c:v>6.6484903448773405E-2</c:v>
                </c:pt>
                <c:pt idx="12180" formatCode="General">
                  <c:v>6.8357070682857901E-2</c:v>
                </c:pt>
                <c:pt idx="12181" formatCode="General">
                  <c:v>7.0180161352008996E-2</c:v>
                </c:pt>
                <c:pt idx="12182" formatCode="General">
                  <c:v>7.1952502210879205E-2</c:v>
                </c:pt>
                <c:pt idx="12183" formatCode="General">
                  <c:v>7.3672477778168197E-2</c:v>
                </c:pt>
                <c:pt idx="12184" formatCode="General">
                  <c:v>7.53385290769924E-2</c:v>
                </c:pt>
                <c:pt idx="12185" formatCode="General">
                  <c:v>7.6949043473070897E-2</c:v>
                </c:pt>
                <c:pt idx="12186" formatCode="General">
                  <c:v>7.8502514364753098E-2</c:v>
                </c:pt>
                <c:pt idx="12187" formatCode="General">
                  <c:v>7.9997497274526E-2</c:v>
                </c:pt>
                <c:pt idx="12188" formatCode="General">
                  <c:v>8.1432551808934606E-2</c:v>
                </c:pt>
                <c:pt idx="12189" formatCode="General">
                  <c:v>8.2806339812139196E-2</c:v>
                </c:pt>
                <c:pt idx="12190" formatCode="General">
                  <c:v>8.4117524624758397E-2</c:v>
                </c:pt>
                <c:pt idx="12191" formatCode="General">
                  <c:v>8.5364808827303004E-2</c:v>
                </c:pt>
                <c:pt idx="12192" formatCode="General">
                  <c:v>8.6546942283706602E-2</c:v>
                </c:pt>
                <c:pt idx="12193" formatCode="General">
                  <c:v>8.7662720956163398E-2</c:v>
                </c:pt>
                <c:pt idx="12194" formatCode="General">
                  <c:v>8.8711019641470795E-2</c:v>
                </c:pt>
                <c:pt idx="12195" formatCode="General">
                  <c:v>8.9690554119641497E-2</c:v>
                </c:pt>
                <c:pt idx="12196" formatCode="General">
                  <c:v>9.0600469453962204E-2</c:v>
                </c:pt>
                <c:pt idx="12197" formatCode="General">
                  <c:v>9.1440028637603102E-2</c:v>
                </c:pt>
                <c:pt idx="12198" formatCode="General">
                  <c:v>9.2208118340295395E-2</c:v>
                </c:pt>
                <c:pt idx="12199" formatCode="General">
                  <c:v>9.2903782637877103E-2</c:v>
                </c:pt>
                <c:pt idx="12200" formatCode="General">
                  <c:v>9.3526297273193504E-2</c:v>
                </c:pt>
                <c:pt idx="12201" formatCode="General">
                  <c:v>9.4075116606227693E-2</c:v>
                </c:pt>
                <c:pt idx="12202" formatCode="General">
                  <c:v>9.4549319324770703E-2</c:v>
                </c:pt>
                <c:pt idx="12203" formatCode="General">
                  <c:v>9.4948111819796704E-2</c:v>
                </c:pt>
                <c:pt idx="12204" formatCode="General">
                  <c:v>9.5270860662420201E-2</c:v>
                </c:pt>
                <c:pt idx="12205" formatCode="General">
                  <c:v>9.5516590576462806E-2</c:v>
                </c:pt>
                <c:pt idx="12206" formatCode="General">
                  <c:v>9.5685067827588802E-2</c:v>
                </c:pt>
                <c:pt idx="12207" formatCode="General">
                  <c:v>9.5776250294080698E-2</c:v>
                </c:pt>
                <c:pt idx="12208" formatCode="General">
                  <c:v>9.5789149871268006E-2</c:v>
                </c:pt>
                <c:pt idx="12209" formatCode="General">
                  <c:v>9.57234656836249E-2</c:v>
                </c:pt>
                <c:pt idx="12210" formatCode="General">
                  <c:v>9.5579674838081705E-2</c:v>
                </c:pt>
                <c:pt idx="12211" formatCode="General">
                  <c:v>9.5357316381072102E-2</c:v>
                </c:pt>
                <c:pt idx="12212" formatCode="General">
                  <c:v>9.5055993566641003E-2</c:v>
                </c:pt>
                <c:pt idx="12213" formatCode="General">
                  <c:v>9.467601947465E-2</c:v>
                </c:pt>
                <c:pt idx="12214" formatCode="General">
                  <c:v>9.4217287005683895E-2</c:v>
                </c:pt>
                <c:pt idx="12215" formatCode="General">
                  <c:v>9.3679205954390998E-2</c:v>
                </c:pt>
                <c:pt idx="12216" formatCode="General">
                  <c:v>9.3061908434472304E-2</c:v>
                </c:pt>
                <c:pt idx="12217" formatCode="General">
                  <c:v>9.2366258273405694E-2</c:v>
                </c:pt>
                <c:pt idx="12218" formatCode="General">
                  <c:v>9.1592149167701795E-2</c:v>
                </c:pt>
                <c:pt idx="12219" formatCode="General">
                  <c:v>9.0739487253519893E-2</c:v>
                </c:pt>
                <c:pt idx="12220" formatCode="General">
                  <c:v>8.9808854870116306E-2</c:v>
                </c:pt>
                <c:pt idx="12221" formatCode="General">
                  <c:v>8.8800484264321397E-2</c:v>
                </c:pt>
                <c:pt idx="12222" formatCode="General">
                  <c:v>8.7715199907854702E-2</c:v>
                </c:pt>
                <c:pt idx="12223" formatCode="General">
                  <c:v>8.6553418548718605E-2</c:v>
                </c:pt>
                <c:pt idx="12224" formatCode="General">
                  <c:v>8.5315557610181003E-2</c:v>
                </c:pt>
                <c:pt idx="12225" formatCode="General">
                  <c:v>8.4002132586379605E-2</c:v>
                </c:pt>
                <c:pt idx="12226" formatCode="General">
                  <c:v>8.26137225776825E-2</c:v>
                </c:pt>
                <c:pt idx="12227" formatCode="General">
                  <c:v>8.1151005358592807E-2</c:v>
                </c:pt>
                <c:pt idx="12228" formatCode="General">
                  <c:v>7.9614778380344697E-2</c:v>
                </c:pt>
                <c:pt idx="12229" formatCode="General">
                  <c:v>7.8006421968967996E-2</c:v>
                </c:pt>
                <c:pt idx="12230" formatCode="General">
                  <c:v>7.6326299109456902E-2</c:v>
                </c:pt>
                <c:pt idx="12231" formatCode="General">
                  <c:v>7.4575253833746205E-2</c:v>
                </c:pt>
                <c:pt idx="12232" formatCode="General">
                  <c:v>7.2754259973805802E-2</c:v>
                </c:pt>
                <c:pt idx="12233" formatCode="General">
                  <c:v>7.0864380140571503E-2</c:v>
                </c:pt>
                <c:pt idx="12234" formatCode="General">
                  <c:v>6.8907226079895204E-2</c:v>
                </c:pt>
                <c:pt idx="12235" formatCode="General">
                  <c:v>6.68833571742454E-2</c:v>
                </c:pt>
                <c:pt idx="12236" formatCode="General">
                  <c:v>6.4793838893968406E-2</c:v>
                </c:pt>
                <c:pt idx="12237" formatCode="General">
                  <c:v>6.2640385012919395E-2</c:v>
                </c:pt>
                <c:pt idx="12238" formatCode="General">
                  <c:v>6.0424193319361497E-2</c:v>
                </c:pt>
                <c:pt idx="12239" formatCode="General">
                  <c:v>5.8146381334036303E-2</c:v>
                </c:pt>
                <c:pt idx="12240" formatCode="General">
                  <c:v>5.5808043782489797E-2</c:v>
                </c:pt>
                <c:pt idx="12241" formatCode="General">
                  <c:v>5.3410314280341903E-2</c:v>
                </c:pt>
                <c:pt idx="12242" formatCode="General">
                  <c:v>5.09549206326496E-2</c:v>
                </c:pt>
                <c:pt idx="12243" formatCode="General">
                  <c:v>4.8443615528856503E-2</c:v>
                </c:pt>
                <c:pt idx="12244" formatCode="General">
                  <c:v>4.58775799523942E-2</c:v>
                </c:pt>
                <c:pt idx="12245" formatCode="General">
                  <c:v>4.3258481820041099E-2</c:v>
                </c:pt>
                <c:pt idx="12246" formatCode="General">
                  <c:v>4.0588033267439101E-2</c:v>
                </c:pt>
                <c:pt idx="12247" formatCode="General">
                  <c:v>3.7867895986596199E-2</c:v>
                </c:pt>
                <c:pt idx="12248" formatCode="General">
                  <c:v>3.5099684154707697E-2</c:v>
                </c:pt>
                <c:pt idx="12249" formatCode="General">
                  <c:v>3.2284995653288101E-2</c:v>
                </c:pt>
                <c:pt idx="12250" formatCode="General">
                  <c:v>2.9425975528994501E-2</c:v>
                </c:pt>
                <c:pt idx="12251" formatCode="General">
                  <c:v>2.65247218401348E-2</c:v>
                </c:pt>
                <c:pt idx="12252" formatCode="General">
                  <c:v>2.35827030940816E-2</c:v>
                </c:pt>
                <c:pt idx="12253" formatCode="General">
                  <c:v>2.0601797886897401E-2</c:v>
                </c:pt>
                <c:pt idx="12254" formatCode="General">
                  <c:v>1.7583871803405999E-2</c:v>
                </c:pt>
                <c:pt idx="12255" formatCode="General">
                  <c:v>1.4530728725006801E-2</c:v>
                </c:pt>
                <c:pt idx="12256" formatCode="General">
                  <c:v>1.14446297327569E-2</c:v>
                </c:pt>
                <c:pt idx="12257" formatCode="General">
                  <c:v>8.3271880982838092E-3</c:v>
                </c:pt>
                <c:pt idx="12258" formatCode="General">
                  <c:v>5.1799312604003901E-3</c:v>
                </c:pt>
                <c:pt idx="12259" formatCode="General">
                  <c:v>2.0054127045050002E-3</c:v>
                </c:pt>
                <c:pt idx="12260" formatCode="General">
                  <c:v>-1.1943525948919999E-3</c:v>
                </c:pt>
                <c:pt idx="12261" formatCode="General">
                  <c:v>-4.4175150820047601E-3</c:v>
                </c:pt>
                <c:pt idx="12262" formatCode="General">
                  <c:v>-7.6617931945919598E-3</c:v>
                </c:pt>
                <c:pt idx="12263" formatCode="General">
                  <c:v>-1.09255325206711E-2</c:v>
                </c:pt>
                <c:pt idx="12264" formatCode="General">
                  <c:v>-1.4206689117149099E-2</c:v>
                </c:pt>
                <c:pt idx="12265" formatCode="General">
                  <c:v>-1.7503228580928398E-2</c:v>
                </c:pt>
                <c:pt idx="12266" formatCode="General">
                  <c:v>-2.0812705465905999E-2</c:v>
                </c:pt>
                <c:pt idx="12267" formatCode="General">
                  <c:v>-2.4133276092680199E-2</c:v>
                </c:pt>
                <c:pt idx="12268" formatCode="General">
                  <c:v>-2.7462742751404201E-2</c:v>
                </c:pt>
                <c:pt idx="12269" formatCode="General">
                  <c:v>-3.0798965001850202E-2</c:v>
                </c:pt>
                <c:pt idx="12270" formatCode="General">
                  <c:v>-3.4139930278415997E-2</c:v>
                </c:pt>
                <c:pt idx="12271" formatCode="General">
                  <c:v>-3.7483218792136098E-2</c:v>
                </c:pt>
                <c:pt idx="12272" formatCode="General">
                  <c:v>-4.0827006450741797E-2</c:v>
                </c:pt>
                <c:pt idx="12273" formatCode="General">
                  <c:v>-4.4168558742229302E-2</c:v>
                </c:pt>
                <c:pt idx="12274" formatCode="General">
                  <c:v>-4.7505757114111001E-2</c:v>
                </c:pt>
                <c:pt idx="12275" formatCode="General">
                  <c:v>-5.08367069072716E-2</c:v>
                </c:pt>
                <c:pt idx="12276" formatCode="General">
                  <c:v>-5.4159094759730297E-2</c:v>
                </c:pt>
                <c:pt idx="12277" formatCode="General">
                  <c:v>-5.7470732698033697E-2</c:v>
                </c:pt>
                <c:pt idx="12278" formatCode="General">
                  <c:v>-6.0769618793859101E-2</c:v>
                </c:pt>
                <c:pt idx="12279" formatCode="General">
                  <c:v>-6.4053906657521795E-2</c:v>
                </c:pt>
                <c:pt idx="12280" formatCode="General">
                  <c:v>-6.7321337821145605E-2</c:v>
                </c:pt>
                <c:pt idx="12281" formatCode="General">
                  <c:v>-7.0569767571810202E-2</c:v>
                </c:pt>
                <c:pt idx="12282" formatCode="General">
                  <c:v>-7.3797183686241705E-2</c:v>
                </c:pt>
                <c:pt idx="12283" formatCode="General">
                  <c:v>-7.7001166302660295E-2</c:v>
                </c:pt>
                <c:pt idx="12284" formatCode="General">
                  <c:v>-8.0179464735108993E-2</c:v>
                </c:pt>
                <c:pt idx="12285" formatCode="General">
                  <c:v>-8.3330534348906499E-2</c:v>
                </c:pt>
                <c:pt idx="12286" formatCode="General">
                  <c:v>-8.6451919522025703E-2</c:v>
                </c:pt>
                <c:pt idx="12287" formatCode="General">
                  <c:v>-8.9541258007818703E-2</c:v>
                </c:pt>
                <c:pt idx="12288" formatCode="General">
                  <c:v>-9.2596960637061201E-2</c:v>
                </c:pt>
                <c:pt idx="12289" formatCode="General">
                  <c:v>-9.56171470494665E-2</c:v>
                </c:pt>
                <c:pt idx="12290" formatCode="General">
                  <c:v>-9.8600168546818703E-2</c:v>
                </c:pt>
                <c:pt idx="12291" formatCode="General">
                  <c:v>-0.101544147666281</c:v>
                </c:pt>
                <c:pt idx="12292" formatCode="General">
                  <c:v>-0.104446989103435</c:v>
                </c:pt>
                <c:pt idx="12293" formatCode="General">
                  <c:v>-0.10730679015603201</c:v>
                </c:pt>
                <c:pt idx="12294" formatCode="General">
                  <c:v>-0.110121661870557</c:v>
                </c:pt>
                <c:pt idx="12295" formatCode="General">
                  <c:v>-0.112889766906937</c:v>
                </c:pt>
                <c:pt idx="12296" formatCode="General">
                  <c:v>-0.11560932298872199</c:v>
                </c:pt>
                <c:pt idx="12297" formatCode="General">
                  <c:v>-0.118278543530286</c:v>
                </c:pt>
                <c:pt idx="12298" formatCode="General">
                  <c:v>-0.12089563390604401</c:v>
                </c:pt>
                <c:pt idx="12299" formatCode="General">
                  <c:v>-0.12345885235146099</c:v>
                </c:pt>
                <c:pt idx="12300" formatCode="General">
                  <c:v>-0.12596651945618401</c:v>
                </c:pt>
                <c:pt idx="12301" formatCode="General">
                  <c:v>-0.12841701408103001</c:v>
                </c:pt>
                <c:pt idx="12302" formatCode="General">
                  <c:v>-0.130808712361352</c:v>
                </c:pt>
                <c:pt idx="12303" formatCode="General">
                  <c:v>-0.13313998255440099</c:v>
                </c:pt>
                <c:pt idx="12304" formatCode="General">
                  <c:v>-0.13540924476150001</c:v>
                </c:pt>
                <c:pt idx="12305" formatCode="General">
                  <c:v>-0.13761498549884499</c:v>
                </c:pt>
                <c:pt idx="12306" formatCode="General">
                  <c:v>-0.139755802180871</c:v>
                </c:pt>
                <c:pt idx="12307" formatCode="General">
                  <c:v>-0.14183024115596701</c:v>
                </c:pt>
                <c:pt idx="12308" formatCode="General">
                  <c:v>-0.143836894020583</c:v>
                </c:pt>
                <c:pt idx="12309" formatCode="General">
                  <c:v>-0.14577446492724899</c:v>
                </c:pt>
                <c:pt idx="12310" formatCode="General">
                  <c:v>-0.147641658707865</c:v>
                </c:pt>
                <c:pt idx="12311" formatCode="General">
                  <c:v>-0.14943721978933999</c:v>
                </c:pt>
                <c:pt idx="12312" formatCode="General">
                  <c:v>-0.15115988556156601</c:v>
                </c:pt>
                <c:pt idx="12313" formatCode="General">
                  <c:v>-0.15280849878987099</c:v>
                </c:pt>
                <c:pt idx="12314" formatCode="General">
                  <c:v>-0.15438201222683301</c:v>
                </c:pt>
                <c:pt idx="12315" formatCode="General">
                  <c:v>-0.15587936547103601</c:v>
                </c:pt>
                <c:pt idx="12316" formatCode="General">
                  <c:v>-0.15729948070982999</c:v>
                </c:pt>
                <c:pt idx="12317" formatCode="General">
                  <c:v>-0.15864142309363999</c:v>
                </c:pt>
                <c:pt idx="12318" formatCode="General">
                  <c:v>-0.15990424917420201</c:v>
                </c:pt>
                <c:pt idx="12319" formatCode="General">
                  <c:v>-0.161087048934767</c:v>
                </c:pt>
                <c:pt idx="12320" formatCode="General">
                  <c:v>-0.16218905316238599</c:v>
                </c:pt>
                <c:pt idx="12321" formatCode="General">
                  <c:v>-0.163209419167024</c:v>
                </c:pt>
                <c:pt idx="12322" formatCode="General">
                  <c:v>-0.164147382955565</c:v>
                </c:pt>
                <c:pt idx="12323" formatCode="General">
                  <c:v>-0.165002325531038</c:v>
                </c:pt>
                <c:pt idx="12324" formatCode="General">
                  <c:v>-0.16577360280409401</c:v>
                </c:pt>
                <c:pt idx="12325" formatCode="General">
                  <c:v>-0.16646058277484899</c:v>
                </c:pt>
                <c:pt idx="12326" formatCode="General">
                  <c:v>-0.167062704636636</c:v>
                </c:pt>
                <c:pt idx="12327" formatCode="General">
                  <c:v>-0.16757943176023399</c:v>
                </c:pt>
                <c:pt idx="12328" formatCode="General">
                  <c:v>-0.168010324343636</c:v>
                </c:pt>
                <c:pt idx="12329" formatCode="General">
                  <c:v>-0.16835501510002401</c:v>
                </c:pt>
                <c:pt idx="12330" formatCode="General">
                  <c:v>-0.16861315686737899</c:v>
                </c:pt>
                <c:pt idx="12331" formatCode="General">
                  <c:v>-0.16878445402260001</c:v>
                </c:pt>
                <c:pt idx="12332" formatCode="General">
                  <c:v>-0.16886865452605099</c:v>
                </c:pt>
                <c:pt idx="12333" formatCode="General">
                  <c:v>-0.16886556520985099</c:v>
                </c:pt>
                <c:pt idx="12334" formatCode="General">
                  <c:v>-0.16877504193401199</c:v>
                </c:pt>
                <c:pt idx="12335" formatCode="General">
                  <c:v>-0.16859698807367601</c:v>
                </c:pt>
                <c:pt idx="12336" formatCode="General">
                  <c:v>-0.168331360202502</c:v>
                </c:pt>
                <c:pt idx="12337" formatCode="General">
                  <c:v>-0.16797816986380901</c:v>
                </c:pt>
                <c:pt idx="12338" formatCode="General">
                  <c:v>-0.16753750209155399</c:v>
                </c:pt>
                <c:pt idx="12339" formatCode="General">
                  <c:v>-0.16700943430280499</c:v>
                </c:pt>
                <c:pt idx="12340" formatCode="General">
                  <c:v>-0.16639411477687499</c:v>
                </c:pt>
                <c:pt idx="12341" formatCode="General">
                  <c:v>-0.16569176593420301</c:v>
                </c:pt>
                <c:pt idx="12342" formatCode="General">
                  <c:v>-0.16490265385429101</c:v>
                </c:pt>
                <c:pt idx="12343" formatCode="General">
                  <c:v>-0.164027132178869</c:v>
                </c:pt>
                <c:pt idx="12344" formatCode="General">
                  <c:v>-0.163065528313003</c:v>
                </c:pt>
                <c:pt idx="12345" formatCode="General">
                  <c:v>-0.16201819471290699</c:v>
                </c:pt>
                <c:pt idx="12346" formatCode="General">
                  <c:v>-0.16088562327884301</c:v>
                </c:pt>
                <c:pt idx="12347" formatCode="General">
                  <c:v>-0.15966833995451099</c:v>
                </c:pt>
                <c:pt idx="12348" formatCode="General">
                  <c:v>-0.15836688283507699</c:v>
                </c:pt>
                <c:pt idx="12349" formatCode="General">
                  <c:v>-0.15698180467470299</c:v>
                </c:pt>
                <c:pt idx="12350" formatCode="General">
                  <c:v>-0.155513732801978</c:v>
                </c:pt>
                <c:pt idx="12351" formatCode="General">
                  <c:v>-0.15396342188525799</c:v>
                </c:pt>
                <c:pt idx="12352" formatCode="General">
                  <c:v>-0.152331586903723</c:v>
                </c:pt>
                <c:pt idx="12353" formatCode="General">
                  <c:v>-0.15061900123331001</c:v>
                </c:pt>
                <c:pt idx="12354" formatCode="General">
                  <c:v>-0.14882655227684499</c:v>
                </c:pt>
                <c:pt idx="12355" formatCode="General">
                  <c:v>-0.14695507569395999</c:v>
                </c:pt>
                <c:pt idx="12356" formatCode="General">
                  <c:v>-0.14500545169427201</c:v>
                </c:pt>
                <c:pt idx="12357" formatCode="General">
                  <c:v>-0.14297866894717301</c:v>
                </c:pt>
                <c:pt idx="12358" formatCode="General">
                  <c:v>-0.14087570713707001</c:v>
                </c:pt>
                <c:pt idx="12359" formatCode="General">
                  <c:v>-0.13869752972579</c:v>
                </c:pt>
                <c:pt idx="12360" formatCode="General">
                  <c:v>-0.13644519996966301</c:v>
                </c:pt>
                <c:pt idx="12361" formatCode="General">
                  <c:v>-0.134119887016172</c:v>
                </c:pt>
                <c:pt idx="12362" formatCode="General">
                  <c:v>-0.13172274666211201</c:v>
                </c:pt>
                <c:pt idx="12363" formatCode="General">
                  <c:v>-0.12925496179764301</c:v>
                </c:pt>
                <c:pt idx="12364" formatCode="General">
                  <c:v>-0.126717750833402</c:v>
                </c:pt>
                <c:pt idx="12365" formatCode="General">
                  <c:v>-0.12411241372172301</c:v>
                </c:pt>
                <c:pt idx="12366" formatCode="General">
                  <c:v>-0.121440228408048</c:v>
                </c:pt>
                <c:pt idx="12367" formatCode="General">
                  <c:v>-0.11870254378577701</c:v>
                </c:pt>
                <c:pt idx="12368" formatCode="General">
                  <c:v>-0.115900729715882</c:v>
                </c:pt>
                <c:pt idx="12369" formatCode="General">
                  <c:v>-0.11303611779009699</c:v>
                </c:pt>
                <c:pt idx="12370" formatCode="General">
                  <c:v>-0.110110170432923</c:v>
                </c:pt>
                <c:pt idx="12371" formatCode="General">
                  <c:v>-0.107124429735518</c:v>
                </c:pt>
                <c:pt idx="12372" formatCode="General">
                  <c:v>-0.10408038730159801</c:v>
                </c:pt>
                <c:pt idx="12373" formatCode="General">
                  <c:v>-0.100979482480927</c:v>
                </c:pt>
                <c:pt idx="12374" formatCode="General">
                  <c:v>-9.7823319285039706E-2</c:v>
                </c:pt>
                <c:pt idx="12375" formatCode="General">
                  <c:v>-9.4613462303784104E-2</c:v>
                </c:pt>
                <c:pt idx="12376" formatCode="General">
                  <c:v>-9.1351477140799595E-2</c:v>
                </c:pt>
                <c:pt idx="12377" formatCode="General">
                  <c:v>-8.8039092226112906E-2</c:v>
                </c:pt>
                <c:pt idx="12378" formatCode="General">
                  <c:v>-8.4677933347105105E-2</c:v>
                </c:pt>
                <c:pt idx="12379" formatCode="General">
                  <c:v>-8.1269665860095694E-2</c:v>
                </c:pt>
                <c:pt idx="12380" formatCode="General">
                  <c:v>-7.7816061375438395E-2</c:v>
                </c:pt>
                <c:pt idx="12381" formatCode="General">
                  <c:v>-7.4318825398436206E-2</c:v>
                </c:pt>
                <c:pt idx="12382" formatCode="General">
                  <c:v>-7.0779642658781602E-2</c:v>
                </c:pt>
                <c:pt idx="12383" formatCode="General">
                  <c:v>-6.7200296665403197E-2</c:v>
                </c:pt>
                <c:pt idx="12384" formatCode="General">
                  <c:v>-6.35826215052296E-2</c:v>
                </c:pt>
                <c:pt idx="12385" formatCode="General">
                  <c:v>-5.9928435625426303E-2</c:v>
                </c:pt>
                <c:pt idx="12386" formatCode="General">
                  <c:v>-5.6239586107229698E-2</c:v>
                </c:pt>
                <c:pt idx="12387" formatCode="General">
                  <c:v>-5.2517896938064301E-2</c:v>
                </c:pt>
                <c:pt idx="12388" formatCode="General">
                  <c:v>-4.8765212854918E-2</c:v>
                </c:pt>
                <c:pt idx="12389" formatCode="General">
                  <c:v>-4.4983356884302501E-2</c:v>
                </c:pt>
                <c:pt idx="12390" formatCode="General">
                  <c:v>-4.1174235086412998E-2</c:v>
                </c:pt>
                <c:pt idx="12391" formatCode="General">
                  <c:v>-3.7339783184464098E-2</c:v>
                </c:pt>
                <c:pt idx="12392" formatCode="General">
                  <c:v>-3.3481848893951102E-2</c:v>
                </c:pt>
                <c:pt idx="12393" formatCode="General">
                  <c:v>-2.9602350616266201E-2</c:v>
                </c:pt>
                <c:pt idx="12394" formatCode="General">
                  <c:v>-2.57032391940646E-2</c:v>
                </c:pt>
                <c:pt idx="12395" formatCode="General">
                  <c:v>-2.17864833291899E-2</c:v>
                </c:pt>
                <c:pt idx="12396" formatCode="General">
                  <c:v>-1.78540126463279E-2</c:v>
                </c:pt>
                <c:pt idx="12397" formatCode="General">
                  <c:v>-1.39077649889286E-2</c:v>
                </c:pt>
                <c:pt idx="12398" formatCode="General">
                  <c:v>-9.9496947028846396E-3</c:v>
                </c:pt>
                <c:pt idx="12399" formatCode="General">
                  <c:v>-5.9817691933214201E-3</c:v>
                </c:pt>
                <c:pt idx="12400" formatCode="General">
                  <c:v>-2.0059643472087E-3</c:v>
                </c:pt>
                <c:pt idx="12401" formatCode="General">
                  <c:v>1.97578910924606E-3</c:v>
                </c:pt>
                <c:pt idx="12402" formatCode="General">
                  <c:v>5.9615044433455004E-3</c:v>
                </c:pt>
                <c:pt idx="12403" formatCode="General">
                  <c:v>9.9492396198612096E-3</c:v>
                </c:pt>
                <c:pt idx="12404" formatCode="General">
                  <c:v>1.3937055496250799E-2</c:v>
                </c:pt>
                <c:pt idx="12405" formatCode="General">
                  <c:v>1.79230070622203E-2</c:v>
                </c:pt>
                <c:pt idx="12406" formatCode="General">
                  <c:v>2.1905140249808702E-2</c:v>
                </c:pt>
                <c:pt idx="12407" formatCode="General">
                  <c:v>2.5881440557174399E-2</c:v>
                </c:pt>
                <c:pt idx="12408" formatCode="General">
                  <c:v>2.9849949236625099E-2</c:v>
                </c:pt>
                <c:pt idx="12409" formatCode="General">
                  <c:v>3.3808776652573501E-2</c:v>
                </c:pt>
                <c:pt idx="12410" formatCode="General">
                  <c:v>3.7756039452684402E-2</c:v>
                </c:pt>
                <c:pt idx="12411" formatCode="General">
                  <c:v>4.1689790626779702E-2</c:v>
                </c:pt>
                <c:pt idx="12412" formatCode="General">
                  <c:v>4.5608026915411298E-2</c:v>
                </c:pt>
                <c:pt idx="12413" formatCode="General">
                  <c:v>4.9508859518659597E-2</c:v>
                </c:pt>
                <c:pt idx="12414" formatCode="General">
                  <c:v>5.3390417886138901E-2</c:v>
                </c:pt>
                <c:pt idx="12415" formatCode="General">
                  <c:v>5.7250783324193602E-2</c:v>
                </c:pt>
                <c:pt idx="12416" formatCode="General">
                  <c:v>6.1088099138681601E-2</c:v>
                </c:pt>
                <c:pt idx="12417" formatCode="General">
                  <c:v>6.4900525097687095E-2</c:v>
                </c:pt>
                <c:pt idx="12418" formatCode="General">
                  <c:v>6.8686225930272099E-2</c:v>
                </c:pt>
                <c:pt idx="12419" formatCode="General">
                  <c:v>7.2443320817004303E-2</c:v>
                </c:pt>
                <c:pt idx="12420" formatCode="General">
                  <c:v>7.6169996728525896E-2</c:v>
                </c:pt>
                <c:pt idx="12421" formatCode="General">
                  <c:v>7.9864510480340503E-2</c:v>
                </c:pt>
                <c:pt idx="12422" formatCode="General">
                  <c:v>8.3525024577533302E-2</c:v>
                </c:pt>
                <c:pt idx="12423" formatCode="General">
                  <c:v>8.7149763144683506E-2</c:v>
                </c:pt>
                <c:pt idx="12424" formatCode="General">
                  <c:v>9.0737028133242095E-2</c:v>
                </c:pt>
                <c:pt idx="12425" formatCode="General">
                  <c:v>9.4285083165378897E-2</c:v>
                </c:pt>
                <c:pt idx="12426" formatCode="General">
                  <c:v>9.7792199232434401E-2</c:v>
                </c:pt>
                <c:pt idx="12427" formatCode="General">
                  <c:v>0.101256660805773</c:v>
                </c:pt>
                <c:pt idx="12428" formatCode="General">
                  <c:v>0.104676774172292</c:v>
                </c:pt>
                <c:pt idx="12429" formatCode="General">
                  <c:v>0.108050923319348</c:v>
                </c:pt>
                <c:pt idx="12430" formatCode="General">
                  <c:v>0.111377521103056</c:v>
                </c:pt>
                <c:pt idx="12431" formatCode="General">
                  <c:v>0.114654999039941</c:v>
                </c:pt>
                <c:pt idx="12432" formatCode="General">
                  <c:v>0.117881802554321</c:v>
                </c:pt>
                <c:pt idx="12433" formatCode="General">
                  <c:v>0.12105633799147</c:v>
                </c:pt>
                <c:pt idx="12434" formatCode="General">
                  <c:v>0.124177081224257</c:v>
                </c:pt>
                <c:pt idx="12435" formatCode="General">
                  <c:v>0.12724253431186</c:v>
                </c:pt>
                <c:pt idx="12436" formatCode="General">
                  <c:v>0.13025122468014</c:v>
                </c:pt>
                <c:pt idx="12437" formatCode="General">
                  <c:v>0.133201761347994</c:v>
                </c:pt>
                <c:pt idx="12438" formatCode="General">
                  <c:v>0.136092777049164</c:v>
                </c:pt>
                <c:pt idx="12439" formatCode="General">
                  <c:v>0.138922863602472</c:v>
                </c:pt>
                <c:pt idx="12440" formatCode="General">
                  <c:v>0.141690627978941</c:v>
                </c:pt>
                <c:pt idx="12441" formatCode="General">
                  <c:v>0.14439476199259901</c:v>
                </c:pt>
                <c:pt idx="12442" formatCode="General">
                  <c:v>0.147034041383483</c:v>
                </c:pt>
                <c:pt idx="12443" formatCode="General">
                  <c:v>0.149607211519283</c:v>
                </c:pt>
                <c:pt idx="12444" formatCode="General">
                  <c:v>0.15211302808705501</c:v>
                </c:pt>
                <c:pt idx="12445" formatCode="General">
                  <c:v>0.15455026572413</c:v>
                </c:pt>
                <c:pt idx="12446" formatCode="General">
                  <c:v>0.15691772802884099</c:v>
                </c:pt>
                <c:pt idx="12447" formatCode="General">
                  <c:v>0.15921435585322699</c:v>
                </c:pt>
                <c:pt idx="12448" formatCode="General">
                  <c:v>0.16143906821488699</c:v>
                </c:pt>
                <c:pt idx="12449" formatCode="General">
                  <c:v>0.163590802276362</c:v>
                </c:pt>
                <c:pt idx="12450" formatCode="General">
                  <c:v>0.165668570313172</c:v>
                </c:pt>
                <c:pt idx="12451" formatCode="General">
                  <c:v>0.16767135039473099</c:v>
                </c:pt>
                <c:pt idx="12452" formatCode="General">
                  <c:v>0.16959814203864099</c:v>
                </c:pt>
                <c:pt idx="12453" formatCode="General">
                  <c:v>0.17144808470477699</c:v>
                </c:pt>
                <c:pt idx="12454" formatCode="General">
                  <c:v>0.17322034413003301</c:v>
                </c:pt>
                <c:pt idx="12455" formatCode="General">
                  <c:v>0.174913995267405</c:v>
                </c:pt>
                <c:pt idx="12456" formatCode="General">
                  <c:v>0.17652824066626099</c:v>
                </c:pt>
                <c:pt idx="12457" formatCode="General">
                  <c:v>0.178062373721949</c:v>
                </c:pt>
                <c:pt idx="12458" formatCode="General">
                  <c:v>0.179515654008753</c:v>
                </c:pt>
                <c:pt idx="12459" formatCode="General">
                  <c:v>0.18088735690649899</c:v>
                </c:pt>
                <c:pt idx="12460" formatCode="General">
                  <c:v>0.18217683353467001</c:v>
                </c:pt>
                <c:pt idx="12461" formatCode="General">
                  <c:v>0.183383466983397</c:v>
                </c:pt>
                <c:pt idx="12462" formatCode="General">
                  <c:v>0.184506717105067</c:v>
                </c:pt>
                <c:pt idx="12463" formatCode="General">
                  <c:v>0.18554606482365499</c:v>
                </c:pt>
                <c:pt idx="12464" formatCode="General">
                  <c:v>0.186500955148931</c:v>
                </c:pt>
                <c:pt idx="12465" formatCode="General">
                  <c:v>0.18737096109503201</c:v>
                </c:pt>
                <c:pt idx="12466" formatCode="General">
                  <c:v>0.188155680216504</c:v>
                </c:pt>
                <c:pt idx="12467" formatCode="General">
                  <c:v>0.188854675139423</c:v>
                </c:pt>
                <c:pt idx="12468" formatCode="General">
                  <c:v>0.18946763364816999</c:v>
                </c:pt>
                <c:pt idx="12469" formatCode="General">
                  <c:v>0.189994274633906</c:v>
                </c:pt>
                <c:pt idx="12470" formatCode="General">
                  <c:v>0.19043433413348901</c:v>
                </c:pt>
                <c:pt idx="12471" formatCode="General">
                  <c:v>0.19078761638609301</c:v>
                </c:pt>
                <c:pt idx="12472" formatCode="General">
                  <c:v>0.19105389339800699</c:v>
                </c:pt>
                <c:pt idx="12473" formatCode="General">
                  <c:v>0.19123306012301799</c:v>
                </c:pt>
                <c:pt idx="12474" formatCode="General">
                  <c:v>0.19132503189936201</c:v>
                </c:pt>
                <c:pt idx="12475" formatCode="General">
                  <c:v>0.19132968258590499</c:v>
                </c:pt>
                <c:pt idx="12476" formatCode="General">
                  <c:v>0.191247012123472</c:v>
                </c:pt>
                <c:pt idx="12477" formatCode="General">
                  <c:v>0.19107709984694901</c:v>
                </c:pt>
                <c:pt idx="12478" formatCode="General">
                  <c:v>0.19081998592452501</c:v>
                </c:pt>
                <c:pt idx="12479" formatCode="General">
                  <c:v>0.190475773395273</c:v>
                </c:pt>
                <c:pt idx="12480" formatCode="General">
                  <c:v>0.19004463218218701</c:v>
                </c:pt>
                <c:pt idx="12481" formatCode="General">
                  <c:v>0.18952669359819399</c:v>
                </c:pt>
                <c:pt idx="12482" formatCode="General">
                  <c:v>0.18892220300283799</c:v>
                </c:pt>
                <c:pt idx="12483" formatCode="General">
                  <c:v>0.18823142465381301</c:v>
                </c:pt>
                <c:pt idx="12484" formatCode="General">
                  <c:v>0.187454633198056</c:v>
                </c:pt>
                <c:pt idx="12485" formatCode="General">
                  <c:v>0.186592219902325</c:v>
                </c:pt>
                <c:pt idx="12486" formatCode="General">
                  <c:v>0.18564453527126201</c:v>
                </c:pt>
                <c:pt idx="12487" formatCode="General">
                  <c:v>0.184611990844958</c:v>
                </c:pt>
                <c:pt idx="12488" formatCode="General">
                  <c:v>0.18349511822935799</c:v>
                </c:pt>
                <c:pt idx="12489" formatCode="General">
                  <c:v>0.18229440031588301</c:v>
                </c:pt>
                <c:pt idx="12490" formatCode="General">
                  <c:v>0.18101031486296401</c:v>
                </c:pt>
                <c:pt idx="12491" formatCode="General">
                  <c:v>0.179643457725915</c:v>
                </c:pt>
                <c:pt idx="12492" formatCode="General">
                  <c:v>0.17819448696821699</c:v>
                </c:pt>
                <c:pt idx="12493" formatCode="General">
                  <c:v>0.17666400514042899</c:v>
                </c:pt>
                <c:pt idx="12494" formatCode="General">
                  <c:v>0.17505266521554599</c:v>
                </c:pt>
                <c:pt idx="12495" formatCode="General">
                  <c:v>0.17336123788129301</c:v>
                </c:pt>
                <c:pt idx="12496" formatCode="General">
                  <c:v>0.171590502865369</c:v>
                </c:pt>
                <c:pt idx="12497" formatCode="General">
                  <c:v>0.169741287020749</c:v>
                </c:pt>
                <c:pt idx="12498" formatCode="General">
                  <c:v>0.167814413985307</c:v>
                </c:pt>
                <c:pt idx="12499" formatCode="General">
                  <c:v>0.16581075361559</c:v>
                </c:pt>
                <c:pt idx="12500" formatCode="General">
                  <c:v>0.16373123012330701</c:v>
                </c:pt>
                <c:pt idx="12501" formatCode="General">
                  <c:v>0.161576813828612</c:v>
                </c:pt>
                <c:pt idx="12502" formatCode="General">
                  <c:v>0.15934846635336</c:v>
                </c:pt>
                <c:pt idx="12503" formatCode="General">
                  <c:v>0.15704718799284301</c:v>
                </c:pt>
                <c:pt idx="12504" formatCode="General">
                  <c:v>0.15467402760667701</c:v>
                </c:pt>
                <c:pt idx="12505" formatCode="General">
                  <c:v>0.152230078727593</c:v>
                </c:pt>
                <c:pt idx="12506" formatCode="General">
                  <c:v>0.14971647608725899</c:v>
                </c:pt>
                <c:pt idx="12507" formatCode="General">
                  <c:v>0.147134341060118</c:v>
                </c:pt>
                <c:pt idx="12508" formatCode="General">
                  <c:v>0.14448488352213501</c:v>
                </c:pt>
                <c:pt idx="12509" formatCode="General">
                  <c:v>0.141769299887475</c:v>
                </c:pt>
                <c:pt idx="12510" formatCode="General">
                  <c:v>0.13898882131906301</c:v>
                </c:pt>
                <c:pt idx="12511" formatCode="General">
                  <c:v>0.136144770226687</c:v>
                </c:pt>
                <c:pt idx="12512" formatCode="General">
                  <c:v>0.13323845116213501</c:v>
                </c:pt>
                <c:pt idx="12513" formatCode="General">
                  <c:v>0.130271191885275</c:v>
                </c:pt>
                <c:pt idx="12514" formatCode="General">
                  <c:v>0.12724434976493701</c:v>
                </c:pt>
                <c:pt idx="12515" formatCode="General">
                  <c:v>0.12415931463633</c:v>
                </c:pt>
                <c:pt idx="12516" formatCode="General">
                  <c:v>0.121017558321921</c:v>
                </c:pt>
                <c:pt idx="12517" formatCode="General">
                  <c:v>0.117820524669071</c:v>
                </c:pt>
                <c:pt idx="12518" formatCode="General">
                  <c:v>0.11456967012259101</c:v>
                </c:pt>
                <c:pt idx="12519" formatCode="General">
                  <c:v>0.111266475971964</c:v>
                </c:pt>
                <c:pt idx="12520" formatCode="General">
                  <c:v>0.107912500589199</c:v>
                </c:pt>
                <c:pt idx="12521" formatCode="General">
                  <c:v>0.104509322818854</c:v>
                </c:pt>
                <c:pt idx="12522" formatCode="General">
                  <c:v>0.101058479103666</c:v>
                </c:pt>
                <c:pt idx="12523" formatCode="General">
                  <c:v>9.7561569809679893E-2</c:v>
                </c:pt>
                <c:pt idx="12524" formatCode="General">
                  <c:v>9.4020217918524093E-2</c:v>
                </c:pt>
                <c:pt idx="12525" formatCode="General">
                  <c:v>9.0436115431192898E-2</c:v>
                </c:pt>
                <c:pt idx="12526" formatCode="General">
                  <c:v>8.6810963472883501E-2</c:v>
                </c:pt>
                <c:pt idx="12527" formatCode="General">
                  <c:v>8.3146410135135601E-2</c:v>
                </c:pt>
                <c:pt idx="12528" formatCode="General">
                  <c:v>7.9444154347626403E-2</c:v>
                </c:pt>
                <c:pt idx="12529" formatCode="General">
                  <c:v>7.5705906123175501E-2</c:v>
                </c:pt>
                <c:pt idx="12530" formatCode="General">
                  <c:v>7.1933431313425097E-2</c:v>
                </c:pt>
                <c:pt idx="12531" formatCode="General">
                  <c:v>6.8128499995304598E-2</c:v>
                </c:pt>
                <c:pt idx="12532" formatCode="General">
                  <c:v>6.4292884481603405E-2</c:v>
                </c:pt>
                <c:pt idx="12533" formatCode="General">
                  <c:v>6.0428463785388603E-2</c:v>
                </c:pt>
                <c:pt idx="12534" formatCode="General">
                  <c:v>5.6537053637741398E-2</c:v>
                </c:pt>
                <c:pt idx="12535" formatCode="General">
                  <c:v>5.2620394943898897E-2</c:v>
                </c:pt>
                <c:pt idx="12536" formatCode="General">
                  <c:v>4.86803260147812E-2</c:v>
                </c:pt>
                <c:pt idx="12537" formatCode="General">
                  <c:v>4.4718742499076397E-2</c:v>
                </c:pt>
                <c:pt idx="12538" formatCode="General">
                  <c:v>4.07375327533962E-2</c:v>
                </c:pt>
                <c:pt idx="12539" formatCode="General">
                  <c:v>3.6738616928363103E-2</c:v>
                </c:pt>
                <c:pt idx="12540" formatCode="General">
                  <c:v>3.2723840101258603E-2</c:v>
                </c:pt>
                <c:pt idx="12541" formatCode="General">
                  <c:v>2.86950728773934E-2</c:v>
                </c:pt>
                <c:pt idx="12542" formatCode="General">
                  <c:v>2.46542279024967E-2</c:v>
                </c:pt>
                <c:pt idx="12543" formatCode="General">
                  <c:v>2.0603251623100501E-2</c:v>
                </c:pt>
                <c:pt idx="12544" formatCode="General">
                  <c:v>1.6544064496210001E-2</c:v>
                </c:pt>
                <c:pt idx="12545" formatCode="General">
                  <c:v>1.24785576213695E-2</c:v>
                </c:pt>
                <c:pt idx="12546" formatCode="General">
                  <c:v>8.4087028240494507E-3</c:v>
                </c:pt>
                <c:pt idx="12547" formatCode="General">
                  <c:v>4.33645040039246E-3</c:v>
                </c:pt>
                <c:pt idx="12548" formatCode="General">
                  <c:v>2.6376593971218101E-4</c:v>
                </c:pt>
                <c:pt idx="12549" formatCode="General">
                  <c:v>-3.8074196000581402E-3</c:v>
                </c:pt>
                <c:pt idx="12550" formatCode="General">
                  <c:v>-7.8751619428017294E-3</c:v>
                </c:pt>
                <c:pt idx="12551" formatCode="General">
                  <c:v>-1.19375011194068E-2</c:v>
                </c:pt>
                <c:pt idx="12552" formatCode="General">
                  <c:v>-1.5992520543623899E-2</c:v>
                </c:pt>
                <c:pt idx="12553" formatCode="General">
                  <c:v>-2.0038295092562799E-2</c:v>
                </c:pt>
                <c:pt idx="12554" formatCode="General">
                  <c:v>-2.4072885811925699E-2</c:v>
                </c:pt>
                <c:pt idx="12555" formatCode="General">
                  <c:v>-2.8094339584851101E-2</c:v>
                </c:pt>
                <c:pt idx="12556" formatCode="General">
                  <c:v>-3.21006915251816E-2</c:v>
                </c:pt>
                <c:pt idx="12557" formatCode="General">
                  <c:v>-3.6089978372356203E-2</c:v>
                </c:pt>
                <c:pt idx="12558" formatCode="General">
                  <c:v>-4.0060346772165301E-2</c:v>
                </c:pt>
                <c:pt idx="12559" formatCode="General">
                  <c:v>-4.4009891902313698E-2</c:v>
                </c:pt>
                <c:pt idx="12560" formatCode="General">
                  <c:v>-4.7936642429780102E-2</c:v>
                </c:pt>
                <c:pt idx="12561" formatCode="General">
                  <c:v>-5.1838678625483199E-2</c:v>
                </c:pt>
                <c:pt idx="12562" formatCode="General">
                  <c:v>-5.5714095320279801E-2</c:v>
                </c:pt>
                <c:pt idx="12563" formatCode="General">
                  <c:v>-5.9561048255129097E-2</c:v>
                </c:pt>
                <c:pt idx="12564" formatCode="General">
                  <c:v>-6.3377648864505698E-2</c:v>
                </c:pt>
                <c:pt idx="12565" formatCode="General">
                  <c:v>-6.7162014012164095E-2</c:v>
                </c:pt>
                <c:pt idx="12566" formatCode="General">
                  <c:v>-7.0912332497628197E-2</c:v>
                </c:pt>
                <c:pt idx="12567" formatCode="General">
                  <c:v>-7.4626807937837006E-2</c:v>
                </c:pt>
                <c:pt idx="12568" formatCode="General">
                  <c:v>-7.8303598234682498E-2</c:v>
                </c:pt>
                <c:pt idx="12569" formatCode="General">
                  <c:v>-8.19408718247506E-2</c:v>
                </c:pt>
                <c:pt idx="12570" formatCode="General">
                  <c:v>-8.5536868799738694E-2</c:v>
                </c:pt>
                <c:pt idx="12571" formatCode="General">
                  <c:v>-8.9089795030445298E-2</c:v>
                </c:pt>
                <c:pt idx="12572" formatCode="General">
                  <c:v>-9.2597874494050894E-2</c:v>
                </c:pt>
                <c:pt idx="12573" formatCode="General">
                  <c:v>-9.6059414431020104E-2</c:v>
                </c:pt>
                <c:pt idx="12574" formatCode="General">
                  <c:v>-9.9472750125475504E-2</c:v>
                </c:pt>
                <c:pt idx="12575" formatCode="General">
                  <c:v>-0.102836182356858</c:v>
                </c:pt>
                <c:pt idx="12576" formatCode="General">
                  <c:v>-0.10614802894848201</c:v>
                </c:pt>
                <c:pt idx="12577" formatCode="General">
                  <c:v>-0.109406634141697</c:v>
                </c:pt>
                <c:pt idx="12578" formatCode="General">
                  <c:v>-0.112610370169846</c:v>
                </c:pt>
                <c:pt idx="12579" formatCode="General">
                  <c:v>-0.115757640326334</c:v>
                </c:pt>
                <c:pt idx="12580" formatCode="General">
                  <c:v>-0.118846879893433</c:v>
                </c:pt>
                <c:pt idx="12581" formatCode="General">
                  <c:v>-0.12187655251298</c:v>
                </c:pt>
                <c:pt idx="12582" formatCode="General">
                  <c:v>-0.12484508920969201</c:v>
                </c:pt>
                <c:pt idx="12583" formatCode="General">
                  <c:v>-0.12775088028203299</c:v>
                </c:pt>
                <c:pt idx="12584" formatCode="General">
                  <c:v>-0.130592335981362</c:v>
                </c:pt>
                <c:pt idx="12585" formatCode="General">
                  <c:v>-0.13336844798629499</c:v>
                </c:pt>
                <c:pt idx="12586" formatCode="General">
                  <c:v>-0.136078228715803</c:v>
                </c:pt>
                <c:pt idx="12587" formatCode="General">
                  <c:v>-0.138719636234379</c:v>
                </c:pt>
                <c:pt idx="12588" formatCode="General">
                  <c:v>-0.14129121879520701</c:v>
                </c:pt>
                <c:pt idx="12589" formatCode="General">
                  <c:v>-0.143792274630796</c:v>
                </c:pt>
                <c:pt idx="12590" formatCode="General">
                  <c:v>-0.14622163994390999</c:v>
                </c:pt>
                <c:pt idx="12591" formatCode="General">
                  <c:v>-0.14857757952633299</c:v>
                </c:pt>
                <c:pt idx="12592" formatCode="General">
                  <c:v>-0.15085847971420699</c:v>
                </c:pt>
                <c:pt idx="12593" formatCode="General">
                  <c:v>-0.15306394119970201</c:v>
                </c:pt>
                <c:pt idx="12594" formatCode="General">
                  <c:v>-0.15519265666020299</c:v>
                </c:pt>
                <c:pt idx="12595" formatCode="General">
                  <c:v>-0.157243317583628</c:v>
                </c:pt>
                <c:pt idx="12596" formatCode="General">
                  <c:v>-0.15921523625769701</c:v>
                </c:pt>
                <c:pt idx="12597" formatCode="General">
                  <c:v>-0.16110681003590299</c:v>
                </c:pt>
                <c:pt idx="12598" formatCode="General">
                  <c:v>-0.162917548457473</c:v>
                </c:pt>
                <c:pt idx="12599" formatCode="General">
                  <c:v>-0.16464659272669499</c:v>
                </c:pt>
                <c:pt idx="12600" formatCode="General">
                  <c:v>-0.166292554838808</c:v>
                </c:pt>
                <c:pt idx="12601" formatCode="General">
                  <c:v>-0.16785469632837</c:v>
                </c:pt>
                <c:pt idx="12602" formatCode="General">
                  <c:v>-0.16933240879630701</c:v>
                </c:pt>
                <c:pt idx="12603" formatCode="General">
                  <c:v>-0.170724614687909</c:v>
                </c:pt>
                <c:pt idx="12604" formatCode="General">
                  <c:v>-0.17203037214193301</c:v>
                </c:pt>
                <c:pt idx="12605" formatCode="General">
                  <c:v>-0.17324997340915099</c:v>
                </c:pt>
                <c:pt idx="12606" formatCode="General">
                  <c:v>-0.174382732994773</c:v>
                </c:pt>
                <c:pt idx="12607" formatCode="General">
                  <c:v>-0.17542735012024599</c:v>
                </c:pt>
                <c:pt idx="12608" formatCode="General">
                  <c:v>-0.17638313775991701</c:v>
                </c:pt>
                <c:pt idx="12609" formatCode="General">
                  <c:v>-0.177249591976396</c:v>
                </c:pt>
                <c:pt idx="12610" formatCode="General">
                  <c:v>-0.17802633735666001</c:v>
                </c:pt>
                <c:pt idx="12611" formatCode="General">
                  <c:v>-0.17871312597856601</c:v>
                </c:pt>
                <c:pt idx="12612" formatCode="General">
                  <c:v>-0.17930983266364101</c:v>
                </c:pt>
                <c:pt idx="12613" formatCode="General">
                  <c:v>-0.179816387152919</c:v>
                </c:pt>
                <c:pt idx="12614" formatCode="General">
                  <c:v>-0.18023221175457199</c:v>
                </c:pt>
                <c:pt idx="12615" formatCode="General">
                  <c:v>-0.18055672316933899</c:v>
                </c:pt>
                <c:pt idx="12616" formatCode="General">
                  <c:v>-0.180789429333294</c:v>
                </c:pt>
                <c:pt idx="12617" formatCode="General">
                  <c:v>-0.18092998903937901</c:v>
                </c:pt>
                <c:pt idx="12618" formatCode="General">
                  <c:v>-0.180978795358854</c:v>
                </c:pt>
                <c:pt idx="12619" formatCode="General">
                  <c:v>-0.18093633300138501</c:v>
                </c:pt>
                <c:pt idx="12620" formatCode="General">
                  <c:v>-0.180802047003079</c:v>
                </c:pt>
                <c:pt idx="12621" formatCode="General">
                  <c:v>-0.180575891965566</c:v>
                </c:pt>
                <c:pt idx="12622" formatCode="General">
                  <c:v>-0.18025800790257501</c:v>
                </c:pt>
                <c:pt idx="12623" formatCode="General">
                  <c:v>-0.17984860826927601</c:v>
                </c:pt>
                <c:pt idx="12624" formatCode="General">
                  <c:v>-0.179347970875292</c:v>
                </c:pt>
                <c:pt idx="12625" formatCode="General">
                  <c:v>-0.178755886723412</c:v>
                </c:pt>
                <c:pt idx="12626" formatCode="General">
                  <c:v>-0.17807277276023101</c:v>
                </c:pt>
                <c:pt idx="12627" formatCode="General">
                  <c:v>-0.17729914573797301</c:v>
                </c:pt>
                <c:pt idx="12628" formatCode="General">
                  <c:v>-0.176435018171825</c:v>
                </c:pt>
                <c:pt idx="12629" formatCode="General">
                  <c:v>-0.175480440392315</c:v>
                </c:pt>
                <c:pt idx="12630" formatCode="General">
                  <c:v>-0.17443616582322899</c:v>
                </c:pt>
                <c:pt idx="12631" formatCode="General">
                  <c:v>-0.173303057658586</c:v>
                </c:pt>
                <c:pt idx="12632" formatCode="General">
                  <c:v>-0.17208147554547301</c:v>
                </c:pt>
                <c:pt idx="12633" formatCode="General">
                  <c:v>-0.17077180902210101</c:v>
                </c:pt>
                <c:pt idx="12634" formatCode="General">
                  <c:v>-0.16937507528958301</c:v>
                </c:pt>
                <c:pt idx="12635" formatCode="General">
                  <c:v>-0.16789182754972401</c:v>
                </c:pt>
                <c:pt idx="12636" formatCode="General">
                  <c:v>-0.166322602782009</c:v>
                </c:pt>
                <c:pt idx="12637" formatCode="General">
                  <c:v>-0.16466798805350699</c:v>
                </c:pt>
                <c:pt idx="12638" formatCode="General">
                  <c:v>-0.162928687709786</c:v>
                </c:pt>
                <c:pt idx="12639" formatCode="General">
                  <c:v>-0.16110602102701199</c:v>
                </c:pt>
                <c:pt idx="12640" formatCode="General">
                  <c:v>-0.15920080023799299</c:v>
                </c:pt>
                <c:pt idx="12641" formatCode="General">
                  <c:v>-0.15721330445329099</c:v>
                </c:pt>
                <c:pt idx="12642" formatCode="General">
                  <c:v>-0.155144994576698</c:v>
                </c:pt>
                <c:pt idx="12643" formatCode="General">
                  <c:v>-0.15299744253841399</c:v>
                </c:pt>
                <c:pt idx="12644" formatCode="General">
                  <c:v>-0.150771118701404</c:v>
                </c:pt>
                <c:pt idx="12645" formatCode="General">
                  <c:v>-0.14846695574503299</c:v>
                </c:pt>
                <c:pt idx="12646" formatCode="General">
                  <c:v>-0.14608600557113099</c:v>
                </c:pt>
                <c:pt idx="12647" formatCode="General">
                  <c:v>-0.14362940633811</c:v>
                </c:pt>
                <c:pt idx="12648" formatCode="General">
                  <c:v>-0.14109891029789701</c:v>
                </c:pt>
                <c:pt idx="12649" formatCode="General">
                  <c:v>-0.13849572123786699</c:v>
                </c:pt>
                <c:pt idx="12650" formatCode="General">
                  <c:v>-0.135820440957961</c:v>
                </c:pt>
                <c:pt idx="12651" formatCode="General">
                  <c:v>-0.13307425408734</c:v>
                </c:pt>
                <c:pt idx="12652" formatCode="General">
                  <c:v>-0.13025901817304</c:v>
                </c:pt>
                <c:pt idx="12653" formatCode="General">
                  <c:v>-0.12737616332427201</c:v>
                </c:pt>
                <c:pt idx="12654" formatCode="General">
                  <c:v>-0.124427622429704</c:v>
                </c:pt>
                <c:pt idx="12655" formatCode="General">
                  <c:v>-0.12141476374450599</c:v>
                </c:pt>
                <c:pt idx="12656" formatCode="General">
                  <c:v>-0.118338364084474</c:v>
                </c:pt>
                <c:pt idx="12657" formatCode="General">
                  <c:v>-0.11520026531914999</c:v>
                </c:pt>
                <c:pt idx="12658" formatCode="General">
                  <c:v>-0.112001874923234</c:v>
                </c:pt>
                <c:pt idx="12659" formatCode="General">
                  <c:v>-0.108744576276721</c:v>
                </c:pt>
                <c:pt idx="12660" formatCode="General">
                  <c:v>-0.105430320864166</c:v>
                </c:pt>
                <c:pt idx="12661" formatCode="General">
                  <c:v>-0.10206059327150301</c:v>
                </c:pt>
                <c:pt idx="12662" formatCode="General">
                  <c:v>-9.8637409828511102E-2</c:v>
                </c:pt>
                <c:pt idx="12663" formatCode="General">
                  <c:v>-9.5162811920509502E-2</c:v>
                </c:pt>
                <c:pt idx="12664" formatCode="General">
                  <c:v>-9.1638214024504797E-2</c:v>
                </c:pt>
                <c:pt idx="12665" formatCode="General">
                  <c:v>-8.80649443320808E-2</c:v>
                </c:pt>
                <c:pt idx="12666" formatCode="General">
                  <c:v>-8.4444625264946296E-2</c:v>
                </c:pt>
                <c:pt idx="12667" formatCode="General">
                  <c:v>-8.0779198396419602E-2</c:v>
                </c:pt>
                <c:pt idx="12668" formatCode="General">
                  <c:v>-7.7070519995636799E-2</c:v>
                </c:pt>
                <c:pt idx="12669" formatCode="General">
                  <c:v>-7.3320425279090204E-2</c:v>
                </c:pt>
                <c:pt idx="12670" formatCode="General">
                  <c:v>-6.9530798084309106E-2</c:v>
                </c:pt>
                <c:pt idx="12671" formatCode="General">
                  <c:v>-6.5703566370643104E-2</c:v>
                </c:pt>
                <c:pt idx="12672" formatCode="General">
                  <c:v>-6.1840640623679298E-2</c:v>
                </c:pt>
                <c:pt idx="12673" formatCode="General">
                  <c:v>-5.7943908956471897E-2</c:v>
                </c:pt>
                <c:pt idx="12674" formatCode="General">
                  <c:v>-5.40153459787917E-2</c:v>
                </c:pt>
                <c:pt idx="12675" formatCode="General">
                  <c:v>-5.0056909669685998E-2</c:v>
                </c:pt>
                <c:pt idx="12676" formatCode="General">
                  <c:v>-4.6070583664479102E-2</c:v>
                </c:pt>
                <c:pt idx="12677" formatCode="General">
                  <c:v>-4.20583763427489E-2</c:v>
                </c:pt>
                <c:pt idx="12678" formatCode="General">
                  <c:v>-3.8022262307952102E-2</c:v>
                </c:pt>
                <c:pt idx="12679" formatCode="General">
                  <c:v>-3.3964237538225701E-2</c:v>
                </c:pt>
                <c:pt idx="12680" formatCode="General">
                  <c:v>-2.988637500566E-2</c:v>
                </c:pt>
                <c:pt idx="12681" formatCode="General">
                  <c:v>-2.5790710248851999E-2</c:v>
                </c:pt>
                <c:pt idx="12682" formatCode="General">
                  <c:v>-2.1679231881392799E-2</c:v>
                </c:pt>
                <c:pt idx="12683" formatCode="General">
                  <c:v>-1.7553994828531701E-2</c:v>
                </c:pt>
                <c:pt idx="12684" formatCode="General">
                  <c:v>-1.34170690950625E-2</c:v>
                </c:pt>
                <c:pt idx="12685" formatCode="General">
                  <c:v>-9.2704751860143101E-3</c:v>
                </c:pt>
                <c:pt idx="12686" formatCode="General">
                  <c:v>-5.1162334093206099E-3</c:v>
                </c:pt>
                <c:pt idx="12687" formatCode="General">
                  <c:v>-9.5637682364109401E-4</c:v>
                </c:pt>
                <c:pt idx="12688" formatCode="General">
                  <c:v>3.2070005241395701E-3</c:v>
                </c:pt>
                <c:pt idx="12689" formatCode="General">
                  <c:v>7.3718497335127598E-3</c:v>
                </c:pt>
                <c:pt idx="12690" formatCode="General">
                  <c:v>1.15361283484515E-2</c:v>
                </c:pt>
                <c:pt idx="12691" formatCode="General">
                  <c:v>1.5697790909342601E-2</c:v>
                </c:pt>
                <c:pt idx="12692" formatCode="General">
                  <c:v>1.98547944243938E-2</c:v>
                </c:pt>
                <c:pt idx="12693" formatCode="General">
                  <c:v>2.4005095021508001E-2</c:v>
                </c:pt>
                <c:pt idx="12694" formatCode="General">
                  <c:v>2.8146647727163E-2</c:v>
                </c:pt>
                <c:pt idx="12695" formatCode="General">
                  <c:v>3.2277360153200298E-2</c:v>
                </c:pt>
                <c:pt idx="12696" formatCode="General">
                  <c:v>3.6395254245630101E-2</c:v>
                </c:pt>
                <c:pt idx="12697" formatCode="General">
                  <c:v>4.0498316306605699E-2</c:v>
                </c:pt>
                <c:pt idx="12698" formatCode="General">
                  <c:v>4.4584533711671599E-2</c:v>
                </c:pt>
                <c:pt idx="12699" formatCode="General">
                  <c:v>4.8651904739284497E-2</c:v>
                </c:pt>
                <c:pt idx="12700" formatCode="General">
                  <c:v>5.26984372313727E-2</c:v>
                </c:pt>
                <c:pt idx="12701" formatCode="General">
                  <c:v>5.6722152599565402E-2</c:v>
                </c:pt>
                <c:pt idx="12702" formatCode="General">
                  <c:v>6.0721084384297797E-2</c:v>
                </c:pt>
                <c:pt idx="12703" formatCode="General">
                  <c:v>6.4693282126903298E-2</c:v>
                </c:pt>
                <c:pt idx="12704" formatCode="General">
                  <c:v>6.8636809769562102E-2</c:v>
                </c:pt>
                <c:pt idx="12705" formatCode="General">
                  <c:v>7.2549749351269704E-2</c:v>
                </c:pt>
                <c:pt idx="12706" formatCode="General">
                  <c:v>7.6430199222807499E-2</c:v>
                </c:pt>
                <c:pt idx="12707" formatCode="General">
                  <c:v>8.0276271570805705E-2</c:v>
                </c:pt>
                <c:pt idx="12708" formatCode="General">
                  <c:v>8.4086041262794495E-2</c:v>
                </c:pt>
                <c:pt idx="12709" formatCode="General">
                  <c:v>8.7857661790889302E-2</c:v>
                </c:pt>
                <c:pt idx="12710" formatCode="General">
                  <c:v>9.1589371978296794E-2</c:v>
                </c:pt>
                <c:pt idx="12711" formatCode="General">
                  <c:v>9.5279376946020206E-2</c:v>
                </c:pt>
                <c:pt idx="12712" formatCode="General">
                  <c:v>9.8925840260084802E-2</c:v>
                </c:pt>
                <c:pt idx="12713" formatCode="General">
                  <c:v>0.10252699924877599</c:v>
                </c:pt>
                <c:pt idx="12714" formatCode="General">
                  <c:v>0.106081128207758</c:v>
                </c:pt>
                <c:pt idx="12715" formatCode="General">
                  <c:v>0.10958658096799501</c:v>
                </c:pt>
                <c:pt idx="12716" formatCode="General">
                  <c:v>0.113041679177722</c:v>
                </c:pt>
                <c:pt idx="12717" formatCode="General">
                  <c:v>0.11644470853557901</c:v>
                </c:pt>
                <c:pt idx="12718" formatCode="General">
                  <c:v>0.119794085118298</c:v>
                </c:pt>
                <c:pt idx="12719" formatCode="General">
                  <c:v>0.123088204328711</c:v>
                </c:pt>
                <c:pt idx="12720" formatCode="General">
                  <c:v>0.12632548385912401</c:v>
                </c:pt>
                <c:pt idx="12721" formatCode="General">
                  <c:v>0.129504434761847</c:v>
                </c:pt>
                <c:pt idx="12722" formatCode="General">
                  <c:v>0.13262355914808099</c:v>
                </c:pt>
                <c:pt idx="12723" formatCode="General">
                  <c:v>0.13568137827372301</c:v>
                </c:pt>
                <c:pt idx="12724" formatCode="General">
                  <c:v>0.13867645413901999</c:v>
                </c:pt>
                <c:pt idx="12725" formatCode="General">
                  <c:v>0.141607381456235</c:v>
                </c:pt>
                <c:pt idx="12726" formatCode="General">
                  <c:v>0.144472794118815</c:v>
                </c:pt>
                <c:pt idx="12727" formatCode="General">
                  <c:v>0.14727135635088301</c:v>
                </c:pt>
                <c:pt idx="12728" formatCode="General">
                  <c:v>0.15000176420191599</c:v>
                </c:pt>
                <c:pt idx="12729" formatCode="General">
                  <c:v>0.15266275330346199</c:v>
                </c:pt>
                <c:pt idx="12730" formatCode="General">
                  <c:v>0.15525309662204101</c:v>
                </c:pt>
                <c:pt idx="12731" formatCode="General">
                  <c:v>0.157771617292262</c:v>
                </c:pt>
                <c:pt idx="12732" formatCode="General">
                  <c:v>0.16021714818753199</c:v>
                </c:pt>
                <c:pt idx="12733" formatCode="General">
                  <c:v>0.162588531024045</c:v>
                </c:pt>
                <c:pt idx="12734" formatCode="General">
                  <c:v>0.164884689425014</c:v>
                </c:pt>
                <c:pt idx="12735" formatCode="General">
                  <c:v>0.16710463363185299</c:v>
                </c:pt>
                <c:pt idx="12736" formatCode="General">
                  <c:v>0.16924739433224001</c:v>
                </c:pt>
                <c:pt idx="12737" formatCode="General">
                  <c:v>0.171311962110481</c:v>
                </c:pt>
                <c:pt idx="12738" formatCode="General">
                  <c:v>0.17329739743488801</c:v>
                </c:pt>
                <c:pt idx="12739" formatCode="General">
                  <c:v>0.175202842312083</c:v>
                </c:pt>
                <c:pt idx="12740" formatCode="General">
                  <c:v>0.17702745911023901</c:v>
                </c:pt>
                <c:pt idx="12741" formatCode="General">
                  <c:v>0.17877042200944801</c:v>
                </c:pt>
                <c:pt idx="12742" formatCode="General">
                  <c:v>0.18043092572539701</c:v>
                </c:pt>
                <c:pt idx="12743" formatCode="General">
                  <c:v>0.18200829575000799</c:v>
                </c:pt>
                <c:pt idx="12744" formatCode="General">
                  <c:v>0.183501884854671</c:v>
                </c:pt>
                <c:pt idx="12745" formatCode="General">
                  <c:v>0.184911053313396</c:v>
                </c:pt>
                <c:pt idx="12746" formatCode="General">
                  <c:v>0.186235173650976</c:v>
                </c:pt>
                <c:pt idx="12747" formatCode="General">
                  <c:v>0.18747368685447599</c:v>
                </c:pt>
                <c:pt idx="12748" formatCode="General">
                  <c:v>0.18862610819239101</c:v>
                </c:pt>
                <c:pt idx="12749" formatCode="General">
                  <c:v>0.18969196893527701</c:v>
                </c:pt>
                <c:pt idx="12750" formatCode="General">
                  <c:v>0.190670864064277</c:v>
                </c:pt>
                <c:pt idx="12751" formatCode="General">
                  <c:v>0.19156240161730001</c:v>
                </c:pt>
                <c:pt idx="12752" formatCode="General">
                  <c:v>0.19236624883592801</c:v>
                </c:pt>
                <c:pt idx="12753" formatCode="General">
                  <c:v>0.193082083682839</c:v>
                </c:pt>
                <c:pt idx="12754" formatCode="General">
                  <c:v>0.193709651653136</c:v>
                </c:pt>
                <c:pt idx="12755" formatCode="General">
                  <c:v>0.19424881803817001</c:v>
                </c:pt>
                <c:pt idx="12756" formatCode="General">
                  <c:v>0.19469939835957201</c:v>
                </c:pt>
                <c:pt idx="12757" formatCode="General">
                  <c:v>0.195061207398215</c:v>
                </c:pt>
                <c:pt idx="12758" formatCode="General">
                  <c:v>0.19533422535172101</c:v>
                </c:pt>
                <c:pt idx="12759" formatCode="General">
                  <c:v>0.19551839211432501</c:v>
                </c:pt>
                <c:pt idx="12760" formatCode="General">
                  <c:v>0.195613691959726</c:v>
                </c:pt>
                <c:pt idx="12761" formatCode="General">
                  <c:v>0.19562016582369399</c:v>
                </c:pt>
                <c:pt idx="12762" formatCode="General">
                  <c:v>0.195537862988826</c:v>
                </c:pt>
                <c:pt idx="12763" formatCode="General">
                  <c:v>0.195366995554725</c:v>
                </c:pt>
                <c:pt idx="12764" formatCode="General">
                  <c:v>0.19510772326103501</c:v>
                </c:pt>
                <c:pt idx="12765" formatCode="General">
                  <c:v>0.19476018943034901</c:v>
                </c:pt>
                <c:pt idx="12766" formatCode="General">
                  <c:v>0.19432464306706501</c:v>
                </c:pt>
                <c:pt idx="12767" formatCode="General">
                  <c:v>0.19380138856437101</c:v>
                </c:pt>
                <c:pt idx="12768" formatCode="General">
                  <c:v>0.19319072945950799</c:v>
                </c:pt>
                <c:pt idx="12769" formatCode="General">
                  <c:v>0.19249306709026801</c:v>
                </c:pt>
                <c:pt idx="12770" formatCode="General">
                  <c:v>0.19170880252488301</c:v>
                </c:pt>
                <c:pt idx="12771" formatCode="General">
                  <c:v>0.19083837541672599</c:v>
                </c:pt>
                <c:pt idx="12772" formatCode="General">
                  <c:v>0.18988226906953201</c:v>
                </c:pt>
                <c:pt idx="12773" formatCode="General">
                  <c:v>0.18884096124560101</c:v>
                </c:pt>
                <c:pt idx="12774" formatCode="General">
                  <c:v>0.18771508430841</c:v>
                </c:pt>
                <c:pt idx="12775" formatCode="General">
                  <c:v>0.18650526543264101</c:v>
                </c:pt>
                <c:pt idx="12776" formatCode="General">
                  <c:v>0.185212105799893</c:v>
                </c:pt>
                <c:pt idx="12777" formatCode="General">
                  <c:v>0.18383624350973099</c:v>
                </c:pt>
                <c:pt idx="12778" formatCode="General">
                  <c:v>0.18237841584835501</c:v>
                </c:pt>
                <c:pt idx="12779" formatCode="General">
                  <c:v>0.18083940287553901</c:v>
                </c:pt>
                <c:pt idx="12780" formatCode="General">
                  <c:v>0.17921996183856401</c:v>
                </c:pt>
                <c:pt idx="12781" formatCode="General">
                  <c:v>0.177520865508696</c:v>
                </c:pt>
                <c:pt idx="12782" formatCode="General">
                  <c:v>0.17574281018680901</c:v>
                </c:pt>
                <c:pt idx="12783" formatCode="General">
                  <c:v>0.17388664736081</c:v>
                </c:pt>
                <c:pt idx="12784" formatCode="General">
                  <c:v>0.17195346279837501</c:v>
                </c:pt>
                <c:pt idx="12785" formatCode="General">
                  <c:v>0.16994434785158599</c:v>
                </c:pt>
                <c:pt idx="12786" formatCode="General">
                  <c:v>0.16786042394596401</c:v>
                </c:pt>
                <c:pt idx="12787" formatCode="General">
                  <c:v>0.16570278104306199</c:v>
                </c:pt>
                <c:pt idx="12788" formatCode="General">
                  <c:v>0.163471978914283</c:v>
                </c:pt>
                <c:pt idx="12789" formatCode="General">
                  <c:v>0.16116910729949199</c:v>
                </c:pt>
                <c:pt idx="12790" formatCode="General">
                  <c:v>0.15879537721843201</c:v>
                </c:pt>
                <c:pt idx="12791" formatCode="General">
                  <c:v>0.156352020607923</c:v>
                </c:pt>
                <c:pt idx="12792" formatCode="General">
                  <c:v>0.15384025958553699</c:v>
                </c:pt>
                <c:pt idx="12793" formatCode="General">
                  <c:v>0.15126077214169101</c:v>
                </c:pt>
                <c:pt idx="12794" formatCode="General">
                  <c:v>0.14861478824206101</c:v>
                </c:pt>
                <c:pt idx="12795" formatCode="General">
                  <c:v>0.14590364496823399</c:v>
                </c:pt>
                <c:pt idx="12796" formatCode="General">
                  <c:v>0.14312872156181899</c:v>
                </c:pt>
                <c:pt idx="12797" formatCode="General">
                  <c:v>0.140291431910155</c:v>
                </c:pt>
                <c:pt idx="12798" formatCode="General">
                  <c:v>0.13739321716494601</c:v>
                </c:pt>
                <c:pt idx="12799" formatCode="General">
                  <c:v>0.134435478909852</c:v>
                </c:pt>
                <c:pt idx="12800" formatCode="General">
                  <c:v>0.131419080929465</c:v>
                </c:pt>
                <c:pt idx="12801" formatCode="General">
                  <c:v>0.128345409863654</c:v>
                </c:pt>
                <c:pt idx="12802" formatCode="General">
                  <c:v>0.125215966989495</c:v>
                </c:pt>
                <c:pt idx="12803" formatCode="General">
                  <c:v>0.12203226828116</c:v>
                </c:pt>
                <c:pt idx="12804" formatCode="General">
                  <c:v>0.11879581402987099</c:v>
                </c:pt>
                <c:pt idx="12805" formatCode="General">
                  <c:v>0.115507554811612</c:v>
                </c:pt>
                <c:pt idx="12806" formatCode="General">
                  <c:v>0.11216898777499799</c:v>
                </c:pt>
                <c:pt idx="12807" formatCode="General">
                  <c:v>0.108781711872286</c:v>
                </c:pt>
                <c:pt idx="12808" formatCode="General">
                  <c:v>0.105347362898478</c:v>
                </c:pt>
                <c:pt idx="12809" formatCode="General">
                  <c:v>0.10186760588041301</c:v>
                </c:pt>
                <c:pt idx="12810" formatCode="General">
                  <c:v>9.8344127514794696E-2</c:v>
                </c:pt>
                <c:pt idx="12811" formatCode="General">
                  <c:v>9.4778628940692999E-2</c:v>
                </c:pt>
                <c:pt idx="12812" formatCode="General">
                  <c:v>9.1172759236076595E-2</c:v>
                </c:pt>
                <c:pt idx="12813" formatCode="General">
                  <c:v>8.7527617659210397E-2</c:v>
                </c:pt>
                <c:pt idx="12814" formatCode="General">
                  <c:v>8.3844814883937996E-2</c:v>
                </c:pt>
                <c:pt idx="12815" formatCode="General">
                  <c:v>8.0126005575449993E-2</c:v>
                </c:pt>
                <c:pt idx="12816" formatCode="General">
                  <c:v>7.6372297237365605E-2</c:v>
                </c:pt>
                <c:pt idx="12817" formatCode="General">
                  <c:v>7.2585346530972303E-2</c:v>
                </c:pt>
                <c:pt idx="12818" formatCode="General">
                  <c:v>6.8766914108755198E-2</c:v>
                </c:pt>
                <c:pt idx="12819" formatCode="General">
                  <c:v>6.4918798875853195E-2</c:v>
                </c:pt>
                <c:pt idx="12820" formatCode="General">
                  <c:v>6.1042829282330999E-2</c:v>
                </c:pt>
                <c:pt idx="12821" formatCode="General">
                  <c:v>5.7140794555640202E-2</c:v>
                </c:pt>
                <c:pt idx="12822" formatCode="General">
                  <c:v>5.3213884191626697E-2</c:v>
                </c:pt>
                <c:pt idx="12823" formatCode="General">
                  <c:v>4.9263313799276703E-2</c:v>
                </c:pt>
                <c:pt idx="12824" formatCode="General">
                  <c:v>4.5291471958759898E-2</c:v>
                </c:pt>
                <c:pt idx="12825" formatCode="General">
                  <c:v>4.1300287530344697E-2</c:v>
                </c:pt>
                <c:pt idx="12826" formatCode="General">
                  <c:v>3.7291011603377201E-2</c:v>
                </c:pt>
                <c:pt idx="12827" formatCode="General">
                  <c:v>3.3264875127354397E-2</c:v>
                </c:pt>
                <c:pt idx="12828" formatCode="General">
                  <c:v>2.9223706280353499E-2</c:v>
                </c:pt>
                <c:pt idx="12829" formatCode="General">
                  <c:v>2.51693984355351E-2</c:v>
                </c:pt>
                <c:pt idx="12830" formatCode="General">
                  <c:v>2.1103311254330299E-2</c:v>
                </c:pt>
                <c:pt idx="12831" formatCode="General">
                  <c:v>1.7027358878697801E-2</c:v>
                </c:pt>
                <c:pt idx="12832" formatCode="General">
                  <c:v>1.2943496776235301E-2</c:v>
                </c:pt>
                <c:pt idx="12833" formatCode="General">
                  <c:v>8.8530964511303999E-3</c:v>
                </c:pt>
                <c:pt idx="12834" formatCode="General">
                  <c:v>4.7575038351765301E-3</c:v>
                </c:pt>
                <c:pt idx="12835" formatCode="General">
                  <c:v>6.5868657491373697E-4</c:v>
                </c:pt>
                <c:pt idx="12836" formatCode="General">
                  <c:v>-3.4413399243150601E-3</c:v>
                </c:pt>
                <c:pt idx="12837" formatCode="General">
                  <c:v>-7.54114111300664E-3</c:v>
                </c:pt>
                <c:pt idx="12838" formatCode="General">
                  <c:v>-1.16393082191755E-2</c:v>
                </c:pt>
                <c:pt idx="12839" formatCode="General">
                  <c:v>-1.5733873981540299E-2</c:v>
                </c:pt>
                <c:pt idx="12840" formatCode="General">
                  <c:v>-1.9823381395292598E-2</c:v>
                </c:pt>
                <c:pt idx="12841" formatCode="General">
                  <c:v>-2.39063888321005E-2</c:v>
                </c:pt>
                <c:pt idx="12842" formatCode="General">
                  <c:v>-2.79808886788518E-2</c:v>
                </c:pt>
                <c:pt idx="12843" formatCode="General">
                  <c:v>-3.2045379161858699E-2</c:v>
                </c:pt>
                <c:pt idx="12844" formatCode="General">
                  <c:v>-3.6098372574555698E-2</c:v>
                </c:pt>
                <c:pt idx="12845" formatCode="General">
                  <c:v>-4.0137816919613899E-2</c:v>
                </c:pt>
                <c:pt idx="12846" formatCode="General">
                  <c:v>-4.4162170513716403E-2</c:v>
                </c:pt>
                <c:pt idx="12847" formatCode="General">
                  <c:v>-4.8169972532397499E-2</c:v>
                </c:pt>
                <c:pt idx="12848" formatCode="General">
                  <c:v>-5.21597586106251E-2</c:v>
                </c:pt>
                <c:pt idx="12849" formatCode="General">
                  <c:v>-5.6130070897702299E-2</c:v>
                </c:pt>
                <c:pt idx="12850" formatCode="General">
                  <c:v>-6.0079433408728601E-2</c:v>
                </c:pt>
                <c:pt idx="12851" formatCode="General">
                  <c:v>-6.4006364716021197E-2</c:v>
                </c:pt>
                <c:pt idx="12852" formatCode="General">
                  <c:v>-6.7909356285407299E-2</c:v>
                </c:pt>
                <c:pt idx="12853" formatCode="General">
                  <c:v>-7.1786888347055794E-2</c:v>
                </c:pt>
                <c:pt idx="12854" formatCode="General">
                  <c:v>-7.5637411455940606E-2</c:v>
                </c:pt>
                <c:pt idx="12855" formatCode="General">
                  <c:v>-7.9459365491813705E-2</c:v>
                </c:pt>
                <c:pt idx="12856" formatCode="General">
                  <c:v>-8.3251223988433806E-2</c:v>
                </c:pt>
                <c:pt idx="12857" formatCode="General">
                  <c:v>-8.7012007619340304E-2</c:v>
                </c:pt>
                <c:pt idx="12858" formatCode="General">
                  <c:v>-9.0740204693034301E-2</c:v>
                </c:pt>
                <c:pt idx="12859" formatCode="General">
                  <c:v>-9.4434198138798997E-2</c:v>
                </c:pt>
                <c:pt idx="12860" formatCode="General">
                  <c:v>-9.80923498315832E-2</c:v>
                </c:pt>
                <c:pt idx="12861" formatCode="General">
                  <c:v>-0.101713052582242</c:v>
                </c:pt>
                <c:pt idx="12862" formatCode="General">
                  <c:v>-0.10529525091462</c:v>
                </c:pt>
                <c:pt idx="12863" formatCode="General">
                  <c:v>-0.108837368203406</c:v>
                </c:pt>
                <c:pt idx="12864" formatCode="General">
                  <c:v>-0.11233779928389</c:v>
                </c:pt>
                <c:pt idx="12865" formatCode="General">
                  <c:v>-0.11579555124978499</c:v>
                </c:pt>
                <c:pt idx="12866" formatCode="General">
                  <c:v>-0.119209664878914</c:v>
                </c:pt>
                <c:pt idx="12867" formatCode="General">
                  <c:v>-0.122578643228376</c:v>
                </c:pt>
                <c:pt idx="12868" formatCode="General">
                  <c:v>-0.12590149794105801</c:v>
                </c:pt>
                <c:pt idx="12869" formatCode="General">
                  <c:v>-0.12917720872823299</c:v>
                </c:pt>
                <c:pt idx="12870" formatCode="General">
                  <c:v>-0.13240362924849799</c:v>
                </c:pt>
                <c:pt idx="12871" formatCode="General">
                  <c:v>-0.13557964102182199</c:v>
                </c:pt>
                <c:pt idx="12872" formatCode="General">
                  <c:v>-0.138704298734424</c:v>
                </c:pt>
                <c:pt idx="12873" formatCode="General">
                  <c:v>-0.141776664990553</c:v>
                </c:pt>
                <c:pt idx="12874" formatCode="General">
                  <c:v>-0.14479577331562701</c:v>
                </c:pt>
                <c:pt idx="12875" formatCode="General">
                  <c:v>-0.14776008882295499</c:v>
                </c:pt>
                <c:pt idx="12876" formatCode="General">
                  <c:v>-0.150668600680611</c:v>
                </c:pt>
                <c:pt idx="12877" formatCode="General">
                  <c:v>-0.15352031523079401</c:v>
                </c:pt>
                <c:pt idx="12878" formatCode="General">
                  <c:v>-0.15631369845902501</c:v>
                </c:pt>
                <c:pt idx="12879" formatCode="General">
                  <c:v>-0.15904779525589099</c:v>
                </c:pt>
                <c:pt idx="12880" formatCode="General">
                  <c:v>-0.161722252484616</c:v>
                </c:pt>
                <c:pt idx="12881" formatCode="General">
                  <c:v>-0.164335600903143</c:v>
                </c:pt>
                <c:pt idx="12882" formatCode="General">
                  <c:v>-0.16688632275887499</c:v>
                </c:pt>
                <c:pt idx="12883" formatCode="General">
                  <c:v>-0.16937406133018401</c:v>
                </c:pt>
                <c:pt idx="12884" formatCode="General">
                  <c:v>-0.171797994364603</c:v>
                </c:pt>
                <c:pt idx="12885" formatCode="General">
                  <c:v>-0.17415674263782599</c:v>
                </c:pt>
                <c:pt idx="12886" formatCode="General">
                  <c:v>-0.176450018735612</c:v>
                </c:pt>
                <c:pt idx="12887" formatCode="General">
                  <c:v>-0.17867705976425199</c:v>
                </c:pt>
                <c:pt idx="12888" formatCode="General">
                  <c:v>-0.18083647803525901</c:v>
                </c:pt>
                <c:pt idx="12889" formatCode="General">
                  <c:v>-0.182927480005107</c:v>
                </c:pt>
                <c:pt idx="12890" formatCode="General">
                  <c:v>-0.18494991920120499</c:v>
                </c:pt>
                <c:pt idx="12891" formatCode="General">
                  <c:v>-0.18690311140559401</c:v>
                </c:pt>
                <c:pt idx="12892" formatCode="General">
                  <c:v>-0.18878574510287</c:v>
                </c:pt>
                <c:pt idx="12893" formatCode="General">
                  <c:v>-0.19059704268792299</c:v>
                </c:pt>
                <c:pt idx="12894" formatCode="General">
                  <c:v>-0.192336383364624</c:v>
                </c:pt>
                <c:pt idx="12895" formatCode="General">
                  <c:v>-0.194003738065743</c:v>
                </c:pt>
                <c:pt idx="12896" formatCode="General">
                  <c:v>-0.19559854366955801</c:v>
                </c:pt>
                <c:pt idx="12897" formatCode="General">
                  <c:v>-0.19711961464345501</c:v>
                </c:pt>
                <c:pt idx="12898" formatCode="General">
                  <c:v>-0.198566305188803</c:v>
                </c:pt>
                <c:pt idx="12899" formatCode="General">
                  <c:v>-0.19993807293756799</c:v>
                </c:pt>
                <c:pt idx="12900" formatCode="General">
                  <c:v>-0.20123442233973601</c:v>
                </c:pt>
                <c:pt idx="12901" formatCode="General">
                  <c:v>-0.202454904975304</c:v>
                </c:pt>
                <c:pt idx="12902" formatCode="General">
                  <c:v>-0.20359911922377599</c:v>
                </c:pt>
                <c:pt idx="12903" formatCode="General">
                  <c:v>-0.20466670936077999</c:v>
                </c:pt>
                <c:pt idx="12904" formatCode="General">
                  <c:v>-0.20565736416934</c:v>
                </c:pt>
                <c:pt idx="12905" formatCode="General">
                  <c:v>-0.20657075530716401</c:v>
                </c:pt>
                <c:pt idx="12906" formatCode="General">
                  <c:v>-0.20740604335483101</c:v>
                </c:pt>
                <c:pt idx="12907" formatCode="General">
                  <c:v>-0.20816294174991401</c:v>
                </c:pt>
                <c:pt idx="12908" formatCode="General">
                  <c:v>-0.20884131081843799</c:v>
                </c:pt>
                <c:pt idx="12909" formatCode="General">
                  <c:v>-0.20944105906876401</c:v>
                </c:pt>
                <c:pt idx="12910" formatCode="General">
                  <c:v>-0.209962113085949</c:v>
                </c:pt>
                <c:pt idx="12911" formatCode="General">
                  <c:v>-0.21040388290584999</c:v>
                </c:pt>
                <c:pt idx="12912" formatCode="General">
                  <c:v>-0.210766297102809</c:v>
                </c:pt>
                <c:pt idx="12913" formatCode="General">
                  <c:v>-0.21104886417282601</c:v>
                </c:pt>
                <c:pt idx="12914" formatCode="General">
                  <c:v>-0.21125167132761999</c:v>
                </c:pt>
                <c:pt idx="12915" formatCode="General">
                  <c:v>-0.211374910647776</c:v>
                </c:pt>
                <c:pt idx="12916" formatCode="General">
                  <c:v>-0.21141828033548701</c:v>
                </c:pt>
                <c:pt idx="12917" formatCode="General">
                  <c:v>-0.21138201284734001</c:v>
                </c:pt>
                <c:pt idx="12918" formatCode="General">
                  <c:v>-0.21126586934126401</c:v>
                </c:pt>
                <c:pt idx="12919" formatCode="General">
                  <c:v>-0.211069639674415</c:v>
                </c:pt>
                <c:pt idx="12920" formatCode="General">
                  <c:v>-0.210793728267264</c:v>
                </c:pt>
                <c:pt idx="12921" formatCode="General">
                  <c:v>-0.210438145909428</c:v>
                </c:pt>
                <c:pt idx="12922" formatCode="General">
                  <c:v>-0.21000343653578901</c:v>
                </c:pt>
                <c:pt idx="12923" formatCode="General">
                  <c:v>-0.209489639787273</c:v>
                </c:pt>
                <c:pt idx="12924" formatCode="General">
                  <c:v>-0.208896255475156</c:v>
                </c:pt>
                <c:pt idx="12925" formatCode="General">
                  <c:v>-0.20822392432359799</c:v>
                </c:pt>
                <c:pt idx="12926" formatCode="General">
                  <c:v>-0.20747291390631101</c:v>
                </c:pt>
                <c:pt idx="12927" formatCode="General">
                  <c:v>-0.20664348755148601</c:v>
                </c:pt>
                <c:pt idx="12928" formatCode="General">
                  <c:v>-0.20573598457390799</c:v>
                </c:pt>
                <c:pt idx="12929" formatCode="General">
                  <c:v>-0.20475080511309801</c:v>
                </c:pt>
                <c:pt idx="12930" formatCode="General">
                  <c:v>-0.203688369182837</c:v>
                </c:pt>
                <c:pt idx="12931" formatCode="General">
                  <c:v>-0.20254860601378699</c:v>
                </c:pt>
                <c:pt idx="12932" formatCode="General">
                  <c:v>-0.20133203577511499</c:v>
                </c:pt>
                <c:pt idx="12933" formatCode="General">
                  <c:v>-0.20003928430311299</c:v>
                </c:pt>
                <c:pt idx="12934" formatCode="General">
                  <c:v>-0.19867044794345501</c:v>
                </c:pt>
                <c:pt idx="12935" formatCode="General">
                  <c:v>-0.19722567597503099</c:v>
                </c:pt>
                <c:pt idx="12936" formatCode="General">
                  <c:v>-0.19570580392195699</c:v>
                </c:pt>
                <c:pt idx="12937" formatCode="General">
                  <c:v>-0.194111799460019</c:v>
                </c:pt>
                <c:pt idx="12938" formatCode="General">
                  <c:v>-0.192444115771993</c:v>
                </c:pt>
                <c:pt idx="12939" formatCode="General">
                  <c:v>-0.19070320284994399</c:v>
                </c:pt>
                <c:pt idx="12940" formatCode="General">
                  <c:v>-0.188889638321696</c:v>
                </c:pt>
                <c:pt idx="12941" formatCode="General">
                  <c:v>-0.18700462999129699</c:v>
                </c:pt>
                <c:pt idx="12942" formatCode="General">
                  <c:v>-0.18504889750530801</c:v>
                </c:pt>
                <c:pt idx="12943" formatCode="General">
                  <c:v>-0.18302258875385799</c:v>
                </c:pt>
                <c:pt idx="12944" formatCode="General">
                  <c:v>-0.180926444069543</c:v>
                </c:pt>
                <c:pt idx="12945" formatCode="General">
                  <c:v>-0.17876135937813001</c:v>
                </c:pt>
                <c:pt idx="12946" formatCode="General">
                  <c:v>-0.17652832664481299</c:v>
                </c:pt>
                <c:pt idx="12947" formatCode="General">
                  <c:v>-0.174228429138932</c:v>
                </c:pt>
                <c:pt idx="12948" formatCode="General">
                  <c:v>-0.17186283430497701</c:v>
                </c:pt>
                <c:pt idx="12949" formatCode="General">
                  <c:v>-0.16943272485062499</c:v>
                </c:pt>
                <c:pt idx="12950" formatCode="General">
                  <c:v>-0.16693873652267599</c:v>
                </c:pt>
                <c:pt idx="12951" formatCode="General">
                  <c:v>-0.16438146115412899</c:v>
                </c:pt>
                <c:pt idx="12952" formatCode="General">
                  <c:v>-0.16176160552249999</c:v>
                </c:pt>
                <c:pt idx="12953" formatCode="General">
                  <c:v>-0.159080545778887</c:v>
                </c:pt>
                <c:pt idx="12954" formatCode="General">
                  <c:v>-0.15633972845483399</c:v>
                </c:pt>
                <c:pt idx="12955" formatCode="General">
                  <c:v>-0.15353957122617601</c:v>
                </c:pt>
                <c:pt idx="12956" formatCode="General">
                  <c:v>-0.150681548109182</c:v>
                </c:pt>
                <c:pt idx="12957" formatCode="General">
                  <c:v>-0.14776677102890901</c:v>
                </c:pt>
                <c:pt idx="12958" formatCode="General">
                  <c:v>-0.14479638443503801</c:v>
                </c:pt>
                <c:pt idx="12959" formatCode="General">
                  <c:v>-0.14177211486101901</c:v>
                </c:pt>
                <c:pt idx="12960" formatCode="General">
                  <c:v>-0.138694662726286</c:v>
                </c:pt>
                <c:pt idx="12961" formatCode="General">
                  <c:v>-0.13556522747986</c:v>
                </c:pt>
                <c:pt idx="12962" formatCode="General">
                  <c:v>-0.13238508587190301</c:v>
                </c:pt>
                <c:pt idx="12963" formatCode="General">
                  <c:v>-0.12915502280175201</c:v>
                </c:pt>
                <c:pt idx="12964" formatCode="General">
                  <c:v>-0.12587647157812901</c:v>
                </c:pt>
                <c:pt idx="12965" formatCode="General">
                  <c:v>-0.122551518865483</c:v>
                </c:pt>
                <c:pt idx="12966" formatCode="General">
                  <c:v>-0.119181201414749</c:v>
                </c:pt>
                <c:pt idx="12967" formatCode="General">
                  <c:v>-0.115766549893403</c:v>
                </c:pt>
                <c:pt idx="12968" formatCode="General">
                  <c:v>-0.11230974847358501</c:v>
                </c:pt>
                <c:pt idx="12969" formatCode="General">
                  <c:v>-0.10881198858961</c:v>
                </c:pt>
                <c:pt idx="12970" formatCode="General">
                  <c:v>-0.105274390666731</c:v>
                </c:pt>
                <c:pt idx="12971" formatCode="General">
                  <c:v>-0.10169872753721799</c:v>
                </c:pt>
                <c:pt idx="12972" formatCode="General">
                  <c:v>-9.8086832751879099E-2</c:v>
                </c:pt>
                <c:pt idx="12973" formatCode="General">
                  <c:v>-9.4439989834883997E-2</c:v>
                </c:pt>
                <c:pt idx="12974" formatCode="General">
                  <c:v>-9.0759469033070403E-2</c:v>
                </c:pt>
                <c:pt idx="12975" formatCode="General">
                  <c:v>-8.7047188784356105E-2</c:v>
                </c:pt>
                <c:pt idx="12976" formatCode="General">
                  <c:v>-8.3305120102951102E-2</c:v>
                </c:pt>
                <c:pt idx="12977" formatCode="General">
                  <c:v>-7.9534672447201096E-2</c:v>
                </c:pt>
                <c:pt idx="12978" formatCode="General">
                  <c:v>-7.5737227720063499E-2</c:v>
                </c:pt>
                <c:pt idx="12979" formatCode="General">
                  <c:v>-7.1914739831884497E-2</c:v>
                </c:pt>
                <c:pt idx="12980" formatCode="General">
                  <c:v>-6.8068645869668196E-2</c:v>
                </c:pt>
                <c:pt idx="12981" formatCode="General">
                  <c:v>-6.4200317529729906E-2</c:v>
                </c:pt>
                <c:pt idx="12982" formatCode="General">
                  <c:v>-6.0311191533276999E-2</c:v>
                </c:pt>
                <c:pt idx="12983" formatCode="General">
                  <c:v>-5.64033333172256E-2</c:v>
                </c:pt>
                <c:pt idx="12984" formatCode="General">
                  <c:v>-5.2478873251659001E-2</c:v>
                </c:pt>
                <c:pt idx="12985" formatCode="General">
                  <c:v>-4.8539352832563401E-2</c:v>
                </c:pt>
                <c:pt idx="12986" formatCode="General">
                  <c:v>-4.4586291292673802E-2</c:v>
                </c:pt>
                <c:pt idx="12987" formatCode="General">
                  <c:v>-4.0621806360250701E-2</c:v>
                </c:pt>
                <c:pt idx="12988" formatCode="General">
                  <c:v>-3.6648051124925599E-2</c:v>
                </c:pt>
                <c:pt idx="12989" formatCode="General">
                  <c:v>-3.2666561950473003E-2</c:v>
                </c:pt>
                <c:pt idx="12990" formatCode="General">
                  <c:v>-2.8678767860572801E-2</c:v>
                </c:pt>
                <c:pt idx="12991" formatCode="General">
                  <c:v>-2.4686122760690501E-2</c:v>
                </c:pt>
                <c:pt idx="12992" formatCode="General">
                  <c:v>-2.06906722091885E-2</c:v>
                </c:pt>
                <c:pt idx="12993" formatCode="General">
                  <c:v>-1.6694553617216099E-2</c:v>
                </c:pt>
                <c:pt idx="12994" formatCode="General">
                  <c:v>-1.26998392525307E-2</c:v>
                </c:pt>
                <c:pt idx="12995" formatCode="General">
                  <c:v>-8.7079822676819803E-3</c:v>
                </c:pt>
                <c:pt idx="12996" formatCode="General">
                  <c:v>-4.7204147858573801E-3</c:v>
                </c:pt>
                <c:pt idx="12997" formatCode="General">
                  <c:v>-7.3970481851449305E-4</c:v>
                </c:pt>
                <c:pt idx="12998" formatCode="General">
                  <c:v>3.2321001966545602E-3</c:v>
                </c:pt>
                <c:pt idx="12999" formatCode="General">
                  <c:v>7.1936172788601999E-3</c:v>
                </c:pt>
                <c:pt idx="13000" formatCode="General">
                  <c:v>1.1142997831598399E-2</c:v>
                </c:pt>
                <c:pt idx="13001" formatCode="General">
                  <c:v>1.5078357929186799E-2</c:v>
                </c:pt>
                <c:pt idx="13002" formatCode="General">
                  <c:v>1.8997862360059799E-2</c:v>
                </c:pt>
                <c:pt idx="13003" formatCode="General">
                  <c:v>2.28997131949688E-2</c:v>
                </c:pt>
                <c:pt idx="13004" formatCode="General">
                  <c:v>2.6782112374581502E-2</c:v>
                </c:pt>
                <c:pt idx="13005" formatCode="General">
                  <c:v>3.06427543044527E-2</c:v>
                </c:pt>
                <c:pt idx="13006" formatCode="General">
                  <c:v>3.4479886525862799E-2</c:v>
                </c:pt>
                <c:pt idx="13007" formatCode="General">
                  <c:v>3.8291648122316502E-2</c:v>
                </c:pt>
                <c:pt idx="13008" formatCode="General">
                  <c:v>4.2076058517581998E-2</c:v>
                </c:pt>
                <c:pt idx="13009" formatCode="General">
                  <c:v>4.5831477767760601E-2</c:v>
                </c:pt>
                <c:pt idx="13010" formatCode="General">
                  <c:v>4.9556139558034798E-2</c:v>
                </c:pt>
                <c:pt idx="13011" formatCode="General">
                  <c:v>5.3248318998239501E-2</c:v>
                </c:pt>
                <c:pt idx="13012" formatCode="General">
                  <c:v>5.6906239467827802E-2</c:v>
                </c:pt>
                <c:pt idx="13013" formatCode="General">
                  <c:v>6.0528118758196602E-2</c:v>
                </c:pt>
                <c:pt idx="13014" formatCode="General">
                  <c:v>6.4112182044994498E-2</c:v>
                </c:pt>
                <c:pt idx="13015" formatCode="General">
                  <c:v>6.7656714665038198E-2</c:v>
                </c:pt>
                <c:pt idx="13016" formatCode="General">
                  <c:v>7.1159957729142395E-2</c:v>
                </c:pt>
                <c:pt idx="13017" formatCode="General">
                  <c:v>7.4620164786352194E-2</c:v>
                </c:pt>
                <c:pt idx="13018" formatCode="General">
                  <c:v>7.8035718524698497E-2</c:v>
                </c:pt>
                <c:pt idx="13019" formatCode="General">
                  <c:v>8.1404968053128607E-2</c:v>
                </c:pt>
                <c:pt idx="13020" formatCode="General">
                  <c:v>8.4726209718349696E-2</c:v>
                </c:pt>
                <c:pt idx="13021" formatCode="General">
                  <c:v>8.7997747919037306E-2</c:v>
                </c:pt>
                <c:pt idx="13022" formatCode="General">
                  <c:v>9.1217910627708301E-2</c:v>
                </c:pt>
                <c:pt idx="13023" formatCode="General">
                  <c:v>9.4385110040704406E-2</c:v>
                </c:pt>
                <c:pt idx="13024" formatCode="General">
                  <c:v>9.7497794561935094E-2</c:v>
                </c:pt>
                <c:pt idx="13025" formatCode="General">
                  <c:v>0.100554436574258</c:v>
                </c:pt>
                <c:pt idx="13026" formatCode="General">
                  <c:v>0.103553478371583</c:v>
                </c:pt>
                <c:pt idx="13027" formatCode="General">
                  <c:v>0.10649338273587799</c:v>
                </c:pt>
                <c:pt idx="13028" formatCode="General">
                  <c:v>0.109372644802326</c:v>
                </c:pt>
                <c:pt idx="13029" formatCode="General">
                  <c:v>0.112189792381653</c:v>
                </c:pt>
                <c:pt idx="13030" formatCode="General">
                  <c:v>0.114943391202836</c:v>
                </c:pt>
                <c:pt idx="13031" formatCode="General">
                  <c:v>0.11763205023977</c:v>
                </c:pt>
                <c:pt idx="13032" formatCode="General">
                  <c:v>0.120254469105879</c:v>
                </c:pt>
                <c:pt idx="13033" formatCode="General">
                  <c:v>0.12280927452941</c:v>
                </c:pt>
                <c:pt idx="13034" formatCode="General">
                  <c:v>0.12529512727359901</c:v>
                </c:pt>
                <c:pt idx="13035" formatCode="General">
                  <c:v>0.12771084450088299</c:v>
                </c:pt>
                <c:pt idx="13036" formatCode="General">
                  <c:v>0.13005523622447601</c:v>
                </c:pt>
                <c:pt idx="13037" formatCode="General">
                  <c:v>0.132327084646815</c:v>
                </c:pt>
                <c:pt idx="13038" formatCode="General">
                  <c:v>0.13452520893808401</c:v>
                </c:pt>
                <c:pt idx="13039" formatCode="General">
                  <c:v>0.136648527502581</c:v>
                </c:pt>
                <c:pt idx="13040" formatCode="General">
                  <c:v>0.13869600328531001</c:v>
                </c:pt>
                <c:pt idx="13041" formatCode="General">
                  <c:v>0.14066657803935501</c:v>
                </c:pt>
                <c:pt idx="13042" formatCode="General">
                  <c:v>0.14255923020467001</c:v>
                </c:pt>
                <c:pt idx="13043" formatCode="General">
                  <c:v>0.14437303620230801</c:v>
                </c:pt>
                <c:pt idx="13044" formatCode="General">
                  <c:v>0.146107120946085</c:v>
                </c:pt>
                <c:pt idx="13045" formatCode="General">
                  <c:v>0.14776064671144701</c:v>
                </c:pt>
                <c:pt idx="13046" formatCode="General">
                  <c:v>0.149332813226178</c:v>
                </c:pt>
                <c:pt idx="13047" formatCode="General">
                  <c:v>0.15082285854887401</c:v>
                </c:pt>
                <c:pt idx="13048" formatCode="General">
                  <c:v>0.15223010882616</c:v>
                </c:pt>
                <c:pt idx="13049" formatCode="General">
                  <c:v>0.15355386722217601</c:v>
                </c:pt>
                <c:pt idx="13050" formatCode="General">
                  <c:v>0.15479346162583499</c:v>
                </c:pt>
                <c:pt idx="13051" formatCode="General">
                  <c:v>0.155948311877593</c:v>
                </c:pt>
                <c:pt idx="13052" formatCode="General">
                  <c:v>0.157017932588947</c:v>
                </c:pt>
                <c:pt idx="13053" formatCode="General">
                  <c:v>0.15800186606416999</c:v>
                </c:pt>
                <c:pt idx="13054" formatCode="General">
                  <c:v>0.15889962071984401</c:v>
                </c:pt>
                <c:pt idx="13055" formatCode="General">
                  <c:v>0.15971078594697299</c:v>
                </c:pt>
                <c:pt idx="13056" formatCode="General">
                  <c:v>0.16043509180798199</c:v>
                </c:pt>
                <c:pt idx="13057" formatCode="General">
                  <c:v>0.161072240103104</c:v>
                </c:pt>
                <c:pt idx="13058" formatCode="General">
                  <c:v>0.16162194706427699</c:v>
                </c:pt>
                <c:pt idx="13059" formatCode="General">
                  <c:v>0.16208405908638501</c:v>
                </c:pt>
                <c:pt idx="13060" formatCode="General">
                  <c:v>0.16245845162335801</c:v>
                </c:pt>
                <c:pt idx="13061" formatCode="General">
                  <c:v>0.162745064900749</c:v>
                </c:pt>
                <c:pt idx="13062" formatCode="General">
                  <c:v>0.162943852494395</c:v>
                </c:pt>
                <c:pt idx="13063" formatCode="General">
                  <c:v>0.16305481512182601</c:v>
                </c:pt>
                <c:pt idx="13064" formatCode="General">
                  <c:v>0.163078058063477</c:v>
                </c:pt>
                <c:pt idx="13065" formatCode="General">
                  <c:v>0.163013708919967</c:v>
                </c:pt>
                <c:pt idx="13066" formatCode="General">
                  <c:v>0.162861956379457</c:v>
                </c:pt>
                <c:pt idx="13067" formatCode="General">
                  <c:v>0.162623040081873</c:v>
                </c:pt>
                <c:pt idx="13068" formatCode="General">
                  <c:v>0.162297255319374</c:v>
                </c:pt>
                <c:pt idx="13069" formatCode="General">
                  <c:v>0.161884953677434</c:v>
                </c:pt>
                <c:pt idx="13070" formatCode="General">
                  <c:v>0.16138653906041001</c:v>
                </c:pt>
                <c:pt idx="13071" formatCode="General">
                  <c:v>0.16080248418835799</c:v>
                </c:pt>
                <c:pt idx="13072" formatCode="General">
                  <c:v>0.16013331855898799</c:v>
                </c:pt>
                <c:pt idx="13073" formatCode="General">
                  <c:v>0.159379586174062</c:v>
                </c:pt>
                <c:pt idx="13074" formatCode="General">
                  <c:v>0.15854185395730699</c:v>
                </c:pt>
                <c:pt idx="13075" formatCode="General">
                  <c:v>0.15762082999416499</c:v>
                </c:pt>
                <c:pt idx="13076" formatCode="General">
                  <c:v>0.156617258945529</c:v>
                </c:pt>
                <c:pt idx="13077" formatCode="General">
                  <c:v>0.15553190396369099</c:v>
                </c:pt>
                <c:pt idx="13078" formatCode="General">
                  <c:v>0.15436560400336599</c:v>
                </c:pt>
                <c:pt idx="13079" formatCode="General">
                  <c:v>0.153119268217007</c:v>
                </c:pt>
                <c:pt idx="13080" formatCode="General">
                  <c:v>0.151793813072755</c:v>
                </c:pt>
                <c:pt idx="13081" formatCode="General">
                  <c:v>0.15039016205910799</c:v>
                </c:pt>
                <c:pt idx="13082" formatCode="General">
                  <c:v>0.148909408333668</c:v>
                </c:pt>
                <c:pt idx="13083" formatCode="General">
                  <c:v>0.147352652835675</c:v>
                </c:pt>
                <c:pt idx="13084" formatCode="General">
                  <c:v>0.14572098510611001</c:v>
                </c:pt>
                <c:pt idx="13085" formatCode="General">
                  <c:v>0.14401559253073601</c:v>
                </c:pt>
                <c:pt idx="13086" formatCode="General">
                  <c:v>0.14223771122166901</c:v>
                </c:pt>
                <c:pt idx="13087" formatCode="General">
                  <c:v>0.14038861303057901</c:v>
                </c:pt>
                <c:pt idx="13088" formatCode="General">
                  <c:v>0.13846960624482299</c:v>
                </c:pt>
                <c:pt idx="13089" formatCode="General">
                  <c:v>0.13648208404375201</c:v>
                </c:pt>
                <c:pt idx="13090" formatCode="General">
                  <c:v>0.134427462707712</c:v>
                </c:pt>
                <c:pt idx="13091" formatCode="General">
                  <c:v>0.132307121893084</c:v>
                </c:pt>
                <c:pt idx="13092" formatCode="General">
                  <c:v>0.13012256815286499</c:v>
                </c:pt>
                <c:pt idx="13093" formatCode="General">
                  <c:v>0.127875383968685</c:v>
                </c:pt>
                <c:pt idx="13094" formatCode="General">
                  <c:v>0.12556711083136499</c:v>
                </c:pt>
                <c:pt idx="13095" formatCode="General">
                  <c:v>0.123199396223458</c:v>
                </c:pt>
                <c:pt idx="13096" formatCode="General">
                  <c:v>0.12077389300423</c:v>
                </c:pt>
                <c:pt idx="13097" formatCode="General">
                  <c:v>0.118292251819493</c:v>
                </c:pt>
                <c:pt idx="13098" formatCode="General">
                  <c:v>0.115756278000469</c:v>
                </c:pt>
                <c:pt idx="13099" formatCode="General">
                  <c:v>0.11316771891842201</c:v>
                </c:pt>
                <c:pt idx="13100" formatCode="General">
                  <c:v>0.110528351657178</c:v>
                </c:pt>
                <c:pt idx="13101" formatCode="General">
                  <c:v>0.107840056339415</c:v>
                </c:pt>
                <c:pt idx="13102" formatCode="General">
                  <c:v>0.105104818824026</c:v>
                </c:pt>
                <c:pt idx="13103" formatCode="General">
                  <c:v>0.102324657351996</c:v>
                </c:pt>
                <c:pt idx="13104" formatCode="General">
                  <c:v>9.95009980105835E-2</c:v>
                </c:pt>
                <c:pt idx="13105" formatCode="General">
                  <c:v>9.6635767541878595E-2</c:v>
                </c:pt>
                <c:pt idx="13106" formatCode="General">
                  <c:v>9.3731407707706202E-2</c:v>
                </c:pt>
                <c:pt idx="13107" formatCode="General">
                  <c:v>9.0789756805953498E-2</c:v>
                </c:pt>
                <c:pt idx="13108" formatCode="General">
                  <c:v>8.7813035292996403E-2</c:v>
                </c:pt>
                <c:pt idx="13109" formatCode="General">
                  <c:v>8.48033331465156E-2</c:v>
                </c:pt>
                <c:pt idx="13110" formatCode="General">
                  <c:v>8.1762078431846505E-2</c:v>
                </c:pt>
                <c:pt idx="13111" formatCode="General">
                  <c:v>7.8691658519365201E-2</c:v>
                </c:pt>
                <c:pt idx="13112" formatCode="General">
                  <c:v>7.5594478418912397E-2</c:v>
                </c:pt>
                <c:pt idx="13113" formatCode="General">
                  <c:v>7.2472774460834596E-2</c:v>
                </c:pt>
                <c:pt idx="13114" formatCode="General">
                  <c:v>6.9328624553034707E-2</c:v>
                </c:pt>
                <c:pt idx="13115" formatCode="General">
                  <c:v>6.6163956278376498E-2</c:v>
                </c:pt>
                <c:pt idx="13116" formatCode="General">
                  <c:v>6.2981128393920893E-2</c:v>
                </c:pt>
                <c:pt idx="13117" formatCode="General">
                  <c:v>5.9782383481181499E-2</c:v>
                </c:pt>
                <c:pt idx="13118" formatCode="General">
                  <c:v>5.6569784374270203E-2</c:v>
                </c:pt>
                <c:pt idx="13119" formatCode="General">
                  <c:v>5.3345242188690599E-2</c:v>
                </c:pt>
                <c:pt idx="13120" formatCode="General">
                  <c:v>5.01110819662825E-2</c:v>
                </c:pt>
                <c:pt idx="13121" formatCode="General">
                  <c:v>4.6869515417348899E-2</c:v>
                </c:pt>
                <c:pt idx="13122" formatCode="General">
                  <c:v>4.3622621323229999E-2</c:v>
                </c:pt>
                <c:pt idx="13123" formatCode="General">
                  <c:v>4.0372885353628901E-2</c:v>
                </c:pt>
                <c:pt idx="13124" formatCode="General">
                  <c:v>3.7122683319561402E-2</c:v>
                </c:pt>
                <c:pt idx="13125" formatCode="General">
                  <c:v>3.3874177015219102E-2</c:v>
                </c:pt>
                <c:pt idx="13126" formatCode="General">
                  <c:v>3.06293742784381E-2</c:v>
                </c:pt>
                <c:pt idx="13127" formatCode="General">
                  <c:v>2.73906557252242E-2</c:v>
                </c:pt>
                <c:pt idx="13128" formatCode="General">
                  <c:v>2.4160281356337601E-2</c:v>
                </c:pt>
                <c:pt idx="13129" formatCode="General">
                  <c:v>2.09403339498088E-2</c:v>
                </c:pt>
                <c:pt idx="13130" formatCode="General">
                  <c:v>1.7733234766512802E-2</c:v>
                </c:pt>
                <c:pt idx="13131" formatCode="General">
                  <c:v>1.4540699679698701E-2</c:v>
                </c:pt>
                <c:pt idx="13132" formatCode="General">
                  <c:v>1.13647983999338E-2</c:v>
                </c:pt>
                <c:pt idx="13133" formatCode="General">
                  <c:v>8.2080689295210701E-3</c:v>
                </c:pt>
                <c:pt idx="13134" formatCode="General">
                  <c:v>5.0729201939853398E-3</c:v>
                </c:pt>
                <c:pt idx="13135" formatCode="General">
                  <c:v>1.9614813830018201E-3</c:v>
                </c:pt>
                <c:pt idx="13136" formatCode="General">
                  <c:v>-1.1249116965521299E-3</c:v>
                </c:pt>
                <c:pt idx="13137" formatCode="General">
                  <c:v>-4.1845410773478E-3</c:v>
                </c:pt>
                <c:pt idx="13138" formatCode="General">
                  <c:v>-7.2146660685571502E-3</c:v>
                </c:pt>
                <c:pt idx="13139" formatCode="General">
                  <c:v>-1.02131896743161E-2</c:v>
                </c:pt>
                <c:pt idx="13140" formatCode="General">
                  <c:v>-1.3178314411794E-2</c:v>
                </c:pt>
                <c:pt idx="13141" formatCode="General">
                  <c:v>-1.6108414499602999E-2</c:v>
                </c:pt>
                <c:pt idx="13142" formatCode="General">
                  <c:v>-1.9001439722877399E-2</c:v>
                </c:pt>
                <c:pt idx="13143" formatCode="General">
                  <c:v>-2.18549681884634E-2</c:v>
                </c:pt>
                <c:pt idx="13144" formatCode="General">
                  <c:v>-2.46678136156009E-2</c:v>
                </c:pt>
                <c:pt idx="13145" formatCode="General">
                  <c:v>-2.7437973991987601E-2</c:v>
                </c:pt>
                <c:pt idx="13146" formatCode="General">
                  <c:v>-3.0163546251002E-2</c:v>
                </c:pt>
                <c:pt idx="13147" formatCode="General">
                  <c:v>-3.2843350672590199E-2</c:v>
                </c:pt>
                <c:pt idx="13148" formatCode="General">
                  <c:v>-3.5475272742533502E-2</c:v>
                </c:pt>
                <c:pt idx="13149" formatCode="General">
                  <c:v>-3.8057239349846603E-2</c:v>
                </c:pt>
                <c:pt idx="13150" formatCode="General">
                  <c:v>-4.05874273708456E-2</c:v>
                </c:pt>
                <c:pt idx="13151" formatCode="General">
                  <c:v>-4.3064779340376197E-2</c:v>
                </c:pt>
                <c:pt idx="13152" formatCode="General">
                  <c:v>-4.5487891277215101E-2</c:v>
                </c:pt>
                <c:pt idx="13153" formatCode="General">
                  <c:v>-4.78549286037184E-2</c:v>
                </c:pt>
                <c:pt idx="13154" formatCode="General">
                  <c:v>-5.0164723947639198E-2</c:v>
                </c:pt>
                <c:pt idx="13155" formatCode="General">
                  <c:v>-5.24157767299714E-2</c:v>
                </c:pt>
                <c:pt idx="13156" formatCode="General">
                  <c:v>-5.4606691885163199E-2</c:v>
                </c:pt>
                <c:pt idx="13157" formatCode="General">
                  <c:v>-5.6736266448204502E-2</c:v>
                </c:pt>
                <c:pt idx="13158" formatCode="General">
                  <c:v>-5.8803415265420003E-2</c:v>
                </c:pt>
                <c:pt idx="13159" formatCode="General">
                  <c:v>-6.0806633693030597E-2</c:v>
                </c:pt>
                <c:pt idx="13160" formatCode="General">
                  <c:v>-6.2744544084210499E-2</c:v>
                </c:pt>
                <c:pt idx="13161" formatCode="General">
                  <c:v>-6.46165011611394E-2</c:v>
                </c:pt>
                <c:pt idx="13162" formatCode="General">
                  <c:v>-6.6421442786204904E-2</c:v>
                </c:pt>
                <c:pt idx="13163" formatCode="General">
                  <c:v>-6.8157843175392599E-2</c:v>
                </c:pt>
                <c:pt idx="13164" formatCode="General">
                  <c:v>-6.9824838275348605E-2</c:v>
                </c:pt>
                <c:pt idx="13165" formatCode="General">
                  <c:v>-7.1421758714091593E-2</c:v>
                </c:pt>
                <c:pt idx="13166" formatCode="General">
                  <c:v>-7.2947533383353205E-2</c:v>
                </c:pt>
                <c:pt idx="13167" formatCode="General">
                  <c:v>-7.4401715703322005E-2</c:v>
                </c:pt>
                <c:pt idx="13168" formatCode="General">
                  <c:v>-7.5783472429166998E-2</c:v>
                </c:pt>
                <c:pt idx="13169" formatCode="General">
                  <c:v>-7.7092074786066001E-2</c:v>
                </c:pt>
                <c:pt idx="13170" formatCode="General">
                  <c:v>-7.8327472889607702E-2</c:v>
                </c:pt>
                <c:pt idx="13171" formatCode="General">
                  <c:v>-7.9489154507878398E-2</c:v>
                </c:pt>
                <c:pt idx="13172" formatCode="General">
                  <c:v>-8.0576073549939398E-2</c:v>
                </c:pt>
                <c:pt idx="13173" formatCode="General">
                  <c:v>-8.1587789856669299E-2</c:v>
                </c:pt>
                <c:pt idx="13174" formatCode="General">
                  <c:v>-8.2524043618853696E-2</c:v>
                </c:pt>
                <c:pt idx="13175" formatCode="General">
                  <c:v>-8.3384671258844301E-2</c:v>
                </c:pt>
                <c:pt idx="13176" formatCode="General">
                  <c:v>-8.4169552563970795E-2</c:v>
                </c:pt>
                <c:pt idx="13177" formatCode="General">
                  <c:v>-8.4878088100114296E-2</c:v>
                </c:pt>
                <c:pt idx="13178" formatCode="General">
                  <c:v>-8.5510269507803299E-2</c:v>
                </c:pt>
                <c:pt idx="13179" formatCode="General">
                  <c:v>-8.6066243621844105E-2</c:v>
                </c:pt>
                <c:pt idx="13180" formatCode="General">
                  <c:v>-8.6546160081641593E-2</c:v>
                </c:pt>
                <c:pt idx="13181" formatCode="General">
                  <c:v>-8.6949680096672699E-2</c:v>
                </c:pt>
                <c:pt idx="13182" formatCode="General">
                  <c:v>-8.7277007769738998E-2</c:v>
                </c:pt>
                <c:pt idx="13183" formatCode="General">
                  <c:v>-8.7528428727197599E-2</c:v>
                </c:pt>
                <c:pt idx="13184" formatCode="General">
                  <c:v>-8.77037495392229E-2</c:v>
                </c:pt>
                <c:pt idx="13185" formatCode="General">
                  <c:v>-8.7803893601941602E-2</c:v>
                </c:pt>
                <c:pt idx="13186" formatCode="General">
                  <c:v>-8.7829303116432694E-2</c:v>
                </c:pt>
                <c:pt idx="13187" formatCode="General">
                  <c:v>-8.7779795909650501E-2</c:v>
                </c:pt>
                <c:pt idx="13188" formatCode="General">
                  <c:v>-8.76557559519138E-2</c:v>
                </c:pt>
                <c:pt idx="13189" formatCode="General">
                  <c:v>-8.7458195447560297E-2</c:v>
                </c:pt>
                <c:pt idx="13190" formatCode="General">
                  <c:v>-8.7187605018343398E-2</c:v>
                </c:pt>
                <c:pt idx="13191" formatCode="General">
                  <c:v>-8.6844369122152903E-2</c:v>
                </c:pt>
                <c:pt idx="13192" formatCode="General">
                  <c:v>-8.6428900164599601E-2</c:v>
                </c:pt>
                <c:pt idx="13193" formatCode="General">
                  <c:v>-8.5942174084833997E-2</c:v>
                </c:pt>
                <c:pt idx="13194" formatCode="General">
                  <c:v>-8.5385178618382296E-2</c:v>
                </c:pt>
                <c:pt idx="13195" formatCode="General">
                  <c:v>-8.47582996465088E-2</c:v>
                </c:pt>
                <c:pt idx="13196" formatCode="General">
                  <c:v>-8.4062399850844502E-2</c:v>
                </c:pt>
                <c:pt idx="13197" formatCode="General">
                  <c:v>-8.3298420952343702E-2</c:v>
                </c:pt>
                <c:pt idx="13198" formatCode="General">
                  <c:v>-8.2467862618587406E-2</c:v>
                </c:pt>
                <c:pt idx="13199" formatCode="General">
                  <c:v>-8.1572197623819995E-2</c:v>
                </c:pt>
                <c:pt idx="13200" formatCode="General">
                  <c:v>-8.0612203513544298E-2</c:v>
                </c:pt>
                <c:pt idx="13201" formatCode="General">
                  <c:v>-7.9588521325563502E-2</c:v>
                </c:pt>
                <c:pt idx="13202" formatCode="General">
                  <c:v>-7.8502334776983193E-2</c:v>
                </c:pt>
                <c:pt idx="13203" formatCode="General">
                  <c:v>-7.7355363481369593E-2</c:v>
                </c:pt>
                <c:pt idx="13204" formatCode="General">
                  <c:v>-7.6148706427632204E-2</c:v>
                </c:pt>
                <c:pt idx="13205" formatCode="General">
                  <c:v>-7.4883315020226202E-2</c:v>
                </c:pt>
                <c:pt idx="13206" formatCode="General">
                  <c:v>-7.3560621052547598E-2</c:v>
                </c:pt>
                <c:pt idx="13207" formatCode="General">
                  <c:v>-7.2182011876586794E-2</c:v>
                </c:pt>
                <c:pt idx="13208" formatCode="General">
                  <c:v>-7.0748811037853604E-2</c:v>
                </c:pt>
                <c:pt idx="13209" formatCode="General">
                  <c:v>-6.9262816306219804E-2</c:v>
                </c:pt>
                <c:pt idx="13210" formatCode="General">
                  <c:v>-6.7725719511250601E-2</c:v>
                </c:pt>
                <c:pt idx="13211" formatCode="General">
                  <c:v>-6.6138505453446197E-2</c:v>
                </c:pt>
                <c:pt idx="13212" formatCode="General">
                  <c:v>-6.4502571954210497E-2</c:v>
                </c:pt>
                <c:pt idx="13213" formatCode="General">
                  <c:v>-6.2819845962160406E-2</c:v>
                </c:pt>
                <c:pt idx="13214" formatCode="General">
                  <c:v>-6.1092186339783298E-2</c:v>
                </c:pt>
                <c:pt idx="13215" formatCode="General">
                  <c:v>-5.93212918417391E-2</c:v>
                </c:pt>
                <c:pt idx="13216" formatCode="General">
                  <c:v>-5.7508676938231099E-2</c:v>
                </c:pt>
                <c:pt idx="13217" formatCode="General">
                  <c:v>-5.5655717912455598E-2</c:v>
                </c:pt>
                <c:pt idx="13218" formatCode="General">
                  <c:v>-5.3764201005291501E-2</c:v>
                </c:pt>
                <c:pt idx="13219" formatCode="General">
                  <c:v>-5.1835813880353798E-2</c:v>
                </c:pt>
                <c:pt idx="13220" formatCode="General">
                  <c:v>-4.98720492344496E-2</c:v>
                </c:pt>
                <c:pt idx="13221" formatCode="General">
                  <c:v>-4.7874271899368097E-2</c:v>
                </c:pt>
                <c:pt idx="13222" formatCode="General">
                  <c:v>-4.5844311518733999E-2</c:v>
                </c:pt>
                <c:pt idx="13223" formatCode="General">
                  <c:v>-4.3784466008566801E-2</c:v>
                </c:pt>
                <c:pt idx="13224" formatCode="General">
                  <c:v>-4.16963825094053E-2</c:v>
                </c:pt>
                <c:pt idx="13225" formatCode="General">
                  <c:v>-3.9582039062163399E-2</c:v>
                </c:pt>
                <c:pt idx="13226" formatCode="General">
                  <c:v>-3.7443290245287697E-2</c:v>
                </c:pt>
                <c:pt idx="13227" formatCode="General">
                  <c:v>-3.5281828304348999E-2</c:v>
                </c:pt>
                <c:pt idx="13228" formatCode="General">
                  <c:v>-3.3099740926668002E-2</c:v>
                </c:pt>
                <c:pt idx="13229" formatCode="General">
                  <c:v>-3.0898977753199001E-2</c:v>
                </c:pt>
                <c:pt idx="13230" formatCode="General">
                  <c:v>-2.86812664700484E-2</c:v>
                </c:pt>
                <c:pt idx="13231" formatCode="General">
                  <c:v>-2.6448098244043299E-2</c:v>
                </c:pt>
                <c:pt idx="13232" formatCode="General">
                  <c:v>-2.4200844264780402E-2</c:v>
                </c:pt>
                <c:pt idx="13233" formatCode="General">
                  <c:v>-2.19418666840186E-2</c:v>
                </c:pt>
                <c:pt idx="13234" formatCode="General">
                  <c:v>-1.9673386953736698E-2</c:v>
                </c:pt>
                <c:pt idx="13235" formatCode="General">
                  <c:v>-1.73963054070496E-2</c:v>
                </c:pt>
                <c:pt idx="13236" formatCode="General">
                  <c:v>-1.51123959969301E-2</c:v>
                </c:pt>
                <c:pt idx="13237" formatCode="General">
                  <c:v>-1.28239341091455E-2</c:v>
                </c:pt>
                <c:pt idx="13238" formatCode="General">
                  <c:v>-1.0532524857339401E-2</c:v>
                </c:pt>
                <c:pt idx="13239" formatCode="General">
                  <c:v>-8.2400896951087196E-3</c:v>
                </c:pt>
                <c:pt idx="13240" formatCode="General">
                  <c:v>-5.9484167627760296E-3</c:v>
                </c:pt>
                <c:pt idx="13241" formatCode="General">
                  <c:v>-3.6591263202698401E-3</c:v>
                </c:pt>
                <c:pt idx="13242" formatCode="General">
                  <c:v>-1.37423227056692E-3</c:v>
                </c:pt>
                <c:pt idx="13243" formatCode="General">
                  <c:v>9.0444810588046897E-4</c:v>
                </c:pt>
                <c:pt idx="13244" formatCode="General">
                  <c:v>3.1758676219760902E-3</c:v>
                </c:pt>
                <c:pt idx="13245" formatCode="General">
                  <c:v>5.4386361800843504E-3</c:v>
                </c:pt>
                <c:pt idx="13246" formatCode="General">
                  <c:v>7.69087510559055E-3</c:v>
                </c:pt>
                <c:pt idx="13247" formatCode="General">
                  <c:v>9.9308205687077492E-3</c:v>
                </c:pt>
                <c:pt idx="13248" formatCode="General">
                  <c:v>1.21568862591836E-2</c:v>
                </c:pt>
                <c:pt idx="13249" formatCode="General">
                  <c:v>1.4367635082557799E-2</c:v>
                </c:pt>
                <c:pt idx="13250" formatCode="General">
                  <c:v>1.6561213815353099E-2</c:v>
                </c:pt>
                <c:pt idx="13251" formatCode="General">
                  <c:v>1.87359410295178E-2</c:v>
                </c:pt>
                <c:pt idx="13252" formatCode="General">
                  <c:v>2.08908796811462E-2</c:v>
                </c:pt>
                <c:pt idx="13253" formatCode="General">
                  <c:v>2.3024724602538599E-2</c:v>
                </c:pt>
                <c:pt idx="13254" formatCode="General">
                  <c:v>2.5135718436284999E-2</c:v>
                </c:pt>
                <c:pt idx="13255" formatCode="General">
                  <c:v>2.7222749770824499E-2</c:v>
                </c:pt>
                <c:pt idx="13256" formatCode="General">
                  <c:v>2.9284353341897398E-2</c:v>
                </c:pt>
                <c:pt idx="13257" formatCode="General">
                  <c:v>3.13192094575373E-2</c:v>
                </c:pt>
                <c:pt idx="13258" formatCode="General">
                  <c:v>3.3326663651627599E-2</c:v>
                </c:pt>
                <c:pt idx="13259" formatCode="General">
                  <c:v>3.5305095488726797E-2</c:v>
                </c:pt>
                <c:pt idx="13260" formatCode="General">
                  <c:v>3.7252972036664299E-2</c:v>
                </c:pt>
                <c:pt idx="13261" formatCode="General">
                  <c:v>3.9170012299485302E-2</c:v>
                </c:pt>
                <c:pt idx="13262" formatCode="General">
                  <c:v>4.1055041241832901E-2</c:v>
                </c:pt>
                <c:pt idx="13263" formatCode="General">
                  <c:v>4.2906847742458301E-2</c:v>
                </c:pt>
                <c:pt idx="13264" formatCode="General">
                  <c:v>4.4724348689832299E-2</c:v>
                </c:pt>
                <c:pt idx="13265" formatCode="General">
                  <c:v>4.6506560988764503E-2</c:v>
                </c:pt>
                <c:pt idx="13266" formatCode="General">
                  <c:v>4.8252640447058501E-2</c:v>
                </c:pt>
                <c:pt idx="13267" formatCode="General">
                  <c:v>4.9961844162459801E-2</c:v>
                </c:pt>
                <c:pt idx="13268" formatCode="General">
                  <c:v>5.1633500666971602E-2</c:v>
                </c:pt>
                <c:pt idx="13269" formatCode="General">
                  <c:v>5.3266412720822998E-2</c:v>
                </c:pt>
                <c:pt idx="13270" formatCode="General">
                  <c:v>5.4859455028648897E-2</c:v>
                </c:pt>
                <c:pt idx="13271" formatCode="General">
                  <c:v>5.6412186181114203E-2</c:v>
                </c:pt>
                <c:pt idx="13272" formatCode="General">
                  <c:v>5.7924308586719903E-2</c:v>
                </c:pt>
                <c:pt idx="13273" formatCode="General">
                  <c:v>5.9395059508337303E-2</c:v>
                </c:pt>
                <c:pt idx="13274" formatCode="General">
                  <c:v>6.0824227941709698E-2</c:v>
                </c:pt>
                <c:pt idx="13275" formatCode="General">
                  <c:v>6.2211137339106E-2</c:v>
                </c:pt>
                <c:pt idx="13276" formatCode="General">
                  <c:v>6.3555133958506801E-2</c:v>
                </c:pt>
                <c:pt idx="13277" formatCode="General">
                  <c:v>6.4856161650921507E-2</c:v>
                </c:pt>
                <c:pt idx="13278" formatCode="General">
                  <c:v>6.6113683736093998E-2</c:v>
                </c:pt>
                <c:pt idx="13279" formatCode="General">
                  <c:v>6.7327169028258096E-2</c:v>
                </c:pt>
                <c:pt idx="13280" formatCode="General">
                  <c:v>6.8496665234525397E-2</c:v>
                </c:pt>
                <c:pt idx="13281" formatCode="General">
                  <c:v>6.9621720358914202E-2</c:v>
                </c:pt>
                <c:pt idx="13282" formatCode="General">
                  <c:v>7.0701869119231403E-2</c:v>
                </c:pt>
                <c:pt idx="13283" formatCode="General">
                  <c:v>7.1737267372045804E-2</c:v>
                </c:pt>
                <c:pt idx="13284" formatCode="General">
                  <c:v>7.2728167108723596E-2</c:v>
                </c:pt>
                <c:pt idx="13285" formatCode="General">
                  <c:v>7.3674771128014696E-2</c:v>
                </c:pt>
                <c:pt idx="13286" formatCode="General">
                  <c:v>7.4576715856281894E-2</c:v>
                </c:pt>
                <c:pt idx="13287" formatCode="General">
                  <c:v>7.5434115657659603E-2</c:v>
                </c:pt>
                <c:pt idx="13288" formatCode="General">
                  <c:v>7.6247081526497201E-2</c:v>
                </c:pt>
                <c:pt idx="13289" formatCode="General">
                  <c:v>7.7015179326008196E-2</c:v>
                </c:pt>
                <c:pt idx="13290" formatCode="General">
                  <c:v>7.7739071016440398E-2</c:v>
                </c:pt>
                <c:pt idx="13291" formatCode="General">
                  <c:v>7.8419432176469003E-2</c:v>
                </c:pt>
                <c:pt idx="13292" formatCode="General">
                  <c:v>7.9055792085411206E-2</c:v>
                </c:pt>
                <c:pt idx="13293" formatCode="General">
                  <c:v>7.9648646675992502E-2</c:v>
                </c:pt>
                <c:pt idx="13294" formatCode="General">
                  <c:v>8.0198542768959394E-2</c:v>
                </c:pt>
                <c:pt idx="13295" formatCode="General">
                  <c:v>8.07053881132372E-2</c:v>
                </c:pt>
                <c:pt idx="13296" formatCode="General">
                  <c:v>8.1169548081685597E-2</c:v>
                </c:pt>
                <c:pt idx="13297" formatCode="General">
                  <c:v>8.1591430797904999E-2</c:v>
                </c:pt>
                <c:pt idx="13298" formatCode="General">
                  <c:v>8.1971985522454702E-2</c:v>
                </c:pt>
                <c:pt idx="13299" formatCode="General">
                  <c:v>8.2312101944690699E-2</c:v>
                </c:pt>
                <c:pt idx="13300" formatCode="General">
                  <c:v>8.2611962339872794E-2</c:v>
                </c:pt>
                <c:pt idx="13301" formatCode="General">
                  <c:v>8.2871645040366607E-2</c:v>
                </c:pt>
                <c:pt idx="13302" formatCode="General">
                  <c:v>8.3092256650945495E-2</c:v>
                </c:pt>
                <c:pt idx="13303" formatCode="General">
                  <c:v>8.3274352333356602E-2</c:v>
                </c:pt>
                <c:pt idx="13304" formatCode="General">
                  <c:v>8.3418329950231601E-2</c:v>
                </c:pt>
                <c:pt idx="13305" formatCode="General">
                  <c:v>8.3525012791663703E-2</c:v>
                </c:pt>
                <c:pt idx="13306" formatCode="General">
                  <c:v>8.3594671532982404E-2</c:v>
                </c:pt>
                <c:pt idx="13307" formatCode="General">
                  <c:v>8.3628577937190807E-2</c:v>
                </c:pt>
                <c:pt idx="13308" formatCode="General">
                  <c:v>8.3627932806989103E-2</c:v>
                </c:pt>
                <c:pt idx="13309" formatCode="General">
                  <c:v>8.3592684967843098E-2</c:v>
                </c:pt>
                <c:pt idx="13310" formatCode="General">
                  <c:v>8.3523663199810805E-2</c:v>
                </c:pt>
                <c:pt idx="13311" formatCode="General">
                  <c:v>8.3421707178099602E-2</c:v>
                </c:pt>
                <c:pt idx="13312" formatCode="General">
                  <c:v>8.3287555310265105E-2</c:v>
                </c:pt>
                <c:pt idx="13313" formatCode="General">
                  <c:v>8.3122419831549596E-2</c:v>
                </c:pt>
                <c:pt idx="13314" formatCode="General">
                  <c:v>8.2927432080124597E-2</c:v>
                </c:pt>
                <c:pt idx="13315" formatCode="General">
                  <c:v>8.2703511129288601E-2</c:v>
                </c:pt>
                <c:pt idx="13316" formatCode="General">
                  <c:v>8.2450891816326297E-2</c:v>
                </c:pt>
                <c:pt idx="13317" formatCode="General">
                  <c:v>8.2170748652809697E-2</c:v>
                </c:pt>
                <c:pt idx="13318" formatCode="General">
                  <c:v>8.1864197677389797E-2</c:v>
                </c:pt>
                <c:pt idx="13319" formatCode="General">
                  <c:v>8.1531681980667806E-2</c:v>
                </c:pt>
                <c:pt idx="13320" formatCode="General">
                  <c:v>8.1174544225830605E-2</c:v>
                </c:pt>
                <c:pt idx="13321" formatCode="General">
                  <c:v>8.0793509396673499E-2</c:v>
                </c:pt>
                <c:pt idx="13322" formatCode="General">
                  <c:v>8.0389145796868303E-2</c:v>
                </c:pt>
                <c:pt idx="13323" formatCode="General">
                  <c:v>7.9963008210943695E-2</c:v>
                </c:pt>
                <c:pt idx="13324" formatCode="General">
                  <c:v>7.9516035602979193E-2</c:v>
                </c:pt>
                <c:pt idx="13325" formatCode="General">
                  <c:v>7.9048960974220595E-2</c:v>
                </c:pt>
                <c:pt idx="13326" formatCode="General">
                  <c:v>7.8562936031789599E-2</c:v>
                </c:pt>
                <c:pt idx="13327" formatCode="General">
                  <c:v>7.8058945424981804E-2</c:v>
                </c:pt>
                <c:pt idx="13328" formatCode="General">
                  <c:v>7.7537236651646205E-2</c:v>
                </c:pt>
                <c:pt idx="13329" formatCode="General">
                  <c:v>7.6998495133105999E-2</c:v>
                </c:pt>
                <c:pt idx="13330" formatCode="General">
                  <c:v>7.6444482839942804E-2</c:v>
                </c:pt>
                <c:pt idx="13331" formatCode="General">
                  <c:v>7.5876308823015395E-2</c:v>
                </c:pt>
                <c:pt idx="13332" formatCode="General">
                  <c:v>7.5294277298496998E-2</c:v>
                </c:pt>
                <c:pt idx="13333" formatCode="General">
                  <c:v>7.4699076682654603E-2</c:v>
                </c:pt>
                <c:pt idx="13334" formatCode="General">
                  <c:v>7.4091906794903101E-2</c:v>
                </c:pt>
                <c:pt idx="13335" formatCode="General">
                  <c:v>7.3473832173192699E-2</c:v>
                </c:pt>
                <c:pt idx="13336" formatCode="General">
                  <c:v>7.2845207459792102E-2</c:v>
                </c:pt>
                <c:pt idx="13337" formatCode="General">
                  <c:v>7.2206787169562997E-2</c:v>
                </c:pt>
                <c:pt idx="13338" formatCode="General">
                  <c:v>7.1559806483686705E-2</c:v>
                </c:pt>
                <c:pt idx="13339" formatCode="General">
                  <c:v>7.0904843583287303E-2</c:v>
                </c:pt>
                <c:pt idx="13340" formatCode="General">
                  <c:v>7.0242514551148993E-2</c:v>
                </c:pt>
                <c:pt idx="13341" formatCode="General">
                  <c:v>6.95736205609368E-2</c:v>
                </c:pt>
                <c:pt idx="13342" formatCode="General">
                  <c:v>6.8898927094226806E-2</c:v>
                </c:pt>
                <c:pt idx="13343" formatCode="General">
                  <c:v>6.8219142893228293E-2</c:v>
                </c:pt>
                <c:pt idx="13344" formatCode="General">
                  <c:v>6.7534975876115205E-2</c:v>
                </c:pt>
                <c:pt idx="13345" formatCode="General">
                  <c:v>6.6847083334820701E-2</c:v>
                </c:pt>
                <c:pt idx="13346" formatCode="General">
                  <c:v>6.6156072645062597E-2</c:v>
                </c:pt>
                <c:pt idx="13347" formatCode="General">
                  <c:v>6.5462560974477196E-2</c:v>
                </c:pt>
                <c:pt idx="13348" formatCode="General">
                  <c:v>6.4767128487749903E-2</c:v>
                </c:pt>
                <c:pt idx="13349" formatCode="General">
                  <c:v>6.4070315228928795E-2</c:v>
                </c:pt>
                <c:pt idx="13350" formatCode="General">
                  <c:v>6.33726269396757E-2</c:v>
                </c:pt>
                <c:pt idx="13351" formatCode="General">
                  <c:v>6.2674540133231496E-2</c:v>
                </c:pt>
                <c:pt idx="13352" formatCode="General">
                  <c:v>6.19765096702527E-2</c:v>
                </c:pt>
                <c:pt idx="13353" formatCode="General">
                  <c:v>6.1278974897534602E-2</c:v>
                </c:pt>
                <c:pt idx="13354" formatCode="General">
                  <c:v>6.0582361620488599E-2</c:v>
                </c:pt>
                <c:pt idx="13355" formatCode="General">
                  <c:v>5.9887032804635899E-2</c:v>
                </c:pt>
                <c:pt idx="13356" formatCode="General">
                  <c:v>5.9193341144688702E-2</c:v>
                </c:pt>
                <c:pt idx="13357" formatCode="General">
                  <c:v>5.8501583508079803E-2</c:v>
                </c:pt>
                <c:pt idx="13358" formatCode="General">
                  <c:v>5.7812003991583601E-2</c:v>
                </c:pt>
                <c:pt idx="13359" formatCode="General">
                  <c:v>5.7124857545597797E-2</c:v>
                </c:pt>
                <c:pt idx="13360" formatCode="General">
                  <c:v>5.6440364969973303E-2</c:v>
                </c:pt>
                <c:pt idx="13361" formatCode="General">
                  <c:v>5.5758712971756698E-2</c:v>
                </c:pt>
                <c:pt idx="13362" formatCode="General">
                  <c:v>5.5080054908647397E-2</c:v>
                </c:pt>
                <c:pt idx="13363" formatCode="General">
                  <c:v>5.4404462892001501E-2</c:v>
                </c:pt>
                <c:pt idx="13364" formatCode="General">
                  <c:v>5.3731986699786599E-2</c:v>
                </c:pt>
                <c:pt idx="13365" formatCode="General">
                  <c:v>5.3062672180465197E-2</c:v>
                </c:pt>
                <c:pt idx="13366" formatCode="General">
                  <c:v>5.2396563581776898E-2</c:v>
                </c:pt>
                <c:pt idx="13367" formatCode="General">
                  <c:v>5.1733653187702802E-2</c:v>
                </c:pt>
                <c:pt idx="13368" formatCode="General">
                  <c:v>5.10738833866193E-2</c:v>
                </c:pt>
                <c:pt idx="13369" formatCode="General">
                  <c:v>5.0417210976316199E-2</c:v>
                </c:pt>
                <c:pt idx="13370" formatCode="General">
                  <c:v>4.9763554956908797E-2</c:v>
                </c:pt>
                <c:pt idx="13371" formatCode="General">
                  <c:v>4.9112741916162501E-2</c:v>
                </c:pt>
                <c:pt idx="13372" formatCode="General">
                  <c:v>4.8464568844497499E-2</c:v>
                </c:pt>
                <c:pt idx="13373" formatCode="General">
                  <c:v>4.7818877096619097E-2</c:v>
                </c:pt>
                <c:pt idx="13374" formatCode="General">
                  <c:v>4.7175502510491303E-2</c:v>
                </c:pt>
                <c:pt idx="13375" formatCode="General">
                  <c:v>4.6534209605325602E-2</c:v>
                </c:pt>
                <c:pt idx="13376" formatCode="General">
                  <c:v>4.5894643377524698E-2</c:v>
                </c:pt>
                <c:pt idx="13377" formatCode="General">
                  <c:v>4.5256504166067198E-2</c:v>
                </c:pt>
                <c:pt idx="13378" formatCode="General">
                  <c:v>4.4619510830775602E-2</c:v>
                </c:pt>
                <c:pt idx="13379" formatCode="General">
                  <c:v>4.39832852089478E-2</c:v>
                </c:pt>
                <c:pt idx="13380" formatCode="General">
                  <c:v>4.3347412224067697E-2</c:v>
                </c:pt>
                <c:pt idx="13381" formatCode="General">
                  <c:v>4.2711483183978098E-2</c:v>
                </c:pt>
                <c:pt idx="13382" formatCode="General">
                  <c:v>4.2075082166442901E-2</c:v>
                </c:pt>
                <c:pt idx="13383" formatCode="General">
                  <c:v>4.1437761214024101E-2</c:v>
                </c:pt>
                <c:pt idx="13384" formatCode="General">
                  <c:v>4.0799053630733301E-2</c:v>
                </c:pt>
                <c:pt idx="13385" formatCode="General">
                  <c:v>4.0158462498367901E-2</c:v>
                </c:pt>
                <c:pt idx="13386" formatCode="General">
                  <c:v>3.9515456684928001E-2</c:v>
                </c:pt>
                <c:pt idx="13387" formatCode="General">
                  <c:v>3.8869514319678902E-2</c:v>
                </c:pt>
                <c:pt idx="13388" formatCode="General">
                  <c:v>3.8220097418549002E-2</c:v>
                </c:pt>
                <c:pt idx="13389" formatCode="General">
                  <c:v>3.7566682554082499E-2</c:v>
                </c:pt>
                <c:pt idx="13390" formatCode="General">
                  <c:v>3.6908706550205402E-2</c:v>
                </c:pt>
                <c:pt idx="13391" formatCode="General">
                  <c:v>3.6245517471020498E-2</c:v>
                </c:pt>
                <c:pt idx="13392" formatCode="General">
                  <c:v>3.55765433026351E-2</c:v>
                </c:pt>
                <c:pt idx="13393" formatCode="General">
                  <c:v>3.49011969210287E-2</c:v>
                </c:pt>
                <c:pt idx="13394" formatCode="General">
                  <c:v>3.4218809286967099E-2</c:v>
                </c:pt>
                <c:pt idx="13395" formatCode="General">
                  <c:v>3.3528692939133201E-2</c:v>
                </c:pt>
                <c:pt idx="13396" formatCode="General">
                  <c:v>3.2830215498674702E-2</c:v>
                </c:pt>
                <c:pt idx="13397" formatCode="General">
                  <c:v>3.2122805890333103E-2</c:v>
                </c:pt>
                <c:pt idx="13398" formatCode="General">
                  <c:v>3.1405837122637899E-2</c:v>
                </c:pt>
                <c:pt idx="13399" formatCode="General">
                  <c:v>3.0678617800316901E-2</c:v>
                </c:pt>
                <c:pt idx="13400" formatCode="General">
                  <c:v>2.9940459791354401E-2</c:v>
                </c:pt>
                <c:pt idx="13401" formatCode="General">
                  <c:v>2.9190740844308401E-2</c:v>
                </c:pt>
                <c:pt idx="13402" formatCode="General">
                  <c:v>2.8428803119645199E-2</c:v>
                </c:pt>
                <c:pt idx="13403" formatCode="General">
                  <c:v>2.7653999590154101E-2</c:v>
                </c:pt>
                <c:pt idx="13404" formatCode="General">
                  <c:v>2.6865694906398101E-2</c:v>
                </c:pt>
                <c:pt idx="13405" formatCode="General">
                  <c:v>2.6063161705776099E-2</c:v>
                </c:pt>
                <c:pt idx="13406" formatCode="General">
                  <c:v>2.5245749649543799E-2</c:v>
                </c:pt>
                <c:pt idx="13407" formatCode="General">
                  <c:v>2.4412903854076001E-2</c:v>
                </c:pt>
                <c:pt idx="13408" formatCode="General">
                  <c:v>2.3564040979695999E-2</c:v>
                </c:pt>
                <c:pt idx="13409" formatCode="General">
                  <c:v>2.26984895942897E-2</c:v>
                </c:pt>
                <c:pt idx="13410" formatCode="General">
                  <c:v>2.1815655438755799E-2</c:v>
                </c:pt>
                <c:pt idx="13411" formatCode="General">
                  <c:v>2.0914984607739402E-2</c:v>
                </c:pt>
                <c:pt idx="13412" formatCode="General">
                  <c:v>1.9995911323715199E-2</c:v>
                </c:pt>
                <c:pt idx="13413" formatCode="General">
                  <c:v>1.9058012061254001E-2</c:v>
                </c:pt>
                <c:pt idx="13414" formatCode="General">
                  <c:v>1.81007734833608E-2</c:v>
                </c:pt>
                <c:pt idx="13415" formatCode="General">
                  <c:v>1.71234558035896E-2</c:v>
                </c:pt>
                <c:pt idx="13416" formatCode="General">
                  <c:v>1.6125332419325601E-2</c:v>
                </c:pt>
                <c:pt idx="13417" formatCode="General">
                  <c:v>1.51059121428127E-2</c:v>
                </c:pt>
                <c:pt idx="13418" formatCode="General">
                  <c:v>1.4064976679287199E-2</c:v>
                </c:pt>
                <c:pt idx="13419" formatCode="General">
                  <c:v>1.30025281246503E-2</c:v>
                </c:pt>
                <c:pt idx="13420" formatCode="General">
                  <c:v>1.19181725725381E-2</c:v>
                </c:pt>
                <c:pt idx="13421" formatCode="General">
                  <c:v>1.0811067001487601E-2</c:v>
                </c:pt>
                <c:pt idx="13422" formatCode="General">
                  <c:v>9.6805191794616802E-3</c:v>
                </c:pt>
                <c:pt idx="13423" formatCode="General">
                  <c:v>8.5261396241009292E-3</c:v>
                </c:pt>
                <c:pt idx="13424" formatCode="General">
                  <c:v>7.3482954692543102E-3</c:v>
                </c:pt>
                <c:pt idx="13425" formatCode="General">
                  <c:v>6.1465017984718602E-3</c:v>
                </c:pt>
                <c:pt idx="13426" formatCode="General">
                  <c:v>4.9203968592138204E-3</c:v>
                </c:pt>
                <c:pt idx="13427" formatCode="General">
                  <c:v>3.6703676345113002E-3</c:v>
                </c:pt>
                <c:pt idx="13428" formatCode="General">
                  <c:v>2.3958911834722498E-3</c:v>
                </c:pt>
                <c:pt idx="13429" formatCode="General">
                  <c:v>1.0965087594020399E-3</c:v>
                </c:pt>
                <c:pt idx="13430" formatCode="General">
                  <c:v>-2.2802892033734699E-4</c:v>
                </c:pt>
                <c:pt idx="13431" formatCode="General">
                  <c:v>-1.5777425072898E-3</c:v>
                </c:pt>
                <c:pt idx="13432" formatCode="General">
                  <c:v>-2.9524156786432201E-3</c:v>
                </c:pt>
                <c:pt idx="13433" formatCode="General">
                  <c:v>-4.35165697479592E-3</c:v>
                </c:pt>
                <c:pt idx="13434" formatCode="General">
                  <c:v>-5.7754629640532802E-3</c:v>
                </c:pt>
                <c:pt idx="13435" formatCode="General">
                  <c:v>-7.22378332048097E-3</c:v>
                </c:pt>
                <c:pt idx="13436" formatCode="General">
                  <c:v>-8.6969283740748193E-3</c:v>
                </c:pt>
                <c:pt idx="13437" formatCode="General">
                  <c:v>-1.0194520184954901E-2</c:v>
                </c:pt>
                <c:pt idx="13438" formatCode="General">
                  <c:v>-1.17160047122112E-2</c:v>
                </c:pt>
                <c:pt idx="13439" formatCode="General">
                  <c:v>-1.32618232046188E-2</c:v>
                </c:pt>
                <c:pt idx="13440" formatCode="General">
                  <c:v>-1.4831740797849401E-2</c:v>
                </c:pt>
                <c:pt idx="13441" formatCode="General">
                  <c:v>-1.6424729503072499E-2</c:v>
                </c:pt>
                <c:pt idx="13442" formatCode="General">
                  <c:v>-1.8040214047482801E-2</c:v>
                </c:pt>
                <c:pt idx="13443" formatCode="General">
                  <c:v>-1.96786614944769E-2</c:v>
                </c:pt>
                <c:pt idx="13444" formatCode="General">
                  <c:v>-2.13393681742335E-2</c:v>
                </c:pt>
                <c:pt idx="13445" formatCode="General">
                  <c:v>-2.30214394004194E-2</c:v>
                </c:pt>
                <c:pt idx="13446" formatCode="General">
                  <c:v>-2.4725009792516899E-2</c:v>
                </c:pt>
                <c:pt idx="13447" formatCode="General">
                  <c:v>-2.64495965999983E-2</c:v>
                </c:pt>
                <c:pt idx="13448" formatCode="General">
                  <c:v>-2.81939689131077E-2</c:v>
                </c:pt>
                <c:pt idx="13449" formatCode="General">
                  <c:v>-2.99573532242873E-2</c:v>
                </c:pt>
                <c:pt idx="13450" formatCode="General">
                  <c:v>-3.17395123912773E-2</c:v>
                </c:pt>
                <c:pt idx="13451" formatCode="General">
                  <c:v>-3.3539613685562998E-2</c:v>
                </c:pt>
                <c:pt idx="13452" formatCode="General">
                  <c:v>-3.5356722117483898E-2</c:v>
                </c:pt>
                <c:pt idx="13453" formatCode="General">
                  <c:v>-3.71904439259476E-2</c:v>
                </c:pt>
                <c:pt idx="13454" formatCode="General">
                  <c:v>-3.90403523924703E-2</c:v>
                </c:pt>
                <c:pt idx="13455" formatCode="General">
                  <c:v>-4.0905302474809301E-2</c:v>
                </c:pt>
                <c:pt idx="13456" formatCode="General">
                  <c:v>-4.2783500076578697E-2</c:v>
                </c:pt>
                <c:pt idx="13457" formatCode="General">
                  <c:v>-4.4674220952430801E-2</c:v>
                </c:pt>
                <c:pt idx="13458" formatCode="General">
                  <c:v>-4.6576840813840503E-2</c:v>
                </c:pt>
                <c:pt idx="13459" formatCode="General">
                  <c:v>-4.8490119820313801E-2</c:v>
                </c:pt>
                <c:pt idx="13460" formatCode="General">
                  <c:v>-5.0412740551546598E-2</c:v>
                </c:pt>
                <c:pt idx="13461" formatCode="General">
                  <c:v>-5.2343431098317399E-2</c:v>
                </c:pt>
                <c:pt idx="13462" formatCode="General">
                  <c:v>-5.4281496774189301E-2</c:v>
                </c:pt>
                <c:pt idx="13463" formatCode="General">
                  <c:v>-5.6225755370126598E-2</c:v>
                </c:pt>
                <c:pt idx="13464" formatCode="General">
                  <c:v>-5.8174975078442999E-2</c:v>
                </c:pt>
                <c:pt idx="13465" formatCode="General">
                  <c:v>-6.0127905909677003E-2</c:v>
                </c:pt>
                <c:pt idx="13466" formatCode="General">
                  <c:v>-6.2082782902229502E-2</c:v>
                </c:pt>
                <c:pt idx="13467" formatCode="General">
                  <c:v>-6.4038420339470895E-2</c:v>
                </c:pt>
                <c:pt idx="13468" formatCode="General">
                  <c:v>-6.5993737214060197E-2</c:v>
                </c:pt>
                <c:pt idx="13469" formatCode="General">
                  <c:v>-6.7947190622398498E-2</c:v>
                </c:pt>
                <c:pt idx="13470" formatCode="General">
                  <c:v>-6.9897796707362403E-2</c:v>
                </c:pt>
                <c:pt idx="13471" formatCode="General">
                  <c:v>-7.1844090393803503E-2</c:v>
                </c:pt>
                <c:pt idx="13472" formatCode="General">
                  <c:v>-7.3784059283651393E-2</c:v>
                </c:pt>
                <c:pt idx="13473" formatCode="General">
                  <c:v>-7.5716321921331806E-2</c:v>
                </c:pt>
                <c:pt idx="13474" formatCode="General">
                  <c:v>-7.7639701298854599E-2</c:v>
                </c:pt>
                <c:pt idx="13475" formatCode="General">
                  <c:v>-7.9553111979837499E-2</c:v>
                </c:pt>
                <c:pt idx="13476" formatCode="General">
                  <c:v>-8.1455006387180007E-2</c:v>
                </c:pt>
                <c:pt idx="13477" formatCode="General">
                  <c:v>-8.3343881311518403E-2</c:v>
                </c:pt>
                <c:pt idx="13478" formatCode="General">
                  <c:v>-8.5218315755887605E-2</c:v>
                </c:pt>
                <c:pt idx="13479" formatCode="General">
                  <c:v>-8.7076416262174203E-2</c:v>
                </c:pt>
                <c:pt idx="13480" formatCode="General">
                  <c:v>-8.8916357162783205E-2</c:v>
                </c:pt>
                <c:pt idx="13481" formatCode="General">
                  <c:v>-9.0736474333591596E-2</c:v>
                </c:pt>
                <c:pt idx="13482" formatCode="General">
                  <c:v>-9.25352920188241E-2</c:v>
                </c:pt>
                <c:pt idx="13483" formatCode="General">
                  <c:v>-9.4311539969816602E-2</c:v>
                </c:pt>
                <c:pt idx="13484" formatCode="General">
                  <c:v>-9.6064101103342903E-2</c:v>
                </c:pt>
                <c:pt idx="13485" formatCode="General">
                  <c:v>-9.7791398242407901E-2</c:v>
                </c:pt>
                <c:pt idx="13486" formatCode="General">
                  <c:v>-9.9491346761613905E-2</c:v>
                </c:pt>
                <c:pt idx="13487" formatCode="General">
                  <c:v>-0.10116202230230099</c:v>
                </c:pt>
                <c:pt idx="13488" formatCode="General">
                  <c:v>-0.102802254430735</c:v>
                </c:pt>
                <c:pt idx="13489" formatCode="General">
                  <c:v>-0.10441053329040299</c:v>
                </c:pt>
                <c:pt idx="13490" formatCode="General">
                  <c:v>-0.10598494212936301</c:v>
                </c:pt>
                <c:pt idx="13491" formatCode="General">
                  <c:v>-0.10752426896474</c:v>
                </c:pt>
                <c:pt idx="13492" formatCode="General">
                  <c:v>-0.109026957060881</c:v>
                </c:pt>
                <c:pt idx="13493" formatCode="General">
                  <c:v>-0.110490999317675</c:v>
                </c:pt>
                <c:pt idx="13494" formatCode="General">
                  <c:v>-0.11191460316373</c:v>
                </c:pt>
                <c:pt idx="13495" formatCode="General">
                  <c:v>-0.113296779503997</c:v>
                </c:pt>
                <c:pt idx="13496" formatCode="General">
                  <c:v>-0.11463624311927</c:v>
                </c:pt>
                <c:pt idx="13497" formatCode="General">
                  <c:v>-0.11593133778207</c:v>
                </c:pt>
                <c:pt idx="13498" formatCode="General">
                  <c:v>-0.117181139752563</c:v>
                </c:pt>
                <c:pt idx="13499" formatCode="General">
                  <c:v>-0.118384399732303</c:v>
                </c:pt>
                <c:pt idx="13500" formatCode="General">
                  <c:v>-0.119539428756415</c:v>
                </c:pt>
                <c:pt idx="13501" formatCode="General">
                  <c:v>-0.12064469511213401</c:v>
                </c:pt>
                <c:pt idx="13502" formatCode="General">
                  <c:v>-0.121698854099157</c:v>
                </c:pt>
                <c:pt idx="13503" formatCode="General">
                  <c:v>-0.12270021619528799</c:v>
                </c:pt>
                <c:pt idx="13504" formatCode="General">
                  <c:v>-0.123647329284252</c:v>
                </c:pt>
                <c:pt idx="13505" formatCode="General">
                  <c:v>-0.124539577907608</c:v>
                </c:pt>
                <c:pt idx="13506" formatCode="General">
                  <c:v>-0.12537605785581099</c:v>
                </c:pt>
                <c:pt idx="13507" formatCode="General">
                  <c:v>-0.12615545167593101</c:v>
                </c:pt>
                <c:pt idx="13508" formatCode="General">
                  <c:v>-0.12687661505414599</c:v>
                </c:pt>
                <c:pt idx="13509" formatCode="General">
                  <c:v>-0.127538596340357</c:v>
                </c:pt>
                <c:pt idx="13510" formatCode="General">
                  <c:v>-0.128140095181484</c:v>
                </c:pt>
                <c:pt idx="13511" formatCode="General">
                  <c:v>-0.12868003626167501</c:v>
                </c:pt>
                <c:pt idx="13512" formatCode="General">
                  <c:v>-0.12915810152232299</c:v>
                </c:pt>
                <c:pt idx="13513" formatCode="General">
                  <c:v>-0.12957310718713799</c:v>
                </c:pt>
                <c:pt idx="13514" formatCode="General">
                  <c:v>-0.12992400123773201</c:v>
                </c:pt>
                <c:pt idx="13515" formatCode="General">
                  <c:v>-0.13021047576216799</c:v>
                </c:pt>
                <c:pt idx="13516" formatCode="General">
                  <c:v>-0.13043133119418501</c:v>
                </c:pt>
                <c:pt idx="13517" formatCode="General">
                  <c:v>-0.130585497264952</c:v>
                </c:pt>
                <c:pt idx="13518" formatCode="General">
                  <c:v>-0.13067269285691799</c:v>
                </c:pt>
                <c:pt idx="13519" formatCode="General">
                  <c:v>-0.13069236540604701</c:v>
                </c:pt>
                <c:pt idx="13520" formatCode="General">
                  <c:v>-0.13064412471421799</c:v>
                </c:pt>
                <c:pt idx="13521" formatCode="General">
                  <c:v>-0.130527762809199</c:v>
                </c:pt>
                <c:pt idx="13522" formatCode="General">
                  <c:v>-0.130342679354294</c:v>
                </c:pt>
                <c:pt idx="13523" formatCode="General">
                  <c:v>-0.13008840102494201</c:v>
                </c:pt>
                <c:pt idx="13524" formatCode="General">
                  <c:v>-0.129764654364451</c:v>
                </c:pt>
                <c:pt idx="13525" formatCode="General">
                  <c:v>-0.12937131269243701</c:v>
                </c:pt>
                <c:pt idx="13526" formatCode="General">
                  <c:v>-0.128907843023364</c:v>
                </c:pt>
                <c:pt idx="13527" formatCode="General">
                  <c:v>-0.1283738716011</c:v>
                </c:pt>
                <c:pt idx="13528" formatCode="General">
                  <c:v>-0.127769831196902</c:v>
                </c:pt>
                <c:pt idx="13529" formatCode="General">
                  <c:v>-0.12709632076405999</c:v>
                </c:pt>
                <c:pt idx="13530" formatCode="General">
                  <c:v>-0.12635291281032901</c:v>
                </c:pt>
                <c:pt idx="13531" formatCode="General">
                  <c:v>-0.12553926574470101</c:v>
                </c:pt>
                <c:pt idx="13532" formatCode="General">
                  <c:v>-0.124656290145419</c:v>
                </c:pt>
                <c:pt idx="13533" formatCode="General">
                  <c:v>-0.12370400504837301</c:v>
                </c:pt>
                <c:pt idx="13534" formatCode="General">
                  <c:v>-0.122682458300128</c:v>
                </c:pt>
                <c:pt idx="13535" formatCode="General">
                  <c:v>-0.121592385219431</c:v>
                </c:pt>
                <c:pt idx="13536" formatCode="General">
                  <c:v>-0.12043417695514</c:v>
                </c:pt>
                <c:pt idx="13537" formatCode="General">
                  <c:v>-0.119208817456121</c:v>
                </c:pt>
                <c:pt idx="13538" formatCode="General">
                  <c:v>-0.117916818539747</c:v>
                </c:pt>
                <c:pt idx="13539" formatCode="General">
                  <c:v>-0.116558191545685</c:v>
                </c:pt>
                <c:pt idx="13540" formatCode="General">
                  <c:v>-0.115134098665468</c:v>
                </c:pt>
                <c:pt idx="13541" formatCode="General">
                  <c:v>-0.11364534522607</c:v>
                </c:pt>
                <c:pt idx="13542" formatCode="General">
                  <c:v>-0.11209271936696399</c:v>
                </c:pt>
                <c:pt idx="13543" formatCode="General">
                  <c:v>-0.110477079742374</c:v>
                </c:pt>
                <c:pt idx="13544" formatCode="General">
                  <c:v>-0.10879937293003</c:v>
                </c:pt>
                <c:pt idx="13545" formatCode="General">
                  <c:v>-0.10706115432022401</c:v>
                </c:pt>
                <c:pt idx="13546" formatCode="General">
                  <c:v>-0.105263419176808</c:v>
                </c:pt>
                <c:pt idx="13547" formatCode="General">
                  <c:v>-0.10340660338909601</c:v>
                </c:pt>
                <c:pt idx="13548" formatCode="General">
                  <c:v>-0.101492255580053</c:v>
                </c:pt>
                <c:pt idx="13549" formatCode="General">
                  <c:v>-9.95219976724393E-2</c:v>
                </c:pt>
                <c:pt idx="13550" formatCode="General">
                  <c:v>-9.7496333977045102E-2</c:v>
                </c:pt>
                <c:pt idx="13551" formatCode="General">
                  <c:v>-9.5416802722938898E-2</c:v>
                </c:pt>
                <c:pt idx="13552" formatCode="General">
                  <c:v>-9.3285084686993897E-2</c:v>
                </c:pt>
                <c:pt idx="13553" formatCode="General">
                  <c:v>-9.1102839427822394E-2</c:v>
                </c:pt>
                <c:pt idx="13554" formatCode="General">
                  <c:v>-8.8871696431860894E-2</c:v>
                </c:pt>
                <c:pt idx="13555" formatCode="General">
                  <c:v>-8.6593274779474705E-2</c:v>
                </c:pt>
                <c:pt idx="13556" formatCode="General">
                  <c:v>-8.4269675894838497E-2</c:v>
                </c:pt>
                <c:pt idx="13557" formatCode="General">
                  <c:v>-8.1902387744817798E-2</c:v>
                </c:pt>
                <c:pt idx="13558" formatCode="General">
                  <c:v>-7.9492760112173599E-2</c:v>
                </c:pt>
                <c:pt idx="13559" formatCode="General">
                  <c:v>-7.7042633897155904E-2</c:v>
                </c:pt>
                <c:pt idx="13560" formatCode="General">
                  <c:v>-7.4553816719491198E-2</c:v>
                </c:pt>
                <c:pt idx="13561" formatCode="General">
                  <c:v>-7.2028063135831502E-2</c:v>
                </c:pt>
                <c:pt idx="13562" formatCode="General">
                  <c:v>-6.9467611481568103E-2</c:v>
                </c:pt>
                <c:pt idx="13563" formatCode="General">
                  <c:v>-6.6874661709255198E-2</c:v>
                </c:pt>
                <c:pt idx="13564" formatCode="General">
                  <c:v>-6.4251263802568695E-2</c:v>
                </c:pt>
                <c:pt idx="13565" formatCode="General">
                  <c:v>-6.1599309012505203E-2</c:v>
                </c:pt>
                <c:pt idx="13566" formatCode="General">
                  <c:v>-5.8920554690660598E-2</c:v>
                </c:pt>
                <c:pt idx="13567" formatCode="General">
                  <c:v>-5.6217186517797897E-2</c:v>
                </c:pt>
                <c:pt idx="13568" formatCode="General">
                  <c:v>-5.3491347632253598E-2</c:v>
                </c:pt>
                <c:pt idx="13569" formatCode="General">
                  <c:v>-5.07456075580002E-2</c:v>
                </c:pt>
                <c:pt idx="13570" formatCode="General">
                  <c:v>-4.7982372870173901E-2</c:v>
                </c:pt>
                <c:pt idx="13571" formatCode="General">
                  <c:v>-4.5203279448579402E-2</c:v>
                </c:pt>
                <c:pt idx="13572" formatCode="General">
                  <c:v>-4.2410368313439299E-2</c:v>
                </c:pt>
                <c:pt idx="13573" formatCode="General">
                  <c:v>-3.9606692102204397E-2</c:v>
                </c:pt>
                <c:pt idx="13574" formatCode="General">
                  <c:v>-3.6794592712682102E-2</c:v>
                </c:pt>
                <c:pt idx="13575" formatCode="General">
                  <c:v>-3.3975583962307203E-2</c:v>
                </c:pt>
                <c:pt idx="13576" formatCode="General">
                  <c:v>-3.11520466838166E-2</c:v>
                </c:pt>
                <c:pt idx="13577" formatCode="General">
                  <c:v>-2.83263312714826E-2</c:v>
                </c:pt>
                <c:pt idx="13578" formatCode="General">
                  <c:v>-2.5501146980584401E-2</c:v>
                </c:pt>
                <c:pt idx="13579" formatCode="General">
                  <c:v>-2.26789889360372E-2</c:v>
                </c:pt>
                <c:pt idx="13580" formatCode="General">
                  <c:v>-1.98615729887314E-2</c:v>
                </c:pt>
                <c:pt idx="13581" formatCode="General">
                  <c:v>-1.7051464354769799E-2</c:v>
                </c:pt>
                <c:pt idx="13582" formatCode="General">
                  <c:v>-1.4251112703389499E-2</c:v>
                </c:pt>
                <c:pt idx="13583" formatCode="General">
                  <c:v>-1.14627434202974E-2</c:v>
                </c:pt>
                <c:pt idx="13584" formatCode="General">
                  <c:v>-8.6889060979766803E-3</c:v>
                </c:pt>
                <c:pt idx="13585" formatCode="General">
                  <c:v>-5.9319348821560104E-3</c:v>
                </c:pt>
                <c:pt idx="13586" formatCode="General">
                  <c:v>-3.1939213837872799E-3</c:v>
                </c:pt>
                <c:pt idx="13587" formatCode="General">
                  <c:v>-4.7731169826462799E-4</c:v>
                </c:pt>
                <c:pt idx="13588" formatCode="General">
                  <c:v>2.2151165332250102E-3</c:v>
                </c:pt>
                <c:pt idx="13589" formatCode="General">
                  <c:v>4.88141840080675E-3</c:v>
                </c:pt>
                <c:pt idx="13590" formatCode="General">
                  <c:v>7.5199485337018399E-3</c:v>
                </c:pt>
                <c:pt idx="13591" formatCode="General">
                  <c:v>1.01281736853913E-2</c:v>
                </c:pt>
                <c:pt idx="13592" formatCode="General">
                  <c:v>1.27036978035182E-2</c:v>
                </c:pt>
                <c:pt idx="13593" formatCode="General">
                  <c:v>1.52443725874733E-2</c:v>
                </c:pt>
                <c:pt idx="13594" formatCode="General">
                  <c:v>1.77477500742073E-2</c:v>
                </c:pt>
                <c:pt idx="13595" formatCode="General">
                  <c:v>2.0211622634068602E-2</c:v>
                </c:pt>
                <c:pt idx="13596" formatCode="General">
                  <c:v>2.2634049708129201E-2</c:v>
                </c:pt>
                <c:pt idx="13597" formatCode="General">
                  <c:v>2.50128196708824E-2</c:v>
                </c:pt>
                <c:pt idx="13598" formatCode="General">
                  <c:v>2.7345963153855402E-2</c:v>
                </c:pt>
                <c:pt idx="13599" formatCode="General">
                  <c:v>2.9631789360054499E-2</c:v>
                </c:pt>
                <c:pt idx="13600" formatCode="General">
                  <c:v>3.1868322246940202E-2</c:v>
                </c:pt>
                <c:pt idx="13601" formatCode="General">
                  <c:v>3.4053765155842297E-2</c:v>
                </c:pt>
                <c:pt idx="13602" formatCode="General">
                  <c:v>3.6186021614095898E-2</c:v>
                </c:pt>
                <c:pt idx="13603" formatCode="General">
                  <c:v>3.8263211258190301E-2</c:v>
                </c:pt>
                <c:pt idx="13604" formatCode="General">
                  <c:v>4.0283709808291997E-2</c:v>
                </c:pt>
                <c:pt idx="13605" formatCode="General">
                  <c:v>4.2245589730822701E-2</c:v>
                </c:pt>
                <c:pt idx="13606" formatCode="General">
                  <c:v>4.4147149769619802E-2</c:v>
                </c:pt>
                <c:pt idx="13607" formatCode="General">
                  <c:v>4.5986992854506199E-2</c:v>
                </c:pt>
                <c:pt idx="13608" formatCode="General">
                  <c:v>4.7763973172177197E-2</c:v>
                </c:pt>
                <c:pt idx="13609" formatCode="General">
                  <c:v>4.9476578898017501E-2</c:v>
                </c:pt>
                <c:pt idx="13610" formatCode="General">
                  <c:v>5.1122877850545298E-2</c:v>
                </c:pt>
                <c:pt idx="13611" formatCode="General">
                  <c:v>5.2701175763349699E-2</c:v>
                </c:pt>
                <c:pt idx="13612" formatCode="General">
                  <c:v>5.4210598637959101E-2</c:v>
                </c:pt>
                <c:pt idx="13613" formatCode="General">
                  <c:v>5.5649986849803802E-2</c:v>
                </c:pt>
                <c:pt idx="13614" formatCode="General">
                  <c:v>5.7017814511619497E-2</c:v>
                </c:pt>
                <c:pt idx="13615" formatCode="General">
                  <c:v>5.8313287955739999E-2</c:v>
                </c:pt>
                <c:pt idx="13616" formatCode="General">
                  <c:v>5.9535283563770101E-2</c:v>
                </c:pt>
                <c:pt idx="13617" formatCode="General">
                  <c:v>6.0682290384412099E-2</c:v>
                </c:pt>
                <c:pt idx="13618" formatCode="General">
                  <c:v>6.1753556720572297E-2</c:v>
                </c:pt>
                <c:pt idx="13619" formatCode="General">
                  <c:v>6.2748604451802706E-2</c:v>
                </c:pt>
                <c:pt idx="13620" formatCode="General">
                  <c:v>6.3666586458315494E-2</c:v>
                </c:pt>
                <c:pt idx="13621" formatCode="General">
                  <c:v>6.4506795644269102E-2</c:v>
                </c:pt>
                <c:pt idx="13622" formatCode="General">
                  <c:v>6.5268727900159695E-2</c:v>
                </c:pt>
                <c:pt idx="13623" formatCode="General">
                  <c:v>6.59520199647151E-2</c:v>
                </c:pt>
                <c:pt idx="13624" formatCode="General">
                  <c:v>6.6555888464041105E-2</c:v>
                </c:pt>
                <c:pt idx="13625" formatCode="General">
                  <c:v>6.70796889794502E-2</c:v>
                </c:pt>
                <c:pt idx="13626" formatCode="General">
                  <c:v>6.7523498598824602E-2</c:v>
                </c:pt>
                <c:pt idx="13627" formatCode="General">
                  <c:v>6.7886980448346401E-2</c:v>
                </c:pt>
                <c:pt idx="13628" formatCode="General">
                  <c:v>6.8169315528967697E-2</c:v>
                </c:pt>
                <c:pt idx="13629" formatCode="General">
                  <c:v>6.8370403338954902E-2</c:v>
                </c:pt>
                <c:pt idx="13630" formatCode="General">
                  <c:v>6.8490926932861296E-2</c:v>
                </c:pt>
                <c:pt idx="13631" formatCode="General">
                  <c:v>6.8531139524582105E-2</c:v>
                </c:pt>
                <c:pt idx="13632" formatCode="General">
                  <c:v>6.8490778286638507E-2</c:v>
                </c:pt>
                <c:pt idx="13633" formatCode="General">
                  <c:v>6.8370189928248198E-2</c:v>
                </c:pt>
                <c:pt idx="13634" formatCode="General">
                  <c:v>6.8169832068995795E-2</c:v>
                </c:pt>
                <c:pt idx="13635" formatCode="General">
                  <c:v>6.78896256660661E-2</c:v>
                </c:pt>
                <c:pt idx="13636" formatCode="General">
                  <c:v>6.7529526417902705E-2</c:v>
                </c:pt>
                <c:pt idx="13637" formatCode="General">
                  <c:v>6.70902086697448E-2</c:v>
                </c:pt>
                <c:pt idx="13638" formatCode="General">
                  <c:v>6.6572995967726506E-2</c:v>
                </c:pt>
                <c:pt idx="13639" formatCode="General">
                  <c:v>6.5978203032429003E-2</c:v>
                </c:pt>
                <c:pt idx="13640" formatCode="General">
                  <c:v>6.5306599637631094E-2</c:v>
                </c:pt>
                <c:pt idx="13641" formatCode="General">
                  <c:v>6.45590030888816E-2</c:v>
                </c:pt>
                <c:pt idx="13642" formatCode="General">
                  <c:v>6.3735715587040997E-2</c:v>
                </c:pt>
                <c:pt idx="13643" formatCode="General">
                  <c:v>6.2838179564301294E-2</c:v>
                </c:pt>
                <c:pt idx="13644" formatCode="General">
                  <c:v>6.1867932547547702E-2</c:v>
                </c:pt>
                <c:pt idx="13645" formatCode="General">
                  <c:v>6.0825892205856401E-2</c:v>
                </c:pt>
                <c:pt idx="13646" formatCode="General">
                  <c:v>5.9712888019286203E-2</c:v>
                </c:pt>
                <c:pt idx="13647" formatCode="General">
                  <c:v>5.8530228028774903E-2</c:v>
                </c:pt>
                <c:pt idx="13648" formatCode="General">
                  <c:v>5.7278678608909797E-2</c:v>
                </c:pt>
                <c:pt idx="13649" formatCode="General">
                  <c:v>5.59595059446472E-2</c:v>
                </c:pt>
                <c:pt idx="13650" formatCode="General">
                  <c:v>5.45746036143991E-2</c:v>
                </c:pt>
                <c:pt idx="13651" formatCode="General">
                  <c:v>5.3125868010517399E-2</c:v>
                </c:pt>
                <c:pt idx="13652" formatCode="General">
                  <c:v>5.1615052710513899E-2</c:v>
                </c:pt>
                <c:pt idx="13653" formatCode="General">
                  <c:v>5.0043221115427097E-2</c:v>
                </c:pt>
                <c:pt idx="13654" formatCode="General">
                  <c:v>4.8411862400134398E-2</c:v>
                </c:pt>
                <c:pt idx="13655" formatCode="General">
                  <c:v>4.6722943636992802E-2</c:v>
                </c:pt>
                <c:pt idx="13656" formatCode="General">
                  <c:v>4.4977816708470099E-2</c:v>
                </c:pt>
                <c:pt idx="13657" formatCode="General">
                  <c:v>4.3178248628047297E-2</c:v>
                </c:pt>
                <c:pt idx="13658" formatCode="General">
                  <c:v>4.1326482338392201E-2</c:v>
                </c:pt>
                <c:pt idx="13659" formatCode="General">
                  <c:v>3.9424117485499698E-2</c:v>
                </c:pt>
                <c:pt idx="13660" formatCode="General">
                  <c:v>3.7473151873797197E-2</c:v>
                </c:pt>
                <c:pt idx="13661" formatCode="General">
                  <c:v>3.5476078877397399E-2</c:v>
                </c:pt>
                <c:pt idx="13662" formatCode="General">
                  <c:v>3.3435214559828903E-2</c:v>
                </c:pt>
                <c:pt idx="13663" formatCode="General">
                  <c:v>3.1352101262417102E-2</c:v>
                </c:pt>
                <c:pt idx="13664" formatCode="General">
                  <c:v>2.9228660385316799E-2</c:v>
                </c:pt>
                <c:pt idx="13665" formatCode="General">
                  <c:v>2.70678133466579E-2</c:v>
                </c:pt>
                <c:pt idx="13666" formatCode="General">
                  <c:v>2.4871739434459E-2</c:v>
                </c:pt>
                <c:pt idx="13667" formatCode="General">
                  <c:v>2.26417761808216E-2</c:v>
                </c:pt>
                <c:pt idx="13668" formatCode="General">
                  <c:v>2.03801575932273E-2</c:v>
                </c:pt>
                <c:pt idx="13669" formatCode="General">
                  <c:v>1.80896291035972E-2</c:v>
                </c:pt>
                <c:pt idx="13670" formatCode="General">
                  <c:v>1.5772756403504101E-2</c:v>
                </c:pt>
                <c:pt idx="13671" formatCode="General">
                  <c:v>1.3431838468770999E-2</c:v>
                </c:pt>
                <c:pt idx="13672" formatCode="General">
                  <c:v>1.1068917944414201E-2</c:v>
                </c:pt>
                <c:pt idx="13673" formatCode="General">
                  <c:v>8.6863950522990795E-3</c:v>
                </c:pt>
                <c:pt idx="13674" formatCode="General">
                  <c:v>6.2870465551440298E-3</c:v>
                </c:pt>
                <c:pt idx="13675" formatCode="General">
                  <c:v>3.8734142256565199E-3</c:v>
                </c:pt>
                <c:pt idx="13676" formatCode="General">
                  <c:v>1.44758215337389E-3</c:v>
                </c:pt>
                <c:pt idx="13677" formatCode="General">
                  <c:v>-9.8808754125874801E-4</c:v>
                </c:pt>
                <c:pt idx="13678" formatCode="General">
                  <c:v>-3.4311062412363601E-3</c:v>
                </c:pt>
                <c:pt idx="13679" formatCode="General">
                  <c:v>-5.87900888475602E-3</c:v>
                </c:pt>
                <c:pt idx="13680" formatCode="General">
                  <c:v>-8.3294205058683408E-3</c:v>
                </c:pt>
                <c:pt idx="13681" formatCode="General">
                  <c:v>-1.07798943188231E-2</c:v>
                </c:pt>
                <c:pt idx="13682" formatCode="General">
                  <c:v>-1.32279613335375E-2</c:v>
                </c:pt>
                <c:pt idx="13683" formatCode="General">
                  <c:v>-1.56712466816704E-2</c:v>
                </c:pt>
                <c:pt idx="13684" formatCode="General">
                  <c:v>-1.8107313380621999E-2</c:v>
                </c:pt>
                <c:pt idx="13685" formatCode="General">
                  <c:v>-2.0533705604251301E-2</c:v>
                </c:pt>
                <c:pt idx="13686" formatCode="General">
                  <c:v>-2.2948021205473599E-2</c:v>
                </c:pt>
                <c:pt idx="13687" formatCode="General">
                  <c:v>-2.5347910489614298E-2</c:v>
                </c:pt>
                <c:pt idx="13688" formatCode="General">
                  <c:v>-2.7730971556706601E-2</c:v>
                </c:pt>
                <c:pt idx="13689" formatCode="General">
                  <c:v>-3.0094852504772601E-2</c:v>
                </c:pt>
                <c:pt idx="13690" formatCode="General">
                  <c:v>-3.2437255962091301E-2</c:v>
                </c:pt>
                <c:pt idx="13691" formatCode="General">
                  <c:v>-3.4755776884874398E-2</c:v>
                </c:pt>
                <c:pt idx="13692" formatCode="General">
                  <c:v>-3.70481192573867E-2</c:v>
                </c:pt>
                <c:pt idx="13693" formatCode="General">
                  <c:v>-3.9312077620063397E-2</c:v>
                </c:pt>
                <c:pt idx="13694" formatCode="General">
                  <c:v>-4.1545428002375102E-2</c:v>
                </c:pt>
                <c:pt idx="13695" formatCode="General">
                  <c:v>-4.3745956300837399E-2</c:v>
                </c:pt>
                <c:pt idx="13696" formatCode="General">
                  <c:v>-4.59115020041303E-2</c:v>
                </c:pt>
                <c:pt idx="13697" formatCode="General">
                  <c:v>-4.8039959107784198E-2</c:v>
                </c:pt>
                <c:pt idx="13698" formatCode="General">
                  <c:v>-5.0129211957847898E-2</c:v>
                </c:pt>
                <c:pt idx="13699" formatCode="General">
                  <c:v>-5.2177230937716999E-2</c:v>
                </c:pt>
                <c:pt idx="13700" formatCode="General">
                  <c:v>-5.4181996531472702E-2</c:v>
                </c:pt>
                <c:pt idx="13701" formatCode="General">
                  <c:v>-5.6141546477128997E-2</c:v>
                </c:pt>
                <c:pt idx="13702" formatCode="General">
                  <c:v>-5.8054029063379198E-2</c:v>
                </c:pt>
                <c:pt idx="13703" formatCode="General">
                  <c:v>-5.9917539466575499E-2</c:v>
                </c:pt>
                <c:pt idx="13704" formatCode="General">
                  <c:v>-6.1730274471843503E-2</c:v>
                </c:pt>
                <c:pt idx="13705" formatCode="General">
                  <c:v>-6.3490541028453806E-2</c:v>
                </c:pt>
                <c:pt idx="13706" formatCode="General">
                  <c:v>-6.5196631080806505E-2</c:v>
                </c:pt>
                <c:pt idx="13707" formatCode="General">
                  <c:v>-6.6846815188388101E-2</c:v>
                </c:pt>
                <c:pt idx="13708" formatCode="General">
                  <c:v>-6.8439512763887503E-2</c:v>
                </c:pt>
                <c:pt idx="13709" formatCode="General">
                  <c:v>-6.9973242884938502E-2</c:v>
                </c:pt>
                <c:pt idx="13710" formatCode="General">
                  <c:v>-7.1446500494708506E-2</c:v>
                </c:pt>
                <c:pt idx="13711" formatCode="General">
                  <c:v>-7.2857854341360495E-2</c:v>
                </c:pt>
                <c:pt idx="13712" formatCode="General">
                  <c:v>-7.4205956705755499E-2</c:v>
                </c:pt>
                <c:pt idx="13713" formatCode="General">
                  <c:v>-7.5489531747114605E-2</c:v>
                </c:pt>
                <c:pt idx="13714" formatCode="General">
                  <c:v>-7.6707314764558707E-2</c:v>
                </c:pt>
                <c:pt idx="13715" formatCode="General">
                  <c:v>-7.7858101001462399E-2</c:v>
                </c:pt>
                <c:pt idx="13716" formatCode="General">
                  <c:v>-7.8940798263793299E-2</c:v>
                </c:pt>
                <c:pt idx="13717" formatCode="General">
                  <c:v>-7.9954335860953601E-2</c:v>
                </c:pt>
                <c:pt idx="13718" formatCode="General">
                  <c:v>-8.0897898379720598E-2</c:v>
                </c:pt>
                <c:pt idx="13719" formatCode="General">
                  <c:v>-8.1770518031392403E-2</c:v>
                </c:pt>
                <c:pt idx="13720" formatCode="General">
                  <c:v>-8.2571413243914094E-2</c:v>
                </c:pt>
                <c:pt idx="13721" formatCode="General">
                  <c:v>-8.3299992542479898E-2</c:v>
                </c:pt>
                <c:pt idx="13722" formatCode="General">
                  <c:v>-8.3955280929152706E-2</c:v>
                </c:pt>
                <c:pt idx="13723" formatCode="General">
                  <c:v>-8.4536439886552503E-2</c:v>
                </c:pt>
                <c:pt idx="13724" formatCode="General">
                  <c:v>-8.5042840524719401E-2</c:v>
                </c:pt>
                <c:pt idx="13725" formatCode="General">
                  <c:v>-8.5474070324235193E-2</c:v>
                </c:pt>
                <c:pt idx="13726" formatCode="General">
                  <c:v>-8.5829871648092901E-2</c:v>
                </c:pt>
                <c:pt idx="13727" formatCode="General">
                  <c:v>-8.6109640574936905E-2</c:v>
                </c:pt>
                <c:pt idx="13728" formatCode="General">
                  <c:v>-8.6313417286805097E-2</c:v>
                </c:pt>
                <c:pt idx="13729" formatCode="General">
                  <c:v>-8.6440909269149699E-2</c:v>
                </c:pt>
                <c:pt idx="13730" formatCode="General">
                  <c:v>-8.6491883768760103E-2</c:v>
                </c:pt>
                <c:pt idx="13731" formatCode="General">
                  <c:v>-8.6466222308352006E-2</c:v>
                </c:pt>
                <c:pt idx="13732" formatCode="General">
                  <c:v>-8.6363432536382206E-2</c:v>
                </c:pt>
                <c:pt idx="13733" formatCode="General">
                  <c:v>-8.6184253293636201E-2</c:v>
                </c:pt>
                <c:pt idx="13734" formatCode="General">
                  <c:v>-8.5929060206864499E-2</c:v>
                </c:pt>
                <c:pt idx="13735" formatCode="General">
                  <c:v>-8.5597720845199607E-2</c:v>
                </c:pt>
                <c:pt idx="13736" formatCode="General">
                  <c:v>-8.5190659065315796E-2</c:v>
                </c:pt>
                <c:pt idx="13737" formatCode="General">
                  <c:v>-8.4707862848565907E-2</c:v>
                </c:pt>
                <c:pt idx="13738" formatCode="General">
                  <c:v>-8.4149420788576304E-2</c:v>
                </c:pt>
                <c:pt idx="13739" formatCode="General">
                  <c:v>-8.3516611850784406E-2</c:v>
                </c:pt>
                <c:pt idx="13740" formatCode="General">
                  <c:v>-8.2809746987594607E-2</c:v>
                </c:pt>
                <c:pt idx="13741" formatCode="General">
                  <c:v>-8.2029079320943901E-2</c:v>
                </c:pt>
                <c:pt idx="13742" formatCode="General">
                  <c:v>-8.1175457205748397E-2</c:v>
                </c:pt>
                <c:pt idx="13743" formatCode="General">
                  <c:v>-8.0249291433966502E-2</c:v>
                </c:pt>
                <c:pt idx="13744" formatCode="General">
                  <c:v>-7.9251555048944905E-2</c:v>
                </c:pt>
                <c:pt idx="13745" formatCode="General">
                  <c:v>-7.8183336703206305E-2</c:v>
                </c:pt>
                <c:pt idx="13746" formatCode="General">
                  <c:v>-7.7045739744477496E-2</c:v>
                </c:pt>
                <c:pt idx="13747" formatCode="General">
                  <c:v>-7.58398171694568E-2</c:v>
                </c:pt>
                <c:pt idx="13748" formatCode="General">
                  <c:v>-7.4566041602825497E-2</c:v>
                </c:pt>
                <c:pt idx="13749" formatCode="General">
                  <c:v>-7.3225372823381693E-2</c:v>
                </c:pt>
                <c:pt idx="13750" formatCode="General">
                  <c:v>-7.1818823508124602E-2</c:v>
                </c:pt>
                <c:pt idx="13751" formatCode="General">
                  <c:v>-7.0347432146276298E-2</c:v>
                </c:pt>
                <c:pt idx="13752" formatCode="General">
                  <c:v>-6.8812764588741901E-2</c:v>
                </c:pt>
                <c:pt idx="13753" formatCode="General">
                  <c:v>-6.7215884642755797E-2</c:v>
                </c:pt>
                <c:pt idx="13754" formatCode="General">
                  <c:v>-6.5558325430727593E-2</c:v>
                </c:pt>
                <c:pt idx="13755" formatCode="General">
                  <c:v>-6.3841594530063897E-2</c:v>
                </c:pt>
                <c:pt idx="13756" formatCode="General">
                  <c:v>-6.2066560992736899E-2</c:v>
                </c:pt>
                <c:pt idx="13757" formatCode="General">
                  <c:v>-6.0234595787891303E-2</c:v>
                </c:pt>
                <c:pt idx="13758" formatCode="General">
                  <c:v>-5.8347609081151101E-2</c:v>
                </c:pt>
                <c:pt idx="13759" formatCode="General">
                  <c:v>-5.6406915078774898E-2</c:v>
                </c:pt>
                <c:pt idx="13760" formatCode="General">
                  <c:v>-5.4413749310017502E-2</c:v>
                </c:pt>
                <c:pt idx="13761" formatCode="General">
                  <c:v>-5.2370407714894901E-2</c:v>
                </c:pt>
                <c:pt idx="13762" formatCode="General">
                  <c:v>-5.0278637904067197E-2</c:v>
                </c:pt>
                <c:pt idx="13763" formatCode="General">
                  <c:v>-4.8139980799055598E-2</c:v>
                </c:pt>
                <c:pt idx="13764" formatCode="General">
                  <c:v>-4.5955833753777403E-2</c:v>
                </c:pt>
                <c:pt idx="13765" formatCode="General">
                  <c:v>-4.3727488196191898E-2</c:v>
                </c:pt>
                <c:pt idx="13766" formatCode="General">
                  <c:v>-4.1456762641891499E-2</c:v>
                </c:pt>
                <c:pt idx="13767" formatCode="General">
                  <c:v>-3.9145972601306298E-2</c:v>
                </c:pt>
                <c:pt idx="13768" formatCode="General">
                  <c:v>-3.67967879532166E-2</c:v>
                </c:pt>
                <c:pt idx="13769" formatCode="General">
                  <c:v>-3.44106853141345E-2</c:v>
                </c:pt>
                <c:pt idx="13770" formatCode="General">
                  <c:v>-3.1989592605209997E-2</c:v>
                </c:pt>
                <c:pt idx="13771" formatCode="General">
                  <c:v>-2.9535406050827901E-2</c:v>
                </c:pt>
                <c:pt idx="13772" formatCode="General">
                  <c:v>-2.7050421925650402E-2</c:v>
                </c:pt>
                <c:pt idx="13773" formatCode="General">
                  <c:v>-2.4536240865512399E-2</c:v>
                </c:pt>
                <c:pt idx="13774" formatCode="General">
                  <c:v>-2.19943063279892E-2</c:v>
                </c:pt>
                <c:pt idx="13775" formatCode="General">
                  <c:v>-1.9427031942707399E-2</c:v>
                </c:pt>
                <c:pt idx="13776" formatCode="General">
                  <c:v>-1.6836219445080802E-2</c:v>
                </c:pt>
                <c:pt idx="13777" formatCode="General">
                  <c:v>-1.4223452861820101E-2</c:v>
                </c:pt>
                <c:pt idx="13778" formatCode="General">
                  <c:v>-1.1590743318252701E-2</c:v>
                </c:pt>
                <c:pt idx="13779" formatCode="General">
                  <c:v>-8.9399871530146998E-3</c:v>
                </c:pt>
                <c:pt idx="13780" formatCode="General">
                  <c:v>-6.2729672325550004E-3</c:v>
                </c:pt>
                <c:pt idx="13781" formatCode="General">
                  <c:v>-3.59187729864091E-3</c:v>
                </c:pt>
                <c:pt idx="13782" formatCode="General">
                  <c:v>-8.9876527754153505E-4</c:v>
                </c:pt>
                <c:pt idx="13783" formatCode="General">
                  <c:v>1.8050793459311401E-3</c:v>
                </c:pt>
                <c:pt idx="13784" formatCode="General">
                  <c:v>4.51798054444925E-3</c:v>
                </c:pt>
                <c:pt idx="13785" formatCode="General">
                  <c:v>7.23777041092494E-3</c:v>
                </c:pt>
                <c:pt idx="13786" formatCode="General">
                  <c:v>9.9624211971852793E-3</c:v>
                </c:pt>
                <c:pt idx="13787" formatCode="General">
                  <c:v>1.2690640524766201E-2</c:v>
                </c:pt>
                <c:pt idx="13788" formatCode="General">
                  <c:v>1.54207455831146E-2</c:v>
                </c:pt>
                <c:pt idx="13789" formatCode="General">
                  <c:v>1.8150601494061301E-2</c:v>
                </c:pt>
                <c:pt idx="13790" formatCode="General">
                  <c:v>2.0878705604383499E-2</c:v>
                </c:pt>
                <c:pt idx="13791" formatCode="General">
                  <c:v>2.3603149403961601E-2</c:v>
                </c:pt>
                <c:pt idx="13792" formatCode="General">
                  <c:v>2.6321611107082501E-2</c:v>
                </c:pt>
                <c:pt idx="13793" formatCode="General">
                  <c:v>2.90330216137894E-2</c:v>
                </c:pt>
                <c:pt idx="13794" formatCode="General">
                  <c:v>3.17359453326801E-2</c:v>
                </c:pt>
                <c:pt idx="13795" formatCode="General">
                  <c:v>3.44278782754152E-2</c:v>
                </c:pt>
                <c:pt idx="13796" formatCode="General">
                  <c:v>3.7106972501199702E-2</c:v>
                </c:pt>
                <c:pt idx="13797" formatCode="General">
                  <c:v>3.9772183822710597E-2</c:v>
                </c:pt>
                <c:pt idx="13798" formatCode="General">
                  <c:v>4.2422139362699E-2</c:v>
                </c:pt>
                <c:pt idx="13799" formatCode="General">
                  <c:v>4.5055500001686899E-2</c:v>
                </c:pt>
                <c:pt idx="13800" formatCode="General">
                  <c:v>4.7670479845935899E-2</c:v>
                </c:pt>
                <c:pt idx="13801" formatCode="General">
                  <c:v>5.0265392310695302E-2</c:v>
                </c:pt>
                <c:pt idx="13802" formatCode="General">
                  <c:v>5.2839195659261297E-2</c:v>
                </c:pt>
                <c:pt idx="13803" formatCode="General">
                  <c:v>5.5389912160155798E-2</c:v>
                </c:pt>
                <c:pt idx="13804" formatCode="General">
                  <c:v>5.79162000000122E-2</c:v>
                </c:pt>
                <c:pt idx="13805" formatCode="General">
                  <c:v>6.0417441952798301E-2</c:v>
                </c:pt>
                <c:pt idx="13806" formatCode="General">
                  <c:v>6.2892028836196906E-2</c:v>
                </c:pt>
                <c:pt idx="13807" formatCode="General">
                  <c:v>6.5338362779812503E-2</c:v>
                </c:pt>
                <c:pt idx="13808" formatCode="General">
                  <c:v>6.7755565064531897E-2</c:v>
                </c:pt>
                <c:pt idx="13809" formatCode="General">
                  <c:v>7.0142901416972006E-2</c:v>
                </c:pt>
                <c:pt idx="13810" formatCode="General">
                  <c:v>7.2499149330105594E-2</c:v>
                </c:pt>
                <c:pt idx="13811" formatCode="General">
                  <c:v>7.48230863844562E-2</c:v>
                </c:pt>
                <c:pt idx="13812" formatCode="General">
                  <c:v>7.7113573444525504E-2</c:v>
                </c:pt>
                <c:pt idx="13813" formatCode="General">
                  <c:v>7.9369541236411101E-2</c:v>
                </c:pt>
                <c:pt idx="13814" formatCode="General">
                  <c:v>8.1590009822065102E-2</c:v>
                </c:pt>
                <c:pt idx="13815" formatCode="General">
                  <c:v>8.3774069331459297E-2</c:v>
                </c:pt>
                <c:pt idx="13816" formatCode="General">
                  <c:v>8.5920894078337903E-2</c:v>
                </c:pt>
                <c:pt idx="13817" formatCode="General">
                  <c:v>8.8029778465696096E-2</c:v>
                </c:pt>
                <c:pt idx="13818" formatCode="General">
                  <c:v>9.0100579273324197E-2</c:v>
                </c:pt>
                <c:pt idx="13819" formatCode="General">
                  <c:v>9.21321306938305E-2</c:v>
                </c:pt>
                <c:pt idx="13820" formatCode="General">
                  <c:v>9.4123722427587403E-2</c:v>
                </c:pt>
                <c:pt idx="13821" formatCode="General">
                  <c:v>9.6074764526515796E-2</c:v>
                </c:pt>
                <c:pt idx="13822" formatCode="General">
                  <c:v>9.7984727087511006E-2</c:v>
                </c:pt>
                <c:pt idx="13823" formatCode="General">
                  <c:v>9.9853617819751203E-2</c:v>
                </c:pt>
                <c:pt idx="13824" formatCode="General">
                  <c:v>0.101680362438735</c:v>
                </c:pt>
                <c:pt idx="13825" formatCode="General">
                  <c:v>0.10346432165096101</c:v>
                </c:pt>
                <c:pt idx="13826" formatCode="General">
                  <c:v>0.105204924495446</c:v>
                </c:pt>
                <c:pt idx="13827" formatCode="General">
                  <c:v>0.106901649501812</c:v>
                </c:pt>
                <c:pt idx="13828" formatCode="General">
                  <c:v>0.108554592420299</c:v>
                </c:pt>
                <c:pt idx="13829" formatCode="General">
                  <c:v>0.110163873169876</c:v>
                </c:pt>
                <c:pt idx="13830" formatCode="General">
                  <c:v>0.111728991590688</c:v>
                </c:pt>
                <c:pt idx="13831" formatCode="General">
                  <c:v>0.113249370772881</c:v>
                </c:pt>
                <c:pt idx="13832" formatCode="General">
                  <c:v>0.114724993539548</c:v>
                </c:pt>
                <c:pt idx="13833" formatCode="General">
                  <c:v>0.11615588195705</c:v>
                </c:pt>
                <c:pt idx="13834" formatCode="General">
                  <c:v>0.117542018454488</c:v>
                </c:pt>
                <c:pt idx="13835" formatCode="General">
                  <c:v>0.118883328767084</c:v>
                </c:pt>
                <c:pt idx="13836" formatCode="General">
                  <c:v>0.12017972933715799</c:v>
                </c:pt>
                <c:pt idx="13837" formatCode="General">
                  <c:v>0.121431671378643</c:v>
                </c:pt>
                <c:pt idx="13838" formatCode="General">
                  <c:v>0.12263956364374499</c:v>
                </c:pt>
                <c:pt idx="13839" formatCode="General">
                  <c:v>0.12380311144935</c:v>
                </c:pt>
                <c:pt idx="13840" formatCode="General">
                  <c:v>0.124921882241845</c:v>
                </c:pt>
                <c:pt idx="13841" formatCode="General">
                  <c:v>0.12599599088034599</c:v>
                </c:pt>
                <c:pt idx="13842" formatCode="General">
                  <c:v>0.12702615788190799</c:v>
                </c:pt>
                <c:pt idx="13843" formatCode="General">
                  <c:v>0.12801304891704299</c:v>
                </c:pt>
                <c:pt idx="13844" formatCode="General">
                  <c:v>0.12895662482968301</c:v>
                </c:pt>
                <c:pt idx="13845" formatCode="General">
                  <c:v>0.12985674310732701</c:v>
                </c:pt>
                <c:pt idx="13846" formatCode="General">
                  <c:v>0.13071428830920401</c:v>
                </c:pt>
                <c:pt idx="13847" formatCode="General">
                  <c:v>0.13152959084024801</c:v>
                </c:pt>
                <c:pt idx="13848" formatCode="General">
                  <c:v>0.132302819906884</c:v>
                </c:pt>
                <c:pt idx="13849" formatCode="General">
                  <c:v>0.13303456540663</c:v>
                </c:pt>
                <c:pt idx="13850" formatCode="General">
                  <c:v>0.13372485941158499</c:v>
                </c:pt>
                <c:pt idx="13851" formatCode="General">
                  <c:v>0.13437466989560201</c:v>
                </c:pt>
                <c:pt idx="13852" formatCode="General">
                  <c:v>0.13498439686664901</c:v>
                </c:pt>
                <c:pt idx="13853" formatCode="General">
                  <c:v>0.13555424993134699</c:v>
                </c:pt>
                <c:pt idx="13854" formatCode="General">
                  <c:v>0.136084911175711</c:v>
                </c:pt>
                <c:pt idx="13855" formatCode="General">
                  <c:v>0.13657697433218699</c:v>
                </c:pt>
                <c:pt idx="13856" formatCode="General">
                  <c:v>0.13703090224905301</c:v>
                </c:pt>
                <c:pt idx="13857" formatCode="General">
                  <c:v>0.13744703866167801</c:v>
                </c:pt>
                <c:pt idx="13858" formatCode="General">
                  <c:v>0.13782619217629299</c:v>
                </c:pt>
                <c:pt idx="13859" formatCode="General">
                  <c:v>0.13816909023139101</c:v>
                </c:pt>
                <c:pt idx="13860" formatCode="General">
                  <c:v>0.13847631572736699</c:v>
                </c:pt>
                <c:pt idx="13861" formatCode="General">
                  <c:v>0.13874827439319101</c:v>
                </c:pt>
                <c:pt idx="13862" formatCode="General">
                  <c:v>0.13898526686124699</c:v>
                </c:pt>
                <c:pt idx="13863" formatCode="General">
                  <c:v>0.139188025189729</c:v>
                </c:pt>
                <c:pt idx="13864" formatCode="General">
                  <c:v>0.139357226820184</c:v>
                </c:pt>
                <c:pt idx="13865" formatCode="General">
                  <c:v>0.139493442792507</c:v>
                </c:pt>
                <c:pt idx="13866" formatCode="General">
                  <c:v>0.13959765576623501</c:v>
                </c:pt>
                <c:pt idx="13867" formatCode="General">
                  <c:v>0.13967021608397001</c:v>
                </c:pt>
                <c:pt idx="13868" formatCode="General">
                  <c:v>0.13971189876314799</c:v>
                </c:pt>
                <c:pt idx="13869" formatCode="General">
                  <c:v>0.13972395397944201</c:v>
                </c:pt>
                <c:pt idx="13870" formatCode="General">
                  <c:v>0.13970689243210399</c:v>
                </c:pt>
                <c:pt idx="13871" formatCode="General">
                  <c:v>0.13966047009165899</c:v>
                </c:pt>
                <c:pt idx="13872" formatCode="General">
                  <c:v>0.139585447365589</c:v>
                </c:pt>
                <c:pt idx="13873" formatCode="General">
                  <c:v>0.139483099039794</c:v>
                </c:pt>
                <c:pt idx="13874" formatCode="General">
                  <c:v>0.13935348783382301</c:v>
                </c:pt>
                <c:pt idx="13875" formatCode="General">
                  <c:v>0.13919702004849899</c:v>
                </c:pt>
                <c:pt idx="13876" formatCode="General">
                  <c:v>0.13901465133401</c:v>
                </c:pt>
                <c:pt idx="13877" formatCode="General">
                  <c:v>0.13880722383479399</c:v>
                </c:pt>
                <c:pt idx="13878" formatCode="General">
                  <c:v>0.13857485027831001</c:v>
                </c:pt>
                <c:pt idx="13879" formatCode="General">
                  <c:v>0.13831751337731801</c:v>
                </c:pt>
                <c:pt idx="13880" formatCode="General">
                  <c:v>0.138036289085048</c:v>
                </c:pt>
                <c:pt idx="13881" formatCode="General">
                  <c:v>0.137732252875061</c:v>
                </c:pt>
                <c:pt idx="13882" formatCode="General">
                  <c:v>0.13740577629676801</c:v>
                </c:pt>
                <c:pt idx="13883" formatCode="General">
                  <c:v>0.13705701209687801</c:v>
                </c:pt>
                <c:pt idx="13884" formatCode="General">
                  <c:v>0.13668604334707701</c:v>
                </c:pt>
                <c:pt idx="13885" formatCode="General">
                  <c:v>0.13629343611102901</c:v>
                </c:pt>
                <c:pt idx="13886" formatCode="General">
                  <c:v>0.13587970597364099</c:v>
                </c:pt>
                <c:pt idx="13887" formatCode="General">
                  <c:v>0.13544478284203501</c:v>
                </c:pt>
                <c:pt idx="13888" formatCode="General">
                  <c:v>0.134989599616161</c:v>
                </c:pt>
                <c:pt idx="13889" formatCode="General">
                  <c:v>0.13451452547615</c:v>
                </c:pt>
                <c:pt idx="13890" formatCode="General">
                  <c:v>0.13401927978974101</c:v>
                </c:pt>
                <c:pt idx="13891" formatCode="General">
                  <c:v>0.13350464872263201</c:v>
                </c:pt>
                <c:pt idx="13892" formatCode="General">
                  <c:v>0.13297141987767999</c:v>
                </c:pt>
                <c:pt idx="13893" formatCode="General">
                  <c:v>0.132419178309922</c:v>
                </c:pt>
                <c:pt idx="13894" formatCode="General">
                  <c:v>0.131847941478453</c:v>
                </c:pt>
                <c:pt idx="13895" formatCode="General">
                  <c:v>0.13125838105930199</c:v>
                </c:pt>
                <c:pt idx="13896" formatCode="General">
                  <c:v>0.13065117026321699</c:v>
                </c:pt>
                <c:pt idx="13897" formatCode="General">
                  <c:v>0.13002631240488699</c:v>
                </c:pt>
                <c:pt idx="13898" formatCode="General">
                  <c:v>0.129383187332032</c:v>
                </c:pt>
                <c:pt idx="13899" formatCode="General">
                  <c:v>0.128722282798198</c:v>
                </c:pt>
                <c:pt idx="13900" formatCode="General">
                  <c:v>0.128044200772547</c:v>
                </c:pt>
                <c:pt idx="13901" formatCode="General">
                  <c:v>0.12734889409556899</c:v>
                </c:pt>
                <c:pt idx="13902" formatCode="General">
                  <c:v>0.12663568879901799</c:v>
                </c:pt>
                <c:pt idx="13903" formatCode="General">
                  <c:v>0.12590448586446601</c:v>
                </c:pt>
                <c:pt idx="13904" formatCode="General">
                  <c:v>0.12515586637491199</c:v>
                </c:pt>
                <c:pt idx="13905" formatCode="General">
                  <c:v>0.124389884159856</c:v>
                </c:pt>
                <c:pt idx="13906" formatCode="General">
                  <c:v>0.12360602225570499</c:v>
                </c:pt>
                <c:pt idx="13907" formatCode="General">
                  <c:v>0.122804324836374</c:v>
                </c:pt>
                <c:pt idx="13908" formatCode="General">
                  <c:v>0.12198493946882399</c:v>
                </c:pt>
                <c:pt idx="13909" formatCode="General">
                  <c:v>0.121147472266378</c:v>
                </c:pt>
                <c:pt idx="13910" formatCode="General">
                  <c:v>0.12029153514247</c:v>
                </c:pt>
                <c:pt idx="13911" formatCode="General">
                  <c:v>0.11941681444589999</c:v>
                </c:pt>
                <c:pt idx="13912" formatCode="General">
                  <c:v>0.11852311235684899</c:v>
                </c:pt>
                <c:pt idx="13913" formatCode="General">
                  <c:v>0.117610346276255</c:v>
                </c:pt>
                <c:pt idx="13914" formatCode="General">
                  <c:v>0.116678517929243</c:v>
                </c:pt>
                <c:pt idx="13915" formatCode="General">
                  <c:v>0.115727148345732</c:v>
                </c:pt>
                <c:pt idx="13916" formatCode="General">
                  <c:v>0.114755808899262</c:v>
                </c:pt>
                <c:pt idx="13917" formatCode="General">
                  <c:v>0.11376420725615</c:v>
                </c:pt>
                <c:pt idx="13918" formatCode="General">
                  <c:v>0.112752208000361</c:v>
                </c:pt>
                <c:pt idx="13919" formatCode="General">
                  <c:v>0.111719785428826</c:v>
                </c:pt>
                <c:pt idx="13920" formatCode="General">
                  <c:v>0.110666476570766</c:v>
                </c:pt>
                <c:pt idx="13921" formatCode="General">
                  <c:v>0.109591833043465</c:v>
                </c:pt>
                <c:pt idx="13922" formatCode="General">
                  <c:v>0.108494970557293</c:v>
                </c:pt>
                <c:pt idx="13923" formatCode="General">
                  <c:v>0.107375142128387</c:v>
                </c:pt>
                <c:pt idx="13924" formatCode="General">
                  <c:v>0.106232366762255</c:v>
                </c:pt>
                <c:pt idx="13925" formatCode="General">
                  <c:v>0.10506635925371</c:v>
                </c:pt>
                <c:pt idx="13926" formatCode="General">
                  <c:v>0.103876929975219</c:v>
                </c:pt>
                <c:pt idx="13927" formatCode="General">
                  <c:v>0.10266344211916301</c:v>
                </c:pt>
                <c:pt idx="13928" formatCode="General">
                  <c:v>0.101424835396052</c:v>
                </c:pt>
                <c:pt idx="13929" formatCode="General">
                  <c:v>0.100160734934659</c:v>
                </c:pt>
                <c:pt idx="13930" formatCode="General">
                  <c:v>9.8870493737425402E-2</c:v>
                </c:pt>
                <c:pt idx="13931" formatCode="General">
                  <c:v>9.7553633465999198E-2</c:v>
                </c:pt>
                <c:pt idx="13932" formatCode="General">
                  <c:v>9.62099037869594E-2</c:v>
                </c:pt>
                <c:pt idx="13933" formatCode="General">
                  <c:v>9.4838689351098904E-2</c:v>
                </c:pt>
                <c:pt idx="13934" formatCode="General">
                  <c:v>9.3439364692990801E-2</c:v>
                </c:pt>
                <c:pt idx="13935" formatCode="General">
                  <c:v>9.2011241915429295E-2</c:v>
                </c:pt>
                <c:pt idx="13936" formatCode="General">
                  <c:v>9.05539028123796E-2</c:v>
                </c:pt>
                <c:pt idx="13937" formatCode="General">
                  <c:v>8.9066782859721E-2</c:v>
                </c:pt>
                <c:pt idx="13938" formatCode="General">
                  <c:v>8.7549356150531804E-2</c:v>
                </c:pt>
                <c:pt idx="13939" formatCode="General">
                  <c:v>8.6001104312325799E-2</c:v>
                </c:pt>
                <c:pt idx="13940" formatCode="General">
                  <c:v>8.4421515766658101E-2</c:v>
                </c:pt>
                <c:pt idx="13941" formatCode="General">
                  <c:v>8.28100872447564E-2</c:v>
                </c:pt>
                <c:pt idx="13942" formatCode="General">
                  <c:v>8.1166322855450806E-2</c:v>
                </c:pt>
                <c:pt idx="13943" formatCode="General">
                  <c:v>7.9489680191715401E-2</c:v>
                </c:pt>
                <c:pt idx="13944" formatCode="General">
                  <c:v>7.7779626355068202E-2</c:v>
                </c:pt>
                <c:pt idx="13945" formatCode="General">
                  <c:v>7.6035655627914395E-2</c:v>
                </c:pt>
                <c:pt idx="13946" formatCode="General">
                  <c:v>7.4257343851275207E-2</c:v>
                </c:pt>
                <c:pt idx="13947" formatCode="General">
                  <c:v>7.2444240120013603E-2</c:v>
                </c:pt>
                <c:pt idx="13948" formatCode="General">
                  <c:v>7.0595855276371994E-2</c:v>
                </c:pt>
                <c:pt idx="13949" formatCode="General">
                  <c:v>6.8711725246189098E-2</c:v>
                </c:pt>
                <c:pt idx="13950" formatCode="General">
                  <c:v>6.6791420116373498E-2</c:v>
                </c:pt>
                <c:pt idx="13951" formatCode="General">
                  <c:v>6.4834543829554406E-2</c:v>
                </c:pt>
                <c:pt idx="13952" formatCode="General">
                  <c:v>6.2840685794381596E-2</c:v>
                </c:pt>
                <c:pt idx="13953" formatCode="General">
                  <c:v>6.0809524615293799E-2</c:v>
                </c:pt>
                <c:pt idx="13954" formatCode="General">
                  <c:v>5.8740720640268897E-2</c:v>
                </c:pt>
                <c:pt idx="13955" formatCode="General">
                  <c:v>5.66338706592351E-2</c:v>
                </c:pt>
                <c:pt idx="13956" formatCode="General">
                  <c:v>5.4488660908375501E-2</c:v>
                </c:pt>
                <c:pt idx="13957" formatCode="General">
                  <c:v>5.2304827083258301E-2</c:v>
                </c:pt>
                <c:pt idx="13958" formatCode="General">
                  <c:v>5.0082113686954199E-2</c:v>
                </c:pt>
                <c:pt idx="13959" formatCode="General">
                  <c:v>4.78202956241476E-2</c:v>
                </c:pt>
                <c:pt idx="13960" formatCode="General">
                  <c:v>4.5519198213031402E-2</c:v>
                </c:pt>
                <c:pt idx="13961" formatCode="General">
                  <c:v>4.3178640542138901E-2</c:v>
                </c:pt>
                <c:pt idx="13962" formatCode="General">
                  <c:v>4.0798443504370903E-2</c:v>
                </c:pt>
                <c:pt idx="13963" formatCode="General">
                  <c:v>3.8378505961814899E-2</c:v>
                </c:pt>
                <c:pt idx="13964" formatCode="General">
                  <c:v>3.5918771823987901E-2</c:v>
                </c:pt>
                <c:pt idx="13965" formatCode="General">
                  <c:v>3.34192234366135E-2</c:v>
                </c:pt>
                <c:pt idx="13966" formatCode="General">
                  <c:v>3.0879878289081598E-2</c:v>
                </c:pt>
                <c:pt idx="13967" formatCode="General">
                  <c:v>2.8300785202402499E-2</c:v>
                </c:pt>
                <c:pt idx="13968" formatCode="General">
                  <c:v>2.5682020198529599E-2</c:v>
                </c:pt>
                <c:pt idx="13969" formatCode="General">
                  <c:v>2.3023682248803301E-2</c:v>
                </c:pt>
                <c:pt idx="13970" formatCode="General">
                  <c:v>2.0325895074420602E-2</c:v>
                </c:pt>
                <c:pt idx="13971" formatCode="General">
                  <c:v>1.7588858371885702E-2</c:v>
                </c:pt>
                <c:pt idx="13972" formatCode="General">
                  <c:v>1.4812798789425E-2</c:v>
                </c:pt>
                <c:pt idx="13973" formatCode="General">
                  <c:v>1.1998010960307001E-2</c:v>
                </c:pt>
                <c:pt idx="13974" formatCode="General">
                  <c:v>9.1448021525790801E-3</c:v>
                </c:pt>
                <c:pt idx="13975" formatCode="General">
                  <c:v>6.2534867139557903E-3</c:v>
                </c:pt>
                <c:pt idx="13976" formatCode="General">
                  <c:v>3.3244932904993398E-3</c:v>
                </c:pt>
                <c:pt idx="13977" formatCode="General">
                  <c:v>3.58259230712479E-4</c:v>
                </c:pt>
                <c:pt idx="13978" formatCode="General">
                  <c:v>-2.6447302176114099E-3</c:v>
                </c:pt>
                <c:pt idx="13979" formatCode="General">
                  <c:v>-5.68394632448181E-3</c:v>
                </c:pt>
                <c:pt idx="13980" formatCode="General">
                  <c:v>-8.7588731247236606E-3</c:v>
                </c:pt>
                <c:pt idx="13981" formatCode="General">
                  <c:v>-1.18689008117352E-2</c:v>
                </c:pt>
                <c:pt idx="13982" formatCode="General">
                  <c:v>-1.5013325102258101E-2</c:v>
                </c:pt>
                <c:pt idx="13983" formatCode="General">
                  <c:v>-1.8191469955563401E-2</c:v>
                </c:pt>
                <c:pt idx="13984" formatCode="General">
                  <c:v>-2.1402640062118099E-2</c:v>
                </c:pt>
                <c:pt idx="13985" formatCode="General">
                  <c:v>-2.4645998667860901E-2</c:v>
                </c:pt>
                <c:pt idx="13986" formatCode="General">
                  <c:v>-2.7920602933329E-2</c:v>
                </c:pt>
                <c:pt idx="13987" formatCode="General">
                  <c:v>-3.1225822260778802E-2</c:v>
                </c:pt>
                <c:pt idx="13988" formatCode="General">
                  <c:v>-3.4560643341375798E-2</c:v>
                </c:pt>
                <c:pt idx="13989" formatCode="General">
                  <c:v>-3.7923743795189903E-2</c:v>
                </c:pt>
                <c:pt idx="13990" formatCode="General">
                  <c:v>-4.1314259243568997E-2</c:v>
                </c:pt>
                <c:pt idx="13991" formatCode="General">
                  <c:v>-4.4731777082966502E-2</c:v>
                </c:pt>
                <c:pt idx="13992" formatCode="General">
                  <c:v>-4.8175146290054302E-2</c:v>
                </c:pt>
                <c:pt idx="13993" formatCode="General">
                  <c:v>-5.1642449661325897E-2</c:v>
                </c:pt>
                <c:pt idx="13994" formatCode="General">
                  <c:v>-5.5132725376508901E-2</c:v>
                </c:pt>
                <c:pt idx="13995" formatCode="General">
                  <c:v>-5.8645030029328298E-2</c:v>
                </c:pt>
                <c:pt idx="13996" formatCode="General">
                  <c:v>-6.2178290068047898E-2</c:v>
                </c:pt>
                <c:pt idx="13997" formatCode="General">
                  <c:v>-6.57312506324393E-2</c:v>
                </c:pt>
                <c:pt idx="13998" formatCode="General">
                  <c:v>-6.9301962474347598E-2</c:v>
                </c:pt>
                <c:pt idx="13999" formatCode="General">
                  <c:v>-7.2888928426554395E-2</c:v>
                </c:pt>
                <c:pt idx="14000" formatCode="General">
                  <c:v>-7.6491181341335798E-2</c:v>
                </c:pt>
                <c:pt idx="14001" formatCode="General">
                  <c:v>-8.0107151588436606E-2</c:v>
                </c:pt>
                <c:pt idx="14002" formatCode="General">
                  <c:v>-8.3735160302414804E-2</c:v>
                </c:pt>
                <c:pt idx="14003" formatCode="General">
                  <c:v>-8.7374003386883198E-2</c:v>
                </c:pt>
                <c:pt idx="14004" formatCode="General">
                  <c:v>-9.1021886213646E-2</c:v>
                </c:pt>
                <c:pt idx="14005" formatCode="General">
                  <c:v>-9.4676925271703696E-2</c:v>
                </c:pt>
                <c:pt idx="14006" formatCode="General">
                  <c:v>-9.8337798987969599E-2</c:v>
                </c:pt>
                <c:pt idx="14007" formatCode="General">
                  <c:v>-0.102003179663454</c:v>
                </c:pt>
                <c:pt idx="14008" formatCode="General">
                  <c:v>-0.10567111273114201</c:v>
                </c:pt>
                <c:pt idx="14009" formatCode="General">
                  <c:v>-0.10933952139661</c:v>
                </c:pt>
                <c:pt idx="14010" formatCode="General">
                  <c:v>-0.113006369370617</c:v>
                </c:pt>
                <c:pt idx="14011" formatCode="General">
                  <c:v>-0.116670221158012</c:v>
                </c:pt>
                <c:pt idx="14012" formatCode="General">
                  <c:v>-0.120329650555198</c:v>
                </c:pt>
                <c:pt idx="14013" formatCode="General">
                  <c:v>-0.123982090281531</c:v>
                </c:pt>
                <c:pt idx="14014" formatCode="General">
                  <c:v>-0.12762549468090001</c:v>
                </c:pt>
                <c:pt idx="14015" formatCode="General">
                  <c:v>-0.131258489294932</c:v>
                </c:pt>
                <c:pt idx="14016" formatCode="General">
                  <c:v>-0.13487918587398801</c:v>
                </c:pt>
                <c:pt idx="14017" formatCode="General">
                  <c:v>-0.13848512480724101</c:v>
                </c:pt>
                <c:pt idx="14018" formatCode="General">
                  <c:v>-0.14207442836322101</c:v>
                </c:pt>
                <c:pt idx="14019" formatCode="General">
                  <c:v>-0.14564538756161099</c:v>
                </c:pt>
                <c:pt idx="14020" formatCode="General">
                  <c:v>-0.14919632923207399</c:v>
                </c:pt>
                <c:pt idx="14021" formatCode="General">
                  <c:v>-0.152725020678153</c:v>
                </c:pt>
                <c:pt idx="14022" formatCode="General">
                  <c:v>-0.15622872865826201</c:v>
                </c:pt>
                <c:pt idx="14023" formatCode="General">
                  <c:v>-0.15970589749851599</c:v>
                </c:pt>
                <c:pt idx="14024" formatCode="General">
                  <c:v>-0.16315460451671601</c:v>
                </c:pt>
                <c:pt idx="14025" formatCode="General">
                  <c:v>-0.166572426387494</c:v>
                </c:pt>
                <c:pt idx="14026" formatCode="General">
                  <c:v>-0.16995754692496801</c:v>
                </c:pt>
                <c:pt idx="14027" formatCode="General">
                  <c:v>-0.17330776800899</c:v>
                </c:pt>
                <c:pt idx="14028" formatCode="General">
                  <c:v>-0.17662096042545</c:v>
                </c:pt>
                <c:pt idx="14029" formatCode="General">
                  <c:v>-0.17989510293366201</c:v>
                </c:pt>
                <c:pt idx="14030" formatCode="General">
                  <c:v>-0.18312772810778999</c:v>
                </c:pt>
                <c:pt idx="14031" formatCode="General">
                  <c:v>-0.186316522298523</c:v>
                </c:pt>
                <c:pt idx="14032" formatCode="General">
                  <c:v>-0.18945991054201999</c:v>
                </c:pt>
                <c:pt idx="14033" formatCode="General">
                  <c:v>-0.192555896261427</c:v>
                </c:pt>
                <c:pt idx="14034" formatCode="General">
                  <c:v>-0.19560149663492099</c:v>
                </c:pt>
                <c:pt idx="14035" formatCode="General">
                  <c:v>-0.19859497693077499</c:v>
                </c:pt>
                <c:pt idx="14036" formatCode="General">
                  <c:v>-0.20153488776960901</c:v>
                </c:pt>
                <c:pt idx="14037" formatCode="General">
                  <c:v>-0.20441879729620399</c:v>
                </c:pt>
                <c:pt idx="14038" formatCode="General">
                  <c:v>-0.20724433384561999</c:v>
                </c:pt>
                <c:pt idx="14039" formatCode="General">
                  <c:v>-0.210009342178928</c:v>
                </c:pt>
                <c:pt idx="14040" formatCode="General">
                  <c:v>-0.21271191321275501</c:v>
                </c:pt>
                <c:pt idx="14041" formatCode="General">
                  <c:v>-0.21535034227872499</c:v>
                </c:pt>
                <c:pt idx="14042" formatCode="General">
                  <c:v>-0.217922584052158</c:v>
                </c:pt>
                <c:pt idx="14043" formatCode="General">
                  <c:v>-0.22042670299054801</c:v>
                </c:pt>
                <c:pt idx="14044" formatCode="General">
                  <c:v>-0.222860418443907</c:v>
                </c:pt>
                <c:pt idx="14045" formatCode="General">
                  <c:v>-0.22522167094158199</c:v>
                </c:pt>
                <c:pt idx="14046" formatCode="General">
                  <c:v>-0.22750918207627499</c:v>
                </c:pt>
                <c:pt idx="14047" formatCode="General">
                  <c:v>-0.229720822148238</c:v>
                </c:pt>
                <c:pt idx="14048" formatCode="General">
                  <c:v>-0.23185457292880399</c:v>
                </c:pt>
                <c:pt idx="14049" formatCode="General">
                  <c:v>-0.23390863577305401</c:v>
                </c:pt>
                <c:pt idx="14050" formatCode="General">
                  <c:v>-0.23588090188319499</c:v>
                </c:pt>
                <c:pt idx="14051" formatCode="General">
                  <c:v>-0.23776964757785801</c:v>
                </c:pt>
                <c:pt idx="14052" formatCode="General">
                  <c:v>-0.23957331779395899</c:v>
                </c:pt>
                <c:pt idx="14053" formatCode="General">
                  <c:v>-0.24129020414413399</c:v>
                </c:pt>
                <c:pt idx="14054" formatCode="General">
                  <c:v>-0.24291858920818199</c:v>
                </c:pt>
                <c:pt idx="14055" formatCode="General">
                  <c:v>-0.24445682764391399</c:v>
                </c:pt>
                <c:pt idx="14056" formatCode="General">
                  <c:v>-0.24590335989261999</c:v>
                </c:pt>
                <c:pt idx="14057" formatCode="General">
                  <c:v>-0.247256703914117</c:v>
                </c:pt>
                <c:pt idx="14058" formatCode="General">
                  <c:v>-0.24851534193158301</c:v>
                </c:pt>
                <c:pt idx="14059" formatCode="General">
                  <c:v>-0.24967777310765599</c:v>
                </c:pt>
                <c:pt idx="14060" formatCode="General">
                  <c:v>-0.25074262901928301</c:v>
                </c:pt>
                <c:pt idx="14061" formatCode="General">
                  <c:v>-0.25170852086335899</c:v>
                </c:pt>
                <c:pt idx="14062" formatCode="General">
                  <c:v>-0.25257413131196299</c:v>
                </c:pt>
                <c:pt idx="14063" formatCode="General">
                  <c:v>-0.25333817220574201</c:v>
                </c:pt>
                <c:pt idx="14064" formatCode="General">
                  <c:v>-0.25399938623902402</c:v>
                </c:pt>
                <c:pt idx="14065" formatCode="General">
                  <c:v>-0.25455665511268899</c:v>
                </c:pt>
                <c:pt idx="14066" formatCode="General">
                  <c:v>-0.255008845118946</c:v>
                </c:pt>
                <c:pt idx="14067" formatCode="General">
                  <c:v>-0.255354897384234</c:v>
                </c:pt>
                <c:pt idx="14068" formatCode="General">
                  <c:v>-0.25559379000766203</c:v>
                </c:pt>
                <c:pt idx="14069" formatCode="General">
                  <c:v>-0.25572458153586503</c:v>
                </c:pt>
                <c:pt idx="14070" formatCode="General">
                  <c:v>-0.25574636206770401</c:v>
                </c:pt>
                <c:pt idx="14071" formatCode="General">
                  <c:v>-0.25565825077231003</c:v>
                </c:pt>
                <c:pt idx="14072" formatCode="General">
                  <c:v>-0.255459509777761</c:v>
                </c:pt>
                <c:pt idx="14073" formatCode="General">
                  <c:v>-0.25514943548382002</c:v>
                </c:pt>
                <c:pt idx="14074" formatCode="General">
                  <c:v>-0.25472734871827801</c:v>
                </c:pt>
                <c:pt idx="14075" formatCode="General">
                  <c:v>-0.25419264381287598</c:v>
                </c:pt>
                <c:pt idx="14076" formatCode="General">
                  <c:v>-0.253544742487397</c:v>
                </c:pt>
                <c:pt idx="14077" formatCode="General">
                  <c:v>-0.25278314748465502</c:v>
                </c:pt>
                <c:pt idx="14078" formatCode="General">
                  <c:v>-0.25190749692582098</c:v>
                </c:pt>
                <c:pt idx="14079" formatCode="General">
                  <c:v>-0.25091740333920598</c:v>
                </c:pt>
                <c:pt idx="14080" formatCode="General">
                  <c:v>-0.24981260303678099</c:v>
                </c:pt>
                <c:pt idx="14081" formatCode="General">
                  <c:v>-0.24859291160136901</c:v>
                </c:pt>
                <c:pt idx="14082" formatCode="General">
                  <c:v>-0.24725815607037399</c:v>
                </c:pt>
                <c:pt idx="14083" formatCode="General">
                  <c:v>-0.24580822413402101</c:v>
                </c:pt>
                <c:pt idx="14084" formatCode="General">
                  <c:v>-0.24424306709337601</c:v>
                </c:pt>
                <c:pt idx="14085" formatCode="General">
                  <c:v>-0.24256269953573301</c:v>
                </c:pt>
                <c:pt idx="14086" formatCode="General">
                  <c:v>-0.24076721086764299</c:v>
                </c:pt>
                <c:pt idx="14087" formatCode="General">
                  <c:v>-0.238856790324942</c:v>
                </c:pt>
                <c:pt idx="14088" formatCode="General">
                  <c:v>-0.23683167489843099</c:v>
                </c:pt>
                <c:pt idx="14089" formatCode="General">
                  <c:v>-0.2346921627802</c:v>
                </c:pt>
                <c:pt idx="14090" formatCode="General">
                  <c:v>-0.23243862239496099</c:v>
                </c:pt>
                <c:pt idx="14091" formatCode="General">
                  <c:v>-0.23007148045613501</c:v>
                </c:pt>
                <c:pt idx="14092" formatCode="General">
                  <c:v>-0.227591233743344</c:v>
                </c:pt>
                <c:pt idx="14093" formatCode="General">
                  <c:v>-0.22499845065312701</c:v>
                </c:pt>
                <c:pt idx="14094" formatCode="General">
                  <c:v>-0.22229375752957201</c:v>
                </c:pt>
                <c:pt idx="14095" formatCode="General">
                  <c:v>-0.21947784232592199</c:v>
                </c:pt>
                <c:pt idx="14096" formatCode="General">
                  <c:v>-0.21655149036084101</c:v>
                </c:pt>
                <c:pt idx="14097" formatCode="General">
                  <c:v>-0.213515498773374</c:v>
                </c:pt>
                <c:pt idx="14098" formatCode="General">
                  <c:v>-0.21037070276625899</c:v>
                </c:pt>
                <c:pt idx="14099" formatCode="General">
                  <c:v>-0.20711806863082799</c:v>
                </c:pt>
                <c:pt idx="14100" formatCode="General">
                  <c:v>-0.203758642185392</c:v>
                </c:pt>
                <c:pt idx="14101" formatCode="General">
                  <c:v>-0.20029353069553399</c:v>
                </c:pt>
                <c:pt idx="14102" formatCode="General">
                  <c:v>-0.19672384080401001</c:v>
                </c:pt>
                <c:pt idx="14103" formatCode="General">
                  <c:v>-0.193050728812795</c:v>
                </c:pt>
                <c:pt idx="14104" formatCode="General">
                  <c:v>-0.189275459834719</c:v>
                </c:pt>
                <c:pt idx="14105" formatCode="General">
                  <c:v>-0.18539935698839999</c:v>
                </c:pt>
                <c:pt idx="14106" formatCode="General">
                  <c:v>-0.18142383790713101</c:v>
                </c:pt>
                <c:pt idx="14107" formatCode="General">
                  <c:v>-0.177350307739849</c:v>
                </c:pt>
                <c:pt idx="14108" formatCode="General">
                  <c:v>-0.17318025506106499</c:v>
                </c:pt>
                <c:pt idx="14109" formatCode="General">
                  <c:v>-0.16891526053309699</c:v>
                </c:pt>
                <c:pt idx="14110" formatCode="General">
                  <c:v>-0.16455693347505199</c:v>
                </c:pt>
                <c:pt idx="14111" formatCode="General">
                  <c:v>-0.16010695595631999</c:v>
                </c:pt>
                <c:pt idx="14112" formatCode="General">
                  <c:v>-0.15556702664775299</c:v>
                </c:pt>
                <c:pt idx="14113" formatCode="General">
                  <c:v>-0.15093890933578999</c:v>
                </c:pt>
                <c:pt idx="14114" formatCode="General">
                  <c:v>-0.14622444041608201</c:v>
                </c:pt>
                <c:pt idx="14115" formatCode="General">
                  <c:v>-0.14142556844975199</c:v>
                </c:pt>
                <c:pt idx="14116" formatCode="General">
                  <c:v>-0.13654418598965601</c:v>
                </c:pt>
                <c:pt idx="14117" formatCode="General">
                  <c:v>-0.13158222810488501</c:v>
                </c:pt>
                <c:pt idx="14118" formatCode="General">
                  <c:v>-0.126541790019887</c:v>
                </c:pt>
                <c:pt idx="14119" formatCode="General">
                  <c:v>-0.12142496152648501</c:v>
                </c:pt>
                <c:pt idx="14120" formatCode="General">
                  <c:v>-0.11623385753868699</c:v>
                </c:pt>
                <c:pt idx="14121" formatCode="General">
                  <c:v>-0.110970618517977</c:v>
                </c:pt>
                <c:pt idx="14122" formatCode="General">
                  <c:v>-0.105637415862746</c:v>
                </c:pt>
                <c:pt idx="14123" formatCode="General">
                  <c:v>-0.100236558180078</c:v>
                </c:pt>
                <c:pt idx="14124" formatCode="General">
                  <c:v>-9.4770377366322003E-2</c:v>
                </c:pt>
                <c:pt idx="14125" formatCode="General">
                  <c:v>-8.9241154908724502E-2</c:v>
                </c:pt>
                <c:pt idx="14126" formatCode="General">
                  <c:v>-8.3651234380813497E-2</c:v>
                </c:pt>
                <c:pt idx="14127" formatCode="General">
                  <c:v>-7.8003081662377294E-2</c:v>
                </c:pt>
                <c:pt idx="14128" formatCode="General">
                  <c:v>-7.2299169874759303E-2</c:v>
                </c:pt>
                <c:pt idx="14129" formatCode="General">
                  <c:v>-6.6541960355470206E-2</c:v>
                </c:pt>
                <c:pt idx="14130" formatCode="General">
                  <c:v>-6.0733958042872301E-2</c:v>
                </c:pt>
                <c:pt idx="14131" formatCode="General">
                  <c:v>-5.4877718474335702E-2</c:v>
                </c:pt>
                <c:pt idx="14132" formatCode="General">
                  <c:v>-4.8975888790085499E-2</c:v>
                </c:pt>
                <c:pt idx="14133" formatCode="General">
                  <c:v>-4.3031045298516098E-2</c:v>
                </c:pt>
                <c:pt idx="14134" formatCode="General">
                  <c:v>-3.7045836808829703E-2</c:v>
                </c:pt>
                <c:pt idx="14135" formatCode="General">
                  <c:v>-3.1022940297579901E-2</c:v>
                </c:pt>
                <c:pt idx="14136" formatCode="General">
                  <c:v>-2.4965000684504399E-2</c:v>
                </c:pt>
                <c:pt idx="14137" formatCode="General">
                  <c:v>-1.8874786191549298E-2</c:v>
                </c:pt>
                <c:pt idx="14138" formatCode="General">
                  <c:v>-1.27550303707589E-2</c:v>
                </c:pt>
                <c:pt idx="14139" formatCode="General">
                  <c:v>-6.6084630161948E-3</c:v>
                </c:pt>
                <c:pt idx="14140" formatCode="General">
                  <c:v>-4.37818940205615E-4</c:v>
                </c:pt>
                <c:pt idx="14141" formatCode="General">
                  <c:v>5.7541067534362701E-3</c:v>
                </c:pt>
                <c:pt idx="14142" formatCode="General">
                  <c:v>1.19644564848717E-2</c:v>
                </c:pt>
                <c:pt idx="14143" formatCode="General">
                  <c:v>1.8190377071620498E-2</c:v>
                </c:pt>
                <c:pt idx="14144" formatCode="General">
                  <c:v>2.4429038201860299E-2</c:v>
                </c:pt>
                <c:pt idx="14145" formatCode="General">
                  <c:v>3.0677684511351298E-2</c:v>
                </c:pt>
                <c:pt idx="14146" formatCode="General">
                  <c:v>3.6933465521536001E-2</c:v>
                </c:pt>
                <c:pt idx="14147" formatCode="General">
                  <c:v>4.31934287360752E-2</c:v>
                </c:pt>
                <c:pt idx="14148" formatCode="General">
                  <c:v>4.9454698851944701E-2</c:v>
                </c:pt>
                <c:pt idx="14149" formatCode="General">
                  <c:v>5.5714437215721398E-2</c:v>
                </c:pt>
                <c:pt idx="14150" formatCode="General">
                  <c:v>6.1969729436325498E-2</c:v>
                </c:pt>
                <c:pt idx="14151" formatCode="General">
                  <c:v>6.8217693416213601E-2</c:v>
                </c:pt>
                <c:pt idx="14152" formatCode="General">
                  <c:v>7.4455488993574195E-2</c:v>
                </c:pt>
                <c:pt idx="14153" formatCode="General">
                  <c:v>8.0680205587291998E-2</c:v>
                </c:pt>
                <c:pt idx="14154" formatCode="General">
                  <c:v>8.6888914960197197E-2</c:v>
                </c:pt>
                <c:pt idx="14155" formatCode="General">
                  <c:v>9.3078743862699903E-2</c:v>
                </c:pt>
                <c:pt idx="14156" formatCode="General">
                  <c:v>9.9246876428286598E-2</c:v>
                </c:pt>
                <c:pt idx="14157" formatCode="General">
                  <c:v>0.10539043742201</c:v>
                </c:pt>
                <c:pt idx="14158" formatCode="General">
                  <c:v>0.111506493343452</c:v>
                </c:pt>
                <c:pt idx="14159" formatCode="General">
                  <c:v>0.117592226417312</c:v>
                </c:pt>
                <c:pt idx="14160" formatCode="General">
                  <c:v>0.123644838242389</c:v>
                </c:pt>
                <c:pt idx="14161" formatCode="General">
                  <c:v>0.129661480964404</c:v>
                </c:pt>
                <c:pt idx="14162" formatCode="General">
                  <c:v>0.135639312237086</c:v>
                </c:pt>
                <c:pt idx="14163" formatCode="General">
                  <c:v>0.141575510667131</c:v>
                </c:pt>
                <c:pt idx="14164" formatCode="General">
                  <c:v>0.147467336424806</c:v>
                </c:pt>
                <c:pt idx="14165" formatCode="General">
                  <c:v>0.15331207127333901</c:v>
                </c:pt>
                <c:pt idx="14166" formatCode="General">
                  <c:v>0.15910690804977501</c:v>
                </c:pt>
                <c:pt idx="14167" formatCode="General">
                  <c:v>0.16484911598632901</c:v>
                </c:pt>
                <c:pt idx="14168" formatCode="General">
                  <c:v>0.170536054016141</c:v>
                </c:pt>
                <c:pt idx="14169" formatCode="General">
                  <c:v>0.17616500190814699</c:v>
                </c:pt>
                <c:pt idx="14170" formatCode="General">
                  <c:v>0.18173326520037</c:v>
                </c:pt>
                <c:pt idx="14171" formatCode="General">
                  <c:v>0.18723824271387399</c:v>
                </c:pt>
                <c:pt idx="14172" formatCode="General">
                  <c:v>0.192677318219624</c:v>
                </c:pt>
                <c:pt idx="14173" formatCode="General">
                  <c:v>0.19804785682737999</c:v>
                </c:pt>
                <c:pt idx="14174" formatCode="General">
                  <c:v>0.203347323736325</c:v>
                </c:pt>
                <c:pt idx="14175" formatCode="General">
                  <c:v>0.20857323802487901</c:v>
                </c:pt>
                <c:pt idx="14176" formatCode="General">
                  <c:v>0.21372311250550699</c:v>
                </c:pt>
                <c:pt idx="14177" formatCode="General">
                  <c:v>0.218794506809915</c:v>
                </c:pt>
                <c:pt idx="14178" formatCode="General">
                  <c:v>0.223785031463518</c:v>
                </c:pt>
                <c:pt idx="14179" formatCode="General">
                  <c:v>0.22869228818373399</c:v>
                </c:pt>
                <c:pt idx="14180" formatCode="General">
                  <c:v>0.23351386837722601</c:v>
                </c:pt>
                <c:pt idx="14181" formatCode="General">
                  <c:v>0.238247421112915</c:v>
                </c:pt>
                <c:pt idx="14182" formatCode="General">
                  <c:v>0.24289071521459599</c:v>
                </c:pt>
                <c:pt idx="14183" formatCode="General">
                  <c:v>0.24744153056493401</c:v>
                </c:pt>
                <c:pt idx="14184" formatCode="General">
                  <c:v>0.251897647506232</c:v>
                </c:pt>
                <c:pt idx="14185" formatCode="General">
                  <c:v>0.25625690885834601</c:v>
                </c:pt>
                <c:pt idx="14186" formatCode="General">
                  <c:v>0.26051722313785702</c:v>
                </c:pt>
                <c:pt idx="14187" formatCode="General">
                  <c:v>0.26467650714628599</c:v>
                </c:pt>
                <c:pt idx="14188" formatCode="General">
                  <c:v>0.26873268272773798</c:v>
                </c:pt>
                <c:pt idx="14189" formatCode="General">
                  <c:v>0.272683740195997</c:v>
                </c:pt>
                <c:pt idx="14190" formatCode="General">
                  <c:v>0.27652774871466002</c:v>
                </c:pt>
                <c:pt idx="14191" formatCode="General">
                  <c:v>0.28026285556657798</c:v>
                </c:pt>
                <c:pt idx="14192" formatCode="General">
                  <c:v>0.283887232220636</c:v>
                </c:pt>
                <c:pt idx="14193" formatCode="General">
                  <c:v>0.28739906861791598</c:v>
                </c:pt>
                <c:pt idx="14194" formatCode="General">
                  <c:v>0.29079659304856698</c:v>
                </c:pt>
                <c:pt idx="14195" formatCode="General">
                  <c:v>0.29407809933787099</c:v>
                </c:pt>
                <c:pt idx="14196" formatCode="General">
                  <c:v>0.29724193990570802</c:v>
                </c:pt>
                <c:pt idx="14197" formatCode="General">
                  <c:v>0.30028651055938999</c:v>
                </c:pt>
                <c:pt idx="14198" formatCode="General">
                  <c:v>0.303210252602091</c:v>
                </c:pt>
                <c:pt idx="14199" formatCode="General">
                  <c:v>0.30601166294795501</c:v>
                </c:pt>
                <c:pt idx="14200" formatCode="General">
                  <c:v>0.308689297388896</c:v>
                </c:pt>
                <c:pt idx="14201" formatCode="General">
                  <c:v>0.31124175583462199</c:v>
                </c:pt>
                <c:pt idx="14202" formatCode="General">
                  <c:v>0.31366768976623899</c:v>
                </c:pt>
                <c:pt idx="14203" formatCode="General">
                  <c:v>0.31596582646303301</c:v>
                </c:pt>
                <c:pt idx="14204" formatCode="General">
                  <c:v>0.31813489809512002</c:v>
                </c:pt>
                <c:pt idx="14205" formatCode="General">
                  <c:v>0.32017372087916002</c:v>
                </c:pt>
                <c:pt idx="14206" formatCode="General">
                  <c:v>0.32208119922454698</c:v>
                </c:pt>
                <c:pt idx="14207" formatCode="General">
                  <c:v>0.32385622129167502</c:v>
                </c:pt>
                <c:pt idx="14208" formatCode="General">
                  <c:v>0.32549781428164098</c:v>
                </c:pt>
                <c:pt idx="14209" formatCode="General">
                  <c:v>0.32700504388758</c:v>
                </c:pt>
                <c:pt idx="14210" formatCode="General">
                  <c:v>0.328376952716119</c:v>
                </c:pt>
                <c:pt idx="14211" formatCode="General">
                  <c:v>0.32961272396804397</c:v>
                </c:pt>
                <c:pt idx="14212" formatCode="General">
                  <c:v>0.33071158585351501</c:v>
                </c:pt>
                <c:pt idx="14213" formatCode="General">
                  <c:v>0.331672795696284</c:v>
                </c:pt>
                <c:pt idx="14214" formatCode="General">
                  <c:v>0.33249564658054598</c:v>
                </c:pt>
                <c:pt idx="14215" formatCode="General">
                  <c:v>0.33317952696604303</c:v>
                </c:pt>
                <c:pt idx="14216" formatCode="General">
                  <c:v>0.33372392175430099</c:v>
                </c:pt>
                <c:pt idx="14217" formatCode="General">
                  <c:v>0.33412830142512701</c:v>
                </c:pt>
                <c:pt idx="14218" formatCode="General">
                  <c:v>0.33439222749037001</c:v>
                </c:pt>
                <c:pt idx="14219" formatCode="General">
                  <c:v>0.334515363723834</c:v>
                </c:pt>
                <c:pt idx="14220" formatCode="General">
                  <c:v>0.33449741645667203</c:v>
                </c:pt>
                <c:pt idx="14221" formatCode="General">
                  <c:v>0.33433812576092797</c:v>
                </c:pt>
                <c:pt idx="14222" formatCode="General">
                  <c:v>0.334037269729689</c:v>
                </c:pt>
                <c:pt idx="14223" formatCode="General">
                  <c:v>0.33359471926094703</c:v>
                </c:pt>
                <c:pt idx="14224" formatCode="General">
                  <c:v>0.33301038745078698</c:v>
                </c:pt>
                <c:pt idx="14225" formatCode="General">
                  <c:v>0.332284226431587</c:v>
                </c:pt>
                <c:pt idx="14226" formatCode="General">
                  <c:v>0.33141628396674899</c:v>
                </c:pt>
                <c:pt idx="14227" formatCode="General">
                  <c:v>0.33040665695320198</c:v>
                </c:pt>
                <c:pt idx="14228" formatCode="General">
                  <c:v>0.329255539076653</c:v>
                </c:pt>
                <c:pt idx="14229" formatCode="General">
                  <c:v>0.32796316874957598</c:v>
                </c:pt>
                <c:pt idx="14230" formatCode="General">
                  <c:v>0.326529818483348</c:v>
                </c:pt>
                <c:pt idx="14231" formatCode="General">
                  <c:v>0.32495580084675002</c:v>
                </c:pt>
                <c:pt idx="14232" formatCode="General">
                  <c:v>0.32324152123858402</c:v>
                </c:pt>
                <c:pt idx="14233" formatCode="General">
                  <c:v>0.32138742877055099</c:v>
                </c:pt>
                <c:pt idx="14234" formatCode="General">
                  <c:v>0.31939401092387398</c:v>
                </c:pt>
                <c:pt idx="14235" formatCode="General">
                  <c:v>0.317261857473426</c:v>
                </c:pt>
                <c:pt idx="14236" formatCode="General">
                  <c:v>0.314991654895106</c:v>
                </c:pt>
                <c:pt idx="14237" formatCode="General">
                  <c:v>0.31258404954327901</c:v>
                </c:pt>
                <c:pt idx="14238" formatCode="General">
                  <c:v>0.31003954215643598</c:v>
                </c:pt>
                <c:pt idx="14239" formatCode="General">
                  <c:v>0.30735939828278303</c:v>
                </c:pt>
                <c:pt idx="14240" formatCode="General">
                  <c:v>0.30454469725208499</c:v>
                </c:pt>
                <c:pt idx="14241" formatCode="General">
                  <c:v>0.301595600972202</c:v>
                </c:pt>
                <c:pt idx="14242" formatCode="General">
                  <c:v>0.29851343611908698</c:v>
                </c:pt>
                <c:pt idx="14243" formatCode="General">
                  <c:v>0.29529927794449801</c:v>
                </c:pt>
                <c:pt idx="14244" formatCode="General">
                  <c:v>0.29195428902165199</c:v>
                </c:pt>
                <c:pt idx="14245" formatCode="General">
                  <c:v>0.28847977702614602</c:v>
                </c:pt>
                <c:pt idx="14246" formatCode="General">
                  <c:v>0.28487664924265299</c:v>
                </c:pt>
                <c:pt idx="14247" formatCode="General">
                  <c:v>0.28114646756219203</c:v>
                </c:pt>
                <c:pt idx="14248" formatCode="General">
                  <c:v>0.27729036929863399</c:v>
                </c:pt>
                <c:pt idx="14249" formatCode="General">
                  <c:v>0.27330903302033299</c:v>
                </c:pt>
                <c:pt idx="14250" formatCode="General">
                  <c:v>0.26920387600048701</c:v>
                </c:pt>
                <c:pt idx="14251" formatCode="General">
                  <c:v>0.26497715021108698</c:v>
                </c:pt>
                <c:pt idx="14252" formatCode="General">
                  <c:v>0.26063072170184798</c:v>
                </c:pt>
                <c:pt idx="14253" formatCode="General">
                  <c:v>0.25616595068088799</c:v>
                </c:pt>
                <c:pt idx="14254" formatCode="General">
                  <c:v>0.25158425283187502</c:v>
                </c:pt>
                <c:pt idx="14255" formatCode="General">
                  <c:v>0.246887195579718</c:v>
                </c:pt>
                <c:pt idx="14256" formatCode="General">
                  <c:v>0.24207649500365699</c:v>
                </c:pt>
                <c:pt idx="14257" formatCode="General">
                  <c:v>0.237153982781179</c:v>
                </c:pt>
                <c:pt idx="14258" formatCode="General">
                  <c:v>0.23212109921582799</c:v>
                </c:pt>
                <c:pt idx="14259" formatCode="General">
                  <c:v>0.22697997458541799</c:v>
                </c:pt>
                <c:pt idx="14260" formatCode="General">
                  <c:v>0.22173293974757999</c:v>
                </c:pt>
                <c:pt idx="14261" formatCode="General">
                  <c:v>0.21638188355125801</c:v>
                </c:pt>
                <c:pt idx="14262" formatCode="General">
                  <c:v>0.21092876520863801</c:v>
                </c:pt>
                <c:pt idx="14263" formatCode="General">
                  <c:v>0.205375683510054</c:v>
                </c:pt>
                <c:pt idx="14264" formatCode="General">
                  <c:v>0.19972482329948299</c:v>
                </c:pt>
                <c:pt idx="14265" formatCode="General">
                  <c:v>0.193977964748657</c:v>
                </c:pt>
                <c:pt idx="14266" formatCode="General">
                  <c:v>0.188137545839172</c:v>
                </c:pt>
                <c:pt idx="14267" formatCode="General">
                  <c:v>0.182206190789893</c:v>
                </c:pt>
                <c:pt idx="14268" formatCode="General">
                  <c:v>0.176186050087423</c:v>
                </c:pt>
                <c:pt idx="14269" formatCode="General">
                  <c:v>0.170079332019346</c:v>
                </c:pt>
                <c:pt idx="14270" formatCode="General">
                  <c:v>0.16388835565754101</c:v>
                </c:pt>
                <c:pt idx="14271" formatCode="General">
                  <c:v>0.15761551742162699</c:v>
                </c:pt>
                <c:pt idx="14272" formatCode="General">
                  <c:v>0.15126278480417801</c:v>
                </c:pt>
                <c:pt idx="14273" formatCode="General">
                  <c:v>0.14483277937074601</c:v>
                </c:pt>
                <c:pt idx="14274" formatCode="General">
                  <c:v>0.13832834967701499</c:v>
                </c:pt>
                <c:pt idx="14275" formatCode="General">
                  <c:v>0.131752423660081</c:v>
                </c:pt>
                <c:pt idx="14276" formatCode="General">
                  <c:v>0.125107458376852</c:v>
                </c:pt>
                <c:pt idx="14277" formatCode="General">
                  <c:v>0.118395916678599</c:v>
                </c:pt>
                <c:pt idx="14278" formatCode="General">
                  <c:v>0.11162037384935899</c:v>
                </c:pt>
                <c:pt idx="14279" formatCode="General">
                  <c:v>0.10478349065006901</c:v>
                </c:pt>
                <c:pt idx="14280" formatCode="General">
                  <c:v>9.7888053944194905E-2</c:v>
                </c:pt>
                <c:pt idx="14281" formatCode="General">
                  <c:v>9.0936941330715004E-2</c:v>
                </c:pt>
                <c:pt idx="14282" formatCode="General">
                  <c:v>8.3933093841234194E-2</c:v>
                </c:pt>
                <c:pt idx="14283" formatCode="General">
                  <c:v>7.6878981255741899E-2</c:v>
                </c:pt>
                <c:pt idx="14284" formatCode="General">
                  <c:v>6.9777694306561E-2</c:v>
                </c:pt>
                <c:pt idx="14285" formatCode="General">
                  <c:v>6.2632432952735004E-2</c:v>
                </c:pt>
                <c:pt idx="14286" formatCode="General">
                  <c:v>5.5445880059042198E-2</c:v>
                </c:pt>
                <c:pt idx="14287" formatCode="General">
                  <c:v>4.8220696650226498E-2</c:v>
                </c:pt>
                <c:pt idx="14288" formatCode="General">
                  <c:v>4.0959612206363197E-2</c:v>
                </c:pt>
                <c:pt idx="14289" formatCode="General">
                  <c:v>3.3665477981751901E-2</c:v>
                </c:pt>
                <c:pt idx="14290" formatCode="General">
                  <c:v>2.6341784702827199E-2</c:v>
                </c:pt>
                <c:pt idx="14291" formatCode="General">
                  <c:v>1.8991582620155399E-2</c:v>
                </c:pt>
                <c:pt idx="14292" formatCode="General">
                  <c:v>1.16179037044855E-2</c:v>
                </c:pt>
                <c:pt idx="14293" formatCode="General">
                  <c:v>4.2237774430629697E-3</c:v>
                </c:pt>
                <c:pt idx="14294" formatCode="General">
                  <c:v>-3.1882808862228802E-3</c:v>
                </c:pt>
                <c:pt idx="14295" formatCode="General">
                  <c:v>-1.0615129886338399E-2</c:v>
                </c:pt>
                <c:pt idx="14296" formatCode="General">
                  <c:v>-1.8052936963506998E-2</c:v>
                </c:pt>
                <c:pt idx="14297" formatCode="General">
                  <c:v>-2.5498389275560002E-2</c:v>
                </c:pt>
                <c:pt idx="14298" formatCode="General">
                  <c:v>-3.2948835261733998E-2</c:v>
                </c:pt>
                <c:pt idx="14299" formatCode="General">
                  <c:v>-4.04016447620279E-2</c:v>
                </c:pt>
                <c:pt idx="14300" formatCode="General">
                  <c:v>-4.7853574200400401E-2</c:v>
                </c:pt>
                <c:pt idx="14301" formatCode="General">
                  <c:v>-5.5301257888416701E-2</c:v>
                </c:pt>
                <c:pt idx="14302" formatCode="General">
                  <c:v>-6.2741358688240198E-2</c:v>
                </c:pt>
                <c:pt idx="14303" formatCode="General">
                  <c:v>-7.0171117933367499E-2</c:v>
                </c:pt>
                <c:pt idx="14304" formatCode="General">
                  <c:v>-7.7587755586974602E-2</c:v>
                </c:pt>
                <c:pt idx="14305" formatCode="General">
                  <c:v>-8.4987313779319396E-2</c:v>
                </c:pt>
                <c:pt idx="14306" formatCode="General">
                  <c:v>-9.2366315764648599E-2</c:v>
                </c:pt>
                <c:pt idx="14307" formatCode="General">
                  <c:v>-9.9721973955075593E-2</c:v>
                </c:pt>
                <c:pt idx="14308" formatCode="General">
                  <c:v>-0.107051557537978</c:v>
                </c:pt>
                <c:pt idx="14309" formatCode="General">
                  <c:v>-0.114351763558617</c:v>
                </c:pt>
                <c:pt idx="14310" formatCode="General">
                  <c:v>-0.12161927226054001</c:v>
                </c:pt>
                <c:pt idx="14311" formatCode="General">
                  <c:v>-0.128851332205657</c:v>
                </c:pt>
                <c:pt idx="14312" formatCode="General">
                  <c:v>-0.136044692971763</c:v>
                </c:pt>
                <c:pt idx="14313" formatCode="General">
                  <c:v>-0.143196042180297</c:v>
                </c:pt>
                <c:pt idx="14314" formatCode="General">
                  <c:v>-0.15030209747814199</c:v>
                </c:pt>
                <c:pt idx="14315" formatCode="General">
                  <c:v>-0.15735966369329701</c:v>
                </c:pt>
                <c:pt idx="14316" formatCode="General">
                  <c:v>-0.16436615629262499</c:v>
                </c:pt>
                <c:pt idx="14317" formatCode="General">
                  <c:v>-0.17131852882596699</c:v>
                </c:pt>
                <c:pt idx="14318" formatCode="General">
                  <c:v>-0.17821370380999599</c:v>
                </c:pt>
                <c:pt idx="14319" formatCode="General">
                  <c:v>-0.185048598143324</c:v>
                </c:pt>
                <c:pt idx="14320" formatCode="General">
                  <c:v>-0.19181962155485299</c:v>
                </c:pt>
                <c:pt idx="14321" formatCode="General">
                  <c:v>-0.198523767433536</c:v>
                </c:pt>
                <c:pt idx="14322" formatCode="General">
                  <c:v>-0.20515819620256301</c:v>
                </c:pt>
                <c:pt idx="14323" formatCode="General">
                  <c:v>-0.21172016010210501</c:v>
                </c:pt>
                <c:pt idx="14324" formatCode="General">
                  <c:v>-0.21820695884133001</c:v>
                </c:pt>
                <c:pt idx="14325" formatCode="General">
                  <c:v>-0.22461542486274</c:v>
                </c:pt>
                <c:pt idx="14326" formatCode="General">
                  <c:v>-0.23094294072747601</c:v>
                </c:pt>
                <c:pt idx="14327" formatCode="General">
                  <c:v>-0.23718645734246799</c:v>
                </c:pt>
                <c:pt idx="14328" formatCode="General">
                  <c:v>-0.24334298034843499</c:v>
                </c:pt>
                <c:pt idx="14329" formatCode="General">
                  <c:v>-0.24941017679636501</c:v>
                </c:pt>
                <c:pt idx="14330" formatCode="General">
                  <c:v>-0.25538523068500901</c:v>
                </c:pt>
                <c:pt idx="14331" formatCode="General">
                  <c:v>-0.261264803955092</c:v>
                </c:pt>
                <c:pt idx="14332" formatCode="General">
                  <c:v>-0.26704623198218802</c:v>
                </c:pt>
                <c:pt idx="14333" formatCode="General">
                  <c:v>-0.27272756056109798</c:v>
                </c:pt>
                <c:pt idx="14334" formatCode="General">
                  <c:v>-0.278305836854847</c:v>
                </c:pt>
                <c:pt idx="14335" formatCode="General">
                  <c:v>-0.28377812129789798</c:v>
                </c:pt>
                <c:pt idx="14336" formatCode="General">
                  <c:v>-0.289142144917859</c:v>
                </c:pt>
                <c:pt idx="14337" formatCode="General">
                  <c:v>-0.29439525234487901</c:v>
                </c:pt>
                <c:pt idx="14338" formatCode="General">
                  <c:v>-0.29953484476512199</c:v>
                </c:pt>
                <c:pt idx="14339" formatCode="General">
                  <c:v>-0.30455847352438398</c:v>
                </c:pt>
                <c:pt idx="14340" formatCode="General">
                  <c:v>-0.30946383499900798</c:v>
                </c:pt>
                <c:pt idx="14341" formatCode="General">
                  <c:v>-0.314248796084658</c:v>
                </c:pt>
                <c:pt idx="14342" formatCode="General">
                  <c:v>-0.31891131874883799</c:v>
                </c:pt>
                <c:pt idx="14343" formatCode="General">
                  <c:v>-0.32344892377612999</c:v>
                </c:pt>
                <c:pt idx="14344" formatCode="General">
                  <c:v>-0.32785924030240998</c:v>
                </c:pt>
                <c:pt idx="14345" formatCode="General">
                  <c:v>-0.33214061596155597</c:v>
                </c:pt>
                <c:pt idx="14346" formatCode="General">
                  <c:v>-0.33629097383462597</c:v>
                </c:pt>
                <c:pt idx="14347" formatCode="General">
                  <c:v>-0.340307772886626</c:v>
                </c:pt>
                <c:pt idx="14348" formatCode="General">
                  <c:v>-0.34418914123852001</c:v>
                </c:pt>
                <c:pt idx="14349" formatCode="General">
                  <c:v>-0.347933417311733</c:v>
                </c:pt>
                <c:pt idx="14350" formatCode="General">
                  <c:v>-0.35153850168797701</c:v>
                </c:pt>
                <c:pt idx="14351" formatCode="General">
                  <c:v>-0.355002399226305</c:v>
                </c:pt>
                <c:pt idx="14352" formatCode="General">
                  <c:v>-0.35832328110716</c:v>
                </c:pt>
                <c:pt idx="14353" formatCode="General">
                  <c:v>-0.36149951860042501</c:v>
                </c:pt>
                <c:pt idx="14354" formatCode="General">
                  <c:v>-0.36452967421711702</c:v>
                </c:pt>
                <c:pt idx="14355" formatCode="General">
                  <c:v>-0.36741246238296799</c:v>
                </c:pt>
                <c:pt idx="14356" formatCode="General">
                  <c:v>-0.37014617618822199</c:v>
                </c:pt>
                <c:pt idx="14357" formatCode="General">
                  <c:v>-0.37272915088633302</c:v>
                </c:pt>
                <c:pt idx="14358" formatCode="General">
                  <c:v>-0.37515935110902798</c:v>
                </c:pt>
                <c:pt idx="14359" formatCode="General">
                  <c:v>-0.37743551175470402</c:v>
                </c:pt>
                <c:pt idx="14360" formatCode="General">
                  <c:v>-0.37955717450359699</c:v>
                </c:pt>
                <c:pt idx="14361" formatCode="General">
                  <c:v>-0.38152297508694399</c:v>
                </c:pt>
                <c:pt idx="14362" formatCode="General">
                  <c:v>-0.38333164868137698</c:v>
                </c:pt>
                <c:pt idx="14363" formatCode="General">
                  <c:v>-0.38498261850340398</c:v>
                </c:pt>
                <c:pt idx="14364" formatCode="General">
                  <c:v>-0.38647443622135103</c:v>
                </c:pt>
                <c:pt idx="14365" formatCode="General">
                  <c:v>-0.38780627910105198</c:v>
                </c:pt>
                <c:pt idx="14366" formatCode="General">
                  <c:v>-0.38897750754980998</c:v>
                </c:pt>
                <c:pt idx="14367" formatCode="General">
                  <c:v>-0.38998656692950601</c:v>
                </c:pt>
                <c:pt idx="14368" formatCode="General">
                  <c:v>-0.39083316480214703</c:v>
                </c:pt>
                <c:pt idx="14369" formatCode="General">
                  <c:v>-0.39151727584583501</c:v>
                </c:pt>
                <c:pt idx="14370" formatCode="General">
                  <c:v>-0.39203788097952502</c:v>
                </c:pt>
                <c:pt idx="14371" formatCode="General">
                  <c:v>-0.39239404447899701</c:v>
                </c:pt>
                <c:pt idx="14372" formatCode="General">
                  <c:v>-0.39258557617859402</c:v>
                </c:pt>
                <c:pt idx="14373" formatCode="General">
                  <c:v>-0.392611976612535</c:v>
                </c:pt>
                <c:pt idx="14374" formatCode="General">
                  <c:v>-0.39247287944021803</c:v>
                </c:pt>
                <c:pt idx="14375" formatCode="General">
                  <c:v>-0.39216814205438799</c:v>
                </c:pt>
                <c:pt idx="14376" formatCode="General">
                  <c:v>-0.39169783527003599</c:v>
                </c:pt>
                <c:pt idx="14377" formatCode="General">
                  <c:v>-0.391062201935786</c:v>
                </c:pt>
                <c:pt idx="14378" formatCode="General">
                  <c:v>-0.39026108112966301</c:v>
                </c:pt>
                <c:pt idx="14379" formatCode="General">
                  <c:v>-0.38929442859049601</c:v>
                </c:pt>
                <c:pt idx="14380" formatCode="General">
                  <c:v>-0.38816233280213702</c:v>
                </c:pt>
                <c:pt idx="14381" formatCode="General">
                  <c:v>-0.38686453467673898</c:v>
                </c:pt>
                <c:pt idx="14382" formatCode="General">
                  <c:v>-0.385401492592789</c:v>
                </c:pt>
                <c:pt idx="14383" formatCode="General">
                  <c:v>-0.38377385016770099</c:v>
                </c:pt>
                <c:pt idx="14384" formatCode="General">
                  <c:v>-0.38198176363938002</c:v>
                </c:pt>
                <c:pt idx="14385" formatCode="General">
                  <c:v>-0.38002590589658802</c:v>
                </c:pt>
                <c:pt idx="14386" formatCode="General">
                  <c:v>-0.37790688934420102</c:v>
                </c:pt>
                <c:pt idx="14387" formatCode="General">
                  <c:v>-0.37562531235062102</c:v>
                </c:pt>
                <c:pt idx="14388" formatCode="General">
                  <c:v>-0.37318193914620101</c:v>
                </c:pt>
                <c:pt idx="14389" formatCode="General">
                  <c:v>-0.37057760251309002</c:v>
                </c:pt>
                <c:pt idx="14390" formatCode="General">
                  <c:v>-0.36781319158752701</c:v>
                </c:pt>
                <c:pt idx="14391" formatCode="General">
                  <c:v>-0.36488970495873901</c:v>
                </c:pt>
                <c:pt idx="14392" formatCode="General">
                  <c:v>-0.361808194616972</c:v>
                </c:pt>
                <c:pt idx="14393" formatCode="General">
                  <c:v>-0.35856975493098803</c:v>
                </c:pt>
                <c:pt idx="14394" formatCode="General">
                  <c:v>-0.35517552470182301</c:v>
                </c:pt>
                <c:pt idx="14395" formatCode="General">
                  <c:v>-0.35162674575734598</c:v>
                </c:pt>
                <c:pt idx="14396" formatCode="General">
                  <c:v>-0.347924765461046</c:v>
                </c:pt>
                <c:pt idx="14397" formatCode="General">
                  <c:v>-0.34407098021930199</c:v>
                </c:pt>
                <c:pt idx="14398" formatCode="General">
                  <c:v>-0.34006687932533203</c:v>
                </c:pt>
                <c:pt idx="14399" formatCode="General">
                  <c:v>-0.33591399559929103</c:v>
                </c:pt>
                <c:pt idx="14400" formatCode="General">
                  <c:v>-0.33161394725433602</c:v>
                </c:pt>
                <c:pt idx="14401" formatCode="General">
                  <c:v>-0.327168390378973</c:v>
                </c:pt>
                <c:pt idx="14402" formatCode="General">
                  <c:v>-0.32257906524612501</c:v>
                </c:pt>
                <c:pt idx="14403" formatCode="General">
                  <c:v>-0.31784779422549603</c:v>
                </c:pt>
                <c:pt idx="14404" formatCode="General">
                  <c:v>-0.31297637106488402</c:v>
                </c:pt>
                <c:pt idx="14405" formatCode="General">
                  <c:v>-0.307966720233388</c:v>
                </c:pt>
                <c:pt idx="14406" formatCode="General">
                  <c:v>-0.30282085879681497</c:v>
                </c:pt>
                <c:pt idx="14407" formatCode="General">
                  <c:v>-0.29754088145787899</c:v>
                </c:pt>
                <c:pt idx="14408" formatCode="General">
                  <c:v>-0.29212890279381198</c:v>
                </c:pt>
                <c:pt idx="14409" formatCode="General">
                  <c:v>-0.28658710932731901</c:v>
                </c:pt>
                <c:pt idx="14410" formatCode="General">
                  <c:v>-0.28091780949246598</c:v>
                </c:pt>
                <c:pt idx="14411" formatCode="General">
                  <c:v>-0.27512326664727299</c:v>
                </c:pt>
                <c:pt idx="14412" formatCode="General">
                  <c:v>-0.269205802360933</c:v>
                </c:pt>
                <c:pt idx="14413" formatCode="General">
                  <c:v>-0.26316791507606202</c:v>
                </c:pt>
                <c:pt idx="14414" formatCode="General">
                  <c:v>-0.25701211887089798</c:v>
                </c:pt>
                <c:pt idx="14415" formatCode="General">
                  <c:v>-0.25074097441211401</c:v>
                </c:pt>
                <c:pt idx="14416" formatCode="General">
                  <c:v>-0.24435708694939501</c:v>
                </c:pt>
                <c:pt idx="14417" formatCode="General">
                  <c:v>-0.237863056008392</c:v>
                </c:pt>
                <c:pt idx="14418" formatCode="General">
                  <c:v>-0.23126163566286501</c:v>
                </c:pt>
                <c:pt idx="14419" formatCode="General">
                  <c:v>-0.22455563014240801</c:v>
                </c:pt>
                <c:pt idx="14420" formatCode="General">
                  <c:v>-0.21774782909809601</c:v>
                </c:pt>
                <c:pt idx="14421" formatCode="General">
                  <c:v>-0.21084115943256801</c:v>
                </c:pt>
                <c:pt idx="14422" formatCode="General">
                  <c:v>-0.20383852977566599</c:v>
                </c:pt>
                <c:pt idx="14423" formatCode="General">
                  <c:v>-0.196742870976127</c:v>
                </c:pt>
                <c:pt idx="14424" formatCode="General">
                  <c:v>-0.189557252724849</c:v>
                </c:pt>
                <c:pt idx="14425" formatCode="General">
                  <c:v>-0.18228477328918199</c:v>
                </c:pt>
                <c:pt idx="14426" formatCode="General">
                  <c:v>-0.17492854002805999</c:v>
                </c:pt>
                <c:pt idx="14427" formatCode="General">
                  <c:v>-0.16749167319633801</c:v>
                </c:pt>
                <c:pt idx="14428" formatCode="General">
                  <c:v>-0.15997741163989501</c:v>
                </c:pt>
                <c:pt idx="14429" formatCode="General">
                  <c:v>-0.15238899923520999</c:v>
                </c:pt>
                <c:pt idx="14430" formatCode="General">
                  <c:v>-0.14472961836582399</c:v>
                </c:pt>
                <c:pt idx="14431" formatCode="General">
                  <c:v>-0.137002559479868</c:v>
                </c:pt>
                <c:pt idx="14432" formatCode="General">
                  <c:v>-0.12921123230314699</c:v>
                </c:pt>
                <c:pt idx="14433" formatCode="General">
                  <c:v>-0.12135904252077299</c:v>
                </c:pt>
                <c:pt idx="14434" formatCode="General">
                  <c:v>-0.11344937436403001</c:v>
                </c:pt>
                <c:pt idx="14435" formatCode="General">
                  <c:v>-0.105485644479339</c:v>
                </c:pt>
                <c:pt idx="14436" formatCode="General">
                  <c:v>-9.7471311400864E-2</c:v>
                </c:pt>
                <c:pt idx="14437" formatCode="General">
                  <c:v>-8.9409921745265505E-2</c:v>
                </c:pt>
                <c:pt idx="14438" formatCode="General">
                  <c:v>-8.1305000001848704E-2</c:v>
                </c:pt>
                <c:pt idx="14439" formatCode="General">
                  <c:v>-7.3160084844303905E-2</c:v>
                </c:pt>
                <c:pt idx="14440" formatCode="General">
                  <c:v>-6.4978734402641097E-2</c:v>
                </c:pt>
                <c:pt idx="14441" formatCode="General">
                  <c:v>-5.6764524517452702E-2</c:v>
                </c:pt>
                <c:pt idx="14442" formatCode="General">
                  <c:v>-4.8521103424221397E-2</c:v>
                </c:pt>
                <c:pt idx="14443" formatCode="General">
                  <c:v>-4.0252131603634098E-2</c:v>
                </c:pt>
                <c:pt idx="14444" formatCode="General">
                  <c:v>-3.1961259596967301E-2</c:v>
                </c:pt>
                <c:pt idx="14445" formatCode="General">
                  <c:v>-2.3652135916983601E-2</c:v>
                </c:pt>
                <c:pt idx="14446" formatCode="General">
                  <c:v>-1.53284604477066E-2</c:v>
                </c:pt>
                <c:pt idx="14447" formatCode="General">
                  <c:v>-6.9939290018603802E-3</c:v>
                </c:pt>
                <c:pt idx="14448" formatCode="General">
                  <c:v>1.34775388402307E-3</c:v>
                </c:pt>
                <c:pt idx="14449" formatCode="General">
                  <c:v>9.6928709779553895E-3</c:v>
                </c:pt>
                <c:pt idx="14450" formatCode="General">
                  <c:v>1.8037695961408098E-2</c:v>
                </c:pt>
                <c:pt idx="14451" formatCode="General">
                  <c:v>2.6378498138005801E-2</c:v>
                </c:pt>
                <c:pt idx="14452" formatCode="General">
                  <c:v>3.47115459521187E-2</c:v>
                </c:pt>
                <c:pt idx="14453" formatCode="General">
                  <c:v>4.3033100283842697E-2</c:v>
                </c:pt>
                <c:pt idx="14454" formatCode="General">
                  <c:v>5.1339423260808002E-2</c:v>
                </c:pt>
                <c:pt idx="14455" formatCode="General">
                  <c:v>5.96267828866325E-2</c:v>
                </c:pt>
                <c:pt idx="14456" formatCode="General">
                  <c:v>6.7891445887555996E-2</c:v>
                </c:pt>
                <c:pt idx="14457" formatCode="General">
                  <c:v>7.6129686297283797E-2</c:v>
                </c:pt>
                <c:pt idx="14458" formatCode="General">
                  <c:v>8.4337783972321001E-2</c:v>
                </c:pt>
                <c:pt idx="14459" formatCode="General">
                  <c:v>9.2512022827000995E-2</c:v>
                </c:pt>
                <c:pt idx="14460" formatCode="General">
                  <c:v>0.100648699826056</c:v>
                </c:pt>
                <c:pt idx="14461" formatCode="General">
                  <c:v>0.10874412380875299</c:v>
                </c:pt>
                <c:pt idx="14462" formatCode="General">
                  <c:v>0.116794614032973</c:v>
                </c:pt>
                <c:pt idx="14463" formatCode="General">
                  <c:v>0.124796514281426</c:v>
                </c:pt>
                <c:pt idx="14464" formatCode="General">
                  <c:v>0.13274618003299701</c:v>
                </c:pt>
                <c:pt idx="14465" formatCode="General">
                  <c:v>0.14063997563185801</c:v>
                </c:pt>
                <c:pt idx="14466" formatCode="General">
                  <c:v>0.148474294037648</c:v>
                </c:pt>
                <c:pt idx="14467" formatCode="General">
                  <c:v>0.15624554603427501</c:v>
                </c:pt>
                <c:pt idx="14468" formatCode="General">
                  <c:v>0.163950167886767</c:v>
                </c:pt>
                <c:pt idx="14469" formatCode="General">
                  <c:v>0.171584624879796</c:v>
                </c:pt>
                <c:pt idx="14470" formatCode="General">
                  <c:v>0.17914539791067899</c:v>
                </c:pt>
                <c:pt idx="14471" formatCode="General">
                  <c:v>0.18662899782049999</c:v>
                </c:pt>
                <c:pt idx="14472" formatCode="General">
                  <c:v>0.19403197526517801</c:v>
                </c:pt>
                <c:pt idx="14473" formatCode="General">
                  <c:v>0.201350907012605</c:v>
                </c:pt>
                <c:pt idx="14474" formatCode="General">
                  <c:v>0.208582392602782</c:v>
                </c:pt>
                <c:pt idx="14475" formatCode="General">
                  <c:v>0.215723074350822</c:v>
                </c:pt>
                <c:pt idx="14476" formatCode="General">
                  <c:v>0.22276963154616</c:v>
                </c:pt>
                <c:pt idx="14477" formatCode="General">
                  <c:v>0.22971878203019999</c:v>
                </c:pt>
                <c:pt idx="14478" formatCode="General">
                  <c:v>0.23656727981357101</c:v>
                </c:pt>
                <c:pt idx="14479" formatCode="General">
                  <c:v>0.243311918021936</c:v>
                </c:pt>
                <c:pt idx="14480" formatCode="General">
                  <c:v>0.249949537482306</c:v>
                </c:pt>
                <c:pt idx="14481" formatCode="General">
                  <c:v>0.256477018688551</c:v>
                </c:pt>
                <c:pt idx="14482" formatCode="General">
                  <c:v>0.26289128407754903</c:v>
                </c:pt>
                <c:pt idx="14483" formatCode="General">
                  <c:v>0.26918930665277102</c:v>
                </c:pt>
                <c:pt idx="14484" formatCode="General">
                  <c:v>0.27536810751990698</c:v>
                </c:pt>
                <c:pt idx="14485" formatCode="General">
                  <c:v>0.281424753207074</c:v>
                </c:pt>
                <c:pt idx="14486" formatCode="General">
                  <c:v>0.28735636890004201</c:v>
                </c:pt>
                <c:pt idx="14487" formatCode="General">
                  <c:v>0.29316013042127498</c:v>
                </c:pt>
                <c:pt idx="14488" formatCode="General">
                  <c:v>0.29883326090839901</c:v>
                </c:pt>
                <c:pt idx="14489" formatCode="General">
                  <c:v>0.30437304921039798</c:v>
                </c:pt>
                <c:pt idx="14490" formatCode="General">
                  <c:v>0.30977683632002401</c:v>
                </c:pt>
                <c:pt idx="14491" formatCode="General">
                  <c:v>0.31504201085540601</c:v>
                </c:pt>
                <c:pt idx="14492" formatCode="General">
                  <c:v>0.32016602836879798</c:v>
                </c:pt>
                <c:pt idx="14493" formatCode="General">
                  <c:v>0.32514640970409597</c:v>
                </c:pt>
                <c:pt idx="14494" formatCode="General">
                  <c:v>0.329980736649853</c:v>
                </c:pt>
                <c:pt idx="14495" formatCode="General">
                  <c:v>0.33466665261131001</c:v>
                </c:pt>
                <c:pt idx="14496" formatCode="General">
                  <c:v>0.33920185957465099</c:v>
                </c:pt>
                <c:pt idx="14497" formatCode="General">
                  <c:v>0.34358413064096099</c:v>
                </c:pt>
                <c:pt idx="14498" formatCode="General">
                  <c:v>0.347811306609208</c:v>
                </c:pt>
                <c:pt idx="14499" formatCode="General">
                  <c:v>0.35188128509969901</c:v>
                </c:pt>
                <c:pt idx="14500" formatCode="General">
                  <c:v>0.35579203142584098</c:v>
                </c:pt>
                <c:pt idx="14501" formatCode="General">
                  <c:v>0.35954161782191602</c:v>
                </c:pt>
                <c:pt idx="14502" formatCode="General">
                  <c:v>0.36312812345213802</c:v>
                </c:pt>
                <c:pt idx="14503" formatCode="General">
                  <c:v>0.36654974418181802</c:v>
                </c:pt>
                <c:pt idx="14504" formatCode="General">
                  <c:v>0.369804797540083</c:v>
                </c:pt>
                <c:pt idx="14505" formatCode="General">
                  <c:v>0.37289155577924299</c:v>
                </c:pt>
                <c:pt idx="14506" formatCode="General">
                  <c:v>0.37580840465265802</c:v>
                </c:pt>
                <c:pt idx="14507" formatCode="General">
                  <c:v>0.378553857295297</c:v>
                </c:pt>
                <c:pt idx="14508" formatCode="General">
                  <c:v>0.38112644728573503</c:v>
                </c:pt>
                <c:pt idx="14509" formatCode="General">
                  <c:v>0.383524827491662</c:v>
                </c:pt>
                <c:pt idx="14510" formatCode="General">
                  <c:v>0.38574772219175701</c:v>
                </c:pt>
                <c:pt idx="14511" formatCode="General">
                  <c:v>0.387793873229063</c:v>
                </c:pt>
                <c:pt idx="14512" formatCode="General">
                  <c:v>0.38966219854974399</c:v>
                </c:pt>
                <c:pt idx="14513" formatCode="General">
                  <c:v>0.39135164121673699</c:v>
                </c:pt>
                <c:pt idx="14514" formatCode="General">
                  <c:v>0.392861215726795</c:v>
                </c:pt>
                <c:pt idx="14515" formatCode="General">
                  <c:v>0.39419011608076299</c:v>
                </c:pt>
                <c:pt idx="14516" formatCode="General">
                  <c:v>0.39533750568610598</c:v>
                </c:pt>
                <c:pt idx="14517" formatCode="General">
                  <c:v>0.396302663934466</c:v>
                </c:pt>
                <c:pt idx="14518" formatCode="General">
                  <c:v>0.39708499503664302</c:v>
                </c:pt>
                <c:pt idx="14519" formatCode="General">
                  <c:v>0.39768386592856703</c:v>
                </c:pt>
                <c:pt idx="14520" formatCode="General">
                  <c:v>0.39809881927437102</c:v>
                </c:pt>
                <c:pt idx="14521" formatCode="General">
                  <c:v>0.39832953515111402</c:v>
                </c:pt>
                <c:pt idx="14522" formatCode="General">
                  <c:v>0.39837570648935899</c:v>
                </c:pt>
                <c:pt idx="14523" formatCode="General">
                  <c:v>0.39823708692057302</c:v>
                </c:pt>
                <c:pt idx="14524" formatCode="General">
                  <c:v>0.39791355665529099</c:v>
                </c:pt>
                <c:pt idx="14525" formatCode="General">
                  <c:v>0.39740512005404899</c:v>
                </c:pt>
                <c:pt idx="14526" formatCode="General">
                  <c:v>0.39671179454825201</c:v>
                </c:pt>
                <c:pt idx="14527" formatCode="General">
                  <c:v>0.395833712073899</c:v>
                </c:pt>
                <c:pt idx="14528" formatCode="General">
                  <c:v>0.39477112377385598</c:v>
                </c:pt>
                <c:pt idx="14529" formatCode="General">
                  <c:v>0.39352429293879199</c:v>
                </c:pt>
                <c:pt idx="14530" formatCode="General">
                  <c:v>0.39209364749506997</c:v>
                </c:pt>
                <c:pt idx="14531" formatCode="General">
                  <c:v>0.390479682562758</c:v>
                </c:pt>
                <c:pt idx="14532" formatCode="General">
                  <c:v>0.38868294521205898</c:v>
                </c:pt>
                <c:pt idx="14533" formatCode="General">
                  <c:v>0.38670409477576401</c:v>
                </c:pt>
                <c:pt idx="14534" formatCode="General">
                  <c:v>0.38454390026653801</c:v>
                </c:pt>
                <c:pt idx="14535" formatCode="General">
                  <c:v>0.38220318639251399</c:v>
                </c:pt>
                <c:pt idx="14536" formatCode="General">
                  <c:v>0.37968287915118798</c:v>
                </c:pt>
                <c:pt idx="14537" formatCode="General">
                  <c:v>0.37698400605397397</c:v>
                </c:pt>
                <c:pt idx="14538" formatCode="General">
                  <c:v>0.37410761238811502</c:v>
                </c:pt>
                <c:pt idx="14539" formatCode="General">
                  <c:v>0.37105489254308399</c:v>
                </c:pt>
                <c:pt idx="14540" formatCode="General">
                  <c:v>0.36782712763192699</c:v>
                </c:pt>
                <c:pt idx="14541" formatCode="General">
                  <c:v>0.36442567446274898</c:v>
                </c:pt>
                <c:pt idx="14542" formatCode="General">
                  <c:v>0.36085197873774499</c:v>
                </c:pt>
                <c:pt idx="14543" formatCode="General">
                  <c:v>0.357107567162949</c:v>
                </c:pt>
                <c:pt idx="14544" formatCode="General">
                  <c:v>0.35319404423796202</c:v>
                </c:pt>
                <c:pt idx="14545" formatCode="General">
                  <c:v>0.34911310635325199</c:v>
                </c:pt>
                <c:pt idx="14546" formatCode="General">
                  <c:v>0.344866539226928</c:v>
                </c:pt>
                <c:pt idx="14547" formatCode="General">
                  <c:v>0.34045620263980902</c:v>
                </c:pt>
                <c:pt idx="14548" formatCode="General">
                  <c:v>0.335884037468625</c:v>
                </c:pt>
                <c:pt idx="14549" formatCode="General">
                  <c:v>0.33115207422446102</c:v>
                </c:pt>
                <c:pt idx="14550" formatCode="General">
                  <c:v>0.32626242303645497</c:v>
                </c:pt>
                <c:pt idx="14551" formatCode="General">
                  <c:v>0.32121726995577199</c:v>
                </c:pt>
                <c:pt idx="14552" formatCode="General">
                  <c:v>0.31601888283450102</c:v>
                </c:pt>
                <c:pt idx="14553" formatCode="General">
                  <c:v>0.31066960182133002</c:v>
                </c:pt>
                <c:pt idx="14554" formatCode="General">
                  <c:v>0.30517184983217299</c:v>
                </c:pt>
                <c:pt idx="14555" formatCode="General">
                  <c:v>0.29952813036430997</c:v>
                </c:pt>
                <c:pt idx="14556" formatCode="General">
                  <c:v>0.293741020038225</c:v>
                </c:pt>
                <c:pt idx="14557" formatCode="General">
                  <c:v>0.28781316915350402</c:v>
                </c:pt>
                <c:pt idx="14558" formatCode="General">
                  <c:v>0.28174729773926699</c:v>
                </c:pt>
                <c:pt idx="14559" formatCode="General">
                  <c:v>0.27554620415770698</c:v>
                </c:pt>
                <c:pt idx="14560" formatCode="General">
                  <c:v>0.26921277700590601</c:v>
                </c:pt>
                <c:pt idx="14561" formatCode="General">
                  <c:v>0.26274996081459601</c:v>
                </c:pt>
                <c:pt idx="14562" formatCode="General">
                  <c:v>0.25616069324354401</c:v>
                </c:pt>
                <c:pt idx="14563" formatCode="General">
                  <c:v>0.24944808863395901</c:v>
                </c:pt>
                <c:pt idx="14564" formatCode="General">
                  <c:v>0.2426153320703</c:v>
                </c:pt>
                <c:pt idx="14565" formatCode="General">
                  <c:v>0.23566560338423301</c:v>
                </c:pt>
                <c:pt idx="14566" formatCode="General">
                  <c:v>0.22860218017511599</c:v>
                </c:pt>
                <c:pt idx="14567" formatCode="General">
                  <c:v>0.221428383701435</c:v>
                </c:pt>
                <c:pt idx="14568" formatCode="General">
                  <c:v>0.214147573126514</c:v>
                </c:pt>
                <c:pt idx="14569" formatCode="General">
                  <c:v>0.206763198055188</c:v>
                </c:pt>
                <c:pt idx="14570" formatCode="General">
                  <c:v>0.19927880431946199</c:v>
                </c:pt>
                <c:pt idx="14571" formatCode="General">
                  <c:v>0.191698020305998</c:v>
                </c:pt>
                <c:pt idx="14572" formatCode="General">
                  <c:v>0.18402448551450201</c:v>
                </c:pt>
                <c:pt idx="14573" formatCode="General">
                  <c:v>0.17626179232724701</c:v>
                </c:pt>
                <c:pt idx="14574" formatCode="General">
                  <c:v>0.16841370322125199</c:v>
                </c:pt>
                <c:pt idx="14575" formatCode="General">
                  <c:v>0.16048404625772</c:v>
                </c:pt>
                <c:pt idx="14576" formatCode="General">
                  <c:v>0.15247658788028201</c:v>
                </c:pt>
                <c:pt idx="14577" formatCode="General">
                  <c:v>0.14439519041295501</c:v>
                </c:pt>
                <c:pt idx="14578" formatCode="General">
                  <c:v>0.13624382575917601</c:v>
                </c:pt>
                <c:pt idx="14579" formatCode="General">
                  <c:v>0.128026503063111</c:v>
                </c:pt>
                <c:pt idx="14580" formatCode="General">
                  <c:v>0.11974719859901101</c:v>
                </c:pt>
                <c:pt idx="14581" formatCode="General">
                  <c:v>0.111409908621662</c:v>
                </c:pt>
                <c:pt idx="14582" formatCode="General">
                  <c:v>0.103018762735776</c:v>
                </c:pt>
                <c:pt idx="14583" formatCode="General">
                  <c:v>9.4577907567701194E-2</c:v>
                </c:pt>
                <c:pt idx="14584" formatCode="General">
                  <c:v>8.6091434102942899E-2</c:v>
                </c:pt>
                <c:pt idx="14585" formatCode="General">
                  <c:v>7.7563487491521504E-2</c:v>
                </c:pt>
                <c:pt idx="14586" formatCode="General">
                  <c:v>6.8998328052663996E-2</c:v>
                </c:pt>
                <c:pt idx="14587" formatCode="General">
                  <c:v>6.0400213307645202E-2</c:v>
                </c:pt>
                <c:pt idx="14588" formatCode="General">
                  <c:v>5.1773379571551897E-2</c:v>
                </c:pt>
                <c:pt idx="14589" formatCode="General">
                  <c:v>4.3122094317031498E-2</c:v>
                </c:pt>
                <c:pt idx="14590" formatCode="General">
                  <c:v>3.4450657735831301E-2</c:v>
                </c:pt>
                <c:pt idx="14591" formatCode="General">
                  <c:v>2.5763397499666399E-2</c:v>
                </c:pt>
                <c:pt idx="14592" formatCode="General">
                  <c:v>1.7064662709665501E-2</c:v>
                </c:pt>
                <c:pt idx="14593" formatCode="General">
                  <c:v>8.3588172784159198E-3</c:v>
                </c:pt>
                <c:pt idx="14594" formatCode="General">
                  <c:v>-3.4977299281764302E-4</c:v>
                </c:pt>
                <c:pt idx="14595" formatCode="General">
                  <c:v>-9.0567966176809296E-3</c:v>
                </c:pt>
                <c:pt idx="14596" formatCode="General">
                  <c:v>-1.7757884701413599E-2</c:v>
                </c:pt>
                <c:pt idx="14597" formatCode="General">
                  <c:v>-2.64485594413899E-2</c:v>
                </c:pt>
                <c:pt idx="14598" formatCode="General">
                  <c:v>-3.5124457006499799E-2</c:v>
                </c:pt>
                <c:pt idx="14599" formatCode="General">
                  <c:v>-4.3781187778944297E-2</c:v>
                </c:pt>
                <c:pt idx="14600" formatCode="General">
                  <c:v>-5.2414321975906598E-2</c:v>
                </c:pt>
                <c:pt idx="14601" formatCode="General">
                  <c:v>-6.1019453254800203E-2</c:v>
                </c:pt>
                <c:pt idx="14602" formatCode="General">
                  <c:v>-6.9592190866187897E-2</c:v>
                </c:pt>
                <c:pt idx="14603" formatCode="General">
                  <c:v>-7.8128529406373298E-2</c:v>
                </c:pt>
                <c:pt idx="14604" formatCode="General">
                  <c:v>-8.6624284926976505E-2</c:v>
                </c:pt>
                <c:pt idx="14605" formatCode="General">
                  <c:v>-9.5074813919729897E-2</c:v>
                </c:pt>
                <c:pt idx="14606" formatCode="General">
                  <c:v>-0.103475586237727</c:v>
                </c:pt>
                <c:pt idx="14607" formatCode="General">
                  <c:v>-0.111822275948599</c:v>
                </c:pt>
                <c:pt idx="14608" formatCode="General">
                  <c:v>-0.120110724647964</c:v>
                </c:pt>
                <c:pt idx="14609" formatCode="General">
                  <c:v>-0.12833640269292501</c:v>
                </c:pt>
                <c:pt idx="14610" formatCode="General">
                  <c:v>-0.13649492673222399</c:v>
                </c:pt>
                <c:pt idx="14611" formatCode="General">
                  <c:v>-0.14458216440099</c:v>
                </c:pt>
                <c:pt idx="14612" formatCode="General">
                  <c:v>-0.15259417457968</c:v>
                </c:pt>
                <c:pt idx="14613" formatCode="General">
                  <c:v>-0.16052668079721</c:v>
                </c:pt>
                <c:pt idx="14614" formatCode="General">
                  <c:v>-0.16837556461983999</c:v>
                </c:pt>
                <c:pt idx="14615" formatCode="General">
                  <c:v>-0.17613692215375701</c:v>
                </c:pt>
                <c:pt idx="14616" formatCode="General">
                  <c:v>-0.183806548176153</c:v>
                </c:pt>
                <c:pt idx="14617" formatCode="General">
                  <c:v>-0.191380979824362</c:v>
                </c:pt>
                <c:pt idx="14618" formatCode="General">
                  <c:v>-0.19885643720878901</c:v>
                </c:pt>
                <c:pt idx="14619" formatCode="General">
                  <c:v>-0.206228708848365</c:v>
                </c:pt>
                <c:pt idx="14620" formatCode="General">
                  <c:v>-0.21349374900814599</c:v>
                </c:pt>
                <c:pt idx="14621" formatCode="General">
                  <c:v>-0.220647768568703</c:v>
                </c:pt>
                <c:pt idx="14622" formatCode="General">
                  <c:v>-0.227687197096824</c:v>
                </c:pt>
                <c:pt idx="14623" formatCode="General">
                  <c:v>-0.23460814171781499</c:v>
                </c:pt>
                <c:pt idx="14624" formatCode="General">
                  <c:v>-0.24140690134197701</c:v>
                </c:pt>
                <c:pt idx="14625" formatCode="General">
                  <c:v>-0.248080067314323</c:v>
                </c:pt>
                <c:pt idx="14626" formatCode="General">
                  <c:v>-0.25462445910308501</c:v>
                </c:pt>
                <c:pt idx="14627" formatCode="General">
                  <c:v>-0.26103653296829799</c:v>
                </c:pt>
                <c:pt idx="14628" formatCode="General">
                  <c:v>-0.26731237848434097</c:v>
                </c:pt>
                <c:pt idx="14629" formatCode="General">
                  <c:v>-0.27344889619945301</c:v>
                </c:pt>
                <c:pt idx="14630" formatCode="General">
                  <c:v>-0.27944330555490299</c:v>
                </c:pt>
                <c:pt idx="14631" formatCode="General">
                  <c:v>-0.285292470073853</c:v>
                </c:pt>
                <c:pt idx="14632" formatCode="General">
                  <c:v>-0.29099284422212601</c:v>
                </c:pt>
                <c:pt idx="14633" formatCode="General">
                  <c:v>-0.296541133906013</c:v>
                </c:pt>
                <c:pt idx="14634" formatCode="General">
                  <c:v>-0.30193488192050799</c:v>
                </c:pt>
                <c:pt idx="14635" formatCode="General">
                  <c:v>-0.30717136584465699</c:v>
                </c:pt>
                <c:pt idx="14636" formatCode="General">
                  <c:v>-0.312247461838153</c:v>
                </c:pt>
                <c:pt idx="14637" formatCode="General">
                  <c:v>-0.31716025581956597</c:v>
                </c:pt>
                <c:pt idx="14638" formatCode="General">
                  <c:v>-0.32190711201273903</c:v>
                </c:pt>
                <c:pt idx="14639" formatCode="General">
                  <c:v>-0.32648564854411399</c:v>
                </c:pt>
                <c:pt idx="14640" formatCode="General">
                  <c:v>-0.33089323389014602</c:v>
                </c:pt>
                <c:pt idx="14641" formatCode="General">
                  <c:v>-0.335128006893116</c:v>
                </c:pt>
                <c:pt idx="14642" formatCode="General">
                  <c:v>-0.33918782975906597</c:v>
                </c:pt>
                <c:pt idx="14643" formatCode="General">
                  <c:v>-0.343070210158544</c:v>
                </c:pt>
                <c:pt idx="14644" formatCode="General">
                  <c:v>-0.34677340368687498</c:v>
                </c:pt>
                <c:pt idx="14645" formatCode="General">
                  <c:v>-0.35029541651729801</c:v>
                </c:pt>
                <c:pt idx="14646" formatCode="General">
                  <c:v>-0.35363444559450002</c:v>
                </c:pt>
                <c:pt idx="14647" formatCode="General">
                  <c:v>-0.35678890531115498</c:v>
                </c:pt>
                <c:pt idx="14648" formatCode="General">
                  <c:v>-0.35975685986611</c:v>
                </c:pt>
                <c:pt idx="14649" formatCode="General">
                  <c:v>-0.36253654943587899</c:v>
                </c:pt>
                <c:pt idx="14650" formatCode="General">
                  <c:v>-0.36512646941423099</c:v>
                </c:pt>
                <c:pt idx="14651" formatCode="General">
                  <c:v>-0.367525382932061</c:v>
                </c:pt>
                <c:pt idx="14652" formatCode="General">
                  <c:v>-0.36973232447973498</c:v>
                </c:pt>
                <c:pt idx="14653" formatCode="General">
                  <c:v>-0.37174653533717</c:v>
                </c:pt>
                <c:pt idx="14654" formatCode="General">
                  <c:v>-0.37356683977873201</c:v>
                </c:pt>
                <c:pt idx="14655" formatCode="General">
                  <c:v>-0.37519164903369101</c:v>
                </c:pt>
                <c:pt idx="14656" formatCode="General">
                  <c:v>-0.37662011454111499</c:v>
                </c:pt>
                <c:pt idx="14657" formatCode="General">
                  <c:v>-0.37785171121935202</c:v>
                </c:pt>
                <c:pt idx="14658" formatCode="General">
                  <c:v>-0.37888615757823002</c:v>
                </c:pt>
                <c:pt idx="14659" formatCode="General">
                  <c:v>-0.37972330278903899</c:v>
                </c:pt>
                <c:pt idx="14660" formatCode="General">
                  <c:v>-0.38036204805522</c:v>
                </c:pt>
                <c:pt idx="14661" formatCode="General">
                  <c:v>-0.38080198329644999</c:v>
                </c:pt>
                <c:pt idx="14662" formatCode="General">
                  <c:v>-0.38104354303471</c:v>
                </c:pt>
                <c:pt idx="14663" formatCode="General">
                  <c:v>-0.38108678895865</c:v>
                </c:pt>
                <c:pt idx="14664" formatCode="General">
                  <c:v>-0.38093129391904801</c:v>
                </c:pt>
                <c:pt idx="14665" formatCode="General">
                  <c:v>-0.38057676755380998</c:v>
                </c:pt>
                <c:pt idx="14666" formatCode="General">
                  <c:v>-0.38002370909397898</c:v>
                </c:pt>
                <c:pt idx="14667" formatCode="General">
                  <c:v>-0.37927289479580401</c:v>
                </c:pt>
                <c:pt idx="14668" formatCode="General">
                  <c:v>-0.378325239035053</c:v>
                </c:pt>
                <c:pt idx="14669" formatCode="General">
                  <c:v>-0.37718121786361603</c:v>
                </c:pt>
                <c:pt idx="14670" formatCode="General">
                  <c:v>-0.37584135674555402</c:v>
                </c:pt>
                <c:pt idx="14671" formatCode="General">
                  <c:v>-0.374306313886547</c:v>
                </c:pt>
                <c:pt idx="14672" formatCode="General">
                  <c:v>-0.37257686756271802</c:v>
                </c:pt>
                <c:pt idx="14673" formatCode="General">
                  <c:v>-0.370653936845184</c:v>
                </c:pt>
                <c:pt idx="14674" formatCode="General">
                  <c:v>-0.368538623809053</c:v>
                </c:pt>
                <c:pt idx="14675" formatCode="General">
                  <c:v>-0.36623272139790197</c:v>
                </c:pt>
                <c:pt idx="14676" formatCode="General">
                  <c:v>-0.36373762525895298</c:v>
                </c:pt>
                <c:pt idx="14677" formatCode="General">
                  <c:v>-0.36105474958253397</c:v>
                </c:pt>
                <c:pt idx="14678" formatCode="General">
                  <c:v>-0.35818559840599901</c:v>
                </c:pt>
                <c:pt idx="14679" formatCode="General">
                  <c:v>-0.35513174349007598</c:v>
                </c:pt>
                <c:pt idx="14680" formatCode="General">
                  <c:v>-0.351894838346752</c:v>
                </c:pt>
                <c:pt idx="14681" formatCode="General">
                  <c:v>-0.34847665655973298</c:v>
                </c:pt>
                <c:pt idx="14682" formatCode="General">
                  <c:v>-0.34487965835777401</c:v>
                </c:pt>
                <c:pt idx="14683" formatCode="General">
                  <c:v>-0.34110639575986901</c:v>
                </c:pt>
                <c:pt idx="14684" formatCode="General">
                  <c:v>-0.33715886595887001</c:v>
                </c:pt>
                <c:pt idx="14685" formatCode="General">
                  <c:v>-0.333039051812556</c:v>
                </c:pt>
                <c:pt idx="14686" formatCode="General">
                  <c:v>-0.32874949526897901</c:v>
                </c:pt>
                <c:pt idx="14687" formatCode="General">
                  <c:v>-0.32429228153009199</c:v>
                </c:pt>
                <c:pt idx="14688" formatCode="General">
                  <c:v>-0.31967002274450002</c:v>
                </c:pt>
                <c:pt idx="14689" formatCode="General">
                  <c:v>-0.314885433657561</c:v>
                </c:pt>
                <c:pt idx="14690" formatCode="General">
                  <c:v>-0.30994127901787899</c:v>
                </c:pt>
                <c:pt idx="14691" formatCode="General">
                  <c:v>-0.304840886282778</c:v>
                </c:pt>
                <c:pt idx="14692" formatCode="General">
                  <c:v>-0.29958703253785302</c:v>
                </c:pt>
                <c:pt idx="14693" formatCode="General">
                  <c:v>-0.29418243713598402</c:v>
                </c:pt>
                <c:pt idx="14694" formatCode="General">
                  <c:v>-0.28863037127770402</c:v>
                </c:pt>
                <c:pt idx="14695" formatCode="General">
                  <c:v>-0.28293414877438999</c:v>
                </c:pt>
                <c:pt idx="14696" formatCode="General">
                  <c:v>-0.27709702479043902</c:v>
                </c:pt>
                <c:pt idx="14697" formatCode="General">
                  <c:v>-0.271122194554347</c:v>
                </c:pt>
                <c:pt idx="14698" formatCode="General">
                  <c:v>-0.26501282269661303</c:v>
                </c:pt>
                <c:pt idx="14699" formatCode="General">
                  <c:v>-0.25877254717014497</c:v>
                </c:pt>
                <c:pt idx="14700" formatCode="General">
                  <c:v>-0.25240445535438499</c:v>
                </c:pt>
                <c:pt idx="14701" formatCode="General">
                  <c:v>-0.245912123399848</c:v>
                </c:pt>
                <c:pt idx="14702" formatCode="General">
                  <c:v>-0.23929968328207599</c:v>
                </c:pt>
                <c:pt idx="14703" formatCode="General">
                  <c:v>-0.23257070698261201</c:v>
                </c:pt>
                <c:pt idx="14704" formatCode="General">
                  <c:v>-0.225729188687986</c:v>
                </c:pt>
                <c:pt idx="14705" formatCode="General">
                  <c:v>-0.21877908839855501</c:v>
                </c:pt>
                <c:pt idx="14706" formatCode="General">
                  <c:v>-0.211724288727278</c:v>
                </c:pt>
                <c:pt idx="14707" formatCode="General">
                  <c:v>-0.20456908650723399</c:v>
                </c:pt>
                <c:pt idx="14708" formatCode="General">
                  <c:v>-0.19731715949909001</c:v>
                </c:pt>
                <c:pt idx="14709" formatCode="General">
                  <c:v>-0.189972599412675</c:v>
                </c:pt>
                <c:pt idx="14710" formatCode="General">
                  <c:v>-0.18253997572733299</c:v>
                </c:pt>
                <c:pt idx="14711" formatCode="General">
                  <c:v>-0.17502315975469701</c:v>
                </c:pt>
                <c:pt idx="14712" formatCode="General">
                  <c:v>-0.16742581742085799</c:v>
                </c:pt>
                <c:pt idx="14713" formatCode="General">
                  <c:v>-0.15975208378622899</c:v>
                </c:pt>
                <c:pt idx="14714" formatCode="General">
                  <c:v>-0.15200661496682599</c:v>
                </c:pt>
                <c:pt idx="14715" formatCode="General">
                  <c:v>-0.14419398544928599</c:v>
                </c:pt>
                <c:pt idx="14716" formatCode="General">
                  <c:v>-0.13631859179279701</c:v>
                </c:pt>
                <c:pt idx="14717" formatCode="General">
                  <c:v>-0.12838462540953199</c:v>
                </c:pt>
                <c:pt idx="14718" formatCode="General">
                  <c:v>-0.12039611683567999</c:v>
                </c:pt>
                <c:pt idx="14719" formatCode="General">
                  <c:v>-0.11235754305866499</c:v>
                </c:pt>
                <c:pt idx="14720" formatCode="General">
                  <c:v>-0.104273811247206</c:v>
                </c:pt>
                <c:pt idx="14721" formatCode="General">
                  <c:v>-9.6149097470013198E-2</c:v>
                </c:pt>
                <c:pt idx="14722" formatCode="General">
                  <c:v>-8.7987319475208894E-2</c:v>
                </c:pt>
                <c:pt idx="14723" formatCode="General">
                  <c:v>-7.97928283629738E-2</c:v>
                </c:pt>
                <c:pt idx="14724" formatCode="General">
                  <c:v>-7.1570442917956098E-2</c:v>
                </c:pt>
                <c:pt idx="14725" formatCode="General">
                  <c:v>-6.3324866313810999E-2</c:v>
                </c:pt>
                <c:pt idx="14726" formatCode="General">
                  <c:v>-5.5060574206674998E-2</c:v>
                </c:pt>
                <c:pt idx="14727" formatCode="General">
                  <c:v>-4.67818085669644E-2</c:v>
                </c:pt>
                <c:pt idx="14728" formatCode="General">
                  <c:v>-3.8492607641403297E-2</c:v>
                </c:pt>
                <c:pt idx="14729" formatCode="General">
                  <c:v>-3.0197435243842299E-2</c:v>
                </c:pt>
                <c:pt idx="14730" formatCode="General">
                  <c:v>-2.1901210553329199E-2</c:v>
                </c:pt>
                <c:pt idx="14731" formatCode="General">
                  <c:v>-1.360866083177E-2</c:v>
                </c:pt>
                <c:pt idx="14732" formatCode="General">
                  <c:v>-5.3237140370406798E-3</c:v>
                </c:pt>
                <c:pt idx="14733" formatCode="General">
                  <c:v>2.9493842572792099E-3</c:v>
                </c:pt>
                <c:pt idx="14734" formatCode="General">
                  <c:v>1.12060147443613E-2</c:v>
                </c:pt>
                <c:pt idx="14735" formatCode="General">
                  <c:v>1.94422709073203E-2</c:v>
                </c:pt>
                <c:pt idx="14736" formatCode="General">
                  <c:v>2.7653920089196801E-2</c:v>
                </c:pt>
                <c:pt idx="14737" formatCode="General">
                  <c:v>3.5836332609417799E-2</c:v>
                </c:pt>
                <c:pt idx="14738" formatCode="General">
                  <c:v>4.3985590012594403E-2</c:v>
                </c:pt>
                <c:pt idx="14739" formatCode="General">
                  <c:v>5.2097432319356103E-2</c:v>
                </c:pt>
                <c:pt idx="14740" formatCode="General">
                  <c:v>6.0167209404403697E-2</c:v>
                </c:pt>
                <c:pt idx="14741" formatCode="General">
                  <c:v>6.8190975561362194E-2</c:v>
                </c:pt>
                <c:pt idx="14742" formatCode="General">
                  <c:v>7.6164518634815798E-2</c:v>
                </c:pt>
                <c:pt idx="14743" formatCode="General">
                  <c:v>8.4083789041266399E-2</c:v>
                </c:pt>
                <c:pt idx="14744" formatCode="General">
                  <c:v>9.1944949346331295E-2</c:v>
                </c:pt>
                <c:pt idx="14745" formatCode="General">
                  <c:v>9.9743851606302697E-2</c:v>
                </c:pt>
                <c:pt idx="14746" formatCode="General">
                  <c:v>0.107477074680773</c:v>
                </c:pt>
                <c:pt idx="14747" formatCode="General">
                  <c:v>0.115140859120066</c:v>
                </c:pt>
                <c:pt idx="14748" formatCode="General">
                  <c:v>0.122731047576911</c:v>
                </c:pt>
                <c:pt idx="14749" formatCode="General">
                  <c:v>0.13024423000539401</c:v>
                </c:pt>
                <c:pt idx="14750" formatCode="General">
                  <c:v>0.13767719759500199</c:v>
                </c:pt>
                <c:pt idx="14751" formatCode="General">
                  <c:v>0.14502580862401401</c:v>
                </c:pt>
                <c:pt idx="14752" formatCode="General">
                  <c:v>0.15228656478952901</c:v>
                </c:pt>
                <c:pt idx="14753" formatCode="General">
                  <c:v>0.15945621253077599</c:v>
                </c:pt>
                <c:pt idx="14754" formatCode="General">
                  <c:v>0.166531154952131</c:v>
                </c:pt>
                <c:pt idx="14755" formatCode="General">
                  <c:v>0.17350848389266799</c:v>
                </c:pt>
                <c:pt idx="14756" formatCode="General">
                  <c:v>0.18038497199973899</c:v>
                </c:pt>
                <c:pt idx="14757" formatCode="General">
                  <c:v>0.18715750483864399</c:v>
                </c:pt>
                <c:pt idx="14758" formatCode="General">
                  <c:v>0.193823102151433</c:v>
                </c:pt>
                <c:pt idx="14759" formatCode="General">
                  <c:v>0.20037840736760601</c:v>
                </c:pt>
                <c:pt idx="14760" formatCode="General">
                  <c:v>0.20682076546838701</c:v>
                </c:pt>
                <c:pt idx="14761" formatCode="General">
                  <c:v>0.213147670512179</c:v>
                </c:pt>
                <c:pt idx="14762" formatCode="General">
                  <c:v>0.21935562838632799</c:v>
                </c:pt>
                <c:pt idx="14763" formatCode="General">
                  <c:v>0.22544179305752099</c:v>
                </c:pt>
                <c:pt idx="14764" formatCode="General">
                  <c:v>0.23140412261396701</c:v>
                </c:pt>
                <c:pt idx="14765" formatCode="General">
                  <c:v>0.23724022242753601</c:v>
                </c:pt>
                <c:pt idx="14766" formatCode="General">
                  <c:v>0.24294772234088599</c:v>
                </c:pt>
                <c:pt idx="14767" formatCode="General">
                  <c:v>0.24852383793233199</c:v>
                </c:pt>
                <c:pt idx="14768" formatCode="General">
                  <c:v>0.253966429238763</c:v>
                </c:pt>
                <c:pt idx="14769" formatCode="General">
                  <c:v>0.25927358723759503</c:v>
                </c:pt>
                <c:pt idx="14770" formatCode="General">
                  <c:v>0.264443525788364</c:v>
                </c:pt>
                <c:pt idx="14771" formatCode="General">
                  <c:v>0.269474481081036</c:v>
                </c:pt>
                <c:pt idx="14772" formatCode="General">
                  <c:v>0.27436367386114002</c:v>
                </c:pt>
                <c:pt idx="14773" formatCode="General">
                  <c:v>0.279109459174809</c:v>
                </c:pt>
                <c:pt idx="14774" formatCode="General">
                  <c:v>0.28371046501693797</c:v>
                </c:pt>
                <c:pt idx="14775" formatCode="General">
                  <c:v>0.28816541842319499</c:v>
                </c:pt>
                <c:pt idx="14776" formatCode="General">
                  <c:v>0.29247309833956597</c:v>
                </c:pt>
                <c:pt idx="14777" formatCode="General">
                  <c:v>0.29663178523017703</c:v>
                </c:pt>
                <c:pt idx="14778" formatCode="General">
                  <c:v>0.30064028224348699</c:v>
                </c:pt>
                <c:pt idx="14779" formatCode="General">
                  <c:v>0.304496964980149</c:v>
                </c:pt>
                <c:pt idx="14780" formatCode="General">
                  <c:v>0.30820083116390901</c:v>
                </c:pt>
                <c:pt idx="14781" formatCode="General">
                  <c:v>0.31175151253627598</c:v>
                </c:pt>
                <c:pt idx="14782" formatCode="General">
                  <c:v>0.31514760667594499</c:v>
                </c:pt>
                <c:pt idx="14783" formatCode="General">
                  <c:v>0.31838822806704797</c:v>
                </c:pt>
                <c:pt idx="14784" formatCode="General">
                  <c:v>0.32147314482779499</c:v>
                </c:pt>
                <c:pt idx="14785" formatCode="General">
                  <c:v>0.32440161094353898</c:v>
                </c:pt>
                <c:pt idx="14786" formatCode="General">
                  <c:v>0.32717286039423499</c:v>
                </c:pt>
                <c:pt idx="14787" formatCode="General">
                  <c:v>0.32978671689675798</c:v>
                </c:pt>
                <c:pt idx="14788" formatCode="General">
                  <c:v>0.332243083662771</c:v>
                </c:pt>
                <c:pt idx="14789" formatCode="General">
                  <c:v>0.33454184016348698</c:v>
                </c:pt>
                <c:pt idx="14790" formatCode="General">
                  <c:v>0.33668277825250897</c:v>
                </c:pt>
                <c:pt idx="14791" formatCode="General">
                  <c:v>0.33866513635543199</c:v>
                </c:pt>
                <c:pt idx="14792" formatCode="General">
                  <c:v>0.34048922587236202</c:v>
                </c:pt>
                <c:pt idx="14793" formatCode="General">
                  <c:v>0.34215543205105198</c:v>
                </c:pt>
                <c:pt idx="14794" formatCode="General">
                  <c:v>0.34366359538637298</c:v>
                </c:pt>
                <c:pt idx="14795" formatCode="General">
                  <c:v>0.34501457730103402</c:v>
                </c:pt>
                <c:pt idx="14796" formatCode="General">
                  <c:v>0.34620873384915601</c:v>
                </c:pt>
                <c:pt idx="14797" formatCode="General">
                  <c:v>0.34724630616846902</c:v>
                </c:pt>
                <c:pt idx="14798" formatCode="General">
                  <c:v>0.34812805999280999</c:v>
                </c:pt>
                <c:pt idx="14799" formatCode="General">
                  <c:v>0.34885473727667399</c:v>
                </c:pt>
                <c:pt idx="14800" formatCode="General">
                  <c:v>0.34942699035126801</c:v>
                </c:pt>
                <c:pt idx="14801" formatCode="General">
                  <c:v>0.34984540665041802</c:v>
                </c:pt>
                <c:pt idx="14802" formatCode="General">
                  <c:v>0.35011107026249</c:v>
                </c:pt>
                <c:pt idx="14803" formatCode="General">
                  <c:v>0.35022503004283501</c:v>
                </c:pt>
                <c:pt idx="14804" formatCode="General">
                  <c:v>0.35018821524569599</c:v>
                </c:pt>
                <c:pt idx="14805" formatCode="General">
                  <c:v>0.350001478491892</c:v>
                </c:pt>
                <c:pt idx="14806" formatCode="General">
                  <c:v>0.34966618231500302</c:v>
                </c:pt>
                <c:pt idx="14807" formatCode="General">
                  <c:v>0.34918403725559399</c:v>
                </c:pt>
                <c:pt idx="14808" formatCode="General">
                  <c:v>0.34855632261316</c:v>
                </c:pt>
                <c:pt idx="14809" formatCode="General">
                  <c:v>0.34778426754951403</c:v>
                </c:pt>
                <c:pt idx="14810" formatCode="General">
                  <c:v>0.34686933147908799</c:v>
                </c:pt>
                <c:pt idx="14811" formatCode="General">
                  <c:v>0.345813062137935</c:v>
                </c:pt>
                <c:pt idx="14812" formatCode="General">
                  <c:v>0.34461712423343599</c:v>
                </c:pt>
                <c:pt idx="14813" formatCode="General">
                  <c:v>0.343283181877171</c:v>
                </c:pt>
                <c:pt idx="14814" formatCode="General">
                  <c:v>0.34181289279728899</c:v>
                </c:pt>
                <c:pt idx="14815" formatCode="General">
                  <c:v>0.34020806937135101</c:v>
                </c:pt>
                <c:pt idx="14816" formatCode="General">
                  <c:v>0.33847053223486501</c:v>
                </c:pt>
                <c:pt idx="14817" formatCode="General">
                  <c:v>0.33660219673786101</c:v>
                </c:pt>
                <c:pt idx="14818" formatCode="General">
                  <c:v>0.33460502409668003</c:v>
                </c:pt>
                <c:pt idx="14819" formatCode="General">
                  <c:v>0.33248096153844198</c:v>
                </c:pt>
                <c:pt idx="14820" formatCode="General">
                  <c:v>0.33023210062469099</c:v>
                </c:pt>
                <c:pt idx="14821" formatCode="General">
                  <c:v>0.32786052709185698</c:v>
                </c:pt>
                <c:pt idx="14822" formatCode="General">
                  <c:v>0.32536841105983699</c:v>
                </c:pt>
                <c:pt idx="14823" formatCode="General">
                  <c:v>0.32275795505207699</c:v>
                </c:pt>
                <c:pt idx="14824" formatCode="General">
                  <c:v>0.32003133245754001</c:v>
                </c:pt>
                <c:pt idx="14825" formatCode="General">
                  <c:v>0.31719079398273903</c:v>
                </c:pt>
                <c:pt idx="14826" formatCode="General">
                  <c:v>0.31423862276317599</c:v>
                </c:pt>
                <c:pt idx="14827" formatCode="General">
                  <c:v>0.311177132552444</c:v>
                </c:pt>
                <c:pt idx="14828" formatCode="General">
                  <c:v>0.308008723442454</c:v>
                </c:pt>
                <c:pt idx="14829" formatCode="General">
                  <c:v>0.30473581789266402</c:v>
                </c:pt>
                <c:pt idx="14830" formatCode="General">
                  <c:v>0.30136074710715</c:v>
                </c:pt>
                <c:pt idx="14831" formatCode="General">
                  <c:v>0.29788591411639398</c:v>
                </c:pt>
                <c:pt idx="14832" formatCode="General">
                  <c:v>0.29431381162761</c:v>
                </c:pt>
                <c:pt idx="14833" formatCode="General">
                  <c:v>0.29064691358410799</c:v>
                </c:pt>
                <c:pt idx="14834" formatCode="General">
                  <c:v>0.28688776572784003</c:v>
                </c:pt>
                <c:pt idx="14835" formatCode="General">
                  <c:v>0.28303883136806002</c:v>
                </c:pt>
                <c:pt idx="14836" formatCode="General">
                  <c:v>0.27910259264215298</c:v>
                </c:pt>
                <c:pt idx="14837" formatCode="General">
                  <c:v>0.27508161583322599</c:v>
                </c:pt>
                <c:pt idx="14838" formatCode="General">
                  <c:v>0.27097839659546202</c:v>
                </c:pt>
                <c:pt idx="14839" formatCode="General">
                  <c:v>0.26679551014508401</c:v>
                </c:pt>
                <c:pt idx="14840" formatCode="General">
                  <c:v>0.26253551260428298</c:v>
                </c:pt>
                <c:pt idx="14841" formatCode="General">
                  <c:v>0.25820088230734201</c:v>
                </c:pt>
                <c:pt idx="14842" formatCode="General">
                  <c:v>0.25379419308414802</c:v>
                </c:pt>
                <c:pt idx="14843" formatCode="General">
                  <c:v>0.24931807194539801</c:v>
                </c:pt>
                <c:pt idx="14844" formatCode="General">
                  <c:v>0.24477507486212499</c:v>
                </c:pt>
                <c:pt idx="14845" formatCode="General">
                  <c:v>0.24016768282574</c:v>
                </c:pt>
                <c:pt idx="14846" formatCode="General">
                  <c:v>0.23549842049765299</c:v>
                </c:pt>
                <c:pt idx="14847" formatCode="General">
                  <c:v>0.230769819419613</c:v>
                </c:pt>
                <c:pt idx="14848" formatCode="General">
                  <c:v>0.22598441608938699</c:v>
                </c:pt>
                <c:pt idx="14849" formatCode="General">
                  <c:v>0.22114475350155499</c:v>
                </c:pt>
                <c:pt idx="14850" formatCode="General">
                  <c:v>0.21625332970689201</c:v>
                </c:pt>
                <c:pt idx="14851" formatCode="General">
                  <c:v>0.21131265611289199</c:v>
                </c:pt>
                <c:pt idx="14852" formatCode="General">
                  <c:v>0.20632525916084099</c:v>
                </c:pt>
                <c:pt idx="14853" formatCode="General">
                  <c:v>0.20129357071181</c:v>
                </c:pt>
                <c:pt idx="14854" formatCode="General">
                  <c:v>0.196219981069505</c:v>
                </c:pt>
                <c:pt idx="14855" formatCode="General">
                  <c:v>0.19110691032895499</c:v>
                </c:pt>
                <c:pt idx="14856" formatCode="General">
                  <c:v>0.18595676922312501</c:v>
                </c:pt>
                <c:pt idx="14857" formatCode="General">
                  <c:v>0.18077200369503499</c:v>
                </c:pt>
                <c:pt idx="14858" formatCode="General">
                  <c:v>0.17555493298407501</c:v>
                </c:pt>
                <c:pt idx="14859" formatCode="General">
                  <c:v>0.170307806047031</c:v>
                </c:pt>
                <c:pt idx="14860" formatCode="General">
                  <c:v>0.16503298391010801</c:v>
                </c:pt>
                <c:pt idx="14861" formatCode="General">
                  <c:v>0.15973278607069999</c:v>
                </c:pt>
                <c:pt idx="14862" formatCode="General">
                  <c:v>0.154409418125977</c:v>
                </c:pt>
                <c:pt idx="14863" formatCode="General">
                  <c:v>0.14906503515455399</c:v>
                </c:pt>
                <c:pt idx="14864" formatCode="General">
                  <c:v>0.143701812206222</c:v>
                </c:pt>
                <c:pt idx="14865" formatCode="General">
                  <c:v>0.138321903554744</c:v>
                </c:pt>
                <c:pt idx="14866" formatCode="General">
                  <c:v>0.13292744287810099</c:v>
                </c:pt>
                <c:pt idx="14867" formatCode="General">
                  <c:v>0.12752054709983601</c:v>
                </c:pt>
                <c:pt idx="14868" formatCode="General">
                  <c:v>0.122103261354887</c:v>
                </c:pt>
                <c:pt idx="14869" formatCode="General">
                  <c:v>0.11667756449879001</c:v>
                </c:pt>
                <c:pt idx="14870" formatCode="General">
                  <c:v>0.111245430495818</c:v>
                </c:pt>
                <c:pt idx="14871" formatCode="General">
                  <c:v>0.10580878715901799</c:v>
                </c:pt>
                <c:pt idx="14872" formatCode="General">
                  <c:v>0.100369519225864</c:v>
                </c:pt>
                <c:pt idx="14873" formatCode="General">
                  <c:v>9.4929514673185098E-2</c:v>
                </c:pt>
                <c:pt idx="14874" formatCode="General">
                  <c:v>8.9490601055662103E-2</c:v>
                </c:pt>
                <c:pt idx="14875" formatCode="General">
                  <c:v>8.4054567491351206E-2</c:v>
                </c:pt>
                <c:pt idx="14876" formatCode="General">
                  <c:v>7.8623162848405995E-2</c:v>
                </c:pt>
                <c:pt idx="14877" formatCode="General">
                  <c:v>7.3198101396217602E-2</c:v>
                </c:pt>
                <c:pt idx="14878" formatCode="General">
                  <c:v>6.7781052219155605E-2</c:v>
                </c:pt>
                <c:pt idx="14879" formatCode="General">
                  <c:v>6.23736405022332E-2</c:v>
                </c:pt>
                <c:pt idx="14880" formatCode="General">
                  <c:v>5.6977469032259399E-2</c:v>
                </c:pt>
                <c:pt idx="14881" formatCode="General">
                  <c:v>5.1594133131211702E-2</c:v>
                </c:pt>
                <c:pt idx="14882" formatCode="General">
                  <c:v>4.6225095487289501E-2</c:v>
                </c:pt>
                <c:pt idx="14883" formatCode="General">
                  <c:v>4.0871786694366599E-2</c:v>
                </c:pt>
                <c:pt idx="14884" formatCode="General">
                  <c:v>3.5535728968915103E-2</c:v>
                </c:pt>
                <c:pt idx="14885" formatCode="General">
                  <c:v>3.0218324776337999E-2</c:v>
                </c:pt>
                <c:pt idx="14886" formatCode="General">
                  <c:v>2.4920896434387399E-2</c:v>
                </c:pt>
                <c:pt idx="14887" formatCode="General">
                  <c:v>1.9644756345232599E-2</c:v>
                </c:pt>
                <c:pt idx="14888" formatCode="General">
                  <c:v>1.4391161526758E-2</c:v>
                </c:pt>
                <c:pt idx="14889" formatCode="General">
                  <c:v>9.1613213976493996E-3</c:v>
                </c:pt>
                <c:pt idx="14890" formatCode="General">
                  <c:v>3.9564599530455E-3</c:v>
                </c:pt>
                <c:pt idx="14891" formatCode="General">
                  <c:v>-1.2222320830633799E-3</c:v>
                </c:pt>
                <c:pt idx="14892" formatCode="General">
                  <c:v>-6.3736553893178598E-3</c:v>
                </c:pt>
                <c:pt idx="14893" formatCode="General">
                  <c:v>-1.1496742214589999E-2</c:v>
                </c:pt>
                <c:pt idx="14894" formatCode="General">
                  <c:v>-1.6590442379085898E-2</c:v>
                </c:pt>
                <c:pt idx="14895" formatCode="General">
                  <c:v>-2.16537138636596E-2</c:v>
                </c:pt>
                <c:pt idx="14896" formatCode="General">
                  <c:v>-2.66855281182342E-2</c:v>
                </c:pt>
                <c:pt idx="14897" formatCode="General">
                  <c:v>-3.16849731686773E-2</c:v>
                </c:pt>
                <c:pt idx="14898" formatCode="General">
                  <c:v>-3.66511466932299E-2</c:v>
                </c:pt>
                <c:pt idx="14899" formatCode="General">
                  <c:v>-4.1583141533181503E-2</c:v>
                </c:pt>
                <c:pt idx="14900" formatCode="General">
                  <c:v>-4.6480152235894301E-2</c:v>
                </c:pt>
                <c:pt idx="14901" formatCode="General">
                  <c:v>-5.1341349763907897E-2</c:v>
                </c:pt>
                <c:pt idx="14902" formatCode="General">
                  <c:v>-5.6165797857153602E-2</c:v>
                </c:pt>
                <c:pt idx="14903" formatCode="General">
                  <c:v>-6.0952982877752797E-2</c:v>
                </c:pt>
                <c:pt idx="14904" formatCode="General">
                  <c:v>-6.57023477306308E-2</c:v>
                </c:pt>
                <c:pt idx="14905" formatCode="General">
                  <c:v>-7.0413071781992798E-2</c:v>
                </c:pt>
                <c:pt idx="14906" formatCode="General">
                  <c:v>-7.5084112810761203E-2</c:v>
                </c:pt>
                <c:pt idx="14907" formatCode="General">
                  <c:v>-7.9714791443948094E-2</c:v>
                </c:pt>
                <c:pt idx="14908" formatCode="General">
                  <c:v>-8.4304851586339005E-2</c:v>
                </c:pt>
                <c:pt idx="14909" formatCode="General">
                  <c:v>-8.8853835478239301E-2</c:v>
                </c:pt>
                <c:pt idx="14910" formatCode="General">
                  <c:v>-9.33610659268721E-2</c:v>
                </c:pt>
                <c:pt idx="14911" formatCode="General">
                  <c:v>-9.7826158277145997E-2</c:v>
                </c:pt>
                <c:pt idx="14912" formatCode="General">
                  <c:v>-0.102248517945783</c:v>
                </c:pt>
                <c:pt idx="14913" formatCode="General">
                  <c:v>-0.10662734027291999</c:v>
                </c:pt>
                <c:pt idx="14914" formatCode="General">
                  <c:v>-0.110962680003658</c:v>
                </c:pt>
                <c:pt idx="14915" formatCode="General">
                  <c:v>-0.115253840134683</c:v>
                </c:pt>
                <c:pt idx="14916" formatCode="General">
                  <c:v>-0.119499839822162</c:v>
                </c:pt>
                <c:pt idx="14917" formatCode="General">
                  <c:v>-0.12370059559251199</c:v>
                </c:pt>
                <c:pt idx="14918" formatCode="General">
                  <c:v>-0.12785589172483899</c:v>
                </c:pt>
                <c:pt idx="14919" formatCode="General">
                  <c:v>-0.131965266906899</c:v>
                </c:pt>
                <c:pt idx="14920" formatCode="General">
                  <c:v>-0.136028560645507</c:v>
                </c:pt>
                <c:pt idx="14921" formatCode="General">
                  <c:v>-0.14004537399364</c:v>
                </c:pt>
                <c:pt idx="14922" formatCode="General">
                  <c:v>-0.14401504513805799</c:v>
                </c:pt>
                <c:pt idx="14923" formatCode="General">
                  <c:v>-0.14793719128034599</c:v>
                </c:pt>
                <c:pt idx="14924" formatCode="General">
                  <c:v>-0.15181126010615401</c:v>
                </c:pt>
                <c:pt idx="14925" formatCode="General">
                  <c:v>-0.15563705109318399</c:v>
                </c:pt>
                <c:pt idx="14926" formatCode="General">
                  <c:v>-0.15941471158824899</c:v>
                </c:pt>
                <c:pt idx="14927" formatCode="General">
                  <c:v>-0.163143616591237</c:v>
                </c:pt>
                <c:pt idx="14928" formatCode="General">
                  <c:v>-0.166823355072936</c:v>
                </c:pt>
                <c:pt idx="14929" formatCode="General">
                  <c:v>-0.17045334530596201</c:v>
                </c:pt>
                <c:pt idx="14930" formatCode="General">
                  <c:v>-0.17403336199507799</c:v>
                </c:pt>
                <c:pt idx="14931" formatCode="General">
                  <c:v>-0.17756353753845799</c:v>
                </c:pt>
                <c:pt idx="14932" formatCode="General">
                  <c:v>-0.18104324618863801</c:v>
                </c:pt>
                <c:pt idx="14933" formatCode="General">
                  <c:v>-0.18447215367779901</c:v>
                </c:pt>
                <c:pt idx="14934" formatCode="General">
                  <c:v>-0.18785032689665301</c:v>
                </c:pt>
                <c:pt idx="14935" formatCode="General">
                  <c:v>-0.191177636434925</c:v>
                </c:pt>
                <c:pt idx="14936" formatCode="General">
                  <c:v>-0.19445372990758</c:v>
                </c:pt>
                <c:pt idx="14937" formatCode="General">
                  <c:v>-0.19767857011057799</c:v>
                </c:pt>
                <c:pt idx="14938" formatCode="General">
                  <c:v>-0.20085192170980601</c:v>
                </c:pt>
                <c:pt idx="14939" formatCode="General">
                  <c:v>-0.203973314968971</c:v>
                </c:pt>
                <c:pt idx="14940" formatCode="General">
                  <c:v>-0.20704254981023801</c:v>
                </c:pt>
                <c:pt idx="14941" formatCode="General">
                  <c:v>-0.210058739471465</c:v>
                </c:pt>
                <c:pt idx="14942" formatCode="General">
                  <c:v>-0.21302185614674801</c:v>
                </c:pt>
                <c:pt idx="14943" formatCode="General">
                  <c:v>-0.21593175191789299</c:v>
                </c:pt>
                <c:pt idx="14944" formatCode="General">
                  <c:v>-0.218787530932261</c:v>
                </c:pt>
                <c:pt idx="14945" formatCode="General">
                  <c:v>-0.22158920738978899</c:v>
                </c:pt>
                <c:pt idx="14946" formatCode="General">
                  <c:v>-0.224336732239832</c:v>
                </c:pt>
                <c:pt idx="14947" formatCode="General">
                  <c:v>-0.22702979020807401</c:v>
                </c:pt>
                <c:pt idx="14948" formatCode="General">
                  <c:v>-0.22966735189224399</c:v>
                </c:pt>
                <c:pt idx="14949" formatCode="General">
                  <c:v>-0.232249287558803</c:v>
                </c:pt>
                <c:pt idx="14950" formatCode="General">
                  <c:v>-0.23477539608352899</c:v>
                </c:pt>
                <c:pt idx="14951" formatCode="General">
                  <c:v>-0.23724478246786301</c:v>
                </c:pt>
                <c:pt idx="14952" formatCode="General">
                  <c:v>-0.23965751847957201</c:v>
                </c:pt>
                <c:pt idx="14953" formatCode="General">
                  <c:v>-0.24201360955918</c:v>
                </c:pt>
                <c:pt idx="14954" formatCode="General">
                  <c:v>-0.244312297629876</c:v>
                </c:pt>
                <c:pt idx="14955" formatCode="General">
                  <c:v>-0.24655267492892699</c:v>
                </c:pt>
                <c:pt idx="14956" formatCode="General">
                  <c:v>-0.24873488794662901</c:v>
                </c:pt>
                <c:pt idx="14957" formatCode="General">
                  <c:v>-0.25085900251633297</c:v>
                </c:pt>
                <c:pt idx="14958" formatCode="General">
                  <c:v>-0.25292379311377899</c:v>
                </c:pt>
                <c:pt idx="14959" formatCode="General">
                  <c:v>-0.25492843605464899</c:v>
                </c:pt>
                <c:pt idx="14960" formatCode="General">
                  <c:v>-0.25687322637485399</c:v>
                </c:pt>
                <c:pt idx="14961" formatCode="General">
                  <c:v>-0.25875786644446103</c:v>
                </c:pt>
                <c:pt idx="14962" formatCode="General">
                  <c:v>-0.26058132903763898</c:v>
                </c:pt>
                <c:pt idx="14963" formatCode="General">
                  <c:v>-0.26234305788683099</c:v>
                </c:pt>
                <c:pt idx="14964" formatCode="General">
                  <c:v>-0.26404304288791303</c:v>
                </c:pt>
                <c:pt idx="14965" formatCode="General">
                  <c:v>-0.26568068569333297</c:v>
                </c:pt>
                <c:pt idx="14966" formatCode="General">
                  <c:v>-0.26725529187825497</c:v>
                </c:pt>
                <c:pt idx="14967" formatCode="General">
                  <c:v>-0.26876665464774502</c:v>
                </c:pt>
                <c:pt idx="14968" formatCode="General">
                  <c:v>-0.27021404981212999</c:v>
                </c:pt>
                <c:pt idx="14969" formatCode="General">
                  <c:v>-0.271597170514708</c:v>
                </c:pt>
                <c:pt idx="14970" formatCode="General">
                  <c:v>-0.27291516168316199</c:v>
                </c:pt>
                <c:pt idx="14971" formatCode="General">
                  <c:v>-0.274167151548253</c:v>
                </c:pt>
                <c:pt idx="14972" formatCode="General">
                  <c:v>-0.27535337580354102</c:v>
                </c:pt>
                <c:pt idx="14973" formatCode="General">
                  <c:v>-0.27647302020603098</c:v>
                </c:pt>
                <c:pt idx="14974" formatCode="General">
                  <c:v>-0.27752510931860802</c:v>
                </c:pt>
                <c:pt idx="14975" formatCode="General">
                  <c:v>-0.27850873058548198</c:v>
                </c:pt>
                <c:pt idx="14976" formatCode="General">
                  <c:v>-0.279423598194942</c:v>
                </c:pt>
                <c:pt idx="14977" formatCode="General">
                  <c:v>-0.28026952469281602</c:v>
                </c:pt>
                <c:pt idx="14978" formatCode="General">
                  <c:v>-0.28104576531911801</c:v>
                </c:pt>
                <c:pt idx="14979" formatCode="General">
                  <c:v>-0.28175155694396797</c:v>
                </c:pt>
                <c:pt idx="14980" formatCode="General">
                  <c:v>-0.28238618104292801</c:v>
                </c:pt>
                <c:pt idx="14981" formatCode="General">
                  <c:v>-0.28294900212513102</c:v>
                </c:pt>
                <c:pt idx="14982" formatCode="General">
                  <c:v>-0.28343946676457898</c:v>
                </c:pt>
                <c:pt idx="14983" formatCode="General">
                  <c:v>-0.28385707476952998</c:v>
                </c:pt>
                <c:pt idx="14984" formatCode="General">
                  <c:v>-0.28420087823876999</c:v>
                </c:pt>
                <c:pt idx="14985" formatCode="General">
                  <c:v>-0.284470570385565</c:v>
                </c:pt>
                <c:pt idx="14986" formatCode="General">
                  <c:v>-0.28466600467832598</c:v>
                </c:pt>
                <c:pt idx="14987" formatCode="General">
                  <c:v>-0.28478656144506898</c:v>
                </c:pt>
                <c:pt idx="14988" formatCode="General">
                  <c:v>-0.28483166969919999</c:v>
                </c:pt>
                <c:pt idx="14989" formatCode="General">
                  <c:v>-0.28480082583396099</c:v>
                </c:pt>
                <c:pt idx="14990" formatCode="General">
                  <c:v>-0.28469305707885001</c:v>
                </c:pt>
                <c:pt idx="14991" formatCode="General">
                  <c:v>-0.28450750505578498</c:v>
                </c:pt>
                <c:pt idx="14992" formatCode="General">
                  <c:v>-0.28424409170828902</c:v>
                </c:pt>
                <c:pt idx="14993" formatCode="General">
                  <c:v>-0.28390289736686303</c:v>
                </c:pt>
                <c:pt idx="14994" formatCode="General">
                  <c:v>-0.283482985557092</c:v>
                </c:pt>
                <c:pt idx="14995" formatCode="General">
                  <c:v>-0.282983471294592</c:v>
                </c:pt>
                <c:pt idx="14996" formatCode="General">
                  <c:v>-0.28240420909776398</c:v>
                </c:pt>
                <c:pt idx="14997" formatCode="General">
                  <c:v>-0.28174472651265298</c:v>
                </c:pt>
                <c:pt idx="14998" formatCode="General">
                  <c:v>-0.281004629319413</c:v>
                </c:pt>
                <c:pt idx="14999" formatCode="General">
                  <c:v>-0.280183185241271</c:v>
                </c:pt>
                <c:pt idx="15000" formatCode="General">
                  <c:v>-0.27928033913387001</c:v>
                </c:pt>
                <c:pt idx="15001" formatCode="General">
                  <c:v>-0.27829569781272201</c:v>
                </c:pt>
                <c:pt idx="15002" formatCode="General">
                  <c:v>-0.27722844813400799</c:v>
                </c:pt>
                <c:pt idx="15003" formatCode="General">
                  <c:v>-0.27607849079299501</c:v>
                </c:pt>
                <c:pt idx="15004" formatCode="General">
                  <c:v>-0.27484543729383698</c:v>
                </c:pt>
                <c:pt idx="15005" formatCode="General">
                  <c:v>-0.27352901895201498</c:v>
                </c:pt>
                <c:pt idx="15006" formatCode="General">
                  <c:v>-0.272128612503652</c:v>
                </c:pt>
                <c:pt idx="15007" formatCode="General">
                  <c:v>-0.27064382305984203</c:v>
                </c:pt>
                <c:pt idx="15008" formatCode="General">
                  <c:v>-0.26907508485998399</c:v>
                </c:pt>
                <c:pt idx="15009" formatCode="General">
                  <c:v>-0.26742247813535802</c:v>
                </c:pt>
                <c:pt idx="15010" formatCode="General">
                  <c:v>-0.26568511531747102</c:v>
                </c:pt>
                <c:pt idx="15011" formatCode="General">
                  <c:v>-0.26386279647677002</c:v>
                </c:pt>
                <c:pt idx="15012" formatCode="General">
                  <c:v>-0.26195562819594598</c:v>
                </c:pt>
                <c:pt idx="15013" formatCode="General">
                  <c:v>-0.25996338874897601</c:v>
                </c:pt>
                <c:pt idx="15014" formatCode="General">
                  <c:v>-0.25788607668581098</c:v>
                </c:pt>
                <c:pt idx="15015" formatCode="General">
                  <c:v>-0.25572391287045498</c:v>
                </c:pt>
                <c:pt idx="15016" formatCode="General">
                  <c:v>-0.25347675636523997</c:v>
                </c:pt>
                <c:pt idx="15017" formatCode="General">
                  <c:v>-0.25114410640534601</c:v>
                </c:pt>
                <c:pt idx="15018" formatCode="General">
                  <c:v>-0.248726283597103</c:v>
                </c:pt>
                <c:pt idx="15019" formatCode="General">
                  <c:v>-0.24622393940610901</c:v>
                </c:pt>
                <c:pt idx="15020" formatCode="General">
                  <c:v>-0.243637380976649</c:v>
                </c:pt>
                <c:pt idx="15021" formatCode="General">
                  <c:v>-0.240966515795663</c:v>
                </c:pt>
                <c:pt idx="15022" formatCode="General">
                  <c:v>-0.23821144848703099</c:v>
                </c:pt>
                <c:pt idx="15023" formatCode="General">
                  <c:v>-0.23537256910176399</c:v>
                </c:pt>
                <c:pt idx="15024" formatCode="General">
                  <c:v>-0.23245051077213999</c:v>
                </c:pt>
                <c:pt idx="15025" formatCode="General">
                  <c:v>-0.22944554273117401</c:v>
                </c:pt>
                <c:pt idx="15026" formatCode="General">
                  <c:v>-0.22635758537330899</c:v>
                </c:pt>
                <c:pt idx="15027" formatCode="General">
                  <c:v>-0.223187308996737</c:v>
                </c:pt>
                <c:pt idx="15028" formatCode="General">
                  <c:v>-0.21993516511207201</c:v>
                </c:pt>
                <c:pt idx="15029" formatCode="General">
                  <c:v>-0.216601815622458</c:v>
                </c:pt>
                <c:pt idx="15030" formatCode="General">
                  <c:v>-0.21318812075285401</c:v>
                </c:pt>
                <c:pt idx="15031" formatCode="General">
                  <c:v>-0.20969406104052499</c:v>
                </c:pt>
                <c:pt idx="15032" formatCode="General">
                  <c:v>-0.20612034371524199</c:v>
                </c:pt>
                <c:pt idx="15033" formatCode="General">
                  <c:v>-0.20246799353140199</c:v>
                </c:pt>
                <c:pt idx="15034" formatCode="General">
                  <c:v>-0.198737725605761</c:v>
                </c:pt>
                <c:pt idx="15035" formatCode="General">
                  <c:v>-0.19493046596776301</c:v>
                </c:pt>
                <c:pt idx="15036" formatCode="General">
                  <c:v>-0.191047362094521</c:v>
                </c:pt>
                <c:pt idx="15037" formatCode="General">
                  <c:v>-0.18708917232897199</c:v>
                </c:pt>
                <c:pt idx="15038" formatCode="General">
                  <c:v>-0.18305627852544201</c:v>
                </c:pt>
                <c:pt idx="15039" formatCode="General">
                  <c:v>-0.17894984342239101</c:v>
                </c:pt>
                <c:pt idx="15040" formatCode="General">
                  <c:v>-0.17477127390147801</c:v>
                </c:pt>
                <c:pt idx="15041" formatCode="General">
                  <c:v>-0.17052109306701799</c:v>
                </c:pt>
                <c:pt idx="15042" formatCode="General">
                  <c:v>-0.16620051960329699</c:v>
                </c:pt>
                <c:pt idx="15043" formatCode="General">
                  <c:v>-0.16181106896964101</c:v>
                </c:pt>
                <c:pt idx="15044" formatCode="General">
                  <c:v>-0.15735390235348101</c:v>
                </c:pt>
                <c:pt idx="15045" formatCode="General">
                  <c:v>-0.15283030117104299</c:v>
                </c:pt>
                <c:pt idx="15046" formatCode="General">
                  <c:v>-0.14824122526081299</c:v>
                </c:pt>
                <c:pt idx="15047" formatCode="General">
                  <c:v>-0.143588337585177</c:v>
                </c:pt>
                <c:pt idx="15048" formatCode="General">
                  <c:v>-0.138873022025569</c:v>
                </c:pt>
                <c:pt idx="15049" formatCode="General">
                  <c:v>-0.134096802288038</c:v>
                </c:pt>
                <c:pt idx="15050" formatCode="General">
                  <c:v>-0.12926138281986199</c:v>
                </c:pt>
                <c:pt idx="15051" formatCode="General">
                  <c:v>-0.124368059240079</c:v>
                </c:pt>
                <c:pt idx="15052" formatCode="General">
                  <c:v>-0.119418258381742</c:v>
                </c:pt>
                <c:pt idx="15053" formatCode="General">
                  <c:v>-0.114413595501184</c:v>
                </c:pt>
                <c:pt idx="15054" formatCode="General">
                  <c:v>-0.109355840958901</c:v>
                </c:pt>
                <c:pt idx="15055" formatCode="General">
                  <c:v>-0.104246410287614</c:v>
                </c:pt>
                <c:pt idx="15056" formatCode="General">
                  <c:v>-9.9087440226323001E-2</c:v>
                </c:pt>
                <c:pt idx="15057" formatCode="General">
                  <c:v>-9.3881232212805005E-2</c:v>
                </c:pt>
                <c:pt idx="15058" formatCode="General">
                  <c:v>-8.8629109163508205E-2</c:v>
                </c:pt>
                <c:pt idx="15059" formatCode="General">
                  <c:v>-8.3332984278856298E-2</c:v>
                </c:pt>
                <c:pt idx="15060" formatCode="General">
                  <c:v>-7.7994956492765805E-2</c:v>
                </c:pt>
                <c:pt idx="15061" formatCode="General">
                  <c:v>-7.2616658338577E-2</c:v>
                </c:pt>
                <c:pt idx="15062" formatCode="General">
                  <c:v>-6.7199853407706206E-2</c:v>
                </c:pt>
                <c:pt idx="15063" formatCode="General">
                  <c:v>-6.1746985425127299E-2</c:v>
                </c:pt>
                <c:pt idx="15064" formatCode="General">
                  <c:v>-5.6260140817788198E-2</c:v>
                </c:pt>
                <c:pt idx="15065" formatCode="General">
                  <c:v>-5.0741438500218602E-2</c:v>
                </c:pt>
                <c:pt idx="15066" formatCode="General">
                  <c:v>-4.5193082108047102E-2</c:v>
                </c:pt>
                <c:pt idx="15067" formatCode="General">
                  <c:v>-3.9616810125200803E-2</c:v>
                </c:pt>
                <c:pt idx="15068" formatCode="General">
                  <c:v>-3.4015007610294599E-2</c:v>
                </c:pt>
                <c:pt idx="15069" formatCode="General">
                  <c:v>-2.83901769163275E-2</c:v>
                </c:pt>
                <c:pt idx="15070" formatCode="General">
                  <c:v>-2.2744328656848199E-2</c:v>
                </c:pt>
                <c:pt idx="15071" formatCode="General">
                  <c:v>-1.7079517243973E-2</c:v>
                </c:pt>
                <c:pt idx="15072" formatCode="General">
                  <c:v>-1.13984386342204E-2</c:v>
                </c:pt>
                <c:pt idx="15073" formatCode="General">
                  <c:v>-5.7033965162968199E-3</c:v>
                </c:pt>
                <c:pt idx="15074">
                  <c:v>2.7617872937825E-6</c:v>
                </c:pt>
                <c:pt idx="15075" formatCode="General">
                  <c:v>5.7177102916075801E-3</c:v>
                </c:pt>
                <c:pt idx="15076" formatCode="General">
                  <c:v>1.1439731676027701E-2</c:v>
                </c:pt>
                <c:pt idx="15077" formatCode="General">
                  <c:v>1.71664963394614E-2</c:v>
                </c:pt>
                <c:pt idx="15078" formatCode="General">
                  <c:v>2.28950097885127E-2</c:v>
                </c:pt>
                <c:pt idx="15079" formatCode="General">
                  <c:v>2.8622799942654101E-2</c:v>
                </c:pt>
                <c:pt idx="15080" formatCode="General">
                  <c:v>3.4348011124709199E-2</c:v>
                </c:pt>
                <c:pt idx="15081" formatCode="General">
                  <c:v>4.0068189092245299E-2</c:v>
                </c:pt>
                <c:pt idx="15082" formatCode="General">
                  <c:v>4.5780233517477703E-2</c:v>
                </c:pt>
                <c:pt idx="15083" formatCode="General">
                  <c:v>5.14815893554946E-2</c:v>
                </c:pt>
                <c:pt idx="15084" formatCode="General">
                  <c:v>5.7170283920673297E-2</c:v>
                </c:pt>
                <c:pt idx="15085" formatCode="General">
                  <c:v>6.2843281667532697E-2</c:v>
                </c:pt>
                <c:pt idx="15086" formatCode="General">
                  <c:v>6.8498055236191097E-2</c:v>
                </c:pt>
                <c:pt idx="15087" formatCode="General">
                  <c:v>7.4132678738352498E-2</c:v>
                </c:pt>
                <c:pt idx="15088" formatCode="General">
                  <c:v>7.9744180565088807E-2</c:v>
                </c:pt>
                <c:pt idx="15089" formatCode="General">
                  <c:v>8.5330052159085706E-2</c:v>
                </c:pt>
                <c:pt idx="15090" formatCode="General">
                  <c:v>9.0887846680035703E-2</c:v>
                </c:pt>
                <c:pt idx="15091" formatCode="General">
                  <c:v>9.6414595076832699E-2</c:v>
                </c:pt>
                <c:pt idx="15092" formatCode="General">
                  <c:v>0.101907908246467</c:v>
                </c:pt>
                <c:pt idx="15093" formatCode="General">
                  <c:v>0.107365476396532</c:v>
                </c:pt>
                <c:pt idx="15094" formatCode="General">
                  <c:v>0.112784454482962</c:v>
                </c:pt>
                <c:pt idx="15095" formatCode="General">
                  <c:v>0.118162029298088</c:v>
                </c:pt>
                <c:pt idx="15096" formatCode="General">
                  <c:v>0.123496073289608</c:v>
                </c:pt>
                <c:pt idx="15097" formatCode="General">
                  <c:v>0.12878457493731901</c:v>
                </c:pt>
                <c:pt idx="15098" formatCode="General">
                  <c:v>0.134024952473763</c:v>
                </c:pt>
                <c:pt idx="15099" formatCode="General">
                  <c:v>0.13921405740335799</c:v>
                </c:pt>
                <c:pt idx="15100" formatCode="General">
                  <c:v>0.14434939130306801</c:v>
                </c:pt>
                <c:pt idx="15101" formatCode="General">
                  <c:v>0.14942915842867799</c:v>
                </c:pt>
                <c:pt idx="15102" formatCode="General">
                  <c:v>0.154450830328132</c:v>
                </c:pt>
                <c:pt idx="15103" formatCode="General">
                  <c:v>0.15941164765048799</c:v>
                </c:pt>
                <c:pt idx="15104" formatCode="General">
                  <c:v>0.16430931973698401</c:v>
                </c:pt>
                <c:pt idx="15105" formatCode="General">
                  <c:v>0.16914146940803099</c:v>
                </c:pt>
                <c:pt idx="15106" formatCode="General">
                  <c:v>0.17390573668930701</c:v>
                </c:pt>
                <c:pt idx="15107" formatCode="General">
                  <c:v>0.17859975141669401</c:v>
                </c:pt>
                <c:pt idx="15108" formatCode="General">
                  <c:v>0.18322123923722899</c:v>
                </c:pt>
                <c:pt idx="15109" formatCode="General">
                  <c:v>0.18776792862689001</c:v>
                </c:pt>
                <c:pt idx="15110" formatCode="General">
                  <c:v>0.19223759599846499</c:v>
                </c:pt>
                <c:pt idx="15111" formatCode="General">
                  <c:v>0.196628068478129</c:v>
                </c:pt>
                <c:pt idx="15112" formatCode="General">
                  <c:v>0.20093711819712301</c:v>
                </c:pt>
                <c:pt idx="15113" formatCode="General">
                  <c:v>0.20516262065454199</c:v>
                </c:pt>
                <c:pt idx="15114" formatCode="General">
                  <c:v>0.20930246627853599</c:v>
                </c:pt>
                <c:pt idx="15115" formatCode="General">
                  <c:v>0.21335460748842799</c:v>
                </c:pt>
                <c:pt idx="15116" formatCode="General">
                  <c:v>0.21731706542365101</c:v>
                </c:pt>
                <c:pt idx="15117" formatCode="General">
                  <c:v>0.221187868639381</c:v>
                </c:pt>
                <c:pt idx="15118" formatCode="General">
                  <c:v>0.22496505296382199</c:v>
                </c:pt>
                <c:pt idx="15119" formatCode="General">
                  <c:v>0.22864672068550901</c:v>
                </c:pt>
                <c:pt idx="15120" formatCode="General">
                  <c:v>0.23223104178669601</c:v>
                </c:pt>
                <c:pt idx="15121" formatCode="General">
                  <c:v>0.235716149798082</c:v>
                </c:pt>
                <c:pt idx="15122" formatCode="General">
                  <c:v>0.239100303675297</c:v>
                </c:pt>
                <c:pt idx="15123" formatCode="General">
                  <c:v>0.24238184329649501</c:v>
                </c:pt>
                <c:pt idx="15124" formatCode="General">
                  <c:v>0.24555906556940099</c:v>
                </c:pt>
                <c:pt idx="15125" formatCode="General">
                  <c:v>0.24863027993540901</c:v>
                </c:pt>
                <c:pt idx="15126" formatCode="General">
                  <c:v>0.251593931976552</c:v>
                </c:pt>
                <c:pt idx="15127" formatCode="General">
                  <c:v>0.25444855283279399</c:v>
                </c:pt>
                <c:pt idx="15128" formatCode="General">
                  <c:v>0.25719264688946197</c:v>
                </c:pt>
                <c:pt idx="15129" formatCode="General">
                  <c:v>0.25982484521646099</c:v>
                </c:pt>
                <c:pt idx="15130" formatCode="General">
                  <c:v>0.26234380349372699</c:v>
                </c:pt>
                <c:pt idx="15131" formatCode="General">
                  <c:v>0.26474813927827301</c:v>
                </c:pt>
                <c:pt idx="15132" formatCode="General">
                  <c:v>0.26703660091544801</c:v>
                </c:pt>
                <c:pt idx="15133" formatCode="General">
                  <c:v>0.26920802079690198</c:v>
                </c:pt>
                <c:pt idx="15134" formatCode="General">
                  <c:v>0.27126120487301297</c:v>
                </c:pt>
                <c:pt idx="15135" formatCode="General">
                  <c:v>0.27319509044668899</c:v>
                </c:pt>
                <c:pt idx="15136" formatCode="General">
                  <c:v>0.275008701346865</c:v>
                </c:pt>
                <c:pt idx="15137" formatCode="General">
                  <c:v>0.27670102633677202</c:v>
                </c:pt>
                <c:pt idx="15138" formatCode="General">
                  <c:v>0.27827112998100001</c:v>
                </c:pt>
                <c:pt idx="15139" formatCode="General">
                  <c:v>0.279718215736183</c:v>
                </c:pt>
                <c:pt idx="15140" formatCode="General">
                  <c:v>0.281041515939292</c:v>
                </c:pt>
                <c:pt idx="15141" formatCode="General">
                  <c:v>0.28224027627391901</c:v>
                </c:pt>
                <c:pt idx="15142" formatCode="General">
                  <c:v>0.28331381652640902</c:v>
                </c:pt>
                <c:pt idx="15143" formatCode="General">
                  <c:v>0.28426153511507002</c:v>
                </c:pt>
                <c:pt idx="15144" formatCode="General">
                  <c:v>0.28508290602831299</c:v>
                </c:pt>
                <c:pt idx="15145" formatCode="General">
                  <c:v>0.285777426033337</c:v>
                </c:pt>
                <c:pt idx="15146" formatCode="General">
                  <c:v>0.28634472207181799</c:v>
                </c:pt>
                <c:pt idx="15147" formatCode="General">
                  <c:v>0.28678449346978002</c:v>
                </c:pt>
                <c:pt idx="15148" formatCode="General">
                  <c:v>0.28709639720471902</c:v>
                </c:pt>
                <c:pt idx="15149" formatCode="General">
                  <c:v>0.28728020856325998</c:v>
                </c:pt>
                <c:pt idx="15150" formatCode="General">
                  <c:v>0.28733582952005199</c:v>
                </c:pt>
                <c:pt idx="15151" formatCode="General">
                  <c:v>0.28726312085105798</c:v>
                </c:pt>
                <c:pt idx="15152" formatCode="General">
                  <c:v>0.28706205133976098</c:v>
                </c:pt>
                <c:pt idx="15153" formatCode="General">
                  <c:v>0.28673265998817599</c:v>
                </c:pt>
                <c:pt idx="15154" formatCode="General">
                  <c:v>0.28627504491493999</c:v>
                </c:pt>
                <c:pt idx="15155" formatCode="General">
                  <c:v>0.28568936332025802</c:v>
                </c:pt>
                <c:pt idx="15156" formatCode="General">
                  <c:v>0.28497583208275601</c:v>
                </c:pt>
                <c:pt idx="15157" formatCode="General">
                  <c:v>0.28413477708475099</c:v>
                </c:pt>
                <c:pt idx="15158" formatCode="General">
                  <c:v>0.28316652157052602</c:v>
                </c:pt>
                <c:pt idx="15159" formatCode="General">
                  <c:v>0.28207143315893102</c:v>
                </c:pt>
                <c:pt idx="15160" formatCode="General">
                  <c:v>0.28084999027150698</c:v>
                </c:pt>
                <c:pt idx="15161" formatCode="General">
                  <c:v>0.27950277808549601</c:v>
                </c:pt>
                <c:pt idx="15162" formatCode="General">
                  <c:v>0.27803037132639702</c:v>
                </c:pt>
                <c:pt idx="15163" formatCode="General">
                  <c:v>0.27643338431481501</c:v>
                </c:pt>
                <c:pt idx="15164" formatCode="General">
                  <c:v>0.27471258767832302</c:v>
                </c:pt>
                <c:pt idx="15165" formatCode="General">
                  <c:v>0.27286879563488198</c:v>
                </c:pt>
                <c:pt idx="15166" formatCode="General">
                  <c:v>0.27090279709302101</c:v>
                </c:pt>
                <c:pt idx="15167" formatCode="General">
                  <c:v>0.26881546326915201</c:v>
                </c:pt>
                <c:pt idx="15168" formatCode="General">
                  <c:v>0.266607757240235</c:v>
                </c:pt>
                <c:pt idx="15169" formatCode="General">
                  <c:v>0.26428067695399898</c:v>
                </c:pt>
                <c:pt idx="15170" formatCode="General">
                  <c:v>0.261835306363639</c:v>
                </c:pt>
                <c:pt idx="15171" formatCode="General">
                  <c:v>0.25927281476373598</c:v>
                </c:pt>
                <c:pt idx="15172" formatCode="General">
                  <c:v>0.25659439333117501</c:v>
                </c:pt>
                <c:pt idx="15173" formatCode="General">
                  <c:v>0.25380124745237798</c:v>
                </c:pt>
                <c:pt idx="15174" formatCode="General">
                  <c:v>0.25089465991307702</c:v>
                </c:pt>
                <c:pt idx="15175" formatCode="General">
                  <c:v>0.24787604621138701</c:v>
                </c:pt>
                <c:pt idx="15176" formatCode="General">
                  <c:v>0.24474683489191801</c:v>
                </c:pt>
                <c:pt idx="15177" formatCode="General">
                  <c:v>0.241508401160757</c:v>
                </c:pt>
                <c:pt idx="15178" formatCode="General">
                  <c:v>0.23816223705067699</c:v>
                </c:pt>
                <c:pt idx="15179" formatCode="General">
                  <c:v>0.23470996367824801</c:v>
                </c:pt>
                <c:pt idx="15180" formatCode="General">
                  <c:v>0.23115321534299099</c:v>
                </c:pt>
                <c:pt idx="15181" formatCode="General">
                  <c:v>0.227493673061925</c:v>
                </c:pt>
                <c:pt idx="15182" formatCode="General">
                  <c:v>0.22373301383608901</c:v>
                </c:pt>
                <c:pt idx="15183" formatCode="General">
                  <c:v>0.219872962683791</c:v>
                </c:pt>
                <c:pt idx="15184" formatCode="General">
                  <c:v>0.21591535676049001</c:v>
                </c:pt>
                <c:pt idx="15185" formatCode="General">
                  <c:v>0.211862083469472</c:v>
                </c:pt>
                <c:pt idx="15186" formatCode="General">
                  <c:v>0.20771501650954899</c:v>
                </c:pt>
                <c:pt idx="15187" formatCode="General">
                  <c:v>0.203476067214161</c:v>
                </c:pt>
                <c:pt idx="15188" formatCode="General">
                  <c:v>0.199147249129148</c:v>
                </c:pt>
                <c:pt idx="15189" formatCode="General">
                  <c:v>0.19473057909327501</c:v>
                </c:pt>
                <c:pt idx="15190" formatCode="General">
                  <c:v>0.190228115554859</c:v>
                </c:pt>
                <c:pt idx="15191" formatCode="General">
                  <c:v>0.18564196177179701</c:v>
                </c:pt>
                <c:pt idx="15192" formatCode="General">
                  <c:v>0.18097426254499799</c:v>
                </c:pt>
                <c:pt idx="15193" formatCode="General">
                  <c:v>0.17622719099985401</c:v>
                </c:pt>
                <c:pt idx="15194" formatCode="General">
                  <c:v>0.17140296231132701</c:v>
                </c:pt>
                <c:pt idx="15195" formatCode="General">
                  <c:v>0.16650383189989601</c:v>
                </c:pt>
                <c:pt idx="15196" formatCode="General">
                  <c:v>0.161532076733237</c:v>
                </c:pt>
                <c:pt idx="15197" formatCode="General">
                  <c:v>0.156490013700714</c:v>
                </c:pt>
                <c:pt idx="15198" formatCode="General">
                  <c:v>0.151379993815242</c:v>
                </c:pt>
                <c:pt idx="15199" formatCode="General">
                  <c:v>0.14620439302315799</c:v>
                </c:pt>
                <c:pt idx="15200" formatCode="General">
                  <c:v>0.14096561620602299</c:v>
                </c:pt>
                <c:pt idx="15201" formatCode="General">
                  <c:v>0.13566610423386199</c:v>
                </c:pt>
                <c:pt idx="15202" formatCode="General">
                  <c:v>0.13030830968410001</c:v>
                </c:pt>
                <c:pt idx="15203" formatCode="General">
                  <c:v>0.124894747297846</c:v>
                </c:pt>
                <c:pt idx="15204" formatCode="General">
                  <c:v>0.119427913381787</c:v>
                </c:pt>
                <c:pt idx="15205" formatCode="General">
                  <c:v>0.113910303638949</c:v>
                </c:pt>
                <c:pt idx="15206" formatCode="General">
                  <c:v>0.108344520783774</c:v>
                </c:pt>
                <c:pt idx="15207" formatCode="General">
                  <c:v>0.102733117581651</c:v>
                </c:pt>
                <c:pt idx="15208" formatCode="General">
                  <c:v>9.7078690850753394E-2</c:v>
                </c:pt>
                <c:pt idx="15209" formatCode="General">
                  <c:v>9.1383890888788094E-2</c:v>
                </c:pt>
                <c:pt idx="15210" formatCode="General">
                  <c:v>8.5651356749346694E-2</c:v>
                </c:pt>
                <c:pt idx="15211" formatCode="General">
                  <c:v>7.9883712418046399E-2</c:v>
                </c:pt>
                <c:pt idx="15212" formatCode="General">
                  <c:v>7.4083622154654402E-2</c:v>
                </c:pt>
                <c:pt idx="15213" formatCode="General">
                  <c:v>6.8253793800935297E-2</c:v>
                </c:pt>
                <c:pt idx="15214" formatCode="General">
                  <c:v>6.2396913955319599E-2</c:v>
                </c:pt>
                <c:pt idx="15215" formatCode="General">
                  <c:v>5.6515644286717397E-2</c:v>
                </c:pt>
                <c:pt idx="15216" formatCode="General">
                  <c:v>5.0612677228433697E-2</c:v>
                </c:pt>
                <c:pt idx="15217" formatCode="General">
                  <c:v>4.46907458058418E-2</c:v>
                </c:pt>
                <c:pt idx="15218" formatCode="General">
                  <c:v>3.8752614665927103E-2</c:v>
                </c:pt>
                <c:pt idx="15219" formatCode="General">
                  <c:v>3.2801019749768602E-2</c:v>
                </c:pt>
                <c:pt idx="15220" formatCode="General">
                  <c:v>2.6838658587887199E-2</c:v>
                </c:pt>
                <c:pt idx="15221" formatCode="General">
                  <c:v>2.0868251014664101E-2</c:v>
                </c:pt>
                <c:pt idx="15222" formatCode="General">
                  <c:v>1.48925435008398E-2</c:v>
                </c:pt>
                <c:pt idx="15223" formatCode="General">
                  <c:v>8.9143057056050492E-3</c:v>
                </c:pt>
                <c:pt idx="15224" formatCode="General">
                  <c:v>2.9362651154583698E-3</c:v>
                </c:pt>
                <c:pt idx="15225" formatCode="General">
                  <c:v>-3.0388907468932398E-3</c:v>
                </c:pt>
                <c:pt idx="15226" formatCode="General">
                  <c:v>-9.00840312936259E-3</c:v>
                </c:pt>
                <c:pt idx="15227" formatCode="General">
                  <c:v>-1.4969494942193601E-2</c:v>
                </c:pt>
                <c:pt idx="15228" formatCode="General">
                  <c:v>-2.0919488175850001E-2</c:v>
                </c:pt>
                <c:pt idx="15229" formatCode="General">
                  <c:v>-2.6855651172803401E-2</c:v>
                </c:pt>
                <c:pt idx="15230" formatCode="General">
                  <c:v>-3.27752922557537E-2</c:v>
                </c:pt>
                <c:pt idx="15231" formatCode="General">
                  <c:v>-3.8675711320390098E-2</c:v>
                </c:pt>
                <c:pt idx="15232" formatCode="General">
                  <c:v>-4.4554147935361603E-2</c:v>
                </c:pt>
                <c:pt idx="15233" formatCode="General">
                  <c:v>-5.0407946631044302E-2</c:v>
                </c:pt>
                <c:pt idx="15234" formatCode="General">
                  <c:v>-5.6234458190136699E-2</c:v>
                </c:pt>
                <c:pt idx="15235" formatCode="General">
                  <c:v>-6.2030975081476897E-2</c:v>
                </c:pt>
                <c:pt idx="15236" formatCode="General">
                  <c:v>-6.7794846512110499E-2</c:v>
                </c:pt>
                <c:pt idx="15237" formatCode="General">
                  <c:v>-7.3523491197962795E-2</c:v>
                </c:pt>
                <c:pt idx="15238" formatCode="General">
                  <c:v>-7.9214334488902097E-2</c:v>
                </c:pt>
                <c:pt idx="15239" formatCode="General">
                  <c:v>-8.4864750864951793E-2</c:v>
                </c:pt>
                <c:pt idx="15240" formatCode="General">
                  <c:v>-9.0472170652866696E-2</c:v>
                </c:pt>
                <c:pt idx="15241" formatCode="General">
                  <c:v>-9.6034038829971594E-2</c:v>
                </c:pt>
                <c:pt idx="15242" formatCode="General">
                  <c:v>-0.10154781317058501</c:v>
                </c:pt>
                <c:pt idx="15243" formatCode="General">
                  <c:v>-0.107011017410671</c:v>
                </c:pt>
                <c:pt idx="15244" formatCode="General">
                  <c:v>-0.112421133821047</c:v>
                </c:pt>
                <c:pt idx="15245" formatCode="General">
                  <c:v>-0.117775666626388</c:v>
                </c:pt>
                <c:pt idx="15246" formatCode="General">
                  <c:v>-0.12307231730132601</c:v>
                </c:pt>
                <c:pt idx="15247" formatCode="General">
                  <c:v>-0.12830881492386001</c:v>
                </c:pt>
                <c:pt idx="15248" formatCode="General">
                  <c:v>-0.133482722138514</c:v>
                </c:pt>
                <c:pt idx="15249" formatCode="General">
                  <c:v>-0.13859153437256799</c:v>
                </c:pt>
                <c:pt idx="15250" formatCode="General">
                  <c:v>-0.14363227331592801</c:v>
                </c:pt>
                <c:pt idx="15251" formatCode="General">
                  <c:v>-0.14860262825777701</c:v>
                </c:pt>
                <c:pt idx="15252" formatCode="General">
                  <c:v>-0.15350105053920099</c:v>
                </c:pt>
                <c:pt idx="15253" formatCode="General">
                  <c:v>-0.158325534028392</c:v>
                </c:pt>
                <c:pt idx="15254" formatCode="General">
                  <c:v>-0.16307355860815401</c:v>
                </c:pt>
                <c:pt idx="15255" formatCode="General">
                  <c:v>-0.167743208977993</c:v>
                </c:pt>
                <c:pt idx="15256" formatCode="General">
                  <c:v>-0.17233264436840601</c:v>
                </c:pt>
                <c:pt idx="15257" formatCode="General">
                  <c:v>-0.17683895009155901</c:v>
                </c:pt>
                <c:pt idx="15258" formatCode="General">
                  <c:v>-0.181259800534635</c:v>
                </c:pt>
                <c:pt idx="15259" formatCode="General">
                  <c:v>-0.185593667375648</c:v>
                </c:pt>
                <c:pt idx="15260" formatCode="General">
                  <c:v>-0.189839123943667</c:v>
                </c:pt>
                <c:pt idx="15261" formatCode="General">
                  <c:v>-0.19399371782461</c:v>
                </c:pt>
                <c:pt idx="15262" formatCode="General">
                  <c:v>-0.19805552324447401</c:v>
                </c:pt>
                <c:pt idx="15263" formatCode="General">
                  <c:v>-0.20202275938870901</c:v>
                </c:pt>
                <c:pt idx="15264" formatCode="General">
                  <c:v>-0.20589324790746599</c:v>
                </c:pt>
                <c:pt idx="15265" formatCode="General">
                  <c:v>-0.20966596261790199</c:v>
                </c:pt>
                <c:pt idx="15266" formatCode="General">
                  <c:v>-0.21333894865813399</c:v>
                </c:pt>
                <c:pt idx="15267" formatCode="General">
                  <c:v>-0.216910249944199</c:v>
                </c:pt>
                <c:pt idx="15268" formatCode="General">
                  <c:v>-0.22037857637351699</c:v>
                </c:pt>
                <c:pt idx="15269" formatCode="General">
                  <c:v>-0.22374222186166301</c:v>
                </c:pt>
                <c:pt idx="15270" formatCode="General">
                  <c:v>-0.22699951949591399</c:v>
                </c:pt>
                <c:pt idx="15271" formatCode="General">
                  <c:v>-0.23014891280925501</c:v>
                </c:pt>
                <c:pt idx="15272" formatCode="General">
                  <c:v>-0.23318896568223199</c:v>
                </c:pt>
                <c:pt idx="15273" formatCode="General">
                  <c:v>-0.23611836838703901</c:v>
                </c:pt>
                <c:pt idx="15274" formatCode="General">
                  <c:v>-0.23893587998447599</c:v>
                </c:pt>
                <c:pt idx="15275" formatCode="General">
                  <c:v>-0.24163983511332399</c:v>
                </c:pt>
                <c:pt idx="15276" formatCode="General">
                  <c:v>-0.24422920562051101</c:v>
                </c:pt>
                <c:pt idx="15277" formatCode="General">
                  <c:v>-0.246703069877134</c:v>
                </c:pt>
                <c:pt idx="15278" formatCode="General">
                  <c:v>-0.24905952301590201</c:v>
                </c:pt>
                <c:pt idx="15279" formatCode="General">
                  <c:v>-0.25129777011356302</c:v>
                </c:pt>
                <c:pt idx="15280" formatCode="General">
                  <c:v>-0.25341671407578298</c:v>
                </c:pt>
                <c:pt idx="15281" formatCode="General">
                  <c:v>-0.25541535480136801</c:v>
                </c:pt>
                <c:pt idx="15282" formatCode="General">
                  <c:v>-0.25729334150507799</c:v>
                </c:pt>
                <c:pt idx="15283" formatCode="General">
                  <c:v>-0.259049305698764</c:v>
                </c:pt>
                <c:pt idx="15284" formatCode="General">
                  <c:v>-0.26068189387243001</c:v>
                </c:pt>
                <c:pt idx="15285" formatCode="General">
                  <c:v>-0.26219046979834798</c:v>
                </c:pt>
                <c:pt idx="15286" formatCode="General">
                  <c:v>-0.26357463042033702</c:v>
                </c:pt>
                <c:pt idx="15287" formatCode="General">
                  <c:v>-0.26483405967349599</c:v>
                </c:pt>
                <c:pt idx="15288" formatCode="General">
                  <c:v>-0.265967980421354</c:v>
                </c:pt>
                <c:pt idx="15289" formatCode="General">
                  <c:v>-0.26697569385921299</c:v>
                </c:pt>
                <c:pt idx="15290" formatCode="General">
                  <c:v>-0.267857181474215</c:v>
                </c:pt>
                <c:pt idx="15291" formatCode="General">
                  <c:v>-0.26861195591595799</c:v>
                </c:pt>
                <c:pt idx="15292" formatCode="General">
                  <c:v>-0.26923901752512902</c:v>
                </c:pt>
                <c:pt idx="15293" formatCode="General">
                  <c:v>-0.269738045693031</c:v>
                </c:pt>
                <c:pt idx="15294" formatCode="General">
                  <c:v>-0.27010943215148903</c:v>
                </c:pt>
                <c:pt idx="15295" formatCode="General">
                  <c:v>-0.27035262860459203</c:v>
                </c:pt>
                <c:pt idx="15296" formatCode="General">
                  <c:v>-0.270467647926322</c:v>
                </c:pt>
                <c:pt idx="15297" formatCode="General">
                  <c:v>-0.27045459345776102</c:v>
                </c:pt>
                <c:pt idx="15298" formatCode="General">
                  <c:v>-0.27031257224211602</c:v>
                </c:pt>
                <c:pt idx="15299" formatCode="General">
                  <c:v>-0.27004185149863302</c:v>
                </c:pt>
                <c:pt idx="15300" formatCode="General">
                  <c:v>-0.269642942077641</c:v>
                </c:pt>
                <c:pt idx="15301" formatCode="General">
                  <c:v>-0.26911587532762699</c:v>
                </c:pt>
                <c:pt idx="15302" formatCode="General">
                  <c:v>-0.26846073064725301</c:v>
                </c:pt>
                <c:pt idx="15303" formatCode="General">
                  <c:v>-0.267677686136015</c:v>
                </c:pt>
                <c:pt idx="15304" formatCode="General">
                  <c:v>-0.26676704433679299</c:v>
                </c:pt>
                <c:pt idx="15305" formatCode="General">
                  <c:v>-0.26572921876903699</c:v>
                </c:pt>
                <c:pt idx="15306" formatCode="General">
                  <c:v>-0.26456469328381399</c:v>
                </c:pt>
                <c:pt idx="15307" formatCode="General">
                  <c:v>-0.263273510417112</c:v>
                </c:pt>
                <c:pt idx="15308" formatCode="General">
                  <c:v>-0.26185635096858501</c:v>
                </c:pt>
                <c:pt idx="15309" formatCode="General">
                  <c:v>-0.26031404561180299</c:v>
                </c:pt>
                <c:pt idx="15310" formatCode="General">
                  <c:v>-0.25864699570629601</c:v>
                </c:pt>
                <c:pt idx="15311" formatCode="General">
                  <c:v>-0.256856243182637</c:v>
                </c:pt>
                <c:pt idx="15312" formatCode="General">
                  <c:v>-0.254942973079053</c:v>
                </c:pt>
                <c:pt idx="15313" formatCode="General">
                  <c:v>-0.25290786637017898</c:v>
                </c:pt>
                <c:pt idx="15314" formatCode="General">
                  <c:v>-0.25075161118043399</c:v>
                </c:pt>
                <c:pt idx="15315" formatCode="General">
                  <c:v>-0.24847497406323801</c:v>
                </c:pt>
                <c:pt idx="15316" formatCode="General">
                  <c:v>-0.24607887116083599</c:v>
                </c:pt>
                <c:pt idx="15317" formatCode="General">
                  <c:v>-0.24356486873116201</c:v>
                </c:pt>
                <c:pt idx="15318" formatCode="General">
                  <c:v>-0.24093406291397701</c:v>
                </c:pt>
                <c:pt idx="15319" formatCode="General">
                  <c:v>-0.23818705426767001</c:v>
                </c:pt>
                <c:pt idx="15320" formatCode="General">
                  <c:v>-0.23532560237338099</c:v>
                </c:pt>
                <c:pt idx="15321" formatCode="General">
                  <c:v>-0.232351061743408</c:v>
                </c:pt>
                <c:pt idx="15322" formatCode="General">
                  <c:v>-0.229264292972509</c:v>
                </c:pt>
                <c:pt idx="15323" formatCode="General">
                  <c:v>-0.22606731187704801</c:v>
                </c:pt>
                <c:pt idx="15324" formatCode="General">
                  <c:v>-0.222761720448062</c:v>
                </c:pt>
                <c:pt idx="15325" formatCode="General">
                  <c:v>-0.219348553863248</c:v>
                </c:pt>
                <c:pt idx="15326" formatCode="General">
                  <c:v>-0.215829374384685</c:v>
                </c:pt>
                <c:pt idx="15327" formatCode="General">
                  <c:v>-0.21220533381936801</c:v>
                </c:pt>
                <c:pt idx="15328" formatCode="General">
                  <c:v>-0.20847817320579101</c:v>
                </c:pt>
                <c:pt idx="15329" formatCode="General">
                  <c:v>-0.204649809480663</c:v>
                </c:pt>
                <c:pt idx="15330" formatCode="General">
                  <c:v>-0.20072222901030601</c:v>
                </c:pt>
                <c:pt idx="15331" formatCode="General">
                  <c:v>-0.196697449648329</c:v>
                </c:pt>
                <c:pt idx="15332" formatCode="General">
                  <c:v>-0.19257691864051801</c:v>
                </c:pt>
                <c:pt idx="15333" formatCode="General">
                  <c:v>-0.18836210855403401</c:v>
                </c:pt>
                <c:pt idx="15334" formatCode="General">
                  <c:v>-0.184055130315568</c:v>
                </c:pt>
                <c:pt idx="15335" formatCode="General">
                  <c:v>-0.179658196800565</c:v>
                </c:pt>
                <c:pt idx="15336" formatCode="General">
                  <c:v>-0.175173019683284</c:v>
                </c:pt>
                <c:pt idx="15337" formatCode="General">
                  <c:v>-0.17060189368056999</c:v>
                </c:pt>
                <c:pt idx="15338" formatCode="General">
                  <c:v>-0.165947179878004</c:v>
                </c:pt>
                <c:pt idx="15339" formatCode="General">
                  <c:v>-0.161210737315609</c:v>
                </c:pt>
                <c:pt idx="15340" formatCode="General">
                  <c:v>-0.15639497090464399</c:v>
                </c:pt>
                <c:pt idx="15341" formatCode="General">
                  <c:v>-0.151502350979596</c:v>
                </c:pt>
                <c:pt idx="15342" formatCode="General">
                  <c:v>-0.146534809929497</c:v>
                </c:pt>
                <c:pt idx="15343" formatCode="General">
                  <c:v>-0.14149476768830699</c:v>
                </c:pt>
                <c:pt idx="15344" formatCode="General">
                  <c:v>-0.13638418529391999</c:v>
                </c:pt>
                <c:pt idx="15345" formatCode="General">
                  <c:v>-0.13120555777908299</c:v>
                </c:pt>
                <c:pt idx="15346" formatCode="General">
                  <c:v>-0.125961436397975</c:v>
                </c:pt>
                <c:pt idx="15347" formatCode="General">
                  <c:v>-0.120653887756228</c:v>
                </c:pt>
                <c:pt idx="15348" formatCode="General">
                  <c:v>-0.11528607355614801</c:v>
                </c:pt>
                <c:pt idx="15349" formatCode="General">
                  <c:v>-0.109860672300869</c:v>
                </c:pt>
                <c:pt idx="15350" formatCode="General">
                  <c:v>-0.104379719762417</c:v>
                </c:pt>
                <c:pt idx="15351" formatCode="General">
                  <c:v>-9.8845758946058002E-2</c:v>
                </c:pt>
                <c:pt idx="15352" formatCode="General">
                  <c:v>-9.3261393338698997E-2</c:v>
                </c:pt>
                <c:pt idx="15353" formatCode="General">
                  <c:v>-8.7629161972221994E-2</c:v>
                </c:pt>
                <c:pt idx="15354" formatCode="General">
                  <c:v>-8.1951041500042607E-2</c:v>
                </c:pt>
                <c:pt idx="15355" formatCode="General">
                  <c:v>-7.6229627579247894E-2</c:v>
                </c:pt>
                <c:pt idx="15356" formatCode="General">
                  <c:v>-7.0468712049257795E-2</c:v>
                </c:pt>
                <c:pt idx="15357" formatCode="General">
                  <c:v>-6.4670992876680197E-2</c:v>
                </c:pt>
                <c:pt idx="15358" formatCode="General">
                  <c:v>-5.8838421476770202E-2</c:v>
                </c:pt>
                <c:pt idx="15359" formatCode="General">
                  <c:v>-5.2973482066012503E-2</c:v>
                </c:pt>
                <c:pt idx="15360" formatCode="General">
                  <c:v>-4.7079308718393997E-2</c:v>
                </c:pt>
                <c:pt idx="15361" formatCode="General">
                  <c:v>-4.1159057699270002E-2</c:v>
                </c:pt>
                <c:pt idx="15362" formatCode="General">
                  <c:v>-3.5215249799603901E-2</c:v>
                </c:pt>
                <c:pt idx="15363" formatCode="General">
                  <c:v>-2.9250335453891E-2</c:v>
                </c:pt>
                <c:pt idx="15364" formatCode="General">
                  <c:v>-2.3267316230072301E-2</c:v>
                </c:pt>
                <c:pt idx="15365" formatCode="General">
                  <c:v>-1.72692442859676E-2</c:v>
                </c:pt>
                <c:pt idx="15366" formatCode="General">
                  <c:v>-1.1259066625201901E-2</c:v>
                </c:pt>
                <c:pt idx="15367" formatCode="General">
                  <c:v>-5.2391340043739399E-3</c:v>
                </c:pt>
                <c:pt idx="15368" formatCode="General">
                  <c:v>7.8770457604314804E-4</c:v>
                </c:pt>
                <c:pt idx="15369" formatCode="General">
                  <c:v>6.81806530031062E-3</c:v>
                </c:pt>
                <c:pt idx="15370" formatCode="General">
                  <c:v>1.28497078709924E-2</c:v>
                </c:pt>
                <c:pt idx="15371" formatCode="General">
                  <c:v>1.8880017928411499E-2</c:v>
                </c:pt>
                <c:pt idx="15372" formatCode="General">
                  <c:v>2.4906371620997E-2</c:v>
                </c:pt>
                <c:pt idx="15373" formatCode="General">
                  <c:v>3.0926151128685901E-2</c:v>
                </c:pt>
                <c:pt idx="15374" formatCode="General">
                  <c:v>3.69361726765789E-2</c:v>
                </c:pt>
                <c:pt idx="15375" formatCode="General">
                  <c:v>4.2933274700310997E-2</c:v>
                </c:pt>
                <c:pt idx="15376" formatCode="General">
                  <c:v>4.8914897027237197E-2</c:v>
                </c:pt>
                <c:pt idx="15377" formatCode="General">
                  <c:v>5.4878040415557598E-2</c:v>
                </c:pt>
                <c:pt idx="15378" formatCode="General">
                  <c:v>6.0819810960475798E-2</c:v>
                </c:pt>
                <c:pt idx="15379" formatCode="General">
                  <c:v>6.6738516204502302E-2</c:v>
                </c:pt>
                <c:pt idx="15380" formatCode="General">
                  <c:v>7.2631451586133502E-2</c:v>
                </c:pt>
                <c:pt idx="15381" formatCode="General">
                  <c:v>7.8495261883113093E-2</c:v>
                </c:pt>
                <c:pt idx="15382" formatCode="General">
                  <c:v>8.4327169933613194E-2</c:v>
                </c:pt>
                <c:pt idx="15383" formatCode="General">
                  <c:v>9.0124546355429894E-2</c:v>
                </c:pt>
                <c:pt idx="15384" formatCode="General">
                  <c:v>9.58848560328876E-2</c:v>
                </c:pt>
                <c:pt idx="15385" formatCode="General">
                  <c:v>0.101605598884268</c:v>
                </c:pt>
                <c:pt idx="15386" formatCode="General">
                  <c:v>0.107283815404272</c:v>
                </c:pt>
                <c:pt idx="15387" formatCode="General">
                  <c:v>0.11291714747763699</c:v>
                </c:pt>
                <c:pt idx="15388" formatCode="General">
                  <c:v>0.118503367194287</c:v>
                </c:pt>
                <c:pt idx="15389" formatCode="General">
                  <c:v>0.12403971923101299</c:v>
                </c:pt>
                <c:pt idx="15390" formatCode="General">
                  <c:v>0.12952345653157199</c:v>
                </c:pt>
                <c:pt idx="15391" formatCode="General">
                  <c:v>0.134951958861525</c:v>
                </c:pt>
                <c:pt idx="15392" formatCode="General">
                  <c:v>0.14032325813243701</c:v>
                </c:pt>
                <c:pt idx="15393" formatCode="General">
                  <c:v>0.145634965855961</c:v>
                </c:pt>
                <c:pt idx="15394" formatCode="General">
                  <c:v>0.15088470231659901</c:v>
                </c:pt>
                <c:pt idx="15395" formatCode="General">
                  <c:v>0.15607011875149501</c:v>
                </c:pt>
                <c:pt idx="15396" formatCode="General">
                  <c:v>0.161188391284738</c:v>
                </c:pt>
                <c:pt idx="15397" formatCode="General">
                  <c:v>0.16623736610270901</c:v>
                </c:pt>
                <c:pt idx="15398" formatCode="General">
                  <c:v>0.171215568656888</c:v>
                </c:pt>
                <c:pt idx="15399" formatCode="General">
                  <c:v>0.17612050392633599</c:v>
                </c:pt>
                <c:pt idx="15400" formatCode="General">
                  <c:v>0.18094964316481801</c:v>
                </c:pt>
                <c:pt idx="15401" formatCode="General">
                  <c:v>0.18570115347055199</c:v>
                </c:pt>
                <c:pt idx="15402" formatCode="General">
                  <c:v>0.19037331090135501</c:v>
                </c:pt>
                <c:pt idx="15403" formatCode="General">
                  <c:v>0.19496389314811199</c:v>
                </c:pt>
                <c:pt idx="15404" formatCode="General">
                  <c:v>0.199470718343048</c:v>
                </c:pt>
                <c:pt idx="15405" formatCode="General">
                  <c:v>0.20389224744850801</c:v>
                </c:pt>
                <c:pt idx="15406" formatCode="General">
                  <c:v>0.208226496367762</c:v>
                </c:pt>
                <c:pt idx="15407" formatCode="General">
                  <c:v>0.21247154646187</c:v>
                </c:pt>
                <c:pt idx="15408" formatCode="General">
                  <c:v>0.21662610474247401</c:v>
                </c:pt>
                <c:pt idx="15409" formatCode="General">
                  <c:v>0.220688386307127</c:v>
                </c:pt>
                <c:pt idx="15410" formatCode="General">
                  <c:v>0.224656092051923</c:v>
                </c:pt>
                <c:pt idx="15411" formatCode="General">
                  <c:v>0.228528066835053</c:v>
                </c:pt>
                <c:pt idx="15412" formatCode="General">
                  <c:v>0.23230273919887801</c:v>
                </c:pt>
                <c:pt idx="15413" formatCode="General">
                  <c:v>0.23597803645933901</c:v>
                </c:pt>
                <c:pt idx="15414" formatCode="General">
                  <c:v>0.23955303778300299</c:v>
                </c:pt>
                <c:pt idx="15415" formatCode="General">
                  <c:v>0.24302640896291899</c:v>
                </c:pt>
                <c:pt idx="15416" formatCode="General">
                  <c:v>0.24639625303746199</c:v>
                </c:pt>
                <c:pt idx="15417" formatCode="General">
                  <c:v>0.249661267354051</c:v>
                </c:pt>
                <c:pt idx="15418" formatCode="General">
                  <c:v>0.25282030087317903</c:v>
                </c:pt>
                <c:pt idx="15419" formatCode="General">
                  <c:v>0.25587229023694402</c:v>
                </c:pt>
                <c:pt idx="15420" formatCode="General">
                  <c:v>0.25881625222894999</c:v>
                </c:pt>
                <c:pt idx="15421" formatCode="General">
                  <c:v>0.26165127544230399</c:v>
                </c:pt>
                <c:pt idx="15422" formatCode="General">
                  <c:v>0.26437645172553897</c:v>
                </c:pt>
                <c:pt idx="15423" formatCode="General">
                  <c:v>0.26699037563230998</c:v>
                </c:pt>
                <c:pt idx="15424" formatCode="General">
                  <c:v>0.26949220234302601</c:v>
                </c:pt>
                <c:pt idx="15425" formatCode="General">
                  <c:v>0.27188123648700102</c:v>
                </c:pt>
                <c:pt idx="15426" formatCode="General">
                  <c:v>0.27415682919596301</c:v>
                </c:pt>
                <c:pt idx="15427" formatCode="General">
                  <c:v>0.27631834483850898</c:v>
                </c:pt>
                <c:pt idx="15428" formatCode="General">
                  <c:v>0.27836462437159598</c:v>
                </c:pt>
                <c:pt idx="15429" formatCode="General">
                  <c:v>0.28029507940619602</c:v>
                </c:pt>
                <c:pt idx="15430" formatCode="General">
                  <c:v>0.28210924570760498</c:v>
                </c:pt>
                <c:pt idx="15431" formatCode="General">
                  <c:v>0.283806717063884</c:v>
                </c:pt>
                <c:pt idx="15432" formatCode="General">
                  <c:v>0.285387137103147</c:v>
                </c:pt>
                <c:pt idx="15433" formatCode="General">
                  <c:v>0.28685019176850501</c:v>
                </c:pt>
                <c:pt idx="15434" formatCode="General">
                  <c:v>0.28819560271918998</c:v>
                </c:pt>
                <c:pt idx="15435" formatCode="General">
                  <c:v>0.289423121865023</c:v>
                </c:pt>
                <c:pt idx="15436" formatCode="General">
                  <c:v>0.29053252717636902</c:v>
                </c:pt>
                <c:pt idx="15437" formatCode="General">
                  <c:v>0.29152361984580399</c:v>
                </c:pt>
                <c:pt idx="15438" formatCode="General">
                  <c:v>0.29239622281391398</c:v>
                </c:pt>
                <c:pt idx="15439" formatCode="General">
                  <c:v>0.29315024047145399</c:v>
                </c:pt>
                <c:pt idx="15440" formatCode="General">
                  <c:v>0.29378615162153698</c:v>
                </c:pt>
                <c:pt idx="15441" formatCode="General">
                  <c:v>0.29430388560468201</c:v>
                </c:pt>
                <c:pt idx="15442" formatCode="General">
                  <c:v>0.294702796981132</c:v>
                </c:pt>
                <c:pt idx="15443" formatCode="General">
                  <c:v>0.29498338364086002</c:v>
                </c:pt>
                <c:pt idx="15444" formatCode="General">
                  <c:v>0.29514628121040598</c:v>
                </c:pt>
                <c:pt idx="15445" formatCode="General">
                  <c:v>0.29519160927638399</c:v>
                </c:pt>
                <c:pt idx="15446" formatCode="General">
                  <c:v>0.295120029256076</c:v>
                </c:pt>
                <c:pt idx="15447" formatCode="General">
                  <c:v>0.29493224000183799</c:v>
                </c:pt>
                <c:pt idx="15448" formatCode="General">
                  <c:v>0.29462832867875</c:v>
                </c:pt>
                <c:pt idx="15449" formatCode="General">
                  <c:v>0.29420834456440698</c:v>
                </c:pt>
                <c:pt idx="15450" formatCode="General">
                  <c:v>0.29367292901903003</c:v>
                </c:pt>
                <c:pt idx="15451" formatCode="General">
                  <c:v>0.293022822915109</c:v>
                </c:pt>
                <c:pt idx="15452" formatCode="General">
                  <c:v>0.29225877795809602</c:v>
                </c:pt>
                <c:pt idx="15453" formatCode="General">
                  <c:v>0.29138150386568901</c:v>
                </c:pt>
                <c:pt idx="15454" formatCode="General">
                  <c:v>0.290391150049918</c:v>
                </c:pt>
                <c:pt idx="15455" formatCode="General">
                  <c:v>0.289288443732166</c:v>
                </c:pt>
                <c:pt idx="15456" formatCode="General">
                  <c:v>0.28807481682990699</c:v>
                </c:pt>
                <c:pt idx="15457" formatCode="General">
                  <c:v>0.28675169264954797</c:v>
                </c:pt>
                <c:pt idx="15458" formatCode="General">
                  <c:v>0.28531934709013601</c:v>
                </c:pt>
                <c:pt idx="15459" formatCode="General">
                  <c:v>0.28377851568552298</c:v>
                </c:pt>
                <c:pt idx="15460" formatCode="General">
                  <c:v>0.28213056436684703</c:v>
                </c:pt>
                <c:pt idx="15461" formatCode="General">
                  <c:v>0.28037637874252402</c:v>
                </c:pt>
                <c:pt idx="15462" formatCode="General">
                  <c:v>0.27851738170478701</c:v>
                </c:pt>
                <c:pt idx="15463" formatCode="General">
                  <c:v>0.27655501081641298</c:v>
                </c:pt>
                <c:pt idx="15464" formatCode="General">
                  <c:v>0.27449008720436502</c:v>
                </c:pt>
                <c:pt idx="15465" formatCode="General">
                  <c:v>0.27232343159749201</c:v>
                </c:pt>
                <c:pt idx="15466" formatCode="General">
                  <c:v>0.27005700472157201</c:v>
                </c:pt>
                <c:pt idx="15467" formatCode="General">
                  <c:v>0.26769221164342399</c:v>
                </c:pt>
                <c:pt idx="15468" formatCode="General">
                  <c:v>0.26522925179958801</c:v>
                </c:pt>
                <c:pt idx="15469" formatCode="General">
                  <c:v>0.26266939763269098</c:v>
                </c:pt>
                <c:pt idx="15470" formatCode="General">
                  <c:v>0.26001463972171501</c:v>
                </c:pt>
                <c:pt idx="15471" formatCode="General">
                  <c:v>0.25726646354933802</c:v>
                </c:pt>
                <c:pt idx="15472" formatCode="General">
                  <c:v>0.25442628405807999</c:v>
                </c:pt>
                <c:pt idx="15473" formatCode="General">
                  <c:v>0.25149550215800698</c:v>
                </c:pt>
                <c:pt idx="15474" formatCode="General">
                  <c:v>0.248475505804443</c:v>
                </c:pt>
                <c:pt idx="15475" formatCode="General">
                  <c:v>0.245367673012761</c:v>
                </c:pt>
                <c:pt idx="15476" formatCode="General">
                  <c:v>0.24217337650103701</c:v>
                </c:pt>
                <c:pt idx="15477" formatCode="General">
                  <c:v>0.23889404946600801</c:v>
                </c:pt>
                <c:pt idx="15478" formatCode="General">
                  <c:v>0.23553168429598401</c:v>
                </c:pt>
                <c:pt idx="15479" formatCode="General">
                  <c:v>0.23208777373870901</c:v>
                </c:pt>
                <c:pt idx="15480" formatCode="General">
                  <c:v>0.228563769929749</c:v>
                </c:pt>
                <c:pt idx="15481" formatCode="General">
                  <c:v>0.22496158160997001</c:v>
                </c:pt>
                <c:pt idx="15482" formatCode="General">
                  <c:v>0.221282713991071</c:v>
                </c:pt>
                <c:pt idx="15483" formatCode="General">
                  <c:v>0.21752880394476701</c:v>
                </c:pt>
                <c:pt idx="15484" formatCode="General">
                  <c:v>0.21370151729826201</c:v>
                </c:pt>
                <c:pt idx="15485" formatCode="General">
                  <c:v>0.20980253553289599</c:v>
                </c:pt>
                <c:pt idx="15486" formatCode="General">
                  <c:v>0.20583355650948801</c:v>
                </c:pt>
                <c:pt idx="15487" formatCode="General">
                  <c:v>0.20179629895335899</c:v>
                </c:pt>
                <c:pt idx="15488" formatCode="General">
                  <c:v>0.197692503355856</c:v>
                </c:pt>
                <c:pt idx="15489" formatCode="General">
                  <c:v>0.1935239303414</c:v>
                </c:pt>
                <c:pt idx="15490" formatCode="General">
                  <c:v>0.18929230598215799</c:v>
                </c:pt>
                <c:pt idx="15491" formatCode="General">
                  <c:v>0.18499937693926599</c:v>
                </c:pt>
                <c:pt idx="15492" formatCode="General">
                  <c:v>0.180646915192332</c:v>
                </c:pt>
                <c:pt idx="15493" formatCode="General">
                  <c:v>0.17623666101324401</c:v>
                </c:pt>
                <c:pt idx="15494" formatCode="General">
                  <c:v>0.17177032838817</c:v>
                </c:pt>
                <c:pt idx="15495" formatCode="General">
                  <c:v>0.167249718834343</c:v>
                </c:pt>
                <c:pt idx="15496" formatCode="General">
                  <c:v>0.162676622312492</c:v>
                </c:pt>
                <c:pt idx="15497" formatCode="General">
                  <c:v>0.15805280239714001</c:v>
                </c:pt>
                <c:pt idx="15498" formatCode="General">
                  <c:v>0.153380000229873</c:v>
                </c:pt>
                <c:pt idx="15499" formatCode="General">
                  <c:v>0.14865994669541399</c:v>
                </c:pt>
                <c:pt idx="15500" formatCode="General">
                  <c:v>0.14389447373224101</c:v>
                </c:pt>
                <c:pt idx="15501" formatCode="General">
                  <c:v>0.139085352883246</c:v>
                </c:pt>
                <c:pt idx="15502" formatCode="General">
                  <c:v>0.13423429006476401</c:v>
                </c:pt>
                <c:pt idx="15503" formatCode="General">
                  <c:v>0.129343093238691</c:v>
                </c:pt>
                <c:pt idx="15504" formatCode="General">
                  <c:v>0.1244135207058</c:v>
                </c:pt>
                <c:pt idx="15505" formatCode="General">
                  <c:v>0.11944726959037399</c:v>
                </c:pt>
                <c:pt idx="15506" formatCode="General">
                  <c:v>0.11444609691843</c:v>
                </c:pt>
                <c:pt idx="15507" formatCode="General">
                  <c:v>0.109411778841334</c:v>
                </c:pt>
                <c:pt idx="15508" formatCode="General">
                  <c:v>0.104346097263135</c:v>
                </c:pt>
                <c:pt idx="15509" formatCode="General">
                  <c:v>9.9250731449962701E-2</c:v>
                </c:pt>
                <c:pt idx="15510" formatCode="General">
                  <c:v>9.4127369941667802E-2</c:v>
                </c:pt>
                <c:pt idx="15511" formatCode="General">
                  <c:v>8.8977782355547E-2</c:v>
                </c:pt>
                <c:pt idx="15512" formatCode="General">
                  <c:v>8.3803705106252499E-2</c:v>
                </c:pt>
                <c:pt idx="15513" formatCode="General">
                  <c:v>7.8606779503053503E-2</c:v>
                </c:pt>
                <c:pt idx="15514" formatCode="General">
                  <c:v>7.3388671207581205E-2</c:v>
                </c:pt>
                <c:pt idx="15515" formatCode="General">
                  <c:v>6.8151134536861002E-2</c:v>
                </c:pt>
                <c:pt idx="15516" formatCode="General">
                  <c:v>6.28958269321893E-2</c:v>
                </c:pt>
                <c:pt idx="15517" formatCode="General">
                  <c:v>5.7624373455421998E-2</c:v>
                </c:pt>
                <c:pt idx="15518" formatCode="General">
                  <c:v>5.2338435580594499E-2</c:v>
                </c:pt>
                <c:pt idx="15519" formatCode="General">
                  <c:v>4.7039651497198902E-2</c:v>
                </c:pt>
                <c:pt idx="15520" formatCode="General">
                  <c:v>4.1729650623459999E-2</c:v>
                </c:pt>
                <c:pt idx="15521" formatCode="General">
                  <c:v>3.6410050960861799E-2</c:v>
                </c:pt>
                <c:pt idx="15522" formatCode="General">
                  <c:v>3.1082457579957201E-2</c:v>
                </c:pt>
                <c:pt idx="15523" formatCode="General">
                  <c:v>2.5748489215112701E-2</c:v>
                </c:pt>
                <c:pt idx="15524" formatCode="General">
                  <c:v>2.0409711003716399E-2</c:v>
                </c:pt>
                <c:pt idx="15525" formatCode="General">
                  <c:v>1.50676700379812E-2</c:v>
                </c:pt>
                <c:pt idx="15526" formatCode="General">
                  <c:v>9.7239288902837007E-3</c:v>
                </c:pt>
                <c:pt idx="15527" formatCode="General">
                  <c:v>4.3800046593804199E-3</c:v>
                </c:pt>
                <c:pt idx="15528" formatCode="General">
                  <c:v>-9.6252739193528601E-4</c:v>
                </c:pt>
                <c:pt idx="15529" formatCode="General">
                  <c:v>-6.3021351188405897E-3</c:v>
                </c:pt>
                <c:pt idx="15530" formatCode="General">
                  <c:v>-1.1637333992024299E-2</c:v>
                </c:pt>
                <c:pt idx="15531" formatCode="General">
                  <c:v>-1.69665738444628E-2</c:v>
                </c:pt>
                <c:pt idx="15532" formatCode="General">
                  <c:v>-2.2288342004718398E-2</c:v>
                </c:pt>
                <c:pt idx="15533" formatCode="General">
                  <c:v>-2.7601178377849402E-2</c:v>
                </c:pt>
                <c:pt idx="15534" formatCode="General">
                  <c:v>-3.2903669067742301E-2</c:v>
                </c:pt>
                <c:pt idx="15535" formatCode="General">
                  <c:v>-3.8194378653580802E-2</c:v>
                </c:pt>
                <c:pt idx="15536" formatCode="General">
                  <c:v>-4.3471793154979899E-2</c:v>
                </c:pt>
                <c:pt idx="15537" formatCode="General">
                  <c:v>-4.8734485404705097E-2</c:v>
                </c:pt>
                <c:pt idx="15538" formatCode="General">
                  <c:v>-5.39810745327736E-2</c:v>
                </c:pt>
                <c:pt idx="15539" formatCode="General">
                  <c:v>-5.9210155577729399E-2</c:v>
                </c:pt>
                <c:pt idx="15540" formatCode="General">
                  <c:v>-6.4420296265300103E-2</c:v>
                </c:pt>
                <c:pt idx="15541" formatCode="General">
                  <c:v>-6.9610093465638401E-2</c:v>
                </c:pt>
                <c:pt idx="15542" formatCode="General">
                  <c:v>-7.4778178113180299E-2</c:v>
                </c:pt>
                <c:pt idx="15543" formatCode="General">
                  <c:v>-7.9923158440359202E-2</c:v>
                </c:pt>
                <c:pt idx="15544" formatCode="General">
                  <c:v>-8.5043673949526097E-2</c:v>
                </c:pt>
                <c:pt idx="15545" formatCode="General">
                  <c:v>-9.01383965072549E-2</c:v>
                </c:pt>
                <c:pt idx="15546" formatCode="General">
                  <c:v>-9.5205971033885201E-2</c:v>
                </c:pt>
                <c:pt idx="15547" formatCode="General">
                  <c:v>-0.100245016626812</c:v>
                </c:pt>
                <c:pt idx="15548" formatCode="General">
                  <c:v>-0.105254237872835</c:v>
                </c:pt>
                <c:pt idx="15549" formatCode="General">
                  <c:v>-0.110232321658934</c:v>
                </c:pt>
                <c:pt idx="15550" formatCode="General">
                  <c:v>-0.11517792639670101</c:v>
                </c:pt>
                <c:pt idx="15551" formatCode="General">
                  <c:v>-0.120089737944218</c:v>
                </c:pt>
                <c:pt idx="15552" formatCode="General">
                  <c:v>-0.12496642357766299</c:v>
                </c:pt>
                <c:pt idx="15553" formatCode="General">
                  <c:v>-0.129806681175899</c:v>
                </c:pt>
                <c:pt idx="15554" formatCode="General">
                  <c:v>-0.134609195614663</c:v>
                </c:pt>
                <c:pt idx="15555" formatCode="General">
                  <c:v>-0.13937269256339299</c:v>
                </c:pt>
                <c:pt idx="15556" formatCode="General">
                  <c:v>-0.14409594009471399</c:v>
                </c:pt>
                <c:pt idx="15557" formatCode="General">
                  <c:v>-0.14877763292369001</c:v>
                </c:pt>
                <c:pt idx="15558" formatCode="General">
                  <c:v>-0.153416414317502</c:v>
                </c:pt>
                <c:pt idx="15559" formatCode="General">
                  <c:v>-0.15801070673398199</c:v>
                </c:pt>
                <c:pt idx="15560" formatCode="General">
                  <c:v>-0.162559362728043</c:v>
                </c:pt>
                <c:pt idx="15561" formatCode="General">
                  <c:v>-0.16706177403418901</c:v>
                </c:pt>
                <c:pt idx="15562" formatCode="General">
                  <c:v>-0.171516614408839</c:v>
                </c:pt>
                <c:pt idx="15563" formatCode="General">
                  <c:v>-0.17592230212948801</c:v>
                </c:pt>
                <c:pt idx="15564" formatCode="General">
                  <c:v>-0.180277148722089</c:v>
                </c:pt>
                <c:pt idx="15565" formatCode="General">
                  <c:v>-0.18457996805457799</c:v>
                </c:pt>
                <c:pt idx="15566" formatCode="General">
                  <c:v>-0.188830093882627</c:v>
                </c:pt>
                <c:pt idx="15567" formatCode="General">
                  <c:v>-0.19302621233578299</c:v>
                </c:pt>
                <c:pt idx="15568" formatCode="General">
                  <c:v>-0.197166800315309</c:v>
                </c:pt>
                <c:pt idx="15569" formatCode="General">
                  <c:v>-0.20125025087336801</c:v>
                </c:pt>
                <c:pt idx="15570" formatCode="General">
                  <c:v>-0.20527549935515799</c:v>
                </c:pt>
                <c:pt idx="15571" formatCode="General">
                  <c:v>-0.209241961076958</c:v>
                </c:pt>
                <c:pt idx="15572" formatCode="General">
                  <c:v>-0.21314788685094899</c:v>
                </c:pt>
                <c:pt idx="15573" formatCode="General">
                  <c:v>-0.216991905652689</c:v>
                </c:pt>
                <c:pt idx="15574" formatCode="General">
                  <c:v>-0.220773191976746</c:v>
                </c:pt>
                <c:pt idx="15575" formatCode="General">
                  <c:v>-0.22449029512275701</c:v>
                </c:pt>
                <c:pt idx="15576" formatCode="General">
                  <c:v>-0.22814166782510201</c:v>
                </c:pt>
                <c:pt idx="15577" formatCode="General">
                  <c:v>-0.23172627530922699</c:v>
                </c:pt>
                <c:pt idx="15578" formatCode="General">
                  <c:v>-0.23524306037453299</c:v>
                </c:pt>
                <c:pt idx="15579" formatCode="General">
                  <c:v>-0.23869034677345599</c:v>
                </c:pt>
                <c:pt idx="15580" formatCode="General">
                  <c:v>-0.242066934402833</c:v>
                </c:pt>
                <c:pt idx="15581" formatCode="General">
                  <c:v>-0.245371657101563</c:v>
                </c:pt>
                <c:pt idx="15582" formatCode="General">
                  <c:v>-0.24860326370857</c:v>
                </c:pt>
                <c:pt idx="15583" formatCode="General">
                  <c:v>-0.25175992727618901</c:v>
                </c:pt>
                <c:pt idx="15584" formatCode="General">
                  <c:v>-0.25484037454500602</c:v>
                </c:pt>
                <c:pt idx="15585" formatCode="General">
                  <c:v>-0.25784397965198202</c:v>
                </c:pt>
                <c:pt idx="15586" formatCode="General">
                  <c:v>-0.260769608665542</c:v>
                </c:pt>
                <c:pt idx="15587" formatCode="General">
                  <c:v>-0.26361600367529597</c:v>
                </c:pt>
                <c:pt idx="15588" formatCode="General">
                  <c:v>-0.26638135573875799</c:v>
                </c:pt>
                <c:pt idx="15589" formatCode="General">
                  <c:v>-0.26906443903330501</c:v>
                </c:pt>
                <c:pt idx="15590" formatCode="General">
                  <c:v>-0.27166464785541899</c:v>
                </c:pt>
                <c:pt idx="15591" formatCode="General">
                  <c:v>-0.27418035086397102</c:v>
                </c:pt>
                <c:pt idx="15592" formatCode="General">
                  <c:v>-0.27661040130089498</c:v>
                </c:pt>
                <c:pt idx="15593" formatCode="General">
                  <c:v>-0.278953737029497</c:v>
                </c:pt>
                <c:pt idx="15594" formatCode="General">
                  <c:v>-0.28120879782525998</c:v>
                </c:pt>
                <c:pt idx="15595" formatCode="General">
                  <c:v>-0.28337456867375899</c:v>
                </c:pt>
                <c:pt idx="15596" formatCode="General">
                  <c:v>-0.28544958795755798</c:v>
                </c:pt>
                <c:pt idx="15597" formatCode="General">
                  <c:v>-0.28743245932061201</c:v>
                </c:pt>
                <c:pt idx="15598" formatCode="General">
                  <c:v>-0.28932244719149203</c:v>
                </c:pt>
                <c:pt idx="15599" formatCode="General">
                  <c:v>-0.291118415967415</c:v>
                </c:pt>
                <c:pt idx="15600" formatCode="General">
                  <c:v>-0.29281920974978598</c:v>
                </c:pt>
                <c:pt idx="15601" formatCode="General">
                  <c:v>-0.29442325123381802</c:v>
                </c:pt>
                <c:pt idx="15602" formatCode="General">
                  <c:v>-0.29592960051429001</c:v>
                </c:pt>
                <c:pt idx="15603" formatCode="General">
                  <c:v>-0.29733745556498797</c:v>
                </c:pt>
                <c:pt idx="15604" formatCode="General">
                  <c:v>-0.298644995529321</c:v>
                </c:pt>
                <c:pt idx="15605" formatCode="General">
                  <c:v>-0.29985100821584398</c:v>
                </c:pt>
                <c:pt idx="15606" formatCode="General">
                  <c:v>-0.300954471815854</c:v>
                </c:pt>
                <c:pt idx="15607" formatCode="General">
                  <c:v>-0.30195395943535402</c:v>
                </c:pt>
                <c:pt idx="15608" formatCode="General">
                  <c:v>-0.30284821924216598</c:v>
                </c:pt>
                <c:pt idx="15609" formatCode="General">
                  <c:v>-0.30363677534591799</c:v>
                </c:pt>
                <c:pt idx="15610" formatCode="General">
                  <c:v>-0.304318807357845</c:v>
                </c:pt>
                <c:pt idx="15611" formatCode="General">
                  <c:v>-0.304893033728317</c:v>
                </c:pt>
                <c:pt idx="15612" formatCode="General">
                  <c:v>-0.30535830825818899</c:v>
                </c:pt>
                <c:pt idx="15613" formatCode="General">
                  <c:v>-0.30571365143721402</c:v>
                </c:pt>
                <c:pt idx="15614" formatCode="General">
                  <c:v>-0.305957721939695</c:v>
                </c:pt>
                <c:pt idx="15615" formatCode="General">
                  <c:v>-0.30608940364561299</c:v>
                </c:pt>
                <c:pt idx="15616" formatCode="General">
                  <c:v>-0.30610835096247202</c:v>
                </c:pt>
                <c:pt idx="15617" formatCode="General">
                  <c:v>-0.30601337823029601</c:v>
                </c:pt>
                <c:pt idx="15618" formatCode="General">
                  <c:v>-0.30580346838578798</c:v>
                </c:pt>
                <c:pt idx="15619" formatCode="General">
                  <c:v>-0.30547839492586099</c:v>
                </c:pt>
                <c:pt idx="15620" formatCode="General">
                  <c:v>-0.30503709390231598</c:v>
                </c:pt>
                <c:pt idx="15621" formatCode="General">
                  <c:v>-0.30447863072523301</c:v>
                </c:pt>
                <c:pt idx="15622" formatCode="General">
                  <c:v>-0.30380231183770101</c:v>
                </c:pt>
                <c:pt idx="15623" formatCode="General">
                  <c:v>-0.303007139971807</c:v>
                </c:pt>
                <c:pt idx="15624" formatCode="General">
                  <c:v>-0.30209235810257601</c:v>
                </c:pt>
                <c:pt idx="15625" formatCode="General">
                  <c:v>-0.30105748113264602</c:v>
                </c:pt>
                <c:pt idx="15626" formatCode="General">
                  <c:v>-0.29990170351560902</c:v>
                </c:pt>
                <c:pt idx="15627" formatCode="General">
                  <c:v>-0.29862392665016602</c:v>
                </c:pt>
                <c:pt idx="15628" formatCode="General">
                  <c:v>-0.297223927218568</c:v>
                </c:pt>
                <c:pt idx="15629" formatCode="General">
                  <c:v>-0.29570182748695001</c:v>
                </c:pt>
                <c:pt idx="15630" formatCode="General">
                  <c:v>-0.29405691067689199</c:v>
                </c:pt>
                <c:pt idx="15631" formatCode="General">
                  <c:v>-0.29228864801828203</c:v>
                </c:pt>
                <c:pt idx="15632" formatCode="General">
                  <c:v>-0.29039681043012699</c:v>
                </c:pt>
                <c:pt idx="15633" formatCode="General">
                  <c:v>-0.28838092135364002</c:v>
                </c:pt>
                <c:pt idx="15634" formatCode="General">
                  <c:v>-0.28624073628174901</c:v>
                </c:pt>
                <c:pt idx="15635" formatCode="General">
                  <c:v>-0.28397577618853498</c:v>
                </c:pt>
                <c:pt idx="15636" formatCode="General">
                  <c:v>-0.28158587736447899</c:v>
                </c:pt>
                <c:pt idx="15637" formatCode="General">
                  <c:v>-0.27907142923154199</c:v>
                </c:pt>
                <c:pt idx="15638" formatCode="General">
                  <c:v>-0.276432301514556</c:v>
                </c:pt>
                <c:pt idx="15639" formatCode="General">
                  <c:v>-0.27366825671969602</c:v>
                </c:pt>
                <c:pt idx="15640" formatCode="General">
                  <c:v>-0.27077934868863901</c:v>
                </c:pt>
                <c:pt idx="15641" formatCode="General">
                  <c:v>-0.26776562533621701</c:v>
                </c:pt>
                <c:pt idx="15642" formatCode="General">
                  <c:v>-0.26462720995897299</c:v>
                </c:pt>
                <c:pt idx="15643" formatCode="General">
                  <c:v>-0.26136431349770201</c:v>
                </c:pt>
                <c:pt idx="15644" formatCode="General">
                  <c:v>-0.25797718035055101</c:v>
                </c:pt>
                <c:pt idx="15645" formatCode="General">
                  <c:v>-0.25446614229042702</c:v>
                </c:pt>
                <c:pt idx="15646" formatCode="General">
                  <c:v>-0.25083161447425401</c:v>
                </c:pt>
                <c:pt idx="15647" formatCode="General">
                  <c:v>-0.247073991225429</c:v>
                </c:pt>
                <c:pt idx="15648" formatCode="General">
                  <c:v>-0.24319380231055401</c:v>
                </c:pt>
                <c:pt idx="15649" formatCode="General">
                  <c:v>-0.23919166817802801</c:v>
                </c:pt>
                <c:pt idx="15650" formatCode="General">
                  <c:v>-0.23506818243201999</c:v>
                </c:pt>
                <c:pt idx="15651" formatCode="General">
                  <c:v>-0.23082407160584301</c:v>
                </c:pt>
                <c:pt idx="15652" formatCode="General">
                  <c:v>-0.226460149433166</c:v>
                </c:pt>
                <c:pt idx="15653" formatCode="General">
                  <c:v>-0.22197725269528101</c:v>
                </c:pt>
                <c:pt idx="15654" formatCode="General">
                  <c:v>-0.21737629415506499</c:v>
                </c:pt>
                <c:pt idx="15655" formatCode="General">
                  <c:v>-0.21265832330654399</c:v>
                </c:pt>
                <c:pt idx="15656" formatCode="General">
                  <c:v>-0.20782447014719899</c:v>
                </c:pt>
                <c:pt idx="15657" formatCode="General">
                  <c:v>-0.20287593208656901</c:v>
                </c:pt>
                <c:pt idx="15658" formatCode="General">
                  <c:v>-0.197813960303968</c:v>
                </c:pt>
                <c:pt idx="15659" formatCode="General">
                  <c:v>-0.192639808886157</c:v>
                </c:pt>
                <c:pt idx="15660" formatCode="General">
                  <c:v>-0.187354895242662</c:v>
                </c:pt>
                <c:pt idx="15661" formatCode="General">
                  <c:v>-0.181960744697239</c:v>
                </c:pt>
                <c:pt idx="15662" formatCode="General">
                  <c:v>-0.176458819906331</c:v>
                </c:pt>
                <c:pt idx="15663" formatCode="General">
                  <c:v>-0.17085078085220301</c:v>
                </c:pt>
                <c:pt idx="15664" formatCode="General">
                  <c:v>-0.16513838770042799</c:v>
                </c:pt>
                <c:pt idx="15665" formatCode="General">
                  <c:v>-0.15932336478360401</c:v>
                </c:pt>
                <c:pt idx="15666" formatCode="General">
                  <c:v>-0.15340750298834399</c:v>
                </c:pt>
                <c:pt idx="15667" formatCode="General">
                  <c:v>-0.147392726818487</c:v>
                </c:pt>
                <c:pt idx="15668" formatCode="General">
                  <c:v>-0.141281093456912</c:v>
                </c:pt>
                <c:pt idx="15669" formatCode="General">
                  <c:v>-0.13507471721737599</c:v>
                </c:pt>
                <c:pt idx="15670" formatCode="General">
                  <c:v>-0.12877570229143401</c:v>
                </c:pt>
                <c:pt idx="15671" formatCode="General">
                  <c:v>-0.12238624788607</c:v>
                </c:pt>
                <c:pt idx="15672" formatCode="General">
                  <c:v>-0.11590870764004201</c:v>
                </c:pt>
                <c:pt idx="15673" formatCode="General">
                  <c:v>-0.10934547216681099</c:v>
                </c:pt>
                <c:pt idx="15674" formatCode="General">
                  <c:v>-0.10269900385311501</c:v>
                </c:pt>
                <c:pt idx="15675" formatCode="General">
                  <c:v>-9.5971838320870598E-2</c:v>
                </c:pt>
                <c:pt idx="15676" formatCode="General">
                  <c:v>-8.9166628526156297E-2</c:v>
                </c:pt>
                <c:pt idx="15677" formatCode="General">
                  <c:v>-8.2286075949982398E-2</c:v>
                </c:pt>
                <c:pt idx="15678" formatCode="General">
                  <c:v>-7.5332865091204904E-2</c:v>
                </c:pt>
                <c:pt idx="15679" formatCode="General">
                  <c:v>-6.8309825140027397E-2</c:v>
                </c:pt>
                <c:pt idx="15680" formatCode="General">
                  <c:v>-6.1219928184723202E-2</c:v>
                </c:pt>
                <c:pt idx="15681" formatCode="General">
                  <c:v>-5.4066113358259602E-2</c:v>
                </c:pt>
                <c:pt idx="15682" formatCode="General">
                  <c:v>-4.6851429558351601E-2</c:v>
                </c:pt>
                <c:pt idx="15683" formatCode="General">
                  <c:v>-3.9579043513637002E-2</c:v>
                </c:pt>
                <c:pt idx="15684" formatCode="General">
                  <c:v>-3.2252164344864803E-2</c:v>
                </c:pt>
                <c:pt idx="15685" formatCode="General">
                  <c:v>-2.48740295729384E-2</c:v>
                </c:pt>
                <c:pt idx="15686" formatCode="General">
                  <c:v>-1.74479537916934E-2</c:v>
                </c:pt>
                <c:pt idx="15687" formatCode="General">
                  <c:v>-9.97737614272683E-3</c:v>
                </c:pt>
                <c:pt idx="15688" formatCode="General">
                  <c:v>-2.4657375872638499E-3</c:v>
                </c:pt>
                <c:pt idx="15689" formatCode="General">
                  <c:v>5.0834825372218497E-3</c:v>
                </c:pt>
                <c:pt idx="15690" formatCode="General">
                  <c:v>1.26667129834573E-2</c:v>
                </c:pt>
                <c:pt idx="15691" formatCode="General">
                  <c:v>2.0280293902824199E-2</c:v>
                </c:pt>
                <c:pt idx="15692" formatCode="General">
                  <c:v>2.7920478431997801E-2</c:v>
                </c:pt>
                <c:pt idx="15693" formatCode="General">
                  <c:v>3.5583342098086099E-2</c:v>
                </c:pt>
                <c:pt idx="15694" formatCode="General">
                  <c:v>4.3264975692037702E-2</c:v>
                </c:pt>
                <c:pt idx="15695" formatCode="General">
                  <c:v>5.0961643131699597E-2</c:v>
                </c:pt>
                <c:pt idx="15696" formatCode="General">
                  <c:v>5.8669697429306202E-2</c:v>
                </c:pt>
                <c:pt idx="15697" formatCode="General">
                  <c:v>6.6385519973032506E-2</c:v>
                </c:pt>
                <c:pt idx="15698" formatCode="General">
                  <c:v>7.4104974963386194E-2</c:v>
                </c:pt>
                <c:pt idx="15699" formatCode="General">
                  <c:v>8.1823925687781504E-2</c:v>
                </c:pt>
                <c:pt idx="15700" formatCode="General">
                  <c:v>8.9538283252769399E-2</c:v>
                </c:pt>
                <c:pt idx="15701" formatCode="General">
                  <c:v>9.7243523275012497E-2</c:v>
                </c:pt>
                <c:pt idx="15702" formatCode="General">
                  <c:v>0.104935729668005</c:v>
                </c:pt>
                <c:pt idx="15703" formatCode="General">
                  <c:v>0.11261063355022299</c:v>
                </c:pt>
                <c:pt idx="15704" formatCode="General">
                  <c:v>0.120264054336073</c:v>
                </c:pt>
                <c:pt idx="15705" formatCode="General">
                  <c:v>0.12789190312695201</c:v>
                </c:pt>
                <c:pt idx="15706" formatCode="General">
                  <c:v>0.13548912286550499</c:v>
                </c:pt>
                <c:pt idx="15707" formatCode="General">
                  <c:v>0.14305137454587</c:v>
                </c:pt>
                <c:pt idx="15708" formatCode="General">
                  <c:v>0.15057514082616699</c:v>
                </c:pt>
                <c:pt idx="15709" formatCode="General">
                  <c:v>0.15805599377752499</c:v>
                </c:pt>
                <c:pt idx="15710" formatCode="General">
                  <c:v>0.16548904739218701</c:v>
                </c:pt>
                <c:pt idx="15711" formatCode="General">
                  <c:v>0.172870209309575</c:v>
                </c:pt>
                <c:pt idx="15712" formatCode="General">
                  <c:v>0.18019564325374901</c:v>
                </c:pt>
                <c:pt idx="15713" formatCode="General">
                  <c:v>0.18746061419878199</c:v>
                </c:pt>
                <c:pt idx="15714" formatCode="General">
                  <c:v>0.19466057033319101</c:v>
                </c:pt>
                <c:pt idx="15715" formatCode="General">
                  <c:v>0.20179177821255001</c:v>
                </c:pt>
                <c:pt idx="15716" formatCode="General">
                  <c:v>0.208849645289548</c:v>
                </c:pt>
                <c:pt idx="15717" formatCode="General">
                  <c:v>0.21582920226000901</c:v>
                </c:pt>
                <c:pt idx="15718" formatCode="General">
                  <c:v>0.22272628536271599</c:v>
                </c:pt>
                <c:pt idx="15719" formatCode="General">
                  <c:v>0.22953652969459601</c:v>
                </c:pt>
                <c:pt idx="15720" formatCode="General">
                  <c:v>0.23625532375762401</c:v>
                </c:pt>
                <c:pt idx="15721" formatCode="General">
                  <c:v>0.24287887592510901</c:v>
                </c:pt>
                <c:pt idx="15722" formatCode="General">
                  <c:v>0.249402680326273</c:v>
                </c:pt>
                <c:pt idx="15723" formatCode="General">
                  <c:v>0.255822417795118</c:v>
                </c:pt>
                <c:pt idx="15724" formatCode="General">
                  <c:v>0.26213359926475099</c:v>
                </c:pt>
                <c:pt idx="15725" formatCode="General">
                  <c:v>0.26833206889830002</c:v>
                </c:pt>
                <c:pt idx="15726" formatCode="General">
                  <c:v>0.27441403683243099</c:v>
                </c:pt>
                <c:pt idx="15727" formatCode="General">
                  <c:v>0.280374942302895</c:v>
                </c:pt>
                <c:pt idx="15728" formatCode="General">
                  <c:v>0.286210537171315</c:v>
                </c:pt>
                <c:pt idx="15729" formatCode="General">
                  <c:v>0.29191697638345498</c:v>
                </c:pt>
                <c:pt idx="15730" formatCode="General">
                  <c:v>0.29749025559204201</c:v>
                </c:pt>
                <c:pt idx="15731" formatCode="General">
                  <c:v>0.30292616580849202</c:v>
                </c:pt>
                <c:pt idx="15732" formatCode="General">
                  <c:v>0.30822092643756699</c:v>
                </c:pt>
                <c:pt idx="15733" formatCode="General">
                  <c:v>0.31337114457139398</c:v>
                </c:pt>
                <c:pt idx="15734" formatCode="General">
                  <c:v>0.318372746474199</c:v>
                </c:pt>
                <c:pt idx="15735" formatCode="General">
                  <c:v>0.32322198424001702</c:v>
                </c:pt>
                <c:pt idx="15736" formatCode="General">
                  <c:v>0.32791553194512202</c:v>
                </c:pt>
                <c:pt idx="15737" formatCode="General">
                  <c:v>0.33244935237684498</c:v>
                </c:pt>
                <c:pt idx="15738" formatCode="General">
                  <c:v>0.33681972212380301</c:v>
                </c:pt>
                <c:pt idx="15739" formatCode="General">
                  <c:v>0.34102288933520303</c:v>
                </c:pt>
                <c:pt idx="15740" formatCode="General">
                  <c:v>0.34505606684042101</c:v>
                </c:pt>
                <c:pt idx="15741" formatCode="General">
                  <c:v>0.34891585288876198</c:v>
                </c:pt>
                <c:pt idx="15742" formatCode="General">
                  <c:v>0.35259867393614902</c:v>
                </c:pt>
                <c:pt idx="15743" formatCode="General">
                  <c:v>0.35610193182095901</c:v>
                </c:pt>
                <c:pt idx="15744" formatCode="General">
                  <c:v>0.35942245158790198</c:v>
                </c:pt>
                <c:pt idx="15745" formatCode="General">
                  <c:v>0.36255739544505799</c:v>
                </c:pt>
                <c:pt idx="15746" formatCode="General">
                  <c:v>0.365503819112037</c:v>
                </c:pt>
                <c:pt idx="15747" formatCode="General">
                  <c:v>0.36825868819868401</c:v>
                </c:pt>
                <c:pt idx="15748" formatCode="General">
                  <c:v>0.37081994354903403</c:v>
                </c:pt>
                <c:pt idx="15749" formatCode="General">
                  <c:v>0.373184901242825</c:v>
                </c:pt>
                <c:pt idx="15750" formatCode="General">
                  <c:v>0.375350711185166</c:v>
                </c:pt>
                <c:pt idx="15751" formatCode="General">
                  <c:v>0.37731554468329498</c:v>
                </c:pt>
                <c:pt idx="15752" formatCode="General">
                  <c:v>0.37907749142216901</c:v>
                </c:pt>
                <c:pt idx="15753" formatCode="General">
                  <c:v>0.38063389718664498</c:v>
                </c:pt>
                <c:pt idx="15754" formatCode="General">
                  <c:v>0.38198246821592302</c:v>
                </c:pt>
                <c:pt idx="15755" formatCode="General">
                  <c:v>0.38312145514877499</c:v>
                </c:pt>
                <c:pt idx="15756" formatCode="General">
                  <c:v>0.38404960295864898</c:v>
                </c:pt>
                <c:pt idx="15757" formatCode="General">
                  <c:v>0.38476550284295102</c:v>
                </c:pt>
                <c:pt idx="15758" formatCode="General">
                  <c:v>0.38526696975491598</c:v>
                </c:pt>
                <c:pt idx="15759" formatCode="General">
                  <c:v>0.385552225828243</c:v>
                </c:pt>
                <c:pt idx="15760" formatCode="General">
                  <c:v>0.38562056047056098</c:v>
                </c:pt>
                <c:pt idx="15761" formatCode="General">
                  <c:v>0.38547117522468</c:v>
                </c:pt>
                <c:pt idx="15762" formatCode="General">
                  <c:v>0.38510255276747801</c:v>
                </c:pt>
                <c:pt idx="15763" formatCode="General">
                  <c:v>0.38451406261708698</c:v>
                </c:pt>
                <c:pt idx="15764" formatCode="General">
                  <c:v>0.38370499489617799</c:v>
                </c:pt>
                <c:pt idx="15765" formatCode="General">
                  <c:v>0.38267443615765401</c:v>
                </c:pt>
                <c:pt idx="15766" formatCode="General">
                  <c:v>0.38142188411446498</c:v>
                </c:pt>
                <c:pt idx="15767" formatCode="General">
                  <c:v>0.37994731173878299</c:v>
                </c:pt>
                <c:pt idx="15768" formatCode="General">
                  <c:v>0.378251071330931</c:v>
                </c:pt>
                <c:pt idx="15769" formatCode="General">
                  <c:v>0.37633276147415001</c:v>
                </c:pt>
                <c:pt idx="15770" formatCode="General">
                  <c:v>0.37419224666044099</c:v>
                </c:pt>
                <c:pt idx="15771" formatCode="General">
                  <c:v>0.371829820422935</c:v>
                </c:pt>
                <c:pt idx="15772" formatCode="General">
                  <c:v>0.369246141105253</c:v>
                </c:pt>
                <c:pt idx="15773" formatCode="General">
                  <c:v>0.36644163612945002</c:v>
                </c:pt>
                <c:pt idx="15774" formatCode="General">
                  <c:v>0.36341649010618099</c:v>
                </c:pt>
                <c:pt idx="15775" formatCode="General">
                  <c:v>0.36017181067086501</c:v>
                </c:pt>
                <c:pt idx="15776" formatCode="General">
                  <c:v>0.35670912186410397</c:v>
                </c:pt>
                <c:pt idx="15777" formatCode="General">
                  <c:v>0.35302967282049402</c:v>
                </c:pt>
                <c:pt idx="15778" formatCode="General">
                  <c:v>0.34913436694404598</c:v>
                </c:pt>
                <c:pt idx="15779" formatCode="General">
                  <c:v>0.34502434443983299</c:v>
                </c:pt>
                <c:pt idx="15780" formatCode="General">
                  <c:v>0.340701058052371</c:v>
                </c:pt>
                <c:pt idx="15781" formatCode="General">
                  <c:v>0.33616628011099098</c:v>
                </c:pt>
                <c:pt idx="15782" formatCode="General">
                  <c:v>0.33142203918068802</c:v>
                </c:pt>
                <c:pt idx="15783" formatCode="General">
                  <c:v>0.32647005521800698</c:v>
                </c:pt>
                <c:pt idx="15784" formatCode="General">
                  <c:v>0.32131223255309299</c:v>
                </c:pt>
                <c:pt idx="15785" formatCode="General">
                  <c:v>0.315950742369698</c:v>
                </c:pt>
                <c:pt idx="15786" formatCode="General">
                  <c:v>0.31038800358285201</c:v>
                </c:pt>
                <c:pt idx="15787" formatCode="General">
                  <c:v>0.30462669220034799</c:v>
                </c:pt>
                <c:pt idx="15788" formatCode="General">
                  <c:v>0.29866964838002502</c:v>
                </c:pt>
                <c:pt idx="15789" formatCode="General">
                  <c:v>0.29251932207419801</c:v>
                </c:pt>
                <c:pt idx="15790" formatCode="General">
                  <c:v>0.28617836444303701</c:v>
                </c:pt>
                <c:pt idx="15791" formatCode="General">
                  <c:v>0.27965071270683001</c:v>
                </c:pt>
                <c:pt idx="15792" formatCode="General">
                  <c:v>0.27293942496870899</c:v>
                </c:pt>
                <c:pt idx="15793" formatCode="General">
                  <c:v>0.26604752224623102</c:v>
                </c:pt>
                <c:pt idx="15794" formatCode="General">
                  <c:v>0.25897814025974703</c:v>
                </c:pt>
                <c:pt idx="15795" formatCode="General">
                  <c:v>0.251734552760776</c:v>
                </c:pt>
                <c:pt idx="15796" formatCode="General">
                  <c:v>0.24432075739504799</c:v>
                </c:pt>
                <c:pt idx="15797" formatCode="General">
                  <c:v>0.236740922494205</c:v>
                </c:pt>
                <c:pt idx="15798" formatCode="General">
                  <c:v>0.22899924858621401</c:v>
                </c:pt>
                <c:pt idx="15799" formatCode="General">
                  <c:v>0.221099361872477</c:v>
                </c:pt>
                <c:pt idx="15800" formatCode="General">
                  <c:v>0.21304487310734599</c:v>
                </c:pt>
                <c:pt idx="15801" formatCode="General">
                  <c:v>0.20484005316242199</c:v>
                </c:pt>
                <c:pt idx="15802" formatCode="General">
                  <c:v>0.19648981923666001</c:v>
                </c:pt>
                <c:pt idx="15803" formatCode="General">
                  <c:v>0.18799856845082799</c:v>
                </c:pt>
                <c:pt idx="15804" formatCode="General">
                  <c:v>0.17937063871294701</c:v>
                </c:pt>
                <c:pt idx="15805" formatCode="General">
                  <c:v>0.17061092286268201</c:v>
                </c:pt>
                <c:pt idx="15806" formatCode="General">
                  <c:v>0.161724329012287</c:v>
                </c:pt>
                <c:pt idx="15807" formatCode="General">
                  <c:v>0.15271568613793901</c:v>
                </c:pt>
                <c:pt idx="15808" formatCode="General">
                  <c:v>0.143589715417173</c:v>
                </c:pt>
                <c:pt idx="15809" formatCode="General">
                  <c:v>0.13435107003949301</c:v>
                </c:pt>
                <c:pt idx="15810" formatCode="General">
                  <c:v>0.12500493547175601</c:v>
                </c:pt>
                <c:pt idx="15811" formatCode="General">
                  <c:v>0.115557004016986</c:v>
                </c:pt>
                <c:pt idx="15812" formatCode="General">
                  <c:v>0.106012362652461</c:v>
                </c:pt>
                <c:pt idx="15813" formatCode="General">
                  <c:v>9.6376445965461494E-2</c:v>
                </c:pt>
                <c:pt idx="15814" formatCode="General">
                  <c:v>8.6654589625964104E-2</c:v>
                </c:pt>
                <c:pt idx="15815" formatCode="General">
                  <c:v>7.6851964410071402E-2</c:v>
                </c:pt>
                <c:pt idx="15816" formatCode="General">
                  <c:v>6.6974203863751205E-2</c:v>
                </c:pt>
                <c:pt idx="15817" formatCode="General">
                  <c:v>5.7027398086336598E-2</c:v>
                </c:pt>
                <c:pt idx="15818" formatCode="General">
                  <c:v>4.7017448498199298E-2</c:v>
                </c:pt>
                <c:pt idx="15819" formatCode="General">
                  <c:v>3.6949489077910798E-2</c:v>
                </c:pt>
                <c:pt idx="15820" formatCode="General">
                  <c:v>2.6829502825207699E-2</c:v>
                </c:pt>
                <c:pt idx="15821" formatCode="General">
                  <c:v>1.6663346454925398E-2</c:v>
                </c:pt>
                <c:pt idx="15822" formatCode="General">
                  <c:v>6.4566332858388004E-3</c:v>
                </c:pt>
                <c:pt idx="15823" formatCode="General">
                  <c:v>-3.7846646320510101E-3</c:v>
                </c:pt>
                <c:pt idx="15824" formatCode="General">
                  <c:v>-1.40542084486535E-2</c:v>
                </c:pt>
                <c:pt idx="15825" formatCode="General">
                  <c:v>-2.4345955627477201E-2</c:v>
                </c:pt>
                <c:pt idx="15826" formatCode="General">
                  <c:v>-3.4654717228345698E-2</c:v>
                </c:pt>
                <c:pt idx="15827" formatCode="General">
                  <c:v>-4.4974492997305097E-2</c:v>
                </c:pt>
                <c:pt idx="15828" formatCode="General">
                  <c:v>-5.5298867901842103E-2</c:v>
                </c:pt>
                <c:pt idx="15829" formatCode="General">
                  <c:v>-6.5621650610570806E-2</c:v>
                </c:pt>
                <c:pt idx="15830" formatCode="General">
                  <c:v>-7.5936471531484404E-2</c:v>
                </c:pt>
                <c:pt idx="15831" formatCode="General">
                  <c:v>-8.6237837601476394E-2</c:v>
                </c:pt>
                <c:pt idx="15832" formatCode="General">
                  <c:v>-9.65200503219526E-2</c:v>
                </c:pt>
                <c:pt idx="15833" formatCode="General">
                  <c:v>-0.106776531056393</c:v>
                </c:pt>
                <c:pt idx="15834" formatCode="General">
                  <c:v>-0.11700095095349899</c:v>
                </c:pt>
                <c:pt idx="15835" formatCode="General">
                  <c:v>-0.127187406213078</c:v>
                </c:pt>
                <c:pt idx="15836" formatCode="General">
                  <c:v>-0.13733033661836799</c:v>
                </c:pt>
                <c:pt idx="15837" formatCode="General">
                  <c:v>-0.14742343868275701</c:v>
                </c:pt>
                <c:pt idx="15838" formatCode="General">
                  <c:v>-0.157460690611049</c:v>
                </c:pt>
                <c:pt idx="15839" formatCode="General">
                  <c:v>-0.16743649139651501</c:v>
                </c:pt>
                <c:pt idx="15840" formatCode="General">
                  <c:v>-0.17734503909371399</c:v>
                </c:pt>
                <c:pt idx="15841" formatCode="General">
                  <c:v>-0.18718027404962401</c:v>
                </c:pt>
                <c:pt idx="15842" formatCode="General">
                  <c:v>-0.19693596103338401</c:v>
                </c:pt>
                <c:pt idx="15843" formatCode="General">
                  <c:v>-0.20660682381456499</c:v>
                </c:pt>
                <c:pt idx="15844" formatCode="General">
                  <c:v>-0.21618744724455699</c:v>
                </c:pt>
                <c:pt idx="15845" formatCode="General">
                  <c:v>-0.225671620385167</c:v>
                </c:pt>
                <c:pt idx="15846" formatCode="General">
                  <c:v>-0.23505344638324499</c:v>
                </c:pt>
                <c:pt idx="15847" formatCode="General">
                  <c:v>-0.244327531873998</c:v>
                </c:pt>
                <c:pt idx="15848" formatCode="General">
                  <c:v>-0.25348888229417899</c:v>
                </c:pt>
                <c:pt idx="15849" formatCode="General">
                  <c:v>-0.26253182660925001</c:v>
                </c:pt>
                <c:pt idx="15850" formatCode="General">
                  <c:v>-0.27145101716972397</c:v>
                </c:pt>
                <c:pt idx="15851" formatCode="General">
                  <c:v>-0.28024151933970798</c:v>
                </c:pt>
                <c:pt idx="15852" formatCode="General">
                  <c:v>-0.28889767226327701</c:v>
                </c:pt>
                <c:pt idx="15853" formatCode="General">
                  <c:v>-0.29741416865065501</c:v>
                </c:pt>
                <c:pt idx="15854" formatCode="General">
                  <c:v>-0.30578615835880801</c:v>
                </c:pt>
                <c:pt idx="15855" formatCode="General">
                  <c:v>-0.31400883395006801</c:v>
                </c:pt>
                <c:pt idx="15856" formatCode="General">
                  <c:v>-0.32207711458683402</c:v>
                </c:pt>
                <c:pt idx="15857" formatCode="General">
                  <c:v>-0.32998630059058298</c:v>
                </c:pt>
                <c:pt idx="15858" formatCode="General">
                  <c:v>-0.33773174207353701</c:v>
                </c:pt>
                <c:pt idx="15859" formatCode="General">
                  <c:v>-0.34530885635043201</c:v>
                </c:pt>
                <c:pt idx="15860" formatCode="General">
                  <c:v>-0.35271318869547402</c:v>
                </c:pt>
                <c:pt idx="15861" formatCode="General">
                  <c:v>-0.35994041467854299</c:v>
                </c:pt>
                <c:pt idx="15862" formatCode="General">
                  <c:v>-0.36698627993932498</c:v>
                </c:pt>
                <c:pt idx="15863" formatCode="General">
                  <c:v>-0.373846644099049</c:v>
                </c:pt>
                <c:pt idx="15864" formatCode="General">
                  <c:v>-0.38051743422712198</c:v>
                </c:pt>
                <c:pt idx="15865" formatCode="General">
                  <c:v>-0.38699475477819101</c:v>
                </c:pt>
                <c:pt idx="15866" formatCode="General">
                  <c:v>-0.39327489091921303</c:v>
                </c:pt>
                <c:pt idx="15867" formatCode="General">
                  <c:v>-0.39935418787218402</c:v>
                </c:pt>
                <c:pt idx="15868" formatCode="General">
                  <c:v>-0.40522909390503098</c:v>
                </c:pt>
                <c:pt idx="15869" formatCode="General">
                  <c:v>-0.41089622226875</c:v>
                </c:pt>
                <c:pt idx="15870" formatCode="General">
                  <c:v>-0.41635234427921303</c:v>
                </c:pt>
                <c:pt idx="15871" formatCode="General">
                  <c:v>-0.421594288286194</c:v>
                </c:pt>
                <c:pt idx="15872" formatCode="General">
                  <c:v>-0.426619008096429</c:v>
                </c:pt>
                <c:pt idx="15873" formatCode="General">
                  <c:v>-0.43142365477800598</c:v>
                </c:pt>
                <c:pt idx="15874" formatCode="General">
                  <c:v>-0.43600550486784301</c:v>
                </c:pt>
                <c:pt idx="15875" formatCode="General">
                  <c:v>-0.440361982391133</c:v>
                </c:pt>
                <c:pt idx="15876" formatCode="General">
                  <c:v>-0.44449061762665099</c:v>
                </c:pt>
                <c:pt idx="15877" formatCode="General">
                  <c:v>-0.44838903503065403</c:v>
                </c:pt>
                <c:pt idx="15878" formatCode="General">
                  <c:v>-0.452055083338959</c:v>
                </c:pt>
                <c:pt idx="15879" formatCode="General">
                  <c:v>-0.45548672922449701</c:v>
                </c:pt>
                <c:pt idx="15880" formatCode="General">
                  <c:v>-0.458682047452172</c:v>
                </c:pt>
                <c:pt idx="15881" formatCode="General">
                  <c:v>-0.46163937280942002</c:v>
                </c:pt>
                <c:pt idx="15882" formatCode="General">
                  <c:v>-0.46435708367147499</c:v>
                </c:pt>
                <c:pt idx="15883" formatCode="General">
                  <c:v>-0.466833683772926</c:v>
                </c:pt>
                <c:pt idx="15884" formatCode="General">
                  <c:v>-0.46906786541579398</c:v>
                </c:pt>
                <c:pt idx="15885" formatCode="General">
                  <c:v>-0.471058457286754</c:v>
                </c:pt>
                <c:pt idx="15886" formatCode="General">
                  <c:v>-0.47280451415331998</c:v>
                </c:pt>
                <c:pt idx="15887" formatCode="General">
                  <c:v>-0.47430515127488598</c:v>
                </c:pt>
                <c:pt idx="15888" formatCode="General">
                  <c:v>-0.47555963389842498</c:v>
                </c:pt>
                <c:pt idx="15889" formatCode="General">
                  <c:v>-0.47656743356158898</c:v>
                </c:pt>
                <c:pt idx="15890" formatCode="General">
                  <c:v>-0.477328108626006</c:v>
                </c:pt>
                <c:pt idx="15891" formatCode="General">
                  <c:v>-0.47784135018356999</c:v>
                </c:pt>
                <c:pt idx="15892" formatCode="General">
                  <c:v>-0.47810708815518199</c:v>
                </c:pt>
                <c:pt idx="15893" formatCode="General">
                  <c:v>-0.47812540262541198</c:v>
                </c:pt>
                <c:pt idx="15894" formatCode="General">
                  <c:v>-0.47789668341417202</c:v>
                </c:pt>
                <c:pt idx="15895" formatCode="General">
                  <c:v>-0.47742108364918701</c:v>
                </c:pt>
                <c:pt idx="15896" formatCode="General">
                  <c:v>-0.47669835772957397</c:v>
                </c:pt>
                <c:pt idx="15897" formatCode="General">
                  <c:v>-0.47572958864449999</c:v>
                </c:pt>
                <c:pt idx="15898" formatCode="General">
                  <c:v>-0.47451565273787799</c:v>
                </c:pt>
                <c:pt idx="15899" formatCode="General">
                  <c:v>-0.47305753157519298</c:v>
                </c:pt>
                <c:pt idx="15900" formatCode="General">
                  <c:v>-0.471356351593126</c:v>
                </c:pt>
                <c:pt idx="15901" formatCode="General">
                  <c:v>-0.46941282399211698</c:v>
                </c:pt>
                <c:pt idx="15902" formatCode="General">
                  <c:v>-0.467228348835662</c:v>
                </c:pt>
                <c:pt idx="15903" formatCode="General">
                  <c:v>-0.46480454073573502</c:v>
                </c:pt>
                <c:pt idx="15904" formatCode="General">
                  <c:v>-0.46214316941927402</c:v>
                </c:pt>
                <c:pt idx="15905" formatCode="General">
                  <c:v>-0.45924612147251898</c:v>
                </c:pt>
                <c:pt idx="15906" formatCode="General">
                  <c:v>-0.45611533848182201</c:v>
                </c:pt>
                <c:pt idx="15907" formatCode="General">
                  <c:v>-0.452752288333647</c:v>
                </c:pt>
                <c:pt idx="15908" formatCode="General">
                  <c:v>-0.44915909212375899</c:v>
                </c:pt>
                <c:pt idx="15909" formatCode="General">
                  <c:v>-0.44533857966763801</c:v>
                </c:pt>
                <c:pt idx="15910" formatCode="General">
                  <c:v>-0.44129313280600102</c:v>
                </c:pt>
                <c:pt idx="15911" formatCode="General">
                  <c:v>-0.437025093925</c:v>
                </c:pt>
                <c:pt idx="15912" formatCode="General">
                  <c:v>-0.43253683354407702</c:v>
                </c:pt>
                <c:pt idx="15913" formatCode="General">
                  <c:v>-0.42783078779333</c:v>
                </c:pt>
                <c:pt idx="15914" formatCode="General">
                  <c:v>-0.42291002712214898</c:v>
                </c:pt>
                <c:pt idx="15915" formatCode="General">
                  <c:v>-0.41777772607779801</c:v>
                </c:pt>
                <c:pt idx="15916" formatCode="General">
                  <c:v>-0.41243707543904801</c:v>
                </c:pt>
                <c:pt idx="15917" formatCode="General">
                  <c:v>-0.40689125717936198</c:v>
                </c:pt>
                <c:pt idx="15918" formatCode="General">
                  <c:v>-0.40114342522978902</c:v>
                </c:pt>
                <c:pt idx="15919" formatCode="General">
                  <c:v>-0.39519675219297601</c:v>
                </c:pt>
                <c:pt idx="15920" formatCode="General">
                  <c:v>-0.38905497406193101</c:v>
                </c:pt>
                <c:pt idx="15921" formatCode="General">
                  <c:v>-0.38272181478452</c:v>
                </c:pt>
                <c:pt idx="15922" formatCode="General">
                  <c:v>-0.37620044771871303</c:v>
                </c:pt>
                <c:pt idx="15923" formatCode="General">
                  <c:v>-0.369495108230736</c:v>
                </c:pt>
                <c:pt idx="15924" formatCode="General">
                  <c:v>-0.36261008249077298</c:v>
                </c:pt>
                <c:pt idx="15925" formatCode="General">
                  <c:v>-0.35554901896811197</c:v>
                </c:pt>
                <c:pt idx="15926" formatCode="General">
                  <c:v>-0.34831599439339</c:v>
                </c:pt>
                <c:pt idx="15927" formatCode="General">
                  <c:v>-0.34091504811036699</c:v>
                </c:pt>
                <c:pt idx="15928" formatCode="General">
                  <c:v>-0.33335016562887498</c:v>
                </c:pt>
                <c:pt idx="15929" formatCode="General">
                  <c:v>-0.32562582064161599</c:v>
                </c:pt>
                <c:pt idx="15930" formatCode="General">
                  <c:v>-0.31774645946763702</c:v>
                </c:pt>
                <c:pt idx="15931" formatCode="General">
                  <c:v>-0.30971645692257799</c:v>
                </c:pt>
                <c:pt idx="15932" formatCode="General">
                  <c:v>-0.30154066745937502</c:v>
                </c:pt>
                <c:pt idx="15933" formatCode="General">
                  <c:v>-0.29322382415012099</c:v>
                </c:pt>
                <c:pt idx="15934" formatCode="General">
                  <c:v>-0.28476995452186299</c:v>
                </c:pt>
                <c:pt idx="15935" formatCode="General">
                  <c:v>-0.276183543176722</c:v>
                </c:pt>
                <c:pt idx="15936" formatCode="General">
                  <c:v>-0.26747015990755102</c:v>
                </c:pt>
                <c:pt idx="15937" formatCode="General">
                  <c:v>-0.25863472188360398</c:v>
                </c:pt>
                <c:pt idx="15938" formatCode="General">
                  <c:v>-0.249681395525019</c:v>
                </c:pt>
                <c:pt idx="15939" formatCode="General">
                  <c:v>-0.24061527365075999</c:v>
                </c:pt>
                <c:pt idx="15940" formatCode="General">
                  <c:v>-0.23144143493274799</c:v>
                </c:pt>
                <c:pt idx="15941" formatCode="General">
                  <c:v>-0.22216482103851801</c:v>
                </c:pt>
                <c:pt idx="15942" formatCode="General">
                  <c:v>-0.212790744475163</c:v>
                </c:pt>
                <c:pt idx="15943" formatCode="General">
                  <c:v>-0.20332383784861699</c:v>
                </c:pt>
                <c:pt idx="15944" formatCode="General">
                  <c:v>-0.193769107367145</c:v>
                </c:pt>
                <c:pt idx="15945" formatCode="General">
                  <c:v>-0.18413198296005001</c:v>
                </c:pt>
                <c:pt idx="15946" formatCode="General">
                  <c:v>-0.174417225811485</c:v>
                </c:pt>
                <c:pt idx="15947" formatCode="General">
                  <c:v>-0.16462990177339601</c:v>
                </c:pt>
                <c:pt idx="15948" formatCode="General">
                  <c:v>-0.154774955173304</c:v>
                </c:pt>
                <c:pt idx="15949" formatCode="General">
                  <c:v>-0.14485722204608401</c:v>
                </c:pt>
                <c:pt idx="15950" formatCode="General">
                  <c:v>-0.13488250746817099</c:v>
                </c:pt>
                <c:pt idx="15951" formatCode="General">
                  <c:v>-0.124855976733628</c:v>
                </c:pt>
                <c:pt idx="15952" formatCode="General">
                  <c:v>-0.11478256044580799</c:v>
                </c:pt>
                <c:pt idx="15953" formatCode="General">
                  <c:v>-0.104667576164233</c:v>
                </c:pt>
                <c:pt idx="15954" formatCode="General">
                  <c:v>-9.4516201137468905E-2</c:v>
                </c:pt>
                <c:pt idx="15955" formatCode="General">
                  <c:v>-8.4333394259625799E-2</c:v>
                </c:pt>
                <c:pt idx="15956" formatCode="General">
                  <c:v>-7.4123946596075699E-2</c:v>
                </c:pt>
                <c:pt idx="15957" formatCode="General">
                  <c:v>-6.3893094194606606E-2</c:v>
                </c:pt>
                <c:pt idx="15958" formatCode="General">
                  <c:v>-5.3646506344895303E-2</c:v>
                </c:pt>
                <c:pt idx="15959" formatCode="General">
                  <c:v>-4.3389127743496202E-2</c:v>
                </c:pt>
                <c:pt idx="15960" formatCode="General">
                  <c:v>-3.3125713422663697E-2</c:v>
                </c:pt>
                <c:pt idx="15961" formatCode="General">
                  <c:v>-2.2861953581753299E-2</c:v>
                </c:pt>
                <c:pt idx="15962" formatCode="General">
                  <c:v>-1.2602830125064799E-2</c:v>
                </c:pt>
                <c:pt idx="15963" formatCode="General">
                  <c:v>-2.3525183223052702E-3</c:v>
                </c:pt>
                <c:pt idx="15964" formatCode="General">
                  <c:v>7.8839020454123093E-3</c:v>
                </c:pt>
                <c:pt idx="15965" formatCode="General">
                  <c:v>1.8101391392093401E-2</c:v>
                </c:pt>
                <c:pt idx="15966" formatCode="General">
                  <c:v>2.8295044075151599E-2</c:v>
                </c:pt>
                <c:pt idx="15967" formatCode="General">
                  <c:v>3.8459590260914299E-2</c:v>
                </c:pt>
                <c:pt idx="15968" formatCode="General">
                  <c:v>4.85904833358074E-2</c:v>
                </c:pt>
                <c:pt idx="15969" formatCode="General">
                  <c:v>5.8683354025136997E-2</c:v>
                </c:pt>
                <c:pt idx="15970" formatCode="General">
                  <c:v>6.8732876775452895E-2</c:v>
                </c:pt>
                <c:pt idx="15971" formatCode="General">
                  <c:v>7.8734406789145506E-2</c:v>
                </c:pt>
                <c:pt idx="15972" formatCode="General">
                  <c:v>8.8684074372768096E-2</c:v>
                </c:pt>
                <c:pt idx="15973" formatCode="General">
                  <c:v>9.8577072204892396E-2</c:v>
                </c:pt>
                <c:pt idx="15974" formatCode="General">
                  <c:v>0.10840866059051101</c:v>
                </c:pt>
                <c:pt idx="15975" formatCode="General">
                  <c:v>0.118174815717388</c:v>
                </c:pt>
                <c:pt idx="15976" formatCode="General">
                  <c:v>0.12787116179289501</c:v>
                </c:pt>
                <c:pt idx="15977" formatCode="General">
                  <c:v>0.137493401954287</c:v>
                </c:pt>
                <c:pt idx="15978" formatCode="General">
                  <c:v>0.147037399293834</c:v>
                </c:pt>
                <c:pt idx="15979" formatCode="General">
                  <c:v>0.15649909936409601</c:v>
                </c:pt>
                <c:pt idx="15980" formatCode="General">
                  <c:v>0.165874051886896</c:v>
                </c:pt>
                <c:pt idx="15981" formatCode="General">
                  <c:v>0.17515845055066501</c:v>
                </c:pt>
                <c:pt idx="15982" formatCode="General">
                  <c:v>0.184348615852472</c:v>
                </c:pt>
                <c:pt idx="15983" formatCode="General">
                  <c:v>0.193439882671542</c:v>
                </c:pt>
                <c:pt idx="15984" formatCode="General">
                  <c:v>0.202428766558301</c:v>
                </c:pt>
                <c:pt idx="15985" formatCode="General">
                  <c:v>0.211311961238972</c:v>
                </c:pt>
                <c:pt idx="15986" formatCode="General">
                  <c:v>0.220085133825586</c:v>
                </c:pt>
                <c:pt idx="15987" formatCode="General">
                  <c:v>0.22874455348835199</c:v>
                </c:pt>
                <c:pt idx="15988" formatCode="General">
                  <c:v>0.237287242419917</c:v>
                </c:pt>
                <c:pt idx="15989" formatCode="General">
                  <c:v>0.24570981645323201</c:v>
                </c:pt>
                <c:pt idx="15990" formatCode="General">
                  <c:v>0.25400892202125902</c:v>
                </c:pt>
                <c:pt idx="15991" formatCode="General">
                  <c:v>0.262181291521141</c:v>
                </c:pt>
                <c:pt idx="15992" formatCode="General">
                  <c:v>0.27022374011308198</c:v>
                </c:pt>
                <c:pt idx="15993" formatCode="General">
                  <c:v>0.278133161831217</c:v>
                </c:pt>
                <c:pt idx="15994" formatCode="General">
                  <c:v>0.28590652527646099</c:v>
                </c:pt>
                <c:pt idx="15995" formatCode="General">
                  <c:v>0.29354092901526702</c:v>
                </c:pt>
                <c:pt idx="15996" formatCode="General">
                  <c:v>0.301034089116334</c:v>
                </c:pt>
                <c:pt idx="15997" formatCode="General">
                  <c:v>0.30838320909540701</c:v>
                </c:pt>
                <c:pt idx="15998" formatCode="General">
                  <c:v>0.31558494803209303</c:v>
                </c:pt>
                <c:pt idx="15999" formatCode="General">
                  <c:v>0.32263707222580101</c:v>
                </c:pt>
                <c:pt idx="16000" formatCode="General">
                  <c:v>0.32953695140522099</c:v>
                </c:pt>
                <c:pt idx="16001" formatCode="General">
                  <c:v>0.33628202525378897</c:v>
                </c:pt>
                <c:pt idx="16002" formatCode="General">
                  <c:v>0.34287088474987598</c:v>
                </c:pt>
                <c:pt idx="16003" formatCode="General">
                  <c:v>0.34930110938098002</c:v>
                </c:pt>
                <c:pt idx="16004" formatCode="General">
                  <c:v>0.35557017685614101</c:v>
                </c:pt>
                <c:pt idx="16005" formatCode="General">
                  <c:v>0.36167617924266798</c:v>
                </c:pt>
                <c:pt idx="16006" formatCode="General">
                  <c:v>0.367617288587271</c:v>
                </c:pt>
                <c:pt idx="16007" formatCode="General">
                  <c:v>0.37339164004595798</c:v>
                </c:pt>
                <c:pt idx="16008" formatCode="General">
                  <c:v>0.37899686845685399</c:v>
                </c:pt>
                <c:pt idx="16009" formatCode="General">
                  <c:v>0.384431734992779</c:v>
                </c:pt>
                <c:pt idx="16010" formatCode="General">
                  <c:v>0.38969512633748299</c:v>
                </c:pt>
                <c:pt idx="16011" formatCode="General">
                  <c:v>0.39478531297570102</c:v>
                </c:pt>
                <c:pt idx="16012" formatCode="General">
                  <c:v>0.39970052628972502</c:v>
                </c:pt>
                <c:pt idx="16013" formatCode="General">
                  <c:v>0.40443955873093101</c:v>
                </c:pt>
                <c:pt idx="16014" formatCode="General">
                  <c:v>0.40900128049458401</c:v>
                </c:pt>
                <c:pt idx="16015" formatCode="General">
                  <c:v>0.41338458730988498</c:v>
                </c:pt>
                <c:pt idx="16016" formatCode="General">
                  <c:v>0.41758891518650698</c:v>
                </c:pt>
                <c:pt idx="16017" formatCode="General">
                  <c:v>0.421613130882314</c:v>
                </c:pt>
                <c:pt idx="16018" formatCode="General">
                  <c:v>0.42545602939552901</c:v>
                </c:pt>
                <c:pt idx="16019" formatCode="General">
                  <c:v>0.42911694946179202</c:v>
                </c:pt>
                <c:pt idx="16020" formatCode="General">
                  <c:v>0.43259527103043599</c:v>
                </c:pt>
                <c:pt idx="16021" formatCode="General">
                  <c:v>0.43589032123612098</c:v>
                </c:pt>
                <c:pt idx="16022" formatCode="General">
                  <c:v>0.439001380576022</c:v>
                </c:pt>
                <c:pt idx="16023" formatCode="General">
                  <c:v>0.44192777954154899</c:v>
                </c:pt>
                <c:pt idx="16024" formatCode="General">
                  <c:v>0.44466996145659798</c:v>
                </c:pt>
                <c:pt idx="16025" formatCode="General">
                  <c:v>0.44722783113773001</c:v>
                </c:pt>
                <c:pt idx="16026" formatCode="General">
                  <c:v>0.44960058601509101</c:v>
                </c:pt>
                <c:pt idx="16027" formatCode="General">
                  <c:v>0.45178792265011197</c:v>
                </c:pt>
                <c:pt idx="16028" formatCode="General">
                  <c:v>0.45379014418665697</c:v>
                </c:pt>
                <c:pt idx="16029" formatCode="General">
                  <c:v>0.45560752870107701</c:v>
                </c:pt>
                <c:pt idx="16030" formatCode="General">
                  <c:v>0.45723973280050401</c:v>
                </c:pt>
                <c:pt idx="16031" formatCode="General">
                  <c:v>0.458686914852934</c:v>
                </c:pt>
                <c:pt idx="16032" formatCode="General">
                  <c:v>0.459949792909775</c:v>
                </c:pt>
                <c:pt idx="16033" formatCode="General">
                  <c:v>0.461028495967028</c:v>
                </c:pt>
                <c:pt idx="16034" formatCode="General">
                  <c:v>0.46192304510648802</c:v>
                </c:pt>
                <c:pt idx="16035" formatCode="General">
                  <c:v>0.46263398953204599</c:v>
                </c:pt>
                <c:pt idx="16036" formatCode="General">
                  <c:v>0.46316188943641201</c:v>
                </c:pt>
                <c:pt idx="16037" formatCode="General">
                  <c:v>0.46350730368016602</c:v>
                </c:pt>
                <c:pt idx="16038" formatCode="General">
                  <c:v>0.46367133397603699</c:v>
                </c:pt>
                <c:pt idx="16039" formatCode="General">
                  <c:v>0.46365504980467898</c:v>
                </c:pt>
                <c:pt idx="16040" formatCode="General">
                  <c:v>0.46345889120977701</c:v>
                </c:pt>
                <c:pt idx="16041" formatCode="General">
                  <c:v>0.46308373161184402</c:v>
                </c:pt>
                <c:pt idx="16042" formatCode="General">
                  <c:v>0.46253044350900402</c:v>
                </c:pt>
                <c:pt idx="16043" formatCode="General">
                  <c:v>0.461799875646007</c:v>
                </c:pt>
                <c:pt idx="16044" formatCode="General">
                  <c:v>0.46089336259422697</c:v>
                </c:pt>
                <c:pt idx="16045" formatCode="General">
                  <c:v>0.45981170651184</c:v>
                </c:pt>
                <c:pt idx="16046" formatCode="General">
                  <c:v>0.45855622194006002</c:v>
                </c:pt>
                <c:pt idx="16047" formatCode="General">
                  <c:v>0.45712874806854698</c:v>
                </c:pt>
                <c:pt idx="16048" formatCode="General">
                  <c:v>0.45552998569849501</c:v>
                </c:pt>
                <c:pt idx="16049" formatCode="General">
                  <c:v>0.45376105759215102</c:v>
                </c:pt>
                <c:pt idx="16050" formatCode="General">
                  <c:v>0.45182371772062102</c:v>
                </c:pt>
                <c:pt idx="16051" formatCode="General">
                  <c:v>0.44971975045600099</c:v>
                </c:pt>
                <c:pt idx="16052" formatCode="General">
                  <c:v>0.44745084744737701</c:v>
                </c:pt>
                <c:pt idx="16053" formatCode="General">
                  <c:v>0.44501808064080101</c:v>
                </c:pt>
                <c:pt idx="16054" formatCode="General">
                  <c:v>0.44242297592954499</c:v>
                </c:pt>
                <c:pt idx="16055" formatCode="General">
                  <c:v>0.43966714744637497</c:v>
                </c:pt>
                <c:pt idx="16056" formatCode="General">
                  <c:v>0.436752713188511</c:v>
                </c:pt>
                <c:pt idx="16057" formatCode="General">
                  <c:v>0.43368125054057299</c:v>
                </c:pt>
                <c:pt idx="16058" formatCode="General">
                  <c:v>0.430454309325008</c:v>
                </c:pt>
                <c:pt idx="16059" formatCode="General">
                  <c:v>0.42707452085115299</c:v>
                </c:pt>
                <c:pt idx="16060" formatCode="General">
                  <c:v>0.42354342909153803</c:v>
                </c:pt>
                <c:pt idx="16061" formatCode="General">
                  <c:v>0.41986243169238102</c:v>
                </c:pt>
                <c:pt idx="16062" formatCode="General">
                  <c:v>0.41603355202513398</c:v>
                </c:pt>
                <c:pt idx="16063" formatCode="General">
                  <c:v>0.41205942863691902</c:v>
                </c:pt>
                <c:pt idx="16064" formatCode="General">
                  <c:v>0.40794212754242898</c:v>
                </c:pt>
                <c:pt idx="16065" formatCode="General">
                  <c:v>0.40368311244423499</c:v>
                </c:pt>
                <c:pt idx="16066" formatCode="General">
                  <c:v>0.39928490029041103</c:v>
                </c:pt>
                <c:pt idx="16067" formatCode="General">
                  <c:v>0.39474956279183898</c:v>
                </c:pt>
                <c:pt idx="16068" formatCode="General">
                  <c:v>0.39007913938311201</c:v>
                </c:pt>
                <c:pt idx="16069" formatCode="General">
                  <c:v>0.38527623351562801</c:v>
                </c:pt>
                <c:pt idx="16070" formatCode="General">
                  <c:v>0.38034292302061201</c:v>
                </c:pt>
                <c:pt idx="16071" formatCode="General">
                  <c:v>0.37528121302227802</c:v>
                </c:pt>
                <c:pt idx="16072" formatCode="General">
                  <c:v>0.37009316986135399</c:v>
                </c:pt>
                <c:pt idx="16073" formatCode="General">
                  <c:v>0.36478148999642601</c:v>
                </c:pt>
                <c:pt idx="16074" formatCode="General">
                  <c:v>0.35934894276353602</c:v>
                </c:pt>
                <c:pt idx="16075" formatCode="General">
                  <c:v>0.35379772404433502</c:v>
                </c:pt>
                <c:pt idx="16076" formatCode="General">
                  <c:v>0.34813003087927702</c:v>
                </c:pt>
                <c:pt idx="16077" formatCode="General">
                  <c:v>0.34234863049976999</c:v>
                </c:pt>
                <c:pt idx="16078" formatCode="General">
                  <c:v>0.33645581318409501</c:v>
                </c:pt>
                <c:pt idx="16079" formatCode="General">
                  <c:v>0.330453873498253</c:v>
                </c:pt>
                <c:pt idx="16080" formatCode="General">
                  <c:v>0.32434571435211501</c:v>
                </c:pt>
                <c:pt idx="16081" formatCode="General">
                  <c:v>0.31813376211955102</c:v>
                </c:pt>
                <c:pt idx="16082" formatCode="General">
                  <c:v>0.31182042133478099</c:v>
                </c:pt>
                <c:pt idx="16083" formatCode="General">
                  <c:v>0.30540820757982001</c:v>
                </c:pt>
                <c:pt idx="16084" formatCode="General">
                  <c:v>0.29890025293253902</c:v>
                </c:pt>
                <c:pt idx="16085" formatCode="General">
                  <c:v>0.29229919116176001</c:v>
                </c:pt>
                <c:pt idx="16086" formatCode="General">
                  <c:v>0.28560707804461599</c:v>
                </c:pt>
                <c:pt idx="16087" formatCode="General">
                  <c:v>0.27882661949701698</c:v>
                </c:pt>
                <c:pt idx="16088" formatCode="General">
                  <c:v>0.27196117077566501</c:v>
                </c:pt>
                <c:pt idx="16089" formatCode="General">
                  <c:v>0.26501306275937703</c:v>
                </c:pt>
                <c:pt idx="16090" formatCode="General">
                  <c:v>0.25798463832752</c:v>
                </c:pt>
                <c:pt idx="16091" formatCode="General">
                  <c:v>0.250879438941147</c:v>
                </c:pt>
                <c:pt idx="16092" formatCode="General">
                  <c:v>0.243699987857147</c:v>
                </c:pt>
                <c:pt idx="16093" formatCode="General">
                  <c:v>0.236448183371465</c:v>
                </c:pt>
                <c:pt idx="16094" formatCode="General">
                  <c:v>0.22912658179190301</c:v>
                </c:pt>
                <c:pt idx="16095" formatCode="General">
                  <c:v>0.22173848737438201</c:v>
                </c:pt>
                <c:pt idx="16096" formatCode="General">
                  <c:v>0.214286822691204</c:v>
                </c:pt>
                <c:pt idx="16097" formatCode="General">
                  <c:v>0.20677455628379901</c:v>
                </c:pt>
                <c:pt idx="16098" formatCode="General">
                  <c:v>0.19920472140767201</c:v>
                </c:pt>
                <c:pt idx="16099" formatCode="General">
                  <c:v>0.19157984496075101</c:v>
                </c:pt>
                <c:pt idx="16100" formatCode="General">
                  <c:v>0.18390247444005001</c:v>
                </c:pt>
                <c:pt idx="16101" formatCode="General">
                  <c:v>0.17617526174150799</c:v>
                </c:pt>
                <c:pt idx="16102" formatCode="General">
                  <c:v>0.16840098345297799</c:v>
                </c:pt>
                <c:pt idx="16103" formatCode="General">
                  <c:v>0.16058255481126299</c:v>
                </c:pt>
                <c:pt idx="16104" formatCode="General">
                  <c:v>0.152722977322995</c:v>
                </c:pt>
                <c:pt idx="16105" formatCode="General">
                  <c:v>0.14482484800842299</c:v>
                </c:pt>
                <c:pt idx="16106" formatCode="General">
                  <c:v>0.13689136090085899</c:v>
                </c:pt>
                <c:pt idx="16107" formatCode="General">
                  <c:v>0.128925281619136</c:v>
                </c:pt>
                <c:pt idx="16108" formatCode="General">
                  <c:v>0.12092891859506499</c:v>
                </c:pt>
                <c:pt idx="16109" formatCode="General">
                  <c:v>0.112905805413102</c:v>
                </c:pt>
                <c:pt idx="16110" formatCode="General">
                  <c:v>0.104859123612753</c:v>
                </c:pt>
                <c:pt idx="16111" formatCode="General">
                  <c:v>9.6791512161426493E-2</c:v>
                </c:pt>
                <c:pt idx="16112" formatCode="General">
                  <c:v>8.8705650632309202E-2</c:v>
                </c:pt>
                <c:pt idx="16113" formatCode="General">
                  <c:v>8.0604340254842102E-2</c:v>
                </c:pt>
                <c:pt idx="16114" formatCode="General">
                  <c:v>7.2490520324445404E-2</c:v>
                </c:pt>
                <c:pt idx="16115" formatCode="General">
                  <c:v>6.43672175369219E-2</c:v>
                </c:pt>
                <c:pt idx="16116" formatCode="General">
                  <c:v>5.6236996334226103E-2</c:v>
                </c:pt>
                <c:pt idx="16117" formatCode="General">
                  <c:v>4.8102528589893598E-2</c:v>
                </c:pt>
                <c:pt idx="16118" formatCode="General">
                  <c:v>3.9967185637568403E-2</c:v>
                </c:pt>
                <c:pt idx="16119" formatCode="General">
                  <c:v>3.18339706313761E-2</c:v>
                </c:pt>
                <c:pt idx="16120" formatCode="General">
                  <c:v>2.3705888613379598E-2</c:v>
                </c:pt>
                <c:pt idx="16121" formatCode="General">
                  <c:v>1.5585473597823101E-2</c:v>
                </c:pt>
                <c:pt idx="16122" formatCode="General">
                  <c:v>7.47534186883807E-3</c:v>
                </c:pt>
                <c:pt idx="16123" formatCode="General">
                  <c:v>-6.2125601680639096E-4</c:v>
                </c:pt>
                <c:pt idx="16124" formatCode="General">
                  <c:v>-8.7020106488412893E-3</c:v>
                </c:pt>
                <c:pt idx="16125" formatCode="General">
                  <c:v>-1.6764037547666699E-2</c:v>
                </c:pt>
                <c:pt idx="16126" formatCode="General">
                  <c:v>-2.48042776465442E-2</c:v>
                </c:pt>
                <c:pt idx="16127" formatCode="General">
                  <c:v>-3.2820086565791599E-2</c:v>
                </c:pt>
                <c:pt idx="16128" formatCode="General">
                  <c:v>-4.0808203235801303E-2</c:v>
                </c:pt>
                <c:pt idx="16129" formatCode="General">
                  <c:v>-4.8765817985973001E-2</c:v>
                </c:pt>
                <c:pt idx="16130" formatCode="General">
                  <c:v>-5.6690632371792497E-2</c:v>
                </c:pt>
                <c:pt idx="16131" formatCode="General">
                  <c:v>-6.4579711794956904E-2</c:v>
                </c:pt>
                <c:pt idx="16132" formatCode="General">
                  <c:v>-7.2429967502912598E-2</c:v>
                </c:pt>
                <c:pt idx="16133" formatCode="General">
                  <c:v>-8.0238793046067999E-2</c:v>
                </c:pt>
                <c:pt idx="16134" formatCode="General">
                  <c:v>-8.8003547205608101E-2</c:v>
                </c:pt>
                <c:pt idx="16135" formatCode="General">
                  <c:v>-9.5721481601938399E-2</c:v>
                </c:pt>
                <c:pt idx="16136" formatCode="General">
                  <c:v>-0.10338973272730299</c:v>
                </c:pt>
                <c:pt idx="16137" formatCode="General">
                  <c:v>-0.11100538049294099</c:v>
                </c:pt>
                <c:pt idx="16138" formatCode="General">
                  <c:v>-0.11856600491031501</c:v>
                </c:pt>
                <c:pt idx="16139" formatCode="General">
                  <c:v>-0.12606912234311601</c:v>
                </c:pt>
                <c:pt idx="16140" formatCode="General">
                  <c:v>-0.133511598156342</c:v>
                </c:pt>
                <c:pt idx="16141" formatCode="General">
                  <c:v>-0.140890717668718</c:v>
                </c:pt>
                <c:pt idx="16142" formatCode="General">
                  <c:v>-0.14820375813530801</c:v>
                </c:pt>
                <c:pt idx="16143" formatCode="General">
                  <c:v>-0.15544797029000401</c:v>
                </c:pt>
                <c:pt idx="16144" formatCode="General">
                  <c:v>-0.16262109042404699</c:v>
                </c:pt>
                <c:pt idx="16145" formatCode="General">
                  <c:v>-0.169720263020982</c:v>
                </c:pt>
                <c:pt idx="16146" formatCode="General">
                  <c:v>-0.17674253293804801</c:v>
                </c:pt>
                <c:pt idx="16147" formatCode="General">
                  <c:v>-0.18368548956705599</c:v>
                </c:pt>
                <c:pt idx="16148" formatCode="General">
                  <c:v>-0.190546754853126</c:v>
                </c:pt>
                <c:pt idx="16149" formatCode="General">
                  <c:v>-0.19732391336734201</c:v>
                </c:pt>
                <c:pt idx="16150" formatCode="General">
                  <c:v>-0.20401450427382001</c:v>
                </c:pt>
                <c:pt idx="16151" formatCode="General">
                  <c:v>-0.21061601761819801</c:v>
                </c:pt>
                <c:pt idx="16152" formatCode="General">
                  <c:v>-0.21712595465187101</c:v>
                </c:pt>
                <c:pt idx="16153" formatCode="General">
                  <c:v>-0.22354232406500699</c:v>
                </c:pt>
                <c:pt idx="16154" formatCode="General">
                  <c:v>-0.22986258358567099</c:v>
                </c:pt>
                <c:pt idx="16155" formatCode="General">
                  <c:v>-0.23608411414314401</c:v>
                </c:pt>
                <c:pt idx="16156" formatCode="General">
                  <c:v>-0.242204821080856</c:v>
                </c:pt>
                <c:pt idx="16157" formatCode="General">
                  <c:v>-0.24822205054017299</c:v>
                </c:pt>
                <c:pt idx="16158" formatCode="General">
                  <c:v>-0.25413310909581199</c:v>
                </c:pt>
                <c:pt idx="16159" formatCode="General">
                  <c:v>-0.25993589701284098</c:v>
                </c:pt>
                <c:pt idx="16160" formatCode="General">
                  <c:v>-0.26562835886356401</c:v>
                </c:pt>
                <c:pt idx="16161" formatCode="General">
                  <c:v>-0.27120790569119702</c:v>
                </c:pt>
                <c:pt idx="16162" formatCode="General">
                  <c:v>-0.27667249059739202</c:v>
                </c:pt>
                <c:pt idx="16163" formatCode="General">
                  <c:v>-0.282020180658065</c:v>
                </c:pt>
                <c:pt idx="16164" formatCode="General">
                  <c:v>-0.28724907419928503</c:v>
                </c:pt>
                <c:pt idx="16165" formatCode="General">
                  <c:v>-0.29235725288165498</c:v>
                </c:pt>
                <c:pt idx="16166" formatCode="General">
                  <c:v>-0.29734221927175097</c:v>
                </c:pt>
                <c:pt idx="16167" formatCode="General">
                  <c:v>-0.30220157821448601</c:v>
                </c:pt>
                <c:pt idx="16168" formatCode="General">
                  <c:v>-0.306933417185771</c:v>
                </c:pt>
                <c:pt idx="16169" formatCode="General">
                  <c:v>-0.31153598724952503</c:v>
                </c:pt>
                <c:pt idx="16170" formatCode="General">
                  <c:v>-0.31600737985858601</c:v>
                </c:pt>
                <c:pt idx="16171" formatCode="General">
                  <c:v>-0.32034572799300998</c:v>
                </c:pt>
                <c:pt idx="16172" formatCode="General">
                  <c:v>-0.32454923093890098</c:v>
                </c:pt>
                <c:pt idx="16173" formatCode="General">
                  <c:v>-0.32861610567580302</c:v>
                </c:pt>
                <c:pt idx="16174" formatCode="General">
                  <c:v>-0.33254463757673203</c:v>
                </c:pt>
                <c:pt idx="16175" formatCode="General">
                  <c:v>-0.33633314013846899</c:v>
                </c:pt>
                <c:pt idx="16176" formatCode="General">
                  <c:v>-0.33998000425535502</c:v>
                </c:pt>
                <c:pt idx="16177" formatCode="General">
                  <c:v>-0.34348365372817102</c:v>
                </c:pt>
                <c:pt idx="16178" formatCode="General">
                  <c:v>-0.34684254315102098</c:v>
                </c:pt>
                <c:pt idx="16179" formatCode="General">
                  <c:v>-0.350055215118518</c:v>
                </c:pt>
                <c:pt idx="16180" formatCode="General">
                  <c:v>-0.35312019378763398</c:v>
                </c:pt>
                <c:pt idx="16181" formatCode="General">
                  <c:v>-0.35603604126004901</c:v>
                </c:pt>
                <c:pt idx="16182" formatCode="General">
                  <c:v>-0.35880142404153598</c:v>
                </c:pt>
                <c:pt idx="16183" formatCode="General">
                  <c:v>-0.36141506933300899</c:v>
                </c:pt>
                <c:pt idx="16184" formatCode="General">
                  <c:v>-0.36387575401771299</c:v>
                </c:pt>
                <c:pt idx="16185" formatCode="General">
                  <c:v>-0.36618225572449098</c:v>
                </c:pt>
                <c:pt idx="16186" formatCode="General">
                  <c:v>-0.36833341107766199</c:v>
                </c:pt>
                <c:pt idx="16187" formatCode="General">
                  <c:v>-0.37032817602305601</c:v>
                </c:pt>
                <c:pt idx="16188" formatCode="General">
                  <c:v>-0.37216547183285298</c:v>
                </c:pt>
                <c:pt idx="16189" formatCode="General">
                  <c:v>-0.37384433611248802</c:v>
                </c:pt>
                <c:pt idx="16190" formatCode="General">
                  <c:v>-0.37536383699097797</c:v>
                </c:pt>
                <c:pt idx="16191" formatCode="General">
                  <c:v>-0.37672311974379802</c:v>
                </c:pt>
                <c:pt idx="16192" formatCode="General">
                  <c:v>-0.37792141108874699</c:v>
                </c:pt>
                <c:pt idx="16193" formatCode="General">
                  <c:v>-0.37895791490890801</c:v>
                </c:pt>
                <c:pt idx="16194" formatCode="General">
                  <c:v>-0.37983197187699902</c:v>
                </c:pt>
                <c:pt idx="16195" formatCode="General">
                  <c:v>-0.38054296605390198</c:v>
                </c:pt>
                <c:pt idx="16196" formatCode="General">
                  <c:v>-0.38109031750607802</c:v>
                </c:pt>
                <c:pt idx="16197" formatCode="General">
                  <c:v>-0.381473540875579</c:v>
                </c:pt>
                <c:pt idx="16198" formatCode="General">
                  <c:v>-0.381692201182812</c:v>
                </c:pt>
                <c:pt idx="16199" formatCode="General">
                  <c:v>-0.38174596399222799</c:v>
                </c:pt>
                <c:pt idx="16200" formatCode="General">
                  <c:v>-0.38163454595626101</c:v>
                </c:pt>
                <c:pt idx="16201" formatCode="General">
                  <c:v>-0.38135771276508201</c:v>
                </c:pt>
                <c:pt idx="16202" formatCode="General">
                  <c:v>-0.38091533677213102</c:v>
                </c:pt>
                <c:pt idx="16203" formatCode="General">
                  <c:v>-0.38030734542574801</c:v>
                </c:pt>
                <c:pt idx="16204" formatCode="General">
                  <c:v>-0.37953371452013901</c:v>
                </c:pt>
                <c:pt idx="16205" formatCode="General">
                  <c:v>-0.37859447416731201</c:v>
                </c:pt>
                <c:pt idx="16206" formatCode="General">
                  <c:v>-0.37748976484992097</c:v>
                </c:pt>
                <c:pt idx="16207" formatCode="General">
                  <c:v>-0.37621978763481101</c:v>
                </c:pt>
                <c:pt idx="16208" formatCode="General">
                  <c:v>-0.37478480137797399</c:v>
                </c:pt>
                <c:pt idx="16209" formatCode="General">
                  <c:v>-0.37318517326082201</c:v>
                </c:pt>
                <c:pt idx="16210" formatCode="General">
                  <c:v>-0.37142127663626801</c:v>
                </c:pt>
                <c:pt idx="16211" formatCode="General">
                  <c:v>-0.36949359526675801</c:v>
                </c:pt>
                <c:pt idx="16212" formatCode="General">
                  <c:v>-0.367402724389568</c:v>
                </c:pt>
                <c:pt idx="16213" formatCode="General">
                  <c:v>-0.36514921030636099</c:v>
                </c:pt>
                <c:pt idx="16214" formatCode="General">
                  <c:v>-0.36273375556939702</c:v>
                </c:pt>
                <c:pt idx="16215" formatCode="General">
                  <c:v>-0.36015713328922599</c:v>
                </c:pt>
                <c:pt idx="16216" formatCode="General">
                  <c:v>-0.35742017342587901</c:v>
                </c:pt>
                <c:pt idx="16217" formatCode="General">
                  <c:v>-0.354523816514004</c:v>
                </c:pt>
                <c:pt idx="16218" formatCode="General">
                  <c:v>-0.35146901737484898</c:v>
                </c:pt>
                <c:pt idx="16219" formatCode="General">
                  <c:v>-0.34825683636887</c:v>
                </c:pt>
                <c:pt idx="16220" formatCode="General">
                  <c:v>-0.34488840350560201</c:v>
                </c:pt>
                <c:pt idx="16221" formatCode="General">
                  <c:v>-0.341364923526496</c:v>
                </c:pt>
                <c:pt idx="16222" formatCode="General">
                  <c:v>-0.33768767015499501</c:v>
                </c:pt>
                <c:pt idx="16223" formatCode="General">
                  <c:v>-0.33385799508265002</c:v>
                </c:pt>
                <c:pt idx="16224" formatCode="General">
                  <c:v>-0.32987732181642399</c:v>
                </c:pt>
                <c:pt idx="16225" formatCode="General">
                  <c:v>-0.325747149207187</c:v>
                </c:pt>
                <c:pt idx="16226" formatCode="General">
                  <c:v>-0.321469057583122</c:v>
                </c:pt>
                <c:pt idx="16227" formatCode="General">
                  <c:v>-0.31704471496363901</c:v>
                </c:pt>
                <c:pt idx="16228" formatCode="General">
                  <c:v>-0.31247578780119101</c:v>
                </c:pt>
                <c:pt idx="16229" formatCode="General">
                  <c:v>-0.307764069716155</c:v>
                </c:pt>
                <c:pt idx="16230" formatCode="General">
                  <c:v>-0.30291146001105002</c:v>
                </c:pt>
                <c:pt idx="16231" formatCode="General">
                  <c:v>-0.29791989153357401</c:v>
                </c:pt>
                <c:pt idx="16232" formatCode="General">
                  <c:v>-0.29279137505616798</c:v>
                </c:pt>
                <c:pt idx="16233" formatCode="General">
                  <c:v>-0.28752795046437801</c:v>
                </c:pt>
                <c:pt idx="16234" formatCode="General">
                  <c:v>-0.28213179218357898</c:v>
                </c:pt>
                <c:pt idx="16235" formatCode="General">
                  <c:v>-0.27660515527177199</c:v>
                </c:pt>
                <c:pt idx="16236" formatCode="General">
                  <c:v>-0.27095030769453299</c:v>
                </c:pt>
                <c:pt idx="16237" formatCode="General">
                  <c:v>-0.26516957617388798</c:v>
                </c:pt>
                <c:pt idx="16238" formatCode="General">
                  <c:v>-0.25926535553569202</c:v>
                </c:pt>
                <c:pt idx="16239" formatCode="General">
                  <c:v>-0.25324015934010902</c:v>
                </c:pt>
                <c:pt idx="16240" formatCode="General">
                  <c:v>-0.24709656547801001</c:v>
                </c:pt>
                <c:pt idx="16241" formatCode="General">
                  <c:v>-0.240837200258957</c:v>
                </c:pt>
                <c:pt idx="16242" formatCode="General">
                  <c:v>-0.234464733985108</c:v>
                </c:pt>
                <c:pt idx="16243" formatCode="General">
                  <c:v>-0.22798187768515099</c:v>
                </c:pt>
                <c:pt idx="16244" formatCode="General">
                  <c:v>-0.22139144115509299</c:v>
                </c:pt>
                <c:pt idx="16245" formatCode="General">
                  <c:v>-0.21469632906571101</c:v>
                </c:pt>
                <c:pt idx="16246" formatCode="General">
                  <c:v>-0.207899477177623</c:v>
                </c:pt>
                <c:pt idx="16247" formatCode="General">
                  <c:v>-0.20100384616262301</c:v>
                </c:pt>
                <c:pt idx="16248" formatCode="General">
                  <c:v>-0.19401252665257199</c:v>
                </c:pt>
                <c:pt idx="16249" formatCode="General">
                  <c:v>-0.18692863350408101</c:v>
                </c:pt>
                <c:pt idx="16250" formatCode="General">
                  <c:v>-0.17975533728516099</c:v>
                </c:pt>
                <c:pt idx="16251" formatCode="General">
                  <c:v>-0.17249581690507601</c:v>
                </c:pt>
                <c:pt idx="16252" formatCode="General">
                  <c:v>-0.16515335777147799</c:v>
                </c:pt>
                <c:pt idx="16253" formatCode="General">
                  <c:v>-0.157731299938796</c:v>
                </c:pt>
                <c:pt idx="16254" formatCode="General">
                  <c:v>-0.150232969850596</c:v>
                </c:pt>
                <c:pt idx="16255" formatCode="General">
                  <c:v>-0.14266178426644599</c:v>
                </c:pt>
                <c:pt idx="16256" formatCode="General">
                  <c:v>-0.13502120255112199</c:v>
                </c:pt>
                <c:pt idx="16257" formatCode="General">
                  <c:v>-0.12731477004852701</c:v>
                </c:pt>
                <c:pt idx="16258" formatCode="General">
                  <c:v>-0.119546057521301</c:v>
                </c:pt>
                <c:pt idx="16259" formatCode="General">
                  <c:v>-0.111718669211994</c:v>
                </c:pt>
                <c:pt idx="16260" formatCode="General">
                  <c:v>-0.103836400723964</c:v>
                </c:pt>
                <c:pt idx="16261" formatCode="General">
                  <c:v>-9.5902594968047206E-2</c:v>
                </c:pt>
                <c:pt idx="16262" formatCode="General">
                  <c:v>-8.7921185694834703E-2</c:v>
                </c:pt>
                <c:pt idx="16263" formatCode="General">
                  <c:v>-7.9896322174592194E-2</c:v>
                </c:pt>
                <c:pt idx="16264" formatCode="General">
                  <c:v>-7.1831049428997901E-2</c:v>
                </c:pt>
                <c:pt idx="16265" formatCode="General">
                  <c:v>-6.3729418697227105E-2</c:v>
                </c:pt>
                <c:pt idx="16266" formatCode="General">
                  <c:v>-5.5595554388173103E-2</c:v>
                </c:pt>
                <c:pt idx="16267" formatCode="General">
                  <c:v>-4.7432980889026699E-2</c:v>
                </c:pt>
                <c:pt idx="16268" formatCode="General">
                  <c:v>-3.9245698385117198E-2</c:v>
                </c:pt>
                <c:pt idx="16269" formatCode="General">
                  <c:v>-3.1037721635565198E-2</c:v>
                </c:pt>
                <c:pt idx="16270" formatCode="General">
                  <c:v>-2.28130029070008E-2</c:v>
                </c:pt>
                <c:pt idx="16271" formatCode="General">
                  <c:v>-1.4575476594061099E-2</c:v>
                </c:pt>
                <c:pt idx="16272" formatCode="General">
                  <c:v>-6.3295403382691E-3</c:v>
                </c:pt>
                <c:pt idx="16273" formatCode="General">
                  <c:v>1.92101741347835E-3</c:v>
                </c:pt>
                <c:pt idx="16274" formatCode="General">
                  <c:v>1.0172555810828401E-2</c:v>
                </c:pt>
                <c:pt idx="16275" formatCode="General">
                  <c:v>1.8420931309509302E-2</c:v>
                </c:pt>
                <c:pt idx="16276" formatCode="General">
                  <c:v>2.6661978456246099E-2</c:v>
                </c:pt>
                <c:pt idx="16277" formatCode="General">
                  <c:v>3.4891079286117101E-2</c:v>
                </c:pt>
                <c:pt idx="16278" formatCode="General">
                  <c:v>4.3104263240862598E-2</c:v>
                </c:pt>
                <c:pt idx="16279" formatCode="General">
                  <c:v>5.1297735496902003E-2</c:v>
                </c:pt>
                <c:pt idx="16280" formatCode="General">
                  <c:v>5.9467250678419403E-2</c:v>
                </c:pt>
                <c:pt idx="16281" formatCode="General">
                  <c:v>6.7608639642518994E-2</c:v>
                </c:pt>
                <c:pt idx="16282" formatCode="General">
                  <c:v>7.5717890868517601E-2</c:v>
                </c:pt>
                <c:pt idx="16283" formatCode="General">
                  <c:v>8.3791166499800604E-2</c:v>
                </c:pt>
                <c:pt idx="16284" formatCode="General">
                  <c:v>9.1824750794181495E-2</c:v>
                </c:pt>
                <c:pt idx="16285" formatCode="General">
                  <c:v>9.9814499266124804E-2</c:v>
                </c:pt>
                <c:pt idx="16286" formatCode="General">
                  <c:v>0.107756287324921</c:v>
                </c:pt>
                <c:pt idx="16287" formatCode="General">
                  <c:v>0.115645617228612</c:v>
                </c:pt>
                <c:pt idx="16288" formatCode="General">
                  <c:v>0.12347868169715299</c:v>
                </c:pt>
                <c:pt idx="16289" formatCode="General">
                  <c:v>0.131251866049374</c:v>
                </c:pt>
                <c:pt idx="16290" formatCode="General">
                  <c:v>0.13896059023238</c:v>
                </c:pt>
                <c:pt idx="16291" formatCode="General">
                  <c:v>0.146600932472678</c:v>
                </c:pt>
                <c:pt idx="16292" formatCode="General">
                  <c:v>0.15416920498356201</c:v>
                </c:pt>
                <c:pt idx="16293" formatCode="General">
                  <c:v>0.161661290937435</c:v>
                </c:pt>
                <c:pt idx="16294" formatCode="General">
                  <c:v>0.16907266397007201</c:v>
                </c:pt>
                <c:pt idx="16295" formatCode="General">
                  <c:v>0.17639955376383801</c:v>
                </c:pt>
                <c:pt idx="16296" formatCode="General">
                  <c:v>0.18363853821805301</c:v>
                </c:pt>
                <c:pt idx="16297" formatCode="General">
                  <c:v>0.190786409125457</c:v>
                </c:pt>
                <c:pt idx="16298" formatCode="General">
                  <c:v>0.19783950952836599</c:v>
                </c:pt>
                <c:pt idx="16299" formatCode="General">
                  <c:v>0.20479316838526901</c:v>
                </c:pt>
                <c:pt idx="16300" formatCode="General">
                  <c:v>0.21164344406564001</c:v>
                </c:pt>
                <c:pt idx="16301" formatCode="General">
                  <c:v>0.21838728822060199</c:v>
                </c:pt>
                <c:pt idx="16302" formatCode="General">
                  <c:v>0.22502136633553099</c:v>
                </c:pt>
                <c:pt idx="16303" formatCode="General">
                  <c:v>0.23154193757021699</c:v>
                </c:pt>
                <c:pt idx="16304" formatCode="General">
                  <c:v>0.23794544602767001</c:v>
                </c:pt>
                <c:pt idx="16305" formatCode="General">
                  <c:v>0.24422854550812301</c:v>
                </c:pt>
                <c:pt idx="16306" formatCode="General">
                  <c:v>0.25038756350601599</c:v>
                </c:pt>
                <c:pt idx="16307" formatCode="General">
                  <c:v>0.25641908024957399</c:v>
                </c:pt>
                <c:pt idx="16308" formatCode="General">
                  <c:v>0.26232046597554098</c:v>
                </c:pt>
                <c:pt idx="16309" formatCode="General">
                  <c:v>0.268088262607656</c:v>
                </c:pt>
                <c:pt idx="16310" formatCode="General">
                  <c:v>0.27371912549774702</c:v>
                </c:pt>
                <c:pt idx="16311" formatCode="General">
                  <c:v>0.279209947372761</c:v>
                </c:pt>
                <c:pt idx="16312" formatCode="General">
                  <c:v>0.28455735139649702</c:v>
                </c:pt>
                <c:pt idx="16313" formatCode="General">
                  <c:v>0.289758742565843</c:v>
                </c:pt>
                <c:pt idx="16314" formatCode="General">
                  <c:v>0.29481131441958103</c:v>
                </c:pt>
                <c:pt idx="16315" formatCode="General">
                  <c:v>0.29971243097605199</c:v>
                </c:pt>
                <c:pt idx="16316" formatCode="General">
                  <c:v>0.30445916080091501</c:v>
                </c:pt>
                <c:pt idx="16317" formatCode="General">
                  <c:v>0.30904877272603898</c:v>
                </c:pt>
                <c:pt idx="16318" formatCode="General">
                  <c:v>0.31347873403383503</c:v>
                </c:pt>
                <c:pt idx="16319" formatCode="General">
                  <c:v>0.31774570340846903</c:v>
                </c:pt>
                <c:pt idx="16320" formatCode="General">
                  <c:v>0.32184764068417898</c:v>
                </c:pt>
                <c:pt idx="16321" formatCode="General">
                  <c:v>0.32578234289927799</c:v>
                </c:pt>
                <c:pt idx="16322" formatCode="General">
                  <c:v>0.32954729154576501</c:v>
                </c:pt>
                <c:pt idx="16323" formatCode="General">
                  <c:v>0.33314071161674302</c:v>
                </c:pt>
                <c:pt idx="16324" formatCode="General">
                  <c:v>0.33656000103969502</c:v>
                </c:pt>
                <c:pt idx="16325" formatCode="General">
                  <c:v>0.33980275789120501</c:v>
                </c:pt>
                <c:pt idx="16326" formatCode="General">
                  <c:v>0.34286744505550498</c:v>
                </c:pt>
                <c:pt idx="16327" formatCode="General">
                  <c:v>0.34575233290367802</c:v>
                </c:pt>
                <c:pt idx="16328" formatCode="General">
                  <c:v>0.34845587499566699</c:v>
                </c:pt>
                <c:pt idx="16329" formatCode="General">
                  <c:v>0.350976236322321</c:v>
                </c:pt>
                <c:pt idx="16330" formatCode="General">
                  <c:v>0.353311783802706</c:v>
                </c:pt>
                <c:pt idx="16331" formatCode="General">
                  <c:v>0.35546113986315397</c:v>
                </c:pt>
                <c:pt idx="16332" formatCode="General">
                  <c:v>0.35742260383243302</c:v>
                </c:pt>
                <c:pt idx="16333" formatCode="General">
                  <c:v>0.359194700969244</c:v>
                </c:pt>
                <c:pt idx="16334" formatCode="General">
                  <c:v>0.36077630635928698</c:v>
                </c:pt>
                <c:pt idx="16335" formatCode="General">
                  <c:v>0.36216710809625702</c:v>
                </c:pt>
                <c:pt idx="16336" formatCode="General">
                  <c:v>0.36336591387464101</c:v>
                </c:pt>
                <c:pt idx="16337" formatCode="General">
                  <c:v>0.36437108735921198</c:v>
                </c:pt>
                <c:pt idx="16338" formatCode="General">
                  <c:v>0.36518178681723001</c:v>
                </c:pt>
                <c:pt idx="16339" formatCode="General">
                  <c:v>0.36579753747585902</c:v>
                </c:pt>
                <c:pt idx="16340" formatCode="General">
                  <c:v>0.36621811393812398</c:v>
                </c:pt>
                <c:pt idx="16341" formatCode="General">
                  <c:v>0.36644291880436802</c:v>
                </c:pt>
                <c:pt idx="16342" formatCode="General">
                  <c:v>0.36647098692681601</c:v>
                </c:pt>
                <c:pt idx="16343" formatCode="General">
                  <c:v>0.36630213698130998</c:v>
                </c:pt>
                <c:pt idx="16344" formatCode="General">
                  <c:v>0.36593649143413798</c:v>
                </c:pt>
                <c:pt idx="16345" formatCode="General">
                  <c:v>0.36537383996357098</c:v>
                </c:pt>
                <c:pt idx="16346" formatCode="General">
                  <c:v>0.36461415453601298</c:v>
                </c:pt>
                <c:pt idx="16347" formatCode="General">
                  <c:v>0.36365759834029798</c:v>
                </c:pt>
                <c:pt idx="16348" formatCode="General">
                  <c:v>0.36250397711094501</c:v>
                </c:pt>
                <c:pt idx="16349" formatCode="General">
                  <c:v>0.36115330886370201</c:v>
                </c:pt>
                <c:pt idx="16350" formatCode="General">
                  <c:v>0.35960641515847303</c:v>
                </c:pt>
                <c:pt idx="16351" formatCode="General">
                  <c:v>0.35786385201444199</c:v>
                </c:pt>
                <c:pt idx="16352" formatCode="General">
                  <c:v>0.35592627800426302</c:v>
                </c:pt>
                <c:pt idx="16353" formatCode="General">
                  <c:v>0.35379403885640098</c:v>
                </c:pt>
                <c:pt idx="16354" formatCode="General">
                  <c:v>0.35146821010686702</c:v>
                </c:pt>
                <c:pt idx="16355" formatCode="General">
                  <c:v>0.34895008035267699</c:v>
                </c:pt>
                <c:pt idx="16356" formatCode="General">
                  <c:v>0.34623997702040399</c:v>
                </c:pt>
                <c:pt idx="16357" formatCode="General">
                  <c:v>0.34333887676931701</c:v>
                </c:pt>
                <c:pt idx="16358" formatCode="General">
                  <c:v>0.34024809091357</c:v>
                </c:pt>
                <c:pt idx="16359" formatCode="General">
                  <c:v>0.33696963937327301</c:v>
                </c:pt>
                <c:pt idx="16360" formatCode="General">
                  <c:v>0.33350462634536099</c:v>
                </c:pt>
                <c:pt idx="16361" formatCode="General">
                  <c:v>0.32985420659698</c:v>
                </c:pt>
                <c:pt idx="16362" formatCode="General">
                  <c:v>0.32602026852725902</c:v>
                </c:pt>
                <c:pt idx="16363" formatCode="General">
                  <c:v>0.32200439085874</c:v>
                </c:pt>
                <c:pt idx="16364" formatCode="General">
                  <c:v>0.31780880342476697</c:v>
                </c:pt>
                <c:pt idx="16365" formatCode="General">
                  <c:v>0.31343536932796801</c:v>
                </c:pt>
                <c:pt idx="16366" formatCode="General">
                  <c:v>0.30888601091766299</c:v>
                </c:pt>
                <c:pt idx="16367" formatCode="General">
                  <c:v>0.30416278842608002</c:v>
                </c:pt>
                <c:pt idx="16368" formatCode="General">
                  <c:v>0.29926788227414602</c:v>
                </c:pt>
                <c:pt idx="16369" formatCode="General">
                  <c:v>0.29420360865835898</c:v>
                </c:pt>
                <c:pt idx="16370" formatCode="General">
                  <c:v>0.288972396851783</c:v>
                </c:pt>
                <c:pt idx="16371" formatCode="General">
                  <c:v>0.28357674053141801</c:v>
                </c:pt>
                <c:pt idx="16372" formatCode="General">
                  <c:v>0.278018679516564</c:v>
                </c:pt>
                <c:pt idx="16373" formatCode="General">
                  <c:v>0.27230093413600398</c:v>
                </c:pt>
                <c:pt idx="16374" formatCode="General">
                  <c:v>0.26642690526941598</c:v>
                </c:pt>
                <c:pt idx="16375" formatCode="General">
                  <c:v>0.26039896726388201</c:v>
                </c:pt>
                <c:pt idx="16376" formatCode="General">
                  <c:v>0.25421950908808999</c:v>
                </c:pt>
                <c:pt idx="16377" formatCode="General">
                  <c:v>0.247892152237455</c:v>
                </c:pt>
                <c:pt idx="16378" formatCode="General">
                  <c:v>0.241420095931797</c:v>
                </c:pt>
                <c:pt idx="16379" formatCode="General">
                  <c:v>0.23480597321833699</c:v>
                </c:pt>
                <c:pt idx="16380" formatCode="General">
                  <c:v>0.22805297946332101</c:v>
                </c:pt>
                <c:pt idx="16381" formatCode="General">
                  <c:v>0.22116437922096999</c:v>
                </c:pt>
                <c:pt idx="16382" formatCode="General">
                  <c:v>0.214142985966079</c:v>
                </c:pt>
                <c:pt idx="16383" formatCode="General">
                  <c:v>0.20699272644008501</c:v>
                </c:pt>
                <c:pt idx="16384" formatCode="General">
                  <c:v>0.19971714252650599</c:v>
                </c:pt>
                <c:pt idx="16385" formatCode="General">
                  <c:v>0.19231976757206101</c:v>
                </c:pt>
                <c:pt idx="16386" formatCode="General">
                  <c:v>0.184804661866074</c:v>
                </c:pt>
                <c:pt idx="16387" formatCode="General">
                  <c:v>0.177174794796716</c:v>
                </c:pt>
                <c:pt idx="16388" formatCode="General">
                  <c:v>0.16943362465585801</c:v>
                </c:pt>
                <c:pt idx="16389" formatCode="General">
                  <c:v>0.16158528760629301</c:v>
                </c:pt>
                <c:pt idx="16390" formatCode="General">
                  <c:v>0.15363400905010999</c:v>
                </c:pt>
                <c:pt idx="16391" formatCode="General">
                  <c:v>0.14558395378663999</c:v>
                </c:pt>
                <c:pt idx="16392" formatCode="General">
                  <c:v>0.13743870581753301</c:v>
                </c:pt>
                <c:pt idx="16393" formatCode="General">
                  <c:v>0.12920237093754</c:v>
                </c:pt>
                <c:pt idx="16394" formatCode="General">
                  <c:v>0.120879587068162</c:v>
                </c:pt>
                <c:pt idx="16395" formatCode="General">
                  <c:v>0.112473857379876</c:v>
                </c:pt>
                <c:pt idx="16396" formatCode="General">
                  <c:v>0.103989105160119</c:v>
                </c:pt>
                <c:pt idx="16397" formatCode="General">
                  <c:v>9.5429876255279406E-2</c:v>
                </c:pt>
                <c:pt idx="16398" formatCode="General">
                  <c:v>8.6800730480770097E-2</c:v>
                </c:pt>
                <c:pt idx="16399" formatCode="General">
                  <c:v>7.8106110100643403E-2</c:v>
                </c:pt>
                <c:pt idx="16400" formatCode="General">
                  <c:v>6.9349804196719697E-2</c:v>
                </c:pt>
                <c:pt idx="16401" formatCode="General">
                  <c:v>6.0536073615193198E-2</c:v>
                </c:pt>
                <c:pt idx="16402" formatCode="General">
                  <c:v>5.16697091391062E-2</c:v>
                </c:pt>
                <c:pt idx="16403" formatCode="General">
                  <c:v>4.2754881571250999E-2</c:v>
                </c:pt>
                <c:pt idx="16404" formatCode="General">
                  <c:v>3.3795620365744003E-2</c:v>
                </c:pt>
                <c:pt idx="16405" formatCode="General">
                  <c:v>2.4796445969529401E-2</c:v>
                </c:pt>
                <c:pt idx="16406" formatCode="General">
                  <c:v>1.5761847994941701E-2</c:v>
                </c:pt>
                <c:pt idx="16407" formatCode="General">
                  <c:v>6.6962674193083802E-3</c:v>
                </c:pt>
                <c:pt idx="16408" formatCode="General">
                  <c:v>-2.3953652639393101E-3</c:v>
                </c:pt>
                <c:pt idx="16409" formatCode="General">
                  <c:v>-1.1508211478858501E-2</c:v>
                </c:pt>
                <c:pt idx="16410" formatCode="General">
                  <c:v>-2.0638188063132501E-2</c:v>
                </c:pt>
                <c:pt idx="16411" formatCode="General">
                  <c:v>-2.9781342791856201E-2</c:v>
                </c:pt>
                <c:pt idx="16412" formatCode="General">
                  <c:v>-3.8932676726288397E-2</c:v>
                </c:pt>
                <c:pt idx="16413" formatCode="General">
                  <c:v>-4.8087210304067901E-2</c:v>
                </c:pt>
                <c:pt idx="16414" formatCode="General">
                  <c:v>-5.7240669550498897E-2</c:v>
                </c:pt>
                <c:pt idx="16415" formatCode="General">
                  <c:v>-6.6388418324895199E-2</c:v>
                </c:pt>
                <c:pt idx="16416" formatCode="General">
                  <c:v>-7.55259227194853E-2</c:v>
                </c:pt>
                <c:pt idx="16417" formatCode="General">
                  <c:v>-8.4648826670927296E-2</c:v>
                </c:pt>
                <c:pt idx="16418" formatCode="General">
                  <c:v>-9.3752901691535995E-2</c:v>
                </c:pt>
                <c:pt idx="16419" formatCode="General">
                  <c:v>-0.102833436767818</c:v>
                </c:pt>
                <c:pt idx="16420" formatCode="General">
                  <c:v>-0.111885254942621</c:v>
                </c:pt>
                <c:pt idx="16421" formatCode="General">
                  <c:v>-0.120903937597723</c:v>
                </c:pt>
                <c:pt idx="16422" formatCode="General">
                  <c:v>-0.12988584919239801</c:v>
                </c:pt>
                <c:pt idx="16423" formatCode="General">
                  <c:v>-0.138826387099099</c:v>
                </c:pt>
                <c:pt idx="16424" formatCode="General">
                  <c:v>-0.14772042004157801</c:v>
                </c:pt>
                <c:pt idx="16425" formatCode="General">
                  <c:v>-0.15656352989014899</c:v>
                </c:pt>
                <c:pt idx="16426" formatCode="General">
                  <c:v>-0.16535158812342499</c:v>
                </c:pt>
                <c:pt idx="16427" formatCode="General">
                  <c:v>-0.17408064311024499</c:v>
                </c:pt>
                <c:pt idx="16428" formatCode="General">
                  <c:v>-0.18274630416218801</c:v>
                </c:pt>
                <c:pt idx="16429" formatCode="General">
                  <c:v>-0.191343751580486</c:v>
                </c:pt>
                <c:pt idx="16430" formatCode="General">
                  <c:v>-0.19986883432035399</c:v>
                </c:pt>
                <c:pt idx="16431" formatCode="General">
                  <c:v>-0.20831710397582101</c:v>
                </c:pt>
                <c:pt idx="16432" formatCode="General">
                  <c:v>-0.21668430992374099</c:v>
                </c:pt>
                <c:pt idx="16433" formatCode="General">
                  <c:v>-0.22496694810328999</c:v>
                </c:pt>
                <c:pt idx="16434" formatCode="General">
                  <c:v>-0.23316062029707399</c:v>
                </c:pt>
                <c:pt idx="16435" formatCode="General">
                  <c:v>-0.24126105130856801</c:v>
                </c:pt>
                <c:pt idx="16436" formatCode="General">
                  <c:v>-0.24926474634712101</c:v>
                </c:pt>
                <c:pt idx="16437" formatCode="General">
                  <c:v>-0.25716786946446102</c:v>
                </c:pt>
                <c:pt idx="16438" formatCode="General">
                  <c:v>-0.26496618571589398</c:v>
                </c:pt>
                <c:pt idx="16439" formatCode="General">
                  <c:v>-0.27265620857466699</c:v>
                </c:pt>
                <c:pt idx="16440" formatCode="General">
                  <c:v>-0.28023465641651302</c:v>
                </c:pt>
                <c:pt idx="16441" formatCode="General">
                  <c:v>-0.28769726126516798</c:v>
                </c:pt>
                <c:pt idx="16442" formatCode="General">
                  <c:v>-0.295039856040265</c:v>
                </c:pt>
                <c:pt idx="16443" formatCode="General">
                  <c:v>-0.30225910465314598</c:v>
                </c:pt>
                <c:pt idx="16444" formatCode="General">
                  <c:v>-0.309351944871264</c:v>
                </c:pt>
                <c:pt idx="16445" formatCode="General">
                  <c:v>-0.31631490832836001</c:v>
                </c:pt>
                <c:pt idx="16446" formatCode="General">
                  <c:v>-0.32314412437395401</c:v>
                </c:pt>
                <c:pt idx="16447" formatCode="General">
                  <c:v>-0.32983647185579601</c:v>
                </c:pt>
                <c:pt idx="16448" formatCode="General">
                  <c:v>-0.33638904005026199</c:v>
                </c:pt>
                <c:pt idx="16449" formatCode="General">
                  <c:v>-0.34279800158809898</c:v>
                </c:pt>
                <c:pt idx="16450" formatCode="General">
                  <c:v>-0.34906025547812403</c:v>
                </c:pt>
                <c:pt idx="16451" formatCode="General">
                  <c:v>-0.355173526649736</c:v>
                </c:pt>
                <c:pt idx="16452" formatCode="General">
                  <c:v>-0.36113465743141898</c:v>
                </c:pt>
                <c:pt idx="16453" formatCode="General">
                  <c:v>-0.36694055604041698</c:v>
                </c:pt>
                <c:pt idx="16454" formatCode="General">
                  <c:v>-0.37258829498104401</c:v>
                </c:pt>
                <c:pt idx="16455" formatCode="General">
                  <c:v>-0.37807461812142801</c:v>
                </c:pt>
                <c:pt idx="16456" formatCode="General">
                  <c:v>-0.38339703357146698</c:v>
                </c:pt>
                <c:pt idx="16457" formatCode="General">
                  <c:v>-0.38855333308992202</c:v>
                </c:pt>
                <c:pt idx="16458" formatCode="General">
                  <c:v>-0.39354101534998598</c:v>
                </c:pt>
                <c:pt idx="16459" formatCode="General">
                  <c:v>-0.39835829344607399</c:v>
                </c:pt>
                <c:pt idx="16460" formatCode="General">
                  <c:v>-0.40300297886872999</c:v>
                </c:pt>
                <c:pt idx="16461" formatCode="General">
                  <c:v>-0.40747190600798999</c:v>
                </c:pt>
                <c:pt idx="16462" formatCode="General">
                  <c:v>-0.41176315836266397</c:v>
                </c:pt>
                <c:pt idx="16463" formatCode="General">
                  <c:v>-0.41587516040060102</c:v>
                </c:pt>
                <c:pt idx="16464" formatCode="General">
                  <c:v>-0.41980595908886797</c:v>
                </c:pt>
                <c:pt idx="16465" formatCode="General">
                  <c:v>-0.423553752499711</c:v>
                </c:pt>
                <c:pt idx="16466" formatCode="General">
                  <c:v>-0.427116878320558</c:v>
                </c:pt>
                <c:pt idx="16467" formatCode="General">
                  <c:v>-0.43049328261075898</c:v>
                </c:pt>
                <c:pt idx="16468" formatCode="General">
                  <c:v>-0.43368107289888003</c:v>
                </c:pt>
                <c:pt idx="16469" formatCode="General">
                  <c:v>-0.43667919025666502</c:v>
                </c:pt>
                <c:pt idx="16470" formatCode="General">
                  <c:v>-0.43948681860134498</c:v>
                </c:pt>
                <c:pt idx="16471" formatCode="General">
                  <c:v>-0.44210271022049802</c:v>
                </c:pt>
                <c:pt idx="16472" formatCode="General">
                  <c:v>-0.44452516261766101</c:v>
                </c:pt>
                <c:pt idx="16473" formatCode="General">
                  <c:v>-0.44675312281716401</c:v>
                </c:pt>
                <c:pt idx="16474" formatCode="General">
                  <c:v>-0.44878523202513798</c:v>
                </c:pt>
                <c:pt idx="16475" formatCode="General">
                  <c:v>-0.450620630555853</c:v>
                </c:pt>
                <c:pt idx="16476" formatCode="General">
                  <c:v>-0.45225890325345097</c:v>
                </c:pt>
                <c:pt idx="16477" formatCode="General">
                  <c:v>-0.45369920529655799</c:v>
                </c:pt>
                <c:pt idx="16478" formatCode="General">
                  <c:v>-0.45494085832596398</c:v>
                </c:pt>
                <c:pt idx="16479" formatCode="General">
                  <c:v>-0.455983366692296</c:v>
                </c:pt>
                <c:pt idx="16480" formatCode="General">
                  <c:v>-0.45682634809112199</c:v>
                </c:pt>
                <c:pt idx="16481" formatCode="General">
                  <c:v>-0.45746946756771401</c:v>
                </c:pt>
                <c:pt idx="16482" formatCode="General">
                  <c:v>-0.457912484976852</c:v>
                </c:pt>
                <c:pt idx="16483" formatCode="General">
                  <c:v>-0.45815525982032601</c:v>
                </c:pt>
                <c:pt idx="16484" formatCode="General">
                  <c:v>-0.45819775401857099</c:v>
                </c:pt>
                <c:pt idx="16485" formatCode="General">
                  <c:v>-0.45804007931916602</c:v>
                </c:pt>
                <c:pt idx="16486" formatCode="General">
                  <c:v>-0.45768238089021401</c:v>
                </c:pt>
                <c:pt idx="16487" formatCode="General">
                  <c:v>-0.45712483237950402</c:v>
                </c:pt>
                <c:pt idx="16488" formatCode="General">
                  <c:v>-0.45636780347948103</c:v>
                </c:pt>
                <c:pt idx="16489" formatCode="General">
                  <c:v>-0.455411757009686</c:v>
                </c:pt>
                <c:pt idx="16490" formatCode="General">
                  <c:v>-0.45425717959457301</c:v>
                </c:pt>
                <c:pt idx="16491" formatCode="General">
                  <c:v>-0.45290468560908198</c:v>
                </c:pt>
                <c:pt idx="16492" formatCode="General">
                  <c:v>-0.45135496947078402</c:v>
                </c:pt>
                <c:pt idx="16493" formatCode="General">
                  <c:v>-0.44960880026786998</c:v>
                </c:pt>
                <c:pt idx="16494" formatCode="General">
                  <c:v>-0.44766707021459901</c:v>
                </c:pt>
                <c:pt idx="16495" formatCode="General">
                  <c:v>-0.44553075724938102</c:v>
                </c:pt>
                <c:pt idx="16496" formatCode="General">
                  <c:v>-0.44320091754018298</c:v>
                </c:pt>
                <c:pt idx="16497" formatCode="General">
                  <c:v>-0.44067869274603799</c:v>
                </c:pt>
                <c:pt idx="16498" formatCode="General">
                  <c:v>-0.437965297647189</c:v>
                </c:pt>
                <c:pt idx="16499" formatCode="General">
                  <c:v>-0.43506208479509401</c:v>
                </c:pt>
                <c:pt idx="16500" formatCode="General">
                  <c:v>-0.43197045777684701</c:v>
                </c:pt>
                <c:pt idx="16501" formatCode="General">
                  <c:v>-0.42869187061317399</c:v>
                </c:pt>
                <c:pt idx="16502" formatCode="General">
                  <c:v>-0.425227882718824</c:v>
                </c:pt>
                <c:pt idx="16503" formatCode="General">
                  <c:v>-0.42158010837951598</c:v>
                </c:pt>
                <c:pt idx="16504" formatCode="General">
                  <c:v>-0.41775026878035798</c:v>
                </c:pt>
                <c:pt idx="16505" formatCode="General">
                  <c:v>-0.41374019834346498</c:v>
                </c:pt>
                <c:pt idx="16506" formatCode="General">
                  <c:v>-0.40955183153026098</c:v>
                </c:pt>
                <c:pt idx="16507" formatCode="General">
                  <c:v>-0.40518708961629102</c:v>
                </c:pt>
                <c:pt idx="16508" formatCode="General">
                  <c:v>-0.40064797925958501</c:v>
                </c:pt>
                <c:pt idx="16509" formatCode="General">
                  <c:v>-0.39593660316083101</c:v>
                </c:pt>
                <c:pt idx="16510" formatCode="General">
                  <c:v>-0.39105510732245502</c:v>
                </c:pt>
                <c:pt idx="16511" formatCode="General">
                  <c:v>-0.38600578389099199</c:v>
                </c:pt>
                <c:pt idx="16512" formatCode="General">
                  <c:v>-0.380790963361885</c:v>
                </c:pt>
                <c:pt idx="16513" formatCode="General">
                  <c:v>-0.37541300098827501</c:v>
                </c:pt>
                <c:pt idx="16514" formatCode="General">
                  <c:v>-0.36987433416030502</c:v>
                </c:pt>
                <c:pt idx="16515" formatCode="General">
                  <c:v>-0.36417748897985902</c:v>
                </c:pt>
                <c:pt idx="16516" formatCode="General">
                  <c:v>-0.35832507386058499</c:v>
                </c:pt>
                <c:pt idx="16517" formatCode="General">
                  <c:v>-0.35231973474580802</c:v>
                </c:pt>
                <c:pt idx="16518" formatCode="General">
                  <c:v>-0.34616427834913799</c:v>
                </c:pt>
                <c:pt idx="16519" formatCode="General">
                  <c:v>-0.339861275668776</c:v>
                </c:pt>
                <c:pt idx="16520" formatCode="General">
                  <c:v>-0.33341358557106299</c:v>
                </c:pt>
                <c:pt idx="16521" formatCode="General">
                  <c:v>-0.32682382985904501</c:v>
                </c:pt>
                <c:pt idx="16522" formatCode="General">
                  <c:v>-0.32009476088837302</c:v>
                </c:pt>
                <c:pt idx="16523" formatCode="General">
                  <c:v>-0.31323032943067403</c:v>
                </c:pt>
                <c:pt idx="16524" formatCode="General">
                  <c:v>-0.306233468012092</c:v>
                </c:pt>
                <c:pt idx="16525" formatCode="General">
                  <c:v>-0.29910651105917502</c:v>
                </c:pt>
                <c:pt idx="16526" formatCode="General">
                  <c:v>-0.291852916109265</c:v>
                </c:pt>
                <c:pt idx="16527" formatCode="General">
                  <c:v>-0.28447576944476399</c:v>
                </c:pt>
                <c:pt idx="16528" formatCode="General">
                  <c:v>-0.276978199368972</c:v>
                </c:pt>
                <c:pt idx="16529" formatCode="General">
                  <c:v>-0.26936390942315502</c:v>
                </c:pt>
                <c:pt idx="16530" formatCode="General">
                  <c:v>-0.26163559049698298</c:v>
                </c:pt>
                <c:pt idx="16531" formatCode="General">
                  <c:v>-0.25379649076366101</c:v>
                </c:pt>
                <c:pt idx="16532" formatCode="General">
                  <c:v>-0.24585056689645901</c:v>
                </c:pt>
                <c:pt idx="16533" formatCode="General">
                  <c:v>-0.23780126621279099</c:v>
                </c:pt>
                <c:pt idx="16534" formatCode="General">
                  <c:v>-0.229651473981273</c:v>
                </c:pt>
                <c:pt idx="16535" formatCode="General">
                  <c:v>-0.22140469762353801</c:v>
                </c:pt>
                <c:pt idx="16536" formatCode="General">
                  <c:v>-0.21306509498353099</c:v>
                </c:pt>
                <c:pt idx="16537" formatCode="General">
                  <c:v>-0.20463575919420801</c:v>
                </c:pt>
                <c:pt idx="16538" formatCode="General">
                  <c:v>-0.19611978693290999</c:v>
                </c:pt>
                <c:pt idx="16539" formatCode="General">
                  <c:v>-0.187521486410616</c:v>
                </c:pt>
                <c:pt idx="16540" formatCode="General">
                  <c:v>-0.17884468734485501</c:v>
                </c:pt>
                <c:pt idx="16541" formatCode="General">
                  <c:v>-0.17009209233071401</c:v>
                </c:pt>
                <c:pt idx="16542" formatCode="General">
                  <c:v>-0.16126749291447201</c:v>
                </c:pt>
                <c:pt idx="16543" formatCode="General">
                  <c:v>-0.15237485660559799</c:v>
                </c:pt>
                <c:pt idx="16544" formatCode="General">
                  <c:v>-0.14341766839638201</c:v>
                </c:pt>
                <c:pt idx="16545" formatCode="General">
                  <c:v>-0.134400015744536</c:v>
                </c:pt>
                <c:pt idx="16546" formatCode="General">
                  <c:v>-0.125326071154231</c:v>
                </c:pt>
                <c:pt idx="16547" formatCode="General">
                  <c:v>-0.11619940193309999</c:v>
                </c:pt>
                <c:pt idx="16548" formatCode="General">
                  <c:v>-0.107022971138502</c:v>
                </c:pt>
                <c:pt idx="16549" formatCode="General">
                  <c:v>-9.7800353086470504E-2</c:v>
                </c:pt>
                <c:pt idx="16550" formatCode="General">
                  <c:v>-8.8535815723004202E-2</c:v>
                </c:pt>
                <c:pt idx="16551" formatCode="General">
                  <c:v>-7.9233125975972596E-2</c:v>
                </c:pt>
                <c:pt idx="16552" formatCode="General">
                  <c:v>-6.9895482769751202E-2</c:v>
                </c:pt>
                <c:pt idx="16553" formatCode="General">
                  <c:v>-6.0526721232151998E-2</c:v>
                </c:pt>
                <c:pt idx="16554" formatCode="General">
                  <c:v>-5.11313234740031E-2</c:v>
                </c:pt>
                <c:pt idx="16555" formatCode="General">
                  <c:v>-4.1712720404191501E-2</c:v>
                </c:pt>
                <c:pt idx="16556" formatCode="General">
                  <c:v>-3.22742798383314E-2</c:v>
                </c:pt>
                <c:pt idx="16557" formatCode="General">
                  <c:v>-2.2819977235049201E-2</c:v>
                </c:pt>
                <c:pt idx="16558" formatCode="General">
                  <c:v>-1.33533773404287E-2</c:v>
                </c:pt>
                <c:pt idx="16559" formatCode="General">
                  <c:v>-3.8785849420972999E-3</c:v>
                </c:pt>
                <c:pt idx="16560" formatCode="General">
                  <c:v>5.6007465988869801E-3</c:v>
                </c:pt>
                <c:pt idx="16561" formatCode="General">
                  <c:v>1.5080998842709499E-2</c:v>
                </c:pt>
                <c:pt idx="16562" formatCode="General">
                  <c:v>2.4558483511130502E-2</c:v>
                </c:pt>
                <c:pt idx="16563" formatCode="General">
                  <c:v>3.4029470637148299E-2</c:v>
                </c:pt>
                <c:pt idx="16564" formatCode="General">
                  <c:v>4.3490208327559197E-2</c:v>
                </c:pt>
                <c:pt idx="16565" formatCode="General">
                  <c:v>5.29374499418062E-2</c:v>
                </c:pt>
                <c:pt idx="16566" formatCode="General">
                  <c:v>6.2367354744614301E-2</c:v>
                </c:pt>
                <c:pt idx="16567" formatCode="General">
                  <c:v>7.1775993135633501E-2</c:v>
                </c:pt>
                <c:pt idx="16568" formatCode="General">
                  <c:v>8.1159967356403795E-2</c:v>
                </c:pt>
                <c:pt idx="16569" formatCode="General">
                  <c:v>9.0515851823645896E-2</c:v>
                </c:pt>
                <c:pt idx="16570" formatCode="General">
                  <c:v>9.9839607558787097E-2</c:v>
                </c:pt>
                <c:pt idx="16571" formatCode="General">
                  <c:v>0.109127712603534</c:v>
                </c:pt>
                <c:pt idx="16572" formatCode="General">
                  <c:v>0.118377223537301</c:v>
                </c:pt>
                <c:pt idx="16573" formatCode="General">
                  <c:v>0.12758462694540099</c:v>
                </c:pt>
                <c:pt idx="16574" formatCode="General">
                  <c:v>0.13674631770895401</c:v>
                </c:pt>
                <c:pt idx="16575" formatCode="General">
                  <c:v>0.145859169705577</c:v>
                </c:pt>
                <c:pt idx="16576" formatCode="General">
                  <c:v>0.15491945932354401</c:v>
                </c:pt>
                <c:pt idx="16577" formatCode="General">
                  <c:v>0.163923418241327</c:v>
                </c:pt>
                <c:pt idx="16578" formatCode="General">
                  <c:v>0.17286837008483899</c:v>
                </c:pt>
                <c:pt idx="16579" formatCode="General">
                  <c:v>0.181751152748172</c:v>
                </c:pt>
                <c:pt idx="16580" formatCode="General">
                  <c:v>0.19056845247898099</c:v>
                </c:pt>
                <c:pt idx="16581" formatCode="General">
                  <c:v>0.19931689251829199</c:v>
                </c:pt>
                <c:pt idx="16582" formatCode="General">
                  <c:v>0.207993057491931</c:v>
                </c:pt>
                <c:pt idx="16583" formatCode="General">
                  <c:v>0.21659402662718499</c:v>
                </c:pt>
                <c:pt idx="16584" formatCode="General">
                  <c:v>0.22511634133505301</c:v>
                </c:pt>
                <c:pt idx="16585" formatCode="General">
                  <c:v>0.233557010054634</c:v>
                </c:pt>
                <c:pt idx="16586" formatCode="General">
                  <c:v>0.24191307077926</c:v>
                </c:pt>
                <c:pt idx="16587" formatCode="General">
                  <c:v>0.25018156266133401</c:v>
                </c:pt>
                <c:pt idx="16588" formatCode="General">
                  <c:v>0.25836002813500197</c:v>
                </c:pt>
                <c:pt idx="16589" formatCode="General">
                  <c:v>0.26644542600363802</c:v>
                </c:pt>
                <c:pt idx="16590" formatCode="General">
                  <c:v>0.27443461485713799</c:v>
                </c:pt>
                <c:pt idx="16591" formatCode="General">
                  <c:v>0.282324929705422</c:v>
                </c:pt>
                <c:pt idx="16592" formatCode="General">
                  <c:v>0.29011317176421397</c:v>
                </c:pt>
                <c:pt idx="16593" formatCode="General">
                  <c:v>0.29779659984916002</c:v>
                </c:pt>
                <c:pt idx="16594" formatCode="General">
                  <c:v>0.30537251541106802</c:v>
                </c:pt>
                <c:pt idx="16595" formatCode="General">
                  <c:v>0.31283822057680299</c:v>
                </c:pt>
                <c:pt idx="16596" formatCode="General">
                  <c:v>0.32019154228616098</c:v>
                </c:pt>
                <c:pt idx="16597" formatCode="General">
                  <c:v>0.32742973099017803</c:v>
                </c:pt>
                <c:pt idx="16598" formatCode="General">
                  <c:v>0.33454996498788903</c:v>
                </c:pt>
                <c:pt idx="16599" formatCode="General">
                  <c:v>0.341549971232606</c:v>
                </c:pt>
                <c:pt idx="16600" formatCode="General">
                  <c:v>0.348427526509478</c:v>
                </c:pt>
                <c:pt idx="16601" formatCode="General">
                  <c:v>0.35518036550159499</c:v>
                </c:pt>
                <c:pt idx="16602" formatCode="General">
                  <c:v>0.36180612766491099</c:v>
                </c:pt>
                <c:pt idx="16603" formatCode="General">
                  <c:v>0.36830190124729001</c:v>
                </c:pt>
                <c:pt idx="16604" formatCode="General">
                  <c:v>0.374665858293112</c:v>
                </c:pt>
                <c:pt idx="16605" formatCode="General">
                  <c:v>0.38089620280357001</c:v>
                </c:pt>
                <c:pt idx="16606" formatCode="General">
                  <c:v>0.38699000591704802</c:v>
                </c:pt>
                <c:pt idx="16607" formatCode="General">
                  <c:v>0.39294540956560198</c:v>
                </c:pt>
                <c:pt idx="16608" formatCode="General">
                  <c:v>0.39876119687747702</c:v>
                </c:pt>
                <c:pt idx="16609" formatCode="General">
                  <c:v>0.404435005299006</c:v>
                </c:pt>
                <c:pt idx="16610" formatCode="General">
                  <c:v>0.40996438667970497</c:v>
                </c:pt>
                <c:pt idx="16611" formatCode="General">
                  <c:v>0.41534801302065</c:v>
                </c:pt>
                <c:pt idx="16612" formatCode="General">
                  <c:v>0.420584109574756</c:v>
                </c:pt>
                <c:pt idx="16613" formatCode="General">
                  <c:v>0.425670858443714</c:v>
                </c:pt>
                <c:pt idx="16614" formatCode="General">
                  <c:v>0.43060698729649499</c:v>
                </c:pt>
                <c:pt idx="16615" formatCode="General">
                  <c:v>0.43539067419414901</c:v>
                </c:pt>
                <c:pt idx="16616" formatCode="General">
                  <c:v>0.44002005700122898</c:v>
                </c:pt>
                <c:pt idx="16617" formatCode="General">
                  <c:v>0.44449385806514002</c:v>
                </c:pt>
                <c:pt idx="16618" formatCode="General">
                  <c:v>0.44881082811842099</c:v>
                </c:pt>
                <c:pt idx="16619" formatCode="General">
                  <c:v>0.45296910385283801</c:v>
                </c:pt>
                <c:pt idx="16620" formatCode="General">
                  <c:v>0.45696678888665299</c:v>
                </c:pt>
                <c:pt idx="16621" formatCode="General">
                  <c:v>0.46080265092372302</c:v>
                </c:pt>
                <c:pt idx="16622" formatCode="General">
                  <c:v>0.46447612828538498</c:v>
                </c:pt>
                <c:pt idx="16623" formatCode="General">
                  <c:v>0.46798612202990603</c:v>
                </c:pt>
                <c:pt idx="16624" formatCode="General">
                  <c:v>0.47133092097366103</c:v>
                </c:pt>
                <c:pt idx="16625" formatCode="General">
                  <c:v>0.47450940314849599</c:v>
                </c:pt>
                <c:pt idx="16626" formatCode="General">
                  <c:v>0.47752110871731401</c:v>
                </c:pt>
                <c:pt idx="16627" formatCode="General">
                  <c:v>0.480365040581061</c:v>
                </c:pt>
                <c:pt idx="16628" formatCode="General">
                  <c:v>0.48303959726564499</c:v>
                </c:pt>
                <c:pt idx="16629" formatCode="General">
                  <c:v>0.48554378133704101</c:v>
                </c:pt>
                <c:pt idx="16630" formatCode="General">
                  <c:v>0.487877278141232</c:v>
                </c:pt>
                <c:pt idx="16631" formatCode="General">
                  <c:v>0.49003932080160101</c:v>
                </c:pt>
                <c:pt idx="16632" formatCode="General">
                  <c:v>0.492029178011825</c:v>
                </c:pt>
                <c:pt idx="16633" formatCode="General">
                  <c:v>0.49384673007507401</c:v>
                </c:pt>
                <c:pt idx="16634" formatCode="General">
                  <c:v>0.49549133378055399</c:v>
                </c:pt>
                <c:pt idx="16635" formatCode="General">
                  <c:v>0.49696176088428401</c:v>
                </c:pt>
                <c:pt idx="16636" formatCode="General">
                  <c:v>0.49825741089667103</c:v>
                </c:pt>
                <c:pt idx="16637" formatCode="General">
                  <c:v>0.49937839287800501</c:v>
                </c:pt>
                <c:pt idx="16638" formatCode="General">
                  <c:v>0.50032439214198998</c:v>
                </c:pt>
                <c:pt idx="16639" formatCode="General">
                  <c:v>0.50109509857308698</c:v>
                </c:pt>
                <c:pt idx="16640" formatCode="General">
                  <c:v>0.50169028990572695</c:v>
                </c:pt>
                <c:pt idx="16641" formatCode="General">
                  <c:v>0.50210982063623499</c:v>
                </c:pt>
                <c:pt idx="16642" formatCode="General">
                  <c:v>0.50235358592472601</c:v>
                </c:pt>
                <c:pt idx="16643" formatCode="General">
                  <c:v>0.50242101630684</c:v>
                </c:pt>
                <c:pt idx="16644" formatCode="General">
                  <c:v>0.50231216503782405</c:v>
                </c:pt>
                <c:pt idx="16645" formatCode="General">
                  <c:v>0.50202722844316805</c:v>
                </c:pt>
                <c:pt idx="16646" formatCode="General">
                  <c:v>0.50156597600722796</c:v>
                </c:pt>
                <c:pt idx="16647" formatCode="General">
                  <c:v>0.50092882964436602</c:v>
                </c:pt>
                <c:pt idx="16648" formatCode="General">
                  <c:v>0.50011637533338005</c:v>
                </c:pt>
                <c:pt idx="16649" formatCode="General">
                  <c:v>0.49912872440164402</c:v>
                </c:pt>
                <c:pt idx="16650" formatCode="General">
                  <c:v>0.497966032252045</c:v>
                </c:pt>
                <c:pt idx="16651" formatCode="General">
                  <c:v>0.49662857597770199</c:v>
                </c:pt>
                <c:pt idx="16652" formatCode="General">
                  <c:v>0.49511677065187698</c:v>
                </c:pt>
                <c:pt idx="16653" formatCode="General">
                  <c:v>0.49343118149779303</c:v>
                </c:pt>
                <c:pt idx="16654" formatCode="General">
                  <c:v>0.49157253173381799</c:v>
                </c:pt>
                <c:pt idx="16655" formatCode="General">
                  <c:v>0.48954164622735002</c:v>
                </c:pt>
                <c:pt idx="16656" formatCode="General">
                  <c:v>0.48733889908927103</c:v>
                </c:pt>
                <c:pt idx="16657" formatCode="General">
                  <c:v>0.484964783454224</c:v>
                </c:pt>
                <c:pt idx="16658" formatCode="General">
                  <c:v>0.48242050625239302</c:v>
                </c:pt>
                <c:pt idx="16659" formatCode="General">
                  <c:v>0.47970686580831701</c:v>
                </c:pt>
                <c:pt idx="16660" formatCode="General">
                  <c:v>0.47682419694641798</c:v>
                </c:pt>
                <c:pt idx="16661" formatCode="General">
                  <c:v>0.47377352462316502</c:v>
                </c:pt>
                <c:pt idx="16662" formatCode="General">
                  <c:v>0.47055608915629599</c:v>
                </c:pt>
                <c:pt idx="16663" formatCode="General">
                  <c:v>0.46717271761405199</c:v>
                </c:pt>
                <c:pt idx="16664" formatCode="General">
                  <c:v>0.46362440885313699</c:v>
                </c:pt>
                <c:pt idx="16665" formatCode="General">
                  <c:v>0.45991290583663202</c:v>
                </c:pt>
                <c:pt idx="16666" formatCode="General">
                  <c:v>0.45603952536321601</c:v>
                </c:pt>
                <c:pt idx="16667" formatCode="General">
                  <c:v>0.45200458623404599</c:v>
                </c:pt>
                <c:pt idx="16668" formatCode="General">
                  <c:v>0.44780963918086603</c:v>
                </c:pt>
                <c:pt idx="16669" formatCode="General">
                  <c:v>0.44345656227754399</c:v>
                </c:pt>
                <c:pt idx="16670" formatCode="General">
                  <c:v>0.43894678579739599</c:v>
                </c:pt>
                <c:pt idx="16671" formatCode="General">
                  <c:v>0.43428127171388797</c:v>
                </c:pt>
                <c:pt idx="16672" formatCode="General">
                  <c:v>0.42946119817253098</c:v>
                </c:pt>
                <c:pt idx="16673" formatCode="General">
                  <c:v>0.42448907574928002</c:v>
                </c:pt>
                <c:pt idx="16674" formatCode="General">
                  <c:v>0.41936654879711399</c:v>
                </c:pt>
                <c:pt idx="16675" formatCode="General">
                  <c:v>0.41409476624141101</c:v>
                </c:pt>
                <c:pt idx="16676" formatCode="General">
                  <c:v>0.40867561406802499</c:v>
                </c:pt>
                <c:pt idx="16677" formatCode="General">
                  <c:v>0.40311122356318702</c:v>
                </c:pt>
                <c:pt idx="16678" formatCode="General">
                  <c:v>0.39740329958177201</c:v>
                </c:pt>
                <c:pt idx="16679" formatCode="General">
                  <c:v>0.39155313266984498</c:v>
                </c:pt>
                <c:pt idx="16680" formatCode="General">
                  <c:v>0.38556275869152101</c:v>
                </c:pt>
                <c:pt idx="16681" formatCode="General">
                  <c:v>0.37943448664426699</c:v>
                </c:pt>
                <c:pt idx="16682" formatCode="General">
                  <c:v>0.37317026936914499</c:v>
                </c:pt>
                <c:pt idx="16683" formatCode="General">
                  <c:v>0.36677222505500401</c:v>
                </c:pt>
                <c:pt idx="16684" formatCode="General">
                  <c:v>0.36024271135930303</c:v>
                </c:pt>
                <c:pt idx="16685" formatCode="General">
                  <c:v>0.35358427268537501</c:v>
                </c:pt>
                <c:pt idx="16686" formatCode="General">
                  <c:v>0.346799026720918</c:v>
                </c:pt>
                <c:pt idx="16687" formatCode="General">
                  <c:v>0.33988867684458601</c:v>
                </c:pt>
                <c:pt idx="16688" formatCode="General">
                  <c:v>0.33285567167559699</c:v>
                </c:pt>
                <c:pt idx="16689" formatCode="General">
                  <c:v>0.32570273247565001</c:v>
                </c:pt>
                <c:pt idx="16690" formatCode="General">
                  <c:v>0.318432223147397</c:v>
                </c:pt>
                <c:pt idx="16691" formatCode="General">
                  <c:v>0.311046670775666</c:v>
                </c:pt>
                <c:pt idx="16692" formatCode="General">
                  <c:v>0.30354877872929198</c:v>
                </c:pt>
                <c:pt idx="16693" formatCode="General">
                  <c:v>0.29594088073880997</c:v>
                </c:pt>
                <c:pt idx="16694" formatCode="General">
                  <c:v>0.28822545206789002</c:v>
                </c:pt>
                <c:pt idx="16695" formatCode="General">
                  <c:v>0.28040520873052799</c:v>
                </c:pt>
                <c:pt idx="16696" formatCode="General">
                  <c:v>0.27248304319362598</c:v>
                </c:pt>
                <c:pt idx="16697" formatCode="General">
                  <c:v>0.26446149414336301</c:v>
                </c:pt>
                <c:pt idx="16698" formatCode="General">
                  <c:v>0.25634323711717999</c:v>
                </c:pt>
                <c:pt idx="16699" formatCode="General">
                  <c:v>0.248131198914715</c:v>
                </c:pt>
                <c:pt idx="16700" formatCode="General">
                  <c:v>0.239828532384532</c:v>
                </c:pt>
                <c:pt idx="16701" formatCode="General">
                  <c:v>0.23143853344002899</c:v>
                </c:pt>
                <c:pt idx="16702" formatCode="General">
                  <c:v>0.22296355310628499</c:v>
                </c:pt>
                <c:pt idx="16703" formatCode="General">
                  <c:v>0.21440659742523899</c:v>
                </c:pt>
                <c:pt idx="16704" formatCode="General">
                  <c:v>0.205770915239751</c:v>
                </c:pt>
                <c:pt idx="16705" formatCode="General">
                  <c:v>0.197059371227606</c:v>
                </c:pt>
                <c:pt idx="16706" formatCode="General">
                  <c:v>0.18827496958845699</c:v>
                </c:pt>
                <c:pt idx="16707" formatCode="General">
                  <c:v>0.17942093011122301</c:v>
                </c:pt>
                <c:pt idx="16708" formatCode="General">
                  <c:v>0.17050069694401401</c:v>
                </c:pt>
                <c:pt idx="16709" formatCode="General">
                  <c:v>0.16151787815629301</c:v>
                </c:pt>
                <c:pt idx="16710" formatCode="General">
                  <c:v>0.15247562489310101</c:v>
                </c:pt>
                <c:pt idx="16711" formatCode="General">
                  <c:v>0.14337663699918299</c:v>
                </c:pt>
                <c:pt idx="16712" formatCode="General">
                  <c:v>0.134224316612472</c:v>
                </c:pt>
                <c:pt idx="16713" formatCode="General">
                  <c:v>0.12502235046787299</c:v>
                </c:pt>
                <c:pt idx="16714" formatCode="General">
                  <c:v>0.115774567955685</c:v>
                </c:pt>
                <c:pt idx="16715" formatCode="General">
                  <c:v>0.106484332989023</c:v>
                </c:pt>
                <c:pt idx="16716" formatCode="General">
                  <c:v>9.7154527278106501E-2</c:v>
                </c:pt>
                <c:pt idx="16717" formatCode="General">
                  <c:v>8.7788718457444695E-2</c:v>
                </c:pt>
                <c:pt idx="16718" formatCode="General">
                  <c:v>7.8390662183093499E-2</c:v>
                </c:pt>
                <c:pt idx="16719" formatCode="General">
                  <c:v>6.89636849093518E-2</c:v>
                </c:pt>
                <c:pt idx="16720" formatCode="General">
                  <c:v>5.9511183494183502E-2</c:v>
                </c:pt>
                <c:pt idx="16721" formatCode="General">
                  <c:v>5.0036715279598402E-2</c:v>
                </c:pt>
                <c:pt idx="16722" formatCode="General">
                  <c:v>4.0543987128253398E-2</c:v>
                </c:pt>
                <c:pt idx="16723" formatCode="General">
                  <c:v>3.1036873095414801E-2</c:v>
                </c:pt>
                <c:pt idx="16724" formatCode="General">
                  <c:v>2.1519329568800202E-2</c:v>
                </c:pt>
                <c:pt idx="16725" formatCode="General">
                  <c:v>1.19948484294429E-2</c:v>
                </c:pt>
                <c:pt idx="16726" formatCode="General">
                  <c:v>2.4669354113842001E-3</c:v>
                </c:pt>
                <c:pt idx="16727" formatCode="General">
                  <c:v>-7.0607832617572402E-3</c:v>
                </c:pt>
                <c:pt idx="16728" formatCode="General">
                  <c:v>-1.6584589403552601E-2</c:v>
                </c:pt>
                <c:pt idx="16729" formatCode="General">
                  <c:v>-2.6100695063349201E-2</c:v>
                </c:pt>
                <c:pt idx="16730" formatCode="General">
                  <c:v>-3.5605773933598601E-2</c:v>
                </c:pt>
                <c:pt idx="16731" formatCode="General">
                  <c:v>-4.50958677030351E-2</c:v>
                </c:pt>
                <c:pt idx="16732" formatCode="General">
                  <c:v>-5.4566898102225397E-2</c:v>
                </c:pt>
                <c:pt idx="16733" formatCode="General">
                  <c:v>-6.4015295166761702E-2</c:v>
                </c:pt>
                <c:pt idx="16734" formatCode="General">
                  <c:v>-7.3437505349767299E-2</c:v>
                </c:pt>
                <c:pt idx="16735" formatCode="General">
                  <c:v>-8.2829905775155505E-2</c:v>
                </c:pt>
                <c:pt idx="16736" formatCode="General">
                  <c:v>-9.2188756376018102E-2</c:v>
                </c:pt>
                <c:pt idx="16737" formatCode="General">
                  <c:v>-0.10150968827221001</c:v>
                </c:pt>
                <c:pt idx="16738" formatCode="General">
                  <c:v>-0.110788849977475</c:v>
                </c:pt>
                <c:pt idx="16739" formatCode="General">
                  <c:v>-0.120022983544836</c:v>
                </c:pt>
                <c:pt idx="16740" formatCode="General">
                  <c:v>-0.12920828897644901</c:v>
                </c:pt>
                <c:pt idx="16741" formatCode="General">
                  <c:v>-0.13834085349966499</c:v>
                </c:pt>
                <c:pt idx="16742" formatCode="General">
                  <c:v>-0.14741673882629999</c:v>
                </c:pt>
                <c:pt idx="16743" formatCode="General">
                  <c:v>-0.156432036585232</c:v>
                </c:pt>
                <c:pt idx="16744" formatCode="General">
                  <c:v>-0.16538338691764201</c:v>
                </c:pt>
                <c:pt idx="16745" formatCode="General">
                  <c:v>-0.174266860440147</c:v>
                </c:pt>
                <c:pt idx="16746" formatCode="General">
                  <c:v>-0.183078537604833</c:v>
                </c:pt>
                <c:pt idx="16747" formatCode="General">
                  <c:v>-0.19181487446988499</c:v>
                </c:pt>
                <c:pt idx="16748" formatCode="General">
                  <c:v>-0.20047221836895501</c:v>
                </c:pt>
                <c:pt idx="16749" formatCode="General">
                  <c:v>-0.20904692770017799</c:v>
                </c:pt>
                <c:pt idx="16750" formatCode="General">
                  <c:v>-0.21753534081103801</c:v>
                </c:pt>
                <c:pt idx="16751" formatCode="General">
                  <c:v>-0.22593388790903501</c:v>
                </c:pt>
                <c:pt idx="16752" formatCode="General">
                  <c:v>-0.23423898958589501</c:v>
                </c:pt>
                <c:pt idx="16753" formatCode="General">
                  <c:v>-0.24244705367552</c:v>
                </c:pt>
                <c:pt idx="16754" formatCode="General">
                  <c:v>-0.25055453972660902</c:v>
                </c:pt>
                <c:pt idx="16755" formatCode="General">
                  <c:v>-0.25855797022378801</c:v>
                </c:pt>
                <c:pt idx="16756" formatCode="General">
                  <c:v>-0.26645387573698898</c:v>
                </c:pt>
                <c:pt idx="16757" formatCode="General">
                  <c:v>-0.274238793393623</c:v>
                </c:pt>
                <c:pt idx="16758" formatCode="General">
                  <c:v>-0.28190927702634699</c:v>
                </c:pt>
                <c:pt idx="16759" formatCode="General">
                  <c:v>-0.28946195973602501</c:v>
                </c:pt>
                <c:pt idx="16760" formatCode="General">
                  <c:v>-0.29689350914094098</c:v>
                </c:pt>
                <c:pt idx="16761" formatCode="General">
                  <c:v>-0.3042006255352</c:v>
                </c:pt>
                <c:pt idx="16762" formatCode="General">
                  <c:v>-0.31138004229967903</c:v>
                </c:pt>
                <c:pt idx="16763" formatCode="General">
                  <c:v>-0.318428481760344</c:v>
                </c:pt>
                <c:pt idx="16764" formatCode="General">
                  <c:v>-0.32534276885915298</c:v>
                </c:pt>
                <c:pt idx="16765" formatCode="General">
                  <c:v>-0.33211979004407599</c:v>
                </c:pt>
                <c:pt idx="16766" formatCode="General">
                  <c:v>-0.33875643526257898</c:v>
                </c:pt>
                <c:pt idx="16767" formatCode="General">
                  <c:v>-0.34524965719867401</c:v>
                </c:pt>
                <c:pt idx="16768" formatCode="General">
                  <c:v>-0.351596478119927</c:v>
                </c:pt>
                <c:pt idx="16769" formatCode="General">
                  <c:v>-0.35779394253505697</c:v>
                </c:pt>
                <c:pt idx="16770" formatCode="General">
                  <c:v>-0.36383917347142802</c:v>
                </c:pt>
                <c:pt idx="16771" formatCode="General">
                  <c:v>-0.36972938288984403</c:v>
                </c:pt>
                <c:pt idx="16772" formatCode="General">
                  <c:v>-0.37546181413511198</c:v>
                </c:pt>
                <c:pt idx="16773" formatCode="General">
                  <c:v>-0.38103373947840502</c:v>
                </c:pt>
                <c:pt idx="16774" formatCode="General">
                  <c:v>-0.38644247356344302</c:v>
                </c:pt>
                <c:pt idx="16775" formatCode="General">
                  <c:v>-0.39168549034983202</c:v>
                </c:pt>
                <c:pt idx="16776" formatCode="General">
                  <c:v>-0.39676032447665599</c:v>
                </c:pt>
                <c:pt idx="16777" formatCode="General">
                  <c:v>-0.40166455788385402</c:v>
                </c:pt>
                <c:pt idx="16778" formatCode="General">
                  <c:v>-0.40639582273471497</c:v>
                </c:pt>
                <c:pt idx="16779" formatCode="General">
                  <c:v>-0.41095180781333701</c:v>
                </c:pt>
                <c:pt idx="16780" formatCode="General">
                  <c:v>-0.41533031265383702</c:v>
                </c:pt>
                <c:pt idx="16781" formatCode="General">
                  <c:v>-0.419529149020825</c:v>
                </c:pt>
                <c:pt idx="16782" formatCode="General">
                  <c:v>-0.42354624871057001</c:v>
                </c:pt>
                <c:pt idx="16783" formatCode="General">
                  <c:v>-0.42737967399301802</c:v>
                </c:pt>
                <c:pt idx="16784" formatCode="General">
                  <c:v>-0.43102750353812203</c:v>
                </c:pt>
                <c:pt idx="16785" formatCode="General">
                  <c:v>-0.43448787921514997</c:v>
                </c:pt>
                <c:pt idx="16786" formatCode="General">
                  <c:v>-0.43775902314853399</c:v>
                </c:pt>
                <c:pt idx="16787" formatCode="General">
                  <c:v>-0.44083926440396298</c:v>
                </c:pt>
                <c:pt idx="16788" formatCode="General">
                  <c:v>-0.44372702517963503</c:v>
                </c:pt>
                <c:pt idx="16789" formatCode="General">
                  <c:v>-0.44642079819457597</c:v>
                </c:pt>
                <c:pt idx="16790" formatCode="General">
                  <c:v>-0.44891916771314599</c:v>
                </c:pt>
                <c:pt idx="16791" formatCode="General">
                  <c:v>-0.45122080171069501</c:v>
                </c:pt>
                <c:pt idx="16792" formatCode="General">
                  <c:v>-0.45332445158765</c:v>
                </c:pt>
                <c:pt idx="16793" formatCode="General">
                  <c:v>-0.45522895931595803</c:v>
                </c:pt>
                <c:pt idx="16794" formatCode="General">
                  <c:v>-0.45693325874927498</c:v>
                </c:pt>
                <c:pt idx="16795" formatCode="General">
                  <c:v>-0.45843637595251502</c:v>
                </c:pt>
                <c:pt idx="16796" formatCode="General">
                  <c:v>-0.45973742254166999</c:v>
                </c:pt>
                <c:pt idx="16797" formatCode="General">
                  <c:v>-0.460835591868334</c:v>
                </c:pt>
                <c:pt idx="16798" formatCode="General">
                  <c:v>-0.46173018941980998</c:v>
                </c:pt>
                <c:pt idx="16799" formatCode="General">
                  <c:v>-0.46242064648873799</c:v>
                </c:pt>
                <c:pt idx="16800" formatCode="General">
                  <c:v>-0.46290647879501001</c:v>
                </c:pt>
                <c:pt idx="16801" formatCode="General">
                  <c:v>-0.46318723074384299</c:v>
                </c:pt>
                <c:pt idx="16802" formatCode="General">
                  <c:v>-0.46326258529783398</c:v>
                </c:pt>
                <c:pt idx="16803" formatCode="General">
                  <c:v>-0.46313237051999101</c:v>
                </c:pt>
                <c:pt idx="16804" formatCode="General">
                  <c:v>-0.46279644752851301</c:v>
                </c:pt>
                <c:pt idx="16805" formatCode="General">
                  <c:v>-0.46225480799811097</c:v>
                </c:pt>
                <c:pt idx="16806" formatCode="General">
                  <c:v>-0.46150753358438601</c:v>
                </c:pt>
                <c:pt idx="16807" formatCode="General">
                  <c:v>-0.46055483972189598</c:v>
                </c:pt>
                <c:pt idx="16808" formatCode="General">
                  <c:v>-0.45939701700324098</c:v>
                </c:pt>
                <c:pt idx="16809" formatCode="General">
                  <c:v>-0.45803437898272598</c:v>
                </c:pt>
                <c:pt idx="16810" formatCode="General">
                  <c:v>-0.45646747829122802</c:v>
                </c:pt>
                <c:pt idx="16811" formatCode="General">
                  <c:v>-0.454696950628804</c:v>
                </c:pt>
                <c:pt idx="16812" formatCode="General">
                  <c:v>-0.45272343547718003</c:v>
                </c:pt>
                <c:pt idx="16813" formatCode="General">
                  <c:v>-0.45054768479041002</c:v>
                </c:pt>
                <c:pt idx="16814" formatCode="General">
                  <c:v>-0.448170574575118</c:v>
                </c:pt>
                <c:pt idx="16815" formatCode="General">
                  <c:v>-0.44559310488555398</c:v>
                </c:pt>
                <c:pt idx="16816" formatCode="General">
                  <c:v>-0.44281639632630299</c:v>
                </c:pt>
                <c:pt idx="16817" formatCode="General">
                  <c:v>-0.43984168088685699</c:v>
                </c:pt>
                <c:pt idx="16818" formatCode="General">
                  <c:v>-0.43667024057419401</c:v>
                </c:pt>
                <c:pt idx="16819" formatCode="General">
                  <c:v>-0.43330345951678401</c:v>
                </c:pt>
                <c:pt idx="16820" formatCode="General">
                  <c:v>-0.42974287648743198</c:v>
                </c:pt>
                <c:pt idx="16821" formatCode="General">
                  <c:v>-0.42599007944033701</c:v>
                </c:pt>
                <c:pt idx="16822" formatCode="General">
                  <c:v>-0.42204679759024799</c:v>
                </c:pt>
                <c:pt idx="16823" formatCode="General">
                  <c:v>-0.41791484812796498</c:v>
                </c:pt>
                <c:pt idx="16824" formatCode="General">
                  <c:v>-0.41359606899684598</c:v>
                </c:pt>
                <c:pt idx="16825" formatCode="General">
                  <c:v>-0.40909242867868401</c:v>
                </c:pt>
                <c:pt idx="16826" formatCode="General">
                  <c:v>-0.40440602991525898</c:v>
                </c:pt>
                <c:pt idx="16827" formatCode="General">
                  <c:v>-0.39953904740556501</c:v>
                </c:pt>
                <c:pt idx="16828" formatCode="General">
                  <c:v>-0.39449372271611399</c:v>
                </c:pt>
                <c:pt idx="16829" formatCode="General">
                  <c:v>-0.38927247002075199</c:v>
                </c:pt>
                <c:pt idx="16830" formatCode="General">
                  <c:v>-0.38387777066969703</c:v>
                </c:pt>
                <c:pt idx="16831" formatCode="General">
                  <c:v>-0.378312204620251</c:v>
                </c:pt>
                <c:pt idx="16832" formatCode="General">
                  <c:v>-0.37257839670327803</c:v>
                </c:pt>
                <c:pt idx="16833" formatCode="General">
                  <c:v>-0.36667906493959901</c:v>
                </c:pt>
                <c:pt idx="16834" formatCode="General">
                  <c:v>-0.360617074435233</c:v>
                </c:pt>
                <c:pt idx="16835" formatCode="General">
                  <c:v>-0.354395297798552</c:v>
                </c:pt>
                <c:pt idx="16836" formatCode="General">
                  <c:v>-0.34801646234554401</c:v>
                </c:pt>
                <c:pt idx="16837" formatCode="General">
                  <c:v>-0.34148370333325401</c:v>
                </c:pt>
                <c:pt idx="16838" formatCode="General">
                  <c:v>-0.33480090543554403</c:v>
                </c:pt>
                <c:pt idx="16839" formatCode="General">
                  <c:v>-0.32797109208810099</c:v>
                </c:pt>
                <c:pt idx="16840" formatCode="General">
                  <c:v>-0.32099723294899701</c:v>
                </c:pt>
                <c:pt idx="16841" formatCode="General">
                  <c:v>-0.31388294101375602</c:v>
                </c:pt>
                <c:pt idx="16842" formatCode="General">
                  <c:v>-0.30663193455870202</c:v>
                </c:pt>
                <c:pt idx="16843" formatCode="General">
                  <c:v>-0.29924791486595298</c:v>
                </c:pt>
                <c:pt idx="16844" formatCode="General">
                  <c:v>-0.29173403607473197</c:v>
                </c:pt>
                <c:pt idx="16845" formatCode="General">
                  <c:v>-0.28409397206340198</c:v>
                </c:pt>
                <c:pt idx="16846" formatCode="General">
                  <c:v>-0.27633148105165001</c:v>
                </c:pt>
                <c:pt idx="16847" formatCode="General">
                  <c:v>-0.26845031705328498</c:v>
                </c:pt>
                <c:pt idx="16848" formatCode="General">
                  <c:v>-0.26045429737483899</c:v>
                </c:pt>
                <c:pt idx="16849" formatCode="General">
                  <c:v>-0.25234782891375801</c:v>
                </c:pt>
                <c:pt idx="16850" formatCode="General">
                  <c:v>-0.24413528734085099</c:v>
                </c:pt>
                <c:pt idx="16851" formatCode="General">
                  <c:v>-0.23581990271737899</c:v>
                </c:pt>
                <c:pt idx="16852" formatCode="General">
                  <c:v>-0.227405956000471</c:v>
                </c:pt>
                <c:pt idx="16853" formatCode="General">
                  <c:v>-0.218898342515186</c:v>
                </c:pt>
                <c:pt idx="16854" formatCode="General">
                  <c:v>-0.21030083839548799</c:v>
                </c:pt>
                <c:pt idx="16855" formatCode="General">
                  <c:v>-0.201617646561909</c:v>
                </c:pt>
                <c:pt idx="16856" formatCode="General">
                  <c:v>-0.192853530949188</c:v>
                </c:pt>
                <c:pt idx="16857" formatCode="General">
                  <c:v>-0.18401270850149401</c:v>
                </c:pt>
                <c:pt idx="16858" formatCode="General">
                  <c:v>-0.17509983723738301</c:v>
                </c:pt>
                <c:pt idx="16859" formatCode="General">
                  <c:v>-0.16611950381304399</c:v>
                </c:pt>
                <c:pt idx="16860" formatCode="General">
                  <c:v>-0.157075690171572</c:v>
                </c:pt>
                <c:pt idx="16861" formatCode="General">
                  <c:v>-0.14797339092915901</c:v>
                </c:pt>
                <c:pt idx="16862" formatCode="General">
                  <c:v>-0.138817546513851</c:v>
                </c:pt>
                <c:pt idx="16863" formatCode="General">
                  <c:v>-0.12961186623575699</c:v>
                </c:pt>
                <c:pt idx="16864" formatCode="General">
                  <c:v>-0.120361022912575</c:v>
                </c:pt>
                <c:pt idx="16865" formatCode="General">
                  <c:v>-0.11107027720559</c:v>
                </c:pt>
                <c:pt idx="16866" formatCode="General">
                  <c:v>-0.101744299435025</c:v>
                </c:pt>
                <c:pt idx="16867" formatCode="General">
                  <c:v>-9.2388147168085702E-2</c:v>
                </c:pt>
                <c:pt idx="16868" formatCode="General">
                  <c:v>-8.3006744666936999E-2</c:v>
                </c:pt>
                <c:pt idx="16869" formatCode="General">
                  <c:v>-7.3604284077258997E-2</c:v>
                </c:pt>
                <c:pt idx="16870" formatCode="General">
                  <c:v>-6.4185347859734496E-2</c:v>
                </c:pt>
                <c:pt idx="16871" formatCode="General">
                  <c:v>-5.4755027217575497E-2</c:v>
                </c:pt>
                <c:pt idx="16872" formatCode="General">
                  <c:v>-4.5318326995771097E-2</c:v>
                </c:pt>
                <c:pt idx="16873" formatCode="General">
                  <c:v>-3.5880075436047799E-2</c:v>
                </c:pt>
                <c:pt idx="16874" formatCode="General">
                  <c:v>-2.6444961197502399E-2</c:v>
                </c:pt>
                <c:pt idx="16875" formatCode="General">
                  <c:v>-1.7018012320505298E-2</c:v>
                </c:pt>
                <c:pt idx="16876" formatCode="General">
                  <c:v>-7.6035865821776601E-3</c:v>
                </c:pt>
                <c:pt idx="16877" formatCode="General">
                  <c:v>1.7936076525864801E-3</c:v>
                </c:pt>
                <c:pt idx="16878" formatCode="General">
                  <c:v>1.1168364170576799E-2</c:v>
                </c:pt>
                <c:pt idx="16879" formatCode="General">
                  <c:v>2.0515615817067401E-2</c:v>
                </c:pt>
                <c:pt idx="16880" formatCode="General">
                  <c:v>2.9830553228757099E-2</c:v>
                </c:pt>
                <c:pt idx="16881" formatCode="General">
                  <c:v>3.9109118740833101E-2</c:v>
                </c:pt>
                <c:pt idx="16882" formatCode="General">
                  <c:v>4.8346367156347103E-2</c:v>
                </c:pt>
                <c:pt idx="16883" formatCode="General">
                  <c:v>5.7537423347333999E-2</c:v>
                </c:pt>
                <c:pt idx="16884" formatCode="General">
                  <c:v>6.6677646910842006E-2</c:v>
                </c:pt>
                <c:pt idx="16885" formatCode="General">
                  <c:v>7.5762574952871795E-2</c:v>
                </c:pt>
                <c:pt idx="16886" formatCode="General">
                  <c:v>8.4787338223811598E-2</c:v>
                </c:pt>
                <c:pt idx="16887" formatCode="General">
                  <c:v>9.3746725017759602E-2</c:v>
                </c:pt>
                <c:pt idx="16888" formatCode="General">
                  <c:v>0.102636858005445</c:v>
                </c:pt>
                <c:pt idx="16889" formatCode="General">
                  <c:v>0.111453582907571</c:v>
                </c:pt>
                <c:pt idx="16890" formatCode="General">
                  <c:v>0.12019177137194299</c:v>
                </c:pt>
                <c:pt idx="16891" formatCode="General">
                  <c:v>0.12884692749950299</c:v>
                </c:pt>
                <c:pt idx="16892" formatCode="General">
                  <c:v>0.137414290908903</c:v>
                </c:pt>
                <c:pt idx="16893" formatCode="General">
                  <c:v>0.14588934123790401</c:v>
                </c:pt>
                <c:pt idx="16894" formatCode="General">
                  <c:v>0.154268413805943</c:v>
                </c:pt>
                <c:pt idx="16895" formatCode="General">
                  <c:v>0.16254755537823801</c:v>
                </c:pt>
                <c:pt idx="16896" formatCode="General">
                  <c:v>0.17072235761569499</c:v>
                </c:pt>
                <c:pt idx="16897" formatCode="General">
                  <c:v>0.17878803415707201</c:v>
                </c:pt>
                <c:pt idx="16898" formatCode="General">
                  <c:v>0.18674058535625301</c:v>
                </c:pt>
                <c:pt idx="16899" formatCode="General">
                  <c:v>0.194576329041069</c:v>
                </c:pt>
                <c:pt idx="16900" formatCode="General">
                  <c:v>0.202291272154249</c:v>
                </c:pt>
                <c:pt idx="16901" formatCode="General">
                  <c:v>0.20988163140159399</c:v>
                </c:pt>
                <c:pt idx="16902" formatCode="General">
                  <c:v>0.21734384515384</c:v>
                </c:pt>
                <c:pt idx="16903" formatCode="General">
                  <c:v>0.22467402528241201</c:v>
                </c:pt>
                <c:pt idx="16904" formatCode="General">
                  <c:v>0.231868465334165</c:v>
                </c:pt>
                <c:pt idx="16905" formatCode="General">
                  <c:v>0.23892367643328299</c:v>
                </c:pt>
                <c:pt idx="16906" formatCode="General">
                  <c:v>0.24583582745754701</c:v>
                </c:pt>
                <c:pt idx="16907" formatCode="General">
                  <c:v>0.25260127743580901</c:v>
                </c:pt>
                <c:pt idx="16908" formatCode="General">
                  <c:v>0.25921665931864601</c:v>
                </c:pt>
                <c:pt idx="16909" formatCode="General">
                  <c:v>0.26567883545203003</c:v>
                </c:pt>
                <c:pt idx="16910" formatCode="General">
                  <c:v>0.27198435058530002</c:v>
                </c:pt>
                <c:pt idx="16911" formatCode="General">
                  <c:v>0.27812994114749001</c:v>
                </c:pt>
                <c:pt idx="16912" formatCode="General">
                  <c:v>0.28411263198939402</c:v>
                </c:pt>
                <c:pt idx="16913" formatCode="General">
                  <c:v>0.28992966928082298</c:v>
                </c:pt>
                <c:pt idx="16914" formatCode="General">
                  <c:v>0.29557798738427099</c:v>
                </c:pt>
                <c:pt idx="16915" formatCode="General">
                  <c:v>0.30105469673302798</c:v>
                </c:pt>
                <c:pt idx="16916" formatCode="General">
                  <c:v>0.30635719582871601</c:v>
                </c:pt>
                <c:pt idx="16917" formatCode="General">
                  <c:v>0.31148314412520101</c:v>
                </c:pt>
                <c:pt idx="16918" formatCode="General">
                  <c:v>0.31643037778666</c:v>
                </c:pt>
                <c:pt idx="16919" formatCode="General">
                  <c:v>0.32119582121676599</c:v>
                </c:pt>
                <c:pt idx="16920" formatCode="General">
                  <c:v>0.32577714710134298</c:v>
                </c:pt>
                <c:pt idx="16921" formatCode="General">
                  <c:v>0.330172857184518</c:v>
                </c:pt>
                <c:pt idx="16922" formatCode="General">
                  <c:v>0.334380591035221</c:v>
                </c:pt>
                <c:pt idx="16923" formatCode="General">
                  <c:v>0.338398115909611</c:v>
                </c:pt>
                <c:pt idx="16924" formatCode="General">
                  <c:v>0.342223994475573</c:v>
                </c:pt>
                <c:pt idx="16925" formatCode="General">
                  <c:v>0.34585649941702801</c:v>
                </c:pt>
                <c:pt idx="16926" formatCode="General">
                  <c:v>0.34929400179976899</c:v>
                </c:pt>
                <c:pt idx="16927" formatCode="General">
                  <c:v>0.35253454058668099</c:v>
                </c:pt>
                <c:pt idx="16928" formatCode="General">
                  <c:v>0.35557688654862801</c:v>
                </c:pt>
                <c:pt idx="16929" formatCode="General">
                  <c:v>0.35842001115916799</c:v>
                </c:pt>
                <c:pt idx="16930" formatCode="General">
                  <c:v>0.36106193408130899</c:v>
                </c:pt>
                <c:pt idx="16931" formatCode="General">
                  <c:v>0.363501379262402</c:v>
                </c:pt>
                <c:pt idx="16932" formatCode="General">
                  <c:v>0.36573791405346501</c:v>
                </c:pt>
                <c:pt idx="16933" formatCode="General">
                  <c:v>0.36777075064524001</c:v>
                </c:pt>
                <c:pt idx="16934" formatCode="General">
                  <c:v>0.36959867260039603</c:v>
                </c:pt>
                <c:pt idx="16935" formatCode="General">
                  <c:v>0.371221170703875</c:v>
                </c:pt>
                <c:pt idx="16936" formatCode="General">
                  <c:v>0.37263795191893001</c:v>
                </c:pt>
                <c:pt idx="16937" formatCode="General">
                  <c:v>0.37384829660805202</c:v>
                </c:pt>
                <c:pt idx="16938" formatCode="General">
                  <c:v>0.37485157210797199</c:v>
                </c:pt>
                <c:pt idx="16939" formatCode="General">
                  <c:v>0.37564730442164401</c:v>
                </c:pt>
                <c:pt idx="16940" formatCode="General">
                  <c:v>0.37623524799835301</c:v>
                </c:pt>
                <c:pt idx="16941" formatCode="General">
                  <c:v>0.37661588330696899</c:v>
                </c:pt>
                <c:pt idx="16942" formatCode="General">
                  <c:v>0.37678929234112701</c:v>
                </c:pt>
                <c:pt idx="16943" formatCode="General">
                  <c:v>0.37675512788729099</c:v>
                </c:pt>
                <c:pt idx="16944" formatCode="General">
                  <c:v>0.37651426216959399</c:v>
                </c:pt>
                <c:pt idx="16945" formatCode="General">
                  <c:v>0.37606721642868002</c:v>
                </c:pt>
                <c:pt idx="16946" formatCode="General">
                  <c:v>0.37541406568264102</c:v>
                </c:pt>
                <c:pt idx="16947" formatCode="General">
                  <c:v>0.37455608170162902</c:v>
                </c:pt>
                <c:pt idx="16948" formatCode="General">
                  <c:v>0.37349415827563098</c:v>
                </c:pt>
                <c:pt idx="16949" formatCode="General">
                  <c:v>0.372228653232831</c:v>
                </c:pt>
                <c:pt idx="16950" formatCode="General">
                  <c:v>0.37076047820083402</c:v>
                </c:pt>
                <c:pt idx="16951" formatCode="General">
                  <c:v>0.36909015790340699</c:v>
                </c:pt>
                <c:pt idx="16952" formatCode="General">
                  <c:v>0.367218887579636</c:v>
                </c:pt>
                <c:pt idx="16953" formatCode="General">
                  <c:v>0.36514861047775998</c:v>
                </c:pt>
                <c:pt idx="16954" formatCode="General">
                  <c:v>0.36288084518246799</c:v>
                </c:pt>
                <c:pt idx="16955" formatCode="General">
                  <c:v>0.360417052261504</c:v>
                </c:pt>
                <c:pt idx="16956" formatCode="General">
                  <c:v>0.35775819024052502</c:v>
                </c:pt>
                <c:pt idx="16957" formatCode="General">
                  <c:v>0.35490583388418701</c:v>
                </c:pt>
                <c:pt idx="16958" formatCode="General">
                  <c:v>0.351862256817081</c:v>
                </c:pt>
                <c:pt idx="16959" formatCode="General">
                  <c:v>0.34862926548479001</c:v>
                </c:pt>
                <c:pt idx="16960" formatCode="General">
                  <c:v>0.34520869325300702</c:v>
                </c:pt>
                <c:pt idx="16961" formatCode="General">
                  <c:v>0.341602948599944</c:v>
                </c:pt>
                <c:pt idx="16962" formatCode="General">
                  <c:v>0.33781394991696501</c:v>
                </c:pt>
                <c:pt idx="16963" formatCode="General">
                  <c:v>0.33384359202734498</c:v>
                </c:pt>
                <c:pt idx="16964" formatCode="General">
                  <c:v>0.32969439907658599</c:v>
                </c:pt>
                <c:pt idx="16965" formatCode="General">
                  <c:v>0.325368984264092</c:v>
                </c:pt>
                <c:pt idx="16966" formatCode="General">
                  <c:v>0.32086998687713197</c:v>
                </c:pt>
                <c:pt idx="16967" formatCode="General">
                  <c:v>0.31620003506424799</c:v>
                </c:pt>
                <c:pt idx="16968" formatCode="General">
                  <c:v>0.31136174900864499</c:v>
                </c:pt>
                <c:pt idx="16969" formatCode="General">
                  <c:v>0.30635777274855702</c:v>
                </c:pt>
                <c:pt idx="16970" formatCode="General">
                  <c:v>0.30119127866068401</c:v>
                </c:pt>
                <c:pt idx="16971" formatCode="General">
                  <c:v>0.29586488248456999</c:v>
                </c:pt>
                <c:pt idx="16972" formatCode="General">
                  <c:v>0.29038112810248201</c:v>
                </c:pt>
                <c:pt idx="16973" formatCode="General">
                  <c:v>0.28474318456439901</c:v>
                </c:pt>
                <c:pt idx="16974" formatCode="General">
                  <c:v>0.27895481958388302</c:v>
                </c:pt>
                <c:pt idx="16975" formatCode="General">
                  <c:v>0.27301925773324298</c:v>
                </c:pt>
                <c:pt idx="16976" formatCode="General">
                  <c:v>0.26693957116247102</c:v>
                </c:pt>
                <c:pt idx="16977" formatCode="General">
                  <c:v>0.26071882811137098</c:v>
                </c:pt>
                <c:pt idx="16978" formatCode="General">
                  <c:v>0.25436061001419202</c:v>
                </c:pt>
                <c:pt idx="16979" formatCode="General">
                  <c:v>0.247868539821785</c:v>
                </c:pt>
                <c:pt idx="16980" formatCode="General">
                  <c:v>0.24124620679970299</c:v>
                </c:pt>
                <c:pt idx="16981" formatCode="General">
                  <c:v>0.234497635645837</c:v>
                </c:pt>
                <c:pt idx="16982" formatCode="General">
                  <c:v>0.22762572451167101</c:v>
                </c:pt>
                <c:pt idx="16983" formatCode="General">
                  <c:v>0.22063437712057199</c:v>
                </c:pt>
                <c:pt idx="16984" formatCode="General">
                  <c:v>0.21352806234486699</c:v>
                </c:pt>
                <c:pt idx="16985" formatCode="General">
                  <c:v>0.206310079573408</c:v>
                </c:pt>
                <c:pt idx="16986" formatCode="General">
                  <c:v>0.19898410626612101</c:v>
                </c:pt>
                <c:pt idx="16987" formatCode="General">
                  <c:v>0.19155439599879501</c:v>
                </c:pt>
                <c:pt idx="16988" formatCode="General">
                  <c:v>0.18402516835094401</c:v>
                </c:pt>
                <c:pt idx="16989" formatCode="General">
                  <c:v>0.17640047857919899</c:v>
                </c:pt>
                <c:pt idx="16990" formatCode="General">
                  <c:v>0.168683745494489</c:v>
                </c:pt>
                <c:pt idx="16991" formatCode="General">
                  <c:v>0.16087937407059399</c:v>
                </c:pt>
                <c:pt idx="16992" formatCode="General">
                  <c:v>0.15299181479176099</c:v>
                </c:pt>
                <c:pt idx="16993" formatCode="General">
                  <c:v>0.14502537791800299</c:v>
                </c:pt>
                <c:pt idx="16994" formatCode="General">
                  <c:v>0.136984243868219</c:v>
                </c:pt>
                <c:pt idx="16995" formatCode="General">
                  <c:v>0.12887247097777299</c:v>
                </c:pt>
                <c:pt idx="16996" formatCode="General">
                  <c:v>0.120694516344984</c:v>
                </c:pt>
                <c:pt idx="16997" formatCode="General">
                  <c:v>0.11245419536271101</c:v>
                </c:pt>
                <c:pt idx="16998" formatCode="General">
                  <c:v>0.104155742560727</c:v>
                </c:pt>
                <c:pt idx="16999" formatCode="General">
                  <c:v>9.5803866066444199E-2</c:v>
                </c:pt>
                <c:pt idx="17000" formatCode="General">
                  <c:v>8.7402656551597194E-2</c:v>
                </c:pt>
                <c:pt idx="17001" formatCode="General">
                  <c:v>7.8956559314885905E-2</c:v>
                </c:pt>
                <c:pt idx="17002" formatCode="General">
                  <c:v>7.0469944302520501E-2</c:v>
                </c:pt>
                <c:pt idx="17003" formatCode="General">
                  <c:v>6.1947053603918598E-2</c:v>
                </c:pt>
                <c:pt idx="17004" formatCode="General">
                  <c:v>5.3392579343843102E-2</c:v>
                </c:pt>
                <c:pt idx="17005" formatCode="General">
                  <c:v>4.4811112266788203E-2</c:v>
                </c:pt>
                <c:pt idx="17006" formatCode="General">
                  <c:v>3.6207073807542699E-2</c:v>
                </c:pt>
                <c:pt idx="17007" formatCode="General">
                  <c:v>2.7584739636846101E-2</c:v>
                </c:pt>
                <c:pt idx="17008" formatCode="General">
                  <c:v>1.89487409967053E-2</c:v>
                </c:pt>
                <c:pt idx="17009" formatCode="General">
                  <c:v>1.0303041267669601E-2</c:v>
                </c:pt>
                <c:pt idx="17010" formatCode="General">
                  <c:v>1.65197855133359E-3</c:v>
                </c:pt>
                <c:pt idx="17011" formatCode="General">
                  <c:v>-6.9996616304009796E-3</c:v>
                </c:pt>
                <c:pt idx="17012" formatCode="General">
                  <c:v>-1.5647754539934298E-2</c:v>
                </c:pt>
                <c:pt idx="17013" formatCode="General">
                  <c:v>-2.4287844926889599E-2</c:v>
                </c:pt>
                <c:pt idx="17014" formatCode="General">
                  <c:v>-3.29155933452887E-2</c:v>
                </c:pt>
                <c:pt idx="17015" formatCode="General">
                  <c:v>-4.1526808812525899E-2</c:v>
                </c:pt>
                <c:pt idx="17016" formatCode="General">
                  <c:v>-5.0116886818057302E-2</c:v>
                </c:pt>
                <c:pt idx="17017" formatCode="General">
                  <c:v>-5.8681340652782001E-2</c:v>
                </c:pt>
                <c:pt idx="17018" formatCode="General">
                  <c:v>-6.7215885188140007E-2</c:v>
                </c:pt>
                <c:pt idx="17019" formatCode="General">
                  <c:v>-7.5716393369024707E-2</c:v>
                </c:pt>
                <c:pt idx="17020" formatCode="General">
                  <c:v>-8.4178351149798505E-2</c:v>
                </c:pt>
                <c:pt idx="17021" formatCode="General">
                  <c:v>-9.25974293351155E-2</c:v>
                </c:pt>
                <c:pt idx="17022" formatCode="General">
                  <c:v>-0.100970075553278</c:v>
                </c:pt>
                <c:pt idx="17023" formatCode="General">
                  <c:v>-0.10929238479101901</c:v>
                </c:pt>
                <c:pt idx="17024" formatCode="General">
                  <c:v>-0.117559974036232</c:v>
                </c:pt>
                <c:pt idx="17025" formatCode="General">
                  <c:v>-0.125768570823935</c:v>
                </c:pt>
                <c:pt idx="17026" formatCode="General">
                  <c:v>-0.13391409753457501</c:v>
                </c:pt>
                <c:pt idx="17027" formatCode="General">
                  <c:v>-0.14199262922318001</c:v>
                </c:pt>
                <c:pt idx="17028" formatCode="General">
                  <c:v>-0.14999991044118</c:v>
                </c:pt>
                <c:pt idx="17029" formatCode="General">
                  <c:v>-0.15793236169127001</c:v>
                </c:pt>
                <c:pt idx="17030" formatCode="General">
                  <c:v>-0.165786116308239</c:v>
                </c:pt>
                <c:pt idx="17031" formatCode="General">
                  <c:v>-0.17355742388384199</c:v>
                </c:pt>
                <c:pt idx="17032" formatCode="General">
                  <c:v>-0.181242652987956</c:v>
                </c:pt>
                <c:pt idx="17033" formatCode="General">
                  <c:v>-0.18883725637160401</c:v>
                </c:pt>
                <c:pt idx="17034" formatCode="General">
                  <c:v>-0.19633795252219099</c:v>
                </c:pt>
                <c:pt idx="17035" formatCode="General">
                  <c:v>-0.20374174538352299</c:v>
                </c:pt>
                <c:pt idx="17036" formatCode="General">
                  <c:v>-0.21104476925378499</c:v>
                </c:pt>
                <c:pt idx="17037" formatCode="General">
                  <c:v>-0.218243183993832</c:v>
                </c:pt>
                <c:pt idx="17038" formatCode="General">
                  <c:v>-0.225333680668348</c:v>
                </c:pt>
                <c:pt idx="17039" formatCode="General">
                  <c:v>-0.23231294573997799</c:v>
                </c:pt>
                <c:pt idx="17040" formatCode="General">
                  <c:v>-0.23917759587753001</c:v>
                </c:pt>
                <c:pt idx="17041" formatCode="General">
                  <c:v>-0.24592429750063</c:v>
                </c:pt>
                <c:pt idx="17042" formatCode="General">
                  <c:v>-0.25254984215743298</c:v>
                </c:pt>
                <c:pt idx="17043" formatCode="General">
                  <c:v>-0.25905114670797202</c:v>
                </c:pt>
                <c:pt idx="17044" formatCode="General">
                  <c:v>-0.26542513778134003</c:v>
                </c:pt>
                <c:pt idx="17045" formatCode="General">
                  <c:v>-0.27166879854374798</c:v>
                </c:pt>
                <c:pt idx="17046" formatCode="General">
                  <c:v>-0.27777922445365499</c:v>
                </c:pt>
                <c:pt idx="17047" formatCode="General">
                  <c:v>-0.28375351416156802</c:v>
                </c:pt>
                <c:pt idx="17048" formatCode="General">
                  <c:v>-0.28958882331242303</c:v>
                </c:pt>
                <c:pt idx="17049" formatCode="General">
                  <c:v>-0.29528247681527497</c:v>
                </c:pt>
                <c:pt idx="17050" formatCode="General">
                  <c:v>-0.300831809849743</c:v>
                </c:pt>
                <c:pt idx="17051" formatCode="General">
                  <c:v>-0.30623421226632203</c:v>
                </c:pt>
                <c:pt idx="17052" formatCode="General">
                  <c:v>-0.31148724113981102</c:v>
                </c:pt>
                <c:pt idx="17053" formatCode="General">
                  <c:v>-0.31658845883416198</c:v>
                </c:pt>
                <c:pt idx="17054" formatCode="General">
                  <c:v>-0.32153547843412</c:v>
                </c:pt>
                <c:pt idx="17055" formatCode="General">
                  <c:v>-0.32632607890653298</c:v>
                </c:pt>
                <c:pt idx="17056" formatCode="General">
                  <c:v>-0.33095808788090503</c:v>
                </c:pt>
                <c:pt idx="17057" formatCode="General">
                  <c:v>-0.335429368017506</c:v>
                </c:pt>
                <c:pt idx="17058" formatCode="General">
                  <c:v>-0.33973788992216097</c:v>
                </c:pt>
                <c:pt idx="17059" formatCode="General">
                  <c:v>-0.34388169922405898</c:v>
                </c:pt>
                <c:pt idx="17060" formatCode="General">
                  <c:v>-0.34785892378720301</c:v>
                </c:pt>
                <c:pt idx="17061" formatCode="General">
                  <c:v>-0.35166778278916899</c:v>
                </c:pt>
                <c:pt idx="17062" formatCode="General">
                  <c:v>-0.35530656077163097</c:v>
                </c:pt>
                <c:pt idx="17063" formatCode="General">
                  <c:v>-0.358773638944128</c:v>
                </c:pt>
                <c:pt idx="17064" formatCode="General">
                  <c:v>-0.362067456389286</c:v>
                </c:pt>
                <c:pt idx="17065" formatCode="General">
                  <c:v>-0.36518655468523797</c:v>
                </c:pt>
                <c:pt idx="17066" formatCode="General">
                  <c:v>-0.36812962882785599</c:v>
                </c:pt>
                <c:pt idx="17067" formatCode="General">
                  <c:v>-0.370895361997576</c:v>
                </c:pt>
                <c:pt idx="17068" formatCode="General">
                  <c:v>-0.37348252427578599</c:v>
                </c:pt>
                <c:pt idx="17069" formatCode="General">
                  <c:v>-0.375890037234622</c:v>
                </c:pt>
                <c:pt idx="17070" formatCode="General">
                  <c:v>-0.37811686496832803</c:v>
                </c:pt>
                <c:pt idx="17071" formatCode="General">
                  <c:v>-0.38016205671812398</c:v>
                </c:pt>
                <c:pt idx="17072" formatCode="General">
                  <c:v>-0.38202475270070302</c:v>
                </c:pt>
                <c:pt idx="17073" formatCode="General">
                  <c:v>-0.38370418191557898</c:v>
                </c:pt>
                <c:pt idx="17074" formatCode="General">
                  <c:v>-0.38519965539749601</c:v>
                </c:pt>
                <c:pt idx="17075" formatCode="General">
                  <c:v>-0.38651051420931298</c:v>
                </c:pt>
                <c:pt idx="17076" formatCode="General">
                  <c:v>-0.38763624086855802</c:v>
                </c:pt>
                <c:pt idx="17077" formatCode="General">
                  <c:v>-0.38857646514767502</c:v>
                </c:pt>
                <c:pt idx="17078" formatCode="General">
                  <c:v>-0.38933084663177803</c:v>
                </c:pt>
                <c:pt idx="17079" formatCode="General">
                  <c:v>-0.38989912141307498</c:v>
                </c:pt>
                <c:pt idx="17080" formatCode="General">
                  <c:v>-0.39028115599478702</c:v>
                </c:pt>
                <c:pt idx="17081" formatCode="General">
                  <c:v>-0.39047683814199902</c:v>
                </c:pt>
                <c:pt idx="17082" formatCode="General">
                  <c:v>-0.39048612883448303</c:v>
                </c:pt>
                <c:pt idx="17083" formatCode="General">
                  <c:v>-0.39030916249553799</c:v>
                </c:pt>
                <c:pt idx="17084" formatCode="General">
                  <c:v>-0.38994598174311301</c:v>
                </c:pt>
                <c:pt idx="17085" formatCode="General">
                  <c:v>-0.38939678162038199</c:v>
                </c:pt>
                <c:pt idx="17086" formatCode="General">
                  <c:v>-0.38866235317956999</c:v>
                </c:pt>
                <c:pt idx="17087" formatCode="General">
                  <c:v>-0.38774327846665901</c:v>
                </c:pt>
                <c:pt idx="17088" formatCode="General">
                  <c:v>-0.386639607400319</c:v>
                </c:pt>
                <c:pt idx="17089" formatCode="General">
                  <c:v>-0.38535147822279903</c:v>
                </c:pt>
                <c:pt idx="17090" formatCode="General">
                  <c:v>-0.383879754416596</c:v>
                </c:pt>
                <c:pt idx="17091" formatCode="General">
                  <c:v>-0.38222553405189702</c:v>
                </c:pt>
                <c:pt idx="17092" formatCode="General">
                  <c:v>-0.380389998447206</c:v>
                </c:pt>
                <c:pt idx="17093" formatCode="General">
                  <c:v>-0.37837386041063298</c:v>
                </c:pt>
                <c:pt idx="17094" formatCode="General">
                  <c:v>-0.37617790142290902</c:v>
                </c:pt>
                <c:pt idx="17095" formatCode="General">
                  <c:v>-0.373803572801511</c:v>
                </c:pt>
                <c:pt idx="17096" formatCode="General">
                  <c:v>-0.37125190695158899</c:v>
                </c:pt>
                <c:pt idx="17097" formatCode="General">
                  <c:v>-0.36852396747982102</c:v>
                </c:pt>
                <c:pt idx="17098" formatCode="General">
                  <c:v>-0.36562091719925899</c:v>
                </c:pt>
                <c:pt idx="17099" formatCode="General">
                  <c:v>-0.36254402648009898</c:v>
                </c:pt>
                <c:pt idx="17100" formatCode="General">
                  <c:v>-0.359294739199022</c:v>
                </c:pt>
                <c:pt idx="17101" formatCode="General">
                  <c:v>-0.35587516836123201</c:v>
                </c:pt>
                <c:pt idx="17102" formatCode="General">
                  <c:v>-0.35228697143974202</c:v>
                </c:pt>
                <c:pt idx="17103" formatCode="General">
                  <c:v>-0.34853126124233902</c:v>
                </c:pt>
                <c:pt idx="17104" formatCode="General">
                  <c:v>-0.34460976552070899</c:v>
                </c:pt>
                <c:pt idx="17105" formatCode="General">
                  <c:v>-0.34052444643358198</c:v>
                </c:pt>
                <c:pt idx="17106" formatCode="General">
                  <c:v>-0.336277930437265</c:v>
                </c:pt>
                <c:pt idx="17107" formatCode="General">
                  <c:v>-0.33187231631007902</c:v>
                </c:pt>
                <c:pt idx="17108" formatCode="General">
                  <c:v>-0.32730858757925002</c:v>
                </c:pt>
                <c:pt idx="17109" formatCode="General">
                  <c:v>-0.322588892714676</c:v>
                </c:pt>
                <c:pt idx="17110" formatCode="General">
                  <c:v>-0.31771612890379503</c:v>
                </c:pt>
                <c:pt idx="17111" formatCode="General">
                  <c:v>-0.31269222265478402</c:v>
                </c:pt>
                <c:pt idx="17112" formatCode="General">
                  <c:v>-0.30751962385484999</c:v>
                </c:pt>
                <c:pt idx="17113" formatCode="General">
                  <c:v>-0.302200890140496</c:v>
                </c:pt>
                <c:pt idx="17114" formatCode="General">
                  <c:v>-0.29673808957411801</c:v>
                </c:pt>
                <c:pt idx="17115" formatCode="General">
                  <c:v>-0.29113383085167099</c:v>
                </c:pt>
                <c:pt idx="17116" formatCode="General">
                  <c:v>-0.28539032015064397</c:v>
                </c:pt>
                <c:pt idx="17117" formatCode="General">
                  <c:v>-0.279510355849167</c:v>
                </c:pt>
                <c:pt idx="17118" formatCode="General">
                  <c:v>-0.273496851150761</c:v>
                </c:pt>
                <c:pt idx="17119" formatCode="General">
                  <c:v>-0.26735223241165701</c:v>
                </c:pt>
                <c:pt idx="17120" formatCode="General">
                  <c:v>-0.26107952483637598</c:v>
                </c:pt>
                <c:pt idx="17121" formatCode="General">
                  <c:v>-0.25468183715617099</c:v>
                </c:pt>
                <c:pt idx="17122" formatCode="General">
                  <c:v>-0.24816173454462701</c:v>
                </c:pt>
                <c:pt idx="17123" formatCode="General">
                  <c:v>-0.24152185546538199</c:v>
                </c:pt>
                <c:pt idx="17124" formatCode="General">
                  <c:v>-0.234765989994562</c:v>
                </c:pt>
                <c:pt idx="17125" formatCode="General">
                  <c:v>-0.22789694718594899</c:v>
                </c:pt>
                <c:pt idx="17126" formatCode="General">
                  <c:v>-0.22091745588306499</c:v>
                </c:pt>
                <c:pt idx="17127" formatCode="General">
                  <c:v>-0.21383084464970301</c:v>
                </c:pt>
                <c:pt idx="17128" formatCode="General">
                  <c:v>-0.206639999799589</c:v>
                </c:pt>
                <c:pt idx="17129" formatCode="General">
                  <c:v>-0.199348391417981</c:v>
                </c:pt>
                <c:pt idx="17130" formatCode="General">
                  <c:v>-0.191959616125255</c:v>
                </c:pt>
                <c:pt idx="17131" formatCode="General">
                  <c:v>-0.18447726045160301</c:v>
                </c:pt>
                <c:pt idx="17132" formatCode="General">
                  <c:v>-0.17690433073377301</c:v>
                </c:pt>
                <c:pt idx="17133" formatCode="General">
                  <c:v>-0.16924381047707601</c:v>
                </c:pt>
                <c:pt idx="17134" formatCode="General">
                  <c:v>-0.16149930791341399</c:v>
                </c:pt>
                <c:pt idx="17135" formatCode="General">
                  <c:v>-0.15367454332841399</c:v>
                </c:pt>
                <c:pt idx="17136" formatCode="General">
                  <c:v>-0.14577321474149099</c:v>
                </c:pt>
                <c:pt idx="17137" formatCode="General">
                  <c:v>-0.137798430126295</c:v>
                </c:pt>
                <c:pt idx="17138" formatCode="General">
                  <c:v>-0.12975326701366899</c:v>
                </c:pt>
                <c:pt idx="17139" formatCode="General">
                  <c:v>-0.121641422118011</c:v>
                </c:pt>
                <c:pt idx="17140" formatCode="General">
                  <c:v>-0.11346670048565501</c:v>
                </c:pt>
                <c:pt idx="17141" formatCode="General">
                  <c:v>-0.105232942549011</c:v>
                </c:pt>
                <c:pt idx="17142" formatCode="General">
                  <c:v>-9.6943949416718203E-2</c:v>
                </c:pt>
                <c:pt idx="17143" formatCode="General">
                  <c:v>-8.8602977124034005E-2</c:v>
                </c:pt>
                <c:pt idx="17144" formatCode="General">
                  <c:v>-8.0213790376040206E-2</c:v>
                </c:pt>
                <c:pt idx="17145" formatCode="General">
                  <c:v>-7.1780188369922199E-2</c:v>
                </c:pt>
                <c:pt idx="17146" formatCode="General">
                  <c:v>-6.3305467675771498E-2</c:v>
                </c:pt>
                <c:pt idx="17147" formatCode="General">
                  <c:v>-5.4794005695358201E-2</c:v>
                </c:pt>
                <c:pt idx="17148" formatCode="General">
                  <c:v>-4.6249685867298697E-2</c:v>
                </c:pt>
                <c:pt idx="17149" formatCode="General">
                  <c:v>-3.7675741271515698E-2</c:v>
                </c:pt>
                <c:pt idx="17150" formatCode="General">
                  <c:v>-2.90759072410838E-2</c:v>
                </c:pt>
                <c:pt idx="17151" formatCode="General">
                  <c:v>-2.0453976675706899E-2</c:v>
                </c:pt>
                <c:pt idx="17152" formatCode="General">
                  <c:v>-1.18137363852116E-2</c:v>
                </c:pt>
                <c:pt idx="17153" formatCode="General">
                  <c:v>-3.1590216746658099E-3</c:v>
                </c:pt>
                <c:pt idx="17154" formatCode="General">
                  <c:v>5.5057961646278698E-3</c:v>
                </c:pt>
                <c:pt idx="17155" formatCode="General">
                  <c:v>1.41769393600221E-2</c:v>
                </c:pt>
                <c:pt idx="17156" formatCode="General">
                  <c:v>2.2851254576815701E-2</c:v>
                </c:pt>
                <c:pt idx="17157" formatCode="General">
                  <c:v>3.1524560068246103E-2</c:v>
                </c:pt>
                <c:pt idx="17158" formatCode="General">
                  <c:v>4.0193148219053197E-2</c:v>
                </c:pt>
                <c:pt idx="17159" formatCode="General">
                  <c:v>4.8853377742836303E-2</c:v>
                </c:pt>
                <c:pt idx="17160" formatCode="General">
                  <c:v>5.7501083362013698E-2</c:v>
                </c:pt>
                <c:pt idx="17161" formatCode="General">
                  <c:v>6.6132671937043502E-2</c:v>
                </c:pt>
                <c:pt idx="17162" formatCode="General">
                  <c:v>7.4744616410945097E-2</c:v>
                </c:pt>
                <c:pt idx="17163" formatCode="General">
                  <c:v>8.3332836643604302E-2</c:v>
                </c:pt>
                <c:pt idx="17164" formatCode="General">
                  <c:v>9.1893262864082004E-2</c:v>
                </c:pt>
                <c:pt idx="17165" formatCode="General">
                  <c:v>0.100422486921353</c:v>
                </c:pt>
                <c:pt idx="17166" formatCode="General">
                  <c:v>0.108917191207432</c:v>
                </c:pt>
                <c:pt idx="17167" formatCode="General">
                  <c:v>0.117373521894531</c:v>
                </c:pt>
                <c:pt idx="17168" formatCode="General">
                  <c:v>0.125787644933091</c:v>
                </c:pt>
                <c:pt idx="17169" formatCode="General">
                  <c:v>0.134156330432429</c:v>
                </c:pt>
                <c:pt idx="17170" formatCode="General">
                  <c:v>0.14247582351322899</c:v>
                </c:pt>
                <c:pt idx="17171" formatCode="General">
                  <c:v>0.150741846251643</c:v>
                </c:pt>
                <c:pt idx="17172" formatCode="General">
                  <c:v>0.15895124383623699</c:v>
                </c:pt>
                <c:pt idx="17173" formatCode="General">
                  <c:v>0.16710044768580301</c:v>
                </c:pt>
                <c:pt idx="17174" formatCode="General">
                  <c:v>0.17518537735293299</c:v>
                </c:pt>
                <c:pt idx="17175" formatCode="General">
                  <c:v>0.18320311555152799</c:v>
                </c:pt>
                <c:pt idx="17176" formatCode="General">
                  <c:v>0.191150387976601</c:v>
                </c:pt>
                <c:pt idx="17177" formatCode="General">
                  <c:v>0.199023866186155</c:v>
                </c:pt>
                <c:pt idx="17178" formatCode="General">
                  <c:v>0.20681969018934801</c:v>
                </c:pt>
                <c:pt idx="17179" formatCode="General">
                  <c:v>0.214534082080272</c:v>
                </c:pt>
                <c:pt idx="17180" formatCode="General">
                  <c:v>0.22216451480511901</c:v>
                </c:pt>
                <c:pt idx="17181" formatCode="General">
                  <c:v>0.229708003870536</c:v>
                </c:pt>
                <c:pt idx="17182" formatCode="General">
                  <c:v>0.23716047581636601</c:v>
                </c:pt>
                <c:pt idx="17183" formatCode="General">
                  <c:v>0.244518965125777</c:v>
                </c:pt>
                <c:pt idx="17184" formatCode="General">
                  <c:v>0.251780657977693</c:v>
                </c:pt>
                <c:pt idx="17185" formatCode="General">
                  <c:v>0.25894172258459802</c:v>
                </c:pt>
                <c:pt idx="17186" formatCode="General">
                  <c:v>0.26599941730778398</c:v>
                </c:pt>
                <c:pt idx="17187" formatCode="General">
                  <c:v>0.27295065892269699</c:v>
                </c:pt>
                <c:pt idx="17188" formatCode="General">
                  <c:v>0.279792439439424</c:v>
                </c:pt>
                <c:pt idx="17189" formatCode="General">
                  <c:v>0.28652236146743998</c:v>
                </c:pt>
                <c:pt idx="17190" formatCode="General">
                  <c:v>0.29313705120460698</c:v>
                </c:pt>
                <c:pt idx="17191" formatCode="General">
                  <c:v>0.299633668293529</c:v>
                </c:pt>
                <c:pt idx="17192" formatCode="General">
                  <c:v>0.30600956402166701</c:v>
                </c:pt>
                <c:pt idx="17193" formatCode="General">
                  <c:v>0.31226218768911401</c:v>
                </c:pt>
                <c:pt idx="17194" formatCode="General">
                  <c:v>0.31838906004050199</c:v>
                </c:pt>
                <c:pt idx="17195" formatCode="General">
                  <c:v>0.324387180794177</c:v>
                </c:pt>
                <c:pt idx="17196" formatCode="General">
                  <c:v>0.33025363225406701</c:v>
                </c:pt>
                <c:pt idx="17197" formatCode="General">
                  <c:v>0.33598619799364499</c:v>
                </c:pt>
                <c:pt idx="17198" formatCode="General">
                  <c:v>0.34158283005156498</c:v>
                </c:pt>
                <c:pt idx="17199" formatCode="General">
                  <c:v>0.34704098757250001</c:v>
                </c:pt>
                <c:pt idx="17200" formatCode="General">
                  <c:v>0.35235816914208101</c:v>
                </c:pt>
                <c:pt idx="17201" formatCode="General">
                  <c:v>0.35753202849520999</c:v>
                </c:pt>
                <c:pt idx="17202" formatCode="General">
                  <c:v>0.36256089756573401</c:v>
                </c:pt>
                <c:pt idx="17203" formatCode="General">
                  <c:v>0.36744271228072201</c:v>
                </c:pt>
                <c:pt idx="17204" formatCode="General">
                  <c:v>0.37217544070085801</c:v>
                </c:pt>
                <c:pt idx="17205" formatCode="General">
                  <c:v>0.37675716463938902</c:v>
                </c:pt>
                <c:pt idx="17206" formatCode="General">
                  <c:v>0.38118606564945101</c:v>
                </c:pt>
                <c:pt idx="17207" formatCode="General">
                  <c:v>0.38546038499213597</c:v>
                </c:pt>
                <c:pt idx="17208" formatCode="General">
                  <c:v>0.38957785382302201</c:v>
                </c:pt>
                <c:pt idx="17209" formatCode="General">
                  <c:v>0.39353628352252801</c:v>
                </c:pt>
                <c:pt idx="17210" formatCode="General">
                  <c:v>0.39733426663867799</c:v>
                </c:pt>
                <c:pt idx="17211" formatCode="General">
                  <c:v>0.40097112205051899</c:v>
                </c:pt>
                <c:pt idx="17212" formatCode="General">
                  <c:v>0.40444518886987002</c:v>
                </c:pt>
                <c:pt idx="17213" formatCode="General">
                  <c:v>0.40775474728041</c:v>
                </c:pt>
                <c:pt idx="17214" formatCode="General">
                  <c:v>0.41089819082330697</c:v>
                </c:pt>
                <c:pt idx="17215" formatCode="General">
                  <c:v>0.41387406879659699</c:v>
                </c:pt>
                <c:pt idx="17216" formatCode="General">
                  <c:v>0.41668162929207803</c:v>
                </c:pt>
                <c:pt idx="17217" formatCode="General">
                  <c:v>0.419319728743969</c:v>
                </c:pt>
                <c:pt idx="17218" formatCode="General">
                  <c:v>0.42178727935698601</c:v>
                </c:pt>
                <c:pt idx="17219" formatCode="General">
                  <c:v>0.42408331367220398</c:v>
                </c:pt>
                <c:pt idx="17220" formatCode="General">
                  <c:v>0.42620698896918202</c:v>
                </c:pt>
                <c:pt idx="17221" formatCode="General">
                  <c:v>0.42815758914333502</c:v>
                </c:pt>
                <c:pt idx="17222" formatCode="General">
                  <c:v>0.42993452418642703</c:v>
                </c:pt>
                <c:pt idx="17223" formatCode="General">
                  <c:v>0.43153732748731399</c:v>
                </c:pt>
                <c:pt idx="17224" formatCode="General">
                  <c:v>0.43296559138402901</c:v>
                </c:pt>
                <c:pt idx="17225" formatCode="General">
                  <c:v>0.43421846912926498</c:v>
                </c:pt>
                <c:pt idx="17226" formatCode="General">
                  <c:v>0.43529573374507502</c:v>
                </c:pt>
                <c:pt idx="17227" formatCode="General">
                  <c:v>0.43619724655046499</c:v>
                </c:pt>
                <c:pt idx="17228" formatCode="General">
                  <c:v>0.43692186845701902</c:v>
                </c:pt>
                <c:pt idx="17229" formatCode="General">
                  <c:v>0.43746961570792597</c:v>
                </c:pt>
                <c:pt idx="17230" formatCode="General">
                  <c:v>0.43784074374086102</c:v>
                </c:pt>
                <c:pt idx="17231" formatCode="General">
                  <c:v>0.43803502550032503</c:v>
                </c:pt>
                <c:pt idx="17232" formatCode="General">
                  <c:v>0.43805228133145802</c:v>
                </c:pt>
                <c:pt idx="17233" formatCode="General">
                  <c:v>0.43789249256038298</c:v>
                </c:pt>
                <c:pt idx="17234" formatCode="General">
                  <c:v>0.437556322752015</c:v>
                </c:pt>
                <c:pt idx="17235" formatCode="General">
                  <c:v>0.43704404205570802</c:v>
                </c:pt>
                <c:pt idx="17236" formatCode="General">
                  <c:v>0.43635595423219697</c:v>
                </c:pt>
                <c:pt idx="17237" formatCode="General">
                  <c:v>0.43549247747257902</c:v>
                </c:pt>
                <c:pt idx="17238" formatCode="General">
                  <c:v>0.43445412986626603</c:v>
                </c:pt>
                <c:pt idx="17239" formatCode="General">
                  <c:v>0.433241548946801</c:v>
                </c:pt>
                <c:pt idx="17240" formatCode="General">
                  <c:v>0.43185547354658799</c:v>
                </c:pt>
                <c:pt idx="17241" formatCode="General">
                  <c:v>0.430296759921239</c:v>
                </c:pt>
                <c:pt idx="17242" formatCode="General">
                  <c:v>0.42856636050065</c:v>
                </c:pt>
                <c:pt idx="17243" formatCode="General">
                  <c:v>0.42666527747115102</c:v>
                </c:pt>
                <c:pt idx="17244" formatCode="General">
                  <c:v>0.42459398758056999</c:v>
                </c:pt>
                <c:pt idx="17245" formatCode="General">
                  <c:v>0.42235302819095899</c:v>
                </c:pt>
                <c:pt idx="17246" formatCode="General">
                  <c:v>0.41994369509277601</c:v>
                </c:pt>
                <c:pt idx="17247" formatCode="General">
                  <c:v>0.41736798568209699</c:v>
                </c:pt>
                <c:pt idx="17248" formatCode="General">
                  <c:v>0.41462689196448499</c:v>
                </c:pt>
                <c:pt idx="17249" formatCode="General">
                  <c:v>0.41172138134814801</c:v>
                </c:pt>
                <c:pt idx="17250" formatCode="General">
                  <c:v>0.40865306178927602</c:v>
                </c:pt>
                <c:pt idx="17251" formatCode="General">
                  <c:v>0.40542315970697002</c:v>
                </c:pt>
                <c:pt idx="17252" formatCode="General">
                  <c:v>0.40203346891564501</c:v>
                </c:pt>
                <c:pt idx="17253" formatCode="General">
                  <c:v>0.39848535920438399</c:v>
                </c:pt>
                <c:pt idx="17254" formatCode="General">
                  <c:v>0.39478025450237297</c:v>
                </c:pt>
                <c:pt idx="17255" formatCode="General">
                  <c:v>0.39092023291299499</c:v>
                </c:pt>
                <c:pt idx="17256" formatCode="General">
                  <c:v>0.38690699698328102</c:v>
                </c:pt>
                <c:pt idx="17257" formatCode="General">
                  <c:v>0.382742815170519</c:v>
                </c:pt>
                <c:pt idx="17258" formatCode="General">
                  <c:v>0.37842952342995001</c:v>
                </c:pt>
                <c:pt idx="17259" formatCode="General">
                  <c:v>0.373968937254475</c:v>
                </c:pt>
                <c:pt idx="17260" formatCode="General">
                  <c:v>0.36936295446657003</c:v>
                </c:pt>
                <c:pt idx="17261" formatCode="General">
                  <c:v>0.36461358736932997</c:v>
                </c:pt>
                <c:pt idx="17262" formatCode="General">
                  <c:v>0.35972349741104498</c:v>
                </c:pt>
                <c:pt idx="17263" formatCode="General">
                  <c:v>0.35469489838422902</c:v>
                </c:pt>
                <c:pt idx="17264" formatCode="General">
                  <c:v>0.34952999957710401</c:v>
                </c:pt>
                <c:pt idx="17265" formatCode="General">
                  <c:v>0.34423106809529802</c:v>
                </c:pt>
                <c:pt idx="17266" formatCode="General">
                  <c:v>0.33880043293008999</c:v>
                </c:pt>
                <c:pt idx="17267" formatCode="General">
                  <c:v>0.33324048821973601</c:v>
                </c:pt>
                <c:pt idx="17268" formatCode="General">
                  <c:v>0.32755369558306102</c:v>
                </c:pt>
                <c:pt idx="17269" formatCode="General">
                  <c:v>0.32174258545226198</c:v>
                </c:pt>
                <c:pt idx="17270" formatCode="General">
                  <c:v>0.31580975737906503</c:v>
                </c:pt>
                <c:pt idx="17271" formatCode="General">
                  <c:v>0.309757819473715</c:v>
                </c:pt>
                <c:pt idx="17272" formatCode="General">
                  <c:v>0.303588894852586</c:v>
                </c:pt>
                <c:pt idx="17273" formatCode="General">
                  <c:v>0.29730574514125702</c:v>
                </c:pt>
                <c:pt idx="17274" formatCode="General">
                  <c:v>0.290911855440671</c:v>
                </c:pt>
                <c:pt idx="17275" formatCode="General">
                  <c:v>0.284410208008264</c:v>
                </c:pt>
                <c:pt idx="17276" formatCode="General">
                  <c:v>0.277803221628529</c:v>
                </c:pt>
                <c:pt idx="17277" formatCode="General">
                  <c:v>0.27109386884897602</c:v>
                </c:pt>
                <c:pt idx="17278" formatCode="General">
                  <c:v>0.26428520631456898</c:v>
                </c:pt>
                <c:pt idx="17279" formatCode="General">
                  <c:v>0.25737978086349</c:v>
                </c:pt>
                <c:pt idx="17280" formatCode="General">
                  <c:v>0.25038072271482398</c:v>
                </c:pt>
                <c:pt idx="17281" formatCode="General">
                  <c:v>0.24329129692533699</c:v>
                </c:pt>
                <c:pt idx="17282" formatCode="General">
                  <c:v>0.23611479226174201</c:v>
                </c:pt>
                <c:pt idx="17283" formatCode="General">
                  <c:v>0.22885412278966399</c:v>
                </c:pt>
                <c:pt idx="17284" formatCode="General">
                  <c:v>0.221512205630682</c:v>
                </c:pt>
                <c:pt idx="17285" formatCode="General">
                  <c:v>0.21409229649323</c:v>
                </c:pt>
                <c:pt idx="17286" formatCode="General">
                  <c:v>0.20659766423686299</c:v>
                </c:pt>
                <c:pt idx="17287" formatCode="General">
                  <c:v>0.19903149895803199</c:v>
                </c:pt>
                <c:pt idx="17288" formatCode="General">
                  <c:v>0.191397013996842</c:v>
                </c:pt>
                <c:pt idx="17289" formatCode="General">
                  <c:v>0.183697458527113</c:v>
                </c:pt>
                <c:pt idx="17290" formatCode="General">
                  <c:v>0.17593606374021101</c:v>
                </c:pt>
                <c:pt idx="17291" formatCode="General">
                  <c:v>0.16811614869755001</c:v>
                </c:pt>
                <c:pt idx="17292" formatCode="General">
                  <c:v>0.16024101832838999</c:v>
                </c:pt>
                <c:pt idx="17293" formatCode="General">
                  <c:v>0.15231400270374301</c:v>
                </c:pt>
                <c:pt idx="17294" formatCode="General">
                  <c:v>0.14433840804629899</c:v>
                </c:pt>
                <c:pt idx="17295" formatCode="General">
                  <c:v>0.136317567563082</c:v>
                </c:pt>
                <c:pt idx="17296" formatCode="General">
                  <c:v>0.12825484493803599</c:v>
                </c:pt>
                <c:pt idx="17297" formatCode="General">
                  <c:v>0.120153578085688</c:v>
                </c:pt>
                <c:pt idx="17298" formatCode="General">
                  <c:v>0.112017131918504</c:v>
                </c:pt>
                <c:pt idx="17299" formatCode="General">
                  <c:v>0.103848900027343</c:v>
                </c:pt>
                <c:pt idx="17300" formatCode="General">
                  <c:v>9.5652244086133403E-2</c:v>
                </c:pt>
                <c:pt idx="17301" formatCode="General">
                  <c:v>8.7430495350078796E-2</c:v>
                </c:pt>
                <c:pt idx="17302" formatCode="General">
                  <c:v>7.9187064360861995E-2</c:v>
                </c:pt>
                <c:pt idx="17303" formatCode="General">
                  <c:v>7.0925337721884696E-2</c:v>
                </c:pt>
                <c:pt idx="17304" formatCode="General">
                  <c:v>6.2648665242104898E-2</c:v>
                </c:pt>
                <c:pt idx="17305" formatCode="General">
                  <c:v>5.4360421297330402E-2</c:v>
                </c:pt>
                <c:pt idx="17306" formatCode="General">
                  <c:v>4.6064005388227601E-2</c:v>
                </c:pt>
                <c:pt idx="17307" formatCode="General">
                  <c:v>3.7762783651915398E-2</c:v>
                </c:pt>
                <c:pt idx="17308" formatCode="General">
                  <c:v>2.94600825433795E-2</c:v>
                </c:pt>
                <c:pt idx="17309" formatCode="General">
                  <c:v>2.1159250795182102E-2</c:v>
                </c:pt>
                <c:pt idx="17310" formatCode="General">
                  <c:v>1.28636603854563E-2</c:v>
                </c:pt>
                <c:pt idx="17311" formatCode="General">
                  <c:v>4.5766482696652901E-3</c:v>
                </c:pt>
                <c:pt idx="17312" formatCode="General">
                  <c:v>-3.69848990071145E-3</c:v>
                </c:pt>
                <c:pt idx="17313" formatCode="General">
                  <c:v>-1.1958443936367399E-2</c:v>
                </c:pt>
                <c:pt idx="17314" formatCode="General">
                  <c:v>-2.0199937613236799E-2</c:v>
                </c:pt>
                <c:pt idx="17315" formatCode="General">
                  <c:v>-2.8419680730670902E-2</c:v>
                </c:pt>
                <c:pt idx="17316" formatCode="General">
                  <c:v>-3.6614428235067803E-2</c:v>
                </c:pt>
                <c:pt idx="17317" formatCode="General">
                  <c:v>-4.4781032972687602E-2</c:v>
                </c:pt>
                <c:pt idx="17318" formatCode="General">
                  <c:v>-5.2916278379723999E-2</c:v>
                </c:pt>
                <c:pt idx="17319" formatCode="General">
                  <c:v>-6.1016921956952498E-2</c:v>
                </c:pt>
                <c:pt idx="17320" formatCode="General">
                  <c:v>-6.9079820423383204E-2</c:v>
                </c:pt>
                <c:pt idx="17321" formatCode="General">
                  <c:v>-7.7101880181760493E-2</c:v>
                </c:pt>
                <c:pt idx="17322" formatCode="General">
                  <c:v>-8.5079995377070602E-2</c:v>
                </c:pt>
                <c:pt idx="17323" formatCode="General">
                  <c:v>-9.3011083072789505E-2</c:v>
                </c:pt>
                <c:pt idx="17324" formatCode="General">
                  <c:v>-0.10089212581497101</c:v>
                </c:pt>
                <c:pt idx="17325" formatCode="General">
                  <c:v>-0.108720107946442</c:v>
                </c:pt>
                <c:pt idx="17326" formatCode="General">
                  <c:v>-0.11649205353717899</c:v>
                </c:pt>
                <c:pt idx="17327" formatCode="General">
                  <c:v>-0.124205017584054</c:v>
                </c:pt>
                <c:pt idx="17328" formatCode="General">
                  <c:v>-0.13185608656582301</c:v>
                </c:pt>
                <c:pt idx="17329" formatCode="General">
                  <c:v>-0.13944239098357999</c:v>
                </c:pt>
                <c:pt idx="17330" formatCode="General">
                  <c:v>-0.14696109630793999</c:v>
                </c:pt>
                <c:pt idx="17331" formatCode="General">
                  <c:v>-0.15440940283843699</c:v>
                </c:pt>
                <c:pt idx="17332" formatCode="General">
                  <c:v>-0.161784551043261</c:v>
                </c:pt>
                <c:pt idx="17333" formatCode="General">
                  <c:v>-0.16908383347877501</c:v>
                </c:pt>
                <c:pt idx="17334" formatCode="General">
                  <c:v>-0.176304537539893</c:v>
                </c:pt>
                <c:pt idx="17335" formatCode="General">
                  <c:v>-0.183444011690058</c:v>
                </c:pt>
                <c:pt idx="17336" formatCode="General">
                  <c:v>-0.190499708592442</c:v>
                </c:pt>
                <c:pt idx="17337" formatCode="General">
                  <c:v>-0.197469068692216</c:v>
                </c:pt>
                <c:pt idx="17338" formatCode="General">
                  <c:v>-0.204349514411859</c:v>
                </c:pt>
                <c:pt idx="17339" formatCode="General">
                  <c:v>-0.21113856979551501</c:v>
                </c:pt>
                <c:pt idx="17340" formatCode="General">
                  <c:v>-0.21783386875028901</c:v>
                </c:pt>
                <c:pt idx="17341" formatCode="General">
                  <c:v>-0.22443303996577901</c:v>
                </c:pt>
                <c:pt idx="17342" formatCode="General">
                  <c:v>-0.23093374985003601</c:v>
                </c:pt>
                <c:pt idx="17343" formatCode="General">
                  <c:v>-0.23733370929226</c:v>
                </c:pt>
                <c:pt idx="17344" formatCode="General">
                  <c:v>-0.24363067296608901</c:v>
                </c:pt>
                <c:pt idx="17345" formatCode="General">
                  <c:v>-0.24982244054653399</c:v>
                </c:pt>
                <c:pt idx="17346" formatCode="General">
                  <c:v>-0.25590686224707598</c:v>
                </c:pt>
                <c:pt idx="17347" formatCode="General">
                  <c:v>-0.26188188949197699</c:v>
                </c:pt>
                <c:pt idx="17348" formatCode="General">
                  <c:v>-0.26774546812070199</c:v>
                </c:pt>
                <c:pt idx="17349" formatCode="General">
                  <c:v>-0.27349558648327799</c:v>
                </c:pt>
                <c:pt idx="17350" formatCode="General">
                  <c:v>-0.27913034031890699</c:v>
                </c:pt>
                <c:pt idx="17351" formatCode="General">
                  <c:v>-0.284647880075171</c:v>
                </c:pt>
                <c:pt idx="17352" formatCode="General">
                  <c:v>-0.29004639815438299</c:v>
                </c:pt>
                <c:pt idx="17353" formatCode="General">
                  <c:v>-0.29532407732076899</c:v>
                </c:pt>
                <c:pt idx="17354" formatCode="General">
                  <c:v>-0.30047920315288901</c:v>
                </c:pt>
                <c:pt idx="17355" formatCode="General">
                  <c:v>-0.30551017141247</c:v>
                </c:pt>
                <c:pt idx="17356" formatCode="General">
                  <c:v>-0.31041536664174102</c:v>
                </c:pt>
                <c:pt idx="17357" formatCode="General">
                  <c:v>-0.31519316205234499</c:v>
                </c:pt>
                <c:pt idx="17358" formatCode="General">
                  <c:v>-0.31984208866928698</c:v>
                </c:pt>
                <c:pt idx="17359" formatCode="General">
                  <c:v>-0.324360737789326</c:v>
                </c:pt>
                <c:pt idx="17360" formatCode="General">
                  <c:v>-0.32874769351581401</c:v>
                </c:pt>
                <c:pt idx="17361" formatCode="General">
                  <c:v>-0.33300164210053801</c:v>
                </c:pt>
                <c:pt idx="17362" formatCode="General">
                  <c:v>-0.33712132587611598</c:v>
                </c:pt>
                <c:pt idx="17363" formatCode="General">
                  <c:v>-0.34110553746778099</c:v>
                </c:pt>
                <c:pt idx="17364" formatCode="General">
                  <c:v>-0.34495311843513699</c:v>
                </c:pt>
                <c:pt idx="17365" formatCode="General">
                  <c:v>-0.34866296017242498</c:v>
                </c:pt>
                <c:pt idx="17366" formatCode="General">
                  <c:v>-0.35223400345373801</c:v>
                </c:pt>
                <c:pt idx="17367" formatCode="General">
                  <c:v>-0.35566524616084999</c:v>
                </c:pt>
                <c:pt idx="17368" formatCode="General">
                  <c:v>-0.35895579276574402</c:v>
                </c:pt>
                <c:pt idx="17369" formatCode="General">
                  <c:v>-0.36210475008401699</c:v>
                </c:pt>
                <c:pt idx="17370" formatCode="General">
                  <c:v>-0.36511127440965202</c:v>
                </c:pt>
                <c:pt idx="17371" formatCode="General">
                  <c:v>-0.36797463305716199</c:v>
                </c:pt>
                <c:pt idx="17372" formatCode="General">
                  <c:v>-0.37069410150752902</c:v>
                </c:pt>
                <c:pt idx="17373" formatCode="General">
                  <c:v>-0.37326905978407798</c:v>
                </c:pt>
                <c:pt idx="17374" formatCode="General">
                  <c:v>-0.37569889328821099</c:v>
                </c:pt>
                <c:pt idx="17375" formatCode="General">
                  <c:v>-0.37798302467134598</c:v>
                </c:pt>
                <c:pt idx="17376" formatCode="General">
                  <c:v>-0.38012082666646502</c:v>
                </c:pt>
                <c:pt idx="17377" formatCode="General">
                  <c:v>-0.382111859231272</c:v>
                </c:pt>
                <c:pt idx="17378" formatCode="General">
                  <c:v>-0.38395600270199398</c:v>
                </c:pt>
                <c:pt idx="17379" formatCode="General">
                  <c:v>-0.38565311589335599</c:v>
                </c:pt>
                <c:pt idx="17380" formatCode="General">
                  <c:v>-0.38720304442915399</c:v>
                </c:pt>
                <c:pt idx="17381" formatCode="General">
                  <c:v>-0.38860561803399302</c:v>
                </c:pt>
                <c:pt idx="17382" formatCode="General">
                  <c:v>-0.38986064606204801</c:v>
                </c:pt>
                <c:pt idx="17383" formatCode="General">
                  <c:v>-0.39096791689437599</c:v>
                </c:pt>
                <c:pt idx="17384" formatCode="General">
                  <c:v>-0.39192720092141697</c:v>
                </c:pt>
                <c:pt idx="17385" formatCode="General">
                  <c:v>-0.39273831655724301</c:v>
                </c:pt>
                <c:pt idx="17386" formatCode="General">
                  <c:v>-0.39340163095443698</c:v>
                </c:pt>
                <c:pt idx="17387" formatCode="General">
                  <c:v>-0.39391700473899499</c:v>
                </c:pt>
                <c:pt idx="17388" formatCode="General">
                  <c:v>-0.394284327752498</c:v>
                </c:pt>
                <c:pt idx="17389" formatCode="General">
                  <c:v>-0.39450461246458501</c:v>
                </c:pt>
                <c:pt idx="17390" formatCode="General">
                  <c:v>-0.394577843137005</c:v>
                </c:pt>
                <c:pt idx="17391" formatCode="General">
                  <c:v>-0.39450395668334898</c:v>
                </c:pt>
                <c:pt idx="17392" formatCode="General">
                  <c:v>-0.39428406086536899</c:v>
                </c:pt>
                <c:pt idx="17393" formatCode="General">
                  <c:v>-0.39391878254938301</c:v>
                </c:pt>
                <c:pt idx="17394" formatCode="General">
                  <c:v>-0.39340812933109998</c:v>
                </c:pt>
                <c:pt idx="17395" formatCode="General">
                  <c:v>-0.392752625628421</c:v>
                </c:pt>
                <c:pt idx="17396" formatCode="General">
                  <c:v>-0.391952888649169</c:v>
                </c:pt>
                <c:pt idx="17397" formatCode="General">
                  <c:v>-0.39100961042830801</c:v>
                </c:pt>
                <c:pt idx="17398" formatCode="General">
                  <c:v>-0.38992406710405397</c:v>
                </c:pt>
                <c:pt idx="17399" formatCode="General">
                  <c:v>-0.38869697591029401</c:v>
                </c:pt>
                <c:pt idx="17400" formatCode="General">
                  <c:v>-0.38732848710809697</c:v>
                </c:pt>
                <c:pt idx="17401" formatCode="General">
                  <c:v>-0.38581982401530801</c:v>
                </c:pt>
                <c:pt idx="17402" formatCode="General">
                  <c:v>-0.38417180361206399</c:v>
                </c:pt>
                <c:pt idx="17403" formatCode="General">
                  <c:v>-0.38238523145310699</c:v>
                </c:pt>
                <c:pt idx="17404" formatCode="General">
                  <c:v>-0.38046145486959099</c:v>
                </c:pt>
                <c:pt idx="17405" formatCode="General">
                  <c:v>-0.37840082120240298</c:v>
                </c:pt>
                <c:pt idx="17406" formatCode="General">
                  <c:v>-0.37620476370019201</c:v>
                </c:pt>
                <c:pt idx="17407" formatCode="General">
                  <c:v>-0.37387481638786402</c:v>
                </c:pt>
                <c:pt idx="17408" formatCode="General">
                  <c:v>-0.37141139455367</c:v>
                </c:pt>
                <c:pt idx="17409" formatCode="General">
                  <c:v>-0.368815447915881</c:v>
                </c:pt>
                <c:pt idx="17410" formatCode="General">
                  <c:v>-0.36608866270422102</c:v>
                </c:pt>
                <c:pt idx="17411" formatCode="General">
                  <c:v>-0.363232823345435</c:v>
                </c:pt>
                <c:pt idx="17412" formatCode="General">
                  <c:v>-0.36024917780133697</c:v>
                </c:pt>
                <c:pt idx="17413" formatCode="General">
                  <c:v>-0.357138927637974</c:v>
                </c:pt>
                <c:pt idx="17414" formatCode="General">
                  <c:v>-0.35390331628377097</c:v>
                </c:pt>
                <c:pt idx="17415" formatCode="General">
                  <c:v>-0.35054368331823899</c:v>
                </c:pt>
                <c:pt idx="17416" formatCode="General">
                  <c:v>-0.34706198589027498</c:v>
                </c:pt>
                <c:pt idx="17417" formatCode="General">
                  <c:v>-0.34345966502942898</c:v>
                </c:pt>
                <c:pt idx="17418" formatCode="General">
                  <c:v>-0.33973764389001798</c:v>
                </c:pt>
                <c:pt idx="17419" formatCode="General">
                  <c:v>-0.33589797104541502</c:v>
                </c:pt>
                <c:pt idx="17420" formatCode="General">
                  <c:v>-0.33194234140035001</c:v>
                </c:pt>
                <c:pt idx="17421" formatCode="General">
                  <c:v>-0.327872428800558</c:v>
                </c:pt>
                <c:pt idx="17422" formatCode="General">
                  <c:v>-0.32369000230521</c:v>
                </c:pt>
                <c:pt idx="17423" formatCode="General">
                  <c:v>-0.31939687566802</c:v>
                </c:pt>
                <c:pt idx="17424" formatCode="General">
                  <c:v>-0.31499490320927198</c:v>
                </c:pt>
                <c:pt idx="17425" formatCode="General">
                  <c:v>-0.310485494265757</c:v>
                </c:pt>
                <c:pt idx="17426" formatCode="General">
                  <c:v>-0.30587116419378202</c:v>
                </c:pt>
                <c:pt idx="17427" formatCode="General">
                  <c:v>-0.30115345651918102</c:v>
                </c:pt>
                <c:pt idx="17428" formatCode="General">
                  <c:v>-0.29633393462082203</c:v>
                </c:pt>
                <c:pt idx="17429" formatCode="General">
                  <c:v>-0.29141534621887499</c:v>
                </c:pt>
                <c:pt idx="17430" formatCode="General">
                  <c:v>-0.28639948129037301</c:v>
                </c:pt>
                <c:pt idx="17431" formatCode="General">
                  <c:v>-0.28128803722510098</c:v>
                </c:pt>
                <c:pt idx="17432" formatCode="General">
                  <c:v>-0.27608279281252901</c:v>
                </c:pt>
                <c:pt idx="17433" formatCode="General">
                  <c:v>-0.27078565200176202</c:v>
                </c:pt>
                <c:pt idx="17434" formatCode="General">
                  <c:v>-0.26539918787087202</c:v>
                </c:pt>
                <c:pt idx="17435" formatCode="General">
                  <c:v>-0.25992555261843298</c:v>
                </c:pt>
                <c:pt idx="17436" formatCode="General">
                  <c:v>-0.25436692490951701</c:v>
                </c:pt>
                <c:pt idx="17437" formatCode="General">
                  <c:v>-0.24872557382500701</c:v>
                </c:pt>
                <c:pt idx="17438" formatCode="General">
                  <c:v>-0.24300380226816501</c:v>
                </c:pt>
                <c:pt idx="17439" formatCode="General">
                  <c:v>-0.23720339546136099</c:v>
                </c:pt>
                <c:pt idx="17440" formatCode="General">
                  <c:v>-0.23132619262680101</c:v>
                </c:pt>
                <c:pt idx="17441" formatCode="General">
                  <c:v>-0.22537474433549201</c:v>
                </c:pt>
                <c:pt idx="17442" formatCode="General">
                  <c:v>-0.21935174520223499</c:v>
                </c:pt>
                <c:pt idx="17443" formatCode="General">
                  <c:v>-0.21325940848588301</c:v>
                </c:pt>
                <c:pt idx="17444" formatCode="General">
                  <c:v>-0.20709996120805499</c:v>
                </c:pt>
                <c:pt idx="17445" formatCode="General">
                  <c:v>-0.20087573335280601</c:v>
                </c:pt>
                <c:pt idx="17446" formatCode="General">
                  <c:v>-0.19458914939944499</c:v>
                </c:pt>
                <c:pt idx="17447" formatCode="General">
                  <c:v>-0.188242691655224</c:v>
                </c:pt>
                <c:pt idx="17448" formatCode="General">
                  <c:v>-0.18183839144396999</c:v>
                </c:pt>
                <c:pt idx="17449" formatCode="General">
                  <c:v>-0.17537885045637899</c:v>
                </c:pt>
                <c:pt idx="17450" formatCode="General">
                  <c:v>-0.16886626087915599</c:v>
                </c:pt>
                <c:pt idx="17451" formatCode="General">
                  <c:v>-0.16230289161386299</c:v>
                </c:pt>
                <c:pt idx="17452" formatCode="General">
                  <c:v>-0.15569169279314701</c:v>
                </c:pt>
                <c:pt idx="17453" formatCode="General">
                  <c:v>-0.14903520718400601</c:v>
                </c:pt>
                <c:pt idx="17454" formatCode="General">
                  <c:v>-0.14233595762097201</c:v>
                </c:pt>
                <c:pt idx="17455" formatCode="General">
                  <c:v>-0.13559601764798801</c:v>
                </c:pt>
                <c:pt idx="17456" formatCode="General">
                  <c:v>-0.12881807833797901</c:v>
                </c:pt>
                <c:pt idx="17457" formatCode="General">
                  <c:v>-0.12200498140822399</c:v>
                </c:pt>
                <c:pt idx="17458" formatCode="General">
                  <c:v>-0.115159064060712</c:v>
                </c:pt>
                <c:pt idx="17459" formatCode="General">
                  <c:v>-0.108282695231999</c:v>
                </c:pt>
                <c:pt idx="17460" formatCode="General">
                  <c:v>-0.10137833300636701</c:v>
                </c:pt>
                <c:pt idx="17461" formatCode="General">
                  <c:v>-9.4448555015598706E-2</c:v>
                </c:pt>
                <c:pt idx="17462" formatCode="General">
                  <c:v>-8.7496047457222004E-2</c:v>
                </c:pt>
                <c:pt idx="17463" formatCode="General">
                  <c:v>-8.0523564793211197E-2</c:v>
                </c:pt>
                <c:pt idx="17464" formatCode="General">
                  <c:v>-7.35334164246704E-2</c:v>
                </c:pt>
                <c:pt idx="17465" formatCode="General">
                  <c:v>-6.6528482906336506E-2</c:v>
                </c:pt>
                <c:pt idx="17466" formatCode="General">
                  <c:v>-5.9511230581691797E-2</c:v>
                </c:pt>
                <c:pt idx="17467" formatCode="General">
                  <c:v>-5.2484132348682003E-2</c:v>
                </c:pt>
                <c:pt idx="17468" formatCode="General">
                  <c:v>-4.5449774822598502E-2</c:v>
                </c:pt>
                <c:pt idx="17469" formatCode="General">
                  <c:v>-3.84108307974491E-2</c:v>
                </c:pt>
                <c:pt idx="17470" formatCode="General">
                  <c:v>-3.1370038436945497E-2</c:v>
                </c:pt>
                <c:pt idx="17471" formatCode="General">
                  <c:v>-2.4329671585452E-2</c:v>
                </c:pt>
                <c:pt idx="17472" formatCode="General">
                  <c:v>-1.72925755220311E-2</c:v>
                </c:pt>
                <c:pt idx="17473" formatCode="General">
                  <c:v>-1.0261153171215599E-2</c:v>
                </c:pt>
                <c:pt idx="17474" formatCode="General">
                  <c:v>-3.2377307617585602E-3</c:v>
                </c:pt>
                <c:pt idx="17475" formatCode="General">
                  <c:v>3.7749417845985601E-3</c:v>
                </c:pt>
                <c:pt idx="17476" formatCode="General">
                  <c:v>1.0774218626083701E-2</c:v>
                </c:pt>
                <c:pt idx="17477" formatCode="General">
                  <c:v>1.77575103217993E-2</c:v>
                </c:pt>
                <c:pt idx="17478" formatCode="General">
                  <c:v>2.47222224772869E-2</c:v>
                </c:pt>
                <c:pt idx="17479" formatCode="General">
                  <c:v>3.16658076606635E-2</c:v>
                </c:pt>
                <c:pt idx="17480" formatCode="General">
                  <c:v>3.8585709764542599E-2</c:v>
                </c:pt>
                <c:pt idx="17481" formatCode="General">
                  <c:v>4.54793082556669E-2</c:v>
                </c:pt>
                <c:pt idx="17482" formatCode="General">
                  <c:v>5.2344032812879998E-2</c:v>
                </c:pt>
                <c:pt idx="17483" formatCode="General">
                  <c:v>5.9177379328400302E-2</c:v>
                </c:pt>
                <c:pt idx="17484" formatCode="General">
                  <c:v>6.5976852644884301E-2</c:v>
                </c:pt>
                <c:pt idx="17485" formatCode="General">
                  <c:v>7.27399553998406E-2</c:v>
                </c:pt>
                <c:pt idx="17486" formatCode="General">
                  <c:v>7.9464138363513306E-2</c:v>
                </c:pt>
                <c:pt idx="17487" formatCode="General">
                  <c:v>8.6146909076122505E-2</c:v>
                </c:pt>
                <c:pt idx="17488" formatCode="General">
                  <c:v>9.2785792342584106E-2</c:v>
                </c:pt>
                <c:pt idx="17489" formatCode="General">
                  <c:v>9.9378323799390406E-2</c:v>
                </c:pt>
                <c:pt idx="17490" formatCode="General">
                  <c:v>0.105922054972413</c:v>
                </c:pt>
                <c:pt idx="17491" formatCode="General">
                  <c:v>0.11241455320380001</c:v>
                </c:pt>
                <c:pt idx="17492" formatCode="General">
                  <c:v>0.11885340713213199</c:v>
                </c:pt>
                <c:pt idx="17493" formatCode="General">
                  <c:v>0.12523622686078001</c:v>
                </c:pt>
                <c:pt idx="17494" formatCode="General">
                  <c:v>0.13156064950172799</c:v>
                </c:pt>
                <c:pt idx="17495" formatCode="General">
                  <c:v>0.13782433924031401</c:v>
                </c:pt>
                <c:pt idx="17496" formatCode="General">
                  <c:v>0.144024986638812</c:v>
                </c:pt>
                <c:pt idx="17497" formatCode="General">
                  <c:v>0.15016025314161299</c:v>
                </c:pt>
                <c:pt idx="17498" formatCode="General">
                  <c:v>0.15622782731641799</c:v>
                </c:pt>
                <c:pt idx="17499" formatCode="General">
                  <c:v>0.16222543504149201</c:v>
                </c:pt>
                <c:pt idx="17500" formatCode="General">
                  <c:v>0.168150845118687</c:v>
                </c:pt>
                <c:pt idx="17501" formatCode="General">
                  <c:v>0.174001866381681</c:v>
                </c:pt>
                <c:pt idx="17502" formatCode="General">
                  <c:v>0.17977629062490699</c:v>
                </c:pt>
                <c:pt idx="17503" formatCode="General">
                  <c:v>0.18547189631192099</c:v>
                </c:pt>
                <c:pt idx="17504" formatCode="General">
                  <c:v>0.19108656269437499</c:v>
                </c:pt>
                <c:pt idx="17505" formatCode="General">
                  <c:v>0.196618175513182</c:v>
                </c:pt>
                <c:pt idx="17506" formatCode="General">
                  <c:v>0.20206466829679701</c:v>
                </c:pt>
                <c:pt idx="17507" formatCode="General">
                  <c:v>0.207423974422383</c:v>
                </c:pt>
                <c:pt idx="17508" formatCode="General">
                  <c:v>0.21269402398696399</c:v>
                </c:pt>
                <c:pt idx="17509" formatCode="General">
                  <c:v>0.217872804866936</c:v>
                </c:pt>
                <c:pt idx="17510" formatCode="General">
                  <c:v>0.222958317792255</c:v>
                </c:pt>
                <c:pt idx="17511" formatCode="General">
                  <c:v>0.22794862970356899</c:v>
                </c:pt>
                <c:pt idx="17512" formatCode="General">
                  <c:v>0.23284183015583201</c:v>
                </c:pt>
                <c:pt idx="17513" formatCode="General">
                  <c:v>0.237636076149879</c:v>
                </c:pt>
                <c:pt idx="17514" formatCode="General">
                  <c:v>0.24232949418612401</c:v>
                </c:pt>
                <c:pt idx="17515" formatCode="General">
                  <c:v>0.24692028557309001</c:v>
                </c:pt>
                <c:pt idx="17516" formatCode="General">
                  <c:v>0.25140673249380102</c:v>
                </c:pt>
                <c:pt idx="17517" formatCode="General">
                  <c:v>0.25578703323805702</c:v>
                </c:pt>
                <c:pt idx="17518" formatCode="General">
                  <c:v>0.26005946351825898</c:v>
                </c:pt>
                <c:pt idx="17519" formatCode="General">
                  <c:v>0.26422239910633</c:v>
                </c:pt>
                <c:pt idx="17520" formatCode="General">
                  <c:v>0.26827426095732498</c:v>
                </c:pt>
                <c:pt idx="17521" formatCode="General">
                  <c:v>0.272213504301836</c:v>
                </c:pt>
                <c:pt idx="17522" formatCode="General">
                  <c:v>0.27603856465806098</c:v>
                </c:pt>
                <c:pt idx="17523" formatCode="General">
                  <c:v>0.27974791673783</c:v>
                </c:pt>
                <c:pt idx="17524" formatCode="General">
                  <c:v>0.28334013641608102</c:v>
                </c:pt>
                <c:pt idx="17525" formatCode="General">
                  <c:v>0.286813797406548</c:v>
                </c:pt>
                <c:pt idx="17526" formatCode="General">
                  <c:v>0.29016752418005898</c:v>
                </c:pt>
                <c:pt idx="17527" formatCode="General">
                  <c:v>0.29340005329768798</c:v>
                </c:pt>
                <c:pt idx="17528" formatCode="General">
                  <c:v>0.296510123110865</c:v>
                </c:pt>
                <c:pt idx="17529" formatCode="General">
                  <c:v>0.29949647022755399</c:v>
                </c:pt>
                <c:pt idx="17530" formatCode="General">
                  <c:v>0.30235794079559503</c:v>
                </c:pt>
                <c:pt idx="17531" formatCode="General">
                  <c:v>0.305093395633525</c:v>
                </c:pt>
                <c:pt idx="17532" formatCode="General">
                  <c:v>0.30770175562442298</c:v>
                </c:pt>
                <c:pt idx="17533" formatCode="General">
                  <c:v>0.31018200333391399</c:v>
                </c:pt>
                <c:pt idx="17534" formatCode="General">
                  <c:v>0.31253307825131699</c:v>
                </c:pt>
                <c:pt idx="17535" formatCode="General">
                  <c:v>0.31475404055508299</c:v>
                </c:pt>
                <c:pt idx="17536" formatCode="General">
                  <c:v>0.31684403328295002</c:v>
                </c:pt>
                <c:pt idx="17537" formatCode="General">
                  <c:v>0.31880222254728302</c:v>
                </c:pt>
                <c:pt idx="17538" formatCode="General">
                  <c:v>0.320627846280093</c:v>
                </c:pt>
                <c:pt idx="17539" formatCode="General">
                  <c:v>0.32232016244835399</c:v>
                </c:pt>
                <c:pt idx="17540" formatCode="General">
                  <c:v>0.323878447357965</c:v>
                </c:pt>
                <c:pt idx="17541" formatCode="General">
                  <c:v>0.32530205867296402</c:v>
                </c:pt>
                <c:pt idx="17542" formatCode="General">
                  <c:v>0.32659044100579099</c:v>
                </c:pt>
                <c:pt idx="17543" formatCode="General">
                  <c:v>0.32774307458375002</c:v>
                </c:pt>
                <c:pt idx="17544" formatCode="General">
                  <c:v>0.32875952256963598</c:v>
                </c:pt>
                <c:pt idx="17545" formatCode="General">
                  <c:v>0.32963937495551598</c:v>
                </c:pt>
                <c:pt idx="17546" formatCode="General">
                  <c:v>0.330382195286197</c:v>
                </c:pt>
                <c:pt idx="17547" formatCode="General">
                  <c:v>0.330987691087265</c:v>
                </c:pt>
                <c:pt idx="17548" formatCode="General">
                  <c:v>0.33145566996333797</c:v>
                </c:pt>
                <c:pt idx="17549" formatCode="General">
                  <c:v>0.33178592363421699</c:v>
                </c:pt>
                <c:pt idx="17550" formatCode="General">
                  <c:v>0.33197833228767198</c:v>
                </c:pt>
                <c:pt idx="17551" formatCode="General">
                  <c:v>0.33203287055238401</c:v>
                </c:pt>
                <c:pt idx="17552" formatCode="General">
                  <c:v>0.33194949158359899</c:v>
                </c:pt>
                <c:pt idx="17553" formatCode="General">
                  <c:v>0.33172818245039798</c:v>
                </c:pt>
                <c:pt idx="17554" formatCode="General">
                  <c:v>0.33136908287630301</c:v>
                </c:pt>
                <c:pt idx="17555" formatCode="General">
                  <c:v>0.33087237824896798</c:v>
                </c:pt>
                <c:pt idx="17556" formatCode="General">
                  <c:v>0.33023823279657999</c:v>
                </c:pt>
                <c:pt idx="17557" formatCode="General">
                  <c:v>0.329466896679385</c:v>
                </c:pt>
                <c:pt idx="17558" formatCode="General">
                  <c:v>0.32855866788461002</c:v>
                </c:pt>
                <c:pt idx="17559" formatCode="General">
                  <c:v>0.32751394653514898</c:v>
                </c:pt>
                <c:pt idx="17560" formatCode="General">
                  <c:v>0.32633323425674199</c:v>
                </c:pt>
                <c:pt idx="17561" formatCode="General">
                  <c:v>0.32501702309755498</c:v>
                </c:pt>
                <c:pt idx="17562" formatCode="General">
                  <c:v>0.323565892724061</c:v>
                </c:pt>
                <c:pt idx="17563" formatCode="General">
                  <c:v>0.32198046580042</c:v>
                </c:pt>
                <c:pt idx="17564" formatCode="General">
                  <c:v>0.32026140310491402</c:v>
                </c:pt>
                <c:pt idx="17565" formatCode="General">
                  <c:v>0.31840946008253801</c:v>
                </c:pt>
                <c:pt idx="17566" formatCode="General">
                  <c:v>0.31642543244448801</c:v>
                </c:pt>
                <c:pt idx="17567" formatCode="General">
                  <c:v>0.31431015447015798</c:v>
                </c:pt>
                <c:pt idx="17568" formatCode="General">
                  <c:v>0.31206455159584401</c:v>
                </c:pt>
                <c:pt idx="17569" formatCode="General">
                  <c:v>0.30968958927718199</c:v>
                </c:pt>
                <c:pt idx="17570" formatCode="General">
                  <c:v>0.30718627340830201</c:v>
                </c:pt>
                <c:pt idx="17571" formatCode="General">
                  <c:v>0.304555755471139</c:v>
                </c:pt>
                <c:pt idx="17572" formatCode="General">
                  <c:v>0.30179917102849002</c:v>
                </c:pt>
                <c:pt idx="17573" formatCode="General">
                  <c:v>0.29891767801316099</c:v>
                </c:pt>
                <c:pt idx="17574" formatCode="General">
                  <c:v>0.29591252467894802</c:v>
                </c:pt>
                <c:pt idx="17575" formatCode="General">
                  <c:v>0.29278505029128998</c:v>
                </c:pt>
                <c:pt idx="17576" formatCode="General">
                  <c:v>0.289536626157954</c:v>
                </c:pt>
                <c:pt idx="17577" formatCode="General">
                  <c:v>0.28616865430259802</c:v>
                </c:pt>
                <c:pt idx="17578" formatCode="General">
                  <c:v>0.28268267123479301</c:v>
                </c:pt>
                <c:pt idx="17579" formatCode="General">
                  <c:v>0.27908019143886298</c:v>
                </c:pt>
                <c:pt idx="17580" formatCode="General">
                  <c:v>0.27536280024292997</c:v>
                </c:pt>
                <c:pt idx="17581" formatCode="General">
                  <c:v>0.27153216413067099</c:v>
                </c:pt>
                <c:pt idx="17582" formatCode="General">
                  <c:v>0.267589971312644</c:v>
                </c:pt>
                <c:pt idx="17583" formatCode="General">
                  <c:v>0.26353797840534499</c:v>
                </c:pt>
                <c:pt idx="17584" formatCode="General">
                  <c:v>0.25937795886291998</c:v>
                </c:pt>
                <c:pt idx="17585" formatCode="General">
                  <c:v>0.255111756096987</c:v>
                </c:pt>
                <c:pt idx="17586" formatCode="General">
                  <c:v>0.25074130181665299</c:v>
                </c:pt>
                <c:pt idx="17587" formatCode="General">
                  <c:v>0.24626855712902601</c:v>
                </c:pt>
                <c:pt idx="17588" formatCode="General">
                  <c:v>0.24169550952944699</c:v>
                </c:pt>
                <c:pt idx="17589" formatCode="General">
                  <c:v>0.23702420553957901</c:v>
                </c:pt>
                <c:pt idx="17590" formatCode="General">
                  <c:v>0.23225673570768901</c:v>
                </c:pt>
                <c:pt idx="17591" formatCode="General">
                  <c:v>0.22739524734527</c:v>
                </c:pt>
                <c:pt idx="17592" formatCode="General">
                  <c:v>0.22244193178478699</c:v>
                </c:pt>
                <c:pt idx="17593" formatCode="General">
                  <c:v>0.21739902033072001</c:v>
                </c:pt>
                <c:pt idx="17594" formatCode="General">
                  <c:v>0.21226878750257699</c:v>
                </c:pt>
                <c:pt idx="17595" formatCode="General">
                  <c:v>0.20705355417895399</c:v>
                </c:pt>
                <c:pt idx="17596" formatCode="General">
                  <c:v>0.20175567978598799</c:v>
                </c:pt>
                <c:pt idx="17597" formatCode="General">
                  <c:v>0.19637756478288601</c:v>
                </c:pt>
                <c:pt idx="17598" formatCode="General">
                  <c:v>0.19092165436486599</c:v>
                </c:pt>
                <c:pt idx="17599" formatCode="General">
                  <c:v>0.185390435320056</c:v>
                </c:pt>
                <c:pt idx="17600" formatCode="General">
                  <c:v>0.179786427160015</c:v>
                </c:pt>
                <c:pt idx="17601" formatCode="General">
                  <c:v>0.17411218423107699</c:v>
                </c:pt>
                <c:pt idx="17602" formatCode="General">
                  <c:v>0.16837030039582801</c:v>
                </c:pt>
                <c:pt idx="17603" formatCode="General">
                  <c:v>0.16256340088513799</c:v>
                </c:pt>
                <c:pt idx="17604" formatCode="General">
                  <c:v>0.15669414365714901</c:v>
                </c:pt>
                <c:pt idx="17605" formatCode="General">
                  <c:v>0.15076521940940901</c:v>
                </c:pt>
                <c:pt idx="17606" formatCode="General">
                  <c:v>0.144779353580194</c:v>
                </c:pt>
                <c:pt idx="17607" formatCode="General">
                  <c:v>0.13873930043694399</c:v>
                </c:pt>
                <c:pt idx="17608" formatCode="General">
                  <c:v>0.13264783335543601</c:v>
                </c:pt>
                <c:pt idx="17609" formatCode="General">
                  <c:v>0.12650775334314199</c:v>
                </c:pt>
                <c:pt idx="17610" formatCode="General">
                  <c:v>0.120321897581615</c:v>
                </c:pt>
                <c:pt idx="17611" formatCode="General">
                  <c:v>0.11409312002397</c:v>
                </c:pt>
                <c:pt idx="17612" formatCode="General">
                  <c:v>0.10782429220108999</c:v>
                </c:pt>
                <c:pt idx="17613" formatCode="General">
                  <c:v>0.10151831261663399</c:v>
                </c:pt>
                <c:pt idx="17614" formatCode="General">
                  <c:v>9.5178104127132401E-2</c:v>
                </c:pt>
                <c:pt idx="17615" formatCode="General">
                  <c:v>8.8806604562254199E-2</c:v>
                </c:pt>
                <c:pt idx="17616" formatCode="General">
                  <c:v>8.2406763006694403E-2</c:v>
                </c:pt>
                <c:pt idx="17617" formatCode="General">
                  <c:v>7.5981545401844805E-2</c:v>
                </c:pt>
                <c:pt idx="17618" formatCode="General">
                  <c:v>6.9533907382693799E-2</c:v>
                </c:pt>
                <c:pt idx="17619" formatCode="General">
                  <c:v>6.3066844153632395E-2</c:v>
                </c:pt>
                <c:pt idx="17620" formatCode="General">
                  <c:v>5.6583413602854002E-2</c:v>
                </c:pt>
                <c:pt idx="17621" formatCode="General">
                  <c:v>5.0086612694228899E-2</c:v>
                </c:pt>
                <c:pt idx="17622" formatCode="General">
                  <c:v>4.3579456595817301E-2</c:v>
                </c:pt>
                <c:pt idx="17623" formatCode="General">
                  <c:v>3.7065032761250997E-2</c:v>
                </c:pt>
                <c:pt idx="17624" formatCode="General">
                  <c:v>3.0546334454653198E-2</c:v>
                </c:pt>
                <c:pt idx="17625" formatCode="General">
                  <c:v>2.4026358399182601E-2</c:v>
                </c:pt>
                <c:pt idx="17626" formatCode="General">
                  <c:v>1.75081744216639E-2</c:v>
                </c:pt>
                <c:pt idx="17627" formatCode="General">
                  <c:v>1.09948648414783E-2</c:v>
                </c:pt>
                <c:pt idx="17628" formatCode="General">
                  <c:v>4.4894597082931397E-3</c:v>
                </c:pt>
                <c:pt idx="17629" formatCode="General">
                  <c:v>-2.0050177473827299E-3</c:v>
                </c:pt>
                <c:pt idx="17630" formatCode="General">
                  <c:v>-8.4855444142701106E-3</c:v>
                </c:pt>
                <c:pt idx="17631" formatCode="General">
                  <c:v>-1.4949102037285399E-2</c:v>
                </c:pt>
                <c:pt idx="17632" formatCode="General">
                  <c:v>-2.1392676798531601E-2</c:v>
                </c:pt>
                <c:pt idx="17633" formatCode="General">
                  <c:v>-2.7813264454643698E-2</c:v>
                </c:pt>
                <c:pt idx="17634" formatCode="General">
                  <c:v>-3.4207870191029797E-2</c:v>
                </c:pt>
                <c:pt idx="17635" formatCode="General">
                  <c:v>-4.05735139032289E-2</c:v>
                </c:pt>
                <c:pt idx="17636" formatCode="General">
                  <c:v>-4.6907230069583999E-2</c:v>
                </c:pt>
                <c:pt idx="17637" formatCode="General">
                  <c:v>-5.3206066947968603E-2</c:v>
                </c:pt>
                <c:pt idx="17638" formatCode="General">
                  <c:v>-5.9467037055175802E-2</c:v>
                </c:pt>
                <c:pt idx="17639" formatCode="General">
                  <c:v>-6.5687228673064701E-2</c:v>
                </c:pt>
                <c:pt idx="17640" formatCode="General">
                  <c:v>-7.1863764787183398E-2</c:v>
                </c:pt>
                <c:pt idx="17641" formatCode="General">
                  <c:v>-7.7993791932894102E-2</c:v>
                </c:pt>
                <c:pt idx="17642" formatCode="General">
                  <c:v>-8.4074427071003197E-2</c:v>
                </c:pt>
                <c:pt idx="17643" formatCode="General">
                  <c:v>-9.0102814957156899E-2</c:v>
                </c:pt>
                <c:pt idx="17644" formatCode="General">
                  <c:v>-9.60761898667985E-2</c:v>
                </c:pt>
                <c:pt idx="17645" formatCode="General">
                  <c:v>-0.101991769841303</c:v>
                </c:pt>
                <c:pt idx="17646" formatCode="General">
                  <c:v>-0.107846802719132</c:v>
                </c:pt>
                <c:pt idx="17647" formatCode="General">
                  <c:v>-0.113638569452449</c:v>
                </c:pt>
                <c:pt idx="17648" formatCode="General">
                  <c:v>-0.119364336150142</c:v>
                </c:pt>
                <c:pt idx="17649" formatCode="General">
                  <c:v>-0.12502146320495999</c:v>
                </c:pt>
                <c:pt idx="17650" formatCode="General">
                  <c:v>-0.13060736514028201</c:v>
                </c:pt>
                <c:pt idx="17651" formatCode="General">
                  <c:v>-0.136119496524367</c:v>
                </c:pt>
                <c:pt idx="17652" formatCode="General">
                  <c:v>-0.14155529931869701</c:v>
                </c:pt>
                <c:pt idx="17653" formatCode="General">
                  <c:v>-0.146912257005923</c:v>
                </c:pt>
                <c:pt idx="17654" formatCode="General">
                  <c:v>-0.15218795660651199</c:v>
                </c:pt>
                <c:pt idx="17655" formatCode="General">
                  <c:v>-0.15737998561382999</c:v>
                </c:pt>
                <c:pt idx="17656" formatCode="General">
                  <c:v>-0.16248602756900801</c:v>
                </c:pt>
                <c:pt idx="17657" formatCode="General">
                  <c:v>-0.167503755632607</c:v>
                </c:pt>
                <c:pt idx="17658" formatCode="General">
                  <c:v>-0.17243082560703701</c:v>
                </c:pt>
                <c:pt idx="17659" formatCode="General">
                  <c:v>-0.17726499789463601</c:v>
                </c:pt>
                <c:pt idx="17660" formatCode="General">
                  <c:v>-0.18200414433839801</c:v>
                </c:pt>
                <c:pt idx="17661" formatCode="General">
                  <c:v>-0.18664613519831599</c:v>
                </c:pt>
                <c:pt idx="17662" formatCode="General">
                  <c:v>-0.191188886399868</c:v>
                </c:pt>
                <c:pt idx="17663" formatCode="General">
                  <c:v>-0.19563041726755201</c:v>
                </c:pt>
                <c:pt idx="17664" formatCode="General">
                  <c:v>-0.19996874127233499</c:v>
                </c:pt>
                <c:pt idx="17665" formatCode="General">
                  <c:v>-0.20420191513639899</c:v>
                </c:pt>
                <c:pt idx="17666" formatCode="General">
                  <c:v>-0.20832810104694499</c:v>
                </c:pt>
                <c:pt idx="17667" formatCode="General">
                  <c:v>-0.21234551486189601</c:v>
                </c:pt>
                <c:pt idx="17668" formatCode="General">
                  <c:v>-0.21625241663794001</c:v>
                </c:pt>
                <c:pt idx="17669" formatCode="General">
                  <c:v>-0.22004710915346301</c:v>
                </c:pt>
                <c:pt idx="17670" formatCode="General">
                  <c:v>-0.22372794115151801</c:v>
                </c:pt>
                <c:pt idx="17671" formatCode="General">
                  <c:v>-0.22729336216009099</c:v>
                </c:pt>
                <c:pt idx="17672" formatCode="General">
                  <c:v>-0.23074186952366199</c:v>
                </c:pt>
                <c:pt idx="17673" formatCode="General">
                  <c:v>-0.23407200420918001</c:v>
                </c:pt>
                <c:pt idx="17674" formatCode="General">
                  <c:v>-0.237282404251072</c:v>
                </c:pt>
                <c:pt idx="17675" formatCode="General">
                  <c:v>-0.24037175073893499</c:v>
                </c:pt>
                <c:pt idx="17676" formatCode="General">
                  <c:v>-0.243338768911397</c:v>
                </c:pt>
                <c:pt idx="17677" formatCode="General">
                  <c:v>-0.24618233642388801</c:v>
                </c:pt>
                <c:pt idx="17678" formatCode="General">
                  <c:v>-0.24890137188712699</c:v>
                </c:pt>
                <c:pt idx="17679" formatCode="General">
                  <c:v>-0.25149476999190601</c:v>
                </c:pt>
                <c:pt idx="17680" formatCode="General">
                  <c:v>-0.25396156631834199</c:v>
                </c:pt>
                <c:pt idx="17681" formatCode="General">
                  <c:v>-0.25630089425304098</c:v>
                </c:pt>
                <c:pt idx="17682" formatCode="General">
                  <c:v>-0.25851191968161102</c:v>
                </c:pt>
                <c:pt idx="17683" formatCode="General">
                  <c:v>-0.26059388419698198</c:v>
                </c:pt>
                <c:pt idx="17684" formatCode="General">
                  <c:v>-0.26254605398602299</c:v>
                </c:pt>
                <c:pt idx="17685" formatCode="General">
                  <c:v>-0.26436777441078002</c:v>
                </c:pt>
                <c:pt idx="17686" formatCode="General">
                  <c:v>-0.26605853248318501</c:v>
                </c:pt>
                <c:pt idx="17687" formatCode="General">
                  <c:v>-0.26761789640212902</c:v>
                </c:pt>
                <c:pt idx="17688" formatCode="General">
                  <c:v>-0.26904544302702899</c:v>
                </c:pt>
                <c:pt idx="17689" formatCode="General">
                  <c:v>-0.270340754128925</c:v>
                </c:pt>
                <c:pt idx="17690" formatCode="General">
                  <c:v>-0.27150353395495003</c:v>
                </c:pt>
                <c:pt idx="17691" formatCode="General">
                  <c:v>-0.27253361950972899</c:v>
                </c:pt>
                <c:pt idx="17692" formatCode="General">
                  <c:v>-0.27343091253950003</c:v>
                </c:pt>
                <c:pt idx="17693" formatCode="General">
                  <c:v>-0.27419531802818198</c:v>
                </c:pt>
                <c:pt idx="17694" formatCode="General">
                  <c:v>-0.27482685066114498</c:v>
                </c:pt>
                <c:pt idx="17695" formatCode="General">
                  <c:v>-0.27532563814644201</c:v>
                </c:pt>
                <c:pt idx="17696" formatCode="General">
                  <c:v>-0.27569180625325701</c:v>
                </c:pt>
                <c:pt idx="17697" formatCode="General">
                  <c:v>-0.275925573799643</c:v>
                </c:pt>
                <c:pt idx="17698" formatCode="General">
                  <c:v>-0.27602721003909703</c:v>
                </c:pt>
                <c:pt idx="17699" formatCode="General">
                  <c:v>-0.27599708293036102</c:v>
                </c:pt>
                <c:pt idx="17700" formatCode="General">
                  <c:v>-0.27583566071037302</c:v>
                </c:pt>
                <c:pt idx="17701" formatCode="General">
                  <c:v>-0.27554345103938699</c:v>
                </c:pt>
                <c:pt idx="17702" formatCode="General">
                  <c:v>-0.275121044351749</c:v>
                </c:pt>
                <c:pt idx="17703" formatCode="General">
                  <c:v>-0.27456906078022703</c:v>
                </c:pt>
                <c:pt idx="17704" formatCode="General">
                  <c:v>-0.27388819832172001</c:v>
                </c:pt>
                <c:pt idx="17705" formatCode="General">
                  <c:v>-0.27307924368655601</c:v>
                </c:pt>
                <c:pt idx="17706" formatCode="General">
                  <c:v>-0.27214311765933002</c:v>
                </c:pt>
                <c:pt idx="17707" formatCode="General">
                  <c:v>-0.27108075952395599</c:v>
                </c:pt>
                <c:pt idx="17708" formatCode="General">
                  <c:v>-0.269893112750964</c:v>
                </c:pt>
                <c:pt idx="17709" formatCode="General">
                  <c:v>-0.268581237071917</c:v>
                </c:pt>
                <c:pt idx="17710" formatCode="General">
                  <c:v>-0.26714625868082498</c:v>
                </c:pt>
                <c:pt idx="17711" formatCode="General">
                  <c:v>-0.26558936018525497</c:v>
                </c:pt>
                <c:pt idx="17712" formatCode="General">
                  <c:v>-0.26391178062467402</c:v>
                </c:pt>
                <c:pt idx="17713" formatCode="General">
                  <c:v>-0.26211486677031198</c:v>
                </c:pt>
                <c:pt idx="17714" formatCode="General">
                  <c:v>-0.26020001646214003</c:v>
                </c:pt>
                <c:pt idx="17715" formatCode="General">
                  <c:v>-0.25816866467944</c:v>
                </c:pt>
                <c:pt idx="17716" formatCode="General">
                  <c:v>-0.25602228410354999</c:v>
                </c:pt>
                <c:pt idx="17717" formatCode="General">
                  <c:v>-0.25376244017288702</c:v>
                </c:pt>
                <c:pt idx="17718" formatCode="General">
                  <c:v>-0.2513907863357</c:v>
                </c:pt>
                <c:pt idx="17719" formatCode="General">
                  <c:v>-0.24890895483127001</c:v>
                </c:pt>
                <c:pt idx="17720" formatCode="General">
                  <c:v>-0.24631865836992101</c:v>
                </c:pt>
                <c:pt idx="17721" formatCode="General">
                  <c:v>-0.243621708591644</c:v>
                </c:pt>
                <c:pt idx="17722" formatCode="General">
                  <c:v>-0.24081994451626701</c:v>
                </c:pt>
                <c:pt idx="17723" formatCode="General">
                  <c:v>-0.23791525567598401</c:v>
                </c:pt>
                <c:pt idx="17724" formatCode="General">
                  <c:v>-0.23490958782576399</c:v>
                </c:pt>
                <c:pt idx="17725" formatCode="General">
                  <c:v>-0.231804939133019</c:v>
                </c:pt>
                <c:pt idx="17726" formatCode="General">
                  <c:v>-0.22860335088473299</c:v>
                </c:pt>
                <c:pt idx="17727" formatCode="General">
                  <c:v>-0.22530691258219501</c:v>
                </c:pt>
                <c:pt idx="17728" formatCode="General">
                  <c:v>-0.221917764686205</c:v>
                </c:pt>
                <c:pt idx="17729" formatCode="General">
                  <c:v>-0.21843808916569599</c:v>
                </c:pt>
                <c:pt idx="17730" formatCode="General">
                  <c:v>-0.21487011540534701</c:v>
                </c:pt>
                <c:pt idx="17731" formatCode="General">
                  <c:v>-0.21121611612821001</c:v>
                </c:pt>
                <c:pt idx="17732" formatCode="General">
                  <c:v>-0.20747839943869301</c:v>
                </c:pt>
                <c:pt idx="17733" formatCode="General">
                  <c:v>-0.20365931524268799</c:v>
                </c:pt>
                <c:pt idx="17734" formatCode="General">
                  <c:v>-0.19976125306395101</c:v>
                </c:pt>
                <c:pt idx="17735" formatCode="General">
                  <c:v>-0.19578663963932699</c:v>
                </c:pt>
                <c:pt idx="17736" formatCode="General">
                  <c:v>-0.19173794345651299</c:v>
                </c:pt>
                <c:pt idx="17737" formatCode="General">
                  <c:v>-0.18761763262648001</c:v>
                </c:pt>
                <c:pt idx="17738" formatCode="General">
                  <c:v>-0.18342819851003</c:v>
                </c:pt>
                <c:pt idx="17739" formatCode="General">
                  <c:v>-0.17917224497914699</c:v>
                </c:pt>
                <c:pt idx="17740" formatCode="General">
                  <c:v>-0.174852397226993</c:v>
                </c:pt>
                <c:pt idx="17741" formatCode="General">
                  <c:v>-0.170471228696706</c:v>
                </c:pt>
                <c:pt idx="17742" formatCode="General">
                  <c:v>-0.166031314417284</c:v>
                </c:pt>
                <c:pt idx="17743" formatCode="General">
                  <c:v>-0.16153529667264099</c:v>
                </c:pt>
                <c:pt idx="17744" formatCode="General">
                  <c:v>-0.15698588837258201</c:v>
                </c:pt>
                <c:pt idx="17745" formatCode="General">
                  <c:v>-0.15238581096387799</c:v>
                </c:pt>
                <c:pt idx="17746" formatCode="General">
                  <c:v>-0.147737783016515</c:v>
                </c:pt>
                <c:pt idx="17747" formatCode="General">
                  <c:v>-0.14304452177122701</c:v>
                </c:pt>
                <c:pt idx="17748" formatCode="General">
                  <c:v>-0.13830879513347399</c:v>
                </c:pt>
                <c:pt idx="17749" formatCode="General">
                  <c:v>-0.13353336230864099</c:v>
                </c:pt>
                <c:pt idx="17750" formatCode="General">
                  <c:v>-0.12872091876515199</c:v>
                </c:pt>
                <c:pt idx="17751" formatCode="General">
                  <c:v>-0.123874262893341</c:v>
                </c:pt>
                <c:pt idx="17752" formatCode="General">
                  <c:v>-0.118996250004952</c:v>
                </c:pt>
                <c:pt idx="17753" formatCode="General">
                  <c:v>-0.11408966645029001</c:v>
                </c:pt>
                <c:pt idx="17754" formatCode="General">
                  <c:v>-0.10915727071581099</c:v>
                </c:pt>
                <c:pt idx="17755" formatCode="General">
                  <c:v>-0.10420180386196</c:v>
                </c:pt>
                <c:pt idx="17756" formatCode="General">
                  <c:v>-9.9226050665644397E-2</c:v>
                </c:pt>
                <c:pt idx="17757" formatCode="General">
                  <c:v>-9.4232844477347394E-2</c:v>
                </c:pt>
                <c:pt idx="17758" formatCode="General">
                  <c:v>-8.9225006785782393E-2</c:v>
                </c:pt>
                <c:pt idx="17759" formatCode="General">
                  <c:v>-8.4205337541136294E-2</c:v>
                </c:pt>
                <c:pt idx="17760" formatCode="General">
                  <c:v>-7.9176612456593104E-2</c:v>
                </c:pt>
                <c:pt idx="17761" formatCode="General">
                  <c:v>-7.4141581495130601E-2</c:v>
                </c:pt>
                <c:pt idx="17762" formatCode="General">
                  <c:v>-6.9102974448660301E-2</c:v>
                </c:pt>
                <c:pt idx="17763" formatCode="General">
                  <c:v>-6.4063562680675298E-2</c:v>
                </c:pt>
                <c:pt idx="17764" formatCode="General">
                  <c:v>-5.90261523086986E-2</c:v>
                </c:pt>
                <c:pt idx="17765" formatCode="General">
                  <c:v>-5.3993413423477202E-2</c:v>
                </c:pt>
                <c:pt idx="17766" formatCode="General">
                  <c:v>-4.8967985001985903E-2</c:v>
                </c:pt>
                <c:pt idx="17767" formatCode="General">
                  <c:v>-4.3952598220985198E-2</c:v>
                </c:pt>
                <c:pt idx="17768" formatCode="General">
                  <c:v>-3.8949919047861402E-2</c:v>
                </c:pt>
                <c:pt idx="17769" formatCode="General">
                  <c:v>-3.3962591500667903E-2</c:v>
                </c:pt>
                <c:pt idx="17770" formatCode="General">
                  <c:v>-2.8993289772995999E-2</c:v>
                </c:pt>
                <c:pt idx="17771" formatCode="General">
                  <c:v>-2.40445562141306E-2</c:v>
                </c:pt>
                <c:pt idx="17772" formatCode="General">
                  <c:v>-1.9118908547783801E-2</c:v>
                </c:pt>
                <c:pt idx="17773" formatCode="General">
                  <c:v>-1.42189587716425E-2</c:v>
                </c:pt>
                <c:pt idx="17774" formatCode="General">
                  <c:v>-9.34719541853298E-3</c:v>
                </c:pt>
                <c:pt idx="17775" formatCode="General">
                  <c:v>-4.50602319811165E-3</c:v>
                </c:pt>
                <c:pt idx="17776" formatCode="General">
                  <c:v>3.02110938823765E-4</c:v>
                </c:pt>
                <c:pt idx="17777" formatCode="General">
                  <c:v>5.0747640853011098E-3</c:v>
                </c:pt>
                <c:pt idx="17778" formatCode="General">
                  <c:v>9.8095557651663601E-3</c:v>
                </c:pt>
                <c:pt idx="17779" formatCode="General">
                  <c:v>1.45041209559217E-2</c:v>
                </c:pt>
                <c:pt idx="17780" formatCode="General">
                  <c:v>1.9156165694029802E-2</c:v>
                </c:pt>
                <c:pt idx="17781" formatCode="General">
                  <c:v>2.3763519136329E-2</c:v>
                </c:pt>
                <c:pt idx="17782" formatCode="General">
                  <c:v>2.8323967336715401E-2</c:v>
                </c:pt>
                <c:pt idx="17783" formatCode="General">
                  <c:v>3.2835344149444501E-2</c:v>
                </c:pt>
                <c:pt idx="17784" formatCode="General">
                  <c:v>3.7295538143612299E-2</c:v>
                </c:pt>
                <c:pt idx="17785" formatCode="General">
                  <c:v>4.1702432083001499E-2</c:v>
                </c:pt>
                <c:pt idx="17786" formatCode="General">
                  <c:v>4.6053959312916302E-2</c:v>
                </c:pt>
                <c:pt idx="17787" formatCode="General">
                  <c:v>5.0348162776744601E-2</c:v>
                </c:pt>
                <c:pt idx="17788" formatCode="General">
                  <c:v>5.4583136656526698E-2</c:v>
                </c:pt>
                <c:pt idx="17789" formatCode="General">
                  <c:v>5.8756962748453101E-2</c:v>
                </c:pt>
                <c:pt idx="17790" formatCode="General">
                  <c:v>6.2867813639414405E-2</c:v>
                </c:pt>
                <c:pt idx="17791" formatCode="General">
                  <c:v>6.6913903661262E-2</c:v>
                </c:pt>
                <c:pt idx="17792" formatCode="General">
                  <c:v>7.08934823608727E-2</c:v>
                </c:pt>
                <c:pt idx="17793" formatCode="General">
                  <c:v>7.4804891243592797E-2</c:v>
                </c:pt>
                <c:pt idx="17794" formatCode="General">
                  <c:v>7.8646556060943104E-2</c:v>
                </c:pt>
                <c:pt idx="17795" formatCode="General">
                  <c:v>8.2416872356839699E-2</c:v>
                </c:pt>
                <c:pt idx="17796" formatCode="General">
                  <c:v>8.6114308034394099E-2</c:v>
                </c:pt>
                <c:pt idx="17797" formatCode="General">
                  <c:v>8.9737466656445206E-2</c:v>
                </c:pt>
                <c:pt idx="17798" formatCode="General">
                  <c:v>9.3284974413223698E-2</c:v>
                </c:pt>
                <c:pt idx="17799" formatCode="General">
                  <c:v>9.6755513736341198E-2</c:v>
                </c:pt>
                <c:pt idx="17800" formatCode="General">
                  <c:v>0.10014777459591601</c:v>
                </c:pt>
                <c:pt idx="17801" formatCode="General">
                  <c:v>0.103460555097367</c:v>
                </c:pt>
                <c:pt idx="17802" formatCode="General">
                  <c:v>0.106692714682405</c:v>
                </c:pt>
                <c:pt idx="17803" formatCode="General">
                  <c:v>0.109843157963533</c:v>
                </c:pt>
                <c:pt idx="17804" formatCode="General">
                  <c:v>0.112910837588754</c:v>
                </c:pt>
                <c:pt idx="17805" formatCode="General">
                  <c:v>0.11589480549165999</c:v>
                </c:pt>
                <c:pt idx="17806" formatCode="General">
                  <c:v>0.11879420855825</c:v>
                </c:pt>
                <c:pt idx="17807" formatCode="General">
                  <c:v>0.121608168509277</c:v>
                </c:pt>
                <c:pt idx="17808" formatCode="General">
                  <c:v>0.124335881773593</c:v>
                </c:pt>
                <c:pt idx="17809" formatCode="General">
                  <c:v>0.126976627928821</c:v>
                </c:pt>
                <c:pt idx="17810" formatCode="General">
                  <c:v>0.129529766645162</c:v>
                </c:pt>
                <c:pt idx="17811" formatCode="General">
                  <c:v>0.131994725394428</c:v>
                </c:pt>
                <c:pt idx="17812" formatCode="General">
                  <c:v>0.13437094464949301</c:v>
                </c:pt>
                <c:pt idx="17813" formatCode="General">
                  <c:v>0.136657976361478</c:v>
                </c:pt>
                <c:pt idx="17814" formatCode="General">
                  <c:v>0.13885543688659099</c:v>
                </c:pt>
                <c:pt idx="17815" formatCode="General">
                  <c:v>0.140962994818354</c:v>
                </c:pt>
                <c:pt idx="17816" formatCode="General">
                  <c:v>0.14298041697194599</c:v>
                </c:pt>
                <c:pt idx="17817" formatCode="General">
                  <c:v>0.14490745609008401</c:v>
                </c:pt>
                <c:pt idx="17818" formatCode="General">
                  <c:v>0.14674395107114999</c:v>
                </c:pt>
                <c:pt idx="17819" formatCode="General">
                  <c:v>0.14848983897759499</c:v>
                </c:pt>
                <c:pt idx="17820" formatCode="General">
                  <c:v>0.15014511441735801</c:v>
                </c:pt>
                <c:pt idx="17821" formatCode="General">
                  <c:v>0.151709814857652</c:v>
                </c:pt>
                <c:pt idx="17822" formatCode="General">
                  <c:v>0.15318404859999299</c:v>
                </c:pt>
                <c:pt idx="17823" formatCode="General">
                  <c:v>0.15456798682240599</c:v>
                </c:pt>
                <c:pt idx="17824" formatCode="General">
                  <c:v>0.155861856971963</c:v>
                </c:pt>
                <c:pt idx="17825" formatCode="General">
                  <c:v>0.15706594337511501</c:v>
                </c:pt>
                <c:pt idx="17826" formatCode="General">
                  <c:v>0.15818059420606101</c:v>
                </c:pt>
                <c:pt idx="17827" formatCode="General">
                  <c:v>0.15920622248020799</c:v>
                </c:pt>
                <c:pt idx="17828" formatCode="General">
                  <c:v>0.16014329560655199</c:v>
                </c:pt>
                <c:pt idx="17829" formatCode="General">
                  <c:v>0.160992339002865</c:v>
                </c:pt>
                <c:pt idx="17830" formatCode="General">
                  <c:v>0.16175392328937899</c:v>
                </c:pt>
                <c:pt idx="17831" formatCode="General">
                  <c:v>0.162428693188647</c:v>
                </c:pt>
                <c:pt idx="17832" formatCode="General">
                  <c:v>0.163017319294325</c:v>
                </c:pt>
                <c:pt idx="17833" formatCode="General">
                  <c:v>0.16352054372314501</c:v>
                </c:pt>
                <c:pt idx="17834" formatCode="General">
                  <c:v>0.16393918503956201</c:v>
                </c:pt>
                <c:pt idx="17835" formatCode="General">
                  <c:v>0.16427412457932999</c:v>
                </c:pt>
                <c:pt idx="17836" formatCode="General">
                  <c:v>0.16452624781382799</c:v>
                </c:pt>
                <c:pt idx="17837" formatCode="General">
                  <c:v>0.164696492105012</c:v>
                </c:pt>
                <c:pt idx="17838" formatCode="General">
                  <c:v>0.16478590220031</c:v>
                </c:pt>
                <c:pt idx="17839" formatCode="General">
                  <c:v>0.16479551473866499</c:v>
                </c:pt>
                <c:pt idx="17840" formatCode="General">
                  <c:v>0.16472640446293199</c:v>
                </c:pt>
                <c:pt idx="17841" formatCode="General">
                  <c:v>0.16457973987303601</c:v>
                </c:pt>
                <c:pt idx="17842" formatCode="General">
                  <c:v>0.16435672255601599</c:v>
                </c:pt>
                <c:pt idx="17843" formatCode="General">
                  <c:v>0.16405852824864101</c:v>
                </c:pt>
                <c:pt idx="17844" formatCode="General">
                  <c:v>0.16368646482256599</c:v>
                </c:pt>
                <c:pt idx="17845" formatCode="General">
                  <c:v>0.16324187225037301</c:v>
                </c:pt>
                <c:pt idx="17846" formatCode="General">
                  <c:v>0.16272610613674501</c:v>
                </c:pt>
                <c:pt idx="17847" formatCode="General">
                  <c:v>0.162140582722721</c:v>
                </c:pt>
                <c:pt idx="17848" formatCode="General">
                  <c:v>0.16148667618551901</c:v>
                </c:pt>
                <c:pt idx="17849" formatCode="General">
                  <c:v>0.160765874273197</c:v>
                </c:pt>
                <c:pt idx="17850" formatCode="General">
                  <c:v>0.159979729407701</c:v>
                </c:pt>
                <c:pt idx="17851" formatCode="General">
                  <c:v>0.159129734803787</c:v>
                </c:pt>
                <c:pt idx="17852" formatCode="General">
                  <c:v>0.158217425344583</c:v>
                </c:pt>
                <c:pt idx="17853" formatCode="General">
                  <c:v>0.157244389435545</c:v>
                </c:pt>
                <c:pt idx="17854" formatCode="General">
                  <c:v>0.156212267985576</c:v>
                </c:pt>
                <c:pt idx="17855" formatCode="General">
                  <c:v>0.15512274617170699</c:v>
                </c:pt>
                <c:pt idx="17856" formatCode="General">
                  <c:v>0.15397749494461399</c:v>
                </c:pt>
                <c:pt idx="17857" formatCode="General">
                  <c:v>0.152778218273359</c:v>
                </c:pt>
                <c:pt idx="17858" formatCode="General">
                  <c:v>0.15152665935926901</c:v>
                </c:pt>
                <c:pt idx="17859" formatCode="General">
                  <c:v>0.150224590779682</c:v>
                </c:pt>
                <c:pt idx="17860" formatCode="General">
                  <c:v>0.14887375841484901</c:v>
                </c:pt>
                <c:pt idx="17861" formatCode="General">
                  <c:v>0.14747592790987801</c:v>
                </c:pt>
                <c:pt idx="17862" formatCode="General">
                  <c:v>0.146032864080512</c:v>
                </c:pt>
                <c:pt idx="17863" formatCode="General">
                  <c:v>0.14454612275440301</c:v>
                </c:pt>
                <c:pt idx="17864" formatCode="General">
                  <c:v>0.143017966694379</c:v>
                </c:pt>
                <c:pt idx="17865" formatCode="General">
                  <c:v>0.141450635747572</c:v>
                </c:pt>
                <c:pt idx="17866" formatCode="General">
                  <c:v>0.139845317113822</c:v>
                </c:pt>
                <c:pt idx="17867" formatCode="General">
                  <c:v>0.138203509446547</c:v>
                </c:pt>
                <c:pt idx="17868" formatCode="General">
                  <c:v>0.136527662529115</c:v>
                </c:pt>
                <c:pt idx="17869" formatCode="General">
                  <c:v>0.13481952713901801</c:v>
                </c:pt>
                <c:pt idx="17870" formatCode="General">
                  <c:v>0.13308060334805899</c:v>
                </c:pt>
                <c:pt idx="17871" formatCode="General">
                  <c:v>0.131313276068971</c:v>
                </c:pt>
                <c:pt idx="17872" formatCode="General">
                  <c:v>0.12951921012828699</c:v>
                </c:pt>
                <c:pt idx="17873" formatCode="General">
                  <c:v>0.12769982204744601</c:v>
                </c:pt>
                <c:pt idx="17874" formatCode="General">
                  <c:v>0.12585746275473</c:v>
                </c:pt>
                <c:pt idx="17875" formatCode="General">
                  <c:v>0.123994327320569</c:v>
                </c:pt>
                <c:pt idx="17876" formatCode="General">
                  <c:v>0.122111786948505</c:v>
                </c:pt>
                <c:pt idx="17877" formatCode="General">
                  <c:v>0.120211504862581</c:v>
                </c:pt>
                <c:pt idx="17878" formatCode="General">
                  <c:v>0.118295553158749</c:v>
                </c:pt>
                <c:pt idx="17879" formatCode="General">
                  <c:v>0.116365820820998</c:v>
                </c:pt>
                <c:pt idx="17880" formatCode="General">
                  <c:v>0.11442393083564401</c:v>
                </c:pt>
                <c:pt idx="17881" formatCode="General">
                  <c:v>0.112471288220465</c:v>
                </c:pt>
                <c:pt idx="17882" formatCode="General">
                  <c:v>0.11050969266482399</c:v>
                </c:pt>
                <c:pt idx="17883" formatCode="General">
                  <c:v>0.108541388686086</c:v>
                </c:pt>
                <c:pt idx="17884" formatCode="General">
                  <c:v>0.10656840374236801</c:v>
                </c:pt>
                <c:pt idx="17885" formatCode="General">
                  <c:v>0.104591962937506</c:v>
                </c:pt>
                <c:pt idx="17886" formatCode="General">
                  <c:v>0.10261359270874</c:v>
                </c:pt>
                <c:pt idx="17887" formatCode="General">
                  <c:v>0.10063525987795501</c:v>
                </c:pt>
                <c:pt idx="17888" formatCode="General">
                  <c:v>9.8658764379625605E-2</c:v>
                </c:pt>
                <c:pt idx="17889" formatCode="General">
                  <c:v>9.6685675443320102E-2</c:v>
                </c:pt>
                <c:pt idx="17890" formatCode="General">
                  <c:v>9.4717361295264202E-2</c:v>
                </c:pt>
                <c:pt idx="17891" formatCode="General">
                  <c:v>9.2755558181146294E-2</c:v>
                </c:pt>
                <c:pt idx="17892" formatCode="General">
                  <c:v>9.0801847923261306E-2</c:v>
                </c:pt>
                <c:pt idx="17893" formatCode="General">
                  <c:v>8.8857584409376494E-2</c:v>
                </c:pt>
                <c:pt idx="17894" formatCode="General">
                  <c:v>8.6923948254712294E-2</c:v>
                </c:pt>
                <c:pt idx="17895" formatCode="General">
                  <c:v>8.5002503415452901E-2</c:v>
                </c:pt>
                <c:pt idx="17896" formatCode="General">
                  <c:v>8.3094696680927504E-2</c:v>
                </c:pt>
                <c:pt idx="17897" formatCode="General">
                  <c:v>8.1201828429093903E-2</c:v>
                </c:pt>
                <c:pt idx="17898" formatCode="General">
                  <c:v>7.9325558071308103E-2</c:v>
                </c:pt>
                <c:pt idx="17899" formatCode="General">
                  <c:v>7.7466883950678397E-2</c:v>
                </c:pt>
                <c:pt idx="17900" formatCode="General">
                  <c:v>7.5627128592107795E-2</c:v>
                </c:pt>
                <c:pt idx="17901" formatCode="General">
                  <c:v>7.3807461373296496E-2</c:v>
                </c:pt>
                <c:pt idx="17902" formatCode="General">
                  <c:v>7.2008365550031997E-2</c:v>
                </c:pt>
                <c:pt idx="17903" formatCode="General">
                  <c:v>7.0231292310111104E-2</c:v>
                </c:pt>
                <c:pt idx="17904" formatCode="General">
                  <c:v>6.8477654141697902E-2</c:v>
                </c:pt>
                <c:pt idx="17905" formatCode="General">
                  <c:v>6.6748175027483606E-2</c:v>
                </c:pt>
                <c:pt idx="17906" formatCode="General">
                  <c:v>6.5043956722473401E-2</c:v>
                </c:pt>
                <c:pt idx="17907" formatCode="General">
                  <c:v>6.3366046348877395E-2</c:v>
                </c:pt>
                <c:pt idx="17908" formatCode="General">
                  <c:v>6.1715354078619597E-2</c:v>
                </c:pt>
                <c:pt idx="17909" formatCode="General">
                  <c:v>6.0092669773153397E-2</c:v>
                </c:pt>
                <c:pt idx="17910" formatCode="General">
                  <c:v>5.8498708606490903E-2</c:v>
                </c:pt>
                <c:pt idx="17911" formatCode="General">
                  <c:v>5.69346291158115E-2</c:v>
                </c:pt>
                <c:pt idx="17912" formatCode="General">
                  <c:v>5.5400961042987203E-2</c:v>
                </c:pt>
                <c:pt idx="17913" formatCode="General">
                  <c:v>5.38981017407026E-2</c:v>
                </c:pt>
                <c:pt idx="17914" formatCode="General">
                  <c:v>5.2426903560557001E-2</c:v>
                </c:pt>
                <c:pt idx="17915" formatCode="General">
                  <c:v>5.0987611964109898E-2</c:v>
                </c:pt>
                <c:pt idx="17916" formatCode="General">
                  <c:v>4.95804302885978E-2</c:v>
                </c:pt>
                <c:pt idx="17917" formatCode="General">
                  <c:v>4.8206605552373702E-2</c:v>
                </c:pt>
                <c:pt idx="17918" formatCode="General">
                  <c:v>4.68663048316037E-2</c:v>
                </c:pt>
                <c:pt idx="17919" formatCode="General">
                  <c:v>4.5559586019242398E-2</c:v>
                </c:pt>
                <c:pt idx="17920" formatCode="General">
                  <c:v>4.4287580360523798E-2</c:v>
                </c:pt>
                <c:pt idx="17921" formatCode="General">
                  <c:v>4.3050335343384399E-2</c:v>
                </c:pt>
                <c:pt idx="17922" formatCode="General">
                  <c:v>4.1847703272143398E-2</c:v>
                </c:pt>
                <c:pt idx="17923" formatCode="General">
                  <c:v>4.0679564748140197E-2</c:v>
                </c:pt>
                <c:pt idx="17924" formatCode="General">
                  <c:v>3.9546391560170001E-2</c:v>
                </c:pt>
                <c:pt idx="17925" formatCode="General">
                  <c:v>3.8448657150555399E-2</c:v>
                </c:pt>
                <c:pt idx="17926" formatCode="General">
                  <c:v>3.7385687516813898E-2</c:v>
                </c:pt>
                <c:pt idx="17927" formatCode="General">
                  <c:v>3.6357324454781202E-2</c:v>
                </c:pt>
                <c:pt idx="17928" formatCode="General">
                  <c:v>3.5364074947782702E-2</c:v>
                </c:pt>
                <c:pt idx="17929" formatCode="General">
                  <c:v>3.4405925301785101E-2</c:v>
                </c:pt>
                <c:pt idx="17930" formatCode="General">
                  <c:v>3.3482282068504503E-2</c:v>
                </c:pt>
                <c:pt idx="17931" formatCode="General">
                  <c:v>3.2593123230653602E-2</c:v>
                </c:pt>
                <c:pt idx="17932" formatCode="General">
                  <c:v>3.1738522710853902E-2</c:v>
                </c:pt>
                <c:pt idx="17933" formatCode="General">
                  <c:v>3.0918022687980998E-2</c:v>
                </c:pt>
                <c:pt idx="17934" formatCode="General">
                  <c:v>3.0131161209705E-2</c:v>
                </c:pt>
                <c:pt idx="17935" formatCode="General">
                  <c:v>2.9377496498917698E-2</c:v>
                </c:pt>
                <c:pt idx="17936" formatCode="General">
                  <c:v>2.8656135484817401E-2</c:v>
                </c:pt>
                <c:pt idx="17937" formatCode="General">
                  <c:v>2.7966813893166902E-2</c:v>
                </c:pt>
                <c:pt idx="17938" formatCode="General">
                  <c:v>2.73093802100609E-2</c:v>
                </c:pt>
                <c:pt idx="17939" formatCode="General">
                  <c:v>2.6682656568877899E-2</c:v>
                </c:pt>
                <c:pt idx="17940" formatCode="General">
                  <c:v>2.6086046275423401E-2</c:v>
                </c:pt>
                <c:pt idx="17941" formatCode="General">
                  <c:v>2.55191898882683E-2</c:v>
                </c:pt>
                <c:pt idx="17942" formatCode="General">
                  <c:v>2.4981839054104199E-2</c:v>
                </c:pt>
                <c:pt idx="17943" formatCode="General">
                  <c:v>2.4473263202333201E-2</c:v>
                </c:pt>
                <c:pt idx="17944" formatCode="General">
                  <c:v>2.3992246218177599E-2</c:v>
                </c:pt>
                <c:pt idx="17945" formatCode="General">
                  <c:v>2.3538206300998898E-2</c:v>
                </c:pt>
                <c:pt idx="17946" formatCode="General">
                  <c:v>2.3110215668602802E-2</c:v>
                </c:pt>
                <c:pt idx="17947" formatCode="General">
                  <c:v>2.27073968885192E-2</c:v>
                </c:pt>
                <c:pt idx="17948" formatCode="General">
                  <c:v>2.2328489948386501E-2</c:v>
                </c:pt>
                <c:pt idx="17949" formatCode="General">
                  <c:v>2.1972564401429799E-2</c:v>
                </c:pt>
                <c:pt idx="17950" formatCode="General">
                  <c:v>2.1639226516363099E-2</c:v>
                </c:pt>
                <c:pt idx="17951" formatCode="General">
                  <c:v>2.1327329180743201E-2</c:v>
                </c:pt>
                <c:pt idx="17952" formatCode="General">
                  <c:v>2.1035812248019502E-2</c:v>
                </c:pt>
                <c:pt idx="17953" formatCode="General">
                  <c:v>2.0763692273131001E-2</c:v>
                </c:pt>
                <c:pt idx="17954" formatCode="General">
                  <c:v>2.0509885022937199E-2</c:v>
                </c:pt>
                <c:pt idx="17955" formatCode="General">
                  <c:v>2.0273259162633402E-2</c:v>
                </c:pt>
                <c:pt idx="17956" formatCode="General">
                  <c:v>2.0052755219430899E-2</c:v>
                </c:pt>
                <c:pt idx="17957" formatCode="General">
                  <c:v>1.9847233941038701E-2</c:v>
                </c:pt>
                <c:pt idx="17958" formatCode="General">
                  <c:v>1.9655522334411701E-2</c:v>
                </c:pt>
                <c:pt idx="17959" formatCode="General">
                  <c:v>1.94764785747281E-2</c:v>
                </c:pt>
                <c:pt idx="17960" formatCode="General">
                  <c:v>1.9308888617333701E-2</c:v>
                </c:pt>
                <c:pt idx="17961" formatCode="General">
                  <c:v>1.9151523112493699E-2</c:v>
                </c:pt>
                <c:pt idx="17962" formatCode="General">
                  <c:v>1.9003199483440598E-2</c:v>
                </c:pt>
                <c:pt idx="17963" formatCode="General">
                  <c:v>1.8862676171028901E-2</c:v>
                </c:pt>
                <c:pt idx="17964" formatCode="General">
                  <c:v>1.8728650131923499E-2</c:v>
                </c:pt>
                <c:pt idx="17965" formatCode="General">
                  <c:v>1.8599878689377399E-2</c:v>
                </c:pt>
                <c:pt idx="17966" formatCode="General">
                  <c:v>1.8475134693317401E-2</c:v>
                </c:pt>
                <c:pt idx="17967" formatCode="General">
                  <c:v>1.8353143500340698E-2</c:v>
                </c:pt>
                <c:pt idx="17968" formatCode="General">
                  <c:v>1.8232588020620201E-2</c:v>
                </c:pt>
                <c:pt idx="17969" formatCode="General">
                  <c:v>1.8112222099634898E-2</c:v>
                </c:pt>
                <c:pt idx="17970" formatCode="General">
                  <c:v>1.7990771014549899E-2</c:v>
                </c:pt>
                <c:pt idx="17971" formatCode="General">
                  <c:v>1.7866927094037099E-2</c:v>
                </c:pt>
                <c:pt idx="17972" formatCode="General">
                  <c:v>1.7739452218362602E-2</c:v>
                </c:pt>
                <c:pt idx="17973" formatCode="General">
                  <c:v>1.7607081385729501E-2</c:v>
                </c:pt>
                <c:pt idx="17974" formatCode="General">
                  <c:v>1.7468533302967201E-2</c:v>
                </c:pt>
                <c:pt idx="17975" formatCode="General">
                  <c:v>1.73225479611466E-2</c:v>
                </c:pt>
                <c:pt idx="17976" formatCode="General">
                  <c:v>1.7167874208663399E-2</c:v>
                </c:pt>
                <c:pt idx="17977" formatCode="General">
                  <c:v>1.7003271841276899E-2</c:v>
                </c:pt>
                <c:pt idx="17978" formatCode="General">
                  <c:v>1.6827491047973101E-2</c:v>
                </c:pt>
                <c:pt idx="17979" formatCode="General">
                  <c:v>1.6639306016577701E-2</c:v>
                </c:pt>
                <c:pt idx="17980" formatCode="General">
                  <c:v>1.6437550165523999E-2</c:v>
                </c:pt>
                <c:pt idx="17981" formatCode="General">
                  <c:v>1.6221043082286599E-2</c:v>
                </c:pt>
                <c:pt idx="17982" formatCode="General">
                  <c:v>1.5988584356513399E-2</c:v>
                </c:pt>
                <c:pt idx="17983" formatCode="General">
                  <c:v>1.5739013647390498E-2</c:v>
                </c:pt>
                <c:pt idx="17984" formatCode="General">
                  <c:v>1.54712132676618E-2</c:v>
                </c:pt>
                <c:pt idx="17985" formatCode="General">
                  <c:v>1.51840539351921E-2</c:v>
                </c:pt>
                <c:pt idx="17986" formatCode="General">
                  <c:v>1.4876445387088599E-2</c:v>
                </c:pt>
                <c:pt idx="17987" formatCode="General">
                  <c:v>1.4547339077553701E-2</c:v>
                </c:pt>
                <c:pt idx="17988" formatCode="General">
                  <c:v>1.41956707189778E-2</c:v>
                </c:pt>
                <c:pt idx="17989" formatCode="General">
                  <c:v>1.38204115817915E-2</c:v>
                </c:pt>
                <c:pt idx="17990" formatCode="General">
                  <c:v>1.34205686128798E-2</c:v>
                </c:pt>
                <c:pt idx="17991" formatCode="General">
                  <c:v>1.29951343072919E-2</c:v>
                </c:pt>
                <c:pt idx="17992" formatCode="General">
                  <c:v>1.25431912614728E-2</c:v>
                </c:pt>
                <c:pt idx="17993" formatCode="General">
                  <c:v>1.2063862824542601E-2</c:v>
                </c:pt>
                <c:pt idx="17994" formatCode="General">
                  <c:v>1.15562445652173E-2</c:v>
                </c:pt>
                <c:pt idx="17995" formatCode="General">
                  <c:v>1.1019460684428099E-2</c:v>
                </c:pt>
                <c:pt idx="17996" formatCode="General">
                  <c:v>1.0452721722134E-2</c:v>
                </c:pt>
                <c:pt idx="17997" formatCode="General">
                  <c:v>9.8552730911376299E-3</c:v>
                </c:pt>
                <c:pt idx="17998" formatCode="General">
                  <c:v>9.2263980801758003E-3</c:v>
                </c:pt>
                <c:pt idx="17999" formatCode="General">
                  <c:v>8.5655396217058592E-3</c:v>
                </c:pt>
                <c:pt idx="18000" formatCode="General">
                  <c:v>7.8717810118874004E-3</c:v>
                </c:pt>
                <c:pt idx="18001" formatCode="General">
                  <c:v>7.1444776855062496E-3</c:v>
                </c:pt>
                <c:pt idx="18002" formatCode="General">
                  <c:v>6.38330585796687E-3</c:v>
                </c:pt>
                <c:pt idx="18003" formatCode="General">
                  <c:v>5.5876396828987204E-3</c:v>
                </c:pt>
                <c:pt idx="18004" formatCode="General">
                  <c:v>4.7570073065191197E-3</c:v>
                </c:pt>
                <c:pt idx="18005" formatCode="General">
                  <c:v>3.89060976964014E-3</c:v>
                </c:pt>
                <c:pt idx="18006" formatCode="General">
                  <c:v>2.98789578885292E-3</c:v>
                </c:pt>
                <c:pt idx="18007" formatCode="General">
                  <c:v>2.0490934795103898E-3</c:v>
                </c:pt>
                <c:pt idx="18008" formatCode="General">
                  <c:v>1.0735854803604801E-3</c:v>
                </c:pt>
                <c:pt idx="18009">
                  <c:v>6.0903308365444998E-5</c:v>
                </c:pt>
                <c:pt idx="18010" formatCode="General">
                  <c:v>-9.8866441378890006E-4</c:v>
                </c:pt>
                <c:pt idx="18011" formatCode="General">
                  <c:v>-2.0757125950922701E-3</c:v>
                </c:pt>
                <c:pt idx="18012" formatCode="General">
                  <c:v>-3.2007040993629302E-3</c:v>
                </c:pt>
                <c:pt idx="18013" formatCode="General">
                  <c:v>-4.3633155068146202E-3</c:v>
                </c:pt>
                <c:pt idx="18014" formatCode="General">
                  <c:v>-5.5635033199966299E-3</c:v>
                </c:pt>
                <c:pt idx="18015" formatCode="General">
                  <c:v>-6.80113538363463E-3</c:v>
                </c:pt>
                <c:pt idx="18016" formatCode="General">
                  <c:v>-8.07646786396388E-3</c:v>
                </c:pt>
                <c:pt idx="18017" formatCode="General">
                  <c:v>-9.3895981658491095E-3</c:v>
                </c:pt>
                <c:pt idx="18018" formatCode="General">
                  <c:v>-1.07399208152156E-2</c:v>
                </c:pt>
                <c:pt idx="18019" formatCode="General">
                  <c:v>-1.21277119213496E-2</c:v>
                </c:pt>
                <c:pt idx="18020" formatCode="General">
                  <c:v>-1.3552622642756199E-2</c:v>
                </c:pt>
                <c:pt idx="18021" formatCode="General">
                  <c:v>-1.50140894851021E-2</c:v>
                </c:pt>
                <c:pt idx="18022" formatCode="General">
                  <c:v>-1.6511992915222099E-2</c:v>
                </c:pt>
                <c:pt idx="18023" formatCode="General">
                  <c:v>-1.8046126613921899E-2</c:v>
                </c:pt>
                <c:pt idx="18024" formatCode="General">
                  <c:v>-1.96160873206691E-2</c:v>
                </c:pt>
                <c:pt idx="18025" formatCode="General">
                  <c:v>-2.1220820655322901E-2</c:v>
                </c:pt>
                <c:pt idx="18026" formatCode="General">
                  <c:v>-2.2860199084788101E-2</c:v>
                </c:pt>
                <c:pt idx="18027" formatCode="General">
                  <c:v>-2.45335416545539E-2</c:v>
                </c:pt>
                <c:pt idx="18028" formatCode="General">
                  <c:v>-2.6240071246315E-2</c:v>
                </c:pt>
                <c:pt idx="18029" formatCode="General">
                  <c:v>-2.7980025048663398E-2</c:v>
                </c:pt>
                <c:pt idx="18030" formatCode="General">
                  <c:v>-2.97524867755029E-2</c:v>
                </c:pt>
                <c:pt idx="18031" formatCode="General">
                  <c:v>-3.1556328374882703E-2</c:v>
                </c:pt>
                <c:pt idx="18032" formatCode="General">
                  <c:v>-3.33908627654581E-2</c:v>
                </c:pt>
                <c:pt idx="18033" formatCode="General">
                  <c:v>-3.5254849650574703E-2</c:v>
                </c:pt>
                <c:pt idx="18034" formatCode="General">
                  <c:v>-3.7147559824483901E-2</c:v>
                </c:pt>
                <c:pt idx="18035" formatCode="General">
                  <c:v>-3.9068801980488302E-2</c:v>
                </c:pt>
                <c:pt idx="18036" formatCode="General">
                  <c:v>-4.1017269070204802E-2</c:v>
                </c:pt>
                <c:pt idx="18037" formatCode="General">
                  <c:v>-4.2992043096514401E-2</c:v>
                </c:pt>
                <c:pt idx="18038" formatCode="General">
                  <c:v>-4.4992192215027003E-2</c:v>
                </c:pt>
                <c:pt idx="18039" formatCode="General">
                  <c:v>-4.7016187507061102E-2</c:v>
                </c:pt>
                <c:pt idx="18040" formatCode="General">
                  <c:v>-4.9063007870630698E-2</c:v>
                </c:pt>
                <c:pt idx="18041" formatCode="General">
                  <c:v>-5.1131703705817599E-2</c:v>
                </c:pt>
                <c:pt idx="18042" formatCode="General">
                  <c:v>-5.3221339960153498E-2</c:v>
                </c:pt>
                <c:pt idx="18043" formatCode="General">
                  <c:v>-5.5330935960512903E-2</c:v>
                </c:pt>
                <c:pt idx="18044" formatCode="General">
                  <c:v>-5.7458912482535401E-2</c:v>
                </c:pt>
                <c:pt idx="18045" formatCode="General">
                  <c:v>-5.9603664103937699E-2</c:v>
                </c:pt>
                <c:pt idx="18046" formatCode="General">
                  <c:v>-6.1764159335364902E-2</c:v>
                </c:pt>
                <c:pt idx="18047" formatCode="General">
                  <c:v>-6.3938885820385802E-2</c:v>
                </c:pt>
                <c:pt idx="18048" formatCode="General">
                  <c:v>-6.6126296997564504E-2</c:v>
                </c:pt>
                <c:pt idx="18049" formatCode="General">
                  <c:v>-6.8324910638426897E-2</c:v>
                </c:pt>
                <c:pt idx="18050" formatCode="General">
                  <c:v>-7.0533369417929204E-2</c:v>
                </c:pt>
                <c:pt idx="18051" formatCode="General">
                  <c:v>-7.2750904860981402E-2</c:v>
                </c:pt>
                <c:pt idx="18052" formatCode="General">
                  <c:v>-7.4975710505274795E-2</c:v>
                </c:pt>
                <c:pt idx="18053" formatCode="General">
                  <c:v>-7.7205941948686796E-2</c:v>
                </c:pt>
                <c:pt idx="18054" formatCode="General">
                  <c:v>-7.9440397458451301E-2</c:v>
                </c:pt>
                <c:pt idx="18055" formatCode="General">
                  <c:v>-8.1677507260222201E-2</c:v>
                </c:pt>
                <c:pt idx="18056" formatCode="General">
                  <c:v>-8.3916289652531298E-2</c:v>
                </c:pt>
                <c:pt idx="18057" formatCode="General">
                  <c:v>-8.6155242941204094E-2</c:v>
                </c:pt>
                <c:pt idx="18058" formatCode="General">
                  <c:v>-8.8391779158029801E-2</c:v>
                </c:pt>
                <c:pt idx="18059" formatCode="General">
                  <c:v>-9.0624460246071001E-2</c:v>
                </c:pt>
                <c:pt idx="18060" formatCode="General">
                  <c:v>-9.2852100170465496E-2</c:v>
                </c:pt>
                <c:pt idx="18061" formatCode="General">
                  <c:v>-9.5073056516020202E-2</c:v>
                </c:pt>
                <c:pt idx="18062" formatCode="General">
                  <c:v>-9.7285708706363397E-2</c:v>
                </c:pt>
                <c:pt idx="18063" formatCode="General">
                  <c:v>-9.9487963137070895E-2</c:v>
                </c:pt>
                <c:pt idx="18064" formatCode="General">
                  <c:v>-0.101677855235616</c:v>
                </c:pt>
                <c:pt idx="18065" formatCode="General">
                  <c:v>-0.103854196620671</c:v>
                </c:pt>
                <c:pt idx="18066" formatCode="General">
                  <c:v>-0.10601596911873799</c:v>
                </c:pt>
                <c:pt idx="18067" formatCode="General">
                  <c:v>-0.108161128615719</c:v>
                </c:pt>
                <c:pt idx="18068" formatCode="General">
                  <c:v>-0.11028768754585599</c:v>
                </c:pt>
                <c:pt idx="18069" formatCode="General">
                  <c:v>-0.11239438066052899</c:v>
                </c:pt>
                <c:pt idx="18070" formatCode="General">
                  <c:v>-0.114479552087832</c:v>
                </c:pt>
                <c:pt idx="18071" formatCode="General">
                  <c:v>-0.11654104607643299</c:v>
                </c:pt>
                <c:pt idx="18072" formatCode="General">
                  <c:v>-0.118576870390422</c:v>
                </c:pt>
                <c:pt idx="18073" formatCode="General">
                  <c:v>-0.120585845660709</c:v>
                </c:pt>
                <c:pt idx="18074" formatCode="General">
                  <c:v>-0.122567000092866</c:v>
                </c:pt>
                <c:pt idx="18075" formatCode="General">
                  <c:v>-0.124518372597777</c:v>
                </c:pt>
                <c:pt idx="18076" formatCode="General">
                  <c:v>-0.126438093288465</c:v>
                </c:pt>
                <c:pt idx="18077" formatCode="General">
                  <c:v>-0.12832498630959999</c:v>
                </c:pt>
                <c:pt idx="18078" formatCode="General">
                  <c:v>-0.13017702090070299</c:v>
                </c:pt>
                <c:pt idx="18079" formatCode="General">
                  <c:v>-0.13199281545692601</c:v>
                </c:pt>
                <c:pt idx="18080" formatCode="General">
                  <c:v>-0.13377119826976799</c:v>
                </c:pt>
                <c:pt idx="18081" formatCode="General">
                  <c:v>-0.13551004913315101</c:v>
                </c:pt>
                <c:pt idx="18082" formatCode="General">
                  <c:v>-0.13720792124575801</c:v>
                </c:pt>
                <c:pt idx="18083" formatCode="General">
                  <c:v>-0.138863613981068</c:v>
                </c:pt>
                <c:pt idx="18084" formatCode="General">
                  <c:v>-0.14047556576885101</c:v>
                </c:pt>
                <c:pt idx="18085" formatCode="General">
                  <c:v>-0.14204236074341001</c:v>
                </c:pt>
                <c:pt idx="18086" formatCode="General">
                  <c:v>-0.14356276297485501</c:v>
                </c:pt>
                <c:pt idx="18087" formatCode="General">
                  <c:v>-0.145035154876381</c:v>
                </c:pt>
                <c:pt idx="18088" formatCode="General">
                  <c:v>-0.14645812764038699</c:v>
                </c:pt>
                <c:pt idx="18089" formatCode="General">
                  <c:v>-0.147830995225643</c:v>
                </c:pt>
                <c:pt idx="18090" formatCode="General">
                  <c:v>-0.149152189991378</c:v>
                </c:pt>
                <c:pt idx="18091" formatCode="General">
                  <c:v>-0.15042024369910201</c:v>
                </c:pt>
                <c:pt idx="18092" formatCode="General">
                  <c:v>-0.15163442001372199</c:v>
                </c:pt>
                <c:pt idx="18093" formatCode="General">
                  <c:v>-0.15279306354943201</c:v>
                </c:pt>
                <c:pt idx="18094" formatCode="General">
                  <c:v>-0.15389464195857699</c:v>
                </c:pt>
                <c:pt idx="18095" formatCode="General">
                  <c:v>-0.154938391263192</c:v>
                </c:pt>
                <c:pt idx="18096" formatCode="General">
                  <c:v>-0.155923216889711</c:v>
                </c:pt>
                <c:pt idx="18097" formatCode="General">
                  <c:v>-0.15684762110613101</c:v>
                </c:pt>
                <c:pt idx="18098" formatCode="General">
                  <c:v>-0.15771087014848201</c:v>
                </c:pt>
                <c:pt idx="18099" formatCode="General">
                  <c:v>-0.15851249287831901</c:v>
                </c:pt>
                <c:pt idx="18100" formatCode="General">
                  <c:v>-0.15925159823503601</c:v>
                </c:pt>
                <c:pt idx="18101" formatCode="General">
                  <c:v>-0.15992687591437499</c:v>
                </c:pt>
                <c:pt idx="18102" formatCode="General">
                  <c:v>-0.160537684648169</c:v>
                </c:pt>
                <c:pt idx="18103" formatCode="General">
                  <c:v>-0.16108307712598799</c:v>
                </c:pt>
                <c:pt idx="18104" formatCode="General">
                  <c:v>-0.16156222683590901</c:v>
                </c:pt>
                <c:pt idx="18105" formatCode="General">
                  <c:v>-0.1619745372245</c:v>
                </c:pt>
                <c:pt idx="18106" formatCode="General">
                  <c:v>-0.16231961237102299</c:v>
                </c:pt>
                <c:pt idx="18107" formatCode="General">
                  <c:v>-0.16259717117678299</c:v>
                </c:pt>
                <c:pt idx="18108" formatCode="General">
                  <c:v>-0.16280595795275801</c:v>
                </c:pt>
                <c:pt idx="18109" formatCode="General">
                  <c:v>-0.16294540210953701</c:v>
                </c:pt>
                <c:pt idx="18110" formatCode="General">
                  <c:v>-0.16301569911073899</c:v>
                </c:pt>
                <c:pt idx="18111" formatCode="General">
                  <c:v>-0.16301611987098399</c:v>
                </c:pt>
                <c:pt idx="18112" formatCode="General">
                  <c:v>-0.162946001616459</c:v>
                </c:pt>
                <c:pt idx="18113" formatCode="General">
                  <c:v>-0.16280541687893699</c:v>
                </c:pt>
                <c:pt idx="18114" formatCode="General">
                  <c:v>-0.16259408954306401</c:v>
                </c:pt>
                <c:pt idx="18115" formatCode="General">
                  <c:v>-0.162311844591225</c:v>
                </c:pt>
                <c:pt idx="18116" formatCode="General">
                  <c:v>-0.16195867102581399</c:v>
                </c:pt>
                <c:pt idx="18117" formatCode="General">
                  <c:v>-0.161534661179498</c:v>
                </c:pt>
                <c:pt idx="18118" formatCode="General">
                  <c:v>-0.161039452503593</c:v>
                </c:pt>
                <c:pt idx="18119" formatCode="General">
                  <c:v>-0.16047279045880999</c:v>
                </c:pt>
                <c:pt idx="18120" formatCode="General">
                  <c:v>-0.159835133666788</c:v>
                </c:pt>
                <c:pt idx="18121" formatCode="General">
                  <c:v>-0.15912671310728499</c:v>
                </c:pt>
                <c:pt idx="18122" formatCode="General">
                  <c:v>-0.15834748194346501</c:v>
                </c:pt>
                <c:pt idx="18123" formatCode="General">
                  <c:v>-0.157497526231792</c:v>
                </c:pt>
                <c:pt idx="18124" formatCode="General">
                  <c:v>-0.156577057762713</c:v>
                </c:pt>
                <c:pt idx="18125" formatCode="General">
                  <c:v>-0.155586399664571</c:v>
                </c:pt>
                <c:pt idx="18126" formatCode="General">
                  <c:v>-0.15452586911251501</c:v>
                </c:pt>
                <c:pt idx="18127" formatCode="General">
                  <c:v>-0.15339582015842401</c:v>
                </c:pt>
                <c:pt idx="18128" formatCode="General">
                  <c:v>-0.15219669705224201</c:v>
                </c:pt>
                <c:pt idx="18129" formatCode="General">
                  <c:v>-0.15092892671432001</c:v>
                </c:pt>
                <c:pt idx="18130" formatCode="General">
                  <c:v>-0.14959302501969601</c:v>
                </c:pt>
                <c:pt idx="18131" formatCode="General">
                  <c:v>-0.14818965316503299</c:v>
                </c:pt>
                <c:pt idx="18132" formatCode="General">
                  <c:v>-0.146719445057653</c:v>
                </c:pt>
                <c:pt idx="18133" formatCode="General">
                  <c:v>-0.145183046152567</c:v>
                </c:pt>
                <c:pt idx="18134" formatCode="General">
                  <c:v>-0.14358122530960199</c:v>
                </c:pt>
                <c:pt idx="18135" formatCode="General">
                  <c:v>-0.14191476396237099</c:v>
                </c:pt>
                <c:pt idx="18136" formatCode="General">
                  <c:v>-0.140184445151075</c:v>
                </c:pt>
                <c:pt idx="18137" formatCode="General">
                  <c:v>-0.13839116258956699</c:v>
                </c:pt>
                <c:pt idx="18138" formatCode="General">
                  <c:v>-0.136535866390261</c:v>
                </c:pt>
                <c:pt idx="18139" formatCode="General">
                  <c:v>-0.13461949321541999</c:v>
                </c:pt>
                <c:pt idx="18140" formatCode="General">
                  <c:v>-0.132643011912597</c:v>
                </c:pt>
                <c:pt idx="18141" formatCode="General">
                  <c:v>-0.13060743103169101</c:v>
                </c:pt>
                <c:pt idx="18142" formatCode="General">
                  <c:v>-0.12851384965160001</c:v>
                </c:pt>
                <c:pt idx="18143" formatCode="General">
                  <c:v>-0.12636339566055599</c:v>
                </c:pt>
                <c:pt idx="18144" formatCode="General">
                  <c:v>-0.124157167399306</c:v>
                </c:pt>
                <c:pt idx="18145" formatCode="General">
                  <c:v>-0.121896390294294</c:v>
                </c:pt>
                <c:pt idx="18146" formatCode="General">
                  <c:v>-0.119582311177012</c:v>
                </c:pt>
                <c:pt idx="18147" formatCode="General">
                  <c:v>-0.117216125112268</c:v>
                </c:pt>
                <c:pt idx="18148" formatCode="General">
                  <c:v>-0.114799078060557</c:v>
                </c:pt>
                <c:pt idx="18149" formatCode="General">
                  <c:v>-0.11233242885876001</c:v>
                </c:pt>
                <c:pt idx="18150" formatCode="General">
                  <c:v>-0.10981754911179099</c:v>
                </c:pt>
                <c:pt idx="18151" formatCode="General">
                  <c:v>-0.10725581716339901</c:v>
                </c:pt>
                <c:pt idx="18152" formatCode="General">
                  <c:v>-0.104648600326743</c:v>
                </c:pt>
                <c:pt idx="18153" formatCode="General">
                  <c:v>-0.101997313044488</c:v>
                </c:pt>
                <c:pt idx="18154" formatCode="General">
                  <c:v>-9.9303412580148798E-2</c:v>
                </c:pt>
                <c:pt idx="18155" formatCode="General">
                  <c:v>-9.6568343766036194E-2</c:v>
                </c:pt>
                <c:pt idx="18156" formatCode="General">
                  <c:v>-9.3793583798930102E-2</c:v>
                </c:pt>
                <c:pt idx="18157" formatCode="General">
                  <c:v>-9.0980645120333603E-2</c:v>
                </c:pt>
                <c:pt idx="18158" formatCode="General">
                  <c:v>-8.8131019364026994E-2</c:v>
                </c:pt>
                <c:pt idx="18159" formatCode="General">
                  <c:v>-8.5246279264078795E-2</c:v>
                </c:pt>
                <c:pt idx="18160" formatCode="General">
                  <c:v>-8.2327968759454903E-2</c:v>
                </c:pt>
                <c:pt idx="18161" formatCode="General">
                  <c:v>-7.9377595733698902E-2</c:v>
                </c:pt>
                <c:pt idx="18162" formatCode="General">
                  <c:v>-7.6396749746000095E-2</c:v>
                </c:pt>
                <c:pt idx="18163" formatCode="General">
                  <c:v>-7.3387107949298702E-2</c:v>
                </c:pt>
                <c:pt idx="18164" formatCode="General">
                  <c:v>-7.03503125499053E-2</c:v>
                </c:pt>
                <c:pt idx="18165" formatCode="General">
                  <c:v>-6.7287967853049205E-2</c:v>
                </c:pt>
                <c:pt idx="18166" formatCode="General">
                  <c:v>-6.4201697265692206E-2</c:v>
                </c:pt>
                <c:pt idx="18167" formatCode="General">
                  <c:v>-6.1093148345976497E-2</c:v>
                </c:pt>
                <c:pt idx="18168" formatCode="General">
                  <c:v>-5.7963973845924201E-2</c:v>
                </c:pt>
                <c:pt idx="18169" formatCode="General">
                  <c:v>-5.4815833577756601E-2</c:v>
                </c:pt>
                <c:pt idx="18170" formatCode="General">
                  <c:v>-5.1650386350528703E-2</c:v>
                </c:pt>
                <c:pt idx="18171" formatCode="General">
                  <c:v>-4.8469297268417498E-2</c:v>
                </c:pt>
                <c:pt idx="18172" formatCode="General">
                  <c:v>-4.5274223647537901E-2</c:v>
                </c:pt>
                <c:pt idx="18173" formatCode="General">
                  <c:v>-4.2066826410273303E-2</c:v>
                </c:pt>
                <c:pt idx="18174" formatCode="General">
                  <c:v>-3.8848769226371503E-2</c:v>
                </c:pt>
                <c:pt idx="18175" formatCode="General">
                  <c:v>-3.5621705412660798E-2</c:v>
                </c:pt>
                <c:pt idx="18176" formatCode="General">
                  <c:v>-3.2387291500843997E-2</c:v>
                </c:pt>
                <c:pt idx="18177" formatCode="General">
                  <c:v>-2.9147167373620698E-2</c:v>
                </c:pt>
                <c:pt idx="18178" formatCode="General">
                  <c:v>-2.5902970158497299E-2</c:v>
                </c:pt>
                <c:pt idx="18179" formatCode="General">
                  <c:v>-2.26562830378748E-2</c:v>
                </c:pt>
                <c:pt idx="18180" formatCode="General">
                  <c:v>-1.94087405946144E-2</c:v>
                </c:pt>
                <c:pt idx="18181" formatCode="General">
                  <c:v>-1.6161977419710399E-2</c:v>
                </c:pt>
                <c:pt idx="18182" formatCode="General">
                  <c:v>-1.29175190652974E-2</c:v>
                </c:pt>
                <c:pt idx="18183" formatCode="General">
                  <c:v>-9.6769930680116797E-3</c:v>
                </c:pt>
                <c:pt idx="18184" formatCode="General">
                  <c:v>-6.44198157871012E-3</c:v>
                </c:pt>
                <c:pt idx="18185" formatCode="General">
                  <c:v>-3.2140016041424498E-3</c:v>
                </c:pt>
                <c:pt idx="18186">
                  <c:v>5.4320137293438903E-6</c:v>
                </c:pt>
                <c:pt idx="18187" formatCode="General">
                  <c:v>3.21479934201073E-3</c:v>
                </c:pt>
                <c:pt idx="18188" formatCode="General">
                  <c:v>6.41258136333216E-3</c:v>
                </c:pt>
                <c:pt idx="18189" formatCode="General">
                  <c:v>9.5973647726509594E-3</c:v>
                </c:pt>
                <c:pt idx="18190" formatCode="General">
                  <c:v>1.27676860037052E-2</c:v>
                </c:pt>
                <c:pt idx="18191" formatCode="General">
                  <c:v>1.5922118232660602E-2</c:v>
                </c:pt>
                <c:pt idx="18192" formatCode="General">
                  <c:v>1.90592322877241E-2</c:v>
                </c:pt>
                <c:pt idx="18193" formatCode="General">
                  <c:v>2.2177643383352201E-2</c:v>
                </c:pt>
                <c:pt idx="18194" formatCode="General">
                  <c:v>2.52760168330304E-2</c:v>
                </c:pt>
                <c:pt idx="18195" formatCode="General">
                  <c:v>2.83530061865583E-2</c:v>
                </c:pt>
                <c:pt idx="18196" formatCode="General">
                  <c:v>3.14073071316191E-2</c:v>
                </c:pt>
                <c:pt idx="18197" formatCode="General">
                  <c:v>3.44376589002892E-2</c:v>
                </c:pt>
                <c:pt idx="18198" formatCode="General">
                  <c:v>3.7442839774705902E-2</c:v>
                </c:pt>
                <c:pt idx="18199" formatCode="General">
                  <c:v>4.0421605098947801E-2</c:v>
                </c:pt>
                <c:pt idx="18200" formatCode="General">
                  <c:v>4.3372738214038101E-2</c:v>
                </c:pt>
                <c:pt idx="18201" formatCode="General">
                  <c:v>4.6295059214075999E-2</c:v>
                </c:pt>
                <c:pt idx="18202" formatCode="General">
                  <c:v>4.91874800827461E-2</c:v>
                </c:pt>
                <c:pt idx="18203" formatCode="General">
                  <c:v>5.2048943145602301E-2</c:v>
                </c:pt>
                <c:pt idx="18204" formatCode="General">
                  <c:v>5.4878359943860103E-2</c:v>
                </c:pt>
                <c:pt idx="18205" formatCode="General">
                  <c:v>5.7674711792156802E-2</c:v>
                </c:pt>
                <c:pt idx="18206" formatCode="General">
                  <c:v>6.0437003733549398E-2</c:v>
                </c:pt>
                <c:pt idx="18207" formatCode="General">
                  <c:v>6.3164255810848793E-2</c:v>
                </c:pt>
                <c:pt idx="18208" formatCode="General">
                  <c:v>6.5855557152044206E-2</c:v>
                </c:pt>
                <c:pt idx="18209" formatCode="General">
                  <c:v>6.8510007097690603E-2</c:v>
                </c:pt>
                <c:pt idx="18210" formatCode="General">
                  <c:v>7.1126710818847999E-2</c:v>
                </c:pt>
                <c:pt idx="18211" formatCode="General">
                  <c:v>7.37048335904288E-2</c:v>
                </c:pt>
                <c:pt idx="18212" formatCode="General">
                  <c:v>7.6243608653166303E-2</c:v>
                </c:pt>
                <c:pt idx="18213" formatCode="General">
                  <c:v>7.8742325920189996E-2</c:v>
                </c:pt>
                <c:pt idx="18214" formatCode="General">
                  <c:v>8.1200269156799496E-2</c:v>
                </c:pt>
                <c:pt idx="18215" formatCode="General">
                  <c:v>8.3616709778536705E-2</c:v>
                </c:pt>
                <c:pt idx="18216" formatCode="General">
                  <c:v>8.5991020432165693E-2</c:v>
                </c:pt>
                <c:pt idx="18217" formatCode="General">
                  <c:v>8.8322619910667602E-2</c:v>
                </c:pt>
                <c:pt idx="18218" formatCode="General">
                  <c:v>9.0610907887992101E-2</c:v>
                </c:pt>
                <c:pt idx="18219" formatCode="General">
                  <c:v>9.2855339633487605E-2</c:v>
                </c:pt>
                <c:pt idx="18220" formatCode="General">
                  <c:v>9.5055671951035897E-2</c:v>
                </c:pt>
                <c:pt idx="18221" formatCode="General">
                  <c:v>9.7211363515736601E-2</c:v>
                </c:pt>
                <c:pt idx="18222" formatCode="General">
                  <c:v>9.9321760865145603E-2</c:v>
                </c:pt>
                <c:pt idx="18223" formatCode="General">
                  <c:v>0.101386147160338</c:v>
                </c:pt>
                <c:pt idx="18224" formatCode="General">
                  <c:v>0.10340433226203601</c:v>
                </c:pt>
                <c:pt idx="18225" formatCode="General">
                  <c:v>0.105376172110244</c:v>
                </c:pt>
                <c:pt idx="18226" formatCode="General">
                  <c:v>0.107301452783507</c:v>
                </c:pt>
                <c:pt idx="18227" formatCode="General">
                  <c:v>0.109179908874175</c:v>
                </c:pt>
                <c:pt idx="18228" formatCode="General">
                  <c:v>0.111011175264611</c:v>
                </c:pt>
                <c:pt idx="18229" formatCode="General">
                  <c:v>0.11279487593532</c:v>
                </c:pt>
                <c:pt idx="18230" formatCode="General">
                  <c:v>0.11453113806300901</c:v>
                </c:pt>
                <c:pt idx="18231" formatCode="General">
                  <c:v>0.116220056825073</c:v>
                </c:pt>
                <c:pt idx="18232" formatCode="General">
                  <c:v>0.117861064398018</c:v>
                </c:pt>
                <c:pt idx="18233" formatCode="General">
                  <c:v>0.11945402903017301</c:v>
                </c:pt>
                <c:pt idx="18234" formatCode="General">
                  <c:v>0.120998843403662</c:v>
                </c:pt>
                <c:pt idx="18235" formatCode="General">
                  <c:v>0.122495926917535</c:v>
                </c:pt>
                <c:pt idx="18236" formatCode="General">
                  <c:v>0.12394562932940401</c:v>
                </c:pt>
                <c:pt idx="18237" formatCode="General">
                  <c:v>0.12534764736310799</c:v>
                </c:pt>
                <c:pt idx="18238" formatCode="General">
                  <c:v>0.12670206485059199</c:v>
                </c:pt>
                <c:pt idx="18239" formatCode="General">
                  <c:v>0.12800893137043801</c:v>
                </c:pt>
                <c:pt idx="18240" formatCode="General">
                  <c:v>0.12926821639004199</c:v>
                </c:pt>
                <c:pt idx="18241" formatCode="General">
                  <c:v>0.13048039178260801</c:v>
                </c:pt>
                <c:pt idx="18242" formatCode="General">
                  <c:v>0.13164588305331301</c:v>
                </c:pt>
                <c:pt idx="18243" formatCode="General">
                  <c:v>0.132764942328125</c:v>
                </c:pt>
                <c:pt idx="18244" formatCode="General">
                  <c:v>0.13383711923902</c:v>
                </c:pt>
                <c:pt idx="18245" formatCode="General">
                  <c:v>0.134862453892134</c:v>
                </c:pt>
                <c:pt idx="18246" formatCode="General">
                  <c:v>0.13584203634900799</c:v>
                </c:pt>
                <c:pt idx="18247" formatCode="General">
                  <c:v>0.13677580078924101</c:v>
                </c:pt>
                <c:pt idx="18248" formatCode="General">
                  <c:v>0.13766353818459001</c:v>
                </c:pt>
                <c:pt idx="18249" formatCode="General">
                  <c:v>0.138506619541895</c:v>
                </c:pt>
                <c:pt idx="18250" formatCode="General">
                  <c:v>0.139305320166554</c:v>
                </c:pt>
                <c:pt idx="18251" formatCode="General">
                  <c:v>0.14005965962257499</c:v>
                </c:pt>
                <c:pt idx="18252" formatCode="General">
                  <c:v>0.14077005111756399</c:v>
                </c:pt>
                <c:pt idx="18253" formatCode="General">
                  <c:v>0.14143633327219499</c:v>
                </c:pt>
                <c:pt idx="18254" formatCode="General">
                  <c:v>0.14205933393168901</c:v>
                </c:pt>
                <c:pt idx="18255" formatCode="General">
                  <c:v>0.14263986793844499</c:v>
                </c:pt>
                <c:pt idx="18256" formatCode="General">
                  <c:v>0.14317805742706199</c:v>
                </c:pt>
                <c:pt idx="18257" formatCode="General">
                  <c:v>0.143674406116894</c:v>
                </c:pt>
                <c:pt idx="18258" formatCode="General">
                  <c:v>0.144129341276234</c:v>
                </c:pt>
                <c:pt idx="18259" formatCode="General">
                  <c:v>0.14454320397189399</c:v>
                </c:pt>
                <c:pt idx="18260" formatCode="General">
                  <c:v>0.14491679672423599</c:v>
                </c:pt>
                <c:pt idx="18261" formatCode="General">
                  <c:v>0.14525087244426399</c:v>
                </c:pt>
                <c:pt idx="18262" formatCode="General">
                  <c:v>0.14554603376352801</c:v>
                </c:pt>
                <c:pt idx="18263" formatCode="General">
                  <c:v>0.14580273458026499</c:v>
                </c:pt>
                <c:pt idx="18264" formatCode="General">
                  <c:v>0.14602125437348901</c:v>
                </c:pt>
                <c:pt idx="18265" formatCode="General">
                  <c:v>0.14620177660575601</c:v>
                </c:pt>
                <c:pt idx="18266" formatCode="General">
                  <c:v>0.14634493073681901</c:v>
                </c:pt>
                <c:pt idx="18267" formatCode="General">
                  <c:v>0.146451310671009</c:v>
                </c:pt>
                <c:pt idx="18268" formatCode="General">
                  <c:v>0.14652142635120799</c:v>
                </c:pt>
                <c:pt idx="18269" formatCode="General">
                  <c:v>0.14655622399420601</c:v>
                </c:pt>
                <c:pt idx="18270" formatCode="General">
                  <c:v>0.146556043202484</c:v>
                </c:pt>
                <c:pt idx="18271" formatCode="General">
                  <c:v>0.146521614027915</c:v>
                </c:pt>
                <c:pt idx="18272" formatCode="General">
                  <c:v>0.146453614458987</c:v>
                </c:pt>
                <c:pt idx="18273" formatCode="General">
                  <c:v>0.146352579802731</c:v>
                </c:pt>
                <c:pt idx="18274" formatCode="General">
                  <c:v>0.146218913044036</c:v>
                </c:pt>
                <c:pt idx="18275" formatCode="General">
                  <c:v>0.14605292631882799</c:v>
                </c:pt>
                <c:pt idx="18276" formatCode="General">
                  <c:v>0.145855416816212</c:v>
                </c:pt>
                <c:pt idx="18277" formatCode="General">
                  <c:v>0.14562708657614401</c:v>
                </c:pt>
                <c:pt idx="18278" formatCode="General">
                  <c:v>0.145367974701022</c:v>
                </c:pt>
                <c:pt idx="18279" formatCode="General">
                  <c:v>0.14507857178499101</c:v>
                </c:pt>
                <c:pt idx="18280" formatCode="General">
                  <c:v>0.14475990318229301</c:v>
                </c:pt>
                <c:pt idx="18281" formatCode="General">
                  <c:v>0.144412367757353</c:v>
                </c:pt>
                <c:pt idx="18282" formatCode="General">
                  <c:v>0.14403624041236199</c:v>
                </c:pt>
                <c:pt idx="18283" formatCode="General">
                  <c:v>0.14363229159268301</c:v>
                </c:pt>
                <c:pt idx="18284" formatCode="General">
                  <c:v>0.14320122777696501</c:v>
                </c:pt>
                <c:pt idx="18285" formatCode="General">
                  <c:v>0.14274310723425099</c:v>
                </c:pt>
                <c:pt idx="18286" formatCode="General">
                  <c:v>0.14225841285727001</c:v>
                </c:pt>
                <c:pt idx="18287" formatCode="General">
                  <c:v>0.14174762476118699</c:v>
                </c:pt>
                <c:pt idx="18288" formatCode="General">
                  <c:v>0.14121114133770399</c:v>
                </c:pt>
                <c:pt idx="18289" formatCode="General">
                  <c:v>0.140649297628168</c:v>
                </c:pt>
                <c:pt idx="18290" formatCode="General">
                  <c:v>0.14006241110456</c:v>
                </c:pt>
                <c:pt idx="18291" formatCode="General">
                  <c:v>0.13945129842648599</c:v>
                </c:pt>
                <c:pt idx="18292" formatCode="General">
                  <c:v>0.13881620071198</c:v>
                </c:pt>
                <c:pt idx="18293" formatCode="General">
                  <c:v>0.13815727630965299</c:v>
                </c:pt>
                <c:pt idx="18294" formatCode="General">
                  <c:v>0.137475243589672</c:v>
                </c:pt>
                <c:pt idx="18295" formatCode="General">
                  <c:v>0.13677080593355001</c:v>
                </c:pt>
                <c:pt idx="18296" formatCode="General">
                  <c:v>0.136044025300704</c:v>
                </c:pt>
                <c:pt idx="18297" formatCode="General">
                  <c:v>0.135294882397098</c:v>
                </c:pt>
                <c:pt idx="18298" formatCode="General">
                  <c:v>0.134523928377695</c:v>
                </c:pt>
                <c:pt idx="18299" formatCode="General">
                  <c:v>0.13373177742994199</c:v>
                </c:pt>
                <c:pt idx="18300" formatCode="General">
                  <c:v>0.132918978567445</c:v>
                </c:pt>
                <c:pt idx="18301" formatCode="General">
                  <c:v>0.132085454551369</c:v>
                </c:pt>
                <c:pt idx="18302" formatCode="General">
                  <c:v>0.13123106850874799</c:v>
                </c:pt>
                <c:pt idx="18303" formatCode="General">
                  <c:v>0.13035628062464499</c:v>
                </c:pt>
                <c:pt idx="18304" formatCode="General">
                  <c:v>0.129461644161391</c:v>
                </c:pt>
                <c:pt idx="18305" formatCode="General">
                  <c:v>0.12854767911305701</c:v>
                </c:pt>
                <c:pt idx="18306" formatCode="General">
                  <c:v>0.127614311459468</c:v>
                </c:pt>
                <c:pt idx="18307" formatCode="General">
                  <c:v>0.12666143869641699</c:v>
                </c:pt>
                <c:pt idx="18308" formatCode="General">
                  <c:v>0.12568952431841601</c:v>
                </c:pt>
                <c:pt idx="18309" formatCode="General">
                  <c:v>0.124698538664229</c:v>
                </c:pt>
                <c:pt idx="18310" formatCode="General">
                  <c:v>0.12368846243166901</c:v>
                </c:pt>
                <c:pt idx="18311" formatCode="General">
                  <c:v>0.122659875451885</c:v>
                </c:pt>
                <c:pt idx="18312" formatCode="General">
                  <c:v>0.121612831004349</c:v>
                </c:pt>
                <c:pt idx="18313" formatCode="General">
                  <c:v>0.120546800294041</c:v>
                </c:pt>
                <c:pt idx="18314" formatCode="General">
                  <c:v>0.11946188780568</c:v>
                </c:pt>
                <c:pt idx="18315" formatCode="General">
                  <c:v>0.118358912392764</c:v>
                </c:pt>
                <c:pt idx="18316" formatCode="General">
                  <c:v>0.117238210425471</c:v>
                </c:pt>
                <c:pt idx="18317" formatCode="General">
                  <c:v>0.11609950604847701</c:v>
                </c:pt>
                <c:pt idx="18318" formatCode="General">
                  <c:v>0.114942560275339</c:v>
                </c:pt>
                <c:pt idx="18319" formatCode="General">
                  <c:v>0.113767812309119</c:v>
                </c:pt>
                <c:pt idx="18320" formatCode="General">
                  <c:v>0.11257577230302</c:v>
                </c:pt>
                <c:pt idx="18321" formatCode="General">
                  <c:v>0.111365888059531</c:v>
                </c:pt>
                <c:pt idx="18322" formatCode="General">
                  <c:v>0.110138186023025</c:v>
                </c:pt>
                <c:pt idx="18323" formatCode="General">
                  <c:v>0.108893372688389</c:v>
                </c:pt>
                <c:pt idx="18324" formatCode="General">
                  <c:v>0.107631131405675</c:v>
                </c:pt>
                <c:pt idx="18325" formatCode="General">
                  <c:v>0.106351138968324</c:v>
                </c:pt>
                <c:pt idx="18326" formatCode="General">
                  <c:v>0.105053726300204</c:v>
                </c:pt>
                <c:pt idx="18327" formatCode="General">
                  <c:v>0.103738763571116</c:v>
                </c:pt>
                <c:pt idx="18328" formatCode="General">
                  <c:v>0.102405671658464</c:v>
                </c:pt>
                <c:pt idx="18329" formatCode="General">
                  <c:v>0.101055072985916</c:v>
                </c:pt>
                <c:pt idx="18330" formatCode="General">
                  <c:v>9.9687194748460203E-2</c:v>
                </c:pt>
                <c:pt idx="18331" formatCode="General">
                  <c:v>9.8301214616455301E-2</c:v>
                </c:pt>
                <c:pt idx="18332" formatCode="General">
                  <c:v>9.6897441779915702E-2</c:v>
                </c:pt>
                <c:pt idx="18333" formatCode="General">
                  <c:v>9.5475895756973003E-2</c:v>
                </c:pt>
                <c:pt idx="18334" formatCode="General">
                  <c:v>9.4036669006868898E-2</c:v>
                </c:pt>
                <c:pt idx="18335" formatCode="General">
                  <c:v>9.2579971250105197E-2</c:v>
                </c:pt>
                <c:pt idx="18336" formatCode="General">
                  <c:v>9.1105545102465005E-2</c:v>
                </c:pt>
                <c:pt idx="18337" formatCode="General">
                  <c:v>8.9613212785761995E-2</c:v>
                </c:pt>
                <c:pt idx="18338" formatCode="General">
                  <c:v>8.8102941100776003E-2</c:v>
                </c:pt>
                <c:pt idx="18339" formatCode="General">
                  <c:v>8.6574816581082195E-2</c:v>
                </c:pt>
                <c:pt idx="18340" formatCode="General">
                  <c:v>8.5028544358309296E-2</c:v>
                </c:pt>
                <c:pt idx="18341" formatCode="General">
                  <c:v>8.3464473091091895E-2</c:v>
                </c:pt>
                <c:pt idx="18342" formatCode="General">
                  <c:v>8.18825549307724E-2</c:v>
                </c:pt>
                <c:pt idx="18343" formatCode="General">
                  <c:v>8.0282276154058793E-2</c:v>
                </c:pt>
                <c:pt idx="18344" formatCode="General">
                  <c:v>7.8663829062595697E-2</c:v>
                </c:pt>
                <c:pt idx="18345" formatCode="General">
                  <c:v>7.7027616648328204E-2</c:v>
                </c:pt>
                <c:pt idx="18346" formatCode="General">
                  <c:v>7.5373636780570602E-2</c:v>
                </c:pt>
                <c:pt idx="18347" formatCode="General">
                  <c:v>7.3701922296310202E-2</c:v>
                </c:pt>
                <c:pt idx="18348" formatCode="General">
                  <c:v>7.2012078726829895E-2</c:v>
                </c:pt>
                <c:pt idx="18349" formatCode="General">
                  <c:v>7.0303846211230106E-2</c:v>
                </c:pt>
                <c:pt idx="18350" formatCode="General">
                  <c:v>6.8577717792828397E-2</c:v>
                </c:pt>
                <c:pt idx="18351" formatCode="General">
                  <c:v>6.6833860103830106E-2</c:v>
                </c:pt>
                <c:pt idx="18352" formatCode="General">
                  <c:v>6.5072565447085104E-2</c:v>
                </c:pt>
                <c:pt idx="18353" formatCode="General">
                  <c:v>6.3294254973046499E-2</c:v>
                </c:pt>
                <c:pt idx="18354" formatCode="General">
                  <c:v>6.1498864285514397E-2</c:v>
                </c:pt>
                <c:pt idx="18355" formatCode="General">
                  <c:v>5.9685855716667097E-2</c:v>
                </c:pt>
                <c:pt idx="18356" formatCode="General">
                  <c:v>5.7855378531430898E-2</c:v>
                </c:pt>
                <c:pt idx="18357" formatCode="General">
                  <c:v>5.6007797724430999E-2</c:v>
                </c:pt>
                <c:pt idx="18358" formatCode="General">
                  <c:v>5.4143066080715403E-2</c:v>
                </c:pt>
                <c:pt idx="18359" formatCode="General">
                  <c:v>5.2261247352098202E-2</c:v>
                </c:pt>
                <c:pt idx="18360" formatCode="General">
                  <c:v>5.0362592315419702E-2</c:v>
                </c:pt>
                <c:pt idx="18361" formatCode="General">
                  <c:v>4.8447488190441403E-2</c:v>
                </c:pt>
                <c:pt idx="18362" formatCode="General">
                  <c:v>4.6515901330294103E-2</c:v>
                </c:pt>
                <c:pt idx="18363" formatCode="General">
                  <c:v>4.4567846662885303E-2</c:v>
                </c:pt>
                <c:pt idx="18364" formatCode="General">
                  <c:v>4.2603664503888902E-2</c:v>
                </c:pt>
                <c:pt idx="18365" formatCode="General">
                  <c:v>4.0623539523902498E-2</c:v>
                </c:pt>
                <c:pt idx="18366" formatCode="General">
                  <c:v>3.86277800912724E-2</c:v>
                </c:pt>
                <c:pt idx="18367" formatCode="General">
                  <c:v>3.6616677926760398E-2</c:v>
                </c:pt>
                <c:pt idx="18368" formatCode="General">
                  <c:v>3.45904911567756E-2</c:v>
                </c:pt>
                <c:pt idx="18369" formatCode="General">
                  <c:v>3.2549557258354601E-2</c:v>
                </c:pt>
                <c:pt idx="18370" formatCode="General">
                  <c:v>3.04942394581026E-2</c:v>
                </c:pt>
                <c:pt idx="18371" formatCode="General">
                  <c:v>2.8424867398915199E-2</c:v>
                </c:pt>
                <c:pt idx="18372" formatCode="General">
                  <c:v>2.6341839028937001E-2</c:v>
                </c:pt>
                <c:pt idx="18373" formatCode="General">
                  <c:v>2.42455693960495E-2</c:v>
                </c:pt>
                <c:pt idx="18374" formatCode="General">
                  <c:v>2.2136427043675699E-2</c:v>
                </c:pt>
                <c:pt idx="18375" formatCode="General">
                  <c:v>2.0014839315625699E-2</c:v>
                </c:pt>
                <c:pt idx="18376" formatCode="General">
                  <c:v>1.7881249825842299E-2</c:v>
                </c:pt>
                <c:pt idx="18377" formatCode="General">
                  <c:v>1.57361635273345E-2</c:v>
                </c:pt>
                <c:pt idx="18378" formatCode="General">
                  <c:v>1.3580091443248199E-2</c:v>
                </c:pt>
                <c:pt idx="18379" formatCode="General">
                  <c:v>1.14135423824594E-2</c:v>
                </c:pt>
                <c:pt idx="18380" formatCode="General">
                  <c:v>9.2370682137464903E-3</c:v>
                </c:pt>
                <c:pt idx="18381" formatCode="General">
                  <c:v>7.0511568842885099E-3</c:v>
                </c:pt>
                <c:pt idx="18382" formatCode="General">
                  <c:v>4.8563384239224596E-3</c:v>
                </c:pt>
                <c:pt idx="18383" formatCode="General">
                  <c:v>2.65324968177554E-3</c:v>
                </c:pt>
                <c:pt idx="18384" formatCode="General">
                  <c:v>4.4251821790597802E-4</c:v>
                </c:pt>
                <c:pt idx="18385" formatCode="General">
                  <c:v>-1.7752525735451499E-3</c:v>
                </c:pt>
                <c:pt idx="18386" formatCode="General">
                  <c:v>-3.9994355111170696E-3</c:v>
                </c:pt>
                <c:pt idx="18387" formatCode="General">
                  <c:v>-6.2294240709992697E-3</c:v>
                </c:pt>
                <c:pt idx="18388" formatCode="General">
                  <c:v>-8.4645298281716408E-3</c:v>
                </c:pt>
                <c:pt idx="18389" formatCode="General">
                  <c:v>-1.07040320959622E-2</c:v>
                </c:pt>
                <c:pt idx="18390" formatCode="General">
                  <c:v>-1.29472426215915E-2</c:v>
                </c:pt>
                <c:pt idx="18391" formatCode="General">
                  <c:v>-1.51934063530321E-2</c:v>
                </c:pt>
                <c:pt idx="18392" formatCode="General">
                  <c:v>-1.74418077039767E-2</c:v>
                </c:pt>
                <c:pt idx="18393" formatCode="General">
                  <c:v>-1.96917245838969E-2</c:v>
                </c:pt>
                <c:pt idx="18394" formatCode="General">
                  <c:v>-2.19423635760456E-2</c:v>
                </c:pt>
                <c:pt idx="18395" formatCode="General">
                  <c:v>-2.4192866042419599E-2</c:v>
                </c:pt>
                <c:pt idx="18396" formatCode="General">
                  <c:v>-2.6442427718340999E-2</c:v>
                </c:pt>
                <c:pt idx="18397" formatCode="General">
                  <c:v>-2.8690254247162199E-2</c:v>
                </c:pt>
                <c:pt idx="18398" formatCode="General">
                  <c:v>-3.09354741210572E-2</c:v>
                </c:pt>
                <c:pt idx="18399" formatCode="General">
                  <c:v>-3.3177214397150802E-2</c:v>
                </c:pt>
                <c:pt idx="18400" formatCode="General">
                  <c:v>-3.5414596814810399E-2</c:v>
                </c:pt>
                <c:pt idx="18401" formatCode="General">
                  <c:v>-3.7646728663359399E-2</c:v>
                </c:pt>
                <c:pt idx="18402" formatCode="General">
                  <c:v>-3.9872700828888302E-2</c:v>
                </c:pt>
                <c:pt idx="18403" formatCode="General">
                  <c:v>-4.2091596694090197E-2</c:v>
                </c:pt>
                <c:pt idx="18404" formatCode="General">
                  <c:v>-4.4302485989247402E-2</c:v>
                </c:pt>
                <c:pt idx="18405" formatCode="General">
                  <c:v>-4.6504427792459703E-2</c:v>
                </c:pt>
                <c:pt idx="18406" formatCode="General">
                  <c:v>-4.8696471524084801E-2</c:v>
                </c:pt>
                <c:pt idx="18407" formatCode="General">
                  <c:v>-5.08776252846826E-2</c:v>
                </c:pt>
                <c:pt idx="18408" formatCode="General">
                  <c:v>-5.3046921512226598E-2</c:v>
                </c:pt>
                <c:pt idx="18409" formatCode="General">
                  <c:v>-5.5203426820371999E-2</c:v>
                </c:pt>
                <c:pt idx="18410" formatCode="General">
                  <c:v>-5.7346182171422302E-2</c:v>
                </c:pt>
                <c:pt idx="18411" formatCode="General">
                  <c:v>-5.9474167752162903E-2</c:v>
                </c:pt>
                <c:pt idx="18412" formatCode="General">
                  <c:v>-6.1586366311876098E-2</c:v>
                </c:pt>
                <c:pt idx="18413" formatCode="General">
                  <c:v>-6.3681826824758203E-2</c:v>
                </c:pt>
                <c:pt idx="18414" formatCode="General">
                  <c:v>-6.57595563958909E-2</c:v>
                </c:pt>
                <c:pt idx="18415" formatCode="General">
                  <c:v>-6.7818512739008699E-2</c:v>
                </c:pt>
                <c:pt idx="18416" formatCode="General">
                  <c:v>-6.9857667990307598E-2</c:v>
                </c:pt>
                <c:pt idx="18417" formatCode="General">
                  <c:v>-7.1876021847307597E-2</c:v>
                </c:pt>
                <c:pt idx="18418" formatCode="General">
                  <c:v>-7.38726016407108E-2</c:v>
                </c:pt>
                <c:pt idx="18419" formatCode="General">
                  <c:v>-7.5846405774831496E-2</c:v>
                </c:pt>
                <c:pt idx="18420" formatCode="General">
                  <c:v>-7.7796397087858099E-2</c:v>
                </c:pt>
                <c:pt idx="18421" formatCode="General">
                  <c:v>-7.9721517739341705E-2</c:v>
                </c:pt>
                <c:pt idx="18422" formatCode="General">
                  <c:v>-8.1620802454019203E-2</c:v>
                </c:pt>
                <c:pt idx="18423" formatCode="General">
                  <c:v>-8.3493281819853798E-2</c:v>
                </c:pt>
                <c:pt idx="18424" formatCode="General">
                  <c:v>-8.5337971680166602E-2</c:v>
                </c:pt>
                <c:pt idx="18425" formatCode="General">
                  <c:v>-8.7153927638894499E-2</c:v>
                </c:pt>
                <c:pt idx="18426" formatCode="General">
                  <c:v>-8.8940136058985902E-2</c:v>
                </c:pt>
                <c:pt idx="18427" formatCode="General">
                  <c:v>-9.0695568113410605E-2</c:v>
                </c:pt>
                <c:pt idx="18428" formatCode="General">
                  <c:v>-9.2419250208339396E-2</c:v>
                </c:pt>
                <c:pt idx="18429" formatCode="General">
                  <c:v>-9.4110273796446903E-2</c:v>
                </c:pt>
                <c:pt idx="18430" formatCode="General">
                  <c:v>-9.5767731679129497E-2</c:v>
                </c:pt>
                <c:pt idx="18431" formatCode="General">
                  <c:v>-9.7390663168175698E-2</c:v>
                </c:pt>
                <c:pt idx="18432" formatCode="General">
                  <c:v>-9.8978159715272407E-2</c:v>
                </c:pt>
                <c:pt idx="18433" formatCode="General">
                  <c:v>-0.100529326012835</c:v>
                </c:pt>
                <c:pt idx="18434" formatCode="General">
                  <c:v>-0.102043270618861</c:v>
                </c:pt>
                <c:pt idx="18435" formatCode="General">
                  <c:v>-0.10351911172535699</c:v>
                </c:pt>
                <c:pt idx="18436" formatCode="General">
                  <c:v>-0.10495598026512599</c:v>
                </c:pt>
                <c:pt idx="18437" formatCode="General">
                  <c:v>-0.106353075452384</c:v>
                </c:pt>
                <c:pt idx="18438" formatCode="General">
                  <c:v>-0.107709555705055</c:v>
                </c:pt>
                <c:pt idx="18439" formatCode="General">
                  <c:v>-0.109024585610571</c:v>
                </c:pt>
                <c:pt idx="18440" formatCode="General">
                  <c:v>-0.110297349174571</c:v>
                </c:pt>
                <c:pt idx="18441" formatCode="General">
                  <c:v>-0.11152710832768201</c:v>
                </c:pt>
                <c:pt idx="18442" formatCode="General">
                  <c:v>-0.112713146975918</c:v>
                </c:pt>
                <c:pt idx="18443" formatCode="General">
                  <c:v>-0.11385470788294901</c:v>
                </c:pt>
                <c:pt idx="18444" formatCode="General">
                  <c:v>-0.114951049790632</c:v>
                </c:pt>
                <c:pt idx="18445" formatCode="General">
                  <c:v>-0.116001517685543</c:v>
                </c:pt>
                <c:pt idx="18446" formatCode="General">
                  <c:v>-0.11700553599668399</c:v>
                </c:pt>
                <c:pt idx="18447" formatCode="General">
                  <c:v>-0.11796243876920399</c:v>
                </c:pt>
                <c:pt idx="18448" formatCode="General">
                  <c:v>-0.118871573002578</c:v>
                </c:pt>
                <c:pt idx="18449" formatCode="General">
                  <c:v>-0.119732421594762</c:v>
                </c:pt>
                <c:pt idx="18450" formatCode="General">
                  <c:v>-0.120544449319597</c:v>
                </c:pt>
                <c:pt idx="18451" formatCode="General">
                  <c:v>-0.121307188214537</c:v>
                </c:pt>
                <c:pt idx="18452" formatCode="General">
                  <c:v>-0.122020136900118</c:v>
                </c:pt>
                <c:pt idx="18453" formatCode="General">
                  <c:v>-0.12268280555303999</c:v>
                </c:pt>
                <c:pt idx="18454" formatCode="General">
                  <c:v>-0.123294775406136</c:v>
                </c:pt>
                <c:pt idx="18455" formatCode="General">
                  <c:v>-0.123855600032338</c:v>
                </c:pt>
                <c:pt idx="18456" formatCode="General">
                  <c:v>-0.12436496129011899</c:v>
                </c:pt>
                <c:pt idx="18457" formatCode="General">
                  <c:v>-0.12482256661980699</c:v>
                </c:pt>
                <c:pt idx="18458" formatCode="General">
                  <c:v>-0.12522808023035001</c:v>
                </c:pt>
                <c:pt idx="18459" formatCode="General">
                  <c:v>-0.12558122782346101</c:v>
                </c:pt>
                <c:pt idx="18460" formatCode="General">
                  <c:v>-0.125881749900078</c:v>
                </c:pt>
                <c:pt idx="18461" formatCode="General">
                  <c:v>-0.12612942214065101</c:v>
                </c:pt>
                <c:pt idx="18462" formatCode="General">
                  <c:v>-0.12632431827507601</c:v>
                </c:pt>
                <c:pt idx="18463" formatCode="General">
                  <c:v>-0.126466404748175</c:v>
                </c:pt>
                <c:pt idx="18464" formatCode="General">
                  <c:v>-0.12655526403276601</c:v>
                </c:pt>
                <c:pt idx="18465" formatCode="General">
                  <c:v>-0.126590479372135</c:v>
                </c:pt>
                <c:pt idx="18466" formatCode="General">
                  <c:v>-0.12657175306118601</c:v>
                </c:pt>
                <c:pt idx="18467" formatCode="General">
                  <c:v>-0.126499473302702</c:v>
                </c:pt>
                <c:pt idx="18468" formatCode="General">
                  <c:v>-0.126374151657971</c:v>
                </c:pt>
                <c:pt idx="18469" formatCode="General">
                  <c:v>-0.12619576866896201</c:v>
                </c:pt>
                <c:pt idx="18470" formatCode="General">
                  <c:v>-0.12596427842985</c:v>
                </c:pt>
                <c:pt idx="18471" formatCode="General">
                  <c:v>-0.12567967404125599</c:v>
                </c:pt>
                <c:pt idx="18472" formatCode="General">
                  <c:v>-0.12534205396006601</c:v>
                </c:pt>
                <c:pt idx="18473" formatCode="General">
                  <c:v>-0.124952118871277</c:v>
                </c:pt>
                <c:pt idx="18474" formatCode="General">
                  <c:v>-0.12451010889393201</c:v>
                </c:pt>
                <c:pt idx="18475" formatCode="General">
                  <c:v>-0.124016208999255</c:v>
                </c:pt>
                <c:pt idx="18476" formatCode="General">
                  <c:v>-0.123470645628422</c:v>
                </c:pt>
                <c:pt idx="18477" formatCode="General">
                  <c:v>-0.122873653516944</c:v>
                </c:pt>
                <c:pt idx="18478" formatCode="General">
                  <c:v>-0.12222551390622401</c:v>
                </c:pt>
                <c:pt idx="18479" formatCode="General">
                  <c:v>-0.121526580271501</c:v>
                </c:pt>
                <c:pt idx="18480" formatCode="General">
                  <c:v>-0.120777807368319</c:v>
                </c:pt>
                <c:pt idx="18481" formatCode="General">
                  <c:v>-0.119979649826056</c:v>
                </c:pt>
                <c:pt idx="18482" formatCode="General">
                  <c:v>-0.11913250185534301</c:v>
                </c:pt>
                <c:pt idx="18483" formatCode="General">
                  <c:v>-0.118236757376076</c:v>
                </c:pt>
                <c:pt idx="18484" formatCode="General">
                  <c:v>-0.11729287303089</c:v>
                </c:pt>
                <c:pt idx="18485" formatCode="General">
                  <c:v>-0.116301863687764</c:v>
                </c:pt>
                <c:pt idx="18486" formatCode="General">
                  <c:v>-0.115264240140071</c:v>
                </c:pt>
                <c:pt idx="18487" formatCode="General">
                  <c:v>-0.114180476567544</c:v>
                </c:pt>
                <c:pt idx="18488" formatCode="General">
                  <c:v>-0.113051602697822</c:v>
                </c:pt>
                <c:pt idx="18489" formatCode="General">
                  <c:v>-0.111878169166253</c:v>
                </c:pt>
                <c:pt idx="18490" formatCode="General">
                  <c:v>-0.110661246891623</c:v>
                </c:pt>
                <c:pt idx="18491" formatCode="General">
                  <c:v>-0.109401921447933</c:v>
                </c:pt>
                <c:pt idx="18492" formatCode="General">
                  <c:v>-0.10810070229268499</c:v>
                </c:pt>
                <c:pt idx="18493" formatCode="General">
                  <c:v>-0.106758586765633</c:v>
                </c:pt>
                <c:pt idx="18494" formatCode="General">
                  <c:v>-0.10537656223677</c:v>
                </c:pt>
                <c:pt idx="18495" formatCode="General">
                  <c:v>-0.103955023488897</c:v>
                </c:pt>
                <c:pt idx="18496" formatCode="General">
                  <c:v>-0.102494844874913</c:v>
                </c:pt>
                <c:pt idx="18497" formatCode="General">
                  <c:v>-0.100997010002463</c:v>
                </c:pt>
                <c:pt idx="18498" formatCode="General">
                  <c:v>-9.9463020095057406E-2</c:v>
                </c:pt>
                <c:pt idx="18499" formatCode="General">
                  <c:v>-9.7893840129329807E-2</c:v>
                </c:pt>
                <c:pt idx="18500" formatCode="General">
                  <c:v>-9.6290341100711205E-2</c:v>
                </c:pt>
                <c:pt idx="18501" formatCode="General">
                  <c:v>-9.4653905306593594E-2</c:v>
                </c:pt>
                <c:pt idx="18502" formatCode="General">
                  <c:v>-9.2985371322550206E-2</c:v>
                </c:pt>
                <c:pt idx="18503" formatCode="General">
                  <c:v>-9.1286051226392204E-2</c:v>
                </c:pt>
                <c:pt idx="18504" formatCode="General">
                  <c:v>-8.9557268895360795E-2</c:v>
                </c:pt>
                <c:pt idx="18505" formatCode="General">
                  <c:v>-8.78002231332147E-2</c:v>
                </c:pt>
                <c:pt idx="18506" formatCode="General">
                  <c:v>-8.6015481116551801E-2</c:v>
                </c:pt>
                <c:pt idx="18507" formatCode="General">
                  <c:v>-8.4204154581459106E-2</c:v>
                </c:pt>
                <c:pt idx="18508" formatCode="General">
                  <c:v>-8.2368475215498393E-2</c:v>
                </c:pt>
                <c:pt idx="18509" formatCode="General">
                  <c:v>-8.0509565916546497E-2</c:v>
                </c:pt>
                <c:pt idx="18510" formatCode="General">
                  <c:v>-7.8628344281000698E-2</c:v>
                </c:pt>
                <c:pt idx="18511" formatCode="General">
                  <c:v>-7.6726174814003401E-2</c:v>
                </c:pt>
                <c:pt idx="18512" formatCode="General">
                  <c:v>-7.4803840685823603E-2</c:v>
                </c:pt>
                <c:pt idx="18513" formatCode="General">
                  <c:v>-7.2862612735412002E-2</c:v>
                </c:pt>
                <c:pt idx="18514" formatCode="General">
                  <c:v>-7.09043080592415E-2</c:v>
                </c:pt>
                <c:pt idx="18515" formatCode="General">
                  <c:v>-6.8930139391915501E-2</c:v>
                </c:pt>
                <c:pt idx="18516" formatCode="General">
                  <c:v>-6.6941192088830703E-2</c:v>
                </c:pt>
                <c:pt idx="18517" formatCode="General">
                  <c:v>-6.4939054070427202E-2</c:v>
                </c:pt>
                <c:pt idx="18518" formatCode="General">
                  <c:v>-6.2925231203939003E-2</c:v>
                </c:pt>
                <c:pt idx="18519" formatCode="General">
                  <c:v>-6.0900574495948497E-2</c:v>
                </c:pt>
                <c:pt idx="18520" formatCode="General">
                  <c:v>-5.8866389146702003E-2</c:v>
                </c:pt>
                <c:pt idx="18521" formatCode="General">
                  <c:v>-5.6824512330161697E-2</c:v>
                </c:pt>
                <c:pt idx="18522" formatCode="General">
                  <c:v>-5.4776206429750798E-2</c:v>
                </c:pt>
                <c:pt idx="18523" formatCode="General">
                  <c:v>-5.2723088554914803E-2</c:v>
                </c:pt>
                <c:pt idx="18524" formatCode="General">
                  <c:v>-5.0666187436914499E-2</c:v>
                </c:pt>
                <c:pt idx="18525" formatCode="General">
                  <c:v>-4.8606909701972997E-2</c:v>
                </c:pt>
                <c:pt idx="18526" formatCode="General">
                  <c:v>-4.6546637129973999E-2</c:v>
                </c:pt>
                <c:pt idx="18527" formatCode="General">
                  <c:v>-4.4486662493881397E-2</c:v>
                </c:pt>
                <c:pt idx="18528" formatCode="General">
                  <c:v>-4.2428728895525798E-2</c:v>
                </c:pt>
                <c:pt idx="18529" formatCode="General">
                  <c:v>-4.0373909166293902E-2</c:v>
                </c:pt>
                <c:pt idx="18530" formatCode="General">
                  <c:v>-3.8323128120910599E-2</c:v>
                </c:pt>
                <c:pt idx="18531" formatCode="General">
                  <c:v>-3.6277826360197302E-2</c:v>
                </c:pt>
                <c:pt idx="18532" formatCode="General">
                  <c:v>-3.4239913482069402E-2</c:v>
                </c:pt>
                <c:pt idx="18533" formatCode="General">
                  <c:v>-3.2210102890194603E-2</c:v>
                </c:pt>
                <c:pt idx="18534" formatCode="General">
                  <c:v>-3.0189469429129399E-2</c:v>
                </c:pt>
                <c:pt idx="18535" formatCode="General">
                  <c:v>-2.8179655524402901E-2</c:v>
                </c:pt>
                <c:pt idx="18536" formatCode="General">
                  <c:v>-2.6182267044730999E-2</c:v>
                </c:pt>
                <c:pt idx="18537" formatCode="General">
                  <c:v>-2.4198746794110999E-2</c:v>
                </c:pt>
                <c:pt idx="18538" formatCode="General">
                  <c:v>-2.22298442521697E-2</c:v>
                </c:pt>
                <c:pt idx="18539" formatCode="General">
                  <c:v>-2.0276746050746301E-2</c:v>
                </c:pt>
                <c:pt idx="18540" formatCode="General">
                  <c:v>-1.83411396445535E-2</c:v>
                </c:pt>
                <c:pt idx="18541" formatCode="General">
                  <c:v>-1.6424068687089701E-2</c:v>
                </c:pt>
                <c:pt idx="18542" formatCode="General">
                  <c:v>-1.45264165992648E-2</c:v>
                </c:pt>
                <c:pt idx="18543" formatCode="General">
                  <c:v>-1.26495433686666E-2</c:v>
                </c:pt>
                <c:pt idx="18544" formatCode="General">
                  <c:v>-1.07947676074191E-2</c:v>
                </c:pt>
                <c:pt idx="18545" formatCode="General">
                  <c:v>-8.9632921443393507E-3</c:v>
                </c:pt>
                <c:pt idx="18546" formatCode="General">
                  <c:v>-7.1561930040850603E-3</c:v>
                </c:pt>
                <c:pt idx="18547" formatCode="General">
                  <c:v>-5.3744141496545302E-3</c:v>
                </c:pt>
                <c:pt idx="18548" formatCode="General">
                  <c:v>-3.6188275962463299E-3</c:v>
                </c:pt>
                <c:pt idx="18549" formatCode="General">
                  <c:v>-1.8907306169851301E-3</c:v>
                </c:pt>
                <c:pt idx="18550" formatCode="General">
                  <c:v>-1.90849167246864E-4</c:v>
                </c:pt>
                <c:pt idx="18551" formatCode="General">
                  <c:v>1.4796933058638399E-3</c:v>
                </c:pt>
                <c:pt idx="18552" formatCode="General">
                  <c:v>3.1198375075023798E-3</c:v>
                </c:pt>
                <c:pt idx="18553" formatCode="General">
                  <c:v>4.7291448896641603E-3</c:v>
                </c:pt>
                <c:pt idx="18554" formatCode="General">
                  <c:v>6.3061940397449896E-3</c:v>
                </c:pt>
                <c:pt idx="18555" formatCode="General">
                  <c:v>7.8501079997863807E-3</c:v>
                </c:pt>
                <c:pt idx="18556" formatCode="General">
                  <c:v>9.3601324396768108E-3</c:v>
                </c:pt>
                <c:pt idx="18557" formatCode="General">
                  <c:v>1.0835064354237299E-2</c:v>
                </c:pt>
                <c:pt idx="18558" formatCode="General">
                  <c:v>1.22743285509339E-2</c:v>
                </c:pt>
                <c:pt idx="18559" formatCode="General">
                  <c:v>1.36774853600975E-2</c:v>
                </c:pt>
                <c:pt idx="18560" formatCode="General">
                  <c:v>1.5043587134095201E-2</c:v>
                </c:pt>
                <c:pt idx="18561" formatCode="General">
                  <c:v>1.6371691623361599E-2</c:v>
                </c:pt>
                <c:pt idx="18562" formatCode="General">
                  <c:v>1.7660933970317701E-2</c:v>
                </c:pt>
                <c:pt idx="18563" formatCode="General">
                  <c:v>1.89105972522936E-2</c:v>
                </c:pt>
                <c:pt idx="18564" formatCode="General">
                  <c:v>2.0120611223523301E-2</c:v>
                </c:pt>
                <c:pt idx="18565" formatCode="General">
                  <c:v>2.1290429328591799E-2</c:v>
                </c:pt>
                <c:pt idx="18566" formatCode="General">
                  <c:v>2.2418999744043801E-2</c:v>
                </c:pt>
                <c:pt idx="18567" formatCode="General">
                  <c:v>2.3506415983884799E-2</c:v>
                </c:pt>
                <c:pt idx="18568" formatCode="General">
                  <c:v>2.4552348547470099E-2</c:v>
                </c:pt>
                <c:pt idx="18569" formatCode="General">
                  <c:v>2.5555891923114499E-2</c:v>
                </c:pt>
                <c:pt idx="18570" formatCode="General">
                  <c:v>2.6516717725997601E-2</c:v>
                </c:pt>
                <c:pt idx="18571" formatCode="General">
                  <c:v>2.7434627941910799E-2</c:v>
                </c:pt>
                <c:pt idx="18572" formatCode="General">
                  <c:v>2.8309427110262499E-2</c:v>
                </c:pt>
                <c:pt idx="18573" formatCode="General">
                  <c:v>2.9140419044023001E-2</c:v>
                </c:pt>
                <c:pt idx="18574" formatCode="General">
                  <c:v>2.9927461132237002E-2</c:v>
                </c:pt>
                <c:pt idx="18575" formatCode="General">
                  <c:v>3.0670489008825099E-2</c:v>
                </c:pt>
                <c:pt idx="18576" formatCode="General">
                  <c:v>3.1368916961439799E-2</c:v>
                </c:pt>
                <c:pt idx="18577" formatCode="General">
                  <c:v>3.2022725710973997E-2</c:v>
                </c:pt>
                <c:pt idx="18578" formatCode="General">
                  <c:v>3.26320090034318E-2</c:v>
                </c:pt>
                <c:pt idx="18579" formatCode="General">
                  <c:v>3.3196900282733699E-2</c:v>
                </c:pt>
                <c:pt idx="18580" formatCode="General">
                  <c:v>3.3717497487130398E-2</c:v>
                </c:pt>
                <c:pt idx="18581" formatCode="General">
                  <c:v>3.4193356789524801E-2</c:v>
                </c:pt>
                <c:pt idx="18582" formatCode="General">
                  <c:v>3.46245459025371E-2</c:v>
                </c:pt>
                <c:pt idx="18583" formatCode="General">
                  <c:v>3.5011169612978801E-2</c:v>
                </c:pt>
                <c:pt idx="18584" formatCode="General">
                  <c:v>3.5352772731669702E-2</c:v>
                </c:pt>
                <c:pt idx="18585" formatCode="General">
                  <c:v>3.5649491704916901E-2</c:v>
                </c:pt>
                <c:pt idx="18586" formatCode="General">
                  <c:v>3.5902098228311301E-2</c:v>
                </c:pt>
                <c:pt idx="18587" formatCode="General">
                  <c:v>3.6110805868120197E-2</c:v>
                </c:pt>
                <c:pt idx="18588" formatCode="General">
                  <c:v>3.62752328443703E-2</c:v>
                </c:pt>
                <c:pt idx="18589" formatCode="General">
                  <c:v>3.6396048876395998E-2</c:v>
                </c:pt>
                <c:pt idx="18590" formatCode="General">
                  <c:v>3.6473467219989703E-2</c:v>
                </c:pt>
                <c:pt idx="18591" formatCode="General">
                  <c:v>3.6507647879369699E-2</c:v>
                </c:pt>
                <c:pt idx="18592" formatCode="General">
                  <c:v>3.64992843537593E-2</c:v>
                </c:pt>
                <c:pt idx="18593" formatCode="General">
                  <c:v>3.6448564941034198E-2</c:v>
                </c:pt>
                <c:pt idx="18594" formatCode="General">
                  <c:v>3.63561694865875E-2</c:v>
                </c:pt>
                <c:pt idx="18595" formatCode="General">
                  <c:v>3.6222762562304903E-2</c:v>
                </c:pt>
                <c:pt idx="18596" formatCode="General">
                  <c:v>3.6048402880163401E-2</c:v>
                </c:pt>
                <c:pt idx="18597" formatCode="General">
                  <c:v>3.5833608744988803E-2</c:v>
                </c:pt>
                <c:pt idx="18598" formatCode="General">
                  <c:v>3.5578922630081597E-2</c:v>
                </c:pt>
                <c:pt idx="18599" formatCode="General">
                  <c:v>3.5284883814525499E-2</c:v>
                </c:pt>
                <c:pt idx="18600" formatCode="General">
                  <c:v>3.4952590357205299E-2</c:v>
                </c:pt>
                <c:pt idx="18601" formatCode="General">
                  <c:v>3.4583103060554801E-2</c:v>
                </c:pt>
                <c:pt idx="18602" formatCode="General">
                  <c:v>3.4176800900078401E-2</c:v>
                </c:pt>
                <c:pt idx="18603" formatCode="General">
                  <c:v>3.3733926478531698E-2</c:v>
                </c:pt>
                <c:pt idx="18604" formatCode="General">
                  <c:v>3.3255226783457999E-2</c:v>
                </c:pt>
                <c:pt idx="18605" formatCode="General">
                  <c:v>3.2741438755929601E-2</c:v>
                </c:pt>
                <c:pt idx="18606" formatCode="General">
                  <c:v>3.2193277700197399E-2</c:v>
                </c:pt>
                <c:pt idx="18607" formatCode="General">
                  <c:v>3.1611980355182298E-2</c:v>
                </c:pt>
                <c:pt idx="18608" formatCode="General">
                  <c:v>3.0998727050514801E-2</c:v>
                </c:pt>
                <c:pt idx="18609" formatCode="General">
                  <c:v>3.0353980486993299E-2</c:v>
                </c:pt>
                <c:pt idx="18610" formatCode="General">
                  <c:v>2.9678051388645699E-2</c:v>
                </c:pt>
                <c:pt idx="18611" formatCode="General">
                  <c:v>2.89717901494232E-2</c:v>
                </c:pt>
                <c:pt idx="18612" formatCode="General">
                  <c:v>2.82366589694657E-2</c:v>
                </c:pt>
                <c:pt idx="18613" formatCode="General">
                  <c:v>2.7473688350439601E-2</c:v>
                </c:pt>
                <c:pt idx="18614" formatCode="General">
                  <c:v>2.6683703552439701E-2</c:v>
                </c:pt>
                <c:pt idx="18615" formatCode="General">
                  <c:v>2.5867702306668499E-2</c:v>
                </c:pt>
                <c:pt idx="18616" formatCode="General">
                  <c:v>2.5026664225219999E-2</c:v>
                </c:pt>
                <c:pt idx="18617" formatCode="General">
                  <c:v>2.41616406902074E-2</c:v>
                </c:pt>
                <c:pt idx="18618" formatCode="General">
                  <c:v>2.3273704250360499E-2</c:v>
                </c:pt>
                <c:pt idx="18619" formatCode="General">
                  <c:v>2.2363939683727099E-2</c:v>
                </c:pt>
                <c:pt idx="18620" formatCode="General">
                  <c:v>2.1433437453066698E-2</c:v>
                </c:pt>
                <c:pt idx="18621" formatCode="General">
                  <c:v>2.0483297125236902E-2</c:v>
                </c:pt>
                <c:pt idx="18622" formatCode="General">
                  <c:v>1.9514676910072699E-2</c:v>
                </c:pt>
                <c:pt idx="18623" formatCode="General">
                  <c:v>1.8528734812289501E-2</c:v>
                </c:pt>
                <c:pt idx="18624" formatCode="General">
                  <c:v>1.7526564046706099E-2</c:v>
                </c:pt>
                <c:pt idx="18625" formatCode="General">
                  <c:v>1.6509304206057802E-2</c:v>
                </c:pt>
                <c:pt idx="18626" formatCode="General">
                  <c:v>1.54781485800438E-2</c:v>
                </c:pt>
                <c:pt idx="18627" formatCode="General">
                  <c:v>1.44342839480378E-2</c:v>
                </c:pt>
                <c:pt idx="18628" formatCode="General">
                  <c:v>1.33788895471624E-2</c:v>
                </c:pt>
                <c:pt idx="18629" formatCode="General">
                  <c:v>1.23132391319277E-2</c:v>
                </c:pt>
                <c:pt idx="18630" formatCode="General">
                  <c:v>1.1238538412806099E-2</c:v>
                </c:pt>
                <c:pt idx="18631" formatCode="General">
                  <c:v>1.01559608011351E-2</c:v>
                </c:pt>
                <c:pt idx="18632" formatCode="General">
                  <c:v>9.0667089808868402E-3</c:v>
                </c:pt>
                <c:pt idx="18633" formatCode="General">
                  <c:v>7.9719705924367803E-3</c:v>
                </c:pt>
                <c:pt idx="18634" formatCode="General">
                  <c:v>6.8730214472384997E-3</c:v>
                </c:pt>
                <c:pt idx="18635" formatCode="General">
                  <c:v>5.77111342839673E-3</c:v>
                </c:pt>
                <c:pt idx="18636" formatCode="General">
                  <c:v>4.6674111389308701E-3</c:v>
                </c:pt>
                <c:pt idx="18637" formatCode="General">
                  <c:v>3.56315671295302E-3</c:v>
                </c:pt>
                <c:pt idx="18638" formatCode="General">
                  <c:v>2.4596287099953201E-3</c:v>
                </c:pt>
                <c:pt idx="18639" formatCode="General">
                  <c:v>1.3580746805002899E-3</c:v>
                </c:pt>
                <c:pt idx="18640" formatCode="General">
                  <c:v>2.5973615987036201E-4</c:v>
                </c:pt>
                <c:pt idx="18641" formatCode="General">
                  <c:v>-8.3416513496655496E-4</c:v>
                </c:pt>
                <c:pt idx="18642" formatCode="General">
                  <c:v>-1.9223907623991301E-3</c:v>
                </c:pt>
                <c:pt idx="18643" formatCode="General">
                  <c:v>-3.0037097087730999E-3</c:v>
                </c:pt>
                <c:pt idx="18644" formatCode="General">
                  <c:v>-4.0768945092726997E-3</c:v>
                </c:pt>
                <c:pt idx="18645" formatCode="General">
                  <c:v>-5.1407193279546896E-3</c:v>
                </c:pt>
                <c:pt idx="18646" formatCode="General">
                  <c:v>-6.1939655634042903E-3</c:v>
                </c:pt>
                <c:pt idx="18647" formatCode="General">
                  <c:v>-7.2354295024521101E-3</c:v>
                </c:pt>
                <c:pt idx="18648" formatCode="General">
                  <c:v>-8.2638878657220402E-3</c:v>
                </c:pt>
                <c:pt idx="18649" formatCode="General">
                  <c:v>-9.2781046057324491E-3</c:v>
                </c:pt>
                <c:pt idx="18650" formatCode="General">
                  <c:v>-1.02768944203438E-2</c:v>
                </c:pt>
                <c:pt idx="18651" formatCode="General">
                  <c:v>-1.1259121505973101E-2</c:v>
                </c:pt>
                <c:pt idx="18652" formatCode="General">
                  <c:v>-1.2223591539109201E-2</c:v>
                </c:pt>
                <c:pt idx="18653" formatCode="General">
                  <c:v>-1.31691543862815E-2</c:v>
                </c:pt>
                <c:pt idx="18654" formatCode="General">
                  <c:v>-1.4094705838973201E-2</c:v>
                </c:pt>
                <c:pt idx="18655" formatCode="General">
                  <c:v>-1.4999026491547199E-2</c:v>
                </c:pt>
                <c:pt idx="18656" formatCode="General">
                  <c:v>-1.58809944071596E-2</c:v>
                </c:pt>
                <c:pt idx="18657" formatCode="General">
                  <c:v>-1.6739548702484501E-2</c:v>
                </c:pt>
                <c:pt idx="18658" formatCode="General">
                  <c:v>-1.7573571460795901E-2</c:v>
                </c:pt>
                <c:pt idx="18659" formatCode="General">
                  <c:v>-1.8381987364927702E-2</c:v>
                </c:pt>
                <c:pt idx="18660" formatCode="General">
                  <c:v>-1.91637239973006E-2</c:v>
                </c:pt>
                <c:pt idx="18661" formatCode="General">
                  <c:v>-1.99177587575349E-2</c:v>
                </c:pt>
                <c:pt idx="18662" formatCode="General">
                  <c:v>-2.0643067897352901E-2</c:v>
                </c:pt>
                <c:pt idx="18663" formatCode="General">
                  <c:v>-2.1338621233156999E-2</c:v>
                </c:pt>
                <c:pt idx="18664" formatCode="General">
                  <c:v>-2.2003438510289599E-2</c:v>
                </c:pt>
                <c:pt idx="18665" formatCode="General">
                  <c:v>-2.2636541040590701E-2</c:v>
                </c:pt>
                <c:pt idx="18666" formatCode="General">
                  <c:v>-2.3236999500701402E-2</c:v>
                </c:pt>
                <c:pt idx="18667" formatCode="General">
                  <c:v>-2.3803880468245799E-2</c:v>
                </c:pt>
                <c:pt idx="18668" formatCode="General">
                  <c:v>-2.4336242450520299E-2</c:v>
                </c:pt>
                <c:pt idx="18669" formatCode="General">
                  <c:v>-2.4833196183421401E-2</c:v>
                </c:pt>
                <c:pt idx="18670" formatCode="General">
                  <c:v>-2.52939132008346E-2</c:v>
                </c:pt>
                <c:pt idx="18671" formatCode="General">
                  <c:v>-2.57176145706557E-2</c:v>
                </c:pt>
                <c:pt idx="18672" formatCode="General">
                  <c:v>-2.6103459299688801E-2</c:v>
                </c:pt>
                <c:pt idx="18673" formatCode="General">
                  <c:v>-2.64506442369466E-2</c:v>
                </c:pt>
                <c:pt idx="18674" formatCode="General">
                  <c:v>-2.6758415794717799E-2</c:v>
                </c:pt>
                <c:pt idx="18675" formatCode="General">
                  <c:v>-2.7026000068468399E-2</c:v>
                </c:pt>
                <c:pt idx="18676" formatCode="General">
                  <c:v>-2.7252564711314799E-2</c:v>
                </c:pt>
                <c:pt idx="18677" formatCode="General">
                  <c:v>-2.7437492606792801E-2</c:v>
                </c:pt>
                <c:pt idx="18678" formatCode="General">
                  <c:v>-2.7580221332031401E-2</c:v>
                </c:pt>
                <c:pt idx="18679" formatCode="General">
                  <c:v>-2.76800053369489E-2</c:v>
                </c:pt>
                <c:pt idx="18680" formatCode="General">
                  <c:v>-2.7736791298367699E-2</c:v>
                </c:pt>
                <c:pt idx="18681" formatCode="General">
                  <c:v>-2.77501485466034E-2</c:v>
                </c:pt>
                <c:pt idx="18682" formatCode="General">
                  <c:v>-2.7719128251822E-2</c:v>
                </c:pt>
                <c:pt idx="18683" formatCode="General">
                  <c:v>-2.76428730880093E-2</c:v>
                </c:pt>
                <c:pt idx="18684" formatCode="General">
                  <c:v>-2.7520747005868301E-2</c:v>
                </c:pt>
                <c:pt idx="18685" formatCode="General">
                  <c:v>-2.7352866522176899E-2</c:v>
                </c:pt>
                <c:pt idx="18686" formatCode="General">
                  <c:v>-2.71389691553615E-2</c:v>
                </c:pt>
                <c:pt idx="18687" formatCode="General">
                  <c:v>-2.68782868875206E-2</c:v>
                </c:pt>
                <c:pt idx="18688" formatCode="General">
                  <c:v>-2.6570134361652498E-2</c:v>
                </c:pt>
                <c:pt idx="18689" formatCode="General">
                  <c:v>-2.62140534079051E-2</c:v>
                </c:pt>
                <c:pt idx="18690" formatCode="General">
                  <c:v>-2.5810323584360102E-2</c:v>
                </c:pt>
                <c:pt idx="18691" formatCode="General">
                  <c:v>-2.5358846275193799E-2</c:v>
                </c:pt>
                <c:pt idx="18692" formatCode="General">
                  <c:v>-2.4859058309961098E-2</c:v>
                </c:pt>
                <c:pt idx="18693" formatCode="General">
                  <c:v>-2.4311028853888601E-2</c:v>
                </c:pt>
                <c:pt idx="18694" formatCode="General">
                  <c:v>-2.3714459379730799E-2</c:v>
                </c:pt>
                <c:pt idx="18695" formatCode="General">
                  <c:v>-2.3069123927335799E-2</c:v>
                </c:pt>
                <c:pt idx="18696" formatCode="General">
                  <c:v>-2.2374958208039399E-2</c:v>
                </c:pt>
                <c:pt idx="18697" formatCode="General">
                  <c:v>-2.1632048465472599E-2</c:v>
                </c:pt>
                <c:pt idx="18698" formatCode="General">
                  <c:v>-2.08406497787187E-2</c:v>
                </c:pt>
                <c:pt idx="18699" formatCode="General">
                  <c:v>-2.0001102612102899E-2</c:v>
                </c:pt>
                <c:pt idx="18700" formatCode="General">
                  <c:v>-1.91132282466321E-2</c:v>
                </c:pt>
                <c:pt idx="18701" formatCode="General">
                  <c:v>-1.8176377861685002E-2</c:v>
                </c:pt>
                <c:pt idx="18702" formatCode="General">
                  <c:v>-1.7191100517060201E-2</c:v>
                </c:pt>
                <c:pt idx="18703" formatCode="General">
                  <c:v>-1.6157648483995101E-2</c:v>
                </c:pt>
                <c:pt idx="18704" formatCode="General">
                  <c:v>-1.5076326108074099E-2</c:v>
                </c:pt>
                <c:pt idx="18705" formatCode="General">
                  <c:v>-1.3947522903165701E-2</c:v>
                </c:pt>
                <c:pt idx="18706" formatCode="General">
                  <c:v>-1.27711806135018E-2</c:v>
                </c:pt>
                <c:pt idx="18707" formatCode="General">
                  <c:v>-1.15478263217383E-2</c:v>
                </c:pt>
                <c:pt idx="18708" formatCode="General">
                  <c:v>-1.0277568691930101E-2</c:v>
                </c:pt>
                <c:pt idx="18709" formatCode="General">
                  <c:v>-8.9605967557911202E-3</c:v>
                </c:pt>
                <c:pt idx="18710" formatCode="General">
                  <c:v>-7.5977618421114402E-3</c:v>
                </c:pt>
                <c:pt idx="18711" formatCode="General">
                  <c:v>-6.1895032425099902E-3</c:v>
                </c:pt>
                <c:pt idx="18712" formatCode="General">
                  <c:v>-4.7362749045359101E-3</c:v>
                </c:pt>
                <c:pt idx="18713" formatCode="General">
                  <c:v>-3.2386244103606498E-3</c:v>
                </c:pt>
                <c:pt idx="18714" formatCode="General">
                  <c:v>-1.69717529795042E-3</c:v>
                </c:pt>
                <c:pt idx="18715" formatCode="General">
                  <c:v>-1.1258253458407099E-4</c:v>
                </c:pt>
                <c:pt idx="18716" formatCode="General">
                  <c:v>1.51498254272583E-3</c:v>
                </c:pt>
                <c:pt idx="18717" formatCode="General">
                  <c:v>3.1846956255714501E-3</c:v>
                </c:pt>
                <c:pt idx="18718" formatCode="General">
                  <c:v>4.89507810632764E-3</c:v>
                </c:pt>
                <c:pt idx="18719" formatCode="General">
                  <c:v>6.64570376456213E-3</c:v>
                </c:pt>
                <c:pt idx="18720" formatCode="General">
                  <c:v>8.4362178720128606E-3</c:v>
                </c:pt>
                <c:pt idx="18721" formatCode="General">
                  <c:v>1.02656122668837E-2</c:v>
                </c:pt>
                <c:pt idx="18722" formatCode="General">
                  <c:v>1.2132755763459801E-2</c:v>
                </c:pt>
                <c:pt idx="18723" formatCode="General">
                  <c:v>1.4036511705823601E-2</c:v>
                </c:pt>
                <c:pt idx="18724" formatCode="General">
                  <c:v>1.5976326099247901E-2</c:v>
                </c:pt>
                <c:pt idx="18725" formatCode="General">
                  <c:v>1.7951653403078801E-2</c:v>
                </c:pt>
                <c:pt idx="18726" formatCode="General">
                  <c:v>1.9961328910121302E-2</c:v>
                </c:pt>
                <c:pt idx="18727" formatCode="General">
                  <c:v>2.2004066110996E-2</c:v>
                </c:pt>
                <c:pt idx="18728" formatCode="General">
                  <c:v>2.4078552221018699E-2</c:v>
                </c:pt>
                <c:pt idx="18729" formatCode="General">
                  <c:v>2.6183509455497501E-2</c:v>
                </c:pt>
                <c:pt idx="18730" formatCode="General">
                  <c:v>2.83182229299704E-2</c:v>
                </c:pt>
                <c:pt idx="18731" formatCode="General">
                  <c:v>3.0481472625349101E-2</c:v>
                </c:pt>
                <c:pt idx="18732" formatCode="General">
                  <c:v>3.2671968643784299E-2</c:v>
                </c:pt>
                <c:pt idx="18733" formatCode="General">
                  <c:v>3.4888440503534603E-2</c:v>
                </c:pt>
                <c:pt idx="18734" formatCode="General">
                  <c:v>3.7129630987230301E-2</c:v>
                </c:pt>
                <c:pt idx="18735" formatCode="General">
                  <c:v>3.9394323662709001E-2</c:v>
                </c:pt>
                <c:pt idx="18736" formatCode="General">
                  <c:v>4.16813320408225E-2</c:v>
                </c:pt>
                <c:pt idx="18737" formatCode="General">
                  <c:v>4.3989462256198798E-2</c:v>
                </c:pt>
                <c:pt idx="18738" formatCode="General">
                  <c:v>4.6316945426110999E-2</c:v>
                </c:pt>
                <c:pt idx="18739" formatCode="General">
                  <c:v>4.8662029560730603E-2</c:v>
                </c:pt>
                <c:pt idx="18740" formatCode="General">
                  <c:v>5.1023561753671398E-2</c:v>
                </c:pt>
                <c:pt idx="18741" formatCode="General">
                  <c:v>5.3399949902172797E-2</c:v>
                </c:pt>
                <c:pt idx="18742" formatCode="General">
                  <c:v>5.57895886973893E-2</c:v>
                </c:pt>
                <c:pt idx="18743" formatCode="General">
                  <c:v>5.8190972346859098E-2</c:v>
                </c:pt>
                <c:pt idx="18744" formatCode="General">
                  <c:v>6.0602672740852702E-2</c:v>
                </c:pt>
                <c:pt idx="18745" formatCode="General">
                  <c:v>6.30233243132024E-2</c:v>
                </c:pt>
                <c:pt idx="18746" formatCode="General">
                  <c:v>6.5451039962944102E-2</c:v>
                </c:pt>
                <c:pt idx="18747" formatCode="General">
                  <c:v>6.7883960033464905E-2</c:v>
                </c:pt>
                <c:pt idx="18748" formatCode="General">
                  <c:v>7.03203213114416E-2</c:v>
                </c:pt>
                <c:pt idx="18749" formatCode="General">
                  <c:v>7.2758497544001197E-2</c:v>
                </c:pt>
                <c:pt idx="18750" formatCode="General">
                  <c:v>7.5196996868732005E-2</c:v>
                </c:pt>
                <c:pt idx="18751" formatCode="General">
                  <c:v>7.7634428071814601E-2</c:v>
                </c:pt>
                <c:pt idx="18752" formatCode="General">
                  <c:v>8.0068926067837207E-2</c:v>
                </c:pt>
                <c:pt idx="18753" formatCode="General">
                  <c:v>8.2498623805442498E-2</c:v>
                </c:pt>
                <c:pt idx="18754" formatCode="General">
                  <c:v>8.4921767526187603E-2</c:v>
                </c:pt>
                <c:pt idx="18755" formatCode="General">
                  <c:v>8.73365608059017E-2</c:v>
                </c:pt>
                <c:pt idx="18756" formatCode="General">
                  <c:v>8.9741157472543007E-2</c:v>
                </c:pt>
                <c:pt idx="18757" formatCode="General">
                  <c:v>9.2133775819837199E-2</c:v>
                </c:pt>
                <c:pt idx="18758" formatCode="General">
                  <c:v>9.4512549642327498E-2</c:v>
                </c:pt>
                <c:pt idx="18759" formatCode="General">
                  <c:v>9.6875626562090797E-2</c:v>
                </c:pt>
                <c:pt idx="18760" formatCode="General">
                  <c:v>9.9221130952763595E-2</c:v>
                </c:pt>
                <c:pt idx="18761" formatCode="General">
                  <c:v>0.1015471669292</c:v>
                </c:pt>
                <c:pt idx="18762" formatCode="General">
                  <c:v>0.10385187680491401</c:v>
                </c:pt>
                <c:pt idx="18763" formatCode="General">
                  <c:v>0.106133339137538</c:v>
                </c:pt>
                <c:pt idx="18764" formatCode="General">
                  <c:v>0.10838961958581</c:v>
                </c:pt>
                <c:pt idx="18765" formatCode="General">
                  <c:v>0.110618785764838</c:v>
                </c:pt>
                <c:pt idx="18766" formatCode="General">
                  <c:v>0.11281891445297999</c:v>
                </c:pt>
                <c:pt idx="18767" formatCode="General">
                  <c:v>0.114988100199716</c:v>
                </c:pt>
                <c:pt idx="18768" formatCode="General">
                  <c:v>0.117124455493993</c:v>
                </c:pt>
                <c:pt idx="18769" formatCode="General">
                  <c:v>0.119226056679741</c:v>
                </c:pt>
                <c:pt idx="18770" formatCode="General">
                  <c:v>0.121290944466812</c:v>
                </c:pt>
                <c:pt idx="18771" formatCode="General">
                  <c:v>0.123317185358545</c:v>
                </c:pt>
                <c:pt idx="18772" formatCode="General">
                  <c:v>0.12530283088846</c:v>
                </c:pt>
                <c:pt idx="18773" formatCode="General">
                  <c:v>0.127245971635706</c:v>
                </c:pt>
                <c:pt idx="18774" formatCode="General">
                  <c:v>0.12914469785609001</c:v>
                </c:pt>
                <c:pt idx="18775" formatCode="General">
                  <c:v>0.13099715081355301</c:v>
                </c:pt>
                <c:pt idx="18776" formatCode="General">
                  <c:v>0.132801465949587</c:v>
                </c:pt>
                <c:pt idx="18777" formatCode="General">
                  <c:v>0.134555667238207</c:v>
                </c:pt>
                <c:pt idx="18778" formatCode="General">
                  <c:v>0.13625789292224799</c:v>
                </c:pt>
                <c:pt idx="18779" formatCode="General">
                  <c:v>0.137906360390781</c:v>
                </c:pt>
                <c:pt idx="18780" formatCode="General">
                  <c:v>0.13949921426945999</c:v>
                </c:pt>
                <c:pt idx="18781" formatCode="General">
                  <c:v>0.14103460174163601</c:v>
                </c:pt>
                <c:pt idx="18782" formatCode="General">
                  <c:v>0.142510714249408</c:v>
                </c:pt>
                <c:pt idx="18783" formatCode="General">
                  <c:v>0.143925754964393</c:v>
                </c:pt>
                <c:pt idx="18784" formatCode="General">
                  <c:v>0.14527794412835701</c:v>
                </c:pt>
                <c:pt idx="18785" formatCode="General">
                  <c:v>0.146565526405703</c:v>
                </c:pt>
                <c:pt idx="18786" formatCode="General">
                  <c:v>0.147786792804355</c:v>
                </c:pt>
                <c:pt idx="18787" formatCode="General">
                  <c:v>0.148940022150824</c:v>
                </c:pt>
                <c:pt idx="18788" formatCode="General">
                  <c:v>0.15002348739124999</c:v>
                </c:pt>
                <c:pt idx="18789" formatCode="General">
                  <c:v>0.15103553108283599</c:v>
                </c:pt>
                <c:pt idx="18790" formatCode="General">
                  <c:v>0.151974495020302</c:v>
                </c:pt>
                <c:pt idx="18791" formatCode="General">
                  <c:v>0.15283876636204599</c:v>
                </c:pt>
                <c:pt idx="18792" formatCode="General">
                  <c:v>0.15362673564325199</c:v>
                </c:pt>
                <c:pt idx="18793" formatCode="General">
                  <c:v>0.15433685036991801</c:v>
                </c:pt>
                <c:pt idx="18794" formatCode="General">
                  <c:v>0.15496762415746099</c:v>
                </c:pt>
                <c:pt idx="18795" formatCode="General">
                  <c:v>0.15551758180943101</c:v>
                </c:pt>
                <c:pt idx="18796" formatCode="General">
                  <c:v>0.15598530430930499</c:v>
                </c:pt>
                <c:pt idx="18797" formatCode="General">
                  <c:v>0.15636933204320499</c:v>
                </c:pt>
                <c:pt idx="18798" formatCode="General">
                  <c:v>0.156668320329929</c:v>
                </c:pt>
                <c:pt idx="18799" formatCode="General">
                  <c:v>0.15688094697670499</c:v>
                </c:pt>
                <c:pt idx="18800" formatCode="General">
                  <c:v>0.157005900246176</c:v>
                </c:pt>
                <c:pt idx="18801" formatCode="General">
                  <c:v>0.15704193805896899</c:v>
                </c:pt>
                <c:pt idx="18802" formatCode="General">
                  <c:v>0.15698783904906799</c:v>
                </c:pt>
                <c:pt idx="18803" formatCode="General">
                  <c:v>0.15684245946561401</c:v>
                </c:pt>
                <c:pt idx="18804" formatCode="General">
                  <c:v>0.156604734456637</c:v>
                </c:pt>
                <c:pt idx="18805" formatCode="General">
                  <c:v>0.15627361383525601</c:v>
                </c:pt>
                <c:pt idx="18806" formatCode="General">
                  <c:v>0.15584800642973201</c:v>
                </c:pt>
                <c:pt idx="18807" formatCode="General">
                  <c:v>0.155326948245155</c:v>
                </c:pt>
                <c:pt idx="18808" formatCode="General">
                  <c:v>0.15470956248921999</c:v>
                </c:pt>
                <c:pt idx="18809" formatCode="General">
                  <c:v>0.15399498504655099</c:v>
                </c:pt>
                <c:pt idx="18810" formatCode="General">
                  <c:v>0.15318235351949699</c:v>
                </c:pt>
                <c:pt idx="18811" formatCode="General">
                  <c:v>0.152271273582199</c:v>
                </c:pt>
                <c:pt idx="18812" formatCode="General">
                  <c:v>0.15126070345553699</c:v>
                </c:pt>
                <c:pt idx="18813" formatCode="General">
                  <c:v>0.15015005064249401</c:v>
                </c:pt>
                <c:pt idx="18814" formatCode="General">
                  <c:v>0.148939033884844</c:v>
                </c:pt>
                <c:pt idx="18815" formatCode="General">
                  <c:v>0.14762656872291999</c:v>
                </c:pt>
                <c:pt idx="18816" formatCode="General">
                  <c:v>0.14621239286350399</c:v>
                </c:pt>
                <c:pt idx="18817" formatCode="General">
                  <c:v>0.144696576937239</c:v>
                </c:pt>
                <c:pt idx="18818" formatCode="General">
                  <c:v>0.143078358359849</c:v>
                </c:pt>
                <c:pt idx="18819" formatCode="General">
                  <c:v>0.141357210550033</c:v>
                </c:pt>
                <c:pt idx="18820" formatCode="General">
                  <c:v>0.139533464476151</c:v>
                </c:pt>
                <c:pt idx="18821" formatCode="General">
                  <c:v>0.137606677152562</c:v>
                </c:pt>
                <c:pt idx="18822" formatCode="General">
                  <c:v>0.135576652105141</c:v>
                </c:pt>
                <c:pt idx="18823" formatCode="General">
                  <c:v>0.133444034517537</c:v>
                </c:pt>
                <c:pt idx="18824" formatCode="General">
                  <c:v>0.131208690196327</c:v>
                </c:pt>
                <c:pt idx="18825" formatCode="General">
                  <c:v>0.128870641921319</c:v>
                </c:pt>
                <c:pt idx="18826" formatCode="General">
                  <c:v>0.12643018570776501</c:v>
                </c:pt>
                <c:pt idx="18827" formatCode="General">
                  <c:v>0.123887374338672</c:v>
                </c:pt>
                <c:pt idx="18828" formatCode="General">
                  <c:v>0.12124305787879699</c:v>
                </c:pt>
                <c:pt idx="18829" formatCode="General">
                  <c:v>0.11849781879919501</c:v>
                </c:pt>
                <c:pt idx="18830" formatCode="General">
                  <c:v>0.115651849950652</c:v>
                </c:pt>
                <c:pt idx="18831" formatCode="General">
                  <c:v>0.112705542861429</c:v>
                </c:pt>
                <c:pt idx="18832" formatCode="General">
                  <c:v>0.10965950856060799</c:v>
                </c:pt>
                <c:pt idx="18833" formatCode="General">
                  <c:v>0.10651403685858001</c:v>
                </c:pt>
                <c:pt idx="18834" formatCode="General">
                  <c:v>0.10326967007778</c:v>
                </c:pt>
                <c:pt idx="18835" formatCode="General">
                  <c:v>9.9927794488447894E-2</c:v>
                </c:pt>
                <c:pt idx="18836" formatCode="General">
                  <c:v>9.6489508005106694E-2</c:v>
                </c:pt>
                <c:pt idx="18837" formatCode="General">
                  <c:v>9.2955549762724105E-2</c:v>
                </c:pt>
                <c:pt idx="18838" formatCode="General">
                  <c:v>8.9327373835037305E-2</c:v>
                </c:pt>
                <c:pt idx="18839" formatCode="General">
                  <c:v>8.5606099327665303E-2</c:v>
                </c:pt>
                <c:pt idx="18840" formatCode="General">
                  <c:v>8.1792430569160496E-2</c:v>
                </c:pt>
                <c:pt idx="18841" formatCode="General">
                  <c:v>7.7887818464012298E-2</c:v>
                </c:pt>
                <c:pt idx="18842" formatCode="General">
                  <c:v>7.3894014796708804E-2</c:v>
                </c:pt>
                <c:pt idx="18843" formatCode="General">
                  <c:v>6.9812938808089295E-2</c:v>
                </c:pt>
                <c:pt idx="18844" formatCode="General">
                  <c:v>6.5646042652657194E-2</c:v>
                </c:pt>
                <c:pt idx="18845" formatCode="General">
                  <c:v>6.1394305477722601E-2</c:v>
                </c:pt>
                <c:pt idx="18846" formatCode="General">
                  <c:v>5.7059377971880397E-2</c:v>
                </c:pt>
                <c:pt idx="18847" formatCode="General">
                  <c:v>5.2643098479588098E-2</c:v>
                </c:pt>
                <c:pt idx="18848" formatCode="General">
                  <c:v>4.8146915485362901E-2</c:v>
                </c:pt>
                <c:pt idx="18849" formatCode="General">
                  <c:v>4.3572956476226998E-2</c:v>
                </c:pt>
                <c:pt idx="18850" formatCode="General">
                  <c:v>3.8923527000769002E-2</c:v>
                </c:pt>
                <c:pt idx="18851" formatCode="General">
                  <c:v>3.4200517749170399E-2</c:v>
                </c:pt>
                <c:pt idx="18852" formatCode="General">
                  <c:v>2.9406400318126701E-2</c:v>
                </c:pt>
                <c:pt idx="18853" formatCode="General">
                  <c:v>2.4543223678709002E-2</c:v>
                </c:pt>
                <c:pt idx="18854" formatCode="General">
                  <c:v>1.9613019651665699E-2</c:v>
                </c:pt>
                <c:pt idx="18855" formatCode="General">
                  <c:v>1.46178980825284E-2</c:v>
                </c:pt>
                <c:pt idx="18856" formatCode="General">
                  <c:v>9.5600707292872594E-3</c:v>
                </c:pt>
                <c:pt idx="18857" formatCode="General">
                  <c:v>4.4423774181497301E-3</c:v>
                </c:pt>
                <c:pt idx="18858" formatCode="General">
                  <c:v>-7.3281913155936801E-4</c:v>
                </c:pt>
                <c:pt idx="18859" formatCode="General">
                  <c:v>-5.9631381917994598E-3</c:v>
                </c:pt>
                <c:pt idx="18860" formatCode="General">
                  <c:v>-1.12456339209248E-2</c:v>
                </c:pt>
                <c:pt idx="18861" formatCode="General">
                  <c:v>-1.65778635462232E-2</c:v>
                </c:pt>
                <c:pt idx="18862" formatCode="General">
                  <c:v>-2.19573655922818E-2</c:v>
                </c:pt>
                <c:pt idx="18863" formatCode="General">
                  <c:v>-2.73805808578272E-2</c:v>
                </c:pt>
                <c:pt idx="18864" formatCode="General">
                  <c:v>-3.2845017457457298E-2</c:v>
                </c:pt>
                <c:pt idx="18865" formatCode="General">
                  <c:v>-3.8348283436958702E-2</c:v>
                </c:pt>
                <c:pt idx="18866" formatCode="General">
                  <c:v>-4.3886820988267801E-2</c:v>
                </c:pt>
                <c:pt idx="18867" formatCode="General">
                  <c:v>-4.9457017112366601E-2</c:v>
                </c:pt>
                <c:pt idx="18868" formatCode="General">
                  <c:v>-5.5055984902757503E-2</c:v>
                </c:pt>
                <c:pt idx="18869" formatCode="General">
                  <c:v>-6.0681528683784E-2</c:v>
                </c:pt>
                <c:pt idx="18870" formatCode="General">
                  <c:v>-6.6330394681090907E-2</c:v>
                </c:pt>
                <c:pt idx="18871" formatCode="General">
                  <c:v>-7.1998712834223794E-2</c:v>
                </c:pt>
                <c:pt idx="18872" formatCode="General">
                  <c:v>-7.7683244141009397E-2</c:v>
                </c:pt>
                <c:pt idx="18873" formatCode="General">
                  <c:v>-8.3380964416146702E-2</c:v>
                </c:pt>
                <c:pt idx="18874" formatCode="General">
                  <c:v>-8.9088960152083896E-2</c:v>
                </c:pt>
                <c:pt idx="18875" formatCode="General">
                  <c:v>-9.4803821950672607E-2</c:v>
                </c:pt>
                <c:pt idx="18876" formatCode="General">
                  <c:v>-0.10052160441402599</c:v>
                </c:pt>
                <c:pt idx="18877" formatCode="General">
                  <c:v>-0.106238501342063</c:v>
                </c:pt>
                <c:pt idx="18878" formatCode="General">
                  <c:v>-0.11195144680809201</c:v>
                </c:pt>
                <c:pt idx="18879" formatCode="General">
                  <c:v>-0.117657088747357</c:v>
                </c:pt>
                <c:pt idx="18880" formatCode="General">
                  <c:v>-0.123352160024816</c:v>
                </c:pt>
                <c:pt idx="18881" formatCode="General">
                  <c:v>-0.12903297791226401</c:v>
                </c:pt>
                <c:pt idx="18882" formatCode="General">
                  <c:v>-0.134695437171407</c:v>
                </c:pt>
                <c:pt idx="18883" formatCode="General">
                  <c:v>-0.14033618898966699</c:v>
                </c:pt>
                <c:pt idx="18884" formatCode="General">
                  <c:v>-0.14595189053027899</c:v>
                </c:pt>
                <c:pt idx="18885" formatCode="General">
                  <c:v>-0.15153903543680899</c:v>
                </c:pt>
                <c:pt idx="18886" formatCode="General">
                  <c:v>-0.15709374547831301</c:v>
                </c:pt>
                <c:pt idx="18887" formatCode="General">
                  <c:v>-0.16261238198112599</c:v>
                </c:pt>
                <c:pt idx="18888" formatCode="General">
                  <c:v>-0.16809128386477501</c:v>
                </c:pt>
                <c:pt idx="18889" formatCode="General">
                  <c:v>-0.17352674602054699</c:v>
                </c:pt>
                <c:pt idx="18890" formatCode="General">
                  <c:v>-0.178915136545853</c:v>
                </c:pt>
                <c:pt idx="18891" formatCode="General">
                  <c:v>-0.18425275095722801</c:v>
                </c:pt>
                <c:pt idx="18892" formatCode="General">
                  <c:v>-0.18953591972202899</c:v>
                </c:pt>
                <c:pt idx="18893" formatCode="General">
                  <c:v>-0.19476102352382299</c:v>
                </c:pt>
                <c:pt idx="18894" formatCode="General">
                  <c:v>-0.199924386636679</c:v>
                </c:pt>
                <c:pt idx="18895" formatCode="General">
                  <c:v>-0.20502233528432701</c:v>
                </c:pt>
                <c:pt idx="18896" formatCode="General">
                  <c:v>-0.21005126355907699</c:v>
                </c:pt>
                <c:pt idx="18897" formatCode="General">
                  <c:v>-0.21500753616575899</c:v>
                </c:pt>
                <c:pt idx="18898" formatCode="General">
                  <c:v>-0.21988753974515399</c:v>
                </c:pt>
                <c:pt idx="18899" formatCode="General">
                  <c:v>-0.22468770112959199</c:v>
                </c:pt>
                <c:pt idx="18900" formatCode="General">
                  <c:v>-0.229404493712413</c:v>
                </c:pt>
                <c:pt idx="18901" formatCode="General">
                  <c:v>-0.234034436229132</c:v>
                </c:pt>
                <c:pt idx="18902" formatCode="General">
                  <c:v>-0.23857398656353501</c:v>
                </c:pt>
                <c:pt idx="18903" formatCode="General">
                  <c:v>-0.243019652826264</c:v>
                </c:pt>
                <c:pt idx="18904" formatCode="General">
                  <c:v>-0.247368015095905</c:v>
                </c:pt>
                <c:pt idx="18905" formatCode="General">
                  <c:v>-0.25161571168592201</c:v>
                </c:pt>
                <c:pt idx="18906" formatCode="General">
                  <c:v>-0.255759406154283</c:v>
                </c:pt>
                <c:pt idx="18907" formatCode="General">
                  <c:v>-0.25979577760825601</c:v>
                </c:pt>
                <c:pt idx="18908" formatCode="General">
                  <c:v>-0.26372156477304898</c:v>
                </c:pt>
                <c:pt idx="18909" formatCode="General">
                  <c:v>-0.267533558060573</c:v>
                </c:pt>
                <c:pt idx="18910" formatCode="General">
                  <c:v>-0.27122860123182602</c:v>
                </c:pt>
                <c:pt idx="18911" formatCode="General">
                  <c:v>-0.27480358262844001</c:v>
                </c:pt>
                <c:pt idx="18912" formatCode="General">
                  <c:v>-0.27825543091014698</c:v>
                </c:pt>
                <c:pt idx="18913" formatCode="General">
                  <c:v>-0.28158112343994202</c:v>
                </c:pt>
                <c:pt idx="18914" formatCode="General">
                  <c:v>-0.284777738881827</c:v>
                </c:pt>
                <c:pt idx="18915" formatCode="General">
                  <c:v>-0.28784236028084298</c:v>
                </c:pt>
                <c:pt idx="18916" formatCode="General">
                  <c:v>-0.29077218047109799</c:v>
                </c:pt>
                <c:pt idx="18917" formatCode="General">
                  <c:v>-0.29356451338699702</c:v>
                </c:pt>
                <c:pt idx="18918" formatCode="General">
                  <c:v>-0.296216677018243</c:v>
                </c:pt>
                <c:pt idx="18919" formatCode="General">
                  <c:v>-0.298726040066499</c:v>
                </c:pt>
                <c:pt idx="18920" formatCode="General">
                  <c:v>-0.30109003924758299</c:v>
                </c:pt>
                <c:pt idx="18921" formatCode="General">
                  <c:v>-0.30330628708177299</c:v>
                </c:pt>
                <c:pt idx="18922" formatCode="General">
                  <c:v>-0.305372413885242</c:v>
                </c:pt>
                <c:pt idx="18923" formatCode="General">
                  <c:v>-0.30728610684886498</c:v>
                </c:pt>
                <c:pt idx="18924" formatCode="General">
                  <c:v>-0.30904516775119301</c:v>
                </c:pt>
                <c:pt idx="18925" formatCode="General">
                  <c:v>-0.31064741444718202</c:v>
                </c:pt>
                <c:pt idx="18926" formatCode="General">
                  <c:v>-0.31209084144544302</c:v>
                </c:pt>
                <c:pt idx="18927" formatCode="General">
                  <c:v>-0.31337359702949602</c:v>
                </c:pt>
                <c:pt idx="18928" formatCode="General">
                  <c:v>-0.314494029022234</c:v>
                </c:pt>
                <c:pt idx="18929" formatCode="General">
                  <c:v>-0.31545007735663899</c:v>
                </c:pt>
                <c:pt idx="18930" formatCode="General">
                  <c:v>-0.316239734144381</c:v>
                </c:pt>
                <c:pt idx="18931" formatCode="General">
                  <c:v>-0.31686192891091097</c:v>
                </c:pt>
                <c:pt idx="18932" formatCode="General">
                  <c:v>-0.31731544547694202</c:v>
                </c:pt>
                <c:pt idx="18933" formatCode="General">
                  <c:v>-0.31759832104064001</c:v>
                </c:pt>
                <c:pt idx="18934" formatCode="General">
                  <c:v>-0.31770944050757</c:v>
                </c:pt>
                <c:pt idx="18935" formatCode="General">
                  <c:v>-0.31764759472187398</c:v>
                </c:pt>
                <c:pt idx="18936" formatCode="General">
                  <c:v>-0.31741140437347298</c:v>
                </c:pt>
                <c:pt idx="18937" formatCode="General">
                  <c:v>-0.31700045021146001</c:v>
                </c:pt>
                <c:pt idx="18938" formatCode="General">
                  <c:v>-0.31641419806128501</c:v>
                </c:pt>
                <c:pt idx="18939" formatCode="General">
                  <c:v>-0.31565183665277102</c:v>
                </c:pt>
                <c:pt idx="18940" formatCode="General">
                  <c:v>-0.31471229228601599</c:v>
                </c:pt>
                <c:pt idx="18941" formatCode="General">
                  <c:v>-0.31359489276578301</c:v>
                </c:pt>
                <c:pt idx="18942" formatCode="General">
                  <c:v>-0.31229989001687802</c:v>
                </c:pt>
                <c:pt idx="18943" formatCode="General">
                  <c:v>-0.310826857280318</c:v>
                </c:pt>
                <c:pt idx="18944" formatCode="General">
                  <c:v>-0.309175605223169</c:v>
                </c:pt>
                <c:pt idx="18945" formatCode="General">
                  <c:v>-0.30734625176151498</c:v>
                </c:pt>
                <c:pt idx="18946" formatCode="General">
                  <c:v>-0.30533812945346001</c:v>
                </c:pt>
                <c:pt idx="18947" formatCode="General">
                  <c:v>-0.30315141033624299</c:v>
                </c:pt>
                <c:pt idx="18948" formatCode="General">
                  <c:v>-0.30078673651062199</c:v>
                </c:pt>
                <c:pt idx="18949" formatCode="General">
                  <c:v>-0.29824503848682798</c:v>
                </c:pt>
                <c:pt idx="18950" formatCode="General">
                  <c:v>-0.29552641341131303</c:v>
                </c:pt>
                <c:pt idx="18951" formatCode="General">
                  <c:v>-0.29263118337488098</c:v>
                </c:pt>
                <c:pt idx="18952" formatCode="General">
                  <c:v>-0.28956056850667</c:v>
                </c:pt>
                <c:pt idx="18953" formatCode="General">
                  <c:v>-0.28631554178684698</c:v>
                </c:pt>
                <c:pt idx="18954" formatCode="General">
                  <c:v>-0.28289672064725002</c:v>
                </c:pt>
                <c:pt idx="18955" formatCode="General">
                  <c:v>-0.27930499339113202</c:v>
                </c:pt>
                <c:pt idx="18956" formatCode="General">
                  <c:v>-0.27554204675316102</c:v>
                </c:pt>
                <c:pt idx="18957" formatCode="General">
                  <c:v>-0.27160873867562302</c:v>
                </c:pt>
                <c:pt idx="18958" formatCode="General">
                  <c:v>-0.26750615191320998</c:v>
                </c:pt>
                <c:pt idx="18959" formatCode="General">
                  <c:v>-0.26323675500759602</c:v>
                </c:pt>
                <c:pt idx="18960" formatCode="General">
                  <c:v>-0.258802189782947</c:v>
                </c:pt>
                <c:pt idx="18961" formatCode="General">
                  <c:v>-0.25420368785890901</c:v>
                </c:pt>
                <c:pt idx="18962" formatCode="General">
                  <c:v>-0.24944378123007599</c:v>
                </c:pt>
                <c:pt idx="18963" formatCode="General">
                  <c:v>-0.24452467157574201</c:v>
                </c:pt>
                <c:pt idx="18964" formatCode="General">
                  <c:v>-0.23944757848432499</c:v>
                </c:pt>
                <c:pt idx="18965" formatCode="General">
                  <c:v>-0.23421494805499199</c:v>
                </c:pt>
                <c:pt idx="18966" formatCode="General">
                  <c:v>-0.228829528794042</c:v>
                </c:pt>
                <c:pt idx="18967" formatCode="General">
                  <c:v>-0.223293639296022</c:v>
                </c:pt>
                <c:pt idx="18968" formatCode="General">
                  <c:v>-0.21760968546045401</c:v>
                </c:pt>
                <c:pt idx="18969" formatCode="General">
                  <c:v>-0.21178026000477501</c:v>
                </c:pt>
                <c:pt idx="18970" formatCode="General">
                  <c:v>-0.20580864892690601</c:v>
                </c:pt>
                <c:pt idx="18971" formatCode="General">
                  <c:v>-0.19969774096793699</c:v>
                </c:pt>
                <c:pt idx="18972" formatCode="General">
                  <c:v>-0.19345044026186201</c:v>
                </c:pt>
                <c:pt idx="18973" formatCode="General">
                  <c:v>-0.18706973380807401</c:v>
                </c:pt>
                <c:pt idx="18974" formatCode="General">
                  <c:v>-0.180558665063909</c:v>
                </c:pt>
                <c:pt idx="18975" formatCode="General">
                  <c:v>-0.17392034342975299</c:v>
                </c:pt>
                <c:pt idx="18976" formatCode="General">
                  <c:v>-0.1671579779573</c:v>
                </c:pt>
                <c:pt idx="18977" formatCode="General">
                  <c:v>-0.160275379559984</c:v>
                </c:pt>
                <c:pt idx="18978" formatCode="General">
                  <c:v>-0.153275929879994</c:v>
                </c:pt>
                <c:pt idx="18979" formatCode="General">
                  <c:v>-0.14616354875132301</c:v>
                </c:pt>
                <c:pt idx="18980" formatCode="General">
                  <c:v>-0.13894219356929099</c:v>
                </c:pt>
                <c:pt idx="18981" formatCode="General">
                  <c:v>-0.131615239014198</c:v>
                </c:pt>
                <c:pt idx="18982" formatCode="General">
                  <c:v>-0.12418654919830199</c:v>
                </c:pt>
                <c:pt idx="18983" formatCode="General">
                  <c:v>-0.116660013868629</c:v>
                </c:pt>
                <c:pt idx="18984" formatCode="General">
                  <c:v>-0.109039529748231</c:v>
                </c:pt>
                <c:pt idx="18985" formatCode="General">
                  <c:v>-0.101329476840431</c:v>
                </c:pt>
                <c:pt idx="18986" formatCode="General">
                  <c:v>-9.3533702016510206E-2</c:v>
                </c:pt>
                <c:pt idx="18987" formatCode="General">
                  <c:v>-8.5656529610328005E-2</c:v>
                </c:pt>
                <c:pt idx="18988" formatCode="General">
                  <c:v>-7.7702775931591597E-2</c:v>
                </c:pt>
                <c:pt idx="18989" formatCode="General">
                  <c:v>-6.9676113529388406E-2</c:v>
                </c:pt>
                <c:pt idx="18990" formatCode="General">
                  <c:v>-6.1581128391484802E-2</c:v>
                </c:pt>
                <c:pt idx="18991" formatCode="General">
                  <c:v>-5.3422434044413498E-2</c:v>
                </c:pt>
                <c:pt idx="18992" formatCode="General">
                  <c:v>-4.5204543452874599E-2</c:v>
                </c:pt>
                <c:pt idx="18993" formatCode="General">
                  <c:v>-3.6932369757666499E-2</c:v>
                </c:pt>
                <c:pt idx="18994" formatCode="General">
                  <c:v>-2.8610167024165099E-2</c:v>
                </c:pt>
                <c:pt idx="18995" formatCode="General">
                  <c:v>-2.0242514452128501E-2</c:v>
                </c:pt>
                <c:pt idx="18996" formatCode="General">
                  <c:v>-1.18339245753984E-2</c:v>
                </c:pt>
                <c:pt idx="18997" formatCode="General">
                  <c:v>-3.38935885004361E-3</c:v>
                </c:pt>
                <c:pt idx="18998" formatCode="General">
                  <c:v>5.0857862883486697E-3</c:v>
                </c:pt>
                <c:pt idx="18999" formatCode="General">
                  <c:v>1.35868731446955E-2</c:v>
                </c:pt>
                <c:pt idx="19000" formatCode="General">
                  <c:v>2.2109544843932301E-2</c:v>
                </c:pt>
                <c:pt idx="19001" formatCode="General">
                  <c:v>3.0649062363876801E-2</c:v>
                </c:pt>
                <c:pt idx="19002" formatCode="General">
                  <c:v>3.9200260639272601E-2</c:v>
                </c:pt>
                <c:pt idx="19003" formatCode="General">
                  <c:v>4.7758155691788901E-2</c:v>
                </c:pt>
                <c:pt idx="19004" formatCode="General">
                  <c:v>5.6317982034870602E-2</c:v>
                </c:pt>
                <c:pt idx="19005" formatCode="General">
                  <c:v>6.4874665858979205E-2</c:v>
                </c:pt>
                <c:pt idx="19006" formatCode="General">
                  <c:v>7.3423349852302006E-2</c:v>
                </c:pt>
                <c:pt idx="19007" formatCode="General">
                  <c:v>8.1959380878476901E-2</c:v>
                </c:pt>
                <c:pt idx="19008" formatCode="General">
                  <c:v>9.0477264804258495E-2</c:v>
                </c:pt>
                <c:pt idx="19009" formatCode="General">
                  <c:v>9.8972266667484002E-2</c:v>
                </c:pt>
                <c:pt idx="19010" formatCode="General">
                  <c:v>0.107439968068041</c:v>
                </c:pt>
                <c:pt idx="19011" formatCode="General">
                  <c:v>0.115875075462037</c:v>
                </c:pt>
                <c:pt idx="19012" formatCode="General">
                  <c:v>0.12427247508682</c:v>
                </c:pt>
                <c:pt idx="19013" formatCode="General">
                  <c:v>0.13262733537319801</c:v>
                </c:pt>
                <c:pt idx="19014" formatCode="General">
                  <c:v>0.14093458501243999</c:v>
                </c:pt>
                <c:pt idx="19015" formatCode="General">
                  <c:v>0.149189440138327</c:v>
                </c:pt>
                <c:pt idx="19016" formatCode="General">
                  <c:v>0.15738745180217301</c:v>
                </c:pt>
                <c:pt idx="19017" formatCode="General">
                  <c:v>0.16552389054900499</c:v>
                </c:pt>
                <c:pt idx="19018" formatCode="General">
                  <c:v>0.17359372441801099</c:v>
                </c:pt>
                <c:pt idx="19019" formatCode="General">
                  <c:v>0.18159220824742101</c:v>
                </c:pt>
                <c:pt idx="19020" formatCode="General">
                  <c:v>0.18951493565327099</c:v>
                </c:pt>
                <c:pt idx="19021" formatCode="General">
                  <c:v>0.19735728777126099</c:v>
                </c:pt>
                <c:pt idx="19022" formatCode="General">
                  <c:v>0.20511490709931701</c:v>
                </c:pt>
                <c:pt idx="19023" formatCode="General">
                  <c:v>0.212783164227487</c:v>
                </c:pt>
                <c:pt idx="19024" formatCode="General">
                  <c:v>0.22035712443059099</c:v>
                </c:pt>
                <c:pt idx="19025" formatCode="General">
                  <c:v>0.22783216117038699</c:v>
                </c:pt>
                <c:pt idx="19026" formatCode="General">
                  <c:v>0.235204055662148</c:v>
                </c:pt>
                <c:pt idx="19027" formatCode="General">
                  <c:v>0.24246896040806201</c:v>
                </c:pt>
                <c:pt idx="19028" formatCode="General">
                  <c:v>0.249622792956776</c:v>
                </c:pt>
                <c:pt idx="19029" formatCode="General">
                  <c:v>0.25666112730011698</c:v>
                </c:pt>
                <c:pt idx="19030" formatCode="General">
                  <c:v>0.26357930079474301</c:v>
                </c:pt>
                <c:pt idx="19031" formatCode="General">
                  <c:v>0.27037356641801802</c:v>
                </c:pt>
                <c:pt idx="19032" formatCode="General">
                  <c:v>0.27704058096822398</c:v>
                </c:pt>
                <c:pt idx="19033" formatCode="General">
                  <c:v>0.28357614084611898</c:v>
                </c:pt>
                <c:pt idx="19034" formatCode="General">
                  <c:v>0.28997573194719101</c:v>
                </c:pt>
                <c:pt idx="19035" formatCode="General">
                  <c:v>0.29623574504489403</c:v>
                </c:pt>
                <c:pt idx="19036" formatCode="General">
                  <c:v>0.30235302963927302</c:v>
                </c:pt>
                <c:pt idx="19037" formatCode="General">
                  <c:v>0.30832418729367</c:v>
                </c:pt>
                <c:pt idx="19038" formatCode="General">
                  <c:v>0.31414555282812501</c:v>
                </c:pt>
                <c:pt idx="19039" formatCode="General">
                  <c:v>0.31981375233263798</c:v>
                </c:pt>
                <c:pt idx="19040" formatCode="General">
                  <c:v>0.32532576162521798</c:v>
                </c:pt>
                <c:pt idx="19041" formatCode="General">
                  <c:v>0.330678327725624</c:v>
                </c:pt>
                <c:pt idx="19042" formatCode="General">
                  <c:v>0.33586845370865198</c:v>
                </c:pt>
                <c:pt idx="19043" formatCode="General">
                  <c:v>0.34089290283221202</c:v>
                </c:pt>
                <c:pt idx="19044" formatCode="General">
                  <c:v>0.34574873275898299</c:v>
                </c:pt>
                <c:pt idx="19045" formatCode="General">
                  <c:v>0.35043331704682401</c:v>
                </c:pt>
                <c:pt idx="19046" formatCode="General">
                  <c:v>0.35494380248030499</c:v>
                </c:pt>
                <c:pt idx="19047" formatCode="General">
                  <c:v>0.35927762470694702</c:v>
                </c:pt>
                <c:pt idx="19048" formatCode="General">
                  <c:v>0.36343260299200197</c:v>
                </c:pt>
                <c:pt idx="19049" formatCode="General">
                  <c:v>0.36740637242775198</c:v>
                </c:pt>
                <c:pt idx="19050" formatCode="General">
                  <c:v>0.37119677205026802</c:v>
                </c:pt>
                <c:pt idx="19051" formatCode="General">
                  <c:v>0.37480177308525298</c:v>
                </c:pt>
                <c:pt idx="19052" formatCode="General">
                  <c:v>0.37821945744360502</c:v>
                </c:pt>
                <c:pt idx="19053" formatCode="General">
                  <c:v>0.38144800903801501</c:v>
                </c:pt>
                <c:pt idx="19054" formatCode="General">
                  <c:v>0.38448570327793202</c:v>
                </c:pt>
                <c:pt idx="19055" formatCode="General">
                  <c:v>0.38733090475387699</c:v>
                </c:pt>
                <c:pt idx="19056" formatCode="General">
                  <c:v>0.38998211909001801</c:v>
                </c:pt>
                <c:pt idx="19057" formatCode="General">
                  <c:v>0.39243799027069798</c:v>
                </c:pt>
                <c:pt idx="19058" formatCode="General">
                  <c:v>0.39469723725664801</c:v>
                </c:pt>
                <c:pt idx="19059" formatCode="General">
                  <c:v>0.396758705085545</c:v>
                </c:pt>
                <c:pt idx="19060" formatCode="General">
                  <c:v>0.39862141998638401</c:v>
                </c:pt>
                <c:pt idx="19061" formatCode="General">
                  <c:v>0.40028452512450402</c:v>
                </c:pt>
                <c:pt idx="19062" formatCode="General">
                  <c:v>0.40174721288415999</c:v>
                </c:pt>
                <c:pt idx="19063" formatCode="General">
                  <c:v>0.40300882833597501</c:v>
                </c:pt>
                <c:pt idx="19064" formatCode="General">
                  <c:v>0.40406887182441897</c:v>
                </c:pt>
                <c:pt idx="19065" formatCode="General">
                  <c:v>0.40492693016464598</c:v>
                </c:pt>
                <c:pt idx="19066" formatCode="General">
                  <c:v>0.40558267066540998</c:v>
                </c:pt>
                <c:pt idx="19067" formatCode="General">
                  <c:v>0.40603595297038397</c:v>
                </c:pt>
                <c:pt idx="19068" formatCode="General">
                  <c:v>0.40628682207578998</c:v>
                </c:pt>
                <c:pt idx="19069" formatCode="General">
                  <c:v>0.40633533384686599</c:v>
                </c:pt>
                <c:pt idx="19070" formatCode="General">
                  <c:v>0.40618169983001801</c:v>
                </c:pt>
                <c:pt idx="19071" formatCode="General">
                  <c:v>0.40582629803248799</c:v>
                </c:pt>
                <c:pt idx="19072" formatCode="General">
                  <c:v>0.405269606684175</c:v>
                </c:pt>
                <c:pt idx="19073" formatCode="General">
                  <c:v>0.40451224301889599</c:v>
                </c:pt>
                <c:pt idx="19074" formatCode="General">
                  <c:v>0.40355490315860998</c:v>
                </c:pt>
                <c:pt idx="19075" formatCode="General">
                  <c:v>0.40239840467041399</c:v>
                </c:pt>
                <c:pt idx="19076" formatCode="General">
                  <c:v>0.40104368396159601</c:v>
                </c:pt>
                <c:pt idx="19077" formatCode="General">
                  <c:v>0.39949179297846099</c:v>
                </c:pt>
                <c:pt idx="19078" formatCode="General">
                  <c:v>0.397743944616544</c:v>
                </c:pt>
                <c:pt idx="19079" formatCode="General">
                  <c:v>0.39580145146238399</c:v>
                </c:pt>
                <c:pt idx="19080" formatCode="General">
                  <c:v>0.393665717215406</c:v>
                </c:pt>
                <c:pt idx="19081" formatCode="General">
                  <c:v>0.391338336821697</c:v>
                </c:pt>
                <c:pt idx="19082" formatCode="General">
                  <c:v>0.38882097517837799</c:v>
                </c:pt>
                <c:pt idx="19083" formatCode="General">
                  <c:v>0.38611530062219201</c:v>
                </c:pt>
                <c:pt idx="19084" formatCode="General">
                  <c:v>0.38322319619060402</c:v>
                </c:pt>
                <c:pt idx="19085" formatCode="General">
                  <c:v>0.38014665909072598</c:v>
                </c:pt>
                <c:pt idx="19086" formatCode="General">
                  <c:v>0.37688772359108302</c:v>
                </c:pt>
                <c:pt idx="19087" formatCode="General">
                  <c:v>0.373448560245558</c:v>
                </c:pt>
                <c:pt idx="19088" formatCode="General">
                  <c:v>0.36983142562271898</c:v>
                </c:pt>
                <c:pt idx="19089" formatCode="General">
                  <c:v>0.36603870180805298</c:v>
                </c:pt>
                <c:pt idx="19090" formatCode="General">
                  <c:v>0.362072840341921</c:v>
                </c:pt>
                <c:pt idx="19091" formatCode="General">
                  <c:v>0.35793639888880302</c:v>
                </c:pt>
                <c:pt idx="19092" formatCode="General">
                  <c:v>0.35363198670067097</c:v>
                </c:pt>
                <c:pt idx="19093" formatCode="General">
                  <c:v>0.34916231789258101</c:v>
                </c:pt>
                <c:pt idx="19094" formatCode="General">
                  <c:v>0.344530313339239</c:v>
                </c:pt>
                <c:pt idx="19095" formatCode="General">
                  <c:v>0.33973887713317402</c:v>
                </c:pt>
                <c:pt idx="19096" formatCode="General">
                  <c:v>0.33479097959612503</c:v>
                </c:pt>
                <c:pt idx="19097" formatCode="General">
                  <c:v>0.32968972056764001</c:v>
                </c:pt>
                <c:pt idx="19098" formatCode="General">
                  <c:v>0.32443826759626598</c:v>
                </c:pt>
                <c:pt idx="19099" formatCode="General">
                  <c:v>0.31903984211673803</c:v>
                </c:pt>
                <c:pt idx="19100" formatCode="General">
                  <c:v>0.31349771468503002</c:v>
                </c:pt>
                <c:pt idx="19101" formatCode="General">
                  <c:v>0.30781526012864602</c:v>
                </c:pt>
                <c:pt idx="19102" formatCode="General">
                  <c:v>0.30199595300495702</c:v>
                </c:pt>
                <c:pt idx="19103" formatCode="General">
                  <c:v>0.29604330782185001</c:v>
                </c:pt>
                <c:pt idx="19104" formatCode="General">
                  <c:v>0.28996092232689302</c:v>
                </c:pt>
                <c:pt idx="19105" formatCode="General">
                  <c:v>0.283752468877914</c:v>
                </c:pt>
                <c:pt idx="19106" formatCode="General">
                  <c:v>0.27742158100726899</c:v>
                </c:pt>
                <c:pt idx="19107" formatCode="General">
                  <c:v>0.270972006830832</c:v>
                </c:pt>
                <c:pt idx="19108" formatCode="General">
                  <c:v>0.264407569069112</c:v>
                </c:pt>
                <c:pt idx="19109" formatCode="General">
                  <c:v>0.257732151201017</c:v>
                </c:pt>
                <c:pt idx="19110" formatCode="General">
                  <c:v>0.25094968823819103</c:v>
                </c:pt>
                <c:pt idx="19111" formatCode="General">
                  <c:v>0.24406410260146699</c:v>
                </c:pt>
                <c:pt idx="19112" formatCode="General">
                  <c:v>0.237079351895885</c:v>
                </c:pt>
                <c:pt idx="19113" formatCode="General">
                  <c:v>0.229999437014689</c:v>
                </c:pt>
                <c:pt idx="19114" formatCode="General">
                  <c:v>0.22282844946945901</c:v>
                </c:pt>
                <c:pt idx="19115" formatCode="General">
                  <c:v>0.21557046115053799</c:v>
                </c:pt>
                <c:pt idx="19116" formatCode="General">
                  <c:v>0.20822956892327399</c:v>
                </c:pt>
                <c:pt idx="19117" formatCode="General">
                  <c:v>0.20080995599847001</c:v>
                </c:pt>
                <c:pt idx="19118" formatCode="General">
                  <c:v>0.19331582979155501</c:v>
                </c:pt>
                <c:pt idx="19119" formatCode="General">
                  <c:v>0.18575135657799399</c:v>
                </c:pt>
                <c:pt idx="19120" formatCode="General">
                  <c:v>0.178120713221295</c:v>
                </c:pt>
                <c:pt idx="19121" formatCode="General">
                  <c:v>0.170428144123876</c:v>
                </c:pt>
                <c:pt idx="19122" formatCode="General">
                  <c:v>0.16267785756165101</c:v>
                </c:pt>
                <c:pt idx="19123" formatCode="General">
                  <c:v>0.15487412384270799</c:v>
                </c:pt>
                <c:pt idx="19124" formatCode="General">
                  <c:v>0.14702122492450601</c:v>
                </c:pt>
                <c:pt idx="19125" formatCode="General">
                  <c:v>0.139123387840354</c:v>
                </c:pt>
                <c:pt idx="19126" formatCode="General">
                  <c:v>0.13118484224218799</c:v>
                </c:pt>
                <c:pt idx="19127" formatCode="General">
                  <c:v>0.12320988174625901</c:v>
                </c:pt>
                <c:pt idx="19128" formatCode="General">
                  <c:v>0.115202802788228</c:v>
                </c:pt>
                <c:pt idx="19129" formatCode="General">
                  <c:v>0.10716778958061</c:v>
                </c:pt>
                <c:pt idx="19130" formatCode="General">
                  <c:v>9.9109072732373196E-2</c:v>
                </c:pt>
                <c:pt idx="19131" formatCode="General">
                  <c:v>9.1030889240616406E-2</c:v>
                </c:pt>
                <c:pt idx="19132" formatCode="General">
                  <c:v>8.2937419854261896E-2</c:v>
                </c:pt>
                <c:pt idx="19133" formatCode="General">
                  <c:v>7.4832837794985702E-2</c:v>
                </c:pt>
                <c:pt idx="19134" formatCode="General">
                  <c:v>6.6721268030115702E-2</c:v>
                </c:pt>
                <c:pt idx="19135" formatCode="General">
                  <c:v>5.8606891577307599E-2</c:v>
                </c:pt>
                <c:pt idx="19136" formatCode="General">
                  <c:v>5.0493838918332402E-2</c:v>
                </c:pt>
                <c:pt idx="19137" formatCode="General">
                  <c:v>4.2386129126325299E-2</c:v>
                </c:pt>
                <c:pt idx="19138" formatCode="General">
                  <c:v>3.4287841028860302E-2</c:v>
                </c:pt>
                <c:pt idx="19139" formatCode="General">
                  <c:v>2.6203068892768099E-2</c:v>
                </c:pt>
                <c:pt idx="19140" formatCode="General">
                  <c:v>1.8135802361372199E-2</c:v>
                </c:pt>
                <c:pt idx="19141" formatCode="General">
                  <c:v>1.00899700900982E-2</c:v>
                </c:pt>
                <c:pt idx="19142" formatCode="General">
                  <c:v>2.0694563961282898E-3</c:v>
                </c:pt>
                <c:pt idx="19143" formatCode="General">
                  <c:v>-5.9218410952630697E-3</c:v>
                </c:pt>
                <c:pt idx="19144" formatCode="General">
                  <c:v>-1.38800643883228E-2</c:v>
                </c:pt>
                <c:pt idx="19145" formatCode="General">
                  <c:v>-2.18014754796663E-2</c:v>
                </c:pt>
                <c:pt idx="19146" formatCode="General">
                  <c:v>-2.9682340850657799E-2</c:v>
                </c:pt>
                <c:pt idx="19147" formatCode="General">
                  <c:v>-3.7518967495706199E-2</c:v>
                </c:pt>
                <c:pt idx="19148" formatCode="General">
                  <c:v>-4.5307727573790202E-2</c:v>
                </c:pt>
                <c:pt idx="19149" formatCode="General">
                  <c:v>-5.30450459593493E-2</c:v>
                </c:pt>
                <c:pt idx="19150" formatCode="General">
                  <c:v>-6.0727400564279797E-2</c:v>
                </c:pt>
                <c:pt idx="19151" formatCode="General">
                  <c:v>-6.8351324871721603E-2</c:v>
                </c:pt>
                <c:pt idx="19152" formatCode="General">
                  <c:v>-7.5913411209067999E-2</c:v>
                </c:pt>
                <c:pt idx="19153" formatCode="General">
                  <c:v>-8.3410323060506497E-2</c:v>
                </c:pt>
                <c:pt idx="19154" formatCode="General">
                  <c:v>-9.0838775682463194E-2</c:v>
                </c:pt>
                <c:pt idx="19155" formatCode="General">
                  <c:v>-9.8195547044997195E-2</c:v>
                </c:pt>
                <c:pt idx="19156" formatCode="General">
                  <c:v>-0.105477486356727</c:v>
                </c:pt>
                <c:pt idx="19157" formatCode="General">
                  <c:v>-0.112681505328123</c:v>
                </c:pt>
                <c:pt idx="19158" formatCode="General">
                  <c:v>-0.119804589105779</c:v>
                </c:pt>
                <c:pt idx="19159" formatCode="General">
                  <c:v>-0.12684378551154599</c:v>
                </c:pt>
                <c:pt idx="19160" formatCode="General">
                  <c:v>-0.13379620866657699</c:v>
                </c:pt>
                <c:pt idx="19161" formatCode="General">
                  <c:v>-0.140659047754989</c:v>
                </c:pt>
                <c:pt idx="19162" formatCode="General">
                  <c:v>-0.14742956224325399</c:v>
                </c:pt>
                <c:pt idx="19163" formatCode="General">
                  <c:v>-0.154105084378931</c:v>
                </c:pt>
                <c:pt idx="19164" formatCode="General">
                  <c:v>-0.16068302316534699</c:v>
                </c:pt>
                <c:pt idx="19165" formatCode="General">
                  <c:v>-0.16716085858101601</c:v>
                </c:pt>
                <c:pt idx="19166" formatCode="General">
                  <c:v>-0.173536146733452</c:v>
                </c:pt>
                <c:pt idx="19167" formatCode="General">
                  <c:v>-0.1798065161805</c:v>
                </c:pt>
                <c:pt idx="19168" formatCode="General">
                  <c:v>-0.18596967374238499</c:v>
                </c:pt>
                <c:pt idx="19169" formatCode="General">
                  <c:v>-0.19202340778535901</c:v>
                </c:pt>
                <c:pt idx="19170" formatCode="General">
                  <c:v>-0.19796559501529901</c:v>
                </c:pt>
                <c:pt idx="19171" formatCode="General">
                  <c:v>-0.203794152041259</c:v>
                </c:pt>
                <c:pt idx="19172" formatCode="General">
                  <c:v>-0.209507116311238</c:v>
                </c:pt>
                <c:pt idx="19173" formatCode="General">
                  <c:v>-0.21510258700315399</c:v>
                </c:pt>
                <c:pt idx="19174" formatCode="General">
                  <c:v>-0.220578693292869</c:v>
                </c:pt>
                <c:pt idx="19175" formatCode="General">
                  <c:v>-0.22593370281168701</c:v>
                </c:pt>
                <c:pt idx="19176" formatCode="General">
                  <c:v>-0.23116596986954899</c:v>
                </c:pt>
                <c:pt idx="19177" formatCode="General">
                  <c:v>-0.23627392294788399</c:v>
                </c:pt>
                <c:pt idx="19178" formatCode="General">
                  <c:v>-0.24125605598483499</c:v>
                </c:pt>
                <c:pt idx="19179" formatCode="General">
                  <c:v>-0.24611092165054199</c:v>
                </c:pt>
                <c:pt idx="19180" formatCode="General">
                  <c:v>-0.25083713532206797</c:v>
                </c:pt>
                <c:pt idx="19181" formatCode="General">
                  <c:v>-0.25543348003761501</c:v>
                </c:pt>
                <c:pt idx="19182" formatCode="General">
                  <c:v>-0.25989879146475098</c:v>
                </c:pt>
                <c:pt idx="19183" formatCode="General">
                  <c:v>-0.264231889371361</c:v>
                </c:pt>
                <c:pt idx="19184" formatCode="General">
                  <c:v>-0.268431738860196</c:v>
                </c:pt>
                <c:pt idx="19185" formatCode="General">
                  <c:v>-0.27249740393683097</c:v>
                </c:pt>
                <c:pt idx="19186" formatCode="General">
                  <c:v>-0.27642797920364598</c:v>
                </c:pt>
                <c:pt idx="19187" formatCode="General">
                  <c:v>-0.28022264249242601</c:v>
                </c:pt>
                <c:pt idx="19188" formatCode="General">
                  <c:v>-0.28388070609385302</c:v>
                </c:pt>
                <c:pt idx="19189" formatCode="General">
                  <c:v>-0.28740150584507301</c:v>
                </c:pt>
                <c:pt idx="19190" formatCode="General">
                  <c:v>-0.29078444284750199</c:v>
                </c:pt>
                <c:pt idx="19191" formatCode="General">
                  <c:v>-0.29402903755659299</c:v>
                </c:pt>
                <c:pt idx="19192" formatCode="General">
                  <c:v>-0.29713482132427599</c:v>
                </c:pt>
                <c:pt idx="19193" formatCode="General">
                  <c:v>-0.30010143766771202</c:v>
                </c:pt>
                <c:pt idx="19194" formatCode="General">
                  <c:v>-0.30292864274082598</c:v>
                </c:pt>
                <c:pt idx="19195" formatCode="General">
                  <c:v>-0.30561619132713802</c:v>
                </c:pt>
                <c:pt idx="19196" formatCode="General">
                  <c:v>-0.30816393541384002</c:v>
                </c:pt>
                <c:pt idx="19197" formatCode="General">
                  <c:v>-0.31057182622530499</c:v>
                </c:pt>
                <c:pt idx="19198" formatCode="General">
                  <c:v>-0.31283980479085999</c:v>
                </c:pt>
                <c:pt idx="19199" formatCode="General">
                  <c:v>-0.314967952439555</c:v>
                </c:pt>
                <c:pt idx="19200" formatCode="General">
                  <c:v>-0.316956391807033</c:v>
                </c:pt>
                <c:pt idx="19201" formatCode="General">
                  <c:v>-0.318805270521482</c:v>
                </c:pt>
                <c:pt idx="19202" formatCode="General">
                  <c:v>-0.32051482094204897</c:v>
                </c:pt>
                <c:pt idx="19203" formatCode="General">
                  <c:v>-0.322085363478261</c:v>
                </c:pt>
                <c:pt idx="19204" formatCode="General">
                  <c:v>-0.32351729619039199</c:v>
                </c:pt>
                <c:pt idx="19205" formatCode="General">
                  <c:v>-0.32481098537985598</c:v>
                </c:pt>
                <c:pt idx="19206" formatCode="General">
                  <c:v>-0.32596692294288199</c:v>
                </c:pt>
                <c:pt idx="19207" formatCode="General">
                  <c:v>-0.32698568416499602</c:v>
                </c:pt>
                <c:pt idx="19208" formatCode="General">
                  <c:v>-0.32786786218428299</c:v>
                </c:pt>
                <c:pt idx="19209" formatCode="General">
                  <c:v>-0.32861411933269102</c:v>
                </c:pt>
                <c:pt idx="19210" formatCode="General">
                  <c:v>-0.32922518602016598</c:v>
                </c:pt>
                <c:pt idx="19211" formatCode="General">
                  <c:v>-0.32970180564069501</c:v>
                </c:pt>
                <c:pt idx="19212" formatCode="General">
                  <c:v>-0.330044783556383</c:v>
                </c:pt>
                <c:pt idx="19213" formatCode="General">
                  <c:v>-0.33025499088573301</c:v>
                </c:pt>
                <c:pt idx="19214" formatCode="General">
                  <c:v>-0.33033331313055903</c:v>
                </c:pt>
                <c:pt idx="19215" formatCode="General">
                  <c:v>-0.33028075322244799</c:v>
                </c:pt>
                <c:pt idx="19216" formatCode="General">
                  <c:v>-0.330098326286348</c:v>
                </c:pt>
                <c:pt idx="19217" formatCode="General">
                  <c:v>-0.32978704728098202</c:v>
                </c:pt>
                <c:pt idx="19218" formatCode="General">
                  <c:v>-0.32934799775720602</c:v>
                </c:pt>
                <c:pt idx="19219" formatCode="General">
                  <c:v>-0.32878237150450701</c:v>
                </c:pt>
                <c:pt idx="19220" formatCode="General">
                  <c:v>-0.32809126096338098</c:v>
                </c:pt>
                <c:pt idx="19221" formatCode="General">
                  <c:v>-0.32727581888637602</c:v>
                </c:pt>
                <c:pt idx="19222" formatCode="General">
                  <c:v>-0.32633743882432598</c:v>
                </c:pt>
                <c:pt idx="19223" formatCode="General">
                  <c:v>-0.32527741524465398</c:v>
                </c:pt>
                <c:pt idx="19224" formatCode="General">
                  <c:v>-0.324096953389031</c:v>
                </c:pt>
                <c:pt idx="19225" formatCode="General">
                  <c:v>-0.322797655381176</c:v>
                </c:pt>
                <c:pt idx="19226" formatCode="General">
                  <c:v>-0.32138051723861299</c:v>
                </c:pt>
                <c:pt idx="19227" formatCode="General">
                  <c:v>-0.31984695570378002</c:v>
                </c:pt>
                <c:pt idx="19228" formatCode="General">
                  <c:v>-0.31819890080303198</c:v>
                </c:pt>
                <c:pt idx="19229" formatCode="General">
                  <c:v>-0.31643761141342602</c:v>
                </c:pt>
                <c:pt idx="19230" formatCode="General">
                  <c:v>-0.31456419389353302</c:v>
                </c:pt>
                <c:pt idx="19231" formatCode="General">
                  <c:v>-0.31258026480026302</c:v>
                </c:pt>
                <c:pt idx="19232" formatCode="General">
                  <c:v>-0.31048796524728201</c:v>
                </c:pt>
                <c:pt idx="19233" formatCode="General">
                  <c:v>-0.30828879102711798</c:v>
                </c:pt>
                <c:pt idx="19234" formatCode="General">
                  <c:v>-0.30598402945153103</c:v>
                </c:pt>
                <c:pt idx="19235" formatCode="General">
                  <c:v>-0.30357488393051701</c:v>
                </c:pt>
                <c:pt idx="19236" formatCode="General">
                  <c:v>-0.301063099993921</c:v>
                </c:pt>
                <c:pt idx="19237" formatCode="General">
                  <c:v>-0.29845096328769799</c:v>
                </c:pt>
                <c:pt idx="19238" formatCode="General">
                  <c:v>-0.29574014792201497</c:v>
                </c:pt>
                <c:pt idx="19239" formatCode="General">
                  <c:v>-0.29293213438657301</c:v>
                </c:pt>
                <c:pt idx="19240" formatCode="General">
                  <c:v>-0.29002835002017502</c:v>
                </c:pt>
                <c:pt idx="19241" formatCode="General">
                  <c:v>-0.28703071422040499</c:v>
                </c:pt>
                <c:pt idx="19242" formatCode="General">
                  <c:v>-0.28394109891092401</c:v>
                </c:pt>
                <c:pt idx="19243" formatCode="General">
                  <c:v>-0.28076072893656201</c:v>
                </c:pt>
                <c:pt idx="19244" formatCode="General">
                  <c:v>-0.27749133570630202</c:v>
                </c:pt>
                <c:pt idx="19245" formatCode="General">
                  <c:v>-0.27413520694424998</c:v>
                </c:pt>
                <c:pt idx="19246" formatCode="General">
                  <c:v>-0.27069406279795599</c:v>
                </c:pt>
                <c:pt idx="19247" formatCode="General">
                  <c:v>-0.26716952292825902</c:v>
                </c:pt>
                <c:pt idx="19248" formatCode="General">
                  <c:v>-0.26356370161389198</c:v>
                </c:pt>
                <c:pt idx="19249" formatCode="General">
                  <c:v>-0.25987811910068098</c:v>
                </c:pt>
                <c:pt idx="19250" formatCode="General">
                  <c:v>-0.25611421733152601</c:v>
                </c:pt>
                <c:pt idx="19251" formatCode="General">
                  <c:v>-0.25227399043079601</c:v>
                </c:pt>
                <c:pt idx="19252" formatCode="General">
                  <c:v>-0.24835949349690201</c:v>
                </c:pt>
                <c:pt idx="19253" formatCode="General">
                  <c:v>-0.24437275598739</c:v>
                </c:pt>
                <c:pt idx="19254" formatCode="General">
                  <c:v>-0.24031573149965099</c:v>
                </c:pt>
                <c:pt idx="19255" formatCode="General">
                  <c:v>-0.23618978241782199</c:v>
                </c:pt>
                <c:pt idx="19256" formatCode="General">
                  <c:v>-0.231996761322459</c:v>
                </c:pt>
                <c:pt idx="19257" formatCode="General">
                  <c:v>-0.22773852943237199</c:v>
                </c:pt>
                <c:pt idx="19258" formatCode="General">
                  <c:v>-0.22341638854534199</c:v>
                </c:pt>
                <c:pt idx="19259" formatCode="General">
                  <c:v>-0.21903216552142701</c:v>
                </c:pt>
                <c:pt idx="19260" formatCode="General">
                  <c:v>-0.21458779183944099</c:v>
                </c:pt>
                <c:pt idx="19261" formatCode="General">
                  <c:v>-0.210085226967622</c:v>
                </c:pt>
                <c:pt idx="19262" formatCode="General">
                  <c:v>-0.20552647465427901</c:v>
                </c:pt>
                <c:pt idx="19263" formatCode="General">
                  <c:v>-0.20091350291666199</c:v>
                </c:pt>
                <c:pt idx="19264" formatCode="General">
                  <c:v>-0.19624770761392801</c:v>
                </c:pt>
                <c:pt idx="19265" formatCode="General">
                  <c:v>-0.191530525651433</c:v>
                </c:pt>
                <c:pt idx="19266" formatCode="General">
                  <c:v>-0.18676454428111799</c:v>
                </c:pt>
                <c:pt idx="19267" formatCode="General">
                  <c:v>-0.181951361809606</c:v>
                </c:pt>
                <c:pt idx="19268" formatCode="General">
                  <c:v>-0.17709251562962999</c:v>
                </c:pt>
                <c:pt idx="19269" formatCode="General">
                  <c:v>-0.17219015120832901</c:v>
                </c:pt>
                <c:pt idx="19270" formatCode="General">
                  <c:v>-0.16724594288862099</c:v>
                </c:pt>
                <c:pt idx="19271" formatCode="General">
                  <c:v>-0.16226155253432401</c:v>
                </c:pt>
                <c:pt idx="19272" formatCode="General">
                  <c:v>-0.15723870476028401</c:v>
                </c:pt>
                <c:pt idx="19273" formatCode="General">
                  <c:v>-0.15217920099452301</c:v>
                </c:pt>
                <c:pt idx="19274" formatCode="General">
                  <c:v>-0.14708492963936001</c:v>
                </c:pt>
                <c:pt idx="19275" formatCode="General">
                  <c:v>-0.141957812317065</c:v>
                </c:pt>
                <c:pt idx="19276" formatCode="General">
                  <c:v>-0.13679925418535099</c:v>
                </c:pt>
                <c:pt idx="19277" formatCode="General">
                  <c:v>-0.131610716428888</c:v>
                </c:pt>
                <c:pt idx="19278" formatCode="General">
                  <c:v>-0.12639431360591699</c:v>
                </c:pt>
                <c:pt idx="19279" formatCode="General">
                  <c:v>-0.12115175343502201</c:v>
                </c:pt>
                <c:pt idx="19280" formatCode="General">
                  <c:v>-0.11588477579536501</c:v>
                </c:pt>
                <c:pt idx="19281" formatCode="General">
                  <c:v>-0.110595181939704</c:v>
                </c:pt>
                <c:pt idx="19282" formatCode="General">
                  <c:v>-0.10528433251941</c:v>
                </c:pt>
                <c:pt idx="19283" formatCode="General">
                  <c:v>-9.9954174178189401E-2</c:v>
                </c:pt>
                <c:pt idx="19284" formatCode="General">
                  <c:v>-9.4606263248518896E-2</c:v>
                </c:pt>
                <c:pt idx="19285" formatCode="General">
                  <c:v>-8.9242193997127905E-2</c:v>
                </c:pt>
                <c:pt idx="19286" formatCode="General">
                  <c:v>-8.3863651650739293E-2</c:v>
                </c:pt>
                <c:pt idx="19287" formatCode="General">
                  <c:v>-7.8471896832082194E-2</c:v>
                </c:pt>
                <c:pt idx="19288" formatCode="General">
                  <c:v>-7.3068812928086299E-2</c:v>
                </c:pt>
                <c:pt idx="19289" formatCode="General">
                  <c:v>-6.7655913099207196E-2</c:v>
                </c:pt>
                <c:pt idx="19290" formatCode="General">
                  <c:v>-6.22348461357599E-2</c:v>
                </c:pt>
                <c:pt idx="19291" formatCode="General">
                  <c:v>-5.6807921871528E-2</c:v>
                </c:pt>
                <c:pt idx="19292" formatCode="General">
                  <c:v>-5.13764848348763E-2</c:v>
                </c:pt>
                <c:pt idx="19293" formatCode="General">
                  <c:v>-4.5941911610185501E-2</c:v>
                </c:pt>
                <c:pt idx="19294" formatCode="General">
                  <c:v>-4.0506285896168601E-2</c:v>
                </c:pt>
                <c:pt idx="19295" formatCode="General">
                  <c:v>-3.5071260065896503E-2</c:v>
                </c:pt>
                <c:pt idx="19296" formatCode="General">
                  <c:v>-2.9638017484501001E-2</c:v>
                </c:pt>
                <c:pt idx="19297" formatCode="General">
                  <c:v>-2.4208345149022901E-2</c:v>
                </c:pt>
                <c:pt idx="19298" formatCode="General">
                  <c:v>-1.8783679687666099E-2</c:v>
                </c:pt>
                <c:pt idx="19299" formatCode="General">
                  <c:v>-1.3365579788177E-2</c:v>
                </c:pt>
                <c:pt idx="19300" formatCode="General">
                  <c:v>-7.9562893700538002E-3</c:v>
                </c:pt>
                <c:pt idx="19301" formatCode="General">
                  <c:v>-2.5570764943554799E-3</c:v>
                </c:pt>
                <c:pt idx="19302" formatCode="General">
                  <c:v>2.8307927086908902E-3</c:v>
                </c:pt>
                <c:pt idx="19303" formatCode="General">
                  <c:v>8.2059069194641097E-3</c:v>
                </c:pt>
                <c:pt idx="19304" formatCode="General">
                  <c:v>1.3566686839400099E-2</c:v>
                </c:pt>
                <c:pt idx="19305" formatCode="General">
                  <c:v>1.8911371774607E-2</c:v>
                </c:pt>
                <c:pt idx="19306" formatCode="General">
                  <c:v>2.4238075306134099E-2</c:v>
                </c:pt>
                <c:pt idx="19307" formatCode="General">
                  <c:v>2.95454014257941E-2</c:v>
                </c:pt>
                <c:pt idx="19308" formatCode="General">
                  <c:v>3.4832434421208598E-2</c:v>
                </c:pt>
                <c:pt idx="19309" formatCode="General">
                  <c:v>4.0097521290559199E-2</c:v>
                </c:pt>
                <c:pt idx="19310" formatCode="General">
                  <c:v>4.5338253734408501E-2</c:v>
                </c:pt>
                <c:pt idx="19311" formatCode="General">
                  <c:v>5.05532249000539E-2</c:v>
                </c:pt>
                <c:pt idx="19312" formatCode="General">
                  <c:v>5.57415373506965E-2</c:v>
                </c:pt>
                <c:pt idx="19313" formatCode="General">
                  <c:v>6.0901075183773898E-2</c:v>
                </c:pt>
                <c:pt idx="19314" formatCode="General">
                  <c:v>6.6030118692937595E-2</c:v>
                </c:pt>
                <c:pt idx="19315" formatCode="General">
                  <c:v>7.1127981952993302E-2</c:v>
                </c:pt>
                <c:pt idx="19316" formatCode="General">
                  <c:v>7.6192792305330201E-2</c:v>
                </c:pt>
                <c:pt idx="19317" formatCode="General">
                  <c:v>8.1222464992935395E-2</c:v>
                </c:pt>
                <c:pt idx="19318" formatCode="General">
                  <c:v>8.6215980670270601E-2</c:v>
                </c:pt>
                <c:pt idx="19319" formatCode="General">
                  <c:v>9.1172290167482295E-2</c:v>
                </c:pt>
                <c:pt idx="19320" formatCode="General">
                  <c:v>9.6089611328696506E-2</c:v>
                </c:pt>
                <c:pt idx="19321" formatCode="General">
                  <c:v>0.100965975956163</c:v>
                </c:pt>
                <c:pt idx="19322" formatCode="General">
                  <c:v>0.105799934163614</c:v>
                </c:pt>
                <c:pt idx="19323" formatCode="General">
                  <c:v>0.110590537532161</c:v>
                </c:pt>
                <c:pt idx="19324" formatCode="General">
                  <c:v>0.115336208788925</c:v>
                </c:pt>
                <c:pt idx="19325" formatCode="General">
                  <c:v>0.120035205148092</c:v>
                </c:pt>
                <c:pt idx="19326" formatCode="General">
                  <c:v>0.124686212354156</c:v>
                </c:pt>
                <c:pt idx="19327" formatCode="General">
                  <c:v>0.12928731740924099</c:v>
                </c:pt>
                <c:pt idx="19328" formatCode="General">
                  <c:v>0.13383707995592101</c:v>
                </c:pt>
                <c:pt idx="19329" formatCode="General">
                  <c:v>0.138334594487449</c:v>
                </c:pt>
                <c:pt idx="19330" formatCode="General">
                  <c:v>0.14277834438641401</c:v>
                </c:pt>
                <c:pt idx="19331" formatCode="General">
                  <c:v>0.14716668436904301</c:v>
                </c:pt>
                <c:pt idx="19332" formatCode="General">
                  <c:v>0.15149841658688301</c:v>
                </c:pt>
                <c:pt idx="19333" formatCode="General">
                  <c:v>0.15577172042603299</c:v>
                </c:pt>
                <c:pt idx="19334" formatCode="General">
                  <c:v>0.15998471208530701</c:v>
                </c:pt>
                <c:pt idx="19335" formatCode="General">
                  <c:v>0.16413658818261201</c:v>
                </c:pt>
                <c:pt idx="19336" formatCode="General">
                  <c:v>0.168225994976865</c:v>
                </c:pt>
                <c:pt idx="19337" formatCode="General">
                  <c:v>0.17225093667733499</c:v>
                </c:pt>
                <c:pt idx="19338" formatCode="General">
                  <c:v>0.176210427648757</c:v>
                </c:pt>
                <c:pt idx="19339" formatCode="General">
                  <c:v>0.18010299165195001</c:v>
                </c:pt>
                <c:pt idx="19340" formatCode="General">
                  <c:v>0.18392707368012201</c:v>
                </c:pt>
                <c:pt idx="19341" formatCode="General">
                  <c:v>0.18768163630117601</c:v>
                </c:pt>
                <c:pt idx="19342" formatCode="General">
                  <c:v>0.19136507121487101</c:v>
                </c:pt>
                <c:pt idx="19343" formatCode="General">
                  <c:v>0.194975714289501</c:v>
                </c:pt>
                <c:pt idx="19344" formatCode="General">
                  <c:v>0.198512474607973</c:v>
                </c:pt>
                <c:pt idx="19345" formatCode="General">
                  <c:v>0.201974281392692</c:v>
                </c:pt>
                <c:pt idx="19346" formatCode="General">
                  <c:v>0.20535950309537801</c:v>
                </c:pt>
                <c:pt idx="19347" formatCode="General">
                  <c:v>0.20866702059436501</c:v>
                </c:pt>
                <c:pt idx="19348" formatCode="General">
                  <c:v>0.21189573757681399</c:v>
                </c:pt>
                <c:pt idx="19349" formatCode="General">
                  <c:v>0.215044004954039</c:v>
                </c:pt>
                <c:pt idx="19350" formatCode="General">
                  <c:v>0.21811069868199301</c:v>
                </c:pt>
                <c:pt idx="19351" formatCode="General">
                  <c:v>0.221094733923938</c:v>
                </c:pt>
                <c:pt idx="19352" formatCode="General">
                  <c:v>0.223994432450837</c:v>
                </c:pt>
                <c:pt idx="19353" formatCode="General">
                  <c:v>0.226808110421517</c:v>
                </c:pt>
                <c:pt idx="19354" formatCode="General">
                  <c:v>0.229534719431539</c:v>
                </c:pt>
                <c:pt idx="19355" formatCode="General">
                  <c:v>0.23217336191151799</c:v>
                </c:pt>
                <c:pt idx="19356" formatCode="General">
                  <c:v>0.23472314738647199</c:v>
                </c:pt>
                <c:pt idx="19357" formatCode="General">
                  <c:v>0.23718264945809001</c:v>
                </c:pt>
                <c:pt idx="19358" formatCode="General">
                  <c:v>0.23955045245013801</c:v>
                </c:pt>
                <c:pt idx="19359" formatCode="General">
                  <c:v>0.24182576233949901</c:v>
                </c:pt>
                <c:pt idx="19360" formatCode="General">
                  <c:v>0.24400738754159801</c:v>
                </c:pt>
                <c:pt idx="19361" formatCode="General">
                  <c:v>0.246094690149433</c:v>
                </c:pt>
                <c:pt idx="19362" formatCode="General">
                  <c:v>0.248086536388815</c:v>
                </c:pt>
                <c:pt idx="19363" formatCode="General">
                  <c:v>0.24998128406307499</c:v>
                </c:pt>
                <c:pt idx="19364" formatCode="General">
                  <c:v>0.25177844940381899</c:v>
                </c:pt>
                <c:pt idx="19365" formatCode="General">
                  <c:v>0.25347715413803501</c:v>
                </c:pt>
                <c:pt idx="19366" formatCode="General">
                  <c:v>0.25507598650410701</c:v>
                </c:pt>
                <c:pt idx="19367" formatCode="General">
                  <c:v>0.25657410666080299</c:v>
                </c:pt>
                <c:pt idx="19368" formatCode="General">
                  <c:v>0.25797031791875202</c:v>
                </c:pt>
                <c:pt idx="19369" formatCode="General">
                  <c:v>0.25926401248604702</c:v>
                </c:pt>
                <c:pt idx="19370" formatCode="General">
                  <c:v>0.26045420945615699</c:v>
                </c:pt>
                <c:pt idx="19371" formatCode="General">
                  <c:v>0.26154002296839501</c:v>
                </c:pt>
                <c:pt idx="19372" formatCode="General">
                  <c:v>0.26252122477833301</c:v>
                </c:pt>
                <c:pt idx="19373" formatCode="General">
                  <c:v>0.26339658600583898</c:v>
                </c:pt>
                <c:pt idx="19374" formatCode="General">
                  <c:v>0.26416491684619797</c:v>
                </c:pt>
                <c:pt idx="19375" formatCode="General">
                  <c:v>0.26482577400500801</c:v>
                </c:pt>
                <c:pt idx="19376" formatCode="General">
                  <c:v>0.26537891989044199</c:v>
                </c:pt>
                <c:pt idx="19377" formatCode="General">
                  <c:v>0.265823685744069</c:v>
                </c:pt>
                <c:pt idx="19378" formatCode="General">
                  <c:v>0.26615948909144499</c:v>
                </c:pt>
                <c:pt idx="19379" formatCode="General">
                  <c:v>0.26638590727519501</c:v>
                </c:pt>
                <c:pt idx="19380" formatCode="General">
                  <c:v>0.26650262740971198</c:v>
                </c:pt>
                <c:pt idx="19381" formatCode="General">
                  <c:v>0.26650889839921399</c:v>
                </c:pt>
                <c:pt idx="19382" formatCode="General">
                  <c:v>0.26640404338895002</c:v>
                </c:pt>
                <c:pt idx="19383" formatCode="General">
                  <c:v>0.266187563337064</c:v>
                </c:pt>
                <c:pt idx="19384" formatCode="General">
                  <c:v>0.26585913963331598</c:v>
                </c:pt>
                <c:pt idx="19385" formatCode="General">
                  <c:v>0.26541866492834798</c:v>
                </c:pt>
                <c:pt idx="19386" formatCode="General">
                  <c:v>0.26486617054862999</c:v>
                </c:pt>
                <c:pt idx="19387" formatCode="General">
                  <c:v>0.26420123080654101</c:v>
                </c:pt>
                <c:pt idx="19388" formatCode="General">
                  <c:v>0.263423018757658</c:v>
                </c:pt>
                <c:pt idx="19389" formatCode="General">
                  <c:v>0.26253197854833399</c:v>
                </c:pt>
                <c:pt idx="19390" formatCode="General">
                  <c:v>0.26152827294125203</c:v>
                </c:pt>
                <c:pt idx="19391" formatCode="General">
                  <c:v>0.26041158025483901</c:v>
                </c:pt>
                <c:pt idx="19392" formatCode="General">
                  <c:v>0.25918169950740599</c:v>
                </c:pt>
                <c:pt idx="19393" formatCode="General">
                  <c:v>0.25783861609311398</c:v>
                </c:pt>
                <c:pt idx="19394" formatCode="General">
                  <c:v>0.25638253735732602</c:v>
                </c:pt>
                <c:pt idx="19395" formatCode="General">
                  <c:v>0.25481388376798098</c:v>
                </c:pt>
                <c:pt idx="19396" formatCode="General">
                  <c:v>0.25313318807183099</c:v>
                </c:pt>
                <c:pt idx="19397" formatCode="General">
                  <c:v>0.25134002697861801</c:v>
                </c:pt>
                <c:pt idx="19398" formatCode="General">
                  <c:v>0.249434606221278</c:v>
                </c:pt>
                <c:pt idx="19399" formatCode="General">
                  <c:v>0.24741743050460699</c:v>
                </c:pt>
                <c:pt idx="19400" formatCode="General">
                  <c:v>0.24528915583185801</c:v>
                </c:pt>
                <c:pt idx="19401" formatCode="General">
                  <c:v>0.24305007109014401</c:v>
                </c:pt>
                <c:pt idx="19402" formatCode="General">
                  <c:v>0.240700566419176</c:v>
                </c:pt>
                <c:pt idx="19403" formatCode="General">
                  <c:v>0.23824120332510901</c:v>
                </c:pt>
                <c:pt idx="19404" formatCode="General">
                  <c:v>0.23567223897162201</c:v>
                </c:pt>
                <c:pt idx="19405" formatCode="General">
                  <c:v>0.232995180379727</c:v>
                </c:pt>
                <c:pt idx="19406" formatCode="General">
                  <c:v>0.23021064368154601</c:v>
                </c:pt>
                <c:pt idx="19407" formatCode="General">
                  <c:v>0.22731872555322699</c:v>
                </c:pt>
                <c:pt idx="19408" formatCode="General">
                  <c:v>0.22432023665034601</c:v>
                </c:pt>
                <c:pt idx="19409" formatCode="General">
                  <c:v>0.22121621106056899</c:v>
                </c:pt>
                <c:pt idx="19410" formatCode="General">
                  <c:v>0.21800735571633401</c:v>
                </c:pt>
                <c:pt idx="19411" formatCode="General">
                  <c:v>0.21469504790317101</c:v>
                </c:pt>
                <c:pt idx="19412" formatCode="General">
                  <c:v>0.21128030440713799</c:v>
                </c:pt>
                <c:pt idx="19413" formatCode="General">
                  <c:v>0.20776368639697901</c:v>
                </c:pt>
                <c:pt idx="19414" formatCode="General">
                  <c:v>0.204146482702103</c:v>
                </c:pt>
                <c:pt idx="19415" formatCode="General">
                  <c:v>0.200430191315178</c:v>
                </c:pt>
                <c:pt idx="19416" formatCode="General">
                  <c:v>0.196615917795182</c:v>
                </c:pt>
                <c:pt idx="19417" formatCode="General">
                  <c:v>0.192704855001088</c:v>
                </c:pt>
                <c:pt idx="19418" formatCode="General">
                  <c:v>0.18869838971751901</c:v>
                </c:pt>
                <c:pt idx="19419" formatCode="General">
                  <c:v>0.18459807287900801</c:v>
                </c:pt>
                <c:pt idx="19420" formatCode="General">
                  <c:v>0.180405535211805</c:v>
                </c:pt>
                <c:pt idx="19421" formatCode="General">
                  <c:v>0.17612146078798599</c:v>
                </c:pt>
                <c:pt idx="19422" formatCode="General">
                  <c:v>0.171747743081511</c:v>
                </c:pt>
                <c:pt idx="19423" formatCode="General">
                  <c:v>0.167286505262048</c:v>
                </c:pt>
                <c:pt idx="19424" formatCode="General">
                  <c:v>0.16273887931565001</c:v>
                </c:pt>
                <c:pt idx="19425" formatCode="General">
                  <c:v>0.15810659178120101</c:v>
                </c:pt>
                <c:pt idx="19426" formatCode="General">
                  <c:v>0.15339154123797799</c:v>
                </c:pt>
                <c:pt idx="19427" formatCode="General">
                  <c:v>0.148595224927216</c:v>
                </c:pt>
                <c:pt idx="19428" formatCode="General">
                  <c:v>0.14371975206461199</c:v>
                </c:pt>
                <c:pt idx="19429" formatCode="General">
                  <c:v>0.138766855282031</c:v>
                </c:pt>
                <c:pt idx="19430" formatCode="General">
                  <c:v>0.13373836793671801</c:v>
                </c:pt>
                <c:pt idx="19431" formatCode="General">
                  <c:v>0.128636819898205</c:v>
                </c:pt>
                <c:pt idx="19432" formatCode="General">
                  <c:v>0.123464280906044</c:v>
                </c:pt>
                <c:pt idx="19433" formatCode="General">
                  <c:v>0.118222308627722</c:v>
                </c:pt>
                <c:pt idx="19434" formatCode="General">
                  <c:v>0.112913071122967</c:v>
                </c:pt>
                <c:pt idx="19435" formatCode="General">
                  <c:v>0.107538879016137</c:v>
                </c:pt>
                <c:pt idx="19436" formatCode="General">
                  <c:v>0.102101590245517</c:v>
                </c:pt>
                <c:pt idx="19437" formatCode="General">
                  <c:v>9.6603699043770599E-2</c:v>
                </c:pt>
                <c:pt idx="19438" formatCode="General">
                  <c:v>9.1047820885817504E-2</c:v>
                </c:pt>
                <c:pt idx="19439" formatCode="General">
                  <c:v>8.5436122756859301E-2</c:v>
                </c:pt>
                <c:pt idx="19440" formatCode="General">
                  <c:v>7.9771307237843203E-2</c:v>
                </c:pt>
                <c:pt idx="19441" formatCode="General">
                  <c:v>7.4055633903752402E-2</c:v>
                </c:pt>
                <c:pt idx="19442" formatCode="General">
                  <c:v>6.8291374013651596E-2</c:v>
                </c:pt>
                <c:pt idx="19443" formatCode="General">
                  <c:v>6.2481380957317402E-2</c:v>
                </c:pt>
                <c:pt idx="19444" formatCode="General">
                  <c:v>5.6627644817792699E-2</c:v>
                </c:pt>
                <c:pt idx="19445" formatCode="General">
                  <c:v>5.0732635293505801E-2</c:v>
                </c:pt>
                <c:pt idx="19446" formatCode="General">
                  <c:v>4.4799158088503301E-2</c:v>
                </c:pt>
                <c:pt idx="19447" formatCode="General">
                  <c:v>3.8829855075637902E-2</c:v>
                </c:pt>
                <c:pt idx="19448" formatCode="General">
                  <c:v>3.2827321147931E-2</c:v>
                </c:pt>
                <c:pt idx="19449" formatCode="General">
                  <c:v>2.6794231321423102E-2</c:v>
                </c:pt>
                <c:pt idx="19450" formatCode="General">
                  <c:v>2.07332962925517E-2</c:v>
                </c:pt>
                <c:pt idx="19451" formatCode="General">
                  <c:v>1.4647299037337099E-2</c:v>
                </c:pt>
                <c:pt idx="19452" formatCode="General">
                  <c:v>8.5389814211927102E-3</c:v>
                </c:pt>
                <c:pt idx="19453" formatCode="General">
                  <c:v>2.4110900534907399E-3</c:v>
                </c:pt>
                <c:pt idx="19454" formatCode="General">
                  <c:v>-3.7335097079060201E-3</c:v>
                </c:pt>
                <c:pt idx="19455" formatCode="General">
                  <c:v>-9.8919451568938305E-3</c:v>
                </c:pt>
                <c:pt idx="19456" formatCode="General">
                  <c:v>-1.6061358848430698E-2</c:v>
                </c:pt>
                <c:pt idx="19457" formatCode="General">
                  <c:v>-2.2238912186071099E-2</c:v>
                </c:pt>
                <c:pt idx="19458" formatCode="General">
                  <c:v>-2.8421732084947301E-2</c:v>
                </c:pt>
                <c:pt idx="19459" formatCode="General">
                  <c:v>-3.46069071819948E-2</c:v>
                </c:pt>
                <c:pt idx="19460" formatCode="General">
                  <c:v>-4.0791499157738803E-2</c:v>
                </c:pt>
                <c:pt idx="19461" formatCode="General">
                  <c:v>-4.6972602759886101E-2</c:v>
                </c:pt>
                <c:pt idx="19462" formatCode="General">
                  <c:v>-5.3147296033810597E-2</c:v>
                </c:pt>
                <c:pt idx="19463" formatCode="General">
                  <c:v>-5.9312586620033102E-2</c:v>
                </c:pt>
                <c:pt idx="19464" formatCode="General">
                  <c:v>-6.5465525678756797E-2</c:v>
                </c:pt>
                <c:pt idx="19465" formatCode="General">
                  <c:v>-7.1603169917948795E-2</c:v>
                </c:pt>
                <c:pt idx="19466" formatCode="General">
                  <c:v>-7.7722574017870499E-2</c:v>
                </c:pt>
                <c:pt idx="19467" formatCode="General">
                  <c:v>-8.3820741385907296E-2</c:v>
                </c:pt>
                <c:pt idx="19468" formatCode="General">
                  <c:v>-8.9894685520396297E-2</c:v>
                </c:pt>
                <c:pt idx="19469" formatCode="General">
                  <c:v>-9.5941495670039206E-2</c:v>
                </c:pt>
                <c:pt idx="19470" formatCode="General">
                  <c:v>-0.101958228809843</c:v>
                </c:pt>
                <c:pt idx="19471" formatCode="General">
                  <c:v>-0.10794190385678</c:v>
                </c:pt>
                <c:pt idx="19472" formatCode="General">
                  <c:v>-0.11388955932030199</c:v>
                </c:pt>
                <c:pt idx="19473" formatCode="General">
                  <c:v>-0.119798212776399</c:v>
                </c:pt>
                <c:pt idx="19474" formatCode="General">
                  <c:v>-0.12566492397450099</c:v>
                </c:pt>
                <c:pt idx="19475" formatCode="General">
                  <c:v>-0.13148685506036101</c:v>
                </c:pt>
                <c:pt idx="19476" formatCode="General">
                  <c:v>-0.13726110680145101</c:v>
                </c:pt>
                <c:pt idx="19477" formatCode="General">
                  <c:v>-0.14298476265432</c:v>
                </c:pt>
                <c:pt idx="19478" formatCode="General">
                  <c:v>-0.14865494904367599</c:v>
                </c:pt>
                <c:pt idx="19479" formatCode="General">
                  <c:v>-0.154268737929113</c:v>
                </c:pt>
                <c:pt idx="19480" formatCode="General">
                  <c:v>-0.159823262292005</c:v>
                </c:pt>
                <c:pt idx="19481" formatCode="General">
                  <c:v>-0.16531578396438401</c:v>
                </c:pt>
                <c:pt idx="19482" formatCode="General">
                  <c:v>-0.17074352473716101</c:v>
                </c:pt>
                <c:pt idx="19483" formatCode="General">
                  <c:v>-0.176103655182311</c:v>
                </c:pt>
                <c:pt idx="19484" formatCode="General">
                  <c:v>-0.18139341142398599</c:v>
                </c:pt>
                <c:pt idx="19485" formatCode="General">
                  <c:v>-0.186610056273113</c:v>
                </c:pt>
                <c:pt idx="19486" formatCode="General">
                  <c:v>-0.191750875825006</c:v>
                </c:pt>
                <c:pt idx="19487" formatCode="General">
                  <c:v>-0.19681318940916201</c:v>
                </c:pt>
                <c:pt idx="19488" formatCode="General">
                  <c:v>-0.20179433917701001</c:v>
                </c:pt>
                <c:pt idx="19489" formatCode="General">
                  <c:v>-0.206691735882856</c:v>
                </c:pt>
                <c:pt idx="19490" formatCode="General">
                  <c:v>-0.211502810341759</c:v>
                </c:pt>
                <c:pt idx="19491" formatCode="General">
                  <c:v>-0.21622502324713</c:v>
                </c:pt>
                <c:pt idx="19492" formatCode="General">
                  <c:v>-0.220855872211253</c:v>
                </c:pt>
                <c:pt idx="19493" formatCode="General">
                  <c:v>-0.22539289604130899</c:v>
                </c:pt>
                <c:pt idx="19494" formatCode="General">
                  <c:v>-0.22983366984699</c:v>
                </c:pt>
                <c:pt idx="19495" formatCode="General">
                  <c:v>-0.23417581866464099</c:v>
                </c:pt>
                <c:pt idx="19496" formatCode="General">
                  <c:v>-0.238417014054393</c:v>
                </c:pt>
                <c:pt idx="19497" formatCode="General">
                  <c:v>-0.24255495344033501</c:v>
                </c:pt>
                <c:pt idx="19498" formatCode="General">
                  <c:v>-0.246587389518167</c:v>
                </c:pt>
                <c:pt idx="19499" formatCode="General">
                  <c:v>-0.25051213644425302</c:v>
                </c:pt>
                <c:pt idx="19500" formatCode="General">
                  <c:v>-0.25432706636990499</c:v>
                </c:pt>
                <c:pt idx="19501" formatCode="General">
                  <c:v>-0.25803005598690198</c:v>
                </c:pt>
                <c:pt idx="19502" formatCode="General">
                  <c:v>-0.261619038912482</c:v>
                </c:pt>
                <c:pt idx="19503" formatCode="General">
                  <c:v>-0.26509201698219997</c:v>
                </c:pt>
                <c:pt idx="19504" formatCode="General">
                  <c:v>-0.268447061250704</c:v>
                </c:pt>
                <c:pt idx="19505" formatCode="General">
                  <c:v>-0.27168230964503698</c:v>
                </c:pt>
                <c:pt idx="19506" formatCode="General">
                  <c:v>-0.27479591090951999</c:v>
                </c:pt>
                <c:pt idx="19507" formatCode="General">
                  <c:v>-0.27778607789269999</c:v>
                </c:pt>
                <c:pt idx="19508" formatCode="General">
                  <c:v>-0.280651096101454</c:v>
                </c:pt>
                <c:pt idx="19509" formatCode="General">
                  <c:v>-0.28338931955799501</c:v>
                </c:pt>
                <c:pt idx="19510" formatCode="General">
                  <c:v>-0.28599912252488702</c:v>
                </c:pt>
                <c:pt idx="19511" formatCode="General">
                  <c:v>-0.28847900017982198</c:v>
                </c:pt>
                <c:pt idx="19512" formatCode="General">
                  <c:v>-0.29082746634950901</c:v>
                </c:pt>
                <c:pt idx="19513" formatCode="General">
                  <c:v>-0.29304304470973003</c:v>
                </c:pt>
                <c:pt idx="19514" formatCode="General">
                  <c:v>-0.29512438771891503</c:v>
                </c:pt>
                <c:pt idx="19515" formatCode="General">
                  <c:v>-0.29707023125861498</c:v>
                </c:pt>
                <c:pt idx="19516" formatCode="General">
                  <c:v>-0.29887938407423698</c:v>
                </c:pt>
                <c:pt idx="19517" formatCode="General">
                  <c:v>-0.30055066945944903</c:v>
                </c:pt>
                <c:pt idx="19518" formatCode="General">
                  <c:v>-0.30208297654157201</c:v>
                </c:pt>
                <c:pt idx="19519" formatCode="General">
                  <c:v>-0.303475267144941</c:v>
                </c:pt>
                <c:pt idx="19520" formatCode="General">
                  <c:v>-0.304726570302504</c:v>
                </c:pt>
                <c:pt idx="19521" formatCode="General">
                  <c:v>-0.305835932997992</c:v>
                </c:pt>
                <c:pt idx="19522" formatCode="General">
                  <c:v>-0.306802532192743</c:v>
                </c:pt>
                <c:pt idx="19523" formatCode="General">
                  <c:v>-0.30762568264010098</c:v>
                </c:pt>
                <c:pt idx="19524" formatCode="General">
                  <c:v>-0.30830470729786902</c:v>
                </c:pt>
                <c:pt idx="19525" formatCode="General">
                  <c:v>-0.308838886880485</c:v>
                </c:pt>
                <c:pt idx="19526" formatCode="General">
                  <c:v>-0.309227750018162</c:v>
                </c:pt>
                <c:pt idx="19527" formatCode="General">
                  <c:v>-0.30947103878156901</c:v>
                </c:pt>
                <c:pt idx="19528" formatCode="General">
                  <c:v>-0.30956798698799498</c:v>
                </c:pt>
                <c:pt idx="19529" formatCode="General">
                  <c:v>-0.30951847023982598</c:v>
                </c:pt>
                <c:pt idx="19530" formatCode="General">
                  <c:v>-0.30932206240409299</c:v>
                </c:pt>
                <c:pt idx="19531" formatCode="General">
                  <c:v>-0.30897850257576798</c:v>
                </c:pt>
                <c:pt idx="19532" formatCode="General">
                  <c:v>-0.30848825427595</c:v>
                </c:pt>
                <c:pt idx="19533" formatCode="General">
                  <c:v>-0.30785084195486301</c:v>
                </c:pt>
                <c:pt idx="19534" formatCode="General">
                  <c:v>-0.30706588394190698</c:v>
                </c:pt>
                <c:pt idx="19535" formatCode="General">
                  <c:v>-0.30613379199508201</c:v>
                </c:pt>
                <c:pt idx="19536" formatCode="General">
                  <c:v>-0.30505516203181898</c:v>
                </c:pt>
                <c:pt idx="19537" formatCode="General">
                  <c:v>-0.30382963644417799</c:v>
                </c:pt>
                <c:pt idx="19538" formatCode="General">
                  <c:v>-0.30245753871864201</c:v>
                </c:pt>
                <c:pt idx="19539" formatCode="General">
                  <c:v>-0.30093996690195701</c:v>
                </c:pt>
                <c:pt idx="19540" formatCode="General">
                  <c:v>-0.299277081343506</c:v>
                </c:pt>
                <c:pt idx="19541" formatCode="General">
                  <c:v>-0.29746911156238498</c:v>
                </c:pt>
                <c:pt idx="19542" formatCode="General">
                  <c:v>-0.29551700700515399</c:v>
                </c:pt>
                <c:pt idx="19543" formatCode="General">
                  <c:v>-0.29342131244638697</c:v>
                </c:pt>
                <c:pt idx="19544" formatCode="General">
                  <c:v>-0.291182110469553</c:v>
                </c:pt>
                <c:pt idx="19545" formatCode="General">
                  <c:v>-0.28880023205786998</c:v>
                </c:pt>
                <c:pt idx="19546" formatCode="General">
                  <c:v>-0.28627727069876602</c:v>
                </c:pt>
                <c:pt idx="19547" formatCode="General">
                  <c:v>-0.28361388461420101</c:v>
                </c:pt>
                <c:pt idx="19548" formatCode="General">
                  <c:v>-0.28081078263367798</c:v>
                </c:pt>
                <c:pt idx="19549" formatCode="General">
                  <c:v>-0.27786939039248998</c:v>
                </c:pt>
                <c:pt idx="19550" formatCode="General">
                  <c:v>-0.274790765693114</c:v>
                </c:pt>
                <c:pt idx="19551" formatCode="General">
                  <c:v>-0.27157604950957998</c:v>
                </c:pt>
                <c:pt idx="19552" formatCode="General">
                  <c:v>-0.268226531881116</c:v>
                </c:pt>
                <c:pt idx="19553" formatCode="General">
                  <c:v>-0.26474365547732298</c:v>
                </c:pt>
                <c:pt idx="19554" formatCode="General">
                  <c:v>-0.26112901464251598</c:v>
                </c:pt>
                <c:pt idx="19555" formatCode="General">
                  <c:v>-0.25738429042744698</c:v>
                </c:pt>
                <c:pt idx="19556" formatCode="General">
                  <c:v>-0.25351069007821497</c:v>
                </c:pt>
                <c:pt idx="19557" formatCode="General">
                  <c:v>-0.249509509517052</c:v>
                </c:pt>
                <c:pt idx="19558" formatCode="General">
                  <c:v>-0.245382721853593</c:v>
                </c:pt>
                <c:pt idx="19559" formatCode="General">
                  <c:v>-0.24113190979212401</c:v>
                </c:pt>
                <c:pt idx="19560" formatCode="General">
                  <c:v>-0.236758698904315</c:v>
                </c:pt>
                <c:pt idx="19561" formatCode="General">
                  <c:v>-0.23226484273610001</c:v>
                </c:pt>
                <c:pt idx="19562" formatCode="General">
                  <c:v>-0.22765227041667899</c:v>
                </c:pt>
                <c:pt idx="19563" formatCode="General">
                  <c:v>-0.22292353856333699</c:v>
                </c:pt>
                <c:pt idx="19564" formatCode="General">
                  <c:v>-0.21808019369695</c:v>
                </c:pt>
                <c:pt idx="19565" formatCode="General">
                  <c:v>-0.21312382298518301</c:v>
                </c:pt>
                <c:pt idx="19566" formatCode="General">
                  <c:v>-0.20805727923179501</c:v>
                </c:pt>
                <c:pt idx="19567" formatCode="General">
                  <c:v>-0.202883030567231</c:v>
                </c:pt>
                <c:pt idx="19568" formatCode="General">
                  <c:v>-0.19760295862372901</c:v>
                </c:pt>
                <c:pt idx="19569" formatCode="General">
                  <c:v>-0.192218934771518</c:v>
                </c:pt>
                <c:pt idx="19570" formatCode="General">
                  <c:v>-0.186732958401928</c:v>
                </c:pt>
                <c:pt idx="19571" formatCode="General">
                  <c:v>-0.18114772656713199</c:v>
                </c:pt>
                <c:pt idx="19572" formatCode="General">
                  <c:v>-0.17546607411420301</c:v>
                </c:pt>
                <c:pt idx="19573" formatCode="General">
                  <c:v>-0.16969032174236001</c:v>
                </c:pt>
                <c:pt idx="19574" formatCode="General">
                  <c:v>-0.16382278263484701</c:v>
                </c:pt>
                <c:pt idx="19575" formatCode="General">
                  <c:v>-0.157865829498301</c:v>
                </c:pt>
                <c:pt idx="19576" formatCode="General">
                  <c:v>-0.151821961949692</c:v>
                </c:pt>
                <c:pt idx="19577" formatCode="General">
                  <c:v>-0.14569430383328799</c:v>
                </c:pt>
                <c:pt idx="19578" formatCode="General">
                  <c:v>-0.139485540264085</c:v>
                </c:pt>
                <c:pt idx="19579" formatCode="General">
                  <c:v>-0.13319832228674</c:v>
                </c:pt>
                <c:pt idx="19580" formatCode="General">
                  <c:v>-0.12683530231371201</c:v>
                </c:pt>
                <c:pt idx="19581" formatCode="General">
                  <c:v>-0.120398667081366</c:v>
                </c:pt>
                <c:pt idx="19582" formatCode="General">
                  <c:v>-0.113891731655119</c:v>
                </c:pt>
                <c:pt idx="19583" formatCode="General">
                  <c:v>-0.1073174328475</c:v>
                </c:pt>
                <c:pt idx="19584" formatCode="General">
                  <c:v>-0.10067867072176601</c:v>
                </c:pt>
                <c:pt idx="19585" formatCode="General">
                  <c:v>-9.3978398642756797E-2</c:v>
                </c:pt>
                <c:pt idx="19586" formatCode="General">
                  <c:v>-8.7219583519329902E-2</c:v>
                </c:pt>
                <c:pt idx="19587" formatCode="General">
                  <c:v>-8.0405237650779102E-2</c:v>
                </c:pt>
                <c:pt idx="19588" formatCode="General">
                  <c:v>-7.3538378651859096E-2</c:v>
                </c:pt>
                <c:pt idx="19589" formatCode="General">
                  <c:v>-6.6622061245894093E-2</c:v>
                </c:pt>
                <c:pt idx="19590" formatCode="General">
                  <c:v>-5.96593373813235E-2</c:v>
                </c:pt>
                <c:pt idx="19591" formatCode="General">
                  <c:v>-5.2653288433202203E-2</c:v>
                </c:pt>
                <c:pt idx="19592" formatCode="General">
                  <c:v>-4.5606985910081298E-2</c:v>
                </c:pt>
                <c:pt idx="19593" formatCode="General">
                  <c:v>-3.8523524388288002E-2</c:v>
                </c:pt>
                <c:pt idx="19594" formatCode="General">
                  <c:v>-3.1406042910546501E-2</c:v>
                </c:pt>
                <c:pt idx="19595" formatCode="General">
                  <c:v>-2.4258190851730699E-2</c:v>
                </c:pt>
                <c:pt idx="19596" formatCode="General">
                  <c:v>-1.7082532310058102E-2</c:v>
                </c:pt>
                <c:pt idx="19597" formatCode="General">
                  <c:v>-9.8821105133087995E-3</c:v>
                </c:pt>
                <c:pt idx="19598" formatCode="General">
                  <c:v>-2.6605957636374302E-3</c:v>
                </c:pt>
                <c:pt idx="19599" formatCode="General">
                  <c:v>4.57887360641127E-3</c:v>
                </c:pt>
                <c:pt idx="19600" formatCode="General">
                  <c:v>1.18332509714818E-2</c:v>
                </c:pt>
                <c:pt idx="19601" formatCode="General">
                  <c:v>1.90995202670604E-2</c:v>
                </c:pt>
                <c:pt idx="19602" formatCode="General">
                  <c:v>2.63746914785211E-2</c:v>
                </c:pt>
                <c:pt idx="19603" formatCode="General">
                  <c:v>3.3655735614803103E-2</c:v>
                </c:pt>
                <c:pt idx="19604" formatCode="General">
                  <c:v>4.0939027448617903E-2</c:v>
                </c:pt>
                <c:pt idx="19605" formatCode="General">
                  <c:v>4.8220914246812303E-2</c:v>
                </c:pt>
                <c:pt idx="19606" formatCode="General">
                  <c:v>5.5498372976583402E-2</c:v>
                </c:pt>
                <c:pt idx="19607" formatCode="General">
                  <c:v>6.2768445549161805E-2</c:v>
                </c:pt>
                <c:pt idx="19608" formatCode="General">
                  <c:v>7.0027618439985201E-2</c:v>
                </c:pt>
                <c:pt idx="19609" formatCode="General">
                  <c:v>7.7272384851388598E-2</c:v>
                </c:pt>
                <c:pt idx="19610" formatCode="General">
                  <c:v>8.4499834790534301E-2</c:v>
                </c:pt>
                <c:pt idx="19611" formatCode="General">
                  <c:v>9.1706590801789098E-2</c:v>
                </c:pt>
                <c:pt idx="19612" formatCode="General">
                  <c:v>9.8889246133250605E-2</c:v>
                </c:pt>
                <c:pt idx="19613" formatCode="General">
                  <c:v>0.10604445606605099</c:v>
                </c:pt>
                <c:pt idx="19614" formatCode="General">
                  <c:v>0.113168932938935</c:v>
                </c:pt>
                <c:pt idx="19615" formatCode="General">
                  <c:v>0.12025947403968</c:v>
                </c:pt>
                <c:pt idx="19616" formatCode="General">
                  <c:v>0.12731295040918</c:v>
                </c:pt>
                <c:pt idx="19617" formatCode="General">
                  <c:v>0.13432626854906701</c:v>
                </c:pt>
                <c:pt idx="19618" formatCode="General">
                  <c:v>0.14129586116912499</c:v>
                </c:pt>
                <c:pt idx="19619" formatCode="General">
                  <c:v>0.14821876916332999</c:v>
                </c:pt>
                <c:pt idx="19620" formatCode="General">
                  <c:v>0.155092155585726</c:v>
                </c:pt>
                <c:pt idx="19621" formatCode="General">
                  <c:v>0.16191272876583099</c:v>
                </c:pt>
                <c:pt idx="19622" formatCode="General">
                  <c:v>0.168677754550801</c:v>
                </c:pt>
                <c:pt idx="19623" formatCode="General">
                  <c:v>0.175384009191557</c:v>
                </c:pt>
                <c:pt idx="19624" formatCode="General">
                  <c:v>0.18202776827130299</c:v>
                </c:pt>
                <c:pt idx="19625" formatCode="General">
                  <c:v>0.18860647414339901</c:v>
                </c:pt>
                <c:pt idx="19626" formatCode="General">
                  <c:v>0.19511724263198399</c:v>
                </c:pt>
                <c:pt idx="19627" formatCode="General">
                  <c:v>0.201557215022765</c:v>
                </c:pt>
                <c:pt idx="19628" formatCode="General">
                  <c:v>0.20792359582565401</c:v>
                </c:pt>
                <c:pt idx="19629" formatCode="General">
                  <c:v>0.21421312578128501</c:v>
                </c:pt>
                <c:pt idx="19630" formatCode="General">
                  <c:v>0.22042312189107499</c:v>
                </c:pt>
                <c:pt idx="19631" formatCode="General">
                  <c:v>0.22655048124411001</c:v>
                </c:pt>
                <c:pt idx="19632" formatCode="General">
                  <c:v>0.23259218773031101</c:v>
                </c:pt>
                <c:pt idx="19633" formatCode="General">
                  <c:v>0.23854590193157599</c:v>
                </c:pt>
                <c:pt idx="19634" formatCode="General">
                  <c:v>0.244408834639401</c:v>
                </c:pt>
                <c:pt idx="19635" formatCode="General">
                  <c:v>0.250177688854265</c:v>
                </c:pt>
                <c:pt idx="19636" formatCode="General">
                  <c:v>0.25584981140765301</c:v>
                </c:pt>
                <c:pt idx="19637" formatCode="General">
                  <c:v>0.26142277720165102</c:v>
                </c:pt>
                <c:pt idx="19638" formatCode="General">
                  <c:v>0.26689425282396501</c:v>
                </c:pt>
                <c:pt idx="19639" formatCode="General">
                  <c:v>0.27226145703508597</c:v>
                </c:pt>
                <c:pt idx="19640" formatCode="General">
                  <c:v>0.27752164738971302</c:v>
                </c:pt>
                <c:pt idx="19641" formatCode="General">
                  <c:v>0.28267223575252398</c:v>
                </c:pt>
                <c:pt idx="19642" formatCode="General">
                  <c:v>0.287710768948299</c:v>
                </c:pt>
                <c:pt idx="19643" formatCode="General">
                  <c:v>0.29263497558919899</c:v>
                </c:pt>
                <c:pt idx="19644" formatCode="General">
                  <c:v>0.29744267558200099</c:v>
                </c:pt>
                <c:pt idx="19645" formatCode="General">
                  <c:v>0.30213126419130998</c:v>
                </c:pt>
                <c:pt idx="19646" formatCode="General">
                  <c:v>0.30669824537056201</c:v>
                </c:pt>
                <c:pt idx="19647" formatCode="General">
                  <c:v>0.31114180113203199</c:v>
                </c:pt>
                <c:pt idx="19648" formatCode="General">
                  <c:v>0.31545919899571301</c:v>
                </c:pt>
                <c:pt idx="19649" formatCode="General">
                  <c:v>0.31964832834083901</c:v>
                </c:pt>
                <c:pt idx="19650" formatCode="General">
                  <c:v>0.32370734523910899</c:v>
                </c:pt>
                <c:pt idx="19651" formatCode="General">
                  <c:v>0.32763453766941902</c:v>
                </c:pt>
                <c:pt idx="19652" formatCode="General">
                  <c:v>0.33142778625463498</c:v>
                </c:pt>
                <c:pt idx="19653" formatCode="General">
                  <c:v>0.33508504986663001</c:v>
                </c:pt>
                <c:pt idx="19654" formatCode="General">
                  <c:v>0.33860447899002799</c:v>
                </c:pt>
                <c:pt idx="19655" formatCode="General">
                  <c:v>0.34198439325225899</c:v>
                </c:pt>
                <c:pt idx="19656" formatCode="General">
                  <c:v>0.34522320463937201</c:v>
                </c:pt>
                <c:pt idx="19657" formatCode="General">
                  <c:v>0.34831839860488401</c:v>
                </c:pt>
                <c:pt idx="19658" formatCode="General">
                  <c:v>0.35126869739715899</c:v>
                </c:pt>
                <c:pt idx="19659" formatCode="General">
                  <c:v>0.35407308710930602</c:v>
                </c:pt>
                <c:pt idx="19660" formatCode="General">
                  <c:v>0.35672954298947401</c:v>
                </c:pt>
                <c:pt idx="19661" formatCode="General">
                  <c:v>0.35923612846963199</c:v>
                </c:pt>
                <c:pt idx="19662" formatCode="General">
                  <c:v>0.36159170290126702</c:v>
                </c:pt>
                <c:pt idx="19663" formatCode="General">
                  <c:v>0.36379531989619501</c:v>
                </c:pt>
                <c:pt idx="19664" formatCode="General">
                  <c:v>0.36584509642547902</c:v>
                </c:pt>
                <c:pt idx="19665" formatCode="General">
                  <c:v>0.36773982327180899</c:v>
                </c:pt>
                <c:pt idx="19666" formatCode="General">
                  <c:v>0.36947882912014401</c:v>
                </c:pt>
                <c:pt idx="19667" formatCode="General">
                  <c:v>0.371060915095347</c:v>
                </c:pt>
                <c:pt idx="19668" formatCode="General">
                  <c:v>0.37248498718592299</c:v>
                </c:pt>
                <c:pt idx="19669" formatCode="General">
                  <c:v>0.37375002927789802</c:v>
                </c:pt>
                <c:pt idx="19670" formatCode="General">
                  <c:v>0.37485515313140799</c:v>
                </c:pt>
                <c:pt idx="19671" formatCode="General">
                  <c:v>0.37579954344574001</c:v>
                </c:pt>
                <c:pt idx="19672" formatCode="General">
                  <c:v>0.37658239730088</c:v>
                </c:pt>
                <c:pt idx="19673" formatCode="General">
                  <c:v>0.37720297575089801</c:v>
                </c:pt>
                <c:pt idx="19674" formatCode="General">
                  <c:v>0.37766061484085101</c:v>
                </c:pt>
                <c:pt idx="19675" formatCode="General">
                  <c:v>0.37795472679277697</c:v>
                </c:pt>
                <c:pt idx="19676" formatCode="General">
                  <c:v>0.37808480422155799</c:v>
                </c:pt>
                <c:pt idx="19677" formatCode="General">
                  <c:v>0.37805041415708102</c:v>
                </c:pt>
                <c:pt idx="19678" formatCode="General">
                  <c:v>0.37785114582597101</c:v>
                </c:pt>
                <c:pt idx="19679" formatCode="General">
                  <c:v>0.37748666680320597</c:v>
                </c:pt>
                <c:pt idx="19680" formatCode="General">
                  <c:v>0.37695678497828</c:v>
                </c:pt>
                <c:pt idx="19681" formatCode="General">
                  <c:v>0.37626133492941299</c:v>
                </c:pt>
                <c:pt idx="19682" formatCode="General">
                  <c:v>0.37540017436126999</c:v>
                </c:pt>
                <c:pt idx="19683" formatCode="General">
                  <c:v>0.37437329155381699</c:v>
                </c:pt>
                <c:pt idx="19684" formatCode="General">
                  <c:v>0.37318071011759602</c:v>
                </c:pt>
                <c:pt idx="19685" formatCode="General">
                  <c:v>0.37182253635461798</c:v>
                </c:pt>
                <c:pt idx="19686" formatCode="General">
                  <c:v>0.37029901564953899</c:v>
                </c:pt>
                <c:pt idx="19687" formatCode="General">
                  <c:v>0.36861036638481998</c:v>
                </c:pt>
                <c:pt idx="19688" formatCode="General">
                  <c:v>0.36675687730358703</c:v>
                </c:pt>
                <c:pt idx="19689" formatCode="General">
                  <c:v>0.36473892812060399</c:v>
                </c:pt>
                <c:pt idx="19690" formatCode="General">
                  <c:v>0.36255704084585999</c:v>
                </c:pt>
                <c:pt idx="19691" formatCode="General">
                  <c:v>0.36021176832096502</c:v>
                </c:pt>
                <c:pt idx="19692" formatCode="General">
                  <c:v>0.35770368555542098</c:v>
                </c:pt>
                <c:pt idx="19693" formatCode="General">
                  <c:v>0.355033505220332</c:v>
                </c:pt>
                <c:pt idx="19694" formatCode="General">
                  <c:v>0.35220203248714999</c:v>
                </c:pt>
                <c:pt idx="19695" formatCode="General">
                  <c:v>0.34921014516251903</c:v>
                </c:pt>
                <c:pt idx="19696" formatCode="General">
                  <c:v>0.34605868654871003</c:v>
                </c:pt>
                <c:pt idx="19697" formatCode="General">
                  <c:v>0.342748626214953</c:v>
                </c:pt>
                <c:pt idx="19698" formatCode="General">
                  <c:v>0.33928107029210602</c:v>
                </c:pt>
                <c:pt idx="19699" formatCode="General">
                  <c:v>0.33565709364632101</c:v>
                </c:pt>
                <c:pt idx="19700" formatCode="General">
                  <c:v>0.33187789082345098</c:v>
                </c:pt>
                <c:pt idx="19701" formatCode="General">
                  <c:v>0.32794473803574498</c:v>
                </c:pt>
                <c:pt idx="19702" formatCode="General">
                  <c:v>0.32385898342656499</c:v>
                </c:pt>
                <c:pt idx="19703" formatCode="General">
                  <c:v>0.31962204517770698</c:v>
                </c:pt>
                <c:pt idx="19704" formatCode="General">
                  <c:v>0.31523539777013598</c:v>
                </c:pt>
                <c:pt idx="19705" formatCode="General">
                  <c:v>0.31070059540947698</c:v>
                </c:pt>
                <c:pt idx="19706" formatCode="General">
                  <c:v>0.30601923450337798</c:v>
                </c:pt>
                <c:pt idx="19707" formatCode="General">
                  <c:v>0.30119299410106498</c:v>
                </c:pt>
                <c:pt idx="19708" formatCode="General">
                  <c:v>0.29622363316257599</c:v>
                </c:pt>
                <c:pt idx="19709" formatCode="General">
                  <c:v>0.29111297739633202</c:v>
                </c:pt>
                <c:pt idx="19710" formatCode="General">
                  <c:v>0.28586291666550201</c:v>
                </c:pt>
                <c:pt idx="19711" formatCode="General">
                  <c:v>0.28047541115466701</c:v>
                </c:pt>
                <c:pt idx="19712" formatCode="General">
                  <c:v>0.27495248732999</c:v>
                </c:pt>
                <c:pt idx="19713" formatCode="General">
                  <c:v>0.26929623601149499</c:v>
                </c:pt>
                <c:pt idx="19714" formatCode="General">
                  <c:v>0.26350882325087399</c:v>
                </c:pt>
                <c:pt idx="19715" formatCode="General">
                  <c:v>0.25759248385175099</c:v>
                </c:pt>
                <c:pt idx="19716" formatCode="General">
                  <c:v>0.25154947720595899</c:v>
                </c:pt>
                <c:pt idx="19717" formatCode="General">
                  <c:v>0.245382164335534</c:v>
                </c:pt>
                <c:pt idx="19718" formatCode="General">
                  <c:v>0.23909303847966901</c:v>
                </c:pt>
                <c:pt idx="19719" formatCode="General">
                  <c:v>0.23268456705687299</c:v>
                </c:pt>
                <c:pt idx="19720" formatCode="General">
                  <c:v>0.22615923484112799</c:v>
                </c:pt>
                <c:pt idx="19721" formatCode="General">
                  <c:v>0.21951966300502701</c:v>
                </c:pt>
                <c:pt idx="19722" formatCode="General">
                  <c:v>0.212768562677771</c:v>
                </c:pt>
                <c:pt idx="19723" formatCode="General">
                  <c:v>0.205908717254117</c:v>
                </c:pt>
                <c:pt idx="19724" formatCode="General">
                  <c:v>0.19894291585795301</c:v>
                </c:pt>
                <c:pt idx="19725" formatCode="General">
                  <c:v>0.191873947503926</c:v>
                </c:pt>
                <c:pt idx="19726" formatCode="General">
                  <c:v>0.18470471189644699</c:v>
                </c:pt>
                <c:pt idx="19727" formatCode="General">
                  <c:v>0.177438171528191</c:v>
                </c:pt>
                <c:pt idx="19728" formatCode="General">
                  <c:v>0.17007733951515999</c:v>
                </c:pt>
                <c:pt idx="19729" formatCode="General">
                  <c:v>0.16262527469872301</c:v>
                </c:pt>
                <c:pt idx="19730" formatCode="General">
                  <c:v>0.155085080859412</c:v>
                </c:pt>
                <c:pt idx="19731" formatCode="General">
                  <c:v>0.14745995703592099</c:v>
                </c:pt>
                <c:pt idx="19732" formatCode="General">
                  <c:v>0.139753139728927</c:v>
                </c:pt>
                <c:pt idx="19733" formatCode="General">
                  <c:v>0.13196789370108</c:v>
                </c:pt>
                <c:pt idx="19734" formatCode="General">
                  <c:v>0.12410756636817</c:v>
                </c:pt>
                <c:pt idx="19735" formatCode="General">
                  <c:v>0.11617557803826301</c:v>
                </c:pt>
                <c:pt idx="19736" formatCode="General">
                  <c:v>0.10817530568752</c:v>
                </c:pt>
                <c:pt idx="19737" formatCode="General">
                  <c:v>0.10011017801392399</c:v>
                </c:pt>
                <c:pt idx="19738" formatCode="General">
                  <c:v>9.1983688221797005E-2</c:v>
                </c:pt>
                <c:pt idx="19739" formatCode="General">
                  <c:v>8.3799386433138195E-2</c:v>
                </c:pt>
                <c:pt idx="19740" formatCode="General">
                  <c:v>7.5560871866243107E-2</c:v>
                </c:pt>
                <c:pt idx="19741" formatCode="General">
                  <c:v>6.7271733475596202E-2</c:v>
                </c:pt>
                <c:pt idx="19742" formatCode="General">
                  <c:v>5.8935652732990999E-2</c:v>
                </c:pt>
                <c:pt idx="19743" formatCode="General">
                  <c:v>5.0556345723728302E-2</c:v>
                </c:pt>
                <c:pt idx="19744" formatCode="General">
                  <c:v>4.2137499724815501E-2</c:v>
                </c:pt>
                <c:pt idx="19745" formatCode="General">
                  <c:v>3.3682877301636702E-2</c:v>
                </c:pt>
                <c:pt idx="19746" formatCode="General">
                  <c:v>2.5196316886151999E-2</c:v>
                </c:pt>
                <c:pt idx="19747" formatCode="General">
                  <c:v>1.66816087945931E-2</c:v>
                </c:pt>
                <c:pt idx="19748" formatCode="General">
                  <c:v>8.1425437750320493E-3</c:v>
                </c:pt>
                <c:pt idx="19749" formatCode="General">
                  <c:v>-4.1697714514762999E-4</c:v>
                </c:pt>
                <c:pt idx="19750" formatCode="General">
                  <c:v>-8.9930507212096292E-3</c:v>
                </c:pt>
                <c:pt idx="19751" formatCode="General">
                  <c:v>-1.7581785693704999E-2</c:v>
                </c:pt>
                <c:pt idx="19752" formatCode="General">
                  <c:v>-2.6179198153529301E-2</c:v>
                </c:pt>
                <c:pt idx="19753" formatCode="General">
                  <c:v>-3.4781319395779102E-2</c:v>
                </c:pt>
                <c:pt idx="19754" formatCode="General">
                  <c:v>-4.3384158646187103E-2</c:v>
                </c:pt>
                <c:pt idx="19755" formatCode="General">
                  <c:v>-5.1983709072781298E-2</c:v>
                </c:pt>
                <c:pt idx="19756" formatCode="General">
                  <c:v>-6.0576005317121602E-2</c:v>
                </c:pt>
                <c:pt idx="19757" formatCode="General">
                  <c:v>-6.9157023877726306E-2</c:v>
                </c:pt>
                <c:pt idx="19758" formatCode="General">
                  <c:v>-7.7722732426584895E-2</c:v>
                </c:pt>
                <c:pt idx="19759" formatCode="General">
                  <c:v>-8.6269100492086997E-2</c:v>
                </c:pt>
                <c:pt idx="19760" formatCode="General">
                  <c:v>-9.4792055515739701E-2</c:v>
                </c:pt>
                <c:pt idx="19761" formatCode="General">
                  <c:v>-0.103287593597076</c:v>
                </c:pt>
                <c:pt idx="19762" formatCode="General">
                  <c:v>-0.111751681968385</c:v>
                </c:pt>
                <c:pt idx="19763" formatCode="General">
                  <c:v>-0.12018025412331999</c:v>
                </c:pt>
                <c:pt idx="19764" formatCode="General">
                  <c:v>-0.12856927166179899</c:v>
                </c:pt>
                <c:pt idx="19765" formatCode="General">
                  <c:v>-0.13691467801259</c:v>
                </c:pt>
                <c:pt idx="19766" formatCode="General">
                  <c:v>-0.14521240379782999</c:v>
                </c:pt>
                <c:pt idx="19767" formatCode="General">
                  <c:v>-0.15345843469425499</c:v>
                </c:pt>
                <c:pt idx="19768" formatCode="General">
                  <c:v>-0.16164881710513099</c:v>
                </c:pt>
                <c:pt idx="19769" formatCode="General">
                  <c:v>-0.169779549255101</c:v>
                </c:pt>
                <c:pt idx="19770" formatCode="General">
                  <c:v>-0.17784662940499199</c:v>
                </c:pt>
                <c:pt idx="19771" formatCode="General">
                  <c:v>-0.18584607028542899</c:v>
                </c:pt>
                <c:pt idx="19772" formatCode="General">
                  <c:v>-0.193773910554114</c:v>
                </c:pt>
                <c:pt idx="19773" formatCode="General">
                  <c:v>-0.20162626718190699</c:v>
                </c:pt>
                <c:pt idx="19774" formatCode="General">
                  <c:v>-0.209399185101137</c:v>
                </c:pt>
                <c:pt idx="19775" formatCode="General">
                  <c:v>-0.21708879286788699</c:v>
                </c:pt>
                <c:pt idx="19776" formatCode="General">
                  <c:v>-0.22469126448999299</c:v>
                </c:pt>
                <c:pt idx="19777" formatCode="General">
                  <c:v>-0.232202709618306</c:v>
                </c:pt>
                <c:pt idx="19778" formatCode="General">
                  <c:v>-0.239619341828503</c:v>
                </c:pt>
                <c:pt idx="19779" formatCode="General">
                  <c:v>-0.24693744124997499</c:v>
                </c:pt>
                <c:pt idx="19780" formatCode="General">
                  <c:v>-0.25415328857762298</c:v>
                </c:pt>
                <c:pt idx="19781" formatCode="General">
                  <c:v>-0.26126317517787401</c:v>
                </c:pt>
                <c:pt idx="19782" formatCode="General">
                  <c:v>-0.26826344982787698</c:v>
                </c:pt>
                <c:pt idx="19783" formatCode="General">
                  <c:v>-0.27515050529622298</c:v>
                </c:pt>
                <c:pt idx="19784" formatCode="General">
                  <c:v>-0.281920780253197</c:v>
                </c:pt>
                <c:pt idx="19785" formatCode="General">
                  <c:v>-0.28857075474952798</c:v>
                </c:pt>
                <c:pt idx="19786" formatCode="General">
                  <c:v>-0.29509695780207501</c:v>
                </c:pt>
                <c:pt idx="19787" formatCode="General">
                  <c:v>-0.301495965823807</c:v>
                </c:pt>
                <c:pt idx="19788" formatCode="General">
                  <c:v>-0.30776441080202999</c:v>
                </c:pt>
                <c:pt idx="19789" formatCode="General">
                  <c:v>-0.313898982789933</c:v>
                </c:pt>
                <c:pt idx="19790" formatCode="General">
                  <c:v>-0.31989641907586502</c:v>
                </c:pt>
                <c:pt idx="19791" formatCode="General">
                  <c:v>-0.32575351740080699</c:v>
                </c:pt>
                <c:pt idx="19792" formatCode="General">
                  <c:v>-0.33146713714693199</c:v>
                </c:pt>
                <c:pt idx="19793" formatCode="General">
                  <c:v>-0.33703421317009402</c:v>
                </c:pt>
                <c:pt idx="19794" formatCode="General">
                  <c:v>-0.342451700984653</c:v>
                </c:pt>
                <c:pt idx="19795" formatCode="General">
                  <c:v>-0.34771668280342699</c:v>
                </c:pt>
                <c:pt idx="19796" formatCode="General">
                  <c:v>-0.35282631164073702</c:v>
                </c:pt>
                <c:pt idx="19797" formatCode="General">
                  <c:v>-0.35777774528068002</c:v>
                </c:pt>
                <c:pt idx="19798" formatCode="General">
                  <c:v>-0.36256820883431801</c:v>
                </c:pt>
                <c:pt idx="19799" formatCode="General">
                  <c:v>-0.36719505724183998</c:v>
                </c:pt>
                <c:pt idx="19800" formatCode="General">
                  <c:v>-0.37165572460926199</c:v>
                </c:pt>
                <c:pt idx="19801" formatCode="General">
                  <c:v>-0.37594766501611998</c:v>
                </c:pt>
                <c:pt idx="19802" formatCode="General">
                  <c:v>-0.38006845777460102</c:v>
                </c:pt>
                <c:pt idx="19803" formatCode="General">
                  <c:v>-0.38401571345244601</c:v>
                </c:pt>
                <c:pt idx="19804" formatCode="General">
                  <c:v>-0.387787175370782</c:v>
                </c:pt>
                <c:pt idx="19805" formatCode="General">
                  <c:v>-0.39138067198882098</c:v>
                </c:pt>
                <c:pt idx="19806" formatCode="General">
                  <c:v>-0.39479405854989402</c:v>
                </c:pt>
                <c:pt idx="19807" formatCode="General">
                  <c:v>-0.39802532556978398</c:v>
                </c:pt>
                <c:pt idx="19808" formatCode="General">
                  <c:v>-0.401072554914635</c:v>
                </c:pt>
                <c:pt idx="19809" formatCode="General">
                  <c:v>-0.40393391201647</c:v>
                </c:pt>
                <c:pt idx="19810" formatCode="General">
                  <c:v>-0.40660764562159601</c:v>
                </c:pt>
                <c:pt idx="19811" formatCode="General">
                  <c:v>-0.40909209178006201</c:v>
                </c:pt>
                <c:pt idx="19812" formatCode="General">
                  <c:v>-0.411385722951635</c:v>
                </c:pt>
                <c:pt idx="19813" formatCode="General">
                  <c:v>-0.41348703968130901</c:v>
                </c:pt>
                <c:pt idx="19814" formatCode="General">
                  <c:v>-0.415394617252348</c:v>
                </c:pt>
                <c:pt idx="19815" formatCode="General">
                  <c:v>-0.41710716925053298</c:v>
                </c:pt>
                <c:pt idx="19816" formatCode="General">
                  <c:v>-0.418623499714669</c:v>
                </c:pt>
                <c:pt idx="19817" formatCode="General">
                  <c:v>-0.41994255057232799</c:v>
                </c:pt>
                <c:pt idx="19818" formatCode="General">
                  <c:v>-0.42106334701958498</c:v>
                </c:pt>
                <c:pt idx="19819" formatCode="General">
                  <c:v>-0.421984985720815</c:v>
                </c:pt>
                <c:pt idx="19820" formatCode="General">
                  <c:v>-0.422706637528458</c:v>
                </c:pt>
                <c:pt idx="19821" formatCode="General">
                  <c:v>-0.42322760466684101</c:v>
                </c:pt>
                <c:pt idx="19822" formatCode="General">
                  <c:v>-0.42354732342185403</c:v>
                </c:pt>
                <c:pt idx="19823" formatCode="General">
                  <c:v>-0.42366530590791501</c:v>
                </c:pt>
                <c:pt idx="19824" formatCode="General">
                  <c:v>-0.42358118990521099</c:v>
                </c:pt>
                <c:pt idx="19825" formatCode="General">
                  <c:v>-0.42329473692601899</c:v>
                </c:pt>
                <c:pt idx="19826" formatCode="General">
                  <c:v>-0.42280576758748101</c:v>
                </c:pt>
                <c:pt idx="19827" formatCode="General">
                  <c:v>-0.42211415892078502</c:v>
                </c:pt>
                <c:pt idx="19828" formatCode="General">
                  <c:v>-0.42121996194736899</c:v>
                </c:pt>
                <c:pt idx="19829" formatCode="General">
                  <c:v>-0.42012339902803297</c:v>
                </c:pt>
                <c:pt idx="19830" formatCode="General">
                  <c:v>-0.41882468965694403</c:v>
                </c:pt>
                <c:pt idx="19831" formatCode="General">
                  <c:v>-0.41732415044614901</c:v>
                </c:pt>
                <c:pt idx="19832" formatCode="General">
                  <c:v>-0.41562231236976299</c:v>
                </c:pt>
                <c:pt idx="19833" formatCode="General">
                  <c:v>-0.41371975652447501</c:v>
                </c:pt>
                <c:pt idx="19834" formatCode="General">
                  <c:v>-0.41161715017813399</c:v>
                </c:pt>
                <c:pt idx="19835" formatCode="General">
                  <c:v>-0.40931530363758101</c:v>
                </c:pt>
                <c:pt idx="19836" formatCode="General">
                  <c:v>-0.40681511166845602</c:v>
                </c:pt>
                <c:pt idx="19837" formatCode="General">
                  <c:v>-0.40411754554595902</c:v>
                </c:pt>
                <c:pt idx="19838" formatCode="General">
                  <c:v>-0.40122370714250399</c:v>
                </c:pt>
                <c:pt idx="19839" formatCode="General">
                  <c:v>-0.39813482687769802</c:v>
                </c:pt>
                <c:pt idx="19840" formatCode="General">
                  <c:v>-0.39485220281297601</c:v>
                </c:pt>
                <c:pt idx="19841" formatCode="General">
                  <c:v>-0.39137725237686799</c:v>
                </c:pt>
                <c:pt idx="19842" formatCode="General">
                  <c:v>-0.38771156375070198</c:v>
                </c:pt>
                <c:pt idx="19843" formatCode="General">
                  <c:v>-0.38385677664613799</c:v>
                </c:pt>
                <c:pt idx="19844" formatCode="General">
                  <c:v>-0.37981456770638</c:v>
                </c:pt>
                <c:pt idx="19845" formatCode="General">
                  <c:v>-0.37558676455040002</c:v>
                </c:pt>
                <c:pt idx="19846" formatCode="General">
                  <c:v>-0.37117534469101898</c:v>
                </c:pt>
                <c:pt idx="19847" formatCode="General">
                  <c:v>-0.36658231484117998</c:v>
                </c:pt>
                <c:pt idx="19848" formatCode="General">
                  <c:v>-0.36180975696013201</c:v>
                </c:pt>
                <c:pt idx="19849" formatCode="General">
                  <c:v>-0.35685994063297199</c:v>
                </c:pt>
                <c:pt idx="19850" formatCode="General">
                  <c:v>-0.351735217843827</c:v>
                </c:pt>
                <c:pt idx="19851" formatCode="General">
                  <c:v>-0.34643805398369998</c:v>
                </c:pt>
                <c:pt idx="19852" formatCode="General">
                  <c:v>-0.34097096715089797</c:v>
                </c:pt>
                <c:pt idx="19853" formatCode="General">
                  <c:v>-0.33533651984162599</c:v>
                </c:pt>
                <c:pt idx="19854" formatCode="General">
                  <c:v>-0.32953742845116302</c:v>
                </c:pt>
                <c:pt idx="19855" formatCode="General">
                  <c:v>-0.32357650581401998</c:v>
                </c:pt>
                <c:pt idx="19856" formatCode="General">
                  <c:v>-0.31745659774527002</c:v>
                </c:pt>
                <c:pt idx="19857" formatCode="General">
                  <c:v>-0.31118068667028798</c:v>
                </c:pt>
                <c:pt idx="19858" formatCode="General">
                  <c:v>-0.304751891369551</c:v>
                </c:pt>
                <c:pt idx="19859" formatCode="General">
                  <c:v>-0.298173347855472</c:v>
                </c:pt>
                <c:pt idx="19860" formatCode="General">
                  <c:v>-0.29144829978270498</c:v>
                </c:pt>
                <c:pt idx="19861" formatCode="General">
                  <c:v>-0.284580051014722</c:v>
                </c:pt>
                <c:pt idx="19862" formatCode="General">
                  <c:v>-0.27757200301498097</c:v>
                </c:pt>
                <c:pt idx="19863" formatCode="General">
                  <c:v>-0.27042760242362301</c:v>
                </c:pt>
                <c:pt idx="19864" formatCode="General">
                  <c:v>-0.26315038822729397</c:v>
                </c:pt>
                <c:pt idx="19865" formatCode="General">
                  <c:v>-0.255744039706299</c:v>
                </c:pt>
                <c:pt idx="19866" formatCode="General">
                  <c:v>-0.248212209307722</c:v>
                </c:pt>
                <c:pt idx="19867" formatCode="General">
                  <c:v>-0.24055866628802999</c:v>
                </c:pt>
                <c:pt idx="19868" formatCode="General">
                  <c:v>-0.232787247026357</c:v>
                </c:pt>
                <c:pt idx="19869" formatCode="General">
                  <c:v>-0.22490178868404501</c:v>
                </c:pt>
                <c:pt idx="19870" formatCode="General">
                  <c:v>-0.21690623578642601</c:v>
                </c:pt>
                <c:pt idx="19871" formatCode="General">
                  <c:v>-0.208804643902882</c:v>
                </c:pt>
                <c:pt idx="19872" formatCode="General">
                  <c:v>-0.20060111336243</c:v>
                </c:pt>
                <c:pt idx="19873" formatCode="General">
                  <c:v>-0.19229977752829799</c:v>
                </c:pt>
                <c:pt idx="19874" formatCode="General">
                  <c:v>-0.18390484895447801</c:v>
                </c:pt>
                <c:pt idx="19875" formatCode="General">
                  <c:v>-0.175420558519994</c:v>
                </c:pt>
                <c:pt idx="19876" formatCode="General">
                  <c:v>-0.16685115026373101</c:v>
                </c:pt>
                <c:pt idx="19877" formatCode="General">
                  <c:v>-0.158200984109436</c:v>
                </c:pt>
                <c:pt idx="19878" formatCode="General">
                  <c:v>-0.14947443163242799</c:v>
                </c:pt>
                <c:pt idx="19879" formatCode="General">
                  <c:v>-0.14067591164924301</c:v>
                </c:pt>
                <c:pt idx="19880" formatCode="General">
                  <c:v>-0.13180989391874801</c:v>
                </c:pt>
                <c:pt idx="19881" formatCode="General">
                  <c:v>-0.12288088910780599</c:v>
                </c:pt>
                <c:pt idx="19882" formatCode="General">
                  <c:v>-0.113893439417484</c:v>
                </c:pt>
                <c:pt idx="19883" formatCode="General">
                  <c:v>-0.10485205854177999</c:v>
                </c:pt>
                <c:pt idx="19884" formatCode="General">
                  <c:v>-9.5761334582004906E-2</c:v>
                </c:pt>
                <c:pt idx="19885" formatCode="General">
                  <c:v>-8.6625878990203797E-2</c:v>
                </c:pt>
                <c:pt idx="19886" formatCode="General">
                  <c:v>-7.7450319802307904E-2</c:v>
                </c:pt>
                <c:pt idx="19887" formatCode="General">
                  <c:v>-6.8239350279281102E-2</c:v>
                </c:pt>
                <c:pt idx="19888" formatCode="General">
                  <c:v>-5.8997665561668002E-2</c:v>
                </c:pt>
                <c:pt idx="19889" formatCode="General">
                  <c:v>-4.97298972231641E-2</c:v>
                </c:pt>
                <c:pt idx="19890" formatCode="General">
                  <c:v>-4.0440720075968301E-2</c:v>
                </c:pt>
                <c:pt idx="19891" formatCode="General">
                  <c:v>-3.1134864834245501E-2</c:v>
                </c:pt>
                <c:pt idx="19892" formatCode="General">
                  <c:v>-2.1817109010206899E-2</c:v>
                </c:pt>
                <c:pt idx="19893" formatCode="General">
                  <c:v>-1.24922061860203E-2</c:v>
                </c:pt>
                <c:pt idx="19894" formatCode="General">
                  <c:v>-3.1648197508194801E-3</c:v>
                </c:pt>
                <c:pt idx="19895" formatCode="General">
                  <c:v>6.1603643491644098E-3</c:v>
                </c:pt>
                <c:pt idx="19896" formatCode="General">
                  <c:v>1.54785810676375E-2</c:v>
                </c:pt>
                <c:pt idx="19897" formatCode="General">
                  <c:v>2.4785149860274101E-2</c:v>
                </c:pt>
                <c:pt idx="19898" formatCode="General">
                  <c:v>3.4075378635727099E-2</c:v>
                </c:pt>
                <c:pt idx="19899" formatCode="General">
                  <c:v>4.33445049394331E-2</c:v>
                </c:pt>
                <c:pt idx="19900" formatCode="General">
                  <c:v>5.2587870147740301E-2</c:v>
                </c:pt>
                <c:pt idx="19901" formatCode="General">
                  <c:v>6.1800881680785902E-2</c:v>
                </c:pt>
                <c:pt idx="19902" formatCode="General">
                  <c:v>7.0978943920531001E-2</c:v>
                </c:pt>
                <c:pt idx="19903" formatCode="General">
                  <c:v>8.0117400821616405E-2</c:v>
                </c:pt>
                <c:pt idx="19904" formatCode="General">
                  <c:v>8.9211649275330096E-2</c:v>
                </c:pt>
                <c:pt idx="19905" formatCode="General">
                  <c:v>9.8257154262260504E-2</c:v>
                </c:pt>
                <c:pt idx="19906" formatCode="General">
                  <c:v>0.10724939419631099</c:v>
                </c:pt>
                <c:pt idx="19907" formatCode="General">
                  <c:v>0.116183885828938</c:v>
                </c:pt>
                <c:pt idx="19908" formatCode="General">
                  <c:v>0.12505618368326099</c:v>
                </c:pt>
                <c:pt idx="19909" formatCode="General">
                  <c:v>0.13386188684695899</c:v>
                </c:pt>
                <c:pt idx="19910" formatCode="General">
                  <c:v>0.14259663407259099</c:v>
                </c:pt>
                <c:pt idx="19911" formatCode="General">
                  <c:v>0.15125610773620701</c:v>
                </c:pt>
                <c:pt idx="19912" formatCode="General">
                  <c:v>0.159836038632165</c:v>
                </c:pt>
                <c:pt idx="19913" formatCode="General">
                  <c:v>0.16833220493446299</c:v>
                </c:pt>
                <c:pt idx="19914" formatCode="General">
                  <c:v>0.17674042868658901</c:v>
                </c:pt>
                <c:pt idx="19915" formatCode="General">
                  <c:v>0.185056573390564</c:v>
                </c:pt>
                <c:pt idx="19916" formatCode="General">
                  <c:v>0.19327659002044201</c:v>
                </c:pt>
                <c:pt idx="19917" formatCode="General">
                  <c:v>0.20139650349980101</c:v>
                </c:pt>
                <c:pt idx="19918" formatCode="General">
                  <c:v>0.20941237745031099</c:v>
                </c:pt>
                <c:pt idx="19919" formatCode="General">
                  <c:v>0.21732035720187901</c:v>
                </c:pt>
                <c:pt idx="19920" formatCode="General">
                  <c:v>0.22511666900743199</c:v>
                </c:pt>
                <c:pt idx="19921" formatCode="General">
                  <c:v>0.23279755802265301</c:v>
                </c:pt>
                <c:pt idx="19922" formatCode="General">
                  <c:v>0.24035928845954499</c:v>
                </c:pt>
                <c:pt idx="19923" formatCode="General">
                  <c:v>0.24779825818564399</c:v>
                </c:pt>
                <c:pt idx="19924" formatCode="General">
                  <c:v>0.25511095596880801</c:v>
                </c:pt>
                <c:pt idx="19925" formatCode="General">
                  <c:v>0.26229395218199802</c:v>
                </c:pt>
                <c:pt idx="19926" formatCode="General">
                  <c:v>0.26934389209519</c:v>
                </c:pt>
                <c:pt idx="19927" formatCode="General">
                  <c:v>0.27625744181494499</c:v>
                </c:pt>
                <c:pt idx="19928" formatCode="General">
                  <c:v>0.28303139329216798</c:v>
                </c:pt>
                <c:pt idx="19929" formatCode="General">
                  <c:v>0.28966261864746501</c:v>
                </c:pt>
                <c:pt idx="19930" formatCode="General">
                  <c:v>0.29614806489728002</c:v>
                </c:pt>
                <c:pt idx="19931" formatCode="General">
                  <c:v>0.30248480141228801</c:v>
                </c:pt>
                <c:pt idx="19932" formatCode="General">
                  <c:v>0.30866991432362501</c:v>
                </c:pt>
                <c:pt idx="19933" formatCode="General">
                  <c:v>0.31470061317804798</c:v>
                </c:pt>
                <c:pt idx="19934" formatCode="General">
                  <c:v>0.32057428968753099</c:v>
                </c:pt>
                <c:pt idx="19935" formatCode="General">
                  <c:v>0.32628834589565098</c:v>
                </c:pt>
                <c:pt idx="19936" formatCode="General">
                  <c:v>0.33184022976009497</c:v>
                </c:pt>
                <c:pt idx="19937" formatCode="General">
                  <c:v>0.33722749887623099</c:v>
                </c:pt>
                <c:pt idx="19938" formatCode="General">
                  <c:v>0.34244783116612898</c:v>
                </c:pt>
                <c:pt idx="19939" formatCode="General">
                  <c:v>0.347499067113064</c:v>
                </c:pt>
                <c:pt idx="19940" formatCode="General">
                  <c:v>0.35237904374611401</c:v>
                </c:pt>
                <c:pt idx="19941" formatCode="General">
                  <c:v>0.35708569482153601</c:v>
                </c:pt>
                <c:pt idx="19942" formatCode="General">
                  <c:v>0.361617169654327</c:v>
                </c:pt>
                <c:pt idx="19943" formatCode="General">
                  <c:v>0.36597166232516098</c:v>
                </c:pt>
                <c:pt idx="19944" formatCode="General">
                  <c:v>0.37014739347914599</c:v>
                </c:pt>
                <c:pt idx="19945" formatCode="General">
                  <c:v>0.37414272351280597</c:v>
                </c:pt>
                <c:pt idx="19946" formatCode="General">
                  <c:v>0.37795615477769101</c:v>
                </c:pt>
                <c:pt idx="19947" formatCode="General">
                  <c:v>0.38158621707222501</c:v>
                </c:pt>
                <c:pt idx="19948" formatCode="General">
                  <c:v>0.38503157309731101</c:v>
                </c:pt>
                <c:pt idx="19949" formatCode="General">
                  <c:v>0.38829107441788002</c:v>
                </c:pt>
                <c:pt idx="19950" formatCode="General">
                  <c:v>0.391363588881327</c:v>
                </c:pt>
                <c:pt idx="19951" formatCode="General">
                  <c:v>0.39424803991004997</c:v>
                </c:pt>
                <c:pt idx="19952" formatCode="General">
                  <c:v>0.39694352519909298</c:v>
                </c:pt>
                <c:pt idx="19953" formatCode="General">
                  <c:v>0.39944926825827498</c:v>
                </c:pt>
                <c:pt idx="19954" formatCode="General">
                  <c:v>0.40176460072273501</c:v>
                </c:pt>
                <c:pt idx="19955" formatCode="General">
                  <c:v>0.40388889432264302</c:v>
                </c:pt>
                <c:pt idx="19956" formatCode="General">
                  <c:v>0.405821561691871</c:v>
                </c:pt>
                <c:pt idx="19957" formatCode="General">
                  <c:v>0.40756222160579902</c:v>
                </c:pt>
                <c:pt idx="19958" formatCode="General">
                  <c:v>0.40911060111422498</c:v>
                </c:pt>
                <c:pt idx="19959" formatCode="General">
                  <c:v>0.41046651239728899</c:v>
                </c:pt>
                <c:pt idx="19960" formatCode="General">
                  <c:v>0.41162984872404901</c:v>
                </c:pt>
                <c:pt idx="19961" formatCode="General">
                  <c:v>0.41260058588424098</c:v>
                </c:pt>
                <c:pt idx="19962" formatCode="General">
                  <c:v>0.413378890102162</c:v>
                </c:pt>
                <c:pt idx="19963" formatCode="General">
                  <c:v>0.41396500064578201</c:v>
                </c:pt>
                <c:pt idx="19964" formatCode="General">
                  <c:v>0.41435916434779801</c:v>
                </c:pt>
                <c:pt idx="19965" formatCode="General">
                  <c:v>0.41456179448090102</c:v>
                </c:pt>
                <c:pt idx="19966" formatCode="General">
                  <c:v>0.414573421305717</c:v>
                </c:pt>
                <c:pt idx="19967" formatCode="General">
                  <c:v>0.41439457205660502</c:v>
                </c:pt>
                <c:pt idx="19968" formatCode="General">
                  <c:v>0.414025926948004</c:v>
                </c:pt>
                <c:pt idx="19969" formatCode="General">
                  <c:v>0.41346827805622099</c:v>
                </c:pt>
                <c:pt idx="19970" formatCode="General">
                  <c:v>0.412722523800712</c:v>
                </c:pt>
                <c:pt idx="19971" formatCode="General">
                  <c:v>0.41178970758404299</c:v>
                </c:pt>
                <c:pt idx="19972" formatCode="General">
                  <c:v>0.410670849280871</c:v>
                </c:pt>
                <c:pt idx="19973" formatCode="General">
                  <c:v>0.40936704398441198</c:v>
                </c:pt>
                <c:pt idx="19974" formatCode="General">
                  <c:v>0.40787955644052698</c:v>
                </c:pt>
                <c:pt idx="19975" formatCode="General">
                  <c:v>0.406209501794071</c:v>
                </c:pt>
                <c:pt idx="19976" formatCode="General">
                  <c:v>0.40435866646434099</c:v>
                </c:pt>
                <c:pt idx="19977" formatCode="General">
                  <c:v>0.40232870831870099</c:v>
                </c:pt>
                <c:pt idx="19978" formatCode="General">
                  <c:v>0.40012074394116198</c:v>
                </c:pt>
                <c:pt idx="19979" formatCode="General">
                  <c:v>0.39773645862526202</c:v>
                </c:pt>
                <c:pt idx="19980" formatCode="General">
                  <c:v>0.39517813907663202</c:v>
                </c:pt>
                <c:pt idx="19981" formatCode="General">
                  <c:v>0.39244753878779298</c:v>
                </c:pt>
                <c:pt idx="19982" formatCode="General">
                  <c:v>0.38954627549680898</c:v>
                </c:pt>
                <c:pt idx="19983" formatCode="General">
                  <c:v>0.38647598577298697</c:v>
                </c:pt>
                <c:pt idx="19984" formatCode="General">
                  <c:v>0.383238847348636</c:v>
                </c:pt>
                <c:pt idx="19985" formatCode="General">
                  <c:v>0.37983711169124401</c:v>
                </c:pt>
                <c:pt idx="19986" formatCode="General">
                  <c:v>0.37627303199509399</c:v>
                </c:pt>
                <c:pt idx="19987" formatCode="General">
                  <c:v>0.37254933440694499</c:v>
                </c:pt>
                <c:pt idx="19988" formatCode="General">
                  <c:v>0.368667657088529</c:v>
                </c:pt>
                <c:pt idx="19989" formatCode="General">
                  <c:v>0.36463062251197598</c:v>
                </c:pt>
                <c:pt idx="19990" formatCode="General">
                  <c:v>0.36044090426562903</c:v>
                </c:pt>
                <c:pt idx="19991" formatCode="General">
                  <c:v>0.35610055692512299</c:v>
                </c:pt>
                <c:pt idx="19992" formatCode="General">
                  <c:v>0.35161209778129998</c:v>
                </c:pt>
                <c:pt idx="19993" formatCode="General">
                  <c:v>0.34697811377375598</c:v>
                </c:pt>
                <c:pt idx="19994" formatCode="General">
                  <c:v>0.34220174635427902</c:v>
                </c:pt>
                <c:pt idx="19995" formatCode="General">
                  <c:v>0.337286113479977</c:v>
                </c:pt>
                <c:pt idx="19996" formatCode="General">
                  <c:v>0.33223364859682097</c:v>
                </c:pt>
                <c:pt idx="19997" formatCode="General">
                  <c:v>0.32704666678460897</c:v>
                </c:pt>
                <c:pt idx="19998" formatCode="General">
                  <c:v>0.32172805111765701</c:v>
                </c:pt>
                <c:pt idx="19999" formatCode="General">
                  <c:v>0.316281252488612</c:v>
                </c:pt>
                <c:pt idx="20000" formatCode="General">
                  <c:v>0.310709138858904</c:v>
                </c:pt>
                <c:pt idx="20001" formatCode="General">
                  <c:v>0.30501447302353601</c:v>
                </c:pt>
                <c:pt idx="20002" formatCode="General">
                  <c:v>0.29920054411073199</c:v>
                </c:pt>
                <c:pt idx="20003" formatCode="General">
                  <c:v>0.29327058513123999</c:v>
                </c:pt>
                <c:pt idx="20004" formatCode="General">
                  <c:v>0.28722720277592401</c:v>
                </c:pt>
                <c:pt idx="20005" formatCode="General">
                  <c:v>0.28107348933281501</c:v>
                </c:pt>
                <c:pt idx="20006" formatCode="General">
                  <c:v>0.27481310341063803</c:v>
                </c:pt>
                <c:pt idx="20007" formatCode="General">
                  <c:v>0.26844916603201202</c:v>
                </c:pt>
                <c:pt idx="20008" formatCode="General">
                  <c:v>0.26198525262992101</c:v>
                </c:pt>
                <c:pt idx="20009" formatCode="General">
                  <c:v>0.25542488424079901</c:v>
                </c:pt>
                <c:pt idx="20010" formatCode="General">
                  <c:v>0.24877093751059301</c:v>
                </c:pt>
                <c:pt idx="20011" formatCode="General">
                  <c:v>0.24202671303669601</c:v>
                </c:pt>
                <c:pt idx="20012" formatCode="General">
                  <c:v>0.23519550477345</c:v>
                </c:pt>
                <c:pt idx="20013" formatCode="General">
                  <c:v>0.22828051917155301</c:v>
                </c:pt>
                <c:pt idx="20014" formatCode="General">
                  <c:v>0.22128489284307301</c:v>
                </c:pt>
                <c:pt idx="20015" formatCode="General">
                  <c:v>0.21421173872361801</c:v>
                </c:pt>
                <c:pt idx="20016" formatCode="General">
                  <c:v>0.207064724004944</c:v>
                </c:pt>
                <c:pt idx="20017" formatCode="General">
                  <c:v>0.199847549236639</c:v>
                </c:pt>
                <c:pt idx="20018" formatCode="General">
                  <c:v>0.19256380961525499</c:v>
                </c:pt>
                <c:pt idx="20019" formatCode="General">
                  <c:v>0.18521648639091801</c:v>
                </c:pt>
                <c:pt idx="20020" formatCode="General">
                  <c:v>0.17780900115317799</c:v>
                </c:pt>
                <c:pt idx="20021" formatCode="General">
                  <c:v>0.17034480515484099</c:v>
                </c:pt>
                <c:pt idx="20022" formatCode="General">
                  <c:v>0.16282728058311499</c:v>
                </c:pt>
                <c:pt idx="20023" formatCode="General">
                  <c:v>0.15525977454310899</c:v>
                </c:pt>
                <c:pt idx="20024" formatCode="General">
                  <c:v>0.14764562409906701</c:v>
                </c:pt>
                <c:pt idx="20025" formatCode="General">
                  <c:v>0.139988687870507</c:v>
                </c:pt>
                <c:pt idx="20026" formatCode="General">
                  <c:v>0.13229224999525399</c:v>
                </c:pt>
                <c:pt idx="20027" formatCode="General">
                  <c:v>0.12455946752458</c:v>
                </c:pt>
                <c:pt idx="20028" formatCode="General">
                  <c:v>0.116793499857362</c:v>
                </c:pt>
                <c:pt idx="20029" formatCode="General">
                  <c:v>0.108998014414249</c:v>
                </c:pt>
                <c:pt idx="20030" formatCode="General">
                  <c:v>0.101176135287925</c:v>
                </c:pt>
                <c:pt idx="20031" formatCode="General">
                  <c:v>9.3330921860954194E-2</c:v>
                </c:pt>
                <c:pt idx="20032" formatCode="General">
                  <c:v>8.5466031655400301E-2</c:v>
                </c:pt>
                <c:pt idx="20033" formatCode="General">
                  <c:v>7.7585127758043396E-2</c:v>
                </c:pt>
                <c:pt idx="20034" formatCode="General">
                  <c:v>6.9691269096756006E-2</c:v>
                </c:pt>
                <c:pt idx="20035" formatCode="General">
                  <c:v>6.1787449893647199E-2</c:v>
                </c:pt>
                <c:pt idx="20036" formatCode="General">
                  <c:v>5.3877205382352598E-2</c:v>
                </c:pt>
                <c:pt idx="20037" formatCode="General">
                  <c:v>4.5963529489556801E-2</c:v>
                </c:pt>
                <c:pt idx="20038" formatCode="General">
                  <c:v>3.8049332806012602E-2</c:v>
                </c:pt>
                <c:pt idx="20039" formatCode="General">
                  <c:v>3.01375792609361E-2</c:v>
                </c:pt>
                <c:pt idx="20040" formatCode="General">
                  <c:v>2.22317956632384E-2</c:v>
                </c:pt>
                <c:pt idx="20041" formatCode="General">
                  <c:v>1.43350209538111E-2</c:v>
                </c:pt>
                <c:pt idx="20042" formatCode="General">
                  <c:v>6.4502225378687602E-3</c:v>
                </c:pt>
                <c:pt idx="20043" formatCode="General">
                  <c:v>-1.4195977349217099E-3</c:v>
                </c:pt>
                <c:pt idx="20044" formatCode="General">
                  <c:v>-9.2713693972997398E-3</c:v>
                </c:pt>
                <c:pt idx="20045" formatCode="General">
                  <c:v>-1.7101477708858798E-2</c:v>
                </c:pt>
                <c:pt idx="20046" formatCode="General">
                  <c:v>-2.4907412494807699E-2</c:v>
                </c:pt>
                <c:pt idx="20047" formatCode="General">
                  <c:v>-3.26867520593817E-2</c:v>
                </c:pt>
                <c:pt idx="20048" formatCode="General">
                  <c:v>-4.0436440630651098E-2</c:v>
                </c:pt>
                <c:pt idx="20049" formatCode="General">
                  <c:v>-4.8153347295237299E-2</c:v>
                </c:pt>
                <c:pt idx="20050" formatCode="General">
                  <c:v>-5.5834882670944802E-2</c:v>
                </c:pt>
                <c:pt idx="20051" formatCode="General">
                  <c:v>-6.3478435246724696E-2</c:v>
                </c:pt>
                <c:pt idx="20052" formatCode="General">
                  <c:v>-7.1080782011283095E-2</c:v>
                </c:pt>
                <c:pt idx="20053" formatCode="General">
                  <c:v>-7.8639215391320003E-2</c:v>
                </c:pt>
                <c:pt idx="20054" formatCode="General">
                  <c:v>-8.6151601722515E-2</c:v>
                </c:pt>
                <c:pt idx="20055" formatCode="General">
                  <c:v>-9.3615290041335605E-2</c:v>
                </c:pt>
                <c:pt idx="20056" formatCode="General">
                  <c:v>-0.101028080304501</c:v>
                </c:pt>
                <c:pt idx="20057" formatCode="General">
                  <c:v>-0.108387666695833</c:v>
                </c:pt>
                <c:pt idx="20058" formatCode="General">
                  <c:v>-0.115690531993887</c:v>
                </c:pt>
                <c:pt idx="20059" formatCode="General">
                  <c:v>-0.122934154639452</c:v>
                </c:pt>
                <c:pt idx="20060" formatCode="General">
                  <c:v>-0.13011664396971301</c:v>
                </c:pt>
                <c:pt idx="20061" formatCode="General">
                  <c:v>-0.13723557117393001</c:v>
                </c:pt>
                <c:pt idx="20062" formatCode="General">
                  <c:v>-0.144288954140392</c:v>
                </c:pt>
                <c:pt idx="20063" formatCode="General">
                  <c:v>-0.15127474224679399</c:v>
                </c:pt>
                <c:pt idx="20064" formatCode="General">
                  <c:v>-0.15819022102214</c:v>
                </c:pt>
                <c:pt idx="20065" formatCode="General">
                  <c:v>-0.16503313630411801</c:v>
                </c:pt>
                <c:pt idx="20066" formatCode="General">
                  <c:v>-0.171801752970595</c:v>
                </c:pt>
                <c:pt idx="20067" formatCode="General">
                  <c:v>-0.178493766772609</c:v>
                </c:pt>
                <c:pt idx="20068" formatCode="General">
                  <c:v>-0.185107278018418</c:v>
                </c:pt>
                <c:pt idx="20069" formatCode="General">
                  <c:v>-0.19164030219667899</c:v>
                </c:pt>
                <c:pt idx="20070" formatCode="General">
                  <c:v>-0.198090225073912</c:v>
                </c:pt>
                <c:pt idx="20071" formatCode="General">
                  <c:v>-0.20445544548805999</c:v>
                </c:pt>
                <c:pt idx="20072" formatCode="General">
                  <c:v>-0.21073435859897</c:v>
                </c:pt>
                <c:pt idx="20073" formatCode="General">
                  <c:v>-0.21692469749500101</c:v>
                </c:pt>
                <c:pt idx="20074" formatCode="General">
                  <c:v>-0.22302465256432899</c:v>
                </c:pt>
                <c:pt idx="20075" formatCode="General">
                  <c:v>-0.229032926238082</c:v>
                </c:pt>
                <c:pt idx="20076" formatCode="General">
                  <c:v>-0.23494764173006799</c:v>
                </c:pt>
                <c:pt idx="20077" formatCode="General">
                  <c:v>-0.24076731457466699</c:v>
                </c:pt>
                <c:pt idx="20078" formatCode="General">
                  <c:v>-0.246490362058743</c:v>
                </c:pt>
                <c:pt idx="20079" formatCode="General">
                  <c:v>-0.25211455804967298</c:v>
                </c:pt>
                <c:pt idx="20080" formatCode="General">
                  <c:v>-0.25763867637214699</c:v>
                </c:pt>
                <c:pt idx="20081" formatCode="General">
                  <c:v>-0.26306153525381598</c:v>
                </c:pt>
                <c:pt idx="20082" formatCode="General">
                  <c:v>-0.26838183279865802</c:v>
                </c:pt>
                <c:pt idx="20083" formatCode="General">
                  <c:v>-0.27359814280275102</c:v>
                </c:pt>
                <c:pt idx="20084" formatCode="General">
                  <c:v>-0.27870888408352501</c:v>
                </c:pt>
                <c:pt idx="20085" formatCode="General">
                  <c:v>-0.28371239482601102</c:v>
                </c:pt>
                <c:pt idx="20086" formatCode="General">
                  <c:v>-0.28860747159674499</c:v>
                </c:pt>
                <c:pt idx="20087" formatCode="General">
                  <c:v>-0.29339288592141599</c:v>
                </c:pt>
                <c:pt idx="20088" formatCode="General">
                  <c:v>-0.29806733515829398</c:v>
                </c:pt>
                <c:pt idx="20089" formatCode="General">
                  <c:v>-0.30262996313087398</c:v>
                </c:pt>
                <c:pt idx="20090" formatCode="General">
                  <c:v>-0.30707931867829302</c:v>
                </c:pt>
                <c:pt idx="20091" formatCode="General">
                  <c:v>-0.31141441494322902</c:v>
                </c:pt>
                <c:pt idx="20092" formatCode="General">
                  <c:v>-0.31563478190658301</c:v>
                </c:pt>
                <c:pt idx="20093" formatCode="General">
                  <c:v>-0.31973931337823402</c:v>
                </c:pt>
                <c:pt idx="20094" formatCode="General">
                  <c:v>-0.32372668524272602</c:v>
                </c:pt>
                <c:pt idx="20095" formatCode="General">
                  <c:v>-0.32759549784750702</c:v>
                </c:pt>
                <c:pt idx="20096" formatCode="General">
                  <c:v>-0.33134488442021698</c:v>
                </c:pt>
                <c:pt idx="20097" formatCode="General">
                  <c:v>-0.33497452786818899</c:v>
                </c:pt>
                <c:pt idx="20098" formatCode="General">
                  <c:v>-0.338483492477195</c:v>
                </c:pt>
                <c:pt idx="20099" formatCode="General">
                  <c:v>-0.34187072136743701</c:v>
                </c:pt>
                <c:pt idx="20100" formatCode="General">
                  <c:v>-0.34513565298518201</c:v>
                </c:pt>
                <c:pt idx="20101" formatCode="General">
                  <c:v>-0.348277660621437</c:v>
                </c:pt>
                <c:pt idx="20102" formatCode="General">
                  <c:v>-0.35129552899818001</c:v>
                </c:pt>
                <c:pt idx="20103" formatCode="General">
                  <c:v>-0.35418902173907102</c:v>
                </c:pt>
                <c:pt idx="20104" formatCode="General">
                  <c:v>-0.35695739208298799</c:v>
                </c:pt>
                <c:pt idx="20105" formatCode="General">
                  <c:v>-0.359599773003279</c:v>
                </c:pt>
                <c:pt idx="20106" formatCode="General">
                  <c:v>-0.36211585026141302</c:v>
                </c:pt>
                <c:pt idx="20107" formatCode="General">
                  <c:v>-0.36450530913755202</c:v>
                </c:pt>
                <c:pt idx="20108" formatCode="General">
                  <c:v>-0.36676773689479197</c:v>
                </c:pt>
                <c:pt idx="20109" formatCode="General">
                  <c:v>-0.36890208495535398</c:v>
                </c:pt>
                <c:pt idx="20110" formatCode="General">
                  <c:v>-0.37090782674259298</c:v>
                </c:pt>
                <c:pt idx="20111" formatCode="General">
                  <c:v>-0.372785011520812</c:v>
                </c:pt>
                <c:pt idx="20112" formatCode="General">
                  <c:v>-0.37453314435565299</c:v>
                </c:pt>
                <c:pt idx="20113" formatCode="General">
                  <c:v>-0.376151656712298</c:v>
                </c:pt>
                <c:pt idx="20114" formatCode="General">
                  <c:v>-0.37764050464028298</c:v>
                </c:pt>
                <c:pt idx="20115" formatCode="General">
                  <c:v>-0.378999142573684</c:v>
                </c:pt>
                <c:pt idx="20116" formatCode="General">
                  <c:v>-0.38022753303058898</c:v>
                </c:pt>
                <c:pt idx="20117" formatCode="General">
                  <c:v>-0.381325652620918</c:v>
                </c:pt>
                <c:pt idx="20118" formatCode="General">
                  <c:v>-0.38229285378264599</c:v>
                </c:pt>
                <c:pt idx="20119" formatCode="General">
                  <c:v>-0.38312844941099</c:v>
                </c:pt>
                <c:pt idx="20120" formatCode="General">
                  <c:v>-0.38383241304319798</c:v>
                </c:pt>
                <c:pt idx="20121" formatCode="General">
                  <c:v>-0.384405327822813</c:v>
                </c:pt>
                <c:pt idx="20122" formatCode="General">
                  <c:v>-0.38484674807521801</c:v>
                </c:pt>
                <c:pt idx="20123" formatCode="General">
                  <c:v>-0.385156683065493</c:v>
                </c:pt>
                <c:pt idx="20124" formatCode="General">
                  <c:v>-0.38533520877946598</c:v>
                </c:pt>
                <c:pt idx="20125" formatCode="General">
                  <c:v>-0.38538186339232</c:v>
                </c:pt>
                <c:pt idx="20126" formatCode="General">
                  <c:v>-0.385296766825036</c:v>
                </c:pt>
                <c:pt idx="20127" formatCode="General">
                  <c:v>-0.38508016334447898</c:v>
                </c:pt>
                <c:pt idx="20128" formatCode="General">
                  <c:v>-0.38473231983745398</c:v>
                </c:pt>
                <c:pt idx="20129" formatCode="General">
                  <c:v>-0.38425301310457499</c:v>
                </c:pt>
                <c:pt idx="20130" formatCode="General">
                  <c:v>-0.38364261064517502</c:v>
                </c:pt>
                <c:pt idx="20131" formatCode="General">
                  <c:v>-0.38290158551342401</c:v>
                </c:pt>
                <c:pt idx="20132" formatCode="General">
                  <c:v>-0.38202988226310097</c:v>
                </c:pt>
                <c:pt idx="20133" formatCode="General">
                  <c:v>-0.38102750132553498</c:v>
                </c:pt>
                <c:pt idx="20134" formatCode="General">
                  <c:v>-0.37989507511837001</c:v>
                </c:pt>
                <c:pt idx="20135" formatCode="General">
                  <c:v>-0.37863276538160601</c:v>
                </c:pt>
                <c:pt idx="20136" formatCode="General">
                  <c:v>-0.37724025418860802</c:v>
                </c:pt>
                <c:pt idx="20137" formatCode="General">
                  <c:v>-0.37571841333281503</c:v>
                </c:pt>
                <c:pt idx="20138" formatCode="General">
                  <c:v>-0.374067752849639</c:v>
                </c:pt>
                <c:pt idx="20139" formatCode="General">
                  <c:v>-0.37228822254591198</c:v>
                </c:pt>
                <c:pt idx="20140" formatCode="General">
                  <c:v>-0.370379884700968</c:v>
                </c:pt>
                <c:pt idx="20141" formatCode="General">
                  <c:v>-0.36834348187175903</c:v>
                </c:pt>
                <c:pt idx="20142" formatCode="General">
                  <c:v>-0.36617941843679203</c:v>
                </c:pt>
                <c:pt idx="20143" formatCode="General">
                  <c:v>-0.363888228664352</c:v>
                </c:pt>
                <c:pt idx="20144" formatCode="General">
                  <c:v>-0.361471078147798</c:v>
                </c:pt>
                <c:pt idx="20145" formatCode="General">
                  <c:v>-0.35892767117344998</c:v>
                </c:pt>
                <c:pt idx="20146" formatCode="General">
                  <c:v>-0.35625884524091</c:v>
                </c:pt>
                <c:pt idx="20147" formatCode="General">
                  <c:v>-0.35346568496944902</c:v>
                </c:pt>
                <c:pt idx="20148" formatCode="General">
                  <c:v>-0.35054830021632899</c:v>
                </c:pt>
                <c:pt idx="20149" formatCode="General">
                  <c:v>-0.34750744502428599</c:v>
                </c:pt>
                <c:pt idx="20150" formatCode="General">
                  <c:v>-0.34434409020717699</c:v>
                </c:pt>
                <c:pt idx="20151" formatCode="General">
                  <c:v>-0.34105882454992797</c:v>
                </c:pt>
                <c:pt idx="20152" formatCode="General">
                  <c:v>-0.337652433114495</c:v>
                </c:pt>
                <c:pt idx="20153" formatCode="General">
                  <c:v>-0.33412600265269099</c:v>
                </c:pt>
                <c:pt idx="20154" formatCode="General">
                  <c:v>-0.33048030286389402</c:v>
                </c:pt>
                <c:pt idx="20155" formatCode="General">
                  <c:v>-0.326716183289327</c:v>
                </c:pt>
                <c:pt idx="20156" formatCode="General">
                  <c:v>-0.32283457470729898</c:v>
                </c:pt>
                <c:pt idx="20157" formatCode="General">
                  <c:v>-0.31883647997130798</c:v>
                </c:pt>
                <c:pt idx="20158" formatCode="General">
                  <c:v>-0.31472286396451599</c:v>
                </c:pt>
                <c:pt idx="20159" formatCode="General">
                  <c:v>-0.310494711192281</c:v>
                </c:pt>
                <c:pt idx="20160" formatCode="General">
                  <c:v>-0.30615314408063599</c:v>
                </c:pt>
                <c:pt idx="20161" formatCode="General">
                  <c:v>-0.30169926833974198</c:v>
                </c:pt>
                <c:pt idx="20162" formatCode="General">
                  <c:v>-0.297134211370782</c:v>
                </c:pt>
                <c:pt idx="20163" formatCode="General">
                  <c:v>-0.29245913419487402</c:v>
                </c:pt>
                <c:pt idx="20164" formatCode="General">
                  <c:v>-0.28767523244223903</c:v>
                </c:pt>
                <c:pt idx="20165" formatCode="General">
                  <c:v>-0.28278374273981199</c:v>
                </c:pt>
                <c:pt idx="20166" formatCode="General">
                  <c:v>-0.27778594353980801</c:v>
                </c:pt>
                <c:pt idx="20167" formatCode="General">
                  <c:v>-0.27268316100168299</c:v>
                </c:pt>
                <c:pt idx="20168" formatCode="General">
                  <c:v>-0.26747676901737799</c:v>
                </c:pt>
                <c:pt idx="20169" formatCode="General">
                  <c:v>-0.26216818806257902</c:v>
                </c:pt>
                <c:pt idx="20170" formatCode="General">
                  <c:v>-0.25675882882147999</c:v>
                </c:pt>
                <c:pt idx="20171" formatCode="General">
                  <c:v>-0.25125014712343002</c:v>
                </c:pt>
                <c:pt idx="20172" formatCode="General">
                  <c:v>-0.245643652422979</c:v>
                </c:pt>
                <c:pt idx="20173" formatCode="General">
                  <c:v>-0.23994091133968901</c:v>
                </c:pt>
                <c:pt idx="20174" formatCode="General">
                  <c:v>-0.23414354237622101</c:v>
                </c:pt>
                <c:pt idx="20175" formatCode="General">
                  <c:v>-0.22825316218484001</c:v>
                </c:pt>
                <c:pt idx="20176" formatCode="General">
                  <c:v>-0.222271441609981</c:v>
                </c:pt>
                <c:pt idx="20177" formatCode="General">
                  <c:v>-0.216200165400869</c:v>
                </c:pt>
                <c:pt idx="20178" formatCode="General">
                  <c:v>-0.21004111783212401</c:v>
                </c:pt>
                <c:pt idx="20179" formatCode="General">
                  <c:v>-0.203796070372085</c:v>
                </c:pt>
                <c:pt idx="20180" formatCode="General">
                  <c:v>-0.197466844773141</c:v>
                </c:pt>
                <c:pt idx="20181" formatCode="General">
                  <c:v>-0.19105537657105101</c:v>
                </c:pt>
                <c:pt idx="20182" formatCode="General">
                  <c:v>-0.18456365319627899</c:v>
                </c:pt>
                <c:pt idx="20183" formatCode="General">
                  <c:v>-0.17799361080399001</c:v>
                </c:pt>
                <c:pt idx="20184" formatCode="General">
                  <c:v>-0.171347235065545</c:v>
                </c:pt>
                <c:pt idx="20185" formatCode="General">
                  <c:v>-0.164626615353797</c:v>
                </c:pt>
                <c:pt idx="20186" formatCode="General">
                  <c:v>-0.15783385542120201</c:v>
                </c:pt>
                <c:pt idx="20187" formatCode="General">
                  <c:v>-0.15097108959907199</c:v>
                </c:pt>
                <c:pt idx="20188" formatCode="General">
                  <c:v>-0.14404049496069099</c:v>
                </c:pt>
                <c:pt idx="20189" formatCode="General">
                  <c:v>-0.13704429042888799</c:v>
                </c:pt>
                <c:pt idx="20190" formatCode="General">
                  <c:v>-0.12998473986817799</c:v>
                </c:pt>
                <c:pt idx="20191" formatCode="General">
                  <c:v>-0.12286414882918199</c:v>
                </c:pt>
                <c:pt idx="20192" formatCode="General">
                  <c:v>-0.115684850972225</c:v>
                </c:pt>
                <c:pt idx="20193" formatCode="General">
                  <c:v>-0.108449175043901</c:v>
                </c:pt>
                <c:pt idx="20194" formatCode="General">
                  <c:v>-0.10115952630054199</c:v>
                </c:pt>
                <c:pt idx="20195" formatCode="General">
                  <c:v>-9.3818391458387995E-2</c:v>
                </c:pt>
                <c:pt idx="20196" formatCode="General">
                  <c:v>-8.6428279215148701E-2</c:v>
                </c:pt>
                <c:pt idx="20197" formatCode="General">
                  <c:v>-7.8991756299790494E-2</c:v>
                </c:pt>
                <c:pt idx="20198" formatCode="General">
                  <c:v>-7.15113388624464E-2</c:v>
                </c:pt>
                <c:pt idx="20199" formatCode="General">
                  <c:v>-6.3989595160198101E-2</c:v>
                </c:pt>
                <c:pt idx="20200" formatCode="General">
                  <c:v>-5.6429208933901097E-2</c:v>
                </c:pt>
                <c:pt idx="20201" formatCode="General">
                  <c:v>-4.8832866338832798E-2</c:v>
                </c:pt>
                <c:pt idx="20202" formatCode="General">
                  <c:v>-4.1203295334405698E-2</c:v>
                </c:pt>
                <c:pt idx="20203" formatCode="General">
                  <c:v>-3.3543259754997098E-2</c:v>
                </c:pt>
                <c:pt idx="20204" formatCode="General">
                  <c:v>-2.5855497431213799E-2</c:v>
                </c:pt>
                <c:pt idx="20205" formatCode="General">
                  <c:v>-1.81427762130861E-2</c:v>
                </c:pt>
                <c:pt idx="20206" formatCode="General">
                  <c:v>-1.0408001650528799E-2</c:v>
                </c:pt>
                <c:pt idx="20207" formatCode="General">
                  <c:v>-2.6540525451233601E-3</c:v>
                </c:pt>
                <c:pt idx="20208" formatCode="General">
                  <c:v>5.1161867487161099E-3</c:v>
                </c:pt>
                <c:pt idx="20209" formatCode="General">
                  <c:v>1.28997695135648E-2</c:v>
                </c:pt>
                <c:pt idx="20210" formatCode="General">
                  <c:v>2.0693742774566301E-2</c:v>
                </c:pt>
                <c:pt idx="20211" formatCode="General">
                  <c:v>2.84951058087635E-2</c:v>
                </c:pt>
                <c:pt idx="20212" formatCode="General">
                  <c:v>3.6300865820674703E-2</c:v>
                </c:pt>
                <c:pt idx="20213" formatCode="General">
                  <c:v>4.4107992985047501E-2</c:v>
                </c:pt>
                <c:pt idx="20214" formatCode="General">
                  <c:v>5.1913419252759101E-2</c:v>
                </c:pt>
                <c:pt idx="20215" formatCode="General">
                  <c:v>5.9714046153890699E-2</c:v>
                </c:pt>
                <c:pt idx="20216" formatCode="General">
                  <c:v>6.7506751892269304E-2</c:v>
                </c:pt>
                <c:pt idx="20217" formatCode="General">
                  <c:v>7.5288394966448596E-2</c:v>
                </c:pt>
                <c:pt idx="20218" formatCode="General">
                  <c:v>8.3055773135922495E-2</c:v>
                </c:pt>
                <c:pt idx="20219" formatCode="General">
                  <c:v>9.0805739976962202E-2</c:v>
                </c:pt>
                <c:pt idx="20220" formatCode="General">
                  <c:v>9.8535160347287196E-2</c:v>
                </c:pt>
                <c:pt idx="20221" formatCode="General">
                  <c:v>0.106240805347128</c:v>
                </c:pt>
                <c:pt idx="20222" formatCode="General">
                  <c:v>0.113919513885978</c:v>
                </c:pt>
                <c:pt idx="20223" formatCode="General">
                  <c:v>0.121568093225256</c:v>
                </c:pt>
                <c:pt idx="20224" formatCode="General">
                  <c:v>0.12918320978079101</c:v>
                </c:pt>
                <c:pt idx="20225" formatCode="General">
                  <c:v>0.1367616179509</c:v>
                </c:pt>
                <c:pt idx="20226" formatCode="General">
                  <c:v>0.14430013238346501</c:v>
                </c:pt>
                <c:pt idx="20227" formatCode="General">
                  <c:v>0.151795514083153</c:v>
                </c:pt>
                <c:pt idx="20228" formatCode="General">
                  <c:v>0.15924452262108801</c:v>
                </c:pt>
                <c:pt idx="20229" formatCode="General">
                  <c:v>0.16664392453888199</c:v>
                </c:pt>
                <c:pt idx="20230" formatCode="General">
                  <c:v>0.17399044070720601</c:v>
                </c:pt>
                <c:pt idx="20231" formatCode="General">
                  <c:v>0.181280756689254</c:v>
                </c:pt>
                <c:pt idx="20232" formatCode="General">
                  <c:v>0.188511647876518</c:v>
                </c:pt>
                <c:pt idx="20233" formatCode="General">
                  <c:v>0.19567993514738799</c:v>
                </c:pt>
                <c:pt idx="20234" formatCode="General">
                  <c:v>0.202782386994038</c:v>
                </c:pt>
                <c:pt idx="20235" formatCode="General">
                  <c:v>0.20981589298931799</c:v>
                </c:pt>
                <c:pt idx="20236" formatCode="General">
                  <c:v>0.216776938371217</c:v>
                </c:pt>
                <c:pt idx="20237" formatCode="General">
                  <c:v>0.22366200544060999</c:v>
                </c:pt>
                <c:pt idx="20238" formatCode="General">
                  <c:v>0.230468270860852</c:v>
                </c:pt>
                <c:pt idx="20239" formatCode="General">
                  <c:v>0.23719304686313999</c:v>
                </c:pt>
                <c:pt idx="20240" formatCode="General">
                  <c:v>0.24383309948662801</c:v>
                </c:pt>
                <c:pt idx="20241" formatCode="General">
                  <c:v>0.25038465593130999</c:v>
                </c:pt>
                <c:pt idx="20242" formatCode="General">
                  <c:v>0.25684462440838302</c:v>
                </c:pt>
                <c:pt idx="20243" formatCode="General">
                  <c:v>0.26321061902478499</c:v>
                </c:pt>
                <c:pt idx="20244" formatCode="General">
                  <c:v>0.26947927380789299</c:v>
                </c:pt>
                <c:pt idx="20245" formatCode="General">
                  <c:v>0.27564724087873499</c:v>
                </c:pt>
                <c:pt idx="20246" formatCode="General">
                  <c:v>0.28171186896729</c:v>
                </c:pt>
                <c:pt idx="20247" formatCode="General">
                  <c:v>0.28767013065712999</c:v>
                </c:pt>
                <c:pt idx="20248" formatCode="General">
                  <c:v>0.29351902458382401</c:v>
                </c:pt>
                <c:pt idx="20249" formatCode="General">
                  <c:v>0.299255159320445</c:v>
                </c:pt>
                <c:pt idx="20250" formatCode="General">
                  <c:v>0.30487583157236198</c:v>
                </c:pt>
                <c:pt idx="20251" formatCode="General">
                  <c:v>0.31037856855820301</c:v>
                </c:pt>
                <c:pt idx="20252" formatCode="General">
                  <c:v>0.31576047987177502</c:v>
                </c:pt>
                <c:pt idx="20253" formatCode="General">
                  <c:v>0.32101879847952403</c:v>
                </c:pt>
                <c:pt idx="20254" formatCode="General">
                  <c:v>0.326150940674171</c:v>
                </c:pt>
                <c:pt idx="20255" formatCode="General">
                  <c:v>0.33115447710227802</c:v>
                </c:pt>
                <c:pt idx="20256" formatCode="General">
                  <c:v>0.33602656868208802</c:v>
                </c:pt>
                <c:pt idx="20257" formatCode="General">
                  <c:v>0.34076449766917499</c:v>
                </c:pt>
                <c:pt idx="20258" formatCode="General">
                  <c:v>0.34536575282991999</c:v>
                </c:pt>
                <c:pt idx="20259" formatCode="General">
                  <c:v>0.34982804862005201</c:v>
                </c:pt>
                <c:pt idx="20260" formatCode="General">
                  <c:v>0.35414927601170698</c:v>
                </c:pt>
                <c:pt idx="20261" formatCode="General">
                  <c:v>0.358326953180156</c:v>
                </c:pt>
                <c:pt idx="20262" formatCode="General">
                  <c:v>0.3623587346812</c:v>
                </c:pt>
                <c:pt idx="20263" formatCode="General">
                  <c:v>0.36624251012828901</c:v>
                </c:pt>
                <c:pt idx="20264" formatCode="General">
                  <c:v>0.36997634080029002</c:v>
                </c:pt>
                <c:pt idx="20265" formatCode="General">
                  <c:v>0.37355793168873003</c:v>
                </c:pt>
                <c:pt idx="20266" formatCode="General">
                  <c:v>0.37698512566357401</c:v>
                </c:pt>
                <c:pt idx="20267" formatCode="General">
                  <c:v>0.380256022505012</c:v>
                </c:pt>
                <c:pt idx="20268" formatCode="General">
                  <c:v>0.38336895919856501</c:v>
                </c:pt>
                <c:pt idx="20269" formatCode="General">
                  <c:v>0.38632243312563402</c:v>
                </c:pt>
                <c:pt idx="20270" formatCode="General">
                  <c:v>0.38911402071846701</c:v>
                </c:pt>
                <c:pt idx="20271" formatCode="General">
                  <c:v>0.39174198417404599</c:v>
                </c:pt>
                <c:pt idx="20272" formatCode="General">
                  <c:v>0.39420492588259098</c:v>
                </c:pt>
                <c:pt idx="20273" formatCode="General">
                  <c:v>0.396501659919127</c:v>
                </c:pt>
                <c:pt idx="20274" formatCode="General">
                  <c:v>0.39863067572572602</c:v>
                </c:pt>
                <c:pt idx="20275" formatCode="General">
                  <c:v>0.40059062345868202</c:v>
                </c:pt>
                <c:pt idx="20276" formatCode="General">
                  <c:v>0.402380364284328</c:v>
                </c:pt>
                <c:pt idx="20277" formatCode="General">
                  <c:v>0.403998450204054</c:v>
                </c:pt>
                <c:pt idx="20278" formatCode="General">
                  <c:v>0.40544416531821798</c:v>
                </c:pt>
                <c:pt idx="20279" formatCode="General">
                  <c:v>0.40671652565592098</c:v>
                </c:pt>
                <c:pt idx="20280" formatCode="General">
                  <c:v>0.407814717346072</c:v>
                </c:pt>
                <c:pt idx="20281" formatCode="General">
                  <c:v>0.40873812207725901</c:v>
                </c:pt>
                <c:pt idx="20282" formatCode="General">
                  <c:v>0.409485749015914</c:v>
                </c:pt>
                <c:pt idx="20283" formatCode="General">
                  <c:v>0.410056821113993</c:v>
                </c:pt>
                <c:pt idx="20284" formatCode="General">
                  <c:v>0.41045134715940501</c:v>
                </c:pt>
                <c:pt idx="20285" formatCode="General">
                  <c:v>0.41066894986423402</c:v>
                </c:pt>
                <c:pt idx="20286" formatCode="General">
                  <c:v>0.41070829122535502</c:v>
                </c:pt>
                <c:pt idx="20287" formatCode="General">
                  <c:v>0.41056929872136899</c:v>
                </c:pt>
                <c:pt idx="20288" formatCode="General">
                  <c:v>0.41025225632801399</c:v>
                </c:pt>
                <c:pt idx="20289" formatCode="General">
                  <c:v>0.40975708444018299</c:v>
                </c:pt>
                <c:pt idx="20290" formatCode="General">
                  <c:v>0.409083806343296</c:v>
                </c:pt>
                <c:pt idx="20291" formatCode="General">
                  <c:v>0.40823210185476899</c:v>
                </c:pt>
                <c:pt idx="20292" formatCode="General">
                  <c:v>0.40720233088637903</c:v>
                </c:pt>
                <c:pt idx="20293" formatCode="General">
                  <c:v>0.40599455330902301</c:v>
                </c:pt>
                <c:pt idx="20294" formatCode="General">
                  <c:v>0.40460901267231097</c:v>
                </c:pt>
                <c:pt idx="20295" formatCode="General">
                  <c:v>0.40304673630183602</c:v>
                </c:pt>
                <c:pt idx="20296" formatCode="General">
                  <c:v>0.40130838087439502</c:v>
                </c:pt>
                <c:pt idx="20297" formatCode="General">
                  <c:v>0.39939418069428001</c:v>
                </c:pt>
                <c:pt idx="20298" formatCode="General">
                  <c:v>0.39730506854623598</c:v>
                </c:pt>
                <c:pt idx="20299" formatCode="General">
                  <c:v>0.39504217472928599</c:v>
                </c:pt>
                <c:pt idx="20300" formatCode="General">
                  <c:v>0.39260595139899601</c:v>
                </c:pt>
                <c:pt idx="20301" formatCode="General">
                  <c:v>0.389997513210602</c:v>
                </c:pt>
                <c:pt idx="20302" formatCode="General">
                  <c:v>0.38721820732123702</c:v>
                </c:pt>
                <c:pt idx="20303" formatCode="General">
                  <c:v>0.38426931540988202</c:v>
                </c:pt>
                <c:pt idx="20304" formatCode="General">
                  <c:v>0.38115224769219003</c:v>
                </c:pt>
                <c:pt idx="20305" formatCode="General">
                  <c:v>0.37786849319838001</c:v>
                </c:pt>
                <c:pt idx="20306" formatCode="General">
                  <c:v>0.37441955548343098</c:v>
                </c:pt>
                <c:pt idx="20307" formatCode="General">
                  <c:v>0.37080705479284098</c:v>
                </c:pt>
                <c:pt idx="20308" formatCode="General">
                  <c:v>0.367032735243362</c:v>
                </c:pt>
                <c:pt idx="20309" formatCode="General">
                  <c:v>0.36309840156020201</c:v>
                </c:pt>
                <c:pt idx="20310" formatCode="General">
                  <c:v>0.35900596143359398</c:v>
                </c:pt>
                <c:pt idx="20311" formatCode="General">
                  <c:v>0.35475736935763702</c:v>
                </c:pt>
                <c:pt idx="20312" formatCode="General">
                  <c:v>0.35035467330249798</c:v>
                </c:pt>
                <c:pt idx="20313" formatCode="General">
                  <c:v>0.34580001617776002</c:v>
                </c:pt>
                <c:pt idx="20314" formatCode="General">
                  <c:v>0.34109562439221303</c:v>
                </c:pt>
                <c:pt idx="20315" formatCode="General">
                  <c:v>0.336243752331989</c:v>
                </c:pt>
                <c:pt idx="20316" formatCode="General">
                  <c:v>0.33124678205893598</c:v>
                </c:pt>
                <c:pt idx="20317" formatCode="General">
                  <c:v>0.32610717573234999</c:v>
                </c:pt>
                <c:pt idx="20318" formatCode="General">
                  <c:v>0.320827464727029</c:v>
                </c:pt>
                <c:pt idx="20319" formatCode="General">
                  <c:v>0.31541030102043999</c:v>
                </c:pt>
                <c:pt idx="20320" formatCode="General">
                  <c:v>0.30985839516828501</c:v>
                </c:pt>
                <c:pt idx="20321" formatCode="General">
                  <c:v>0.30417450243377903</c:v>
                </c:pt>
                <c:pt idx="20322" formatCode="General">
                  <c:v>0.298361424125962</c:v>
                </c:pt>
                <c:pt idx="20323" formatCode="General">
                  <c:v>0.29242211221342002</c:v>
                </c:pt>
                <c:pt idx="20324" formatCode="General">
                  <c:v>0.28635955858179502</c:v>
                </c:pt>
                <c:pt idx="20325" formatCode="General">
                  <c:v>0.28017678214532898</c:v>
                </c:pt>
                <c:pt idx="20326" formatCode="General">
                  <c:v>0.27387696153695701</c:v>
                </c:pt>
                <c:pt idx="20327" formatCode="General">
                  <c:v>0.26746355136416999</c:v>
                </c:pt>
                <c:pt idx="20328" formatCode="General">
                  <c:v>0.26093955858024098</c:v>
                </c:pt>
                <c:pt idx="20329" formatCode="General">
                  <c:v>0.25430796349100199</c:v>
                </c:pt>
                <c:pt idx="20330" formatCode="General">
                  <c:v>0.247572395878664</c:v>
                </c:pt>
                <c:pt idx="20331" formatCode="General">
                  <c:v>0.240736013140007</c:v>
                </c:pt>
                <c:pt idx="20332" formatCode="General">
                  <c:v>0.23380246599577001</c:v>
                </c:pt>
                <c:pt idx="20333" formatCode="General">
                  <c:v>0.22677546834259199</c:v>
                </c:pt>
                <c:pt idx="20334" formatCode="General">
                  <c:v>0.21965867984260901</c:v>
                </c:pt>
                <c:pt idx="20335" formatCode="General">
                  <c:v>0.212455722739328</c:v>
                </c:pt>
                <c:pt idx="20336" formatCode="General">
                  <c:v>0.20517019184693999</c:v>
                </c:pt>
                <c:pt idx="20337" formatCode="General">
                  <c:v>0.19780617367477099</c:v>
                </c:pt>
                <c:pt idx="20338" formatCode="General">
                  <c:v>0.19036714081747599</c:v>
                </c:pt>
                <c:pt idx="20339" formatCode="General">
                  <c:v>0.182856452706357</c:v>
                </c:pt>
                <c:pt idx="20340" formatCode="General">
                  <c:v>0.175278033398829</c:v>
                </c:pt>
                <c:pt idx="20341" formatCode="General">
                  <c:v>0.167636362449811</c:v>
                </c:pt>
                <c:pt idx="20342" formatCode="General">
                  <c:v>0.15993531522264801</c:v>
                </c:pt>
                <c:pt idx="20343" formatCode="General">
                  <c:v>0.15217857223088399</c:v>
                </c:pt>
                <c:pt idx="20344" formatCode="General">
                  <c:v>0.14436975086675499</c:v>
                </c:pt>
                <c:pt idx="20345" formatCode="General">
                  <c:v>0.13651294204927</c:v>
                </c:pt>
                <c:pt idx="20346" formatCode="General">
                  <c:v>0.12861222248044299</c:v>
                </c:pt>
                <c:pt idx="20347" formatCode="General">
                  <c:v>0.12067153963003099</c:v>
                </c:pt>
                <c:pt idx="20348" formatCode="General">
                  <c:v>0.112694733029365</c:v>
                </c:pt>
                <c:pt idx="20349" formatCode="General">
                  <c:v>0.10468561032283399</c:v>
                </c:pt>
                <c:pt idx="20350" formatCode="General">
                  <c:v>9.6649025679487202E-2</c:v>
                </c:pt>
                <c:pt idx="20351" formatCode="General">
                  <c:v>8.8589208359293903E-2</c:v>
                </c:pt>
                <c:pt idx="20352" formatCode="General">
                  <c:v>8.0509609903302803E-2</c:v>
                </c:pt>
                <c:pt idx="20353" formatCode="General">
                  <c:v>7.2414091044184101E-2</c:v>
                </c:pt>
                <c:pt idx="20354" formatCode="General">
                  <c:v>6.4306985828423105E-2</c:v>
                </c:pt>
                <c:pt idx="20355" formatCode="General">
                  <c:v>5.6192018737636497E-2</c:v>
                </c:pt>
                <c:pt idx="20356" formatCode="General">
                  <c:v>4.8073283238396797E-2</c:v>
                </c:pt>
                <c:pt idx="20357" formatCode="General">
                  <c:v>3.9954816431398303E-2</c:v>
                </c:pt>
                <c:pt idx="20358" formatCode="General">
                  <c:v>3.1840549294475197E-2</c:v>
                </c:pt>
                <c:pt idx="20359" formatCode="General">
                  <c:v>2.3734825621504401E-2</c:v>
                </c:pt>
                <c:pt idx="20360" formatCode="General">
                  <c:v>1.5641357884471799E-2</c:v>
                </c:pt>
                <c:pt idx="20361" formatCode="General">
                  <c:v>7.5642230854017396E-3</c:v>
                </c:pt>
                <c:pt idx="20362" formatCode="General">
                  <c:v>-4.9258093912843599E-4</c:v>
                </c:pt>
                <c:pt idx="20363" formatCode="General">
                  <c:v>-8.5251674397360203E-3</c:v>
                </c:pt>
                <c:pt idx="20364" formatCode="General">
                  <c:v>-1.6529199785799399E-2</c:v>
                </c:pt>
                <c:pt idx="20365" formatCode="General">
                  <c:v>-2.45004852487412E-2</c:v>
                </c:pt>
                <c:pt idx="20366" formatCode="General">
                  <c:v>-3.2435554609504799E-2</c:v>
                </c:pt>
                <c:pt idx="20367" formatCode="General">
                  <c:v>-4.0330617342503101E-2</c:v>
                </c:pt>
                <c:pt idx="20368" formatCode="General">
                  <c:v>-4.8181977745111702E-2</c:v>
                </c:pt>
                <c:pt idx="20369" formatCode="General">
                  <c:v>-5.5986075333424097E-2</c:v>
                </c:pt>
                <c:pt idx="20370" formatCode="General">
                  <c:v>-6.3738956802051897E-2</c:v>
                </c:pt>
                <c:pt idx="20371" formatCode="General">
                  <c:v>-7.1437311678273205E-2</c:v>
                </c:pt>
                <c:pt idx="20372" formatCode="General">
                  <c:v>-7.9077409046491298E-2</c:v>
                </c:pt>
                <c:pt idx="20373" formatCode="General">
                  <c:v>-8.6655102795941394E-2</c:v>
                </c:pt>
                <c:pt idx="20374" formatCode="General">
                  <c:v>-9.4167476377926995E-2</c:v>
                </c:pt>
                <c:pt idx="20375" formatCode="General">
                  <c:v>-0.101611240390415</c:v>
                </c:pt>
                <c:pt idx="20376" formatCode="General">
                  <c:v>-0.10898207334712499</c:v>
                </c:pt>
                <c:pt idx="20377" formatCode="General">
                  <c:v>-0.11627685856463101</c:v>
                </c:pt>
                <c:pt idx="20378" formatCode="General">
                  <c:v>-0.12349275193137101</c:v>
                </c:pt>
                <c:pt idx="20379" formatCode="General">
                  <c:v>-0.13062647660277099</c:v>
                </c:pt>
                <c:pt idx="20380" formatCode="General">
                  <c:v>-0.13767483032143099</c:v>
                </c:pt>
                <c:pt idx="20381" formatCode="General">
                  <c:v>-0.14463469007384</c:v>
                </c:pt>
                <c:pt idx="20382" formatCode="General">
                  <c:v>-0.15150252244010301</c:v>
                </c:pt>
                <c:pt idx="20383" formatCode="General">
                  <c:v>-0.15827544766813501</c:v>
                </c:pt>
                <c:pt idx="20384" formatCode="General">
                  <c:v>-0.16495077019483201</c:v>
                </c:pt>
                <c:pt idx="20385" formatCode="General">
                  <c:v>-0.171525321236947</c:v>
                </c:pt>
                <c:pt idx="20386" formatCode="General">
                  <c:v>-0.17799605315839101</c:v>
                </c:pt>
                <c:pt idx="20387" formatCode="General">
                  <c:v>-0.184360587678388</c:v>
                </c:pt>
                <c:pt idx="20388" formatCode="General">
                  <c:v>-0.190616179739243</c:v>
                </c:pt>
                <c:pt idx="20389" formatCode="General">
                  <c:v>-0.196760170472531</c:v>
                </c:pt>
                <c:pt idx="20390" formatCode="General">
                  <c:v>-0.20279053645846301</c:v>
                </c:pt>
                <c:pt idx="20391" formatCode="General">
                  <c:v>-0.20870428035147601</c:v>
                </c:pt>
                <c:pt idx="20392" formatCode="General">
                  <c:v>-0.21449895415311801</c:v>
                </c:pt>
                <c:pt idx="20393" formatCode="General">
                  <c:v>-0.220172294974565</c:v>
                </c:pt>
                <c:pt idx="20394" formatCode="General">
                  <c:v>-0.22572214512151001</c:v>
                </c:pt>
                <c:pt idx="20395" formatCode="General">
                  <c:v>-0.23114640372127099</c:v>
                </c:pt>
                <c:pt idx="20396" formatCode="General">
                  <c:v>-0.236442508740106</c:v>
                </c:pt>
                <c:pt idx="20397" formatCode="General">
                  <c:v>-0.24160857168097999</c:v>
                </c:pt>
                <c:pt idx="20398" formatCode="General">
                  <c:v>-0.246643437930504</c:v>
                </c:pt>
                <c:pt idx="20399" formatCode="General">
                  <c:v>-0.25154547219311602</c:v>
                </c:pt>
                <c:pt idx="20400" formatCode="General">
                  <c:v>-0.25631243854876601</c:v>
                </c:pt>
                <c:pt idx="20401" formatCode="General">
                  <c:v>-0.26094234206702599</c:v>
                </c:pt>
                <c:pt idx="20402" formatCode="General">
                  <c:v>-0.26543369867341898</c:v>
                </c:pt>
                <c:pt idx="20403" formatCode="General">
                  <c:v>-0.269785198754802</c:v>
                </c:pt>
                <c:pt idx="20404" formatCode="General">
                  <c:v>-0.273995484973593</c:v>
                </c:pt>
                <c:pt idx="20405" formatCode="General">
                  <c:v>-0.27806323572406899</c:v>
                </c:pt>
                <c:pt idx="20406" formatCode="General">
                  <c:v>-0.28198718015825802</c:v>
                </c:pt>
                <c:pt idx="20407" formatCode="General">
                  <c:v>-0.28576620177106699</c:v>
                </c:pt>
                <c:pt idx="20408" formatCode="General">
                  <c:v>-0.28939923062582701</c:v>
                </c:pt>
                <c:pt idx="20409" formatCode="General">
                  <c:v>-0.292885230236551</c:v>
                </c:pt>
                <c:pt idx="20410" formatCode="General">
                  <c:v>-0.296223310043777</c:v>
                </c:pt>
                <c:pt idx="20411" formatCode="General">
                  <c:v>-0.29941267530360199</c:v>
                </c:pt>
                <c:pt idx="20412" formatCode="General">
                  <c:v>-0.30245261611569202</c:v>
                </c:pt>
                <c:pt idx="20413" formatCode="General">
                  <c:v>-0.30534250004209501</c:v>
                </c:pt>
                <c:pt idx="20414" formatCode="General">
                  <c:v>-0.30808176645782498</c:v>
                </c:pt>
                <c:pt idx="20415" formatCode="General">
                  <c:v>-0.31066991932941801</c:v>
                </c:pt>
                <c:pt idx="20416" formatCode="General">
                  <c:v>-0.31310652825282997</c:v>
                </c:pt>
                <c:pt idx="20417" formatCode="General">
                  <c:v>-0.315391283561967</c:v>
                </c:pt>
                <c:pt idx="20418" formatCode="General">
                  <c:v>-0.31752399067773002</c:v>
                </c:pt>
                <c:pt idx="20419" formatCode="General">
                  <c:v>-0.319504454182025</c:v>
                </c:pt>
                <c:pt idx="20420" formatCode="General">
                  <c:v>-0.32133258251584501</c:v>
                </c:pt>
                <c:pt idx="20421" formatCode="General">
                  <c:v>-0.32300844978825</c:v>
                </c:pt>
                <c:pt idx="20422" formatCode="General">
                  <c:v>-0.32453217280179603</c:v>
                </c:pt>
                <c:pt idx="20423" formatCode="General">
                  <c:v>-0.32590384462050598</c:v>
                </c:pt>
                <c:pt idx="20424" formatCode="General">
                  <c:v>-0.32712370089227999</c:v>
                </c:pt>
                <c:pt idx="20425" formatCode="General">
                  <c:v>-0.32819213177429002</c:v>
                </c:pt>
                <c:pt idx="20426" formatCode="General">
                  <c:v>-0.32910955615932402</c:v>
                </c:pt>
                <c:pt idx="20427" formatCode="General">
                  <c:v>-0.32987641185271099</c:v>
                </c:pt>
                <c:pt idx="20428" formatCode="General">
                  <c:v>-0.33049326311782101</c:v>
                </c:pt>
                <c:pt idx="20429" formatCode="General">
                  <c:v>-0.330960755300373</c:v>
                </c:pt>
                <c:pt idx="20430" formatCode="General">
                  <c:v>-0.331279600209196</c:v>
                </c:pt>
                <c:pt idx="20431" formatCode="General">
                  <c:v>-0.33145056856876798</c:v>
                </c:pt>
                <c:pt idx="20432" formatCode="General">
                  <c:v>-0.33147443837448298</c:v>
                </c:pt>
                <c:pt idx="20433" formatCode="General">
                  <c:v>-0.33135215589221301</c:v>
                </c:pt>
                <c:pt idx="20434" formatCode="General">
                  <c:v>-0.33108473646939302</c:v>
                </c:pt>
                <c:pt idx="20435" formatCode="General">
                  <c:v>-0.33067324430650502</c:v>
                </c:pt>
                <c:pt idx="20436" formatCode="General">
                  <c:v>-0.33011878228039399</c:v>
                </c:pt>
                <c:pt idx="20437" formatCode="General">
                  <c:v>-0.32942244203723198</c:v>
                </c:pt>
                <c:pt idx="20438" formatCode="General">
                  <c:v>-0.32858546983502701</c:v>
                </c:pt>
                <c:pt idx="20439" formatCode="General">
                  <c:v>-0.32760921961502198</c:v>
                </c:pt>
                <c:pt idx="20440" formatCode="General">
                  <c:v>-0.32649502615017301</c:v>
                </c:pt>
                <c:pt idx="20441" formatCode="General">
                  <c:v>-0.32524425118556499</c:v>
                </c:pt>
                <c:pt idx="20442" formatCode="General">
                  <c:v>-0.32385834819384401</c:v>
                </c:pt>
                <c:pt idx="20443" formatCode="General">
                  <c:v>-0.32233886536863499</c:v>
                </c:pt>
                <c:pt idx="20444" formatCode="General">
                  <c:v>-0.32068738368545502</c:v>
                </c:pt>
                <c:pt idx="20445" formatCode="General">
                  <c:v>-0.31890551212010698</c:v>
                </c:pt>
                <c:pt idx="20446" formatCode="General">
                  <c:v>-0.316994939479045</c:v>
                </c:pt>
                <c:pt idx="20447" formatCode="General">
                  <c:v>-0.31495738125195</c:v>
                </c:pt>
                <c:pt idx="20448" formatCode="General">
                  <c:v>-0.31279457436583402</c:v>
                </c:pt>
                <c:pt idx="20449" formatCode="General">
                  <c:v>-0.31050833815922702</c:v>
                </c:pt>
                <c:pt idx="20450" formatCode="General">
                  <c:v>-0.30810057594560902</c:v>
                </c:pt>
                <c:pt idx="20451" formatCode="General">
                  <c:v>-0.30557320939550697</c:v>
                </c:pt>
                <c:pt idx="20452" formatCode="General">
                  <c:v>-0.30292812338695502</c:v>
                </c:pt>
                <c:pt idx="20453" formatCode="General">
                  <c:v>-0.300167326931087</c:v>
                </c:pt>
                <c:pt idx="20454" formatCode="General">
                  <c:v>-0.29729285258479099</c:v>
                </c:pt>
                <c:pt idx="20455" formatCode="General">
                  <c:v>-0.29430668887748002</c:v>
                </c:pt>
                <c:pt idx="20456" formatCode="General">
                  <c:v>-0.29121089656515498</c:v>
                </c:pt>
                <c:pt idx="20457" formatCode="General">
                  <c:v>-0.28800763551149899</c:v>
                </c:pt>
                <c:pt idx="20458" formatCode="General">
                  <c:v>-0.28469908366672902</c:v>
                </c:pt>
                <c:pt idx="20459" formatCode="General">
                  <c:v>-0.28128740003090402</c:v>
                </c:pt>
                <c:pt idx="20460" formatCode="General">
                  <c:v>-0.27777479041535003</c:v>
                </c:pt>
                <c:pt idx="20461" formatCode="General">
                  <c:v>-0.27416348140312202</c:v>
                </c:pt>
                <c:pt idx="20462" formatCode="General">
                  <c:v>-0.27045572648330302</c:v>
                </c:pt>
                <c:pt idx="20463" formatCode="General">
                  <c:v>-0.26665380311644898</c:v>
                </c:pt>
                <c:pt idx="20464" formatCode="General">
                  <c:v>-0.26276001410751298</c:v>
                </c:pt>
                <c:pt idx="20465" formatCode="General">
                  <c:v>-0.25877667832430301</c:v>
                </c:pt>
                <c:pt idx="20466" formatCode="General">
                  <c:v>-0.25470612901718298</c:v>
                </c:pt>
                <c:pt idx="20467" formatCode="General">
                  <c:v>-0.250550714635488</c:v>
                </c:pt>
                <c:pt idx="20468" formatCode="General">
                  <c:v>-0.24631280765447899</c:v>
                </c:pt>
                <c:pt idx="20469" formatCode="General">
                  <c:v>-0.241994780025514</c:v>
                </c:pt>
                <c:pt idx="20470" formatCode="General">
                  <c:v>-0.23759902046495801</c:v>
                </c:pt>
                <c:pt idx="20471" formatCode="General">
                  <c:v>-0.233127950360382</c:v>
                </c:pt>
                <c:pt idx="20472" formatCode="General">
                  <c:v>-0.22858400016713101</c:v>
                </c:pt>
                <c:pt idx="20473" formatCode="General">
                  <c:v>-0.22396957861979799</c:v>
                </c:pt>
                <c:pt idx="20474" formatCode="General">
                  <c:v>-0.219287123958949</c:v>
                </c:pt>
                <c:pt idx="20475" formatCode="General">
                  <c:v>-0.214539056107524</c:v>
                </c:pt>
                <c:pt idx="20476" formatCode="General">
                  <c:v>-0.20972777537610901</c:v>
                </c:pt>
                <c:pt idx="20477" formatCode="General">
                  <c:v>-0.204855723372318</c:v>
                </c:pt>
                <c:pt idx="20478" formatCode="General">
                  <c:v>-0.19992533943767701</c:v>
                </c:pt>
                <c:pt idx="20479" formatCode="General">
                  <c:v>-0.194939107228535</c:v>
                </c:pt>
                <c:pt idx="20480" formatCode="General">
                  <c:v>-0.18989945055278801</c:v>
                </c:pt>
                <c:pt idx="20481" formatCode="General">
                  <c:v>-0.18480878479463</c:v>
                </c:pt>
                <c:pt idx="20482" formatCode="General">
                  <c:v>-0.17966957956090901</c:v>
                </c:pt>
                <c:pt idx="20483" formatCode="General">
                  <c:v>-0.17448425473418899</c:v>
                </c:pt>
                <c:pt idx="20484" formatCode="General">
                  <c:v>-0.16925522297190501</c:v>
                </c:pt>
                <c:pt idx="20485" formatCode="General">
                  <c:v>-0.16398485267337101</c:v>
                </c:pt>
                <c:pt idx="20486" formatCode="General">
                  <c:v>-0.15867557285433001</c:v>
                </c:pt>
                <c:pt idx="20487" formatCode="General">
                  <c:v>-0.153329777067814</c:v>
                </c:pt>
                <c:pt idx="20488" formatCode="General">
                  <c:v>-0.14794981888191699</c:v>
                </c:pt>
                <c:pt idx="20489" formatCode="General">
                  <c:v>-0.142538124526711</c:v>
                </c:pt>
                <c:pt idx="20490" formatCode="General">
                  <c:v>-0.137097040448177</c:v>
                </c:pt>
                <c:pt idx="20491" formatCode="General">
                  <c:v>-0.13162892987498601</c:v>
                </c:pt>
                <c:pt idx="20492" formatCode="General">
                  <c:v>-0.12613613215609901</c:v>
                </c:pt>
                <c:pt idx="20493" formatCode="General">
                  <c:v>-0.12062095798488499</c:v>
                </c:pt>
                <c:pt idx="20494" formatCode="General">
                  <c:v>-0.11508569514033901</c:v>
                </c:pt>
                <c:pt idx="20495" formatCode="General">
                  <c:v>-0.109532617485756</c:v>
                </c:pt>
                <c:pt idx="20496" formatCode="General">
                  <c:v>-0.103964041312995</c:v>
                </c:pt>
                <c:pt idx="20497" formatCode="General">
                  <c:v>-9.8382222528441907E-2</c:v>
                </c:pt>
                <c:pt idx="20498" formatCode="General">
                  <c:v>-9.2789404356837399E-2</c:v>
                </c:pt>
                <c:pt idx="20499" formatCode="General">
                  <c:v>-8.7187824417261597E-2</c:v>
                </c:pt>
                <c:pt idx="20500" formatCode="General">
                  <c:v>-8.1579662804654396E-2</c:v>
                </c:pt>
                <c:pt idx="20501" formatCode="General">
                  <c:v>-7.5967093722202103E-2</c:v>
                </c:pt>
                <c:pt idx="20502" formatCode="General">
                  <c:v>-7.0352243120263502E-2</c:v>
                </c:pt>
                <c:pt idx="20503" formatCode="General">
                  <c:v>-6.4737245928755405E-2</c:v>
                </c:pt>
                <c:pt idx="20504" formatCode="General">
                  <c:v>-5.9124249503556901E-2</c:v>
                </c:pt>
                <c:pt idx="20505" formatCode="General">
                  <c:v>-5.35153074914686E-2</c:v>
                </c:pt>
                <c:pt idx="20506" formatCode="General">
                  <c:v>-4.7912488522156502E-2</c:v>
                </c:pt>
                <c:pt idx="20507" formatCode="General">
                  <c:v>-4.2317886552430503E-2</c:v>
                </c:pt>
                <c:pt idx="20508" formatCode="General">
                  <c:v>-3.6733515120902997E-2</c:v>
                </c:pt>
                <c:pt idx="20509" formatCode="General">
                  <c:v>-3.11614097406358E-2</c:v>
                </c:pt>
                <c:pt idx="20510" formatCode="General">
                  <c:v>-2.56035821208868E-2</c:v>
                </c:pt>
                <c:pt idx="20511" formatCode="General">
                  <c:v>-2.0061958386240801E-2</c:v>
                </c:pt>
                <c:pt idx="20512" formatCode="General">
                  <c:v>-1.45384354387093E-2</c:v>
                </c:pt>
                <c:pt idx="20513" formatCode="General">
                  <c:v>-9.0348977693254194E-3</c:v>
                </c:pt>
                <c:pt idx="20514" formatCode="General">
                  <c:v>-3.5532732788504601E-3</c:v>
                </c:pt>
                <c:pt idx="20515" formatCode="General">
                  <c:v>1.9045689891727001E-3</c:v>
                </c:pt>
                <c:pt idx="20516" formatCode="General">
                  <c:v>7.3367790235706401E-3</c:v>
                </c:pt>
                <c:pt idx="20517" formatCode="General">
                  <c:v>1.27415685999513E-2</c:v>
                </c:pt>
                <c:pt idx="20518" formatCode="General">
                  <c:v>1.8117159446499401E-2</c:v>
                </c:pt>
                <c:pt idx="20519" formatCode="General">
                  <c:v>2.3461773348554298E-2</c:v>
                </c:pt>
                <c:pt idx="20520" formatCode="General">
                  <c:v>2.8773687493222899E-2</c:v>
                </c:pt>
                <c:pt idx="20521" formatCode="General">
                  <c:v>3.4051181625279703E-2</c:v>
                </c:pt>
                <c:pt idx="20522" formatCode="General">
                  <c:v>3.9292585201545299E-2</c:v>
                </c:pt>
                <c:pt idx="20523" formatCode="General">
                  <c:v>4.4496226020598301E-2</c:v>
                </c:pt>
                <c:pt idx="20524" formatCode="General">
                  <c:v>4.9660481544390997E-2</c:v>
                </c:pt>
                <c:pt idx="20525" formatCode="General">
                  <c:v>5.4783778766341003E-2</c:v>
                </c:pt>
                <c:pt idx="20526" formatCode="General">
                  <c:v>5.9864531630654597E-2</c:v>
                </c:pt>
                <c:pt idx="20527" formatCode="General">
                  <c:v>6.4901134570970298E-2</c:v>
                </c:pt>
                <c:pt idx="20528" formatCode="General">
                  <c:v>6.9892027218731903E-2</c:v>
                </c:pt>
                <c:pt idx="20529" formatCode="General">
                  <c:v>7.48357515057642E-2</c:v>
                </c:pt>
                <c:pt idx="20530" formatCode="General">
                  <c:v>7.9730840000094505E-2</c:v>
                </c:pt>
                <c:pt idx="20531" formatCode="General">
                  <c:v>8.4575800903214302E-2</c:v>
                </c:pt>
                <c:pt idx="20532" formatCode="General">
                  <c:v>8.9369177929245994E-2</c:v>
                </c:pt>
                <c:pt idx="20533" formatCode="General">
                  <c:v>9.4109556125345897E-2</c:v>
                </c:pt>
                <c:pt idx="20534" formatCode="General">
                  <c:v>9.8795558648221399E-2</c:v>
                </c:pt>
                <c:pt idx="20535" formatCode="General">
                  <c:v>0.103425789922946</c:v>
                </c:pt>
                <c:pt idx="20536" formatCode="General">
                  <c:v>0.107998888254805</c:v>
                </c:pt>
                <c:pt idx="20537" formatCode="General">
                  <c:v>0.112513539819815</c:v>
                </c:pt>
                <c:pt idx="20538" formatCode="General">
                  <c:v>0.116968523296524</c:v>
                </c:pt>
                <c:pt idx="20539" formatCode="General">
                  <c:v>0.121362548711657</c:v>
                </c:pt>
                <c:pt idx="20540" formatCode="General">
                  <c:v>0.12569434915004701</c:v>
                </c:pt>
                <c:pt idx="20541" formatCode="General">
                  <c:v>0.12996270071964</c:v>
                </c:pt>
                <c:pt idx="20542" formatCode="General">
                  <c:v>0.134166419484814</c:v>
                </c:pt>
                <c:pt idx="20543" formatCode="General">
                  <c:v>0.13830435644685701</c:v>
                </c:pt>
                <c:pt idx="20544" formatCode="General">
                  <c:v>0.14237529459736101</c:v>
                </c:pt>
                <c:pt idx="20545" formatCode="General">
                  <c:v>0.146378155682163</c:v>
                </c:pt>
                <c:pt idx="20546" formatCode="General">
                  <c:v>0.15031180320608301</c:v>
                </c:pt>
                <c:pt idx="20547" formatCode="General">
                  <c:v>0.15417513632454499</c:v>
                </c:pt>
                <c:pt idx="20548" formatCode="General">
                  <c:v>0.15796715466119099</c:v>
                </c:pt>
                <c:pt idx="20549" formatCode="General">
                  <c:v>0.16168679474102399</c:v>
                </c:pt>
                <c:pt idx="20550" formatCode="General">
                  <c:v>0.165333023668993</c:v>
                </c:pt>
                <c:pt idx="20551" formatCode="General">
                  <c:v>0.16890480061024199</c:v>
                </c:pt>
                <c:pt idx="20552" formatCode="General">
                  <c:v>0.17240113807153501</c:v>
                </c:pt>
                <c:pt idx="20553" formatCode="General">
                  <c:v>0.175821158706221</c:v>
                </c:pt>
                <c:pt idx="20554" formatCode="General">
                  <c:v>0.179163930175716</c:v>
                </c:pt>
                <c:pt idx="20555" formatCode="General">
                  <c:v>0.182428506355201</c:v>
                </c:pt>
                <c:pt idx="20556" formatCode="General">
                  <c:v>0.18561399285449601</c:v>
                </c:pt>
                <c:pt idx="20557" formatCode="General">
                  <c:v>0.18871950255112299</c:v>
                </c:pt>
                <c:pt idx="20558" formatCode="General">
                  <c:v>0.19174420757625499</c:v>
                </c:pt>
                <c:pt idx="20559" formatCode="General">
                  <c:v>0.194687290126274</c:v>
                </c:pt>
                <c:pt idx="20560" formatCode="General">
                  <c:v>0.197547936676711</c:v>
                </c:pt>
                <c:pt idx="20561" formatCode="General">
                  <c:v>0.20032534699940699</c:v>
                </c:pt>
                <c:pt idx="20562" formatCode="General">
                  <c:v>0.203018791654933</c:v>
                </c:pt>
                <c:pt idx="20563" formatCode="General">
                  <c:v>0.20562755954950099</c:v>
                </c:pt>
                <c:pt idx="20564" formatCode="General">
                  <c:v>0.20815089551364199</c:v>
                </c:pt>
                <c:pt idx="20565" formatCode="General">
                  <c:v>0.21058806232277999</c:v>
                </c:pt>
                <c:pt idx="20566" formatCode="General">
                  <c:v>0.21293840671672301</c:v>
                </c:pt>
                <c:pt idx="20567" formatCode="General">
                  <c:v>0.21520130299634199</c:v>
                </c:pt>
                <c:pt idx="20568" formatCode="General">
                  <c:v>0.21737604865486801</c:v>
                </c:pt>
                <c:pt idx="20569" formatCode="General">
                  <c:v>0.219462076711678</c:v>
                </c:pt>
                <c:pt idx="20570" formatCode="General">
                  <c:v>0.22145881335370099</c:v>
                </c:pt>
                <c:pt idx="20571" formatCode="General">
                  <c:v>0.22336566558254101</c:v>
                </c:pt>
                <c:pt idx="20572" formatCode="General">
                  <c:v>0.225182132306296</c:v>
                </c:pt>
                <c:pt idx="20573" formatCode="General">
                  <c:v>0.22690765691327699</c:v>
                </c:pt>
                <c:pt idx="20574" formatCode="General">
                  <c:v>0.228541778681079</c:v>
                </c:pt>
                <c:pt idx="20575" formatCode="General">
                  <c:v>0.23008403500062299</c:v>
                </c:pt>
                <c:pt idx="20576" formatCode="General">
                  <c:v>0.23153390326679399</c:v>
                </c:pt>
                <c:pt idx="20577" formatCode="General">
                  <c:v>0.23289097450193699</c:v>
                </c:pt>
                <c:pt idx="20578" formatCode="General">
                  <c:v>0.23415491119357401</c:v>
                </c:pt>
                <c:pt idx="20579" formatCode="General">
                  <c:v>0.235325329084802</c:v>
                </c:pt>
                <c:pt idx="20580" formatCode="General">
                  <c:v>0.23640184357932501</c:v>
                </c:pt>
                <c:pt idx="20581" formatCode="General">
                  <c:v>0.23738409455519</c:v>
                </c:pt>
                <c:pt idx="20582" formatCode="General">
                  <c:v>0.23827176039154899</c:v>
                </c:pt>
                <c:pt idx="20583" formatCode="General">
                  <c:v>0.239064583758821</c:v>
                </c:pt>
                <c:pt idx="20584" formatCode="General">
                  <c:v>0.239762308971079</c:v>
                </c:pt>
                <c:pt idx="20585" formatCode="General">
                  <c:v>0.240364706199722</c:v>
                </c:pt>
                <c:pt idx="20586" formatCode="General">
                  <c:v>0.24087157158244801</c:v>
                </c:pt>
                <c:pt idx="20587" formatCode="General">
                  <c:v>0.241282719322644</c:v>
                </c:pt>
                <c:pt idx="20588" formatCode="General">
                  <c:v>0.241597996326047</c:v>
                </c:pt>
                <c:pt idx="20589" formatCode="General">
                  <c:v>0.24181728574803499</c:v>
                </c:pt>
                <c:pt idx="20590" formatCode="General">
                  <c:v>0.24194048743145299</c:v>
                </c:pt>
                <c:pt idx="20591" formatCode="General">
                  <c:v>0.24196752534456301</c:v>
                </c:pt>
                <c:pt idx="20592" formatCode="General">
                  <c:v>0.24189836276108001</c:v>
                </c:pt>
                <c:pt idx="20593" formatCode="General">
                  <c:v>0.24173298894399101</c:v>
                </c:pt>
                <c:pt idx="20594" formatCode="General">
                  <c:v>0.24147141548904499</c:v>
                </c:pt>
                <c:pt idx="20595" formatCode="General">
                  <c:v>0.24111368983175999</c:v>
                </c:pt>
                <c:pt idx="20596" formatCode="General">
                  <c:v>0.240659887865633</c:v>
                </c:pt>
                <c:pt idx="20597" formatCode="General">
                  <c:v>0.240110109982554</c:v>
                </c:pt>
                <c:pt idx="20598" formatCode="General">
                  <c:v>0.23946448918680299</c:v>
                </c:pt>
                <c:pt idx="20599" formatCode="General">
                  <c:v>0.23872318952183699</c:v>
                </c:pt>
                <c:pt idx="20600" formatCode="General">
                  <c:v>0.23788641296246599</c:v>
                </c:pt>
                <c:pt idx="20601" formatCode="General">
                  <c:v>0.23695438563823701</c:v>
                </c:pt>
                <c:pt idx="20602" formatCode="General">
                  <c:v>0.235927364569048</c:v>
                </c:pt>
                <c:pt idx="20603" formatCode="General">
                  <c:v>0.234805646342161</c:v>
                </c:pt>
                <c:pt idx="20604" formatCode="General">
                  <c:v>0.23358955830772599</c:v>
                </c:pt>
                <c:pt idx="20605" formatCode="General">
                  <c:v>0.23227945893917601</c:v>
                </c:pt>
                <c:pt idx="20606" formatCode="General">
                  <c:v>0.23087573497838201</c:v>
                </c:pt>
                <c:pt idx="20607" formatCode="General">
                  <c:v>0.22937881376279001</c:v>
                </c:pt>
                <c:pt idx="20608" formatCode="General">
                  <c:v>0.22778915507278</c:v>
                </c:pt>
                <c:pt idx="20609" formatCode="General">
                  <c:v>0.22610725179577801</c:v>
                </c:pt>
                <c:pt idx="20610" formatCode="General">
                  <c:v>0.22433363686480801</c:v>
                </c:pt>
                <c:pt idx="20611" formatCode="General">
                  <c:v>0.22246887389216299</c:v>
                </c:pt>
                <c:pt idx="20612" formatCode="General">
                  <c:v>0.220513562532445</c:v>
                </c:pt>
                <c:pt idx="20613" formatCode="General">
                  <c:v>0.21846833497426901</c:v>
                </c:pt>
                <c:pt idx="20614" formatCode="General">
                  <c:v>0.216333862545112</c:v>
                </c:pt>
                <c:pt idx="20615" formatCode="General">
                  <c:v>0.21411085896756199</c:v>
                </c:pt>
                <c:pt idx="20616" formatCode="General">
                  <c:v>0.21180006912801</c:v>
                </c:pt>
                <c:pt idx="20617" formatCode="General">
                  <c:v>0.20940227242657899</c:v>
                </c:pt>
                <c:pt idx="20618" formatCode="General">
                  <c:v>0.20691828713218599</c:v>
                </c:pt>
                <c:pt idx="20619" formatCode="General">
                  <c:v>0.204348968770378</c:v>
                </c:pt>
                <c:pt idx="20620" formatCode="General">
                  <c:v>0.20169521002421001</c:v>
                </c:pt>
                <c:pt idx="20621" formatCode="General">
                  <c:v>0.19895794067314199</c:v>
                </c:pt>
                <c:pt idx="20622" formatCode="General">
                  <c:v>0.19613812853613599</c:v>
                </c:pt>
                <c:pt idx="20623" formatCode="General">
                  <c:v>0.19323677916661799</c:v>
                </c:pt>
                <c:pt idx="20624" formatCode="General">
                  <c:v>0.190254936108743</c:v>
                </c:pt>
                <c:pt idx="20625" formatCode="General">
                  <c:v>0.18719368102981901</c:v>
                </c:pt>
                <c:pt idx="20626" formatCode="General">
                  <c:v>0.18405413301426399</c:v>
                </c:pt>
                <c:pt idx="20627" formatCode="General">
                  <c:v>0.180837449139095</c:v>
                </c:pt>
                <c:pt idx="20628" formatCode="General">
                  <c:v>0.17754482584023401</c:v>
                </c:pt>
                <c:pt idx="20629" formatCode="General">
                  <c:v>0.17417749681064401</c:v>
                </c:pt>
                <c:pt idx="20630" formatCode="General">
                  <c:v>0.17073672768860401</c:v>
                </c:pt>
                <c:pt idx="20631" formatCode="General">
                  <c:v>0.16722382611956399</c:v>
                </c:pt>
                <c:pt idx="20632" formatCode="General">
                  <c:v>0.163640139506359</c:v>
                </c:pt>
                <c:pt idx="20633" formatCode="General">
                  <c:v>0.15998705259225901</c:v>
                </c:pt>
                <c:pt idx="20634" formatCode="General">
                  <c:v>0.15626598549850401</c:v>
                </c:pt>
                <c:pt idx="20635" formatCode="General">
                  <c:v>0.152478392197923</c:v>
                </c:pt>
                <c:pt idx="20636" formatCode="General">
                  <c:v>0.14862576983539</c:v>
                </c:pt>
                <c:pt idx="20637" formatCode="General">
                  <c:v>0.14470965166696001</c:v>
                </c:pt>
                <c:pt idx="20638" formatCode="General">
                  <c:v>0.14073160351580999</c:v>
                </c:pt>
                <c:pt idx="20639" formatCode="General">
                  <c:v>0.136693221833212</c:v>
                </c:pt>
                <c:pt idx="20640" formatCode="General">
                  <c:v>0.13259614334127101</c:v>
                </c:pt>
                <c:pt idx="20641" formatCode="General">
                  <c:v>0.12844204816631499</c:v>
                </c:pt>
                <c:pt idx="20642" formatCode="General">
                  <c:v>0.124232641011431</c:v>
                </c:pt>
                <c:pt idx="20643" formatCode="General">
                  <c:v>0.119969663158822</c:v>
                </c:pt>
                <c:pt idx="20644" formatCode="General">
                  <c:v>0.115654891600277</c:v>
                </c:pt>
                <c:pt idx="20645" formatCode="General">
                  <c:v>0.11129013505810301</c:v>
                </c:pt>
                <c:pt idx="20646" formatCode="General">
                  <c:v>0.10687723117385101</c:v>
                </c:pt>
                <c:pt idx="20647" formatCode="General">
                  <c:v>0.102418049340964</c:v>
                </c:pt>
                <c:pt idx="20648" formatCode="General">
                  <c:v>9.7914499106836098E-2</c:v>
                </c:pt>
                <c:pt idx="20649" formatCode="General">
                  <c:v>9.3368515961946397E-2</c:v>
                </c:pt>
                <c:pt idx="20650" formatCode="General">
                  <c:v>8.8782062313985E-2</c:v>
                </c:pt>
                <c:pt idx="20651" formatCode="General">
                  <c:v>8.4157130347081999E-2</c:v>
                </c:pt>
                <c:pt idx="20652" formatCode="General">
                  <c:v>7.9495744179544303E-2</c:v>
                </c:pt>
                <c:pt idx="20653" formatCode="General">
                  <c:v>7.4799951348077307E-2</c:v>
                </c:pt>
                <c:pt idx="20654" formatCode="General">
                  <c:v>7.0071829620138595E-2</c:v>
                </c:pt>
                <c:pt idx="20655" formatCode="General">
                  <c:v>6.5313485379433198E-2</c:v>
                </c:pt>
                <c:pt idx="20656" formatCode="General">
                  <c:v>6.0527059880337797E-2</c:v>
                </c:pt>
                <c:pt idx="20657" formatCode="General">
                  <c:v>5.5714712477844902E-2</c:v>
                </c:pt>
                <c:pt idx="20658" formatCode="General">
                  <c:v>5.0878596739231598E-2</c:v>
                </c:pt>
                <c:pt idx="20659" formatCode="General">
                  <c:v>4.6020876915467003E-2</c:v>
                </c:pt>
                <c:pt idx="20660" formatCode="General">
                  <c:v>4.1143780754810497E-2</c:v>
                </c:pt>
                <c:pt idx="20661" formatCode="General">
                  <c:v>3.6249544376809599E-2</c:v>
                </c:pt>
                <c:pt idx="20662" formatCode="General">
                  <c:v>3.1340403990994303E-2</c:v>
                </c:pt>
                <c:pt idx="20663" formatCode="General">
                  <c:v>2.64186470006261E-2</c:v>
                </c:pt>
                <c:pt idx="20664" formatCode="General">
                  <c:v>2.1486559870031299E-2</c:v>
                </c:pt>
                <c:pt idx="20665" formatCode="General">
                  <c:v>1.6546470216831598E-2</c:v>
                </c:pt>
                <c:pt idx="20666" formatCode="General">
                  <c:v>1.16006954420364E-2</c:v>
                </c:pt>
                <c:pt idx="20667" formatCode="General">
                  <c:v>6.6515824247442802E-3</c:v>
                </c:pt>
                <c:pt idx="20668" formatCode="General">
                  <c:v>1.7014577685752E-3</c:v>
                </c:pt>
                <c:pt idx="20669" formatCode="General">
                  <c:v>-3.2473280965334399E-3</c:v>
                </c:pt>
                <c:pt idx="20670" formatCode="General">
                  <c:v>-8.1923991092520305E-3</c:v>
                </c:pt>
                <c:pt idx="20671" formatCode="General">
                  <c:v>-1.3131411023668599E-2</c:v>
                </c:pt>
                <c:pt idx="20672" formatCode="General">
                  <c:v>-1.80619511439143E-2</c:v>
                </c:pt>
                <c:pt idx="20673" formatCode="General">
                  <c:v>-2.2981644048495099E-2</c:v>
                </c:pt>
                <c:pt idx="20674" formatCode="General">
                  <c:v>-2.78881055840546E-2</c:v>
                </c:pt>
                <c:pt idx="20675" formatCode="General">
                  <c:v>-3.2778890473485103E-2</c:v>
                </c:pt>
                <c:pt idx="20676" formatCode="General">
                  <c:v>-3.7651609695967099E-2</c:v>
                </c:pt>
                <c:pt idx="20677" formatCode="General">
                  <c:v>-4.2503936571827397E-2</c:v>
                </c:pt>
                <c:pt idx="20678" formatCode="General">
                  <c:v>-4.7333446466783398E-2</c:v>
                </c:pt>
                <c:pt idx="20679" formatCode="General">
                  <c:v>-5.2137770285287099E-2</c:v>
                </c:pt>
                <c:pt idx="20680" formatCode="General">
                  <c:v>-5.6914558626079997E-2</c:v>
                </c:pt>
                <c:pt idx="20681" formatCode="General">
                  <c:v>-6.16614196759546E-2</c:v>
                </c:pt>
                <c:pt idx="20682" formatCode="General">
                  <c:v>-6.6375972030326302E-2</c:v>
                </c:pt>
                <c:pt idx="20683" formatCode="General">
                  <c:v>-7.1055804471402501E-2</c:v>
                </c:pt>
                <c:pt idx="20684" formatCode="General">
                  <c:v>-7.5698590369719501E-2</c:v>
                </c:pt>
                <c:pt idx="20685" formatCode="General">
                  <c:v>-8.0302042808191296E-2</c:v>
                </c:pt>
                <c:pt idx="20686" formatCode="General">
                  <c:v>-8.4863849654551501E-2</c:v>
                </c:pt>
                <c:pt idx="20687" formatCode="General">
                  <c:v>-8.9381672500625994E-2</c:v>
                </c:pt>
                <c:pt idx="20688" formatCode="General">
                  <c:v>-9.3853208986779402E-2</c:v>
                </c:pt>
                <c:pt idx="20689" formatCode="General">
                  <c:v>-9.8276199945653203E-2</c:v>
                </c:pt>
                <c:pt idx="20690" formatCode="General">
                  <c:v>-0.10264837824796801</c:v>
                </c:pt>
                <c:pt idx="20691" formatCode="General">
                  <c:v>-0.106967518474511</c:v>
                </c:pt>
                <c:pt idx="20692" formatCode="General">
                  <c:v>-0.11123139365636001</c:v>
                </c:pt>
                <c:pt idx="20693" formatCode="General">
                  <c:v>-0.115437829288473</c:v>
                </c:pt>
                <c:pt idx="20694" formatCode="General">
                  <c:v>-0.119584705043003</c:v>
                </c:pt>
                <c:pt idx="20695" formatCode="General">
                  <c:v>-0.123669845004947</c:v>
                </c:pt>
                <c:pt idx="20696" formatCode="General">
                  <c:v>-0.127691124626369</c:v>
                </c:pt>
                <c:pt idx="20697" formatCode="General">
                  <c:v>-0.131646483794817</c:v>
                </c:pt>
                <c:pt idx="20698" formatCode="General">
                  <c:v>-0.13553387521939</c:v>
                </c:pt>
                <c:pt idx="20699" formatCode="General">
                  <c:v>-0.139351313084352</c:v>
                </c:pt>
                <c:pt idx="20700" formatCode="General">
                  <c:v>-0.14309682230941401</c:v>
                </c:pt>
                <c:pt idx="20701" formatCode="General">
                  <c:v>-0.146768435513564</c:v>
                </c:pt>
                <c:pt idx="20702" formatCode="General">
                  <c:v>-0.15036425000429099</c:v>
                </c:pt>
                <c:pt idx="20703" formatCode="General">
                  <c:v>-0.15388238194204601</c:v>
                </c:pt>
                <c:pt idx="20704" formatCode="General">
                  <c:v>-0.15732101491270001</c:v>
                </c:pt>
                <c:pt idx="20705" formatCode="General">
                  <c:v>-0.160678355002352</c:v>
                </c:pt>
                <c:pt idx="20706" formatCode="General">
                  <c:v>-0.163952676700682</c:v>
                </c:pt>
                <c:pt idx="20707" formatCode="General">
                  <c:v>-0.16714227295870299</c:v>
                </c:pt>
                <c:pt idx="20708" formatCode="General">
                  <c:v>-0.170245455341302</c:v>
                </c:pt>
                <c:pt idx="20709" formatCode="General">
                  <c:v>-0.173260661035297</c:v>
                </c:pt>
                <c:pt idx="20710" formatCode="General">
                  <c:v>-0.17618629770320701</c:v>
                </c:pt>
                <c:pt idx="20711" formatCode="General">
                  <c:v>-0.17902083940166599</c:v>
                </c:pt>
                <c:pt idx="20712" formatCode="General">
                  <c:v>-0.181762838008725</c:v>
                </c:pt>
                <c:pt idx="20713" formatCode="General">
                  <c:v>-0.18441086654981501</c:v>
                </c:pt>
                <c:pt idx="20714" formatCode="General">
                  <c:v>-0.186963566668223</c:v>
                </c:pt>
                <c:pt idx="20715" formatCode="General">
                  <c:v>-0.189419599473791</c:v>
                </c:pt>
                <c:pt idx="20716" formatCode="General">
                  <c:v>-0.19177769732236299</c:v>
                </c:pt>
                <c:pt idx="20717" formatCode="General">
                  <c:v>-0.19403667188951099</c:v>
                </c:pt>
                <c:pt idx="20718" formatCode="General">
                  <c:v>-0.19619540709390801</c:v>
                </c:pt>
                <c:pt idx="20719" formatCode="General">
                  <c:v>-0.19825280317125299</c:v>
                </c:pt>
                <c:pt idx="20720" formatCode="General">
                  <c:v>-0.200207824312855</c:v>
                </c:pt>
                <c:pt idx="20721" formatCode="General">
                  <c:v>-0.202059500726462</c:v>
                </c:pt>
                <c:pt idx="20722" formatCode="General">
                  <c:v>-0.20380687529095201</c:v>
                </c:pt>
                <c:pt idx="20723" formatCode="General">
                  <c:v>-0.205449110508342</c:v>
                </c:pt>
                <c:pt idx="20724" formatCode="General">
                  <c:v>-0.20698543638519101</c:v>
                </c:pt>
                <c:pt idx="20725" formatCode="General">
                  <c:v>-0.20841508471696699</c:v>
                </c:pt>
                <c:pt idx="20726" formatCode="General">
                  <c:v>-0.20973734310456699</c:v>
                </c:pt>
                <c:pt idx="20727" formatCode="General">
                  <c:v>-0.21095161579410701</c:v>
                </c:pt>
                <c:pt idx="20728" formatCode="General">
                  <c:v>-0.21205736407632</c:v>
                </c:pt>
                <c:pt idx="20729" formatCode="General">
                  <c:v>-0.213054045448301</c:v>
                </c:pt>
                <c:pt idx="20730" formatCode="General">
                  <c:v>-0.21394122230398799</c:v>
                </c:pt>
                <c:pt idx="20731" formatCode="General">
                  <c:v>-0.21471856542268</c:v>
                </c:pt>
                <c:pt idx="20732" formatCode="General">
                  <c:v>-0.21538574069149799</c:v>
                </c:pt>
                <c:pt idx="20733" formatCode="General">
                  <c:v>-0.215942509685978</c:v>
                </c:pt>
                <c:pt idx="20734" formatCode="General">
                  <c:v>-0.21638873139213999</c:v>
                </c:pt>
                <c:pt idx="20735" formatCode="General">
                  <c:v>-0.21672424776986099</c:v>
                </c:pt>
                <c:pt idx="20736" formatCode="General">
                  <c:v>-0.21694898976539001</c:v>
                </c:pt>
                <c:pt idx="20737" formatCode="General">
                  <c:v>-0.21706303423305201</c:v>
                </c:pt>
                <c:pt idx="20738" formatCode="General">
                  <c:v>-0.21706643861111999</c:v>
                </c:pt>
                <c:pt idx="20739" formatCode="General">
                  <c:v>-0.21695933089036501</c:v>
                </c:pt>
                <c:pt idx="20740" formatCode="General">
                  <c:v>-0.216741923299199</c:v>
                </c:pt>
                <c:pt idx="20741" formatCode="General">
                  <c:v>-0.21641450584031999</c:v>
                </c:pt>
                <c:pt idx="20742" formatCode="General">
                  <c:v>-0.21597743382361501</c:v>
                </c:pt>
                <c:pt idx="20743" formatCode="General">
                  <c:v>-0.21543102085235799</c:v>
                </c:pt>
                <c:pt idx="20744" formatCode="General">
                  <c:v>-0.21477574992614701</c:v>
                </c:pt>
                <c:pt idx="20745" formatCode="General">
                  <c:v>-0.21401217701310599</c:v>
                </c:pt>
                <c:pt idx="20746" formatCode="General">
                  <c:v>-0.21314085992885101</c:v>
                </c:pt>
                <c:pt idx="20747" formatCode="General">
                  <c:v>-0.21216246164578401</c:v>
                </c:pt>
                <c:pt idx="20748" formatCode="General">
                  <c:v>-0.211077699637639</c:v>
                </c:pt>
                <c:pt idx="20749" formatCode="General">
                  <c:v>-0.20988733358337799</c:v>
                </c:pt>
                <c:pt idx="20750" formatCode="General">
                  <c:v>-0.20859216537252001</c:v>
                </c:pt>
                <c:pt idx="20751" formatCode="General">
                  <c:v>-0.20719309503261901</c:v>
                </c:pt>
                <c:pt idx="20752" formatCode="General">
                  <c:v>-0.205691120122454</c:v>
                </c:pt>
                <c:pt idx="20753" formatCode="General">
                  <c:v>-0.20408726986493</c:v>
                </c:pt>
                <c:pt idx="20754" formatCode="General">
                  <c:v>-0.20238259032726699</c:v>
                </c:pt>
                <c:pt idx="20755" formatCode="General">
                  <c:v>-0.20057814906316701</c:v>
                </c:pt>
                <c:pt idx="20756" formatCode="General">
                  <c:v>-0.19867514600133901</c:v>
                </c:pt>
                <c:pt idx="20757" formatCode="General">
                  <c:v>-0.19667485624776901</c:v>
                </c:pt>
                <c:pt idx="20758" formatCode="General">
                  <c:v>-0.194578511705503</c:v>
                </c:pt>
                <c:pt idx="20759" formatCode="General">
                  <c:v>-0.19238745514570901</c:v>
                </c:pt>
                <c:pt idx="20760" formatCode="General">
                  <c:v>-0.190103100763581</c:v>
                </c:pt>
                <c:pt idx="20761" formatCode="General">
                  <c:v>-0.187726914784346</c:v>
                </c:pt>
                <c:pt idx="20762" formatCode="General">
                  <c:v>-0.18526035742144301</c:v>
                </c:pt>
                <c:pt idx="20763" formatCode="General">
                  <c:v>-0.18270493768198801</c:v>
                </c:pt>
                <c:pt idx="20764" formatCode="General">
                  <c:v>-0.180062325480183</c:v>
                </c:pt>
                <c:pt idx="20765" formatCode="General">
                  <c:v>-0.17733418043743501</c:v>
                </c:pt>
                <c:pt idx="20766" formatCode="General">
                  <c:v>-0.17452213373969799</c:v>
                </c:pt>
                <c:pt idx="20767" formatCode="General">
                  <c:v>-0.171627901751918</c:v>
                </c:pt>
                <c:pt idx="20768" formatCode="General">
                  <c:v>-0.16865329490051401</c:v>
                </c:pt>
                <c:pt idx="20769" formatCode="General">
                  <c:v>-0.165600147222454</c:v>
                </c:pt>
                <c:pt idx="20770" formatCode="General">
                  <c:v>-0.16247025495422401</c:v>
                </c:pt>
                <c:pt idx="20771" formatCode="General">
                  <c:v>-0.15926548795522999</c:v>
                </c:pt>
                <c:pt idx="20772" formatCode="General">
                  <c:v>-0.155987849572087</c:v>
                </c:pt>
                <c:pt idx="20773" formatCode="General">
                  <c:v>-0.152639304323582</c:v>
                </c:pt>
                <c:pt idx="20774" formatCode="General">
                  <c:v>-0.14922181488591699</c:v>
                </c:pt>
                <c:pt idx="20775" formatCode="General">
                  <c:v>-0.14573740540671301</c:v>
                </c:pt>
                <c:pt idx="20776" formatCode="General">
                  <c:v>-0.14218816149681099</c:v>
                </c:pt>
                <c:pt idx="20777" formatCode="General">
                  <c:v>-0.13857617337019701</c:v>
                </c:pt>
                <c:pt idx="20778" formatCode="General">
                  <c:v>-0.13490358388093299</c:v>
                </c:pt>
                <c:pt idx="20779" formatCode="General">
                  <c:v>-0.13117258274060301</c:v>
                </c:pt>
                <c:pt idx="20780" formatCode="General">
                  <c:v>-0.12738529749807401</c:v>
                </c:pt>
                <c:pt idx="20781" formatCode="General">
                  <c:v>-0.123543949238745</c:v>
                </c:pt>
                <c:pt idx="20782" formatCode="General">
                  <c:v>-0.119650804310604</c:v>
                </c:pt>
                <c:pt idx="20783" formatCode="General">
                  <c:v>-0.115708051541625</c:v>
                </c:pt>
                <c:pt idx="20784" formatCode="General">
                  <c:v>-0.111717910578941</c:v>
                </c:pt>
                <c:pt idx="20785" formatCode="General">
                  <c:v>-0.107682699474289</c:v>
                </c:pt>
                <c:pt idx="20786" formatCode="General">
                  <c:v>-0.103604765329273</c:v>
                </c:pt>
                <c:pt idx="20787" formatCode="General">
                  <c:v>-9.9486410918517801E-2</c:v>
                </c:pt>
                <c:pt idx="20788" formatCode="General">
                  <c:v>-9.5329954262755798E-2</c:v>
                </c:pt>
                <c:pt idx="20789" formatCode="General">
                  <c:v>-9.1137729828216205E-2</c:v>
                </c:pt>
                <c:pt idx="20790" formatCode="General">
                  <c:v>-8.6912091609755202E-2</c:v>
                </c:pt>
                <c:pt idx="20791" formatCode="General">
                  <c:v>-8.2655400862755801E-2</c:v>
                </c:pt>
                <c:pt idx="20792" formatCode="General">
                  <c:v>-7.8370023104223599E-2</c:v>
                </c:pt>
                <c:pt idx="20793" formatCode="General">
                  <c:v>-7.4058331599974797E-2</c:v>
                </c:pt>
                <c:pt idx="20794" formatCode="General">
                  <c:v>-6.9722698448429696E-2</c:v>
                </c:pt>
                <c:pt idx="20795" formatCode="General">
                  <c:v>-6.5365498271401604E-2</c:v>
                </c:pt>
                <c:pt idx="20796" formatCode="General">
                  <c:v>-6.0989110221892698E-2</c:v>
                </c:pt>
                <c:pt idx="20797" formatCode="General">
                  <c:v>-5.6595916114223099E-2</c:v>
                </c:pt>
                <c:pt idx="20798" formatCode="General">
                  <c:v>-5.2188288143001298E-2</c:v>
                </c:pt>
                <c:pt idx="20799" formatCode="General">
                  <c:v>-4.7768593910396097E-2</c:v>
                </c:pt>
                <c:pt idx="20800" formatCode="General">
                  <c:v>-4.3339191608000698E-2</c:v>
                </c:pt>
                <c:pt idx="20801" formatCode="General">
                  <c:v>-3.8902437460064103E-2</c:v>
                </c:pt>
                <c:pt idx="20802" formatCode="General">
                  <c:v>-3.44607054754879E-2</c:v>
                </c:pt>
                <c:pt idx="20803" formatCode="General">
                  <c:v>-3.00163297353708E-2</c:v>
                </c:pt>
                <c:pt idx="20804" formatCode="General">
                  <c:v>-2.5571594639613001E-2</c:v>
                </c:pt>
                <c:pt idx="20805" formatCode="General">
                  <c:v>-2.1128795324004399E-2</c:v>
                </c:pt>
                <c:pt idx="20806" formatCode="General">
                  <c:v>-1.6690247708412601E-2</c:v>
                </c:pt>
                <c:pt idx="20807" formatCode="General">
                  <c:v>-1.2258279316815701E-2</c:v>
                </c:pt>
                <c:pt idx="20808" formatCode="General">
                  <c:v>-7.83512018149541E-3</c:v>
                </c:pt>
                <c:pt idx="20809" formatCode="General">
                  <c:v>-3.4230054692659701E-3</c:v>
                </c:pt>
                <c:pt idx="20810" formatCode="General">
                  <c:v>9.7581602216113405E-4</c:v>
                </c:pt>
                <c:pt idx="20811" formatCode="General">
                  <c:v>5.3591863345096103E-3</c:v>
                </c:pt>
                <c:pt idx="20812" formatCode="General">
                  <c:v>9.7248811077403994E-3</c:v>
                </c:pt>
                <c:pt idx="20813" formatCode="General">
                  <c:v>1.40707098993037E-2</c:v>
                </c:pt>
                <c:pt idx="20814" formatCode="General">
                  <c:v>1.8394581753365599E-2</c:v>
                </c:pt>
                <c:pt idx="20815" formatCode="General">
                  <c:v>2.2694396619431598E-2</c:v>
                </c:pt>
                <c:pt idx="20816" formatCode="General">
                  <c:v>2.6968087827113602E-2</c:v>
                </c:pt>
                <c:pt idx="20817" formatCode="General">
                  <c:v>3.12136213152845E-2</c:v>
                </c:pt>
                <c:pt idx="20818" formatCode="General">
                  <c:v>3.5428937275454299E-2</c:v>
                </c:pt>
                <c:pt idx="20819" formatCode="General">
                  <c:v>3.9612005551062798E-2</c:v>
                </c:pt>
                <c:pt idx="20820" formatCode="General">
                  <c:v>4.3760887629469003E-2</c:v>
                </c:pt>
                <c:pt idx="20821" formatCode="General">
                  <c:v>4.7873683944622103E-2</c:v>
                </c:pt>
                <c:pt idx="20822" formatCode="General">
                  <c:v>5.1948522917716601E-2</c:v>
                </c:pt>
                <c:pt idx="20823" formatCode="General">
                  <c:v>5.5983557522886598E-2</c:v>
                </c:pt>
                <c:pt idx="20824" formatCode="General">
                  <c:v>5.9976960242547402E-2</c:v>
                </c:pt>
                <c:pt idx="20825" formatCode="General">
                  <c:v>6.3926920195960704E-2</c:v>
                </c:pt>
                <c:pt idx="20826" formatCode="General">
                  <c:v>6.7831644995826501E-2</c:v>
                </c:pt>
                <c:pt idx="20827" formatCode="General">
                  <c:v>7.1689420239039098E-2</c:v>
                </c:pt>
                <c:pt idx="20828" formatCode="General">
                  <c:v>7.5498610525349105E-2</c:v>
                </c:pt>
                <c:pt idx="20829" formatCode="General">
                  <c:v>7.9257596822099097E-2</c:v>
                </c:pt>
                <c:pt idx="20830" formatCode="General">
                  <c:v>8.2964762855624305E-2</c:v>
                </c:pt>
                <c:pt idx="20831" formatCode="General">
                  <c:v>8.6618502512671405E-2</c:v>
                </c:pt>
                <c:pt idx="20832" formatCode="General">
                  <c:v>9.0217331434205697E-2</c:v>
                </c:pt>
                <c:pt idx="20833" formatCode="General">
                  <c:v>9.3759832061962298E-2</c:v>
                </c:pt>
                <c:pt idx="20834" formatCode="General">
                  <c:v>9.7244529476321895E-2</c:v>
                </c:pt>
                <c:pt idx="20835" formatCode="General">
                  <c:v>0.10066999805419199</c:v>
                </c:pt>
                <c:pt idx="20836" formatCode="General">
                  <c:v>0.104034922441979</c:v>
                </c:pt>
                <c:pt idx="20837" formatCode="General">
                  <c:v>0.107337990027772</c:v>
                </c:pt>
                <c:pt idx="20838" formatCode="General">
                  <c:v>0.110577929378384</c:v>
                </c:pt>
                <c:pt idx="20839" formatCode="General">
                  <c:v>0.11375351711819399</c:v>
                </c:pt>
                <c:pt idx="20840" formatCode="General">
                  <c:v>0.116863577328375</c:v>
                </c:pt>
                <c:pt idx="20841" formatCode="General">
                  <c:v>0.119907030999403</c:v>
                </c:pt>
                <c:pt idx="20842" formatCode="General">
                  <c:v>0.122882782346998</c:v>
                </c:pt>
                <c:pt idx="20843" formatCode="General">
                  <c:v>0.12578976530962999</c:v>
                </c:pt>
                <c:pt idx="20844" formatCode="General">
                  <c:v>0.12862700152000001</c:v>
                </c:pt>
                <c:pt idx="20845" formatCode="General">
                  <c:v>0.131393546340032</c:v>
                </c:pt>
                <c:pt idx="20846" formatCode="General">
                  <c:v>0.13408848177886701</c:v>
                </c:pt>
                <c:pt idx="20847" formatCode="General">
                  <c:v>0.13671096883414399</c:v>
                </c:pt>
                <c:pt idx="20848" formatCode="General">
                  <c:v>0.13926019064679099</c:v>
                </c:pt>
                <c:pt idx="20849" formatCode="General">
                  <c:v>0.14173534670808199</c:v>
                </c:pt>
                <c:pt idx="20850" formatCode="General">
                  <c:v>0.144135703449491</c:v>
                </c:pt>
                <c:pt idx="20851" formatCode="General">
                  <c:v>0.14646054572700501</c:v>
                </c:pt>
                <c:pt idx="20852" formatCode="General">
                  <c:v>0.148709231380555</c:v>
                </c:pt>
                <c:pt idx="20853" formatCode="General">
                  <c:v>0.15088124271702899</c:v>
                </c:pt>
                <c:pt idx="20854" formatCode="General">
                  <c:v>0.152976014147268</c:v>
                </c:pt>
                <c:pt idx="20855" formatCode="General">
                  <c:v>0.15499297411253399</c:v>
                </c:pt>
                <c:pt idx="20856" formatCode="General">
                  <c:v>0.15693166511193599</c:v>
                </c:pt>
                <c:pt idx="20857" formatCode="General">
                  <c:v>0.15879169273805399</c:v>
                </c:pt>
                <c:pt idx="20858" formatCode="General">
                  <c:v>0.16057266069419199</c:v>
                </c:pt>
                <c:pt idx="20859" formatCode="General">
                  <c:v>0.16227421913325701</c:v>
                </c:pt>
                <c:pt idx="20860" formatCode="General">
                  <c:v>0.16389607022036901</c:v>
                </c:pt>
                <c:pt idx="20861" formatCode="General">
                  <c:v>0.165437959492093</c:v>
                </c:pt>
                <c:pt idx="20862" formatCode="General">
                  <c:v>0.166899625275653</c:v>
                </c:pt>
                <c:pt idx="20863" formatCode="General">
                  <c:v>0.168280907712103</c:v>
                </c:pt>
                <c:pt idx="20864" formatCode="General">
                  <c:v>0.16958174956258501</c:v>
                </c:pt>
                <c:pt idx="20865" formatCode="General">
                  <c:v>0.170802020841861</c:v>
                </c:pt>
                <c:pt idx="20866" formatCode="General">
                  <c:v>0.17194161769748401</c:v>
                </c:pt>
                <c:pt idx="20867" formatCode="General">
                  <c:v>0.17300053047759001</c:v>
                </c:pt>
                <c:pt idx="20868" formatCode="General">
                  <c:v>0.17397879188432699</c:v>
                </c:pt>
                <c:pt idx="20869" formatCode="General">
                  <c:v>0.17487646728734799</c:v>
                </c:pt>
                <c:pt idx="20870" formatCode="General">
                  <c:v>0.17569364687518799</c:v>
                </c:pt>
                <c:pt idx="20871" formatCode="General">
                  <c:v>0.17643039316478301</c:v>
                </c:pt>
                <c:pt idx="20872" formatCode="General">
                  <c:v>0.17708685252452699</c:v>
                </c:pt>
                <c:pt idx="20873" formatCode="General">
                  <c:v>0.17766326757843101</c:v>
                </c:pt>
                <c:pt idx="20874" formatCode="General">
                  <c:v>0.17815991001869499</c:v>
                </c:pt>
                <c:pt idx="20875" formatCode="General">
                  <c:v>0.178577016123668</c:v>
                </c:pt>
                <c:pt idx="20876" formatCode="General">
                  <c:v>0.17891484550299899</c:v>
                </c:pt>
                <c:pt idx="20877" formatCode="General">
                  <c:v>0.179173794435978</c:v>
                </c:pt>
                <c:pt idx="20878" formatCode="General">
                  <c:v>0.179354230189848</c:v>
                </c:pt>
                <c:pt idx="20879" formatCode="General">
                  <c:v>0.179456475314869</c:v>
                </c:pt>
                <c:pt idx="20880" formatCode="General">
                  <c:v>0.179480927602202</c:v>
                </c:pt>
                <c:pt idx="20881" formatCode="General">
                  <c:v>0.17942806585207799</c:v>
                </c:pt>
                <c:pt idx="20882" formatCode="General">
                  <c:v>0.17929833663164399</c:v>
                </c:pt>
                <c:pt idx="20883" formatCode="General">
                  <c:v>0.17909220804134199</c:v>
                </c:pt>
                <c:pt idx="20884" formatCode="General">
                  <c:v>0.17881027779472</c:v>
                </c:pt>
                <c:pt idx="20885" formatCode="General">
                  <c:v>0.17845305898868499</c:v>
                </c:pt>
                <c:pt idx="20886" formatCode="General">
                  <c:v>0.17802107753239799</c:v>
                </c:pt>
                <c:pt idx="20887" formatCode="General">
                  <c:v>0.17751499534613299</c:v>
                </c:pt>
                <c:pt idx="20888" formatCode="General">
                  <c:v>0.176935444959605</c:v>
                </c:pt>
                <c:pt idx="20889" formatCode="General">
                  <c:v>0.17628301737657801</c:v>
                </c:pt>
                <c:pt idx="20890" formatCode="General">
                  <c:v>0.175558381652935</c:v>
                </c:pt>
                <c:pt idx="20891" formatCode="General">
                  <c:v>0.17476228749662501</c:v>
                </c:pt>
                <c:pt idx="20892" formatCode="General">
                  <c:v>0.173895401650799</c:v>
                </c:pt>
                <c:pt idx="20893" formatCode="General">
                  <c:v>0.17295845830168199</c:v>
                </c:pt>
                <c:pt idx="20894" formatCode="General">
                  <c:v>0.17195222043987499</c:v>
                </c:pt>
                <c:pt idx="20895" formatCode="General">
                  <c:v>0.170877421276179</c:v>
                </c:pt>
                <c:pt idx="20896" formatCode="General">
                  <c:v>0.16973487012643501</c:v>
                </c:pt>
                <c:pt idx="20897" formatCode="General">
                  <c:v>0.168525353010301</c:v>
                </c:pt>
                <c:pt idx="20898" formatCode="General">
                  <c:v>0.16724967939961299</c:v>
                </c:pt>
                <c:pt idx="20899" formatCode="General">
                  <c:v>0.16590869226045499</c:v>
                </c:pt>
                <c:pt idx="20900" formatCode="General">
                  <c:v>0.16450326396630699</c:v>
                </c:pt>
                <c:pt idx="20901" formatCode="General">
                  <c:v>0.163034244141188</c:v>
                </c:pt>
                <c:pt idx="20902" formatCode="General">
                  <c:v>0.16150251159189799</c:v>
                </c:pt>
                <c:pt idx="20903" formatCode="General">
                  <c:v>0.15990897494474901</c:v>
                </c:pt>
                <c:pt idx="20904" formatCode="General">
                  <c:v>0.158254468707446</c:v>
                </c:pt>
                <c:pt idx="20905" formatCode="General">
                  <c:v>0.15653991603738701</c:v>
                </c:pt>
                <c:pt idx="20906" formatCode="General">
                  <c:v>0.154766285677887</c:v>
                </c:pt>
                <c:pt idx="20907" formatCode="General">
                  <c:v>0.15293447588699</c:v>
                </c:pt>
                <c:pt idx="20908" formatCode="General">
                  <c:v>0.15104542121116199</c:v>
                </c:pt>
                <c:pt idx="20909" formatCode="General">
                  <c:v>0.14910010566301601</c:v>
                </c:pt>
                <c:pt idx="20910" formatCode="General">
                  <c:v>0.14709950543939901</c:v>
                </c:pt>
                <c:pt idx="20911" formatCode="General">
                  <c:v>0.145044588828358</c:v>
                </c:pt>
                <c:pt idx="20912" formatCode="General">
                  <c:v>0.14293637257199299</c:v>
                </c:pt>
                <c:pt idx="20913" formatCode="General">
                  <c:v>0.14077586694406699</c:v>
                </c:pt>
                <c:pt idx="20914" formatCode="General">
                  <c:v>0.138564019079357</c:v>
                </c:pt>
                <c:pt idx="20915" formatCode="General">
                  <c:v>0.13630182258530801</c:v>
                </c:pt>
                <c:pt idx="20916" formatCode="General">
                  <c:v>0.13399027754217099</c:v>
                </c:pt>
                <c:pt idx="20917" formatCode="General">
                  <c:v>0.13163039157909101</c:v>
                </c:pt>
                <c:pt idx="20918" formatCode="General">
                  <c:v>0.12922323396622401</c:v>
                </c:pt>
                <c:pt idx="20919" formatCode="General">
                  <c:v>0.126769830581313</c:v>
                </c:pt>
                <c:pt idx="20920" formatCode="General">
                  <c:v>0.124271209539057</c:v>
                </c:pt>
                <c:pt idx="20921" formatCode="General">
                  <c:v>0.121728406434342</c:v>
                </c:pt>
                <c:pt idx="20922" formatCode="General">
                  <c:v>0.11914241689713399</c:v>
                </c:pt>
                <c:pt idx="20923" formatCode="General">
                  <c:v>0.11651430226711799</c:v>
                </c:pt>
                <c:pt idx="20924" formatCode="General">
                  <c:v>0.11384509507600001</c:v>
                </c:pt>
                <c:pt idx="20925" formatCode="General">
                  <c:v>0.111135850911419</c:v>
                </c:pt>
                <c:pt idx="20926" formatCode="General">
                  <c:v>0.108387705762022</c:v>
                </c:pt>
                <c:pt idx="20927" formatCode="General">
                  <c:v>0.105601708403141</c:v>
                </c:pt>
                <c:pt idx="20928" formatCode="General">
                  <c:v>0.102778863243264</c:v>
                </c:pt>
                <c:pt idx="20929" formatCode="General">
                  <c:v>9.99202063227317E-2</c:v>
                </c:pt>
                <c:pt idx="20930" formatCode="General">
                  <c:v>9.7026867685822707E-2</c:v>
                </c:pt>
                <c:pt idx="20931" formatCode="General">
                  <c:v>9.4099958492714103E-2</c:v>
                </c:pt>
                <c:pt idx="20932" formatCode="General">
                  <c:v>9.1140504888306703E-2</c:v>
                </c:pt>
                <c:pt idx="20933" formatCode="General">
                  <c:v>8.8149562493867503E-2</c:v>
                </c:pt>
                <c:pt idx="20934" formatCode="General">
                  <c:v>8.5128229500204405E-2</c:v>
                </c:pt>
                <c:pt idx="20935" formatCode="General">
                  <c:v>8.20775908354925E-2</c:v>
                </c:pt>
                <c:pt idx="20936" formatCode="General">
                  <c:v>7.8998711475158703E-2</c:v>
                </c:pt>
                <c:pt idx="20937" formatCode="General">
                  <c:v>7.58926445420849E-2</c:v>
                </c:pt>
                <c:pt idx="20938" formatCode="General">
                  <c:v>7.2760493864051506E-2</c:v>
                </c:pt>
                <c:pt idx="20939" formatCode="General">
                  <c:v>6.9603415791071502E-2</c:v>
                </c:pt>
                <c:pt idx="20940" formatCode="General">
                  <c:v>6.6422504433142904E-2</c:v>
                </c:pt>
                <c:pt idx="20941" formatCode="General">
                  <c:v>6.3218835745125407E-2</c:v>
                </c:pt>
                <c:pt idx="20942" formatCode="General">
                  <c:v>5.99934760963945E-2</c:v>
                </c:pt>
                <c:pt idx="20943" formatCode="General">
                  <c:v>5.6747489839771403E-2</c:v>
                </c:pt>
                <c:pt idx="20944" formatCode="General">
                  <c:v>5.34819982668212E-2</c:v>
                </c:pt>
                <c:pt idx="20945" formatCode="General">
                  <c:v>5.0198130379403301E-2</c:v>
                </c:pt>
                <c:pt idx="20946" formatCode="General">
                  <c:v>4.68970098983503E-2</c:v>
                </c:pt>
                <c:pt idx="20947" formatCode="General">
                  <c:v>4.3579700833426403E-2</c:v>
                </c:pt>
                <c:pt idx="20948" formatCode="General">
                  <c:v>4.0247264023257297E-2</c:v>
                </c:pt>
                <c:pt idx="20949" formatCode="General">
                  <c:v>3.6900824422430999E-2</c:v>
                </c:pt>
                <c:pt idx="20950" formatCode="General">
                  <c:v>3.35415204240153E-2</c:v>
                </c:pt>
                <c:pt idx="20951" formatCode="General">
                  <c:v>3.0170492602141798E-2</c:v>
                </c:pt>
                <c:pt idx="20952" formatCode="General">
                  <c:v>2.6788827050787702E-2</c:v>
                </c:pt>
                <c:pt idx="20953" formatCode="General">
                  <c:v>2.3397612958427801E-2</c:v>
                </c:pt>
                <c:pt idx="20954" formatCode="General">
                  <c:v>1.99980010847122E-2</c:v>
                </c:pt>
                <c:pt idx="20955" formatCode="General">
                  <c:v>1.659109847075E-2</c:v>
                </c:pt>
                <c:pt idx="20956" formatCode="General">
                  <c:v>1.3178011443810299E-2</c:v>
                </c:pt>
                <c:pt idx="20957" formatCode="General">
                  <c:v>9.7598555636222196E-3</c:v>
                </c:pt>
                <c:pt idx="20958" formatCode="General">
                  <c:v>6.3377539634929102E-3</c:v>
                </c:pt>
                <c:pt idx="20959" formatCode="General">
                  <c:v>2.9128405946103799E-3</c:v>
                </c:pt>
                <c:pt idx="20960" formatCode="General">
                  <c:v>-5.1374240601149404E-4</c:v>
                </c:pt>
                <c:pt idx="20961" formatCode="General">
                  <c:v>-3.9408484192625E-3</c:v>
                </c:pt>
                <c:pt idx="20962" formatCode="General">
                  <c:v>-7.3673790774849103E-3</c:v>
                </c:pt>
                <c:pt idx="20963" formatCode="General">
                  <c:v>-1.07921821793439E-2</c:v>
                </c:pt>
                <c:pt idx="20964" formatCode="General">
                  <c:v>-1.4214145505679799E-2</c:v>
                </c:pt>
                <c:pt idx="20965" formatCode="General">
                  <c:v>-1.7632098974479701E-2</c:v>
                </c:pt>
                <c:pt idx="20966" formatCode="General">
                  <c:v>-2.1044862497836402E-2</c:v>
                </c:pt>
                <c:pt idx="20967" formatCode="General">
                  <c:v>-2.4451314287658898E-2</c:v>
                </c:pt>
                <c:pt idx="20968" formatCode="General">
                  <c:v>-2.7850332013230901E-2</c:v>
                </c:pt>
                <c:pt idx="20969" formatCode="General">
                  <c:v>-3.12407341849615E-2</c:v>
                </c:pt>
                <c:pt idx="20970" formatCode="General">
                  <c:v>-3.4621334757989598E-2</c:v>
                </c:pt>
                <c:pt idx="20971" formatCode="General">
                  <c:v>-3.7991006208063602E-2</c:v>
                </c:pt>
                <c:pt idx="20972" formatCode="General">
                  <c:v>-4.1348572011825298E-2</c:v>
                </c:pt>
                <c:pt idx="20973" formatCode="General">
                  <c:v>-4.4692854912663102E-2</c:v>
                </c:pt>
                <c:pt idx="20974" formatCode="General">
                  <c:v>-4.8022685198038997E-2</c:v>
                </c:pt>
                <c:pt idx="20975" formatCode="General">
                  <c:v>-5.1336904745929397E-2</c:v>
                </c:pt>
                <c:pt idx="20976" formatCode="General">
                  <c:v>-5.4634368917717897E-2</c:v>
                </c:pt>
                <c:pt idx="20977" formatCode="General">
                  <c:v>-5.7913943832878602E-2</c:v>
                </c:pt>
                <c:pt idx="20978" formatCode="General">
                  <c:v>-6.1174446196912299E-2</c:v>
                </c:pt>
                <c:pt idx="20979" formatCode="General">
                  <c:v>-6.4414641851779697E-2</c:v>
                </c:pt>
                <c:pt idx="20980" formatCode="General">
                  <c:v>-6.7633314263264396E-2</c:v>
                </c:pt>
                <c:pt idx="20981" formatCode="General">
                  <c:v>-7.0829327512809695E-2</c:v>
                </c:pt>
                <c:pt idx="20982" formatCode="General">
                  <c:v>-7.4001518799860999E-2</c:v>
                </c:pt>
                <c:pt idx="20983" formatCode="General">
                  <c:v>-7.7148689249059696E-2</c:v>
                </c:pt>
                <c:pt idx="20984" formatCode="General">
                  <c:v>-8.0269667450900098E-2</c:v>
                </c:pt>
                <c:pt idx="20985" formatCode="General">
                  <c:v>-8.3363314231019905E-2</c:v>
                </c:pt>
                <c:pt idx="20986" formatCode="General">
                  <c:v>-8.6428460747729294E-2</c:v>
                </c:pt>
                <c:pt idx="20987" formatCode="General">
                  <c:v>-8.9463857426976101E-2</c:v>
                </c:pt>
                <c:pt idx="20988" formatCode="General">
                  <c:v>-9.24683391973177E-2</c:v>
                </c:pt>
                <c:pt idx="20989" formatCode="General">
                  <c:v>-9.5440735280959393E-2</c:v>
                </c:pt>
                <c:pt idx="20990" formatCode="General">
                  <c:v>-9.8379855152743306E-2</c:v>
                </c:pt>
                <c:pt idx="20991" formatCode="General">
                  <c:v>-0.101284494568868</c:v>
                </c:pt>
                <c:pt idx="20992" formatCode="General">
                  <c:v>-0.10415344755650199</c:v>
                </c:pt>
                <c:pt idx="20993" formatCode="General">
                  <c:v>-0.106985612941023</c:v>
                </c:pt>
                <c:pt idx="20994" formatCode="General">
                  <c:v>-0.109779782777715</c:v>
                </c:pt>
                <c:pt idx="20995" formatCode="General">
                  <c:v>-0.112534744347215</c:v>
                </c:pt>
                <c:pt idx="20996" formatCode="General">
                  <c:v>-0.115249400116155</c:v>
                </c:pt>
                <c:pt idx="20997" formatCode="General">
                  <c:v>-0.117922557545074</c:v>
                </c:pt>
                <c:pt idx="20998" formatCode="General">
                  <c:v>-0.120553031909369</c:v>
                </c:pt>
                <c:pt idx="20999" formatCode="General">
                  <c:v>-0.123139766542899</c:v>
                </c:pt>
                <c:pt idx="21000" formatCode="General">
                  <c:v>-0.12568161643071801</c:v>
                </c:pt>
                <c:pt idx="21001" formatCode="General">
                  <c:v>-0.12817738319006899</c:v>
                </c:pt>
                <c:pt idx="21002" formatCode="General">
                  <c:v>-0.13062588728277499</c:v>
                </c:pt>
                <c:pt idx="21003" formatCode="General">
                  <c:v>-0.13302598646828501</c:v>
                </c:pt>
                <c:pt idx="21004" formatCode="General">
                  <c:v>-0.13537662819954499</c:v>
                </c:pt>
                <c:pt idx="21005" formatCode="General">
                  <c:v>-0.13767669211845299</c:v>
                </c:pt>
                <c:pt idx="21006" formatCode="General">
                  <c:v>-0.13992508230644199</c:v>
                </c:pt>
                <c:pt idx="21007" formatCode="General">
                  <c:v>-0.14212068816109399</c:v>
                </c:pt>
                <c:pt idx="21008" formatCode="General">
                  <c:v>-0.144262388283565</c:v>
                </c:pt>
                <c:pt idx="21009" formatCode="General">
                  <c:v>-0.14634916923323699</c:v>
                </c:pt>
                <c:pt idx="21010" formatCode="General">
                  <c:v>-0.14838001754768601</c:v>
                </c:pt>
                <c:pt idx="21011" formatCode="General">
                  <c:v>-0.15035385342474999</c:v>
                </c:pt>
                <c:pt idx="21012" formatCode="General">
                  <c:v>-0.152269588108562</c:v>
                </c:pt>
                <c:pt idx="21013" formatCode="General">
                  <c:v>-0.15412619912416001</c:v>
                </c:pt>
                <c:pt idx="21014" formatCode="General">
                  <c:v>-0.155922731731823</c:v>
                </c:pt>
                <c:pt idx="21015" formatCode="General">
                  <c:v>-0.157658190795992</c:v>
                </c:pt>
                <c:pt idx="21016" formatCode="General">
                  <c:v>-0.159331584051012</c:v>
                </c:pt>
                <c:pt idx="21017" formatCode="General">
                  <c:v>-0.16094193670637</c:v>
                </c:pt>
                <c:pt idx="21018" formatCode="General">
                  <c:v>-0.162488297496827</c:v>
                </c:pt>
                <c:pt idx="21019" formatCode="General">
                  <c:v>-0.163969790934619</c:v>
                </c:pt>
                <c:pt idx="21020" formatCode="General">
                  <c:v>-0.165385461398767</c:v>
                </c:pt>
                <c:pt idx="21021" formatCode="General">
                  <c:v>-0.166734428659916</c:v>
                </c:pt>
                <c:pt idx="21022" formatCode="General">
                  <c:v>-0.16801585026882501</c:v>
                </c:pt>
                <c:pt idx="21023" formatCode="General">
                  <c:v>-0.16922886105500701</c:v>
                </c:pt>
                <c:pt idx="21024" formatCode="General">
                  <c:v>-0.170372629724139</c:v>
                </c:pt>
                <c:pt idx="21025" formatCode="General">
                  <c:v>-0.17144636899311899</c:v>
                </c:pt>
                <c:pt idx="21026" formatCode="General">
                  <c:v>-0.172449334765157</c:v>
                </c:pt>
                <c:pt idx="21027" formatCode="General">
                  <c:v>-0.17338076723460899</c:v>
                </c:pt>
                <c:pt idx="21028" formatCode="General">
                  <c:v>-0.17423989606281901</c:v>
                </c:pt>
                <c:pt idx="21029" formatCode="General">
                  <c:v>-0.17502605807145299</c:v>
                </c:pt>
                <c:pt idx="21030" formatCode="General">
                  <c:v>-0.175738647063897</c:v>
                </c:pt>
                <c:pt idx="21031" formatCode="General">
                  <c:v>-0.17637699641184901</c:v>
                </c:pt>
                <c:pt idx="21032" formatCode="General">
                  <c:v>-0.176940478595219</c:v>
                </c:pt>
                <c:pt idx="21033" formatCode="General">
                  <c:v>-0.177428468108526</c:v>
                </c:pt>
                <c:pt idx="21034" formatCode="General">
                  <c:v>-0.17784040191068501</c:v>
                </c:pt>
                <c:pt idx="21035" formatCode="General">
                  <c:v>-0.178175836758516</c:v>
                </c:pt>
                <c:pt idx="21036" formatCode="General">
                  <c:v>-0.178434282408023</c:v>
                </c:pt>
                <c:pt idx="21037" formatCode="General">
                  <c:v>-0.17861524261848699</c:v>
                </c:pt>
                <c:pt idx="21038" formatCode="General">
                  <c:v>-0.17871828439016799</c:v>
                </c:pt>
                <c:pt idx="21039" formatCode="General">
                  <c:v>-0.17874304201434099</c:v>
                </c:pt>
                <c:pt idx="21040" formatCode="General">
                  <c:v>-0.17868915984969599</c:v>
                </c:pt>
                <c:pt idx="21041" formatCode="General">
                  <c:v>-0.17855628863887901</c:v>
                </c:pt>
                <c:pt idx="21042" formatCode="General">
                  <c:v>-0.17834414790423</c:v>
                </c:pt>
                <c:pt idx="21043" formatCode="General">
                  <c:v>-0.17805252878136599</c:v>
                </c:pt>
                <c:pt idx="21044" formatCode="General">
                  <c:v>-0.177681229516929</c:v>
                </c:pt>
                <c:pt idx="21045" formatCode="General">
                  <c:v>-0.177230001284017</c:v>
                </c:pt>
                <c:pt idx="21046" formatCode="General">
                  <c:v>-0.17669871591799899</c:v>
                </c:pt>
                <c:pt idx="21047" formatCode="General">
                  <c:v>-0.176087327190043</c:v>
                </c:pt>
                <c:pt idx="21048" formatCode="General">
                  <c:v>-0.17539580157790999</c:v>
                </c:pt>
                <c:pt idx="21049" formatCode="General">
                  <c:v>-0.17462411554888199</c:v>
                </c:pt>
                <c:pt idx="21050" formatCode="General">
                  <c:v>-0.17377231186977601</c:v>
                </c:pt>
                <c:pt idx="21051" formatCode="General">
                  <c:v>-0.17284049777251401</c:v>
                </c:pt>
                <c:pt idx="21052" formatCode="General">
                  <c:v>-0.171828731676299</c:v>
                </c:pt>
                <c:pt idx="21053" formatCode="General">
                  <c:v>-0.17073713275472199</c:v>
                </c:pt>
                <c:pt idx="21054" formatCode="General">
                  <c:v>-0.16956594603955599</c:v>
                </c:pt>
                <c:pt idx="21055" formatCode="General">
                  <c:v>-0.16831543054821799</c:v>
                </c:pt>
                <c:pt idx="21056" formatCode="General">
                  <c:v>-0.16698584520686999</c:v>
                </c:pt>
                <c:pt idx="21057" formatCode="General">
                  <c:v>-0.16557750721782999</c:v>
                </c:pt>
                <c:pt idx="21058" formatCode="General">
                  <c:v>-0.164090797566813</c:v>
                </c:pt>
                <c:pt idx="21059" formatCode="General">
                  <c:v>-0.16252615515969299</c:v>
                </c:pt>
                <c:pt idx="21060" formatCode="General">
                  <c:v>-0.16088401868968799</c:v>
                </c:pt>
                <c:pt idx="21061" formatCode="General">
                  <c:v>-0.159164881795473</c:v>
                </c:pt>
                <c:pt idx="21062" formatCode="General">
                  <c:v>-0.157369348362179</c:v>
                </c:pt>
                <c:pt idx="21063" formatCode="General">
                  <c:v>-0.15549802349935399</c:v>
                </c:pt>
                <c:pt idx="21064" formatCode="General">
                  <c:v>-0.153551552465757</c:v>
                </c:pt>
                <c:pt idx="21065" formatCode="General">
                  <c:v>-0.15153062639471701</c:v>
                </c:pt>
                <c:pt idx="21066" formatCode="General">
                  <c:v>-0.149435976468661</c:v>
                </c:pt>
                <c:pt idx="21067" formatCode="General">
                  <c:v>-0.147268373228162</c:v>
                </c:pt>
                <c:pt idx="21068" formatCode="General">
                  <c:v>-0.145028626374447</c:v>
                </c:pt>
                <c:pt idx="21069" formatCode="General">
                  <c:v>-0.14271763918387401</c:v>
                </c:pt>
                <c:pt idx="21070" formatCode="General">
                  <c:v>-0.14033635108121201</c:v>
                </c:pt>
                <c:pt idx="21071" formatCode="General">
                  <c:v>-0.137885726239941</c:v>
                </c:pt>
                <c:pt idx="21072" formatCode="General">
                  <c:v>-0.13536675278769</c:v>
                </c:pt>
                <c:pt idx="21073" formatCode="General">
                  <c:v>-0.13278049981486401</c:v>
                </c:pt>
                <c:pt idx="21074" formatCode="General">
                  <c:v>-0.13012811612229999</c:v>
                </c:pt>
                <c:pt idx="21075" formatCode="General">
                  <c:v>-0.12741076555573999</c:v>
                </c:pt>
                <c:pt idx="21076" formatCode="General">
                  <c:v>-0.124629617611106</c:v>
                </c:pt>
                <c:pt idx="21077" formatCode="General">
                  <c:v>-0.121785896531325</c:v>
                </c:pt>
                <c:pt idx="21078" formatCode="General">
                  <c:v>-0.118880835843154</c:v>
                </c:pt>
                <c:pt idx="21079" formatCode="General">
                  <c:v>-0.115915781348723</c:v>
                </c:pt>
                <c:pt idx="21080" formatCode="General">
                  <c:v>-0.112892139811786</c:v>
                </c:pt>
                <c:pt idx="21081" formatCode="General">
                  <c:v>-0.109811308130357</c:v>
                </c:pt>
                <c:pt idx="21082" formatCode="General">
                  <c:v>-0.106674721221746</c:v>
                </c:pt>
                <c:pt idx="21083" formatCode="General">
                  <c:v>-0.103483857835814</c:v>
                </c:pt>
                <c:pt idx="21084" formatCode="General">
                  <c:v>-0.100240286938431</c:v>
                </c:pt>
                <c:pt idx="21085" formatCode="General">
                  <c:v>-9.6945560423619501E-2</c:v>
                </c:pt>
                <c:pt idx="21086" formatCode="General">
                  <c:v>-9.3601305529402504E-2</c:v>
                </c:pt>
                <c:pt idx="21087" formatCode="General">
                  <c:v>-9.0209176447326594E-2</c:v>
                </c:pt>
                <c:pt idx="21088" formatCode="General">
                  <c:v>-8.6770843332826503E-2</c:v>
                </c:pt>
                <c:pt idx="21089" formatCode="General">
                  <c:v>-8.3288044256154395E-2</c:v>
                </c:pt>
                <c:pt idx="21090" formatCode="General">
                  <c:v>-7.9762530341060095E-2</c:v>
                </c:pt>
                <c:pt idx="21091" formatCode="General">
                  <c:v>-7.6196114768169301E-2</c:v>
                </c:pt>
                <c:pt idx="21092" formatCode="General">
                  <c:v>-7.2590668031316197E-2</c:v>
                </c:pt>
                <c:pt idx="21093" formatCode="General">
                  <c:v>-6.8948052179473196E-2</c:v>
                </c:pt>
                <c:pt idx="21094" formatCode="General">
                  <c:v>-6.5270109161727694E-2</c:v>
                </c:pt>
                <c:pt idx="21095" formatCode="General">
                  <c:v>-6.1558722056422703E-2</c:v>
                </c:pt>
                <c:pt idx="21096" formatCode="General">
                  <c:v>-5.78158729349788E-2</c:v>
                </c:pt>
                <c:pt idx="21097" formatCode="General">
                  <c:v>-5.40435831147471E-2</c:v>
                </c:pt>
                <c:pt idx="21098" formatCode="General">
                  <c:v>-5.0243847921029802E-2</c:v>
                </c:pt>
                <c:pt idx="21099" formatCode="General">
                  <c:v>-4.6418738042834001E-2</c:v>
                </c:pt>
                <c:pt idx="21100" formatCode="General">
                  <c:v>-4.2570342499213501E-2</c:v>
                </c:pt>
                <c:pt idx="21101" formatCode="General">
                  <c:v>-3.87007047823381E-2</c:v>
                </c:pt>
                <c:pt idx="21102" formatCode="General">
                  <c:v>-3.4811922790550801E-2</c:v>
                </c:pt>
                <c:pt idx="21103" formatCode="General">
                  <c:v>-3.0906106644413602E-2</c:v>
                </c:pt>
                <c:pt idx="21104" formatCode="General">
                  <c:v>-2.6985425075011601E-2</c:v>
                </c:pt>
                <c:pt idx="21105" formatCode="General">
                  <c:v>-2.30521004649012E-2</c:v>
                </c:pt>
                <c:pt idx="21106" formatCode="General">
                  <c:v>-1.9108290085814401E-2</c:v>
                </c:pt>
                <c:pt idx="21107" formatCode="General">
                  <c:v>-1.51561856317705E-2</c:v>
                </c:pt>
                <c:pt idx="21108" formatCode="General">
                  <c:v>-1.11980171477253E-2</c:v>
                </c:pt>
                <c:pt idx="21109" formatCode="General">
                  <c:v>-7.2359944183926703E-3</c:v>
                </c:pt>
                <c:pt idx="21110" formatCode="General">
                  <c:v>-3.2723593818508399E-3</c:v>
                </c:pt>
                <c:pt idx="21111" formatCode="General">
                  <c:v>6.9055990121347503E-4</c:v>
                </c:pt>
                <c:pt idx="21112" formatCode="General">
                  <c:v>4.6504736546316601E-3</c:v>
                </c:pt>
                <c:pt idx="21113" formatCode="General">
                  <c:v>8.6051916433689708E-3</c:v>
                </c:pt>
                <c:pt idx="21114" formatCode="General">
                  <c:v>1.2552407896110399E-2</c:v>
                </c:pt>
                <c:pt idx="21115" formatCode="General">
                  <c:v>1.64898011064681E-2</c:v>
                </c:pt>
                <c:pt idx="21116" formatCode="General">
                  <c:v>2.0415156552393302E-2</c:v>
                </c:pt>
                <c:pt idx="21117" formatCode="General">
                  <c:v>2.4326154249604E-2</c:v>
                </c:pt>
                <c:pt idx="21118" formatCode="General">
                  <c:v>2.8220467718548799E-2</c:v>
                </c:pt>
                <c:pt idx="21119" formatCode="General">
                  <c:v>3.2095839374624402E-2</c:v>
                </c:pt>
                <c:pt idx="21120" formatCode="General">
                  <c:v>3.5950027878906901E-2</c:v>
                </c:pt>
                <c:pt idx="21121" formatCode="General">
                  <c:v>3.97807497224918E-2</c:v>
                </c:pt>
                <c:pt idx="21122" formatCode="General">
                  <c:v>4.3585732771132701E-2</c:v>
                </c:pt>
                <c:pt idx="21123" formatCode="General">
                  <c:v>4.7362723020117903E-2</c:v>
                </c:pt>
                <c:pt idx="21124" formatCode="General">
                  <c:v>5.1109432078251901E-2</c:v>
                </c:pt>
                <c:pt idx="21125" formatCode="General">
                  <c:v>5.4823600023622403E-2</c:v>
                </c:pt>
                <c:pt idx="21126" formatCode="General">
                  <c:v>5.8503056630630497E-2</c:v>
                </c:pt>
                <c:pt idx="21127" formatCode="General">
                  <c:v>6.2145607881058197E-2</c:v>
                </c:pt>
                <c:pt idx="21128" formatCode="General">
                  <c:v>6.5748975802577006E-2</c:v>
                </c:pt>
                <c:pt idx="21129" formatCode="General">
                  <c:v>6.9310974703194903E-2</c:v>
                </c:pt>
                <c:pt idx="21130" formatCode="General">
                  <c:v>7.2829523179538405E-2</c:v>
                </c:pt>
                <c:pt idx="21131" formatCode="General">
                  <c:v>7.6302472309361699E-2</c:v>
                </c:pt>
                <c:pt idx="21132" formatCode="General">
                  <c:v>7.9727652077442104E-2</c:v>
                </c:pt>
                <c:pt idx="21133" formatCode="General">
                  <c:v>8.3102991492478004E-2</c:v>
                </c:pt>
                <c:pt idx="21134" formatCode="General">
                  <c:v>8.6426422319699797E-2</c:v>
                </c:pt>
                <c:pt idx="21135" formatCode="General">
                  <c:v>8.9695925861155101E-2</c:v>
                </c:pt>
                <c:pt idx="21136" formatCode="General">
                  <c:v>9.2909531662325906E-2</c:v>
                </c:pt>
                <c:pt idx="21137" formatCode="General">
                  <c:v>9.6065212849941697E-2</c:v>
                </c:pt>
                <c:pt idx="21138" formatCode="General">
                  <c:v>9.9161045956956198E-2</c:v>
                </c:pt>
                <c:pt idx="21139" formatCode="General">
                  <c:v>0.102195166458539</c:v>
                </c:pt>
                <c:pt idx="21140" formatCode="General">
                  <c:v>0.105165649419696</c:v>
                </c:pt>
                <c:pt idx="21141" formatCode="General">
                  <c:v>0.108070614855946</c:v>
                </c:pt>
                <c:pt idx="21142" formatCode="General">
                  <c:v>0.110908243902235</c:v>
                </c:pt>
                <c:pt idx="21143" formatCode="General">
                  <c:v>0.11367678182926599</c:v>
                </c:pt>
                <c:pt idx="21144" formatCode="General">
                  <c:v>0.11637453946032</c:v>
                </c:pt>
                <c:pt idx="21145" formatCode="General">
                  <c:v>0.118999881111245</c:v>
                </c:pt>
                <c:pt idx="21146" formatCode="General">
                  <c:v>0.121551112794831</c:v>
                </c:pt>
                <c:pt idx="21147" formatCode="General">
                  <c:v>0.124026594465917</c:v>
                </c:pt>
                <c:pt idx="21148" formatCode="General">
                  <c:v>0.12642485700176101</c:v>
                </c:pt>
                <c:pt idx="21149" formatCode="General">
                  <c:v>0.128744387590008</c:v>
                </c:pt>
                <c:pt idx="21150" formatCode="General">
                  <c:v>0.13098371502453501</c:v>
                </c:pt>
                <c:pt idx="21151" formatCode="General">
                  <c:v>0.133141425211487</c:v>
                </c:pt>
                <c:pt idx="21152" formatCode="General">
                  <c:v>0.13521615715325899</c:v>
                </c:pt>
                <c:pt idx="21153" formatCode="General">
                  <c:v>0.13720660540340199</c:v>
                </c:pt>
                <c:pt idx="21154" formatCode="General">
                  <c:v>0.13911151475143299</c:v>
                </c:pt>
                <c:pt idx="21155" formatCode="General">
                  <c:v>0.14092968164267</c:v>
                </c:pt>
                <c:pt idx="21156" formatCode="General">
                  <c:v>0.142659948113072</c:v>
                </c:pt>
                <c:pt idx="21157" formatCode="General">
                  <c:v>0.14430120275158101</c:v>
                </c:pt>
                <c:pt idx="21158" formatCode="General">
                  <c:v>0.14585238643617299</c:v>
                </c:pt>
                <c:pt idx="21159" formatCode="General">
                  <c:v>0.14731259776148301</c:v>
                </c:pt>
                <c:pt idx="21160" formatCode="General">
                  <c:v>0.148680923104586</c:v>
                </c:pt>
                <c:pt idx="21161" formatCode="General">
                  <c:v>0.14995642433076001</c:v>
                </c:pt>
                <c:pt idx="21162" formatCode="General">
                  <c:v>0.15113830961652</c:v>
                </c:pt>
                <c:pt idx="21163" formatCode="General">
                  <c:v>0.152225885485405</c:v>
                </c:pt>
                <c:pt idx="21164" formatCode="General">
                  <c:v>0.15321843475382901</c:v>
                </c:pt>
                <c:pt idx="21165" formatCode="General">
                  <c:v>0.154115316606519</c:v>
                </c:pt>
                <c:pt idx="21166" formatCode="General">
                  <c:v>0.15491597871406801</c:v>
                </c:pt>
                <c:pt idx="21167" formatCode="General">
                  <c:v>0.15561994808562599</c:v>
                </c:pt>
                <c:pt idx="21168" formatCode="General">
                  <c:v>0.156226772823675</c:v>
                </c:pt>
                <c:pt idx="21169" formatCode="General">
                  <c:v>0.15673606730186199</c:v>
                </c:pt>
                <c:pt idx="21170" formatCode="General">
                  <c:v>0.15714751172776401</c:v>
                </c:pt>
                <c:pt idx="21171" formatCode="General">
                  <c:v>0.157460802345777</c:v>
                </c:pt>
                <c:pt idx="21172" formatCode="General">
                  <c:v>0.15767580528925099</c:v>
                </c:pt>
                <c:pt idx="21173" formatCode="General">
                  <c:v>0.157792401764699</c:v>
                </c:pt>
                <c:pt idx="21174" formatCode="General">
                  <c:v>0.15781052208048801</c:v>
                </c:pt>
                <c:pt idx="21175" formatCode="General">
                  <c:v>0.15773019961263901</c:v>
                </c:pt>
                <c:pt idx="21176" formatCode="General">
                  <c:v>0.157551460470605</c:v>
                </c:pt>
                <c:pt idx="21177" formatCode="General">
                  <c:v>0.15727442475887601</c:v>
                </c:pt>
                <c:pt idx="21178" formatCode="General">
                  <c:v>0.15689931133076701</c:v>
                </c:pt>
                <c:pt idx="21179" formatCode="General">
                  <c:v>0.156426373182321</c:v>
                </c:pt>
                <c:pt idx="21180" formatCode="General">
                  <c:v>0.155855893944707</c:v>
                </c:pt>
                <c:pt idx="21181" formatCode="General">
                  <c:v>0.15518829193151901</c:v>
                </c:pt>
                <c:pt idx="21182" formatCode="General">
                  <c:v>0.15442401693209901</c:v>
                </c:pt>
                <c:pt idx="21183" formatCode="General">
                  <c:v>0.153563586580658</c:v>
                </c:pt>
                <c:pt idx="21184" formatCode="General">
                  <c:v>0.15260758465852001</c:v>
                </c:pt>
                <c:pt idx="21185" formatCode="General">
                  <c:v>0.151556602322237</c:v>
                </c:pt>
                <c:pt idx="21186" formatCode="General">
                  <c:v>0.150411341707473</c:v>
                </c:pt>
                <c:pt idx="21187" formatCode="General">
                  <c:v>0.149172565065913</c:v>
                </c:pt>
                <c:pt idx="21188" formatCode="General">
                  <c:v>0.147841081807673</c:v>
                </c:pt>
                <c:pt idx="21189" formatCode="General">
                  <c:v>0.146417747454999</c:v>
                </c:pt>
                <c:pt idx="21190" formatCode="General">
                  <c:v>0.14490351221720801</c:v>
                </c:pt>
                <c:pt idx="21191" formatCode="General">
                  <c:v>0.14329936959456999</c:v>
                </c:pt>
                <c:pt idx="21192" formatCode="General">
                  <c:v>0.14160639538038</c:v>
                </c:pt>
                <c:pt idx="21193" formatCode="General">
                  <c:v>0.139825690664303</c:v>
                </c:pt>
                <c:pt idx="21194" formatCode="General">
                  <c:v>0.137958375039161</c:v>
                </c:pt>
                <c:pt idx="21195" formatCode="General">
                  <c:v>0.13600569299412801</c:v>
                </c:pt>
                <c:pt idx="21196" formatCode="General">
                  <c:v>0.133968907891996</c:v>
                </c:pt>
                <c:pt idx="21197" formatCode="General">
                  <c:v>0.13184934110819699</c:v>
                </c:pt>
                <c:pt idx="21198" formatCode="General">
                  <c:v>0.12964837386747</c:v>
                </c:pt>
                <c:pt idx="21199" formatCode="General">
                  <c:v>0.127367440726843</c:v>
                </c:pt>
                <c:pt idx="21200" formatCode="General">
                  <c:v>0.12500802433146599</c:v>
                </c:pt>
                <c:pt idx="21201" formatCode="General">
                  <c:v>0.122571654110953</c:v>
                </c:pt>
                <c:pt idx="21202" formatCode="General">
                  <c:v>0.12005994998753999</c:v>
                </c:pt>
                <c:pt idx="21203" formatCode="General">
                  <c:v>0.11747450873464201</c:v>
                </c:pt>
                <c:pt idx="21204" formatCode="General">
                  <c:v>0.114816951548263</c:v>
                </c:pt>
                <c:pt idx="21205" formatCode="General">
                  <c:v>0.112089035720267</c:v>
                </c:pt>
                <c:pt idx="21206" formatCode="General">
                  <c:v>0.109292523732821</c:v>
                </c:pt>
                <c:pt idx="21207" formatCode="General">
                  <c:v>0.10642919416720199</c:v>
                </c:pt>
                <c:pt idx="21208" formatCode="General">
                  <c:v>0.103500901492835</c:v>
                </c:pt>
                <c:pt idx="21209" formatCode="General">
                  <c:v>0.10050952579679399</c:v>
                </c:pt>
                <c:pt idx="21210" formatCode="General">
                  <c:v>9.7456974844952304E-2</c:v>
                </c:pt>
                <c:pt idx="21211" formatCode="General">
                  <c:v>9.4345203713808806E-2</c:v>
                </c:pt>
                <c:pt idx="21212" formatCode="General">
                  <c:v>9.1176208902272099E-2</c:v>
                </c:pt>
                <c:pt idx="21213" formatCode="General">
                  <c:v>8.7952033682896502E-2</c:v>
                </c:pt>
                <c:pt idx="21214" formatCode="General">
                  <c:v>8.4674702709135602E-2</c:v>
                </c:pt>
                <c:pt idx="21215" formatCode="General">
                  <c:v>8.1346304867098193E-2</c:v>
                </c:pt>
                <c:pt idx="21216" formatCode="General">
                  <c:v>7.7968962981806306E-2</c:v>
                </c:pt>
                <c:pt idx="21217" formatCode="General">
                  <c:v>7.4544778655523503E-2</c:v>
                </c:pt>
                <c:pt idx="21218" formatCode="General">
                  <c:v>7.1075986546678696E-2</c:v>
                </c:pt>
                <c:pt idx="21219" formatCode="General">
                  <c:v>6.7564792675057106E-2</c:v>
                </c:pt>
                <c:pt idx="21220" formatCode="General">
                  <c:v>6.4013360561605004E-2</c:v>
                </c:pt>
                <c:pt idx="21221" formatCode="General">
                  <c:v>6.0423971626061501E-2</c:v>
                </c:pt>
                <c:pt idx="21222" formatCode="General">
                  <c:v>5.6798870328345102E-2</c:v>
                </c:pt>
                <c:pt idx="21223" formatCode="General">
                  <c:v>5.31403007661524E-2</c:v>
                </c:pt>
                <c:pt idx="21224" formatCode="General">
                  <c:v>4.94505680413359E-2</c:v>
                </c:pt>
                <c:pt idx="21225" formatCode="General">
                  <c:v>4.5731986766805302E-2</c:v>
                </c:pt>
                <c:pt idx="21226" formatCode="General">
                  <c:v>4.1986927036738599E-2</c:v>
                </c:pt>
                <c:pt idx="21227" formatCode="General">
                  <c:v>3.8217750956583703E-2</c:v>
                </c:pt>
                <c:pt idx="21228" formatCode="General">
                  <c:v>3.4426750980768299E-2</c:v>
                </c:pt>
                <c:pt idx="21229" formatCode="General">
                  <c:v>3.0616257159570601E-2</c:v>
                </c:pt>
                <c:pt idx="21230" formatCode="General">
                  <c:v>2.67886480256832E-2</c:v>
                </c:pt>
                <c:pt idx="21231" formatCode="General">
                  <c:v>2.29462930183904E-2</c:v>
                </c:pt>
                <c:pt idx="21232" formatCode="General">
                  <c:v>1.90915986938992E-2</c:v>
                </c:pt>
                <c:pt idx="21233" formatCode="General">
                  <c:v>1.52269519878174E-2</c:v>
                </c:pt>
                <c:pt idx="21234" formatCode="General">
                  <c:v>1.13547089242167E-2</c:v>
                </c:pt>
                <c:pt idx="21235" formatCode="General">
                  <c:v>7.4772027649419003E-3</c:v>
                </c:pt>
                <c:pt idx="21236" formatCode="General">
                  <c:v>3.59685223143256E-3</c:v>
                </c:pt>
                <c:pt idx="21237" formatCode="General">
                  <c:v>-2.8394788199232298E-4</c:v>
                </c:pt>
                <c:pt idx="21238" formatCode="General">
                  <c:v>-4.1628911123362498E-3</c:v>
                </c:pt>
                <c:pt idx="21239" formatCode="General">
                  <c:v>-8.0375802173073291E-3</c:v>
                </c:pt>
                <c:pt idx="21240" formatCode="General">
                  <c:v>-1.19055133031964E-2</c:v>
                </c:pt>
                <c:pt idx="21241" formatCode="General">
                  <c:v>-1.5764722544216701E-2</c:v>
                </c:pt>
                <c:pt idx="21242" formatCode="General">
                  <c:v>-1.96130394725136E-2</c:v>
                </c:pt>
                <c:pt idx="21243" formatCode="General">
                  <c:v>-2.3447995617458799E-2</c:v>
                </c:pt>
                <c:pt idx="21244" formatCode="General">
                  <c:v>-2.72671960733262E-2</c:v>
                </c:pt>
                <c:pt idx="21245" formatCode="General">
                  <c:v>-3.1067869344935502E-2</c:v>
                </c:pt>
                <c:pt idx="21246" formatCode="General">
                  <c:v>-3.48479619237081E-2</c:v>
                </c:pt>
                <c:pt idx="21247" formatCode="General">
                  <c:v>-3.8605658635887802E-2</c:v>
                </c:pt>
                <c:pt idx="21248" formatCode="General">
                  <c:v>-4.2338686392339897E-2</c:v>
                </c:pt>
                <c:pt idx="21249" formatCode="General">
                  <c:v>-4.6044337405503802E-2</c:v>
                </c:pt>
                <c:pt idx="21250" formatCode="General">
                  <c:v>-4.9720604082781603E-2</c:v>
                </c:pt>
                <c:pt idx="21251" formatCode="General">
                  <c:v>-5.3365658607592299E-2</c:v>
                </c:pt>
                <c:pt idx="21252" formatCode="General">
                  <c:v>-5.6976708210091598E-2</c:v>
                </c:pt>
                <c:pt idx="21253" formatCode="General">
                  <c:v>-6.0551656064239602E-2</c:v>
                </c:pt>
                <c:pt idx="21254" formatCode="General">
                  <c:v>-6.4089182421984997E-2</c:v>
                </c:pt>
                <c:pt idx="21255" formatCode="General">
                  <c:v>-6.7587053267400096E-2</c:v>
                </c:pt>
                <c:pt idx="21256" formatCode="General">
                  <c:v>-7.1043109641490507E-2</c:v>
                </c:pt>
                <c:pt idx="21257" formatCode="General">
                  <c:v>-7.4455874605018596E-2</c:v>
                </c:pt>
                <c:pt idx="21258" formatCode="General">
                  <c:v>-7.7822914887033606E-2</c:v>
                </c:pt>
                <c:pt idx="21259" formatCode="General">
                  <c:v>-8.1141861951093797E-2</c:v>
                </c:pt>
                <c:pt idx="21260" formatCode="General">
                  <c:v>-8.4411134331418503E-2</c:v>
                </c:pt>
                <c:pt idx="21261" formatCode="General">
                  <c:v>-8.7629373782181302E-2</c:v>
                </c:pt>
                <c:pt idx="21262" formatCode="General">
                  <c:v>-9.0794759791341106E-2</c:v>
                </c:pt>
                <c:pt idx="21263" formatCode="General">
                  <c:v>-9.39050092623578E-2</c:v>
                </c:pt>
                <c:pt idx="21264" formatCode="General">
                  <c:v>-9.6958525503213794E-2</c:v>
                </c:pt>
                <c:pt idx="21265" formatCode="General">
                  <c:v>-9.9953917581773202E-2</c:v>
                </c:pt>
                <c:pt idx="21266" formatCode="General">
                  <c:v>-0.102889365007735</c:v>
                </c:pt>
                <c:pt idx="21267" formatCode="General">
                  <c:v>-0.105763075912849</c:v>
                </c:pt>
                <c:pt idx="21268" formatCode="General">
                  <c:v>-0.108572868382539</c:v>
                </c:pt>
                <c:pt idx="21269" formatCode="General">
                  <c:v>-0.111317305196016</c:v>
                </c:pt>
                <c:pt idx="21270" formatCode="General">
                  <c:v>-0.11399572421621</c:v>
                </c:pt>
                <c:pt idx="21271" formatCode="General">
                  <c:v>-0.11660651982140099</c:v>
                </c:pt>
                <c:pt idx="21272" formatCode="General">
                  <c:v>-0.119148083122724</c:v>
                </c:pt>
                <c:pt idx="21273" formatCode="General">
                  <c:v>-0.12161895391067901</c:v>
                </c:pt>
                <c:pt idx="21274" formatCode="General">
                  <c:v>-0.124017815373311</c:v>
                </c:pt>
                <c:pt idx="21275" formatCode="General">
                  <c:v>-0.12634351861141399</c:v>
                </c:pt>
                <c:pt idx="21276" formatCode="General">
                  <c:v>-0.12859500548733199</c:v>
                </c:pt>
                <c:pt idx="21277" formatCode="General">
                  <c:v>-0.13077077005108501</c:v>
                </c:pt>
                <c:pt idx="21278" formatCode="General">
                  <c:v>-0.132869405271757</c:v>
                </c:pt>
                <c:pt idx="21279" formatCode="General">
                  <c:v>-0.13489026989885899</c:v>
                </c:pt>
                <c:pt idx="21280" formatCode="General">
                  <c:v>-0.13683289383112901</c:v>
                </c:pt>
                <c:pt idx="21281" formatCode="General">
                  <c:v>-0.138696301049896</c:v>
                </c:pt>
                <c:pt idx="21282" formatCode="General">
                  <c:v>-0.14047898521743099</c:v>
                </c:pt>
                <c:pt idx="21283" formatCode="General">
                  <c:v>-0.142180073884208</c:v>
                </c:pt>
                <c:pt idx="21284" formatCode="General">
                  <c:v>-0.143798830366901</c:v>
                </c:pt>
                <c:pt idx="21285" formatCode="General">
                  <c:v>-0.14533409965817801</c:v>
                </c:pt>
                <c:pt idx="21286" formatCode="General">
                  <c:v>-0.14678536622136401</c:v>
                </c:pt>
                <c:pt idx="21287" formatCode="General">
                  <c:v>-0.14815221910107601</c:v>
                </c:pt>
                <c:pt idx="21288" formatCode="General">
                  <c:v>-0.14943325778518099</c:v>
                </c:pt>
                <c:pt idx="21289" formatCode="General">
                  <c:v>-0.15062824089205801</c:v>
                </c:pt>
                <c:pt idx="21290" formatCode="General">
                  <c:v>-0.15173710193995099</c:v>
                </c:pt>
                <c:pt idx="21291" formatCode="General">
                  <c:v>-0.15275872679206001</c:v>
                </c:pt>
                <c:pt idx="21292" formatCode="General">
                  <c:v>-0.15369254045042699</c:v>
                </c:pt>
                <c:pt idx="21293" formatCode="General">
                  <c:v>-0.154538147971471</c:v>
                </c:pt>
                <c:pt idx="21294" formatCode="General">
                  <c:v>-0.15529525875936701</c:v>
                </c:pt>
                <c:pt idx="21295" formatCode="General">
                  <c:v>-0.155963701180932</c:v>
                </c:pt>
                <c:pt idx="21296" formatCode="General">
                  <c:v>-0.15654339845444601</c:v>
                </c:pt>
                <c:pt idx="21297" formatCode="General">
                  <c:v>-0.15703431826669001</c:v>
                </c:pt>
                <c:pt idx="21298" formatCode="General">
                  <c:v>-0.15743595264605401</c:v>
                </c:pt>
                <c:pt idx="21299" formatCode="General">
                  <c:v>-0.157748390589596</c:v>
                </c:pt>
                <c:pt idx="21300" formatCode="General">
                  <c:v>-0.15797182443520899</c:v>
                </c:pt>
                <c:pt idx="21301" formatCode="General">
                  <c:v>-0.15810590738857599</c:v>
                </c:pt>
                <c:pt idx="21302" formatCode="General">
                  <c:v>-0.15815032990774799</c:v>
                </c:pt>
                <c:pt idx="21303" formatCode="General">
                  <c:v>-0.15810544841431601</c:v>
                </c:pt>
                <c:pt idx="21304" formatCode="General">
                  <c:v>-0.157971668267198</c:v>
                </c:pt>
                <c:pt idx="21305" formatCode="General">
                  <c:v>-0.157748363546765</c:v>
                </c:pt>
                <c:pt idx="21306" formatCode="General">
                  <c:v>-0.15743600623499601</c:v>
                </c:pt>
                <c:pt idx="21307" formatCode="General">
                  <c:v>-0.15703520073437799</c:v>
                </c:pt>
                <c:pt idx="21308" formatCode="General">
                  <c:v>-0.15654550611600501</c:v>
                </c:pt>
                <c:pt idx="21309" formatCode="General">
                  <c:v>-0.15596753748180001</c:v>
                </c:pt>
                <c:pt idx="21310" formatCode="General">
                  <c:v>-0.155301528934811</c:v>
                </c:pt>
                <c:pt idx="21311" formatCode="General">
                  <c:v>-0.15454774661338899</c:v>
                </c:pt>
                <c:pt idx="21312" formatCode="General">
                  <c:v>-0.15370708162101801</c:v>
                </c:pt>
                <c:pt idx="21313" formatCode="General">
                  <c:v>-0.15277995403722699</c:v>
                </c:pt>
                <c:pt idx="21314" formatCode="General">
                  <c:v>-0.15176675702769701</c:v>
                </c:pt>
                <c:pt idx="21315" formatCode="General">
                  <c:v>-0.15066792025292999</c:v>
                </c:pt>
                <c:pt idx="21316" formatCode="General">
                  <c:v>-0.149483974988495</c:v>
                </c:pt>
                <c:pt idx="21317" formatCode="General">
                  <c:v>-0.148216050561923</c:v>
                </c:pt>
                <c:pt idx="21318" formatCode="General">
                  <c:v>-0.14686475200582</c:v>
                </c:pt>
                <c:pt idx="21319" formatCode="General">
                  <c:v>-0.14543013440086899</c:v>
                </c:pt>
                <c:pt idx="21320" formatCode="General">
                  <c:v>-0.14391335907171701</c:v>
                </c:pt>
                <c:pt idx="21321" formatCode="General">
                  <c:v>-0.142315192533991</c:v>
                </c:pt>
                <c:pt idx="21322" formatCode="General">
                  <c:v>-0.14063641406541999</c:v>
                </c:pt>
                <c:pt idx="21323" formatCode="General">
                  <c:v>-0.138878344407599</c:v>
                </c:pt>
                <c:pt idx="21324" formatCode="General">
                  <c:v>-0.13704125469066</c:v>
                </c:pt>
                <c:pt idx="21325" formatCode="General">
                  <c:v>-0.135125934585762</c:v>
                </c:pt>
                <c:pt idx="21326" formatCode="General">
                  <c:v>-0.133133783291466</c:v>
                </c:pt>
                <c:pt idx="21327" formatCode="General">
                  <c:v>-0.13106516062496901</c:v>
                </c:pt>
                <c:pt idx="21328" formatCode="General">
                  <c:v>-0.12892095448566401</c:v>
                </c:pt>
                <c:pt idx="21329" formatCode="General">
                  <c:v>-0.126702670748153</c:v>
                </c:pt>
                <c:pt idx="21330" formatCode="General">
                  <c:v>-0.1244107829323</c:v>
                </c:pt>
                <c:pt idx="21331" formatCode="General">
                  <c:v>-0.122046298002354</c:v>
                </c:pt>
                <c:pt idx="21332" formatCode="General">
                  <c:v>-0.11961090429914099</c:v>
                </c:pt>
                <c:pt idx="21333" formatCode="General">
                  <c:v>-0.117105751364542</c:v>
                </c:pt>
                <c:pt idx="21334" formatCode="General">
                  <c:v>-0.114531395956862</c:v>
                </c:pt>
                <c:pt idx="21335" formatCode="General">
                  <c:v>-0.111888986004445</c:v>
                </c:pt>
                <c:pt idx="21336" formatCode="General">
                  <c:v>-0.10918028964019</c:v>
                </c:pt>
                <c:pt idx="21337" formatCode="General">
                  <c:v>-0.10640604163621301</c:v>
                </c:pt>
                <c:pt idx="21338" formatCode="General">
                  <c:v>-0.10356744624981599</c:v>
                </c:pt>
                <c:pt idx="21339" formatCode="General">
                  <c:v>-0.10066577055842101</c:v>
                </c:pt>
                <c:pt idx="21340" formatCode="General">
                  <c:v>-9.7701815768121703E-2</c:v>
                </c:pt>
                <c:pt idx="21341" formatCode="General">
                  <c:v>-9.4677507431957797E-2</c:v>
                </c:pt>
                <c:pt idx="21342" formatCode="General">
                  <c:v>-9.1594325634861307E-2</c:v>
                </c:pt>
                <c:pt idx="21343" formatCode="General">
                  <c:v>-8.8453091910883602E-2</c:v>
                </c:pt>
                <c:pt idx="21344" formatCode="General">
                  <c:v>-8.5254631367570194E-2</c:v>
                </c:pt>
                <c:pt idx="21345" formatCode="General">
                  <c:v>-8.2000393925611495E-2</c:v>
                </c:pt>
                <c:pt idx="21346" formatCode="General">
                  <c:v>-7.8691985284169902E-2</c:v>
                </c:pt>
                <c:pt idx="21347" formatCode="General">
                  <c:v>-7.5331062253153502E-2</c:v>
                </c:pt>
                <c:pt idx="21348" formatCode="General">
                  <c:v>-7.1919236580965995E-2</c:v>
                </c:pt>
                <c:pt idx="21349" formatCode="General">
                  <c:v>-6.8457042226868395E-2</c:v>
                </c:pt>
                <c:pt idx="21350" formatCode="General">
                  <c:v>-6.4946090498337106E-2</c:v>
                </c:pt>
                <c:pt idx="21351" formatCode="General">
                  <c:v>-6.1388154267180799E-2</c:v>
                </c:pt>
                <c:pt idx="21352" formatCode="General">
                  <c:v>-5.7784447476703298E-2</c:v>
                </c:pt>
                <c:pt idx="21353" formatCode="General">
                  <c:v>-5.4136216792422101E-2</c:v>
                </c:pt>
                <c:pt idx="21354" formatCode="General">
                  <c:v>-5.04452896692991E-2</c:v>
                </c:pt>
                <c:pt idx="21355" formatCode="General">
                  <c:v>-4.6712980524283201E-2</c:v>
                </c:pt>
                <c:pt idx="21356" formatCode="General">
                  <c:v>-4.29400559243511E-2</c:v>
                </c:pt>
                <c:pt idx="21357" formatCode="General">
                  <c:v>-3.9128415539011398E-2</c:v>
                </c:pt>
                <c:pt idx="21358" formatCode="General">
                  <c:v>-3.5279577784193501E-2</c:v>
                </c:pt>
                <c:pt idx="21359" formatCode="General">
                  <c:v>-3.1395047963378601E-2</c:v>
                </c:pt>
                <c:pt idx="21360" formatCode="General">
                  <c:v>-2.74763973142635E-2</c:v>
                </c:pt>
                <c:pt idx="21361" formatCode="General">
                  <c:v>-2.3525246303350102E-2</c:v>
                </c:pt>
                <c:pt idx="21362" formatCode="General">
                  <c:v>-1.95432218477158E-2</c:v>
                </c:pt>
                <c:pt idx="21363" formatCode="General">
                  <c:v>-1.5531384767075201E-2</c:v>
                </c:pt>
                <c:pt idx="21364" formatCode="General">
                  <c:v>-1.1490817451887399E-2</c:v>
                </c:pt>
                <c:pt idx="21365" formatCode="General">
                  <c:v>-7.4232025519648404E-3</c:v>
                </c:pt>
                <c:pt idx="21366" formatCode="General">
                  <c:v>-3.3297819730127602E-3</c:v>
                </c:pt>
                <c:pt idx="21367" formatCode="General">
                  <c:v>7.8815921713731201E-4</c:v>
                </c:pt>
                <c:pt idx="21368" formatCode="General">
                  <c:v>4.9286893584081504E-3</c:v>
                </c:pt>
                <c:pt idx="21369" formatCode="General">
                  <c:v>9.0903186874692204E-3</c:v>
                </c:pt>
                <c:pt idx="21370" formatCode="General">
                  <c:v>1.3271550823918401E-2</c:v>
                </c:pt>
                <c:pt idx="21371" formatCode="General">
                  <c:v>1.7470818012249499E-2</c:v>
                </c:pt>
                <c:pt idx="21372" formatCode="General">
                  <c:v>2.1686537256780099E-2</c:v>
                </c:pt>
                <c:pt idx="21373" formatCode="General">
                  <c:v>2.5917601834277101E-2</c:v>
                </c:pt>
                <c:pt idx="21374" formatCode="General">
                  <c:v>3.0162317871815801E-2</c:v>
                </c:pt>
                <c:pt idx="21375" formatCode="General">
                  <c:v>3.4418873413878101E-2</c:v>
                </c:pt>
                <c:pt idx="21376" formatCode="General">
                  <c:v>3.8685994534721997E-2</c:v>
                </c:pt>
                <c:pt idx="21377" formatCode="General">
                  <c:v>4.2962408849179803E-2</c:v>
                </c:pt>
                <c:pt idx="21378" formatCode="General">
                  <c:v>4.7246726894002999E-2</c:v>
                </c:pt>
                <c:pt idx="21379" formatCode="General">
                  <c:v>5.1536977356869601E-2</c:v>
                </c:pt>
                <c:pt idx="21380" formatCode="General">
                  <c:v>5.5832172954731897E-2</c:v>
                </c:pt>
                <c:pt idx="21381" formatCode="General">
                  <c:v>6.01307573683574E-2</c:v>
                </c:pt>
                <c:pt idx="21382" formatCode="General">
                  <c:v>6.4430497581895702E-2</c:v>
                </c:pt>
                <c:pt idx="21383" formatCode="General">
                  <c:v>6.8730215673470998E-2</c:v>
                </c:pt>
                <c:pt idx="21384" formatCode="General">
                  <c:v>7.3028823357298003E-2</c:v>
                </c:pt>
                <c:pt idx="21385" formatCode="General">
                  <c:v>7.73251188624164E-2</c:v>
                </c:pt>
                <c:pt idx="21386" formatCode="General">
                  <c:v>8.1617271686904497E-2</c:v>
                </c:pt>
                <c:pt idx="21387" formatCode="General">
                  <c:v>8.5903870733141194E-2</c:v>
                </c:pt>
                <c:pt idx="21388" formatCode="General">
                  <c:v>9.0183508291059505E-2</c:v>
                </c:pt>
                <c:pt idx="21389" formatCode="General">
                  <c:v>9.4454677028425596E-2</c:v>
                </c:pt>
                <c:pt idx="21390" formatCode="General">
                  <c:v>9.87158009383797E-2</c:v>
                </c:pt>
                <c:pt idx="21391" formatCode="General">
                  <c:v>0.102965258707766</c:v>
                </c:pt>
                <c:pt idx="21392" formatCode="General">
                  <c:v>0.107201974913848</c:v>
                </c:pt>
                <c:pt idx="21393" formatCode="General">
                  <c:v>0.11142481703212501</c:v>
                </c:pt>
                <c:pt idx="21394" formatCode="General">
                  <c:v>0.115631979155604</c:v>
                </c:pt>
                <c:pt idx="21395" formatCode="General">
                  <c:v>0.119821578667173</c:v>
                </c:pt>
                <c:pt idx="21396" formatCode="General">
                  <c:v>0.123992814882102</c:v>
                </c:pt>
                <c:pt idx="21397" formatCode="General">
                  <c:v>0.128144317185232</c:v>
                </c:pt>
                <c:pt idx="21398" formatCode="General">
                  <c:v>0.13227406811609499</c:v>
                </c:pt>
                <c:pt idx="21399" formatCode="General">
                  <c:v>0.13638103452091599</c:v>
                </c:pt>
                <c:pt idx="21400" formatCode="General">
                  <c:v>0.14046368186847599</c:v>
                </c:pt>
                <c:pt idx="21401" formatCode="General">
                  <c:v>0.144520365567335</c:v>
                </c:pt>
                <c:pt idx="21402" formatCode="General">
                  <c:v>0.14854994311139399</c:v>
                </c:pt>
                <c:pt idx="21403" formatCode="General">
                  <c:v>0.15255072585351501</c:v>
                </c:pt>
                <c:pt idx="21404" formatCode="General">
                  <c:v>0.156521502723486</c:v>
                </c:pt>
                <c:pt idx="21405" formatCode="General">
                  <c:v>0.16046108450891899</c:v>
                </c:pt>
                <c:pt idx="21406" formatCode="General">
                  <c:v>0.16436823214593199</c:v>
                </c:pt>
                <c:pt idx="21407" formatCode="General">
                  <c:v>0.16824158670593001</c:v>
                </c:pt>
                <c:pt idx="21408" formatCode="General">
                  <c:v>0.17207917142064399</c:v>
                </c:pt>
                <c:pt idx="21409" formatCode="General">
                  <c:v>0.17587951565520901</c:v>
                </c:pt>
                <c:pt idx="21410" formatCode="General">
                  <c:v>0.17964174490533699</c:v>
                </c:pt>
                <c:pt idx="21411" formatCode="General">
                  <c:v>0.183364423432888</c:v>
                </c:pt>
                <c:pt idx="21412" formatCode="General">
                  <c:v>0.18704605792888199</c:v>
                </c:pt>
                <c:pt idx="21413" formatCode="General">
                  <c:v>0.19068565574655599</c:v>
                </c:pt>
                <c:pt idx="21414" formatCode="General">
                  <c:v>0.194281669820487</c:v>
                </c:pt>
                <c:pt idx="21415" formatCode="General">
                  <c:v>0.197832475012227</c:v>
                </c:pt>
                <c:pt idx="21416" formatCode="General">
                  <c:v>0.20133697034994399</c:v>
                </c:pt>
                <c:pt idx="21417" formatCode="General">
                  <c:v>0.20479355517492201</c:v>
                </c:pt>
                <c:pt idx="21418" formatCode="General">
                  <c:v>0.20820113953652999</c:v>
                </c:pt>
                <c:pt idx="21419" formatCode="General">
                  <c:v>0.21155864936789501</c:v>
                </c:pt>
                <c:pt idx="21420" formatCode="General">
                  <c:v>0.21486444589937101</c:v>
                </c:pt>
                <c:pt idx="21421" formatCode="General">
                  <c:v>0.21811733901952399</c:v>
                </c:pt>
                <c:pt idx="21422" formatCode="General">
                  <c:v>0.22131566536097599</c:v>
                </c:pt>
                <c:pt idx="21423" formatCode="General">
                  <c:v>0.22445827027096499</c:v>
                </c:pt>
                <c:pt idx="21424" formatCode="General">
                  <c:v>0.22754405522996499</c:v>
                </c:pt>
                <c:pt idx="21425" formatCode="General">
                  <c:v>0.23057136633882899</c:v>
                </c:pt>
                <c:pt idx="21426" formatCode="General">
                  <c:v>0.23353910699895999</c:v>
                </c:pt>
                <c:pt idx="21427" formatCode="General">
                  <c:v>0.236446274048625</c:v>
                </c:pt>
                <c:pt idx="21428" formatCode="General">
                  <c:v>0.23929185025156499</c:v>
                </c:pt>
                <c:pt idx="21429" formatCode="General">
                  <c:v>0.242074226841236</c:v>
                </c:pt>
                <c:pt idx="21430" formatCode="General">
                  <c:v>0.24479178857092601</c:v>
                </c:pt>
                <c:pt idx="21431" formatCode="General">
                  <c:v>0.247443492049575</c:v>
                </c:pt>
                <c:pt idx="21432" formatCode="General">
                  <c:v>0.250027826532427</c:v>
                </c:pt>
                <c:pt idx="21433" formatCode="General">
                  <c:v>0.25254330156871002</c:v>
                </c:pt>
                <c:pt idx="21434" formatCode="General">
                  <c:v>0.25498911571349597</c:v>
                </c:pt>
                <c:pt idx="21435" formatCode="General">
                  <c:v>0.25736456672791702</c:v>
                </c:pt>
                <c:pt idx="21436" formatCode="General">
                  <c:v>0.25966838188719799</c:v>
                </c:pt>
                <c:pt idx="21437" formatCode="General">
                  <c:v>0.261898762846489</c:v>
                </c:pt>
                <c:pt idx="21438" formatCode="General">
                  <c:v>0.26405505263706802</c:v>
                </c:pt>
                <c:pt idx="21439" formatCode="General">
                  <c:v>0.26613618318790699</c:v>
                </c:pt>
                <c:pt idx="21440" formatCode="General">
                  <c:v>0.26814053706555702</c:v>
                </c:pt>
                <c:pt idx="21441" formatCode="General">
                  <c:v>0.27006705382860302</c:v>
                </c:pt>
                <c:pt idx="21442" formatCode="General">
                  <c:v>0.271914302373226</c:v>
                </c:pt>
                <c:pt idx="21443" formatCode="General">
                  <c:v>0.27368148776476298</c:v>
                </c:pt>
                <c:pt idx="21444" formatCode="General">
                  <c:v>0.27536792255158599</c:v>
                </c:pt>
                <c:pt idx="21445" formatCode="General">
                  <c:v>0.27697187830112302</c:v>
                </c:pt>
                <c:pt idx="21446" formatCode="General">
                  <c:v>0.27849218721330898</c:v>
                </c:pt>
                <c:pt idx="21447" formatCode="General">
                  <c:v>0.27992789571196303</c:v>
                </c:pt>
                <c:pt idx="21448" formatCode="General">
                  <c:v>0.28127819891306699</c:v>
                </c:pt>
                <c:pt idx="21449" formatCode="General">
                  <c:v>0.282542342971904</c:v>
                </c:pt>
                <c:pt idx="21450" formatCode="General">
                  <c:v>0.28371856194516598</c:v>
                </c:pt>
                <c:pt idx="21451" formatCode="General">
                  <c:v>0.28480572952205202</c:v>
                </c:pt>
                <c:pt idx="21452" formatCode="General">
                  <c:v>0.28580346906730703</c:v>
                </c:pt>
                <c:pt idx="21453" formatCode="General">
                  <c:v>0.28671045677386497</c:v>
                </c:pt>
                <c:pt idx="21454" formatCode="General">
                  <c:v>0.28752544224044202</c:v>
                </c:pt>
                <c:pt idx="21455" formatCode="General">
                  <c:v>0.28824792877922301</c:v>
                </c:pt>
                <c:pt idx="21456" formatCode="General">
                  <c:v>0.288877235494502</c:v>
                </c:pt>
                <c:pt idx="21457" formatCode="General">
                  <c:v>0.289412330561366</c:v>
                </c:pt>
                <c:pt idx="21458" formatCode="General">
                  <c:v>0.28985218173354099</c:v>
                </c:pt>
                <c:pt idx="21459" formatCode="General">
                  <c:v>0.290195863516995</c:v>
                </c:pt>
                <c:pt idx="21460" formatCode="General">
                  <c:v>0.29044252159844203</c:v>
                </c:pt>
                <c:pt idx="21461" formatCode="General">
                  <c:v>0.29059136357389598</c:v>
                </c:pt>
                <c:pt idx="21462" formatCode="General">
                  <c:v>0.29064155245537598</c:v>
                </c:pt>
                <c:pt idx="21463" formatCode="General">
                  <c:v>0.29059225826079399</c:v>
                </c:pt>
                <c:pt idx="21464" formatCode="General">
                  <c:v>0.29044273067490101</c:v>
                </c:pt>
                <c:pt idx="21465" formatCode="General">
                  <c:v>0.29019225092636097</c:v>
                </c:pt>
                <c:pt idx="21466" formatCode="General">
                  <c:v>0.28984012723248898</c:v>
                </c:pt>
                <c:pt idx="21467" formatCode="General">
                  <c:v>0.28938564158171398</c:v>
                </c:pt>
                <c:pt idx="21468" formatCode="General">
                  <c:v>0.28882810847058399</c:v>
                </c:pt>
                <c:pt idx="21469" formatCode="General">
                  <c:v>0.28816688705354698</c:v>
                </c:pt>
                <c:pt idx="21470" formatCode="General">
                  <c:v>0.28740138066821502</c:v>
                </c:pt>
                <c:pt idx="21471" formatCode="General">
                  <c:v>0.28653101753244398</c:v>
                </c:pt>
                <c:pt idx="21472" formatCode="General">
                  <c:v>0.28555526389505698</c:v>
                </c:pt>
                <c:pt idx="21473" formatCode="General">
                  <c:v>0.284473601180324</c:v>
                </c:pt>
                <c:pt idx="21474" formatCode="General">
                  <c:v>0.28328555912452003</c:v>
                </c:pt>
                <c:pt idx="21475" formatCode="General">
                  <c:v>0.28199074762427401</c:v>
                </c:pt>
                <c:pt idx="21476" formatCode="General">
                  <c:v>0.28058872141020003</c:v>
                </c:pt>
                <c:pt idx="21477" formatCode="General">
                  <c:v>0.27907909894397998</c:v>
                </c:pt>
                <c:pt idx="21478" formatCode="General">
                  <c:v>0.277461577034534</c:v>
                </c:pt>
                <c:pt idx="21479" formatCode="General">
                  <c:v>0.27573581633878402</c:v>
                </c:pt>
                <c:pt idx="21480" formatCode="General">
                  <c:v>0.27390149729394597</c:v>
                </c:pt>
                <c:pt idx="21481" formatCode="General">
                  <c:v>0.271958384419273</c:v>
                </c:pt>
                <c:pt idx="21482" formatCode="General">
                  <c:v>0.26990628236200298</c:v>
                </c:pt>
                <c:pt idx="21483" formatCode="General">
                  <c:v>0.26774502896797198</c:v>
                </c:pt>
                <c:pt idx="21484" formatCode="General">
                  <c:v>0.26547449558104302</c:v>
                </c:pt>
                <c:pt idx="21485" formatCode="General">
                  <c:v>0.263094513144633</c:v>
                </c:pt>
                <c:pt idx="21486" formatCode="General">
                  <c:v>0.26060481241863198</c:v>
                </c:pt>
                <c:pt idx="21487" formatCode="General">
                  <c:v>0.25800565383117302</c:v>
                </c:pt>
                <c:pt idx="21488" formatCode="General">
                  <c:v>0.25529758159176802</c:v>
                </c:pt>
                <c:pt idx="21489" formatCode="General">
                  <c:v>0.25248027793754702</c:v>
                </c:pt>
                <c:pt idx="21490" formatCode="General">
                  <c:v>0.24955359484275599</c:v>
                </c:pt>
                <c:pt idx="21491" formatCode="General">
                  <c:v>0.246517670475006</c:v>
                </c:pt>
                <c:pt idx="21492" formatCode="General">
                  <c:v>0.24337244656353599</c:v>
                </c:pt>
                <c:pt idx="21493" formatCode="General">
                  <c:v>0.240118704069475</c:v>
                </c:pt>
                <c:pt idx="21494" formatCode="General">
                  <c:v>0.23675696642292601</c:v>
                </c:pt>
                <c:pt idx="21495" formatCode="General">
                  <c:v>0.233286874373104</c:v>
                </c:pt>
                <c:pt idx="21496" formatCode="General">
                  <c:v>0.22970886182564099</c:v>
                </c:pt>
                <c:pt idx="21497" formatCode="General">
                  <c:v>0.22602369539682199</c:v>
                </c:pt>
                <c:pt idx="21498" formatCode="General">
                  <c:v>0.222231360567236</c:v>
                </c:pt>
                <c:pt idx="21499" formatCode="General">
                  <c:v>0.218332650283699</c:v>
                </c:pt>
                <c:pt idx="21500" formatCode="General">
                  <c:v>0.214328650849575</c:v>
                </c:pt>
                <c:pt idx="21501" formatCode="General">
                  <c:v>0.210219046999541</c:v>
                </c:pt>
                <c:pt idx="21502" formatCode="General">
                  <c:v>0.206004292193326</c:v>
                </c:pt>
                <c:pt idx="21503" formatCode="General">
                  <c:v>0.20168578956751801</c:v>
                </c:pt>
                <c:pt idx="21504" formatCode="General">
                  <c:v>0.19726419891404701</c:v>
                </c:pt>
                <c:pt idx="21505" formatCode="General">
                  <c:v>0.19274039231068299</c:v>
                </c:pt>
                <c:pt idx="21506" formatCode="General">
                  <c:v>0.18811555159457999</c:v>
                </c:pt>
                <c:pt idx="21507" formatCode="General">
                  <c:v>0.18339054734040999</c:v>
                </c:pt>
                <c:pt idx="21508" formatCode="General">
                  <c:v>0.17856591325707999</c:v>
                </c:pt>
                <c:pt idx="21509" formatCode="General">
                  <c:v>0.17364243377792099</c:v>
                </c:pt>
                <c:pt idx="21510" formatCode="General">
                  <c:v>0.168621255896895</c:v>
                </c:pt>
                <c:pt idx="21511" formatCode="General">
                  <c:v>0.163503831289181</c:v>
                </c:pt>
                <c:pt idx="21512" formatCode="General">
                  <c:v>0.158291326681751</c:v>
                </c:pt>
                <c:pt idx="21513" formatCode="General">
                  <c:v>0.15298461756985199</c:v>
                </c:pt>
                <c:pt idx="21514" formatCode="General">
                  <c:v>0.147585339238651</c:v>
                </c:pt>
                <c:pt idx="21515" formatCode="General">
                  <c:v>0.14209434052408201</c:v>
                </c:pt>
                <c:pt idx="21516" formatCode="General">
                  <c:v>0.13651269583268399</c:v>
                </c:pt>
                <c:pt idx="21517" formatCode="General">
                  <c:v>0.13084238702454501</c:v>
                </c:pt>
                <c:pt idx="21518" formatCode="General">
                  <c:v>0.12508516429660699</c:v>
                </c:pt>
                <c:pt idx="21519" formatCode="General">
                  <c:v>0.119242381224197</c:v>
                </c:pt>
                <c:pt idx="21520" formatCode="General">
                  <c:v>0.113315070019377</c:v>
                </c:pt>
                <c:pt idx="21521" formatCode="General">
                  <c:v>0.10730504141654</c:v>
                </c:pt>
                <c:pt idx="21522" formatCode="General">
                  <c:v>0.101213855870982</c:v>
                </c:pt>
                <c:pt idx="21523" formatCode="General">
                  <c:v>9.5042759293266998E-2</c:v>
                </c:pt>
                <c:pt idx="21524" formatCode="General">
                  <c:v>8.8793854157134394E-2</c:v>
                </c:pt>
                <c:pt idx="21525" formatCode="General">
                  <c:v>8.2469538087383595E-2</c:v>
                </c:pt>
                <c:pt idx="21526" formatCode="General">
                  <c:v>7.6071325298404893E-2</c:v>
                </c:pt>
                <c:pt idx="21527" formatCode="General">
                  <c:v>6.9600905840359301E-2</c:v>
                </c:pt>
                <c:pt idx="21528" formatCode="General">
                  <c:v>6.3060759815221204E-2</c:v>
                </c:pt>
                <c:pt idx="21529" formatCode="General">
                  <c:v>5.6452581106743803E-2</c:v>
                </c:pt>
                <c:pt idx="21530" formatCode="General">
                  <c:v>4.9778727913378701E-2</c:v>
                </c:pt>
                <c:pt idx="21531" formatCode="General">
                  <c:v>4.3041260357071003E-2</c:v>
                </c:pt>
                <c:pt idx="21532" formatCode="General">
                  <c:v>3.6241851903681302E-2</c:v>
                </c:pt>
                <c:pt idx="21533" formatCode="General">
                  <c:v>2.93829150579374E-2</c:v>
                </c:pt>
                <c:pt idx="21534" formatCode="General">
                  <c:v>2.24665892015787E-2</c:v>
                </c:pt>
                <c:pt idx="21535" formatCode="General">
                  <c:v>1.54951997202752E-2</c:v>
                </c:pt>
                <c:pt idx="21536" formatCode="General">
                  <c:v>8.4713254529155506E-3</c:v>
                </c:pt>
                <c:pt idx="21537" formatCode="General">
                  <c:v>1.3977378224945399E-3</c:v>
                </c:pt>
                <c:pt idx="21538" formatCode="General">
                  <c:v>-5.7232217849774404E-3</c:v>
                </c:pt>
                <c:pt idx="21539" formatCode="General">
                  <c:v>-1.28896393188289E-2</c:v>
                </c:pt>
                <c:pt idx="21540" formatCode="General">
                  <c:v>-2.0098938169568099E-2</c:v>
                </c:pt>
                <c:pt idx="21541" formatCode="General">
                  <c:v>-2.7348853133480198E-2</c:v>
                </c:pt>
                <c:pt idx="21542" formatCode="General">
                  <c:v>-3.4636943163179203E-2</c:v>
                </c:pt>
                <c:pt idx="21543" formatCode="General">
                  <c:v>-4.1959990355134598E-2</c:v>
                </c:pt>
                <c:pt idx="21544" formatCode="General">
                  <c:v>-4.9315155938629902E-2</c:v>
                </c:pt>
                <c:pt idx="21545" formatCode="General">
                  <c:v>-5.6700095672217302E-2</c:v>
                </c:pt>
                <c:pt idx="21546" formatCode="General">
                  <c:v>-6.4112336648085494E-2</c:v>
                </c:pt>
                <c:pt idx="21547" formatCode="General">
                  <c:v>-7.1548689509974797E-2</c:v>
                </c:pt>
                <c:pt idx="21548" formatCode="General">
                  <c:v>-7.9006380147073299E-2</c:v>
                </c:pt>
                <c:pt idx="21549" formatCode="General">
                  <c:v>-8.6483115636667704E-2</c:v>
                </c:pt>
                <c:pt idx="21550" formatCode="General">
                  <c:v>-9.3975942836758405E-2</c:v>
                </c:pt>
                <c:pt idx="21551" formatCode="General">
                  <c:v>-0.10148173597521599</c:v>
                </c:pt>
                <c:pt idx="21552" formatCode="General">
                  <c:v>-0.108997838109387</c:v>
                </c:pt>
                <c:pt idx="21553" formatCode="General">
                  <c:v>-0.116521488447209</c:v>
                </c:pt>
                <c:pt idx="21554" formatCode="General">
                  <c:v>-0.124049261438889</c:v>
                </c:pt>
                <c:pt idx="21555" formatCode="General">
                  <c:v>-0.13157812740557401</c:v>
                </c:pt>
                <c:pt idx="21556" formatCode="General">
                  <c:v>-0.139105049013864</c:v>
                </c:pt>
                <c:pt idx="21557" formatCode="General">
                  <c:v>-0.146626890254236</c:v>
                </c:pt>
                <c:pt idx="21558" formatCode="General">
                  <c:v>-0.15414045843417101</c:v>
                </c:pt>
                <c:pt idx="21559" formatCode="General">
                  <c:v>-0.161642537284378</c:v>
                </c:pt>
                <c:pt idx="21560" formatCode="General">
                  <c:v>-0.169130426445773</c:v>
                </c:pt>
                <c:pt idx="21561" formatCode="General">
                  <c:v>-0.17660085294508099</c:v>
                </c:pt>
                <c:pt idx="21562" formatCode="General">
                  <c:v>-0.18405042555231901</c:v>
                </c:pt>
                <c:pt idx="21563" formatCode="General">
                  <c:v>-0.19147577049159101</c:v>
                </c:pt>
                <c:pt idx="21564" formatCode="General">
                  <c:v>-0.19887410246926299</c:v>
                </c:pt>
                <c:pt idx="21565" formatCode="General">
                  <c:v>-0.206242669882783</c:v>
                </c:pt>
                <c:pt idx="21566" formatCode="General">
                  <c:v>-0.21357811123149201</c:v>
                </c:pt>
                <c:pt idx="21567" formatCode="General">
                  <c:v>-0.220876972868328</c:v>
                </c:pt>
                <c:pt idx="21568" formatCode="General">
                  <c:v>-0.22813584919643201</c:v>
                </c:pt>
                <c:pt idx="21569" formatCode="General">
                  <c:v>-0.235351956801156</c:v>
                </c:pt>
                <c:pt idx="21570" formatCode="General">
                  <c:v>-0.24252252149944201</c:v>
                </c:pt>
                <c:pt idx="21571" formatCode="General">
                  <c:v>-0.24964364318326501</c:v>
                </c:pt>
                <c:pt idx="21572" formatCode="General">
                  <c:v>-0.25671193864224801</c:v>
                </c:pt>
                <c:pt idx="21573" formatCode="General">
                  <c:v>-0.263724708035459</c:v>
                </c:pt>
                <c:pt idx="21574" formatCode="General">
                  <c:v>-0.27067879160542402</c:v>
                </c:pt>
                <c:pt idx="21575" formatCode="General">
                  <c:v>-0.27757102259101002</c:v>
                </c:pt>
                <c:pt idx="21576" formatCode="General">
                  <c:v>-0.28439823787635798</c:v>
                </c:pt>
                <c:pt idx="21577" formatCode="General">
                  <c:v>-0.29115679664403299</c:v>
                </c:pt>
                <c:pt idx="21578" formatCode="General">
                  <c:v>-0.29784365453064199</c:v>
                </c:pt>
                <c:pt idx="21579" formatCode="General">
                  <c:v>-0.30445590544201001</c:v>
                </c:pt>
                <c:pt idx="21580" formatCode="General">
                  <c:v>-0.31099019593879301</c:v>
                </c:pt>
                <c:pt idx="21581" formatCode="General">
                  <c:v>-0.317443763670884</c:v>
                </c:pt>
                <c:pt idx="21582" formatCode="General">
                  <c:v>-0.32381337927670101</c:v>
                </c:pt>
                <c:pt idx="21583" formatCode="General">
                  <c:v>-0.33009529892124101</c:v>
                </c:pt>
                <c:pt idx="21584" formatCode="General">
                  <c:v>-0.33628648566608299</c:v>
                </c:pt>
                <c:pt idx="21585" formatCode="General">
                  <c:v>-0.34238463463041902</c:v>
                </c:pt>
                <c:pt idx="21586" formatCode="General">
                  <c:v>-0.348386486134875</c:v>
                </c:pt>
                <c:pt idx="21587" formatCode="General">
                  <c:v>-0.35428882196389899</c:v>
                </c:pt>
                <c:pt idx="21588" formatCode="General">
                  <c:v>-0.36008908124206701</c:v>
                </c:pt>
                <c:pt idx="21589" formatCode="General">
                  <c:v>-0.36578379231285502</c:v>
                </c:pt>
                <c:pt idx="21590" formatCode="General">
                  <c:v>-0.37137009699648099</c:v>
                </c:pt>
                <c:pt idx="21591" formatCode="General">
                  <c:v>-0.37684535859071</c:v>
                </c:pt>
                <c:pt idx="21592" formatCode="General">
                  <c:v>-0.38220652136276501</c:v>
                </c:pt>
                <c:pt idx="21593" formatCode="General">
                  <c:v>-0.38745065851018801</c:v>
                </c:pt>
                <c:pt idx="21594" formatCode="General">
                  <c:v>-0.39257503817199901</c:v>
                </c:pt>
                <c:pt idx="21595" formatCode="General">
                  <c:v>-0.39757715928482101</c:v>
                </c:pt>
                <c:pt idx="21596" formatCode="General">
                  <c:v>-0.40245468316160499</c:v>
                </c:pt>
                <c:pt idx="21597" formatCode="General">
                  <c:v>-0.40720484103575899</c:v>
                </c:pt>
                <c:pt idx="21598" formatCode="General">
                  <c:v>-0.41182449210041899</c:v>
                </c:pt>
                <c:pt idx="21599" formatCode="General">
                  <c:v>-0.41631173734606902</c:v>
                </c:pt>
                <c:pt idx="21600" formatCode="General">
                  <c:v>-0.420663875657729</c:v>
                </c:pt>
                <c:pt idx="21601" formatCode="General">
                  <c:v>-0.42487832644996398</c:v>
                </c:pt>
                <c:pt idx="21602" formatCode="General">
                  <c:v>-0.42895326217233498</c:v>
                </c:pt>
                <c:pt idx="21603" formatCode="General">
                  <c:v>-0.43288595807282898</c:v>
                </c:pt>
                <c:pt idx="21604" formatCode="General">
                  <c:v>-0.436673775787219</c:v>
                </c:pt>
                <c:pt idx="21605" formatCode="General">
                  <c:v>-0.44031431867772802</c:v>
                </c:pt>
                <c:pt idx="21606" formatCode="General">
                  <c:v>-0.44380546122564202</c:v>
                </c:pt>
                <c:pt idx="21607" formatCode="General">
                  <c:v>-0.44714530748453601</c:v>
                </c:pt>
                <c:pt idx="21608" formatCode="General">
                  <c:v>-0.45033164668354198</c:v>
                </c:pt>
                <c:pt idx="21609" formatCode="General">
                  <c:v>-0.45336246461322999</c:v>
                </c:pt>
                <c:pt idx="21610" formatCode="General">
                  <c:v>-0.45623604191881101</c:v>
                </c:pt>
                <c:pt idx="21611" formatCode="General">
                  <c:v>-0.45895088794662398</c:v>
                </c:pt>
                <c:pt idx="21612" formatCode="General">
                  <c:v>-0.46150514809166798</c:v>
                </c:pt>
                <c:pt idx="21613" formatCode="General">
                  <c:v>-0.46389659950381001</c:v>
                </c:pt>
                <c:pt idx="21614" formatCode="General">
                  <c:v>-0.46612376854047399</c:v>
                </c:pt>
                <c:pt idx="21615" formatCode="General">
                  <c:v>-0.468184946852296</c:v>
                </c:pt>
                <c:pt idx="21616" formatCode="General">
                  <c:v>-0.47007864299897101</c:v>
                </c:pt>
                <c:pt idx="21617" formatCode="General">
                  <c:v>-0.47180361820818301</c:v>
                </c:pt>
                <c:pt idx="21618" formatCode="General">
                  <c:v>-0.47335826541244802</c:v>
                </c:pt>
                <c:pt idx="21619" formatCode="General">
                  <c:v>-0.47474064743108302</c:v>
                </c:pt>
                <c:pt idx="21620" formatCode="General">
                  <c:v>-0.475949643682539</c:v>
                </c:pt>
                <c:pt idx="21621" formatCode="General">
                  <c:v>-0.47698449802554899</c:v>
                </c:pt>
                <c:pt idx="21622" formatCode="General">
                  <c:v>-0.47784417080682301</c:v>
                </c:pt>
                <c:pt idx="21623" formatCode="General">
                  <c:v>-0.47852781528772798</c:v>
                </c:pt>
                <c:pt idx="21624" formatCode="General">
                  <c:v>-0.47903427678102301</c:v>
                </c:pt>
                <c:pt idx="21625" formatCode="General">
                  <c:v>-0.47936262521783501</c:v>
                </c:pt>
                <c:pt idx="21626" formatCode="General">
                  <c:v>-0.479512237948237</c:v>
                </c:pt>
                <c:pt idx="21627" formatCode="General">
                  <c:v>-0.47948275318763001</c:v>
                </c:pt>
                <c:pt idx="21628" formatCode="General">
                  <c:v>-0.47927346020126799</c:v>
                </c:pt>
                <c:pt idx="21629" formatCode="General">
                  <c:v>-0.47888331292786301</c:v>
                </c:pt>
                <c:pt idx="21630" formatCode="General">
                  <c:v>-0.47831202864630701</c:v>
                </c:pt>
                <c:pt idx="21631" formatCode="General">
                  <c:v>-0.47755912047864402</c:v>
                </c:pt>
                <c:pt idx="21632" formatCode="General">
                  <c:v>-0.47662432889590001</c:v>
                </c:pt>
                <c:pt idx="21633" formatCode="General">
                  <c:v>-0.475507672787849</c:v>
                </c:pt>
                <c:pt idx="21634" formatCode="General">
                  <c:v>-0.47420886738902102</c:v>
                </c:pt>
                <c:pt idx="21635" formatCode="General">
                  <c:v>-0.47272780921683899</c:v>
                </c:pt>
                <c:pt idx="21636" formatCode="General">
                  <c:v>-0.47106414343189901</c:v>
                </c:pt>
                <c:pt idx="21637" formatCode="General">
                  <c:v>-0.46921835602628598</c:v>
                </c:pt>
                <c:pt idx="21638" formatCode="General">
                  <c:v>-0.46719122956592501</c:v>
                </c:pt>
                <c:pt idx="21639" formatCode="General">
                  <c:v>-0.46498264826989399</c:v>
                </c:pt>
                <c:pt idx="21640" formatCode="General">
                  <c:v>-0.46259267898068002</c:v>
                </c:pt>
                <c:pt idx="21641" formatCode="General">
                  <c:v>-0.46002217304974802</c:v>
                </c:pt>
                <c:pt idx="21642" formatCode="General">
                  <c:v>-0.45727121515136798</c:v>
                </c:pt>
                <c:pt idx="21643" formatCode="General">
                  <c:v>-0.45434062394549701</c:v>
                </c:pt>
                <c:pt idx="21644" formatCode="General">
                  <c:v>-0.45123150846374999</c:v>
                </c:pt>
                <c:pt idx="21645" formatCode="General">
                  <c:v>-0.44794410461965301</c:v>
                </c:pt>
                <c:pt idx="21646" formatCode="General">
                  <c:v>-0.44447939150278998</c:v>
                </c:pt>
                <c:pt idx="21647" formatCode="General">
                  <c:v>-0.44083865825951002</c:v>
                </c:pt>
                <c:pt idx="21648" formatCode="General">
                  <c:v>-0.43702289102749198</c:v>
                </c:pt>
                <c:pt idx="21649" formatCode="General">
                  <c:v>-0.43303327378696599</c:v>
                </c:pt>
                <c:pt idx="21650" formatCode="General">
                  <c:v>-0.42887121712847998</c:v>
                </c:pt>
                <c:pt idx="21651" formatCode="General">
                  <c:v>-0.42453779168445499</c:v>
                </c:pt>
                <c:pt idx="21652" formatCode="General">
                  <c:v>-0.42003425433887498</c:v>
                </c:pt>
                <c:pt idx="21653" formatCode="General">
                  <c:v>-0.41536212649804899</c:v>
                </c:pt>
                <c:pt idx="21654" formatCode="General">
                  <c:v>-0.41052314484388402</c:v>
                </c:pt>
                <c:pt idx="21655" formatCode="General">
                  <c:v>-0.40551871045266902</c:v>
                </c:pt>
                <c:pt idx="21656" formatCode="General">
                  <c:v>-0.40035045488527399</c:v>
                </c:pt>
                <c:pt idx="21657" formatCode="General">
                  <c:v>-0.39502076674665398</c:v>
                </c:pt>
                <c:pt idx="21658" formatCode="General">
                  <c:v>-0.38953116507069702</c:v>
                </c:pt>
                <c:pt idx="21659" formatCode="General">
                  <c:v>-0.38388329511853397</c:v>
                </c:pt>
                <c:pt idx="21660" formatCode="General">
                  <c:v>-0.37807960073612701</c:v>
                </c:pt>
                <c:pt idx="21661" formatCode="General">
                  <c:v>-0.372122242128609</c:v>
                </c:pt>
                <c:pt idx="21662" formatCode="General">
                  <c:v>-0.36601348584760302</c:v>
                </c:pt>
                <c:pt idx="21663" formatCode="General">
                  <c:v>-0.35975521450735198</c:v>
                </c:pt>
                <c:pt idx="21664" formatCode="General">
                  <c:v>-0.35334949734718002</c:v>
                </c:pt>
                <c:pt idx="21665" formatCode="General">
                  <c:v>-0.34679918229599599</c:v>
                </c:pt>
                <c:pt idx="21666" formatCode="General">
                  <c:v>-0.34010676773847398</c:v>
                </c:pt>
                <c:pt idx="21667" formatCode="General">
                  <c:v>-0.33327433912949</c:v>
                </c:pt>
                <c:pt idx="21668" formatCode="General">
                  <c:v>-0.32630471201830902</c:v>
                </c:pt>
                <c:pt idx="21669" formatCode="General">
                  <c:v>-0.31920094514062902</c:v>
                </c:pt>
                <c:pt idx="21670" formatCode="General">
                  <c:v>-0.311965698747033</c:v>
                </c:pt>
                <c:pt idx="21671" formatCode="General">
                  <c:v>-0.30460168653460201</c:v>
                </c:pt>
                <c:pt idx="21672" formatCode="General">
                  <c:v>-0.29711125100954999</c:v>
                </c:pt>
                <c:pt idx="21673" formatCode="General">
                  <c:v>-0.28949743282819701</c:v>
                </c:pt>
                <c:pt idx="21674" formatCode="General">
                  <c:v>-0.281763504292939</c:v>
                </c:pt>
                <c:pt idx="21675" formatCode="General">
                  <c:v>-0.27391237243521499</c:v>
                </c:pt>
                <c:pt idx="21676" formatCode="General">
                  <c:v>-0.26594760376842702</c:v>
                </c:pt>
                <c:pt idx="21677" formatCode="General">
                  <c:v>-0.25787235078363502</c:v>
                </c:pt>
                <c:pt idx="21678" formatCode="General">
                  <c:v>-0.24968928803845</c:v>
                </c:pt>
                <c:pt idx="21679" formatCode="General">
                  <c:v>-0.24140175684031501</c:v>
                </c:pt>
                <c:pt idx="21680" formatCode="General">
                  <c:v>-0.23301328192988099</c:v>
                </c:pt>
                <c:pt idx="21681" formatCode="General">
                  <c:v>-0.224526994878914</c:v>
                </c:pt>
                <c:pt idx="21682" formatCode="General">
                  <c:v>-0.21594670411494701</c:v>
                </c:pt>
                <c:pt idx="21683" formatCode="General">
                  <c:v>-0.20727633543252599</c:v>
                </c:pt>
                <c:pt idx="21684" formatCode="General">
                  <c:v>-0.19851878867582301</c:v>
                </c:pt>
                <c:pt idx="21685" formatCode="General">
                  <c:v>-0.18967756893503801</c:v>
                </c:pt>
                <c:pt idx="21686" formatCode="General">
                  <c:v>-0.18075687871364199</c:v>
                </c:pt>
                <c:pt idx="21687" formatCode="General">
                  <c:v>-0.17175996618952699</c:v>
                </c:pt>
                <c:pt idx="21688" formatCode="General">
                  <c:v>-0.16269062636641801</c:v>
                </c:pt>
                <c:pt idx="21689" formatCode="General">
                  <c:v>-0.15355278949919801</c:v>
                </c:pt>
                <c:pt idx="21690" formatCode="General">
                  <c:v>-0.144349864976066</c:v>
                </c:pt>
                <c:pt idx="21691" formatCode="General">
                  <c:v>-0.13508533772916301</c:v>
                </c:pt>
                <c:pt idx="21692" formatCode="General">
                  <c:v>-0.12576337883638</c:v>
                </c:pt>
                <c:pt idx="21693" formatCode="General">
                  <c:v>-0.1163882621556</c:v>
                </c:pt>
                <c:pt idx="21694" formatCode="General">
                  <c:v>-0.106963355686157</c:v>
                </c:pt>
                <c:pt idx="21695" formatCode="General">
                  <c:v>-9.7492464426644401E-2</c:v>
                </c:pt>
                <c:pt idx="21696" formatCode="General">
                  <c:v>-8.7979685154545906E-2</c:v>
                </c:pt>
                <c:pt idx="21697" formatCode="General">
                  <c:v>-7.8428969859572997E-2</c:v>
                </c:pt>
                <c:pt idx="21698" formatCode="General">
                  <c:v>-6.8844254533884194E-2</c:v>
                </c:pt>
                <c:pt idx="21699" formatCode="General">
                  <c:v>-5.9229584552826703E-2</c:v>
                </c:pt>
                <c:pt idx="21700" formatCode="General">
                  <c:v>-4.9589005381705201E-2</c:v>
                </c:pt>
                <c:pt idx="21701" formatCode="General">
                  <c:v>-3.9926540626564297E-2</c:v>
                </c:pt>
                <c:pt idx="21702" formatCode="General">
                  <c:v>-3.0246191136675898E-2</c:v>
                </c:pt>
                <c:pt idx="21703" formatCode="General">
                  <c:v>-2.05519893544624E-2</c:v>
                </c:pt>
                <c:pt idx="21704" formatCode="General">
                  <c:v>-1.08479999353546E-2</c:v>
                </c:pt>
                <c:pt idx="21705" formatCode="General">
                  <c:v>-1.1382661468055499E-3</c:v>
                </c:pt>
                <c:pt idx="21706" formatCode="General">
                  <c:v>8.5730918152088307E-3</c:v>
                </c:pt>
                <c:pt idx="21707" formatCode="General">
                  <c:v>1.8281985534795001E-2</c:v>
                </c:pt>
                <c:pt idx="21708" formatCode="General">
                  <c:v>2.7984376363593098E-2</c:v>
                </c:pt>
                <c:pt idx="21709" formatCode="General">
                  <c:v>3.7676218659643101E-2</c:v>
                </c:pt>
                <c:pt idx="21710" formatCode="General">
                  <c:v>4.7353451185050598E-2</c:v>
                </c:pt>
                <c:pt idx="21711" formatCode="General">
                  <c:v>5.7011954380448399E-2</c:v>
                </c:pt>
                <c:pt idx="21712" formatCode="General">
                  <c:v>6.6647717053076802E-2</c:v>
                </c:pt>
                <c:pt idx="21713" formatCode="General">
                  <c:v>7.6256740587981098E-2</c:v>
                </c:pt>
                <c:pt idx="21714" formatCode="General">
                  <c:v>8.5834969206421793E-2</c:v>
                </c:pt>
                <c:pt idx="21715" formatCode="General">
                  <c:v>9.5378352109959805E-2</c:v>
                </c:pt>
                <c:pt idx="21716" formatCode="General">
                  <c:v>0.10488290781644601</c:v>
                </c:pt>
                <c:pt idx="21717" formatCode="General">
                  <c:v>0.11434467752989</c:v>
                </c:pt>
                <c:pt idx="21718" formatCode="General">
                  <c:v>0.12375969924022601</c:v>
                </c:pt>
                <c:pt idx="21719" formatCode="General">
                  <c:v>0.133124062903968</c:v>
                </c:pt>
                <c:pt idx="21720" formatCode="General">
                  <c:v>0.14243384581944701</c:v>
                </c:pt>
                <c:pt idx="21721" formatCode="General">
                  <c:v>0.15168516443028801</c:v>
                </c:pt>
                <c:pt idx="21722" formatCode="General">
                  <c:v>0.16087416030162999</c:v>
                </c:pt>
                <c:pt idx="21723" formatCode="General">
                  <c:v>0.169997002645012</c:v>
                </c:pt>
                <c:pt idx="21724" formatCode="General">
                  <c:v>0.17904991081640301</c:v>
                </c:pt>
                <c:pt idx="21725" formatCode="General">
                  <c:v>0.188029114451991</c:v>
                </c:pt>
                <c:pt idx="21726" formatCode="General">
                  <c:v>0.196930871451103</c:v>
                </c:pt>
                <c:pt idx="21727" formatCode="General">
                  <c:v>0.20575146425510801</c:v>
                </c:pt>
                <c:pt idx="21728" formatCode="General">
                  <c:v>0.214487217954653</c:v>
                </c:pt>
                <c:pt idx="21729" formatCode="General">
                  <c:v>0.223134507792386</c:v>
                </c:pt>
                <c:pt idx="21730" formatCode="General">
                  <c:v>0.23168976079658599</c:v>
                </c:pt>
                <c:pt idx="21731" formatCode="General">
                  <c:v>0.240149460415301</c:v>
                </c:pt>
                <c:pt idx="21732" formatCode="General">
                  <c:v>0.24851014096754701</c:v>
                </c:pt>
                <c:pt idx="21733" formatCode="General">
                  <c:v>0.25676833590158599</c:v>
                </c:pt>
                <c:pt idx="21734" formatCode="General">
                  <c:v>0.26492062851675202</c:v>
                </c:pt>
                <c:pt idx="21735" formatCode="General">
                  <c:v>0.27296366540168698</c:v>
                </c:pt>
                <c:pt idx="21736" formatCode="General">
                  <c:v>0.28089415619800401</c:v>
                </c:pt>
                <c:pt idx="21737" formatCode="General">
                  <c:v>0.28870887380099602</c:v>
                </c:pt>
                <c:pt idx="21738" formatCode="General">
                  <c:v>0.29640459743040798</c:v>
                </c:pt>
                <c:pt idx="21739" formatCode="General">
                  <c:v>0.30397816877647299</c:v>
                </c:pt>
                <c:pt idx="21740" formatCode="General">
                  <c:v>0.311426505916995</c:v>
                </c:pt>
                <c:pt idx="21741" formatCode="General">
                  <c:v>0.31874665140853597</c:v>
                </c:pt>
                <c:pt idx="21742" formatCode="General">
                  <c:v>0.32593561090336198</c:v>
                </c:pt>
                <c:pt idx="21743" formatCode="General">
                  <c:v>0.332990454080828</c:v>
                </c:pt>
                <c:pt idx="21744" formatCode="General">
                  <c:v>0.33990838329497503</c:v>
                </c:pt>
                <c:pt idx="21745" formatCode="General">
                  <c:v>0.346686626809172</c:v>
                </c:pt>
                <c:pt idx="21746" formatCode="General">
                  <c:v>0.35332247928056298</c:v>
                </c:pt>
                <c:pt idx="21747" formatCode="General">
                  <c:v>0.359813260213876</c:v>
                </c:pt>
                <c:pt idx="21748" formatCode="General">
                  <c:v>0.366156421696826</c:v>
                </c:pt>
                <c:pt idx="21749" formatCode="General">
                  <c:v>0.37234949646978499</c:v>
                </c:pt>
                <c:pt idx="21750" formatCode="General">
                  <c:v>0.37838998369108801</c:v>
                </c:pt>
                <c:pt idx="21751" formatCode="General">
                  <c:v>0.38427551540535698</c:v>
                </c:pt>
                <c:pt idx="21752" formatCode="General">
                  <c:v>0.39000386518197699</c:v>
                </c:pt>
                <c:pt idx="21753" formatCode="General">
                  <c:v>0.39557276169190397</c:v>
                </c:pt>
                <c:pt idx="21754" formatCode="General">
                  <c:v>0.40097987678927499</c:v>
                </c:pt>
                <c:pt idx="21755" formatCode="General">
                  <c:v>0.40622353204676998</c:v>
                </c:pt>
                <c:pt idx="21756" formatCode="General">
                  <c:v>0.41130196722152701</c:v>
                </c:pt>
                <c:pt idx="21757" formatCode="General">
                  <c:v>0.41621268094562203</c:v>
                </c:pt>
                <c:pt idx="21758" formatCode="General">
                  <c:v>0.42095373292642502</c:v>
                </c:pt>
                <c:pt idx="21759" formatCode="General">
                  <c:v>0.42552334826194699</c:v>
                </c:pt>
                <c:pt idx="21760" formatCode="General">
                  <c:v>0.42991990194179303</c:v>
                </c:pt>
                <c:pt idx="21761" formatCode="General">
                  <c:v>0.43414236805080297</c:v>
                </c:pt>
                <c:pt idx="21762" formatCode="General">
                  <c:v>0.43818874208914399</c:v>
                </c:pt>
                <c:pt idx="21763" formatCode="General">
                  <c:v>0.44205758625026398</c:v>
                </c:pt>
                <c:pt idx="21764" formatCode="General">
                  <c:v>0.445748133366062</c:v>
                </c:pt>
                <c:pt idx="21765" formatCode="General">
                  <c:v>0.44925861521305799</c:v>
                </c:pt>
                <c:pt idx="21766" formatCode="General">
                  <c:v>0.45258778364382701</c:v>
                </c:pt>
                <c:pt idx="21767" formatCode="General">
                  <c:v>0.4557344867766</c:v>
                </c:pt>
                <c:pt idx="21768" formatCode="General">
                  <c:v>0.458697159523906</c:v>
                </c:pt>
                <c:pt idx="21769" formatCode="General">
                  <c:v>0.46147539751415001</c:v>
                </c:pt>
                <c:pt idx="21770" formatCode="General">
                  <c:v>0.46406840722842002</c:v>
                </c:pt>
                <c:pt idx="21771" formatCode="General">
                  <c:v>0.46647489693043898</c:v>
                </c:pt>
                <c:pt idx="21772" formatCode="General">
                  <c:v>0.46869474298014202</c:v>
                </c:pt>
                <c:pt idx="21773" formatCode="General">
                  <c:v>0.47072740347716102</c:v>
                </c:pt>
                <c:pt idx="21774" formatCode="General">
                  <c:v>0.47257178520357301</c:v>
                </c:pt>
                <c:pt idx="21775" formatCode="General">
                  <c:v>0.47422744242620501</c:v>
                </c:pt>
                <c:pt idx="21776" formatCode="General">
                  <c:v>0.47569464524035998</c:v>
                </c:pt>
                <c:pt idx="21777" formatCode="General">
                  <c:v>0.47697317402108502</c:v>
                </c:pt>
                <c:pt idx="21778" formatCode="General">
                  <c:v>0.47806224494296901</c:v>
                </c:pt>
                <c:pt idx="21779" formatCode="General">
                  <c:v>0.47896171021055101</c:v>
                </c:pt>
                <c:pt idx="21780" formatCode="General">
                  <c:v>0.47967212819242999</c:v>
                </c:pt>
                <c:pt idx="21781" formatCode="General">
                  <c:v>0.48019355991523699</c:v>
                </c:pt>
                <c:pt idx="21782" formatCode="General">
                  <c:v>0.48052549676686201</c:v>
                </c:pt>
                <c:pt idx="21783" formatCode="General">
                  <c:v>0.48066806294226</c:v>
                </c:pt>
                <c:pt idx="21784" formatCode="General">
                  <c:v>0.48062208772368498</c:v>
                </c:pt>
                <c:pt idx="21785" formatCode="General">
                  <c:v>0.48038796382019799</c:v>
                </c:pt>
                <c:pt idx="21786" formatCode="General">
                  <c:v>0.47996612858161702</c:v>
                </c:pt>
                <c:pt idx="21787" formatCode="General">
                  <c:v>0.47935763378934798</c:v>
                </c:pt>
                <c:pt idx="21788" formatCode="General">
                  <c:v>0.47856300483275399</c:v>
                </c:pt>
                <c:pt idx="21789" formatCode="General">
                  <c:v>0.47758217421503202</c:v>
                </c:pt>
                <c:pt idx="21790" formatCode="General">
                  <c:v>0.47641569022368102</c:v>
                </c:pt>
                <c:pt idx="21791" formatCode="General">
                  <c:v>0.47506485541145999</c:v>
                </c:pt>
                <c:pt idx="21792" formatCode="General">
                  <c:v>0.47353108301029101</c:v>
                </c:pt>
                <c:pt idx="21793" formatCode="General">
                  <c:v>0.47181525788404499</c:v>
                </c:pt>
                <c:pt idx="21794" formatCode="General">
                  <c:v>0.469918223218941</c:v>
                </c:pt>
                <c:pt idx="21795" formatCode="General">
                  <c:v>0.46784092633623597</c:v>
                </c:pt>
                <c:pt idx="21796" formatCode="General">
                  <c:v>0.465584963668628</c:v>
                </c:pt>
                <c:pt idx="21797" formatCode="General">
                  <c:v>0.46315203587390402</c:v>
                </c:pt>
                <c:pt idx="21798" formatCode="General">
                  <c:v>0.46054327853138499</c:v>
                </c:pt>
                <c:pt idx="21799" formatCode="General">
                  <c:v>0.45775985047082302</c:v>
                </c:pt>
                <c:pt idx="21800" formatCode="General">
                  <c:v>0.45480354137108198</c:v>
                </c:pt>
                <c:pt idx="21801" formatCode="General">
                  <c:v>0.45167623213260699</c:v>
                </c:pt>
                <c:pt idx="21802" formatCode="General">
                  <c:v>0.44837929069624899</c:v>
                </c:pt>
                <c:pt idx="21803" formatCode="General">
                  <c:v>0.44491465731468699</c:v>
                </c:pt>
                <c:pt idx="21804" formatCode="General">
                  <c:v>0.44128439062019997</c:v>
                </c:pt>
                <c:pt idx="21805" formatCode="General">
                  <c:v>0.437490535723985</c:v>
                </c:pt>
                <c:pt idx="21806" formatCode="General">
                  <c:v>0.43353461982841202</c:v>
                </c:pt>
                <c:pt idx="21807" formatCode="General">
                  <c:v>0.42941870816491201</c:v>
                </c:pt>
                <c:pt idx="21808" formatCode="General">
                  <c:v>0.42514499256983301</c:v>
                </c:pt>
                <c:pt idx="21809" formatCode="General">
                  <c:v>0.42071568984890501</c:v>
                </c:pt>
                <c:pt idx="21810" formatCode="General">
                  <c:v>0.41613307100741698</c:v>
                </c:pt>
                <c:pt idx="21811" formatCode="General">
                  <c:v>0.411399480055469</c:v>
                </c:pt>
                <c:pt idx="21812" formatCode="General">
                  <c:v>0.40651779842281699</c:v>
                </c:pt>
                <c:pt idx="21813" formatCode="General">
                  <c:v>0.40148984902184498</c:v>
                </c:pt>
                <c:pt idx="21814" formatCode="General">
                  <c:v>0.39631796138206099</c:v>
                </c:pt>
                <c:pt idx="21815" formatCode="General">
                  <c:v>0.39100512127329201</c:v>
                </c:pt>
                <c:pt idx="21816" formatCode="General">
                  <c:v>0.38555387401049102</c:v>
                </c:pt>
                <c:pt idx="21817" formatCode="General">
                  <c:v>0.37996725975579698</c:v>
                </c:pt>
                <c:pt idx="21818" formatCode="General">
                  <c:v>0.37424781212276398</c:v>
                </c:pt>
                <c:pt idx="21819" formatCode="General">
                  <c:v>0.36839803013466799</c:v>
                </c:pt>
                <c:pt idx="21820" formatCode="General">
                  <c:v>0.36242097576520299</c:v>
                </c:pt>
                <c:pt idx="21821" formatCode="General">
                  <c:v>0.35631924522224101</c:v>
                </c:pt>
                <c:pt idx="21822" formatCode="General">
                  <c:v>0.35009597445877799</c:v>
                </c:pt>
                <c:pt idx="21823" formatCode="General">
                  <c:v>0.34375433957514601</c:v>
                </c:pt>
                <c:pt idx="21824" formatCode="General">
                  <c:v>0.33729697168579498</c:v>
                </c:pt>
                <c:pt idx="21825" formatCode="General">
                  <c:v>0.33072702591674802</c:v>
                </c:pt>
                <c:pt idx="21826" formatCode="General">
                  <c:v>0.32404768771063402</c:v>
                </c:pt>
                <c:pt idx="21827" formatCode="General">
                  <c:v>0.31726159337412302</c:v>
                </c:pt>
                <c:pt idx="21828" formatCode="General">
                  <c:v>0.31037190431061201</c:v>
                </c:pt>
                <c:pt idx="21829" formatCode="General">
                  <c:v>0.303381877787749</c:v>
                </c:pt>
                <c:pt idx="21830" formatCode="General">
                  <c:v>0.29629478321266101</c:v>
                </c:pt>
                <c:pt idx="21831" formatCode="General">
                  <c:v>0.28911391316249302</c:v>
                </c:pt>
                <c:pt idx="21832" formatCode="General">
                  <c:v>0.28184255986082302</c:v>
                </c:pt>
                <c:pt idx="21833" formatCode="General">
                  <c:v>0.274484028997102</c:v>
                </c:pt>
                <c:pt idx="21834" formatCode="General">
                  <c:v>0.26704167891831299</c:v>
                </c:pt>
                <c:pt idx="21835" formatCode="General">
                  <c:v>0.25951942914671899</c:v>
                </c:pt>
                <c:pt idx="21836" formatCode="General">
                  <c:v>0.25192067618539998</c:v>
                </c:pt>
                <c:pt idx="21837" formatCode="General">
                  <c:v>0.24424871618166</c:v>
                </c:pt>
                <c:pt idx="21838" formatCode="General">
                  <c:v>0.23650682536259099</c:v>
                </c:pt>
                <c:pt idx="21839" formatCode="General">
                  <c:v>0.22869830861176699</c:v>
                </c:pt>
                <c:pt idx="21840" formatCode="General">
                  <c:v>0.22082701732777499</c:v>
                </c:pt>
                <c:pt idx="21841" formatCode="General">
                  <c:v>0.21289627413539799</c:v>
                </c:pt>
                <c:pt idx="21842" formatCode="General">
                  <c:v>0.204909363537293</c:v>
                </c:pt>
                <c:pt idx="21843" formatCode="General">
                  <c:v>0.19687011132216301</c:v>
                </c:pt>
                <c:pt idx="21844" formatCode="General">
                  <c:v>0.18878187278967101</c:v>
                </c:pt>
                <c:pt idx="21845" formatCode="General">
                  <c:v>0.18064851854486599</c:v>
                </c:pt>
                <c:pt idx="21846" formatCode="General">
                  <c:v>0.17247395047986899</c:v>
                </c:pt>
                <c:pt idx="21847" formatCode="General">
                  <c:v>0.164261435966676</c:v>
                </c:pt>
                <c:pt idx="21848" formatCode="General">
                  <c:v>0.15601419972408301</c:v>
                </c:pt>
                <c:pt idx="21849" formatCode="General">
                  <c:v>0.14773603481101399</c:v>
                </c:pt>
                <c:pt idx="21850" formatCode="General">
                  <c:v>0.139430766087003</c:v>
                </c:pt>
                <c:pt idx="21851" formatCode="General">
                  <c:v>0.13110164867642499</c:v>
                </c:pt>
                <c:pt idx="21852" formatCode="General">
                  <c:v>0.122752395478181</c:v>
                </c:pt>
                <c:pt idx="21853" formatCode="General">
                  <c:v>0.114386232808897</c:v>
                </c:pt>
                <c:pt idx="21854" formatCode="General">
                  <c:v>0.10600689532870899</c:v>
                </c:pt>
                <c:pt idx="21855" formatCode="General">
                  <c:v>9.7618150151127306E-2</c:v>
                </c:pt>
                <c:pt idx="21856" formatCode="General">
                  <c:v>8.9223197758140596E-2</c:v>
                </c:pt>
                <c:pt idx="21857" formatCode="General">
                  <c:v>8.0825761179515399E-2</c:v>
                </c:pt>
                <c:pt idx="21858" formatCode="General">
                  <c:v>7.2429574823725001E-2</c:v>
                </c:pt>
                <c:pt idx="21859" formatCode="General">
                  <c:v>6.403782183791E-2</c:v>
                </c:pt>
                <c:pt idx="21860" formatCode="General">
                  <c:v>5.5654187781173897E-2</c:v>
                </c:pt>
                <c:pt idx="21861" formatCode="General">
                  <c:v>4.7282385653216401E-2</c:v>
                </c:pt>
                <c:pt idx="21862" formatCode="General">
                  <c:v>3.8925557493157299E-2</c:v>
                </c:pt>
                <c:pt idx="21863" formatCode="General">
                  <c:v>3.0587363999075499E-2</c:v>
                </c:pt>
                <c:pt idx="21864" formatCode="General">
                  <c:v>2.22714735580372E-2</c:v>
                </c:pt>
                <c:pt idx="21865" formatCode="General">
                  <c:v>1.3980939717647601E-2</c:v>
                </c:pt>
                <c:pt idx="21866" formatCode="General">
                  <c:v>5.7187627218328501E-3</c:v>
                </c:pt>
                <c:pt idx="21867" formatCode="General">
                  <c:v>-2.5114598652553098E-3</c:v>
                </c:pt>
                <c:pt idx="21868" formatCode="General">
                  <c:v>-1.0706043911596999E-2</c:v>
                </c:pt>
                <c:pt idx="21869" formatCode="General">
                  <c:v>-1.8861352248322898E-2</c:v>
                </c:pt>
                <c:pt idx="21870" formatCode="General">
                  <c:v>-2.6974362730116701E-2</c:v>
                </c:pt>
                <c:pt idx="21871" formatCode="General">
                  <c:v>-3.50421697397598E-2</c:v>
                </c:pt>
                <c:pt idx="21872" formatCode="General">
                  <c:v>-4.3061828542807101E-2</c:v>
                </c:pt>
                <c:pt idx="21873" formatCode="General">
                  <c:v>-5.1029802738961703E-2</c:v>
                </c:pt>
                <c:pt idx="21874" formatCode="General">
                  <c:v>-5.8942563863442397E-2</c:v>
                </c:pt>
                <c:pt idx="21875" formatCode="General">
                  <c:v>-6.6797749926557307E-2</c:v>
                </c:pt>
                <c:pt idx="21876" formatCode="General">
                  <c:v>-7.4592510687601504E-2</c:v>
                </c:pt>
                <c:pt idx="21877" formatCode="General">
                  <c:v>-8.2323365623116096E-2</c:v>
                </c:pt>
                <c:pt idx="21878" formatCode="General">
                  <c:v>-8.9987335961976098E-2</c:v>
                </c:pt>
                <c:pt idx="21879" formatCode="General">
                  <c:v>-9.75815164630469E-2</c:v>
                </c:pt>
                <c:pt idx="21880" formatCode="General">
                  <c:v>-0.105102993523703</c:v>
                </c:pt>
                <c:pt idx="21881" formatCode="General">
                  <c:v>-0.112548858833874</c:v>
                </c:pt>
                <c:pt idx="21882" formatCode="General">
                  <c:v>-0.119916189202076</c:v>
                </c:pt>
                <c:pt idx="21883" formatCode="General">
                  <c:v>-0.127202124219917</c:v>
                </c:pt>
                <c:pt idx="21884" formatCode="General">
                  <c:v>-0.13440440186813701</c:v>
                </c:pt>
                <c:pt idx="21885" formatCode="General">
                  <c:v>-0.141520745940622</c:v>
                </c:pt>
                <c:pt idx="21886" formatCode="General">
                  <c:v>-0.14854775869033299</c:v>
                </c:pt>
                <c:pt idx="21887" formatCode="General">
                  <c:v>-0.155483063207526</c:v>
                </c:pt>
                <c:pt idx="21888" formatCode="General">
                  <c:v>-0.16232437940223499</c:v>
                </c:pt>
                <c:pt idx="21889" formatCode="General">
                  <c:v>-0.16906885972178601</c:v>
                </c:pt>
                <c:pt idx="21890" formatCode="General">
                  <c:v>-0.17571417350013599</c:v>
                </c:pt>
                <c:pt idx="21891" formatCode="General">
                  <c:v>-0.182258113520327</c:v>
                </c:pt>
                <c:pt idx="21892" formatCode="General">
                  <c:v>-0.188699017995167</c:v>
                </c:pt>
                <c:pt idx="21893" formatCode="General">
                  <c:v>-0.19503463554810199</c:v>
                </c:pt>
                <c:pt idx="21894" formatCode="General">
                  <c:v>-0.20126209130971701</c:v>
                </c:pt>
                <c:pt idx="21895" formatCode="General">
                  <c:v>-0.20737959920083601</c:v>
                </c:pt>
                <c:pt idx="21896" formatCode="General">
                  <c:v>-0.213385453339726</c:v>
                </c:pt>
                <c:pt idx="21897" formatCode="General">
                  <c:v>-0.21927731417833199</c:v>
                </c:pt>
                <c:pt idx="21898" formatCode="General">
                  <c:v>-0.225052776846667</c:v>
                </c:pt>
                <c:pt idx="21899" formatCode="General">
                  <c:v>-0.23071005734042599</c:v>
                </c:pt>
                <c:pt idx="21900" formatCode="General">
                  <c:v>-0.23624799007823899</c:v>
                </c:pt>
                <c:pt idx="21901" formatCode="General">
                  <c:v>-0.241664813277325</c:v>
                </c:pt>
                <c:pt idx="21902" formatCode="General">
                  <c:v>-0.24695814944260799</c:v>
                </c:pt>
                <c:pt idx="21903" formatCode="General">
                  <c:v>-0.25212669670034299</c:v>
                </c:pt>
                <c:pt idx="21904" formatCode="General">
                  <c:v>-0.25716923581669399</c:v>
                </c:pt>
                <c:pt idx="21905" formatCode="General">
                  <c:v>-0.26208395657372602</c:v>
                </c:pt>
                <c:pt idx="21906" formatCode="General">
                  <c:v>-0.26686953500279798</c:v>
                </c:pt>
                <c:pt idx="21907" formatCode="General">
                  <c:v>-0.27152467530378799</c:v>
                </c:pt>
                <c:pt idx="21908" formatCode="General">
                  <c:v>-0.27604803747147799</c:v>
                </c:pt>
                <c:pt idx="21909" formatCode="General">
                  <c:v>-0.28043828792519998</c:v>
                </c:pt>
                <c:pt idx="21910" formatCode="General">
                  <c:v>-0.28469464754173401</c:v>
                </c:pt>
                <c:pt idx="21911" formatCode="General">
                  <c:v>-0.28881631892159099</c:v>
                </c:pt>
                <c:pt idx="21912" formatCode="General">
                  <c:v>-0.29280189009046598</c:v>
                </c:pt>
                <c:pt idx="21913" formatCode="General">
                  <c:v>-0.29665039688574002</c:v>
                </c:pt>
                <c:pt idx="21914" formatCode="General">
                  <c:v>-0.30036088705447</c:v>
                </c:pt>
                <c:pt idx="21915" formatCode="General">
                  <c:v>-0.30393233498004202</c:v>
                </c:pt>
                <c:pt idx="21916" formatCode="General">
                  <c:v>-0.30736371587712102</c:v>
                </c:pt>
                <c:pt idx="21917" formatCode="General">
                  <c:v>-0.31065454173721602</c:v>
                </c:pt>
                <c:pt idx="21918" formatCode="General">
                  <c:v>-0.31380437226918101</c:v>
                </c:pt>
                <c:pt idx="21919" formatCode="General">
                  <c:v>-0.31681275799512598</c:v>
                </c:pt>
                <c:pt idx="21920" formatCode="General">
                  <c:v>-0.31967969159013898</c:v>
                </c:pt>
                <c:pt idx="21921" formatCode="General">
                  <c:v>-0.32240400409709902</c:v>
                </c:pt>
                <c:pt idx="21922" formatCode="General">
                  <c:v>-0.32498498726940001</c:v>
                </c:pt>
                <c:pt idx="21923" formatCode="General">
                  <c:v>-0.32742309725470098</c:v>
                </c:pt>
                <c:pt idx="21924" formatCode="General">
                  <c:v>-0.32971826652275898</c:v>
                </c:pt>
                <c:pt idx="21925" formatCode="General">
                  <c:v>-0.33187006850817902</c:v>
                </c:pt>
                <c:pt idx="21926" formatCode="General">
                  <c:v>-0.33387838007589798</c:v>
                </c:pt>
                <c:pt idx="21927" formatCode="General">
                  <c:v>-0.33574311757960401</c:v>
                </c:pt>
                <c:pt idx="21928" formatCode="General">
                  <c:v>-0.337464319028006</c:v>
                </c:pt>
                <c:pt idx="21929" formatCode="General">
                  <c:v>-0.33904214524292797</c:v>
                </c:pt>
                <c:pt idx="21930" formatCode="General">
                  <c:v>-0.34047671274922098</c:v>
                </c:pt>
                <c:pt idx="21931" formatCode="General">
                  <c:v>-0.34176824835314701</c:v>
                </c:pt>
                <c:pt idx="21932" formatCode="General">
                  <c:v>-0.34291709609577897</c:v>
                </c:pt>
                <c:pt idx="21933" formatCode="General">
                  <c:v>-0.34392355038401501</c:v>
                </c:pt>
                <c:pt idx="21934" formatCode="General">
                  <c:v>-0.34478800500157297</c:v>
                </c:pt>
                <c:pt idx="21935" formatCode="General">
                  <c:v>-0.34551091741920198</c:v>
                </c:pt>
                <c:pt idx="21936" formatCode="General">
                  <c:v>-0.34609280438233903</c:v>
                </c:pt>
                <c:pt idx="21937" formatCode="General">
                  <c:v>-0.34653429984425399</c:v>
                </c:pt>
                <c:pt idx="21938" formatCode="General">
                  <c:v>-0.34683609332982002</c:v>
                </c:pt>
                <c:pt idx="21939" formatCode="General">
                  <c:v>-0.34699886686977499</c:v>
                </c:pt>
                <c:pt idx="21940" formatCode="General">
                  <c:v>-0.34702334719282701</c:v>
                </c:pt>
                <c:pt idx="21941" formatCode="General">
                  <c:v>-0.34691037090532101</c:v>
                </c:pt>
                <c:pt idx="21942" formatCode="General">
                  <c:v>-0.34666083044825702</c:v>
                </c:pt>
                <c:pt idx="21943" formatCode="General">
                  <c:v>-0.34627566785581598</c:v>
                </c:pt>
                <c:pt idx="21944" formatCode="General">
                  <c:v>-0.34575587113509598</c:v>
                </c:pt>
                <c:pt idx="21945" formatCode="General">
                  <c:v>-0.34510248069413202</c:v>
                </c:pt>
                <c:pt idx="21946" formatCode="General">
                  <c:v>-0.34431663585059702</c:v>
                </c:pt>
                <c:pt idx="21947" formatCode="General">
                  <c:v>-0.343399469571597</c:v>
                </c:pt>
                <c:pt idx="21948" formatCode="General">
                  <c:v>-0.342352152996105</c:v>
                </c:pt>
                <c:pt idx="21949" formatCode="General">
                  <c:v>-0.341175962365319</c:v>
                </c:pt>
                <c:pt idx="21950" formatCode="General">
                  <c:v>-0.33987222319534599</c:v>
                </c:pt>
                <c:pt idx="21951" formatCode="General">
                  <c:v>-0.33844229990119501</c:v>
                </c:pt>
                <c:pt idx="21952" formatCode="General">
                  <c:v>-0.33688754127732201</c:v>
                </c:pt>
                <c:pt idx="21953" formatCode="General">
                  <c:v>-0.33520938945511303</c:v>
                </c:pt>
                <c:pt idx="21954" formatCode="General">
                  <c:v>-0.33340932917994598</c:v>
                </c:pt>
                <c:pt idx="21955" formatCode="General">
                  <c:v>-0.33148883222687803</c:v>
                </c:pt>
                <c:pt idx="21956" formatCode="General">
                  <c:v>-0.32944946964328697</c:v>
                </c:pt>
                <c:pt idx="21957" formatCode="General">
                  <c:v>-0.32729292044724101</c:v>
                </c:pt>
                <c:pt idx="21958" formatCode="General">
                  <c:v>-0.32502084944652399</c:v>
                </c:pt>
                <c:pt idx="21959" formatCode="General">
                  <c:v>-0.32263490180912102</c:v>
                </c:pt>
                <c:pt idx="21960" formatCode="General">
                  <c:v>-0.32013681553307399</c:v>
                </c:pt>
                <c:pt idx="21961" formatCode="General">
                  <c:v>-0.31752837526948002</c:v>
                </c:pt>
                <c:pt idx="21962" formatCode="General">
                  <c:v>-0.31481134771254099</c:v>
                </c:pt>
                <c:pt idx="21963" formatCode="General">
                  <c:v>-0.31198753642465998</c:v>
                </c:pt>
                <c:pt idx="21964" formatCode="General">
                  <c:v>-0.30905879495237798</c:v>
                </c:pt>
                <c:pt idx="21965" formatCode="General">
                  <c:v>-0.30602707753515601</c:v>
                </c:pt>
                <c:pt idx="21966" formatCode="General">
                  <c:v>-0.30289430286290597</c:v>
                </c:pt>
                <c:pt idx="21967" formatCode="General">
                  <c:v>-0.29966240498332603</c:v>
                </c:pt>
                <c:pt idx="21968" formatCode="General">
                  <c:v>-0.29633339638262002</c:v>
                </c:pt>
                <c:pt idx="21969" formatCode="General">
                  <c:v>-0.29290929442048802</c:v>
                </c:pt>
                <c:pt idx="21970" formatCode="General">
                  <c:v>-0.28939213711210299</c:v>
                </c:pt>
                <c:pt idx="21971" formatCode="General">
                  <c:v>-0.28578399719393699</c:v>
                </c:pt>
                <c:pt idx="21972" formatCode="General">
                  <c:v>-0.282086966686725</c:v>
                </c:pt>
                <c:pt idx="21973" formatCode="General">
                  <c:v>-0.27830315792097998</c:v>
                </c:pt>
                <c:pt idx="21974" formatCode="General">
                  <c:v>-0.27443470900553002</c:v>
                </c:pt>
                <c:pt idx="21975" formatCode="General">
                  <c:v>-0.27048377273923502</c:v>
                </c:pt>
                <c:pt idx="21976" formatCode="General">
                  <c:v>-0.266452518921586</c:v>
                </c:pt>
                <c:pt idx="21977" formatCode="General">
                  <c:v>-0.26234314062914499</c:v>
                </c:pt>
                <c:pt idx="21978" formatCode="General">
                  <c:v>-0.25815784495445998</c:v>
                </c:pt>
                <c:pt idx="21979" formatCode="General">
                  <c:v>-0.25389885554245301</c:v>
                </c:pt>
                <c:pt idx="21980" formatCode="General">
                  <c:v>-0.24956843269989701</c:v>
                </c:pt>
                <c:pt idx="21981" formatCode="General">
                  <c:v>-0.24516881313364899</c:v>
                </c:pt>
                <c:pt idx="21982" formatCode="General">
                  <c:v>-0.24070222128462901</c:v>
                </c:pt>
                <c:pt idx="21983" formatCode="General">
                  <c:v>-0.23617094054032201</c:v>
                </c:pt>
                <c:pt idx="21984" formatCode="General">
                  <c:v>-0.23157721153164801</c:v>
                </c:pt>
                <c:pt idx="21985" formatCode="General">
                  <c:v>-0.22692333215565</c:v>
                </c:pt>
                <c:pt idx="21986" formatCode="General">
                  <c:v>-0.222211613323577</c:v>
                </c:pt>
                <c:pt idx="21987" formatCode="General">
                  <c:v>-0.21744432085457999</c:v>
                </c:pt>
                <c:pt idx="21988" formatCode="General">
                  <c:v>-0.212623782095089</c:v>
                </c:pt>
                <c:pt idx="21989" formatCode="General">
                  <c:v>-0.20775228743084401</c:v>
                </c:pt>
                <c:pt idx="21990" formatCode="General">
                  <c:v>-0.20283213804828901</c:v>
                </c:pt>
                <c:pt idx="21991" formatCode="General">
                  <c:v>-0.19786565701275899</c:v>
                </c:pt>
                <c:pt idx="21992" formatCode="General">
                  <c:v>-0.19285518616957001</c:v>
                </c:pt>
                <c:pt idx="21993" formatCode="General">
                  <c:v>-0.18780302887764699</c:v>
                </c:pt>
                <c:pt idx="21994" formatCode="General">
                  <c:v>-0.18271144747731699</c:v>
                </c:pt>
                <c:pt idx="21995" formatCode="General">
                  <c:v>-0.17758272784267001</c:v>
                </c:pt>
                <c:pt idx="21996" formatCode="General">
                  <c:v>-0.17241918516192201</c:v>
                </c:pt>
                <c:pt idx="21997" formatCode="General">
                  <c:v>-0.16722310294111201</c:v>
                </c:pt>
                <c:pt idx="21998" formatCode="General">
                  <c:v>-0.16199668264922401</c:v>
                </c:pt>
                <c:pt idx="21999" formatCode="General">
                  <c:v>-0.15674220939174099</c:v>
                </c:pt>
                <c:pt idx="22000" formatCode="General">
                  <c:v>-0.15146196181080801</c:v>
                </c:pt>
                <c:pt idx="22001" formatCode="General">
                  <c:v>-0.146158197784795</c:v>
                </c:pt>
                <c:pt idx="22002" formatCode="General">
                  <c:v>-0.14083315980874</c:v>
                </c:pt>
                <c:pt idx="22003" formatCode="General">
                  <c:v>-0.135489073972969</c:v>
                </c:pt>
                <c:pt idx="22004" formatCode="General">
                  <c:v>-0.130128156694999</c:v>
                </c:pt>
                <c:pt idx="22005" formatCode="General">
                  <c:v>-0.12475261462023</c:v>
                </c:pt>
                <c:pt idx="22006" formatCode="General">
                  <c:v>-0.119364645856106</c:v>
                </c:pt>
                <c:pt idx="22007" formatCode="General">
                  <c:v>-0.11396639075119799</c:v>
                </c:pt>
                <c:pt idx="22008" formatCode="General">
                  <c:v>-0.10856003942395499</c:v>
                </c:pt>
                <c:pt idx="22009" formatCode="General">
                  <c:v>-0.103147729535816</c:v>
                </c:pt>
                <c:pt idx="22010" formatCode="General">
                  <c:v>-9.7731538852868297E-2</c:v>
                </c:pt>
                <c:pt idx="22011" formatCode="General">
                  <c:v>-9.2313549065370398E-2</c:v>
                </c:pt>
                <c:pt idx="22012" formatCode="General">
                  <c:v>-8.6895852819743699E-2</c:v>
                </c:pt>
                <c:pt idx="22013" formatCode="General">
                  <c:v>-8.1480504314007204E-2</c:v>
                </c:pt>
                <c:pt idx="22014" formatCode="General">
                  <c:v>-7.6069568873181101E-2</c:v>
                </c:pt>
                <c:pt idx="22015" formatCode="General">
                  <c:v>-7.0665069262716595E-2</c:v>
                </c:pt>
                <c:pt idx="22016" formatCode="General">
                  <c:v>-6.5268934842622695E-2</c:v>
                </c:pt>
                <c:pt idx="22017" formatCode="General">
                  <c:v>-5.9883162324502297E-2</c:v>
                </c:pt>
                <c:pt idx="22018" formatCode="General">
                  <c:v>-5.4509669551771701E-2</c:v>
                </c:pt>
                <c:pt idx="22019" formatCode="General">
                  <c:v>-4.9150345270083801E-2</c:v>
                </c:pt>
                <c:pt idx="22020" formatCode="General">
                  <c:v>-4.3807164457894197E-2</c:v>
                </c:pt>
                <c:pt idx="22021" formatCode="General">
                  <c:v>-3.8481990032507699E-2</c:v>
                </c:pt>
                <c:pt idx="22022" formatCode="General">
                  <c:v>-3.3176629514189197E-2</c:v>
                </c:pt>
                <c:pt idx="22023" formatCode="General">
                  <c:v>-2.78929035577208E-2</c:v>
                </c:pt>
                <c:pt idx="22024" formatCode="General">
                  <c:v>-2.2632603601948399E-2</c:v>
                </c:pt>
                <c:pt idx="22025" formatCode="General">
                  <c:v>-1.73974892983326E-2</c:v>
                </c:pt>
                <c:pt idx="22026" formatCode="General">
                  <c:v>-1.2189291502215101E-2</c:v>
                </c:pt>
                <c:pt idx="22027" formatCode="General">
                  <c:v>-7.0097153171316297E-3</c:v>
                </c:pt>
                <c:pt idx="22028" formatCode="General">
                  <c:v>-1.8604383358778601E-3</c:v>
                </c:pt>
                <c:pt idx="22029" formatCode="General">
                  <c:v>3.2568911350757302E-3</c:v>
                </c:pt>
                <c:pt idx="22030" formatCode="General">
                  <c:v>8.3406608656656708E-3</c:v>
                </c:pt>
                <c:pt idx="22031" formatCode="General">
                  <c:v>1.3389290227693499E-2</c:v>
                </c:pt>
                <c:pt idx="22032" formatCode="General">
                  <c:v>1.8401224497427999E-2</c:v>
                </c:pt>
                <c:pt idx="22033" formatCode="General">
                  <c:v>2.3374937130097698E-2</c:v>
                </c:pt>
                <c:pt idx="22034" formatCode="General">
                  <c:v>2.8308936232945201E-2</c:v>
                </c:pt>
                <c:pt idx="22035" formatCode="General">
                  <c:v>3.3201741742069503E-2</c:v>
                </c:pt>
                <c:pt idx="22036" formatCode="General">
                  <c:v>3.8051960704417999E-2</c:v>
                </c:pt>
                <c:pt idx="22037" formatCode="General">
                  <c:v>4.2858210760366403E-2</c:v>
                </c:pt>
                <c:pt idx="22038" formatCode="General">
                  <c:v>4.7619084263378998E-2</c:v>
                </c:pt>
                <c:pt idx="22039" formatCode="General">
                  <c:v>5.2333258113754298E-2</c:v>
                </c:pt>
                <c:pt idx="22040" formatCode="General">
                  <c:v>5.6999397936993101E-2</c:v>
                </c:pt>
                <c:pt idx="22041" formatCode="General">
                  <c:v>6.1616255143653799E-2</c:v>
                </c:pt>
                <c:pt idx="22042" formatCode="General">
                  <c:v>6.6182616604654604E-2</c:v>
                </c:pt>
                <c:pt idx="22043" formatCode="General">
                  <c:v>7.0697241870677593E-2</c:v>
                </c:pt>
                <c:pt idx="22044" formatCode="General">
                  <c:v>7.5158963254125993E-2</c:v>
                </c:pt>
                <c:pt idx="22045" formatCode="General">
                  <c:v>7.9566588824526205E-2</c:v>
                </c:pt>
                <c:pt idx="22046" formatCode="General">
                  <c:v>8.3919005544080799E-2</c:v>
                </c:pt>
                <c:pt idx="22047" formatCode="General">
                  <c:v>8.8215184843785405E-2</c:v>
                </c:pt>
                <c:pt idx="22048" formatCode="General">
                  <c:v>9.2454069679914305E-2</c:v>
                </c:pt>
                <c:pt idx="22049" formatCode="General">
                  <c:v>9.6634671259685403E-2</c:v>
                </c:pt>
                <c:pt idx="22050" formatCode="General">
                  <c:v>0.100756015886231</c:v>
                </c:pt>
                <c:pt idx="22051" formatCode="General">
                  <c:v>0.10481708997276</c:v>
                </c:pt>
                <c:pt idx="22052" formatCode="General">
                  <c:v>0.108817000463417</c:v>
                </c:pt>
                <c:pt idx="22053" formatCode="General">
                  <c:v>0.11275487320046899</c:v>
                </c:pt>
                <c:pt idx="22054" formatCode="General">
                  <c:v>0.116629789891148</c:v>
                </c:pt>
                <c:pt idx="22055" formatCode="General">
                  <c:v>0.12044095005622001</c:v>
                </c:pt>
                <c:pt idx="22056" formatCode="General">
                  <c:v>0.124187573533282</c:v>
                </c:pt>
                <c:pt idx="22057" formatCode="General">
                  <c:v>0.12786888857319201</c:v>
                </c:pt>
                <c:pt idx="22058" formatCode="General">
                  <c:v>0.131484185695699</c:v>
                </c:pt>
                <c:pt idx="22059" formatCode="General">
                  <c:v>0.13503276282118501</c:v>
                </c:pt>
                <c:pt idx="22060" formatCode="General">
                  <c:v>0.138513921794749</c:v>
                </c:pt>
                <c:pt idx="22061" formatCode="General">
                  <c:v>0.14192702749223399</c:v>
                </c:pt>
                <c:pt idx="22062" formatCode="General">
                  <c:v>0.145271505126504</c:v>
                </c:pt>
                <c:pt idx="22063" formatCode="General">
                  <c:v>0.148546729615809</c:v>
                </c:pt>
                <c:pt idx="22064" formatCode="General">
                  <c:v>0.15175212811686201</c:v>
                </c:pt>
                <c:pt idx="22065" formatCode="General">
                  <c:v>0.15488719238208601</c:v>
                </c:pt>
                <c:pt idx="22066" formatCode="General">
                  <c:v>0.15795142303079501</c:v>
                </c:pt>
                <c:pt idx="22067" formatCode="General">
                  <c:v>0.16094437193734901</c:v>
                </c:pt>
                <c:pt idx="22068" formatCode="General">
                  <c:v>0.16386553871537199</c:v>
                </c:pt>
                <c:pt idx="22069" formatCode="General">
                  <c:v>0.16671448059951799</c:v>
                </c:pt>
                <c:pt idx="22070" formatCode="General">
                  <c:v>0.16949087530325599</c:v>
                </c:pt>
                <c:pt idx="22071" formatCode="General">
                  <c:v>0.17219435389325899</c:v>
                </c:pt>
                <c:pt idx="22072" formatCode="General">
                  <c:v>0.17482454139588</c:v>
                </c:pt>
                <c:pt idx="22073" formatCode="General">
                  <c:v>0.17738112558696001</c:v>
                </c:pt>
                <c:pt idx="22074" formatCode="General">
                  <c:v>0.17986384859290599</c:v>
                </c:pt>
                <c:pt idx="22075" formatCode="General">
                  <c:v>0.18227233882928701</c:v>
                </c:pt>
                <c:pt idx="22076" formatCode="General">
                  <c:v>0.184606233664106</c:v>
                </c:pt>
                <c:pt idx="22077" formatCode="General">
                  <c:v>0.18686548421037</c:v>
                </c:pt>
                <c:pt idx="22078" formatCode="General">
                  <c:v>0.18905014287248401</c:v>
                </c:pt>
                <c:pt idx="22079" formatCode="General">
                  <c:v>0.191160147093316</c:v>
                </c:pt>
                <c:pt idx="22080" formatCode="General">
                  <c:v>0.19319528400108499</c:v>
                </c:pt>
                <c:pt idx="22081" formatCode="General">
                  <c:v>0.19515524140421001</c:v>
                </c:pt>
                <c:pt idx="22082" formatCode="General">
                  <c:v>0.197040159540152</c:v>
                </c:pt>
                <c:pt idx="22083" formatCode="General">
                  <c:v>0.19885006497016899</c:v>
                </c:pt>
                <c:pt idx="22084" formatCode="General">
                  <c:v>0.200584283296389</c:v>
                </c:pt>
                <c:pt idx="22085" formatCode="General">
                  <c:v>0.20224257222702199</c:v>
                </c:pt>
                <c:pt idx="22086" formatCode="General">
                  <c:v>0.20382524944607</c:v>
                </c:pt>
                <c:pt idx="22087" formatCode="General">
                  <c:v>0.20533260553955399</c:v>
                </c:pt>
                <c:pt idx="22088" formatCode="General">
                  <c:v>0.206764820215181</c:v>
                </c:pt>
                <c:pt idx="22089" formatCode="General">
                  <c:v>0.208121944295942</c:v>
                </c:pt>
                <c:pt idx="22090" formatCode="General">
                  <c:v>0.20940394984433799</c:v>
                </c:pt>
                <c:pt idx="22091" formatCode="General">
                  <c:v>0.21061122035451901</c:v>
                </c:pt>
                <c:pt idx="22092" formatCode="General">
                  <c:v>0.21174349035362799</c:v>
                </c:pt>
                <c:pt idx="22093" formatCode="General">
                  <c:v>0.21280038119348799</c:v>
                </c:pt>
                <c:pt idx="22094" formatCode="General">
                  <c:v>0.213782619006853</c:v>
                </c:pt>
                <c:pt idx="22095" formatCode="General">
                  <c:v>0.21469093655974</c:v>
                </c:pt>
                <c:pt idx="22096" formatCode="General">
                  <c:v>0.215525366373745</c:v>
                </c:pt>
                <c:pt idx="22097" formatCode="General">
                  <c:v>0.21628572347935901</c:v>
                </c:pt>
                <c:pt idx="22098" formatCode="General">
                  <c:v>0.216971753260607</c:v>
                </c:pt>
                <c:pt idx="22099" formatCode="General">
                  <c:v>0.21758374375548301</c:v>
                </c:pt>
                <c:pt idx="22100" formatCode="General">
                  <c:v>0.21812254470689199</c:v>
                </c:pt>
                <c:pt idx="22101" formatCode="General">
                  <c:v>0.21858839989633699</c:v>
                </c:pt>
                <c:pt idx="22102" formatCode="General">
                  <c:v>0.21898138384165899</c:v>
                </c:pt>
                <c:pt idx="22103" formatCode="General">
                  <c:v>0.21930152409492901</c:v>
                </c:pt>
                <c:pt idx="22104" formatCode="General">
                  <c:v>0.21954936327409699</c:v>
                </c:pt>
                <c:pt idx="22105" formatCode="General">
                  <c:v>0.21972539966185001</c:v>
                </c:pt>
                <c:pt idx="22106" formatCode="General">
                  <c:v>0.21982950304004001</c:v>
                </c:pt>
                <c:pt idx="22107" formatCode="General">
                  <c:v>0.219862047428944</c:v>
                </c:pt>
                <c:pt idx="22108" formatCode="General">
                  <c:v>0.219823975605551</c:v>
                </c:pt>
                <c:pt idx="22109" formatCode="General">
                  <c:v>0.219715653998759</c:v>
                </c:pt>
                <c:pt idx="22110" formatCode="General">
                  <c:v>0.21953735458388299</c:v>
                </c:pt>
                <c:pt idx="22111" formatCode="General">
                  <c:v>0.219289829129036</c:v>
                </c:pt>
                <c:pt idx="22112" formatCode="General">
                  <c:v>0.21897323598122001</c:v>
                </c:pt>
                <c:pt idx="22113" formatCode="General">
                  <c:v>0.218587635798903</c:v>
                </c:pt>
                <c:pt idx="22114" formatCode="General">
                  <c:v>0.21813363850829401</c:v>
                </c:pt>
                <c:pt idx="22115" formatCode="General">
                  <c:v>0.21761189325017599</c:v>
                </c:pt>
                <c:pt idx="22116" formatCode="General">
                  <c:v>0.21702301944747299</c:v>
                </c:pt>
                <c:pt idx="22117" formatCode="General">
                  <c:v>0.21636759881307699</c:v>
                </c:pt>
                <c:pt idx="22118" formatCode="General">
                  <c:v>0.215646170746018</c:v>
                </c:pt>
                <c:pt idx="22119" formatCode="General">
                  <c:v>0.214859290889129</c:v>
                </c:pt>
                <c:pt idx="22120" formatCode="General">
                  <c:v>0.21400802481289899</c:v>
                </c:pt>
                <c:pt idx="22121" formatCode="General">
                  <c:v>0.21309282654081399</c:v>
                </c:pt>
                <c:pt idx="22122" formatCode="General">
                  <c:v>0.212113517067891</c:v>
                </c:pt>
                <c:pt idx="22123" formatCode="General">
                  <c:v>0.21107094760048301</c:v>
                </c:pt>
                <c:pt idx="22124" formatCode="General">
                  <c:v>0.20996550789475299</c:v>
                </c:pt>
                <c:pt idx="22125" formatCode="General">
                  <c:v>0.208797544989162</c:v>
                </c:pt>
                <c:pt idx="22126" formatCode="General">
                  <c:v>0.20756802394952201</c:v>
                </c:pt>
                <c:pt idx="22127" formatCode="General">
                  <c:v>0.20627793347871301</c:v>
                </c:pt>
                <c:pt idx="22128" formatCode="General">
                  <c:v>0.204927674766337</c:v>
                </c:pt>
                <c:pt idx="22129" formatCode="General">
                  <c:v>0.203517599978848</c:v>
                </c:pt>
                <c:pt idx="22130" formatCode="General">
                  <c:v>0.20204861752654599</c:v>
                </c:pt>
                <c:pt idx="22131" formatCode="General">
                  <c:v>0.20052116968946901</c:v>
                </c:pt>
                <c:pt idx="22132" formatCode="General">
                  <c:v>0.19893624296767201</c:v>
                </c:pt>
                <c:pt idx="22133" formatCode="General">
                  <c:v>0.197294871774193</c:v>
                </c:pt>
                <c:pt idx="22134" formatCode="General">
                  <c:v>0.195597495208581</c:v>
                </c:pt>
                <c:pt idx="22135" formatCode="General">
                  <c:v>0.19384447462089299</c:v>
                </c:pt>
                <c:pt idx="22136" formatCode="General">
                  <c:v>0.19203623305376</c:v>
                </c:pt>
                <c:pt idx="22137" formatCode="General">
                  <c:v>0.19017382806212799</c:v>
                </c:pt>
                <c:pt idx="22138" formatCode="General">
                  <c:v>0.188258396783338</c:v>
                </c:pt>
                <c:pt idx="22139" formatCode="General">
                  <c:v>0.18629051036883101</c:v>
                </c:pt>
                <c:pt idx="22140" formatCode="General">
                  <c:v>0.184270747935563</c:v>
                </c:pt>
                <c:pt idx="22141" formatCode="General">
                  <c:v>0.18220026368318301</c:v>
                </c:pt>
                <c:pt idx="22142" formatCode="General">
                  <c:v>0.18007973679327</c:v>
                </c:pt>
                <c:pt idx="22143" formatCode="General">
                  <c:v>0.17790984891067499</c:v>
                </c:pt>
                <c:pt idx="22144" formatCode="General">
                  <c:v>0.175691883891052</c:v>
                </c:pt>
                <c:pt idx="22145" formatCode="General">
                  <c:v>0.17342663832036501</c:v>
                </c:pt>
                <c:pt idx="22146" formatCode="General">
                  <c:v>0.171114871567662</c:v>
                </c:pt>
                <c:pt idx="22147" formatCode="General">
                  <c:v>0.16875737435824201</c:v>
                </c:pt>
                <c:pt idx="22148" formatCode="General">
                  <c:v>0.16635497825898701</c:v>
                </c:pt>
                <c:pt idx="22149" formatCode="General">
                  <c:v>0.163908563388423</c:v>
                </c:pt>
                <c:pt idx="22150" formatCode="General">
                  <c:v>0.161419064148557</c:v>
                </c:pt>
                <c:pt idx="22151" formatCode="General">
                  <c:v>0.158887472874673</c:v>
                </c:pt>
                <c:pt idx="22152" formatCode="General">
                  <c:v>0.156314841394816</c:v>
                </c:pt>
                <c:pt idx="22153" formatCode="General">
                  <c:v>0.15370222072001599</c:v>
                </c:pt>
                <c:pt idx="22154" formatCode="General">
                  <c:v>0.15105016684015901</c:v>
                </c:pt>
                <c:pt idx="22155" formatCode="General">
                  <c:v>0.14835980294312101</c:v>
                </c:pt>
                <c:pt idx="22156" formatCode="General">
                  <c:v>0.14563235057507801</c:v>
                </c:pt>
                <c:pt idx="22157" formatCode="General">
                  <c:v>0.14286853493118401</c:v>
                </c:pt>
                <c:pt idx="22158" formatCode="General">
                  <c:v>0.140069615946249</c:v>
                </c:pt>
                <c:pt idx="22159" formatCode="General">
                  <c:v>0.13723638456323001</c:v>
                </c:pt>
                <c:pt idx="22160" formatCode="General">
                  <c:v>0.134369663412788</c:v>
                </c:pt>
                <c:pt idx="22161" formatCode="General">
                  <c:v>0.131470892264232</c:v>
                </c:pt>
                <c:pt idx="22162" formatCode="General">
                  <c:v>0.128541058552229</c:v>
                </c:pt>
                <c:pt idx="22163" formatCode="General">
                  <c:v>0.12558112994842399</c:v>
                </c:pt>
                <c:pt idx="22164" formatCode="General">
                  <c:v>0.12259213989734299</c:v>
                </c:pt>
                <c:pt idx="22165" formatCode="General">
                  <c:v>0.119575176833336</c:v>
                </c:pt>
                <c:pt idx="22166" formatCode="General">
                  <c:v>0.11653140642026701</c:v>
                </c:pt>
                <c:pt idx="22167" formatCode="General">
                  <c:v>0.113462055010353</c:v>
                </c:pt>
                <c:pt idx="22168" formatCode="General">
                  <c:v>0.110368426297816</c:v>
                </c:pt>
                <c:pt idx="22169" formatCode="General">
                  <c:v>0.107251819725595</c:v>
                </c:pt>
                <c:pt idx="22170" formatCode="General">
                  <c:v>0.104112990765533</c:v>
                </c:pt>
                <c:pt idx="22171" formatCode="General">
                  <c:v>0.10095269954835</c:v>
                </c:pt>
                <c:pt idx="22172" formatCode="General">
                  <c:v>9.7772382309136693E-2</c:v>
                </c:pt>
                <c:pt idx="22173" formatCode="General">
                  <c:v>9.4573563583116693E-2</c:v>
                </c:pt>
                <c:pt idx="22174" formatCode="General">
                  <c:v>9.13572475666872E-2</c:v>
                </c:pt>
                <c:pt idx="22175" formatCode="General">
                  <c:v>8.8124455252524603E-2</c:v>
                </c:pt>
                <c:pt idx="22176" formatCode="General">
                  <c:v>8.4876824829669795E-2</c:v>
                </c:pt>
                <c:pt idx="22177" formatCode="General">
                  <c:v>8.1615521545897199E-2</c:v>
                </c:pt>
                <c:pt idx="22178" formatCode="General">
                  <c:v>7.8341685920277196E-2</c:v>
                </c:pt>
                <c:pt idx="22179" formatCode="General">
                  <c:v>7.5056499459596804E-2</c:v>
                </c:pt>
                <c:pt idx="22180" formatCode="General">
                  <c:v>7.1761130607659901E-2</c:v>
                </c:pt>
                <c:pt idx="22181" formatCode="General">
                  <c:v>6.8456246272337706E-2</c:v>
                </c:pt>
                <c:pt idx="22182" formatCode="General">
                  <c:v>6.5143138904966799E-2</c:v>
                </c:pt>
                <c:pt idx="22183" formatCode="General">
                  <c:v>6.1823813537023597E-2</c:v>
                </c:pt>
                <c:pt idx="22184" formatCode="General">
                  <c:v>5.8499762087577699E-2</c:v>
                </c:pt>
                <c:pt idx="22185" formatCode="General">
                  <c:v>5.5171902034052797E-2</c:v>
                </c:pt>
                <c:pt idx="22186" formatCode="General">
                  <c:v>5.1841691787372302E-2</c:v>
                </c:pt>
                <c:pt idx="22187" formatCode="General">
                  <c:v>4.8510658205946501E-2</c:v>
                </c:pt>
                <c:pt idx="22188" formatCode="General">
                  <c:v>4.5179739278633002E-2</c:v>
                </c:pt>
                <c:pt idx="22189" formatCode="General">
                  <c:v>4.1849881363925499E-2</c:v>
                </c:pt>
                <c:pt idx="22190" formatCode="General">
                  <c:v>3.8522652499067098E-2</c:v>
                </c:pt>
                <c:pt idx="22191" formatCode="General">
                  <c:v>3.5199705305071202E-2</c:v>
                </c:pt>
                <c:pt idx="22192" formatCode="General">
                  <c:v>3.1882172315529603E-2</c:v>
                </c:pt>
                <c:pt idx="22193" formatCode="General">
                  <c:v>2.8571688147578399E-2</c:v>
                </c:pt>
                <c:pt idx="22194" formatCode="General">
                  <c:v>2.5269378183228199E-2</c:v>
                </c:pt>
                <c:pt idx="22195" formatCode="General">
                  <c:v>2.1976353205722401E-2</c:v>
                </c:pt>
                <c:pt idx="22196" formatCode="General">
                  <c:v>1.8694350340233701E-2</c:v>
                </c:pt>
                <c:pt idx="22197" formatCode="General">
                  <c:v>1.5425152835875E-2</c:v>
                </c:pt>
                <c:pt idx="22198" formatCode="General">
                  <c:v>1.21699555370147E-2</c:v>
                </c:pt>
                <c:pt idx="22199" formatCode="General">
                  <c:v>8.9298547642961308E-3</c:v>
                </c:pt>
                <c:pt idx="22200" formatCode="General">
                  <c:v>5.7059361034828698E-3</c:v>
                </c:pt>
                <c:pt idx="22201" formatCode="General">
                  <c:v>2.4993279936033901E-3</c:v>
                </c:pt>
                <c:pt idx="22202" formatCode="General">
                  <c:v>-6.8821787099261004E-4</c:v>
                </c:pt>
                <c:pt idx="22203" formatCode="General">
                  <c:v>-3.8549094585652202E-3</c:v>
                </c:pt>
                <c:pt idx="22204" formatCode="General">
                  <c:v>-6.9995513072104599E-3</c:v>
                </c:pt>
                <c:pt idx="22205" formatCode="General">
                  <c:v>-1.0121056625318699E-2</c:v>
                </c:pt>
                <c:pt idx="22206" formatCode="General">
                  <c:v>-1.32183610341779E-2</c:v>
                </c:pt>
                <c:pt idx="22207" formatCode="General">
                  <c:v>-1.6290370031573E-2</c:v>
                </c:pt>
                <c:pt idx="22208" formatCode="General">
                  <c:v>-1.9335379154171699E-2</c:v>
                </c:pt>
                <c:pt idx="22209" formatCode="General">
                  <c:v>-2.2351656986566201E-2</c:v>
                </c:pt>
                <c:pt idx="22210" formatCode="General">
                  <c:v>-2.5338081718520099E-2</c:v>
                </c:pt>
                <c:pt idx="22211" formatCode="General">
                  <c:v>-2.8293592643689702E-2</c:v>
                </c:pt>
                <c:pt idx="22212" formatCode="General">
                  <c:v>-3.1216610926765299E-2</c:v>
                </c:pt>
                <c:pt idx="22213" formatCode="General">
                  <c:v>-3.4106111741279803E-2</c:v>
                </c:pt>
                <c:pt idx="22214" formatCode="General">
                  <c:v>-3.6961131117900399E-2</c:v>
                </c:pt>
                <c:pt idx="22215" formatCode="General">
                  <c:v>-3.9780124838207601E-2</c:v>
                </c:pt>
                <c:pt idx="22216" formatCode="General">
                  <c:v>-4.2561487111926401E-2</c:v>
                </c:pt>
                <c:pt idx="22217" formatCode="General">
                  <c:v>-4.53036901933885E-2</c:v>
                </c:pt>
                <c:pt idx="22218" formatCode="General">
                  <c:v>-4.8005856539159703E-2</c:v>
                </c:pt>
                <c:pt idx="22219" formatCode="General">
                  <c:v>-5.06672025086514E-2</c:v>
                </c:pt>
                <c:pt idx="22220" formatCode="General">
                  <c:v>-5.3286390867785798E-2</c:v>
                </c:pt>
                <c:pt idx="22221" formatCode="General">
                  <c:v>-5.5862042554920402E-2</c:v>
                </c:pt>
                <c:pt idx="22222" formatCode="General">
                  <c:v>-5.8392809336285101E-2</c:v>
                </c:pt>
                <c:pt idx="22223" formatCode="General">
                  <c:v>-6.0877387222664503E-2</c:v>
                </c:pt>
                <c:pt idx="22224" formatCode="General">
                  <c:v>-6.3314527842751003E-2</c:v>
                </c:pt>
                <c:pt idx="22225" formatCode="General">
                  <c:v>-6.5703047473691698E-2</c:v>
                </c:pt>
                <c:pt idx="22226" formatCode="General">
                  <c:v>-6.8041833551198305E-2</c:v>
                </c:pt>
                <c:pt idx="22227" formatCode="General">
                  <c:v>-7.0329848601468903E-2</c:v>
                </c:pt>
                <c:pt idx="22228" formatCode="General">
                  <c:v>-7.2566125663790698E-2</c:v>
                </c:pt>
                <c:pt idx="22229" formatCode="General">
                  <c:v>-7.4749706169833299E-2</c:v>
                </c:pt>
                <c:pt idx="22230" formatCode="General">
                  <c:v>-7.6879621151568003E-2</c:v>
                </c:pt>
                <c:pt idx="22231" formatCode="General">
                  <c:v>-7.8954838502548502E-2</c:v>
                </c:pt>
                <c:pt idx="22232" formatCode="General">
                  <c:v>-8.0974377989594198E-2</c:v>
                </c:pt>
                <c:pt idx="22233" formatCode="General">
                  <c:v>-8.2937375227625704E-2</c:v>
                </c:pt>
                <c:pt idx="22234" formatCode="General">
                  <c:v>-8.48429138327636E-2</c:v>
                </c:pt>
                <c:pt idx="22235" formatCode="General">
                  <c:v>-8.66900670666685E-2</c:v>
                </c:pt>
                <c:pt idx="22236" formatCode="General">
                  <c:v>-8.8477965839167796E-2</c:v>
                </c:pt>
                <c:pt idx="22237" formatCode="General">
                  <c:v>-9.0205803268358503E-2</c:v>
                </c:pt>
                <c:pt idx="22238" formatCode="General">
                  <c:v>-9.1872776149589205E-2</c:v>
                </c:pt>
                <c:pt idx="22239" formatCode="General">
                  <c:v>-9.3478075780324202E-2</c:v>
                </c:pt>
                <c:pt idx="22240" formatCode="General">
                  <c:v>-9.5020899895368396E-2</c:v>
                </c:pt>
                <c:pt idx="22241" formatCode="General">
                  <c:v>-9.6500562694122397E-2</c:v>
                </c:pt>
                <c:pt idx="22242" formatCode="General">
                  <c:v>-9.7916388823152303E-2</c:v>
                </c:pt>
                <c:pt idx="22243" formatCode="General">
                  <c:v>-9.9267650279240602E-2</c:v>
                </c:pt>
                <c:pt idx="22244" formatCode="General">
                  <c:v>-0.10055373636395901</c:v>
                </c:pt>
                <c:pt idx="22245" formatCode="General">
                  <c:v>-0.10177410581574001</c:v>
                </c:pt>
                <c:pt idx="22246" formatCode="General">
                  <c:v>-0.102928170663007</c:v>
                </c:pt>
                <c:pt idx="22247" formatCode="General">
                  <c:v>-0.104015397071896</c:v>
                </c:pt>
                <c:pt idx="22248" formatCode="General">
                  <c:v>-0.105035311735936</c:v>
                </c:pt>
                <c:pt idx="22249" formatCode="General">
                  <c:v>-0.105987395131554</c:v>
                </c:pt>
                <c:pt idx="22250" formatCode="General">
                  <c:v>-0.106871242457879</c:v>
                </c:pt>
                <c:pt idx="22251" formatCode="General">
                  <c:v>-0.10768652232063</c:v>
                </c:pt>
                <c:pt idx="22252" formatCode="General">
                  <c:v>-0.108432907007807</c:v>
                </c:pt>
                <c:pt idx="22253" formatCode="General">
                  <c:v>-0.109110067821446</c:v>
                </c:pt>
                <c:pt idx="22254" formatCode="General">
                  <c:v>-0.109717731595387</c:v>
                </c:pt>
                <c:pt idx="22255" formatCode="General">
                  <c:v>-0.11025568961406899</c:v>
                </c:pt>
                <c:pt idx="22256" formatCode="General">
                  <c:v>-0.11072379562382401</c:v>
                </c:pt>
                <c:pt idx="22257" formatCode="General">
                  <c:v>-0.111121960027105</c:v>
                </c:pt>
                <c:pt idx="22258" formatCode="General">
                  <c:v>-0.11145009005323001</c:v>
                </c:pt>
                <c:pt idx="22259" formatCode="General">
                  <c:v>-0.111708140309079</c:v>
                </c:pt>
                <c:pt idx="22260" formatCode="General">
                  <c:v>-0.11189612782773201</c:v>
                </c:pt>
                <c:pt idx="22261" formatCode="General">
                  <c:v>-0.112014112139703</c:v>
                </c:pt>
                <c:pt idx="22262" formatCode="General">
                  <c:v>-0.11206217641569199</c:v>
                </c:pt>
                <c:pt idx="22263" formatCode="General">
                  <c:v>-0.112040451471095</c:v>
                </c:pt>
                <c:pt idx="22264" formatCode="General">
                  <c:v>-0.11194911902055001</c:v>
                </c:pt>
                <c:pt idx="22265" formatCode="General">
                  <c:v>-0.111788386079331</c:v>
                </c:pt>
                <c:pt idx="22266" formatCode="General">
                  <c:v>-0.111558507225864</c:v>
                </c:pt>
                <c:pt idx="22267" formatCode="General">
                  <c:v>-0.11125984011190899</c:v>
                </c:pt>
                <c:pt idx="22268" formatCode="General">
                  <c:v>-0.110892761748799</c:v>
                </c:pt>
                <c:pt idx="22269" formatCode="General">
                  <c:v>-0.110457614062829</c:v>
                </c:pt>
                <c:pt idx="22270" formatCode="General">
                  <c:v>-0.10995481374732299</c:v>
                </c:pt>
                <c:pt idx="22271" formatCode="General">
                  <c:v>-0.10938486050867</c:v>
                </c:pt>
                <c:pt idx="22272" formatCode="General">
                  <c:v>-0.108748280046826</c:v>
                </c:pt>
                <c:pt idx="22273" formatCode="General">
                  <c:v>-0.108045666950511</c:v>
                </c:pt>
                <c:pt idx="22274" formatCode="General">
                  <c:v>-0.10727763405896</c:v>
                </c:pt>
                <c:pt idx="22275" formatCode="General">
                  <c:v>-0.106444858805594</c:v>
                </c:pt>
                <c:pt idx="22276" formatCode="General">
                  <c:v>-0.105548077267968</c:v>
                </c:pt>
                <c:pt idx="22277" formatCode="General">
                  <c:v>-0.104587973006405</c:v>
                </c:pt>
                <c:pt idx="22278" formatCode="General">
                  <c:v>-0.10356533233219101</c:v>
                </c:pt>
                <c:pt idx="22279" formatCode="General">
                  <c:v>-0.102481005781159</c:v>
                </c:pt>
                <c:pt idx="22280" formatCode="General">
                  <c:v>-0.101335895338088</c:v>
                </c:pt>
                <c:pt idx="22281" formatCode="General">
                  <c:v>-0.100130945939328</c:v>
                </c:pt>
                <c:pt idx="22282" formatCode="General">
                  <c:v>-9.8867087771661602E-2</c:v>
                </c:pt>
                <c:pt idx="22283" formatCode="General">
                  <c:v>-9.7545339427381195E-2</c:v>
                </c:pt>
                <c:pt idx="22284" formatCode="General">
                  <c:v>-9.6166758619025294E-2</c:v>
                </c:pt>
                <c:pt idx="22285" formatCode="General">
                  <c:v>-9.4732435169427406E-2</c:v>
                </c:pt>
                <c:pt idx="22286" formatCode="General">
                  <c:v>-9.3243523080658197E-2</c:v>
                </c:pt>
                <c:pt idx="22287" formatCode="General">
                  <c:v>-9.1701035080910598E-2</c:v>
                </c:pt>
                <c:pt idx="22288" formatCode="General">
                  <c:v>-9.0106159399237606E-2</c:v>
                </c:pt>
                <c:pt idx="22289" formatCode="General">
                  <c:v>-8.8460272554807401E-2</c:v>
                </c:pt>
                <c:pt idx="22290" formatCode="General">
                  <c:v>-8.6765070549844905E-2</c:v>
                </c:pt>
                <c:pt idx="22291" formatCode="General">
                  <c:v>-8.5022174410652296E-2</c:v>
                </c:pt>
                <c:pt idx="22292" formatCode="General">
                  <c:v>-8.32324942888686E-2</c:v>
                </c:pt>
                <c:pt idx="22293" formatCode="General">
                  <c:v>-8.1396857011538606E-2</c:v>
                </c:pt>
                <c:pt idx="22294" formatCode="General">
                  <c:v>-7.9517185369497895E-2</c:v>
                </c:pt>
                <c:pt idx="22295" formatCode="General">
                  <c:v>-7.7595372466323406E-2</c:v>
                </c:pt>
                <c:pt idx="22296" formatCode="General">
                  <c:v>-7.5632102711331306E-2</c:v>
                </c:pt>
                <c:pt idx="22297" formatCode="General">
                  <c:v>-7.3629043680013606E-2</c:v>
                </c:pt>
                <c:pt idx="22298" formatCode="General">
                  <c:v>-7.1588407363263704E-2</c:v>
                </c:pt>
                <c:pt idx="22299" formatCode="General">
                  <c:v>-6.9511216758802702E-2</c:v>
                </c:pt>
                <c:pt idx="22300" formatCode="General">
                  <c:v>-6.7398854227845501E-2</c:v>
                </c:pt>
                <c:pt idx="22301" formatCode="General">
                  <c:v>-6.5253259962816196E-2</c:v>
                </c:pt>
                <c:pt idx="22302" formatCode="General">
                  <c:v>-6.3076321974322294E-2</c:v>
                </c:pt>
                <c:pt idx="22303" formatCode="General">
                  <c:v>-6.0869805464033998E-2</c:v>
                </c:pt>
                <c:pt idx="22304" formatCode="General">
                  <c:v>-5.8635372255776197E-2</c:v>
                </c:pt>
                <c:pt idx="22305" formatCode="General">
                  <c:v>-5.6375136791531603E-2</c:v>
                </c:pt>
                <c:pt idx="22306" formatCode="General">
                  <c:v>-5.4091068810423602E-2</c:v>
                </c:pt>
                <c:pt idx="22307" formatCode="General">
                  <c:v>-5.1784411711507897E-2</c:v>
                </c:pt>
                <c:pt idx="22308" formatCode="General">
                  <c:v>-4.9456786710620301E-2</c:v>
                </c:pt>
                <c:pt idx="22309" formatCode="General">
                  <c:v>-4.7110329403443001E-2</c:v>
                </c:pt>
                <c:pt idx="22310" formatCode="General">
                  <c:v>-4.4747077384991202E-2</c:v>
                </c:pt>
                <c:pt idx="22311" formatCode="General">
                  <c:v>-4.2368899123585102E-2</c:v>
                </c:pt>
                <c:pt idx="22312" formatCode="General">
                  <c:v>-3.9977514632863503E-2</c:v>
                </c:pt>
                <c:pt idx="22313" formatCode="General">
                  <c:v>-3.7575054257052799E-2</c:v>
                </c:pt>
                <c:pt idx="22314" formatCode="General">
                  <c:v>-3.5163525305386002E-2</c:v>
                </c:pt>
                <c:pt idx="22315" formatCode="General">
                  <c:v>-3.2744787301791103E-2</c:v>
                </c:pt>
                <c:pt idx="22316" formatCode="General">
                  <c:v>-3.0321087750635099E-2</c:v>
                </c:pt>
                <c:pt idx="22317" formatCode="General">
                  <c:v>-2.7894482668781698E-2</c:v>
                </c:pt>
                <c:pt idx="22318" formatCode="General">
                  <c:v>-2.5466238885537701E-2</c:v>
                </c:pt>
                <c:pt idx="22319" formatCode="General">
                  <c:v>-2.3038019671235799E-2</c:v>
                </c:pt>
                <c:pt idx="22320" formatCode="General">
                  <c:v>-2.06125003651834E-2</c:v>
                </c:pt>
                <c:pt idx="22321" formatCode="General">
                  <c:v>-1.8191714057222998E-2</c:v>
                </c:pt>
                <c:pt idx="22322" formatCode="General">
                  <c:v>-1.5777433093024699E-2</c:v>
                </c:pt>
                <c:pt idx="22323" formatCode="General">
                  <c:v>-1.3371803538981699E-2</c:v>
                </c:pt>
                <c:pt idx="22324" formatCode="General">
                  <c:v>-1.09768554028148E-2</c:v>
                </c:pt>
                <c:pt idx="22325" formatCode="General">
                  <c:v>-8.5949309489784693E-3</c:v>
                </c:pt>
                <c:pt idx="22326" formatCode="General">
                  <c:v>-6.2276486634997097E-3</c:v>
                </c:pt>
                <c:pt idx="22327" formatCode="General">
                  <c:v>-3.8769363915224101E-3</c:v>
                </c:pt>
                <c:pt idx="22328" formatCode="General">
                  <c:v>-1.5450979419956499E-3</c:v>
                </c:pt>
                <c:pt idx="22329" formatCode="General">
                  <c:v>7.6629782449055795E-4</c:v>
                </c:pt>
                <c:pt idx="22330" formatCode="General">
                  <c:v>3.0553652687838702E-3</c:v>
                </c:pt>
                <c:pt idx="22331" formatCode="General">
                  <c:v>5.3197929190064502E-3</c:v>
                </c:pt>
                <c:pt idx="22332" formatCode="General">
                  <c:v>7.5574440750771901E-3</c:v>
                </c:pt>
                <c:pt idx="22333" formatCode="General">
                  <c:v>9.7664487103130398E-3</c:v>
                </c:pt>
                <c:pt idx="22334" formatCode="General">
                  <c:v>1.1945164442509501E-2</c:v>
                </c:pt>
                <c:pt idx="22335" formatCode="General">
                  <c:v>1.40916323596677E-2</c:v>
                </c:pt>
                <c:pt idx="22336" formatCode="General">
                  <c:v>1.6204026646742399E-2</c:v>
                </c:pt>
                <c:pt idx="22337" formatCode="General">
                  <c:v>1.8280197345002799E-2</c:v>
                </c:pt>
                <c:pt idx="22338" formatCode="General">
                  <c:v>2.0318232969602699E-2</c:v>
                </c:pt>
                <c:pt idx="22339" formatCode="General">
                  <c:v>2.2317015665090301E-2</c:v>
                </c:pt>
                <c:pt idx="22340" formatCode="General">
                  <c:v>2.4274583344972699E-2</c:v>
                </c:pt>
                <c:pt idx="22341" formatCode="General">
                  <c:v>2.6189086467949301E-2</c:v>
                </c:pt>
                <c:pt idx="22342" formatCode="General">
                  <c:v>2.8058889971160201E-2</c:v>
                </c:pt>
                <c:pt idx="22343" formatCode="General">
                  <c:v>2.98820194800253E-2</c:v>
                </c:pt>
                <c:pt idx="22344" formatCode="General">
                  <c:v>3.1656697259516101E-2</c:v>
                </c:pt>
                <c:pt idx="22345" formatCode="General">
                  <c:v>3.3381367216616997E-2</c:v>
                </c:pt>
                <c:pt idx="22346" formatCode="General">
                  <c:v>3.50541572207239E-2</c:v>
                </c:pt>
                <c:pt idx="22347" formatCode="General">
                  <c:v>3.66733948775212E-2</c:v>
                </c:pt>
                <c:pt idx="22348" formatCode="General">
                  <c:v>3.8237707877395603E-2</c:v>
                </c:pt>
                <c:pt idx="22349" formatCode="General">
                  <c:v>3.9745957660092902E-2</c:v>
                </c:pt>
                <c:pt idx="22350" formatCode="General">
                  <c:v>4.1196644526176697E-2</c:v>
                </c:pt>
                <c:pt idx="22351" formatCode="General">
                  <c:v>4.25878993083489E-2</c:v>
                </c:pt>
                <c:pt idx="22352" formatCode="General">
                  <c:v>4.39185953018984E-2</c:v>
                </c:pt>
                <c:pt idx="22353" formatCode="General">
                  <c:v>4.5187357690658903E-2</c:v>
                </c:pt>
                <c:pt idx="22354" formatCode="General">
                  <c:v>4.6393007736315099E-2</c:v>
                </c:pt>
                <c:pt idx="22355" formatCode="General">
                  <c:v>4.7534530858915298E-2</c:v>
                </c:pt>
                <c:pt idx="22356" formatCode="General">
                  <c:v>4.8610015780894897E-2</c:v>
                </c:pt>
                <c:pt idx="22357" formatCode="General">
                  <c:v>4.9618303073255099E-2</c:v>
                </c:pt>
                <c:pt idx="22358" formatCode="General">
                  <c:v>5.0559087117947897E-2</c:v>
                </c:pt>
                <c:pt idx="22359" formatCode="General">
                  <c:v>5.1431147156611297E-2</c:v>
                </c:pt>
                <c:pt idx="22360" formatCode="General">
                  <c:v>5.2232800547306002E-2</c:v>
                </c:pt>
                <c:pt idx="22361" formatCode="General">
                  <c:v>5.2963121408504898E-2</c:v>
                </c:pt>
                <c:pt idx="22362" formatCode="General">
                  <c:v>5.3621468252445098E-2</c:v>
                </c:pt>
                <c:pt idx="22363" formatCode="General">
                  <c:v>5.4206853116407598E-2</c:v>
                </c:pt>
                <c:pt idx="22364" formatCode="General">
                  <c:v>5.4718460323166102E-2</c:v>
                </c:pt>
                <c:pt idx="22365" formatCode="General">
                  <c:v>5.5155657096976798E-2</c:v>
                </c:pt>
                <c:pt idx="22366" formatCode="General">
                  <c:v>5.5517444672049901E-2</c:v>
                </c:pt>
                <c:pt idx="22367" formatCode="General">
                  <c:v>5.5803026095053797E-2</c:v>
                </c:pt>
                <c:pt idx="22368" formatCode="General">
                  <c:v>5.6012394073897798E-2</c:v>
                </c:pt>
                <c:pt idx="22369" formatCode="General">
                  <c:v>5.6145197419848497E-2</c:v>
                </c:pt>
                <c:pt idx="22370" formatCode="General">
                  <c:v>5.6200611736938397E-2</c:v>
                </c:pt>
                <c:pt idx="22371" formatCode="General">
                  <c:v>5.6177924246959499E-2</c:v>
                </c:pt>
                <c:pt idx="22372" formatCode="General">
                  <c:v>5.6076614674950301E-2</c:v>
                </c:pt>
                <c:pt idx="22373" formatCode="General">
                  <c:v>5.5896369889659098E-2</c:v>
                </c:pt>
                <c:pt idx="22374" formatCode="General">
                  <c:v>5.5637030121946401E-2</c:v>
                </c:pt>
                <c:pt idx="22375" formatCode="General">
                  <c:v>5.5298095000178397E-2</c:v>
                </c:pt>
                <c:pt idx="22376" formatCode="General">
                  <c:v>5.4879720368352397E-2</c:v>
                </c:pt>
                <c:pt idx="22377" formatCode="General">
                  <c:v>5.4381746931159797E-2</c:v>
                </c:pt>
                <c:pt idx="22378" formatCode="General">
                  <c:v>5.3804097016521897E-2</c:v>
                </c:pt>
                <c:pt idx="22379" formatCode="General">
                  <c:v>5.3146832159560002E-2</c:v>
                </c:pt>
                <c:pt idx="22380" formatCode="General">
                  <c:v>5.2409666751312103E-2</c:v>
                </c:pt>
                <c:pt idx="22381" formatCode="General">
                  <c:v>5.1593513795631797E-2</c:v>
                </c:pt>
                <c:pt idx="22382" formatCode="General">
                  <c:v>5.0698397973346597E-2</c:v>
                </c:pt>
                <c:pt idx="22383" formatCode="General">
                  <c:v>4.9724375259592397E-2</c:v>
                </c:pt>
                <c:pt idx="22384" formatCode="General">
                  <c:v>4.8672190974767202E-2</c:v>
                </c:pt>
                <c:pt idx="22385" formatCode="General">
                  <c:v>4.7542127954389897E-2</c:v>
                </c:pt>
                <c:pt idx="22386" formatCode="General">
                  <c:v>4.6333959395522401E-2</c:v>
                </c:pt>
                <c:pt idx="22387" formatCode="General">
                  <c:v>4.50481357749552E-2</c:v>
                </c:pt>
                <c:pt idx="22388" formatCode="General">
                  <c:v>4.3685873034490501E-2</c:v>
                </c:pt>
                <c:pt idx="22389" formatCode="General">
                  <c:v>4.2247927009149103E-2</c:v>
                </c:pt>
                <c:pt idx="22390" formatCode="General">
                  <c:v>4.0734531278103003E-2</c:v>
                </c:pt>
                <c:pt idx="22391" formatCode="General">
                  <c:v>3.9146510898541001E-2</c:v>
                </c:pt>
                <c:pt idx="22392" formatCode="General">
                  <c:v>3.7484807600626398E-2</c:v>
                </c:pt>
                <c:pt idx="22393" formatCode="General">
                  <c:v>3.5749879492853603E-2</c:v>
                </c:pt>
                <c:pt idx="22394" formatCode="General">
                  <c:v>3.3942787016624398E-2</c:v>
                </c:pt>
                <c:pt idx="22395" formatCode="General">
                  <c:v>3.2064676879241999E-2</c:v>
                </c:pt>
                <c:pt idx="22396" formatCode="General">
                  <c:v>3.01161533675573E-2</c:v>
                </c:pt>
                <c:pt idx="22397" formatCode="General">
                  <c:v>2.8097833050690999E-2</c:v>
                </c:pt>
                <c:pt idx="22398" formatCode="General">
                  <c:v>2.60109882780814E-2</c:v>
                </c:pt>
                <c:pt idx="22399" formatCode="General">
                  <c:v>2.3857029371484598E-2</c:v>
                </c:pt>
                <c:pt idx="22400" formatCode="General">
                  <c:v>2.16374242982415E-2</c:v>
                </c:pt>
                <c:pt idx="22401" formatCode="General">
                  <c:v>1.9353676403156099E-2</c:v>
                </c:pt>
                <c:pt idx="22402" formatCode="General">
                  <c:v>1.70072436065003E-2</c:v>
                </c:pt>
                <c:pt idx="22403" formatCode="General">
                  <c:v>1.45990276392095E-2</c:v>
                </c:pt>
                <c:pt idx="22404" formatCode="General">
                  <c:v>1.21304240159456E-2</c:v>
                </c:pt>
                <c:pt idx="22405" formatCode="General">
                  <c:v>9.6029052938186796E-3</c:v>
                </c:pt>
                <c:pt idx="22406" formatCode="General">
                  <c:v>7.0179748165670698E-3</c:v>
                </c:pt>
                <c:pt idx="22407" formatCode="General">
                  <c:v>4.37768434478388E-3</c:v>
                </c:pt>
                <c:pt idx="22408" formatCode="General">
                  <c:v>1.6835244165891499E-3</c:v>
                </c:pt>
                <c:pt idx="22409" formatCode="General">
                  <c:v>-1.06314091669493E-3</c:v>
                </c:pt>
                <c:pt idx="22410" formatCode="General">
                  <c:v>-3.8609558797762199E-3</c:v>
                </c:pt>
                <c:pt idx="22411" formatCode="General">
                  <c:v>-6.7080168343496898E-3</c:v>
                </c:pt>
                <c:pt idx="22412" formatCode="General">
                  <c:v>-9.6023791490085202E-3</c:v>
                </c:pt>
                <c:pt idx="22413" formatCode="General">
                  <c:v>-1.25421578253678E-2</c:v>
                </c:pt>
                <c:pt idx="22414" formatCode="General">
                  <c:v>-1.55255297518319E-2</c:v>
                </c:pt>
                <c:pt idx="22415" formatCode="General">
                  <c:v>-1.8550766590839599E-2</c:v>
                </c:pt>
                <c:pt idx="22416" formatCode="General">
                  <c:v>-2.1616166428631199E-2</c:v>
                </c:pt>
                <c:pt idx="22417" formatCode="General">
                  <c:v>-2.4719524039120599E-2</c:v>
                </c:pt>
                <c:pt idx="22418" formatCode="General">
                  <c:v>-2.78586861281679E-2</c:v>
                </c:pt>
                <c:pt idx="22419" formatCode="General">
                  <c:v>-3.10321662056517E-2</c:v>
                </c:pt>
                <c:pt idx="22420" formatCode="General">
                  <c:v>-3.4238005155713999E-2</c:v>
                </c:pt>
                <c:pt idx="22421" formatCode="General">
                  <c:v>-3.74737341279682E-2</c:v>
                </c:pt>
                <c:pt idx="22422" formatCode="General">
                  <c:v>-4.07374492312301E-2</c:v>
                </c:pt>
                <c:pt idx="22423" formatCode="General">
                  <c:v>-4.4026860927987403E-2</c:v>
                </c:pt>
                <c:pt idx="22424" formatCode="General">
                  <c:v>-4.7339771015355102E-2</c:v>
                </c:pt>
                <c:pt idx="22425" formatCode="General">
                  <c:v>-5.0674641288942203E-2</c:v>
                </c:pt>
                <c:pt idx="22426" formatCode="General">
                  <c:v>-5.4028938642999798E-2</c:v>
                </c:pt>
                <c:pt idx="22427" formatCode="General">
                  <c:v>-5.7400115636427003E-2</c:v>
                </c:pt>
                <c:pt idx="22428" formatCode="General">
                  <c:v>-6.0785764449743103E-2</c:v>
                </c:pt>
                <c:pt idx="22429" formatCode="General">
                  <c:v>-6.4183646471460104E-2</c:v>
                </c:pt>
                <c:pt idx="22430" formatCode="General">
                  <c:v>-6.7591712253574396E-2</c:v>
                </c:pt>
                <c:pt idx="22431" formatCode="General">
                  <c:v>-7.1008051932924698E-2</c:v>
                </c:pt>
                <c:pt idx="22432" formatCode="General">
                  <c:v>-7.4430284583397802E-2</c:v>
                </c:pt>
                <c:pt idx="22433" formatCode="General">
                  <c:v>-7.7855573096714301E-2</c:v>
                </c:pt>
                <c:pt idx="22434" formatCode="General">
                  <c:v>-8.1281785873294002E-2</c:v>
                </c:pt>
                <c:pt idx="22435" formatCode="General">
                  <c:v>-8.4707026053325196E-2</c:v>
                </c:pt>
                <c:pt idx="22436" formatCode="General">
                  <c:v>-8.8129003064980005E-2</c:v>
                </c:pt>
                <c:pt idx="22437" formatCode="General">
                  <c:v>-9.1545494619654694E-2</c:v>
                </c:pt>
                <c:pt idx="22438" formatCode="General">
                  <c:v>-9.4953869038645305E-2</c:v>
                </c:pt>
                <c:pt idx="22439" formatCode="General">
                  <c:v>-9.8351606475140393E-2</c:v>
                </c:pt>
                <c:pt idx="22440" formatCode="General">
                  <c:v>-0.10173640730892899</c:v>
                </c:pt>
                <c:pt idx="22441" formatCode="General">
                  <c:v>-0.10510619578448201</c:v>
                </c:pt>
                <c:pt idx="22442" formatCode="General">
                  <c:v>-0.108459088490552</c:v>
                </c:pt>
                <c:pt idx="22443" formatCode="General">
                  <c:v>-0.111792824291667</c:v>
                </c:pt>
                <c:pt idx="22444" formatCode="General">
                  <c:v>-0.115105226631041</c:v>
                </c:pt>
                <c:pt idx="22445" formatCode="General">
                  <c:v>-0.118393725725601</c:v>
                </c:pt>
                <c:pt idx="22446" formatCode="General">
                  <c:v>-0.12165587925589</c:v>
                </c:pt>
                <c:pt idx="22447" formatCode="General">
                  <c:v>-0.124889479880751</c:v>
                </c:pt>
                <c:pt idx="22448" formatCode="General">
                  <c:v>-0.128092497851236</c:v>
                </c:pt>
                <c:pt idx="22449" formatCode="General">
                  <c:v>-0.13126255620854901</c:v>
                </c:pt>
                <c:pt idx="22450" formatCode="General">
                  <c:v>-0.13439742534403801</c:v>
                </c:pt>
                <c:pt idx="22451" formatCode="General">
                  <c:v>-0.13749508001736199</c:v>
                </c:pt>
                <c:pt idx="22452" formatCode="General">
                  <c:v>-0.14055312348735399</c:v>
                </c:pt>
                <c:pt idx="22453" formatCode="General">
                  <c:v>-0.14356933852908099</c:v>
                </c:pt>
                <c:pt idx="22454" formatCode="General">
                  <c:v>-0.14654169284924301</c:v>
                </c:pt>
                <c:pt idx="22455" formatCode="General">
                  <c:v>-0.14946781897452399</c:v>
                </c:pt>
                <c:pt idx="22456" formatCode="General">
                  <c:v>-0.152345572703904</c:v>
                </c:pt>
                <c:pt idx="22457" formatCode="General">
                  <c:v>-0.155173585284309</c:v>
                </c:pt>
                <c:pt idx="22458" formatCode="General">
                  <c:v>-0.157949623791969</c:v>
                </c:pt>
                <c:pt idx="22459" formatCode="General">
                  <c:v>-0.160671547353952</c:v>
                </c:pt>
                <c:pt idx="22460" formatCode="General">
                  <c:v>-0.16333746952188699</c:v>
                </c:pt>
                <c:pt idx="22461" formatCode="General">
                  <c:v>-0.16594569799061401</c:v>
                </c:pt>
                <c:pt idx="22462" formatCode="General">
                  <c:v>-0.16849414702858501</c:v>
                </c:pt>
                <c:pt idx="22463" formatCode="General">
                  <c:v>-0.17098039719136199</c:v>
                </c:pt>
                <c:pt idx="22464" formatCode="General">
                  <c:v>-0.17340330779536101</c:v>
                </c:pt>
                <c:pt idx="22465" formatCode="General">
                  <c:v>-0.17576096890145201</c:v>
                </c:pt>
                <c:pt idx="22466" formatCode="General">
                  <c:v>-0.178051557609123</c:v>
                </c:pt>
                <c:pt idx="22467" formatCode="General">
                  <c:v>-0.18027347026202101</c:v>
                </c:pt>
                <c:pt idx="22468" formatCode="General">
                  <c:v>-0.182424788402405</c:v>
                </c:pt>
                <c:pt idx="22469" formatCode="General">
                  <c:v>-0.184504339845971</c:v>
                </c:pt>
                <c:pt idx="22470" formatCode="General">
                  <c:v>-0.18651062042498301</c:v>
                </c:pt>
                <c:pt idx="22471" formatCode="General">
                  <c:v>-0.18844169615533099</c:v>
                </c:pt>
                <c:pt idx="22472" formatCode="General">
                  <c:v>-0.19029584097339799</c:v>
                </c:pt>
                <c:pt idx="22473" formatCode="General">
                  <c:v>-0.19207207587361899</c:v>
                </c:pt>
                <c:pt idx="22474" formatCode="General">
                  <c:v>-0.193768553061093</c:v>
                </c:pt>
                <c:pt idx="22475" formatCode="General">
                  <c:v>-0.19538362031585599</c:v>
                </c:pt>
                <c:pt idx="22476" formatCode="General">
                  <c:v>-0.196916931894981</c:v>
                </c:pt>
                <c:pt idx="22477" formatCode="General">
                  <c:v>-0.198366752654279</c:v>
                </c:pt>
                <c:pt idx="22478" formatCode="General">
                  <c:v>-0.199731447770822</c:v>
                </c:pt>
                <c:pt idx="22479" formatCode="General">
                  <c:v>-0.20101067536961001</c:v>
                </c:pt>
                <c:pt idx="22480" formatCode="General">
                  <c:v>-0.20220273922215401</c:v>
                </c:pt>
                <c:pt idx="22481" formatCode="General">
                  <c:v>-0.20330653534222601</c:v>
                </c:pt>
                <c:pt idx="22482" formatCode="General">
                  <c:v>-0.20432123522588999</c:v>
                </c:pt>
                <c:pt idx="22483" formatCode="General">
                  <c:v>-0.205245684489541</c:v>
                </c:pt>
                <c:pt idx="22484" formatCode="General">
                  <c:v>-0.20607939593011801</c:v>
                </c:pt>
                <c:pt idx="22485" formatCode="General">
                  <c:v>-0.206820972967596</c:v>
                </c:pt>
                <c:pt idx="22486" formatCode="General">
                  <c:v>-0.20746913329750799</c:v>
                </c:pt>
                <c:pt idx="22487" formatCode="General">
                  <c:v>-0.20802343221602801</c:v>
                </c:pt>
                <c:pt idx="22488" formatCode="General">
                  <c:v>-0.20848369822426899</c:v>
                </c:pt>
                <c:pt idx="22489" formatCode="General">
                  <c:v>-0.20884934558588</c:v>
                </c:pt>
                <c:pt idx="22490" formatCode="General">
                  <c:v>-0.20911937081319401</c:v>
                </c:pt>
                <c:pt idx="22491" formatCode="General">
                  <c:v>-0.209293437572494</c:v>
                </c:pt>
                <c:pt idx="22492" formatCode="General">
                  <c:v>-0.209370899120704</c:v>
                </c:pt>
                <c:pt idx="22493" formatCode="General">
                  <c:v>-0.20935122357903399</c:v>
                </c:pt>
                <c:pt idx="22494" formatCode="General">
                  <c:v>-0.20923404257191</c:v>
                </c:pt>
                <c:pt idx="22495" formatCode="General">
                  <c:v>-0.209018648150811</c:v>
                </c:pt>
                <c:pt idx="22496" formatCode="General">
                  <c:v>-0.20870521145984</c:v>
                </c:pt>
                <c:pt idx="22497" formatCode="General">
                  <c:v>-0.20829369130978401</c:v>
                </c:pt>
                <c:pt idx="22498" formatCode="General">
                  <c:v>-0.20778370802780199</c:v>
                </c:pt>
                <c:pt idx="22499" formatCode="General">
                  <c:v>-0.20717511396399399</c:v>
                </c:pt>
                <c:pt idx="22500" formatCode="General">
                  <c:v>-0.206467825939911</c:v>
                </c:pt>
                <c:pt idx="22501" formatCode="General">
                  <c:v>-0.20566179865041501</c:v>
                </c:pt>
                <c:pt idx="22502" formatCode="General">
                  <c:v>-0.20475703352198099</c:v>
                </c:pt>
                <c:pt idx="22503" formatCode="General">
                  <c:v>-0.20375368049832601</c:v>
                </c:pt>
                <c:pt idx="22504" formatCode="General">
                  <c:v>-0.202651878002064</c:v>
                </c:pt>
                <c:pt idx="22505" formatCode="General">
                  <c:v>-0.20145179285065401</c:v>
                </c:pt>
                <c:pt idx="22506" formatCode="General">
                  <c:v>-0.20015373212361001</c:v>
                </c:pt>
                <c:pt idx="22507" formatCode="General">
                  <c:v>-0.19875798318406501</c:v>
                </c:pt>
                <c:pt idx="22508" formatCode="General">
                  <c:v>-0.19726490215440101</c:v>
                </c:pt>
                <c:pt idx="22509" formatCode="General">
                  <c:v>-0.19567487101043099</c:v>
                </c:pt>
                <c:pt idx="22510" formatCode="General">
                  <c:v>-0.19398834599239601</c:v>
                </c:pt>
                <c:pt idx="22511" formatCode="General">
                  <c:v>-0.19220585971175599</c:v>
                </c:pt>
                <c:pt idx="22512" formatCode="General">
                  <c:v>-0.190327958774755</c:v>
                </c:pt>
                <c:pt idx="22513" formatCode="General">
                  <c:v>-0.18835523099968801</c:v>
                </c:pt>
                <c:pt idx="22514" formatCode="General">
                  <c:v>-0.18628832020731001</c:v>
                </c:pt>
                <c:pt idx="22515" formatCode="General">
                  <c:v>-0.18412795270999799</c:v>
                </c:pt>
                <c:pt idx="22516" formatCode="General">
                  <c:v>-0.18187489002211499</c:v>
                </c:pt>
                <c:pt idx="22517" formatCode="General">
                  <c:v>-0.179529931195895</c:v>
                </c:pt>
                <c:pt idx="22518" formatCode="General">
                  <c:v>-0.17709395765156699</c:v>
                </c:pt>
                <c:pt idx="22519" formatCode="General">
                  <c:v>-0.17456782076565</c:v>
                </c:pt>
                <c:pt idx="22520" formatCode="General">
                  <c:v>-0.17195242648596201</c:v>
                </c:pt>
                <c:pt idx="22521" formatCode="General">
                  <c:v>-0.169248847515824</c:v>
                </c:pt>
                <c:pt idx="22522" formatCode="General">
                  <c:v>-0.166458153352045</c:v>
                </c:pt>
                <c:pt idx="22523" formatCode="General">
                  <c:v>-0.16358138759779101</c:v>
                </c:pt>
                <c:pt idx="22524" formatCode="General">
                  <c:v>-0.16061962744854699</c:v>
                </c:pt>
                <c:pt idx="22525" formatCode="General">
                  <c:v>-0.15757404466424099</c:v>
                </c:pt>
                <c:pt idx="22526" formatCode="General">
                  <c:v>-0.15444585244145601</c:v>
                </c:pt>
                <c:pt idx="22527" formatCode="General">
                  <c:v>-0.151236294527858</c:v>
                </c:pt>
                <c:pt idx="22528" formatCode="General">
                  <c:v>-0.14794664226620999</c:v>
                </c:pt>
                <c:pt idx="22529" formatCode="General">
                  <c:v>-0.14457819630950799</c:v>
                </c:pt>
                <c:pt idx="22530" formatCode="General">
                  <c:v>-0.14113233988236801</c:v>
                </c:pt>
                <c:pt idx="22531" formatCode="General">
                  <c:v>-0.137610484240724</c:v>
                </c:pt>
                <c:pt idx="22532" formatCode="General">
                  <c:v>-0.13401406291050999</c:v>
                </c:pt>
                <c:pt idx="22533" formatCode="General">
                  <c:v>-0.13034457760065299</c:v>
                </c:pt>
                <c:pt idx="22534" formatCode="General">
                  <c:v>-0.126603493490448</c:v>
                </c:pt>
                <c:pt idx="22535" formatCode="General">
                  <c:v>-0.122792339491047</c:v>
                </c:pt>
                <c:pt idx="22536" formatCode="General">
                  <c:v>-0.118912719564994</c:v>
                </c:pt>
                <c:pt idx="22537" formatCode="General">
                  <c:v>-0.114966259677421</c:v>
                </c:pt>
                <c:pt idx="22538" formatCode="General">
                  <c:v>-0.11095469749426801</c:v>
                </c:pt>
                <c:pt idx="22539" formatCode="General">
                  <c:v>-0.10687965035777899</c:v>
                </c:pt>
                <c:pt idx="22540" formatCode="General">
                  <c:v>-0.102742591735723</c:v>
                </c:pt>
                <c:pt idx="22541" formatCode="General">
                  <c:v>-9.8545090576984004E-2</c:v>
                </c:pt>
                <c:pt idx="22542" formatCode="General">
                  <c:v>-9.4289331627190706E-2</c:v>
                </c:pt>
                <c:pt idx="22543" formatCode="General">
                  <c:v>-8.9977057702467902E-2</c:v>
                </c:pt>
                <c:pt idx="22544" formatCode="General">
                  <c:v>-8.5609978928757505E-2</c:v>
                </c:pt>
                <c:pt idx="22545" formatCode="General">
                  <c:v>-8.1189871844082898E-2</c:v>
                </c:pt>
                <c:pt idx="22546" formatCode="General">
                  <c:v>-7.6718547344308399E-2</c:v>
                </c:pt>
                <c:pt idx="22547" formatCode="General">
                  <c:v>-7.2197888685755801E-2</c:v>
                </c:pt>
                <c:pt idx="22548" formatCode="General">
                  <c:v>-6.7629815901406307E-2</c:v>
                </c:pt>
                <c:pt idx="22549" formatCode="General">
                  <c:v>-6.3016320381608204E-2</c:v>
                </c:pt>
                <c:pt idx="22550" formatCode="General">
                  <c:v>-5.83594261106486E-2</c:v>
                </c:pt>
                <c:pt idx="22551" formatCode="General">
                  <c:v>-5.3661161565135299E-2</c:v>
                </c:pt>
                <c:pt idx="22552" formatCode="General">
                  <c:v>-4.8923026672295103E-2</c:v>
                </c:pt>
                <c:pt idx="22553" formatCode="General">
                  <c:v>-4.4147088851738403E-2</c:v>
                </c:pt>
                <c:pt idx="22554" formatCode="General">
                  <c:v>-3.93355368627216E-2</c:v>
                </c:pt>
                <c:pt idx="22555" formatCode="General">
                  <c:v>-3.4490613461121297E-2</c:v>
                </c:pt>
                <c:pt idx="22556" formatCode="General">
                  <c:v>-2.9614544719079702E-2</c:v>
                </c:pt>
                <c:pt idx="22557" formatCode="General">
                  <c:v>-2.4708976855726199E-2</c:v>
                </c:pt>
                <c:pt idx="22558" formatCode="General">
                  <c:v>-1.9775538979342099E-2</c:v>
                </c:pt>
                <c:pt idx="22559" formatCode="General">
                  <c:v>-1.48164943927813E-2</c:v>
                </c:pt>
                <c:pt idx="22560" formatCode="General">
                  <c:v>-9.8342300320768909E-3</c:v>
                </c:pt>
                <c:pt idx="22561" formatCode="General">
                  <c:v>-4.8311226878503099E-3</c:v>
                </c:pt>
                <c:pt idx="22562" formatCode="General">
                  <c:v>1.90969816783791E-4</c:v>
                </c:pt>
                <c:pt idx="22563" formatCode="General">
                  <c:v>5.2296592887252601E-3</c:v>
                </c:pt>
                <c:pt idx="22564" formatCode="General">
                  <c:v>1.0282566622158099E-2</c:v>
                </c:pt>
                <c:pt idx="22565" formatCode="General">
                  <c:v>1.5348416777591301E-2</c:v>
                </c:pt>
                <c:pt idx="22566" formatCode="General">
                  <c:v>2.0424887514112301E-2</c:v>
                </c:pt>
                <c:pt idx="22567" formatCode="General">
                  <c:v>2.55095281832644E-2</c:v>
                </c:pt>
                <c:pt idx="22568" formatCode="General">
                  <c:v>3.06004823235029E-2</c:v>
                </c:pt>
                <c:pt idx="22569" formatCode="General">
                  <c:v>3.5695957054909903E-2</c:v>
                </c:pt>
                <c:pt idx="22570" formatCode="General">
                  <c:v>4.0794107356987602E-2</c:v>
                </c:pt>
                <c:pt idx="22571" formatCode="General">
                  <c:v>4.5892451611026501E-2</c:v>
                </c:pt>
                <c:pt idx="22572" formatCode="General">
                  <c:v>5.0988451075856603E-2</c:v>
                </c:pt>
                <c:pt idx="22573" formatCode="General">
                  <c:v>5.6080144077176E-2</c:v>
                </c:pt>
                <c:pt idx="22574" formatCode="General">
                  <c:v>6.1165596327269402E-2</c:v>
                </c:pt>
                <c:pt idx="22575" formatCode="General">
                  <c:v>6.6242321673702101E-2</c:v>
                </c:pt>
                <c:pt idx="22576" formatCode="General">
                  <c:v>7.1308355304709095E-2</c:v>
                </c:pt>
                <c:pt idx="22577" formatCode="General">
                  <c:v>7.6361762636764197E-2</c:v>
                </c:pt>
                <c:pt idx="22578" formatCode="General">
                  <c:v>8.1400001073460196E-2</c:v>
                </c:pt>
                <c:pt idx="22579" formatCode="General">
                  <c:v>8.6420502063844801E-2</c:v>
                </c:pt>
                <c:pt idx="22580" formatCode="General">
                  <c:v>9.1421366475276197E-2</c:v>
                </c:pt>
                <c:pt idx="22581" formatCode="General">
                  <c:v>9.6401306923813795E-2</c:v>
                </c:pt>
                <c:pt idx="22582" formatCode="General">
                  <c:v>0.101357941497992</c:v>
                </c:pt>
                <c:pt idx="22583" formatCode="General">
                  <c:v>0.106288836606906</c:v>
                </c:pt>
                <c:pt idx="22584" formatCode="General">
                  <c:v>0.111192667553921</c:v>
                </c:pt>
                <c:pt idx="22585" formatCode="General">
                  <c:v>0.116067075111498</c:v>
                </c:pt>
                <c:pt idx="22586" formatCode="General">
                  <c:v>0.120909591696998</c:v>
                </c:pt>
                <c:pt idx="22587" formatCode="General">
                  <c:v>0.125718370610963</c:v>
                </c:pt>
                <c:pt idx="22588" formatCode="General">
                  <c:v>0.13049166111277699</c:v>
                </c:pt>
                <c:pt idx="22589" formatCode="General">
                  <c:v>0.13522769725002301</c:v>
                </c:pt>
                <c:pt idx="22590" formatCode="General">
                  <c:v>0.13992417657605899</c:v>
                </c:pt>
                <c:pt idx="22591" formatCode="General">
                  <c:v>0.14457933356173799</c:v>
                </c:pt>
                <c:pt idx="22592" formatCode="General">
                  <c:v>0.149191448539187</c:v>
                </c:pt>
                <c:pt idx="22593" formatCode="General">
                  <c:v>0.15375820937155599</c:v>
                </c:pt>
                <c:pt idx="22594" formatCode="General">
                  <c:v>0.158277293287089</c:v>
                </c:pt>
                <c:pt idx="22595" formatCode="General">
                  <c:v>0.162747002048416</c:v>
                </c:pt>
                <c:pt idx="22596" formatCode="General">
                  <c:v>0.167165711935643</c:v>
                </c:pt>
                <c:pt idx="22597" formatCode="General">
                  <c:v>0.17153129295382299</c:v>
                </c:pt>
                <c:pt idx="22598" formatCode="General">
                  <c:v>0.175842119586821</c:v>
                </c:pt>
                <c:pt idx="22599" formatCode="General">
                  <c:v>0.18009608432499799</c:v>
                </c:pt>
                <c:pt idx="22600" formatCode="General">
                  <c:v>0.18429114117495399</c:v>
                </c:pt>
                <c:pt idx="22601" formatCode="General">
                  <c:v>0.18842640340724501</c:v>
                </c:pt>
                <c:pt idx="22602" formatCode="General">
                  <c:v>0.19249999374892601</c:v>
                </c:pt>
                <c:pt idx="22603" formatCode="General">
                  <c:v>0.19650990350191899</c:v>
                </c:pt>
                <c:pt idx="22604" formatCode="General">
                  <c:v>0.20045416236661801</c:v>
                </c:pt>
                <c:pt idx="22605" formatCode="General">
                  <c:v>0.20433088000740501</c:v>
                </c:pt>
                <c:pt idx="22606" formatCode="General">
                  <c:v>0.208138789800975</c:v>
                </c:pt>
                <c:pt idx="22607" formatCode="General">
                  <c:v>0.21187622036012499</c:v>
                </c:pt>
                <c:pt idx="22608" formatCode="General">
                  <c:v>0.21554203819609899</c:v>
                </c:pt>
                <c:pt idx="22609" formatCode="General">
                  <c:v>0.219134590600954</c:v>
                </c:pt>
                <c:pt idx="22610" formatCode="General">
                  <c:v>0.22265168677445701</c:v>
                </c:pt>
                <c:pt idx="22611" formatCode="General">
                  <c:v>0.226092259790966</c:v>
                </c:pt>
                <c:pt idx="22612" formatCode="General">
                  <c:v>0.229454870179503</c:v>
                </c:pt>
                <c:pt idx="22613" formatCode="General">
                  <c:v>0.23273805706432199</c:v>
                </c:pt>
                <c:pt idx="22614" formatCode="General">
                  <c:v>0.235940437037095</c:v>
                </c:pt>
                <c:pt idx="22615" formatCode="General">
                  <c:v>0.23906067217162599</c:v>
                </c:pt>
                <c:pt idx="22616" formatCode="General">
                  <c:v>0.242097448563492</c:v>
                </c:pt>
                <c:pt idx="22617" formatCode="General">
                  <c:v>0.245048949579494</c:v>
                </c:pt>
                <c:pt idx="22618" formatCode="General">
                  <c:v>0.247913957658453</c:v>
                </c:pt>
                <c:pt idx="22619" formatCode="General">
                  <c:v>0.25069141323982302</c:v>
                </c:pt>
                <c:pt idx="22620" formatCode="General">
                  <c:v>0.25338029185914102</c:v>
                </c:pt>
                <c:pt idx="22621" formatCode="General">
                  <c:v>0.25597904501509</c:v>
                </c:pt>
                <c:pt idx="22622" formatCode="General">
                  <c:v>0.25848616558530702</c:v>
                </c:pt>
                <c:pt idx="22623" formatCode="General">
                  <c:v>0.26090084049095702</c:v>
                </c:pt>
                <c:pt idx="22624" formatCode="General">
                  <c:v>0.26322238041981599</c:v>
                </c:pt>
                <c:pt idx="22625" formatCode="General">
                  <c:v>0.26544959321596201</c:v>
                </c:pt>
                <c:pt idx="22626" formatCode="General">
                  <c:v>0.26758127951994298</c:v>
                </c:pt>
                <c:pt idx="22627" formatCode="General">
                  <c:v>0.26961632412160902</c:v>
                </c:pt>
                <c:pt idx="22628" formatCode="General">
                  <c:v>0.27155369111647498</c:v>
                </c:pt>
                <c:pt idx="22629" formatCode="General">
                  <c:v>0.27339245198079398</c:v>
                </c:pt>
                <c:pt idx="22630" formatCode="General">
                  <c:v>0.27513177455697901</c:v>
                </c:pt>
                <c:pt idx="22631" formatCode="General">
                  <c:v>0.27677088488998303</c:v>
                </c:pt>
                <c:pt idx="22632" formatCode="General">
                  <c:v>0.27830855800661403</c:v>
                </c:pt>
                <c:pt idx="22633" formatCode="General">
                  <c:v>0.27974419978968501</c:v>
                </c:pt>
                <c:pt idx="22634" formatCode="General">
                  <c:v>0.28107736068939199</c:v>
                </c:pt>
                <c:pt idx="22635" formatCode="General">
                  <c:v>0.28230715839192999</c:v>
                </c:pt>
                <c:pt idx="22636" formatCode="General">
                  <c:v>0.28343328942163898</c:v>
                </c:pt>
                <c:pt idx="22637" formatCode="General">
                  <c:v>0.28445504105093</c:v>
                </c:pt>
                <c:pt idx="22638" formatCode="General">
                  <c:v>0.28537177110554801</c:v>
                </c:pt>
                <c:pt idx="22639" formatCode="General">
                  <c:v>0.286183448191898</c:v>
                </c:pt>
                <c:pt idx="22640" formatCode="General">
                  <c:v>0.28688906883287002</c:v>
                </c:pt>
                <c:pt idx="22641" formatCode="General">
                  <c:v>0.28748817059478299</c:v>
                </c:pt>
                <c:pt idx="22642" formatCode="General">
                  <c:v>0.28798049257115699</c:v>
                </c:pt>
                <c:pt idx="22643" formatCode="General">
                  <c:v>0.28836588298708499</c:v>
                </c:pt>
                <c:pt idx="22644" formatCode="General">
                  <c:v>0.288644212950603</c:v>
                </c:pt>
                <c:pt idx="22645" formatCode="General">
                  <c:v>0.28881435109484999</c:v>
                </c:pt>
                <c:pt idx="22646" formatCode="General">
                  <c:v>0.28887632344922498</c:v>
                </c:pt>
                <c:pt idx="22647" formatCode="General">
                  <c:v>0.288830399788087</c:v>
                </c:pt>
                <c:pt idx="22648" formatCode="General">
                  <c:v>0.28867637281013397</c:v>
                </c:pt>
                <c:pt idx="22649" formatCode="General">
                  <c:v>0.288414027515354</c:v>
                </c:pt>
                <c:pt idx="22650" formatCode="General">
                  <c:v>0.28804270099354201</c:v>
                </c:pt>
                <c:pt idx="22651" formatCode="General">
                  <c:v>0.28756237472414797</c:v>
                </c:pt>
                <c:pt idx="22652" formatCode="General">
                  <c:v>0.28697325722736</c:v>
                </c:pt>
                <c:pt idx="22653" formatCode="General">
                  <c:v>0.28627570608035902</c:v>
                </c:pt>
                <c:pt idx="22654" formatCode="General">
                  <c:v>0.28547017898323801</c:v>
                </c:pt>
                <c:pt idx="22655" formatCode="General">
                  <c:v>0.28455665304090599</c:v>
                </c:pt>
                <c:pt idx="22656" formatCode="General">
                  <c:v>0.28353514291097298</c:v>
                </c:pt>
                <c:pt idx="22657" formatCode="General">
                  <c:v>0.28240577698247699</c:v>
                </c:pt>
                <c:pt idx="22658" formatCode="General">
                  <c:v>0.28116881150679202</c:v>
                </c:pt>
                <c:pt idx="22659" formatCode="General">
                  <c:v>0.27982464003959301</c:v>
                </c:pt>
                <c:pt idx="22660" formatCode="General">
                  <c:v>0.278373798155574</c:v>
                </c:pt>
                <c:pt idx="22661" formatCode="General">
                  <c:v>0.27681690373963203</c:v>
                </c:pt>
                <c:pt idx="22662" formatCode="General">
                  <c:v>0.27515416101245499</c:v>
                </c:pt>
                <c:pt idx="22663" formatCode="General">
                  <c:v>0.27338641887569998</c:v>
                </c:pt>
                <c:pt idx="22664" formatCode="General">
                  <c:v>0.27151463656981201</c:v>
                </c:pt>
                <c:pt idx="22665" formatCode="General">
                  <c:v>0.26953873017297902</c:v>
                </c:pt>
                <c:pt idx="22666" formatCode="General">
                  <c:v>0.26745922979020997</c:v>
                </c:pt>
                <c:pt idx="22667" formatCode="General">
                  <c:v>0.26527742160832402</c:v>
                </c:pt>
                <c:pt idx="22668" formatCode="General">
                  <c:v>0.26299415381127</c:v>
                </c:pt>
                <c:pt idx="22669" formatCode="General">
                  <c:v>0.26060976879700198</c:v>
                </c:pt>
                <c:pt idx="22670" formatCode="General">
                  <c:v>0.25812524555695998</c:v>
                </c:pt>
                <c:pt idx="22671" formatCode="General">
                  <c:v>0.25554171563882999</c:v>
                </c:pt>
                <c:pt idx="22672" formatCode="General">
                  <c:v>0.252859827495093</c:v>
                </c:pt>
                <c:pt idx="22673" formatCode="General">
                  <c:v>0.25008032683307002</c:v>
                </c:pt>
                <c:pt idx="22674" formatCode="General">
                  <c:v>0.24720462661637599</c:v>
                </c:pt>
                <c:pt idx="22675" formatCode="General">
                  <c:v>0.24423369662592201</c:v>
                </c:pt>
                <c:pt idx="22676" formatCode="General">
                  <c:v>0.24116804547754001</c:v>
                </c:pt>
                <c:pt idx="22677" formatCode="General">
                  <c:v>0.23800938026191401</c:v>
                </c:pt>
                <c:pt idx="22678" formatCode="General">
                  <c:v>0.23475910488521001</c:v>
                </c:pt>
                <c:pt idx="22679" formatCode="General">
                  <c:v>0.231418663460639</c:v>
                </c:pt>
                <c:pt idx="22680" formatCode="General">
                  <c:v>0.227989509680733</c:v>
                </c:pt>
                <c:pt idx="22681" formatCode="General">
                  <c:v>0.224472079739125</c:v>
                </c:pt>
                <c:pt idx="22682" formatCode="General">
                  <c:v>0.22086795077830099</c:v>
                </c:pt>
                <c:pt idx="22683" formatCode="General">
                  <c:v>0.21717892612196199</c:v>
                </c:pt>
                <c:pt idx="22684" formatCode="General">
                  <c:v>0.213406373500824</c:v>
                </c:pt>
                <c:pt idx="22685" formatCode="General">
                  <c:v>0.20955224566522401</c:v>
                </c:pt>
                <c:pt idx="22686" formatCode="General">
                  <c:v>0.20561800580173401</c:v>
                </c:pt>
                <c:pt idx="22687" formatCode="General">
                  <c:v>0.20160462529671</c:v>
                </c:pt>
                <c:pt idx="22688" formatCode="General">
                  <c:v>0.19751422475573199</c:v>
                </c:pt>
                <c:pt idx="22689" formatCode="General">
                  <c:v>0.19334853122707499</c:v>
                </c:pt>
                <c:pt idx="22690" formatCode="General">
                  <c:v>0.18910877367029799</c:v>
                </c:pt>
                <c:pt idx="22691" formatCode="General">
                  <c:v>0.184797291370775</c:v>
                </c:pt>
                <c:pt idx="22692" formatCode="General">
                  <c:v>0.18041545514455501</c:v>
                </c:pt>
                <c:pt idx="22693" formatCode="General">
                  <c:v>0.175964657437433</c:v>
                </c:pt>
                <c:pt idx="22694" formatCode="General">
                  <c:v>0.17144753457062301</c:v>
                </c:pt>
                <c:pt idx="22695" formatCode="General">
                  <c:v>0.166866314073051</c:v>
                </c:pt>
                <c:pt idx="22696" formatCode="General">
                  <c:v>0.162222610958764</c:v>
                </c:pt>
                <c:pt idx="22697" formatCode="General">
                  <c:v>0.15751800257594001</c:v>
                </c:pt>
                <c:pt idx="22698" formatCode="General">
                  <c:v>0.15275416603838299</c:v>
                </c:pt>
                <c:pt idx="22699" formatCode="General">
                  <c:v>0.14793344754979201</c:v>
                </c:pt>
                <c:pt idx="22700" formatCode="General">
                  <c:v>0.14305830273695699</c:v>
                </c:pt>
                <c:pt idx="22701" formatCode="General">
                  <c:v>0.13813064537945</c:v>
                </c:pt>
                <c:pt idx="22702" formatCode="General">
                  <c:v>0.13315241498883501</c:v>
                </c:pt>
                <c:pt idx="22703" formatCode="General">
                  <c:v>0.12812613718303301</c:v>
                </c:pt>
                <c:pt idx="22704" formatCode="General">
                  <c:v>0.123053866763529</c:v>
                </c:pt>
                <c:pt idx="22705" formatCode="General">
                  <c:v>0.11793759870791801</c:v>
                </c:pt>
                <c:pt idx="22706" formatCode="General">
                  <c:v>0.112779369820751</c:v>
                </c:pt>
                <c:pt idx="22707" formatCode="General">
                  <c:v>0.107581349565518</c:v>
                </c:pt>
                <c:pt idx="22708" formatCode="General">
                  <c:v>0.10234686547003</c:v>
                </c:pt>
                <c:pt idx="22709" formatCode="General">
                  <c:v>9.7078179222826494E-2</c:v>
                </c:pt>
                <c:pt idx="22710" formatCode="General">
                  <c:v>9.1776900495333699E-2</c:v>
                </c:pt>
                <c:pt idx="22711" formatCode="General">
                  <c:v>8.6445702958326903E-2</c:v>
                </c:pt>
                <c:pt idx="22712" formatCode="General">
                  <c:v>8.1086825999673706E-2</c:v>
                </c:pt>
                <c:pt idx="22713" formatCode="General">
                  <c:v>7.5702485443812695E-2</c:v>
                </c:pt>
                <c:pt idx="22714" formatCode="General">
                  <c:v>7.0295465451442204E-2</c:v>
                </c:pt>
                <c:pt idx="22715" formatCode="General">
                  <c:v>6.4868082554122894E-2</c:v>
                </c:pt>
                <c:pt idx="22716" formatCode="General">
                  <c:v>5.9423122892861002E-2</c:v>
                </c:pt>
                <c:pt idx="22717" formatCode="General">
                  <c:v>5.3962841599616299E-2</c:v>
                </c:pt>
                <c:pt idx="22718" formatCode="General">
                  <c:v>4.8489434441906301E-2</c:v>
                </c:pt>
                <c:pt idx="22719" formatCode="General">
                  <c:v>4.3005634067980199E-2</c:v>
                </c:pt>
                <c:pt idx="22720" formatCode="General">
                  <c:v>3.7513679156241299E-2</c:v>
                </c:pt>
                <c:pt idx="22721" formatCode="General">
                  <c:v>3.2016317120484E-2</c:v>
                </c:pt>
                <c:pt idx="22722" formatCode="General">
                  <c:v>2.6516301218186399E-2</c:v>
                </c:pt>
                <c:pt idx="22723" formatCode="General">
                  <c:v>2.10158018252193E-2</c:v>
                </c:pt>
                <c:pt idx="22724" formatCode="General">
                  <c:v>1.55174717310823E-2</c:v>
                </c:pt>
                <c:pt idx="22725" formatCode="General">
                  <c:v>1.0024008669325599E-2</c:v>
                </c:pt>
                <c:pt idx="22726" formatCode="General">
                  <c:v>4.5380643631984102E-3</c:v>
                </c:pt>
                <c:pt idx="22727" formatCode="General">
                  <c:v>-9.3775042480665296E-4</c:v>
                </c:pt>
                <c:pt idx="22728" formatCode="General">
                  <c:v>-6.4008939789429098E-3</c:v>
                </c:pt>
                <c:pt idx="22729" formatCode="General">
                  <c:v>-1.18488828571009E-2</c:v>
                </c:pt>
                <c:pt idx="22730" formatCode="General">
                  <c:v>-1.7279314061662301E-2</c:v>
                </c:pt>
                <c:pt idx="22731" formatCode="General">
                  <c:v>-2.2689848423287199E-2</c:v>
                </c:pt>
                <c:pt idx="22732" formatCode="General">
                  <c:v>-2.80781673810876E-2</c:v>
                </c:pt>
                <c:pt idx="22733" formatCode="General">
                  <c:v>-3.3441399593174902E-2</c:v>
                </c:pt>
                <c:pt idx="22734" formatCode="General">
                  <c:v>-3.8776707500511598E-2</c:v>
                </c:pt>
                <c:pt idx="22735" formatCode="General">
                  <c:v>-4.4081924644522201E-2</c:v>
                </c:pt>
                <c:pt idx="22736" formatCode="General">
                  <c:v>-4.9355005340106499E-2</c:v>
                </c:pt>
                <c:pt idx="22737" formatCode="General">
                  <c:v>-5.4593321613264197E-2</c:v>
                </c:pt>
                <c:pt idx="22738" formatCode="General">
                  <c:v>-5.9793685652980003E-2</c:v>
                </c:pt>
                <c:pt idx="22739" formatCode="General">
                  <c:v>-6.4953549405480204E-2</c:v>
                </c:pt>
                <c:pt idx="22740" formatCode="General">
                  <c:v>-7.0071105582275098E-2</c:v>
                </c:pt>
                <c:pt idx="22741" formatCode="General">
                  <c:v>-7.5144074556734095E-2</c:v>
                </c:pt>
                <c:pt idx="22742" formatCode="General">
                  <c:v>-8.0169594023891205E-2</c:v>
                </c:pt>
                <c:pt idx="22743" formatCode="General">
                  <c:v>-8.5144851323894502E-2</c:v>
                </c:pt>
                <c:pt idx="22744" formatCode="General">
                  <c:v>-9.0067743663837893E-2</c:v>
                </c:pt>
                <c:pt idx="22745" formatCode="General">
                  <c:v>-9.4936313503229397E-2</c:v>
                </c:pt>
                <c:pt idx="22746" formatCode="General">
                  <c:v>-9.9748125645435004E-2</c:v>
                </c:pt>
                <c:pt idx="22747" formatCode="General">
                  <c:v>-0.10450076464104301</c:v>
                </c:pt>
                <c:pt idx="22748" formatCode="General">
                  <c:v>-0.109191926067374</c:v>
                </c:pt>
                <c:pt idx="22749" formatCode="General">
                  <c:v>-0.113819409946363</c:v>
                </c:pt>
                <c:pt idx="22750" formatCode="General">
                  <c:v>-0.118381145643823</c:v>
                </c:pt>
                <c:pt idx="22751" formatCode="General">
                  <c:v>-0.122875116653014</c:v>
                </c:pt>
                <c:pt idx="22752" formatCode="General">
                  <c:v>-0.12729882531797901</c:v>
                </c:pt>
                <c:pt idx="22753" formatCode="General">
                  <c:v>-0.13164984399416699</c:v>
                </c:pt>
                <c:pt idx="22754" formatCode="General">
                  <c:v>-0.13592642735219099</c:v>
                </c:pt>
                <c:pt idx="22755" formatCode="General">
                  <c:v>-0.140126491602617</c:v>
                </c:pt>
                <c:pt idx="22756" formatCode="General">
                  <c:v>-0.14424856155668001</c:v>
                </c:pt>
                <c:pt idx="22757" formatCode="General">
                  <c:v>-0.14829071468635499</c:v>
                </c:pt>
                <c:pt idx="22758" formatCode="General">
                  <c:v>-0.15225050055991901</c:v>
                </c:pt>
                <c:pt idx="22759" formatCode="General">
                  <c:v>-0.15612610638556401</c:v>
                </c:pt>
                <c:pt idx="22760" formatCode="General">
                  <c:v>-0.159915860079963</c:v>
                </c:pt>
                <c:pt idx="22761" formatCode="General">
                  <c:v>-0.16361767720023301</c:v>
                </c:pt>
                <c:pt idx="22762" formatCode="General">
                  <c:v>-0.16723011957880901</c:v>
                </c:pt>
                <c:pt idx="22763" formatCode="General">
                  <c:v>-0.17075186108707699</c:v>
                </c:pt>
                <c:pt idx="22764" formatCode="General">
                  <c:v>-0.174180534107409</c:v>
                </c:pt>
                <c:pt idx="22765" formatCode="General">
                  <c:v>-0.17751438661487301</c:v>
                </c:pt>
                <c:pt idx="22766" formatCode="General">
                  <c:v>-0.18075242409601</c:v>
                </c:pt>
                <c:pt idx="22767" formatCode="General">
                  <c:v>-0.18389327520674001</c:v>
                </c:pt>
                <c:pt idx="22768" formatCode="General">
                  <c:v>-0.186935615837407</c:v>
                </c:pt>
                <c:pt idx="22769" formatCode="General">
                  <c:v>-0.189878185529893</c:v>
                </c:pt>
                <c:pt idx="22770" formatCode="General">
                  <c:v>-0.192719215411154</c:v>
                </c:pt>
                <c:pt idx="22771" formatCode="General">
                  <c:v>-0.195457015357584</c:v>
                </c:pt>
                <c:pt idx="22772" formatCode="General">
                  <c:v>-0.19809061119976701</c:v>
                </c:pt>
                <c:pt idx="22773" formatCode="General">
                  <c:v>-0.20061919360720701</c:v>
                </c:pt>
                <c:pt idx="22774" formatCode="General">
                  <c:v>-0.203041473484113</c:v>
                </c:pt>
                <c:pt idx="22775" formatCode="General">
                  <c:v>-0.20535619439205499</c:v>
                </c:pt>
                <c:pt idx="22776" formatCode="General">
                  <c:v>-0.20756220377224299</c:v>
                </c:pt>
                <c:pt idx="22777" formatCode="General">
                  <c:v>-0.20965852291951001</c:v>
                </c:pt>
                <c:pt idx="22778" formatCode="General">
                  <c:v>-0.21164484536834499</c:v>
                </c:pt>
                <c:pt idx="22779" formatCode="General">
                  <c:v>-0.213520413763298</c:v>
                </c:pt>
                <c:pt idx="22780" formatCode="General">
                  <c:v>-0.21528393110187499</c:v>
                </c:pt>
                <c:pt idx="22781" formatCode="General">
                  <c:v>-0.21693471968476499</c:v>
                </c:pt>
                <c:pt idx="22782" formatCode="General">
                  <c:v>-0.218472279180736</c:v>
                </c:pt>
                <c:pt idx="22783" formatCode="General">
                  <c:v>-0.21989622237596501</c:v>
                </c:pt>
                <c:pt idx="22784" formatCode="General">
                  <c:v>-0.22120626632179199</c:v>
                </c:pt>
                <c:pt idx="22785" formatCode="General">
                  <c:v>-0.222402161960772</c:v>
                </c:pt>
                <c:pt idx="22786" formatCode="General">
                  <c:v>-0.22348313076655699</c:v>
                </c:pt>
                <c:pt idx="22787" formatCode="General">
                  <c:v>-0.22444842688556499</c:v>
                </c:pt>
                <c:pt idx="22788" formatCode="General">
                  <c:v>-0.22529798752927599</c:v>
                </c:pt>
                <c:pt idx="22789" formatCode="General">
                  <c:v>-0.226031921288676</c:v>
                </c:pt>
                <c:pt idx="22790" formatCode="General">
                  <c:v>-0.226650373122042</c:v>
                </c:pt>
                <c:pt idx="22791" formatCode="General">
                  <c:v>-0.22715301428701601</c:v>
                </c:pt>
                <c:pt idx="22792" formatCode="General">
                  <c:v>-0.22754009050920099</c:v>
                </c:pt>
                <c:pt idx="22793" formatCode="General">
                  <c:v>-0.22781194136990199</c:v>
                </c:pt>
                <c:pt idx="22794" formatCode="General">
                  <c:v>-0.22796833657442001</c:v>
                </c:pt>
                <c:pt idx="22795" formatCode="General">
                  <c:v>-0.22800906864082801</c:v>
                </c:pt>
                <c:pt idx="22796" formatCode="General">
                  <c:v>-0.227934563584163</c:v>
                </c:pt>
                <c:pt idx="22797" formatCode="General">
                  <c:v>-0.22774534309648001</c:v>
                </c:pt>
                <c:pt idx="22798" formatCode="General">
                  <c:v>-0.227441420946215</c:v>
                </c:pt>
                <c:pt idx="22799" formatCode="General">
                  <c:v>-0.22702338770180699</c:v>
                </c:pt>
                <c:pt idx="22800" formatCode="General">
                  <c:v>-0.22649195526194299</c:v>
                </c:pt>
                <c:pt idx="22801" formatCode="General">
                  <c:v>-0.225847822597117</c:v>
                </c:pt>
                <c:pt idx="22802" formatCode="General">
                  <c:v>-0.22509116837461199</c:v>
                </c:pt>
                <c:pt idx="22803" formatCode="General">
                  <c:v>-0.22422276334094099</c:v>
                </c:pt>
                <c:pt idx="22804" formatCode="General">
                  <c:v>-0.22324398730247</c:v>
                </c:pt>
                <c:pt idx="22805" formatCode="General">
                  <c:v>-0.22215516577487601</c:v>
                </c:pt>
                <c:pt idx="22806" formatCode="General">
                  <c:v>-0.22095712541203899</c:v>
                </c:pt>
                <c:pt idx="22807" formatCode="General">
                  <c:v>-0.219651334449529</c:v>
                </c:pt>
                <c:pt idx="22808" formatCode="General">
                  <c:v>-0.21823873787210599</c:v>
                </c:pt>
                <c:pt idx="22809" formatCode="General">
                  <c:v>-0.21672019374558599</c:v>
                </c:pt>
                <c:pt idx="22810" formatCode="General">
                  <c:v>-0.21509659220411401</c:v>
                </c:pt>
                <c:pt idx="22811" formatCode="General">
                  <c:v>-0.21336941158471601</c:v>
                </c:pt>
                <c:pt idx="22812" formatCode="General">
                  <c:v>-0.21154015098075801</c:v>
                </c:pt>
                <c:pt idx="22813" formatCode="General">
                  <c:v>-0.20960973637611299</c:v>
                </c:pt>
                <c:pt idx="22814" formatCode="General">
                  <c:v>-0.207579582693628</c:v>
                </c:pt>
                <c:pt idx="22815" formatCode="General">
                  <c:v>-0.20545115497811101</c:v>
                </c:pt>
                <c:pt idx="22816" formatCode="General">
                  <c:v>-0.20322587791830399</c:v>
                </c:pt>
                <c:pt idx="22817" formatCode="General">
                  <c:v>-0.20090514304940499</c:v>
                </c:pt>
                <c:pt idx="22818" formatCode="General">
                  <c:v>-0.19849034414907901</c:v>
                </c:pt>
                <c:pt idx="22819" formatCode="General">
                  <c:v>-0.195983444610836</c:v>
                </c:pt>
                <c:pt idx="22820" formatCode="General">
                  <c:v>-0.193386404753114</c:v>
                </c:pt>
                <c:pt idx="22821" formatCode="General">
                  <c:v>-0.190700719879529</c:v>
                </c:pt>
                <c:pt idx="22822" formatCode="General">
                  <c:v>-0.18792790846920199</c:v>
                </c:pt>
                <c:pt idx="22823" formatCode="General">
                  <c:v>-0.18506984934173601</c:v>
                </c:pt>
                <c:pt idx="22824" formatCode="General">
                  <c:v>-0.182128355153932</c:v>
                </c:pt>
                <c:pt idx="22825" formatCode="General">
                  <c:v>-0.179105293596061</c:v>
                </c:pt>
                <c:pt idx="22826" formatCode="General">
                  <c:v>-0.176002598124228</c:v>
                </c:pt>
                <c:pt idx="22827" formatCode="General">
                  <c:v>-0.17282220448840499</c:v>
                </c:pt>
                <c:pt idx="22828" formatCode="General">
                  <c:v>-0.169566049125808</c:v>
                </c:pt>
                <c:pt idx="22829" formatCode="General">
                  <c:v>-0.16623618169190901</c:v>
                </c:pt>
                <c:pt idx="22830" formatCode="General">
                  <c:v>-0.16283470797125399</c:v>
                </c:pt>
                <c:pt idx="22831" formatCode="General">
                  <c:v>-0.159363667600151</c:v>
                </c:pt>
                <c:pt idx="22832" formatCode="General">
                  <c:v>-0.15582513934647099</c:v>
                </c:pt>
                <c:pt idx="22833" formatCode="General">
                  <c:v>-0.15222131050461801</c:v>
                </c:pt>
                <c:pt idx="22834" formatCode="General">
                  <c:v>-0.14855441751819001</c:v>
                </c:pt>
                <c:pt idx="22835" formatCode="General">
                  <c:v>-0.14482667438078001</c:v>
                </c:pt>
                <c:pt idx="22836" formatCode="General">
                  <c:v>-0.141040269585059</c:v>
                </c:pt>
                <c:pt idx="22837" formatCode="General">
                  <c:v>-0.13719747811517499</c:v>
                </c:pt>
                <c:pt idx="22838" formatCode="General">
                  <c:v>-0.133300610657964</c:v>
                </c:pt>
                <c:pt idx="22839" formatCode="General">
                  <c:v>-0.12935194758518101</c:v>
                </c:pt>
                <c:pt idx="22840" formatCode="General">
                  <c:v>-0.12535379453717899</c:v>
                </c:pt>
                <c:pt idx="22841" formatCode="General">
                  <c:v>-0.12130853703613401</c:v>
                </c:pt>
                <c:pt idx="22842" formatCode="General">
                  <c:v>-0.11721853316076999</c:v>
                </c:pt>
                <c:pt idx="22843" formatCode="General">
                  <c:v>-0.11308615285031599</c:v>
                </c:pt>
                <c:pt idx="22844" formatCode="General">
                  <c:v>-0.108913786161422</c:v>
                </c:pt>
                <c:pt idx="22845" formatCode="General">
                  <c:v>-0.10470383840858601</c:v>
                </c:pt>
                <c:pt idx="22846" formatCode="General">
                  <c:v>-0.100458732339321</c:v>
                </c:pt>
                <c:pt idx="22847" formatCode="General">
                  <c:v>-9.6180903005812807E-2</c:v>
                </c:pt>
                <c:pt idx="22848" formatCode="General">
                  <c:v>-9.1872793145352294E-2</c:v>
                </c:pt>
                <c:pt idx="22849" formatCode="General">
                  <c:v>-8.7536791999346497E-2</c:v>
                </c:pt>
                <c:pt idx="22850" formatCode="General">
                  <c:v>-8.3175336720706206E-2</c:v>
                </c:pt>
                <c:pt idx="22851" formatCode="General">
                  <c:v>-7.8790865509443198E-2</c:v>
                </c:pt>
                <c:pt idx="22852" formatCode="General">
                  <c:v>-7.4385807700948894E-2</c:v>
                </c:pt>
                <c:pt idx="22853" formatCode="General">
                  <c:v>-6.9962592462177703E-2</c:v>
                </c:pt>
                <c:pt idx="22854" formatCode="General">
                  <c:v>-6.5523643253420305E-2</c:v>
                </c:pt>
                <c:pt idx="22855" formatCode="General">
                  <c:v>-6.1071378896638703E-2</c:v>
                </c:pt>
                <c:pt idx="22856" formatCode="General">
                  <c:v>-5.6608194097509897E-2</c:v>
                </c:pt>
                <c:pt idx="22857" formatCode="General">
                  <c:v>-5.2136506089605003E-2</c:v>
                </c:pt>
                <c:pt idx="22858" formatCode="General">
                  <c:v>-4.7658751965894197E-2</c:v>
                </c:pt>
                <c:pt idx="22859" formatCode="General">
                  <c:v>-4.31773251971398E-2</c:v>
                </c:pt>
                <c:pt idx="22860" formatCode="General">
                  <c:v>-3.8694561040551398E-2</c:v>
                </c:pt>
                <c:pt idx="22861" formatCode="General">
                  <c:v>-3.4212794011710498E-2</c:v>
                </c:pt>
                <c:pt idx="22862" formatCode="General">
                  <c:v>-2.9734369664888901E-2</c:v>
                </c:pt>
                <c:pt idx="22863" formatCode="General">
                  <c:v>-2.52616400108223E-2</c:v>
                </c:pt>
                <c:pt idx="22864" formatCode="General">
                  <c:v>-2.0796912216464101E-2</c:v>
                </c:pt>
                <c:pt idx="22865" formatCode="General">
                  <c:v>-1.6342493182051901E-2</c:v>
                </c:pt>
                <c:pt idx="22866" formatCode="General">
                  <c:v>-1.1900641015448601E-2</c:v>
                </c:pt>
                <c:pt idx="22867" formatCode="General">
                  <c:v>-7.4735655886319198E-3</c:v>
                </c:pt>
                <c:pt idx="22868" formatCode="General">
                  <c:v>-3.0635443314978102E-3</c:v>
                </c:pt>
                <c:pt idx="22869" formatCode="General">
                  <c:v>1.3271882984156401E-3</c:v>
                </c:pt>
                <c:pt idx="22870" formatCode="General">
                  <c:v>5.6965032668873502E-3</c:v>
                </c:pt>
                <c:pt idx="22871" formatCode="General">
                  <c:v>1.00422660869141E-2</c:v>
                </c:pt>
                <c:pt idx="22872" formatCode="General">
                  <c:v>1.4362320277925901E-2</c:v>
                </c:pt>
                <c:pt idx="22873" formatCode="General">
                  <c:v>1.86545470545109E-2</c:v>
                </c:pt>
                <c:pt idx="22874" formatCode="General">
                  <c:v>2.2916874792373899E-2</c:v>
                </c:pt>
                <c:pt idx="22875" formatCode="General">
                  <c:v>2.71473301842215E-2</c:v>
                </c:pt>
                <c:pt idx="22876" formatCode="General">
                  <c:v>3.1343921233296199E-2</c:v>
                </c:pt>
                <c:pt idx="22877" formatCode="General">
                  <c:v>3.5504628615526002E-2</c:v>
                </c:pt>
                <c:pt idx="22878" formatCode="General">
                  <c:v>3.9627522128001198E-2</c:v>
                </c:pt>
                <c:pt idx="22879" formatCode="General">
                  <c:v>4.3710765528224602E-2</c:v>
                </c:pt>
                <c:pt idx="22880" formatCode="General">
                  <c:v>4.77524979985572E-2</c:v>
                </c:pt>
                <c:pt idx="22881" formatCode="General">
                  <c:v>5.1750879703713601E-2</c:v>
                </c:pt>
                <c:pt idx="22882" formatCode="General">
                  <c:v>5.5704150584388497E-2</c:v>
                </c:pt>
                <c:pt idx="22883" formatCode="General">
                  <c:v>5.9610575405589603E-2</c:v>
                </c:pt>
                <c:pt idx="22884" formatCode="General">
                  <c:v>6.3468437490303301E-2</c:v>
                </c:pt>
                <c:pt idx="22885" formatCode="General">
                  <c:v>6.7276102076817806E-2</c:v>
                </c:pt>
                <c:pt idx="22886" formatCode="General">
                  <c:v>7.1032070705557698E-2</c:v>
                </c:pt>
                <c:pt idx="22887" formatCode="General">
                  <c:v>7.4734853727022696E-2</c:v>
                </c:pt>
                <c:pt idx="22888" formatCode="General">
                  <c:v>7.8382834218811606E-2</c:v>
                </c:pt>
                <c:pt idx="22889" formatCode="General">
                  <c:v>8.1974370209888001E-2</c:v>
                </c:pt>
                <c:pt idx="22890" formatCode="General">
                  <c:v>8.5507868383043806E-2</c:v>
                </c:pt>
                <c:pt idx="22891" formatCode="General">
                  <c:v>8.8981794983645598E-2</c:v>
                </c:pt>
                <c:pt idx="22892" formatCode="General">
                  <c:v>9.2394739060436396E-2</c:v>
                </c:pt>
                <c:pt idx="22893" formatCode="General">
                  <c:v>9.5745906003694203E-2</c:v>
                </c:pt>
                <c:pt idx="22894" formatCode="General">
                  <c:v>9.9033991519096504E-2</c:v>
                </c:pt>
                <c:pt idx="22895" formatCode="General">
                  <c:v>0.102257151763438</c:v>
                </c:pt>
                <c:pt idx="22896" formatCode="General">
                  <c:v>0.105414655059952</c:v>
                </c:pt>
                <c:pt idx="22897" formatCode="General">
                  <c:v>0.108505376337104</c:v>
                </c:pt>
                <c:pt idx="22898" formatCode="General">
                  <c:v>0.11152820039136099</c:v>
                </c:pt>
                <c:pt idx="22899" formatCode="General">
                  <c:v>0.114482606540138</c:v>
                </c:pt>
                <c:pt idx="22900" formatCode="General">
                  <c:v>0.11736756610822199</c:v>
                </c:pt>
                <c:pt idx="22901" formatCode="General">
                  <c:v>0.120181981929408</c:v>
                </c:pt>
                <c:pt idx="22902" formatCode="General">
                  <c:v>0.12292474913267799</c:v>
                </c:pt>
                <c:pt idx="22903" formatCode="General">
                  <c:v>0.12559475974786999</c:v>
                </c:pt>
                <c:pt idx="22904" formatCode="General">
                  <c:v>0.12819096831158899</c:v>
                </c:pt>
                <c:pt idx="22905" formatCode="General">
                  <c:v>0.130712950197961</c:v>
                </c:pt>
                <c:pt idx="22906" formatCode="General">
                  <c:v>0.133160334435275</c:v>
                </c:pt>
                <c:pt idx="22907" formatCode="General">
                  <c:v>0.13553220834677501</c:v>
                </c:pt>
                <c:pt idx="22908" formatCode="General">
                  <c:v>0.13782817658559399</c:v>
                </c:pt>
                <c:pt idx="22909" formatCode="General">
                  <c:v>0.14004785820646301</c:v>
                </c:pt>
                <c:pt idx="22910" formatCode="General">
                  <c:v>0.14219029910679401</c:v>
                </c:pt>
                <c:pt idx="22911" formatCode="General">
                  <c:v>0.144255039598678</c:v>
                </c:pt>
                <c:pt idx="22912" formatCode="General">
                  <c:v>0.14624168019386599</c:v>
                </c:pt>
                <c:pt idx="22913" formatCode="General">
                  <c:v>0.14814979471784301</c:v>
                </c:pt>
                <c:pt idx="22914" formatCode="General">
                  <c:v>0.14997894005582799</c:v>
                </c:pt>
                <c:pt idx="22915" formatCode="General">
                  <c:v>0.15172869305206199</c:v>
                </c:pt>
                <c:pt idx="22916" formatCode="General">
                  <c:v>0.15339915853875599</c:v>
                </c:pt>
                <c:pt idx="22917" formatCode="General">
                  <c:v>0.154989886401253</c:v>
                </c:pt>
                <c:pt idx="22918" formatCode="General">
                  <c:v>0.15650035698378201</c:v>
                </c:pt>
                <c:pt idx="22919" formatCode="General">
                  <c:v>0.15793061760914001</c:v>
                </c:pt>
                <c:pt idx="22920" formatCode="General">
                  <c:v>0.15928076244015599</c:v>
                </c:pt>
                <c:pt idx="22921" formatCode="General">
                  <c:v>0.16055085422236801</c:v>
                </c:pt>
                <c:pt idx="22922" formatCode="General">
                  <c:v>0.16174090807198399</c:v>
                </c:pt>
                <c:pt idx="22923" formatCode="General">
                  <c:v>0.162850939886587</c:v>
                </c:pt>
                <c:pt idx="22924" formatCode="General">
                  <c:v>0.16388145166658499</c:v>
                </c:pt>
                <c:pt idx="22925" formatCode="General">
                  <c:v>0.16483236354403399</c:v>
                </c:pt>
                <c:pt idx="22926" formatCode="General">
                  <c:v>0.165703479973587</c:v>
                </c:pt>
                <c:pt idx="22927" formatCode="General">
                  <c:v>0.16649508473986799</c:v>
                </c:pt>
                <c:pt idx="22928" formatCode="General">
                  <c:v>0.167206912842986</c:v>
                </c:pt>
                <c:pt idx="22929" formatCode="General">
                  <c:v>0.167839219382696</c:v>
                </c:pt>
                <c:pt idx="22930" formatCode="General">
                  <c:v>0.16839283781999601</c:v>
                </c:pt>
                <c:pt idx="22931" formatCode="General">
                  <c:v>0.16886802886834301</c:v>
                </c:pt>
                <c:pt idx="22932" formatCode="General">
                  <c:v>0.16926495687312701</c:v>
                </c:pt>
                <c:pt idx="22933" formatCode="General">
                  <c:v>0.16958425922860801</c:v>
                </c:pt>
                <c:pt idx="22934" formatCode="General">
                  <c:v>0.16982596917227899</c:v>
                </c:pt>
                <c:pt idx="22935" formatCode="General">
                  <c:v>0.169990068327114</c:v>
                </c:pt>
                <c:pt idx="22936" formatCode="General">
                  <c:v>0.170077623508533</c:v>
                </c:pt>
                <c:pt idx="22937" formatCode="General">
                  <c:v>0.170089209478374</c:v>
                </c:pt>
                <c:pt idx="22938" formatCode="General">
                  <c:v>0.17002524363926999</c:v>
                </c:pt>
                <c:pt idx="22939" formatCode="General">
                  <c:v>0.169886075353439</c:v>
                </c:pt>
                <c:pt idx="22940" formatCode="General">
                  <c:v>0.16967201098253301</c:v>
                </c:pt>
                <c:pt idx="22941" formatCode="General">
                  <c:v>0.16938390749030999</c:v>
                </c:pt>
                <c:pt idx="22942" formatCode="General">
                  <c:v>0.16902263225324801</c:v>
                </c:pt>
                <c:pt idx="22943" formatCode="General">
                  <c:v>0.16858894195854901</c:v>
                </c:pt>
                <c:pt idx="22944" formatCode="General">
                  <c:v>0.168082956675569</c:v>
                </c:pt>
                <c:pt idx="22945" formatCode="General">
                  <c:v>0.16750529349855101</c:v>
                </c:pt>
                <c:pt idx="22946" formatCode="General">
                  <c:v>0.16685713218390699</c:v>
                </c:pt>
                <c:pt idx="22947" formatCode="General">
                  <c:v>0.166139071311147</c:v>
                </c:pt>
                <c:pt idx="22948" formatCode="General">
                  <c:v>0.16535161152041999</c:v>
                </c:pt>
                <c:pt idx="22949" formatCode="General">
                  <c:v>0.164495790971108</c:v>
                </c:pt>
                <c:pt idx="22950" formatCode="General">
                  <c:v>0.163572605330216</c:v>
                </c:pt>
                <c:pt idx="22951" formatCode="General">
                  <c:v>0.162582438547692</c:v>
                </c:pt>
                <c:pt idx="22952" formatCode="General">
                  <c:v>0.161526114546379</c:v>
                </c:pt>
                <c:pt idx="22953" formatCode="General">
                  <c:v>0.16040448449373901</c:v>
                </c:pt>
                <c:pt idx="22954" formatCode="General">
                  <c:v>0.15921832665402799</c:v>
                </c:pt>
                <c:pt idx="22955" formatCode="General">
                  <c:v>0.157968379641514</c:v>
                </c:pt>
                <c:pt idx="22956" formatCode="General">
                  <c:v>0.156655367441907</c:v>
                </c:pt>
                <c:pt idx="22957" formatCode="General">
                  <c:v>0.15528053168914799</c:v>
                </c:pt>
                <c:pt idx="22958" formatCode="General">
                  <c:v>0.15384453697051101</c:v>
                </c:pt>
                <c:pt idx="22959" formatCode="General">
                  <c:v>0.152347980020343</c:v>
                </c:pt>
                <c:pt idx="22960" formatCode="General">
                  <c:v>0.15079195364900699</c:v>
                </c:pt>
                <c:pt idx="22961" formatCode="General">
                  <c:v>0.1491769972309</c:v>
                </c:pt>
                <c:pt idx="22962" formatCode="General">
                  <c:v>0.147503638087467</c:v>
                </c:pt>
                <c:pt idx="22963" formatCode="General">
                  <c:v>0.145773550048864</c:v>
                </c:pt>
                <c:pt idx="22964" formatCode="General">
                  <c:v>0.14398789925438099</c:v>
                </c:pt>
                <c:pt idx="22965" formatCode="General">
                  <c:v>0.142147143159392</c:v>
                </c:pt>
                <c:pt idx="22966" formatCode="General">
                  <c:v>0.14025167180042</c:v>
                </c:pt>
                <c:pt idx="22967" formatCode="General">
                  <c:v>0.13830250681111</c:v>
                </c:pt>
                <c:pt idx="22968" formatCode="General">
                  <c:v>0.136301308934865</c:v>
                </c:pt>
                <c:pt idx="22969" formatCode="General">
                  <c:v>0.13424917024154001</c:v>
                </c:pt>
                <c:pt idx="22970" formatCode="General">
                  <c:v>0.132146478534444</c:v>
                </c:pt>
                <c:pt idx="22971" formatCode="General">
                  <c:v>0.12999362536476899</c:v>
                </c:pt>
                <c:pt idx="22972" formatCode="General">
                  <c:v>0.12779214286433099</c:v>
                </c:pt>
                <c:pt idx="22973" formatCode="General">
                  <c:v>0.125543097850285</c:v>
                </c:pt>
                <c:pt idx="22974" formatCode="General">
                  <c:v>0.123246924986915</c:v>
                </c:pt>
                <c:pt idx="22975" formatCode="General">
                  <c:v>0.120904603641936</c:v>
                </c:pt>
                <c:pt idx="22976" formatCode="General">
                  <c:v>0.11851720017998101</c:v>
                </c:pt>
                <c:pt idx="22977" formatCode="General">
                  <c:v>0.116085765938405</c:v>
                </c:pt>
                <c:pt idx="22978" formatCode="General">
                  <c:v>0.11361082423234301</c:v>
                </c:pt>
                <c:pt idx="22979" formatCode="General">
                  <c:v>0.111093391002516</c:v>
                </c:pt>
                <c:pt idx="22980" formatCode="General">
                  <c:v>0.108533997504309</c:v>
                </c:pt>
                <c:pt idx="22981" formatCode="General">
                  <c:v>0.10593324186985301</c:v>
                </c:pt>
                <c:pt idx="22982" formatCode="General">
                  <c:v>0.103292893499505</c:v>
                </c:pt>
                <c:pt idx="22983" formatCode="General">
                  <c:v>0.100613688414478</c:v>
                </c:pt>
                <c:pt idx="22984" formatCode="General">
                  <c:v>9.7895759597426704E-2</c:v>
                </c:pt>
                <c:pt idx="22985" formatCode="General">
                  <c:v>9.5140426191431898E-2</c:v>
                </c:pt>
                <c:pt idx="22986" formatCode="General">
                  <c:v>9.2349137101933307E-2</c:v>
                </c:pt>
                <c:pt idx="22987" formatCode="General">
                  <c:v>8.9522210189062201E-2</c:v>
                </c:pt>
                <c:pt idx="22988" formatCode="General">
                  <c:v>8.6659972756146703E-2</c:v>
                </c:pt>
                <c:pt idx="22989" formatCode="General">
                  <c:v>8.3763982031182196E-2</c:v>
                </c:pt>
                <c:pt idx="22990" formatCode="General">
                  <c:v>8.0835345194294E-2</c:v>
                </c:pt>
                <c:pt idx="22991" formatCode="General">
                  <c:v>7.7874078182697107E-2</c:v>
                </c:pt>
                <c:pt idx="22992" formatCode="General">
                  <c:v>7.4881326519543601E-2</c:v>
                </c:pt>
                <c:pt idx="22993" formatCode="General">
                  <c:v>7.1858394602809406E-2</c:v>
                </c:pt>
                <c:pt idx="22994" formatCode="General">
                  <c:v>6.8805535146193905E-2</c:v>
                </c:pt>
                <c:pt idx="22995" formatCode="General">
                  <c:v>6.5723546035134903E-2</c:v>
                </c:pt>
                <c:pt idx="22996" formatCode="General">
                  <c:v>6.2613359216435405E-2</c:v>
                </c:pt>
                <c:pt idx="22997" formatCode="General">
                  <c:v>5.9475478517107702E-2</c:v>
                </c:pt>
                <c:pt idx="22998" formatCode="General">
                  <c:v>5.6311003510067001E-2</c:v>
                </c:pt>
                <c:pt idx="22999" formatCode="General">
                  <c:v>5.3120650488045901E-2</c:v>
                </c:pt>
                <c:pt idx="23000" formatCode="General">
                  <c:v>4.9905178121580102E-2</c:v>
                </c:pt>
                <c:pt idx="23001" formatCode="General">
                  <c:v>4.6665438145870403E-2</c:v>
                </c:pt>
                <c:pt idx="23002" formatCode="General">
                  <c:v>4.3401857800232903E-2</c:v>
                </c:pt>
                <c:pt idx="23003" formatCode="General">
                  <c:v>4.0115485614046098E-2</c:v>
                </c:pt>
                <c:pt idx="23004" formatCode="General">
                  <c:v>3.6806997296548703E-2</c:v>
                </c:pt>
                <c:pt idx="23005" formatCode="General">
                  <c:v>3.3477141102419297E-2</c:v>
                </c:pt>
                <c:pt idx="23006" formatCode="General">
                  <c:v>3.01267712028996E-2</c:v>
                </c:pt>
                <c:pt idx="23007" formatCode="General">
                  <c:v>2.6756347677492801E-2</c:v>
                </c:pt>
                <c:pt idx="23008" formatCode="General">
                  <c:v>2.3366962989825501E-2</c:v>
                </c:pt>
                <c:pt idx="23009" formatCode="General">
                  <c:v>1.9959363667423201E-2</c:v>
                </c:pt>
                <c:pt idx="23010" formatCode="General">
                  <c:v>1.65343748825863E-2</c:v>
                </c:pt>
                <c:pt idx="23011" formatCode="General">
                  <c:v>1.3092948465623901E-2</c:v>
                </c:pt>
                <c:pt idx="23012" formatCode="General">
                  <c:v>9.6356413130395599E-3</c:v>
                </c:pt>
                <c:pt idx="23013" formatCode="General">
                  <c:v>6.1635962025090099E-3</c:v>
                </c:pt>
                <c:pt idx="23014" formatCode="General">
                  <c:v>2.6770498891865702E-3</c:v>
                </c:pt>
                <c:pt idx="23015" formatCode="General">
                  <c:v>-8.2316174079212902E-4</c:v>
                </c:pt>
                <c:pt idx="23016" formatCode="General">
                  <c:v>-4.3359805220927099E-3</c:v>
                </c:pt>
                <c:pt idx="23017" formatCode="General">
                  <c:v>-7.8607887601846206E-3</c:v>
                </c:pt>
                <c:pt idx="23018" formatCode="General">
                  <c:v>-1.1396908692539801E-2</c:v>
                </c:pt>
                <c:pt idx="23019" formatCode="General">
                  <c:v>-1.49440528220725E-2</c:v>
                </c:pt>
                <c:pt idx="23020" formatCode="General">
                  <c:v>-1.8501211111387798E-2</c:v>
                </c:pt>
                <c:pt idx="23021" formatCode="General">
                  <c:v>-2.20671485901647E-2</c:v>
                </c:pt>
                <c:pt idx="23022" formatCode="General">
                  <c:v>-2.5641083947664001E-2</c:v>
                </c:pt>
                <c:pt idx="23023" formatCode="General">
                  <c:v>-2.9222744751061999E-2</c:v>
                </c:pt>
                <c:pt idx="23024" formatCode="General">
                  <c:v>-3.2811707434319298E-2</c:v>
                </c:pt>
                <c:pt idx="23025" formatCode="General">
                  <c:v>-3.6406810910859802E-2</c:v>
                </c:pt>
                <c:pt idx="23026" formatCode="General">
                  <c:v>-4.0007196666405898E-2</c:v>
                </c:pt>
                <c:pt idx="23027" formatCode="General">
                  <c:v>-4.3611890080600603E-2</c:v>
                </c:pt>
                <c:pt idx="23028" formatCode="General">
                  <c:v>-4.7219819532335998E-2</c:v>
                </c:pt>
                <c:pt idx="23029" formatCode="General">
                  <c:v>-5.0830897955127699E-2</c:v>
                </c:pt>
                <c:pt idx="23030" formatCode="General">
                  <c:v>-5.4444356781199903E-2</c:v>
                </c:pt>
                <c:pt idx="23031" formatCode="General">
                  <c:v>-5.8058660286017402E-2</c:v>
                </c:pt>
                <c:pt idx="23032" formatCode="General">
                  <c:v>-6.1673193240663601E-2</c:v>
                </c:pt>
                <c:pt idx="23033" formatCode="General">
                  <c:v>-6.5287268861225101E-2</c:v>
                </c:pt>
                <c:pt idx="23034" formatCode="General">
                  <c:v>-6.8899520175349699E-2</c:v>
                </c:pt>
                <c:pt idx="23035" formatCode="General">
                  <c:v>-7.2509537793985807E-2</c:v>
                </c:pt>
                <c:pt idx="23036" formatCode="General">
                  <c:v>-7.6116849342707502E-2</c:v>
                </c:pt>
                <c:pt idx="23037" formatCode="General">
                  <c:v>-7.9720258501174604E-2</c:v>
                </c:pt>
                <c:pt idx="23038" formatCode="General">
                  <c:v>-8.3318903193499896E-2</c:v>
                </c:pt>
                <c:pt idx="23039" formatCode="General">
                  <c:v>-8.6911818295812598E-2</c:v>
                </c:pt>
                <c:pt idx="23040" formatCode="General">
                  <c:v>-9.0497911477960297E-2</c:v>
                </c:pt>
                <c:pt idx="23041" formatCode="General">
                  <c:v>-9.4076473086054893E-2</c:v>
                </c:pt>
                <c:pt idx="23042" formatCode="General">
                  <c:v>-9.7646159734411597E-2</c:v>
                </c:pt>
                <c:pt idx="23043" formatCode="General">
                  <c:v>-0.101206042307072</c:v>
                </c:pt>
                <c:pt idx="23044" formatCode="General">
                  <c:v>-0.10475568246108299</c:v>
                </c:pt>
                <c:pt idx="23045" formatCode="General">
                  <c:v>-0.10829396681079601</c:v>
                </c:pt>
                <c:pt idx="23046" formatCode="General">
                  <c:v>-0.111819607135126</c:v>
                </c:pt>
                <c:pt idx="23047" formatCode="General">
                  <c:v>-0.115331759756096</c:v>
                </c:pt>
                <c:pt idx="23048" formatCode="General">
                  <c:v>-0.118829527814619</c:v>
                </c:pt>
                <c:pt idx="23049" formatCode="General">
                  <c:v>-0.12231187269362501</c:v>
                </c:pt>
                <c:pt idx="23050" formatCode="General">
                  <c:v>-0.125777626027849</c:v>
                </c:pt>
                <c:pt idx="23051" formatCode="General">
                  <c:v>-0.129225532426058</c:v>
                </c:pt>
                <c:pt idx="23052" formatCode="General">
                  <c:v>-0.132654766368932</c:v>
                </c:pt>
                <c:pt idx="23053" formatCode="General">
                  <c:v>-0.136063920448246</c:v>
                </c:pt>
                <c:pt idx="23054" formatCode="General">
                  <c:v>-0.139452055639363</c:v>
                </c:pt>
                <c:pt idx="23055" formatCode="General">
                  <c:v>-0.14281871793262599</c:v>
                </c:pt>
                <c:pt idx="23056" formatCode="General">
                  <c:v>-0.14616227850077701</c:v>
                </c:pt>
                <c:pt idx="23057" formatCode="General">
                  <c:v>-0.149481496093855</c:v>
                </c:pt>
                <c:pt idx="23058" formatCode="General">
                  <c:v>-0.15277566736641801</c:v>
                </c:pt>
                <c:pt idx="23059" formatCode="General">
                  <c:v>-0.15604347423647899</c:v>
                </c:pt>
                <c:pt idx="23060" formatCode="General">
                  <c:v>-0.159283493917554</c:v>
                </c:pt>
                <c:pt idx="23061" formatCode="General">
                  <c:v>-0.16249482462365999</c:v>
                </c:pt>
                <c:pt idx="23062" formatCode="General">
                  <c:v>-0.16567653082438499</c:v>
                </c:pt>
                <c:pt idx="23063" formatCode="General">
                  <c:v>-0.16882706227319899</c:v>
                </c:pt>
                <c:pt idx="23064" formatCode="General">
                  <c:v>-0.17194532862644801</c:v>
                </c:pt>
                <c:pt idx="23065" formatCode="General">
                  <c:v>-0.17503021255322701</c:v>
                </c:pt>
                <c:pt idx="23066" formatCode="General">
                  <c:v>-0.17807999796672799</c:v>
                </c:pt>
                <c:pt idx="23067" formatCode="General">
                  <c:v>-0.18109345250338901</c:v>
                </c:pt>
                <c:pt idx="23068" formatCode="General">
                  <c:v>-0.18406940678478501</c:v>
                </c:pt>
                <c:pt idx="23069" formatCode="General">
                  <c:v>-0.18700667913542299</c:v>
                </c:pt>
                <c:pt idx="23070" formatCode="General">
                  <c:v>-0.18990409473061601</c:v>
                </c:pt>
                <c:pt idx="23071" formatCode="General">
                  <c:v>-0.192760469627272</c:v>
                </c:pt>
                <c:pt idx="23072" formatCode="General">
                  <c:v>-0.195574571520753</c:v>
                </c:pt>
                <c:pt idx="23073" formatCode="General">
                  <c:v>-0.19834461306748299</c:v>
                </c:pt>
                <c:pt idx="23074" formatCode="General">
                  <c:v>-0.201069339541187</c:v>
                </c:pt>
                <c:pt idx="23075" formatCode="General">
                  <c:v>-0.20374755107595799</c:v>
                </c:pt>
                <c:pt idx="23076" formatCode="General">
                  <c:v>-0.20637753605077599</c:v>
                </c:pt>
                <c:pt idx="23077" formatCode="General">
                  <c:v>-0.208958154839088</c:v>
                </c:pt>
                <c:pt idx="23078" formatCode="General">
                  <c:v>-0.211488356852128</c:v>
                </c:pt>
                <c:pt idx="23079" formatCode="General">
                  <c:v>-0.21396654789210601</c:v>
                </c:pt>
                <c:pt idx="23080" formatCode="General">
                  <c:v>-0.216391175191783</c:v>
                </c:pt>
                <c:pt idx="23081" formatCode="General">
                  <c:v>-0.218761303499488</c:v>
                </c:pt>
                <c:pt idx="23082" formatCode="General">
                  <c:v>-0.22107557165080299</c:v>
                </c:pt>
                <c:pt idx="23083" formatCode="General">
                  <c:v>-0.22333267436227899</c:v>
                </c:pt>
                <c:pt idx="23084" formatCode="General">
                  <c:v>-0.225531904111759</c:v>
                </c:pt>
                <c:pt idx="23085" formatCode="General">
                  <c:v>-0.22767150970278599</c:v>
                </c:pt>
                <c:pt idx="23086" formatCode="General">
                  <c:v>-0.22974971840084599</c:v>
                </c:pt>
                <c:pt idx="23087" formatCode="General">
                  <c:v>-0.231765403247958</c:v>
                </c:pt>
                <c:pt idx="23088" formatCode="General">
                  <c:v>-0.23371703540149999</c:v>
                </c:pt>
                <c:pt idx="23089" formatCode="General">
                  <c:v>-0.23560319525128701</c:v>
                </c:pt>
                <c:pt idx="23090" formatCode="General">
                  <c:v>-0.23742316491517099</c:v>
                </c:pt>
                <c:pt idx="23091" formatCode="General">
                  <c:v>-0.23917580256637999</c:v>
                </c:pt>
                <c:pt idx="23092" formatCode="General">
                  <c:v>-0.24085942366885801</c:v>
                </c:pt>
                <c:pt idx="23093" formatCode="General">
                  <c:v>-0.24247239836545501</c:v>
                </c:pt>
                <c:pt idx="23094" formatCode="General">
                  <c:v>-0.24401330612605299</c:v>
                </c:pt>
                <c:pt idx="23095" formatCode="General">
                  <c:v>-0.24548145685397099</c:v>
                </c:pt>
                <c:pt idx="23096" formatCode="General">
                  <c:v>-0.24687572566718299</c:v>
                </c:pt>
                <c:pt idx="23097" formatCode="General">
                  <c:v>-0.248193984705947</c:v>
                </c:pt>
                <c:pt idx="23098" formatCode="General">
                  <c:v>-0.24943533529425699</c:v>
                </c:pt>
                <c:pt idx="23099" formatCode="General">
                  <c:v>-0.25059914438161601</c:v>
                </c:pt>
                <c:pt idx="23100" formatCode="General">
                  <c:v>-0.25168377715951401</c:v>
                </c:pt>
                <c:pt idx="23101" formatCode="General">
                  <c:v>-0.25268764130299798</c:v>
                </c:pt>
                <c:pt idx="23102" formatCode="General">
                  <c:v>-0.25360940560043799</c:v>
                </c:pt>
                <c:pt idx="23103" formatCode="General">
                  <c:v>-0.25444852488069303</c:v>
                </c:pt>
                <c:pt idx="23104" formatCode="General">
                  <c:v>-0.255204076105704</c:v>
                </c:pt>
                <c:pt idx="23105" formatCode="General">
                  <c:v>-0.25587412926104802</c:v>
                </c:pt>
                <c:pt idx="23106" formatCode="General">
                  <c:v>-0.25645748441724497</c:v>
                </c:pt>
                <c:pt idx="23107" formatCode="General">
                  <c:v>-0.256953829142058</c:v>
                </c:pt>
                <c:pt idx="23108" formatCode="General">
                  <c:v>-0.25736249293918201</c:v>
                </c:pt>
                <c:pt idx="23109" formatCode="General">
                  <c:v>-0.25768182933762301</c:v>
                </c:pt>
                <c:pt idx="23110" formatCode="General">
                  <c:v>-0.257910868036415</c:v>
                </c:pt>
                <c:pt idx="23111" formatCode="General">
                  <c:v>-0.25804893139641299</c:v>
                </c:pt>
                <c:pt idx="23112" formatCode="General">
                  <c:v>-0.258094998192477</c:v>
                </c:pt>
                <c:pt idx="23113" formatCode="General">
                  <c:v>-0.25804819186535699</c:v>
                </c:pt>
                <c:pt idx="23114" formatCode="General">
                  <c:v>-0.25790729109649002</c:v>
                </c:pt>
                <c:pt idx="23115" formatCode="General">
                  <c:v>-0.25767127297544301</c:v>
                </c:pt>
                <c:pt idx="23116" formatCode="General">
                  <c:v>-0.25733940518478099</c:v>
                </c:pt>
                <c:pt idx="23117" formatCode="General">
                  <c:v>-0.25691120731787098</c:v>
                </c:pt>
                <c:pt idx="23118" formatCode="General">
                  <c:v>-0.25638590108644799</c:v>
                </c:pt>
                <c:pt idx="23119" formatCode="General">
                  <c:v>-0.25576285899273499</c:v>
                </c:pt>
                <c:pt idx="23120" formatCode="General">
                  <c:v>-0.25504163554505699</c:v>
                </c:pt>
                <c:pt idx="23121" formatCode="General">
                  <c:v>-0.25422146657783701</c:v>
                </c:pt>
                <c:pt idx="23122" formatCode="General">
                  <c:v>-0.25330178469622799</c:v>
                </c:pt>
                <c:pt idx="23123" formatCode="General">
                  <c:v>-0.252282057138974</c:v>
                </c:pt>
                <c:pt idx="23124" formatCode="General">
                  <c:v>-0.251161764654171</c:v>
                </c:pt>
                <c:pt idx="23125" formatCode="General">
                  <c:v>-0.249940461267355</c:v>
                </c:pt>
                <c:pt idx="23126" formatCode="General">
                  <c:v>-0.24861772157099499</c:v>
                </c:pt>
                <c:pt idx="23127" formatCode="General">
                  <c:v>-0.24719314267390299</c:v>
                </c:pt>
                <c:pt idx="23128" formatCode="General">
                  <c:v>-0.24566640468246501</c:v>
                </c:pt>
                <c:pt idx="23129" formatCode="General">
                  <c:v>-0.24403727241029399</c:v>
                </c:pt>
                <c:pt idx="23130" formatCode="General">
                  <c:v>-0.24230547893625301</c:v>
                </c:pt>
                <c:pt idx="23131" formatCode="General">
                  <c:v>-0.24047078203755501</c:v>
                </c:pt>
                <c:pt idx="23132" formatCode="General">
                  <c:v>-0.238533081974725</c:v>
                </c:pt>
                <c:pt idx="23133" formatCode="General">
                  <c:v>-0.23649231515996899</c:v>
                </c:pt>
                <c:pt idx="23134" formatCode="General">
                  <c:v>-0.23434839203108901</c:v>
                </c:pt>
                <c:pt idx="23135" formatCode="General">
                  <c:v>-0.232101359709422</c:v>
                </c:pt>
                <c:pt idx="23136" formatCode="General">
                  <c:v>-0.229751298998258</c:v>
                </c:pt>
                <c:pt idx="23137" formatCode="General">
                  <c:v>-0.22729826352297899</c:v>
                </c:pt>
                <c:pt idx="23138" formatCode="General">
                  <c:v>-0.22474244485020001</c:v>
                </c:pt>
                <c:pt idx="23139" formatCode="General">
                  <c:v>-0.22208411606567199</c:v>
                </c:pt>
                <c:pt idx="23140" formatCode="General">
                  <c:v>-0.21932354040729099</c:v>
                </c:pt>
                <c:pt idx="23141" formatCode="General">
                  <c:v>-0.216461043283526</c:v>
                </c:pt>
                <c:pt idx="23142" formatCode="General">
                  <c:v>-0.21349699785248999</c:v>
                </c:pt>
                <c:pt idx="23143" formatCode="General">
                  <c:v>-0.21043186210586101</c:v>
                </c:pt>
                <c:pt idx="23144" formatCode="General">
                  <c:v>-0.20726618913074499</c:v>
                </c:pt>
                <c:pt idx="23145" formatCode="General">
                  <c:v>-0.204000514555542</c:v>
                </c:pt>
                <c:pt idx="23146" formatCode="General">
                  <c:v>-0.20063538336686701</c:v>
                </c:pt>
                <c:pt idx="23147" formatCode="General">
                  <c:v>-0.19717146800048299</c:v>
                </c:pt>
                <c:pt idx="23148" formatCode="General">
                  <c:v>-0.193609517419358</c:v>
                </c:pt>
                <c:pt idx="23149" formatCode="General">
                  <c:v>-0.18995029185080201</c:v>
                </c:pt>
                <c:pt idx="23150" formatCode="General">
                  <c:v>-0.186194616525237</c:v>
                </c:pt>
                <c:pt idx="23151" formatCode="General">
                  <c:v>-0.182343435564776</c:v>
                </c:pt>
                <c:pt idx="23152" formatCode="General">
                  <c:v>-0.17839769562256699</c:v>
                </c:pt>
                <c:pt idx="23153" formatCode="General">
                  <c:v>-0.174358334370257</c:v>
                </c:pt>
                <c:pt idx="23154" formatCode="General">
                  <c:v>-0.170226391734531</c:v>
                </c:pt>
                <c:pt idx="23155" formatCode="General">
                  <c:v>-0.16600296875589099</c:v>
                </c:pt>
                <c:pt idx="23156" formatCode="General">
                  <c:v>-0.16168926569880901</c:v>
                </c:pt>
                <c:pt idx="23157" formatCode="General">
                  <c:v>-0.157286471896571</c:v>
                </c:pt>
                <c:pt idx="23158" formatCode="General">
                  <c:v>-0.15279581290519201</c:v>
                </c:pt>
                <c:pt idx="23159" formatCode="General">
                  <c:v>-0.14821866141966999</c:v>
                </c:pt>
                <c:pt idx="23160" formatCode="General">
                  <c:v>-0.143556359585117</c:v>
                </c:pt>
                <c:pt idx="23161" formatCode="General">
                  <c:v>-0.138810157812399</c:v>
                </c:pt>
                <c:pt idx="23162" formatCode="General">
                  <c:v>-0.13398155680290399</c:v>
                </c:pt>
                <c:pt idx="23163" formatCode="General">
                  <c:v>-0.12907276702411799</c:v>
                </c:pt>
                <c:pt idx="23164" formatCode="General">
                  <c:v>-0.124085410614034</c:v>
                </c:pt>
                <c:pt idx="23165" formatCode="General">
                  <c:v>-0.119020588805615</c:v>
                </c:pt>
                <c:pt idx="23166" formatCode="General">
                  <c:v>-0.11387957793703</c:v>
                </c:pt>
                <c:pt idx="23167" formatCode="General">
                  <c:v>-0.108664453662141</c:v>
                </c:pt>
                <c:pt idx="23168" formatCode="General">
                  <c:v>-0.103377497787096</c:v>
                </c:pt>
                <c:pt idx="23169" formatCode="General">
                  <c:v>-9.8020038908548796E-2</c:v>
                </c:pt>
                <c:pt idx="23170" formatCode="General">
                  <c:v>-9.2594039824270502E-2</c:v>
                </c:pt>
                <c:pt idx="23171" formatCode="General">
                  <c:v>-8.7101674568122706E-2</c:v>
                </c:pt>
                <c:pt idx="23172" formatCode="General">
                  <c:v>-8.1544692777229005E-2</c:v>
                </c:pt>
                <c:pt idx="23173" formatCode="General">
                  <c:v>-7.5924937016349003E-2</c:v>
                </c:pt>
                <c:pt idx="23174" formatCode="General">
                  <c:v>-7.0244414894652898E-2</c:v>
                </c:pt>
                <c:pt idx="23175" formatCode="General">
                  <c:v>-6.4505306294403597E-2</c:v>
                </c:pt>
                <c:pt idx="23176" formatCode="General">
                  <c:v>-5.8709963556785399E-2</c:v>
                </c:pt>
                <c:pt idx="23177" formatCode="General">
                  <c:v>-5.2860845274405301E-2</c:v>
                </c:pt>
                <c:pt idx="23178" formatCode="General">
                  <c:v>-4.6959952390951402E-2</c:v>
                </c:pt>
                <c:pt idx="23179" formatCode="General">
                  <c:v>-4.1009385446042303E-2</c:v>
                </c:pt>
                <c:pt idx="23180" formatCode="General">
                  <c:v>-3.5011926361263497E-2</c:v>
                </c:pt>
                <c:pt idx="23181" formatCode="General">
                  <c:v>-2.89699031658881E-2</c:v>
                </c:pt>
                <c:pt idx="23182" formatCode="General">
                  <c:v>-2.28851827153824E-2</c:v>
                </c:pt>
                <c:pt idx="23183" formatCode="General">
                  <c:v>-1.6760805053602602E-2</c:v>
                </c:pt>
                <c:pt idx="23184" formatCode="General">
                  <c:v>-1.05994327624599E-2</c:v>
                </c:pt>
                <c:pt idx="23185" formatCode="General">
                  <c:v>-4.4031778965248E-3</c:v>
                </c:pt>
                <c:pt idx="23186" formatCode="General">
                  <c:v>1.82529056314734E-3</c:v>
                </c:pt>
                <c:pt idx="23187" formatCode="General">
                  <c:v>8.0837683975068207E-3</c:v>
                </c:pt>
                <c:pt idx="23188" formatCode="General">
                  <c:v>1.43699982644531E-2</c:v>
                </c:pt>
                <c:pt idx="23189" formatCode="General">
                  <c:v>2.0681043784822401E-2</c:v>
                </c:pt>
                <c:pt idx="23190" formatCode="General">
                  <c:v>2.7013851191042399E-2</c:v>
                </c:pt>
                <c:pt idx="23191" formatCode="General">
                  <c:v>3.3365903386057598E-2</c:v>
                </c:pt>
                <c:pt idx="23192" formatCode="General">
                  <c:v>3.9734655786793902E-2</c:v>
                </c:pt>
                <c:pt idx="23193" formatCode="General">
                  <c:v>4.6116979820224599E-2</c:v>
                </c:pt>
                <c:pt idx="23194" formatCode="General">
                  <c:v>5.2510223974237998E-2</c:v>
                </c:pt>
                <c:pt idx="23195" formatCode="General">
                  <c:v>5.8911807004410899E-2</c:v>
                </c:pt>
                <c:pt idx="23196" formatCode="General">
                  <c:v>6.5319120379174894E-2</c:v>
                </c:pt>
                <c:pt idx="23197" formatCode="General">
                  <c:v>7.1729501142857796E-2</c:v>
                </c:pt>
                <c:pt idx="23198" formatCode="General">
                  <c:v>7.8139701853861501E-2</c:v>
                </c:pt>
                <c:pt idx="23199" formatCode="General">
                  <c:v>8.4546991420103093E-2</c:v>
                </c:pt>
                <c:pt idx="23200" formatCode="General">
                  <c:v>9.0948715292209104E-2</c:v>
                </c:pt>
                <c:pt idx="23201" formatCode="General">
                  <c:v>9.7342235712459702E-2</c:v>
                </c:pt>
                <c:pt idx="23202" formatCode="General">
                  <c:v>0.10372492939764601</c:v>
                </c:pt>
                <c:pt idx="23203" formatCode="General">
                  <c:v>0.110094125341222</c:v>
                </c:pt>
                <c:pt idx="23204" formatCode="General">
                  <c:v>0.116446610698453</c:v>
                </c:pt>
                <c:pt idx="23205" formatCode="General">
                  <c:v>0.122779694978445</c:v>
                </c:pt>
                <c:pt idx="23206" formatCode="General">
                  <c:v>0.12909074489547301</c:v>
                </c:pt>
                <c:pt idx="23207" formatCode="General">
                  <c:v>0.13537653498531799</c:v>
                </c:pt>
                <c:pt idx="23208" formatCode="General">
                  <c:v>0.14163379320340899</c:v>
                </c:pt>
                <c:pt idx="23209" formatCode="General">
                  <c:v>0.14785933053675801</c:v>
                </c:pt>
                <c:pt idx="23210" formatCode="General">
                  <c:v>0.154050637834409</c:v>
                </c:pt>
                <c:pt idx="23211" formatCode="General">
                  <c:v>0.160205316870559</c:v>
                </c:pt>
                <c:pt idx="23212" formatCode="General">
                  <c:v>0.16632045464463399</c:v>
                </c:pt>
                <c:pt idx="23213" formatCode="General">
                  <c:v>0.172393179389011</c:v>
                </c:pt>
                <c:pt idx="23214" formatCode="General">
                  <c:v>0.17842118411348001</c:v>
                </c:pt>
                <c:pt idx="23215" formatCode="General">
                  <c:v>0.18440116355425901</c:v>
                </c:pt>
                <c:pt idx="23216" formatCode="General">
                  <c:v>0.19033031169749401</c:v>
                </c:pt>
                <c:pt idx="23217" formatCode="General">
                  <c:v>0.19620594311810099</c:v>
                </c:pt>
                <c:pt idx="23218" formatCode="General">
                  <c:v>0.202024953637989</c:v>
                </c:pt>
                <c:pt idx="23219" formatCode="General">
                  <c:v>0.20778537318811199</c:v>
                </c:pt>
                <c:pt idx="23220" formatCode="General">
                  <c:v>0.213484288012464</c:v>
                </c:pt>
                <c:pt idx="23221" formatCode="General">
                  <c:v>0.219118770962827</c:v>
                </c:pt>
                <c:pt idx="23222" formatCode="General">
                  <c:v>0.22468655124283801</c:v>
                </c:pt>
                <c:pt idx="23223" formatCode="General">
                  <c:v>0.23018493462244199</c:v>
                </c:pt>
                <c:pt idx="23224" formatCode="General">
                  <c:v>0.23561126036142599</c:v>
                </c:pt>
                <c:pt idx="23225" formatCode="General">
                  <c:v>0.24096297382175799</c:v>
                </c:pt>
                <c:pt idx="23226" formatCode="General">
                  <c:v>0.24623763727235001</c:v>
                </c:pt>
                <c:pt idx="23227" formatCode="General">
                  <c:v>0.25143287655683899</c:v>
                </c:pt>
                <c:pt idx="23228" formatCode="General">
                  <c:v>0.25654583168356598</c:v>
                </c:pt>
                <c:pt idx="23229" formatCode="General">
                  <c:v>0.26157372951770003</c:v>
                </c:pt>
                <c:pt idx="23230" formatCode="General">
                  <c:v>0.26651454118395201</c:v>
                </c:pt>
                <c:pt idx="23231" formatCode="General">
                  <c:v>0.27136641401206701</c:v>
                </c:pt>
                <c:pt idx="23232" formatCode="General">
                  <c:v>0.276126984900604</c:v>
                </c:pt>
                <c:pt idx="23233" formatCode="General">
                  <c:v>0.28079338171660401</c:v>
                </c:pt>
                <c:pt idx="23234" formatCode="General">
                  <c:v>0.28536337657872801</c:v>
                </c:pt>
                <c:pt idx="23235" formatCode="General">
                  <c:v>0.28983497156475901</c:v>
                </c:pt>
                <c:pt idx="23236" formatCode="General">
                  <c:v>0.29420632340595398</c:v>
                </c:pt>
                <c:pt idx="23237" formatCode="General">
                  <c:v>0.29847563694928703</c:v>
                </c:pt>
                <c:pt idx="23238" formatCode="General">
                  <c:v>0.302640094347782</c:v>
                </c:pt>
                <c:pt idx="23239" formatCode="General">
                  <c:v>0.30669750057987599</c:v>
                </c:pt>
                <c:pt idx="23240" formatCode="General">
                  <c:v>0.31064644876558201</c:v>
                </c:pt>
                <c:pt idx="23241" formatCode="General">
                  <c:v>0.31448517220302002</c:v>
                </c:pt>
                <c:pt idx="23242" formatCode="General">
                  <c:v>0.31821192967517598</c:v>
                </c:pt>
                <c:pt idx="23243" formatCode="General">
                  <c:v>0.32182451392561001</c:v>
                </c:pt>
                <c:pt idx="23244" formatCode="General">
                  <c:v>0.32532082427320103</c:v>
                </c:pt>
                <c:pt idx="23245" formatCode="General">
                  <c:v>0.32869952360652399</c:v>
                </c:pt>
                <c:pt idx="23246" formatCode="General">
                  <c:v>0.331959469620417</c:v>
                </c:pt>
                <c:pt idx="23247" formatCode="General">
                  <c:v>0.33509902721067802</c:v>
                </c:pt>
                <c:pt idx="23248" formatCode="General">
                  <c:v>0.33811606869236699</c:v>
                </c:pt>
                <c:pt idx="23249" formatCode="General">
                  <c:v>0.34100912574226599</c:v>
                </c:pt>
                <c:pt idx="23250" formatCode="General">
                  <c:v>0.343776913802469</c:v>
                </c:pt>
                <c:pt idx="23251" formatCode="General">
                  <c:v>0.34641776337956098</c:v>
                </c:pt>
                <c:pt idx="23252" formatCode="General">
                  <c:v>0.34893069788565301</c:v>
                </c:pt>
                <c:pt idx="23253" formatCode="General">
                  <c:v>0.35131488163997998</c:v>
                </c:pt>
                <c:pt idx="23254" formatCode="General">
                  <c:v>0.35356848350644998</c:v>
                </c:pt>
                <c:pt idx="23255" formatCode="General">
                  <c:v>0.35569031433946402</c:v>
                </c:pt>
                <c:pt idx="23256" formatCode="General">
                  <c:v>0.35767992456721998</c:v>
                </c:pt>
                <c:pt idx="23257" formatCode="General">
                  <c:v>0.35953589709341499</c:v>
                </c:pt>
                <c:pt idx="23258" formatCode="General">
                  <c:v>0.36125686009209801</c:v>
                </c:pt>
                <c:pt idx="23259" formatCode="General">
                  <c:v>0.36284220403675099</c:v>
                </c:pt>
                <c:pt idx="23260" formatCode="General">
                  <c:v>0.36429151547615801</c:v>
                </c:pt>
                <c:pt idx="23261" formatCode="General">
                  <c:v>0.36560395181535799</c:v>
                </c:pt>
                <c:pt idx="23262" formatCode="General">
                  <c:v>0.36677873583052001</c:v>
                </c:pt>
                <c:pt idx="23263" formatCode="General">
                  <c:v>0.36781524361891599</c:v>
                </c:pt>
                <c:pt idx="23264" formatCode="General">
                  <c:v>0.36871299439013699</c:v>
                </c:pt>
                <c:pt idx="23265" formatCode="General">
                  <c:v>0.36947161172713899</c:v>
                </c:pt>
                <c:pt idx="23266" formatCode="General">
                  <c:v>0.37009031253493901</c:v>
                </c:pt>
                <c:pt idx="23267" formatCode="General">
                  <c:v>0.370568985997206</c:v>
                </c:pt>
                <c:pt idx="23268" formatCode="General">
                  <c:v>0.37090764362449802</c:v>
                </c:pt>
                <c:pt idx="23269" formatCode="General">
                  <c:v>0.37110528569338702</c:v>
                </c:pt>
                <c:pt idx="23270" formatCode="General">
                  <c:v>0.37116154205483798</c:v>
                </c:pt>
                <c:pt idx="23271" formatCode="General">
                  <c:v>0.37107683329808</c:v>
                </c:pt>
                <c:pt idx="23272" formatCode="General">
                  <c:v>0.37085121929195403</c:v>
                </c:pt>
                <c:pt idx="23273" formatCode="General">
                  <c:v>0.37048484157532502</c:v>
                </c:pt>
                <c:pt idx="23274" formatCode="General">
                  <c:v>0.36997792170564098</c:v>
                </c:pt>
                <c:pt idx="23275" formatCode="General">
                  <c:v>0.369330206575745</c:v>
                </c:pt>
                <c:pt idx="23276" formatCode="General">
                  <c:v>0.368541536615903</c:v>
                </c:pt>
                <c:pt idx="23277" formatCode="General">
                  <c:v>0.36761243971062701</c:v>
                </c:pt>
                <c:pt idx="23278" formatCode="General">
                  <c:v>0.36654306851664598</c:v>
                </c:pt>
                <c:pt idx="23279" formatCode="General">
                  <c:v>0.36533369786631298</c:v>
                </c:pt>
                <c:pt idx="23280" formatCode="General">
                  <c:v>0.36398530530206002</c:v>
                </c:pt>
                <c:pt idx="23281" formatCode="General">
                  <c:v>0.36249843553074401</c:v>
                </c:pt>
                <c:pt idx="23282" formatCode="General">
                  <c:v>0.36087313395378201</c:v>
                </c:pt>
                <c:pt idx="23283" formatCode="General">
                  <c:v>0.35911009066546201</c:v>
                </c:pt>
                <c:pt idx="23284" formatCode="General">
                  <c:v>0.35721015825103503</c:v>
                </c:pt>
                <c:pt idx="23285" formatCode="General">
                  <c:v>0.35517377795463001</c:v>
                </c:pt>
                <c:pt idx="23286" formatCode="General">
                  <c:v>0.35300205392615402</c:v>
                </c:pt>
                <c:pt idx="23287" formatCode="General">
                  <c:v>0.35069625901810902</c:v>
                </c:pt>
                <c:pt idx="23288" formatCode="General">
                  <c:v>0.34825712986130802</c:v>
                </c:pt>
                <c:pt idx="23289" formatCode="General">
                  <c:v>0.34568488712884299</c:v>
                </c:pt>
                <c:pt idx="23290" formatCode="General">
                  <c:v>0.34298043267172801</c:v>
                </c:pt>
                <c:pt idx="23291" formatCode="General">
                  <c:v>0.34014544785935502</c:v>
                </c:pt>
                <c:pt idx="23292" formatCode="General">
                  <c:v>0.33718123752373702</c:v>
                </c:pt>
                <c:pt idx="23293" formatCode="General">
                  <c:v>0.334089168489896</c:v>
                </c:pt>
                <c:pt idx="23294" formatCode="General">
                  <c:v>0.33087066488539801</c:v>
                </c:pt>
                <c:pt idx="23295" formatCode="General">
                  <c:v>0.327526651282045</c:v>
                </c:pt>
                <c:pt idx="23296" formatCode="General">
                  <c:v>0.32405811958995401</c:v>
                </c:pt>
                <c:pt idx="23297" formatCode="General">
                  <c:v>0.32046672250035901</c:v>
                </c:pt>
                <c:pt idx="23298" formatCode="General">
                  <c:v>0.316753770957106</c:v>
                </c:pt>
                <c:pt idx="23299" formatCode="General">
                  <c:v>0.312921164572729</c:v>
                </c:pt>
                <c:pt idx="23300" formatCode="General">
                  <c:v>0.30897035578481502</c:v>
                </c:pt>
                <c:pt idx="23301" formatCode="General">
                  <c:v>0.30490231394012401</c:v>
                </c:pt>
                <c:pt idx="23302" formatCode="General">
                  <c:v>0.30071920382710499</c:v>
                </c:pt>
                <c:pt idx="23303" formatCode="General">
                  <c:v>0.29642286778384602</c:v>
                </c:pt>
                <c:pt idx="23304" formatCode="General">
                  <c:v>0.292015129558655</c:v>
                </c:pt>
                <c:pt idx="23305" formatCode="General">
                  <c:v>0.28749731653815103</c:v>
                </c:pt>
                <c:pt idx="23306" formatCode="General">
                  <c:v>0.282870871711008</c:v>
                </c:pt>
                <c:pt idx="23307" formatCode="General">
                  <c:v>0.27813845967792</c:v>
                </c:pt>
                <c:pt idx="23308" formatCode="General">
                  <c:v>0.27330182231877598</c:v>
                </c:pt>
                <c:pt idx="23309" formatCode="General">
                  <c:v>0.26836264052207898</c:v>
                </c:pt>
                <c:pt idx="23310" formatCode="General">
                  <c:v>0.263322715778254</c:v>
                </c:pt>
                <c:pt idx="23311" formatCode="General">
                  <c:v>0.25818409530299702</c:v>
                </c:pt>
                <c:pt idx="23312" formatCode="General">
                  <c:v>0.25294926900921999</c:v>
                </c:pt>
                <c:pt idx="23313" formatCode="General">
                  <c:v>0.24762010993849401</c:v>
                </c:pt>
                <c:pt idx="23314" formatCode="General">
                  <c:v>0.242198671393555</c:v>
                </c:pt>
                <c:pt idx="23315" formatCode="General">
                  <c:v>0.23668706589449701</c:v>
                </c:pt>
                <c:pt idx="23316" formatCode="General">
                  <c:v>0.23108749767116499</c:v>
                </c:pt>
                <c:pt idx="23317" formatCode="General">
                  <c:v>0.22540220736872699</c:v>
                </c:pt>
                <c:pt idx="23318" formatCode="General">
                  <c:v>0.21963340601807799</c:v>
                </c:pt>
                <c:pt idx="23319" formatCode="General">
                  <c:v>0.21378333285230899</c:v>
                </c:pt>
                <c:pt idx="23320" formatCode="General">
                  <c:v>0.207854316699391</c:v>
                </c:pt>
                <c:pt idx="23321" formatCode="General">
                  <c:v>0.20184872069288001</c:v>
                </c:pt>
                <c:pt idx="23322" formatCode="General">
                  <c:v>0.19576887616415001</c:v>
                </c:pt>
                <c:pt idx="23323" formatCode="General">
                  <c:v>0.18961713431961399</c:v>
                </c:pt>
                <c:pt idx="23324" formatCode="General">
                  <c:v>0.18339587223964901</c:v>
                </c:pt>
                <c:pt idx="23325" formatCode="General">
                  <c:v>0.177107494744703</c:v>
                </c:pt>
                <c:pt idx="23326" formatCode="General">
                  <c:v>0.17075444021186301</c:v>
                </c:pt>
                <c:pt idx="23327" formatCode="General">
                  <c:v>0.16433922510878499</c:v>
                </c:pt>
                <c:pt idx="23328" formatCode="General">
                  <c:v>0.15786428139943601</c:v>
                </c:pt>
                <c:pt idx="23329" formatCode="General">
                  <c:v>0.151332060956724</c:v>
                </c:pt>
                <c:pt idx="23330" formatCode="General">
                  <c:v>0.14474515312973099</c:v>
                </c:pt>
                <c:pt idx="23331" formatCode="General">
                  <c:v>0.138106069658745</c:v>
                </c:pt>
                <c:pt idx="23332" formatCode="General">
                  <c:v>0.13141733188306801</c:v>
                </c:pt>
                <c:pt idx="23333" formatCode="General">
                  <c:v>0.124681480807251</c:v>
                </c:pt>
                <c:pt idx="23334" formatCode="General">
                  <c:v>0.11790102650241401</c:v>
                </c:pt>
                <c:pt idx="23335" formatCode="General">
                  <c:v>0.11107855809185201</c:v>
                </c:pt>
                <c:pt idx="23336" formatCode="General">
                  <c:v>0.10421669474302001</c:v>
                </c:pt>
                <c:pt idx="23337" formatCode="General">
                  <c:v>9.7318016958100995E-2</c:v>
                </c:pt>
                <c:pt idx="23338" formatCode="General">
                  <c:v>9.0385068113420494E-2</c:v>
                </c:pt>
                <c:pt idx="23339" formatCode="General">
                  <c:v>8.34204689970513E-2</c:v>
                </c:pt>
                <c:pt idx="23340" formatCode="General">
                  <c:v>7.6426864993964894E-2</c:v>
                </c:pt>
                <c:pt idx="23341" formatCode="General">
                  <c:v>6.9406812556462499E-2</c:v>
                </c:pt>
                <c:pt idx="23342" formatCode="General">
                  <c:v>6.23629383296746E-2</c:v>
                </c:pt>
                <c:pt idx="23343" formatCode="General">
                  <c:v>5.5297897531652901E-2</c:v>
                </c:pt>
                <c:pt idx="23344" formatCode="General">
                  <c:v>4.8214298467386597E-2</c:v>
                </c:pt>
                <c:pt idx="23345" formatCode="General">
                  <c:v>4.1114758335241197E-2</c:v>
                </c:pt>
                <c:pt idx="23346" formatCode="General">
                  <c:v>3.4001898444319098E-2</c:v>
                </c:pt>
                <c:pt idx="23347" formatCode="General">
                  <c:v>2.6878343922425899E-2</c:v>
                </c:pt>
                <c:pt idx="23348" formatCode="General">
                  <c:v>1.9746713890204999E-2</c:v>
                </c:pt>
                <c:pt idx="23349" formatCode="General">
                  <c:v>1.26096221870459E-2</c:v>
                </c:pt>
                <c:pt idx="23350" formatCode="General">
                  <c:v>5.4696753852679497E-3</c:v>
                </c:pt>
                <c:pt idx="23351" formatCode="General">
                  <c:v>-1.67050866837726E-3</c:v>
                </c:pt>
                <c:pt idx="23352" formatCode="General">
                  <c:v>-8.8083192361001206E-3</c:v>
                </c:pt>
                <c:pt idx="23353" formatCode="General">
                  <c:v>-1.5941193078982799E-2</c:v>
                </c:pt>
                <c:pt idx="23354" formatCode="General">
                  <c:v>-2.3066559643843101E-2</c:v>
                </c:pt>
                <c:pt idx="23355" formatCode="General">
                  <c:v>-3.01817772448876E-2</c:v>
                </c:pt>
                <c:pt idx="23356" formatCode="General">
                  <c:v>-3.7284298753256298E-2</c:v>
                </c:pt>
                <c:pt idx="23357" formatCode="General">
                  <c:v>-4.43716278744982E-2</c:v>
                </c:pt>
                <c:pt idx="23358" formatCode="General">
                  <c:v>-5.1441194059837603E-2</c:v>
                </c:pt>
                <c:pt idx="23359" formatCode="General">
                  <c:v>-5.8490408475880301E-2</c:v>
                </c:pt>
                <c:pt idx="23360" formatCode="General">
                  <c:v>-6.5516780208697306E-2</c:v>
                </c:pt>
                <c:pt idx="23361" formatCode="General">
                  <c:v>-7.2517816831301499E-2</c:v>
                </c:pt>
                <c:pt idx="23362" formatCode="General">
                  <c:v>-7.94910112729761E-2</c:v>
                </c:pt>
                <c:pt idx="23363" formatCode="General">
                  <c:v>-8.6433900112704506E-2</c:v>
                </c:pt>
                <c:pt idx="23364" formatCode="General">
                  <c:v>-9.3344013961157102E-2</c:v>
                </c:pt>
                <c:pt idx="23365" formatCode="General">
                  <c:v>-0.100218927972805</c:v>
                </c:pt>
                <c:pt idx="23366" formatCode="General">
                  <c:v>-0.107056207839425</c:v>
                </c:pt>
                <c:pt idx="23367" formatCode="General">
                  <c:v>-0.113853409149448</c:v>
                </c:pt>
                <c:pt idx="23368" formatCode="General">
                  <c:v>-0.12060813764655599</c:v>
                </c:pt>
                <c:pt idx="23369" formatCode="General">
                  <c:v>-0.12731805551926001</c:v>
                </c:pt>
                <c:pt idx="23370" formatCode="General">
                  <c:v>-0.13398082713509901</c:v>
                </c:pt>
                <c:pt idx="23371" formatCode="General">
                  <c:v>-0.14059416108103001</c:v>
                </c:pt>
                <c:pt idx="23372" formatCode="General">
                  <c:v>-0.147155708091816</c:v>
                </c:pt>
                <c:pt idx="23373" formatCode="General">
                  <c:v>-0.15366317058665199</c:v>
                </c:pt>
                <c:pt idx="23374" formatCode="General">
                  <c:v>-0.16011436100773899</c:v>
                </c:pt>
                <c:pt idx="23375" formatCode="General">
                  <c:v>-0.1665069851995</c:v>
                </c:pt>
                <c:pt idx="23376" formatCode="General">
                  <c:v>-0.17283879713709899</c:v>
                </c:pt>
                <c:pt idx="23377" formatCode="General">
                  <c:v>-0.17910767031133301</c:v>
                </c:pt>
                <c:pt idx="23378" formatCode="General">
                  <c:v>-0.185311437442581</c:v>
                </c:pt>
                <c:pt idx="23379" formatCode="General">
                  <c:v>-0.19144798277740899</c:v>
                </c:pt>
                <c:pt idx="23380" formatCode="General">
                  <c:v>-0.19751519880828899</c:v>
                </c:pt>
                <c:pt idx="23381" formatCode="General">
                  <c:v>-0.203510983164091</c:v>
                </c:pt>
                <c:pt idx="23382" formatCode="General">
                  <c:v>-0.209433291325725</c:v>
                </c:pt>
                <c:pt idx="23383" formatCode="General">
                  <c:v>-0.21528004147571</c:v>
                </c:pt>
                <c:pt idx="23384" formatCode="General">
                  <c:v>-0.221049271288416</c:v>
                </c:pt>
                <c:pt idx="23385" formatCode="General">
                  <c:v>-0.22673904038026901</c:v>
                </c:pt>
                <c:pt idx="23386" formatCode="General">
                  <c:v>-0.23234736360521699</c:v>
                </c:pt>
                <c:pt idx="23387" formatCode="General">
                  <c:v>-0.237872327830289</c:v>
                </c:pt>
                <c:pt idx="23388" formatCode="General">
                  <c:v>-0.243312103075288</c:v>
                </c:pt>
                <c:pt idx="23389" formatCode="General">
                  <c:v>-0.24866488179475801</c:v>
                </c:pt>
                <c:pt idx="23390" formatCode="General">
                  <c:v>-0.25392881410372897</c:v>
                </c:pt>
                <c:pt idx="23391" formatCode="General">
                  <c:v>-0.259102067712289</c:v>
                </c:pt>
                <c:pt idx="23392" formatCode="General">
                  <c:v>-0.264182874254694</c:v>
                </c:pt>
                <c:pt idx="23393" formatCode="General">
                  <c:v>-0.26916934794464298</c:v>
                </c:pt>
                <c:pt idx="23394" formatCode="General">
                  <c:v>-0.27405991491514198</c:v>
                </c:pt>
                <c:pt idx="23395" formatCode="General">
                  <c:v>-0.27885315510750502</c:v>
                </c:pt>
                <c:pt idx="23396" formatCode="General">
                  <c:v>-0.28354774858216403</c:v>
                </c:pt>
                <c:pt idx="23397" formatCode="General">
                  <c:v>-0.288142303945012</c:v>
                </c:pt>
                <c:pt idx="23398" formatCode="General">
                  <c:v>-0.29263476287928702</c:v>
                </c:pt>
                <c:pt idx="23399" formatCode="General">
                  <c:v>-0.29702304302458399</c:v>
                </c:pt>
                <c:pt idx="23400" formatCode="General">
                  <c:v>-0.30130623010060298</c:v>
                </c:pt>
                <c:pt idx="23401" formatCode="General">
                  <c:v>-0.30548346229978901</c:v>
                </c:pt>
                <c:pt idx="23402" formatCode="General">
                  <c:v>-0.30955269851564199</c:v>
                </c:pt>
                <c:pt idx="23403" formatCode="General">
                  <c:v>-0.31351236256640502</c:v>
                </c:pt>
                <c:pt idx="23404" formatCode="General">
                  <c:v>-0.31736147995139602</c:v>
                </c:pt>
                <c:pt idx="23405" formatCode="General">
                  <c:v>-0.32109854564831503</c:v>
                </c:pt>
                <c:pt idx="23406" formatCode="General">
                  <c:v>-0.32472201680915402</c:v>
                </c:pt>
                <c:pt idx="23407" formatCode="General">
                  <c:v>-0.32823095530569302</c:v>
                </c:pt>
                <c:pt idx="23408" formatCode="General">
                  <c:v>-0.33162451221364198</c:v>
                </c:pt>
                <c:pt idx="23409" formatCode="General">
                  <c:v>-0.33490179284666399</c:v>
                </c:pt>
                <c:pt idx="23410" formatCode="General">
                  <c:v>-0.338061350319391</c:v>
                </c:pt>
                <c:pt idx="23411" formatCode="General">
                  <c:v>-0.34110224051231602</c:v>
                </c:pt>
                <c:pt idx="23412" formatCode="General">
                  <c:v>-0.34402355090211001</c:v>
                </c:pt>
                <c:pt idx="23413" formatCode="General">
                  <c:v>-0.34682380818882302</c:v>
                </c:pt>
                <c:pt idx="23414" formatCode="General">
                  <c:v>-0.34950213567341698</c:v>
                </c:pt>
                <c:pt idx="23415" formatCode="General">
                  <c:v>-0.35205830341043098</c:v>
                </c:pt>
                <c:pt idx="23416" formatCode="General">
                  <c:v>-0.35449154181723702</c:v>
                </c:pt>
                <c:pt idx="23417" formatCode="General">
                  <c:v>-0.35680045171750902</c:v>
                </c:pt>
                <c:pt idx="23418" formatCode="General">
                  <c:v>-0.35898416623835</c:v>
                </c:pt>
                <c:pt idx="23419" formatCode="General">
                  <c:v>-0.361041975375754</c:v>
                </c:pt>
                <c:pt idx="23420" formatCode="General">
                  <c:v>-0.36297376340999599</c:v>
                </c:pt>
                <c:pt idx="23421" formatCode="General">
                  <c:v>-0.364778886274364</c:v>
                </c:pt>
                <c:pt idx="23422" formatCode="General">
                  <c:v>-0.36645614668024801</c:v>
                </c:pt>
                <c:pt idx="23423" formatCode="General">
                  <c:v>-0.36800545206426399</c:v>
                </c:pt>
                <c:pt idx="23424" formatCode="General">
                  <c:v>-0.369426256265798</c:v>
                </c:pt>
                <c:pt idx="23425" formatCode="General">
                  <c:v>-0.37071747846900299</c:v>
                </c:pt>
                <c:pt idx="23426" formatCode="General">
                  <c:v>-0.371879161696683</c:v>
                </c:pt>
                <c:pt idx="23427" formatCode="General">
                  <c:v>-0.372910974054175</c:v>
                </c:pt>
                <c:pt idx="23428" formatCode="General">
                  <c:v>-0.37381255865763202</c:v>
                </c:pt>
                <c:pt idx="23429" formatCode="General">
                  <c:v>-0.37458363235891301</c:v>
                </c:pt>
                <c:pt idx="23430" formatCode="General">
                  <c:v>-0.37522395457829899</c:v>
                </c:pt>
                <c:pt idx="23431" formatCode="General">
                  <c:v>-0.37573330749496803</c:v>
                </c:pt>
                <c:pt idx="23432" formatCode="General">
                  <c:v>-0.376110971622932</c:v>
                </c:pt>
                <c:pt idx="23433" formatCode="General">
                  <c:v>-0.376356890299617</c:v>
                </c:pt>
                <c:pt idx="23434" formatCode="General">
                  <c:v>-0.376471723665673</c:v>
                </c:pt>
                <c:pt idx="23435" formatCode="General">
                  <c:v>-0.37645566290021998</c:v>
                </c:pt>
                <c:pt idx="23436" formatCode="General">
                  <c:v>-0.37630827804082101</c:v>
                </c:pt>
                <c:pt idx="23437" formatCode="General">
                  <c:v>-0.37602918294423499</c:v>
                </c:pt>
                <c:pt idx="23438" formatCode="General">
                  <c:v>-0.37561865884463902</c:v>
                </c:pt>
                <c:pt idx="23439" formatCode="General">
                  <c:v>-0.37507712722146602</c:v>
                </c:pt>
                <c:pt idx="23440" formatCode="General">
                  <c:v>-0.374404554421988</c:v>
                </c:pt>
                <c:pt idx="23441" formatCode="General">
                  <c:v>-0.37360148213192101</c:v>
                </c:pt>
                <c:pt idx="23442" formatCode="General">
                  <c:v>-0.37266802310388503</c:v>
                </c:pt>
                <c:pt idx="23443" formatCode="General">
                  <c:v>-0.37160430154311103</c:v>
                </c:pt>
                <c:pt idx="23444" formatCode="General">
                  <c:v>-0.37041054634577802</c:v>
                </c:pt>
                <c:pt idx="23445" formatCode="General">
                  <c:v>-0.369087147458661</c:v>
                </c:pt>
                <c:pt idx="23446" formatCode="General">
                  <c:v>-0.36763517661917999</c:v>
                </c:pt>
                <c:pt idx="23447" formatCode="General">
                  <c:v>-0.36605525050197202</c:v>
                </c:pt>
                <c:pt idx="23448" formatCode="General">
                  <c:v>-0.36434740394006099</c:v>
                </c:pt>
                <c:pt idx="23449" formatCode="General">
                  <c:v>-0.36251174238032402</c:v>
                </c:pt>
                <c:pt idx="23450" formatCode="General">
                  <c:v>-0.36054908677890701</c:v>
                </c:pt>
                <c:pt idx="23451" formatCode="General">
                  <c:v>-0.35846042983033599</c:v>
                </c:pt>
                <c:pt idx="23452" formatCode="General">
                  <c:v>-0.35624635790385201</c:v>
                </c:pt>
                <c:pt idx="23453" formatCode="General">
                  <c:v>-0.35390804915064</c:v>
                </c:pt>
                <c:pt idx="23454" formatCode="General">
                  <c:v>-0.35144614291860499</c:v>
                </c:pt>
                <c:pt idx="23455" formatCode="General">
                  <c:v>-0.348861043773109</c:v>
                </c:pt>
                <c:pt idx="23456" formatCode="General">
                  <c:v>-0.34615382164603697</c:v>
                </c:pt>
                <c:pt idx="23457" formatCode="General">
                  <c:v>-0.34332539027845499</c:v>
                </c:pt>
                <c:pt idx="23458" formatCode="General">
                  <c:v>-0.34037669995255598</c:v>
                </c:pt>
                <c:pt idx="23459" formatCode="General">
                  <c:v>-0.33730876210566901</c:v>
                </c:pt>
                <c:pt idx="23460" formatCode="General">
                  <c:v>-0.33412260009765898</c:v>
                </c:pt>
                <c:pt idx="23461" formatCode="General">
                  <c:v>-0.33081929990657</c:v>
                </c:pt>
                <c:pt idx="23462" formatCode="General">
                  <c:v>-0.32740001256696299</c:v>
                </c:pt>
                <c:pt idx="23463" formatCode="General">
                  <c:v>-0.32386584194031398</c:v>
                </c:pt>
                <c:pt idx="23464" formatCode="General">
                  <c:v>-0.320217953133488</c:v>
                </c:pt>
                <c:pt idx="23465" formatCode="General">
                  <c:v>-0.31645758969120902</c:v>
                </c:pt>
                <c:pt idx="23466" formatCode="General">
                  <c:v>-0.31258607308915598</c:v>
                </c:pt>
                <c:pt idx="23467" formatCode="General">
                  <c:v>-0.308604743205176</c:v>
                </c:pt>
                <c:pt idx="23468" formatCode="General">
                  <c:v>-0.30451495000228002</c:v>
                </c:pt>
                <c:pt idx="23469" formatCode="General">
                  <c:v>-0.30031805855759502</c:v>
                </c:pt>
                <c:pt idx="23470" formatCode="General">
                  <c:v>-0.29601551075189197</c:v>
                </c:pt>
                <c:pt idx="23471" formatCode="General">
                  <c:v>-0.29160883085040501</c:v>
                </c:pt>
                <c:pt idx="23472" formatCode="General">
                  <c:v>-0.28709955995744801</c:v>
                </c:pt>
                <c:pt idx="23473" formatCode="General">
                  <c:v>-0.28248919814773099</c:v>
                </c:pt>
                <c:pt idx="23474" formatCode="General">
                  <c:v>-0.27777931545630502</c:v>
                </c:pt>
                <c:pt idx="23475" formatCode="General">
                  <c:v>-0.272971560327676</c:v>
                </c:pt>
                <c:pt idx="23476" formatCode="General">
                  <c:v>-0.26806755009278399</c:v>
                </c:pt>
                <c:pt idx="23477" formatCode="General">
                  <c:v>-0.26306897741135699</c:v>
                </c:pt>
                <c:pt idx="23478" formatCode="General">
                  <c:v>-0.25797761610252001</c:v>
                </c:pt>
                <c:pt idx="23479" formatCode="General">
                  <c:v>-0.25279520642014902</c:v>
                </c:pt>
                <c:pt idx="23480" formatCode="General">
                  <c:v>-0.24752350337895901</c:v>
                </c:pt>
                <c:pt idx="23481" formatCode="General">
                  <c:v>-0.24216434058554001</c:v>
                </c:pt>
                <c:pt idx="23482" formatCode="General">
                  <c:v>-0.23671957872312099</c:v>
                </c:pt>
                <c:pt idx="23483" formatCode="General">
                  <c:v>-0.23119110444817301</c:v>
                </c:pt>
                <c:pt idx="23484" formatCode="General">
                  <c:v>-0.22558087884755701</c:v>
                </c:pt>
                <c:pt idx="23485" formatCode="General">
                  <c:v>-0.21989083063294401</c:v>
                </c:pt>
                <c:pt idx="23486" formatCode="General">
                  <c:v>-0.214122902776334</c:v>
                </c:pt>
                <c:pt idx="23487" formatCode="General">
                  <c:v>-0.20827911799830401</c:v>
                </c:pt>
                <c:pt idx="23488" formatCode="General">
                  <c:v>-0.20236152509713201</c:v>
                </c:pt>
                <c:pt idx="23489" formatCode="General">
                  <c:v>-0.196372193103862</c:v>
                </c:pt>
                <c:pt idx="23490" formatCode="General">
                  <c:v>-0.190313208046508</c:v>
                </c:pt>
                <c:pt idx="23491" formatCode="General">
                  <c:v>-0.184186673731977</c:v>
                </c:pt>
                <c:pt idx="23492" formatCode="General">
                  <c:v>-0.17799471531831401</c:v>
                </c:pt>
                <c:pt idx="23493" formatCode="General">
                  <c:v>-0.17173953601947001</c:v>
                </c:pt>
                <c:pt idx="23494" formatCode="General">
                  <c:v>-0.16542335791205101</c:v>
                </c:pt>
                <c:pt idx="23495" formatCode="General">
                  <c:v>-0.15904836372849501</c:v>
                </c:pt>
                <c:pt idx="23496" formatCode="General">
                  <c:v>-0.15261680067158501</c:v>
                </c:pt>
                <c:pt idx="23497" formatCode="General">
                  <c:v>-0.14613093714154399</c:v>
                </c:pt>
                <c:pt idx="23498" formatCode="General">
                  <c:v>-0.13959305056690799</c:v>
                </c:pt>
                <c:pt idx="23499" formatCode="General">
                  <c:v>-0.133005474396866</c:v>
                </c:pt>
                <c:pt idx="23500" formatCode="General">
                  <c:v>-0.126370517533368</c:v>
                </c:pt>
                <c:pt idx="23501" formatCode="General">
                  <c:v>-0.119690523133442</c:v>
                </c:pt>
                <c:pt idx="23502" formatCode="General">
                  <c:v>-0.112967857848786</c:v>
                </c:pt>
                <c:pt idx="23503" formatCode="General">
                  <c:v>-0.106204901762971</c:v>
                </c:pt>
                <c:pt idx="23504" formatCode="General">
                  <c:v>-9.9404053116190799E-2</c:v>
                </c:pt>
                <c:pt idx="23505" formatCode="General">
                  <c:v>-9.2567727789203802E-2</c:v>
                </c:pt>
                <c:pt idx="23506" formatCode="General">
                  <c:v>-8.5698347953369405E-2</c:v>
                </c:pt>
                <c:pt idx="23507" formatCode="General">
                  <c:v>-7.8798373421211404E-2</c:v>
                </c:pt>
                <c:pt idx="23508" formatCode="General">
                  <c:v>-7.1870229529038099E-2</c:v>
                </c:pt>
                <c:pt idx="23509" formatCode="General">
                  <c:v>-6.4916379428807597E-2</c:v>
                </c:pt>
                <c:pt idx="23510" formatCode="General">
                  <c:v>-5.7939348889362502E-2</c:v>
                </c:pt>
                <c:pt idx="23511" formatCode="General">
                  <c:v>-5.0941604371437597E-2</c:v>
                </c:pt>
                <c:pt idx="23512" formatCode="General">
                  <c:v>-4.3925600344071697E-2</c:v>
                </c:pt>
                <c:pt idx="23513" formatCode="General">
                  <c:v>-3.68938451125305E-2</c:v>
                </c:pt>
                <c:pt idx="23514" formatCode="General">
                  <c:v>-2.9848904198735701E-2</c:v>
                </c:pt>
                <c:pt idx="23515" formatCode="General">
                  <c:v>-2.2793332141787401E-2</c:v>
                </c:pt>
                <c:pt idx="23516" formatCode="General">
                  <c:v>-1.5729611655598701E-2</c:v>
                </c:pt>
                <c:pt idx="23517" formatCode="General">
                  <c:v>-8.6602614627710704E-3</c:v>
                </c:pt>
                <c:pt idx="23518" formatCode="General">
                  <c:v>-1.5878475260364499E-3</c:v>
                </c:pt>
                <c:pt idx="23519" formatCode="General">
                  <c:v>5.48508040886957E-3</c:v>
                </c:pt>
                <c:pt idx="23520" formatCode="General">
                  <c:v>1.25559919169659E-2</c:v>
                </c:pt>
                <c:pt idx="23521" formatCode="General">
                  <c:v>1.9622326348085001E-2</c:v>
                </c:pt>
                <c:pt idx="23522" formatCode="General">
                  <c:v>2.6681544998885202E-2</c:v>
                </c:pt>
                <c:pt idx="23523" formatCode="General">
                  <c:v>3.37311332691307E-2</c:v>
                </c:pt>
                <c:pt idx="23524" formatCode="General">
                  <c:v>4.0768496008609302E-2</c:v>
                </c:pt>
                <c:pt idx="23525" formatCode="General">
                  <c:v>4.7791115030707702E-2</c:v>
                </c:pt>
                <c:pt idx="23526" formatCode="General">
                  <c:v>5.4796455541505702E-2</c:v>
                </c:pt>
                <c:pt idx="23527" formatCode="General">
                  <c:v>6.1781957010114602E-2</c:v>
                </c:pt>
                <c:pt idx="23528" formatCode="General">
                  <c:v>6.8745098049928996E-2</c:v>
                </c:pt>
                <c:pt idx="23529" formatCode="General">
                  <c:v>7.5683400260949704E-2</c:v>
                </c:pt>
                <c:pt idx="23530" formatCode="General">
                  <c:v>8.2594366786663403E-2</c:v>
                </c:pt>
                <c:pt idx="23531" formatCode="General">
                  <c:v>8.9475429577934307E-2</c:v>
                </c:pt>
                <c:pt idx="23532" formatCode="General">
                  <c:v>9.6324114500590793E-2</c:v>
                </c:pt>
                <c:pt idx="23533" formatCode="General">
                  <c:v>0.103137943052028</c:v>
                </c:pt>
                <c:pt idx="23534" formatCode="General">
                  <c:v>0.109914374744324</c:v>
                </c:pt>
                <c:pt idx="23535" formatCode="General">
                  <c:v>0.116650978746624</c:v>
                </c:pt>
                <c:pt idx="23536" formatCode="General">
                  <c:v>0.12334538501105401</c:v>
                </c:pt>
                <c:pt idx="23537" formatCode="General">
                  <c:v>0.12999511396031599</c:v>
                </c:pt>
                <c:pt idx="23538" formatCode="General">
                  <c:v>0.13659773294260799</c:v>
                </c:pt>
                <c:pt idx="23539" formatCode="General">
                  <c:v>0.14315086781474701</c:v>
                </c:pt>
                <c:pt idx="23540" formatCode="General">
                  <c:v>0.14965204566715801</c:v>
                </c:pt>
                <c:pt idx="23541" formatCode="General">
                  <c:v>0.15609891097406201</c:v>
                </c:pt>
                <c:pt idx="23542" formatCode="General">
                  <c:v>0.16248918621555</c:v>
                </c:pt>
                <c:pt idx="23543" formatCode="General">
                  <c:v>0.16882049511965799</c:v>
                </c:pt>
                <c:pt idx="23544" formatCode="General">
                  <c:v>0.175090472445184</c:v>
                </c:pt>
                <c:pt idx="23545" formatCode="General">
                  <c:v>0.181296886493757</c:v>
                </c:pt>
                <c:pt idx="23546" formatCode="General">
                  <c:v>0.187437480044024</c:v>
                </c:pt>
                <c:pt idx="23547" formatCode="General">
                  <c:v>0.19350995715636399</c:v>
                </c:pt>
                <c:pt idx="23548" formatCode="General">
                  <c:v>0.19951210263609501</c:v>
                </c:pt>
                <c:pt idx="23549" formatCode="General">
                  <c:v>0.20544173983945099</c:v>
                </c:pt>
                <c:pt idx="23550" formatCode="General">
                  <c:v>0.211296722179344</c:v>
                </c:pt>
                <c:pt idx="23551" formatCode="General">
                  <c:v>0.217074879203913</c:v>
                </c:pt>
                <c:pt idx="23552" formatCode="General">
                  <c:v>0.22277404091303901</c:v>
                </c:pt>
                <c:pt idx="23553" formatCode="General">
                  <c:v>0.228391851504748</c:v>
                </c:pt>
                <c:pt idx="23554" formatCode="General">
                  <c:v>0.23392673555921201</c:v>
                </c:pt>
                <c:pt idx="23555" formatCode="General">
                  <c:v>0.23937705339634199</c:v>
                </c:pt>
                <c:pt idx="23556" formatCode="General">
                  <c:v>0.24473996454112401</c:v>
                </c:pt>
                <c:pt idx="23557" formatCode="General">
                  <c:v>0.25001314813829301</c:v>
                </c:pt>
                <c:pt idx="23558" formatCode="General">
                  <c:v>0.25519550111316602</c:v>
                </c:pt>
                <c:pt idx="23559" formatCode="General">
                  <c:v>0.26028538025710002</c:v>
                </c:pt>
                <c:pt idx="23560" formatCode="General">
                  <c:v>0.26527994747154898</c:v>
                </c:pt>
                <c:pt idx="23561" formatCode="General">
                  <c:v>0.27017744374763503</c:v>
                </c:pt>
                <c:pt idx="23562" formatCode="General">
                  <c:v>0.27497677014946598</c:v>
                </c:pt>
                <c:pt idx="23563" formatCode="General">
                  <c:v>0.27967576896712099</c:v>
                </c:pt>
                <c:pt idx="23564" formatCode="General">
                  <c:v>0.284272721450955</c:v>
                </c:pt>
                <c:pt idx="23565" formatCode="General">
                  <c:v>0.28876599851388701</c:v>
                </c:pt>
                <c:pt idx="23566" formatCode="General">
                  <c:v>0.29315396415853301</c:v>
                </c:pt>
                <c:pt idx="23567" formatCode="General">
                  <c:v>0.29743501013155799</c:v>
                </c:pt>
                <c:pt idx="23568" formatCode="General">
                  <c:v>0.30160752046677403</c:v>
                </c:pt>
                <c:pt idx="23569" formatCode="General">
                  <c:v>0.30566990944672001</c:v>
                </c:pt>
                <c:pt idx="23570" formatCode="General">
                  <c:v>0.30962058913292001</c:v>
                </c:pt>
                <c:pt idx="23571" formatCode="General">
                  <c:v>0.313458009892636</c:v>
                </c:pt>
                <c:pt idx="23572" formatCode="General">
                  <c:v>0.31718068985540798</c:v>
                </c:pt>
                <c:pt idx="23573" formatCode="General">
                  <c:v>0.32078774886119599</c:v>
                </c:pt>
                <c:pt idx="23574" formatCode="General">
                  <c:v>0.32427781285763002</c:v>
                </c:pt>
                <c:pt idx="23575" formatCode="General">
                  <c:v>0.32764946002532302</c:v>
                </c:pt>
                <c:pt idx="23576" formatCode="General">
                  <c:v>0.330901287646514</c:v>
                </c:pt>
                <c:pt idx="23577" formatCode="General">
                  <c:v>0.33403192204065901</c:v>
                </c:pt>
                <c:pt idx="23578" formatCode="General">
                  <c:v>0.33704008858447598</c:v>
                </c:pt>
                <c:pt idx="23579" formatCode="General">
                  <c:v>0.33992511356996702</c:v>
                </c:pt>
                <c:pt idx="23580" formatCode="General">
                  <c:v>0.34268586741816298</c:v>
                </c:pt>
                <c:pt idx="23581" formatCode="General">
                  <c:v>0.34532117681235802</c:v>
                </c:pt>
                <c:pt idx="23582" formatCode="General">
                  <c:v>0.34782992841871901</c:v>
                </c:pt>
                <c:pt idx="23583" formatCode="General">
                  <c:v>0.35021110274919098</c:v>
                </c:pt>
                <c:pt idx="23584" formatCode="General">
                  <c:v>0.35246425138132198</c:v>
                </c:pt>
                <c:pt idx="23585" formatCode="General">
                  <c:v>0.35458791126890798</c:v>
                </c:pt>
                <c:pt idx="23586" formatCode="General">
                  <c:v>0.35658117739413803</c:v>
                </c:pt>
                <c:pt idx="23587" formatCode="General">
                  <c:v>0.358443857134085</c:v>
                </c:pt>
                <c:pt idx="23588" formatCode="General">
                  <c:v>0.36017531575140299</c:v>
                </c:pt>
                <c:pt idx="23589" formatCode="General">
                  <c:v>0.36177491932485201</c:v>
                </c:pt>
                <c:pt idx="23590" formatCode="General">
                  <c:v>0.36324209679342201</c:v>
                </c:pt>
                <c:pt idx="23591" formatCode="General">
                  <c:v>0.36457634375672199</c:v>
                </c:pt>
                <c:pt idx="23592" formatCode="General">
                  <c:v>0.365777165679812</c:v>
                </c:pt>
                <c:pt idx="23593" formatCode="General">
                  <c:v>0.36684358825116498</c:v>
                </c:pt>
                <c:pt idx="23594" formatCode="General">
                  <c:v>0.36777522495836201</c:v>
                </c:pt>
                <c:pt idx="23595" formatCode="General">
                  <c:v>0.36857187399145502</c:v>
                </c:pt>
                <c:pt idx="23596" formatCode="General">
                  <c:v>0.36923342157761702</c:v>
                </c:pt>
                <c:pt idx="23597" formatCode="General">
                  <c:v>0.36975975320407301</c:v>
                </c:pt>
                <c:pt idx="23598" formatCode="General">
                  <c:v>0.37014972744073699</c:v>
                </c:pt>
                <c:pt idx="23599" formatCode="General">
                  <c:v>0.37040333659883801</c:v>
                </c:pt>
                <c:pt idx="23600" formatCode="General">
                  <c:v>0.37052079531256998</c:v>
                </c:pt>
                <c:pt idx="23601" formatCode="General">
                  <c:v>0.37050188304628401</c:v>
                </c:pt>
                <c:pt idx="23602" formatCode="General">
                  <c:v>0.37034696969116498</c:v>
                </c:pt>
                <c:pt idx="23603" formatCode="General">
                  <c:v>0.370056006286409</c:v>
                </c:pt>
                <c:pt idx="23604" formatCode="General">
                  <c:v>0.36962896049002802</c:v>
                </c:pt>
                <c:pt idx="23605" formatCode="General">
                  <c:v>0.36906590519834398</c:v>
                </c:pt>
                <c:pt idx="23606" formatCode="General">
                  <c:v>0.368367010898771</c:v>
                </c:pt>
                <c:pt idx="23607" formatCode="General">
                  <c:v>0.36753257097302999</c:v>
                </c:pt>
                <c:pt idx="23608" formatCode="General">
                  <c:v>0.36656298803461601</c:v>
                </c:pt>
                <c:pt idx="23609" formatCode="General">
                  <c:v>0.36545873332062101</c:v>
                </c:pt>
                <c:pt idx="23610" formatCode="General">
                  <c:v>0.36421977543516898</c:v>
                </c:pt>
                <c:pt idx="23611" formatCode="General">
                  <c:v>0.36284616846109802</c:v>
                </c:pt>
                <c:pt idx="23612" formatCode="General">
                  <c:v>0.36133863030745</c:v>
                </c:pt>
                <c:pt idx="23613" formatCode="General">
                  <c:v>0.35969750067050099</c:v>
                </c:pt>
                <c:pt idx="23614" formatCode="General">
                  <c:v>0.35792322332148302</c:v>
                </c:pt>
                <c:pt idx="23615" formatCode="General">
                  <c:v>0.35601694746135898</c:v>
                </c:pt>
                <c:pt idx="23616" formatCode="General">
                  <c:v>0.35397943683418698</c:v>
                </c:pt>
                <c:pt idx="23617" formatCode="General">
                  <c:v>0.35181145579823497</c:v>
                </c:pt>
                <c:pt idx="23618" formatCode="General">
                  <c:v>0.34951327968679902</c:v>
                </c:pt>
                <c:pt idx="23619" formatCode="General">
                  <c:v>0.34708527021531199</c:v>
                </c:pt>
                <c:pt idx="23620" formatCode="General">
                  <c:v>0.34452853594079502</c:v>
                </c:pt>
                <c:pt idx="23621" formatCode="General">
                  <c:v>0.341844427251214</c:v>
                </c:pt>
                <c:pt idx="23622" formatCode="General">
                  <c:v>0.33903436868480402</c:v>
                </c:pt>
                <c:pt idx="23623" formatCode="General">
                  <c:v>0.336098957877148</c:v>
                </c:pt>
                <c:pt idx="23624" formatCode="General">
                  <c:v>0.33303882133269203</c:v>
                </c:pt>
                <c:pt idx="23625" formatCode="General">
                  <c:v>0.329855229282704</c:v>
                </c:pt>
                <c:pt idx="23626" formatCode="General">
                  <c:v>0.32654929480080203</c:v>
                </c:pt>
                <c:pt idx="23627" formatCode="General">
                  <c:v>0.32312217202030102</c:v>
                </c:pt>
                <c:pt idx="23628" formatCode="General">
                  <c:v>0.31957508030267801</c:v>
                </c:pt>
                <c:pt idx="23629" formatCode="General">
                  <c:v>0.31590925441849599</c:v>
                </c:pt>
                <c:pt idx="23630" formatCode="General">
                  <c:v>0.31212599454800599</c:v>
                </c:pt>
                <c:pt idx="23631" formatCode="General">
                  <c:v>0.30822666795023401</c:v>
                </c:pt>
                <c:pt idx="23632" formatCode="General">
                  <c:v>0.30421260191043398</c:v>
                </c:pt>
                <c:pt idx="23633" formatCode="General">
                  <c:v>0.30008524053399499</c:v>
                </c:pt>
                <c:pt idx="23634" formatCode="General">
                  <c:v>0.29584604854838797</c:v>
                </c:pt>
                <c:pt idx="23635" formatCode="General">
                  <c:v>0.29149650123892801</c:v>
                </c:pt>
                <c:pt idx="23636" formatCode="General">
                  <c:v>0.28703814052210502</c:v>
                </c:pt>
                <c:pt idx="23637" formatCode="General">
                  <c:v>0.28247252849392701</c:v>
                </c:pt>
                <c:pt idx="23638" formatCode="General">
                  <c:v>0.27780129562653</c:v>
                </c:pt>
                <c:pt idx="23639" formatCode="General">
                  <c:v>0.27302609564237101</c:v>
                </c:pt>
                <c:pt idx="23640" formatCode="General">
                  <c:v>0.26814865731114002</c:v>
                </c:pt>
                <c:pt idx="23641" formatCode="General">
                  <c:v>0.26317078364715002</c:v>
                </c:pt>
                <c:pt idx="23642" formatCode="General">
                  <c:v>0.25809423340381699</c:v>
                </c:pt>
                <c:pt idx="23643" formatCode="General">
                  <c:v>0.25292076992221801</c:v>
                </c:pt>
                <c:pt idx="23644" formatCode="General">
                  <c:v>0.24765222858772301</c:v>
                </c:pt>
                <c:pt idx="23645" formatCode="General">
                  <c:v>0.24229052838422499</c:v>
                </c:pt>
                <c:pt idx="23646" formatCode="General">
                  <c:v>0.23683766148945701</c:v>
                </c:pt>
                <c:pt idx="23647" formatCode="General">
                  <c:v>0.231295577920167</c:v>
                </c:pt>
                <c:pt idx="23648" formatCode="General">
                  <c:v>0.22566623617342499</c:v>
                </c:pt>
                <c:pt idx="23649" formatCode="General">
                  <c:v>0.21995171675195099</c:v>
                </c:pt>
                <c:pt idx="23650" formatCode="General">
                  <c:v>0.214154067520828</c:v>
                </c:pt>
                <c:pt idx="23651" formatCode="General">
                  <c:v>0.208275393824816</c:v>
                </c:pt>
                <c:pt idx="23652" formatCode="General">
                  <c:v>0.20231781455977699</c:v>
                </c:pt>
                <c:pt idx="23653" formatCode="General">
                  <c:v>0.19628346235202501</c:v>
                </c:pt>
                <c:pt idx="23654" formatCode="General">
                  <c:v>0.19017459031730199</c:v>
                </c:pt>
                <c:pt idx="23655" formatCode="General">
                  <c:v>0.18399341036924899</c:v>
                </c:pt>
                <c:pt idx="23656" formatCode="General">
                  <c:v>0.177742133073723</c:v>
                </c:pt>
                <c:pt idx="23657" formatCode="General">
                  <c:v>0.17142302929588901</c:v>
                </c:pt>
                <c:pt idx="23658" formatCode="General">
                  <c:v>0.165038383057202</c:v>
                </c:pt>
                <c:pt idx="23659" formatCode="General">
                  <c:v>0.15859053859494701</c:v>
                </c:pt>
                <c:pt idx="23660" formatCode="General">
                  <c:v>0.152081847740339</c:v>
                </c:pt>
                <c:pt idx="23661" formatCode="General">
                  <c:v>0.14551466473875299</c:v>
                </c:pt>
                <c:pt idx="23662" formatCode="General">
                  <c:v>0.13889140685575099</c:v>
                </c:pt>
                <c:pt idx="23663" formatCode="General">
                  <c:v>0.132214549194027</c:v>
                </c:pt>
                <c:pt idx="23664" formatCode="General">
                  <c:v>0.12548651477387701</c:v>
                </c:pt>
                <c:pt idx="23665" formatCode="General">
                  <c:v>0.11870977382044599</c:v>
                </c:pt>
                <c:pt idx="23666" formatCode="General">
                  <c:v>0.111886850152077</c:v>
                </c:pt>
                <c:pt idx="23667" formatCode="General">
                  <c:v>0.105020206420895</c:v>
                </c:pt>
                <c:pt idx="23668" formatCode="General">
                  <c:v>9.8112349425878501E-2</c:v>
                </c:pt>
                <c:pt idx="23669" formatCode="General">
                  <c:v>9.1165843780678199E-2</c:v>
                </c:pt>
                <c:pt idx="23670" formatCode="General">
                  <c:v>8.4183307624722203E-2</c:v>
                </c:pt>
                <c:pt idx="23671" formatCode="General">
                  <c:v>7.7167349215757797E-2</c:v>
                </c:pt>
                <c:pt idx="23672" formatCode="General">
                  <c:v>7.0120560775731602E-2</c:v>
                </c:pt>
                <c:pt idx="23673" formatCode="General">
                  <c:v>6.3045569081074795E-2</c:v>
                </c:pt>
                <c:pt idx="23674" formatCode="General">
                  <c:v>5.5944987222532001E-2</c:v>
                </c:pt>
                <c:pt idx="23675" formatCode="General">
                  <c:v>4.8821463638604401E-2</c:v>
                </c:pt>
                <c:pt idx="23676" formatCode="General">
                  <c:v>4.16776909480761E-2</c:v>
                </c:pt>
                <c:pt idx="23677" formatCode="General">
                  <c:v>3.4516395939012498E-2</c:v>
                </c:pt>
                <c:pt idx="23678" formatCode="General">
                  <c:v>2.7340278203536499E-2</c:v>
                </c:pt>
                <c:pt idx="23679" formatCode="General">
                  <c:v>2.0152000639939799E-2</c:v>
                </c:pt>
                <c:pt idx="23680" formatCode="General">
                  <c:v>1.29542585022279E-2</c:v>
                </c:pt>
                <c:pt idx="23681" formatCode="General">
                  <c:v>5.74975850030289E-3</c:v>
                </c:pt>
                <c:pt idx="23682" formatCode="General">
                  <c:v>-1.45874760872539E-3</c:v>
                </c:pt>
                <c:pt idx="23683" formatCode="General">
                  <c:v>-8.6685189470917402E-3</c:v>
                </c:pt>
                <c:pt idx="23684" formatCode="General">
                  <c:v>-1.58768072451369E-2</c:v>
                </c:pt>
                <c:pt idx="23685" formatCode="General">
                  <c:v>-2.30808675390764E-2</c:v>
                </c:pt>
                <c:pt idx="23686" formatCode="General">
                  <c:v>-3.02779456146689E-2</c:v>
                </c:pt>
                <c:pt idx="23687" formatCode="General">
                  <c:v>-3.7465283898031401E-2</c:v>
                </c:pt>
                <c:pt idx="23688" formatCode="General">
                  <c:v>-4.46401281063116E-2</c:v>
                </c:pt>
                <c:pt idx="23689" formatCode="General">
                  <c:v>-5.1799717343453101E-2</c:v>
                </c:pt>
                <c:pt idx="23690" formatCode="General">
                  <c:v>-5.8941294749634499E-2</c:v>
                </c:pt>
                <c:pt idx="23691" formatCode="General">
                  <c:v>-6.6062103097216995E-2</c:v>
                </c:pt>
                <c:pt idx="23692" formatCode="General">
                  <c:v>-7.3159381132545803E-2</c:v>
                </c:pt>
                <c:pt idx="23693" formatCode="General">
                  <c:v>-8.0230377193132404E-2</c:v>
                </c:pt>
                <c:pt idx="23694" formatCode="General">
                  <c:v>-8.7272342132739003E-2</c:v>
                </c:pt>
                <c:pt idx="23695" formatCode="General">
                  <c:v>-9.4282523388306297E-2</c:v>
                </c:pt>
                <c:pt idx="23696" formatCode="General">
                  <c:v>-0.10125815517567099</c:v>
                </c:pt>
                <c:pt idx="23697" formatCode="General">
                  <c:v>-0.108196514308847</c:v>
                </c:pt>
                <c:pt idx="23698" formatCode="General">
                  <c:v>-0.11509492553924</c:v>
                </c:pt>
                <c:pt idx="23699" formatCode="General">
                  <c:v>-0.12195068034605699</c:v>
                </c:pt>
                <c:pt idx="23700" formatCode="General">
                  <c:v>-0.12876103391681401</c:v>
                </c:pt>
                <c:pt idx="23701" formatCode="General">
                  <c:v>-0.13552321979652501</c:v>
                </c:pt>
                <c:pt idx="23702" formatCode="General">
                  <c:v>-0.14223457066664899</c:v>
                </c:pt>
                <c:pt idx="23703" formatCode="General">
                  <c:v>-0.14889247111120699</c:v>
                </c:pt>
                <c:pt idx="23704" formatCode="General">
                  <c:v>-0.15549424292960001</c:v>
                </c:pt>
                <c:pt idx="23705" formatCode="General">
                  <c:v>-0.162037247122158</c:v>
                </c:pt>
                <c:pt idx="23706" formatCode="General">
                  <c:v>-0.16851884293031899</c:v>
                </c:pt>
                <c:pt idx="23707" formatCode="General">
                  <c:v>-0.174936388890225</c:v>
                </c:pt>
                <c:pt idx="23708" formatCode="General">
                  <c:v>-0.181287297830108</c:v>
                </c:pt>
                <c:pt idx="23709" formatCode="General">
                  <c:v>-0.18756893960760901</c:v>
                </c:pt>
                <c:pt idx="23710" formatCode="General">
                  <c:v>-0.193778750483691</c:v>
                </c:pt>
                <c:pt idx="23711" formatCode="General">
                  <c:v>-0.199914245374091</c:v>
                </c:pt>
                <c:pt idx="23712" formatCode="General">
                  <c:v>-0.205972905739401</c:v>
                </c:pt>
                <c:pt idx="23713" formatCode="General">
                  <c:v>-0.21195222782276599</c:v>
                </c:pt>
                <c:pt idx="23714" formatCode="General">
                  <c:v>-0.217849733227958</c:v>
                </c:pt>
                <c:pt idx="23715" formatCode="General">
                  <c:v>-0.22366297990888201</c:v>
                </c:pt>
                <c:pt idx="23716" formatCode="General">
                  <c:v>-0.22938961037755701</c:v>
                </c:pt>
                <c:pt idx="23717" formatCode="General">
                  <c:v>-0.23502719474424499</c:v>
                </c:pt>
                <c:pt idx="23718" formatCode="General">
                  <c:v>-0.24057333301827299</c:v>
                </c:pt>
                <c:pt idx="23719" formatCode="General">
                  <c:v>-0.246025729069662</c:v>
                </c:pt>
                <c:pt idx="23720" formatCode="General">
                  <c:v>-0.251382085754493</c:v>
                </c:pt>
                <c:pt idx="23721" formatCode="General">
                  <c:v>-0.25664014488729597</c:v>
                </c:pt>
                <c:pt idx="23722" formatCode="General">
                  <c:v>-0.26179759223091698</c:v>
                </c:pt>
                <c:pt idx="23723" formatCode="General">
                  <c:v>-0.26685222166290601</c:v>
                </c:pt>
                <c:pt idx="23724" formatCode="General">
                  <c:v>-0.27180189528716098</c:v>
                </c:pt>
                <c:pt idx="23725" formatCode="General">
                  <c:v>-0.27664443466795902</c:v>
                </c:pt>
                <c:pt idx="23726" formatCode="General">
                  <c:v>-0.28137777981209899</c:v>
                </c:pt>
                <c:pt idx="23727" formatCode="General">
                  <c:v>-0.28599989084129701</c:v>
                </c:pt>
                <c:pt idx="23728" formatCode="General">
                  <c:v>-0.29050868463126001</c:v>
                </c:pt>
                <c:pt idx="23729" formatCode="General">
                  <c:v>-0.29490215176205697</c:v>
                </c:pt>
                <c:pt idx="23730" formatCode="General">
                  <c:v>-0.299178371730288</c:v>
                </c:pt>
                <c:pt idx="23731" formatCode="General">
                  <c:v>-0.30333545888365099</c:v>
                </c:pt>
                <c:pt idx="23732" formatCode="General">
                  <c:v>-0.30737155714782799</c:v>
                </c:pt>
                <c:pt idx="23733" formatCode="General">
                  <c:v>-0.31128484322410899</c:v>
                </c:pt>
                <c:pt idx="23734" formatCode="General">
                  <c:v>-0.31507352876269201</c:v>
                </c:pt>
                <c:pt idx="23735" formatCode="General">
                  <c:v>-0.31873586493891098</c:v>
                </c:pt>
                <c:pt idx="23736" formatCode="General">
                  <c:v>-0.32227014566317203</c:v>
                </c:pt>
                <c:pt idx="23737" formatCode="General">
                  <c:v>-0.32567471283343202</c:v>
                </c:pt>
                <c:pt idx="23738" formatCode="General">
                  <c:v>-0.328947965845241</c:v>
                </c:pt>
                <c:pt idx="23739" formatCode="General">
                  <c:v>-0.33208841600007</c:v>
                </c:pt>
                <c:pt idx="23740" formatCode="General">
                  <c:v>-0.335094583058616</c:v>
                </c:pt>
                <c:pt idx="23741" formatCode="General">
                  <c:v>-0.33796503420386897</c:v>
                </c:pt>
                <c:pt idx="23742" formatCode="General">
                  <c:v>-0.34069834080671502</c:v>
                </c:pt>
                <c:pt idx="23743" formatCode="General">
                  <c:v>-0.34329313618901303</c:v>
                </c:pt>
                <c:pt idx="23744" formatCode="General">
                  <c:v>-0.34574818107974797</c:v>
                </c:pt>
                <c:pt idx="23745" formatCode="General">
                  <c:v>-0.34806225765500198</c:v>
                </c:pt>
                <c:pt idx="23746" formatCode="General">
                  <c:v>-0.35023421255241699</c:v>
                </c:pt>
                <c:pt idx="23747" formatCode="General">
                  <c:v>-0.35226290392545201</c:v>
                </c:pt>
                <c:pt idx="23748" formatCode="General">
                  <c:v>-0.35414720694178398</c:v>
                </c:pt>
                <c:pt idx="23749" formatCode="General">
                  <c:v>-0.35588613191309998</c:v>
                </c:pt>
                <c:pt idx="23750" formatCode="General">
                  <c:v>-0.35747877464267003</c:v>
                </c:pt>
                <c:pt idx="23751" formatCode="General">
                  <c:v>-0.35892419960106797</c:v>
                </c:pt>
                <c:pt idx="23752" formatCode="General">
                  <c:v>-0.36022154607644002</c:v>
                </c:pt>
                <c:pt idx="23753" formatCode="General">
                  <c:v>-0.361370046889057</c:v>
                </c:pt>
                <c:pt idx="23754" formatCode="General">
                  <c:v>-0.36236902604383497</c:v>
                </c:pt>
                <c:pt idx="23755" formatCode="General">
                  <c:v>-0.36321784119905498</c:v>
                </c:pt>
                <c:pt idx="23756" formatCode="General">
                  <c:v>-0.36391587999324998</c:v>
                </c:pt>
                <c:pt idx="23757" formatCode="General">
                  <c:v>-0.364462616759892</c:v>
                </c:pt>
                <c:pt idx="23758" formatCode="General">
                  <c:v>-0.36485756074972298</c:v>
                </c:pt>
                <c:pt idx="23759" formatCode="General">
                  <c:v>-0.36510026180677602</c:v>
                </c:pt>
                <c:pt idx="23760" formatCode="General">
                  <c:v>-0.365190421758467</c:v>
                </c:pt>
                <c:pt idx="23761" formatCode="General">
                  <c:v>-0.36512779398129303</c:v>
                </c:pt>
                <c:pt idx="23762" formatCode="General">
                  <c:v>-0.36491216489734202</c:v>
                </c:pt>
                <c:pt idx="23763" formatCode="General">
                  <c:v>-0.36454336169575802</c:v>
                </c:pt>
                <c:pt idx="23764" formatCode="General">
                  <c:v>-0.36402130953516099</c:v>
                </c:pt>
                <c:pt idx="23765" formatCode="General">
                  <c:v>-0.363346033900875</c:v>
                </c:pt>
                <c:pt idx="23766" formatCode="General">
                  <c:v>-0.36251754755551702</c:v>
                </c:pt>
                <c:pt idx="23767" formatCode="General">
                  <c:v>-0.36153595751041001</c:v>
                </c:pt>
                <c:pt idx="23768" formatCode="General">
                  <c:v>-0.360401474286485</c:v>
                </c:pt>
                <c:pt idx="23769" formatCode="General">
                  <c:v>-0.359114353925998</c:v>
                </c:pt>
                <c:pt idx="23770" formatCode="General">
                  <c:v>-0.35767489336636898</c:v>
                </c:pt>
                <c:pt idx="23771" formatCode="General">
                  <c:v>-0.35608348576955401</c:v>
                </c:pt>
                <c:pt idx="23772" formatCode="General">
                  <c:v>-0.35434056700366701</c:v>
                </c:pt>
                <c:pt idx="23773" formatCode="General">
                  <c:v>-0.35244661930863103</c:v>
                </c:pt>
                <c:pt idx="23774" formatCode="General">
                  <c:v>-0.35040228049655597</c:v>
                </c:pt>
                <c:pt idx="23775" formatCode="General">
                  <c:v>-0.34820823525312899</c:v>
                </c:pt>
                <c:pt idx="23776" formatCode="General">
                  <c:v>-0.34586515115010102</c:v>
                </c:pt>
                <c:pt idx="23777" formatCode="General">
                  <c:v>-0.34337383997119098</c:v>
                </c:pt>
                <c:pt idx="23778" formatCode="General">
                  <c:v>-0.34073516587904201</c:v>
                </c:pt>
                <c:pt idx="23779" formatCode="General">
                  <c:v>-0.33795008263795301</c:v>
                </c:pt>
                <c:pt idx="23780" formatCode="General">
                  <c:v>-0.33501958099900397</c:v>
                </c:pt>
                <c:pt idx="23781" formatCode="General">
                  <c:v>-0.33194468647067399</c:v>
                </c:pt>
                <c:pt idx="23782" formatCode="General">
                  <c:v>-0.32872657024954199</c:v>
                </c:pt>
                <c:pt idx="23783" formatCode="General">
                  <c:v>-0.32536644751766902</c:v>
                </c:pt>
                <c:pt idx="23784" formatCode="General">
                  <c:v>-0.32186561453136397</c:v>
                </c:pt>
                <c:pt idx="23785" formatCode="General">
                  <c:v>-0.31822539270906502</c:v>
                </c:pt>
                <c:pt idx="23786" formatCode="General">
                  <c:v>-0.31444712714851802</c:v>
                </c:pt>
                <c:pt idx="23787" formatCode="General">
                  <c:v>-0.31053229516790498</c:v>
                </c:pt>
                <c:pt idx="23788" formatCode="General">
                  <c:v>-0.30648240624436202</c:v>
                </c:pt>
                <c:pt idx="23789" formatCode="General">
                  <c:v>-0.30229904953001702</c:v>
                </c:pt>
                <c:pt idx="23790" formatCode="General">
                  <c:v>-0.29798394471124801</c:v>
                </c:pt>
                <c:pt idx="23791" formatCode="General">
                  <c:v>-0.29353877559875602</c:v>
                </c:pt>
                <c:pt idx="23792" formatCode="General">
                  <c:v>-0.28896529368715501</c:v>
                </c:pt>
                <c:pt idx="23793" formatCode="General">
                  <c:v>-0.284265430821044</c:v>
                </c:pt>
                <c:pt idx="23794" formatCode="General">
                  <c:v>-0.27944108252098399</c:v>
                </c:pt>
                <c:pt idx="23795" formatCode="General">
                  <c:v>-0.27449419589160101</c:v>
                </c:pt>
                <c:pt idx="23796" formatCode="General">
                  <c:v>-0.269426833228671</c:v>
                </c:pt>
                <c:pt idx="23797" formatCode="General">
                  <c:v>-0.26424106496168798</c:v>
                </c:pt>
                <c:pt idx="23798" formatCode="General">
                  <c:v>-0.25893906747544798</c:v>
                </c:pt>
                <c:pt idx="23799" formatCode="General">
                  <c:v>-0.25352306842986799</c:v>
                </c:pt>
                <c:pt idx="23800" formatCode="General">
                  <c:v>-0.24799528526747899</c:v>
                </c:pt>
                <c:pt idx="23801" formatCode="General">
                  <c:v>-0.242358033400326</c:v>
                </c:pt>
                <c:pt idx="23802" formatCode="General">
                  <c:v>-0.236613735292347</c:v>
                </c:pt>
                <c:pt idx="23803" formatCode="General">
                  <c:v>-0.23076486203660401</c:v>
                </c:pt>
                <c:pt idx="23804" formatCode="General">
                  <c:v>-0.22481397023438701</c:v>
                </c:pt>
                <c:pt idx="23805" formatCode="General">
                  <c:v>-0.21876358798334899</c:v>
                </c:pt>
                <c:pt idx="23806" formatCode="General">
                  <c:v>-0.21261626271863501</c:v>
                </c:pt>
                <c:pt idx="23807" formatCode="General">
                  <c:v>-0.20637467611089699</c:v>
                </c:pt>
                <c:pt idx="23808" formatCode="General">
                  <c:v>-0.20004154191255599</c:v>
                </c:pt>
                <c:pt idx="23809" formatCode="General">
                  <c:v>-0.19361964041534499</c:v>
                </c:pt>
                <c:pt idx="23810" formatCode="General">
                  <c:v>-0.18711176738395799</c:v>
                </c:pt>
                <c:pt idx="23811" formatCode="General">
                  <c:v>-0.180520778609325</c:v>
                </c:pt>
                <c:pt idx="23812" formatCode="General">
                  <c:v>-0.17384959034752101</c:v>
                </c:pt>
                <c:pt idx="23813" formatCode="General">
                  <c:v>-0.167101122289875</c:v>
                </c:pt>
                <c:pt idx="23814" formatCode="General">
                  <c:v>-0.16027839644523501</c:v>
                </c:pt>
                <c:pt idx="23815" formatCode="General">
                  <c:v>-0.15338443183139799</c:v>
                </c:pt>
                <c:pt idx="23816" formatCode="General">
                  <c:v>-0.14642228312456201</c:v>
                </c:pt>
                <c:pt idx="23817" formatCode="General">
                  <c:v>-0.139395044299744</c:v>
                </c:pt>
                <c:pt idx="23818" formatCode="General">
                  <c:v>-0.13230584849746399</c:v>
                </c:pt>
                <c:pt idx="23819" formatCode="General">
                  <c:v>-0.12515791443784799</c:v>
                </c:pt>
                <c:pt idx="23820" formatCode="General">
                  <c:v>-0.117954433345601</c:v>
                </c:pt>
                <c:pt idx="23821" formatCode="General">
                  <c:v>-0.11069861847738401</c:v>
                </c:pt>
                <c:pt idx="23822" formatCode="General">
                  <c:v>-0.103393812917633</c:v>
                </c:pt>
                <c:pt idx="23823" formatCode="General">
                  <c:v>-9.6043326014546501E-2</c:v>
                </c:pt>
                <c:pt idx="23824" formatCode="General">
                  <c:v>-8.8650467226959601E-2</c:v>
                </c:pt>
                <c:pt idx="23825" formatCode="General">
                  <c:v>-8.1218605015404899E-2</c:v>
                </c:pt>
                <c:pt idx="23826" formatCode="General">
                  <c:v>-7.3751113213192707E-2</c:v>
                </c:pt>
                <c:pt idx="23827" formatCode="General">
                  <c:v>-6.6251421230868093E-2</c:v>
                </c:pt>
                <c:pt idx="23828" formatCode="General">
                  <c:v>-5.8723010405544902E-2</c:v>
                </c:pt>
                <c:pt idx="23829" formatCode="General">
                  <c:v>-5.11693491620294E-2</c:v>
                </c:pt>
                <c:pt idx="23830" formatCode="General">
                  <c:v>-4.3593882049808901E-2</c:v>
                </c:pt>
                <c:pt idx="23831" formatCode="General">
                  <c:v>-3.6000085412212002E-2</c:v>
                </c:pt>
                <c:pt idx="23832" formatCode="General">
                  <c:v>-2.8391470209251798E-2</c:v>
                </c:pt>
                <c:pt idx="23833" formatCode="General">
                  <c:v>-2.0771579529455499E-2</c:v>
                </c:pt>
                <c:pt idx="23834" formatCode="General">
                  <c:v>-1.3143983148276099E-2</c:v>
                </c:pt>
                <c:pt idx="23835" formatCode="General">
                  <c:v>-5.5122669600297597E-3</c:v>
                </c:pt>
                <c:pt idx="23836" formatCode="General">
                  <c:v>2.1200292688662E-3</c:v>
                </c:pt>
                <c:pt idx="23837" formatCode="General">
                  <c:v>9.7493661755537805E-3</c:v>
                </c:pt>
                <c:pt idx="23838" formatCode="General">
                  <c:v>1.7372201429354299E-2</c:v>
                </c:pt>
                <c:pt idx="23839" formatCode="General">
                  <c:v>2.49849881742992E-2</c:v>
                </c:pt>
                <c:pt idx="23840" formatCode="General">
                  <c:v>3.2584122621577401E-2</c:v>
                </c:pt>
                <c:pt idx="23841" formatCode="General">
                  <c:v>4.0166006070173899E-2</c:v>
                </c:pt>
                <c:pt idx="23842" formatCode="General">
                  <c:v>4.7727107900578498E-2</c:v>
                </c:pt>
                <c:pt idx="23843" formatCode="General">
                  <c:v>5.5263858772197999E-2</c:v>
                </c:pt>
                <c:pt idx="23844" formatCode="General">
                  <c:v>6.27726487626563E-2</c:v>
                </c:pt>
                <c:pt idx="23845" formatCode="General">
                  <c:v>7.0249948015491503E-2</c:v>
                </c:pt>
                <c:pt idx="23846" formatCode="General">
                  <c:v>7.76922625004067E-2</c:v>
                </c:pt>
                <c:pt idx="23847" formatCode="General">
                  <c:v>8.5096069855962103E-2</c:v>
                </c:pt>
                <c:pt idx="23848" formatCode="General">
                  <c:v>9.2457819211127903E-2</c:v>
                </c:pt>
                <c:pt idx="23849" formatCode="General">
                  <c:v>9.9774000465249896E-2</c:v>
                </c:pt>
                <c:pt idx="23850" formatCode="General">
                  <c:v>0.107041201652079</c:v>
                </c:pt>
                <c:pt idx="23851" formatCode="General">
                  <c:v>0.114255946248337</c:v>
                </c:pt>
                <c:pt idx="23852" formatCode="General">
                  <c:v>0.121414741081666</c:v>
                </c:pt>
                <c:pt idx="23853" formatCode="General">
                  <c:v>0.12851419957670401</c:v>
                </c:pt>
                <c:pt idx="23854" formatCode="General">
                  <c:v>0.13555094661266601</c:v>
                </c:pt>
                <c:pt idx="23855" formatCode="General">
                  <c:v>0.142521655997457</c:v>
                </c:pt>
                <c:pt idx="23856" formatCode="General">
                  <c:v>0.149422951376741</c:v>
                </c:pt>
                <c:pt idx="23857" formatCode="General">
                  <c:v>0.15625151088947201</c:v>
                </c:pt>
                <c:pt idx="23858" formatCode="General">
                  <c:v>0.163004079075452</c:v>
                </c:pt>
                <c:pt idx="23859" formatCode="General">
                  <c:v>0.169677363626906</c:v>
                </c:pt>
                <c:pt idx="23860" formatCode="General">
                  <c:v>0.176268195288351</c:v>
                </c:pt>
                <c:pt idx="23861" formatCode="General">
                  <c:v>0.18277343407281099</c:v>
                </c:pt>
                <c:pt idx="23862" formatCode="General">
                  <c:v>0.18918995496892299</c:v>
                </c:pt>
                <c:pt idx="23863" formatCode="General">
                  <c:v>0.19551464999811899</c:v>
                </c:pt>
                <c:pt idx="23864" formatCode="General">
                  <c:v>0.20174443983030799</c:v>
                </c:pt>
                <c:pt idx="23865" formatCode="General">
                  <c:v>0.20787638246026899</c:v>
                </c:pt>
                <c:pt idx="23866" formatCode="General">
                  <c:v>0.21390751680571299</c:v>
                </c:pt>
                <c:pt idx="23867" formatCode="General">
                  <c:v>0.21983490998591601</c:v>
                </c:pt>
                <c:pt idx="23868" formatCode="General">
                  <c:v>0.225655772902391</c:v>
                </c:pt>
                <c:pt idx="23869" formatCode="General">
                  <c:v>0.231367301347226</c:v>
                </c:pt>
                <c:pt idx="23870" formatCode="General">
                  <c:v>0.23696671240018399</c:v>
                </c:pt>
                <c:pt idx="23871" formatCode="General">
                  <c:v>0.24245125914416699</c:v>
                </c:pt>
                <c:pt idx="23872" formatCode="General">
                  <c:v>0.24781829213721299</c:v>
                </c:pt>
                <c:pt idx="23873" formatCode="General">
                  <c:v>0.25306526786501898</c:v>
                </c:pt>
                <c:pt idx="23874" formatCode="General">
                  <c:v>0.25818968802493503</c:v>
                </c:pt>
                <c:pt idx="23875" formatCode="General">
                  <c:v>0.26318909292403397</c:v>
                </c:pt>
                <c:pt idx="23876" formatCode="General">
                  <c:v>0.26806106406750602</c:v>
                </c:pt>
                <c:pt idx="23877" formatCode="General">
                  <c:v>0.27280328058738501</c:v>
                </c:pt>
                <c:pt idx="23878" formatCode="General">
                  <c:v>0.277413466499906</c:v>
                </c:pt>
                <c:pt idx="23879" formatCode="General">
                  <c:v>0.281889382892901</c:v>
                </c:pt>
                <c:pt idx="23880" formatCode="General">
                  <c:v>0.286228839007174</c:v>
                </c:pt>
                <c:pt idx="23881" formatCode="General">
                  <c:v>0.29042980283870501</c:v>
                </c:pt>
                <c:pt idx="23882" formatCode="General">
                  <c:v>0.29449029359749102</c:v>
                </c:pt>
                <c:pt idx="23883" formatCode="General">
                  <c:v>0.29840831865082601</c:v>
                </c:pt>
                <c:pt idx="23884" formatCode="General">
                  <c:v>0.30218203557914702</c:v>
                </c:pt>
                <c:pt idx="23885" formatCode="General">
                  <c:v>0.30580966090402101</c:v>
                </c:pt>
                <c:pt idx="23886" formatCode="General">
                  <c:v>0.30928950773951103</c:v>
                </c:pt>
                <c:pt idx="23887" formatCode="General">
                  <c:v>0.31261993351244399</c:v>
                </c:pt>
                <c:pt idx="23888" formatCode="General">
                  <c:v>0.31579933202837202</c:v>
                </c:pt>
                <c:pt idx="23889" formatCode="General">
                  <c:v>0.31882619547804503</c:v>
                </c:pt>
                <c:pt idx="23890" formatCode="General">
                  <c:v>0.32169911963628001</c:v>
                </c:pt>
                <c:pt idx="23891" formatCode="General">
                  <c:v>0.32441679493433201</c:v>
                </c:pt>
                <c:pt idx="23892" formatCode="General">
                  <c:v>0.32697789811436301</c:v>
                </c:pt>
                <c:pt idx="23893" formatCode="General">
                  <c:v>0.32938125025579101</c:v>
                </c:pt>
                <c:pt idx="23894" formatCode="General">
                  <c:v>0.33162578086835498</c:v>
                </c:pt>
                <c:pt idx="23895" formatCode="General">
                  <c:v>0.33371051154202902</c:v>
                </c:pt>
                <c:pt idx="23896" formatCode="General">
                  <c:v>0.33563449442090298</c:v>
                </c:pt>
                <c:pt idx="23897" formatCode="General">
                  <c:v>0.33739681376899699</c:v>
                </c:pt>
                <c:pt idx="23898" formatCode="General">
                  <c:v>0.33899675089584702</c:v>
                </c:pt>
                <c:pt idx="23899" formatCode="General">
                  <c:v>0.34043363084698702</c:v>
                </c:pt>
                <c:pt idx="23900" formatCode="General">
                  <c:v>0.34170685521490002</c:v>
                </c:pt>
                <c:pt idx="23901" formatCode="General">
                  <c:v>0.34281590168290699</c:v>
                </c:pt>
                <c:pt idx="23902" formatCode="General">
                  <c:v>0.34376026898499901</c:v>
                </c:pt>
                <c:pt idx="23903" formatCode="General">
                  <c:v>0.34453958896738901</c:v>
                </c:pt>
                <c:pt idx="23904" formatCode="General">
                  <c:v>0.34515363553584</c:v>
                </c:pt>
                <c:pt idx="23905" formatCode="General">
                  <c:v>0.34560225730711203</c:v>
                </c:pt>
                <c:pt idx="23906" formatCode="General">
                  <c:v>0.34588531517541599</c:v>
                </c:pt>
                <c:pt idx="23907" formatCode="General">
                  <c:v>0.34600278982641303</c:v>
                </c:pt>
                <c:pt idx="23908" formatCode="General">
                  <c:v>0.34595478447536199</c:v>
                </c:pt>
                <c:pt idx="23909" formatCode="General">
                  <c:v>0.34574141125374103</c:v>
                </c:pt>
                <c:pt idx="23910" formatCode="General">
                  <c:v>0.34536289782595903</c:v>
                </c:pt>
                <c:pt idx="23911" formatCode="General">
                  <c:v>0.34481964468091802</c:v>
                </c:pt>
                <c:pt idx="23912" formatCode="General">
                  <c:v>0.34411205395287497</c:v>
                </c:pt>
                <c:pt idx="23913" formatCode="General">
                  <c:v>0.34324057009723302</c:v>
                </c:pt>
                <c:pt idx="23914" formatCode="General">
                  <c:v>0.34220579388318501</c:v>
                </c:pt>
                <c:pt idx="23915" formatCode="General">
                  <c:v>0.34100837388047001</c:v>
                </c:pt>
                <c:pt idx="23916" formatCode="General">
                  <c:v>0.33964899787840502</c:v>
                </c:pt>
                <c:pt idx="23917" formatCode="General">
                  <c:v>0.33812851028518598</c:v>
                </c:pt>
                <c:pt idx="23918" formatCode="General">
                  <c:v>0.33644790925069401</c:v>
                </c:pt>
                <c:pt idx="23919" formatCode="General">
                  <c:v>0.33460817218605199</c:v>
                </c:pt>
                <c:pt idx="23920" formatCode="General">
                  <c:v>0.33261034345724899</c:v>
                </c:pt>
                <c:pt idx="23921" formatCode="General">
                  <c:v>0.33045555289095302</c:v>
                </c:pt>
                <c:pt idx="23922" formatCode="General">
                  <c:v>0.32814506437509</c:v>
                </c:pt>
                <c:pt idx="23923" formatCode="General">
                  <c:v>0.32568021878308501</c:v>
                </c:pt>
                <c:pt idx="23924" formatCode="General">
                  <c:v>0.32306236675213001</c:v>
                </c:pt>
                <c:pt idx="23925" formatCode="General">
                  <c:v>0.320292974093425</c:v>
                </c:pt>
                <c:pt idx="23926" formatCode="General">
                  <c:v>0.31737357594538002</c:v>
                </c:pt>
                <c:pt idx="23927" formatCode="General">
                  <c:v>0.31430582231418303</c:v>
                </c:pt>
                <c:pt idx="23928" formatCode="General">
                  <c:v>0.31109141989731098</c:v>
                </c:pt>
                <c:pt idx="23929" formatCode="General">
                  <c:v>0.30773212469989403</c:v>
                </c:pt>
                <c:pt idx="23930" formatCode="General">
                  <c:v>0.30422979081509</c:v>
                </c:pt>
                <c:pt idx="23931" formatCode="General">
                  <c:v>0.30058631992615897</c:v>
                </c:pt>
                <c:pt idx="23932" formatCode="General">
                  <c:v>0.29680370777444398</c:v>
                </c:pt>
                <c:pt idx="23933" formatCode="General">
                  <c:v>0.292884038287756</c:v>
                </c:pt>
                <c:pt idx="23934" formatCode="General">
                  <c:v>0.288829372425634</c:v>
                </c:pt>
                <c:pt idx="23935" formatCode="General">
                  <c:v>0.28464190934690697</c:v>
                </c:pt>
                <c:pt idx="23936" formatCode="General">
                  <c:v>0.28032399089162202</c:v>
                </c:pt>
                <c:pt idx="23937" formatCode="General">
                  <c:v>0.275877926698396</c:v>
                </c:pt>
                <c:pt idx="23938" formatCode="General">
                  <c:v>0.271306083060186</c:v>
                </c:pt>
                <c:pt idx="23939" formatCode="General">
                  <c:v>0.26661089456405801</c:v>
                </c:pt>
                <c:pt idx="23940" formatCode="General">
                  <c:v>0.26179486416763598</c:v>
                </c:pt>
                <c:pt idx="23941" formatCode="General">
                  <c:v>0.256860611366935</c:v>
                </c:pt>
                <c:pt idx="23942" formatCode="General">
                  <c:v>0.25181075881972698</c:v>
                </c:pt>
                <c:pt idx="23943" formatCode="General">
                  <c:v>0.246647971139104</c:v>
                </c:pt>
                <c:pt idx="23944" formatCode="General">
                  <c:v>0.241374963508414</c:v>
                </c:pt>
                <c:pt idx="23945" formatCode="General">
                  <c:v>0.23599455212192</c:v>
                </c:pt>
                <c:pt idx="23946" formatCode="General">
                  <c:v>0.23050959410813701</c:v>
                </c:pt>
                <c:pt idx="23947" formatCode="General">
                  <c:v>0.224922929171328</c:v>
                </c:pt>
                <c:pt idx="23948" formatCode="General">
                  <c:v>0.21923753808733901</c:v>
                </c:pt>
                <c:pt idx="23949" formatCode="General">
                  <c:v>0.213456443065558</c:v>
                </c:pt>
                <c:pt idx="23950" formatCode="General">
                  <c:v>0.207582685537091</c:v>
                </c:pt>
                <c:pt idx="23951" formatCode="General">
                  <c:v>0.20161932203010699</c:v>
                </c:pt>
                <c:pt idx="23952" formatCode="General">
                  <c:v>0.19556942794541499</c:v>
                </c:pt>
                <c:pt idx="23953" formatCode="General">
                  <c:v>0.189436206486949</c:v>
                </c:pt>
                <c:pt idx="23954" formatCode="General">
                  <c:v>0.18322288036940099</c:v>
                </c:pt>
                <c:pt idx="23955" formatCode="General">
                  <c:v>0.17693267697975901</c:v>
                </c:pt>
                <c:pt idx="23956" formatCode="General">
                  <c:v>0.17056887787344899</c:v>
                </c:pt>
                <c:pt idx="23957" formatCode="General">
                  <c:v>0.16413476774585201</c:v>
                </c:pt>
                <c:pt idx="23958" formatCode="General">
                  <c:v>0.15763368263372701</c:v>
                </c:pt>
                <c:pt idx="23959" formatCode="General">
                  <c:v>0.15106901034144701</c:v>
                </c:pt>
                <c:pt idx="23960" formatCode="General">
                  <c:v>0.14444413085690699</c:v>
                </c:pt>
                <c:pt idx="23961" formatCode="General">
                  <c:v>0.13776245968541101</c:v>
                </c:pt>
                <c:pt idx="23962" formatCode="General">
                  <c:v>0.13102740292173301</c:v>
                </c:pt>
                <c:pt idx="23963" formatCode="General">
                  <c:v>0.124242455224369</c:v>
                </c:pt>
                <c:pt idx="23964" formatCode="General">
                  <c:v>0.117411094614398</c:v>
                </c:pt>
                <c:pt idx="23965" formatCode="General">
                  <c:v>0.11053677655031301</c:v>
                </c:pt>
                <c:pt idx="23966" formatCode="General">
                  <c:v>0.103623092840577</c:v>
                </c:pt>
                <c:pt idx="23967" formatCode="General">
                  <c:v>9.6673555230536598E-2</c:v>
                </c:pt>
                <c:pt idx="23968" formatCode="General">
                  <c:v>8.969163018055E-2</c:v>
                </c:pt>
                <c:pt idx="23969" formatCode="General">
                  <c:v>8.2680865844273796E-2</c:v>
                </c:pt>
                <c:pt idx="23970" formatCode="General">
                  <c:v>7.5644889903663498E-2</c:v>
                </c:pt>
                <c:pt idx="23971" formatCode="General">
                  <c:v>6.8587239691577706E-2</c:v>
                </c:pt>
                <c:pt idx="23972" formatCode="General">
                  <c:v>6.1511456998667897E-2</c:v>
                </c:pt>
                <c:pt idx="23973" formatCode="General">
                  <c:v>5.44211544456654E-2</c:v>
                </c:pt>
                <c:pt idx="23974" formatCode="General">
                  <c:v>4.7319903151831003E-2</c:v>
                </c:pt>
                <c:pt idx="23975" formatCode="General">
                  <c:v>4.0211271573720599E-2</c:v>
                </c:pt>
                <c:pt idx="23976" formatCode="General">
                  <c:v>3.3098779064494203E-2</c:v>
                </c:pt>
                <c:pt idx="23977" formatCode="General">
                  <c:v>2.5986002648421401E-2</c:v>
                </c:pt>
                <c:pt idx="23978" formatCode="General">
                  <c:v>1.8876526852783099E-2</c:v>
                </c:pt>
                <c:pt idx="23979" formatCode="General">
                  <c:v>1.17738783350125E-2</c:v>
                </c:pt>
                <c:pt idx="23980" formatCode="General">
                  <c:v>4.6815761002267703E-3</c:v>
                </c:pt>
                <c:pt idx="23981" formatCode="General">
                  <c:v>-2.3968625247552801E-3</c:v>
                </c:pt>
                <c:pt idx="23982" formatCode="General">
                  <c:v>-9.4579221565272899E-3</c:v>
                </c:pt>
                <c:pt idx="23983" formatCode="General">
                  <c:v>-1.6498096095958498E-2</c:v>
                </c:pt>
                <c:pt idx="23984" formatCode="General">
                  <c:v>-2.35139427395668E-2</c:v>
                </c:pt>
                <c:pt idx="23985" formatCode="General">
                  <c:v>-3.0502035826507699E-2</c:v>
                </c:pt>
                <c:pt idx="23986" formatCode="General">
                  <c:v>-3.7458955459342802E-2</c:v>
                </c:pt>
                <c:pt idx="23987" formatCode="General">
                  <c:v>-4.43812891162704E-2</c:v>
                </c:pt>
                <c:pt idx="23988" formatCode="General">
                  <c:v>-5.1265635737978703E-2</c:v>
                </c:pt>
              </c:numCache>
            </c:numRef>
          </c:yVal>
          <c:smooth val="1"/>
        </c:ser>
        <c:dLbls>
          <c:showLegendKey val="0"/>
          <c:showVal val="0"/>
          <c:showCatName val="0"/>
          <c:showSerName val="0"/>
          <c:showPercent val="0"/>
          <c:showBubbleSize val="0"/>
        </c:dLbls>
        <c:axId val="176157056"/>
        <c:axId val="176158592"/>
      </c:scatterChart>
      <c:valAx>
        <c:axId val="176157056"/>
        <c:scaling>
          <c:orientation val="minMax"/>
          <c:max val="30"/>
        </c:scaling>
        <c:delete val="0"/>
        <c:axPos val="b"/>
        <c:numFmt formatCode="General" sourceLinked="1"/>
        <c:majorTickMark val="out"/>
        <c:minorTickMark val="none"/>
        <c:tickLblPos val="nextTo"/>
        <c:crossAx val="176158592"/>
        <c:crosses val="autoZero"/>
        <c:crossBetween val="midCat"/>
      </c:valAx>
      <c:valAx>
        <c:axId val="176158592"/>
        <c:scaling>
          <c:orientation val="minMax"/>
        </c:scaling>
        <c:delete val="0"/>
        <c:axPos val="l"/>
        <c:majorGridlines/>
        <c:title>
          <c:tx>
            <c:rich>
              <a:bodyPr rot="-5400000" vert="horz"/>
              <a:lstStyle/>
              <a:p>
                <a:pPr>
                  <a:defRPr/>
                </a:pPr>
                <a:r>
                  <a:rPr lang="en-US"/>
                  <a:t>Acceleration (g)</a:t>
                </a:r>
              </a:p>
            </c:rich>
          </c:tx>
          <c:overlay val="0"/>
        </c:title>
        <c:numFmt formatCode="General" sourceLinked="1"/>
        <c:majorTickMark val="out"/>
        <c:minorTickMark val="none"/>
        <c:tickLblPos val="nextTo"/>
        <c:crossAx val="176157056"/>
        <c:crosses val="autoZero"/>
        <c:crossBetween val="midCat"/>
      </c:valAx>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Effect</a:t>
            </a:r>
            <a:r>
              <a:rPr lang="en-US" baseline="0"/>
              <a:t> of C10 on Vehicle Acceleration</a:t>
            </a:r>
            <a:endParaRPr lang="en-US"/>
          </a:p>
        </c:rich>
      </c:tx>
      <c:overlay val="0"/>
    </c:title>
    <c:autoTitleDeleted val="0"/>
    <c:plotArea>
      <c:layout/>
      <c:scatterChart>
        <c:scatterStyle val="smoothMarker"/>
        <c:varyColors val="0"/>
        <c:ser>
          <c:idx val="1"/>
          <c:order val="1"/>
          <c:tx>
            <c:strRef>
              <c:f>'ISO-C10_w=2.0'!$R$3</c:f>
              <c:strCache>
                <c:ptCount val="1"/>
                <c:pt idx="0">
                  <c:v>10</c:v>
                </c:pt>
              </c:strCache>
            </c:strRef>
          </c:tx>
          <c:spPr>
            <a:ln w="19050"/>
          </c:spPr>
          <c:xVal>
            <c:numRef>
              <c:f>'ISO-C10_w=2.0'!$S$1:$V$1</c:f>
              <c:numCache>
                <c:formatCode>General</c:formatCode>
                <c:ptCount val="4"/>
                <c:pt idx="0">
                  <c:v>10</c:v>
                </c:pt>
                <c:pt idx="1">
                  <c:v>100</c:v>
                </c:pt>
                <c:pt idx="2">
                  <c:v>300</c:v>
                </c:pt>
                <c:pt idx="3">
                  <c:v>600</c:v>
                </c:pt>
              </c:numCache>
            </c:numRef>
          </c:xVal>
          <c:yVal>
            <c:numRef>
              <c:f>'ISO-C10_w=2.0'!$S$3:$V$3</c:f>
              <c:numCache>
                <c:formatCode>General</c:formatCode>
                <c:ptCount val="4"/>
                <c:pt idx="0">
                  <c:v>0.17794456762191499</c:v>
                </c:pt>
                <c:pt idx="1">
                  <c:v>0.56270996232910397</c:v>
                </c:pt>
                <c:pt idx="2">
                  <c:v>0.97464130632387402</c:v>
                </c:pt>
                <c:pt idx="3">
                  <c:v>1.37835155548898</c:v>
                </c:pt>
              </c:numCache>
            </c:numRef>
          </c:yVal>
          <c:smooth val="1"/>
        </c:ser>
        <c:ser>
          <c:idx val="2"/>
          <c:order val="2"/>
          <c:tx>
            <c:strRef>
              <c:f>'ISO-C10_w=2.0'!$R$4</c:f>
              <c:strCache>
                <c:ptCount val="1"/>
                <c:pt idx="0">
                  <c:v>15</c:v>
                </c:pt>
              </c:strCache>
            </c:strRef>
          </c:tx>
          <c:spPr>
            <a:ln w="19050"/>
          </c:spPr>
          <c:xVal>
            <c:numRef>
              <c:f>'ISO-C10_w=2.0'!$S$1:$V$1</c:f>
              <c:numCache>
                <c:formatCode>General</c:formatCode>
                <c:ptCount val="4"/>
                <c:pt idx="0">
                  <c:v>10</c:v>
                </c:pt>
                <c:pt idx="1">
                  <c:v>100</c:v>
                </c:pt>
                <c:pt idx="2">
                  <c:v>300</c:v>
                </c:pt>
                <c:pt idx="3">
                  <c:v>600</c:v>
                </c:pt>
              </c:numCache>
            </c:numRef>
          </c:xVal>
          <c:yVal>
            <c:numRef>
              <c:f>'ISO-C10_w=2.0'!$S$4:$V$4</c:f>
              <c:numCache>
                <c:formatCode>General</c:formatCode>
                <c:ptCount val="4"/>
                <c:pt idx="0">
                  <c:v>0.239198816372791</c:v>
                </c:pt>
                <c:pt idx="1">
                  <c:v>0.75641108462237605</c:v>
                </c:pt>
                <c:pt idx="2">
                  <c:v>1.31014364689542</c:v>
                </c:pt>
                <c:pt idx="3">
                  <c:v>1.8528228405685601</c:v>
                </c:pt>
              </c:numCache>
            </c:numRef>
          </c:yVal>
          <c:smooth val="1"/>
        </c:ser>
        <c:ser>
          <c:idx val="3"/>
          <c:order val="3"/>
          <c:tx>
            <c:strRef>
              <c:f>'ISO-C10_w=2.0'!$R$5</c:f>
              <c:strCache>
                <c:ptCount val="1"/>
                <c:pt idx="0">
                  <c:v>20</c:v>
                </c:pt>
              </c:strCache>
            </c:strRef>
          </c:tx>
          <c:spPr>
            <a:ln w="19050"/>
          </c:spPr>
          <c:xVal>
            <c:numRef>
              <c:f>'ISO-C10_w=2.0'!$S$1:$V$1</c:f>
              <c:numCache>
                <c:formatCode>General</c:formatCode>
                <c:ptCount val="4"/>
                <c:pt idx="0">
                  <c:v>10</c:v>
                </c:pt>
                <c:pt idx="1">
                  <c:v>100</c:v>
                </c:pt>
                <c:pt idx="2">
                  <c:v>300</c:v>
                </c:pt>
                <c:pt idx="3">
                  <c:v>600</c:v>
                </c:pt>
              </c:numCache>
            </c:numRef>
          </c:xVal>
          <c:yVal>
            <c:numRef>
              <c:f>'ISO-C10_w=2.0'!$S$5:$V$5</c:f>
              <c:numCache>
                <c:formatCode>General</c:formatCode>
                <c:ptCount val="4"/>
                <c:pt idx="0">
                  <c:v>0.35625529567070002</c:v>
                </c:pt>
                <c:pt idx="1">
                  <c:v>1.1265808534855599</c:v>
                </c:pt>
                <c:pt idx="2">
                  <c:v>1.9512910251433</c:v>
                </c:pt>
                <c:pt idx="3">
                  <c:v>2.75954413552091</c:v>
                </c:pt>
              </c:numCache>
            </c:numRef>
          </c:yVal>
          <c:smooth val="1"/>
        </c:ser>
        <c:ser>
          <c:idx val="4"/>
          <c:order val="4"/>
          <c:tx>
            <c:strRef>
              <c:f>'ISO-C10_w=2.0'!$R$6</c:f>
              <c:strCache>
                <c:ptCount val="1"/>
                <c:pt idx="0">
                  <c:v>25</c:v>
                </c:pt>
              </c:strCache>
            </c:strRef>
          </c:tx>
          <c:spPr>
            <a:ln w="19050"/>
          </c:spPr>
          <c:xVal>
            <c:numRef>
              <c:f>'ISO-C10_w=2.0'!$S$1:$V$1</c:f>
              <c:numCache>
                <c:formatCode>General</c:formatCode>
                <c:ptCount val="4"/>
                <c:pt idx="0">
                  <c:v>10</c:v>
                </c:pt>
                <c:pt idx="1">
                  <c:v>100</c:v>
                </c:pt>
                <c:pt idx="2">
                  <c:v>300</c:v>
                </c:pt>
                <c:pt idx="3">
                  <c:v>600</c:v>
                </c:pt>
              </c:numCache>
            </c:numRef>
          </c:xVal>
          <c:yVal>
            <c:numRef>
              <c:f>'ISO-C10_w=2.0'!$S$6:$V$6</c:f>
              <c:numCache>
                <c:formatCode>General</c:formatCode>
                <c:ptCount val="4"/>
                <c:pt idx="0">
                  <c:v>0.345640679923233</c:v>
                </c:pt>
                <c:pt idx="1">
                  <c:v>1.0930106596684399</c:v>
                </c:pt>
                <c:pt idx="2">
                  <c:v>1.8931525442244099</c:v>
                </c:pt>
                <c:pt idx="3">
                  <c:v>2.6773217856512801</c:v>
                </c:pt>
              </c:numCache>
            </c:numRef>
          </c:yVal>
          <c:smooth val="1"/>
        </c:ser>
        <c:ser>
          <c:idx val="5"/>
          <c:order val="5"/>
          <c:tx>
            <c:strRef>
              <c:f>'ISO-C10_w=2.0'!$R$7</c:f>
              <c:strCache>
                <c:ptCount val="1"/>
                <c:pt idx="0">
                  <c:v>30</c:v>
                </c:pt>
              </c:strCache>
            </c:strRef>
          </c:tx>
          <c:spPr>
            <a:ln w="19050"/>
          </c:spPr>
          <c:xVal>
            <c:numRef>
              <c:f>'ISO-C10_w=2.0'!$S$1:$V$1</c:f>
              <c:numCache>
                <c:formatCode>General</c:formatCode>
                <c:ptCount val="4"/>
                <c:pt idx="0">
                  <c:v>10</c:v>
                </c:pt>
                <c:pt idx="1">
                  <c:v>100</c:v>
                </c:pt>
                <c:pt idx="2">
                  <c:v>300</c:v>
                </c:pt>
                <c:pt idx="3">
                  <c:v>600</c:v>
                </c:pt>
              </c:numCache>
            </c:numRef>
          </c:xVal>
          <c:yVal>
            <c:numRef>
              <c:f>'ISO-C10_w=2.0'!$S$7:$V$7</c:f>
              <c:numCache>
                <c:formatCode>General</c:formatCode>
                <c:ptCount val="4"/>
                <c:pt idx="0">
                  <c:v>0.29808383370569402</c:v>
                </c:pt>
                <c:pt idx="1">
                  <c:v>0.94262331239430597</c:v>
                </c:pt>
                <c:pt idx="2">
                  <c:v>1.63267171796618</c:v>
                </c:pt>
                <c:pt idx="3">
                  <c:v>2.3089459398472001</c:v>
                </c:pt>
              </c:numCache>
            </c:numRef>
          </c:yVal>
          <c:smooth val="1"/>
        </c:ser>
        <c:ser>
          <c:idx val="6"/>
          <c:order val="6"/>
          <c:tx>
            <c:strRef>
              <c:f>'ISO-C10_w=2.0'!$R$8</c:f>
              <c:strCache>
                <c:ptCount val="1"/>
                <c:pt idx="0">
                  <c:v>35</c:v>
                </c:pt>
              </c:strCache>
            </c:strRef>
          </c:tx>
          <c:spPr>
            <a:ln w="19050"/>
          </c:spPr>
          <c:xVal>
            <c:numRef>
              <c:f>'ISO-C10_w=2.0'!$S$1:$V$1</c:f>
              <c:numCache>
                <c:formatCode>General</c:formatCode>
                <c:ptCount val="4"/>
                <c:pt idx="0">
                  <c:v>10</c:v>
                </c:pt>
                <c:pt idx="1">
                  <c:v>100</c:v>
                </c:pt>
                <c:pt idx="2">
                  <c:v>300</c:v>
                </c:pt>
                <c:pt idx="3">
                  <c:v>600</c:v>
                </c:pt>
              </c:numCache>
            </c:numRef>
          </c:xVal>
          <c:yVal>
            <c:numRef>
              <c:f>'ISO-C10_w=2.0'!$S$8:$V$8</c:f>
              <c:numCache>
                <c:formatCode>General</c:formatCode>
                <c:ptCount val="4"/>
                <c:pt idx="0">
                  <c:v>0.36181548945909597</c:v>
                </c:pt>
                <c:pt idx="1">
                  <c:v>1.1441619744226501</c:v>
                </c:pt>
                <c:pt idx="2">
                  <c:v>1.98174589550752</c:v>
                </c:pt>
                <c:pt idx="3">
                  <c:v>2.8026108473403601</c:v>
                </c:pt>
              </c:numCache>
            </c:numRef>
          </c:yVal>
          <c:smooth val="1"/>
        </c:ser>
        <c:ser>
          <c:idx val="0"/>
          <c:order val="0"/>
          <c:tx>
            <c:strRef>
              <c:f>'ISO-C10_w=2.0'!$R$9</c:f>
              <c:strCache>
                <c:ptCount val="1"/>
                <c:pt idx="0">
                  <c:v>40</c:v>
                </c:pt>
              </c:strCache>
            </c:strRef>
          </c:tx>
          <c:spPr>
            <a:ln w="19050"/>
          </c:spPr>
          <c:marker>
            <c:symbol val="diamond"/>
            <c:size val="7"/>
          </c:marker>
          <c:xVal>
            <c:numRef>
              <c:f>'ISO-C10_w=2.0'!$S$1:$V$1</c:f>
              <c:numCache>
                <c:formatCode>General</c:formatCode>
                <c:ptCount val="4"/>
                <c:pt idx="0">
                  <c:v>10</c:v>
                </c:pt>
                <c:pt idx="1">
                  <c:v>100</c:v>
                </c:pt>
                <c:pt idx="2">
                  <c:v>300</c:v>
                </c:pt>
                <c:pt idx="3">
                  <c:v>600</c:v>
                </c:pt>
              </c:numCache>
            </c:numRef>
          </c:xVal>
          <c:yVal>
            <c:numRef>
              <c:f>'ISO-C10_w=2.0'!$S$9:$V$9</c:f>
              <c:numCache>
                <c:formatCode>General</c:formatCode>
                <c:ptCount val="4"/>
                <c:pt idx="0">
                  <c:v>0.34725862514431399</c:v>
                </c:pt>
                <c:pt idx="1">
                  <c:v>1.09812900020125</c:v>
                </c:pt>
                <c:pt idx="2">
                  <c:v>1.9020131402619</c:v>
                </c:pt>
                <c:pt idx="3">
                  <c:v>2.6898551494615202</c:v>
                </c:pt>
              </c:numCache>
            </c:numRef>
          </c:yVal>
          <c:smooth val="1"/>
        </c:ser>
        <c:dLbls>
          <c:showLegendKey val="0"/>
          <c:showVal val="0"/>
          <c:showCatName val="0"/>
          <c:showSerName val="0"/>
          <c:showPercent val="0"/>
          <c:showBubbleSize val="0"/>
        </c:dLbls>
        <c:axId val="137321472"/>
        <c:axId val="137352320"/>
      </c:scatterChart>
      <c:valAx>
        <c:axId val="137321472"/>
        <c:scaling>
          <c:orientation val="minMax"/>
        </c:scaling>
        <c:delete val="0"/>
        <c:axPos val="b"/>
        <c:title>
          <c:tx>
            <c:rich>
              <a:bodyPr/>
              <a:lstStyle/>
              <a:p>
                <a:pPr>
                  <a:defRPr/>
                </a:pPr>
                <a:r>
                  <a:rPr lang="en-US"/>
                  <a:t>C10 (m3)</a:t>
                </a:r>
              </a:p>
            </c:rich>
          </c:tx>
          <c:overlay val="0"/>
        </c:title>
        <c:numFmt formatCode="General" sourceLinked="1"/>
        <c:majorTickMark val="out"/>
        <c:minorTickMark val="none"/>
        <c:tickLblPos val="nextTo"/>
        <c:spPr>
          <a:ln w="9525"/>
        </c:spPr>
        <c:crossAx val="137352320"/>
        <c:crosses val="autoZero"/>
        <c:crossBetween val="midCat"/>
      </c:valAx>
      <c:valAx>
        <c:axId val="137352320"/>
        <c:scaling>
          <c:orientation val="minMax"/>
        </c:scaling>
        <c:delete val="0"/>
        <c:axPos val="l"/>
        <c:majorGridlines/>
        <c:title>
          <c:tx>
            <c:rich>
              <a:bodyPr rot="-5400000" vert="horz"/>
              <a:lstStyle/>
              <a:p>
                <a:pPr>
                  <a:defRPr/>
                </a:pPr>
                <a:r>
                  <a:rPr lang="en-US"/>
                  <a:t>Acceleration (g)</a:t>
                </a:r>
              </a:p>
            </c:rich>
          </c:tx>
          <c:overlay val="0"/>
        </c:title>
        <c:numFmt formatCode="General" sourceLinked="1"/>
        <c:majorTickMark val="out"/>
        <c:minorTickMark val="none"/>
        <c:tickLblPos val="nextTo"/>
        <c:crossAx val="137321472"/>
        <c:crosses val="autoZero"/>
        <c:crossBetween val="midCat"/>
      </c:valAx>
    </c:plotArea>
    <c:legend>
      <c:legendPos val="b"/>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Effect of waviness</a:t>
            </a:r>
          </a:p>
        </c:rich>
      </c:tx>
      <c:overlay val="0"/>
    </c:title>
    <c:autoTitleDeleted val="0"/>
    <c:plotArea>
      <c:layout/>
      <c:scatterChart>
        <c:scatterStyle val="smoothMarker"/>
        <c:varyColors val="0"/>
        <c:ser>
          <c:idx val="1"/>
          <c:order val="1"/>
          <c:tx>
            <c:strRef>
              <c:f>'ISO-C10=100_w'!$V$5</c:f>
              <c:strCache>
                <c:ptCount val="1"/>
                <c:pt idx="0">
                  <c:v>10</c:v>
                </c:pt>
              </c:strCache>
            </c:strRef>
          </c:tx>
          <c:marker>
            <c:symbol val="none"/>
          </c:marker>
          <c:xVal>
            <c:numRef>
              <c:f>'ISO-C10=100_w'!$W$3:$AB$3</c:f>
              <c:numCache>
                <c:formatCode>General</c:formatCode>
                <c:ptCount val="6"/>
                <c:pt idx="0">
                  <c:v>1.5</c:v>
                </c:pt>
                <c:pt idx="1">
                  <c:v>2</c:v>
                </c:pt>
                <c:pt idx="2">
                  <c:v>2.5</c:v>
                </c:pt>
                <c:pt idx="3">
                  <c:v>3</c:v>
                </c:pt>
                <c:pt idx="4">
                  <c:v>3.5</c:v>
                </c:pt>
                <c:pt idx="5">
                  <c:v>4</c:v>
                </c:pt>
              </c:numCache>
            </c:numRef>
          </c:xVal>
          <c:yVal>
            <c:numRef>
              <c:f>'ISO-C10=100_w'!$W$5:$AB$5</c:f>
              <c:numCache>
                <c:formatCode>General</c:formatCode>
                <c:ptCount val="6"/>
                <c:pt idx="0">
                  <c:v>0.70301405415982599</c:v>
                </c:pt>
                <c:pt idx="1">
                  <c:v>0.56270996232910397</c:v>
                </c:pt>
                <c:pt idx="2">
                  <c:v>0.45170801784224002</c:v>
                </c:pt>
                <c:pt idx="3">
                  <c:v>0.36383186630879599</c:v>
                </c:pt>
                <c:pt idx="4">
                  <c:v>0.29425010459193801</c:v>
                </c:pt>
                <c:pt idx="5">
                  <c:v>0.23936246446971499</c:v>
                </c:pt>
              </c:numCache>
            </c:numRef>
          </c:yVal>
          <c:smooth val="1"/>
        </c:ser>
        <c:ser>
          <c:idx val="2"/>
          <c:order val="2"/>
          <c:tx>
            <c:strRef>
              <c:f>'ISO-C10=100_w'!$V$6</c:f>
              <c:strCache>
                <c:ptCount val="1"/>
                <c:pt idx="0">
                  <c:v>15</c:v>
                </c:pt>
              </c:strCache>
            </c:strRef>
          </c:tx>
          <c:marker>
            <c:symbol val="none"/>
          </c:marker>
          <c:xVal>
            <c:numRef>
              <c:f>'ISO-C10=100_w'!$W$3:$AB$3</c:f>
              <c:numCache>
                <c:formatCode>General</c:formatCode>
                <c:ptCount val="6"/>
                <c:pt idx="0">
                  <c:v>1.5</c:v>
                </c:pt>
                <c:pt idx="1">
                  <c:v>2</c:v>
                </c:pt>
                <c:pt idx="2">
                  <c:v>2.5</c:v>
                </c:pt>
                <c:pt idx="3">
                  <c:v>3</c:v>
                </c:pt>
                <c:pt idx="4">
                  <c:v>3.5</c:v>
                </c:pt>
                <c:pt idx="5">
                  <c:v>4</c:v>
                </c:pt>
              </c:numCache>
            </c:numRef>
          </c:xVal>
          <c:yVal>
            <c:numRef>
              <c:f>'ISO-C10=100_w'!$W$6:$AB$6</c:f>
              <c:numCache>
                <c:formatCode>General</c:formatCode>
                <c:ptCount val="6"/>
                <c:pt idx="0">
                  <c:v>0.86068827501614398</c:v>
                </c:pt>
                <c:pt idx="1">
                  <c:v>0.75641108462237605</c:v>
                </c:pt>
                <c:pt idx="2">
                  <c:v>0.68496997341383203</c:v>
                </c:pt>
                <c:pt idx="3">
                  <c:v>0.62121863324187299</c:v>
                </c:pt>
                <c:pt idx="4">
                  <c:v>0.56391338348846198</c:v>
                </c:pt>
                <c:pt idx="5">
                  <c:v>0.51240740080759495</c:v>
                </c:pt>
              </c:numCache>
            </c:numRef>
          </c:yVal>
          <c:smooth val="1"/>
        </c:ser>
        <c:ser>
          <c:idx val="3"/>
          <c:order val="3"/>
          <c:tx>
            <c:strRef>
              <c:f>'ISO-C10=100_w'!$V$7</c:f>
              <c:strCache>
                <c:ptCount val="1"/>
                <c:pt idx="0">
                  <c:v>20</c:v>
                </c:pt>
              </c:strCache>
            </c:strRef>
          </c:tx>
          <c:marker>
            <c:symbol val="none"/>
          </c:marker>
          <c:xVal>
            <c:numRef>
              <c:f>'ISO-C10=100_w'!$W$3:$AB$3</c:f>
              <c:numCache>
                <c:formatCode>General</c:formatCode>
                <c:ptCount val="6"/>
                <c:pt idx="0">
                  <c:v>1.5</c:v>
                </c:pt>
                <c:pt idx="1">
                  <c:v>2</c:v>
                </c:pt>
                <c:pt idx="2">
                  <c:v>2.5</c:v>
                </c:pt>
                <c:pt idx="3">
                  <c:v>3</c:v>
                </c:pt>
                <c:pt idx="4">
                  <c:v>3.5</c:v>
                </c:pt>
                <c:pt idx="5">
                  <c:v>4</c:v>
                </c:pt>
              </c:numCache>
            </c:numRef>
          </c:xVal>
          <c:yVal>
            <c:numRef>
              <c:f>'ISO-C10=100_w'!$W$7:$AB$7</c:f>
              <c:numCache>
                <c:formatCode>General</c:formatCode>
                <c:ptCount val="6"/>
                <c:pt idx="0">
                  <c:v>1.1958598017130799</c:v>
                </c:pt>
                <c:pt idx="1">
                  <c:v>1.1265808534855599</c:v>
                </c:pt>
                <c:pt idx="2">
                  <c:v>1.06858808090844</c:v>
                </c:pt>
                <c:pt idx="3">
                  <c:v>1.01868969558338</c:v>
                </c:pt>
                <c:pt idx="4">
                  <c:v>0.97477268532750805</c:v>
                </c:pt>
                <c:pt idx="5">
                  <c:v>0.935347134279093</c:v>
                </c:pt>
              </c:numCache>
            </c:numRef>
          </c:yVal>
          <c:smooth val="1"/>
        </c:ser>
        <c:ser>
          <c:idx val="4"/>
          <c:order val="4"/>
          <c:tx>
            <c:strRef>
              <c:f>'ISO-C10=100_w'!$V$8</c:f>
              <c:strCache>
                <c:ptCount val="1"/>
                <c:pt idx="0">
                  <c:v>25</c:v>
                </c:pt>
              </c:strCache>
            </c:strRef>
          </c:tx>
          <c:marker>
            <c:symbol val="none"/>
          </c:marker>
          <c:xVal>
            <c:numRef>
              <c:f>'ISO-C10=100_w'!$W$3:$AB$3</c:f>
              <c:numCache>
                <c:formatCode>General</c:formatCode>
                <c:ptCount val="6"/>
                <c:pt idx="0">
                  <c:v>1.5</c:v>
                </c:pt>
                <c:pt idx="1">
                  <c:v>2</c:v>
                </c:pt>
                <c:pt idx="2">
                  <c:v>2.5</c:v>
                </c:pt>
                <c:pt idx="3">
                  <c:v>3</c:v>
                </c:pt>
                <c:pt idx="4">
                  <c:v>3.5</c:v>
                </c:pt>
                <c:pt idx="5">
                  <c:v>4</c:v>
                </c:pt>
              </c:numCache>
            </c:numRef>
          </c:xVal>
          <c:yVal>
            <c:numRef>
              <c:f>'ISO-C10=100_w'!$W$8:$AB$8</c:f>
              <c:numCache>
                <c:formatCode>General</c:formatCode>
                <c:ptCount val="6"/>
                <c:pt idx="0">
                  <c:v>1.1586630739375099</c:v>
                </c:pt>
                <c:pt idx="1">
                  <c:v>1.0930106596684399</c:v>
                </c:pt>
                <c:pt idx="2">
                  <c:v>1.08626719342627</c:v>
                </c:pt>
                <c:pt idx="3">
                  <c:v>1.0914483575018401</c:v>
                </c:pt>
                <c:pt idx="4">
                  <c:v>1.10520854802725</c:v>
                </c:pt>
                <c:pt idx="5">
                  <c:v>1.1256775130123999</c:v>
                </c:pt>
              </c:numCache>
            </c:numRef>
          </c:yVal>
          <c:smooth val="1"/>
        </c:ser>
        <c:ser>
          <c:idx val="5"/>
          <c:order val="5"/>
          <c:tx>
            <c:strRef>
              <c:f>'ISO-C10=100_w'!$V$9</c:f>
              <c:strCache>
                <c:ptCount val="1"/>
                <c:pt idx="0">
                  <c:v>30</c:v>
                </c:pt>
              </c:strCache>
            </c:strRef>
          </c:tx>
          <c:marker>
            <c:symbol val="none"/>
          </c:marker>
          <c:xVal>
            <c:numRef>
              <c:f>'ISO-C10=100_w'!$W$3:$AB$3</c:f>
              <c:numCache>
                <c:formatCode>General</c:formatCode>
                <c:ptCount val="6"/>
                <c:pt idx="0">
                  <c:v>1.5</c:v>
                </c:pt>
                <c:pt idx="1">
                  <c:v>2</c:v>
                </c:pt>
                <c:pt idx="2">
                  <c:v>2.5</c:v>
                </c:pt>
                <c:pt idx="3">
                  <c:v>3</c:v>
                </c:pt>
                <c:pt idx="4">
                  <c:v>3.5</c:v>
                </c:pt>
                <c:pt idx="5">
                  <c:v>4</c:v>
                </c:pt>
              </c:numCache>
            </c:numRef>
          </c:xVal>
          <c:yVal>
            <c:numRef>
              <c:f>'ISO-C10=100_w'!$W$9:$AB$9</c:f>
              <c:numCache>
                <c:formatCode>General</c:formatCode>
                <c:ptCount val="6"/>
                <c:pt idx="0">
                  <c:v>0.92305373707813698</c:v>
                </c:pt>
                <c:pt idx="1">
                  <c:v>0.94262331239430597</c:v>
                </c:pt>
                <c:pt idx="2">
                  <c:v>0.973394892043843</c:v>
                </c:pt>
                <c:pt idx="3">
                  <c:v>1.0125589150249801</c:v>
                </c:pt>
                <c:pt idx="4">
                  <c:v>1.05822972131731</c:v>
                </c:pt>
                <c:pt idx="5">
                  <c:v>1.1096697147632999</c:v>
                </c:pt>
              </c:numCache>
            </c:numRef>
          </c:yVal>
          <c:smooth val="1"/>
        </c:ser>
        <c:ser>
          <c:idx val="0"/>
          <c:order val="0"/>
          <c:tx>
            <c:strRef>
              <c:f>'ISO-C10=100_w'!$V$11</c:f>
              <c:strCache>
                <c:ptCount val="1"/>
                <c:pt idx="0">
                  <c:v>40</c:v>
                </c:pt>
              </c:strCache>
            </c:strRef>
          </c:tx>
          <c:marker>
            <c:symbol val="none"/>
          </c:marker>
          <c:xVal>
            <c:numRef>
              <c:f>'ISO-C10=100_w'!$W$3:$AB$3</c:f>
              <c:numCache>
                <c:formatCode>General</c:formatCode>
                <c:ptCount val="6"/>
                <c:pt idx="0">
                  <c:v>1.5</c:v>
                </c:pt>
                <c:pt idx="1">
                  <c:v>2</c:v>
                </c:pt>
                <c:pt idx="2">
                  <c:v>2.5</c:v>
                </c:pt>
                <c:pt idx="3">
                  <c:v>3</c:v>
                </c:pt>
                <c:pt idx="4">
                  <c:v>3.5</c:v>
                </c:pt>
                <c:pt idx="5">
                  <c:v>4</c:v>
                </c:pt>
              </c:numCache>
            </c:numRef>
          </c:xVal>
          <c:yVal>
            <c:numRef>
              <c:f>'ISO-C10=100_w'!$W$11:$AB$11</c:f>
              <c:numCache>
                <c:formatCode>General</c:formatCode>
                <c:ptCount val="6"/>
                <c:pt idx="0">
                  <c:v>0.99626808124342103</c:v>
                </c:pt>
                <c:pt idx="1">
                  <c:v>1.09812900020125</c:v>
                </c:pt>
                <c:pt idx="2">
                  <c:v>1.2365148465254501</c:v>
                </c:pt>
                <c:pt idx="3">
                  <c:v>1.40143302535109</c:v>
                </c:pt>
                <c:pt idx="4">
                  <c:v>1.5950659435350201</c:v>
                </c:pt>
                <c:pt idx="5">
                  <c:v>1.8151028975933901</c:v>
                </c:pt>
              </c:numCache>
            </c:numRef>
          </c:yVal>
          <c:smooth val="1"/>
        </c:ser>
        <c:dLbls>
          <c:showLegendKey val="0"/>
          <c:showVal val="0"/>
          <c:showCatName val="0"/>
          <c:showSerName val="0"/>
          <c:showPercent val="0"/>
          <c:showBubbleSize val="0"/>
        </c:dLbls>
        <c:axId val="176117248"/>
        <c:axId val="176119168"/>
      </c:scatterChart>
      <c:valAx>
        <c:axId val="176117248"/>
        <c:scaling>
          <c:orientation val="minMax"/>
          <c:max val="4.5"/>
          <c:min val="1"/>
        </c:scaling>
        <c:delete val="0"/>
        <c:axPos val="b"/>
        <c:title>
          <c:tx>
            <c:rich>
              <a:bodyPr/>
              <a:lstStyle/>
              <a:p>
                <a:pPr>
                  <a:defRPr/>
                </a:pPr>
                <a:r>
                  <a:rPr lang="en-US"/>
                  <a:t>waviness (w)</a:t>
                </a:r>
              </a:p>
            </c:rich>
          </c:tx>
          <c:overlay val="0"/>
        </c:title>
        <c:numFmt formatCode="General" sourceLinked="1"/>
        <c:majorTickMark val="out"/>
        <c:minorTickMark val="none"/>
        <c:tickLblPos val="nextTo"/>
        <c:crossAx val="176119168"/>
        <c:crosses val="autoZero"/>
        <c:crossBetween val="midCat"/>
      </c:valAx>
      <c:valAx>
        <c:axId val="176119168"/>
        <c:scaling>
          <c:orientation val="minMax"/>
        </c:scaling>
        <c:delete val="0"/>
        <c:axPos val="l"/>
        <c:majorGridlines/>
        <c:title>
          <c:tx>
            <c:rich>
              <a:bodyPr rot="-5400000" vert="horz"/>
              <a:lstStyle/>
              <a:p>
                <a:pPr>
                  <a:defRPr/>
                </a:pPr>
                <a:r>
                  <a:rPr lang="en-US"/>
                  <a:t>Acceleration (g)</a:t>
                </a:r>
              </a:p>
            </c:rich>
          </c:tx>
          <c:overlay val="0"/>
        </c:title>
        <c:numFmt formatCode="General" sourceLinked="1"/>
        <c:majorTickMark val="out"/>
        <c:minorTickMark val="none"/>
        <c:tickLblPos val="nextTo"/>
        <c:crossAx val="176117248"/>
        <c:crosses val="autoZero"/>
        <c:crossBetween val="midCat"/>
      </c:valAx>
    </c:plotArea>
    <c:legend>
      <c:legendPos val="b"/>
      <c:overlay val="0"/>
    </c:legend>
    <c:plotVisOnly val="1"/>
    <c:dispBlanksAs val="gap"/>
    <c:showDLblsOverMax val="0"/>
  </c:chart>
  <c:txPr>
    <a:bodyPr/>
    <a:lstStyle/>
    <a:p>
      <a:pPr>
        <a:defRPr sz="1100"/>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scatterChart>
        <c:scatterStyle val="smoothMarker"/>
        <c:varyColors val="0"/>
        <c:ser>
          <c:idx val="0"/>
          <c:order val="0"/>
          <c:tx>
            <c:strRef>
              <c:f>thist!$G$7</c:f>
              <c:strCache>
                <c:ptCount val="1"/>
                <c:pt idx="0">
                  <c:v>Vehicle Accel</c:v>
                </c:pt>
              </c:strCache>
            </c:strRef>
          </c:tx>
          <c:marker>
            <c:symbol val="none"/>
          </c:marker>
          <c:xVal>
            <c:numRef>
              <c:f>thist!$E$8:$E$987</c:f>
              <c:numCache>
                <c:formatCode>General</c:formatCode>
                <c:ptCount val="980"/>
                <c:pt idx="0">
                  <c:v>0</c:v>
                </c:pt>
                <c:pt idx="1">
                  <c:v>2.6404E-2</c:v>
                </c:pt>
                <c:pt idx="2">
                  <c:v>5.2808099999999997E-2</c:v>
                </c:pt>
                <c:pt idx="3">
                  <c:v>7.9212099999999994E-2</c:v>
                </c:pt>
                <c:pt idx="4">
                  <c:v>0.105616</c:v>
                </c:pt>
                <c:pt idx="5">
                  <c:v>0.13202</c:v>
                </c:pt>
                <c:pt idx="6">
                  <c:v>0.15842400000000001</c:v>
                </c:pt>
                <c:pt idx="7">
                  <c:v>0.18482799999999999</c:v>
                </c:pt>
                <c:pt idx="8">
                  <c:v>0.211232</c:v>
                </c:pt>
                <c:pt idx="9">
                  <c:v>0.23763600000000001</c:v>
                </c:pt>
                <c:pt idx="10">
                  <c:v>0.26404</c:v>
                </c:pt>
                <c:pt idx="11">
                  <c:v>0.29044399999999998</c:v>
                </c:pt>
                <c:pt idx="12">
                  <c:v>0.31684800000000002</c:v>
                </c:pt>
                <c:pt idx="13">
                  <c:v>0.343252</c:v>
                </c:pt>
                <c:pt idx="14">
                  <c:v>0.36965599999999998</c:v>
                </c:pt>
                <c:pt idx="15">
                  <c:v>0.39606000000000002</c:v>
                </c:pt>
                <c:pt idx="16">
                  <c:v>0.42246499999999998</c:v>
                </c:pt>
                <c:pt idx="17">
                  <c:v>0.44886900000000002</c:v>
                </c:pt>
                <c:pt idx="18">
                  <c:v>0.475273</c:v>
                </c:pt>
                <c:pt idx="19">
                  <c:v>0.50167700000000004</c:v>
                </c:pt>
                <c:pt idx="20">
                  <c:v>0.52808100000000002</c:v>
                </c:pt>
                <c:pt idx="21">
                  <c:v>0.55448500000000001</c:v>
                </c:pt>
                <c:pt idx="22">
                  <c:v>0.58088899999999999</c:v>
                </c:pt>
                <c:pt idx="23">
                  <c:v>0.60729299999999997</c:v>
                </c:pt>
                <c:pt idx="24">
                  <c:v>0.63369699999999995</c:v>
                </c:pt>
                <c:pt idx="25">
                  <c:v>0.66010100000000005</c:v>
                </c:pt>
                <c:pt idx="26">
                  <c:v>0.68650500000000003</c:v>
                </c:pt>
                <c:pt idx="27">
                  <c:v>0.71290900000000001</c:v>
                </c:pt>
                <c:pt idx="28">
                  <c:v>0.739313</c:v>
                </c:pt>
                <c:pt idx="29">
                  <c:v>0.76571699999999998</c:v>
                </c:pt>
                <c:pt idx="30">
                  <c:v>0.79212099999999996</c:v>
                </c:pt>
                <c:pt idx="31">
                  <c:v>0.81852499999999995</c:v>
                </c:pt>
                <c:pt idx="32">
                  <c:v>0.84492900000000004</c:v>
                </c:pt>
                <c:pt idx="33">
                  <c:v>0.87133300000000002</c:v>
                </c:pt>
                <c:pt idx="34">
                  <c:v>0.89773700000000001</c:v>
                </c:pt>
                <c:pt idx="35">
                  <c:v>0.92414099999999999</c:v>
                </c:pt>
                <c:pt idx="36">
                  <c:v>0.95054499999999997</c:v>
                </c:pt>
                <c:pt idx="37">
                  <c:v>0.97694899999999996</c:v>
                </c:pt>
                <c:pt idx="38">
                  <c:v>1.00335</c:v>
                </c:pt>
                <c:pt idx="39">
                  <c:v>1.02976</c:v>
                </c:pt>
                <c:pt idx="40">
                  <c:v>1.05616</c:v>
                </c:pt>
                <c:pt idx="41">
                  <c:v>1.08257</c:v>
                </c:pt>
                <c:pt idx="42">
                  <c:v>1.10897</c:v>
                </c:pt>
                <c:pt idx="43">
                  <c:v>1.13537</c:v>
                </c:pt>
                <c:pt idx="44">
                  <c:v>1.16178</c:v>
                </c:pt>
                <c:pt idx="45">
                  <c:v>1.18818</c:v>
                </c:pt>
                <c:pt idx="46">
                  <c:v>1.2145900000000001</c:v>
                </c:pt>
                <c:pt idx="47">
                  <c:v>1.24099</c:v>
                </c:pt>
                <c:pt idx="48">
                  <c:v>1.26739</c:v>
                </c:pt>
                <c:pt idx="49">
                  <c:v>1.2938000000000001</c:v>
                </c:pt>
                <c:pt idx="50">
                  <c:v>1.3202</c:v>
                </c:pt>
                <c:pt idx="51">
                  <c:v>1.3466100000000001</c:v>
                </c:pt>
                <c:pt idx="52">
                  <c:v>1.3730100000000001</c:v>
                </c:pt>
                <c:pt idx="53">
                  <c:v>1.39941</c:v>
                </c:pt>
                <c:pt idx="54">
                  <c:v>1.4258200000000001</c:v>
                </c:pt>
                <c:pt idx="55">
                  <c:v>1.4522200000000001</c:v>
                </c:pt>
                <c:pt idx="56">
                  <c:v>1.4786300000000001</c:v>
                </c:pt>
                <c:pt idx="57">
                  <c:v>1.5050300000000001</c:v>
                </c:pt>
                <c:pt idx="58">
                  <c:v>1.5314300000000001</c:v>
                </c:pt>
                <c:pt idx="59">
                  <c:v>1.5578399999999999</c:v>
                </c:pt>
                <c:pt idx="60">
                  <c:v>1.5842400000000001</c:v>
                </c:pt>
                <c:pt idx="61">
                  <c:v>1.6106499999999999</c:v>
                </c:pt>
                <c:pt idx="62">
                  <c:v>1.6370499999999999</c:v>
                </c:pt>
                <c:pt idx="63">
                  <c:v>1.6634500000000001</c:v>
                </c:pt>
                <c:pt idx="64">
                  <c:v>1.6898599999999999</c:v>
                </c:pt>
                <c:pt idx="65">
                  <c:v>1.7162599999999999</c:v>
                </c:pt>
                <c:pt idx="66">
                  <c:v>1.7426699999999999</c:v>
                </c:pt>
                <c:pt idx="67">
                  <c:v>1.7690699999999999</c:v>
                </c:pt>
                <c:pt idx="68">
                  <c:v>1.7954699999999999</c:v>
                </c:pt>
                <c:pt idx="69">
                  <c:v>1.8218799999999999</c:v>
                </c:pt>
                <c:pt idx="70">
                  <c:v>1.8482799999999999</c:v>
                </c:pt>
                <c:pt idx="71">
                  <c:v>1.87469</c:v>
                </c:pt>
                <c:pt idx="72">
                  <c:v>1.9010899999999999</c:v>
                </c:pt>
                <c:pt idx="73">
                  <c:v>1.9274899999999999</c:v>
                </c:pt>
                <c:pt idx="74">
                  <c:v>1.9539</c:v>
                </c:pt>
                <c:pt idx="75">
                  <c:v>1.9802999999999999</c:v>
                </c:pt>
                <c:pt idx="76">
                  <c:v>2.00671</c:v>
                </c:pt>
                <c:pt idx="77">
                  <c:v>2.0331100000000002</c:v>
                </c:pt>
                <c:pt idx="78">
                  <c:v>2.05951</c:v>
                </c:pt>
                <c:pt idx="79">
                  <c:v>2.0859200000000002</c:v>
                </c:pt>
                <c:pt idx="80">
                  <c:v>2.11232</c:v>
                </c:pt>
                <c:pt idx="81">
                  <c:v>2.1387299999999998</c:v>
                </c:pt>
                <c:pt idx="82">
                  <c:v>2.16513</c:v>
                </c:pt>
                <c:pt idx="83">
                  <c:v>2.1915300000000002</c:v>
                </c:pt>
                <c:pt idx="84">
                  <c:v>2.21794</c:v>
                </c:pt>
                <c:pt idx="85">
                  <c:v>2.2443399999999998</c:v>
                </c:pt>
                <c:pt idx="86">
                  <c:v>2.27075</c:v>
                </c:pt>
                <c:pt idx="87">
                  <c:v>2.2971499999999998</c:v>
                </c:pt>
                <c:pt idx="88">
                  <c:v>2.32355</c:v>
                </c:pt>
                <c:pt idx="89">
                  <c:v>2.3499599999999998</c:v>
                </c:pt>
                <c:pt idx="90">
                  <c:v>2.37636</c:v>
                </c:pt>
                <c:pt idx="91">
                  <c:v>2.4027699999999999</c:v>
                </c:pt>
                <c:pt idx="92">
                  <c:v>2.4291700000000001</c:v>
                </c:pt>
                <c:pt idx="93">
                  <c:v>2.4555699999999998</c:v>
                </c:pt>
                <c:pt idx="94">
                  <c:v>2.4819800000000001</c:v>
                </c:pt>
                <c:pt idx="95">
                  <c:v>2.5083799999999998</c:v>
                </c:pt>
                <c:pt idx="96">
                  <c:v>2.5347900000000001</c:v>
                </c:pt>
                <c:pt idx="97">
                  <c:v>2.5611899999999999</c:v>
                </c:pt>
                <c:pt idx="98">
                  <c:v>2.5876000000000001</c:v>
                </c:pt>
                <c:pt idx="99">
                  <c:v>2.6139999999999999</c:v>
                </c:pt>
                <c:pt idx="100">
                  <c:v>2.6404000000000001</c:v>
                </c:pt>
                <c:pt idx="101">
                  <c:v>2.6668099999999999</c:v>
                </c:pt>
                <c:pt idx="102">
                  <c:v>2.6932100000000001</c:v>
                </c:pt>
                <c:pt idx="103">
                  <c:v>2.7196199999999999</c:v>
                </c:pt>
                <c:pt idx="104">
                  <c:v>2.7460200000000001</c:v>
                </c:pt>
                <c:pt idx="105">
                  <c:v>2.7724199999999999</c:v>
                </c:pt>
                <c:pt idx="106">
                  <c:v>2.7988300000000002</c:v>
                </c:pt>
                <c:pt idx="107">
                  <c:v>2.8252299999999999</c:v>
                </c:pt>
                <c:pt idx="108">
                  <c:v>2.8516400000000002</c:v>
                </c:pt>
                <c:pt idx="109">
                  <c:v>2.8780399999999999</c:v>
                </c:pt>
                <c:pt idx="110">
                  <c:v>2.9044400000000001</c:v>
                </c:pt>
                <c:pt idx="111">
                  <c:v>2.93085</c:v>
                </c:pt>
                <c:pt idx="112">
                  <c:v>2.9572500000000002</c:v>
                </c:pt>
                <c:pt idx="113">
                  <c:v>2.98366</c:v>
                </c:pt>
                <c:pt idx="114">
                  <c:v>3.0100600000000002</c:v>
                </c:pt>
                <c:pt idx="115">
                  <c:v>3.0364599999999999</c:v>
                </c:pt>
                <c:pt idx="116">
                  <c:v>3.0628700000000002</c:v>
                </c:pt>
                <c:pt idx="117">
                  <c:v>3.08927</c:v>
                </c:pt>
                <c:pt idx="118">
                  <c:v>3.1156799999999998</c:v>
                </c:pt>
                <c:pt idx="119">
                  <c:v>3.14208</c:v>
                </c:pt>
                <c:pt idx="120">
                  <c:v>3.1684800000000002</c:v>
                </c:pt>
                <c:pt idx="121">
                  <c:v>3.19489</c:v>
                </c:pt>
                <c:pt idx="122">
                  <c:v>3.2212900000000002</c:v>
                </c:pt>
                <c:pt idx="123">
                  <c:v>3.2477</c:v>
                </c:pt>
                <c:pt idx="124">
                  <c:v>3.2740999999999998</c:v>
                </c:pt>
                <c:pt idx="125">
                  <c:v>3.3005</c:v>
                </c:pt>
                <c:pt idx="126">
                  <c:v>3.3269099999999998</c:v>
                </c:pt>
                <c:pt idx="127">
                  <c:v>3.35331</c:v>
                </c:pt>
                <c:pt idx="128">
                  <c:v>3.3797199999999998</c:v>
                </c:pt>
                <c:pt idx="129">
                  <c:v>3.40612</c:v>
                </c:pt>
                <c:pt idx="130">
                  <c:v>3.4325199999999998</c:v>
                </c:pt>
                <c:pt idx="131">
                  <c:v>3.4589300000000001</c:v>
                </c:pt>
                <c:pt idx="132">
                  <c:v>3.4853299999999998</c:v>
                </c:pt>
                <c:pt idx="133">
                  <c:v>3.5117400000000001</c:v>
                </c:pt>
                <c:pt idx="134">
                  <c:v>3.5381399999999998</c:v>
                </c:pt>
                <c:pt idx="135">
                  <c:v>3.56454</c:v>
                </c:pt>
                <c:pt idx="136">
                  <c:v>3.5909499999999999</c:v>
                </c:pt>
                <c:pt idx="137">
                  <c:v>3.6173500000000001</c:v>
                </c:pt>
                <c:pt idx="138">
                  <c:v>3.6437599999999999</c:v>
                </c:pt>
                <c:pt idx="139">
                  <c:v>3.6701600000000001</c:v>
                </c:pt>
                <c:pt idx="140">
                  <c:v>3.6965599999999998</c:v>
                </c:pt>
                <c:pt idx="141">
                  <c:v>3.7229700000000001</c:v>
                </c:pt>
                <c:pt idx="142">
                  <c:v>3.7493699999999999</c:v>
                </c:pt>
                <c:pt idx="143">
                  <c:v>3.7757800000000001</c:v>
                </c:pt>
                <c:pt idx="144">
                  <c:v>3.8021799999999999</c:v>
                </c:pt>
                <c:pt idx="145">
                  <c:v>3.8285800000000001</c:v>
                </c:pt>
                <c:pt idx="146">
                  <c:v>3.8549899999999999</c:v>
                </c:pt>
                <c:pt idx="147">
                  <c:v>3.8813900000000001</c:v>
                </c:pt>
                <c:pt idx="148">
                  <c:v>3.9077999999999999</c:v>
                </c:pt>
                <c:pt idx="149">
                  <c:v>3.9342000000000001</c:v>
                </c:pt>
                <c:pt idx="150">
                  <c:v>3.9605999999999999</c:v>
                </c:pt>
                <c:pt idx="151">
                  <c:v>3.9870100000000002</c:v>
                </c:pt>
                <c:pt idx="152">
                  <c:v>4.0134100000000004</c:v>
                </c:pt>
                <c:pt idx="153">
                  <c:v>4.0398199999999997</c:v>
                </c:pt>
                <c:pt idx="154">
                  <c:v>4.0662200000000004</c:v>
                </c:pt>
                <c:pt idx="155">
                  <c:v>4.0926200000000001</c:v>
                </c:pt>
                <c:pt idx="156">
                  <c:v>4.1190300000000004</c:v>
                </c:pt>
                <c:pt idx="157">
                  <c:v>4.1454300000000002</c:v>
                </c:pt>
                <c:pt idx="158">
                  <c:v>4.1718400000000004</c:v>
                </c:pt>
                <c:pt idx="159">
                  <c:v>4.1982400000000002</c:v>
                </c:pt>
                <c:pt idx="160">
                  <c:v>4.2246499999999996</c:v>
                </c:pt>
                <c:pt idx="161">
                  <c:v>4.2510500000000002</c:v>
                </c:pt>
                <c:pt idx="162">
                  <c:v>4.27745</c:v>
                </c:pt>
                <c:pt idx="163">
                  <c:v>4.3038600000000002</c:v>
                </c:pt>
                <c:pt idx="164">
                  <c:v>4.33026</c:v>
                </c:pt>
                <c:pt idx="165">
                  <c:v>4.3566700000000003</c:v>
                </c:pt>
                <c:pt idx="166">
                  <c:v>4.38307</c:v>
                </c:pt>
                <c:pt idx="167">
                  <c:v>4.4094699999999998</c:v>
                </c:pt>
                <c:pt idx="168">
                  <c:v>4.43588</c:v>
                </c:pt>
                <c:pt idx="169">
                  <c:v>4.4622799999999998</c:v>
                </c:pt>
                <c:pt idx="170">
                  <c:v>4.4886900000000001</c:v>
                </c:pt>
                <c:pt idx="171">
                  <c:v>4.5150899999999998</c:v>
                </c:pt>
                <c:pt idx="172">
                  <c:v>4.5414899999999996</c:v>
                </c:pt>
                <c:pt idx="173">
                  <c:v>4.5678999999999998</c:v>
                </c:pt>
                <c:pt idx="174">
                  <c:v>4.5942999999999996</c:v>
                </c:pt>
                <c:pt idx="175">
                  <c:v>4.6207099999999999</c:v>
                </c:pt>
                <c:pt idx="176">
                  <c:v>4.6471099999999996</c:v>
                </c:pt>
                <c:pt idx="177">
                  <c:v>4.6735100000000003</c:v>
                </c:pt>
                <c:pt idx="178">
                  <c:v>4.6999199999999997</c:v>
                </c:pt>
                <c:pt idx="179">
                  <c:v>4.7263200000000003</c:v>
                </c:pt>
                <c:pt idx="180">
                  <c:v>4.7527299999999997</c:v>
                </c:pt>
                <c:pt idx="181">
                  <c:v>4.7791300000000003</c:v>
                </c:pt>
                <c:pt idx="182">
                  <c:v>4.8055300000000001</c:v>
                </c:pt>
                <c:pt idx="183">
                  <c:v>4.8319400000000003</c:v>
                </c:pt>
                <c:pt idx="184">
                  <c:v>4.8583400000000001</c:v>
                </c:pt>
                <c:pt idx="185">
                  <c:v>4.8847500000000004</c:v>
                </c:pt>
                <c:pt idx="186">
                  <c:v>4.9111500000000001</c:v>
                </c:pt>
                <c:pt idx="187">
                  <c:v>4.9375499999999999</c:v>
                </c:pt>
                <c:pt idx="188">
                  <c:v>4.9639600000000002</c:v>
                </c:pt>
                <c:pt idx="189">
                  <c:v>4.9903599999999999</c:v>
                </c:pt>
                <c:pt idx="190">
                  <c:v>5.0167700000000002</c:v>
                </c:pt>
                <c:pt idx="191">
                  <c:v>5.0431699999999999</c:v>
                </c:pt>
                <c:pt idx="192">
                  <c:v>5.0695699999999997</c:v>
                </c:pt>
                <c:pt idx="193">
                  <c:v>5.09598</c:v>
                </c:pt>
                <c:pt idx="194">
                  <c:v>5.1223799999999997</c:v>
                </c:pt>
                <c:pt idx="195">
                  <c:v>5.14879</c:v>
                </c:pt>
                <c:pt idx="196">
                  <c:v>5.1751899999999997</c:v>
                </c:pt>
                <c:pt idx="197">
                  <c:v>5.2015900000000004</c:v>
                </c:pt>
                <c:pt idx="198">
                  <c:v>5.2279999999999998</c:v>
                </c:pt>
                <c:pt idx="199">
                  <c:v>5.2544000000000004</c:v>
                </c:pt>
                <c:pt idx="200">
                  <c:v>5.2808099999999998</c:v>
                </c:pt>
                <c:pt idx="201">
                  <c:v>5.3072100000000004</c:v>
                </c:pt>
                <c:pt idx="202">
                  <c:v>5.3336100000000002</c:v>
                </c:pt>
                <c:pt idx="203">
                  <c:v>5.3600199999999996</c:v>
                </c:pt>
                <c:pt idx="204">
                  <c:v>5.3864200000000002</c:v>
                </c:pt>
                <c:pt idx="205">
                  <c:v>5.4128299999999996</c:v>
                </c:pt>
                <c:pt idx="206">
                  <c:v>5.4392300000000002</c:v>
                </c:pt>
                <c:pt idx="207">
                  <c:v>5.46563</c:v>
                </c:pt>
                <c:pt idx="208">
                  <c:v>5.4920400000000003</c:v>
                </c:pt>
                <c:pt idx="209">
                  <c:v>5.51844</c:v>
                </c:pt>
                <c:pt idx="210">
                  <c:v>5.5448500000000003</c:v>
                </c:pt>
                <c:pt idx="211">
                  <c:v>5.57125</c:v>
                </c:pt>
                <c:pt idx="212">
                  <c:v>5.5976499999999998</c:v>
                </c:pt>
                <c:pt idx="213">
                  <c:v>5.6240600000000001</c:v>
                </c:pt>
                <c:pt idx="214">
                  <c:v>5.6504599999999998</c:v>
                </c:pt>
                <c:pt idx="215">
                  <c:v>5.6768700000000001</c:v>
                </c:pt>
                <c:pt idx="216">
                  <c:v>5.7032699999999998</c:v>
                </c:pt>
                <c:pt idx="217">
                  <c:v>5.7296699999999996</c:v>
                </c:pt>
                <c:pt idx="218">
                  <c:v>5.7560799999999999</c:v>
                </c:pt>
                <c:pt idx="219">
                  <c:v>5.7824799999999996</c:v>
                </c:pt>
                <c:pt idx="220">
                  <c:v>5.8088899999999999</c:v>
                </c:pt>
                <c:pt idx="221">
                  <c:v>5.8352899999999996</c:v>
                </c:pt>
                <c:pt idx="222">
                  <c:v>5.8616999999999999</c:v>
                </c:pt>
                <c:pt idx="223">
                  <c:v>5.8880999999999997</c:v>
                </c:pt>
                <c:pt idx="224">
                  <c:v>5.9145000000000003</c:v>
                </c:pt>
                <c:pt idx="225">
                  <c:v>5.9409099999999997</c:v>
                </c:pt>
                <c:pt idx="226">
                  <c:v>5.9673100000000003</c:v>
                </c:pt>
                <c:pt idx="227">
                  <c:v>5.9937199999999997</c:v>
                </c:pt>
                <c:pt idx="228">
                  <c:v>6.0201200000000004</c:v>
                </c:pt>
                <c:pt idx="229">
                  <c:v>6.0465200000000001</c:v>
                </c:pt>
                <c:pt idx="230">
                  <c:v>6.0729300000000004</c:v>
                </c:pt>
                <c:pt idx="231">
                  <c:v>6.0993300000000001</c:v>
                </c:pt>
                <c:pt idx="232">
                  <c:v>6.1257400000000004</c:v>
                </c:pt>
                <c:pt idx="233">
                  <c:v>6.1521400000000002</c:v>
                </c:pt>
                <c:pt idx="234">
                  <c:v>6.1785399999999999</c:v>
                </c:pt>
                <c:pt idx="235">
                  <c:v>6.2049500000000002</c:v>
                </c:pt>
                <c:pt idx="236">
                  <c:v>6.2313499999999999</c:v>
                </c:pt>
                <c:pt idx="237">
                  <c:v>6.2577600000000002</c:v>
                </c:pt>
                <c:pt idx="238">
                  <c:v>6.28416</c:v>
                </c:pt>
                <c:pt idx="239">
                  <c:v>6.3105599999999997</c:v>
                </c:pt>
                <c:pt idx="240">
                  <c:v>6.33697</c:v>
                </c:pt>
                <c:pt idx="241">
                  <c:v>6.3633699999999997</c:v>
                </c:pt>
                <c:pt idx="242">
                  <c:v>6.38978</c:v>
                </c:pt>
                <c:pt idx="243">
                  <c:v>6.4161799999999998</c:v>
                </c:pt>
                <c:pt idx="244">
                  <c:v>6.4425800000000004</c:v>
                </c:pt>
                <c:pt idx="245">
                  <c:v>6.4689899999999998</c:v>
                </c:pt>
                <c:pt idx="246">
                  <c:v>6.4953900000000004</c:v>
                </c:pt>
                <c:pt idx="247">
                  <c:v>6.5217999999999998</c:v>
                </c:pt>
                <c:pt idx="248">
                  <c:v>6.5481999999999996</c:v>
                </c:pt>
                <c:pt idx="249">
                  <c:v>6.5746000000000002</c:v>
                </c:pt>
                <c:pt idx="250">
                  <c:v>6.6010099999999996</c:v>
                </c:pt>
                <c:pt idx="251">
                  <c:v>6.6274100000000002</c:v>
                </c:pt>
                <c:pt idx="252">
                  <c:v>6.6538199999999996</c:v>
                </c:pt>
                <c:pt idx="253">
                  <c:v>6.6802200000000003</c:v>
                </c:pt>
                <c:pt idx="254">
                  <c:v>6.70662</c:v>
                </c:pt>
                <c:pt idx="255">
                  <c:v>6.7330300000000003</c:v>
                </c:pt>
                <c:pt idx="256">
                  <c:v>6.75943</c:v>
                </c:pt>
                <c:pt idx="257">
                  <c:v>6.7858400000000003</c:v>
                </c:pt>
                <c:pt idx="258">
                  <c:v>6.8122400000000001</c:v>
                </c:pt>
                <c:pt idx="259">
                  <c:v>6.8386399999999998</c:v>
                </c:pt>
                <c:pt idx="260">
                  <c:v>6.8650500000000001</c:v>
                </c:pt>
                <c:pt idx="261">
                  <c:v>6.8914499999999999</c:v>
                </c:pt>
                <c:pt idx="262">
                  <c:v>6.9178600000000001</c:v>
                </c:pt>
                <c:pt idx="263">
                  <c:v>6.9442599999999999</c:v>
                </c:pt>
                <c:pt idx="264">
                  <c:v>6.9706599999999996</c:v>
                </c:pt>
                <c:pt idx="265">
                  <c:v>6.9970699999999999</c:v>
                </c:pt>
                <c:pt idx="266">
                  <c:v>7.0234699999999997</c:v>
                </c:pt>
                <c:pt idx="267">
                  <c:v>7.0498799999999999</c:v>
                </c:pt>
                <c:pt idx="268">
                  <c:v>7.0762799999999997</c:v>
                </c:pt>
                <c:pt idx="269">
                  <c:v>7.1026800000000003</c:v>
                </c:pt>
                <c:pt idx="270">
                  <c:v>7.1290899999999997</c:v>
                </c:pt>
                <c:pt idx="271">
                  <c:v>7.1554900000000004</c:v>
                </c:pt>
                <c:pt idx="272">
                  <c:v>7.1818999999999997</c:v>
                </c:pt>
                <c:pt idx="273">
                  <c:v>7.2083000000000004</c:v>
                </c:pt>
                <c:pt idx="274">
                  <c:v>7.2347000000000001</c:v>
                </c:pt>
                <c:pt idx="275">
                  <c:v>7.2611100000000004</c:v>
                </c:pt>
                <c:pt idx="276">
                  <c:v>7.2875100000000002</c:v>
                </c:pt>
                <c:pt idx="277">
                  <c:v>7.3139200000000004</c:v>
                </c:pt>
                <c:pt idx="278">
                  <c:v>7.3403200000000002</c:v>
                </c:pt>
                <c:pt idx="279">
                  <c:v>7.3667199999999999</c:v>
                </c:pt>
                <c:pt idx="280">
                  <c:v>7.3931300000000002</c:v>
                </c:pt>
                <c:pt idx="281">
                  <c:v>7.41953</c:v>
                </c:pt>
                <c:pt idx="282">
                  <c:v>7.4459400000000002</c:v>
                </c:pt>
                <c:pt idx="283">
                  <c:v>7.47234</c:v>
                </c:pt>
                <c:pt idx="284">
                  <c:v>7.4987500000000002</c:v>
                </c:pt>
                <c:pt idx="285">
                  <c:v>7.52515</c:v>
                </c:pt>
                <c:pt idx="286">
                  <c:v>7.5515499999999998</c:v>
                </c:pt>
                <c:pt idx="287">
                  <c:v>7.57796</c:v>
                </c:pt>
                <c:pt idx="288">
                  <c:v>7.6043599999999998</c:v>
                </c:pt>
                <c:pt idx="289">
                  <c:v>7.6307700000000001</c:v>
                </c:pt>
                <c:pt idx="290">
                  <c:v>7.6571699999999998</c:v>
                </c:pt>
                <c:pt idx="291">
                  <c:v>7.6835699999999996</c:v>
                </c:pt>
                <c:pt idx="292">
                  <c:v>7.7099799999999998</c:v>
                </c:pt>
                <c:pt idx="293">
                  <c:v>7.7363799999999996</c:v>
                </c:pt>
                <c:pt idx="294">
                  <c:v>7.7627899999999999</c:v>
                </c:pt>
                <c:pt idx="295">
                  <c:v>7.7891899999999996</c:v>
                </c:pt>
                <c:pt idx="296">
                  <c:v>7.8155900000000003</c:v>
                </c:pt>
                <c:pt idx="297">
                  <c:v>7.8419999999999996</c:v>
                </c:pt>
                <c:pt idx="298">
                  <c:v>7.8684000000000003</c:v>
                </c:pt>
                <c:pt idx="299">
                  <c:v>7.8948099999999997</c:v>
                </c:pt>
                <c:pt idx="300">
                  <c:v>7.9212100000000003</c:v>
                </c:pt>
                <c:pt idx="301">
                  <c:v>7.9476100000000001</c:v>
                </c:pt>
                <c:pt idx="302">
                  <c:v>7.9740200000000003</c:v>
                </c:pt>
                <c:pt idx="303">
                  <c:v>8.0004200000000001</c:v>
                </c:pt>
                <c:pt idx="304">
                  <c:v>8.0268300000000004</c:v>
                </c:pt>
                <c:pt idx="305">
                  <c:v>8.0532299999999992</c:v>
                </c:pt>
                <c:pt idx="306">
                  <c:v>8.0796299999999999</c:v>
                </c:pt>
                <c:pt idx="307">
                  <c:v>8.1060400000000001</c:v>
                </c:pt>
                <c:pt idx="308">
                  <c:v>8.1324400000000008</c:v>
                </c:pt>
                <c:pt idx="309">
                  <c:v>8.1588499999999993</c:v>
                </c:pt>
                <c:pt idx="310">
                  <c:v>8.1852499999999999</c:v>
                </c:pt>
                <c:pt idx="311">
                  <c:v>8.2116500000000006</c:v>
                </c:pt>
                <c:pt idx="312">
                  <c:v>8.2380600000000008</c:v>
                </c:pt>
                <c:pt idx="313">
                  <c:v>8.2644599999999997</c:v>
                </c:pt>
                <c:pt idx="314">
                  <c:v>8.29087</c:v>
                </c:pt>
                <c:pt idx="315">
                  <c:v>8.3172700000000006</c:v>
                </c:pt>
                <c:pt idx="316">
                  <c:v>8.3436699999999995</c:v>
                </c:pt>
                <c:pt idx="317">
                  <c:v>8.3700799999999997</c:v>
                </c:pt>
                <c:pt idx="318">
                  <c:v>8.3964800000000004</c:v>
                </c:pt>
                <c:pt idx="319">
                  <c:v>8.4228900000000007</c:v>
                </c:pt>
                <c:pt idx="320">
                  <c:v>8.4492899999999995</c:v>
                </c:pt>
                <c:pt idx="321">
                  <c:v>8.4756900000000002</c:v>
                </c:pt>
                <c:pt idx="322">
                  <c:v>8.5021000000000004</c:v>
                </c:pt>
                <c:pt idx="323">
                  <c:v>8.5284999999999993</c:v>
                </c:pt>
                <c:pt idx="324">
                  <c:v>8.5549099999999996</c:v>
                </c:pt>
                <c:pt idx="325">
                  <c:v>8.5813100000000002</c:v>
                </c:pt>
                <c:pt idx="326">
                  <c:v>8.6077100000000009</c:v>
                </c:pt>
                <c:pt idx="327">
                  <c:v>8.6341199999999994</c:v>
                </c:pt>
                <c:pt idx="328">
                  <c:v>8.66052</c:v>
                </c:pt>
                <c:pt idx="329">
                  <c:v>8.6869300000000003</c:v>
                </c:pt>
                <c:pt idx="330">
                  <c:v>8.7133299999999991</c:v>
                </c:pt>
                <c:pt idx="331">
                  <c:v>8.7397299999999998</c:v>
                </c:pt>
                <c:pt idx="332">
                  <c:v>8.76614</c:v>
                </c:pt>
                <c:pt idx="333">
                  <c:v>8.7925400000000007</c:v>
                </c:pt>
                <c:pt idx="334">
                  <c:v>8.8189499999999992</c:v>
                </c:pt>
                <c:pt idx="335">
                  <c:v>8.8453499999999998</c:v>
                </c:pt>
                <c:pt idx="336">
                  <c:v>8.8717500000000005</c:v>
                </c:pt>
                <c:pt idx="337">
                  <c:v>8.8981600000000007</c:v>
                </c:pt>
                <c:pt idx="338">
                  <c:v>8.9245599999999996</c:v>
                </c:pt>
                <c:pt idx="339">
                  <c:v>8.9509699999999999</c:v>
                </c:pt>
                <c:pt idx="340">
                  <c:v>8.9773700000000005</c:v>
                </c:pt>
                <c:pt idx="341">
                  <c:v>9.0037699999999994</c:v>
                </c:pt>
                <c:pt idx="342">
                  <c:v>9.0301799999999997</c:v>
                </c:pt>
                <c:pt idx="343">
                  <c:v>9.0565800000000003</c:v>
                </c:pt>
                <c:pt idx="344">
                  <c:v>9.0829900000000006</c:v>
                </c:pt>
                <c:pt idx="345">
                  <c:v>9.1093899999999994</c:v>
                </c:pt>
                <c:pt idx="346">
                  <c:v>9.1357999999999997</c:v>
                </c:pt>
                <c:pt idx="347">
                  <c:v>9.1622000000000003</c:v>
                </c:pt>
                <c:pt idx="348">
                  <c:v>9.1885999999999992</c:v>
                </c:pt>
                <c:pt idx="349">
                  <c:v>9.2150099999999995</c:v>
                </c:pt>
                <c:pt idx="350">
                  <c:v>9.2414100000000001</c:v>
                </c:pt>
                <c:pt idx="351">
                  <c:v>9.2678200000000004</c:v>
                </c:pt>
                <c:pt idx="352">
                  <c:v>9.2942199999999993</c:v>
                </c:pt>
                <c:pt idx="353">
                  <c:v>9.3206199999999999</c:v>
                </c:pt>
                <c:pt idx="354">
                  <c:v>9.3470300000000002</c:v>
                </c:pt>
                <c:pt idx="355">
                  <c:v>9.3734300000000008</c:v>
                </c:pt>
                <c:pt idx="356">
                  <c:v>9.3998399999999993</c:v>
                </c:pt>
                <c:pt idx="357">
                  <c:v>9.42624</c:v>
                </c:pt>
                <c:pt idx="358">
                  <c:v>9.4526400000000006</c:v>
                </c:pt>
                <c:pt idx="359">
                  <c:v>9.4790500000000009</c:v>
                </c:pt>
                <c:pt idx="360">
                  <c:v>9.5054499999999997</c:v>
                </c:pt>
                <c:pt idx="361">
                  <c:v>9.53186</c:v>
                </c:pt>
                <c:pt idx="362">
                  <c:v>9.5582600000000006</c:v>
                </c:pt>
                <c:pt idx="363">
                  <c:v>9.5846599999999995</c:v>
                </c:pt>
                <c:pt idx="364">
                  <c:v>9.6110699999999998</c:v>
                </c:pt>
                <c:pt idx="365">
                  <c:v>9.6374700000000004</c:v>
                </c:pt>
                <c:pt idx="366">
                  <c:v>9.6638800000000007</c:v>
                </c:pt>
                <c:pt idx="367">
                  <c:v>9.6902799999999996</c:v>
                </c:pt>
                <c:pt idx="368">
                  <c:v>9.7166800000000002</c:v>
                </c:pt>
                <c:pt idx="369">
                  <c:v>9.7430900000000005</c:v>
                </c:pt>
                <c:pt idx="370">
                  <c:v>9.7694899999999993</c:v>
                </c:pt>
                <c:pt idx="371">
                  <c:v>9.7958999999999996</c:v>
                </c:pt>
                <c:pt idx="372">
                  <c:v>9.8223000000000003</c:v>
                </c:pt>
                <c:pt idx="373">
                  <c:v>9.8486999999999991</c:v>
                </c:pt>
                <c:pt idx="374">
                  <c:v>9.8751099999999994</c:v>
                </c:pt>
                <c:pt idx="375">
                  <c:v>9.90151</c:v>
                </c:pt>
                <c:pt idx="376">
                  <c:v>9.9279200000000003</c:v>
                </c:pt>
                <c:pt idx="377">
                  <c:v>9.9543199999999992</c:v>
                </c:pt>
                <c:pt idx="378">
                  <c:v>9.9807199999999998</c:v>
                </c:pt>
                <c:pt idx="379">
                  <c:v>10.007099999999999</c:v>
                </c:pt>
                <c:pt idx="380">
                  <c:v>10.0335</c:v>
                </c:pt>
                <c:pt idx="381">
                  <c:v>10.059900000000001</c:v>
                </c:pt>
                <c:pt idx="382">
                  <c:v>10.0863</c:v>
                </c:pt>
                <c:pt idx="383">
                  <c:v>10.1127</c:v>
                </c:pt>
                <c:pt idx="384">
                  <c:v>10.139099999999999</c:v>
                </c:pt>
                <c:pt idx="385">
                  <c:v>10.1656</c:v>
                </c:pt>
                <c:pt idx="386">
                  <c:v>10.192</c:v>
                </c:pt>
                <c:pt idx="387">
                  <c:v>10.218400000000001</c:v>
                </c:pt>
                <c:pt idx="388">
                  <c:v>10.2448</c:v>
                </c:pt>
                <c:pt idx="389">
                  <c:v>10.2712</c:v>
                </c:pt>
                <c:pt idx="390">
                  <c:v>10.297599999999999</c:v>
                </c:pt>
                <c:pt idx="391">
                  <c:v>10.324</c:v>
                </c:pt>
                <c:pt idx="392">
                  <c:v>10.3504</c:v>
                </c:pt>
                <c:pt idx="393">
                  <c:v>10.376799999999999</c:v>
                </c:pt>
                <c:pt idx="394">
                  <c:v>10.4032</c:v>
                </c:pt>
                <c:pt idx="395">
                  <c:v>10.429600000000001</c:v>
                </c:pt>
                <c:pt idx="396">
                  <c:v>10.456</c:v>
                </c:pt>
                <c:pt idx="397">
                  <c:v>10.4824</c:v>
                </c:pt>
                <c:pt idx="398">
                  <c:v>10.508800000000001</c:v>
                </c:pt>
                <c:pt idx="399">
                  <c:v>10.5352</c:v>
                </c:pt>
                <c:pt idx="400">
                  <c:v>10.5616</c:v>
                </c:pt>
                <c:pt idx="401">
                  <c:v>10.587999999999999</c:v>
                </c:pt>
                <c:pt idx="402">
                  <c:v>10.6144</c:v>
                </c:pt>
                <c:pt idx="403">
                  <c:v>10.6408</c:v>
                </c:pt>
                <c:pt idx="404">
                  <c:v>10.667199999999999</c:v>
                </c:pt>
                <c:pt idx="405">
                  <c:v>10.6936</c:v>
                </c:pt>
                <c:pt idx="406">
                  <c:v>10.72</c:v>
                </c:pt>
                <c:pt idx="407">
                  <c:v>10.7464</c:v>
                </c:pt>
                <c:pt idx="408">
                  <c:v>10.7728</c:v>
                </c:pt>
                <c:pt idx="409">
                  <c:v>10.799200000000001</c:v>
                </c:pt>
                <c:pt idx="410">
                  <c:v>10.825699999999999</c:v>
                </c:pt>
                <c:pt idx="411">
                  <c:v>10.8521</c:v>
                </c:pt>
                <c:pt idx="412">
                  <c:v>10.878500000000001</c:v>
                </c:pt>
                <c:pt idx="413">
                  <c:v>10.9049</c:v>
                </c:pt>
                <c:pt idx="414">
                  <c:v>10.9313</c:v>
                </c:pt>
                <c:pt idx="415">
                  <c:v>10.957700000000001</c:v>
                </c:pt>
                <c:pt idx="416">
                  <c:v>10.9841</c:v>
                </c:pt>
                <c:pt idx="417">
                  <c:v>11.0105</c:v>
                </c:pt>
                <c:pt idx="418">
                  <c:v>11.036899999999999</c:v>
                </c:pt>
                <c:pt idx="419">
                  <c:v>11.0633</c:v>
                </c:pt>
                <c:pt idx="420">
                  <c:v>11.089700000000001</c:v>
                </c:pt>
                <c:pt idx="421">
                  <c:v>11.116099999999999</c:v>
                </c:pt>
                <c:pt idx="422">
                  <c:v>11.1425</c:v>
                </c:pt>
                <c:pt idx="423">
                  <c:v>11.168900000000001</c:v>
                </c:pt>
                <c:pt idx="424">
                  <c:v>11.1953</c:v>
                </c:pt>
                <c:pt idx="425">
                  <c:v>11.2217</c:v>
                </c:pt>
                <c:pt idx="426">
                  <c:v>11.248100000000001</c:v>
                </c:pt>
                <c:pt idx="427">
                  <c:v>11.2745</c:v>
                </c:pt>
                <c:pt idx="428">
                  <c:v>11.3009</c:v>
                </c:pt>
                <c:pt idx="429">
                  <c:v>11.327299999999999</c:v>
                </c:pt>
                <c:pt idx="430">
                  <c:v>11.3537</c:v>
                </c:pt>
                <c:pt idx="431">
                  <c:v>11.380100000000001</c:v>
                </c:pt>
                <c:pt idx="432">
                  <c:v>11.406499999999999</c:v>
                </c:pt>
                <c:pt idx="433">
                  <c:v>11.4329</c:v>
                </c:pt>
                <c:pt idx="434">
                  <c:v>11.459300000000001</c:v>
                </c:pt>
                <c:pt idx="435">
                  <c:v>11.485799999999999</c:v>
                </c:pt>
                <c:pt idx="436">
                  <c:v>11.5122</c:v>
                </c:pt>
                <c:pt idx="437">
                  <c:v>11.538600000000001</c:v>
                </c:pt>
                <c:pt idx="438">
                  <c:v>11.565</c:v>
                </c:pt>
                <c:pt idx="439">
                  <c:v>11.5914</c:v>
                </c:pt>
                <c:pt idx="440">
                  <c:v>11.617800000000001</c:v>
                </c:pt>
                <c:pt idx="441">
                  <c:v>11.6442</c:v>
                </c:pt>
                <c:pt idx="442">
                  <c:v>11.6706</c:v>
                </c:pt>
                <c:pt idx="443">
                  <c:v>11.696999999999999</c:v>
                </c:pt>
                <c:pt idx="444">
                  <c:v>11.7234</c:v>
                </c:pt>
                <c:pt idx="445">
                  <c:v>11.7498</c:v>
                </c:pt>
                <c:pt idx="446">
                  <c:v>11.776199999999999</c:v>
                </c:pt>
                <c:pt idx="447">
                  <c:v>11.8026</c:v>
                </c:pt>
                <c:pt idx="448">
                  <c:v>11.829000000000001</c:v>
                </c:pt>
                <c:pt idx="449">
                  <c:v>11.855399999999999</c:v>
                </c:pt>
                <c:pt idx="450">
                  <c:v>11.8818</c:v>
                </c:pt>
                <c:pt idx="451">
                  <c:v>11.908200000000001</c:v>
                </c:pt>
                <c:pt idx="452">
                  <c:v>11.9346</c:v>
                </c:pt>
                <c:pt idx="453">
                  <c:v>11.961</c:v>
                </c:pt>
                <c:pt idx="454">
                  <c:v>11.987399999999999</c:v>
                </c:pt>
                <c:pt idx="455">
                  <c:v>12.0138</c:v>
                </c:pt>
                <c:pt idx="456">
                  <c:v>12.0402</c:v>
                </c:pt>
                <c:pt idx="457">
                  <c:v>12.066599999999999</c:v>
                </c:pt>
                <c:pt idx="458">
                  <c:v>12.093</c:v>
                </c:pt>
                <c:pt idx="459">
                  <c:v>12.1195</c:v>
                </c:pt>
                <c:pt idx="460">
                  <c:v>12.145899999999999</c:v>
                </c:pt>
                <c:pt idx="461">
                  <c:v>12.1723</c:v>
                </c:pt>
                <c:pt idx="462">
                  <c:v>12.198700000000001</c:v>
                </c:pt>
                <c:pt idx="463">
                  <c:v>12.225099999999999</c:v>
                </c:pt>
                <c:pt idx="464">
                  <c:v>12.2515</c:v>
                </c:pt>
                <c:pt idx="465">
                  <c:v>12.277900000000001</c:v>
                </c:pt>
                <c:pt idx="466">
                  <c:v>12.3043</c:v>
                </c:pt>
                <c:pt idx="467">
                  <c:v>12.3307</c:v>
                </c:pt>
                <c:pt idx="468">
                  <c:v>12.357100000000001</c:v>
                </c:pt>
                <c:pt idx="469">
                  <c:v>12.3835</c:v>
                </c:pt>
                <c:pt idx="470">
                  <c:v>12.4099</c:v>
                </c:pt>
                <c:pt idx="471">
                  <c:v>12.436299999999999</c:v>
                </c:pt>
                <c:pt idx="472">
                  <c:v>12.4627</c:v>
                </c:pt>
                <c:pt idx="473">
                  <c:v>12.489100000000001</c:v>
                </c:pt>
                <c:pt idx="474">
                  <c:v>12.515499999999999</c:v>
                </c:pt>
                <c:pt idx="475">
                  <c:v>12.5419</c:v>
                </c:pt>
                <c:pt idx="476">
                  <c:v>12.568300000000001</c:v>
                </c:pt>
                <c:pt idx="477">
                  <c:v>12.5947</c:v>
                </c:pt>
                <c:pt idx="478">
                  <c:v>12.6211</c:v>
                </c:pt>
                <c:pt idx="479">
                  <c:v>12.647500000000001</c:v>
                </c:pt>
                <c:pt idx="480">
                  <c:v>12.6739</c:v>
                </c:pt>
                <c:pt idx="481">
                  <c:v>12.7003</c:v>
                </c:pt>
                <c:pt idx="482">
                  <c:v>12.726699999999999</c:v>
                </c:pt>
                <c:pt idx="483">
                  <c:v>12.7531</c:v>
                </c:pt>
                <c:pt idx="484">
                  <c:v>12.7796</c:v>
                </c:pt>
                <c:pt idx="485">
                  <c:v>12.805999999999999</c:v>
                </c:pt>
                <c:pt idx="486">
                  <c:v>12.8324</c:v>
                </c:pt>
                <c:pt idx="487">
                  <c:v>12.8588</c:v>
                </c:pt>
                <c:pt idx="488">
                  <c:v>12.885199999999999</c:v>
                </c:pt>
                <c:pt idx="489">
                  <c:v>12.9116</c:v>
                </c:pt>
                <c:pt idx="490">
                  <c:v>12.938000000000001</c:v>
                </c:pt>
                <c:pt idx="491">
                  <c:v>12.964399999999999</c:v>
                </c:pt>
                <c:pt idx="492">
                  <c:v>12.9908</c:v>
                </c:pt>
                <c:pt idx="493">
                  <c:v>13.017200000000001</c:v>
                </c:pt>
                <c:pt idx="494">
                  <c:v>13.0436</c:v>
                </c:pt>
                <c:pt idx="495">
                  <c:v>13.07</c:v>
                </c:pt>
                <c:pt idx="496">
                  <c:v>13.096399999999999</c:v>
                </c:pt>
                <c:pt idx="497">
                  <c:v>13.1228</c:v>
                </c:pt>
                <c:pt idx="498">
                  <c:v>13.1492</c:v>
                </c:pt>
                <c:pt idx="499">
                  <c:v>13.175599999999999</c:v>
                </c:pt>
                <c:pt idx="500">
                  <c:v>13.202</c:v>
                </c:pt>
                <c:pt idx="501">
                  <c:v>13.228400000000001</c:v>
                </c:pt>
                <c:pt idx="502">
                  <c:v>13.254799999999999</c:v>
                </c:pt>
                <c:pt idx="503">
                  <c:v>13.2812</c:v>
                </c:pt>
                <c:pt idx="504">
                  <c:v>13.307600000000001</c:v>
                </c:pt>
                <c:pt idx="505">
                  <c:v>13.334</c:v>
                </c:pt>
                <c:pt idx="506">
                  <c:v>13.3604</c:v>
                </c:pt>
                <c:pt idx="507">
                  <c:v>13.386799999999999</c:v>
                </c:pt>
                <c:pt idx="508">
                  <c:v>13.4132</c:v>
                </c:pt>
                <c:pt idx="509">
                  <c:v>13.4397</c:v>
                </c:pt>
                <c:pt idx="510">
                  <c:v>13.466100000000001</c:v>
                </c:pt>
                <c:pt idx="511">
                  <c:v>13.4925</c:v>
                </c:pt>
                <c:pt idx="512">
                  <c:v>13.5189</c:v>
                </c:pt>
                <c:pt idx="513">
                  <c:v>13.545299999999999</c:v>
                </c:pt>
                <c:pt idx="514">
                  <c:v>13.5717</c:v>
                </c:pt>
                <c:pt idx="515">
                  <c:v>13.598100000000001</c:v>
                </c:pt>
                <c:pt idx="516">
                  <c:v>13.624499999999999</c:v>
                </c:pt>
                <c:pt idx="517">
                  <c:v>13.6509</c:v>
                </c:pt>
                <c:pt idx="518">
                  <c:v>13.677300000000001</c:v>
                </c:pt>
                <c:pt idx="519">
                  <c:v>13.7037</c:v>
                </c:pt>
                <c:pt idx="520">
                  <c:v>13.7301</c:v>
                </c:pt>
                <c:pt idx="521">
                  <c:v>13.756500000000001</c:v>
                </c:pt>
                <c:pt idx="522">
                  <c:v>13.7829</c:v>
                </c:pt>
                <c:pt idx="523">
                  <c:v>13.8093</c:v>
                </c:pt>
                <c:pt idx="524">
                  <c:v>13.835699999999999</c:v>
                </c:pt>
                <c:pt idx="525">
                  <c:v>13.8621</c:v>
                </c:pt>
                <c:pt idx="526">
                  <c:v>13.888500000000001</c:v>
                </c:pt>
                <c:pt idx="527">
                  <c:v>13.914899999999999</c:v>
                </c:pt>
                <c:pt idx="528">
                  <c:v>13.9413</c:v>
                </c:pt>
                <c:pt idx="529">
                  <c:v>13.967700000000001</c:v>
                </c:pt>
                <c:pt idx="530">
                  <c:v>13.9941</c:v>
                </c:pt>
                <c:pt idx="531">
                  <c:v>14.0205</c:v>
                </c:pt>
                <c:pt idx="532">
                  <c:v>14.046900000000001</c:v>
                </c:pt>
                <c:pt idx="533">
                  <c:v>14.0733</c:v>
                </c:pt>
                <c:pt idx="534">
                  <c:v>14.0998</c:v>
                </c:pt>
                <c:pt idx="535">
                  <c:v>14.126200000000001</c:v>
                </c:pt>
                <c:pt idx="536">
                  <c:v>14.1526</c:v>
                </c:pt>
                <c:pt idx="537">
                  <c:v>14.179</c:v>
                </c:pt>
                <c:pt idx="538">
                  <c:v>14.205399999999999</c:v>
                </c:pt>
                <c:pt idx="539">
                  <c:v>14.2318</c:v>
                </c:pt>
                <c:pt idx="540">
                  <c:v>14.2582</c:v>
                </c:pt>
                <c:pt idx="541">
                  <c:v>14.284599999999999</c:v>
                </c:pt>
                <c:pt idx="542">
                  <c:v>14.311</c:v>
                </c:pt>
                <c:pt idx="543">
                  <c:v>14.337400000000001</c:v>
                </c:pt>
                <c:pt idx="544">
                  <c:v>14.363799999999999</c:v>
                </c:pt>
                <c:pt idx="545">
                  <c:v>14.3902</c:v>
                </c:pt>
                <c:pt idx="546">
                  <c:v>14.416600000000001</c:v>
                </c:pt>
                <c:pt idx="547">
                  <c:v>14.443</c:v>
                </c:pt>
                <c:pt idx="548">
                  <c:v>14.4694</c:v>
                </c:pt>
                <c:pt idx="549">
                  <c:v>14.495799999999999</c:v>
                </c:pt>
                <c:pt idx="550">
                  <c:v>14.5222</c:v>
                </c:pt>
                <c:pt idx="551">
                  <c:v>14.5486</c:v>
                </c:pt>
                <c:pt idx="552">
                  <c:v>14.574999999999999</c:v>
                </c:pt>
                <c:pt idx="553">
                  <c:v>14.6014</c:v>
                </c:pt>
                <c:pt idx="554">
                  <c:v>14.627800000000001</c:v>
                </c:pt>
                <c:pt idx="555">
                  <c:v>14.654199999999999</c:v>
                </c:pt>
                <c:pt idx="556">
                  <c:v>14.6806</c:v>
                </c:pt>
                <c:pt idx="557">
                  <c:v>14.707000000000001</c:v>
                </c:pt>
                <c:pt idx="558">
                  <c:v>14.7334</c:v>
                </c:pt>
                <c:pt idx="559">
                  <c:v>14.7599</c:v>
                </c:pt>
                <c:pt idx="560">
                  <c:v>14.786300000000001</c:v>
                </c:pt>
                <c:pt idx="561">
                  <c:v>14.8127</c:v>
                </c:pt>
                <c:pt idx="562">
                  <c:v>14.8391</c:v>
                </c:pt>
                <c:pt idx="563">
                  <c:v>14.865500000000001</c:v>
                </c:pt>
                <c:pt idx="564">
                  <c:v>14.8919</c:v>
                </c:pt>
                <c:pt idx="565">
                  <c:v>14.9183</c:v>
                </c:pt>
                <c:pt idx="566">
                  <c:v>14.944699999999999</c:v>
                </c:pt>
                <c:pt idx="567">
                  <c:v>14.9711</c:v>
                </c:pt>
                <c:pt idx="568">
                  <c:v>14.9975</c:v>
                </c:pt>
                <c:pt idx="569">
                  <c:v>15.023899999999999</c:v>
                </c:pt>
                <c:pt idx="570">
                  <c:v>15.0503</c:v>
                </c:pt>
                <c:pt idx="571">
                  <c:v>15.076700000000001</c:v>
                </c:pt>
                <c:pt idx="572">
                  <c:v>15.1031</c:v>
                </c:pt>
                <c:pt idx="573">
                  <c:v>15.1295</c:v>
                </c:pt>
                <c:pt idx="574">
                  <c:v>15.155900000000001</c:v>
                </c:pt>
                <c:pt idx="575">
                  <c:v>15.1823</c:v>
                </c:pt>
                <c:pt idx="576">
                  <c:v>15.2087</c:v>
                </c:pt>
                <c:pt idx="577">
                  <c:v>15.235099999999999</c:v>
                </c:pt>
                <c:pt idx="578">
                  <c:v>15.2615</c:v>
                </c:pt>
                <c:pt idx="579">
                  <c:v>15.2879</c:v>
                </c:pt>
                <c:pt idx="580">
                  <c:v>15.314299999999999</c:v>
                </c:pt>
                <c:pt idx="581">
                  <c:v>15.3407</c:v>
                </c:pt>
                <c:pt idx="582">
                  <c:v>15.367100000000001</c:v>
                </c:pt>
                <c:pt idx="583">
                  <c:v>15.393599999999999</c:v>
                </c:pt>
                <c:pt idx="584">
                  <c:v>15.42</c:v>
                </c:pt>
                <c:pt idx="585">
                  <c:v>15.446400000000001</c:v>
                </c:pt>
                <c:pt idx="586">
                  <c:v>15.472799999999999</c:v>
                </c:pt>
                <c:pt idx="587">
                  <c:v>15.4992</c:v>
                </c:pt>
                <c:pt idx="588">
                  <c:v>15.525600000000001</c:v>
                </c:pt>
                <c:pt idx="589">
                  <c:v>15.552</c:v>
                </c:pt>
                <c:pt idx="590">
                  <c:v>15.5784</c:v>
                </c:pt>
                <c:pt idx="591">
                  <c:v>15.604799999999999</c:v>
                </c:pt>
                <c:pt idx="592">
                  <c:v>15.6312</c:v>
                </c:pt>
                <c:pt idx="593">
                  <c:v>15.6576</c:v>
                </c:pt>
                <c:pt idx="594">
                  <c:v>15.683999999999999</c:v>
                </c:pt>
                <c:pt idx="595">
                  <c:v>15.7104</c:v>
                </c:pt>
                <c:pt idx="596">
                  <c:v>15.736800000000001</c:v>
                </c:pt>
                <c:pt idx="597">
                  <c:v>15.763199999999999</c:v>
                </c:pt>
                <c:pt idx="598">
                  <c:v>15.7896</c:v>
                </c:pt>
                <c:pt idx="599">
                  <c:v>15.816000000000001</c:v>
                </c:pt>
                <c:pt idx="600">
                  <c:v>15.8424</c:v>
                </c:pt>
                <c:pt idx="601">
                  <c:v>15.8688</c:v>
                </c:pt>
                <c:pt idx="602">
                  <c:v>15.895200000000001</c:v>
                </c:pt>
                <c:pt idx="603">
                  <c:v>15.9216</c:v>
                </c:pt>
                <c:pt idx="604">
                  <c:v>15.948</c:v>
                </c:pt>
                <c:pt idx="605">
                  <c:v>15.974399999999999</c:v>
                </c:pt>
                <c:pt idx="606">
                  <c:v>16.000800000000002</c:v>
                </c:pt>
                <c:pt idx="607">
                  <c:v>16.027200000000001</c:v>
                </c:pt>
                <c:pt idx="608">
                  <c:v>16.053699999999999</c:v>
                </c:pt>
                <c:pt idx="609">
                  <c:v>16.080100000000002</c:v>
                </c:pt>
                <c:pt idx="610">
                  <c:v>16.1065</c:v>
                </c:pt>
                <c:pt idx="611">
                  <c:v>16.132899999999999</c:v>
                </c:pt>
                <c:pt idx="612">
                  <c:v>16.159300000000002</c:v>
                </c:pt>
                <c:pt idx="613">
                  <c:v>16.185700000000001</c:v>
                </c:pt>
                <c:pt idx="614">
                  <c:v>16.2121</c:v>
                </c:pt>
                <c:pt idx="615">
                  <c:v>16.238499999999998</c:v>
                </c:pt>
                <c:pt idx="616">
                  <c:v>16.264900000000001</c:v>
                </c:pt>
                <c:pt idx="617">
                  <c:v>16.2913</c:v>
                </c:pt>
                <c:pt idx="618">
                  <c:v>16.317699999999999</c:v>
                </c:pt>
                <c:pt idx="619">
                  <c:v>16.344100000000001</c:v>
                </c:pt>
                <c:pt idx="620">
                  <c:v>16.3705</c:v>
                </c:pt>
                <c:pt idx="621">
                  <c:v>16.396899999999999</c:v>
                </c:pt>
                <c:pt idx="622">
                  <c:v>16.423300000000001</c:v>
                </c:pt>
                <c:pt idx="623">
                  <c:v>16.4497</c:v>
                </c:pt>
                <c:pt idx="624">
                  <c:v>16.476099999999999</c:v>
                </c:pt>
                <c:pt idx="625">
                  <c:v>16.502500000000001</c:v>
                </c:pt>
                <c:pt idx="626">
                  <c:v>16.5289</c:v>
                </c:pt>
                <c:pt idx="627">
                  <c:v>16.555299999999999</c:v>
                </c:pt>
                <c:pt idx="628">
                  <c:v>16.581700000000001</c:v>
                </c:pt>
                <c:pt idx="629">
                  <c:v>16.6081</c:v>
                </c:pt>
                <c:pt idx="630">
                  <c:v>16.634499999999999</c:v>
                </c:pt>
                <c:pt idx="631">
                  <c:v>16.660900000000002</c:v>
                </c:pt>
                <c:pt idx="632">
                  <c:v>16.6873</c:v>
                </c:pt>
                <c:pt idx="633">
                  <c:v>16.713799999999999</c:v>
                </c:pt>
                <c:pt idx="634">
                  <c:v>16.740200000000002</c:v>
                </c:pt>
                <c:pt idx="635">
                  <c:v>16.7666</c:v>
                </c:pt>
                <c:pt idx="636">
                  <c:v>16.792999999999999</c:v>
                </c:pt>
                <c:pt idx="637">
                  <c:v>16.819400000000002</c:v>
                </c:pt>
                <c:pt idx="638">
                  <c:v>16.845800000000001</c:v>
                </c:pt>
                <c:pt idx="639">
                  <c:v>16.872199999999999</c:v>
                </c:pt>
                <c:pt idx="640">
                  <c:v>16.898599999999998</c:v>
                </c:pt>
                <c:pt idx="641">
                  <c:v>16.925000000000001</c:v>
                </c:pt>
                <c:pt idx="642">
                  <c:v>16.9514</c:v>
                </c:pt>
                <c:pt idx="643">
                  <c:v>16.977799999999998</c:v>
                </c:pt>
                <c:pt idx="644">
                  <c:v>17.004200000000001</c:v>
                </c:pt>
                <c:pt idx="645">
                  <c:v>17.0306</c:v>
                </c:pt>
                <c:pt idx="646">
                  <c:v>17.056999999999999</c:v>
                </c:pt>
                <c:pt idx="647">
                  <c:v>17.083400000000001</c:v>
                </c:pt>
                <c:pt idx="648">
                  <c:v>17.1098</c:v>
                </c:pt>
                <c:pt idx="649">
                  <c:v>17.136199999999999</c:v>
                </c:pt>
                <c:pt idx="650">
                  <c:v>17.162600000000001</c:v>
                </c:pt>
                <c:pt idx="651">
                  <c:v>17.189</c:v>
                </c:pt>
                <c:pt idx="652">
                  <c:v>17.215399999999999</c:v>
                </c:pt>
                <c:pt idx="653">
                  <c:v>17.241800000000001</c:v>
                </c:pt>
                <c:pt idx="654">
                  <c:v>17.2682</c:v>
                </c:pt>
                <c:pt idx="655">
                  <c:v>17.294599999999999</c:v>
                </c:pt>
                <c:pt idx="656">
                  <c:v>17.321000000000002</c:v>
                </c:pt>
                <c:pt idx="657">
                  <c:v>17.3474</c:v>
                </c:pt>
                <c:pt idx="658">
                  <c:v>17.373899999999999</c:v>
                </c:pt>
                <c:pt idx="659">
                  <c:v>17.400300000000001</c:v>
                </c:pt>
                <c:pt idx="660">
                  <c:v>17.4267</c:v>
                </c:pt>
                <c:pt idx="661">
                  <c:v>17.453099999999999</c:v>
                </c:pt>
                <c:pt idx="662">
                  <c:v>17.479500000000002</c:v>
                </c:pt>
                <c:pt idx="663">
                  <c:v>17.5059</c:v>
                </c:pt>
                <c:pt idx="664">
                  <c:v>17.532299999999999</c:v>
                </c:pt>
                <c:pt idx="665">
                  <c:v>17.558700000000002</c:v>
                </c:pt>
                <c:pt idx="666">
                  <c:v>17.585100000000001</c:v>
                </c:pt>
                <c:pt idx="667">
                  <c:v>17.611499999999999</c:v>
                </c:pt>
                <c:pt idx="668">
                  <c:v>17.637899999999998</c:v>
                </c:pt>
                <c:pt idx="669">
                  <c:v>17.664300000000001</c:v>
                </c:pt>
                <c:pt idx="670">
                  <c:v>17.6907</c:v>
                </c:pt>
                <c:pt idx="671">
                  <c:v>17.717099999999999</c:v>
                </c:pt>
                <c:pt idx="672">
                  <c:v>17.743500000000001</c:v>
                </c:pt>
                <c:pt idx="673">
                  <c:v>17.7699</c:v>
                </c:pt>
                <c:pt idx="674">
                  <c:v>17.796299999999999</c:v>
                </c:pt>
                <c:pt idx="675">
                  <c:v>17.822700000000001</c:v>
                </c:pt>
                <c:pt idx="676">
                  <c:v>17.8491</c:v>
                </c:pt>
                <c:pt idx="677">
                  <c:v>17.875499999999999</c:v>
                </c:pt>
                <c:pt idx="678">
                  <c:v>17.901900000000001</c:v>
                </c:pt>
                <c:pt idx="679">
                  <c:v>17.9283</c:v>
                </c:pt>
                <c:pt idx="680">
                  <c:v>17.954699999999999</c:v>
                </c:pt>
                <c:pt idx="681">
                  <c:v>17.981100000000001</c:v>
                </c:pt>
                <c:pt idx="682">
                  <c:v>18.0075</c:v>
                </c:pt>
                <c:pt idx="683">
                  <c:v>18.033999999999999</c:v>
                </c:pt>
                <c:pt idx="684">
                  <c:v>18.060400000000001</c:v>
                </c:pt>
                <c:pt idx="685">
                  <c:v>18.0868</c:v>
                </c:pt>
                <c:pt idx="686">
                  <c:v>18.113199999999999</c:v>
                </c:pt>
                <c:pt idx="687">
                  <c:v>18.139600000000002</c:v>
                </c:pt>
                <c:pt idx="688">
                  <c:v>18.166</c:v>
                </c:pt>
                <c:pt idx="689">
                  <c:v>18.192399999999999</c:v>
                </c:pt>
                <c:pt idx="690">
                  <c:v>18.218800000000002</c:v>
                </c:pt>
                <c:pt idx="691">
                  <c:v>18.245200000000001</c:v>
                </c:pt>
                <c:pt idx="692">
                  <c:v>18.271599999999999</c:v>
                </c:pt>
                <c:pt idx="693">
                  <c:v>18.297999999999998</c:v>
                </c:pt>
                <c:pt idx="694">
                  <c:v>18.324400000000001</c:v>
                </c:pt>
                <c:pt idx="695">
                  <c:v>18.3508</c:v>
                </c:pt>
                <c:pt idx="696">
                  <c:v>18.377199999999998</c:v>
                </c:pt>
                <c:pt idx="697">
                  <c:v>18.403600000000001</c:v>
                </c:pt>
                <c:pt idx="698">
                  <c:v>18.43</c:v>
                </c:pt>
                <c:pt idx="699">
                  <c:v>18.456399999999999</c:v>
                </c:pt>
                <c:pt idx="700">
                  <c:v>18.482800000000001</c:v>
                </c:pt>
                <c:pt idx="701">
                  <c:v>18.5092</c:v>
                </c:pt>
                <c:pt idx="702">
                  <c:v>18.535599999999999</c:v>
                </c:pt>
                <c:pt idx="703">
                  <c:v>18.562000000000001</c:v>
                </c:pt>
                <c:pt idx="704">
                  <c:v>18.5884</c:v>
                </c:pt>
                <c:pt idx="705">
                  <c:v>18.614799999999999</c:v>
                </c:pt>
                <c:pt idx="706">
                  <c:v>18.641200000000001</c:v>
                </c:pt>
                <c:pt idx="707">
                  <c:v>18.6677</c:v>
                </c:pt>
                <c:pt idx="708">
                  <c:v>18.694099999999999</c:v>
                </c:pt>
                <c:pt idx="709">
                  <c:v>18.720500000000001</c:v>
                </c:pt>
                <c:pt idx="710">
                  <c:v>18.7469</c:v>
                </c:pt>
                <c:pt idx="711">
                  <c:v>18.773299999999999</c:v>
                </c:pt>
                <c:pt idx="712">
                  <c:v>18.799700000000001</c:v>
                </c:pt>
                <c:pt idx="713">
                  <c:v>18.8261</c:v>
                </c:pt>
                <c:pt idx="714">
                  <c:v>18.852499999999999</c:v>
                </c:pt>
                <c:pt idx="715">
                  <c:v>18.878900000000002</c:v>
                </c:pt>
                <c:pt idx="716">
                  <c:v>18.9053</c:v>
                </c:pt>
                <c:pt idx="717">
                  <c:v>18.931699999999999</c:v>
                </c:pt>
                <c:pt idx="718">
                  <c:v>18.958100000000002</c:v>
                </c:pt>
                <c:pt idx="719">
                  <c:v>18.984500000000001</c:v>
                </c:pt>
                <c:pt idx="720">
                  <c:v>19.010899999999999</c:v>
                </c:pt>
                <c:pt idx="721">
                  <c:v>19.037299999999998</c:v>
                </c:pt>
                <c:pt idx="722">
                  <c:v>19.063700000000001</c:v>
                </c:pt>
                <c:pt idx="723">
                  <c:v>19.0901</c:v>
                </c:pt>
                <c:pt idx="724">
                  <c:v>19.116499999999998</c:v>
                </c:pt>
                <c:pt idx="725">
                  <c:v>19.142900000000001</c:v>
                </c:pt>
                <c:pt idx="726">
                  <c:v>19.1693</c:v>
                </c:pt>
                <c:pt idx="727">
                  <c:v>19.195699999999999</c:v>
                </c:pt>
                <c:pt idx="728">
                  <c:v>19.222100000000001</c:v>
                </c:pt>
                <c:pt idx="729">
                  <c:v>19.2485</c:v>
                </c:pt>
                <c:pt idx="730">
                  <c:v>19.274899999999999</c:v>
                </c:pt>
                <c:pt idx="731">
                  <c:v>19.301300000000001</c:v>
                </c:pt>
                <c:pt idx="732">
                  <c:v>19.3278</c:v>
                </c:pt>
                <c:pt idx="733">
                  <c:v>19.354199999999999</c:v>
                </c:pt>
                <c:pt idx="734">
                  <c:v>19.380600000000001</c:v>
                </c:pt>
                <c:pt idx="735">
                  <c:v>19.407</c:v>
                </c:pt>
                <c:pt idx="736">
                  <c:v>19.433399999999999</c:v>
                </c:pt>
                <c:pt idx="737">
                  <c:v>19.459800000000001</c:v>
                </c:pt>
                <c:pt idx="738">
                  <c:v>19.4862</c:v>
                </c:pt>
                <c:pt idx="739">
                  <c:v>19.512599999999999</c:v>
                </c:pt>
                <c:pt idx="740">
                  <c:v>19.539000000000001</c:v>
                </c:pt>
                <c:pt idx="741">
                  <c:v>19.5654</c:v>
                </c:pt>
                <c:pt idx="742">
                  <c:v>19.591799999999999</c:v>
                </c:pt>
                <c:pt idx="743">
                  <c:v>19.618200000000002</c:v>
                </c:pt>
                <c:pt idx="744">
                  <c:v>19.644600000000001</c:v>
                </c:pt>
                <c:pt idx="745">
                  <c:v>19.670999999999999</c:v>
                </c:pt>
                <c:pt idx="746">
                  <c:v>19.697399999999998</c:v>
                </c:pt>
                <c:pt idx="747">
                  <c:v>19.723800000000001</c:v>
                </c:pt>
                <c:pt idx="748">
                  <c:v>19.7502</c:v>
                </c:pt>
                <c:pt idx="749">
                  <c:v>19.776599999999998</c:v>
                </c:pt>
                <c:pt idx="750">
                  <c:v>19.803000000000001</c:v>
                </c:pt>
                <c:pt idx="751">
                  <c:v>19.8294</c:v>
                </c:pt>
                <c:pt idx="752">
                  <c:v>19.855799999999999</c:v>
                </c:pt>
                <c:pt idx="753">
                  <c:v>19.882200000000001</c:v>
                </c:pt>
                <c:pt idx="754">
                  <c:v>19.9086</c:v>
                </c:pt>
                <c:pt idx="755">
                  <c:v>19.934999999999999</c:v>
                </c:pt>
                <c:pt idx="756">
                  <c:v>19.961400000000001</c:v>
                </c:pt>
                <c:pt idx="757">
                  <c:v>19.9879</c:v>
                </c:pt>
                <c:pt idx="758">
                  <c:v>20.014299999999999</c:v>
                </c:pt>
                <c:pt idx="759">
                  <c:v>20.040700000000001</c:v>
                </c:pt>
                <c:pt idx="760">
                  <c:v>20.0671</c:v>
                </c:pt>
                <c:pt idx="761">
                  <c:v>20.093499999999999</c:v>
                </c:pt>
                <c:pt idx="762">
                  <c:v>20.119900000000001</c:v>
                </c:pt>
                <c:pt idx="763">
                  <c:v>20.1463</c:v>
                </c:pt>
                <c:pt idx="764">
                  <c:v>20.172699999999999</c:v>
                </c:pt>
                <c:pt idx="765">
                  <c:v>20.199100000000001</c:v>
                </c:pt>
                <c:pt idx="766">
                  <c:v>20.2255</c:v>
                </c:pt>
                <c:pt idx="767">
                  <c:v>20.251899999999999</c:v>
                </c:pt>
                <c:pt idx="768">
                  <c:v>20.278300000000002</c:v>
                </c:pt>
                <c:pt idx="769">
                  <c:v>20.3047</c:v>
                </c:pt>
                <c:pt idx="770">
                  <c:v>20.331099999999999</c:v>
                </c:pt>
                <c:pt idx="771">
                  <c:v>20.357500000000002</c:v>
                </c:pt>
                <c:pt idx="772">
                  <c:v>20.383900000000001</c:v>
                </c:pt>
                <c:pt idx="773">
                  <c:v>20.410299999999999</c:v>
                </c:pt>
                <c:pt idx="774">
                  <c:v>20.436699999999998</c:v>
                </c:pt>
                <c:pt idx="775">
                  <c:v>20.463100000000001</c:v>
                </c:pt>
                <c:pt idx="776">
                  <c:v>20.4895</c:v>
                </c:pt>
                <c:pt idx="777">
                  <c:v>20.515899999999998</c:v>
                </c:pt>
                <c:pt idx="778">
                  <c:v>20.542300000000001</c:v>
                </c:pt>
                <c:pt idx="779">
                  <c:v>20.5687</c:v>
                </c:pt>
                <c:pt idx="780">
                  <c:v>20.595099999999999</c:v>
                </c:pt>
                <c:pt idx="781">
                  <c:v>20.621500000000001</c:v>
                </c:pt>
                <c:pt idx="782">
                  <c:v>20.648</c:v>
                </c:pt>
                <c:pt idx="783">
                  <c:v>20.674399999999999</c:v>
                </c:pt>
                <c:pt idx="784">
                  <c:v>20.700800000000001</c:v>
                </c:pt>
                <c:pt idx="785">
                  <c:v>20.7272</c:v>
                </c:pt>
                <c:pt idx="786">
                  <c:v>20.753599999999999</c:v>
                </c:pt>
                <c:pt idx="787">
                  <c:v>20.78</c:v>
                </c:pt>
                <c:pt idx="788">
                  <c:v>20.8064</c:v>
                </c:pt>
                <c:pt idx="789">
                  <c:v>20.832799999999999</c:v>
                </c:pt>
                <c:pt idx="790">
                  <c:v>20.859200000000001</c:v>
                </c:pt>
                <c:pt idx="791">
                  <c:v>20.8856</c:v>
                </c:pt>
                <c:pt idx="792">
                  <c:v>20.911999999999999</c:v>
                </c:pt>
                <c:pt idx="793">
                  <c:v>20.938400000000001</c:v>
                </c:pt>
                <c:pt idx="794">
                  <c:v>20.9648</c:v>
                </c:pt>
                <c:pt idx="795">
                  <c:v>20.991199999999999</c:v>
                </c:pt>
                <c:pt idx="796">
                  <c:v>21.017600000000002</c:v>
                </c:pt>
                <c:pt idx="797">
                  <c:v>21.044</c:v>
                </c:pt>
                <c:pt idx="798">
                  <c:v>21.070399999999999</c:v>
                </c:pt>
                <c:pt idx="799">
                  <c:v>21.096800000000002</c:v>
                </c:pt>
                <c:pt idx="800">
                  <c:v>21.123200000000001</c:v>
                </c:pt>
                <c:pt idx="801">
                  <c:v>21.1496</c:v>
                </c:pt>
                <c:pt idx="802">
                  <c:v>21.175999999999998</c:v>
                </c:pt>
                <c:pt idx="803">
                  <c:v>21.202400000000001</c:v>
                </c:pt>
                <c:pt idx="804">
                  <c:v>21.2288</c:v>
                </c:pt>
                <c:pt idx="805">
                  <c:v>21.255199999999999</c:v>
                </c:pt>
                <c:pt idx="806">
                  <c:v>21.281600000000001</c:v>
                </c:pt>
                <c:pt idx="807">
                  <c:v>21.3081</c:v>
                </c:pt>
                <c:pt idx="808">
                  <c:v>21.334499999999998</c:v>
                </c:pt>
                <c:pt idx="809">
                  <c:v>21.360900000000001</c:v>
                </c:pt>
                <c:pt idx="810">
                  <c:v>21.3873</c:v>
                </c:pt>
                <c:pt idx="811">
                  <c:v>21.413699999999999</c:v>
                </c:pt>
                <c:pt idx="812">
                  <c:v>21.440100000000001</c:v>
                </c:pt>
                <c:pt idx="813">
                  <c:v>21.4665</c:v>
                </c:pt>
                <c:pt idx="814">
                  <c:v>21.492899999999999</c:v>
                </c:pt>
                <c:pt idx="815">
                  <c:v>21.519300000000001</c:v>
                </c:pt>
                <c:pt idx="816">
                  <c:v>21.5457</c:v>
                </c:pt>
                <c:pt idx="817">
                  <c:v>21.572099999999999</c:v>
                </c:pt>
                <c:pt idx="818">
                  <c:v>21.598500000000001</c:v>
                </c:pt>
                <c:pt idx="819">
                  <c:v>21.6249</c:v>
                </c:pt>
                <c:pt idx="820">
                  <c:v>21.651299999999999</c:v>
                </c:pt>
                <c:pt idx="821">
                  <c:v>21.677700000000002</c:v>
                </c:pt>
                <c:pt idx="822">
                  <c:v>21.7041</c:v>
                </c:pt>
                <c:pt idx="823">
                  <c:v>21.730499999999999</c:v>
                </c:pt>
                <c:pt idx="824">
                  <c:v>21.756900000000002</c:v>
                </c:pt>
                <c:pt idx="825">
                  <c:v>21.783300000000001</c:v>
                </c:pt>
                <c:pt idx="826">
                  <c:v>21.809699999999999</c:v>
                </c:pt>
                <c:pt idx="827">
                  <c:v>21.836099999999998</c:v>
                </c:pt>
                <c:pt idx="828">
                  <c:v>21.862500000000001</c:v>
                </c:pt>
                <c:pt idx="829">
                  <c:v>21.8889</c:v>
                </c:pt>
                <c:pt idx="830">
                  <c:v>21.915299999999998</c:v>
                </c:pt>
                <c:pt idx="831">
                  <c:v>21.941800000000001</c:v>
                </c:pt>
                <c:pt idx="832">
                  <c:v>21.9682</c:v>
                </c:pt>
                <c:pt idx="833">
                  <c:v>21.994599999999998</c:v>
                </c:pt>
                <c:pt idx="834">
                  <c:v>22.021000000000001</c:v>
                </c:pt>
                <c:pt idx="835">
                  <c:v>22.0474</c:v>
                </c:pt>
                <c:pt idx="836">
                  <c:v>22.073799999999999</c:v>
                </c:pt>
                <c:pt idx="837">
                  <c:v>22.100200000000001</c:v>
                </c:pt>
                <c:pt idx="838">
                  <c:v>22.1266</c:v>
                </c:pt>
                <c:pt idx="839">
                  <c:v>22.152999999999999</c:v>
                </c:pt>
                <c:pt idx="840">
                  <c:v>22.179400000000001</c:v>
                </c:pt>
                <c:pt idx="841">
                  <c:v>22.2058</c:v>
                </c:pt>
                <c:pt idx="842">
                  <c:v>22.232199999999999</c:v>
                </c:pt>
                <c:pt idx="843">
                  <c:v>22.258600000000001</c:v>
                </c:pt>
                <c:pt idx="844">
                  <c:v>22.285</c:v>
                </c:pt>
                <c:pt idx="845">
                  <c:v>22.311399999999999</c:v>
                </c:pt>
                <c:pt idx="846">
                  <c:v>22.337800000000001</c:v>
                </c:pt>
                <c:pt idx="847">
                  <c:v>22.3642</c:v>
                </c:pt>
                <c:pt idx="848">
                  <c:v>22.390599999999999</c:v>
                </c:pt>
                <c:pt idx="849">
                  <c:v>22.417000000000002</c:v>
                </c:pt>
                <c:pt idx="850">
                  <c:v>22.4434</c:v>
                </c:pt>
                <c:pt idx="851">
                  <c:v>22.469799999999999</c:v>
                </c:pt>
                <c:pt idx="852">
                  <c:v>22.496200000000002</c:v>
                </c:pt>
                <c:pt idx="853">
                  <c:v>22.522600000000001</c:v>
                </c:pt>
                <c:pt idx="854">
                  <c:v>22.548999999999999</c:v>
                </c:pt>
                <c:pt idx="855">
                  <c:v>22.575399999999998</c:v>
                </c:pt>
                <c:pt idx="856">
                  <c:v>22.601900000000001</c:v>
                </c:pt>
                <c:pt idx="857">
                  <c:v>22.628299999999999</c:v>
                </c:pt>
                <c:pt idx="858">
                  <c:v>22.654699999999998</c:v>
                </c:pt>
                <c:pt idx="859">
                  <c:v>22.681100000000001</c:v>
                </c:pt>
                <c:pt idx="860">
                  <c:v>22.7075</c:v>
                </c:pt>
                <c:pt idx="861">
                  <c:v>22.733899999999998</c:v>
                </c:pt>
                <c:pt idx="862">
                  <c:v>22.760300000000001</c:v>
                </c:pt>
                <c:pt idx="863">
                  <c:v>22.7867</c:v>
                </c:pt>
                <c:pt idx="864">
                  <c:v>22.813099999999999</c:v>
                </c:pt>
                <c:pt idx="865">
                  <c:v>22.839500000000001</c:v>
                </c:pt>
                <c:pt idx="866">
                  <c:v>22.8659</c:v>
                </c:pt>
                <c:pt idx="867">
                  <c:v>22.892299999999999</c:v>
                </c:pt>
                <c:pt idx="868">
                  <c:v>22.918700000000001</c:v>
                </c:pt>
                <c:pt idx="869">
                  <c:v>22.9451</c:v>
                </c:pt>
                <c:pt idx="870">
                  <c:v>22.971499999999999</c:v>
                </c:pt>
                <c:pt idx="871">
                  <c:v>22.997900000000001</c:v>
                </c:pt>
                <c:pt idx="872">
                  <c:v>23.0243</c:v>
                </c:pt>
                <c:pt idx="873">
                  <c:v>23.050699999999999</c:v>
                </c:pt>
                <c:pt idx="874">
                  <c:v>23.077100000000002</c:v>
                </c:pt>
                <c:pt idx="875">
                  <c:v>23.1035</c:v>
                </c:pt>
                <c:pt idx="876">
                  <c:v>23.129899999999999</c:v>
                </c:pt>
                <c:pt idx="877">
                  <c:v>23.156300000000002</c:v>
                </c:pt>
                <c:pt idx="878">
                  <c:v>23.182700000000001</c:v>
                </c:pt>
                <c:pt idx="879">
                  <c:v>23.209099999999999</c:v>
                </c:pt>
                <c:pt idx="880">
                  <c:v>23.235499999999998</c:v>
                </c:pt>
                <c:pt idx="881">
                  <c:v>23.262</c:v>
                </c:pt>
                <c:pt idx="882">
                  <c:v>23.288399999999999</c:v>
                </c:pt>
                <c:pt idx="883">
                  <c:v>23.314800000000002</c:v>
                </c:pt>
                <c:pt idx="884">
                  <c:v>23.341200000000001</c:v>
                </c:pt>
                <c:pt idx="885">
                  <c:v>23.367599999999999</c:v>
                </c:pt>
                <c:pt idx="886">
                  <c:v>23.393999999999998</c:v>
                </c:pt>
                <c:pt idx="887">
                  <c:v>23.420400000000001</c:v>
                </c:pt>
                <c:pt idx="888">
                  <c:v>23.4468</c:v>
                </c:pt>
                <c:pt idx="889">
                  <c:v>23.473199999999999</c:v>
                </c:pt>
                <c:pt idx="890">
                  <c:v>23.499600000000001</c:v>
                </c:pt>
                <c:pt idx="891">
                  <c:v>23.526</c:v>
                </c:pt>
                <c:pt idx="892">
                  <c:v>23.552399999999999</c:v>
                </c:pt>
                <c:pt idx="893">
                  <c:v>23.578800000000001</c:v>
                </c:pt>
                <c:pt idx="894">
                  <c:v>23.6052</c:v>
                </c:pt>
                <c:pt idx="895">
                  <c:v>23.631599999999999</c:v>
                </c:pt>
                <c:pt idx="896">
                  <c:v>23.658000000000001</c:v>
                </c:pt>
                <c:pt idx="897">
                  <c:v>23.6844</c:v>
                </c:pt>
                <c:pt idx="898">
                  <c:v>23.710799999999999</c:v>
                </c:pt>
                <c:pt idx="899">
                  <c:v>23.737200000000001</c:v>
                </c:pt>
                <c:pt idx="900">
                  <c:v>23.7636</c:v>
                </c:pt>
                <c:pt idx="901">
                  <c:v>23.79</c:v>
                </c:pt>
                <c:pt idx="902">
                  <c:v>23.816400000000002</c:v>
                </c:pt>
                <c:pt idx="903">
                  <c:v>23.8428</c:v>
                </c:pt>
                <c:pt idx="904">
                  <c:v>23.869199999999999</c:v>
                </c:pt>
                <c:pt idx="905">
                  <c:v>23.895600000000002</c:v>
                </c:pt>
                <c:pt idx="906">
                  <c:v>23.9221</c:v>
                </c:pt>
                <c:pt idx="907">
                  <c:v>23.948499999999999</c:v>
                </c:pt>
                <c:pt idx="908">
                  <c:v>23.974900000000002</c:v>
                </c:pt>
                <c:pt idx="909">
                  <c:v>24.001300000000001</c:v>
                </c:pt>
                <c:pt idx="910">
                  <c:v>24.027699999999999</c:v>
                </c:pt>
                <c:pt idx="911">
                  <c:v>24.054099999999998</c:v>
                </c:pt>
                <c:pt idx="912">
                  <c:v>24.080500000000001</c:v>
                </c:pt>
                <c:pt idx="913">
                  <c:v>24.1069</c:v>
                </c:pt>
                <c:pt idx="914">
                  <c:v>24.133299999999998</c:v>
                </c:pt>
                <c:pt idx="915">
                  <c:v>24.159700000000001</c:v>
                </c:pt>
                <c:pt idx="916">
                  <c:v>24.1861</c:v>
                </c:pt>
                <c:pt idx="917">
                  <c:v>24.212499999999999</c:v>
                </c:pt>
                <c:pt idx="918">
                  <c:v>24.238900000000001</c:v>
                </c:pt>
                <c:pt idx="919">
                  <c:v>24.2653</c:v>
                </c:pt>
                <c:pt idx="920">
                  <c:v>24.291699999999999</c:v>
                </c:pt>
                <c:pt idx="921">
                  <c:v>24.318100000000001</c:v>
                </c:pt>
                <c:pt idx="922">
                  <c:v>24.3445</c:v>
                </c:pt>
                <c:pt idx="923">
                  <c:v>24.370899999999999</c:v>
                </c:pt>
                <c:pt idx="924">
                  <c:v>24.397300000000001</c:v>
                </c:pt>
                <c:pt idx="925">
                  <c:v>24.4237</c:v>
                </c:pt>
                <c:pt idx="926">
                  <c:v>24.450099999999999</c:v>
                </c:pt>
                <c:pt idx="927">
                  <c:v>24.476500000000001</c:v>
                </c:pt>
                <c:pt idx="928">
                  <c:v>24.5029</c:v>
                </c:pt>
                <c:pt idx="929">
                  <c:v>24.529299999999999</c:v>
                </c:pt>
                <c:pt idx="930">
                  <c:v>24.555700000000002</c:v>
                </c:pt>
                <c:pt idx="931">
                  <c:v>24.5822</c:v>
                </c:pt>
                <c:pt idx="932">
                  <c:v>24.608599999999999</c:v>
                </c:pt>
                <c:pt idx="933">
                  <c:v>24.635000000000002</c:v>
                </c:pt>
                <c:pt idx="934">
                  <c:v>24.6614</c:v>
                </c:pt>
                <c:pt idx="935">
                  <c:v>24.687799999999999</c:v>
                </c:pt>
                <c:pt idx="936">
                  <c:v>24.714200000000002</c:v>
                </c:pt>
                <c:pt idx="937">
                  <c:v>24.740600000000001</c:v>
                </c:pt>
                <c:pt idx="938">
                  <c:v>24.766999999999999</c:v>
                </c:pt>
                <c:pt idx="939">
                  <c:v>24.793399999999998</c:v>
                </c:pt>
                <c:pt idx="940">
                  <c:v>24.819800000000001</c:v>
                </c:pt>
                <c:pt idx="941">
                  <c:v>24.8462</c:v>
                </c:pt>
                <c:pt idx="942">
                  <c:v>24.872599999999998</c:v>
                </c:pt>
                <c:pt idx="943">
                  <c:v>24.899000000000001</c:v>
                </c:pt>
                <c:pt idx="944">
                  <c:v>24.9254</c:v>
                </c:pt>
                <c:pt idx="945">
                  <c:v>24.951799999999999</c:v>
                </c:pt>
                <c:pt idx="946">
                  <c:v>24.978200000000001</c:v>
                </c:pt>
                <c:pt idx="947">
                  <c:v>25.0046</c:v>
                </c:pt>
                <c:pt idx="948">
                  <c:v>25.030999999999999</c:v>
                </c:pt>
                <c:pt idx="949">
                  <c:v>25.057400000000001</c:v>
                </c:pt>
                <c:pt idx="950">
                  <c:v>25.0838</c:v>
                </c:pt>
                <c:pt idx="951">
                  <c:v>25.110199999999999</c:v>
                </c:pt>
                <c:pt idx="952">
                  <c:v>25.136600000000001</c:v>
                </c:pt>
                <c:pt idx="953">
                  <c:v>25.163</c:v>
                </c:pt>
                <c:pt idx="954">
                  <c:v>25.189399999999999</c:v>
                </c:pt>
                <c:pt idx="955">
                  <c:v>25.215900000000001</c:v>
                </c:pt>
                <c:pt idx="956">
                  <c:v>25.2423</c:v>
                </c:pt>
                <c:pt idx="957">
                  <c:v>25.268699999999999</c:v>
                </c:pt>
                <c:pt idx="958">
                  <c:v>25.295100000000001</c:v>
                </c:pt>
                <c:pt idx="959">
                  <c:v>25.3215</c:v>
                </c:pt>
                <c:pt idx="960">
                  <c:v>25.347899999999999</c:v>
                </c:pt>
                <c:pt idx="961">
                  <c:v>25.374300000000002</c:v>
                </c:pt>
                <c:pt idx="962">
                  <c:v>25.400700000000001</c:v>
                </c:pt>
                <c:pt idx="963">
                  <c:v>25.427099999999999</c:v>
                </c:pt>
                <c:pt idx="964">
                  <c:v>25.453499999999998</c:v>
                </c:pt>
                <c:pt idx="965">
                  <c:v>25.479900000000001</c:v>
                </c:pt>
                <c:pt idx="966">
                  <c:v>25.5063</c:v>
                </c:pt>
                <c:pt idx="967">
                  <c:v>25.532699999999998</c:v>
                </c:pt>
                <c:pt idx="968">
                  <c:v>25.559100000000001</c:v>
                </c:pt>
                <c:pt idx="969">
                  <c:v>25.5855</c:v>
                </c:pt>
                <c:pt idx="970">
                  <c:v>25.611899999999999</c:v>
                </c:pt>
                <c:pt idx="971">
                  <c:v>25.638300000000001</c:v>
                </c:pt>
                <c:pt idx="972">
                  <c:v>25.6647</c:v>
                </c:pt>
                <c:pt idx="973">
                  <c:v>25.691099999999999</c:v>
                </c:pt>
                <c:pt idx="974">
                  <c:v>25.717500000000001</c:v>
                </c:pt>
                <c:pt idx="975">
                  <c:v>25.7439</c:v>
                </c:pt>
                <c:pt idx="976">
                  <c:v>25.770299999999999</c:v>
                </c:pt>
                <c:pt idx="977">
                  <c:v>25.796700000000001</c:v>
                </c:pt>
                <c:pt idx="978">
                  <c:v>25.8231</c:v>
                </c:pt>
                <c:pt idx="979">
                  <c:v>25.849499999999999</c:v>
                </c:pt>
              </c:numCache>
            </c:numRef>
          </c:xVal>
          <c:yVal>
            <c:numRef>
              <c:f>thist!$G$8:$G$987</c:f>
              <c:numCache>
                <c:formatCode>General</c:formatCode>
                <c:ptCount val="980"/>
                <c:pt idx="0">
                  <c:v>0</c:v>
                </c:pt>
                <c:pt idx="1">
                  <c:v>0</c:v>
                </c:pt>
                <c:pt idx="2">
                  <c:v>0</c:v>
                </c:pt>
                <c:pt idx="3">
                  <c:v>0</c:v>
                </c:pt>
                <c:pt idx="4">
                  <c:v>0</c:v>
                </c:pt>
                <c:pt idx="5">
                  <c:v>0</c:v>
                </c:pt>
                <c:pt idx="6">
                  <c:v>0</c:v>
                </c:pt>
                <c:pt idx="7">
                  <c:v>0</c:v>
                </c:pt>
                <c:pt idx="8">
                  <c:v>0</c:v>
                </c:pt>
                <c:pt idx="9">
                  <c:v>0</c:v>
                </c:pt>
                <c:pt idx="10">
                  <c:v>0</c:v>
                </c:pt>
                <c:pt idx="11">
                  <c:v>23.890499999999999</c:v>
                </c:pt>
                <c:pt idx="12">
                  <c:v>141.458</c:v>
                </c:pt>
                <c:pt idx="13">
                  <c:v>172.387</c:v>
                </c:pt>
                <c:pt idx="14">
                  <c:v>43.3523</c:v>
                </c:pt>
                <c:pt idx="15">
                  <c:v>-140.23400000000001</c:v>
                </c:pt>
                <c:pt idx="16">
                  <c:v>-356.60899999999998</c:v>
                </c:pt>
                <c:pt idx="17">
                  <c:v>-443.79</c:v>
                </c:pt>
                <c:pt idx="18">
                  <c:v>-356.80399999999997</c:v>
                </c:pt>
                <c:pt idx="19">
                  <c:v>-88.615300000000005</c:v>
                </c:pt>
                <c:pt idx="20">
                  <c:v>295.25599999999997</c:v>
                </c:pt>
                <c:pt idx="21">
                  <c:v>629.40099999999995</c:v>
                </c:pt>
                <c:pt idx="22">
                  <c:v>792.86800000000005</c:v>
                </c:pt>
                <c:pt idx="23">
                  <c:v>668.60799999999995</c:v>
                </c:pt>
                <c:pt idx="24">
                  <c:v>271.85500000000002</c:v>
                </c:pt>
                <c:pt idx="25">
                  <c:v>-287.73500000000001</c:v>
                </c:pt>
                <c:pt idx="26">
                  <c:v>-824.54200000000003</c:v>
                </c:pt>
                <c:pt idx="27" formatCode="0.00E+00">
                  <c:v>-1124.8499999999999</c:v>
                </c:pt>
                <c:pt idx="28" formatCode="0.00E+00">
                  <c:v>-1057.92</c:v>
                </c:pt>
                <c:pt idx="29">
                  <c:v>-597.55600000000004</c:v>
                </c:pt>
                <c:pt idx="30">
                  <c:v>126.39</c:v>
                </c:pt>
                <c:pt idx="31">
                  <c:v>880.77700000000004</c:v>
                </c:pt>
                <c:pt idx="32" formatCode="0.00E+00">
                  <c:v>1398.83</c:v>
                </c:pt>
                <c:pt idx="33" formatCode="0.00E+00">
                  <c:v>1469.84</c:v>
                </c:pt>
                <c:pt idx="34" formatCode="0.00E+00">
                  <c:v>1032.25</c:v>
                </c:pt>
                <c:pt idx="35">
                  <c:v>194.43799999999999</c:v>
                </c:pt>
                <c:pt idx="36">
                  <c:v>-779.06500000000005</c:v>
                </c:pt>
                <c:pt idx="37" formatCode="0.00E+00">
                  <c:v>-1557.64</c:v>
                </c:pt>
                <c:pt idx="38" formatCode="0.00E+00">
                  <c:v>-1854.6</c:v>
                </c:pt>
                <c:pt idx="39" formatCode="0.00E+00">
                  <c:v>-1530.25</c:v>
                </c:pt>
                <c:pt idx="40">
                  <c:v>-655.6</c:v>
                </c:pt>
                <c:pt idx="41">
                  <c:v>503.89400000000001</c:v>
                </c:pt>
                <c:pt idx="42" formatCode="0.00E+00">
                  <c:v>1564.56</c:v>
                </c:pt>
                <c:pt idx="43" formatCode="0.00E+00">
                  <c:v>2154.17</c:v>
                </c:pt>
                <c:pt idx="44" formatCode="0.00E+00">
                  <c:v>2041.05</c:v>
                </c:pt>
                <c:pt idx="45" formatCode="0.00E+00">
                  <c:v>1222.55</c:v>
                </c:pt>
                <c:pt idx="46">
                  <c:v>-59.412799999999997</c:v>
                </c:pt>
                <c:pt idx="47" formatCode="0.00E+00">
                  <c:v>-1391.44</c:v>
                </c:pt>
                <c:pt idx="48" formatCode="0.00E+00">
                  <c:v>-2319.7600000000002</c:v>
                </c:pt>
                <c:pt idx="49" formatCode="0.00E+00">
                  <c:v>-2506.15</c:v>
                </c:pt>
                <c:pt idx="50" formatCode="0.00E+00">
                  <c:v>-1849.77</c:v>
                </c:pt>
                <c:pt idx="51">
                  <c:v>-533.03300000000002</c:v>
                </c:pt>
                <c:pt idx="52" formatCode="0.00E+00">
                  <c:v>1026.71</c:v>
                </c:pt>
                <c:pt idx="53" formatCode="0.00E+00">
                  <c:v>2310.25</c:v>
                </c:pt>
                <c:pt idx="54" formatCode="0.00E+00">
                  <c:v>2868.85</c:v>
                </c:pt>
                <c:pt idx="55" formatCode="0.00E+00">
                  <c:v>2480.85</c:v>
                </c:pt>
                <c:pt idx="56" formatCode="0.00E+00">
                  <c:v>1237.32</c:v>
                </c:pt>
                <c:pt idx="57">
                  <c:v>-475.89699999999999</c:v>
                </c:pt>
                <c:pt idx="58" formatCode="0.00E+00">
                  <c:v>-2098.0300000000002</c:v>
                </c:pt>
                <c:pt idx="59" formatCode="0.00E+00">
                  <c:v>-3076.54</c:v>
                </c:pt>
                <c:pt idx="60" formatCode="0.00E+00">
                  <c:v>-3055.44</c:v>
                </c:pt>
                <c:pt idx="61" formatCode="0.00E+00">
                  <c:v>-2003.72</c:v>
                </c:pt>
                <c:pt idx="62">
                  <c:v>-238.245</c:v>
                </c:pt>
                <c:pt idx="63" formatCode="0.00E+00">
                  <c:v>1671.41</c:v>
                </c:pt>
                <c:pt idx="64" formatCode="0.00E+00">
                  <c:v>3086.5</c:v>
                </c:pt>
                <c:pt idx="65" formatCode="0.00E+00">
                  <c:v>3512.8</c:v>
                </c:pt>
                <c:pt idx="66" formatCode="0.00E+00">
                  <c:v>2772.88</c:v>
                </c:pt>
                <c:pt idx="67" formatCode="0.00E+00">
                  <c:v>1076.67</c:v>
                </c:pt>
                <c:pt idx="68" formatCode="0.00E+00">
                  <c:v>-1036.3699999999999</c:v>
                </c:pt>
                <c:pt idx="69" formatCode="0.00E+00">
                  <c:v>-2869.28</c:v>
                </c:pt>
                <c:pt idx="70" formatCode="0.00E+00">
                  <c:v>-3797.08</c:v>
                </c:pt>
                <c:pt idx="71" formatCode="0.00E+00">
                  <c:v>-3479.96</c:v>
                </c:pt>
                <c:pt idx="72" formatCode="0.00E+00">
                  <c:v>-1986.56</c:v>
                </c:pt>
                <c:pt idx="73">
                  <c:v>216.767</c:v>
                </c:pt>
                <c:pt idx="74" formatCode="0.00E+00">
                  <c:v>2411.77</c:v>
                </c:pt>
                <c:pt idx="75" formatCode="0.00E+00">
                  <c:v>3861.95</c:v>
                </c:pt>
                <c:pt idx="76" formatCode="0.00E+00">
                  <c:v>4059.96</c:v>
                </c:pt>
                <c:pt idx="77" formatCode="0.00E+00">
                  <c:v>2904.71</c:v>
                </c:pt>
                <c:pt idx="78">
                  <c:v>746.34900000000005</c:v>
                </c:pt>
                <c:pt idx="79" formatCode="0.00E+00">
                  <c:v>-1719.2</c:v>
                </c:pt>
                <c:pt idx="80" formatCode="0.00E+00">
                  <c:v>-3674.71</c:v>
                </c:pt>
                <c:pt idx="81" formatCode="0.00E+00">
                  <c:v>-4452.37</c:v>
                </c:pt>
                <c:pt idx="82" formatCode="0.00E+00">
                  <c:v>-3761.89</c:v>
                </c:pt>
                <c:pt idx="83" formatCode="0.00E+00">
                  <c:v>-1797.3</c:v>
                </c:pt>
                <c:pt idx="84">
                  <c:v>815.69500000000005</c:v>
                </c:pt>
                <c:pt idx="85" formatCode="0.00E+00">
                  <c:v>3219.64</c:v>
                </c:pt>
                <c:pt idx="86" formatCode="0.00E+00">
                  <c:v>4606.1000000000004</c:v>
                </c:pt>
                <c:pt idx="87" formatCode="0.00E+00">
                  <c:v>4487.74</c:v>
                </c:pt>
                <c:pt idx="88" formatCode="0.00E+00">
                  <c:v>2869.15</c:v>
                </c:pt>
                <c:pt idx="89">
                  <c:v>256.678</c:v>
                </c:pt>
                <c:pt idx="90" formatCode="0.00E+00">
                  <c:v>-2499.9699999999998</c:v>
                </c:pt>
                <c:pt idx="91" formatCode="0.00E+00">
                  <c:v>-4483.9399999999996</c:v>
                </c:pt>
                <c:pt idx="92" formatCode="0.00E+00">
                  <c:v>-5016.22</c:v>
                </c:pt>
                <c:pt idx="93" formatCode="0.00E+00">
                  <c:v>-3887.87</c:v>
                </c:pt>
                <c:pt idx="94" formatCode="0.00E+00">
                  <c:v>-1439.95</c:v>
                </c:pt>
                <c:pt idx="95" formatCode="0.00E+00">
                  <c:v>1538.67</c:v>
                </c:pt>
                <c:pt idx="96" formatCode="0.00E+00">
                  <c:v>4066.05</c:v>
                </c:pt>
                <c:pt idx="97" formatCode="0.00E+00">
                  <c:v>5290.43</c:v>
                </c:pt>
                <c:pt idx="98" formatCode="0.00E+00">
                  <c:v>4777.45</c:v>
                </c:pt>
                <c:pt idx="99" formatCode="0.00E+00">
                  <c:v>2663.65</c:v>
                </c:pt>
                <c:pt idx="100">
                  <c:v>-377.89100000000002</c:v>
                </c:pt>
                <c:pt idx="101" formatCode="0.00E+00">
                  <c:v>-3352.16</c:v>
                </c:pt>
                <c:pt idx="102" formatCode="0.00E+00">
                  <c:v>-5267.23</c:v>
                </c:pt>
                <c:pt idx="103" formatCode="0.00E+00">
                  <c:v>-5465.57</c:v>
                </c:pt>
                <c:pt idx="104" formatCode="0.00E+00">
                  <c:v>-3849.16</c:v>
                </c:pt>
                <c:pt idx="105">
                  <c:v>-922.91899999999998</c:v>
                </c:pt>
                <c:pt idx="106" formatCode="0.00E+00">
                  <c:v>2362.8200000000002</c:v>
                </c:pt>
                <c:pt idx="107" formatCode="0.00E+00">
                  <c:v>4921.3999999999996</c:v>
                </c:pt>
                <c:pt idx="108" formatCode="0.00E+00">
                  <c:v>5888.5</c:v>
                </c:pt>
                <c:pt idx="109" formatCode="0.00E+00">
                  <c:v>4914.71</c:v>
                </c:pt>
                <c:pt idx="110" formatCode="0.00E+00">
                  <c:v>2290.48</c:v>
                </c:pt>
                <c:pt idx="111" formatCode="0.00E+00">
                  <c:v>-1139.25</c:v>
                </c:pt>
                <c:pt idx="112" formatCode="0.00E+00">
                  <c:v>-4247.76</c:v>
                </c:pt>
                <c:pt idx="113" formatCode="0.00E+00">
                  <c:v>-5996.26</c:v>
                </c:pt>
                <c:pt idx="114" formatCode="0.00E+00">
                  <c:v>-5781.01</c:v>
                </c:pt>
                <c:pt idx="115" formatCode="0.00E+00">
                  <c:v>-3641.81</c:v>
                </c:pt>
                <c:pt idx="116">
                  <c:v>-258.94799999999998</c:v>
                </c:pt>
                <c:pt idx="117" formatCode="0.00E+00">
                  <c:v>3263.2</c:v>
                </c:pt>
                <c:pt idx="118" formatCode="0.00E+00">
                  <c:v>5756.6</c:v>
                </c:pt>
                <c:pt idx="119" formatCode="0.00E+00">
                  <c:v>6376.96</c:v>
                </c:pt>
                <c:pt idx="120" formatCode="0.00E+00">
                  <c:v>4889.47</c:v>
                </c:pt>
                <c:pt idx="121" formatCode="0.00E+00">
                  <c:v>1756.37</c:v>
                </c:pt>
                <c:pt idx="122" formatCode="0.00E+00">
                  <c:v>-2006.23</c:v>
                </c:pt>
                <c:pt idx="123" formatCode="0.00E+00">
                  <c:v>-5158.3999999999996</c:v>
                </c:pt>
                <c:pt idx="124" formatCode="0.00E+00">
                  <c:v>-6644.52</c:v>
                </c:pt>
                <c:pt idx="125" formatCode="0.00E+00">
                  <c:v>-5947.1</c:v>
                </c:pt>
                <c:pt idx="126" formatCode="0.00E+00">
                  <c:v>-3266.4</c:v>
                </c:pt>
                <c:pt idx="127">
                  <c:v>535.64499999999998</c:v>
                </c:pt>
                <c:pt idx="128" formatCode="0.00E+00">
                  <c:v>4213.01</c:v>
                </c:pt>
                <c:pt idx="129" formatCode="0.00E+00">
                  <c:v>6543.6</c:v>
                </c:pt>
                <c:pt idx="130" formatCode="0.00E+00">
                  <c:v>6735.59</c:v>
                </c:pt>
                <c:pt idx="131" formatCode="0.00E+00">
                  <c:v>4696.21</c:v>
                </c:pt>
                <c:pt idx="132" formatCode="0.00E+00">
                  <c:v>1072.23</c:v>
                </c:pt>
                <c:pt idx="133" formatCode="0.00E+00">
                  <c:v>-2955.07</c:v>
                </c:pt>
                <c:pt idx="134" formatCode="0.00E+00">
                  <c:v>-6055.39</c:v>
                </c:pt>
                <c:pt idx="135" formatCode="0.00E+00">
                  <c:v>-7188.21</c:v>
                </c:pt>
                <c:pt idx="136" formatCode="0.00E+00">
                  <c:v>-5952.56</c:v>
                </c:pt>
                <c:pt idx="137" formatCode="0.00E+00">
                  <c:v>-2727.94</c:v>
                </c:pt>
                <c:pt idx="138" formatCode="0.00E+00">
                  <c:v>1441.21</c:v>
                </c:pt>
                <c:pt idx="139" formatCode="0.00E+00">
                  <c:v>5184.58</c:v>
                </c:pt>
                <c:pt idx="140" formatCode="0.00E+00">
                  <c:v>7255.92</c:v>
                </c:pt>
                <c:pt idx="141" formatCode="0.00E+00">
                  <c:v>6947.91</c:v>
                </c:pt>
                <c:pt idx="142" formatCode="0.00E+00">
                  <c:v>4333.8999999999996</c:v>
                </c:pt>
                <c:pt idx="143">
                  <c:v>252.762</c:v>
                </c:pt>
                <c:pt idx="144" formatCode="0.00E+00">
                  <c:v>-3960.4</c:v>
                </c:pt>
                <c:pt idx="145" formatCode="0.00E+00">
                  <c:v>-6910.97</c:v>
                </c:pt>
                <c:pt idx="146" formatCode="0.00E+00">
                  <c:v>-7606.46</c:v>
                </c:pt>
                <c:pt idx="147" formatCode="0.00E+00">
                  <c:v>-5790.33</c:v>
                </c:pt>
                <c:pt idx="148" formatCode="0.00E+00">
                  <c:v>-2035.55</c:v>
                </c:pt>
                <c:pt idx="149" formatCode="0.00E+00">
                  <c:v>2435.54</c:v>
                </c:pt>
                <c:pt idx="150" formatCode="0.00E+00">
                  <c:v>6150.09</c:v>
                </c:pt>
                <c:pt idx="151" formatCode="0.00E+00">
                  <c:v>7869.19</c:v>
                </c:pt>
                <c:pt idx="152" formatCode="0.00E+00">
                  <c:v>7001.38</c:v>
                </c:pt>
                <c:pt idx="153" formatCode="0.00E+00">
                  <c:v>3805.84</c:v>
                </c:pt>
                <c:pt idx="154">
                  <c:v>-684.08699999999999</c:v>
                </c:pt>
                <c:pt idx="155" formatCode="0.00E+00">
                  <c:v>-4995.3999999999996</c:v>
                </c:pt>
                <c:pt idx="156" formatCode="0.00E+00">
                  <c:v>-7698.62</c:v>
                </c:pt>
                <c:pt idx="157" formatCode="0.00E+00">
                  <c:v>-7881.7</c:v>
                </c:pt>
                <c:pt idx="158" formatCode="0.00E+00">
                  <c:v>-5457.68</c:v>
                </c:pt>
                <c:pt idx="159" formatCode="0.00E+00">
                  <c:v>-1202.32</c:v>
                </c:pt>
                <c:pt idx="160" formatCode="0.00E+00">
                  <c:v>3494.23</c:v>
                </c:pt>
                <c:pt idx="161" formatCode="0.00E+00">
                  <c:v>7081.94</c:v>
                </c:pt>
                <c:pt idx="162" formatCode="0.00E+00">
                  <c:v>8361.8799999999992</c:v>
                </c:pt>
                <c:pt idx="163" formatCode="0.00E+00">
                  <c:v>6887.46</c:v>
                </c:pt>
                <c:pt idx="164" formatCode="0.00E+00">
                  <c:v>3119.4</c:v>
                </c:pt>
                <c:pt idx="165" formatCode="0.00E+00">
                  <c:v>-1717.39</c:v>
                </c:pt>
                <c:pt idx="166" formatCode="0.00E+00">
                  <c:v>-6032.77</c:v>
                </c:pt>
                <c:pt idx="167" formatCode="0.00E+00">
                  <c:v>-8393.66</c:v>
                </c:pt>
                <c:pt idx="168" formatCode="0.00E+00">
                  <c:v>-8000.07</c:v>
                </c:pt>
                <c:pt idx="169" formatCode="0.00E+00">
                  <c:v>-4956.25</c:v>
                </c:pt>
                <c:pt idx="170">
                  <c:v>-244.572</c:v>
                </c:pt>
                <c:pt idx="171" formatCode="0.00E+00">
                  <c:v>4591.59</c:v>
                </c:pt>
                <c:pt idx="172" formatCode="0.00E+00">
                  <c:v>7953.49</c:v>
                </c:pt>
                <c:pt idx="173" formatCode="0.00E+00">
                  <c:v>8715.4500000000007</c:v>
                </c:pt>
                <c:pt idx="174" formatCode="0.00E+00">
                  <c:v>6601.82</c:v>
                </c:pt>
                <c:pt idx="175" formatCode="0.00E+00">
                  <c:v>2285.88</c:v>
                </c:pt>
                <c:pt idx="176" formatCode="0.00E+00">
                  <c:v>-2824.12</c:v>
                </c:pt>
                <c:pt idx="177" formatCode="0.00E+00">
                  <c:v>-7045.27</c:v>
                </c:pt>
                <c:pt idx="178" formatCode="0.00E+00">
                  <c:v>-8973.7099999999991</c:v>
                </c:pt>
                <c:pt idx="179" formatCode="0.00E+00">
                  <c:v>-7951.65</c:v>
                </c:pt>
                <c:pt idx="180" formatCode="0.00E+00">
                  <c:v>-4291.66</c:v>
                </c:pt>
                <c:pt idx="181">
                  <c:v>818.32799999999997</c:v>
                </c:pt>
                <c:pt idx="182" formatCode="0.00E+00">
                  <c:v>5700.89</c:v>
                </c:pt>
                <c:pt idx="183" formatCode="0.00E+00">
                  <c:v>8739.76</c:v>
                </c:pt>
                <c:pt idx="184" formatCode="0.00E+00">
                  <c:v>8914.75</c:v>
                </c:pt>
                <c:pt idx="185" formatCode="0.00E+00">
                  <c:v>6144.26</c:v>
                </c:pt>
                <c:pt idx="186" formatCode="0.00E+00">
                  <c:v>1320.07</c:v>
                </c:pt>
                <c:pt idx="187" formatCode="0.00E+00">
                  <c:v>-3979.44</c:v>
                </c:pt>
                <c:pt idx="188" formatCode="0.00E+00">
                  <c:v>-8006.37</c:v>
                </c:pt>
                <c:pt idx="189" formatCode="0.00E+00">
                  <c:v>-9419.31</c:v>
                </c:pt>
                <c:pt idx="190" formatCode="0.00E+00">
                  <c:v>-7730.37</c:v>
                </c:pt>
                <c:pt idx="191" formatCode="0.00E+00">
                  <c:v>-3473.38</c:v>
                </c:pt>
                <c:pt idx="192" formatCode="0.00E+00">
                  <c:v>1964.5</c:v>
                </c:pt>
                <c:pt idx="193" formatCode="0.00E+00">
                  <c:v>6795.31</c:v>
                </c:pt>
                <c:pt idx="194" formatCode="0.00E+00">
                  <c:v>9417.73</c:v>
                </c:pt>
                <c:pt idx="195" formatCode="0.00E+00">
                  <c:v>8948.2900000000009</c:v>
                </c:pt>
                <c:pt idx="196" formatCode="0.00E+00">
                  <c:v>5518.57</c:v>
                </c:pt>
                <c:pt idx="197">
                  <c:v>239.809</c:v>
                </c:pt>
                <c:pt idx="198" formatCode="0.00E+00">
                  <c:v>-5157.3500000000004</c:v>
                </c:pt>
                <c:pt idx="199" formatCode="0.00E+00">
                  <c:v>-8890.61</c:v>
                </c:pt>
                <c:pt idx="200" formatCode="0.00E+00">
                  <c:v>-9713.98</c:v>
                </c:pt>
                <c:pt idx="201" formatCode="0.00E+00">
                  <c:v>-7334.32</c:v>
                </c:pt>
                <c:pt idx="202" formatCode="0.00E+00">
                  <c:v>-2514.5300000000002</c:v>
                </c:pt>
                <c:pt idx="203" formatCode="0.00E+00">
                  <c:v>3170.21</c:v>
                </c:pt>
                <c:pt idx="204" formatCode="0.00E+00">
                  <c:v>7848.19</c:v>
                </c:pt>
                <c:pt idx="205" formatCode="0.00E+00">
                  <c:v>9966.93</c:v>
                </c:pt>
                <c:pt idx="206" formatCode="0.00E+00">
                  <c:v>8808.39</c:v>
                </c:pt>
                <c:pt idx="207" formatCode="0.00E+00">
                  <c:v>4732.5</c:v>
                </c:pt>
                <c:pt idx="208">
                  <c:v>-934.43700000000001</c:v>
                </c:pt>
                <c:pt idx="209" formatCode="0.00E+00">
                  <c:v>-6331.52</c:v>
                </c:pt>
                <c:pt idx="210" formatCode="0.00E+00">
                  <c:v>-9674.2900000000009</c:v>
                </c:pt>
                <c:pt idx="211" formatCode="0.00E+00">
                  <c:v>-9844.81</c:v>
                </c:pt>
                <c:pt idx="212" formatCode="0.00E+00">
                  <c:v>-6765.38</c:v>
                </c:pt>
                <c:pt idx="213" formatCode="0.00E+00">
                  <c:v>-1431.38</c:v>
                </c:pt>
                <c:pt idx="214" formatCode="0.00E+00">
                  <c:v>4410.3100000000004</c:v>
                </c:pt>
                <c:pt idx="215" formatCode="0.00E+00">
                  <c:v>8834.02</c:v>
                </c:pt>
                <c:pt idx="216" formatCode="0.00E+00">
                  <c:v>10369.6</c:v>
                </c:pt>
                <c:pt idx="217" formatCode="0.00E+00">
                  <c:v>8491.26</c:v>
                </c:pt>
                <c:pt idx="218" formatCode="0.00E+00">
                  <c:v>3797.32</c:v>
                </c:pt>
                <c:pt idx="219" formatCode="0.00E+00">
                  <c:v>-2180.02</c:v>
                </c:pt>
                <c:pt idx="220" formatCode="0.00E+00">
                  <c:v>-7475.42</c:v>
                </c:pt>
                <c:pt idx="221" formatCode="0.00E+00">
                  <c:v>-10336.1</c:v>
                </c:pt>
                <c:pt idx="222" formatCode="0.00E+00">
                  <c:v>-9802.3700000000008</c:v>
                </c:pt>
                <c:pt idx="223" formatCode="0.00E+00">
                  <c:v>-6029.39</c:v>
                </c:pt>
                <c:pt idx="224">
                  <c:v>-242.97200000000001</c:v>
                </c:pt>
                <c:pt idx="225" formatCode="0.00E+00">
                  <c:v>5658.78</c:v>
                </c:pt>
                <c:pt idx="226" formatCode="0.00E+00">
                  <c:v>9728.44</c:v>
                </c:pt>
                <c:pt idx="227" formatCode="0.00E+00">
                  <c:v>10611.3</c:v>
                </c:pt>
                <c:pt idx="228" formatCode="0.00E+00">
                  <c:v>7997.03</c:v>
                </c:pt>
                <c:pt idx="229" formatCode="0.00E+00">
                  <c:v>2727.71</c:v>
                </c:pt>
                <c:pt idx="230" formatCode="0.00E+00">
                  <c:v>-3472.68</c:v>
                </c:pt>
                <c:pt idx="231" formatCode="0.00E+00">
                  <c:v>-8563.14</c:v>
                </c:pt>
                <c:pt idx="232" formatCode="0.00E+00">
                  <c:v>-10857.1</c:v>
                </c:pt>
                <c:pt idx="233" formatCode="0.00E+00">
                  <c:v>-9581.06</c:v>
                </c:pt>
                <c:pt idx="234" formatCode="0.00E+00">
                  <c:v>-5135.88</c:v>
                </c:pt>
                <c:pt idx="235" formatCode="0.00E+00">
                  <c:v>1029.29</c:v>
                </c:pt>
                <c:pt idx="236" formatCode="0.00E+00">
                  <c:v>6889.5</c:v>
                </c:pt>
                <c:pt idx="237" formatCode="0.00E+00">
                  <c:v>10509.1</c:v>
                </c:pt>
                <c:pt idx="238" formatCode="0.00E+00">
                  <c:v>10681</c:v>
                </c:pt>
                <c:pt idx="239" formatCode="0.00E+00">
                  <c:v>7329.52</c:v>
                </c:pt>
                <c:pt idx="240" formatCode="0.00E+00">
                  <c:v>1541.11</c:v>
                </c:pt>
                <c:pt idx="241" formatCode="0.00E+00">
                  <c:v>-4787.07</c:v>
                </c:pt>
                <c:pt idx="242" formatCode="0.00E+00">
                  <c:v>-9570.06</c:v>
                </c:pt>
                <c:pt idx="243" formatCode="0.00E+00">
                  <c:v>-11221.3</c:v>
                </c:pt>
                <c:pt idx="244" formatCode="0.00E+00">
                  <c:v>-9179.02</c:v>
                </c:pt>
                <c:pt idx="245" formatCode="0.00E+00">
                  <c:v>-4097.68</c:v>
                </c:pt>
                <c:pt idx="246" formatCode="0.00E+00">
                  <c:v>2362.15</c:v>
                </c:pt>
                <c:pt idx="247" formatCode="0.00E+00">
                  <c:v>8076.43</c:v>
                </c:pt>
                <c:pt idx="248" formatCode="0.00E+00">
                  <c:v>11156</c:v>
                </c:pt>
                <c:pt idx="249" formatCode="0.00E+00">
                  <c:v>10571.3</c:v>
                </c:pt>
                <c:pt idx="250" formatCode="0.00E+00">
                  <c:v>6496.27</c:v>
                </c:pt>
                <c:pt idx="251">
                  <c:v>257.74400000000003</c:v>
                </c:pt>
                <c:pt idx="252" formatCode="0.00E+00">
                  <c:v>-6097.23</c:v>
                </c:pt>
                <c:pt idx="253" formatCode="0.00E+00">
                  <c:v>-10473</c:v>
                </c:pt>
                <c:pt idx="254" formatCode="0.00E+00">
                  <c:v>-11416</c:v>
                </c:pt>
                <c:pt idx="255" formatCode="0.00E+00">
                  <c:v>-8598.27</c:v>
                </c:pt>
                <c:pt idx="256" formatCode="0.00E+00">
                  <c:v>-2930.68</c:v>
                </c:pt>
                <c:pt idx="257" formatCode="0.00E+00">
                  <c:v>3730.97</c:v>
                </c:pt>
                <c:pt idx="258" formatCode="0.00E+00">
                  <c:v>9194.43</c:v>
                </c:pt>
                <c:pt idx="259" formatCode="0.00E+00">
                  <c:v>11651.9</c:v>
                </c:pt>
                <c:pt idx="260" formatCode="0.00E+00">
                  <c:v>10278.200000000001</c:v>
                </c:pt>
                <c:pt idx="261" formatCode="0.00E+00">
                  <c:v>5508.37</c:v>
                </c:pt>
                <c:pt idx="262" formatCode="0.00E+00">
                  <c:v>-1100.46</c:v>
                </c:pt>
                <c:pt idx="263" formatCode="0.00E+00">
                  <c:v>-7377.35</c:v>
                </c:pt>
                <c:pt idx="264" formatCode="0.00E+00">
                  <c:v>-11250.7</c:v>
                </c:pt>
                <c:pt idx="265" formatCode="0.00E+00">
                  <c:v>-11431.9</c:v>
                </c:pt>
                <c:pt idx="266" formatCode="0.00E+00">
                  <c:v>-7844.2</c:v>
                </c:pt>
                <c:pt idx="267" formatCode="0.00E+00">
                  <c:v>-1653.45</c:v>
                </c:pt>
                <c:pt idx="268" formatCode="0.00E+00">
                  <c:v>5110.37</c:v>
                </c:pt>
                <c:pt idx="269" formatCode="0.00E+00">
                  <c:v>10219.700000000001</c:v>
                </c:pt>
                <c:pt idx="270" formatCode="0.00E+00">
                  <c:v>11982.2</c:v>
                </c:pt>
                <c:pt idx="271" formatCode="0.00E+00">
                  <c:v>9801.76</c:v>
                </c:pt>
                <c:pt idx="272" formatCode="0.00E+00">
                  <c:v>4379.8999999999996</c:v>
                </c:pt>
                <c:pt idx="273" formatCode="0.00E+00">
                  <c:v>-2509.7199999999998</c:v>
                </c:pt>
                <c:pt idx="274" formatCode="0.00E+00">
                  <c:v>-8601.9</c:v>
                </c:pt>
                <c:pt idx="275" formatCode="0.00E+00">
                  <c:v>-11884.6</c:v>
                </c:pt>
                <c:pt idx="276" formatCode="0.00E+00">
                  <c:v>-11263.2</c:v>
                </c:pt>
                <c:pt idx="277" formatCode="0.00E+00">
                  <c:v>-6925.86</c:v>
                </c:pt>
                <c:pt idx="278">
                  <c:v>-286.95999999999998</c:v>
                </c:pt>
                <c:pt idx="279" formatCode="0.00E+00">
                  <c:v>6474.48</c:v>
                </c:pt>
                <c:pt idx="280" formatCode="0.00E+00">
                  <c:v>11130</c:v>
                </c:pt>
                <c:pt idx="281" formatCode="0.00E+00">
                  <c:v>12135.9</c:v>
                </c:pt>
                <c:pt idx="282" formatCode="0.00E+00">
                  <c:v>9145.2099999999991</c:v>
                </c:pt>
                <c:pt idx="283" formatCode="0.00E+00">
                  <c:v>3125.44</c:v>
                </c:pt>
                <c:pt idx="284" formatCode="0.00E+00">
                  <c:v>-3948.29</c:v>
                </c:pt>
                <c:pt idx="285" formatCode="0.00E+00">
                  <c:v>-9731.74</c:v>
                </c:pt>
                <c:pt idx="286" formatCode="0.00E+00">
                  <c:v>-12302.3</c:v>
                </c:pt>
                <c:pt idx="287" formatCode="0.00E+00">
                  <c:v>-10810.1</c:v>
                </c:pt>
                <c:pt idx="288" formatCode="0.00E+00">
                  <c:v>-5743.37</c:v>
                </c:pt>
                <c:pt idx="289" formatCode="0.00E+00">
                  <c:v>1222.58</c:v>
                </c:pt>
                <c:pt idx="290" formatCode="0.00E+00">
                  <c:v>7740.85</c:v>
                </c:pt>
                <c:pt idx="291" formatCode="0.00E+00">
                  <c:v>11588.2</c:v>
                </c:pt>
                <c:pt idx="292" formatCode="0.00E+00">
                  <c:v>11473.7</c:v>
                </c:pt>
                <c:pt idx="293" formatCode="0.00E+00">
                  <c:v>7493.31</c:v>
                </c:pt>
                <c:pt idx="294" formatCode="0.00E+00">
                  <c:v>1063.79</c:v>
                </c:pt>
                <c:pt idx="295" formatCode="0.00E+00">
                  <c:v>-5555.83</c:v>
                </c:pt>
                <c:pt idx="296" formatCode="0.00E+00">
                  <c:v>-10015.4</c:v>
                </c:pt>
                <c:pt idx="297" formatCode="0.00E+00">
                  <c:v>-10740.6</c:v>
                </c:pt>
                <c:pt idx="298" formatCode="0.00E+00">
                  <c:v>-7572.29</c:v>
                </c:pt>
                <c:pt idx="299" formatCode="0.00E+00">
                  <c:v>-1825.4</c:v>
                </c:pt>
                <c:pt idx="300" formatCode="0.00E+00">
                  <c:v>4252.76</c:v>
                </c:pt>
                <c:pt idx="301" formatCode="0.00E+00">
                  <c:v>8333.0300000000007</c:v>
                </c:pt>
                <c:pt idx="302" formatCode="0.00E+00">
                  <c:v>8875.09</c:v>
                </c:pt>
                <c:pt idx="303" formatCode="0.00E+00">
                  <c:v>5763.85</c:v>
                </c:pt>
                <c:pt idx="304">
                  <c:v>402.90600000000001</c:v>
                </c:pt>
                <c:pt idx="305" formatCode="0.00E+00">
                  <c:v>-4868.29</c:v>
                </c:pt>
                <c:pt idx="306" formatCode="0.00E+00">
                  <c:v>-7781.45</c:v>
                </c:pt>
                <c:pt idx="307" formatCode="0.00E+00">
                  <c:v>-7090.48</c:v>
                </c:pt>
                <c:pt idx="308" formatCode="0.00E+00">
                  <c:v>-3090.75</c:v>
                </c:pt>
                <c:pt idx="309" formatCode="0.00E+00">
                  <c:v>2477.0300000000002</c:v>
                </c:pt>
                <c:pt idx="310" formatCode="0.00E+00">
                  <c:v>7144.93</c:v>
                </c:pt>
                <c:pt idx="311" formatCode="0.00E+00">
                  <c:v>8795.6200000000008</c:v>
                </c:pt>
                <c:pt idx="312" formatCode="0.00E+00">
                  <c:v>6589.89</c:v>
                </c:pt>
                <c:pt idx="313" formatCode="0.00E+00">
                  <c:v>1331.26</c:v>
                </c:pt>
                <c:pt idx="314" formatCode="0.00E+00">
                  <c:v>-4856.24</c:v>
                </c:pt>
                <c:pt idx="315" formatCode="0.00E+00">
                  <c:v>-9407.7800000000007</c:v>
                </c:pt>
                <c:pt idx="316" formatCode="0.00E+00">
                  <c:v>-10398.4</c:v>
                </c:pt>
                <c:pt idx="317" formatCode="0.00E+00">
                  <c:v>-7349.82</c:v>
                </c:pt>
                <c:pt idx="318" formatCode="0.00E+00">
                  <c:v>-1392.92</c:v>
                </c:pt>
                <c:pt idx="319" formatCode="0.00E+00">
                  <c:v>5216.8500000000004</c:v>
                </c:pt>
                <c:pt idx="320" formatCode="0.00E+00">
                  <c:v>9985.5</c:v>
                </c:pt>
                <c:pt idx="321" formatCode="0.00E+00">
                  <c:v>11142.3</c:v>
                </c:pt>
                <c:pt idx="322" formatCode="0.00E+00">
                  <c:v>8316.9699999999993</c:v>
                </c:pt>
                <c:pt idx="323" formatCode="0.00E+00">
                  <c:v>2639.02</c:v>
                </c:pt>
                <c:pt idx="324" formatCode="0.00E+00">
                  <c:v>-3779.25</c:v>
                </c:pt>
                <c:pt idx="325" formatCode="0.00E+00">
                  <c:v>-8674.5400000000009</c:v>
                </c:pt>
                <c:pt idx="326" formatCode="0.00E+00">
                  <c:v>-10417.6</c:v>
                </c:pt>
                <c:pt idx="327" formatCode="0.00E+00">
                  <c:v>-8543.52</c:v>
                </c:pt>
                <c:pt idx="328" formatCode="0.00E+00">
                  <c:v>-3879.09</c:v>
                </c:pt>
                <c:pt idx="329" formatCode="0.00E+00">
                  <c:v>1817.88</c:v>
                </c:pt>
                <c:pt idx="330" formatCode="0.00E+00">
                  <c:v>6560.05</c:v>
                </c:pt>
                <c:pt idx="331" formatCode="0.00E+00">
                  <c:v>8831.49</c:v>
                </c:pt>
                <c:pt idx="332" formatCode="0.00E+00">
                  <c:v>8032.39</c:v>
                </c:pt>
                <c:pt idx="333" formatCode="0.00E+00">
                  <c:v>4609.43</c:v>
                </c:pt>
                <c:pt idx="334">
                  <c:v>-141.04900000000001</c:v>
                </c:pt>
                <c:pt idx="335" formatCode="0.00E+00">
                  <c:v>-4558.6099999999997</c:v>
                </c:pt>
                <c:pt idx="336" formatCode="0.00E+00">
                  <c:v>-7213.08</c:v>
                </c:pt>
                <c:pt idx="337" formatCode="0.00E+00">
                  <c:v>-7358.25</c:v>
                </c:pt>
                <c:pt idx="338" formatCode="0.00E+00">
                  <c:v>-5103.24</c:v>
                </c:pt>
                <c:pt idx="339" formatCode="0.00E+00">
                  <c:v>-1317.12</c:v>
                </c:pt>
                <c:pt idx="340" formatCode="0.00E+00">
                  <c:v>2691.99</c:v>
                </c:pt>
                <c:pt idx="341" formatCode="0.00E+00">
                  <c:v>5649.96</c:v>
                </c:pt>
                <c:pt idx="342" formatCode="0.00E+00">
                  <c:v>6770.61</c:v>
                </c:pt>
                <c:pt idx="343" formatCode="0.00E+00">
                  <c:v>5713.9</c:v>
                </c:pt>
                <c:pt idx="344" formatCode="0.00E+00">
                  <c:v>2825.93</c:v>
                </c:pt>
                <c:pt idx="345">
                  <c:v>-871.39099999999996</c:v>
                </c:pt>
                <c:pt idx="346" formatCode="0.00E+00">
                  <c:v>-4209.6400000000003</c:v>
                </c:pt>
                <c:pt idx="347" formatCode="0.00E+00">
                  <c:v>-6096.53</c:v>
                </c:pt>
                <c:pt idx="348" formatCode="0.00E+00">
                  <c:v>-5968.79</c:v>
                </c:pt>
                <c:pt idx="349" formatCode="0.00E+00">
                  <c:v>-3916.48</c:v>
                </c:pt>
                <c:pt idx="350">
                  <c:v>-656.59299999999996</c:v>
                </c:pt>
                <c:pt idx="351" formatCode="0.00E+00">
                  <c:v>2671.28</c:v>
                </c:pt>
                <c:pt idx="352" formatCode="0.00E+00">
                  <c:v>4978.42</c:v>
                </c:pt>
                <c:pt idx="353" formatCode="0.00E+00">
                  <c:v>5529.67</c:v>
                </c:pt>
                <c:pt idx="354" formatCode="0.00E+00">
                  <c:v>4214.8500000000004</c:v>
                </c:pt>
                <c:pt idx="355" formatCode="0.00E+00">
                  <c:v>1560.11</c:v>
                </c:pt>
                <c:pt idx="356" formatCode="0.00E+00">
                  <c:v>-1444.6</c:v>
                </c:pt>
                <c:pt idx="357" formatCode="0.00E+00">
                  <c:v>-3698.71</c:v>
                </c:pt>
                <c:pt idx="358" formatCode="0.00E+00">
                  <c:v>-4443.5</c:v>
                </c:pt>
                <c:pt idx="359" formatCode="0.00E+00">
                  <c:v>-3507.44</c:v>
                </c:pt>
                <c:pt idx="360" formatCode="0.00E+00">
                  <c:v>-1358.18</c:v>
                </c:pt>
                <c:pt idx="361" formatCode="0.00E+00">
                  <c:v>1094.81</c:v>
                </c:pt>
                <c:pt idx="362" formatCode="0.00E+00">
                  <c:v>2847.92</c:v>
                </c:pt>
                <c:pt idx="363" formatCode="0.00E+00">
                  <c:v>3210.11</c:v>
                </c:pt>
                <c:pt idx="364" formatCode="0.00E+00">
                  <c:v>2111.4699999999998</c:v>
                </c:pt>
                <c:pt idx="365">
                  <c:v>107.961</c:v>
                </c:pt>
                <c:pt idx="366" formatCode="0.00E+00">
                  <c:v>-1866.9</c:v>
                </c:pt>
                <c:pt idx="367" formatCode="0.00E+00">
                  <c:v>-2906.41</c:v>
                </c:pt>
                <c:pt idx="368" formatCode="0.00E+00">
                  <c:v>-2516.02</c:v>
                </c:pt>
                <c:pt idx="369">
                  <c:v>-840.40899999999999</c:v>
                </c:pt>
                <c:pt idx="370" formatCode="0.00E+00">
                  <c:v>1385.28</c:v>
                </c:pt>
                <c:pt idx="371" formatCode="0.00E+00">
                  <c:v>3165.72</c:v>
                </c:pt>
                <c:pt idx="372" formatCode="0.00E+00">
                  <c:v>3677.36</c:v>
                </c:pt>
                <c:pt idx="373" formatCode="0.00E+00">
                  <c:v>2628.81</c:v>
                </c:pt>
                <c:pt idx="374">
                  <c:v>390.97500000000002</c:v>
                </c:pt>
                <c:pt idx="375" formatCode="0.00E+00">
                  <c:v>-2149.6799999999998</c:v>
                </c:pt>
                <c:pt idx="376" formatCode="0.00E+00">
                  <c:v>-3967.66</c:v>
                </c:pt>
                <c:pt idx="377" formatCode="0.00E+00">
                  <c:v>-4331.6400000000003</c:v>
                </c:pt>
                <c:pt idx="378" formatCode="0.00E+00">
                  <c:v>-3086.24</c:v>
                </c:pt>
                <c:pt idx="379">
                  <c:v>-701.279</c:v>
                </c:pt>
                <c:pt idx="380" formatCode="0.00E+00">
                  <c:v>1918.48</c:v>
                </c:pt>
                <c:pt idx="381" formatCode="0.00E+00">
                  <c:v>3793.83</c:v>
                </c:pt>
                <c:pt idx="382" formatCode="0.00E+00">
                  <c:v>4262.72</c:v>
                </c:pt>
                <c:pt idx="383" formatCode="0.00E+00">
                  <c:v>3221.98</c:v>
                </c:pt>
                <c:pt idx="384" formatCode="0.00E+00">
                  <c:v>1120.83</c:v>
                </c:pt>
                <c:pt idx="385" formatCode="0.00E+00">
                  <c:v>-1240.57</c:v>
                </c:pt>
                <c:pt idx="386" formatCode="0.00E+00">
                  <c:v>-3009.67</c:v>
                </c:pt>
                <c:pt idx="387" formatCode="0.00E+00">
                  <c:v>-3590.14</c:v>
                </c:pt>
                <c:pt idx="388" formatCode="0.00E+00">
                  <c:v>-2856.75</c:v>
                </c:pt>
                <c:pt idx="389" formatCode="0.00E+00">
                  <c:v>-1173.04</c:v>
                </c:pt>
                <c:pt idx="390">
                  <c:v>789.33100000000002</c:v>
                </c:pt>
                <c:pt idx="391" formatCode="0.00E+00">
                  <c:v>2314.5700000000002</c:v>
                </c:pt>
                <c:pt idx="392" formatCode="0.00E+00">
                  <c:v>2885.73</c:v>
                </c:pt>
                <c:pt idx="393" formatCode="0.00E+00">
                  <c:v>2353.84</c:v>
                </c:pt>
                <c:pt idx="394">
                  <c:v>979.92100000000005</c:v>
                </c:pt>
                <c:pt idx="395">
                  <c:v>-680.97400000000005</c:v>
                </c:pt>
                <c:pt idx="396" formatCode="0.00E+00">
                  <c:v>-2006.48</c:v>
                </c:pt>
                <c:pt idx="397" formatCode="0.00E+00">
                  <c:v>-2532.41</c:v>
                </c:pt>
                <c:pt idx="398" formatCode="0.00E+00">
                  <c:v>-2100.61</c:v>
                </c:pt>
                <c:pt idx="399">
                  <c:v>-903.14599999999996</c:v>
                </c:pt>
                <c:pt idx="400">
                  <c:v>596.48599999999999</c:v>
                </c:pt>
                <c:pt idx="401" formatCode="0.00E+00">
                  <c:v>1861.12</c:v>
                </c:pt>
                <c:pt idx="402" formatCode="0.00E+00">
                  <c:v>2474.44</c:v>
                </c:pt>
                <c:pt idx="403" formatCode="0.00E+00">
                  <c:v>2203.02</c:v>
                </c:pt>
                <c:pt idx="404" formatCode="0.00E+00">
                  <c:v>1121.5999999999999</c:v>
                </c:pt>
                <c:pt idx="405">
                  <c:v>-382.149</c:v>
                </c:pt>
                <c:pt idx="406" formatCode="0.00E+00">
                  <c:v>-1781.63</c:v>
                </c:pt>
                <c:pt idx="407" formatCode="0.00E+00">
                  <c:v>-2561.38</c:v>
                </c:pt>
                <c:pt idx="408" formatCode="0.00E+00">
                  <c:v>-2427.5</c:v>
                </c:pt>
                <c:pt idx="409" formatCode="0.00E+00">
                  <c:v>-1408.37</c:v>
                </c:pt>
                <c:pt idx="410">
                  <c:v>140.18700000000001</c:v>
                </c:pt>
                <c:pt idx="411" formatCode="0.00E+00">
                  <c:v>1651.07</c:v>
                </c:pt>
                <c:pt idx="412" formatCode="0.00E+00">
                  <c:v>2570.75</c:v>
                </c:pt>
                <c:pt idx="413" formatCode="0.00E+00">
                  <c:v>2548.6</c:v>
                </c:pt>
                <c:pt idx="414" formatCode="0.00E+00">
                  <c:v>1580.05</c:v>
                </c:pt>
                <c:pt idx="415">
                  <c:v>17.760100000000001</c:v>
                </c:pt>
                <c:pt idx="416" formatCode="0.00E+00">
                  <c:v>-1545.37</c:v>
                </c:pt>
                <c:pt idx="417" formatCode="0.00E+00">
                  <c:v>-2500.8200000000002</c:v>
                </c:pt>
                <c:pt idx="418" formatCode="0.00E+00">
                  <c:v>-2474.63</c:v>
                </c:pt>
                <c:pt idx="419" formatCode="0.00E+00">
                  <c:v>-1473.46</c:v>
                </c:pt>
                <c:pt idx="420">
                  <c:v>107.11</c:v>
                </c:pt>
                <c:pt idx="421" formatCode="0.00E+00">
                  <c:v>1629.01</c:v>
                </c:pt>
                <c:pt idx="422" formatCode="0.00E+00">
                  <c:v>2461.4499999999998</c:v>
                </c:pt>
                <c:pt idx="423" formatCode="0.00E+00">
                  <c:v>2246.5100000000002</c:v>
                </c:pt>
                <c:pt idx="424" formatCode="0.00E+00">
                  <c:v>1064.26</c:v>
                </c:pt>
                <c:pt idx="425">
                  <c:v>-592.96699999999998</c:v>
                </c:pt>
                <c:pt idx="426" formatCode="0.00E+00">
                  <c:v>-2019.68</c:v>
                </c:pt>
                <c:pt idx="427" formatCode="0.00E+00">
                  <c:v>-2591.4299999999998</c:v>
                </c:pt>
                <c:pt idx="428" formatCode="0.00E+00">
                  <c:v>-2033.32</c:v>
                </c:pt>
                <c:pt idx="429">
                  <c:v>-550.64400000000001</c:v>
                </c:pt>
                <c:pt idx="430" formatCode="0.00E+00">
                  <c:v>1245.1199999999999</c:v>
                </c:pt>
                <c:pt idx="431" formatCode="0.00E+00">
                  <c:v>2592.8200000000002</c:v>
                </c:pt>
                <c:pt idx="432" formatCode="0.00E+00">
                  <c:v>2903.47</c:v>
                </c:pt>
                <c:pt idx="433" formatCode="0.00E+00">
                  <c:v>2011.05</c:v>
                </c:pt>
                <c:pt idx="434">
                  <c:v>248.06299999999999</c:v>
                </c:pt>
                <c:pt idx="435" formatCode="0.00E+00">
                  <c:v>-1687.69</c:v>
                </c:pt>
                <c:pt idx="436" formatCode="0.00E+00">
                  <c:v>-3021.96</c:v>
                </c:pt>
                <c:pt idx="437" formatCode="0.00E+00">
                  <c:v>-3218.74</c:v>
                </c:pt>
                <c:pt idx="438" formatCode="0.00E+00">
                  <c:v>-2188.13</c:v>
                </c:pt>
                <c:pt idx="439">
                  <c:v>-315.23200000000003</c:v>
                </c:pt>
                <c:pt idx="440" formatCode="0.00E+00">
                  <c:v>1693.92</c:v>
                </c:pt>
                <c:pt idx="441" formatCode="0.00E+00">
                  <c:v>3090.02</c:v>
                </c:pt>
                <c:pt idx="442" formatCode="0.00E+00">
                  <c:v>3368.43</c:v>
                </c:pt>
                <c:pt idx="443" formatCode="0.00E+00">
                  <c:v>2447.1999999999998</c:v>
                </c:pt>
                <c:pt idx="444">
                  <c:v>676.05600000000004</c:v>
                </c:pt>
                <c:pt idx="445" formatCode="0.00E+00">
                  <c:v>-1306.1600000000001</c:v>
                </c:pt>
                <c:pt idx="446" formatCode="0.00E+00">
                  <c:v>-2804.39</c:v>
                </c:pt>
                <c:pt idx="447" formatCode="0.00E+00">
                  <c:v>-3312.83</c:v>
                </c:pt>
                <c:pt idx="448" formatCode="0.00E+00">
                  <c:v>-2686.02</c:v>
                </c:pt>
                <c:pt idx="449" formatCode="0.00E+00">
                  <c:v>-1170.6500000000001</c:v>
                </c:pt>
                <c:pt idx="450">
                  <c:v>701.447</c:v>
                </c:pt>
                <c:pt idx="451" formatCode="0.00E+00">
                  <c:v>2302.64</c:v>
                </c:pt>
                <c:pt idx="452" formatCode="0.00E+00">
                  <c:v>3114.85</c:v>
                </c:pt>
                <c:pt idx="453" formatCode="0.00E+00">
                  <c:v>2893.41</c:v>
                </c:pt>
                <c:pt idx="454" formatCode="0.00E+00">
                  <c:v>1737.4</c:v>
                </c:pt>
                <c:pt idx="455">
                  <c:v>42.217500000000001</c:v>
                </c:pt>
                <c:pt idx="456" formatCode="0.00E+00">
                  <c:v>-1640.96</c:v>
                </c:pt>
                <c:pt idx="457" formatCode="0.00E+00">
                  <c:v>-2782.42</c:v>
                </c:pt>
                <c:pt idx="458" formatCode="0.00E+00">
                  <c:v>-3035.59</c:v>
                </c:pt>
                <c:pt idx="459" formatCode="0.00E+00">
                  <c:v>-2338.4699999999998</c:v>
                </c:pt>
                <c:pt idx="460">
                  <c:v>-931.245</c:v>
                </c:pt>
                <c:pt idx="461">
                  <c:v>757.024</c:v>
                </c:pt>
                <c:pt idx="462" formatCode="0.00E+00">
                  <c:v>2229.06</c:v>
                </c:pt>
                <c:pt idx="463" formatCode="0.00E+00">
                  <c:v>3023.79</c:v>
                </c:pt>
                <c:pt idx="464" formatCode="0.00E+00">
                  <c:v>2885.66</c:v>
                </c:pt>
                <c:pt idx="465" formatCode="0.00E+00">
                  <c:v>1846.6</c:v>
                </c:pt>
                <c:pt idx="466">
                  <c:v>218.49</c:v>
                </c:pt>
                <c:pt idx="467" formatCode="0.00E+00">
                  <c:v>-1492.69</c:v>
                </c:pt>
                <c:pt idx="468" formatCode="0.00E+00">
                  <c:v>-2745.44</c:v>
                </c:pt>
                <c:pt idx="469" formatCode="0.00E+00">
                  <c:v>-3130.3</c:v>
                </c:pt>
                <c:pt idx="470" formatCode="0.00E+00">
                  <c:v>-2517.9699999999998</c:v>
                </c:pt>
                <c:pt idx="471" formatCode="0.00E+00">
                  <c:v>-1104.95</c:v>
                </c:pt>
                <c:pt idx="472">
                  <c:v>649.30200000000002</c:v>
                </c:pt>
                <c:pt idx="473" formatCode="0.00E+00">
                  <c:v>2167.7399999999998</c:v>
                </c:pt>
                <c:pt idx="474" formatCode="0.00E+00">
                  <c:v>2944.74</c:v>
                </c:pt>
                <c:pt idx="475" formatCode="0.00E+00">
                  <c:v>2722.23</c:v>
                </c:pt>
                <c:pt idx="476" formatCode="0.00E+00">
                  <c:v>1595.17</c:v>
                </c:pt>
                <c:pt idx="477">
                  <c:v>-21.4877</c:v>
                </c:pt>
                <c:pt idx="478" formatCode="0.00E+00">
                  <c:v>-1544.92</c:v>
                </c:pt>
                <c:pt idx="479" formatCode="0.00E+00">
                  <c:v>-2433.96</c:v>
                </c:pt>
                <c:pt idx="480" formatCode="0.00E+00">
                  <c:v>-2386.3200000000002</c:v>
                </c:pt>
                <c:pt idx="481" formatCode="0.00E+00">
                  <c:v>-1456.01</c:v>
                </c:pt>
                <c:pt idx="482">
                  <c:v>-40.681699999999999</c:v>
                </c:pt>
                <c:pt idx="483" formatCode="0.00E+00">
                  <c:v>1278.68</c:v>
                </c:pt>
                <c:pt idx="484" formatCode="0.00E+00">
                  <c:v>1975.61</c:v>
                </c:pt>
                <c:pt idx="485" formatCode="0.00E+00">
                  <c:v>1788.88</c:v>
                </c:pt>
                <c:pt idx="486">
                  <c:v>826.24199999999996</c:v>
                </c:pt>
                <c:pt idx="487">
                  <c:v>-479.31</c:v>
                </c:pt>
                <c:pt idx="488" formatCode="0.00E+00">
                  <c:v>-1550.65</c:v>
                </c:pt>
                <c:pt idx="489" formatCode="0.00E+00">
                  <c:v>-1914.01</c:v>
                </c:pt>
                <c:pt idx="490" formatCode="0.00E+00">
                  <c:v>-1401.47</c:v>
                </c:pt>
                <c:pt idx="491">
                  <c:v>-220.72499999999999</c:v>
                </c:pt>
                <c:pt idx="492" formatCode="0.00E+00">
                  <c:v>1133.3</c:v>
                </c:pt>
                <c:pt idx="493" formatCode="0.00E+00">
                  <c:v>2085.91</c:v>
                </c:pt>
                <c:pt idx="494" formatCode="0.00E+00">
                  <c:v>2225.5300000000002</c:v>
                </c:pt>
                <c:pt idx="495" formatCode="0.00E+00">
                  <c:v>1473.89</c:v>
                </c:pt>
                <c:pt idx="496">
                  <c:v>110.321</c:v>
                </c:pt>
                <c:pt idx="497" formatCode="0.00E+00">
                  <c:v>-1346.38</c:v>
                </c:pt>
                <c:pt idx="498" formatCode="0.00E+00">
                  <c:v>-2345.11</c:v>
                </c:pt>
                <c:pt idx="499" formatCode="0.00E+00">
                  <c:v>-2514.89</c:v>
                </c:pt>
                <c:pt idx="500" formatCode="0.00E+00">
                  <c:v>-1802.77</c:v>
                </c:pt>
                <c:pt idx="501">
                  <c:v>-481.995</c:v>
                </c:pt>
                <c:pt idx="502">
                  <c:v>969.56399999999996</c:v>
                </c:pt>
                <c:pt idx="503" formatCode="0.00E+00">
                  <c:v>2054.09</c:v>
                </c:pt>
                <c:pt idx="504" formatCode="0.00E+00">
                  <c:v>2425.9499999999998</c:v>
                </c:pt>
                <c:pt idx="505" formatCode="0.00E+00">
                  <c:v>2000.09</c:v>
                </c:pt>
                <c:pt idx="506">
                  <c:v>966.11400000000003</c:v>
                </c:pt>
                <c:pt idx="507">
                  <c:v>-297.25700000000001</c:v>
                </c:pt>
                <c:pt idx="508" formatCode="0.00E+00">
                  <c:v>-1370.3</c:v>
                </c:pt>
                <c:pt idx="509" formatCode="0.00E+00">
                  <c:v>-1935.15</c:v>
                </c:pt>
                <c:pt idx="510" formatCode="0.00E+00">
                  <c:v>-1863.83</c:v>
                </c:pt>
                <c:pt idx="511" formatCode="0.00E+00">
                  <c:v>-1238.03</c:v>
                </c:pt>
                <c:pt idx="512">
                  <c:v>-304.08100000000002</c:v>
                </c:pt>
                <c:pt idx="513">
                  <c:v>622.69200000000001</c:v>
                </c:pt>
                <c:pt idx="514" formatCode="0.00E+00">
                  <c:v>1268.33</c:v>
                </c:pt>
                <c:pt idx="515" formatCode="0.00E+00">
                  <c:v>1478.55</c:v>
                </c:pt>
                <c:pt idx="516" formatCode="0.00E+00">
                  <c:v>1245.71</c:v>
                </c:pt>
                <c:pt idx="517">
                  <c:v>689.93899999999996</c:v>
                </c:pt>
                <c:pt idx="518">
                  <c:v>6.9212199999999999</c:v>
                </c:pt>
                <c:pt idx="519">
                  <c:v>-601.20799999999997</c:v>
                </c:pt>
                <c:pt idx="520">
                  <c:v>-997.15300000000002</c:v>
                </c:pt>
                <c:pt idx="521" formatCode="0.00E+00">
                  <c:v>-1096.73</c:v>
                </c:pt>
                <c:pt idx="522">
                  <c:v>-893.82100000000003</c:v>
                </c:pt>
                <c:pt idx="523">
                  <c:v>-478.58100000000002</c:v>
                </c:pt>
                <c:pt idx="524">
                  <c:v>25.253</c:v>
                </c:pt>
                <c:pt idx="525">
                  <c:v>478.94600000000003</c:v>
                </c:pt>
                <c:pt idx="526">
                  <c:v>776.70699999999999</c:v>
                </c:pt>
                <c:pt idx="527">
                  <c:v>861.52599999999995</c:v>
                </c:pt>
                <c:pt idx="528">
                  <c:v>728.99800000000005</c:v>
                </c:pt>
                <c:pt idx="529">
                  <c:v>431.08199999999999</c:v>
                </c:pt>
                <c:pt idx="530">
                  <c:v>47.681100000000001</c:v>
                </c:pt>
                <c:pt idx="531">
                  <c:v>-326.76299999999998</c:v>
                </c:pt>
                <c:pt idx="532">
                  <c:v>-607.48599999999999</c:v>
                </c:pt>
                <c:pt idx="533">
                  <c:v>-732.351</c:v>
                </c:pt>
                <c:pt idx="534">
                  <c:v>-674.98400000000004</c:v>
                </c:pt>
                <c:pt idx="535">
                  <c:v>-455.017</c:v>
                </c:pt>
                <c:pt idx="536">
                  <c:v>-128.84200000000001</c:v>
                </c:pt>
                <c:pt idx="537">
                  <c:v>220.98500000000001</c:v>
                </c:pt>
                <c:pt idx="538">
                  <c:v>505.298</c:v>
                </c:pt>
                <c:pt idx="539">
                  <c:v>648.53300000000002</c:v>
                </c:pt>
                <c:pt idx="540">
                  <c:v>612.25199999999995</c:v>
                </c:pt>
                <c:pt idx="541">
                  <c:v>410.59100000000001</c:v>
                </c:pt>
                <c:pt idx="542">
                  <c:v>105.482</c:v>
                </c:pt>
                <c:pt idx="543">
                  <c:v>-210.25800000000001</c:v>
                </c:pt>
                <c:pt idx="544">
                  <c:v>-440.82100000000003</c:v>
                </c:pt>
                <c:pt idx="545">
                  <c:v>-517.45899999999995</c:v>
                </c:pt>
                <c:pt idx="546">
                  <c:v>-423.60199999999998</c:v>
                </c:pt>
                <c:pt idx="547">
                  <c:v>-201.459</c:v>
                </c:pt>
                <c:pt idx="548">
                  <c:v>64.267399999999995</c:v>
                </c:pt>
                <c:pt idx="549">
                  <c:v>276.26799999999997</c:v>
                </c:pt>
                <c:pt idx="550">
                  <c:v>360.14299999999997</c:v>
                </c:pt>
                <c:pt idx="551">
                  <c:v>291.37200000000001</c:v>
                </c:pt>
                <c:pt idx="552">
                  <c:v>104.295</c:v>
                </c:pt>
                <c:pt idx="553">
                  <c:v>-122.10299999999999</c:v>
                </c:pt>
                <c:pt idx="554">
                  <c:v>-295.12900000000002</c:v>
                </c:pt>
                <c:pt idx="555">
                  <c:v>-342.83100000000002</c:v>
                </c:pt>
                <c:pt idx="556">
                  <c:v>-240.96799999999999</c:v>
                </c:pt>
                <c:pt idx="557">
                  <c:v>-22.6569</c:v>
                </c:pt>
                <c:pt idx="558">
                  <c:v>233.65899999999999</c:v>
                </c:pt>
                <c:pt idx="559">
                  <c:v>433.95499999999998</c:v>
                </c:pt>
                <c:pt idx="560">
                  <c:v>501.31200000000001</c:v>
                </c:pt>
                <c:pt idx="561">
                  <c:v>400.72399999999999</c:v>
                </c:pt>
                <c:pt idx="562">
                  <c:v>152.03</c:v>
                </c:pt>
                <c:pt idx="563">
                  <c:v>-174.27199999999999</c:v>
                </c:pt>
                <c:pt idx="564">
                  <c:v>-478.87299999999999</c:v>
                </c:pt>
                <c:pt idx="565">
                  <c:v>-665.64700000000005</c:v>
                </c:pt>
                <c:pt idx="566">
                  <c:v>-670.20799999999997</c:v>
                </c:pt>
                <c:pt idx="567">
                  <c:v>-477.66199999999998</c:v>
                </c:pt>
                <c:pt idx="568">
                  <c:v>-129.35499999999999</c:v>
                </c:pt>
                <c:pt idx="569">
                  <c:v>284.78699999999998</c:v>
                </c:pt>
                <c:pt idx="570">
                  <c:v>649.74599999999998</c:v>
                </c:pt>
                <c:pt idx="571">
                  <c:v>857.91499999999996</c:v>
                </c:pt>
                <c:pt idx="572">
                  <c:v>838.44299999999998</c:v>
                </c:pt>
                <c:pt idx="573">
                  <c:v>578.62199999999996</c:v>
                </c:pt>
                <c:pt idx="574">
                  <c:v>132.84200000000001</c:v>
                </c:pt>
                <c:pt idx="575">
                  <c:v>-385.85</c:v>
                </c:pt>
                <c:pt idx="576">
                  <c:v>-832.97699999999998</c:v>
                </c:pt>
                <c:pt idx="577" formatCode="0.00E+00">
                  <c:v>-1072.3900000000001</c:v>
                </c:pt>
                <c:pt idx="578" formatCode="0.00E+00">
                  <c:v>-1016.31</c:v>
                </c:pt>
                <c:pt idx="579">
                  <c:v>-657.375</c:v>
                </c:pt>
                <c:pt idx="580">
                  <c:v>-85.1404</c:v>
                </c:pt>
                <c:pt idx="581">
                  <c:v>556.346</c:v>
                </c:pt>
                <c:pt idx="582" formatCode="0.00E+00">
                  <c:v>1084.06</c:v>
                </c:pt>
                <c:pt idx="583" formatCode="0.00E+00">
                  <c:v>1320.61</c:v>
                </c:pt>
                <c:pt idx="584" formatCode="0.00E+00">
                  <c:v>1172.8499999999999</c:v>
                </c:pt>
                <c:pt idx="585">
                  <c:v>649.82000000000005</c:v>
                </c:pt>
                <c:pt idx="586">
                  <c:v>-112.919</c:v>
                </c:pt>
                <c:pt idx="587">
                  <c:v>-890.60799999999995</c:v>
                </c:pt>
                <c:pt idx="588" formatCode="0.00E+00">
                  <c:v>-1433.82</c:v>
                </c:pt>
                <c:pt idx="589" formatCode="0.00E+00">
                  <c:v>-1547.2</c:v>
                </c:pt>
                <c:pt idx="590" formatCode="0.00E+00">
                  <c:v>-1169.5</c:v>
                </c:pt>
                <c:pt idx="591">
                  <c:v>-396.06</c:v>
                </c:pt>
                <c:pt idx="592">
                  <c:v>535.43600000000004</c:v>
                </c:pt>
                <c:pt idx="593" formatCode="0.00E+00">
                  <c:v>1317.74</c:v>
                </c:pt>
                <c:pt idx="594" formatCode="0.00E+00">
                  <c:v>1677.62</c:v>
                </c:pt>
                <c:pt idx="595" formatCode="0.00E+00">
                  <c:v>1476.93</c:v>
                </c:pt>
                <c:pt idx="596">
                  <c:v>774.02700000000004</c:v>
                </c:pt>
                <c:pt idx="597">
                  <c:v>-192.07</c:v>
                </c:pt>
                <c:pt idx="598" formatCode="0.00E+00">
                  <c:v>-1079.19</c:v>
                </c:pt>
                <c:pt idx="599" formatCode="0.00E+00">
                  <c:v>-1564.99</c:v>
                </c:pt>
                <c:pt idx="600" formatCode="0.00E+00">
                  <c:v>-1470.36</c:v>
                </c:pt>
                <c:pt idx="601">
                  <c:v>-834.73400000000004</c:v>
                </c:pt>
                <c:pt idx="602">
                  <c:v>91.523200000000003</c:v>
                </c:pt>
                <c:pt idx="603">
                  <c:v>944.03899999999999</c:v>
                </c:pt>
                <c:pt idx="604" formatCode="0.00E+00">
                  <c:v>1387.06</c:v>
                </c:pt>
                <c:pt idx="605" formatCode="0.00E+00">
                  <c:v>1248.3399999999999</c:v>
                </c:pt>
                <c:pt idx="606">
                  <c:v>592.21400000000006</c:v>
                </c:pt>
                <c:pt idx="607">
                  <c:v>-302.89699999999999</c:v>
                </c:pt>
                <c:pt idx="608" formatCode="0.00E+00">
                  <c:v>-1058.67</c:v>
                </c:pt>
                <c:pt idx="609" formatCode="0.00E+00">
                  <c:v>-1355.34</c:v>
                </c:pt>
                <c:pt idx="610" formatCode="0.00E+00">
                  <c:v>-1063.51</c:v>
                </c:pt>
                <c:pt idx="611">
                  <c:v>-298.57</c:v>
                </c:pt>
                <c:pt idx="612">
                  <c:v>626.70100000000002</c:v>
                </c:pt>
                <c:pt idx="613" formatCode="0.00E+00">
                  <c:v>1331.85</c:v>
                </c:pt>
                <c:pt idx="614" formatCode="0.00E+00">
                  <c:v>1524.59</c:v>
                </c:pt>
                <c:pt idx="615" formatCode="0.00E+00">
                  <c:v>1117.23</c:v>
                </c:pt>
                <c:pt idx="616">
                  <c:v>257.06200000000001</c:v>
                </c:pt>
                <c:pt idx="617">
                  <c:v>-733.44899999999996</c:v>
                </c:pt>
                <c:pt idx="618" formatCode="0.00E+00">
                  <c:v>-1484.05</c:v>
                </c:pt>
                <c:pt idx="619" formatCode="0.00E+00">
                  <c:v>-1718.77</c:v>
                </c:pt>
                <c:pt idx="620" formatCode="0.00E+00">
                  <c:v>-1355.07</c:v>
                </c:pt>
                <c:pt idx="621">
                  <c:v>-525.51700000000005</c:v>
                </c:pt>
                <c:pt idx="622">
                  <c:v>480.14800000000002</c:v>
                </c:pt>
                <c:pt idx="623" formatCode="0.00E+00">
                  <c:v>1321.49</c:v>
                </c:pt>
                <c:pt idx="624" formatCode="0.00E+00">
                  <c:v>1725.15</c:v>
                </c:pt>
                <c:pt idx="625" formatCode="0.00E+00">
                  <c:v>1573.74</c:v>
                </c:pt>
                <c:pt idx="626">
                  <c:v>935.45299999999997</c:v>
                </c:pt>
                <c:pt idx="627">
                  <c:v>28.974399999999999</c:v>
                </c:pt>
                <c:pt idx="628">
                  <c:v>-857.23599999999999</c:v>
                </c:pt>
                <c:pt idx="629" formatCode="0.00E+00">
                  <c:v>-1457.13</c:v>
                </c:pt>
                <c:pt idx="630" formatCode="0.00E+00">
                  <c:v>-1604.89</c:v>
                </c:pt>
                <c:pt idx="631" formatCode="0.00E+00">
                  <c:v>-1278.3800000000001</c:v>
                </c:pt>
                <c:pt idx="632">
                  <c:v>-594.74</c:v>
                </c:pt>
                <c:pt idx="633">
                  <c:v>234.304</c:v>
                </c:pt>
                <c:pt idx="634">
                  <c:v>969.31899999999996</c:v>
                </c:pt>
                <c:pt idx="635" formatCode="0.00E+00">
                  <c:v>1409.67</c:v>
                </c:pt>
                <c:pt idx="636" formatCode="0.00E+00">
                  <c:v>1444.44</c:v>
                </c:pt>
                <c:pt idx="637" formatCode="0.00E+00">
                  <c:v>1077.3599999999999</c:v>
                </c:pt>
                <c:pt idx="638">
                  <c:v>419.06799999999998</c:v>
                </c:pt>
                <c:pt idx="639">
                  <c:v>-348.67500000000001</c:v>
                </c:pt>
                <c:pt idx="640" formatCode="0.00E+00">
                  <c:v>-1022.32</c:v>
                </c:pt>
                <c:pt idx="641" formatCode="0.00E+00">
                  <c:v>-1415.85</c:v>
                </c:pt>
                <c:pt idx="642" formatCode="0.00E+00">
                  <c:v>-1415.12</c:v>
                </c:pt>
                <c:pt idx="643" formatCode="0.00E+00">
                  <c:v>-1015.46</c:v>
                </c:pt>
                <c:pt idx="644">
                  <c:v>-320.08100000000002</c:v>
                </c:pt>
                <c:pt idx="645">
                  <c:v>479.76</c:v>
                </c:pt>
                <c:pt idx="646" formatCode="0.00E+00">
                  <c:v>1157.1500000000001</c:v>
                </c:pt>
                <c:pt idx="647" formatCode="0.00E+00">
                  <c:v>1509.54</c:v>
                </c:pt>
                <c:pt idx="648" formatCode="0.00E+00">
                  <c:v>1422.68</c:v>
                </c:pt>
                <c:pt idx="649">
                  <c:v>912.40300000000002</c:v>
                </c:pt>
                <c:pt idx="650">
                  <c:v>122.956</c:v>
                </c:pt>
                <c:pt idx="651">
                  <c:v>-710.51099999999997</c:v>
                </c:pt>
                <c:pt idx="652" formatCode="0.00E+00">
                  <c:v>-1330.59</c:v>
                </c:pt>
                <c:pt idx="653" formatCode="0.00E+00">
                  <c:v>-1537.33</c:v>
                </c:pt>
                <c:pt idx="654" formatCode="0.00E+00">
                  <c:v>-1260.77</c:v>
                </c:pt>
                <c:pt idx="655">
                  <c:v>-591.173</c:v>
                </c:pt>
                <c:pt idx="656">
                  <c:v>248.81100000000001</c:v>
                </c:pt>
                <c:pt idx="657">
                  <c:v>977.68</c:v>
                </c:pt>
                <c:pt idx="658" formatCode="0.00E+00">
                  <c:v>1350.63</c:v>
                </c:pt>
                <c:pt idx="659" formatCode="0.00E+00">
                  <c:v>1246.76</c:v>
                </c:pt>
                <c:pt idx="660">
                  <c:v>718.40300000000002</c:v>
                </c:pt>
                <c:pt idx="661">
                  <c:v>-25.486599999999999</c:v>
                </c:pt>
                <c:pt idx="662">
                  <c:v>-699.73500000000001</c:v>
                </c:pt>
                <c:pt idx="663" formatCode="0.00E+00">
                  <c:v>-1053.17</c:v>
                </c:pt>
                <c:pt idx="664">
                  <c:v>-964.62699999999995</c:v>
                </c:pt>
                <c:pt idx="665">
                  <c:v>-489.75</c:v>
                </c:pt>
                <c:pt idx="666">
                  <c:v>160.73099999999999</c:v>
                </c:pt>
                <c:pt idx="667">
                  <c:v>708.44</c:v>
                </c:pt>
                <c:pt idx="668">
                  <c:v>923.38400000000001</c:v>
                </c:pt>
                <c:pt idx="669">
                  <c:v>717.50800000000004</c:v>
                </c:pt>
                <c:pt idx="670">
                  <c:v>179.88800000000001</c:v>
                </c:pt>
                <c:pt idx="671">
                  <c:v>-461.97399999999999</c:v>
                </c:pt>
                <c:pt idx="672">
                  <c:v>-937.53599999999994</c:v>
                </c:pt>
                <c:pt idx="673" formatCode="0.00E+00">
                  <c:v>-1044.82</c:v>
                </c:pt>
                <c:pt idx="674">
                  <c:v>-731.01199999999994</c:v>
                </c:pt>
                <c:pt idx="675">
                  <c:v>-108.95099999999999</c:v>
                </c:pt>
                <c:pt idx="676">
                  <c:v>589.58199999999999</c:v>
                </c:pt>
                <c:pt idx="677" formatCode="0.00E+00">
                  <c:v>1104.45</c:v>
                </c:pt>
                <c:pt idx="678" formatCode="0.00E+00">
                  <c:v>1246.42</c:v>
                </c:pt>
                <c:pt idx="679">
                  <c:v>965.40599999999995</c:v>
                </c:pt>
                <c:pt idx="680">
                  <c:v>361.81700000000001</c:v>
                </c:pt>
                <c:pt idx="681">
                  <c:v>-358.85</c:v>
                </c:pt>
                <c:pt idx="682">
                  <c:v>-960.97299999999996</c:v>
                </c:pt>
                <c:pt idx="683" formatCode="0.00E+00">
                  <c:v>-1257.0999999999999</c:v>
                </c:pt>
                <c:pt idx="684" formatCode="0.00E+00">
                  <c:v>-1167.3</c:v>
                </c:pt>
                <c:pt idx="685">
                  <c:v>-737.36500000000001</c:v>
                </c:pt>
                <c:pt idx="686">
                  <c:v>-112.964</c:v>
                </c:pt>
                <c:pt idx="687">
                  <c:v>515.56899999999996</c:v>
                </c:pt>
                <c:pt idx="688">
                  <c:v>972.16600000000005</c:v>
                </c:pt>
                <c:pt idx="689" formatCode="0.00E+00">
                  <c:v>1141.47</c:v>
                </c:pt>
                <c:pt idx="690">
                  <c:v>995.84100000000001</c:v>
                </c:pt>
                <c:pt idx="691">
                  <c:v>594.23199999999997</c:v>
                </c:pt>
                <c:pt idx="692">
                  <c:v>56.536299999999997</c:v>
                </c:pt>
                <c:pt idx="693">
                  <c:v>-474.28199999999998</c:v>
                </c:pt>
                <c:pt idx="694">
                  <c:v>-867.28599999999994</c:v>
                </c:pt>
                <c:pt idx="695" formatCode="0.00E+00">
                  <c:v>-1031.07</c:v>
                </c:pt>
                <c:pt idx="696">
                  <c:v>-932.08399999999995</c:v>
                </c:pt>
                <c:pt idx="697">
                  <c:v>-598.33100000000002</c:v>
                </c:pt>
                <c:pt idx="698">
                  <c:v>-110.586</c:v>
                </c:pt>
                <c:pt idx="699">
                  <c:v>414.327</c:v>
                </c:pt>
                <c:pt idx="700">
                  <c:v>844.58900000000006</c:v>
                </c:pt>
                <c:pt idx="701" formatCode="0.00E+00">
                  <c:v>1064.25</c:v>
                </c:pt>
                <c:pt idx="702" formatCode="0.00E+00">
                  <c:v>1005.48</c:v>
                </c:pt>
                <c:pt idx="703">
                  <c:v>668.27800000000002</c:v>
                </c:pt>
                <c:pt idx="704">
                  <c:v>127.628</c:v>
                </c:pt>
                <c:pt idx="705">
                  <c:v>-478.29300000000001</c:v>
                </c:pt>
                <c:pt idx="706">
                  <c:v>-979.01700000000005</c:v>
                </c:pt>
                <c:pt idx="707" formatCode="0.00E+00">
                  <c:v>-1219.6500000000001</c:v>
                </c:pt>
                <c:pt idx="708" formatCode="0.00E+00">
                  <c:v>-1111.77</c:v>
                </c:pt>
                <c:pt idx="709">
                  <c:v>-666.346</c:v>
                </c:pt>
                <c:pt idx="710">
                  <c:v>0.115011</c:v>
                </c:pt>
                <c:pt idx="711">
                  <c:v>691.86099999999999</c:v>
                </c:pt>
                <c:pt idx="712" formatCode="0.00E+00">
                  <c:v>1189.3</c:v>
                </c:pt>
                <c:pt idx="713" formatCode="0.00E+00">
                  <c:v>1323.18</c:v>
                </c:pt>
                <c:pt idx="714" formatCode="0.00E+00">
                  <c:v>1037.94</c:v>
                </c:pt>
                <c:pt idx="715">
                  <c:v>416.988</c:v>
                </c:pt>
                <c:pt idx="716">
                  <c:v>-338.38400000000001</c:v>
                </c:pt>
                <c:pt idx="717">
                  <c:v>-972.92200000000003</c:v>
                </c:pt>
                <c:pt idx="718" formatCode="0.00E+00">
                  <c:v>-1265.3599999999999</c:v>
                </c:pt>
                <c:pt idx="719" formatCode="0.00E+00">
                  <c:v>-1113.05</c:v>
                </c:pt>
                <c:pt idx="720">
                  <c:v>-576.07299999999998</c:v>
                </c:pt>
                <c:pt idx="721">
                  <c:v>142.315</c:v>
                </c:pt>
                <c:pt idx="722">
                  <c:v>770.63199999999995</c:v>
                </c:pt>
                <c:pt idx="723" formatCode="0.00E+00">
                  <c:v>1072.44</c:v>
                </c:pt>
                <c:pt idx="724">
                  <c:v>939.51099999999997</c:v>
                </c:pt>
                <c:pt idx="725">
                  <c:v>436.54300000000001</c:v>
                </c:pt>
                <c:pt idx="726">
                  <c:v>-223.19800000000001</c:v>
                </c:pt>
                <c:pt idx="727">
                  <c:v>-765.19200000000001</c:v>
                </c:pt>
                <c:pt idx="728">
                  <c:v>-966.04</c:v>
                </c:pt>
                <c:pt idx="729">
                  <c:v>-743.61199999999997</c:v>
                </c:pt>
                <c:pt idx="730">
                  <c:v>-190.91200000000001</c:v>
                </c:pt>
                <c:pt idx="731">
                  <c:v>463.02300000000002</c:v>
                </c:pt>
                <c:pt idx="732">
                  <c:v>948.01800000000003</c:v>
                </c:pt>
                <c:pt idx="733" formatCode="0.00E+00">
                  <c:v>1062.5999999999999</c:v>
                </c:pt>
                <c:pt idx="734">
                  <c:v>752.86</c:v>
                </c:pt>
                <c:pt idx="735">
                  <c:v>130.47200000000001</c:v>
                </c:pt>
                <c:pt idx="736">
                  <c:v>-572.04499999999996</c:v>
                </c:pt>
                <c:pt idx="737" formatCode="0.00E+00">
                  <c:v>-1093.1400000000001</c:v>
                </c:pt>
                <c:pt idx="738" formatCode="0.00E+00">
                  <c:v>-1241.6199999999999</c:v>
                </c:pt>
                <c:pt idx="739">
                  <c:v>-963.52599999999995</c:v>
                </c:pt>
                <c:pt idx="740">
                  <c:v>-354.98700000000002</c:v>
                </c:pt>
                <c:pt idx="741">
                  <c:v>377.78199999999998</c:v>
                </c:pt>
                <c:pt idx="742">
                  <c:v>992.19500000000005</c:v>
                </c:pt>
                <c:pt idx="743" formatCode="0.00E+00">
                  <c:v>1292.53</c:v>
                </c:pt>
                <c:pt idx="744" formatCode="0.00E+00">
                  <c:v>1192.3699999999999</c:v>
                </c:pt>
                <c:pt idx="745">
                  <c:v>734.56700000000001</c:v>
                </c:pt>
                <c:pt idx="746">
                  <c:v>67.878100000000003</c:v>
                </c:pt>
                <c:pt idx="747">
                  <c:v>-604.774</c:v>
                </c:pt>
                <c:pt idx="748" formatCode="0.00E+00">
                  <c:v>-1088.4000000000001</c:v>
                </c:pt>
                <c:pt idx="749" formatCode="0.00E+00">
                  <c:v>-1251.93</c:v>
                </c:pt>
                <c:pt idx="750" formatCode="0.00E+00">
                  <c:v>-1061.53</c:v>
                </c:pt>
                <c:pt idx="751">
                  <c:v>-582.25800000000004</c:v>
                </c:pt>
                <c:pt idx="752">
                  <c:v>46.949300000000001</c:v>
                </c:pt>
                <c:pt idx="753">
                  <c:v>653.70500000000004</c:v>
                </c:pt>
                <c:pt idx="754" formatCode="0.00E+00">
                  <c:v>1076.8399999999999</c:v>
                </c:pt>
                <c:pt idx="755" formatCode="0.00E+00">
                  <c:v>1206.5</c:v>
                </c:pt>
                <c:pt idx="756" formatCode="0.00E+00">
                  <c:v>1010.44</c:v>
                </c:pt>
                <c:pt idx="757">
                  <c:v>539.86699999999996</c:v>
                </c:pt>
                <c:pt idx="758">
                  <c:v>-83.414900000000003</c:v>
                </c:pt>
                <c:pt idx="759">
                  <c:v>-698.86599999999999</c:v>
                </c:pt>
                <c:pt idx="760" formatCode="0.00E+00">
                  <c:v>-1140.8699999999999</c:v>
                </c:pt>
                <c:pt idx="761" formatCode="0.00E+00">
                  <c:v>-1279.3900000000001</c:v>
                </c:pt>
                <c:pt idx="762" formatCode="0.00E+00">
                  <c:v>-1062.6300000000001</c:v>
                </c:pt>
                <c:pt idx="763">
                  <c:v>-534.33199999999999</c:v>
                </c:pt>
                <c:pt idx="764">
                  <c:v>170.52500000000001</c:v>
                </c:pt>
                <c:pt idx="765">
                  <c:v>856.14099999999996</c:v>
                </c:pt>
                <c:pt idx="766" formatCode="0.00E+00">
                  <c:v>1317.15</c:v>
                </c:pt>
                <c:pt idx="767" formatCode="0.00E+00">
                  <c:v>1401.75</c:v>
                </c:pt>
                <c:pt idx="768" formatCode="0.00E+00">
                  <c:v>1066.53</c:v>
                </c:pt>
                <c:pt idx="769">
                  <c:v>396.26600000000002</c:v>
                </c:pt>
                <c:pt idx="770">
                  <c:v>-414.33300000000003</c:v>
                </c:pt>
                <c:pt idx="771" formatCode="0.00E+00">
                  <c:v>-1114.22</c:v>
                </c:pt>
                <c:pt idx="772" formatCode="0.00E+00">
                  <c:v>-1473.43</c:v>
                </c:pt>
                <c:pt idx="773" formatCode="0.00E+00">
                  <c:v>-1365.02</c:v>
                </c:pt>
                <c:pt idx="774">
                  <c:v>-817.36</c:v>
                </c:pt>
                <c:pt idx="775">
                  <c:v>-9.79129</c:v>
                </c:pt>
                <c:pt idx="776">
                  <c:v>785.15800000000002</c:v>
                </c:pt>
                <c:pt idx="777" formatCode="0.00E+00">
                  <c:v>1293.94</c:v>
                </c:pt>
                <c:pt idx="778" formatCode="0.00E+00">
                  <c:v>1339.91</c:v>
                </c:pt>
                <c:pt idx="779">
                  <c:v>913.94899999999996</c:v>
                </c:pt>
                <c:pt idx="780">
                  <c:v>183.96799999999999</c:v>
                </c:pt>
                <c:pt idx="781">
                  <c:v>-568.33199999999999</c:v>
                </c:pt>
                <c:pt idx="782" formatCode="0.00E+00">
                  <c:v>-1056.31</c:v>
                </c:pt>
                <c:pt idx="783" formatCode="0.00E+00">
                  <c:v>-1099.1099999999999</c:v>
                </c:pt>
                <c:pt idx="784">
                  <c:v>-694.00300000000004</c:v>
                </c:pt>
                <c:pt idx="785">
                  <c:v>-19.411000000000001</c:v>
                </c:pt>
                <c:pt idx="786">
                  <c:v>637.51499999999999</c:v>
                </c:pt>
                <c:pt idx="787" formatCode="0.00E+00">
                  <c:v>1000.62</c:v>
                </c:pt>
                <c:pt idx="788">
                  <c:v>918.16700000000003</c:v>
                </c:pt>
                <c:pt idx="789">
                  <c:v>424.221</c:v>
                </c:pt>
                <c:pt idx="790">
                  <c:v>-275.69099999999997</c:v>
                </c:pt>
                <c:pt idx="791">
                  <c:v>-890.24900000000002</c:v>
                </c:pt>
                <c:pt idx="792" formatCode="0.00E+00">
                  <c:v>-1162.57</c:v>
                </c:pt>
                <c:pt idx="793">
                  <c:v>-973.85199999999998</c:v>
                </c:pt>
                <c:pt idx="794">
                  <c:v>-387.19499999999999</c:v>
                </c:pt>
                <c:pt idx="795">
                  <c:v>379.87400000000002</c:v>
                </c:pt>
                <c:pt idx="796" formatCode="0.00E+00">
                  <c:v>1041.17</c:v>
                </c:pt>
                <c:pt idx="797" formatCode="0.00E+00">
                  <c:v>1351.98</c:v>
                </c:pt>
                <c:pt idx="798" formatCode="0.00E+00">
                  <c:v>1199.5899999999999</c:v>
                </c:pt>
                <c:pt idx="799">
                  <c:v>638.96900000000005</c:v>
                </c:pt>
                <c:pt idx="800">
                  <c:v>-136.68600000000001</c:v>
                </c:pt>
                <c:pt idx="801">
                  <c:v>-868.423</c:v>
                </c:pt>
                <c:pt idx="802" formatCode="0.00E+00">
                  <c:v>-1320.39</c:v>
                </c:pt>
                <c:pt idx="803" formatCode="0.00E+00">
                  <c:v>-1356.94</c:v>
                </c:pt>
                <c:pt idx="804">
                  <c:v>-981.60299999999995</c:v>
                </c:pt>
                <c:pt idx="805">
                  <c:v>-325.63200000000001</c:v>
                </c:pt>
                <c:pt idx="806">
                  <c:v>404.40300000000002</c:v>
                </c:pt>
                <c:pt idx="807">
                  <c:v>993.66</c:v>
                </c:pt>
                <c:pt idx="808" formatCode="0.00E+00">
                  <c:v>1280.29</c:v>
                </c:pt>
                <c:pt idx="809" formatCode="0.00E+00">
                  <c:v>1197.93</c:v>
                </c:pt>
                <c:pt idx="810">
                  <c:v>787.60799999999995</c:v>
                </c:pt>
                <c:pt idx="811">
                  <c:v>176.64599999999999</c:v>
                </c:pt>
                <c:pt idx="812">
                  <c:v>-463.35899999999998</c:v>
                </c:pt>
                <c:pt idx="813">
                  <c:v>-963.05399999999997</c:v>
                </c:pt>
                <c:pt idx="814" formatCode="0.00E+00">
                  <c:v>-1196.0899999999999</c:v>
                </c:pt>
                <c:pt idx="815" formatCode="0.00E+00">
                  <c:v>-1108.29</c:v>
                </c:pt>
                <c:pt idx="816">
                  <c:v>-727.47199999999998</c:v>
                </c:pt>
                <c:pt idx="817">
                  <c:v>-153.52199999999999</c:v>
                </c:pt>
                <c:pt idx="818">
                  <c:v>468.07</c:v>
                </c:pt>
                <c:pt idx="819">
                  <c:v>975.42899999999997</c:v>
                </c:pt>
                <c:pt idx="820" formatCode="0.00E+00">
                  <c:v>1227.69</c:v>
                </c:pt>
                <c:pt idx="821" formatCode="0.00E+00">
                  <c:v>1147.51</c:v>
                </c:pt>
                <c:pt idx="822">
                  <c:v>743.053</c:v>
                </c:pt>
                <c:pt idx="823">
                  <c:v>112.395</c:v>
                </c:pt>
                <c:pt idx="824">
                  <c:v>-576.02499999999998</c:v>
                </c:pt>
                <c:pt idx="825" formatCode="0.00E+00">
                  <c:v>-1124.8</c:v>
                </c:pt>
                <c:pt idx="826" formatCode="0.00E+00">
                  <c:v>-1363.69</c:v>
                </c:pt>
                <c:pt idx="827" formatCode="0.00E+00">
                  <c:v>-1206.31</c:v>
                </c:pt>
                <c:pt idx="828">
                  <c:v>-682.00199999999995</c:v>
                </c:pt>
                <c:pt idx="829">
                  <c:v>64.784599999999998</c:v>
                </c:pt>
                <c:pt idx="830">
                  <c:v>810.73900000000003</c:v>
                </c:pt>
                <c:pt idx="831" formatCode="0.00E+00">
                  <c:v>1318.64</c:v>
                </c:pt>
                <c:pt idx="832" formatCode="0.00E+00">
                  <c:v>1417.27</c:v>
                </c:pt>
                <c:pt idx="833" formatCode="0.00E+00">
                  <c:v>1066</c:v>
                </c:pt>
                <c:pt idx="834">
                  <c:v>374.2</c:v>
                </c:pt>
                <c:pt idx="835">
                  <c:v>-430.06799999999998</c:v>
                </c:pt>
                <c:pt idx="836" formatCode="0.00E+00">
                  <c:v>-1074.18</c:v>
                </c:pt>
                <c:pt idx="837" formatCode="0.00E+00">
                  <c:v>-1335.51</c:v>
                </c:pt>
                <c:pt idx="838" formatCode="0.00E+00">
                  <c:v>-1126.0899999999999</c:v>
                </c:pt>
                <c:pt idx="839">
                  <c:v>-531.31899999999996</c:v>
                </c:pt>
                <c:pt idx="840">
                  <c:v>220.547</c:v>
                </c:pt>
                <c:pt idx="841">
                  <c:v>844.33199999999999</c:v>
                </c:pt>
                <c:pt idx="842" formatCode="0.00E+00">
                  <c:v>1106.48</c:v>
                </c:pt>
                <c:pt idx="843">
                  <c:v>916.99400000000003</c:v>
                </c:pt>
                <c:pt idx="844">
                  <c:v>366.35599999999999</c:v>
                </c:pt>
                <c:pt idx="845">
                  <c:v>-309.721</c:v>
                </c:pt>
                <c:pt idx="846">
                  <c:v>-827.69200000000001</c:v>
                </c:pt>
                <c:pt idx="847">
                  <c:v>-972.99099999999999</c:v>
                </c:pt>
                <c:pt idx="848">
                  <c:v>-686.85599999999999</c:v>
                </c:pt>
                <c:pt idx="849">
                  <c:v>-89.745500000000007</c:v>
                </c:pt>
                <c:pt idx="850">
                  <c:v>569.33500000000004</c:v>
                </c:pt>
                <c:pt idx="851" formatCode="0.00E+00">
                  <c:v>1016.38</c:v>
                </c:pt>
                <c:pt idx="852" formatCode="0.00E+00">
                  <c:v>1064.0999999999999</c:v>
                </c:pt>
                <c:pt idx="853">
                  <c:v>684.375</c:v>
                </c:pt>
                <c:pt idx="854">
                  <c:v>16.198899999999998</c:v>
                </c:pt>
                <c:pt idx="855">
                  <c:v>-690.42</c:v>
                </c:pt>
                <c:pt idx="856" formatCode="0.00E+00">
                  <c:v>-1172.3699999999999</c:v>
                </c:pt>
                <c:pt idx="857" formatCode="0.00E+00">
                  <c:v>-1253.44</c:v>
                </c:pt>
                <c:pt idx="858">
                  <c:v>-905.34799999999996</c:v>
                </c:pt>
                <c:pt idx="859">
                  <c:v>-249.88</c:v>
                </c:pt>
                <c:pt idx="860">
                  <c:v>490.79</c:v>
                </c:pt>
                <c:pt idx="861" formatCode="0.00E+00">
                  <c:v>1073.17</c:v>
                </c:pt>
                <c:pt idx="862" formatCode="0.00E+00">
                  <c:v>1314.73</c:v>
                </c:pt>
                <c:pt idx="863" formatCode="0.00E+00">
                  <c:v>1151.27</c:v>
                </c:pt>
                <c:pt idx="864">
                  <c:v>648.40599999999995</c:v>
                </c:pt>
                <c:pt idx="865">
                  <c:v>-30.082999999999998</c:v>
                </c:pt>
                <c:pt idx="866">
                  <c:v>-679.07600000000002</c:v>
                </c:pt>
                <c:pt idx="867" formatCode="0.00E+00">
                  <c:v>-1114.07</c:v>
                </c:pt>
                <c:pt idx="868" formatCode="0.00E+00">
                  <c:v>-1222.3</c:v>
                </c:pt>
                <c:pt idx="869">
                  <c:v>-989.91200000000003</c:v>
                </c:pt>
                <c:pt idx="870">
                  <c:v>-496.24799999999999</c:v>
                </c:pt>
                <c:pt idx="871">
                  <c:v>115.87</c:v>
                </c:pt>
                <c:pt idx="872">
                  <c:v>681.42100000000005</c:v>
                </c:pt>
                <c:pt idx="873" formatCode="0.00E+00">
                  <c:v>1054.71</c:v>
                </c:pt>
                <c:pt idx="874" formatCode="0.00E+00">
                  <c:v>1143.54</c:v>
                </c:pt>
                <c:pt idx="875">
                  <c:v>929.74300000000005</c:v>
                </c:pt>
                <c:pt idx="876">
                  <c:v>470.01299999999998</c:v>
                </c:pt>
                <c:pt idx="877">
                  <c:v>-119.126</c:v>
                </c:pt>
                <c:pt idx="878">
                  <c:v>-688.51400000000001</c:v>
                </c:pt>
                <c:pt idx="879" formatCode="0.00E+00">
                  <c:v>-1087.1099999999999</c:v>
                </c:pt>
                <c:pt idx="880" formatCode="0.00E+00">
                  <c:v>-1200.48</c:v>
                </c:pt>
                <c:pt idx="881">
                  <c:v>-985.46299999999997</c:v>
                </c:pt>
                <c:pt idx="882">
                  <c:v>-485.57499999999999</c:v>
                </c:pt>
                <c:pt idx="883">
                  <c:v>173.506</c:v>
                </c:pt>
                <c:pt idx="884">
                  <c:v>812.05799999999999</c:v>
                </c:pt>
                <c:pt idx="885" formatCode="0.00E+00">
                  <c:v>1241.27</c:v>
                </c:pt>
                <c:pt idx="886" formatCode="0.00E+00">
                  <c:v>1320.69</c:v>
                </c:pt>
                <c:pt idx="887" formatCode="0.00E+00">
                  <c:v>1008.51</c:v>
                </c:pt>
                <c:pt idx="888">
                  <c:v>381.63799999999998</c:v>
                </c:pt>
                <c:pt idx="889">
                  <c:v>-380.66300000000001</c:v>
                </c:pt>
                <c:pt idx="890" formatCode="0.00E+00">
                  <c:v>-1045.1300000000001</c:v>
                </c:pt>
                <c:pt idx="891" formatCode="0.00E+00">
                  <c:v>-1394.85</c:v>
                </c:pt>
                <c:pt idx="892" formatCode="0.00E+00">
                  <c:v>-1306.25</c:v>
                </c:pt>
                <c:pt idx="893">
                  <c:v>-799.70500000000004</c:v>
                </c:pt>
                <c:pt idx="894">
                  <c:v>-38.595300000000002</c:v>
                </c:pt>
                <c:pt idx="895">
                  <c:v>722.59500000000003</c:v>
                </c:pt>
                <c:pt idx="896" formatCode="0.00E+00">
                  <c:v>1223.7</c:v>
                </c:pt>
                <c:pt idx="897" formatCode="0.00E+00">
                  <c:v>1290.97</c:v>
                </c:pt>
                <c:pt idx="898">
                  <c:v>906.11500000000001</c:v>
                </c:pt>
                <c:pt idx="899">
                  <c:v>219.48</c:v>
                </c:pt>
                <c:pt idx="900">
                  <c:v>-505.42700000000002</c:v>
                </c:pt>
                <c:pt idx="901">
                  <c:v>-993.78599999999994</c:v>
                </c:pt>
                <c:pt idx="902" formatCode="0.00E+00">
                  <c:v>-1065.24</c:v>
                </c:pt>
                <c:pt idx="903">
                  <c:v>-705.15099999999995</c:v>
                </c:pt>
                <c:pt idx="904">
                  <c:v>-72.297700000000006</c:v>
                </c:pt>
                <c:pt idx="905">
                  <c:v>564.84900000000005</c:v>
                </c:pt>
                <c:pt idx="906">
                  <c:v>939.35199999999998</c:v>
                </c:pt>
                <c:pt idx="907">
                  <c:v>895.70399999999995</c:v>
                </c:pt>
                <c:pt idx="908">
                  <c:v>452.34899999999999</c:v>
                </c:pt>
                <c:pt idx="909">
                  <c:v>-206.036</c:v>
                </c:pt>
                <c:pt idx="910">
                  <c:v>-805.37099999999998</c:v>
                </c:pt>
                <c:pt idx="911" formatCode="0.00E+00">
                  <c:v>-1095.73</c:v>
                </c:pt>
                <c:pt idx="912">
                  <c:v>-951.851</c:v>
                </c:pt>
                <c:pt idx="913">
                  <c:v>-419.87900000000002</c:v>
                </c:pt>
                <c:pt idx="914">
                  <c:v>303.82</c:v>
                </c:pt>
                <c:pt idx="915">
                  <c:v>949.74300000000005</c:v>
                </c:pt>
                <c:pt idx="916" formatCode="0.00E+00">
                  <c:v>1278.6300000000001</c:v>
                </c:pt>
                <c:pt idx="917" formatCode="0.00E+00">
                  <c:v>1170.55</c:v>
                </c:pt>
                <c:pt idx="918">
                  <c:v>663.67499999999995</c:v>
                </c:pt>
                <c:pt idx="919">
                  <c:v>-67.913700000000006</c:v>
                </c:pt>
                <c:pt idx="920">
                  <c:v>-780.53800000000001</c:v>
                </c:pt>
                <c:pt idx="921" formatCode="0.00E+00">
                  <c:v>-1244.4100000000001</c:v>
                </c:pt>
                <c:pt idx="922" formatCode="0.00E+00">
                  <c:v>-1318.51</c:v>
                </c:pt>
                <c:pt idx="923">
                  <c:v>-992.33199999999999</c:v>
                </c:pt>
                <c:pt idx="924">
                  <c:v>-379.90300000000002</c:v>
                </c:pt>
                <c:pt idx="925">
                  <c:v>326.47500000000002</c:v>
                </c:pt>
                <c:pt idx="926">
                  <c:v>918.99199999999996</c:v>
                </c:pt>
                <c:pt idx="927" formatCode="0.00E+00">
                  <c:v>1233.6400000000001</c:v>
                </c:pt>
                <c:pt idx="928" formatCode="0.00E+00">
                  <c:v>1193.68</c:v>
                </c:pt>
                <c:pt idx="929">
                  <c:v>825.45500000000004</c:v>
                </c:pt>
                <c:pt idx="930">
                  <c:v>242.715</c:v>
                </c:pt>
                <c:pt idx="931">
                  <c:v>-391.34899999999999</c:v>
                </c:pt>
                <c:pt idx="932">
                  <c:v>-908.46299999999997</c:v>
                </c:pt>
                <c:pt idx="933" formatCode="0.00E+00">
                  <c:v>-1175.8599999999999</c:v>
                </c:pt>
                <c:pt idx="934" formatCode="0.00E+00">
                  <c:v>-1127.8499999999999</c:v>
                </c:pt>
                <c:pt idx="935">
                  <c:v>-779.53700000000003</c:v>
                </c:pt>
                <c:pt idx="936">
                  <c:v>-221.23699999999999</c:v>
                </c:pt>
                <c:pt idx="937">
                  <c:v>405.53</c:v>
                </c:pt>
                <c:pt idx="938">
                  <c:v>938.03</c:v>
                </c:pt>
                <c:pt idx="939" formatCode="0.00E+00">
                  <c:v>1229.08</c:v>
                </c:pt>
                <c:pt idx="940" formatCode="0.00E+00">
                  <c:v>1189.5899999999999</c:v>
                </c:pt>
                <c:pt idx="941">
                  <c:v>814.53499999999997</c:v>
                </c:pt>
                <c:pt idx="942">
                  <c:v>190.94</c:v>
                </c:pt>
                <c:pt idx="943">
                  <c:v>-518.28700000000003</c:v>
                </c:pt>
                <c:pt idx="944" formatCode="0.00E+00">
                  <c:v>-1114.46</c:v>
                </c:pt>
                <c:pt idx="945" formatCode="0.00E+00">
                  <c:v>-1416.81</c:v>
                </c:pt>
                <c:pt idx="946" formatCode="0.00E+00">
                  <c:v>-1317.38</c:v>
                </c:pt>
                <c:pt idx="947">
                  <c:v>-819.19</c:v>
                </c:pt>
                <c:pt idx="948">
                  <c:v>-45.296500000000002</c:v>
                </c:pt>
                <c:pt idx="949">
                  <c:v>788.34199999999998</c:v>
                </c:pt>
                <c:pt idx="950" formatCode="0.00E+00">
                  <c:v>1430.87</c:v>
                </c:pt>
                <c:pt idx="951" formatCode="0.00E+00">
                  <c:v>1671.87</c:v>
                </c:pt>
                <c:pt idx="952" formatCode="0.00E+00">
                  <c:v>1410.4</c:v>
                </c:pt>
                <c:pt idx="953">
                  <c:v>695.01900000000001</c:v>
                </c:pt>
                <c:pt idx="954">
                  <c:v>-279.17599999999999</c:v>
                </c:pt>
                <c:pt idx="955" formatCode="0.00E+00">
                  <c:v>-1221.81</c:v>
                </c:pt>
                <c:pt idx="956" formatCode="0.00E+00">
                  <c:v>-1832.98</c:v>
                </c:pt>
                <c:pt idx="957" formatCode="0.00E+00">
                  <c:v>-1898.48</c:v>
                </c:pt>
                <c:pt idx="958" formatCode="0.00E+00">
                  <c:v>-1364.96</c:v>
                </c:pt>
                <c:pt idx="959">
                  <c:v>-367.892</c:v>
                </c:pt>
                <c:pt idx="960">
                  <c:v>799.77300000000002</c:v>
                </c:pt>
                <c:pt idx="961" formatCode="0.00E+00">
                  <c:v>1772.26</c:v>
                </c:pt>
                <c:pt idx="962" formatCode="0.00E+00">
                  <c:v>2225.71</c:v>
                </c:pt>
                <c:pt idx="963" formatCode="0.00E+00">
                  <c:v>1985.98</c:v>
                </c:pt>
                <c:pt idx="964" formatCode="0.00E+00">
                  <c:v>1094.18</c:v>
                </c:pt>
                <c:pt idx="965">
                  <c:v>-193.964</c:v>
                </c:pt>
                <c:pt idx="966" formatCode="0.00E+00">
                  <c:v>-1480.31</c:v>
                </c:pt>
                <c:pt idx="967" formatCode="0.00E+00">
                  <c:v>-2346.7600000000002</c:v>
                </c:pt>
                <c:pt idx="968" formatCode="0.00E+00">
                  <c:v>-2491.1999999999998</c:v>
                </c:pt>
                <c:pt idx="969" formatCode="0.00E+00">
                  <c:v>-1832.83</c:v>
                </c:pt>
                <c:pt idx="970">
                  <c:v>-549.45799999999997</c:v>
                </c:pt>
                <c:pt idx="971">
                  <c:v>967.697</c:v>
                </c:pt>
                <c:pt idx="972" formatCode="0.00E+00">
                  <c:v>2233.0700000000002</c:v>
                </c:pt>
                <c:pt idx="973" formatCode="0.00E+00">
                  <c:v>2821.96</c:v>
                </c:pt>
                <c:pt idx="974" formatCode="0.00E+00">
                  <c:v>2513</c:v>
                </c:pt>
                <c:pt idx="975" formatCode="0.00E+00">
                  <c:v>1370.53</c:v>
                </c:pt>
                <c:pt idx="976">
                  <c:v>-264.44299999999998</c:v>
                </c:pt>
                <c:pt idx="977" formatCode="0.00E+00">
                  <c:v>-1875.01</c:v>
                </c:pt>
                <c:pt idx="978" formatCode="0.00E+00">
                  <c:v>-2931.58</c:v>
                </c:pt>
                <c:pt idx="979" formatCode="0.00E+00">
                  <c:v>-3066.24</c:v>
                </c:pt>
              </c:numCache>
            </c:numRef>
          </c:yVal>
          <c:smooth val="1"/>
        </c:ser>
        <c:dLbls>
          <c:showLegendKey val="0"/>
          <c:showVal val="0"/>
          <c:showCatName val="0"/>
          <c:showSerName val="0"/>
          <c:showPercent val="0"/>
          <c:showBubbleSize val="0"/>
        </c:dLbls>
        <c:axId val="201105408"/>
        <c:axId val="201106944"/>
      </c:scatterChart>
      <c:valAx>
        <c:axId val="201105408"/>
        <c:scaling>
          <c:orientation val="minMax"/>
          <c:max val="20"/>
        </c:scaling>
        <c:delete val="0"/>
        <c:axPos val="b"/>
        <c:numFmt formatCode="General" sourceLinked="1"/>
        <c:majorTickMark val="out"/>
        <c:minorTickMark val="none"/>
        <c:tickLblPos val="nextTo"/>
        <c:crossAx val="201106944"/>
        <c:crosses val="autoZero"/>
        <c:crossBetween val="midCat"/>
      </c:valAx>
      <c:valAx>
        <c:axId val="201106944"/>
        <c:scaling>
          <c:orientation val="minMax"/>
        </c:scaling>
        <c:delete val="0"/>
        <c:axPos val="l"/>
        <c:majorGridlines/>
        <c:numFmt formatCode="General" sourceLinked="1"/>
        <c:majorTickMark val="out"/>
        <c:minorTickMark val="none"/>
        <c:tickLblPos val="nextTo"/>
        <c:crossAx val="201105408"/>
        <c:crosses val="autoZero"/>
        <c:crossBetween val="midCat"/>
      </c:valAx>
    </c:plotArea>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6 Hz Vehicle - Profile:</a:t>
            </a:r>
            <a:r>
              <a:rPr lang="en-US" baseline="0"/>
              <a:t> 3.5 Hz</a:t>
            </a:r>
            <a:endParaRPr lang="en-US"/>
          </a:p>
        </c:rich>
      </c:tx>
      <c:layout>
        <c:manualLayout>
          <c:xMode val="edge"/>
          <c:yMode val="edge"/>
          <c:x val="0.34314600059470712"/>
          <c:y val="2.5000000000000001E-2"/>
        </c:manualLayout>
      </c:layout>
      <c:overlay val="0"/>
    </c:title>
    <c:autoTitleDeleted val="0"/>
    <c:plotArea>
      <c:layout/>
      <c:scatterChart>
        <c:scatterStyle val="smoothMarker"/>
        <c:varyColors val="0"/>
        <c:ser>
          <c:idx val="2"/>
          <c:order val="0"/>
          <c:tx>
            <c:strRef>
              <c:f>thist_V5!$AK$2</c:f>
              <c:strCache>
                <c:ptCount val="1"/>
                <c:pt idx="0">
                  <c:v>3</c:v>
                </c:pt>
              </c:strCache>
            </c:strRef>
          </c:tx>
          <c:marker>
            <c:symbol val="none"/>
          </c:marker>
          <c:xVal>
            <c:numRef>
              <c:f>thist_V5!$AJ$9:$AJ$1364</c:f>
              <c:numCache>
                <c:formatCode>General</c:formatCode>
                <c:ptCount val="1356"/>
                <c:pt idx="0">
                  <c:v>0</c:v>
                </c:pt>
                <c:pt idx="1">
                  <c:v>2.6404E-2</c:v>
                </c:pt>
                <c:pt idx="2">
                  <c:v>5.2808099999999997E-2</c:v>
                </c:pt>
                <c:pt idx="3">
                  <c:v>7.9212099999999994E-2</c:v>
                </c:pt>
                <c:pt idx="4">
                  <c:v>0.105616</c:v>
                </c:pt>
                <c:pt idx="5">
                  <c:v>0.13202</c:v>
                </c:pt>
                <c:pt idx="6">
                  <c:v>0.15842400000000001</c:v>
                </c:pt>
                <c:pt idx="7">
                  <c:v>0.18482799999999999</c:v>
                </c:pt>
                <c:pt idx="8">
                  <c:v>0.211232</c:v>
                </c:pt>
                <c:pt idx="9">
                  <c:v>0.23763600000000001</c:v>
                </c:pt>
                <c:pt idx="10">
                  <c:v>0.26404</c:v>
                </c:pt>
                <c:pt idx="11">
                  <c:v>0.29044399999999998</c:v>
                </c:pt>
                <c:pt idx="12">
                  <c:v>0.31684800000000002</c:v>
                </c:pt>
                <c:pt idx="13">
                  <c:v>0.343252</c:v>
                </c:pt>
                <c:pt idx="14">
                  <c:v>0.36965599999999998</c:v>
                </c:pt>
                <c:pt idx="15">
                  <c:v>0.39606000000000002</c:v>
                </c:pt>
                <c:pt idx="16">
                  <c:v>0.42246499999999998</c:v>
                </c:pt>
                <c:pt idx="17">
                  <c:v>0.44886900000000002</c:v>
                </c:pt>
                <c:pt idx="18">
                  <c:v>0.475273</c:v>
                </c:pt>
                <c:pt idx="19">
                  <c:v>0.50167700000000004</c:v>
                </c:pt>
                <c:pt idx="20">
                  <c:v>0.52808100000000002</c:v>
                </c:pt>
                <c:pt idx="21">
                  <c:v>0.55448500000000001</c:v>
                </c:pt>
                <c:pt idx="22">
                  <c:v>0.58088899999999999</c:v>
                </c:pt>
                <c:pt idx="23">
                  <c:v>0.60729299999999997</c:v>
                </c:pt>
                <c:pt idx="24">
                  <c:v>0.63369699999999995</c:v>
                </c:pt>
                <c:pt idx="25">
                  <c:v>0.66010100000000005</c:v>
                </c:pt>
                <c:pt idx="26">
                  <c:v>0.68650500000000003</c:v>
                </c:pt>
                <c:pt idx="27">
                  <c:v>0.71290900000000001</c:v>
                </c:pt>
                <c:pt idx="28">
                  <c:v>0.739313</c:v>
                </c:pt>
                <c:pt idx="29">
                  <c:v>0.76571699999999998</c:v>
                </c:pt>
                <c:pt idx="30">
                  <c:v>0.79212099999999996</c:v>
                </c:pt>
                <c:pt idx="31">
                  <c:v>0.81852499999999995</c:v>
                </c:pt>
                <c:pt idx="32">
                  <c:v>0.84492900000000004</c:v>
                </c:pt>
                <c:pt idx="33">
                  <c:v>0.87133300000000002</c:v>
                </c:pt>
                <c:pt idx="34">
                  <c:v>0.89773700000000001</c:v>
                </c:pt>
                <c:pt idx="35">
                  <c:v>0.92414099999999999</c:v>
                </c:pt>
                <c:pt idx="36">
                  <c:v>0.95054499999999997</c:v>
                </c:pt>
                <c:pt idx="37">
                  <c:v>0.97694899999999996</c:v>
                </c:pt>
                <c:pt idx="38">
                  <c:v>1.00335</c:v>
                </c:pt>
                <c:pt idx="39">
                  <c:v>1.02976</c:v>
                </c:pt>
                <c:pt idx="40">
                  <c:v>1.05616</c:v>
                </c:pt>
                <c:pt idx="41">
                  <c:v>1.08257</c:v>
                </c:pt>
                <c:pt idx="42">
                  <c:v>1.10897</c:v>
                </c:pt>
                <c:pt idx="43">
                  <c:v>1.13537</c:v>
                </c:pt>
                <c:pt idx="44">
                  <c:v>1.16178</c:v>
                </c:pt>
                <c:pt idx="45">
                  <c:v>1.18818</c:v>
                </c:pt>
                <c:pt idx="46">
                  <c:v>1.2145900000000001</c:v>
                </c:pt>
                <c:pt idx="47">
                  <c:v>1.24099</c:v>
                </c:pt>
                <c:pt idx="48">
                  <c:v>1.26739</c:v>
                </c:pt>
                <c:pt idx="49">
                  <c:v>1.2938000000000001</c:v>
                </c:pt>
                <c:pt idx="50">
                  <c:v>1.3202</c:v>
                </c:pt>
                <c:pt idx="51">
                  <c:v>1.3466100000000001</c:v>
                </c:pt>
                <c:pt idx="52">
                  <c:v>1.3730100000000001</c:v>
                </c:pt>
                <c:pt idx="53">
                  <c:v>1.39941</c:v>
                </c:pt>
                <c:pt idx="54">
                  <c:v>1.4258200000000001</c:v>
                </c:pt>
                <c:pt idx="55">
                  <c:v>1.4522200000000001</c:v>
                </c:pt>
                <c:pt idx="56">
                  <c:v>1.4786300000000001</c:v>
                </c:pt>
                <c:pt idx="57">
                  <c:v>1.5050300000000001</c:v>
                </c:pt>
                <c:pt idx="58">
                  <c:v>1.5314300000000001</c:v>
                </c:pt>
                <c:pt idx="59">
                  <c:v>1.5578399999999999</c:v>
                </c:pt>
                <c:pt idx="60">
                  <c:v>1.5842400000000001</c:v>
                </c:pt>
                <c:pt idx="61">
                  <c:v>1.6106499999999999</c:v>
                </c:pt>
                <c:pt idx="62">
                  <c:v>1.6370499999999999</c:v>
                </c:pt>
                <c:pt idx="63">
                  <c:v>1.6634500000000001</c:v>
                </c:pt>
                <c:pt idx="64">
                  <c:v>1.6898599999999999</c:v>
                </c:pt>
                <c:pt idx="65">
                  <c:v>1.7162599999999999</c:v>
                </c:pt>
                <c:pt idx="66">
                  <c:v>1.7426699999999999</c:v>
                </c:pt>
                <c:pt idx="67">
                  <c:v>1.7690699999999999</c:v>
                </c:pt>
                <c:pt idx="68">
                  <c:v>1.7954699999999999</c:v>
                </c:pt>
                <c:pt idx="69">
                  <c:v>1.8218799999999999</c:v>
                </c:pt>
                <c:pt idx="70">
                  <c:v>1.8482799999999999</c:v>
                </c:pt>
                <c:pt idx="71">
                  <c:v>1.87469</c:v>
                </c:pt>
                <c:pt idx="72">
                  <c:v>1.9010899999999999</c:v>
                </c:pt>
                <c:pt idx="73">
                  <c:v>1.9274899999999999</c:v>
                </c:pt>
                <c:pt idx="74">
                  <c:v>1.9539</c:v>
                </c:pt>
                <c:pt idx="75">
                  <c:v>1.9802999999999999</c:v>
                </c:pt>
                <c:pt idx="76">
                  <c:v>2.00671</c:v>
                </c:pt>
                <c:pt idx="77">
                  <c:v>2.0331100000000002</c:v>
                </c:pt>
                <c:pt idx="78">
                  <c:v>2.05951</c:v>
                </c:pt>
                <c:pt idx="79">
                  <c:v>2.0859200000000002</c:v>
                </c:pt>
                <c:pt idx="80">
                  <c:v>2.11232</c:v>
                </c:pt>
                <c:pt idx="81">
                  <c:v>2.1387299999999998</c:v>
                </c:pt>
                <c:pt idx="82">
                  <c:v>2.16513</c:v>
                </c:pt>
                <c:pt idx="83">
                  <c:v>2.1915300000000002</c:v>
                </c:pt>
                <c:pt idx="84">
                  <c:v>2.21794</c:v>
                </c:pt>
                <c:pt idx="85">
                  <c:v>2.2443399999999998</c:v>
                </c:pt>
                <c:pt idx="86">
                  <c:v>2.27075</c:v>
                </c:pt>
                <c:pt idx="87">
                  <c:v>2.2971499999999998</c:v>
                </c:pt>
                <c:pt idx="88">
                  <c:v>2.32355</c:v>
                </c:pt>
                <c:pt idx="89">
                  <c:v>2.3499599999999998</c:v>
                </c:pt>
                <c:pt idx="90">
                  <c:v>2.37636</c:v>
                </c:pt>
                <c:pt idx="91">
                  <c:v>2.4027699999999999</c:v>
                </c:pt>
                <c:pt idx="92">
                  <c:v>2.4291700000000001</c:v>
                </c:pt>
                <c:pt idx="93">
                  <c:v>2.4555699999999998</c:v>
                </c:pt>
                <c:pt idx="94">
                  <c:v>2.4819800000000001</c:v>
                </c:pt>
                <c:pt idx="95">
                  <c:v>2.5083799999999998</c:v>
                </c:pt>
                <c:pt idx="96">
                  <c:v>2.5347900000000001</c:v>
                </c:pt>
                <c:pt idx="97">
                  <c:v>2.5611899999999999</c:v>
                </c:pt>
                <c:pt idx="98">
                  <c:v>2.5876000000000001</c:v>
                </c:pt>
                <c:pt idx="99">
                  <c:v>2.6139999999999999</c:v>
                </c:pt>
                <c:pt idx="100">
                  <c:v>2.6404000000000001</c:v>
                </c:pt>
                <c:pt idx="101">
                  <c:v>2.6668099999999999</c:v>
                </c:pt>
                <c:pt idx="102">
                  <c:v>2.6932100000000001</c:v>
                </c:pt>
                <c:pt idx="103">
                  <c:v>2.7196199999999999</c:v>
                </c:pt>
                <c:pt idx="104">
                  <c:v>2.7460200000000001</c:v>
                </c:pt>
                <c:pt idx="105">
                  <c:v>2.7724199999999999</c:v>
                </c:pt>
                <c:pt idx="106">
                  <c:v>2.7988300000000002</c:v>
                </c:pt>
                <c:pt idx="107">
                  <c:v>2.8252299999999999</c:v>
                </c:pt>
                <c:pt idx="108">
                  <c:v>2.8516400000000002</c:v>
                </c:pt>
                <c:pt idx="109">
                  <c:v>2.8780399999999999</c:v>
                </c:pt>
                <c:pt idx="110">
                  <c:v>2.9044400000000001</c:v>
                </c:pt>
                <c:pt idx="111">
                  <c:v>2.93085</c:v>
                </c:pt>
                <c:pt idx="112">
                  <c:v>2.9572500000000002</c:v>
                </c:pt>
                <c:pt idx="113">
                  <c:v>2.98366</c:v>
                </c:pt>
                <c:pt idx="114">
                  <c:v>3.0100600000000002</c:v>
                </c:pt>
                <c:pt idx="115">
                  <c:v>3.0364599999999999</c:v>
                </c:pt>
                <c:pt idx="116">
                  <c:v>3.0628700000000002</c:v>
                </c:pt>
                <c:pt idx="117">
                  <c:v>3.08927</c:v>
                </c:pt>
                <c:pt idx="118">
                  <c:v>3.1156799999999998</c:v>
                </c:pt>
                <c:pt idx="119">
                  <c:v>3.14208</c:v>
                </c:pt>
                <c:pt idx="120">
                  <c:v>3.1684800000000002</c:v>
                </c:pt>
                <c:pt idx="121">
                  <c:v>3.19489</c:v>
                </c:pt>
                <c:pt idx="122">
                  <c:v>3.2212900000000002</c:v>
                </c:pt>
                <c:pt idx="123">
                  <c:v>3.2477</c:v>
                </c:pt>
                <c:pt idx="124">
                  <c:v>3.2740999999999998</c:v>
                </c:pt>
                <c:pt idx="125">
                  <c:v>3.3005</c:v>
                </c:pt>
                <c:pt idx="126">
                  <c:v>3.3269099999999998</c:v>
                </c:pt>
                <c:pt idx="127">
                  <c:v>3.35331</c:v>
                </c:pt>
                <c:pt idx="128">
                  <c:v>3.3797199999999998</c:v>
                </c:pt>
                <c:pt idx="129">
                  <c:v>3.40612</c:v>
                </c:pt>
                <c:pt idx="130">
                  <c:v>3.4325199999999998</c:v>
                </c:pt>
                <c:pt idx="131">
                  <c:v>3.4589300000000001</c:v>
                </c:pt>
                <c:pt idx="132">
                  <c:v>3.4853299999999998</c:v>
                </c:pt>
                <c:pt idx="133">
                  <c:v>3.5117400000000001</c:v>
                </c:pt>
                <c:pt idx="134">
                  <c:v>3.5381399999999998</c:v>
                </c:pt>
                <c:pt idx="135">
                  <c:v>3.56454</c:v>
                </c:pt>
                <c:pt idx="136">
                  <c:v>3.5909499999999999</c:v>
                </c:pt>
                <c:pt idx="137">
                  <c:v>3.6173500000000001</c:v>
                </c:pt>
                <c:pt idx="138">
                  <c:v>3.6437599999999999</c:v>
                </c:pt>
                <c:pt idx="139">
                  <c:v>3.6701600000000001</c:v>
                </c:pt>
                <c:pt idx="140">
                  <c:v>3.6965599999999998</c:v>
                </c:pt>
                <c:pt idx="141">
                  <c:v>3.7229700000000001</c:v>
                </c:pt>
                <c:pt idx="142">
                  <c:v>3.7493699999999999</c:v>
                </c:pt>
                <c:pt idx="143">
                  <c:v>3.7757800000000001</c:v>
                </c:pt>
                <c:pt idx="144">
                  <c:v>3.8021799999999999</c:v>
                </c:pt>
                <c:pt idx="145">
                  <c:v>3.8285800000000001</c:v>
                </c:pt>
                <c:pt idx="146">
                  <c:v>3.8549899999999999</c:v>
                </c:pt>
                <c:pt idx="147">
                  <c:v>3.8813900000000001</c:v>
                </c:pt>
                <c:pt idx="148">
                  <c:v>3.9077999999999999</c:v>
                </c:pt>
                <c:pt idx="149">
                  <c:v>3.9342000000000001</c:v>
                </c:pt>
                <c:pt idx="150">
                  <c:v>3.9605999999999999</c:v>
                </c:pt>
                <c:pt idx="151">
                  <c:v>3.9870100000000002</c:v>
                </c:pt>
                <c:pt idx="152">
                  <c:v>4.0134100000000004</c:v>
                </c:pt>
                <c:pt idx="153">
                  <c:v>4.0398199999999997</c:v>
                </c:pt>
                <c:pt idx="154">
                  <c:v>4.0662200000000004</c:v>
                </c:pt>
                <c:pt idx="155">
                  <c:v>4.0926200000000001</c:v>
                </c:pt>
                <c:pt idx="156">
                  <c:v>4.1190300000000004</c:v>
                </c:pt>
                <c:pt idx="157">
                  <c:v>4.1454300000000002</c:v>
                </c:pt>
                <c:pt idx="158">
                  <c:v>4.1718400000000004</c:v>
                </c:pt>
                <c:pt idx="159">
                  <c:v>4.1982400000000002</c:v>
                </c:pt>
                <c:pt idx="160">
                  <c:v>4.2246499999999996</c:v>
                </c:pt>
                <c:pt idx="161">
                  <c:v>4.2510500000000002</c:v>
                </c:pt>
                <c:pt idx="162">
                  <c:v>4.27745</c:v>
                </c:pt>
                <c:pt idx="163">
                  <c:v>4.3038600000000002</c:v>
                </c:pt>
                <c:pt idx="164">
                  <c:v>4.33026</c:v>
                </c:pt>
                <c:pt idx="165">
                  <c:v>4.3566700000000003</c:v>
                </c:pt>
                <c:pt idx="166">
                  <c:v>4.38307</c:v>
                </c:pt>
                <c:pt idx="167">
                  <c:v>4.4094699999999998</c:v>
                </c:pt>
                <c:pt idx="168">
                  <c:v>4.43588</c:v>
                </c:pt>
                <c:pt idx="169">
                  <c:v>4.4622799999999998</c:v>
                </c:pt>
                <c:pt idx="170">
                  <c:v>4.4886900000000001</c:v>
                </c:pt>
                <c:pt idx="171">
                  <c:v>4.5150899999999998</c:v>
                </c:pt>
                <c:pt idx="172">
                  <c:v>4.5414899999999996</c:v>
                </c:pt>
                <c:pt idx="173">
                  <c:v>4.5678999999999998</c:v>
                </c:pt>
                <c:pt idx="174">
                  <c:v>4.5942999999999996</c:v>
                </c:pt>
                <c:pt idx="175">
                  <c:v>4.6207099999999999</c:v>
                </c:pt>
                <c:pt idx="176">
                  <c:v>4.6471099999999996</c:v>
                </c:pt>
                <c:pt idx="177">
                  <c:v>4.6735100000000003</c:v>
                </c:pt>
                <c:pt idx="178">
                  <c:v>4.6999199999999997</c:v>
                </c:pt>
                <c:pt idx="179">
                  <c:v>4.7263200000000003</c:v>
                </c:pt>
                <c:pt idx="180">
                  <c:v>4.7527299999999997</c:v>
                </c:pt>
                <c:pt idx="181">
                  <c:v>4.7791300000000003</c:v>
                </c:pt>
                <c:pt idx="182">
                  <c:v>4.8055300000000001</c:v>
                </c:pt>
                <c:pt idx="183">
                  <c:v>4.8319400000000003</c:v>
                </c:pt>
                <c:pt idx="184">
                  <c:v>4.8583400000000001</c:v>
                </c:pt>
                <c:pt idx="185">
                  <c:v>4.8847500000000004</c:v>
                </c:pt>
                <c:pt idx="186">
                  <c:v>4.9111500000000001</c:v>
                </c:pt>
                <c:pt idx="187">
                  <c:v>4.9375499999999999</c:v>
                </c:pt>
                <c:pt idx="188">
                  <c:v>4.9639600000000002</c:v>
                </c:pt>
                <c:pt idx="189">
                  <c:v>4.9903599999999999</c:v>
                </c:pt>
                <c:pt idx="190">
                  <c:v>5.0167700000000002</c:v>
                </c:pt>
                <c:pt idx="191">
                  <c:v>5.0431699999999999</c:v>
                </c:pt>
                <c:pt idx="192">
                  <c:v>5.0695699999999997</c:v>
                </c:pt>
                <c:pt idx="193">
                  <c:v>5.09598</c:v>
                </c:pt>
                <c:pt idx="194">
                  <c:v>5.1223799999999997</c:v>
                </c:pt>
                <c:pt idx="195">
                  <c:v>5.14879</c:v>
                </c:pt>
                <c:pt idx="196">
                  <c:v>5.1751899999999997</c:v>
                </c:pt>
                <c:pt idx="197">
                  <c:v>5.2015900000000004</c:v>
                </c:pt>
                <c:pt idx="198">
                  <c:v>5.2279999999999998</c:v>
                </c:pt>
                <c:pt idx="199">
                  <c:v>5.2544000000000004</c:v>
                </c:pt>
                <c:pt idx="200">
                  <c:v>5.2808099999999998</c:v>
                </c:pt>
                <c:pt idx="201">
                  <c:v>5.3072100000000004</c:v>
                </c:pt>
                <c:pt idx="202">
                  <c:v>5.3336100000000002</c:v>
                </c:pt>
                <c:pt idx="203">
                  <c:v>5.3600199999999996</c:v>
                </c:pt>
                <c:pt idx="204">
                  <c:v>5.3864200000000002</c:v>
                </c:pt>
                <c:pt idx="205">
                  <c:v>5.4128299999999996</c:v>
                </c:pt>
                <c:pt idx="206">
                  <c:v>5.4392300000000002</c:v>
                </c:pt>
                <c:pt idx="207">
                  <c:v>5.46563</c:v>
                </c:pt>
                <c:pt idx="208">
                  <c:v>5.4920400000000003</c:v>
                </c:pt>
                <c:pt idx="209">
                  <c:v>5.51844</c:v>
                </c:pt>
                <c:pt idx="210">
                  <c:v>5.5448500000000003</c:v>
                </c:pt>
                <c:pt idx="211">
                  <c:v>5.57125</c:v>
                </c:pt>
                <c:pt idx="212">
                  <c:v>5.5976499999999998</c:v>
                </c:pt>
                <c:pt idx="213">
                  <c:v>5.6240600000000001</c:v>
                </c:pt>
                <c:pt idx="214">
                  <c:v>5.6504599999999998</c:v>
                </c:pt>
                <c:pt idx="215">
                  <c:v>5.6768700000000001</c:v>
                </c:pt>
                <c:pt idx="216">
                  <c:v>5.7032699999999998</c:v>
                </c:pt>
                <c:pt idx="217">
                  <c:v>5.7296699999999996</c:v>
                </c:pt>
                <c:pt idx="218">
                  <c:v>5.7560799999999999</c:v>
                </c:pt>
                <c:pt idx="219">
                  <c:v>5.7824799999999996</c:v>
                </c:pt>
                <c:pt idx="220">
                  <c:v>5.8088899999999999</c:v>
                </c:pt>
                <c:pt idx="221">
                  <c:v>5.8352899999999996</c:v>
                </c:pt>
                <c:pt idx="222">
                  <c:v>5.8616999999999999</c:v>
                </c:pt>
                <c:pt idx="223">
                  <c:v>5.8880999999999997</c:v>
                </c:pt>
                <c:pt idx="224">
                  <c:v>5.9145000000000003</c:v>
                </c:pt>
                <c:pt idx="225">
                  <c:v>5.9409099999999997</c:v>
                </c:pt>
                <c:pt idx="226">
                  <c:v>5.9673100000000003</c:v>
                </c:pt>
                <c:pt idx="227">
                  <c:v>5.9937199999999997</c:v>
                </c:pt>
                <c:pt idx="228">
                  <c:v>6.0201200000000004</c:v>
                </c:pt>
                <c:pt idx="229">
                  <c:v>6.0465200000000001</c:v>
                </c:pt>
                <c:pt idx="230">
                  <c:v>6.0729300000000004</c:v>
                </c:pt>
                <c:pt idx="231">
                  <c:v>6.0993300000000001</c:v>
                </c:pt>
                <c:pt idx="232">
                  <c:v>6.1257400000000004</c:v>
                </c:pt>
                <c:pt idx="233">
                  <c:v>6.1521400000000002</c:v>
                </c:pt>
                <c:pt idx="234">
                  <c:v>6.1785399999999999</c:v>
                </c:pt>
                <c:pt idx="235">
                  <c:v>6.2049500000000002</c:v>
                </c:pt>
                <c:pt idx="236">
                  <c:v>6.2313499999999999</c:v>
                </c:pt>
                <c:pt idx="237">
                  <c:v>6.2577600000000002</c:v>
                </c:pt>
                <c:pt idx="238">
                  <c:v>6.28416</c:v>
                </c:pt>
                <c:pt idx="239">
                  <c:v>6.3105599999999997</c:v>
                </c:pt>
                <c:pt idx="240">
                  <c:v>6.33697</c:v>
                </c:pt>
                <c:pt idx="241">
                  <c:v>6.3633699999999997</c:v>
                </c:pt>
                <c:pt idx="242">
                  <c:v>6.38978</c:v>
                </c:pt>
                <c:pt idx="243">
                  <c:v>6.4161799999999998</c:v>
                </c:pt>
                <c:pt idx="244">
                  <c:v>6.4425800000000004</c:v>
                </c:pt>
                <c:pt idx="245">
                  <c:v>6.4689899999999998</c:v>
                </c:pt>
                <c:pt idx="246">
                  <c:v>6.4953900000000004</c:v>
                </c:pt>
                <c:pt idx="247">
                  <c:v>6.5217999999999998</c:v>
                </c:pt>
                <c:pt idx="248">
                  <c:v>6.5481999999999996</c:v>
                </c:pt>
                <c:pt idx="249">
                  <c:v>6.5746000000000002</c:v>
                </c:pt>
                <c:pt idx="250">
                  <c:v>6.6010099999999996</c:v>
                </c:pt>
                <c:pt idx="251">
                  <c:v>6.6274100000000002</c:v>
                </c:pt>
                <c:pt idx="252">
                  <c:v>6.6538199999999996</c:v>
                </c:pt>
                <c:pt idx="253">
                  <c:v>6.6802200000000003</c:v>
                </c:pt>
                <c:pt idx="254">
                  <c:v>6.70662</c:v>
                </c:pt>
                <c:pt idx="255">
                  <c:v>6.7330300000000003</c:v>
                </c:pt>
                <c:pt idx="256">
                  <c:v>6.75943</c:v>
                </c:pt>
                <c:pt idx="257">
                  <c:v>6.7858400000000003</c:v>
                </c:pt>
                <c:pt idx="258">
                  <c:v>6.8122400000000001</c:v>
                </c:pt>
                <c:pt idx="259">
                  <c:v>6.8386399999999998</c:v>
                </c:pt>
                <c:pt idx="260">
                  <c:v>6.8650500000000001</c:v>
                </c:pt>
                <c:pt idx="261">
                  <c:v>6.8914499999999999</c:v>
                </c:pt>
                <c:pt idx="262">
                  <c:v>6.9178600000000001</c:v>
                </c:pt>
                <c:pt idx="263">
                  <c:v>6.9442599999999999</c:v>
                </c:pt>
                <c:pt idx="264">
                  <c:v>6.9706599999999996</c:v>
                </c:pt>
                <c:pt idx="265">
                  <c:v>6.9970699999999999</c:v>
                </c:pt>
                <c:pt idx="266">
                  <c:v>7.0234699999999997</c:v>
                </c:pt>
                <c:pt idx="267">
                  <c:v>7.0498799999999999</c:v>
                </c:pt>
                <c:pt idx="268">
                  <c:v>7.0762799999999997</c:v>
                </c:pt>
                <c:pt idx="269">
                  <c:v>7.1026800000000003</c:v>
                </c:pt>
                <c:pt idx="270">
                  <c:v>7.1290899999999997</c:v>
                </c:pt>
                <c:pt idx="271">
                  <c:v>7.1554900000000004</c:v>
                </c:pt>
                <c:pt idx="272">
                  <c:v>7.1818999999999997</c:v>
                </c:pt>
                <c:pt idx="273">
                  <c:v>7.2083000000000004</c:v>
                </c:pt>
                <c:pt idx="274">
                  <c:v>7.2347000000000001</c:v>
                </c:pt>
                <c:pt idx="275">
                  <c:v>7.2611100000000004</c:v>
                </c:pt>
                <c:pt idx="276">
                  <c:v>7.2875100000000002</c:v>
                </c:pt>
                <c:pt idx="277">
                  <c:v>7.3139200000000004</c:v>
                </c:pt>
                <c:pt idx="278">
                  <c:v>7.3403200000000002</c:v>
                </c:pt>
                <c:pt idx="279">
                  <c:v>7.3667199999999999</c:v>
                </c:pt>
                <c:pt idx="280">
                  <c:v>7.3931300000000002</c:v>
                </c:pt>
                <c:pt idx="281">
                  <c:v>7.41953</c:v>
                </c:pt>
                <c:pt idx="282">
                  <c:v>7.4459400000000002</c:v>
                </c:pt>
                <c:pt idx="283">
                  <c:v>7.47234</c:v>
                </c:pt>
                <c:pt idx="284">
                  <c:v>7.4987500000000002</c:v>
                </c:pt>
                <c:pt idx="285">
                  <c:v>7.52515</c:v>
                </c:pt>
                <c:pt idx="286">
                  <c:v>7.5515499999999998</c:v>
                </c:pt>
                <c:pt idx="287">
                  <c:v>7.57796</c:v>
                </c:pt>
                <c:pt idx="288">
                  <c:v>7.6043599999999998</c:v>
                </c:pt>
                <c:pt idx="289">
                  <c:v>7.6307700000000001</c:v>
                </c:pt>
                <c:pt idx="290">
                  <c:v>7.6571699999999998</c:v>
                </c:pt>
                <c:pt idx="291">
                  <c:v>7.6835699999999996</c:v>
                </c:pt>
                <c:pt idx="292">
                  <c:v>7.7099799999999998</c:v>
                </c:pt>
                <c:pt idx="293">
                  <c:v>7.7363799999999996</c:v>
                </c:pt>
                <c:pt idx="294">
                  <c:v>7.7627899999999999</c:v>
                </c:pt>
                <c:pt idx="295">
                  <c:v>7.7891899999999996</c:v>
                </c:pt>
                <c:pt idx="296">
                  <c:v>7.8155900000000003</c:v>
                </c:pt>
                <c:pt idx="297">
                  <c:v>7.8419999999999996</c:v>
                </c:pt>
                <c:pt idx="298">
                  <c:v>7.8684000000000003</c:v>
                </c:pt>
                <c:pt idx="299">
                  <c:v>7.8948099999999997</c:v>
                </c:pt>
                <c:pt idx="300">
                  <c:v>7.9212100000000003</c:v>
                </c:pt>
                <c:pt idx="301">
                  <c:v>7.9476100000000001</c:v>
                </c:pt>
                <c:pt idx="302">
                  <c:v>7.9740200000000003</c:v>
                </c:pt>
                <c:pt idx="303">
                  <c:v>8.0004200000000001</c:v>
                </c:pt>
                <c:pt idx="304">
                  <c:v>8.0268300000000004</c:v>
                </c:pt>
                <c:pt idx="305">
                  <c:v>8.0532299999999992</c:v>
                </c:pt>
                <c:pt idx="306">
                  <c:v>8.0796299999999999</c:v>
                </c:pt>
                <c:pt idx="307">
                  <c:v>8.1060400000000001</c:v>
                </c:pt>
                <c:pt idx="308">
                  <c:v>8.1324400000000008</c:v>
                </c:pt>
                <c:pt idx="309">
                  <c:v>8.1588499999999993</c:v>
                </c:pt>
                <c:pt idx="310">
                  <c:v>8.1852499999999999</c:v>
                </c:pt>
                <c:pt idx="311">
                  <c:v>8.2116500000000006</c:v>
                </c:pt>
                <c:pt idx="312">
                  <c:v>8.2380600000000008</c:v>
                </c:pt>
                <c:pt idx="313">
                  <c:v>8.2644599999999997</c:v>
                </c:pt>
                <c:pt idx="314">
                  <c:v>8.29087</c:v>
                </c:pt>
                <c:pt idx="315">
                  <c:v>8.3172700000000006</c:v>
                </c:pt>
                <c:pt idx="316">
                  <c:v>8.3436699999999995</c:v>
                </c:pt>
                <c:pt idx="317">
                  <c:v>8.3700799999999997</c:v>
                </c:pt>
                <c:pt idx="318">
                  <c:v>8.3964800000000004</c:v>
                </c:pt>
                <c:pt idx="319">
                  <c:v>8.4228900000000007</c:v>
                </c:pt>
                <c:pt idx="320">
                  <c:v>8.4492899999999995</c:v>
                </c:pt>
                <c:pt idx="321">
                  <c:v>8.4756900000000002</c:v>
                </c:pt>
                <c:pt idx="322">
                  <c:v>8.5021000000000004</c:v>
                </c:pt>
                <c:pt idx="323">
                  <c:v>8.5284999999999993</c:v>
                </c:pt>
                <c:pt idx="324">
                  <c:v>8.5549099999999996</c:v>
                </c:pt>
                <c:pt idx="325">
                  <c:v>8.5813100000000002</c:v>
                </c:pt>
                <c:pt idx="326">
                  <c:v>8.6077100000000009</c:v>
                </c:pt>
                <c:pt idx="327">
                  <c:v>8.6341199999999994</c:v>
                </c:pt>
                <c:pt idx="328">
                  <c:v>8.66052</c:v>
                </c:pt>
                <c:pt idx="329">
                  <c:v>8.6869300000000003</c:v>
                </c:pt>
                <c:pt idx="330">
                  <c:v>8.7133299999999991</c:v>
                </c:pt>
                <c:pt idx="331">
                  <c:v>8.7397299999999998</c:v>
                </c:pt>
                <c:pt idx="332">
                  <c:v>8.76614</c:v>
                </c:pt>
                <c:pt idx="333">
                  <c:v>8.7925400000000007</c:v>
                </c:pt>
                <c:pt idx="334">
                  <c:v>8.8189499999999992</c:v>
                </c:pt>
                <c:pt idx="335">
                  <c:v>8.8453499999999998</c:v>
                </c:pt>
                <c:pt idx="336">
                  <c:v>8.8717500000000005</c:v>
                </c:pt>
                <c:pt idx="337">
                  <c:v>8.8981600000000007</c:v>
                </c:pt>
                <c:pt idx="338">
                  <c:v>8.9245599999999996</c:v>
                </c:pt>
                <c:pt idx="339">
                  <c:v>8.9509699999999999</c:v>
                </c:pt>
                <c:pt idx="340">
                  <c:v>8.9773700000000005</c:v>
                </c:pt>
                <c:pt idx="341">
                  <c:v>9.0037699999999994</c:v>
                </c:pt>
                <c:pt idx="342">
                  <c:v>9.0301799999999997</c:v>
                </c:pt>
                <c:pt idx="343">
                  <c:v>9.0565800000000003</c:v>
                </c:pt>
                <c:pt idx="344">
                  <c:v>9.0829900000000006</c:v>
                </c:pt>
                <c:pt idx="345">
                  <c:v>9.1093899999999994</c:v>
                </c:pt>
                <c:pt idx="346">
                  <c:v>9.1357999999999997</c:v>
                </c:pt>
                <c:pt idx="347">
                  <c:v>9.1622000000000003</c:v>
                </c:pt>
                <c:pt idx="348">
                  <c:v>9.1885999999999992</c:v>
                </c:pt>
                <c:pt idx="349">
                  <c:v>9.2150099999999995</c:v>
                </c:pt>
                <c:pt idx="350">
                  <c:v>9.2414100000000001</c:v>
                </c:pt>
                <c:pt idx="351">
                  <c:v>9.2678200000000004</c:v>
                </c:pt>
                <c:pt idx="352">
                  <c:v>9.2942199999999993</c:v>
                </c:pt>
                <c:pt idx="353">
                  <c:v>9.3206199999999999</c:v>
                </c:pt>
                <c:pt idx="354">
                  <c:v>9.3470300000000002</c:v>
                </c:pt>
                <c:pt idx="355">
                  <c:v>9.3734300000000008</c:v>
                </c:pt>
                <c:pt idx="356">
                  <c:v>9.3998399999999993</c:v>
                </c:pt>
                <c:pt idx="357">
                  <c:v>9.42624</c:v>
                </c:pt>
                <c:pt idx="358">
                  <c:v>9.4526400000000006</c:v>
                </c:pt>
                <c:pt idx="359">
                  <c:v>9.4790500000000009</c:v>
                </c:pt>
                <c:pt idx="360">
                  <c:v>9.5054499999999997</c:v>
                </c:pt>
                <c:pt idx="361">
                  <c:v>9.53186</c:v>
                </c:pt>
                <c:pt idx="362">
                  <c:v>9.5582600000000006</c:v>
                </c:pt>
                <c:pt idx="363">
                  <c:v>9.5846599999999995</c:v>
                </c:pt>
                <c:pt idx="364">
                  <c:v>9.6110699999999998</c:v>
                </c:pt>
                <c:pt idx="365">
                  <c:v>9.6374700000000004</c:v>
                </c:pt>
                <c:pt idx="366">
                  <c:v>9.6638800000000007</c:v>
                </c:pt>
                <c:pt idx="367">
                  <c:v>9.6902799999999996</c:v>
                </c:pt>
                <c:pt idx="368">
                  <c:v>9.7166800000000002</c:v>
                </c:pt>
                <c:pt idx="369">
                  <c:v>9.7430900000000005</c:v>
                </c:pt>
                <c:pt idx="370">
                  <c:v>9.7694899999999993</c:v>
                </c:pt>
                <c:pt idx="371">
                  <c:v>9.7958999999999996</c:v>
                </c:pt>
                <c:pt idx="372">
                  <c:v>9.8223000000000003</c:v>
                </c:pt>
                <c:pt idx="373">
                  <c:v>9.8486999999999991</c:v>
                </c:pt>
                <c:pt idx="374">
                  <c:v>9.8751099999999994</c:v>
                </c:pt>
                <c:pt idx="375">
                  <c:v>9.90151</c:v>
                </c:pt>
                <c:pt idx="376">
                  <c:v>9.9279200000000003</c:v>
                </c:pt>
                <c:pt idx="377">
                  <c:v>9.9543199999999992</c:v>
                </c:pt>
                <c:pt idx="378">
                  <c:v>9.9807199999999998</c:v>
                </c:pt>
                <c:pt idx="379">
                  <c:v>10.007099999999999</c:v>
                </c:pt>
                <c:pt idx="380">
                  <c:v>10.0335</c:v>
                </c:pt>
                <c:pt idx="381">
                  <c:v>10.059900000000001</c:v>
                </c:pt>
                <c:pt idx="382">
                  <c:v>10.0863</c:v>
                </c:pt>
                <c:pt idx="383">
                  <c:v>10.1127</c:v>
                </c:pt>
                <c:pt idx="384">
                  <c:v>10.139099999999999</c:v>
                </c:pt>
                <c:pt idx="385">
                  <c:v>10.1656</c:v>
                </c:pt>
                <c:pt idx="386">
                  <c:v>10.192</c:v>
                </c:pt>
                <c:pt idx="387">
                  <c:v>10.218400000000001</c:v>
                </c:pt>
                <c:pt idx="388">
                  <c:v>10.2448</c:v>
                </c:pt>
                <c:pt idx="389">
                  <c:v>10.2712</c:v>
                </c:pt>
                <c:pt idx="390">
                  <c:v>10.297599999999999</c:v>
                </c:pt>
                <c:pt idx="391">
                  <c:v>10.324</c:v>
                </c:pt>
                <c:pt idx="392">
                  <c:v>10.3504</c:v>
                </c:pt>
                <c:pt idx="393">
                  <c:v>10.376799999999999</c:v>
                </c:pt>
                <c:pt idx="394">
                  <c:v>10.4032</c:v>
                </c:pt>
                <c:pt idx="395">
                  <c:v>10.429600000000001</c:v>
                </c:pt>
                <c:pt idx="396">
                  <c:v>10.456</c:v>
                </c:pt>
                <c:pt idx="397">
                  <c:v>10.4824</c:v>
                </c:pt>
                <c:pt idx="398">
                  <c:v>10.508800000000001</c:v>
                </c:pt>
                <c:pt idx="399">
                  <c:v>10.5352</c:v>
                </c:pt>
                <c:pt idx="400">
                  <c:v>10.5616</c:v>
                </c:pt>
                <c:pt idx="401">
                  <c:v>10.587999999999999</c:v>
                </c:pt>
                <c:pt idx="402">
                  <c:v>10.6144</c:v>
                </c:pt>
                <c:pt idx="403">
                  <c:v>10.6408</c:v>
                </c:pt>
                <c:pt idx="404">
                  <c:v>10.667199999999999</c:v>
                </c:pt>
                <c:pt idx="405">
                  <c:v>10.6936</c:v>
                </c:pt>
                <c:pt idx="406">
                  <c:v>10.72</c:v>
                </c:pt>
                <c:pt idx="407">
                  <c:v>10.7464</c:v>
                </c:pt>
                <c:pt idx="408">
                  <c:v>10.7728</c:v>
                </c:pt>
                <c:pt idx="409">
                  <c:v>10.799200000000001</c:v>
                </c:pt>
                <c:pt idx="410">
                  <c:v>10.825699999999999</c:v>
                </c:pt>
                <c:pt idx="411">
                  <c:v>10.8521</c:v>
                </c:pt>
                <c:pt idx="412">
                  <c:v>10.878500000000001</c:v>
                </c:pt>
                <c:pt idx="413">
                  <c:v>10.9049</c:v>
                </c:pt>
                <c:pt idx="414">
                  <c:v>10.9313</c:v>
                </c:pt>
                <c:pt idx="415">
                  <c:v>10.957700000000001</c:v>
                </c:pt>
                <c:pt idx="416">
                  <c:v>10.9841</c:v>
                </c:pt>
                <c:pt idx="417">
                  <c:v>11.0105</c:v>
                </c:pt>
                <c:pt idx="418">
                  <c:v>11.036899999999999</c:v>
                </c:pt>
                <c:pt idx="419">
                  <c:v>11.0633</c:v>
                </c:pt>
                <c:pt idx="420">
                  <c:v>11.089700000000001</c:v>
                </c:pt>
                <c:pt idx="421">
                  <c:v>11.116099999999999</c:v>
                </c:pt>
                <c:pt idx="422">
                  <c:v>11.1425</c:v>
                </c:pt>
                <c:pt idx="423">
                  <c:v>11.168900000000001</c:v>
                </c:pt>
                <c:pt idx="424">
                  <c:v>11.1953</c:v>
                </c:pt>
                <c:pt idx="425">
                  <c:v>11.2217</c:v>
                </c:pt>
                <c:pt idx="426">
                  <c:v>11.248100000000001</c:v>
                </c:pt>
                <c:pt idx="427">
                  <c:v>11.2745</c:v>
                </c:pt>
                <c:pt idx="428">
                  <c:v>11.3009</c:v>
                </c:pt>
                <c:pt idx="429">
                  <c:v>11.327299999999999</c:v>
                </c:pt>
                <c:pt idx="430">
                  <c:v>11.3537</c:v>
                </c:pt>
                <c:pt idx="431">
                  <c:v>11.380100000000001</c:v>
                </c:pt>
                <c:pt idx="432">
                  <c:v>11.406499999999999</c:v>
                </c:pt>
                <c:pt idx="433">
                  <c:v>11.4329</c:v>
                </c:pt>
                <c:pt idx="434">
                  <c:v>11.459300000000001</c:v>
                </c:pt>
                <c:pt idx="435">
                  <c:v>11.485799999999999</c:v>
                </c:pt>
                <c:pt idx="436">
                  <c:v>11.5122</c:v>
                </c:pt>
                <c:pt idx="437">
                  <c:v>11.538600000000001</c:v>
                </c:pt>
                <c:pt idx="438">
                  <c:v>11.565</c:v>
                </c:pt>
                <c:pt idx="439">
                  <c:v>11.5914</c:v>
                </c:pt>
                <c:pt idx="440">
                  <c:v>11.617800000000001</c:v>
                </c:pt>
                <c:pt idx="441">
                  <c:v>11.6442</c:v>
                </c:pt>
                <c:pt idx="442">
                  <c:v>11.6706</c:v>
                </c:pt>
                <c:pt idx="443">
                  <c:v>11.696999999999999</c:v>
                </c:pt>
                <c:pt idx="444">
                  <c:v>11.7234</c:v>
                </c:pt>
                <c:pt idx="445">
                  <c:v>11.7498</c:v>
                </c:pt>
                <c:pt idx="446">
                  <c:v>11.776199999999999</c:v>
                </c:pt>
                <c:pt idx="447">
                  <c:v>11.8026</c:v>
                </c:pt>
                <c:pt idx="448">
                  <c:v>11.829000000000001</c:v>
                </c:pt>
                <c:pt idx="449">
                  <c:v>11.855399999999999</c:v>
                </c:pt>
                <c:pt idx="450">
                  <c:v>11.8818</c:v>
                </c:pt>
                <c:pt idx="451">
                  <c:v>11.908200000000001</c:v>
                </c:pt>
                <c:pt idx="452">
                  <c:v>11.9346</c:v>
                </c:pt>
                <c:pt idx="453">
                  <c:v>11.961</c:v>
                </c:pt>
                <c:pt idx="454">
                  <c:v>11.987399999999999</c:v>
                </c:pt>
                <c:pt idx="455">
                  <c:v>12.0138</c:v>
                </c:pt>
                <c:pt idx="456">
                  <c:v>12.0402</c:v>
                </c:pt>
                <c:pt idx="457">
                  <c:v>12.066599999999999</c:v>
                </c:pt>
                <c:pt idx="458">
                  <c:v>12.093</c:v>
                </c:pt>
                <c:pt idx="459">
                  <c:v>12.1195</c:v>
                </c:pt>
                <c:pt idx="460">
                  <c:v>12.145899999999999</c:v>
                </c:pt>
                <c:pt idx="461">
                  <c:v>12.1723</c:v>
                </c:pt>
                <c:pt idx="462">
                  <c:v>12.198700000000001</c:v>
                </c:pt>
                <c:pt idx="463">
                  <c:v>12.225099999999999</c:v>
                </c:pt>
                <c:pt idx="464">
                  <c:v>12.2515</c:v>
                </c:pt>
                <c:pt idx="465">
                  <c:v>12.277900000000001</c:v>
                </c:pt>
                <c:pt idx="466">
                  <c:v>12.3043</c:v>
                </c:pt>
                <c:pt idx="467">
                  <c:v>12.3307</c:v>
                </c:pt>
                <c:pt idx="468">
                  <c:v>12.357100000000001</c:v>
                </c:pt>
                <c:pt idx="469">
                  <c:v>12.3835</c:v>
                </c:pt>
                <c:pt idx="470">
                  <c:v>12.4099</c:v>
                </c:pt>
                <c:pt idx="471">
                  <c:v>12.436299999999999</c:v>
                </c:pt>
                <c:pt idx="472">
                  <c:v>12.4627</c:v>
                </c:pt>
                <c:pt idx="473">
                  <c:v>12.489100000000001</c:v>
                </c:pt>
                <c:pt idx="474">
                  <c:v>12.515499999999999</c:v>
                </c:pt>
                <c:pt idx="475">
                  <c:v>12.5419</c:v>
                </c:pt>
                <c:pt idx="476">
                  <c:v>12.568300000000001</c:v>
                </c:pt>
                <c:pt idx="477">
                  <c:v>12.5947</c:v>
                </c:pt>
                <c:pt idx="478">
                  <c:v>12.6211</c:v>
                </c:pt>
                <c:pt idx="479">
                  <c:v>12.647500000000001</c:v>
                </c:pt>
                <c:pt idx="480">
                  <c:v>12.6739</c:v>
                </c:pt>
                <c:pt idx="481">
                  <c:v>12.7003</c:v>
                </c:pt>
                <c:pt idx="482">
                  <c:v>12.726699999999999</c:v>
                </c:pt>
                <c:pt idx="483">
                  <c:v>12.7531</c:v>
                </c:pt>
                <c:pt idx="484">
                  <c:v>12.7796</c:v>
                </c:pt>
                <c:pt idx="485">
                  <c:v>12.805999999999999</c:v>
                </c:pt>
                <c:pt idx="486">
                  <c:v>12.8324</c:v>
                </c:pt>
                <c:pt idx="487">
                  <c:v>12.8588</c:v>
                </c:pt>
                <c:pt idx="488">
                  <c:v>12.885199999999999</c:v>
                </c:pt>
                <c:pt idx="489">
                  <c:v>12.9116</c:v>
                </c:pt>
                <c:pt idx="490">
                  <c:v>12.938000000000001</c:v>
                </c:pt>
                <c:pt idx="491">
                  <c:v>12.964399999999999</c:v>
                </c:pt>
                <c:pt idx="492">
                  <c:v>12.9908</c:v>
                </c:pt>
                <c:pt idx="493">
                  <c:v>13.017200000000001</c:v>
                </c:pt>
                <c:pt idx="494">
                  <c:v>13.0436</c:v>
                </c:pt>
                <c:pt idx="495">
                  <c:v>13.07</c:v>
                </c:pt>
                <c:pt idx="496">
                  <c:v>13.096399999999999</c:v>
                </c:pt>
                <c:pt idx="497">
                  <c:v>13.1228</c:v>
                </c:pt>
                <c:pt idx="498">
                  <c:v>13.1492</c:v>
                </c:pt>
                <c:pt idx="499">
                  <c:v>13.175599999999999</c:v>
                </c:pt>
                <c:pt idx="500">
                  <c:v>13.202</c:v>
                </c:pt>
                <c:pt idx="501">
                  <c:v>13.228400000000001</c:v>
                </c:pt>
                <c:pt idx="502">
                  <c:v>13.254799999999999</c:v>
                </c:pt>
                <c:pt idx="503">
                  <c:v>13.2812</c:v>
                </c:pt>
                <c:pt idx="504">
                  <c:v>13.307600000000001</c:v>
                </c:pt>
                <c:pt idx="505">
                  <c:v>13.334</c:v>
                </c:pt>
                <c:pt idx="506">
                  <c:v>13.3604</c:v>
                </c:pt>
                <c:pt idx="507">
                  <c:v>13.386799999999999</c:v>
                </c:pt>
                <c:pt idx="508">
                  <c:v>13.4132</c:v>
                </c:pt>
                <c:pt idx="509">
                  <c:v>13.4397</c:v>
                </c:pt>
                <c:pt idx="510">
                  <c:v>13.466100000000001</c:v>
                </c:pt>
                <c:pt idx="511">
                  <c:v>13.4925</c:v>
                </c:pt>
                <c:pt idx="512">
                  <c:v>13.5189</c:v>
                </c:pt>
                <c:pt idx="513">
                  <c:v>13.545299999999999</c:v>
                </c:pt>
                <c:pt idx="514">
                  <c:v>13.5717</c:v>
                </c:pt>
                <c:pt idx="515">
                  <c:v>13.598100000000001</c:v>
                </c:pt>
                <c:pt idx="516">
                  <c:v>13.624499999999999</c:v>
                </c:pt>
                <c:pt idx="517">
                  <c:v>13.6509</c:v>
                </c:pt>
                <c:pt idx="518">
                  <c:v>13.677300000000001</c:v>
                </c:pt>
                <c:pt idx="519">
                  <c:v>13.7037</c:v>
                </c:pt>
                <c:pt idx="520">
                  <c:v>13.7301</c:v>
                </c:pt>
                <c:pt idx="521">
                  <c:v>13.756500000000001</c:v>
                </c:pt>
                <c:pt idx="522">
                  <c:v>13.7829</c:v>
                </c:pt>
                <c:pt idx="523">
                  <c:v>13.8093</c:v>
                </c:pt>
                <c:pt idx="524">
                  <c:v>13.835699999999999</c:v>
                </c:pt>
                <c:pt idx="525">
                  <c:v>13.8621</c:v>
                </c:pt>
                <c:pt idx="526">
                  <c:v>13.888500000000001</c:v>
                </c:pt>
                <c:pt idx="527">
                  <c:v>13.914899999999999</c:v>
                </c:pt>
                <c:pt idx="528">
                  <c:v>13.9413</c:v>
                </c:pt>
                <c:pt idx="529">
                  <c:v>13.967700000000001</c:v>
                </c:pt>
                <c:pt idx="530">
                  <c:v>13.9941</c:v>
                </c:pt>
                <c:pt idx="531">
                  <c:v>14.0205</c:v>
                </c:pt>
                <c:pt idx="532">
                  <c:v>14.046900000000001</c:v>
                </c:pt>
                <c:pt idx="533">
                  <c:v>14.0733</c:v>
                </c:pt>
                <c:pt idx="534">
                  <c:v>14.0998</c:v>
                </c:pt>
                <c:pt idx="535">
                  <c:v>14.126200000000001</c:v>
                </c:pt>
                <c:pt idx="536">
                  <c:v>14.1526</c:v>
                </c:pt>
                <c:pt idx="537">
                  <c:v>14.179</c:v>
                </c:pt>
                <c:pt idx="538">
                  <c:v>14.205399999999999</c:v>
                </c:pt>
                <c:pt idx="539">
                  <c:v>14.2318</c:v>
                </c:pt>
                <c:pt idx="540">
                  <c:v>14.2582</c:v>
                </c:pt>
                <c:pt idx="541">
                  <c:v>14.284599999999999</c:v>
                </c:pt>
                <c:pt idx="542">
                  <c:v>14.311</c:v>
                </c:pt>
                <c:pt idx="543">
                  <c:v>14.337400000000001</c:v>
                </c:pt>
                <c:pt idx="544">
                  <c:v>14.363799999999999</c:v>
                </c:pt>
                <c:pt idx="545">
                  <c:v>14.3902</c:v>
                </c:pt>
                <c:pt idx="546">
                  <c:v>14.416600000000001</c:v>
                </c:pt>
                <c:pt idx="547">
                  <c:v>14.443</c:v>
                </c:pt>
                <c:pt idx="548">
                  <c:v>14.4694</c:v>
                </c:pt>
                <c:pt idx="549">
                  <c:v>14.495799999999999</c:v>
                </c:pt>
                <c:pt idx="550">
                  <c:v>14.5222</c:v>
                </c:pt>
                <c:pt idx="551">
                  <c:v>14.5486</c:v>
                </c:pt>
                <c:pt idx="552">
                  <c:v>14.574999999999999</c:v>
                </c:pt>
                <c:pt idx="553">
                  <c:v>14.6014</c:v>
                </c:pt>
                <c:pt idx="554">
                  <c:v>14.627800000000001</c:v>
                </c:pt>
                <c:pt idx="555">
                  <c:v>14.654199999999999</c:v>
                </c:pt>
                <c:pt idx="556">
                  <c:v>14.6806</c:v>
                </c:pt>
                <c:pt idx="557">
                  <c:v>14.707000000000001</c:v>
                </c:pt>
                <c:pt idx="558">
                  <c:v>14.7334</c:v>
                </c:pt>
                <c:pt idx="559">
                  <c:v>14.7599</c:v>
                </c:pt>
                <c:pt idx="560">
                  <c:v>14.786300000000001</c:v>
                </c:pt>
                <c:pt idx="561">
                  <c:v>14.8127</c:v>
                </c:pt>
                <c:pt idx="562">
                  <c:v>14.8391</c:v>
                </c:pt>
                <c:pt idx="563">
                  <c:v>14.865500000000001</c:v>
                </c:pt>
                <c:pt idx="564">
                  <c:v>14.8919</c:v>
                </c:pt>
                <c:pt idx="565">
                  <c:v>14.9183</c:v>
                </c:pt>
                <c:pt idx="566">
                  <c:v>14.944699999999999</c:v>
                </c:pt>
                <c:pt idx="567">
                  <c:v>14.9711</c:v>
                </c:pt>
                <c:pt idx="568">
                  <c:v>14.9975</c:v>
                </c:pt>
                <c:pt idx="569">
                  <c:v>15.023899999999999</c:v>
                </c:pt>
                <c:pt idx="570">
                  <c:v>15.0503</c:v>
                </c:pt>
                <c:pt idx="571">
                  <c:v>15.076700000000001</c:v>
                </c:pt>
                <c:pt idx="572">
                  <c:v>15.1031</c:v>
                </c:pt>
                <c:pt idx="573">
                  <c:v>15.1295</c:v>
                </c:pt>
                <c:pt idx="574">
                  <c:v>15.155900000000001</c:v>
                </c:pt>
                <c:pt idx="575">
                  <c:v>15.1823</c:v>
                </c:pt>
                <c:pt idx="576">
                  <c:v>15.2087</c:v>
                </c:pt>
                <c:pt idx="577">
                  <c:v>15.235099999999999</c:v>
                </c:pt>
                <c:pt idx="578">
                  <c:v>15.2615</c:v>
                </c:pt>
                <c:pt idx="579">
                  <c:v>15.2879</c:v>
                </c:pt>
                <c:pt idx="580">
                  <c:v>15.314299999999999</c:v>
                </c:pt>
                <c:pt idx="581">
                  <c:v>15.3407</c:v>
                </c:pt>
                <c:pt idx="582">
                  <c:v>15.367100000000001</c:v>
                </c:pt>
                <c:pt idx="583">
                  <c:v>15.393599999999999</c:v>
                </c:pt>
                <c:pt idx="584">
                  <c:v>15.42</c:v>
                </c:pt>
                <c:pt idx="585">
                  <c:v>15.446400000000001</c:v>
                </c:pt>
                <c:pt idx="586">
                  <c:v>15.472799999999999</c:v>
                </c:pt>
                <c:pt idx="587">
                  <c:v>15.4992</c:v>
                </c:pt>
                <c:pt idx="588">
                  <c:v>15.525600000000001</c:v>
                </c:pt>
                <c:pt idx="589">
                  <c:v>15.552</c:v>
                </c:pt>
                <c:pt idx="590">
                  <c:v>15.5784</c:v>
                </c:pt>
                <c:pt idx="591">
                  <c:v>15.604799999999999</c:v>
                </c:pt>
                <c:pt idx="592">
                  <c:v>15.6312</c:v>
                </c:pt>
                <c:pt idx="593">
                  <c:v>15.6576</c:v>
                </c:pt>
                <c:pt idx="594">
                  <c:v>15.683999999999999</c:v>
                </c:pt>
                <c:pt idx="595">
                  <c:v>15.7104</c:v>
                </c:pt>
                <c:pt idx="596">
                  <c:v>15.736800000000001</c:v>
                </c:pt>
                <c:pt idx="597">
                  <c:v>15.763199999999999</c:v>
                </c:pt>
                <c:pt idx="598">
                  <c:v>15.7896</c:v>
                </c:pt>
                <c:pt idx="599">
                  <c:v>15.816000000000001</c:v>
                </c:pt>
                <c:pt idx="600">
                  <c:v>15.8424</c:v>
                </c:pt>
                <c:pt idx="601">
                  <c:v>15.8688</c:v>
                </c:pt>
                <c:pt idx="602">
                  <c:v>15.895200000000001</c:v>
                </c:pt>
                <c:pt idx="603">
                  <c:v>15.9216</c:v>
                </c:pt>
                <c:pt idx="604">
                  <c:v>15.948</c:v>
                </c:pt>
                <c:pt idx="605">
                  <c:v>15.974399999999999</c:v>
                </c:pt>
                <c:pt idx="606">
                  <c:v>16.000800000000002</c:v>
                </c:pt>
                <c:pt idx="607">
                  <c:v>16.027200000000001</c:v>
                </c:pt>
                <c:pt idx="608">
                  <c:v>16.053699999999999</c:v>
                </c:pt>
                <c:pt idx="609">
                  <c:v>16.080100000000002</c:v>
                </c:pt>
                <c:pt idx="610">
                  <c:v>16.1065</c:v>
                </c:pt>
                <c:pt idx="611">
                  <c:v>16.132899999999999</c:v>
                </c:pt>
                <c:pt idx="612">
                  <c:v>16.159300000000002</c:v>
                </c:pt>
                <c:pt idx="613">
                  <c:v>16.185700000000001</c:v>
                </c:pt>
                <c:pt idx="614">
                  <c:v>16.2121</c:v>
                </c:pt>
                <c:pt idx="615">
                  <c:v>16.238499999999998</c:v>
                </c:pt>
                <c:pt idx="616">
                  <c:v>16.264900000000001</c:v>
                </c:pt>
                <c:pt idx="617">
                  <c:v>16.2913</c:v>
                </c:pt>
                <c:pt idx="618">
                  <c:v>16.317699999999999</c:v>
                </c:pt>
                <c:pt idx="619">
                  <c:v>16.344100000000001</c:v>
                </c:pt>
                <c:pt idx="620">
                  <c:v>16.3705</c:v>
                </c:pt>
                <c:pt idx="621">
                  <c:v>16.396899999999999</c:v>
                </c:pt>
                <c:pt idx="622">
                  <c:v>16.423300000000001</c:v>
                </c:pt>
                <c:pt idx="623">
                  <c:v>16.4497</c:v>
                </c:pt>
                <c:pt idx="624">
                  <c:v>16.476099999999999</c:v>
                </c:pt>
                <c:pt idx="625">
                  <c:v>16.502500000000001</c:v>
                </c:pt>
                <c:pt idx="626">
                  <c:v>16.5289</c:v>
                </c:pt>
                <c:pt idx="627">
                  <c:v>16.555299999999999</c:v>
                </c:pt>
                <c:pt idx="628">
                  <c:v>16.581700000000001</c:v>
                </c:pt>
                <c:pt idx="629">
                  <c:v>16.6081</c:v>
                </c:pt>
                <c:pt idx="630">
                  <c:v>16.634499999999999</c:v>
                </c:pt>
                <c:pt idx="631">
                  <c:v>16.660900000000002</c:v>
                </c:pt>
                <c:pt idx="632">
                  <c:v>16.6873</c:v>
                </c:pt>
                <c:pt idx="633">
                  <c:v>16.713799999999999</c:v>
                </c:pt>
                <c:pt idx="634">
                  <c:v>16.740200000000002</c:v>
                </c:pt>
                <c:pt idx="635">
                  <c:v>16.7666</c:v>
                </c:pt>
                <c:pt idx="636">
                  <c:v>16.792999999999999</c:v>
                </c:pt>
                <c:pt idx="637">
                  <c:v>16.819400000000002</c:v>
                </c:pt>
                <c:pt idx="638">
                  <c:v>16.845800000000001</c:v>
                </c:pt>
                <c:pt idx="639">
                  <c:v>16.872199999999999</c:v>
                </c:pt>
                <c:pt idx="640">
                  <c:v>16.898599999999998</c:v>
                </c:pt>
                <c:pt idx="641">
                  <c:v>16.925000000000001</c:v>
                </c:pt>
                <c:pt idx="642">
                  <c:v>16.9514</c:v>
                </c:pt>
                <c:pt idx="643">
                  <c:v>16.977799999999998</c:v>
                </c:pt>
                <c:pt idx="644">
                  <c:v>17.004200000000001</c:v>
                </c:pt>
                <c:pt idx="645">
                  <c:v>17.0306</c:v>
                </c:pt>
                <c:pt idx="646">
                  <c:v>17.056999999999999</c:v>
                </c:pt>
                <c:pt idx="647">
                  <c:v>17.083400000000001</c:v>
                </c:pt>
                <c:pt idx="648">
                  <c:v>17.1098</c:v>
                </c:pt>
                <c:pt idx="649">
                  <c:v>17.136199999999999</c:v>
                </c:pt>
                <c:pt idx="650">
                  <c:v>17.162600000000001</c:v>
                </c:pt>
                <c:pt idx="651">
                  <c:v>17.189</c:v>
                </c:pt>
                <c:pt idx="652">
                  <c:v>17.215399999999999</c:v>
                </c:pt>
                <c:pt idx="653">
                  <c:v>17.241800000000001</c:v>
                </c:pt>
                <c:pt idx="654">
                  <c:v>17.2682</c:v>
                </c:pt>
                <c:pt idx="655">
                  <c:v>17.294599999999999</c:v>
                </c:pt>
                <c:pt idx="656">
                  <c:v>17.321000000000002</c:v>
                </c:pt>
                <c:pt idx="657">
                  <c:v>17.3474</c:v>
                </c:pt>
                <c:pt idx="658">
                  <c:v>17.373899999999999</c:v>
                </c:pt>
                <c:pt idx="659">
                  <c:v>17.400300000000001</c:v>
                </c:pt>
                <c:pt idx="660">
                  <c:v>17.4267</c:v>
                </c:pt>
                <c:pt idx="661">
                  <c:v>17.453099999999999</c:v>
                </c:pt>
                <c:pt idx="662">
                  <c:v>17.479500000000002</c:v>
                </c:pt>
                <c:pt idx="663">
                  <c:v>17.5059</c:v>
                </c:pt>
                <c:pt idx="664">
                  <c:v>17.532299999999999</c:v>
                </c:pt>
                <c:pt idx="665">
                  <c:v>17.558700000000002</c:v>
                </c:pt>
                <c:pt idx="666">
                  <c:v>17.585100000000001</c:v>
                </c:pt>
                <c:pt idx="667">
                  <c:v>17.611499999999999</c:v>
                </c:pt>
                <c:pt idx="668">
                  <c:v>17.637899999999998</c:v>
                </c:pt>
                <c:pt idx="669">
                  <c:v>17.664300000000001</c:v>
                </c:pt>
                <c:pt idx="670">
                  <c:v>17.6907</c:v>
                </c:pt>
                <c:pt idx="671">
                  <c:v>17.717099999999999</c:v>
                </c:pt>
                <c:pt idx="672">
                  <c:v>17.743500000000001</c:v>
                </c:pt>
                <c:pt idx="673">
                  <c:v>17.7699</c:v>
                </c:pt>
                <c:pt idx="674">
                  <c:v>17.796299999999999</c:v>
                </c:pt>
                <c:pt idx="675">
                  <c:v>17.822700000000001</c:v>
                </c:pt>
                <c:pt idx="676">
                  <c:v>17.8491</c:v>
                </c:pt>
                <c:pt idx="677">
                  <c:v>17.875499999999999</c:v>
                </c:pt>
                <c:pt idx="678">
                  <c:v>17.901900000000001</c:v>
                </c:pt>
                <c:pt idx="679">
                  <c:v>17.9283</c:v>
                </c:pt>
                <c:pt idx="680">
                  <c:v>17.954699999999999</c:v>
                </c:pt>
                <c:pt idx="681">
                  <c:v>17.981100000000001</c:v>
                </c:pt>
                <c:pt idx="682">
                  <c:v>18.0075</c:v>
                </c:pt>
                <c:pt idx="683">
                  <c:v>18.033999999999999</c:v>
                </c:pt>
                <c:pt idx="684">
                  <c:v>18.060400000000001</c:v>
                </c:pt>
                <c:pt idx="685">
                  <c:v>18.0868</c:v>
                </c:pt>
                <c:pt idx="686">
                  <c:v>18.113199999999999</c:v>
                </c:pt>
                <c:pt idx="687">
                  <c:v>18.139600000000002</c:v>
                </c:pt>
                <c:pt idx="688">
                  <c:v>18.166</c:v>
                </c:pt>
                <c:pt idx="689">
                  <c:v>18.192399999999999</c:v>
                </c:pt>
                <c:pt idx="690">
                  <c:v>18.218800000000002</c:v>
                </c:pt>
                <c:pt idx="691">
                  <c:v>18.245200000000001</c:v>
                </c:pt>
                <c:pt idx="692">
                  <c:v>18.271599999999999</c:v>
                </c:pt>
                <c:pt idx="693">
                  <c:v>18.297999999999998</c:v>
                </c:pt>
                <c:pt idx="694">
                  <c:v>18.324400000000001</c:v>
                </c:pt>
                <c:pt idx="695">
                  <c:v>18.3508</c:v>
                </c:pt>
                <c:pt idx="696">
                  <c:v>18.377199999999998</c:v>
                </c:pt>
                <c:pt idx="697">
                  <c:v>18.403600000000001</c:v>
                </c:pt>
                <c:pt idx="698">
                  <c:v>18.43</c:v>
                </c:pt>
                <c:pt idx="699">
                  <c:v>18.456399999999999</c:v>
                </c:pt>
                <c:pt idx="700">
                  <c:v>18.482800000000001</c:v>
                </c:pt>
                <c:pt idx="701">
                  <c:v>18.5092</c:v>
                </c:pt>
                <c:pt idx="702">
                  <c:v>18.535599999999999</c:v>
                </c:pt>
                <c:pt idx="703">
                  <c:v>18.562000000000001</c:v>
                </c:pt>
                <c:pt idx="704">
                  <c:v>18.5884</c:v>
                </c:pt>
                <c:pt idx="705">
                  <c:v>18.614799999999999</c:v>
                </c:pt>
                <c:pt idx="706">
                  <c:v>18.641200000000001</c:v>
                </c:pt>
                <c:pt idx="707">
                  <c:v>18.6677</c:v>
                </c:pt>
                <c:pt idx="708">
                  <c:v>18.694099999999999</c:v>
                </c:pt>
                <c:pt idx="709">
                  <c:v>18.720500000000001</c:v>
                </c:pt>
                <c:pt idx="710">
                  <c:v>18.7469</c:v>
                </c:pt>
                <c:pt idx="711">
                  <c:v>18.773299999999999</c:v>
                </c:pt>
                <c:pt idx="712">
                  <c:v>18.799700000000001</c:v>
                </c:pt>
                <c:pt idx="713">
                  <c:v>18.8261</c:v>
                </c:pt>
                <c:pt idx="714">
                  <c:v>18.852499999999999</c:v>
                </c:pt>
                <c:pt idx="715">
                  <c:v>18.878900000000002</c:v>
                </c:pt>
                <c:pt idx="716">
                  <c:v>18.9053</c:v>
                </c:pt>
                <c:pt idx="717">
                  <c:v>18.931699999999999</c:v>
                </c:pt>
                <c:pt idx="718">
                  <c:v>18.958100000000002</c:v>
                </c:pt>
                <c:pt idx="719">
                  <c:v>18.984500000000001</c:v>
                </c:pt>
                <c:pt idx="720">
                  <c:v>19.010899999999999</c:v>
                </c:pt>
                <c:pt idx="721">
                  <c:v>19.037299999999998</c:v>
                </c:pt>
                <c:pt idx="722">
                  <c:v>19.063700000000001</c:v>
                </c:pt>
                <c:pt idx="723">
                  <c:v>19.0901</c:v>
                </c:pt>
                <c:pt idx="724">
                  <c:v>19.116499999999998</c:v>
                </c:pt>
                <c:pt idx="725">
                  <c:v>19.142900000000001</c:v>
                </c:pt>
                <c:pt idx="726">
                  <c:v>19.1693</c:v>
                </c:pt>
                <c:pt idx="727">
                  <c:v>19.195699999999999</c:v>
                </c:pt>
                <c:pt idx="728">
                  <c:v>19.222100000000001</c:v>
                </c:pt>
                <c:pt idx="729">
                  <c:v>19.2485</c:v>
                </c:pt>
                <c:pt idx="730">
                  <c:v>19.274899999999999</c:v>
                </c:pt>
                <c:pt idx="731">
                  <c:v>19.301300000000001</c:v>
                </c:pt>
                <c:pt idx="732">
                  <c:v>19.3278</c:v>
                </c:pt>
                <c:pt idx="733">
                  <c:v>19.354199999999999</c:v>
                </c:pt>
                <c:pt idx="734">
                  <c:v>19.380600000000001</c:v>
                </c:pt>
                <c:pt idx="735">
                  <c:v>19.407</c:v>
                </c:pt>
                <c:pt idx="736">
                  <c:v>19.433399999999999</c:v>
                </c:pt>
                <c:pt idx="737">
                  <c:v>19.459800000000001</c:v>
                </c:pt>
                <c:pt idx="738">
                  <c:v>19.4862</c:v>
                </c:pt>
                <c:pt idx="739">
                  <c:v>19.512599999999999</c:v>
                </c:pt>
                <c:pt idx="740">
                  <c:v>19.539000000000001</c:v>
                </c:pt>
                <c:pt idx="741">
                  <c:v>19.5654</c:v>
                </c:pt>
                <c:pt idx="742">
                  <c:v>19.591799999999999</c:v>
                </c:pt>
                <c:pt idx="743">
                  <c:v>19.618200000000002</c:v>
                </c:pt>
                <c:pt idx="744">
                  <c:v>19.644600000000001</c:v>
                </c:pt>
                <c:pt idx="745">
                  <c:v>19.670999999999999</c:v>
                </c:pt>
                <c:pt idx="746">
                  <c:v>19.697399999999998</c:v>
                </c:pt>
                <c:pt idx="747">
                  <c:v>19.723800000000001</c:v>
                </c:pt>
                <c:pt idx="748">
                  <c:v>19.7502</c:v>
                </c:pt>
                <c:pt idx="749">
                  <c:v>19.776599999999998</c:v>
                </c:pt>
                <c:pt idx="750">
                  <c:v>19.803000000000001</c:v>
                </c:pt>
                <c:pt idx="751">
                  <c:v>19.8294</c:v>
                </c:pt>
                <c:pt idx="752">
                  <c:v>19.855799999999999</c:v>
                </c:pt>
                <c:pt idx="753">
                  <c:v>19.882200000000001</c:v>
                </c:pt>
                <c:pt idx="754">
                  <c:v>19.9086</c:v>
                </c:pt>
                <c:pt idx="755">
                  <c:v>19.934999999999999</c:v>
                </c:pt>
                <c:pt idx="756">
                  <c:v>19.961400000000001</c:v>
                </c:pt>
                <c:pt idx="757">
                  <c:v>19.9879</c:v>
                </c:pt>
                <c:pt idx="758">
                  <c:v>20.014299999999999</c:v>
                </c:pt>
                <c:pt idx="759">
                  <c:v>20.040700000000001</c:v>
                </c:pt>
                <c:pt idx="760">
                  <c:v>20.0671</c:v>
                </c:pt>
                <c:pt idx="761">
                  <c:v>20.093499999999999</c:v>
                </c:pt>
                <c:pt idx="762">
                  <c:v>20.119900000000001</c:v>
                </c:pt>
                <c:pt idx="763">
                  <c:v>20.1463</c:v>
                </c:pt>
                <c:pt idx="764">
                  <c:v>20.172699999999999</c:v>
                </c:pt>
                <c:pt idx="765">
                  <c:v>20.199100000000001</c:v>
                </c:pt>
                <c:pt idx="766">
                  <c:v>20.2255</c:v>
                </c:pt>
                <c:pt idx="767">
                  <c:v>20.251899999999999</c:v>
                </c:pt>
                <c:pt idx="768">
                  <c:v>20.278300000000002</c:v>
                </c:pt>
                <c:pt idx="769">
                  <c:v>20.3047</c:v>
                </c:pt>
                <c:pt idx="770">
                  <c:v>20.331099999999999</c:v>
                </c:pt>
                <c:pt idx="771">
                  <c:v>20.357500000000002</c:v>
                </c:pt>
                <c:pt idx="772">
                  <c:v>20.383900000000001</c:v>
                </c:pt>
                <c:pt idx="773">
                  <c:v>20.410299999999999</c:v>
                </c:pt>
                <c:pt idx="774">
                  <c:v>20.436699999999998</c:v>
                </c:pt>
                <c:pt idx="775">
                  <c:v>20.463100000000001</c:v>
                </c:pt>
                <c:pt idx="776">
                  <c:v>20.4895</c:v>
                </c:pt>
                <c:pt idx="777">
                  <c:v>20.515899999999998</c:v>
                </c:pt>
                <c:pt idx="778">
                  <c:v>20.542300000000001</c:v>
                </c:pt>
                <c:pt idx="779">
                  <c:v>20.5687</c:v>
                </c:pt>
                <c:pt idx="780">
                  <c:v>20.595099999999999</c:v>
                </c:pt>
                <c:pt idx="781">
                  <c:v>20.621500000000001</c:v>
                </c:pt>
                <c:pt idx="782">
                  <c:v>20.648</c:v>
                </c:pt>
                <c:pt idx="783">
                  <c:v>20.674399999999999</c:v>
                </c:pt>
                <c:pt idx="784">
                  <c:v>20.700800000000001</c:v>
                </c:pt>
                <c:pt idx="785">
                  <c:v>20.7272</c:v>
                </c:pt>
                <c:pt idx="786">
                  <c:v>20.753599999999999</c:v>
                </c:pt>
                <c:pt idx="787">
                  <c:v>20.78</c:v>
                </c:pt>
                <c:pt idx="788">
                  <c:v>20.8064</c:v>
                </c:pt>
                <c:pt idx="789">
                  <c:v>20.832799999999999</c:v>
                </c:pt>
                <c:pt idx="790">
                  <c:v>20.859200000000001</c:v>
                </c:pt>
                <c:pt idx="791">
                  <c:v>20.8856</c:v>
                </c:pt>
                <c:pt idx="792">
                  <c:v>20.911999999999999</c:v>
                </c:pt>
                <c:pt idx="793">
                  <c:v>20.938400000000001</c:v>
                </c:pt>
                <c:pt idx="794">
                  <c:v>20.9648</c:v>
                </c:pt>
                <c:pt idx="795">
                  <c:v>20.991199999999999</c:v>
                </c:pt>
                <c:pt idx="796">
                  <c:v>21.017600000000002</c:v>
                </c:pt>
                <c:pt idx="797">
                  <c:v>21.044</c:v>
                </c:pt>
                <c:pt idx="798">
                  <c:v>21.070399999999999</c:v>
                </c:pt>
                <c:pt idx="799">
                  <c:v>21.096800000000002</c:v>
                </c:pt>
                <c:pt idx="800">
                  <c:v>21.123200000000001</c:v>
                </c:pt>
                <c:pt idx="801">
                  <c:v>21.1496</c:v>
                </c:pt>
                <c:pt idx="802">
                  <c:v>21.175999999999998</c:v>
                </c:pt>
                <c:pt idx="803">
                  <c:v>21.202400000000001</c:v>
                </c:pt>
                <c:pt idx="804">
                  <c:v>21.2288</c:v>
                </c:pt>
                <c:pt idx="805">
                  <c:v>21.255199999999999</c:v>
                </c:pt>
                <c:pt idx="806">
                  <c:v>21.281600000000001</c:v>
                </c:pt>
                <c:pt idx="807">
                  <c:v>21.3081</c:v>
                </c:pt>
                <c:pt idx="808">
                  <c:v>21.334499999999998</c:v>
                </c:pt>
                <c:pt idx="809">
                  <c:v>21.360900000000001</c:v>
                </c:pt>
                <c:pt idx="810">
                  <c:v>21.3873</c:v>
                </c:pt>
                <c:pt idx="811">
                  <c:v>21.413699999999999</c:v>
                </c:pt>
                <c:pt idx="812">
                  <c:v>21.440100000000001</c:v>
                </c:pt>
                <c:pt idx="813">
                  <c:v>21.4665</c:v>
                </c:pt>
                <c:pt idx="814">
                  <c:v>21.492899999999999</c:v>
                </c:pt>
                <c:pt idx="815">
                  <c:v>21.519300000000001</c:v>
                </c:pt>
                <c:pt idx="816">
                  <c:v>21.5457</c:v>
                </c:pt>
                <c:pt idx="817">
                  <c:v>21.572099999999999</c:v>
                </c:pt>
                <c:pt idx="818">
                  <c:v>21.598500000000001</c:v>
                </c:pt>
                <c:pt idx="819">
                  <c:v>21.6249</c:v>
                </c:pt>
                <c:pt idx="820">
                  <c:v>21.651299999999999</c:v>
                </c:pt>
                <c:pt idx="821">
                  <c:v>21.677700000000002</c:v>
                </c:pt>
                <c:pt idx="822">
                  <c:v>21.7041</c:v>
                </c:pt>
                <c:pt idx="823">
                  <c:v>21.730499999999999</c:v>
                </c:pt>
                <c:pt idx="824">
                  <c:v>21.756900000000002</c:v>
                </c:pt>
                <c:pt idx="825">
                  <c:v>21.783300000000001</c:v>
                </c:pt>
                <c:pt idx="826">
                  <c:v>21.809699999999999</c:v>
                </c:pt>
                <c:pt idx="827">
                  <c:v>21.836099999999998</c:v>
                </c:pt>
                <c:pt idx="828">
                  <c:v>21.862500000000001</c:v>
                </c:pt>
                <c:pt idx="829">
                  <c:v>21.8889</c:v>
                </c:pt>
                <c:pt idx="830">
                  <c:v>21.915299999999998</c:v>
                </c:pt>
                <c:pt idx="831">
                  <c:v>21.941800000000001</c:v>
                </c:pt>
                <c:pt idx="832">
                  <c:v>21.9682</c:v>
                </c:pt>
                <c:pt idx="833">
                  <c:v>21.994599999999998</c:v>
                </c:pt>
                <c:pt idx="834">
                  <c:v>22.021000000000001</c:v>
                </c:pt>
                <c:pt idx="835">
                  <c:v>22.0474</c:v>
                </c:pt>
                <c:pt idx="836">
                  <c:v>22.073799999999999</c:v>
                </c:pt>
                <c:pt idx="837">
                  <c:v>22.100200000000001</c:v>
                </c:pt>
                <c:pt idx="838">
                  <c:v>22.1266</c:v>
                </c:pt>
                <c:pt idx="839">
                  <c:v>22.152999999999999</c:v>
                </c:pt>
                <c:pt idx="840">
                  <c:v>22.179400000000001</c:v>
                </c:pt>
                <c:pt idx="841">
                  <c:v>22.2058</c:v>
                </c:pt>
                <c:pt idx="842">
                  <c:v>22.232199999999999</c:v>
                </c:pt>
                <c:pt idx="843">
                  <c:v>22.258600000000001</c:v>
                </c:pt>
                <c:pt idx="844">
                  <c:v>22.285</c:v>
                </c:pt>
                <c:pt idx="845">
                  <c:v>22.311399999999999</c:v>
                </c:pt>
                <c:pt idx="846">
                  <c:v>22.337800000000001</c:v>
                </c:pt>
                <c:pt idx="847">
                  <c:v>22.3642</c:v>
                </c:pt>
                <c:pt idx="848">
                  <c:v>22.390599999999999</c:v>
                </c:pt>
                <c:pt idx="849">
                  <c:v>22.417000000000002</c:v>
                </c:pt>
                <c:pt idx="850">
                  <c:v>22.4434</c:v>
                </c:pt>
                <c:pt idx="851">
                  <c:v>22.469799999999999</c:v>
                </c:pt>
                <c:pt idx="852">
                  <c:v>22.496200000000002</c:v>
                </c:pt>
                <c:pt idx="853">
                  <c:v>22.522600000000001</c:v>
                </c:pt>
                <c:pt idx="854">
                  <c:v>22.548999999999999</c:v>
                </c:pt>
                <c:pt idx="855">
                  <c:v>22.575399999999998</c:v>
                </c:pt>
                <c:pt idx="856">
                  <c:v>22.601900000000001</c:v>
                </c:pt>
                <c:pt idx="857">
                  <c:v>22.628299999999999</c:v>
                </c:pt>
                <c:pt idx="858">
                  <c:v>22.654699999999998</c:v>
                </c:pt>
                <c:pt idx="859">
                  <c:v>22.681100000000001</c:v>
                </c:pt>
                <c:pt idx="860">
                  <c:v>22.7075</c:v>
                </c:pt>
                <c:pt idx="861">
                  <c:v>22.733899999999998</c:v>
                </c:pt>
                <c:pt idx="862">
                  <c:v>22.760300000000001</c:v>
                </c:pt>
                <c:pt idx="863">
                  <c:v>22.7867</c:v>
                </c:pt>
                <c:pt idx="864">
                  <c:v>22.813099999999999</c:v>
                </c:pt>
                <c:pt idx="865">
                  <c:v>22.839500000000001</c:v>
                </c:pt>
                <c:pt idx="866">
                  <c:v>22.8659</c:v>
                </c:pt>
                <c:pt idx="867">
                  <c:v>22.892299999999999</c:v>
                </c:pt>
                <c:pt idx="868">
                  <c:v>22.918700000000001</c:v>
                </c:pt>
                <c:pt idx="869">
                  <c:v>22.9451</c:v>
                </c:pt>
                <c:pt idx="870">
                  <c:v>22.971499999999999</c:v>
                </c:pt>
                <c:pt idx="871">
                  <c:v>22.997900000000001</c:v>
                </c:pt>
                <c:pt idx="872">
                  <c:v>23.0243</c:v>
                </c:pt>
                <c:pt idx="873">
                  <c:v>23.050699999999999</c:v>
                </c:pt>
                <c:pt idx="874">
                  <c:v>23.077100000000002</c:v>
                </c:pt>
                <c:pt idx="875">
                  <c:v>23.1035</c:v>
                </c:pt>
                <c:pt idx="876">
                  <c:v>23.129899999999999</c:v>
                </c:pt>
                <c:pt idx="877">
                  <c:v>23.156300000000002</c:v>
                </c:pt>
                <c:pt idx="878">
                  <c:v>23.182700000000001</c:v>
                </c:pt>
                <c:pt idx="879">
                  <c:v>23.209099999999999</c:v>
                </c:pt>
                <c:pt idx="880">
                  <c:v>23.235499999999998</c:v>
                </c:pt>
                <c:pt idx="881">
                  <c:v>23.262</c:v>
                </c:pt>
                <c:pt idx="882">
                  <c:v>23.288399999999999</c:v>
                </c:pt>
                <c:pt idx="883">
                  <c:v>23.314800000000002</c:v>
                </c:pt>
                <c:pt idx="884">
                  <c:v>23.341200000000001</c:v>
                </c:pt>
                <c:pt idx="885">
                  <c:v>23.367599999999999</c:v>
                </c:pt>
                <c:pt idx="886">
                  <c:v>23.393999999999998</c:v>
                </c:pt>
                <c:pt idx="887">
                  <c:v>23.420400000000001</c:v>
                </c:pt>
                <c:pt idx="888">
                  <c:v>23.4468</c:v>
                </c:pt>
                <c:pt idx="889">
                  <c:v>23.473199999999999</c:v>
                </c:pt>
                <c:pt idx="890">
                  <c:v>23.499600000000001</c:v>
                </c:pt>
                <c:pt idx="891">
                  <c:v>23.526</c:v>
                </c:pt>
                <c:pt idx="892">
                  <c:v>23.552399999999999</c:v>
                </c:pt>
                <c:pt idx="893">
                  <c:v>23.578800000000001</c:v>
                </c:pt>
                <c:pt idx="894">
                  <c:v>23.6052</c:v>
                </c:pt>
                <c:pt idx="895">
                  <c:v>23.631599999999999</c:v>
                </c:pt>
                <c:pt idx="896">
                  <c:v>23.658000000000001</c:v>
                </c:pt>
                <c:pt idx="897">
                  <c:v>23.6844</c:v>
                </c:pt>
                <c:pt idx="898">
                  <c:v>23.710799999999999</c:v>
                </c:pt>
                <c:pt idx="899">
                  <c:v>23.737200000000001</c:v>
                </c:pt>
                <c:pt idx="900">
                  <c:v>23.7636</c:v>
                </c:pt>
                <c:pt idx="901">
                  <c:v>23.79</c:v>
                </c:pt>
                <c:pt idx="902">
                  <c:v>23.816400000000002</c:v>
                </c:pt>
                <c:pt idx="903">
                  <c:v>23.8428</c:v>
                </c:pt>
                <c:pt idx="904">
                  <c:v>23.869199999999999</c:v>
                </c:pt>
                <c:pt idx="905">
                  <c:v>23.895600000000002</c:v>
                </c:pt>
                <c:pt idx="906">
                  <c:v>23.9221</c:v>
                </c:pt>
                <c:pt idx="907">
                  <c:v>23.948499999999999</c:v>
                </c:pt>
                <c:pt idx="908">
                  <c:v>23.974900000000002</c:v>
                </c:pt>
                <c:pt idx="909">
                  <c:v>24.001300000000001</c:v>
                </c:pt>
                <c:pt idx="910">
                  <c:v>24.027699999999999</c:v>
                </c:pt>
                <c:pt idx="911">
                  <c:v>24.054099999999998</c:v>
                </c:pt>
                <c:pt idx="912">
                  <c:v>24.080500000000001</c:v>
                </c:pt>
                <c:pt idx="913">
                  <c:v>24.1069</c:v>
                </c:pt>
                <c:pt idx="914">
                  <c:v>24.133299999999998</c:v>
                </c:pt>
                <c:pt idx="915">
                  <c:v>24.159700000000001</c:v>
                </c:pt>
                <c:pt idx="916">
                  <c:v>24.1861</c:v>
                </c:pt>
                <c:pt idx="917">
                  <c:v>24.212499999999999</c:v>
                </c:pt>
                <c:pt idx="918">
                  <c:v>24.238900000000001</c:v>
                </c:pt>
                <c:pt idx="919">
                  <c:v>24.2653</c:v>
                </c:pt>
                <c:pt idx="920">
                  <c:v>24.291699999999999</c:v>
                </c:pt>
                <c:pt idx="921">
                  <c:v>24.318100000000001</c:v>
                </c:pt>
                <c:pt idx="922">
                  <c:v>24.3445</c:v>
                </c:pt>
                <c:pt idx="923">
                  <c:v>24.370899999999999</c:v>
                </c:pt>
                <c:pt idx="924">
                  <c:v>24.397300000000001</c:v>
                </c:pt>
                <c:pt idx="925">
                  <c:v>24.4237</c:v>
                </c:pt>
                <c:pt idx="926">
                  <c:v>24.450099999999999</c:v>
                </c:pt>
                <c:pt idx="927">
                  <c:v>24.476500000000001</c:v>
                </c:pt>
                <c:pt idx="928">
                  <c:v>24.5029</c:v>
                </c:pt>
                <c:pt idx="929">
                  <c:v>24.529299999999999</c:v>
                </c:pt>
                <c:pt idx="930">
                  <c:v>24.555700000000002</c:v>
                </c:pt>
                <c:pt idx="931">
                  <c:v>24.5822</c:v>
                </c:pt>
                <c:pt idx="932">
                  <c:v>24.608599999999999</c:v>
                </c:pt>
                <c:pt idx="933">
                  <c:v>24.635000000000002</c:v>
                </c:pt>
                <c:pt idx="934">
                  <c:v>24.6614</c:v>
                </c:pt>
                <c:pt idx="935">
                  <c:v>24.687799999999999</c:v>
                </c:pt>
                <c:pt idx="936">
                  <c:v>24.714200000000002</c:v>
                </c:pt>
                <c:pt idx="937">
                  <c:v>24.740600000000001</c:v>
                </c:pt>
                <c:pt idx="938">
                  <c:v>24.766999999999999</c:v>
                </c:pt>
                <c:pt idx="939">
                  <c:v>24.793399999999998</c:v>
                </c:pt>
                <c:pt idx="940">
                  <c:v>24.819800000000001</c:v>
                </c:pt>
                <c:pt idx="941">
                  <c:v>24.8462</c:v>
                </c:pt>
                <c:pt idx="942">
                  <c:v>24.872599999999998</c:v>
                </c:pt>
                <c:pt idx="943">
                  <c:v>24.899000000000001</c:v>
                </c:pt>
                <c:pt idx="944">
                  <c:v>24.9254</c:v>
                </c:pt>
                <c:pt idx="945">
                  <c:v>24.951799999999999</c:v>
                </c:pt>
                <c:pt idx="946">
                  <c:v>24.978200000000001</c:v>
                </c:pt>
                <c:pt idx="947">
                  <c:v>25.0046</c:v>
                </c:pt>
                <c:pt idx="948">
                  <c:v>25.030999999999999</c:v>
                </c:pt>
                <c:pt idx="949">
                  <c:v>25.057400000000001</c:v>
                </c:pt>
                <c:pt idx="950">
                  <c:v>25.0838</c:v>
                </c:pt>
                <c:pt idx="951">
                  <c:v>25.110199999999999</c:v>
                </c:pt>
                <c:pt idx="952">
                  <c:v>25.136600000000001</c:v>
                </c:pt>
                <c:pt idx="953">
                  <c:v>25.163</c:v>
                </c:pt>
                <c:pt idx="954">
                  <c:v>25.189399999999999</c:v>
                </c:pt>
                <c:pt idx="955">
                  <c:v>25.215900000000001</c:v>
                </c:pt>
                <c:pt idx="956">
                  <c:v>25.2423</c:v>
                </c:pt>
                <c:pt idx="957">
                  <c:v>25.268699999999999</c:v>
                </c:pt>
                <c:pt idx="958">
                  <c:v>25.295100000000001</c:v>
                </c:pt>
                <c:pt idx="959">
                  <c:v>25.3215</c:v>
                </c:pt>
                <c:pt idx="960">
                  <c:v>25.347899999999999</c:v>
                </c:pt>
                <c:pt idx="961">
                  <c:v>25.374300000000002</c:v>
                </c:pt>
                <c:pt idx="962">
                  <c:v>25.400700000000001</c:v>
                </c:pt>
                <c:pt idx="963">
                  <c:v>25.427099999999999</c:v>
                </c:pt>
                <c:pt idx="964">
                  <c:v>25.453499999999998</c:v>
                </c:pt>
                <c:pt idx="965">
                  <c:v>25.479900000000001</c:v>
                </c:pt>
                <c:pt idx="966">
                  <c:v>25.5063</c:v>
                </c:pt>
                <c:pt idx="967">
                  <c:v>25.532699999999998</c:v>
                </c:pt>
                <c:pt idx="968">
                  <c:v>25.559100000000001</c:v>
                </c:pt>
                <c:pt idx="969">
                  <c:v>25.5855</c:v>
                </c:pt>
                <c:pt idx="970">
                  <c:v>25.611899999999999</c:v>
                </c:pt>
                <c:pt idx="971">
                  <c:v>25.638300000000001</c:v>
                </c:pt>
                <c:pt idx="972">
                  <c:v>25.6647</c:v>
                </c:pt>
                <c:pt idx="973">
                  <c:v>25.691099999999999</c:v>
                </c:pt>
                <c:pt idx="974">
                  <c:v>25.717500000000001</c:v>
                </c:pt>
                <c:pt idx="975">
                  <c:v>25.7439</c:v>
                </c:pt>
                <c:pt idx="976">
                  <c:v>25.770299999999999</c:v>
                </c:pt>
                <c:pt idx="977">
                  <c:v>25.796700000000001</c:v>
                </c:pt>
                <c:pt idx="978">
                  <c:v>25.8231</c:v>
                </c:pt>
                <c:pt idx="979">
                  <c:v>25.849499999999999</c:v>
                </c:pt>
              </c:numCache>
            </c:numRef>
          </c:xVal>
          <c:yVal>
            <c:numRef>
              <c:f>thist_V5!$AK$9:$AK$1364</c:f>
              <c:numCache>
                <c:formatCode>General</c:formatCode>
                <c:ptCount val="1356"/>
                <c:pt idx="0">
                  <c:v>0</c:v>
                </c:pt>
                <c:pt idx="1">
                  <c:v>0</c:v>
                </c:pt>
                <c:pt idx="2">
                  <c:v>0</c:v>
                </c:pt>
                <c:pt idx="3">
                  <c:v>0</c:v>
                </c:pt>
                <c:pt idx="4">
                  <c:v>0</c:v>
                </c:pt>
                <c:pt idx="5">
                  <c:v>0</c:v>
                </c:pt>
                <c:pt idx="6">
                  <c:v>0</c:v>
                </c:pt>
                <c:pt idx="7">
                  <c:v>0</c:v>
                </c:pt>
                <c:pt idx="8">
                  <c:v>0</c:v>
                </c:pt>
                <c:pt idx="9">
                  <c:v>0</c:v>
                </c:pt>
                <c:pt idx="10">
                  <c:v>0</c:v>
                </c:pt>
                <c:pt idx="11">
                  <c:v>20.917999999999999</c:v>
                </c:pt>
                <c:pt idx="12">
                  <c:v>125.633</c:v>
                </c:pt>
                <c:pt idx="13">
                  <c:v>160.49</c:v>
                </c:pt>
                <c:pt idx="14">
                  <c:v>48.904200000000003</c:v>
                </c:pt>
                <c:pt idx="15">
                  <c:v>-103.434</c:v>
                </c:pt>
                <c:pt idx="16">
                  <c:v>-294.01299999999998</c:v>
                </c:pt>
                <c:pt idx="17">
                  <c:v>-395.976</c:v>
                </c:pt>
                <c:pt idx="18">
                  <c:v>-345.44900000000001</c:v>
                </c:pt>
                <c:pt idx="19">
                  <c:v>-151.48400000000001</c:v>
                </c:pt>
                <c:pt idx="20">
                  <c:v>167.43799999999999</c:v>
                </c:pt>
                <c:pt idx="21">
                  <c:v>478.577</c:v>
                </c:pt>
                <c:pt idx="22">
                  <c:v>674.72199999999998</c:v>
                </c:pt>
                <c:pt idx="23">
                  <c:v>661.53399999999999</c:v>
                </c:pt>
                <c:pt idx="24">
                  <c:v>402.12299999999999</c:v>
                </c:pt>
                <c:pt idx="25">
                  <c:v>-30.735099999999999</c:v>
                </c:pt>
                <c:pt idx="26">
                  <c:v>-516.46100000000001</c:v>
                </c:pt>
                <c:pt idx="27">
                  <c:v>-884.37800000000004</c:v>
                </c:pt>
                <c:pt idx="28">
                  <c:v>-992.178</c:v>
                </c:pt>
                <c:pt idx="29">
                  <c:v>-778.67700000000002</c:v>
                </c:pt>
                <c:pt idx="30">
                  <c:v>-278.62</c:v>
                </c:pt>
                <c:pt idx="31">
                  <c:v>361.31200000000001</c:v>
                </c:pt>
                <c:pt idx="32">
                  <c:v>939.947</c:v>
                </c:pt>
                <c:pt idx="33" formatCode="0.00E+00">
                  <c:v>1258.18</c:v>
                </c:pt>
                <c:pt idx="34" formatCode="0.00E+00">
                  <c:v>1186.71</c:v>
                </c:pt>
                <c:pt idx="35">
                  <c:v>721.48099999999999</c:v>
                </c:pt>
                <c:pt idx="36">
                  <c:v>-14.432</c:v>
                </c:pt>
                <c:pt idx="37">
                  <c:v>-796.76</c:v>
                </c:pt>
                <c:pt idx="38" formatCode="0.00E+00">
                  <c:v>-1371.59</c:v>
                </c:pt>
                <c:pt idx="39" formatCode="0.00E+00">
                  <c:v>-1538.43</c:v>
                </c:pt>
                <c:pt idx="40" formatCode="0.00E+00">
                  <c:v>-1217.17</c:v>
                </c:pt>
                <c:pt idx="41">
                  <c:v>-484.88799999999998</c:v>
                </c:pt>
                <c:pt idx="42">
                  <c:v>443.82</c:v>
                </c:pt>
                <c:pt idx="43" formatCode="0.00E+00">
                  <c:v>1278.6199999999999</c:v>
                </c:pt>
                <c:pt idx="44" formatCode="0.00E+00">
                  <c:v>1744.52</c:v>
                </c:pt>
                <c:pt idx="45" formatCode="0.00E+00">
                  <c:v>1673.69</c:v>
                </c:pt>
                <c:pt idx="46" formatCode="0.00E+00">
                  <c:v>1063.8800000000001</c:v>
                </c:pt>
                <c:pt idx="47">
                  <c:v>87.160600000000002</c:v>
                </c:pt>
                <c:pt idx="48">
                  <c:v>-958.51400000000001</c:v>
                </c:pt>
                <c:pt idx="49" formatCode="0.00E+00">
                  <c:v>-1740.74</c:v>
                </c:pt>
                <c:pt idx="50" formatCode="0.00E+00">
                  <c:v>-1998.67</c:v>
                </c:pt>
                <c:pt idx="51" formatCode="0.00E+00">
                  <c:v>-1630.15</c:v>
                </c:pt>
                <c:pt idx="52">
                  <c:v>-730.26300000000003</c:v>
                </c:pt>
                <c:pt idx="53">
                  <c:v>432.25799999999998</c:v>
                </c:pt>
                <c:pt idx="54" formatCode="0.00E+00">
                  <c:v>1495.56</c:v>
                </c:pt>
                <c:pt idx="55" formatCode="0.00E+00">
                  <c:v>2117.81</c:v>
                </c:pt>
                <c:pt idx="56" formatCode="0.00E+00">
                  <c:v>2087.61</c:v>
                </c:pt>
                <c:pt idx="57" formatCode="0.00E+00">
                  <c:v>1395.51</c:v>
                </c:pt>
                <c:pt idx="58">
                  <c:v>242.65700000000001</c:v>
                </c:pt>
                <c:pt idx="59" formatCode="0.00E+00">
                  <c:v>-1017.27</c:v>
                </c:pt>
                <c:pt idx="60" formatCode="0.00E+00">
                  <c:v>-1987.41</c:v>
                </c:pt>
                <c:pt idx="61" formatCode="0.00E+00">
                  <c:v>-2353.11</c:v>
                </c:pt>
                <c:pt idx="62" formatCode="0.00E+00">
                  <c:v>-1984.26</c:v>
                </c:pt>
                <c:pt idx="63">
                  <c:v>-981.09900000000005</c:v>
                </c:pt>
                <c:pt idx="64">
                  <c:v>352.64400000000001</c:v>
                </c:pt>
                <c:pt idx="65" formatCode="0.00E+00">
                  <c:v>1601.92</c:v>
                </c:pt>
                <c:pt idx="66" formatCode="0.00E+00">
                  <c:v>2370.12</c:v>
                </c:pt>
                <c:pt idx="67" formatCode="0.00E+00">
                  <c:v>2405.59</c:v>
                </c:pt>
                <c:pt idx="68" formatCode="0.00E+00">
                  <c:v>1684.14</c:v>
                </c:pt>
                <c:pt idx="69">
                  <c:v>420.608</c:v>
                </c:pt>
                <c:pt idx="70">
                  <c:v>-994.88</c:v>
                </c:pt>
                <c:pt idx="71" formatCode="0.00E+00">
                  <c:v>-2118.13</c:v>
                </c:pt>
                <c:pt idx="72" formatCode="0.00E+00">
                  <c:v>-2590.81</c:v>
                </c:pt>
                <c:pt idx="73" formatCode="0.00E+00">
                  <c:v>-2255.02</c:v>
                </c:pt>
                <c:pt idx="74" formatCode="0.00E+00">
                  <c:v>-1206.19</c:v>
                </c:pt>
                <c:pt idx="75">
                  <c:v>233.75</c:v>
                </c:pt>
                <c:pt idx="76" formatCode="0.00E+00">
                  <c:v>1615.74</c:v>
                </c:pt>
                <c:pt idx="77" formatCode="0.00E+00">
                  <c:v>2503.96</c:v>
                </c:pt>
                <c:pt idx="78" formatCode="0.00E+00">
                  <c:v>2614.0500000000002</c:v>
                </c:pt>
                <c:pt idx="79" formatCode="0.00E+00">
                  <c:v>1904.24</c:v>
                </c:pt>
                <c:pt idx="80">
                  <c:v>590.95600000000002</c:v>
                </c:pt>
                <c:pt idx="81">
                  <c:v>-917.21799999999996</c:v>
                </c:pt>
                <c:pt idx="82" formatCode="0.00E+00">
                  <c:v>-2147.2800000000002</c:v>
                </c:pt>
                <c:pt idx="83" formatCode="0.00E+00">
                  <c:v>-2710.67</c:v>
                </c:pt>
                <c:pt idx="84" formatCode="0.00E+00">
                  <c:v>-2426.42</c:v>
                </c:pt>
                <c:pt idx="85" formatCode="0.00E+00">
                  <c:v>-1379.58</c:v>
                </c:pt>
                <c:pt idx="86">
                  <c:v>104.116</c:v>
                </c:pt>
                <c:pt idx="87" formatCode="0.00E+00">
                  <c:v>1559.9</c:v>
                </c:pt>
                <c:pt idx="88" formatCode="0.00E+00">
                  <c:v>2530.06</c:v>
                </c:pt>
                <c:pt idx="89" formatCode="0.00E+00">
                  <c:v>2708.76</c:v>
                </c:pt>
                <c:pt idx="90" formatCode="0.00E+00">
                  <c:v>2038.11</c:v>
                </c:pt>
                <c:pt idx="91">
                  <c:v>727.68</c:v>
                </c:pt>
                <c:pt idx="92">
                  <c:v>-811.06100000000004</c:v>
                </c:pt>
                <c:pt idx="93" formatCode="0.00E+00">
                  <c:v>-2094.7600000000002</c:v>
                </c:pt>
                <c:pt idx="94" formatCode="0.00E+00">
                  <c:v>-2720.17</c:v>
                </c:pt>
                <c:pt idx="95" formatCode="0.00E+00">
                  <c:v>-2491.58</c:v>
                </c:pt>
                <c:pt idx="96" formatCode="0.00E+00">
                  <c:v>-1482.07</c:v>
                </c:pt>
                <c:pt idx="97">
                  <c:v>-10.4878</c:v>
                </c:pt>
                <c:pt idx="98" formatCode="0.00E+00">
                  <c:v>1459.34</c:v>
                </c:pt>
                <c:pt idx="99" formatCode="0.00E+00">
                  <c:v>2465.61</c:v>
                </c:pt>
                <c:pt idx="100" formatCode="0.00E+00">
                  <c:v>2694.14</c:v>
                </c:pt>
                <c:pt idx="101" formatCode="0.00E+00">
                  <c:v>2076.2800000000002</c:v>
                </c:pt>
                <c:pt idx="102">
                  <c:v>810.46799999999996</c:v>
                </c:pt>
                <c:pt idx="103">
                  <c:v>-701.77</c:v>
                </c:pt>
                <c:pt idx="104" formatCode="0.00E+00">
                  <c:v>-1983.66</c:v>
                </c:pt>
                <c:pt idx="105" formatCode="0.00E+00">
                  <c:v>-2633.66</c:v>
                </c:pt>
                <c:pt idx="106" formatCode="0.00E+00">
                  <c:v>-2452</c:v>
                </c:pt>
                <c:pt idx="107" formatCode="0.00E+00">
                  <c:v>-1502.07</c:v>
                </c:pt>
                <c:pt idx="108">
                  <c:v>-88.869</c:v>
                </c:pt>
                <c:pt idx="109" formatCode="0.00E+00">
                  <c:v>1338.78</c:v>
                </c:pt>
                <c:pt idx="110" formatCode="0.00E+00">
                  <c:v>2331.65</c:v>
                </c:pt>
                <c:pt idx="111" formatCode="0.00E+00">
                  <c:v>2581.7199999999998</c:v>
                </c:pt>
                <c:pt idx="112" formatCode="0.00E+00">
                  <c:v>2017.62</c:v>
                </c:pt>
                <c:pt idx="113">
                  <c:v>825.79399999999998</c:v>
                </c:pt>
                <c:pt idx="114">
                  <c:v>-611.16800000000001</c:v>
                </c:pt>
                <c:pt idx="115" formatCode="0.00E+00">
                  <c:v>-1837.78</c:v>
                </c:pt>
                <c:pt idx="116" formatCode="0.00E+00">
                  <c:v>-2470.14</c:v>
                </c:pt>
                <c:pt idx="117" formatCode="0.00E+00">
                  <c:v>-2316.4899999999998</c:v>
                </c:pt>
                <c:pt idx="118" formatCode="0.00E+00">
                  <c:v>-1435.76</c:v>
                </c:pt>
                <c:pt idx="119">
                  <c:v>-115.812</c:v>
                </c:pt>
                <c:pt idx="120" formatCode="0.00E+00">
                  <c:v>1220.43</c:v>
                </c:pt>
                <c:pt idx="121" formatCode="0.00E+00">
                  <c:v>2150.9899999999998</c:v>
                </c:pt>
                <c:pt idx="122" formatCode="0.00E+00">
                  <c:v>2388.29</c:v>
                </c:pt>
                <c:pt idx="123" formatCode="0.00E+00">
                  <c:v>1868.17</c:v>
                </c:pt>
                <c:pt idx="124">
                  <c:v>767.42499999999995</c:v>
                </c:pt>
                <c:pt idx="125">
                  <c:v>-556.029</c:v>
                </c:pt>
                <c:pt idx="126" formatCode="0.00E+00">
                  <c:v>-1679.49</c:v>
                </c:pt>
                <c:pt idx="127" formatCode="0.00E+00">
                  <c:v>-2251.1</c:v>
                </c:pt>
                <c:pt idx="128" formatCode="0.00E+00">
                  <c:v>-2099.66</c:v>
                </c:pt>
                <c:pt idx="129" formatCode="0.00E+00">
                  <c:v>-1286.6199999999999</c:v>
                </c:pt>
                <c:pt idx="130">
                  <c:v>-82.695800000000006</c:v>
                </c:pt>
                <c:pt idx="131" formatCode="0.00E+00">
                  <c:v>1122.4000000000001</c:v>
                </c:pt>
                <c:pt idx="132" formatCode="0.00E+00">
                  <c:v>1945.92</c:v>
                </c:pt>
                <c:pt idx="133" formatCode="0.00E+00">
                  <c:v>2134.04</c:v>
                </c:pt>
                <c:pt idx="134" formatCode="0.00E+00">
                  <c:v>1640.17</c:v>
                </c:pt>
                <c:pt idx="135">
                  <c:v>636.03499999999997</c:v>
                </c:pt>
                <c:pt idx="136">
                  <c:v>-547.16</c:v>
                </c:pt>
                <c:pt idx="137" formatCode="0.00E+00">
                  <c:v>-1528.11</c:v>
                </c:pt>
                <c:pt idx="138" formatCode="0.00E+00">
                  <c:v>-1998.6</c:v>
                </c:pt>
                <c:pt idx="139" formatCode="0.00E+00">
                  <c:v>-1819.85</c:v>
                </c:pt>
                <c:pt idx="140" formatCode="0.00E+00">
                  <c:v>-1064.23</c:v>
                </c:pt>
                <c:pt idx="141">
                  <c:v>12.520899999999999</c:v>
                </c:pt>
                <c:pt idx="142" formatCode="0.00E+00">
                  <c:v>1057.6199999999999</c:v>
                </c:pt>
                <c:pt idx="143" formatCode="0.00E+00">
                  <c:v>1736.52</c:v>
                </c:pt>
                <c:pt idx="144" formatCode="0.00E+00">
                  <c:v>1840.33</c:v>
                </c:pt>
                <c:pt idx="145" formatCode="0.00E+00">
                  <c:v>1350.02</c:v>
                </c:pt>
                <c:pt idx="146">
                  <c:v>438.52</c:v>
                </c:pt>
                <c:pt idx="147">
                  <c:v>-589.274</c:v>
                </c:pt>
                <c:pt idx="148" formatCode="0.00E+00">
                  <c:v>-1398.45</c:v>
                </c:pt>
                <c:pt idx="149" formatCode="0.00E+00">
                  <c:v>-1733.22</c:v>
                </c:pt>
                <c:pt idx="150" formatCode="0.00E+00">
                  <c:v>-1497.5</c:v>
                </c:pt>
                <c:pt idx="151">
                  <c:v>-782.81</c:v>
                </c:pt>
                <c:pt idx="152">
                  <c:v>165.81</c:v>
                </c:pt>
                <c:pt idx="153" formatCode="0.00E+00">
                  <c:v>1033.3499999999999</c:v>
                </c:pt>
                <c:pt idx="154" formatCode="0.00E+00">
                  <c:v>1539.26</c:v>
                </c:pt>
                <c:pt idx="155" formatCode="0.00E+00">
                  <c:v>1527.9</c:v>
                </c:pt>
                <c:pt idx="156" formatCode="0.00E+00">
                  <c:v>1016.74</c:v>
                </c:pt>
                <c:pt idx="157">
                  <c:v>186.679</c:v>
                </c:pt>
                <c:pt idx="158">
                  <c:v>-681.178</c:v>
                </c:pt>
                <c:pt idx="159" formatCode="0.00E+00">
                  <c:v>-1300.1400000000001</c:v>
                </c:pt>
                <c:pt idx="160" formatCode="0.00E+00">
                  <c:v>-1472.68</c:v>
                </c:pt>
                <c:pt idx="161" formatCode="0.00E+00">
                  <c:v>-1153.1500000000001</c:v>
                </c:pt>
                <c:pt idx="162">
                  <c:v>-459.721</c:v>
                </c:pt>
                <c:pt idx="163">
                  <c:v>367.95699999999999</c:v>
                </c:pt>
                <c:pt idx="164" formatCode="0.00E+00">
                  <c:v>1051.28</c:v>
                </c:pt>
                <c:pt idx="165" formatCode="0.00E+00">
                  <c:v>1366.03</c:v>
                </c:pt>
                <c:pt idx="166" formatCode="0.00E+00">
                  <c:v>1215.3800000000001</c:v>
                </c:pt>
                <c:pt idx="167">
                  <c:v>660.27300000000002</c:v>
                </c:pt>
                <c:pt idx="168">
                  <c:v>-104.212</c:v>
                </c:pt>
                <c:pt idx="169">
                  <c:v>-816.55200000000002</c:v>
                </c:pt>
                <c:pt idx="170" formatCode="0.00E+00">
                  <c:v>-1237.68</c:v>
                </c:pt>
                <c:pt idx="171" formatCode="0.00E+00">
                  <c:v>-1230.83</c:v>
                </c:pt>
                <c:pt idx="172">
                  <c:v>-805.79200000000003</c:v>
                </c:pt>
                <c:pt idx="173">
                  <c:v>-113.703</c:v>
                </c:pt>
                <c:pt idx="174">
                  <c:v>606.06700000000001</c:v>
                </c:pt>
                <c:pt idx="175" formatCode="0.00E+00">
                  <c:v>1108.02</c:v>
                </c:pt>
                <c:pt idx="176" formatCode="0.00E+00">
                  <c:v>1223.79</c:v>
                </c:pt>
                <c:pt idx="177">
                  <c:v>918.096</c:v>
                </c:pt>
                <c:pt idx="178">
                  <c:v>299.60500000000002</c:v>
                </c:pt>
                <c:pt idx="179">
                  <c:v>-416.98700000000002</c:v>
                </c:pt>
                <c:pt idx="180">
                  <c:v>-985.1</c:v>
                </c:pt>
                <c:pt idx="181" formatCode="0.00E+00">
                  <c:v>-1210.52</c:v>
                </c:pt>
                <c:pt idx="182" formatCode="0.00E+00">
                  <c:v>-1016.91</c:v>
                </c:pt>
                <c:pt idx="183">
                  <c:v>-471.82799999999997</c:v>
                </c:pt>
                <c:pt idx="184">
                  <c:v>236.762</c:v>
                </c:pt>
                <c:pt idx="185">
                  <c:v>864.89300000000003</c:v>
                </c:pt>
                <c:pt idx="186" formatCode="0.00E+00">
                  <c:v>1196</c:v>
                </c:pt>
                <c:pt idx="187" formatCode="0.00E+00">
                  <c:v>1114.8499999999999</c:v>
                </c:pt>
                <c:pt idx="188">
                  <c:v>647.18799999999999</c:v>
                </c:pt>
                <c:pt idx="189">
                  <c:v>-48.374499999999998</c:v>
                </c:pt>
                <c:pt idx="190">
                  <c:v>-734.09400000000005</c:v>
                </c:pt>
                <c:pt idx="191" formatCode="0.00E+00">
                  <c:v>-1173.82</c:v>
                </c:pt>
                <c:pt idx="192" formatCode="0.00E+00">
                  <c:v>-1213.83</c:v>
                </c:pt>
                <c:pt idx="193">
                  <c:v>-835.69799999999998</c:v>
                </c:pt>
                <c:pt idx="194">
                  <c:v>-163.98</c:v>
                </c:pt>
                <c:pt idx="195">
                  <c:v>574.75199999999995</c:v>
                </c:pt>
                <c:pt idx="196" formatCode="0.00E+00">
                  <c:v>1128.3499999999999</c:v>
                </c:pt>
                <c:pt idx="197" formatCode="0.00E+00">
                  <c:v>1304.57</c:v>
                </c:pt>
                <c:pt idx="198" formatCode="0.00E+00">
                  <c:v>1037.04</c:v>
                </c:pt>
                <c:pt idx="199">
                  <c:v>409.66500000000002</c:v>
                </c:pt>
                <c:pt idx="200">
                  <c:v>-369.94400000000002</c:v>
                </c:pt>
                <c:pt idx="201" formatCode="0.00E+00">
                  <c:v>-1039.0899999999999</c:v>
                </c:pt>
                <c:pt idx="202" formatCode="0.00E+00">
                  <c:v>-1368.34</c:v>
                </c:pt>
                <c:pt idx="203" formatCode="0.00E+00">
                  <c:v>-1239.56</c:v>
                </c:pt>
                <c:pt idx="204">
                  <c:v>-687.57600000000002</c:v>
                </c:pt>
                <c:pt idx="205">
                  <c:v>109.06</c:v>
                </c:pt>
                <c:pt idx="206">
                  <c:v>886.04200000000003</c:v>
                </c:pt>
                <c:pt idx="207" formatCode="0.00E+00">
                  <c:v>1380.86</c:v>
                </c:pt>
                <c:pt idx="208" formatCode="0.00E+00">
                  <c:v>1421.39</c:v>
                </c:pt>
                <c:pt idx="209">
                  <c:v>984.81500000000005</c:v>
                </c:pt>
                <c:pt idx="210">
                  <c:v>208.11099999999999</c:v>
                </c:pt>
                <c:pt idx="211">
                  <c:v>-655.10799999999995</c:v>
                </c:pt>
                <c:pt idx="212" formatCode="0.00E+00">
                  <c:v>-1317.68</c:v>
                </c:pt>
                <c:pt idx="213" formatCode="0.00E+00">
                  <c:v>-1554.22</c:v>
                </c:pt>
                <c:pt idx="214" formatCode="0.00E+00">
                  <c:v>-1277.4000000000001</c:v>
                </c:pt>
                <c:pt idx="215">
                  <c:v>-569.33000000000004</c:v>
                </c:pt>
                <c:pt idx="216">
                  <c:v>342.74200000000002</c:v>
                </c:pt>
                <c:pt idx="217" formatCode="0.00E+00">
                  <c:v>1159.6300000000001</c:v>
                </c:pt>
                <c:pt idx="218" formatCode="0.00E+00">
                  <c:v>1608.42</c:v>
                </c:pt>
                <c:pt idx="219" formatCode="0.00E+00">
                  <c:v>1533.52</c:v>
                </c:pt>
                <c:pt idx="220">
                  <c:v>950.01599999999996</c:v>
                </c:pt>
                <c:pt idx="221">
                  <c:v>41.515099999999997</c:v>
                </c:pt>
                <c:pt idx="222">
                  <c:v>-897.71100000000001</c:v>
                </c:pt>
                <c:pt idx="223" formatCode="0.00E+00">
                  <c:v>-1558.45</c:v>
                </c:pt>
                <c:pt idx="224" formatCode="0.00E+00">
                  <c:v>-1718.3</c:v>
                </c:pt>
                <c:pt idx="225" formatCode="0.00E+00">
                  <c:v>-1316.15</c:v>
                </c:pt>
                <c:pt idx="226">
                  <c:v>-474.90600000000001</c:v>
                </c:pt>
                <c:pt idx="227">
                  <c:v>536.31299999999999</c:v>
                </c:pt>
                <c:pt idx="228" formatCode="0.00E+00">
                  <c:v>1388.38</c:v>
                </c:pt>
                <c:pt idx="229" formatCode="0.00E+00">
                  <c:v>1799.63</c:v>
                </c:pt>
                <c:pt idx="230" formatCode="0.00E+00">
                  <c:v>1628.79</c:v>
                </c:pt>
                <c:pt idx="231">
                  <c:v>923.11900000000003</c:v>
                </c:pt>
                <c:pt idx="232">
                  <c:v>-94.2988</c:v>
                </c:pt>
                <c:pt idx="233" formatCode="0.00E+00">
                  <c:v>-1095.52</c:v>
                </c:pt>
                <c:pt idx="234" formatCode="0.00E+00">
                  <c:v>-1753.55</c:v>
                </c:pt>
                <c:pt idx="235" formatCode="0.00E+00">
                  <c:v>-1849.45</c:v>
                </c:pt>
                <c:pt idx="236" formatCode="0.00E+00">
                  <c:v>-1344.75</c:v>
                </c:pt>
                <c:pt idx="237">
                  <c:v>-396.39</c:v>
                </c:pt>
                <c:pt idx="238">
                  <c:v>692.24</c:v>
                </c:pt>
                <c:pt idx="239" formatCode="0.00E+00">
                  <c:v>1568.81</c:v>
                </c:pt>
                <c:pt idx="240" formatCode="0.00E+00">
                  <c:v>1946.23</c:v>
                </c:pt>
                <c:pt idx="241" formatCode="0.00E+00">
                  <c:v>1696.51</c:v>
                </c:pt>
                <c:pt idx="242">
                  <c:v>894.28700000000003</c:v>
                </c:pt>
                <c:pt idx="243">
                  <c:v>-205.66300000000001</c:v>
                </c:pt>
                <c:pt idx="244" formatCode="0.00E+00">
                  <c:v>-1249.57</c:v>
                </c:pt>
                <c:pt idx="245" formatCode="0.00E+00">
                  <c:v>-1898.53</c:v>
                </c:pt>
                <c:pt idx="246" formatCode="0.00E+00">
                  <c:v>-1939.24</c:v>
                </c:pt>
                <c:pt idx="247" formatCode="0.00E+00">
                  <c:v>-1353.27</c:v>
                </c:pt>
                <c:pt idx="248">
                  <c:v>-325.24700000000001</c:v>
                </c:pt>
                <c:pt idx="249">
                  <c:v>815.40800000000002</c:v>
                </c:pt>
                <c:pt idx="250" formatCode="0.00E+00">
                  <c:v>1700.88</c:v>
                </c:pt>
                <c:pt idx="251" formatCode="0.00E+00">
                  <c:v>2043.28</c:v>
                </c:pt>
                <c:pt idx="252" formatCode="0.00E+00">
                  <c:v>1728.5</c:v>
                </c:pt>
                <c:pt idx="253">
                  <c:v>854.36900000000003</c:v>
                </c:pt>
                <c:pt idx="254">
                  <c:v>-300.08199999999999</c:v>
                </c:pt>
                <c:pt idx="255" formatCode="0.00E+00">
                  <c:v>-1363.62</c:v>
                </c:pt>
                <c:pt idx="256" formatCode="0.00E+00">
                  <c:v>-1992.64</c:v>
                </c:pt>
                <c:pt idx="257" formatCode="0.00E+00">
                  <c:v>-1982.49</c:v>
                </c:pt>
                <c:pt idx="258" formatCode="0.00E+00">
                  <c:v>-1333.6</c:v>
                </c:pt>
                <c:pt idx="259">
                  <c:v>-252.98</c:v>
                </c:pt>
                <c:pt idx="260">
                  <c:v>912.45500000000004</c:v>
                </c:pt>
                <c:pt idx="261" formatCode="0.00E+00">
                  <c:v>1787.4</c:v>
                </c:pt>
                <c:pt idx="262" formatCode="0.00E+00">
                  <c:v>2089.19</c:v>
                </c:pt>
                <c:pt idx="263" formatCode="0.00E+00">
                  <c:v>1719.3</c:v>
                </c:pt>
                <c:pt idx="264">
                  <c:v>795.54100000000005</c:v>
                </c:pt>
                <c:pt idx="265">
                  <c:v>-385.37200000000001</c:v>
                </c:pt>
                <c:pt idx="266" formatCode="0.00E+00">
                  <c:v>-1443.4</c:v>
                </c:pt>
                <c:pt idx="267" formatCode="0.00E+00">
                  <c:v>-2037.81</c:v>
                </c:pt>
                <c:pt idx="268" formatCode="0.00E+00">
                  <c:v>-1977</c:v>
                </c:pt>
                <c:pt idx="269" formatCode="0.00E+00">
                  <c:v>-1280.3</c:v>
                </c:pt>
                <c:pt idx="270">
                  <c:v>-172.10499999999999</c:v>
                </c:pt>
                <c:pt idx="271">
                  <c:v>990.55499999999995</c:v>
                </c:pt>
                <c:pt idx="272" formatCode="0.00E+00">
                  <c:v>1833.31</c:v>
                </c:pt>
                <c:pt idx="273" formatCode="0.00E+00">
                  <c:v>2085.4699999999998</c:v>
                </c:pt>
                <c:pt idx="274" formatCode="0.00E+00">
                  <c:v>1666.43</c:v>
                </c:pt>
                <c:pt idx="275">
                  <c:v>712.21699999999998</c:v>
                </c:pt>
                <c:pt idx="276">
                  <c:v>-468.72199999999998</c:v>
                </c:pt>
                <c:pt idx="277" formatCode="0.00E+00">
                  <c:v>-1495.76</c:v>
                </c:pt>
                <c:pt idx="278" formatCode="0.00E+00">
                  <c:v>-2038.55</c:v>
                </c:pt>
                <c:pt idx="279" formatCode="0.00E+00">
                  <c:v>-1923.81</c:v>
                </c:pt>
                <c:pt idx="280" formatCode="0.00E+00">
                  <c:v>-1190.48</c:v>
                </c:pt>
                <c:pt idx="281">
                  <c:v>-76.816400000000002</c:v>
                </c:pt>
                <c:pt idx="282" formatCode="0.00E+00">
                  <c:v>1056.82</c:v>
                </c:pt>
                <c:pt idx="283" formatCode="0.00E+00">
                  <c:v>1844.6</c:v>
                </c:pt>
                <c:pt idx="284" formatCode="0.00E+00">
                  <c:v>2032.78</c:v>
                </c:pt>
                <c:pt idx="285" formatCode="0.00E+00">
                  <c:v>1562.71</c:v>
                </c:pt>
                <c:pt idx="286">
                  <c:v>591.05499999999995</c:v>
                </c:pt>
                <c:pt idx="287">
                  <c:v>-563.89400000000001</c:v>
                </c:pt>
                <c:pt idx="288" formatCode="0.00E+00">
                  <c:v>-1525.6</c:v>
                </c:pt>
                <c:pt idx="289" formatCode="0.00E+00">
                  <c:v>-1979.59</c:v>
                </c:pt>
                <c:pt idx="290" formatCode="0.00E+00">
                  <c:v>-1778.84</c:v>
                </c:pt>
                <c:pt idx="291">
                  <c:v>-997.10400000000004</c:v>
                </c:pt>
                <c:pt idx="292">
                  <c:v>95.964299999999994</c:v>
                </c:pt>
                <c:pt idx="293" formatCode="0.00E+00">
                  <c:v>1129.57</c:v>
                </c:pt>
                <c:pt idx="294" formatCode="0.00E+00">
                  <c:v>1756.09</c:v>
                </c:pt>
                <c:pt idx="295" formatCode="0.00E+00">
                  <c:v>1766.86</c:v>
                </c:pt>
                <c:pt idx="296" formatCode="0.00E+00">
                  <c:v>1168.72</c:v>
                </c:pt>
                <c:pt idx="297">
                  <c:v>187.691</c:v>
                </c:pt>
                <c:pt idx="298">
                  <c:v>-813.56</c:v>
                </c:pt>
                <c:pt idx="299" formatCode="0.00E+00">
                  <c:v>-1471.42</c:v>
                </c:pt>
                <c:pt idx="300" formatCode="0.00E+00">
                  <c:v>-1552.78</c:v>
                </c:pt>
                <c:pt idx="301" formatCode="0.00E+00">
                  <c:v>-1040.2</c:v>
                </c:pt>
                <c:pt idx="302">
                  <c:v>-143.21799999999999</c:v>
                </c:pt>
                <c:pt idx="303">
                  <c:v>776.28099999999995</c:v>
                </c:pt>
                <c:pt idx="304" formatCode="0.00E+00">
                  <c:v>1346.35</c:v>
                </c:pt>
                <c:pt idx="305" formatCode="0.00E+00">
                  <c:v>1335.85</c:v>
                </c:pt>
                <c:pt idx="306">
                  <c:v>747.11199999999997</c:v>
                </c:pt>
                <c:pt idx="307">
                  <c:v>-181.47300000000001</c:v>
                </c:pt>
                <c:pt idx="308" formatCode="0.00E+00">
                  <c:v>-1065.3699999999999</c:v>
                </c:pt>
                <c:pt idx="309" formatCode="0.00E+00">
                  <c:v>-1526.66</c:v>
                </c:pt>
                <c:pt idx="310" formatCode="0.00E+00">
                  <c:v>-1350.3</c:v>
                </c:pt>
                <c:pt idx="311">
                  <c:v>-578.20100000000002</c:v>
                </c:pt>
                <c:pt idx="312">
                  <c:v>502.13099999999997</c:v>
                </c:pt>
                <c:pt idx="313" formatCode="0.00E+00">
                  <c:v>1467.17</c:v>
                </c:pt>
                <c:pt idx="314" formatCode="0.00E+00">
                  <c:v>1922.13</c:v>
                </c:pt>
                <c:pt idx="315" formatCode="0.00E+00">
                  <c:v>1659.81</c:v>
                </c:pt>
                <c:pt idx="316">
                  <c:v>746.20799999999997</c:v>
                </c:pt>
                <c:pt idx="317">
                  <c:v>-502.06299999999999</c:v>
                </c:pt>
                <c:pt idx="318" formatCode="0.00E+00">
                  <c:v>-1635.74</c:v>
                </c:pt>
                <c:pt idx="319" formatCode="0.00E+00">
                  <c:v>-2237.9</c:v>
                </c:pt>
                <c:pt idx="320" formatCode="0.00E+00">
                  <c:v>-2076.6999999999998</c:v>
                </c:pt>
                <c:pt idx="321" formatCode="0.00E+00">
                  <c:v>-1192.19</c:v>
                </c:pt>
                <c:pt idx="322">
                  <c:v>119.273</c:v>
                </c:pt>
                <c:pt idx="323" formatCode="0.00E+00">
                  <c:v>1414.77</c:v>
                </c:pt>
                <c:pt idx="324" formatCode="0.00E+00">
                  <c:v>2259.59</c:v>
                </c:pt>
                <c:pt idx="325" formatCode="0.00E+00">
                  <c:v>2371.5100000000002</c:v>
                </c:pt>
                <c:pt idx="326" formatCode="0.00E+00">
                  <c:v>1711.86</c:v>
                </c:pt>
                <c:pt idx="327">
                  <c:v>496.96899999999999</c:v>
                </c:pt>
                <c:pt idx="328">
                  <c:v>-877.70799999999997</c:v>
                </c:pt>
                <c:pt idx="329" formatCode="0.00E+00">
                  <c:v>-1972.69</c:v>
                </c:pt>
                <c:pt idx="330" formatCode="0.00E+00">
                  <c:v>-2444.86</c:v>
                </c:pt>
                <c:pt idx="331" formatCode="0.00E+00">
                  <c:v>-2149.39</c:v>
                </c:pt>
                <c:pt idx="332" formatCode="0.00E+00">
                  <c:v>-1180.71</c:v>
                </c:pt>
                <c:pt idx="333">
                  <c:v>158.18299999999999</c:v>
                </c:pt>
                <c:pt idx="334" formatCode="0.00E+00">
                  <c:v>1452.49</c:v>
                </c:pt>
                <c:pt idx="335" formatCode="0.00E+00">
                  <c:v>2305.8000000000002</c:v>
                </c:pt>
                <c:pt idx="336" formatCode="0.00E+00">
                  <c:v>2458.8000000000002</c:v>
                </c:pt>
                <c:pt idx="337" formatCode="0.00E+00">
                  <c:v>1863.1</c:v>
                </c:pt>
                <c:pt idx="338">
                  <c:v>694.13900000000001</c:v>
                </c:pt>
                <c:pt idx="339">
                  <c:v>-700.05799999999999</c:v>
                </c:pt>
                <c:pt idx="340" formatCode="0.00E+00">
                  <c:v>-1903.37</c:v>
                </c:pt>
                <c:pt idx="341" formatCode="0.00E+00">
                  <c:v>-2560.96</c:v>
                </c:pt>
                <c:pt idx="342" formatCode="0.00E+00">
                  <c:v>-2486.2399999999998</c:v>
                </c:pt>
                <c:pt idx="343" formatCode="0.00E+00">
                  <c:v>-1657.99</c:v>
                </c:pt>
                <c:pt idx="344">
                  <c:v>-289.661</c:v>
                </c:pt>
                <c:pt idx="345" formatCode="0.00E+00">
                  <c:v>1199.18</c:v>
                </c:pt>
                <c:pt idx="346" formatCode="0.00E+00">
                  <c:v>2367.87</c:v>
                </c:pt>
                <c:pt idx="347" formatCode="0.00E+00">
                  <c:v>2840.29</c:v>
                </c:pt>
                <c:pt idx="348" formatCode="0.00E+00">
                  <c:v>2449.0100000000002</c:v>
                </c:pt>
                <c:pt idx="349" formatCode="0.00E+00">
                  <c:v>1296.6500000000001</c:v>
                </c:pt>
                <c:pt idx="350">
                  <c:v>-278.459</c:v>
                </c:pt>
                <c:pt idx="351" formatCode="0.00E+00">
                  <c:v>-1779.83</c:v>
                </c:pt>
                <c:pt idx="352" formatCode="0.00E+00">
                  <c:v>-2734.44</c:v>
                </c:pt>
                <c:pt idx="353" formatCode="0.00E+00">
                  <c:v>-2834.59</c:v>
                </c:pt>
                <c:pt idx="354" formatCode="0.00E+00">
                  <c:v>-2037.75</c:v>
                </c:pt>
                <c:pt idx="355">
                  <c:v>-600.01400000000001</c:v>
                </c:pt>
                <c:pt idx="356" formatCode="0.00E+00">
                  <c:v>1005.13</c:v>
                </c:pt>
                <c:pt idx="357" formatCode="0.00E+00">
                  <c:v>2238.84</c:v>
                </c:pt>
                <c:pt idx="358" formatCode="0.00E+00">
                  <c:v>2691.86</c:v>
                </c:pt>
                <c:pt idx="359" formatCode="0.00E+00">
                  <c:v>2227.0700000000002</c:v>
                </c:pt>
                <c:pt idx="360" formatCode="0.00E+00">
                  <c:v>1023.76</c:v>
                </c:pt>
                <c:pt idx="361">
                  <c:v>-474.64299999999997</c:v>
                </c:pt>
                <c:pt idx="362" formatCode="0.00E+00">
                  <c:v>-1717.01</c:v>
                </c:pt>
                <c:pt idx="363" formatCode="0.00E+00">
                  <c:v>-2250.15</c:v>
                </c:pt>
                <c:pt idx="364" formatCode="0.00E+00">
                  <c:v>-1895.02</c:v>
                </c:pt>
                <c:pt idx="365">
                  <c:v>-815.745</c:v>
                </c:pt>
                <c:pt idx="366">
                  <c:v>545.86099999999999</c:v>
                </c:pt>
                <c:pt idx="367" formatCode="0.00E+00">
                  <c:v>1637.12</c:v>
                </c:pt>
                <c:pt idx="368" formatCode="0.00E+00">
                  <c:v>2010.46</c:v>
                </c:pt>
                <c:pt idx="369" formatCode="0.00E+00">
                  <c:v>1506.23</c:v>
                </c:pt>
                <c:pt idx="370">
                  <c:v>321.608</c:v>
                </c:pt>
                <c:pt idx="371" formatCode="0.00E+00">
                  <c:v>-1065.3599999999999</c:v>
                </c:pt>
                <c:pt idx="372" formatCode="0.00E+00">
                  <c:v>-2084.2600000000002</c:v>
                </c:pt>
                <c:pt idx="373" formatCode="0.00E+00">
                  <c:v>-2297.14</c:v>
                </c:pt>
                <c:pt idx="374" formatCode="0.00E+00">
                  <c:v>-1575.73</c:v>
                </c:pt>
                <c:pt idx="375">
                  <c:v>-158.47200000000001</c:v>
                </c:pt>
                <c:pt idx="376" formatCode="0.00E+00">
                  <c:v>1439.13</c:v>
                </c:pt>
                <c:pt idx="377" formatCode="0.00E+00">
                  <c:v>2619.04</c:v>
                </c:pt>
                <c:pt idx="378" formatCode="0.00E+00">
                  <c:v>2922.7</c:v>
                </c:pt>
                <c:pt idx="379" formatCode="0.00E+00">
                  <c:v>2201.2199999999998</c:v>
                </c:pt>
                <c:pt idx="380">
                  <c:v>672.92399999999998</c:v>
                </c:pt>
                <c:pt idx="381" formatCode="0.00E+00">
                  <c:v>-1153.6600000000001</c:v>
                </c:pt>
                <c:pt idx="382" formatCode="0.00E+00">
                  <c:v>-2664.03</c:v>
                </c:pt>
                <c:pt idx="383" formatCode="0.00E+00">
                  <c:v>-3350.99</c:v>
                </c:pt>
                <c:pt idx="384" formatCode="0.00E+00">
                  <c:v>-2978.07</c:v>
                </c:pt>
                <c:pt idx="385" formatCode="0.00E+00">
                  <c:v>-1653.38</c:v>
                </c:pt>
                <c:pt idx="386">
                  <c:v>206.84399999999999</c:v>
                </c:pt>
                <c:pt idx="387" formatCode="0.00E+00">
                  <c:v>2017.83</c:v>
                </c:pt>
                <c:pt idx="388" formatCode="0.00E+00">
                  <c:v>3219.6</c:v>
                </c:pt>
                <c:pt idx="389" formatCode="0.00E+00">
                  <c:v>3450.12</c:v>
                </c:pt>
                <c:pt idx="390" formatCode="0.00E+00">
                  <c:v>2645.09</c:v>
                </c:pt>
                <c:pt idx="391" formatCode="0.00E+00">
                  <c:v>1049.8599999999999</c:v>
                </c:pt>
                <c:pt idx="392">
                  <c:v>-856.15899999999999</c:v>
                </c:pt>
                <c:pt idx="393" formatCode="0.00E+00">
                  <c:v>-2506.66</c:v>
                </c:pt>
                <c:pt idx="394" formatCode="0.00E+00">
                  <c:v>-3419.7</c:v>
                </c:pt>
                <c:pt idx="395" formatCode="0.00E+00">
                  <c:v>-3334.54</c:v>
                </c:pt>
                <c:pt idx="396" formatCode="0.00E+00">
                  <c:v>-2279.12</c:v>
                </c:pt>
                <c:pt idx="397">
                  <c:v>-558.36300000000006</c:v>
                </c:pt>
                <c:pt idx="398" formatCode="0.00E+00">
                  <c:v>1332.61</c:v>
                </c:pt>
                <c:pt idx="399" formatCode="0.00E+00">
                  <c:v>2850.51</c:v>
                </c:pt>
                <c:pt idx="400" formatCode="0.00E+00">
                  <c:v>3563.08</c:v>
                </c:pt>
                <c:pt idx="401" formatCode="0.00E+00">
                  <c:v>3266.7</c:v>
                </c:pt>
                <c:pt idx="402" formatCode="0.00E+00">
                  <c:v>2023.26</c:v>
                </c:pt>
                <c:pt idx="403">
                  <c:v>154.084</c:v>
                </c:pt>
                <c:pt idx="404" formatCode="0.00E+00">
                  <c:v>-1802.99</c:v>
                </c:pt>
                <c:pt idx="405" formatCode="0.00E+00">
                  <c:v>-3265.99</c:v>
                </c:pt>
                <c:pt idx="406" formatCode="0.00E+00">
                  <c:v>-3794.93</c:v>
                </c:pt>
                <c:pt idx="407" formatCode="0.00E+00">
                  <c:v>-3206.23</c:v>
                </c:pt>
                <c:pt idx="408" formatCode="0.00E+00">
                  <c:v>-1652.28</c:v>
                </c:pt>
                <c:pt idx="409">
                  <c:v>415.07100000000003</c:v>
                </c:pt>
                <c:pt idx="410" formatCode="0.00E+00">
                  <c:v>2371.5100000000002</c:v>
                </c:pt>
                <c:pt idx="411" formatCode="0.00E+00">
                  <c:v>3613.48</c:v>
                </c:pt>
                <c:pt idx="412" formatCode="0.00E+00">
                  <c:v>3758.15</c:v>
                </c:pt>
                <c:pt idx="413" formatCode="0.00E+00">
                  <c:v>2755.04</c:v>
                </c:pt>
                <c:pt idx="414">
                  <c:v>914.54399999999998</c:v>
                </c:pt>
                <c:pt idx="415" formatCode="0.00E+00">
                  <c:v>-1173.2</c:v>
                </c:pt>
                <c:pt idx="416" formatCode="0.00E+00">
                  <c:v>-2829.92</c:v>
                </c:pt>
                <c:pt idx="417" formatCode="0.00E+00">
                  <c:v>-3522.64</c:v>
                </c:pt>
                <c:pt idx="418" formatCode="0.00E+00">
                  <c:v>-3049.62</c:v>
                </c:pt>
                <c:pt idx="419" formatCode="0.00E+00">
                  <c:v>-1602.88</c:v>
                </c:pt>
                <c:pt idx="420">
                  <c:v>294.89499999999998</c:v>
                </c:pt>
                <c:pt idx="421" formatCode="0.00E+00">
                  <c:v>1963.07</c:v>
                </c:pt>
                <c:pt idx="422" formatCode="0.00E+00">
                  <c:v>2811.96</c:v>
                </c:pt>
                <c:pt idx="423" formatCode="0.00E+00">
                  <c:v>2567.34</c:v>
                </c:pt>
                <c:pt idx="424" formatCode="0.00E+00">
                  <c:v>1372.38</c:v>
                </c:pt>
                <c:pt idx="425">
                  <c:v>-272.637</c:v>
                </c:pt>
                <c:pt idx="426" formatCode="0.00E+00">
                  <c:v>-1703.32</c:v>
                </c:pt>
                <c:pt idx="427" formatCode="0.00E+00">
                  <c:v>-2344.77</c:v>
                </c:pt>
                <c:pt idx="428" formatCode="0.00E+00">
                  <c:v>-1941.03</c:v>
                </c:pt>
                <c:pt idx="429">
                  <c:v>-663.12</c:v>
                </c:pt>
                <c:pt idx="430">
                  <c:v>958.45100000000002</c:v>
                </c:pt>
                <c:pt idx="431" formatCode="0.00E+00">
                  <c:v>2245.59</c:v>
                </c:pt>
                <c:pt idx="432" formatCode="0.00E+00">
                  <c:v>2642.43</c:v>
                </c:pt>
                <c:pt idx="433" formatCode="0.00E+00">
                  <c:v>1938.79</c:v>
                </c:pt>
                <c:pt idx="434">
                  <c:v>360.38499999999999</c:v>
                </c:pt>
                <c:pt idx="435" formatCode="0.00E+00">
                  <c:v>-1513.91</c:v>
                </c:pt>
                <c:pt idx="436" formatCode="0.00E+00">
                  <c:v>-2974.97</c:v>
                </c:pt>
                <c:pt idx="437" formatCode="0.00E+00">
                  <c:v>-3449.34</c:v>
                </c:pt>
                <c:pt idx="438" formatCode="0.00E+00">
                  <c:v>-2710.66</c:v>
                </c:pt>
                <c:pt idx="439">
                  <c:v>-968.66899999999998</c:v>
                </c:pt>
                <c:pt idx="440" formatCode="0.00E+00">
                  <c:v>1201.44</c:v>
                </c:pt>
                <c:pt idx="441" formatCode="0.00E+00">
                  <c:v>3069.04</c:v>
                </c:pt>
                <c:pt idx="442" formatCode="0.00E+00">
                  <c:v>4005.77</c:v>
                </c:pt>
                <c:pt idx="443" formatCode="0.00E+00">
                  <c:v>3690.1</c:v>
                </c:pt>
                <c:pt idx="444" formatCode="0.00E+00">
                  <c:v>2205.98</c:v>
                </c:pt>
                <c:pt idx="445">
                  <c:v>13.166600000000001</c:v>
                </c:pt>
                <c:pt idx="446" formatCode="0.00E+00">
                  <c:v>-2203.59</c:v>
                </c:pt>
                <c:pt idx="447" formatCode="0.00E+00">
                  <c:v>-3761.79</c:v>
                </c:pt>
                <c:pt idx="448" formatCode="0.00E+00">
                  <c:v>-4196.8</c:v>
                </c:pt>
                <c:pt idx="449" formatCode="0.00E+00">
                  <c:v>-3389.18</c:v>
                </c:pt>
                <c:pt idx="450" formatCode="0.00E+00">
                  <c:v>-1587.25</c:v>
                </c:pt>
                <c:pt idx="451">
                  <c:v>670.81899999999996</c:v>
                </c:pt>
                <c:pt idx="452" formatCode="0.00E+00">
                  <c:v>2719.65</c:v>
                </c:pt>
                <c:pt idx="453" formatCode="0.00E+00">
                  <c:v>3967.81</c:v>
                </c:pt>
                <c:pt idx="454" formatCode="0.00E+00">
                  <c:v>4067.22</c:v>
                </c:pt>
                <c:pt idx="455" formatCode="0.00E+00">
                  <c:v>3000.63</c:v>
                </c:pt>
                <c:pt idx="456" formatCode="0.00E+00">
                  <c:v>1078.17</c:v>
                </c:pt>
                <c:pt idx="457" formatCode="0.00E+00">
                  <c:v>-1151.1300000000001</c:v>
                </c:pt>
                <c:pt idx="458" formatCode="0.00E+00">
                  <c:v>-3054.64</c:v>
                </c:pt>
                <c:pt idx="459" formatCode="0.00E+00">
                  <c:v>-4095.41</c:v>
                </c:pt>
                <c:pt idx="460" formatCode="0.00E+00">
                  <c:v>-3987.81</c:v>
                </c:pt>
                <c:pt idx="461" formatCode="0.00E+00">
                  <c:v>-2747.46</c:v>
                </c:pt>
                <c:pt idx="462">
                  <c:v>-691.00300000000004</c:v>
                </c:pt>
                <c:pt idx="463" formatCode="0.00E+00">
                  <c:v>1601.23</c:v>
                </c:pt>
                <c:pt idx="464" formatCode="0.00E+00">
                  <c:v>3462.42</c:v>
                </c:pt>
                <c:pt idx="465" formatCode="0.00E+00">
                  <c:v>4341.62</c:v>
                </c:pt>
                <c:pt idx="466" formatCode="0.00E+00">
                  <c:v>3960.66</c:v>
                </c:pt>
                <c:pt idx="467" formatCode="0.00E+00">
                  <c:v>2409.88</c:v>
                </c:pt>
                <c:pt idx="468">
                  <c:v>130.44200000000001</c:v>
                </c:pt>
                <c:pt idx="469" formatCode="0.00E+00">
                  <c:v>-2199.8000000000002</c:v>
                </c:pt>
                <c:pt idx="470" formatCode="0.00E+00">
                  <c:v>-3873.37</c:v>
                </c:pt>
                <c:pt idx="471" formatCode="0.00E+00">
                  <c:v>-4381.18</c:v>
                </c:pt>
                <c:pt idx="472" formatCode="0.00E+00">
                  <c:v>-3566.22</c:v>
                </c:pt>
                <c:pt idx="473" formatCode="0.00E+00">
                  <c:v>-1678.77</c:v>
                </c:pt>
                <c:pt idx="474">
                  <c:v>686.29100000000005</c:v>
                </c:pt>
                <c:pt idx="475" formatCode="0.00E+00">
                  <c:v>2770.58</c:v>
                </c:pt>
                <c:pt idx="476" formatCode="0.00E+00">
                  <c:v>3907.6</c:v>
                </c:pt>
                <c:pt idx="477" formatCode="0.00E+00">
                  <c:v>3754.45</c:v>
                </c:pt>
                <c:pt idx="478" formatCode="0.00E+00">
                  <c:v>2402.5</c:v>
                </c:pt>
                <c:pt idx="479">
                  <c:v>344.23399999999998</c:v>
                </c:pt>
                <c:pt idx="480" formatCode="0.00E+00">
                  <c:v>-1688.35</c:v>
                </c:pt>
                <c:pt idx="481" formatCode="0.00E+00">
                  <c:v>-2980.15</c:v>
                </c:pt>
                <c:pt idx="482" formatCode="0.00E+00">
                  <c:v>-3100.31</c:v>
                </c:pt>
                <c:pt idx="483" formatCode="0.00E+00">
                  <c:v>-2065.2800000000002</c:v>
                </c:pt>
                <c:pt idx="484">
                  <c:v>-325.267</c:v>
                </c:pt>
                <c:pt idx="485" formatCode="0.00E+00">
                  <c:v>1412.79</c:v>
                </c:pt>
                <c:pt idx="486" formatCode="0.00E+00">
                  <c:v>2454.33</c:v>
                </c:pt>
                <c:pt idx="487" formatCode="0.00E+00">
                  <c:v>2387.6</c:v>
                </c:pt>
                <c:pt idx="488" formatCode="0.00E+00">
                  <c:v>1252.8</c:v>
                </c:pt>
                <c:pt idx="489">
                  <c:v>-471.76100000000002</c:v>
                </c:pt>
                <c:pt idx="490" formatCode="0.00E+00">
                  <c:v>-2063.0300000000002</c:v>
                </c:pt>
                <c:pt idx="491" formatCode="0.00E+00">
                  <c:v>-2840.86</c:v>
                </c:pt>
                <c:pt idx="492" formatCode="0.00E+00">
                  <c:v>-2439.0300000000002</c:v>
                </c:pt>
                <c:pt idx="493">
                  <c:v>-959.17600000000004</c:v>
                </c:pt>
                <c:pt idx="494" formatCode="0.00E+00">
                  <c:v>1062.52</c:v>
                </c:pt>
                <c:pt idx="495" formatCode="0.00E+00">
                  <c:v>2863.34</c:v>
                </c:pt>
                <c:pt idx="496" formatCode="0.00E+00">
                  <c:v>3742.53</c:v>
                </c:pt>
                <c:pt idx="497" formatCode="0.00E+00">
                  <c:v>3322.38</c:v>
                </c:pt>
                <c:pt idx="498" formatCode="0.00E+00">
                  <c:v>1690.71</c:v>
                </c:pt>
                <c:pt idx="499">
                  <c:v>-624.94899999999996</c:v>
                </c:pt>
                <c:pt idx="500" formatCode="0.00E+00">
                  <c:v>-2846.46</c:v>
                </c:pt>
                <c:pt idx="501" formatCode="0.00E+00">
                  <c:v>-4224.95</c:v>
                </c:pt>
                <c:pt idx="502" formatCode="0.00E+00">
                  <c:v>-4293.1400000000003</c:v>
                </c:pt>
                <c:pt idx="503" formatCode="0.00E+00">
                  <c:v>-3010</c:v>
                </c:pt>
                <c:pt idx="504">
                  <c:v>-769.00199999999995</c:v>
                </c:pt>
                <c:pt idx="505" formatCode="0.00E+00">
                  <c:v>1731.14</c:v>
                </c:pt>
                <c:pt idx="506" formatCode="0.00E+00">
                  <c:v>3717.88</c:v>
                </c:pt>
                <c:pt idx="507" formatCode="0.00E+00">
                  <c:v>4594.49</c:v>
                </c:pt>
                <c:pt idx="508" formatCode="0.00E+00">
                  <c:v>4112.5</c:v>
                </c:pt>
                <c:pt idx="509" formatCode="0.00E+00">
                  <c:v>2428.46</c:v>
                </c:pt>
                <c:pt idx="510">
                  <c:v>48.397100000000002</c:v>
                </c:pt>
                <c:pt idx="511" formatCode="0.00E+00">
                  <c:v>-2325.42</c:v>
                </c:pt>
                <c:pt idx="512" formatCode="0.00E+00">
                  <c:v>-4006.59</c:v>
                </c:pt>
                <c:pt idx="513" formatCode="0.00E+00">
                  <c:v>-4525.12</c:v>
                </c:pt>
                <c:pt idx="514" formatCode="0.00E+00">
                  <c:v>-3750.55</c:v>
                </c:pt>
                <c:pt idx="515" formatCode="0.00E+00">
                  <c:v>-1915.42</c:v>
                </c:pt>
                <c:pt idx="516">
                  <c:v>454.517</c:v>
                </c:pt>
                <c:pt idx="517" formatCode="0.00E+00">
                  <c:v>2688.48</c:v>
                </c:pt>
                <c:pt idx="518" formatCode="0.00E+00">
                  <c:v>4159.93</c:v>
                </c:pt>
                <c:pt idx="519" formatCode="0.00E+00">
                  <c:v>4459.8500000000004</c:v>
                </c:pt>
                <c:pt idx="520" formatCode="0.00E+00">
                  <c:v>3513.42</c:v>
                </c:pt>
                <c:pt idx="521" formatCode="0.00E+00">
                  <c:v>1554.07</c:v>
                </c:pt>
                <c:pt idx="522">
                  <c:v>-890.60699999999997</c:v>
                </c:pt>
                <c:pt idx="523" formatCode="0.00E+00">
                  <c:v>-3106.26</c:v>
                </c:pt>
                <c:pt idx="524" formatCode="0.00E+00">
                  <c:v>-4454.22</c:v>
                </c:pt>
                <c:pt idx="525" formatCode="0.00E+00">
                  <c:v>-4525.8100000000004</c:v>
                </c:pt>
                <c:pt idx="526" formatCode="0.00E+00">
                  <c:v>-3277.4</c:v>
                </c:pt>
                <c:pt idx="527" formatCode="0.00E+00">
                  <c:v>-1058.3</c:v>
                </c:pt>
                <c:pt idx="528" formatCode="0.00E+00">
                  <c:v>1488.75</c:v>
                </c:pt>
                <c:pt idx="529" formatCode="0.00E+00">
                  <c:v>3595.14</c:v>
                </c:pt>
                <c:pt idx="530" formatCode="0.00E+00">
                  <c:v>4625.7</c:v>
                </c:pt>
                <c:pt idx="531" formatCode="0.00E+00">
                  <c:v>4271.4399999999996</c:v>
                </c:pt>
                <c:pt idx="532" formatCode="0.00E+00">
                  <c:v>2638.39</c:v>
                </c:pt>
                <c:pt idx="533">
                  <c:v>233.78</c:v>
                </c:pt>
                <c:pt idx="534" formatCode="0.00E+00">
                  <c:v>-2182.09</c:v>
                </c:pt>
                <c:pt idx="535" formatCode="0.00E+00">
                  <c:v>-3836.69</c:v>
                </c:pt>
                <c:pt idx="536" formatCode="0.00E+00">
                  <c:v>-4217.3</c:v>
                </c:pt>
                <c:pt idx="537" formatCode="0.00E+00">
                  <c:v>-3244.14</c:v>
                </c:pt>
                <c:pt idx="538" formatCode="0.00E+00">
                  <c:v>-1283.75</c:v>
                </c:pt>
                <c:pt idx="539">
                  <c:v>968.73599999999999</c:v>
                </c:pt>
                <c:pt idx="540" formatCode="0.00E+00">
                  <c:v>2722.56</c:v>
                </c:pt>
                <c:pt idx="541" formatCode="0.00E+00">
                  <c:v>3378.56</c:v>
                </c:pt>
                <c:pt idx="542" formatCode="0.00E+00">
                  <c:v>2758</c:v>
                </c:pt>
                <c:pt idx="543" formatCode="0.00E+00">
                  <c:v>1164.57</c:v>
                </c:pt>
                <c:pt idx="544">
                  <c:v>-742.95100000000002</c:v>
                </c:pt>
                <c:pt idx="545" formatCode="0.00E+00">
                  <c:v>-2201.0700000000002</c:v>
                </c:pt>
                <c:pt idx="546" formatCode="0.00E+00">
                  <c:v>-2633.86</c:v>
                </c:pt>
                <c:pt idx="547" formatCode="0.00E+00">
                  <c:v>-1883.37</c:v>
                </c:pt>
                <c:pt idx="548">
                  <c:v>-276.58300000000003</c:v>
                </c:pt>
                <c:pt idx="549" formatCode="0.00E+00">
                  <c:v>1506.55</c:v>
                </c:pt>
                <c:pt idx="550" formatCode="0.00E+00">
                  <c:v>2708.45</c:v>
                </c:pt>
                <c:pt idx="551" formatCode="0.00E+00">
                  <c:v>2794.04</c:v>
                </c:pt>
                <c:pt idx="552" formatCode="0.00E+00">
                  <c:v>1668.09</c:v>
                </c:pt>
                <c:pt idx="553">
                  <c:v>-276.93700000000001</c:v>
                </c:pt>
                <c:pt idx="554" formatCode="0.00E+00">
                  <c:v>-2311.4699999999998</c:v>
                </c:pt>
                <c:pt idx="555" formatCode="0.00E+00">
                  <c:v>-3650.04</c:v>
                </c:pt>
                <c:pt idx="556" formatCode="0.00E+00">
                  <c:v>-3746.86</c:v>
                </c:pt>
                <c:pt idx="557" formatCode="0.00E+00">
                  <c:v>-2498</c:v>
                </c:pt>
                <c:pt idx="558">
                  <c:v>-286.31799999999998</c:v>
                </c:pt>
                <c:pt idx="559" formatCode="0.00E+00">
                  <c:v>2150.06</c:v>
                </c:pt>
                <c:pt idx="560" formatCode="0.00E+00">
                  <c:v>3987.78</c:v>
                </c:pt>
                <c:pt idx="561" formatCode="0.00E+00">
                  <c:v>4606.82</c:v>
                </c:pt>
                <c:pt idx="562" formatCode="0.00E+00">
                  <c:v>3785.96</c:v>
                </c:pt>
                <c:pt idx="563" formatCode="0.00E+00">
                  <c:v>1766.8</c:v>
                </c:pt>
                <c:pt idx="564">
                  <c:v>-825.04200000000003</c:v>
                </c:pt>
                <c:pt idx="565" formatCode="0.00E+00">
                  <c:v>-3184.57</c:v>
                </c:pt>
                <c:pt idx="566" formatCode="0.00E+00">
                  <c:v>-4593.76</c:v>
                </c:pt>
                <c:pt idx="567" formatCode="0.00E+00">
                  <c:v>-4643.37</c:v>
                </c:pt>
                <c:pt idx="568" formatCode="0.00E+00">
                  <c:v>-3335.12</c:v>
                </c:pt>
                <c:pt idx="569" formatCode="0.00E+00">
                  <c:v>-1065.68</c:v>
                </c:pt>
                <c:pt idx="570" formatCode="0.00E+00">
                  <c:v>1493.06</c:v>
                </c:pt>
                <c:pt idx="571" formatCode="0.00E+00">
                  <c:v>3595.7</c:v>
                </c:pt>
                <c:pt idx="572" formatCode="0.00E+00">
                  <c:v>4646.83</c:v>
                </c:pt>
                <c:pt idx="573" formatCode="0.00E+00">
                  <c:v>4366.6400000000003</c:v>
                </c:pt>
                <c:pt idx="574" formatCode="0.00E+00">
                  <c:v>2852.32</c:v>
                </c:pt>
                <c:pt idx="575">
                  <c:v>540.82000000000005</c:v>
                </c:pt>
                <c:pt idx="576" formatCode="0.00E+00">
                  <c:v>-1912.82</c:v>
                </c:pt>
                <c:pt idx="577" formatCode="0.00E+00">
                  <c:v>-3819.97</c:v>
                </c:pt>
                <c:pt idx="578" formatCode="0.00E+00">
                  <c:v>-4651.29</c:v>
                </c:pt>
                <c:pt idx="579" formatCode="0.00E+00">
                  <c:v>-4180.0600000000004</c:v>
                </c:pt>
                <c:pt idx="580" formatCode="0.00E+00">
                  <c:v>-2534.38</c:v>
                </c:pt>
                <c:pt idx="581">
                  <c:v>-138.173</c:v>
                </c:pt>
                <c:pt idx="582" formatCode="0.00E+00">
                  <c:v>2335.4</c:v>
                </c:pt>
                <c:pt idx="583" formatCode="0.00E+00">
                  <c:v>4157.16</c:v>
                </c:pt>
                <c:pt idx="584" formatCode="0.00E+00">
                  <c:v>4802.17</c:v>
                </c:pt>
                <c:pt idx="585" formatCode="0.00E+00">
                  <c:v>4058.66</c:v>
                </c:pt>
                <c:pt idx="586" formatCode="0.00E+00">
                  <c:v>2123.75</c:v>
                </c:pt>
                <c:pt idx="587">
                  <c:v>-446.42200000000003</c:v>
                </c:pt>
                <c:pt idx="588" formatCode="0.00E+00">
                  <c:v>-2894.68</c:v>
                </c:pt>
                <c:pt idx="589" formatCode="0.00E+00">
                  <c:v>-4477.5200000000004</c:v>
                </c:pt>
                <c:pt idx="590" formatCode="0.00E+00">
                  <c:v>-4722.1000000000004</c:v>
                </c:pt>
                <c:pt idx="591" formatCode="0.00E+00">
                  <c:v>-3557.1</c:v>
                </c:pt>
                <c:pt idx="592" formatCode="0.00E+00">
                  <c:v>-1338.19</c:v>
                </c:pt>
                <c:pt idx="593" formatCode="0.00E+00">
                  <c:v>1239.07</c:v>
                </c:pt>
                <c:pt idx="594" formatCode="0.00E+00">
                  <c:v>3356.5</c:v>
                </c:pt>
                <c:pt idx="595" formatCode="0.00E+00">
                  <c:v>4344.55</c:v>
                </c:pt>
                <c:pt idx="596" formatCode="0.00E+00">
                  <c:v>3919.83</c:v>
                </c:pt>
                <c:pt idx="597" formatCode="0.00E+00">
                  <c:v>2271.88</c:v>
                </c:pt>
                <c:pt idx="598">
                  <c:v>-9.1960599999999992</c:v>
                </c:pt>
                <c:pt idx="599" formatCode="0.00E+00">
                  <c:v>-2122.39</c:v>
                </c:pt>
                <c:pt idx="600" formatCode="0.00E+00">
                  <c:v>-3335.89</c:v>
                </c:pt>
                <c:pt idx="601" formatCode="0.00E+00">
                  <c:v>-3260.5</c:v>
                </c:pt>
                <c:pt idx="602" formatCode="0.00E+00">
                  <c:v>-1997.52</c:v>
                </c:pt>
                <c:pt idx="603">
                  <c:v>-89.370900000000006</c:v>
                </c:pt>
                <c:pt idx="604" formatCode="0.00E+00">
                  <c:v>1694.88</c:v>
                </c:pt>
                <c:pt idx="605" formatCode="0.00E+00">
                  <c:v>2649.03</c:v>
                </c:pt>
                <c:pt idx="606" formatCode="0.00E+00">
                  <c:v>2404.09</c:v>
                </c:pt>
                <c:pt idx="607" formatCode="0.00E+00">
                  <c:v>1080.73</c:v>
                </c:pt>
                <c:pt idx="608">
                  <c:v>-755.83299999999997</c:v>
                </c:pt>
                <c:pt idx="609" formatCode="0.00E+00">
                  <c:v>-2327.88</c:v>
                </c:pt>
                <c:pt idx="610" formatCode="0.00E+00">
                  <c:v>-2956.75</c:v>
                </c:pt>
                <c:pt idx="611" formatCode="0.00E+00">
                  <c:v>-2331.41</c:v>
                </c:pt>
                <c:pt idx="612">
                  <c:v>-641.53499999999997</c:v>
                </c:pt>
                <c:pt idx="613" formatCode="0.00E+00">
                  <c:v>1489.68</c:v>
                </c:pt>
                <c:pt idx="614" formatCode="0.00E+00">
                  <c:v>3248.66</c:v>
                </c:pt>
                <c:pt idx="615" formatCode="0.00E+00">
                  <c:v>3940.77</c:v>
                </c:pt>
                <c:pt idx="616" formatCode="0.00E+00">
                  <c:v>3247.37</c:v>
                </c:pt>
                <c:pt idx="617" formatCode="0.00E+00">
                  <c:v>1347.89</c:v>
                </c:pt>
                <c:pt idx="618" formatCode="0.00E+00">
                  <c:v>-1136.51</c:v>
                </c:pt>
                <c:pt idx="619" formatCode="0.00E+00">
                  <c:v>-3367.14</c:v>
                </c:pt>
                <c:pt idx="620" formatCode="0.00E+00">
                  <c:v>-4590.08</c:v>
                </c:pt>
                <c:pt idx="621" formatCode="0.00E+00">
                  <c:v>-4388.3</c:v>
                </c:pt>
                <c:pt idx="622" formatCode="0.00E+00">
                  <c:v>-2805.81</c:v>
                </c:pt>
                <c:pt idx="623">
                  <c:v>-327.44900000000001</c:v>
                </c:pt>
                <c:pt idx="624" formatCode="0.00E+00">
                  <c:v>2276.12</c:v>
                </c:pt>
                <c:pt idx="625" formatCode="0.00E+00">
                  <c:v>4202.9399999999996</c:v>
                </c:pt>
                <c:pt idx="626" formatCode="0.00E+00">
                  <c:v>4879.59</c:v>
                </c:pt>
                <c:pt idx="627" formatCode="0.00E+00">
                  <c:v>4122.83</c:v>
                </c:pt>
                <c:pt idx="628" formatCode="0.00E+00">
                  <c:v>2171.7800000000002</c:v>
                </c:pt>
                <c:pt idx="629">
                  <c:v>-392.19600000000003</c:v>
                </c:pt>
                <c:pt idx="630" formatCode="0.00E+00">
                  <c:v>-2817.33</c:v>
                </c:pt>
                <c:pt idx="631" formatCode="0.00E+00">
                  <c:v>-4407.54</c:v>
                </c:pt>
                <c:pt idx="632" formatCode="0.00E+00">
                  <c:v>-4725.72</c:v>
                </c:pt>
                <c:pt idx="633" formatCode="0.00E+00">
                  <c:v>-3703.76</c:v>
                </c:pt>
                <c:pt idx="634" formatCode="0.00E+00">
                  <c:v>-1645.17</c:v>
                </c:pt>
                <c:pt idx="635">
                  <c:v>863.87</c:v>
                </c:pt>
                <c:pt idx="636" formatCode="0.00E+00">
                  <c:v>3117.46</c:v>
                </c:pt>
                <c:pt idx="637" formatCode="0.00E+00">
                  <c:v>4488.26</c:v>
                </c:pt>
                <c:pt idx="638" formatCode="0.00E+00">
                  <c:v>4601.8100000000004</c:v>
                </c:pt>
                <c:pt idx="639" formatCode="0.00E+00">
                  <c:v>3427.9</c:v>
                </c:pt>
                <c:pt idx="640" formatCode="0.00E+00">
                  <c:v>1270</c:v>
                </c:pt>
                <c:pt idx="641" formatCode="0.00E+00">
                  <c:v>-1284.33</c:v>
                </c:pt>
                <c:pt idx="642" formatCode="0.00E+00">
                  <c:v>-3499.48</c:v>
                </c:pt>
                <c:pt idx="643" formatCode="0.00E+00">
                  <c:v>-4730.67</c:v>
                </c:pt>
                <c:pt idx="644" formatCode="0.00E+00">
                  <c:v>-4609.38</c:v>
                </c:pt>
                <c:pt idx="645" formatCode="0.00E+00">
                  <c:v>-3149.5</c:v>
                </c:pt>
                <c:pt idx="646">
                  <c:v>-759.77300000000002</c:v>
                </c:pt>
                <c:pt idx="647" formatCode="0.00E+00">
                  <c:v>1865.17</c:v>
                </c:pt>
                <c:pt idx="648" formatCode="0.00E+00">
                  <c:v>3939.69</c:v>
                </c:pt>
                <c:pt idx="649" formatCode="0.00E+00">
                  <c:v>4838.6400000000003</c:v>
                </c:pt>
                <c:pt idx="650" formatCode="0.00E+00">
                  <c:v>4295.22</c:v>
                </c:pt>
                <c:pt idx="651" formatCode="0.00E+00">
                  <c:v>2476.2399999999998</c:v>
                </c:pt>
                <c:pt idx="652">
                  <c:v>-56.3185</c:v>
                </c:pt>
                <c:pt idx="653" formatCode="0.00E+00">
                  <c:v>-2505.4899999999998</c:v>
                </c:pt>
                <c:pt idx="654" formatCode="0.00E+00">
                  <c:v>-4094.39</c:v>
                </c:pt>
                <c:pt idx="655" formatCode="0.00E+00">
                  <c:v>-4336.1400000000003</c:v>
                </c:pt>
                <c:pt idx="656" formatCode="0.00E+00">
                  <c:v>-3199.41</c:v>
                </c:pt>
                <c:pt idx="657" formatCode="0.00E+00">
                  <c:v>-1107.0999999999999</c:v>
                </c:pt>
                <c:pt idx="658" formatCode="0.00E+00">
                  <c:v>1204.54</c:v>
                </c:pt>
                <c:pt idx="659" formatCode="0.00E+00">
                  <c:v>2931.41</c:v>
                </c:pt>
                <c:pt idx="660" formatCode="0.00E+00">
                  <c:v>3491.53</c:v>
                </c:pt>
                <c:pt idx="661" formatCode="0.00E+00">
                  <c:v>2747.51</c:v>
                </c:pt>
                <c:pt idx="662" formatCode="0.00E+00">
                  <c:v>1053.0999999999999</c:v>
                </c:pt>
                <c:pt idx="663">
                  <c:v>-894.23900000000003</c:v>
                </c:pt>
                <c:pt idx="664" formatCode="0.00E+00">
                  <c:v>-2319.92</c:v>
                </c:pt>
                <c:pt idx="665" formatCode="0.00E+00">
                  <c:v>-2666.4</c:v>
                </c:pt>
                <c:pt idx="666" formatCode="0.00E+00">
                  <c:v>-1815.46</c:v>
                </c:pt>
                <c:pt idx="667">
                  <c:v>-139.88900000000001</c:v>
                </c:pt>
                <c:pt idx="668" formatCode="0.00E+00">
                  <c:v>1648.06</c:v>
                </c:pt>
                <c:pt idx="669" formatCode="0.00E+00">
                  <c:v>2784.7</c:v>
                </c:pt>
                <c:pt idx="670" formatCode="0.00E+00">
                  <c:v>2758.75</c:v>
                </c:pt>
                <c:pt idx="671" formatCode="0.00E+00">
                  <c:v>1519.78</c:v>
                </c:pt>
                <c:pt idx="672">
                  <c:v>-492.68400000000003</c:v>
                </c:pt>
                <c:pt idx="673" formatCode="0.00E+00">
                  <c:v>-2518.16</c:v>
                </c:pt>
                <c:pt idx="674" formatCode="0.00E+00">
                  <c:v>-3769.03</c:v>
                </c:pt>
                <c:pt idx="675" formatCode="0.00E+00">
                  <c:v>-3727.33</c:v>
                </c:pt>
                <c:pt idx="676" formatCode="0.00E+00">
                  <c:v>-2335.92</c:v>
                </c:pt>
                <c:pt idx="677">
                  <c:v>-26.833300000000001</c:v>
                </c:pt>
                <c:pt idx="678" formatCode="0.00E+00">
                  <c:v>2427.5300000000002</c:v>
                </c:pt>
                <c:pt idx="679" formatCode="0.00E+00">
                  <c:v>4195.41</c:v>
                </c:pt>
                <c:pt idx="680" formatCode="0.00E+00">
                  <c:v>4677.75</c:v>
                </c:pt>
                <c:pt idx="681" formatCode="0.00E+00">
                  <c:v>3697.44</c:v>
                </c:pt>
                <c:pt idx="682" formatCode="0.00E+00">
                  <c:v>1546.31</c:v>
                </c:pt>
                <c:pt idx="683" formatCode="0.00E+00">
                  <c:v>-1110.3</c:v>
                </c:pt>
                <c:pt idx="684" formatCode="0.00E+00">
                  <c:v>-3449.64</c:v>
                </c:pt>
                <c:pt idx="685" formatCode="0.00E+00">
                  <c:v>-4761.76</c:v>
                </c:pt>
                <c:pt idx="686" formatCode="0.00E+00">
                  <c:v>-4668.32</c:v>
                </c:pt>
                <c:pt idx="687" formatCode="0.00E+00">
                  <c:v>-3215.31</c:v>
                </c:pt>
                <c:pt idx="688">
                  <c:v>-841.78700000000003</c:v>
                </c:pt>
                <c:pt idx="689" formatCode="0.00E+00">
                  <c:v>1752.63</c:v>
                </c:pt>
                <c:pt idx="690" formatCode="0.00E+00">
                  <c:v>3815.88</c:v>
                </c:pt>
                <c:pt idx="691" formatCode="0.00E+00">
                  <c:v>4767.29</c:v>
                </c:pt>
                <c:pt idx="692" formatCode="0.00E+00">
                  <c:v>4357.95</c:v>
                </c:pt>
                <c:pt idx="693" formatCode="0.00E+00">
                  <c:v>2723.05</c:v>
                </c:pt>
                <c:pt idx="694">
                  <c:v>333.024</c:v>
                </c:pt>
                <c:pt idx="695" formatCode="0.00E+00">
                  <c:v>-2137.56</c:v>
                </c:pt>
                <c:pt idx="696" formatCode="0.00E+00">
                  <c:v>-3998.35</c:v>
                </c:pt>
                <c:pt idx="697" formatCode="0.00E+00">
                  <c:v>-4735.51</c:v>
                </c:pt>
                <c:pt idx="698" formatCode="0.00E+00">
                  <c:v>-4152.87</c:v>
                </c:pt>
                <c:pt idx="699" formatCode="0.00E+00">
                  <c:v>-2399.08</c:v>
                </c:pt>
                <c:pt idx="700">
                  <c:v>63.5809</c:v>
                </c:pt>
                <c:pt idx="701" formatCode="0.00E+00">
                  <c:v>2538.48</c:v>
                </c:pt>
                <c:pt idx="702" formatCode="0.00E+00">
                  <c:v>4309.49</c:v>
                </c:pt>
                <c:pt idx="703" formatCode="0.00E+00">
                  <c:v>4857.5600000000004</c:v>
                </c:pt>
                <c:pt idx="704" formatCode="0.00E+00">
                  <c:v>4004.07</c:v>
                </c:pt>
                <c:pt idx="705" formatCode="0.00E+00">
                  <c:v>1979.22</c:v>
                </c:pt>
                <c:pt idx="706">
                  <c:v>-637.78099999999995</c:v>
                </c:pt>
                <c:pt idx="707" formatCode="0.00E+00">
                  <c:v>-3073.62</c:v>
                </c:pt>
                <c:pt idx="708" formatCode="0.00E+00">
                  <c:v>-4595.45</c:v>
                </c:pt>
                <c:pt idx="709" formatCode="0.00E+00">
                  <c:v>-4747.16</c:v>
                </c:pt>
                <c:pt idx="710" formatCode="0.00E+00">
                  <c:v>-3484.65</c:v>
                </c:pt>
                <c:pt idx="711" formatCode="0.00E+00">
                  <c:v>-1195.83</c:v>
                </c:pt>
                <c:pt idx="712" formatCode="0.00E+00">
                  <c:v>1404.55</c:v>
                </c:pt>
                <c:pt idx="713" formatCode="0.00E+00">
                  <c:v>3493.51</c:v>
                </c:pt>
                <c:pt idx="714" formatCode="0.00E+00">
                  <c:v>4415.5600000000004</c:v>
                </c:pt>
                <c:pt idx="715" formatCode="0.00E+00">
                  <c:v>3909.91</c:v>
                </c:pt>
                <c:pt idx="716" formatCode="0.00E+00">
                  <c:v>2191.2399999999998</c:v>
                </c:pt>
                <c:pt idx="717">
                  <c:v>-126.508</c:v>
                </c:pt>
                <c:pt idx="718" formatCode="0.00E+00">
                  <c:v>-2232.88</c:v>
                </c:pt>
                <c:pt idx="719" formatCode="0.00E+00">
                  <c:v>-3403.4</c:v>
                </c:pt>
                <c:pt idx="720" formatCode="0.00E+00">
                  <c:v>-3268.84</c:v>
                </c:pt>
                <c:pt idx="721" formatCode="0.00E+00">
                  <c:v>-1953.55</c:v>
                </c:pt>
                <c:pt idx="722">
                  <c:v>-18.501799999999999</c:v>
                </c:pt>
                <c:pt idx="723" formatCode="0.00E+00">
                  <c:v>1757.57</c:v>
                </c:pt>
                <c:pt idx="724" formatCode="0.00E+00">
                  <c:v>2674.63</c:v>
                </c:pt>
                <c:pt idx="725" formatCode="0.00E+00">
                  <c:v>2382.86</c:v>
                </c:pt>
                <c:pt idx="726" formatCode="0.00E+00">
                  <c:v>1025.19</c:v>
                </c:pt>
                <c:pt idx="727">
                  <c:v>-817.81600000000003</c:v>
                </c:pt>
                <c:pt idx="728" formatCode="0.00E+00">
                  <c:v>-2364.96</c:v>
                </c:pt>
                <c:pt idx="729" formatCode="0.00E+00">
                  <c:v>-2946</c:v>
                </c:pt>
                <c:pt idx="730" formatCode="0.00E+00">
                  <c:v>-2269.5300000000002</c:v>
                </c:pt>
                <c:pt idx="731">
                  <c:v>-546.55999999999995</c:v>
                </c:pt>
                <c:pt idx="732" formatCode="0.00E+00">
                  <c:v>1584.65</c:v>
                </c:pt>
                <c:pt idx="733" formatCode="0.00E+00">
                  <c:v>3306.68</c:v>
                </c:pt>
                <c:pt idx="734" formatCode="0.00E+00">
                  <c:v>3935.65</c:v>
                </c:pt>
                <c:pt idx="735" formatCode="0.00E+00">
                  <c:v>3174.7</c:v>
                </c:pt>
                <c:pt idx="736" formatCode="0.00E+00">
                  <c:v>1227.96</c:v>
                </c:pt>
                <c:pt idx="737" formatCode="0.00E+00">
                  <c:v>-1266.74</c:v>
                </c:pt>
                <c:pt idx="738" formatCode="0.00E+00">
                  <c:v>-3467.25</c:v>
                </c:pt>
                <c:pt idx="739" formatCode="0.00E+00">
                  <c:v>-4628.26</c:v>
                </c:pt>
                <c:pt idx="740" formatCode="0.00E+00">
                  <c:v>-4350.96</c:v>
                </c:pt>
                <c:pt idx="741" formatCode="0.00E+00">
                  <c:v>-2703.38</c:v>
                </c:pt>
                <c:pt idx="742">
                  <c:v>-191.89</c:v>
                </c:pt>
                <c:pt idx="743" formatCode="0.00E+00">
                  <c:v>2403.5500000000002</c:v>
                </c:pt>
                <c:pt idx="744" formatCode="0.00E+00">
                  <c:v>4285.83</c:v>
                </c:pt>
                <c:pt idx="745" formatCode="0.00E+00">
                  <c:v>4895.72</c:v>
                </c:pt>
                <c:pt idx="746" formatCode="0.00E+00">
                  <c:v>4069.34</c:v>
                </c:pt>
                <c:pt idx="747" formatCode="0.00E+00">
                  <c:v>2066.61</c:v>
                </c:pt>
                <c:pt idx="748">
                  <c:v>-515.73099999999999</c:v>
                </c:pt>
                <c:pt idx="749" formatCode="0.00E+00">
                  <c:v>-2922.53</c:v>
                </c:pt>
                <c:pt idx="750" formatCode="0.00E+00">
                  <c:v>-4465.9399999999996</c:v>
                </c:pt>
                <c:pt idx="751" formatCode="0.00E+00">
                  <c:v>-4723.6000000000004</c:v>
                </c:pt>
                <c:pt idx="752" formatCode="0.00E+00">
                  <c:v>-3644.6</c:v>
                </c:pt>
                <c:pt idx="753" formatCode="0.00E+00">
                  <c:v>-1548.59</c:v>
                </c:pt>
                <c:pt idx="754">
                  <c:v>968.30899999999997</c:v>
                </c:pt>
                <c:pt idx="755" formatCode="0.00E+00">
                  <c:v>3199.73</c:v>
                </c:pt>
                <c:pt idx="756" formatCode="0.00E+00">
                  <c:v>4526.5</c:v>
                </c:pt>
                <c:pt idx="757" formatCode="0.00E+00">
                  <c:v>4585.33</c:v>
                </c:pt>
                <c:pt idx="758" formatCode="0.00E+00">
                  <c:v>3366.62</c:v>
                </c:pt>
                <c:pt idx="759" formatCode="0.00E+00">
                  <c:v>1182.06</c:v>
                </c:pt>
                <c:pt idx="760" formatCode="0.00E+00">
                  <c:v>-1375.07</c:v>
                </c:pt>
                <c:pt idx="761" formatCode="0.00E+00">
                  <c:v>-3563.35</c:v>
                </c:pt>
                <c:pt idx="762" formatCode="0.00E+00">
                  <c:v>-4752.99</c:v>
                </c:pt>
                <c:pt idx="763" formatCode="0.00E+00">
                  <c:v>-4584.55</c:v>
                </c:pt>
                <c:pt idx="764" formatCode="0.00E+00">
                  <c:v>-3085.86</c:v>
                </c:pt>
                <c:pt idx="765">
                  <c:v>-678.58900000000006</c:v>
                </c:pt>
                <c:pt idx="766" formatCode="0.00E+00">
                  <c:v>1940.55</c:v>
                </c:pt>
                <c:pt idx="767" formatCode="0.00E+00">
                  <c:v>3986.82</c:v>
                </c:pt>
                <c:pt idx="768" formatCode="0.00E+00">
                  <c:v>4846.66</c:v>
                </c:pt>
                <c:pt idx="769" formatCode="0.00E+00">
                  <c:v>4264.96</c:v>
                </c:pt>
                <c:pt idx="770" formatCode="0.00E+00">
                  <c:v>2418.2399999999998</c:v>
                </c:pt>
                <c:pt idx="771">
                  <c:v>-122.586</c:v>
                </c:pt>
                <c:pt idx="772" formatCode="0.00E+00">
                  <c:v>-2559.7800000000002</c:v>
                </c:pt>
                <c:pt idx="773" formatCode="0.00E+00">
                  <c:v>-4121.9399999999996</c:v>
                </c:pt>
                <c:pt idx="774" formatCode="0.00E+00">
                  <c:v>-4332.72</c:v>
                </c:pt>
                <c:pt idx="775" formatCode="0.00E+00">
                  <c:v>-3170.7</c:v>
                </c:pt>
                <c:pt idx="776" formatCode="0.00E+00">
                  <c:v>-1065.3900000000001</c:v>
                </c:pt>
                <c:pt idx="777" formatCode="0.00E+00">
                  <c:v>1243.5999999999999</c:v>
                </c:pt>
                <c:pt idx="778" formatCode="0.00E+00">
                  <c:v>2955.4</c:v>
                </c:pt>
                <c:pt idx="779" formatCode="0.00E+00">
                  <c:v>3496.06</c:v>
                </c:pt>
                <c:pt idx="780" formatCode="0.00E+00">
                  <c:v>2736.78</c:v>
                </c:pt>
                <c:pt idx="781" formatCode="0.00E+00">
                  <c:v>1036.02</c:v>
                </c:pt>
                <c:pt idx="782">
                  <c:v>-908.06200000000001</c:v>
                </c:pt>
                <c:pt idx="783" formatCode="0.00E+00">
                  <c:v>-2323.31</c:v>
                </c:pt>
                <c:pt idx="784" formatCode="0.00E+00">
                  <c:v>-2657.66</c:v>
                </c:pt>
                <c:pt idx="785" formatCode="0.00E+00">
                  <c:v>-1799.62</c:v>
                </c:pt>
                <c:pt idx="786">
                  <c:v>-126.968</c:v>
                </c:pt>
                <c:pt idx="787" formatCode="0.00E+00">
                  <c:v>1648.49</c:v>
                </c:pt>
                <c:pt idx="788" formatCode="0.00E+00">
                  <c:v>2768.36</c:v>
                </c:pt>
                <c:pt idx="789" formatCode="0.00E+00">
                  <c:v>2728.47</c:v>
                </c:pt>
                <c:pt idx="790" formatCode="0.00E+00">
                  <c:v>1484.81</c:v>
                </c:pt>
                <c:pt idx="791">
                  <c:v>-520.01099999999997</c:v>
                </c:pt>
                <c:pt idx="792" formatCode="0.00E+00">
                  <c:v>-2527.12</c:v>
                </c:pt>
                <c:pt idx="793" formatCode="0.00E+00">
                  <c:v>-3754.25</c:v>
                </c:pt>
                <c:pt idx="794" formatCode="0.00E+00">
                  <c:v>-3690.5</c:v>
                </c:pt>
                <c:pt idx="795" formatCode="0.00E+00">
                  <c:v>-2286.61</c:v>
                </c:pt>
                <c:pt idx="796">
                  <c:v>19.9117</c:v>
                </c:pt>
                <c:pt idx="797" formatCode="0.00E+00">
                  <c:v>2456.81</c:v>
                </c:pt>
                <c:pt idx="798" formatCode="0.00E+00">
                  <c:v>4198.22</c:v>
                </c:pt>
                <c:pt idx="799" formatCode="0.00E+00">
                  <c:v>4653.46</c:v>
                </c:pt>
                <c:pt idx="800" formatCode="0.00E+00">
                  <c:v>3652.85</c:v>
                </c:pt>
                <c:pt idx="801" formatCode="0.00E+00">
                  <c:v>1494.57</c:v>
                </c:pt>
                <c:pt idx="802" formatCode="0.00E+00">
                  <c:v>-1153.58</c:v>
                </c:pt>
                <c:pt idx="803" formatCode="0.00E+00">
                  <c:v>-3471.95</c:v>
                </c:pt>
                <c:pt idx="804" formatCode="0.00E+00">
                  <c:v>-4757.8500000000004</c:v>
                </c:pt>
                <c:pt idx="805" formatCode="0.00E+00">
                  <c:v>-4641.05</c:v>
                </c:pt>
                <c:pt idx="806" formatCode="0.00E+00">
                  <c:v>-3173.6</c:v>
                </c:pt>
                <c:pt idx="807">
                  <c:v>-798.45699999999999</c:v>
                </c:pt>
                <c:pt idx="808" formatCode="0.00E+00">
                  <c:v>1784.48</c:v>
                </c:pt>
                <c:pt idx="809" formatCode="0.00E+00">
                  <c:v>3827.55</c:v>
                </c:pt>
                <c:pt idx="810" formatCode="0.00E+00">
                  <c:v>4756.99</c:v>
                </c:pt>
                <c:pt idx="811" formatCode="0.00E+00">
                  <c:v>4330.49</c:v>
                </c:pt>
                <c:pt idx="812" formatCode="0.00E+00">
                  <c:v>2687.72</c:v>
                </c:pt>
                <c:pt idx="813">
                  <c:v>300.86399999999998</c:v>
                </c:pt>
                <c:pt idx="814" formatCode="0.00E+00">
                  <c:v>-2156.98</c:v>
                </c:pt>
                <c:pt idx="815" formatCode="0.00E+00">
                  <c:v>-4000.01</c:v>
                </c:pt>
                <c:pt idx="816" formatCode="0.00E+00">
                  <c:v>-4720.1499999999996</c:v>
                </c:pt>
                <c:pt idx="817" formatCode="0.00E+00">
                  <c:v>-4124.67</c:v>
                </c:pt>
                <c:pt idx="818" formatCode="0.00E+00">
                  <c:v>-2369.29</c:v>
                </c:pt>
                <c:pt idx="819">
                  <c:v>85.317599999999999</c:v>
                </c:pt>
                <c:pt idx="820" formatCode="0.00E+00">
                  <c:v>2547.4699999999998</c:v>
                </c:pt>
                <c:pt idx="821" formatCode="0.00E+00">
                  <c:v>4301.74</c:v>
                </c:pt>
                <c:pt idx="822" formatCode="0.00E+00">
                  <c:v>4837.67</c:v>
                </c:pt>
                <c:pt idx="823" formatCode="0.00E+00">
                  <c:v>3979.41</c:v>
                </c:pt>
                <c:pt idx="824" formatCode="0.00E+00">
                  <c:v>1957.63</c:v>
                </c:pt>
                <c:pt idx="825">
                  <c:v>-649.20899999999995</c:v>
                </c:pt>
                <c:pt idx="826" formatCode="0.00E+00">
                  <c:v>-3072.7</c:v>
                </c:pt>
                <c:pt idx="827" formatCode="0.00E+00">
                  <c:v>-4582.8900000000003</c:v>
                </c:pt>
                <c:pt idx="828" formatCode="0.00E+00">
                  <c:v>-4728.7299999999996</c:v>
                </c:pt>
                <c:pt idx="829" formatCode="0.00E+00">
                  <c:v>-3468.44</c:v>
                </c:pt>
                <c:pt idx="830" formatCode="0.00E+00">
                  <c:v>-1187.2</c:v>
                </c:pt>
                <c:pt idx="831" formatCode="0.00E+00">
                  <c:v>1403.73</c:v>
                </c:pt>
                <c:pt idx="832" formatCode="0.00E+00">
                  <c:v>3485.22</c:v>
                </c:pt>
                <c:pt idx="833" formatCode="0.00E+00">
                  <c:v>4404.3</c:v>
                </c:pt>
                <c:pt idx="834" formatCode="0.00E+00">
                  <c:v>3901.64</c:v>
                </c:pt>
                <c:pt idx="835" formatCode="0.00E+00">
                  <c:v>2190.79</c:v>
                </c:pt>
                <c:pt idx="836">
                  <c:v>-119.03400000000001</c:v>
                </c:pt>
                <c:pt idx="837" formatCode="0.00E+00">
                  <c:v>-2221.48</c:v>
                </c:pt>
                <c:pt idx="838" formatCode="0.00E+00">
                  <c:v>-3393.59</c:v>
                </c:pt>
                <c:pt idx="839" formatCode="0.00E+00">
                  <c:v>-3266.24</c:v>
                </c:pt>
                <c:pt idx="840" formatCode="0.00E+00">
                  <c:v>-1961.82</c:v>
                </c:pt>
                <c:pt idx="841">
                  <c:v>-36.622700000000002</c:v>
                </c:pt>
                <c:pt idx="842" formatCode="0.00E+00">
                  <c:v>1736.07</c:v>
                </c:pt>
                <c:pt idx="843" formatCode="0.00E+00">
                  <c:v>2658.69</c:v>
                </c:pt>
                <c:pt idx="844" formatCode="0.00E+00">
                  <c:v>2379.4299999999998</c:v>
                </c:pt>
                <c:pt idx="845" formatCode="0.00E+00">
                  <c:v>1036.9000000000001</c:v>
                </c:pt>
                <c:pt idx="846">
                  <c:v>-793.79899999999998</c:v>
                </c:pt>
                <c:pt idx="847" formatCode="0.00E+00">
                  <c:v>-2335.7600000000002</c:v>
                </c:pt>
                <c:pt idx="848" formatCode="0.00E+00">
                  <c:v>-2921.04</c:v>
                </c:pt>
                <c:pt idx="849" formatCode="0.00E+00">
                  <c:v>-2257.5</c:v>
                </c:pt>
                <c:pt idx="850">
                  <c:v>-552.1</c:v>
                </c:pt>
                <c:pt idx="851" formatCode="0.00E+00">
                  <c:v>1562.73</c:v>
                </c:pt>
                <c:pt idx="852" formatCode="0.00E+00">
                  <c:v>3275.55</c:v>
                </c:pt>
                <c:pt idx="853" formatCode="0.00E+00">
                  <c:v>3905.68</c:v>
                </c:pt>
                <c:pt idx="854" formatCode="0.00E+00">
                  <c:v>3155.52</c:v>
                </c:pt>
                <c:pt idx="855" formatCode="0.00E+00">
                  <c:v>1224.81</c:v>
                </c:pt>
                <c:pt idx="856" formatCode="0.00E+00">
                  <c:v>-1253.7</c:v>
                </c:pt>
                <c:pt idx="857" formatCode="0.00E+00">
                  <c:v>-3442.11</c:v>
                </c:pt>
                <c:pt idx="858" formatCode="0.00E+00">
                  <c:v>-4599.28</c:v>
                </c:pt>
                <c:pt idx="859" formatCode="0.00E+00">
                  <c:v>-4327.92</c:v>
                </c:pt>
                <c:pt idx="860" formatCode="0.00E+00">
                  <c:v>-2693.5</c:v>
                </c:pt>
                <c:pt idx="861">
                  <c:v>-197.398</c:v>
                </c:pt>
                <c:pt idx="862" formatCode="0.00E+00">
                  <c:v>2385.25</c:v>
                </c:pt>
                <c:pt idx="863" formatCode="0.00E+00">
                  <c:v>4260.68</c:v>
                </c:pt>
                <c:pt idx="864" formatCode="0.00E+00">
                  <c:v>4871.99</c:v>
                </c:pt>
                <c:pt idx="865" formatCode="0.00E+00">
                  <c:v>4055.11</c:v>
                </c:pt>
                <c:pt idx="866" formatCode="0.00E+00">
                  <c:v>2066.42</c:v>
                </c:pt>
                <c:pt idx="867">
                  <c:v>-502.25799999999998</c:v>
                </c:pt>
                <c:pt idx="868" formatCode="0.00E+00">
                  <c:v>-2899.92</c:v>
                </c:pt>
                <c:pt idx="869" formatCode="0.00E+00">
                  <c:v>-4441.1000000000004</c:v>
                </c:pt>
                <c:pt idx="870" formatCode="0.00E+00">
                  <c:v>-4704.3599999999997</c:v>
                </c:pt>
                <c:pt idx="871" formatCode="0.00E+00">
                  <c:v>-3637.52</c:v>
                </c:pt>
                <c:pt idx="872" formatCode="0.00E+00">
                  <c:v>-1556.23</c:v>
                </c:pt>
                <c:pt idx="873">
                  <c:v>948.05700000000002</c:v>
                </c:pt>
                <c:pt idx="874" formatCode="0.00E+00">
                  <c:v>3172.78</c:v>
                </c:pt>
                <c:pt idx="875" formatCode="0.00E+00">
                  <c:v>4500.88</c:v>
                </c:pt>
                <c:pt idx="876" formatCode="0.00E+00">
                  <c:v>4569.01</c:v>
                </c:pt>
                <c:pt idx="877" formatCode="0.00E+00">
                  <c:v>3364.35</c:v>
                </c:pt>
                <c:pt idx="878" formatCode="0.00E+00">
                  <c:v>1196.54</c:v>
                </c:pt>
                <c:pt idx="879" formatCode="0.00E+00">
                  <c:v>-1347.44</c:v>
                </c:pt>
                <c:pt idx="880" formatCode="0.00E+00">
                  <c:v>-3531.69</c:v>
                </c:pt>
                <c:pt idx="881" formatCode="0.00E+00">
                  <c:v>-4725.72</c:v>
                </c:pt>
                <c:pt idx="882" formatCode="0.00E+00">
                  <c:v>-4571.51</c:v>
                </c:pt>
                <c:pt idx="883" formatCode="0.00E+00">
                  <c:v>-3092.83</c:v>
                </c:pt>
                <c:pt idx="884">
                  <c:v>-703.577</c:v>
                </c:pt>
                <c:pt idx="885" formatCode="0.00E+00">
                  <c:v>1905.71</c:v>
                </c:pt>
                <c:pt idx="886" formatCode="0.00E+00">
                  <c:v>3953.37</c:v>
                </c:pt>
                <c:pt idx="887" formatCode="0.00E+00">
                  <c:v>4824.43</c:v>
                </c:pt>
                <c:pt idx="888" formatCode="0.00E+00">
                  <c:v>4262.29</c:v>
                </c:pt>
                <c:pt idx="889" formatCode="0.00E+00">
                  <c:v>2438.06</c:v>
                </c:pt>
                <c:pt idx="890">
                  <c:v>-87.189899999999994</c:v>
                </c:pt>
                <c:pt idx="891" formatCode="0.00E+00">
                  <c:v>-2521.86</c:v>
                </c:pt>
                <c:pt idx="892" formatCode="0.00E+00">
                  <c:v>-4094.43</c:v>
                </c:pt>
                <c:pt idx="893" formatCode="0.00E+00">
                  <c:v>-4324.46</c:v>
                </c:pt>
                <c:pt idx="894" formatCode="0.00E+00">
                  <c:v>-3185.59</c:v>
                </c:pt>
                <c:pt idx="895" formatCode="0.00E+00">
                  <c:v>-1099.6500000000001</c:v>
                </c:pt>
                <c:pt idx="896" formatCode="0.00E+00">
                  <c:v>1203.08</c:v>
                </c:pt>
                <c:pt idx="897" formatCode="0.00E+00">
                  <c:v>2924.77</c:v>
                </c:pt>
                <c:pt idx="898" formatCode="0.00E+00">
                  <c:v>3486.61</c:v>
                </c:pt>
                <c:pt idx="899" formatCode="0.00E+00">
                  <c:v>2751.21</c:v>
                </c:pt>
                <c:pt idx="900" formatCode="0.00E+00">
                  <c:v>1069.45</c:v>
                </c:pt>
                <c:pt idx="901">
                  <c:v>-867.096</c:v>
                </c:pt>
                <c:pt idx="902" formatCode="0.00E+00">
                  <c:v>-2290.73</c:v>
                </c:pt>
                <c:pt idx="903" formatCode="0.00E+00">
                  <c:v>-2647.14</c:v>
                </c:pt>
                <c:pt idx="904" formatCode="0.00E+00">
                  <c:v>-1815.68</c:v>
                </c:pt>
                <c:pt idx="905">
                  <c:v>-163.19800000000001</c:v>
                </c:pt>
                <c:pt idx="906" formatCode="0.00E+00">
                  <c:v>1605.74</c:v>
                </c:pt>
                <c:pt idx="907" formatCode="0.00E+00">
                  <c:v>2735.45</c:v>
                </c:pt>
                <c:pt idx="908" formatCode="0.00E+00">
                  <c:v>2718.2</c:v>
                </c:pt>
                <c:pt idx="909" formatCode="0.00E+00">
                  <c:v>1500.62</c:v>
                </c:pt>
                <c:pt idx="910">
                  <c:v>-483.57100000000003</c:v>
                </c:pt>
                <c:pt idx="911" formatCode="0.00E+00">
                  <c:v>-2482.46</c:v>
                </c:pt>
                <c:pt idx="912" formatCode="0.00E+00">
                  <c:v>-3717.53</c:v>
                </c:pt>
                <c:pt idx="913" formatCode="0.00E+00">
                  <c:v>-3675.91</c:v>
                </c:pt>
                <c:pt idx="914" formatCode="0.00E+00">
                  <c:v>-2299.96</c:v>
                </c:pt>
                <c:pt idx="915">
                  <c:v>-16.008800000000001</c:v>
                </c:pt>
                <c:pt idx="916" formatCode="0.00E+00">
                  <c:v>2410.9699999999998</c:v>
                </c:pt>
                <c:pt idx="917" formatCode="0.00E+00">
                  <c:v>4157.3999999999996</c:v>
                </c:pt>
                <c:pt idx="918" formatCode="0.00E+00">
                  <c:v>4631.3100000000004</c:v>
                </c:pt>
                <c:pt idx="919" formatCode="0.00E+00">
                  <c:v>3657.68</c:v>
                </c:pt>
                <c:pt idx="920" formatCode="0.00E+00">
                  <c:v>1525.01</c:v>
                </c:pt>
                <c:pt idx="921" formatCode="0.00E+00">
                  <c:v>-1108.51</c:v>
                </c:pt>
                <c:pt idx="922" formatCode="0.00E+00">
                  <c:v>-3426.92</c:v>
                </c:pt>
                <c:pt idx="923" formatCode="0.00E+00">
                  <c:v>-4726.04</c:v>
                </c:pt>
                <c:pt idx="924" formatCode="0.00E+00">
                  <c:v>-4632.21</c:v>
                </c:pt>
                <c:pt idx="925" formatCode="0.00E+00">
                  <c:v>-3191.47</c:v>
                </c:pt>
                <c:pt idx="926">
                  <c:v>-837.74300000000005</c:v>
                </c:pt>
                <c:pt idx="927" formatCode="0.00E+00">
                  <c:v>1736.55</c:v>
                </c:pt>
                <c:pt idx="928" formatCode="0.00E+00">
                  <c:v>3785.4</c:v>
                </c:pt>
                <c:pt idx="929" formatCode="0.00E+00">
                  <c:v>4732.3999999999996</c:v>
                </c:pt>
                <c:pt idx="930" formatCode="0.00E+00">
                  <c:v>4330.72</c:v>
                </c:pt>
                <c:pt idx="931" formatCode="0.00E+00">
                  <c:v>2713.54</c:v>
                </c:pt>
                <c:pt idx="932">
                  <c:v>345.03699999999998</c:v>
                </c:pt>
                <c:pt idx="933" formatCode="0.00E+00">
                  <c:v>-2107.52</c:v>
                </c:pt>
                <c:pt idx="934" formatCode="0.00E+00">
                  <c:v>-3959.41</c:v>
                </c:pt>
                <c:pt idx="935" formatCode="0.00E+00">
                  <c:v>-4699.93</c:v>
                </c:pt>
                <c:pt idx="936" formatCode="0.00E+00">
                  <c:v>-4128.2299999999996</c:v>
                </c:pt>
                <c:pt idx="937" formatCode="0.00E+00">
                  <c:v>-2401.4499999999998</c:v>
                </c:pt>
                <c:pt idx="938">
                  <c:v>32.837400000000002</c:v>
                </c:pt>
                <c:pt idx="939" formatCode="0.00E+00">
                  <c:v>2496.36</c:v>
                </c:pt>
                <c:pt idx="940" formatCode="0.00E+00">
                  <c:v>4271.28</c:v>
                </c:pt>
                <c:pt idx="941" formatCode="0.00E+00">
                  <c:v>4849.93</c:v>
                </c:pt>
                <c:pt idx="942" formatCode="0.00E+00">
                  <c:v>4038.31</c:v>
                </c:pt>
                <c:pt idx="943" formatCode="0.00E+00">
                  <c:v>2050.08</c:v>
                </c:pt>
                <c:pt idx="944">
                  <c:v>-556.08900000000006</c:v>
                </c:pt>
                <c:pt idx="945" formatCode="0.00E+00">
                  <c:v>-3041.29</c:v>
                </c:pt>
                <c:pt idx="946" formatCode="0.00E+00">
                  <c:v>-4677.32</c:v>
                </c:pt>
                <c:pt idx="947" formatCode="0.00E+00">
                  <c:v>-4978.49</c:v>
                </c:pt>
                <c:pt idx="948" formatCode="0.00E+00">
                  <c:v>-3835.43</c:v>
                </c:pt>
                <c:pt idx="949" formatCode="0.00E+00">
                  <c:v>-1557.57</c:v>
                </c:pt>
                <c:pt idx="950" formatCode="0.00E+00">
                  <c:v>1204.4000000000001</c:v>
                </c:pt>
                <c:pt idx="951" formatCode="0.00E+00">
                  <c:v>3651.97</c:v>
                </c:pt>
                <c:pt idx="952" formatCode="0.00E+00">
                  <c:v>5061.96</c:v>
                </c:pt>
                <c:pt idx="953" formatCode="0.00E+00">
                  <c:v>5005.6499999999996</c:v>
                </c:pt>
                <c:pt idx="954" formatCode="0.00E+00">
                  <c:v>3479.56</c:v>
                </c:pt>
                <c:pt idx="955">
                  <c:v>911.71</c:v>
                </c:pt>
                <c:pt idx="956" formatCode="0.00E+00">
                  <c:v>-1954.51</c:v>
                </c:pt>
                <c:pt idx="957" formatCode="0.00E+00">
                  <c:v>-4277.9399999999996</c:v>
                </c:pt>
                <c:pt idx="958" formatCode="0.00E+00">
                  <c:v>-5365.38</c:v>
                </c:pt>
                <c:pt idx="959" formatCode="0.00E+00">
                  <c:v>-4879.93</c:v>
                </c:pt>
                <c:pt idx="960" formatCode="0.00E+00">
                  <c:v>-2947.37</c:v>
                </c:pt>
                <c:pt idx="961">
                  <c:v>-123.45</c:v>
                </c:pt>
                <c:pt idx="962" formatCode="0.00E+00">
                  <c:v>2763.89</c:v>
                </c:pt>
                <c:pt idx="963" formatCode="0.00E+00">
                  <c:v>4858.2299999999996</c:v>
                </c:pt>
                <c:pt idx="964" formatCode="0.00E+00">
                  <c:v>5529.56</c:v>
                </c:pt>
                <c:pt idx="965" formatCode="0.00E+00">
                  <c:v>4564.59</c:v>
                </c:pt>
                <c:pt idx="966" formatCode="0.00E+00">
                  <c:v>2236.09</c:v>
                </c:pt>
                <c:pt idx="967">
                  <c:v>-774.33</c:v>
                </c:pt>
                <c:pt idx="968" formatCode="0.00E+00">
                  <c:v>-3574.98</c:v>
                </c:pt>
                <c:pt idx="969" formatCode="0.00E+00">
                  <c:v>-5329.02</c:v>
                </c:pt>
                <c:pt idx="970" formatCode="0.00E+00">
                  <c:v>-5505.79</c:v>
                </c:pt>
                <c:pt idx="971" formatCode="0.00E+00">
                  <c:v>-4042.29</c:v>
                </c:pt>
                <c:pt idx="972" formatCode="0.00E+00">
                  <c:v>-1365.84</c:v>
                </c:pt>
                <c:pt idx="973" formatCode="0.00E+00">
                  <c:v>1730.19</c:v>
                </c:pt>
                <c:pt idx="974" formatCode="0.00E+00">
                  <c:v>4321.87</c:v>
                </c:pt>
                <c:pt idx="975" formatCode="0.00E+00">
                  <c:v>5631.41</c:v>
                </c:pt>
                <c:pt idx="976" formatCode="0.00E+00">
                  <c:v>5261.88</c:v>
                </c:pt>
                <c:pt idx="977" formatCode="0.00E+00">
                  <c:v>3318.16</c:v>
                </c:pt>
                <c:pt idx="978">
                  <c:v>377.91399999999999</c:v>
                </c:pt>
                <c:pt idx="979" formatCode="0.00E+00">
                  <c:v>-2679.68</c:v>
                </c:pt>
              </c:numCache>
            </c:numRef>
          </c:yVal>
          <c:smooth val="1"/>
        </c:ser>
        <c:ser>
          <c:idx val="1"/>
          <c:order val="1"/>
          <c:tx>
            <c:strRef>
              <c:f>thist_V5!$P$2</c:f>
              <c:strCache>
                <c:ptCount val="1"/>
                <c:pt idx="0">
                  <c:v>1.5</c:v>
                </c:pt>
              </c:strCache>
            </c:strRef>
          </c:tx>
          <c:marker>
            <c:symbol val="none"/>
          </c:marker>
          <c:xVal>
            <c:numRef>
              <c:f>thist_V5!$O$9:$O$966</c:f>
              <c:numCache>
                <c:formatCode>General</c:formatCode>
                <c:ptCount val="958"/>
                <c:pt idx="0">
                  <c:v>0</c:v>
                </c:pt>
                <c:pt idx="1">
                  <c:v>3.7399700000000001E-2</c:v>
                </c:pt>
                <c:pt idx="2">
                  <c:v>7.4799400000000002E-2</c:v>
                </c:pt>
                <c:pt idx="3">
                  <c:v>0.11219899999999999</c:v>
                </c:pt>
                <c:pt idx="4">
                  <c:v>0.14959900000000001</c:v>
                </c:pt>
                <c:pt idx="5">
                  <c:v>0.186998</c:v>
                </c:pt>
                <c:pt idx="6">
                  <c:v>0.22439799999999999</c:v>
                </c:pt>
                <c:pt idx="7">
                  <c:v>0.26179799999999998</c:v>
                </c:pt>
                <c:pt idx="8">
                  <c:v>0.29919699999999999</c:v>
                </c:pt>
                <c:pt idx="9">
                  <c:v>0.33659699999999998</c:v>
                </c:pt>
                <c:pt idx="10">
                  <c:v>0.37399700000000002</c:v>
                </c:pt>
                <c:pt idx="11">
                  <c:v>0.41139599999999998</c:v>
                </c:pt>
                <c:pt idx="12">
                  <c:v>0.44879599999999997</c:v>
                </c:pt>
                <c:pt idx="13">
                  <c:v>0.48619600000000002</c:v>
                </c:pt>
                <c:pt idx="14">
                  <c:v>0.52359500000000003</c:v>
                </c:pt>
                <c:pt idx="15">
                  <c:v>0.56099500000000002</c:v>
                </c:pt>
                <c:pt idx="16">
                  <c:v>0.59839500000000001</c:v>
                </c:pt>
                <c:pt idx="17">
                  <c:v>0.635795</c:v>
                </c:pt>
                <c:pt idx="18">
                  <c:v>0.67319399999999996</c:v>
                </c:pt>
                <c:pt idx="19">
                  <c:v>0.71059399999999995</c:v>
                </c:pt>
                <c:pt idx="20">
                  <c:v>0.74799400000000005</c:v>
                </c:pt>
                <c:pt idx="21">
                  <c:v>0.78539300000000001</c:v>
                </c:pt>
                <c:pt idx="22">
                  <c:v>0.822793</c:v>
                </c:pt>
                <c:pt idx="23">
                  <c:v>0.86019299999999999</c:v>
                </c:pt>
                <c:pt idx="24">
                  <c:v>0.89759199999999995</c:v>
                </c:pt>
                <c:pt idx="25">
                  <c:v>0.93499200000000005</c:v>
                </c:pt>
                <c:pt idx="26">
                  <c:v>0.97239200000000003</c:v>
                </c:pt>
                <c:pt idx="27">
                  <c:v>1.00979</c:v>
                </c:pt>
                <c:pt idx="28">
                  <c:v>1.0471900000000001</c:v>
                </c:pt>
                <c:pt idx="29">
                  <c:v>1.0845899999999999</c:v>
                </c:pt>
                <c:pt idx="30">
                  <c:v>1.12199</c:v>
                </c:pt>
                <c:pt idx="31">
                  <c:v>1.1593899999999999</c:v>
                </c:pt>
                <c:pt idx="32">
                  <c:v>1.19679</c:v>
                </c:pt>
                <c:pt idx="33">
                  <c:v>1.2341899999999999</c:v>
                </c:pt>
                <c:pt idx="34">
                  <c:v>1.27159</c:v>
                </c:pt>
                <c:pt idx="35">
                  <c:v>1.3089900000000001</c:v>
                </c:pt>
                <c:pt idx="36">
                  <c:v>1.34639</c:v>
                </c:pt>
                <c:pt idx="37">
                  <c:v>1.3837900000000001</c:v>
                </c:pt>
                <c:pt idx="38">
                  <c:v>1.42119</c:v>
                </c:pt>
                <c:pt idx="39">
                  <c:v>1.4585900000000001</c:v>
                </c:pt>
                <c:pt idx="40">
                  <c:v>1.4959899999999999</c:v>
                </c:pt>
                <c:pt idx="41">
                  <c:v>1.53339</c:v>
                </c:pt>
                <c:pt idx="42">
                  <c:v>1.5707899999999999</c:v>
                </c:pt>
                <c:pt idx="43">
                  <c:v>1.60819</c:v>
                </c:pt>
                <c:pt idx="44">
                  <c:v>1.6455900000000001</c:v>
                </c:pt>
                <c:pt idx="45">
                  <c:v>1.68299</c:v>
                </c:pt>
                <c:pt idx="46">
                  <c:v>1.7203900000000001</c:v>
                </c:pt>
                <c:pt idx="47">
                  <c:v>1.7577799999999999</c:v>
                </c:pt>
                <c:pt idx="48">
                  <c:v>1.79518</c:v>
                </c:pt>
                <c:pt idx="49">
                  <c:v>1.8325800000000001</c:v>
                </c:pt>
                <c:pt idx="50">
                  <c:v>1.86998</c:v>
                </c:pt>
                <c:pt idx="51">
                  <c:v>1.9073800000000001</c:v>
                </c:pt>
                <c:pt idx="52">
                  <c:v>1.94478</c:v>
                </c:pt>
                <c:pt idx="53">
                  <c:v>1.9821800000000001</c:v>
                </c:pt>
                <c:pt idx="54">
                  <c:v>2.0195799999999999</c:v>
                </c:pt>
                <c:pt idx="55">
                  <c:v>2.0569799999999998</c:v>
                </c:pt>
                <c:pt idx="56">
                  <c:v>2.0943800000000001</c:v>
                </c:pt>
                <c:pt idx="57">
                  <c:v>2.13178</c:v>
                </c:pt>
                <c:pt idx="58">
                  <c:v>2.1691799999999999</c:v>
                </c:pt>
                <c:pt idx="59">
                  <c:v>2.2065800000000002</c:v>
                </c:pt>
                <c:pt idx="60">
                  <c:v>2.2439800000000001</c:v>
                </c:pt>
                <c:pt idx="61">
                  <c:v>2.28138</c:v>
                </c:pt>
                <c:pt idx="62">
                  <c:v>2.3187799999999998</c:v>
                </c:pt>
                <c:pt idx="63">
                  <c:v>2.3561800000000002</c:v>
                </c:pt>
                <c:pt idx="64">
                  <c:v>2.39358</c:v>
                </c:pt>
                <c:pt idx="65">
                  <c:v>2.4309799999999999</c:v>
                </c:pt>
                <c:pt idx="66">
                  <c:v>2.4683799999999998</c:v>
                </c:pt>
                <c:pt idx="67">
                  <c:v>2.5057800000000001</c:v>
                </c:pt>
                <c:pt idx="68">
                  <c:v>2.54318</c:v>
                </c:pt>
                <c:pt idx="69">
                  <c:v>2.5805799999999999</c:v>
                </c:pt>
                <c:pt idx="70">
                  <c:v>2.6179800000000002</c:v>
                </c:pt>
                <c:pt idx="71">
                  <c:v>2.6553800000000001</c:v>
                </c:pt>
                <c:pt idx="72">
                  <c:v>2.69278</c:v>
                </c:pt>
                <c:pt idx="73">
                  <c:v>2.7301799999999998</c:v>
                </c:pt>
                <c:pt idx="74">
                  <c:v>2.7675800000000002</c:v>
                </c:pt>
                <c:pt idx="75">
                  <c:v>2.80498</c:v>
                </c:pt>
                <c:pt idx="76">
                  <c:v>2.8423799999999999</c:v>
                </c:pt>
                <c:pt idx="77">
                  <c:v>2.8797799999999998</c:v>
                </c:pt>
                <c:pt idx="78">
                  <c:v>2.91717</c:v>
                </c:pt>
                <c:pt idx="79">
                  <c:v>2.9545699999999999</c:v>
                </c:pt>
                <c:pt idx="80">
                  <c:v>2.9919699999999998</c:v>
                </c:pt>
                <c:pt idx="81">
                  <c:v>3.0293700000000001</c:v>
                </c:pt>
                <c:pt idx="82">
                  <c:v>3.06677</c:v>
                </c:pt>
                <c:pt idx="83">
                  <c:v>3.1041699999999999</c:v>
                </c:pt>
                <c:pt idx="84">
                  <c:v>3.1415700000000002</c:v>
                </c:pt>
                <c:pt idx="85">
                  <c:v>3.1789700000000001</c:v>
                </c:pt>
                <c:pt idx="86">
                  <c:v>3.21637</c:v>
                </c:pt>
                <c:pt idx="87">
                  <c:v>3.2537699999999998</c:v>
                </c:pt>
                <c:pt idx="88">
                  <c:v>3.2911700000000002</c:v>
                </c:pt>
                <c:pt idx="89">
                  <c:v>3.32857</c:v>
                </c:pt>
                <c:pt idx="90">
                  <c:v>3.3659699999999999</c:v>
                </c:pt>
                <c:pt idx="91">
                  <c:v>3.4033699999999998</c:v>
                </c:pt>
                <c:pt idx="92">
                  <c:v>3.4407700000000001</c:v>
                </c:pt>
                <c:pt idx="93">
                  <c:v>3.47817</c:v>
                </c:pt>
                <c:pt idx="94">
                  <c:v>3.5155699999999999</c:v>
                </c:pt>
                <c:pt idx="95">
                  <c:v>3.5529700000000002</c:v>
                </c:pt>
                <c:pt idx="96">
                  <c:v>3.5903700000000001</c:v>
                </c:pt>
                <c:pt idx="97">
                  <c:v>3.6277699999999999</c:v>
                </c:pt>
                <c:pt idx="98">
                  <c:v>3.6651699999999998</c:v>
                </c:pt>
                <c:pt idx="99">
                  <c:v>3.7025700000000001</c:v>
                </c:pt>
                <c:pt idx="100">
                  <c:v>3.73997</c:v>
                </c:pt>
                <c:pt idx="101">
                  <c:v>3.7773699999999999</c:v>
                </c:pt>
                <c:pt idx="102">
                  <c:v>3.8147700000000002</c:v>
                </c:pt>
                <c:pt idx="103">
                  <c:v>3.8521700000000001</c:v>
                </c:pt>
                <c:pt idx="104">
                  <c:v>3.88957</c:v>
                </c:pt>
                <c:pt idx="105">
                  <c:v>3.9269699999999998</c:v>
                </c:pt>
                <c:pt idx="106">
                  <c:v>3.9643700000000002</c:v>
                </c:pt>
                <c:pt idx="107">
                  <c:v>4.0017699999999996</c:v>
                </c:pt>
                <c:pt idx="108">
                  <c:v>4.0391700000000004</c:v>
                </c:pt>
                <c:pt idx="109">
                  <c:v>4.0765599999999997</c:v>
                </c:pt>
                <c:pt idx="110">
                  <c:v>4.1139599999999996</c:v>
                </c:pt>
                <c:pt idx="111">
                  <c:v>4.1513600000000004</c:v>
                </c:pt>
                <c:pt idx="112">
                  <c:v>4.1887600000000003</c:v>
                </c:pt>
                <c:pt idx="113">
                  <c:v>4.2261600000000001</c:v>
                </c:pt>
                <c:pt idx="114">
                  <c:v>4.26356</c:v>
                </c:pt>
                <c:pt idx="115">
                  <c:v>4.3009599999999999</c:v>
                </c:pt>
                <c:pt idx="116">
                  <c:v>4.3383599999999998</c:v>
                </c:pt>
                <c:pt idx="117">
                  <c:v>4.3757599999999996</c:v>
                </c:pt>
                <c:pt idx="118">
                  <c:v>4.4131600000000004</c:v>
                </c:pt>
                <c:pt idx="119">
                  <c:v>4.4505600000000003</c:v>
                </c:pt>
                <c:pt idx="120">
                  <c:v>4.4879600000000002</c:v>
                </c:pt>
                <c:pt idx="121">
                  <c:v>4.52536</c:v>
                </c:pt>
                <c:pt idx="122">
                  <c:v>4.5627599999999999</c:v>
                </c:pt>
                <c:pt idx="123">
                  <c:v>4.6001599999999998</c:v>
                </c:pt>
                <c:pt idx="124">
                  <c:v>4.6375599999999997</c:v>
                </c:pt>
                <c:pt idx="125">
                  <c:v>4.6749599999999996</c:v>
                </c:pt>
                <c:pt idx="126">
                  <c:v>4.7123600000000003</c:v>
                </c:pt>
                <c:pt idx="127">
                  <c:v>4.7497600000000002</c:v>
                </c:pt>
                <c:pt idx="128">
                  <c:v>4.7871600000000001</c:v>
                </c:pt>
                <c:pt idx="129">
                  <c:v>4.82456</c:v>
                </c:pt>
                <c:pt idx="130">
                  <c:v>4.8619599999999998</c:v>
                </c:pt>
                <c:pt idx="131">
                  <c:v>4.8993599999999997</c:v>
                </c:pt>
                <c:pt idx="132">
                  <c:v>4.9367599999999996</c:v>
                </c:pt>
                <c:pt idx="133">
                  <c:v>4.9741600000000004</c:v>
                </c:pt>
                <c:pt idx="134">
                  <c:v>5.0115600000000002</c:v>
                </c:pt>
                <c:pt idx="135">
                  <c:v>5.0489600000000001</c:v>
                </c:pt>
                <c:pt idx="136">
                  <c:v>5.08636</c:v>
                </c:pt>
                <c:pt idx="137">
                  <c:v>5.1237599999999999</c:v>
                </c:pt>
                <c:pt idx="138">
                  <c:v>5.1611599999999997</c:v>
                </c:pt>
                <c:pt idx="139">
                  <c:v>5.1985599999999996</c:v>
                </c:pt>
                <c:pt idx="140">
                  <c:v>5.2359499999999999</c:v>
                </c:pt>
                <c:pt idx="141">
                  <c:v>5.2733499999999998</c:v>
                </c:pt>
                <c:pt idx="142">
                  <c:v>5.3107499999999996</c:v>
                </c:pt>
                <c:pt idx="143">
                  <c:v>5.3481500000000004</c:v>
                </c:pt>
                <c:pt idx="144">
                  <c:v>5.3855500000000003</c:v>
                </c:pt>
                <c:pt idx="145">
                  <c:v>5.4229500000000002</c:v>
                </c:pt>
                <c:pt idx="146">
                  <c:v>5.46035</c:v>
                </c:pt>
                <c:pt idx="147">
                  <c:v>5.4977499999999999</c:v>
                </c:pt>
                <c:pt idx="148">
                  <c:v>5.5351499999999998</c:v>
                </c:pt>
                <c:pt idx="149">
                  <c:v>5.5725499999999997</c:v>
                </c:pt>
                <c:pt idx="150">
                  <c:v>5.6099500000000004</c:v>
                </c:pt>
                <c:pt idx="151">
                  <c:v>5.6473500000000003</c:v>
                </c:pt>
                <c:pt idx="152">
                  <c:v>5.6847500000000002</c:v>
                </c:pt>
                <c:pt idx="153">
                  <c:v>5.7221500000000001</c:v>
                </c:pt>
                <c:pt idx="154">
                  <c:v>5.7595499999999999</c:v>
                </c:pt>
                <c:pt idx="155">
                  <c:v>5.7969499999999998</c:v>
                </c:pt>
                <c:pt idx="156">
                  <c:v>5.8343499999999997</c:v>
                </c:pt>
                <c:pt idx="157">
                  <c:v>5.8717499999999996</c:v>
                </c:pt>
                <c:pt idx="158">
                  <c:v>5.9091500000000003</c:v>
                </c:pt>
                <c:pt idx="159">
                  <c:v>5.9465500000000002</c:v>
                </c:pt>
                <c:pt idx="160">
                  <c:v>5.9839500000000001</c:v>
                </c:pt>
                <c:pt idx="161">
                  <c:v>6.02135</c:v>
                </c:pt>
                <c:pt idx="162">
                  <c:v>6.0587499999999999</c:v>
                </c:pt>
                <c:pt idx="163">
                  <c:v>6.0961499999999997</c:v>
                </c:pt>
                <c:pt idx="164">
                  <c:v>6.1335499999999996</c:v>
                </c:pt>
                <c:pt idx="165">
                  <c:v>6.1709500000000004</c:v>
                </c:pt>
                <c:pt idx="166">
                  <c:v>6.2083500000000003</c:v>
                </c:pt>
                <c:pt idx="167">
                  <c:v>6.2457500000000001</c:v>
                </c:pt>
                <c:pt idx="168">
                  <c:v>6.28315</c:v>
                </c:pt>
                <c:pt idx="169">
                  <c:v>6.3205499999999999</c:v>
                </c:pt>
                <c:pt idx="170">
                  <c:v>6.3579499999999998</c:v>
                </c:pt>
                <c:pt idx="171">
                  <c:v>6.39534</c:v>
                </c:pt>
                <c:pt idx="172">
                  <c:v>6.4327399999999999</c:v>
                </c:pt>
                <c:pt idx="173">
                  <c:v>6.4701399999999998</c:v>
                </c:pt>
                <c:pt idx="174">
                  <c:v>6.5075399999999997</c:v>
                </c:pt>
                <c:pt idx="175">
                  <c:v>6.5449400000000004</c:v>
                </c:pt>
                <c:pt idx="176">
                  <c:v>6.5823400000000003</c:v>
                </c:pt>
                <c:pt idx="177">
                  <c:v>6.6197400000000002</c:v>
                </c:pt>
                <c:pt idx="178">
                  <c:v>6.6571400000000001</c:v>
                </c:pt>
                <c:pt idx="179">
                  <c:v>6.6945399999999999</c:v>
                </c:pt>
                <c:pt idx="180">
                  <c:v>6.7319399999999998</c:v>
                </c:pt>
                <c:pt idx="181">
                  <c:v>6.7693399999999997</c:v>
                </c:pt>
                <c:pt idx="182">
                  <c:v>6.8067399999999996</c:v>
                </c:pt>
                <c:pt idx="183">
                  <c:v>6.8441400000000003</c:v>
                </c:pt>
                <c:pt idx="184">
                  <c:v>6.8815400000000002</c:v>
                </c:pt>
                <c:pt idx="185">
                  <c:v>6.9189400000000001</c:v>
                </c:pt>
                <c:pt idx="186">
                  <c:v>6.95634</c:v>
                </c:pt>
                <c:pt idx="187">
                  <c:v>6.9937399999999998</c:v>
                </c:pt>
                <c:pt idx="188">
                  <c:v>7.0311399999999997</c:v>
                </c:pt>
                <c:pt idx="189">
                  <c:v>7.0685399999999996</c:v>
                </c:pt>
                <c:pt idx="190">
                  <c:v>7.1059400000000004</c:v>
                </c:pt>
                <c:pt idx="191">
                  <c:v>7.1433400000000002</c:v>
                </c:pt>
                <c:pt idx="192">
                  <c:v>7.1807400000000001</c:v>
                </c:pt>
                <c:pt idx="193">
                  <c:v>7.21814</c:v>
                </c:pt>
                <c:pt idx="194">
                  <c:v>7.2555399999999999</c:v>
                </c:pt>
                <c:pt idx="195">
                  <c:v>7.2929399999999998</c:v>
                </c:pt>
                <c:pt idx="196">
                  <c:v>7.3303399999999996</c:v>
                </c:pt>
                <c:pt idx="197">
                  <c:v>7.3677400000000004</c:v>
                </c:pt>
                <c:pt idx="198">
                  <c:v>7.4051400000000003</c:v>
                </c:pt>
                <c:pt idx="199">
                  <c:v>7.4425400000000002</c:v>
                </c:pt>
                <c:pt idx="200">
                  <c:v>7.47994</c:v>
                </c:pt>
                <c:pt idx="201">
                  <c:v>7.5173399999999999</c:v>
                </c:pt>
                <c:pt idx="202">
                  <c:v>7.5547300000000002</c:v>
                </c:pt>
                <c:pt idx="203">
                  <c:v>7.59213</c:v>
                </c:pt>
                <c:pt idx="204">
                  <c:v>7.6295299999999999</c:v>
                </c:pt>
                <c:pt idx="205">
                  <c:v>7.6669299999999998</c:v>
                </c:pt>
                <c:pt idx="206">
                  <c:v>7.7043299999999997</c:v>
                </c:pt>
                <c:pt idx="207">
                  <c:v>7.7417299999999996</c:v>
                </c:pt>
                <c:pt idx="208">
                  <c:v>7.7791300000000003</c:v>
                </c:pt>
                <c:pt idx="209">
                  <c:v>7.8165300000000002</c:v>
                </c:pt>
                <c:pt idx="210">
                  <c:v>7.8539300000000001</c:v>
                </c:pt>
                <c:pt idx="211">
                  <c:v>7.89133</c:v>
                </c:pt>
                <c:pt idx="212">
                  <c:v>7.9287299999999998</c:v>
                </c:pt>
                <c:pt idx="213">
                  <c:v>7.9661299999999997</c:v>
                </c:pt>
                <c:pt idx="214">
                  <c:v>8.0035299999999996</c:v>
                </c:pt>
                <c:pt idx="215">
                  <c:v>8.0409299999999995</c:v>
                </c:pt>
                <c:pt idx="216">
                  <c:v>8.0783299999999993</c:v>
                </c:pt>
                <c:pt idx="217">
                  <c:v>8.1157299999999992</c:v>
                </c:pt>
                <c:pt idx="218">
                  <c:v>8.1531300000000009</c:v>
                </c:pt>
                <c:pt idx="219">
                  <c:v>8.1905300000000008</c:v>
                </c:pt>
                <c:pt idx="220">
                  <c:v>8.2279300000000006</c:v>
                </c:pt>
                <c:pt idx="221">
                  <c:v>8.2653300000000005</c:v>
                </c:pt>
                <c:pt idx="222">
                  <c:v>8.3027300000000004</c:v>
                </c:pt>
                <c:pt idx="223">
                  <c:v>8.3401300000000003</c:v>
                </c:pt>
                <c:pt idx="224">
                  <c:v>8.3775300000000001</c:v>
                </c:pt>
                <c:pt idx="225">
                  <c:v>8.41493</c:v>
                </c:pt>
                <c:pt idx="226">
                  <c:v>8.4523299999999999</c:v>
                </c:pt>
                <c:pt idx="227">
                  <c:v>8.4897299999999998</c:v>
                </c:pt>
                <c:pt idx="228">
                  <c:v>8.5271299999999997</c:v>
                </c:pt>
                <c:pt idx="229">
                  <c:v>8.5645299999999995</c:v>
                </c:pt>
                <c:pt idx="230">
                  <c:v>8.6019299999999994</c:v>
                </c:pt>
                <c:pt idx="231">
                  <c:v>8.6393299999999993</c:v>
                </c:pt>
                <c:pt idx="232">
                  <c:v>8.6767299999999992</c:v>
                </c:pt>
                <c:pt idx="233">
                  <c:v>8.7141199999999994</c:v>
                </c:pt>
                <c:pt idx="234">
                  <c:v>8.7515199999999993</c:v>
                </c:pt>
                <c:pt idx="235">
                  <c:v>8.7889199999999992</c:v>
                </c:pt>
                <c:pt idx="236">
                  <c:v>8.8263200000000008</c:v>
                </c:pt>
                <c:pt idx="237">
                  <c:v>8.8637200000000007</c:v>
                </c:pt>
                <c:pt idx="238">
                  <c:v>8.9011200000000006</c:v>
                </c:pt>
                <c:pt idx="239">
                  <c:v>8.9385200000000005</c:v>
                </c:pt>
                <c:pt idx="240">
                  <c:v>8.9759200000000003</c:v>
                </c:pt>
                <c:pt idx="241">
                  <c:v>9.0133200000000002</c:v>
                </c:pt>
                <c:pt idx="242">
                  <c:v>9.0507200000000001</c:v>
                </c:pt>
                <c:pt idx="243">
                  <c:v>9.08812</c:v>
                </c:pt>
                <c:pt idx="244">
                  <c:v>9.1255199999999999</c:v>
                </c:pt>
                <c:pt idx="245">
                  <c:v>9.1629199999999997</c:v>
                </c:pt>
                <c:pt idx="246">
                  <c:v>9.2003199999999996</c:v>
                </c:pt>
                <c:pt idx="247">
                  <c:v>9.2377199999999995</c:v>
                </c:pt>
                <c:pt idx="248">
                  <c:v>9.2751199999999994</c:v>
                </c:pt>
                <c:pt idx="249">
                  <c:v>9.3125199999999992</c:v>
                </c:pt>
                <c:pt idx="250">
                  <c:v>9.3499199999999991</c:v>
                </c:pt>
                <c:pt idx="251">
                  <c:v>9.3873200000000008</c:v>
                </c:pt>
                <c:pt idx="252">
                  <c:v>9.4247200000000007</c:v>
                </c:pt>
                <c:pt idx="253">
                  <c:v>9.4621200000000005</c:v>
                </c:pt>
                <c:pt idx="254">
                  <c:v>9.4995200000000004</c:v>
                </c:pt>
                <c:pt idx="255">
                  <c:v>9.5369200000000003</c:v>
                </c:pt>
                <c:pt idx="256">
                  <c:v>9.5743200000000002</c:v>
                </c:pt>
                <c:pt idx="257">
                  <c:v>9.61172</c:v>
                </c:pt>
                <c:pt idx="258">
                  <c:v>9.6491199999999999</c:v>
                </c:pt>
                <c:pt idx="259">
                  <c:v>9.6865199999999998</c:v>
                </c:pt>
                <c:pt idx="260">
                  <c:v>9.7239199999999997</c:v>
                </c:pt>
                <c:pt idx="261">
                  <c:v>9.7613199999999996</c:v>
                </c:pt>
                <c:pt idx="262">
                  <c:v>9.7987199999999994</c:v>
                </c:pt>
                <c:pt idx="263">
                  <c:v>9.8361199999999993</c:v>
                </c:pt>
                <c:pt idx="264">
                  <c:v>9.8735099999999996</c:v>
                </c:pt>
                <c:pt idx="265">
                  <c:v>9.9109099999999994</c:v>
                </c:pt>
                <c:pt idx="266">
                  <c:v>9.9483099999999993</c:v>
                </c:pt>
                <c:pt idx="267">
                  <c:v>9.9857099999999992</c:v>
                </c:pt>
                <c:pt idx="268">
                  <c:v>10.023099999999999</c:v>
                </c:pt>
                <c:pt idx="269">
                  <c:v>10.060499999999999</c:v>
                </c:pt>
                <c:pt idx="270">
                  <c:v>10.097899999999999</c:v>
                </c:pt>
                <c:pt idx="271">
                  <c:v>10.135300000000001</c:v>
                </c:pt>
                <c:pt idx="272">
                  <c:v>10.172700000000001</c:v>
                </c:pt>
                <c:pt idx="273">
                  <c:v>10.210100000000001</c:v>
                </c:pt>
                <c:pt idx="274">
                  <c:v>10.2475</c:v>
                </c:pt>
                <c:pt idx="275">
                  <c:v>10.2849</c:v>
                </c:pt>
                <c:pt idx="276">
                  <c:v>10.3223</c:v>
                </c:pt>
                <c:pt idx="277">
                  <c:v>10.3597</c:v>
                </c:pt>
                <c:pt idx="278">
                  <c:v>10.3971</c:v>
                </c:pt>
                <c:pt idx="279">
                  <c:v>10.4345</c:v>
                </c:pt>
                <c:pt idx="280">
                  <c:v>10.4719</c:v>
                </c:pt>
                <c:pt idx="281">
                  <c:v>10.5093</c:v>
                </c:pt>
                <c:pt idx="282">
                  <c:v>10.5467</c:v>
                </c:pt>
                <c:pt idx="283">
                  <c:v>10.584099999999999</c:v>
                </c:pt>
                <c:pt idx="284">
                  <c:v>10.621499999999999</c:v>
                </c:pt>
                <c:pt idx="285">
                  <c:v>10.658899999999999</c:v>
                </c:pt>
                <c:pt idx="286">
                  <c:v>10.696300000000001</c:v>
                </c:pt>
                <c:pt idx="287">
                  <c:v>10.733700000000001</c:v>
                </c:pt>
                <c:pt idx="288">
                  <c:v>10.771100000000001</c:v>
                </c:pt>
                <c:pt idx="289">
                  <c:v>10.8085</c:v>
                </c:pt>
                <c:pt idx="290">
                  <c:v>10.8459</c:v>
                </c:pt>
                <c:pt idx="291">
                  <c:v>10.8833</c:v>
                </c:pt>
                <c:pt idx="292">
                  <c:v>10.9207</c:v>
                </c:pt>
                <c:pt idx="293">
                  <c:v>10.9581</c:v>
                </c:pt>
                <c:pt idx="294">
                  <c:v>10.9955</c:v>
                </c:pt>
                <c:pt idx="295">
                  <c:v>11.0329</c:v>
                </c:pt>
                <c:pt idx="296">
                  <c:v>11.0703</c:v>
                </c:pt>
                <c:pt idx="297">
                  <c:v>11.107699999999999</c:v>
                </c:pt>
                <c:pt idx="298">
                  <c:v>11.145099999999999</c:v>
                </c:pt>
                <c:pt idx="299">
                  <c:v>11.182499999999999</c:v>
                </c:pt>
                <c:pt idx="300">
                  <c:v>11.219900000000001</c:v>
                </c:pt>
                <c:pt idx="301">
                  <c:v>11.257300000000001</c:v>
                </c:pt>
                <c:pt idx="302">
                  <c:v>11.294700000000001</c:v>
                </c:pt>
                <c:pt idx="303">
                  <c:v>11.332100000000001</c:v>
                </c:pt>
                <c:pt idx="304">
                  <c:v>11.3695</c:v>
                </c:pt>
                <c:pt idx="305">
                  <c:v>11.4069</c:v>
                </c:pt>
                <c:pt idx="306">
                  <c:v>11.4443</c:v>
                </c:pt>
                <c:pt idx="307">
                  <c:v>11.4817</c:v>
                </c:pt>
                <c:pt idx="308">
                  <c:v>11.5191</c:v>
                </c:pt>
                <c:pt idx="309">
                  <c:v>11.5565</c:v>
                </c:pt>
                <c:pt idx="310">
                  <c:v>11.5939</c:v>
                </c:pt>
                <c:pt idx="311">
                  <c:v>11.6313</c:v>
                </c:pt>
                <c:pt idx="312">
                  <c:v>11.668699999999999</c:v>
                </c:pt>
                <c:pt idx="313">
                  <c:v>11.706099999999999</c:v>
                </c:pt>
                <c:pt idx="314">
                  <c:v>11.743499999999999</c:v>
                </c:pt>
                <c:pt idx="315">
                  <c:v>11.780900000000001</c:v>
                </c:pt>
                <c:pt idx="316">
                  <c:v>11.818300000000001</c:v>
                </c:pt>
                <c:pt idx="317">
                  <c:v>11.855700000000001</c:v>
                </c:pt>
                <c:pt idx="318">
                  <c:v>11.8931</c:v>
                </c:pt>
                <c:pt idx="319">
                  <c:v>11.9305</c:v>
                </c:pt>
                <c:pt idx="320">
                  <c:v>11.9679</c:v>
                </c:pt>
                <c:pt idx="321">
                  <c:v>12.0053</c:v>
                </c:pt>
                <c:pt idx="322">
                  <c:v>12.0427</c:v>
                </c:pt>
                <c:pt idx="323">
                  <c:v>12.0801</c:v>
                </c:pt>
                <c:pt idx="324">
                  <c:v>12.1175</c:v>
                </c:pt>
                <c:pt idx="325">
                  <c:v>12.1549</c:v>
                </c:pt>
                <c:pt idx="326">
                  <c:v>12.192299999999999</c:v>
                </c:pt>
                <c:pt idx="327">
                  <c:v>12.229699999999999</c:v>
                </c:pt>
                <c:pt idx="328">
                  <c:v>12.267099999999999</c:v>
                </c:pt>
                <c:pt idx="329">
                  <c:v>12.304500000000001</c:v>
                </c:pt>
                <c:pt idx="330">
                  <c:v>12.341900000000001</c:v>
                </c:pt>
                <c:pt idx="331">
                  <c:v>12.379300000000001</c:v>
                </c:pt>
                <c:pt idx="332">
                  <c:v>12.416700000000001</c:v>
                </c:pt>
                <c:pt idx="333">
                  <c:v>12.4541</c:v>
                </c:pt>
                <c:pt idx="334">
                  <c:v>12.4915</c:v>
                </c:pt>
                <c:pt idx="335">
                  <c:v>12.5289</c:v>
                </c:pt>
                <c:pt idx="336">
                  <c:v>12.5663</c:v>
                </c:pt>
                <c:pt idx="337">
                  <c:v>12.6037</c:v>
                </c:pt>
                <c:pt idx="338">
                  <c:v>12.6411</c:v>
                </c:pt>
                <c:pt idx="339">
                  <c:v>12.6785</c:v>
                </c:pt>
                <c:pt idx="340">
                  <c:v>12.7159</c:v>
                </c:pt>
                <c:pt idx="341">
                  <c:v>12.753299999999999</c:v>
                </c:pt>
                <c:pt idx="342">
                  <c:v>12.790699999999999</c:v>
                </c:pt>
                <c:pt idx="343">
                  <c:v>12.828099999999999</c:v>
                </c:pt>
                <c:pt idx="344">
                  <c:v>12.865500000000001</c:v>
                </c:pt>
                <c:pt idx="345">
                  <c:v>12.902900000000001</c:v>
                </c:pt>
                <c:pt idx="346">
                  <c:v>12.940300000000001</c:v>
                </c:pt>
                <c:pt idx="347">
                  <c:v>12.9777</c:v>
                </c:pt>
                <c:pt idx="348">
                  <c:v>13.0151</c:v>
                </c:pt>
                <c:pt idx="349">
                  <c:v>13.0525</c:v>
                </c:pt>
                <c:pt idx="350">
                  <c:v>13.0899</c:v>
                </c:pt>
                <c:pt idx="351">
                  <c:v>13.1273</c:v>
                </c:pt>
                <c:pt idx="352">
                  <c:v>13.1647</c:v>
                </c:pt>
                <c:pt idx="353">
                  <c:v>13.2021</c:v>
                </c:pt>
                <c:pt idx="354">
                  <c:v>13.2395</c:v>
                </c:pt>
                <c:pt idx="355">
                  <c:v>13.276899999999999</c:v>
                </c:pt>
                <c:pt idx="356">
                  <c:v>13.314299999999999</c:v>
                </c:pt>
                <c:pt idx="357">
                  <c:v>13.351699999999999</c:v>
                </c:pt>
                <c:pt idx="358">
                  <c:v>13.389099999999999</c:v>
                </c:pt>
                <c:pt idx="359">
                  <c:v>13.426500000000001</c:v>
                </c:pt>
                <c:pt idx="360">
                  <c:v>13.463900000000001</c:v>
                </c:pt>
                <c:pt idx="361">
                  <c:v>13.501300000000001</c:v>
                </c:pt>
                <c:pt idx="362">
                  <c:v>13.5387</c:v>
                </c:pt>
                <c:pt idx="363">
                  <c:v>13.5761</c:v>
                </c:pt>
                <c:pt idx="364">
                  <c:v>13.6135</c:v>
                </c:pt>
                <c:pt idx="365">
                  <c:v>13.6509</c:v>
                </c:pt>
                <c:pt idx="366">
                  <c:v>13.6883</c:v>
                </c:pt>
                <c:pt idx="367">
                  <c:v>13.7257</c:v>
                </c:pt>
                <c:pt idx="368">
                  <c:v>13.7631</c:v>
                </c:pt>
                <c:pt idx="369">
                  <c:v>13.8005</c:v>
                </c:pt>
                <c:pt idx="370">
                  <c:v>13.837899999999999</c:v>
                </c:pt>
                <c:pt idx="371">
                  <c:v>13.875299999999999</c:v>
                </c:pt>
                <c:pt idx="372">
                  <c:v>13.912699999999999</c:v>
                </c:pt>
                <c:pt idx="373">
                  <c:v>13.950100000000001</c:v>
                </c:pt>
                <c:pt idx="374">
                  <c:v>13.987500000000001</c:v>
                </c:pt>
                <c:pt idx="375">
                  <c:v>14.024900000000001</c:v>
                </c:pt>
                <c:pt idx="376">
                  <c:v>14.0623</c:v>
                </c:pt>
                <c:pt idx="377">
                  <c:v>14.0997</c:v>
                </c:pt>
                <c:pt idx="378">
                  <c:v>14.1371</c:v>
                </c:pt>
                <c:pt idx="379">
                  <c:v>14.1745</c:v>
                </c:pt>
                <c:pt idx="380">
                  <c:v>14.2119</c:v>
                </c:pt>
                <c:pt idx="381">
                  <c:v>14.2493</c:v>
                </c:pt>
                <c:pt idx="382">
                  <c:v>14.2867</c:v>
                </c:pt>
                <c:pt idx="383">
                  <c:v>14.3241</c:v>
                </c:pt>
                <c:pt idx="384">
                  <c:v>14.361499999999999</c:v>
                </c:pt>
                <c:pt idx="385">
                  <c:v>14.398899999999999</c:v>
                </c:pt>
                <c:pt idx="386">
                  <c:v>14.436299999999999</c:v>
                </c:pt>
                <c:pt idx="387">
                  <c:v>14.473699999999999</c:v>
                </c:pt>
                <c:pt idx="388">
                  <c:v>14.511100000000001</c:v>
                </c:pt>
                <c:pt idx="389">
                  <c:v>14.548500000000001</c:v>
                </c:pt>
                <c:pt idx="390">
                  <c:v>14.585900000000001</c:v>
                </c:pt>
                <c:pt idx="391">
                  <c:v>14.6233</c:v>
                </c:pt>
                <c:pt idx="392">
                  <c:v>14.6607</c:v>
                </c:pt>
                <c:pt idx="393">
                  <c:v>14.6981</c:v>
                </c:pt>
                <c:pt idx="394">
                  <c:v>14.7355</c:v>
                </c:pt>
                <c:pt idx="395">
                  <c:v>14.7729</c:v>
                </c:pt>
                <c:pt idx="396">
                  <c:v>14.8103</c:v>
                </c:pt>
                <c:pt idx="397">
                  <c:v>14.8477</c:v>
                </c:pt>
                <c:pt idx="398">
                  <c:v>14.8851</c:v>
                </c:pt>
                <c:pt idx="399">
                  <c:v>14.922499999999999</c:v>
                </c:pt>
                <c:pt idx="400">
                  <c:v>14.959899999999999</c:v>
                </c:pt>
                <c:pt idx="401">
                  <c:v>14.997299999999999</c:v>
                </c:pt>
                <c:pt idx="402">
                  <c:v>15.034700000000001</c:v>
                </c:pt>
                <c:pt idx="403">
                  <c:v>15.072100000000001</c:v>
                </c:pt>
                <c:pt idx="404">
                  <c:v>15.109500000000001</c:v>
                </c:pt>
                <c:pt idx="405">
                  <c:v>15.1469</c:v>
                </c:pt>
                <c:pt idx="406">
                  <c:v>15.1843</c:v>
                </c:pt>
                <c:pt idx="407">
                  <c:v>15.2217</c:v>
                </c:pt>
                <c:pt idx="408">
                  <c:v>15.2591</c:v>
                </c:pt>
                <c:pt idx="409">
                  <c:v>15.2965</c:v>
                </c:pt>
                <c:pt idx="410">
                  <c:v>15.3339</c:v>
                </c:pt>
                <c:pt idx="411">
                  <c:v>15.3713</c:v>
                </c:pt>
                <c:pt idx="412">
                  <c:v>15.4087</c:v>
                </c:pt>
                <c:pt idx="413">
                  <c:v>15.446099999999999</c:v>
                </c:pt>
                <c:pt idx="414">
                  <c:v>15.483499999999999</c:v>
                </c:pt>
                <c:pt idx="415">
                  <c:v>15.520899999999999</c:v>
                </c:pt>
                <c:pt idx="416">
                  <c:v>15.558299999999999</c:v>
                </c:pt>
                <c:pt idx="417">
                  <c:v>15.595700000000001</c:v>
                </c:pt>
                <c:pt idx="418">
                  <c:v>15.633100000000001</c:v>
                </c:pt>
                <c:pt idx="419">
                  <c:v>15.670500000000001</c:v>
                </c:pt>
                <c:pt idx="420">
                  <c:v>15.7079</c:v>
                </c:pt>
                <c:pt idx="421">
                  <c:v>15.7453</c:v>
                </c:pt>
                <c:pt idx="422">
                  <c:v>15.7827</c:v>
                </c:pt>
                <c:pt idx="423">
                  <c:v>15.8201</c:v>
                </c:pt>
                <c:pt idx="424">
                  <c:v>15.8575</c:v>
                </c:pt>
                <c:pt idx="425">
                  <c:v>15.8949</c:v>
                </c:pt>
                <c:pt idx="426">
                  <c:v>15.9323</c:v>
                </c:pt>
                <c:pt idx="427">
                  <c:v>15.9697</c:v>
                </c:pt>
                <c:pt idx="428">
                  <c:v>16.007100000000001</c:v>
                </c:pt>
                <c:pt idx="429">
                  <c:v>16.044499999999999</c:v>
                </c:pt>
                <c:pt idx="430">
                  <c:v>16.081900000000001</c:v>
                </c:pt>
                <c:pt idx="431">
                  <c:v>16.119299999999999</c:v>
                </c:pt>
                <c:pt idx="432">
                  <c:v>16.156700000000001</c:v>
                </c:pt>
                <c:pt idx="433">
                  <c:v>16.194099999999999</c:v>
                </c:pt>
                <c:pt idx="434">
                  <c:v>16.2315</c:v>
                </c:pt>
                <c:pt idx="435">
                  <c:v>16.268899999999999</c:v>
                </c:pt>
                <c:pt idx="436">
                  <c:v>16.3063</c:v>
                </c:pt>
                <c:pt idx="437">
                  <c:v>16.343699999999998</c:v>
                </c:pt>
                <c:pt idx="438">
                  <c:v>16.3811</c:v>
                </c:pt>
                <c:pt idx="439">
                  <c:v>16.418500000000002</c:v>
                </c:pt>
                <c:pt idx="440">
                  <c:v>16.4559</c:v>
                </c:pt>
                <c:pt idx="441">
                  <c:v>16.493300000000001</c:v>
                </c:pt>
                <c:pt idx="442">
                  <c:v>16.5307</c:v>
                </c:pt>
                <c:pt idx="443">
                  <c:v>16.568100000000001</c:v>
                </c:pt>
                <c:pt idx="444">
                  <c:v>16.605499999999999</c:v>
                </c:pt>
                <c:pt idx="445">
                  <c:v>16.642900000000001</c:v>
                </c:pt>
                <c:pt idx="446">
                  <c:v>16.680299999999999</c:v>
                </c:pt>
                <c:pt idx="447">
                  <c:v>16.717700000000001</c:v>
                </c:pt>
                <c:pt idx="448">
                  <c:v>16.755099999999999</c:v>
                </c:pt>
                <c:pt idx="449">
                  <c:v>16.7925</c:v>
                </c:pt>
                <c:pt idx="450">
                  <c:v>16.829899999999999</c:v>
                </c:pt>
                <c:pt idx="451">
                  <c:v>16.8673</c:v>
                </c:pt>
                <c:pt idx="452">
                  <c:v>16.904699999999998</c:v>
                </c:pt>
                <c:pt idx="453">
                  <c:v>16.9421</c:v>
                </c:pt>
                <c:pt idx="454">
                  <c:v>16.979500000000002</c:v>
                </c:pt>
                <c:pt idx="455">
                  <c:v>17.0169</c:v>
                </c:pt>
                <c:pt idx="456">
                  <c:v>17.054300000000001</c:v>
                </c:pt>
                <c:pt idx="457">
                  <c:v>17.091699999999999</c:v>
                </c:pt>
                <c:pt idx="458">
                  <c:v>17.129100000000001</c:v>
                </c:pt>
                <c:pt idx="459">
                  <c:v>17.166499999999999</c:v>
                </c:pt>
                <c:pt idx="460">
                  <c:v>17.203900000000001</c:v>
                </c:pt>
                <c:pt idx="461">
                  <c:v>17.241299999999999</c:v>
                </c:pt>
                <c:pt idx="462">
                  <c:v>17.278700000000001</c:v>
                </c:pt>
                <c:pt idx="463">
                  <c:v>17.316099999999999</c:v>
                </c:pt>
                <c:pt idx="464">
                  <c:v>17.3535</c:v>
                </c:pt>
                <c:pt idx="465">
                  <c:v>17.390899999999998</c:v>
                </c:pt>
                <c:pt idx="466">
                  <c:v>17.4282</c:v>
                </c:pt>
                <c:pt idx="467">
                  <c:v>17.465599999999998</c:v>
                </c:pt>
                <c:pt idx="468">
                  <c:v>17.503</c:v>
                </c:pt>
                <c:pt idx="469">
                  <c:v>17.540400000000002</c:v>
                </c:pt>
                <c:pt idx="470">
                  <c:v>17.5778</c:v>
                </c:pt>
                <c:pt idx="471">
                  <c:v>17.615200000000002</c:v>
                </c:pt>
                <c:pt idx="472">
                  <c:v>17.6526</c:v>
                </c:pt>
                <c:pt idx="473">
                  <c:v>17.690000000000001</c:v>
                </c:pt>
                <c:pt idx="474">
                  <c:v>17.727399999999999</c:v>
                </c:pt>
                <c:pt idx="475">
                  <c:v>17.764800000000001</c:v>
                </c:pt>
                <c:pt idx="476">
                  <c:v>17.802199999999999</c:v>
                </c:pt>
                <c:pt idx="477">
                  <c:v>17.839600000000001</c:v>
                </c:pt>
                <c:pt idx="478">
                  <c:v>17.876999999999999</c:v>
                </c:pt>
                <c:pt idx="479">
                  <c:v>17.914400000000001</c:v>
                </c:pt>
                <c:pt idx="480">
                  <c:v>17.951799999999999</c:v>
                </c:pt>
                <c:pt idx="481">
                  <c:v>17.9892</c:v>
                </c:pt>
                <c:pt idx="482">
                  <c:v>18.026599999999998</c:v>
                </c:pt>
                <c:pt idx="483">
                  <c:v>18.064</c:v>
                </c:pt>
                <c:pt idx="484">
                  <c:v>18.101400000000002</c:v>
                </c:pt>
                <c:pt idx="485">
                  <c:v>18.1388</c:v>
                </c:pt>
                <c:pt idx="486">
                  <c:v>18.176200000000001</c:v>
                </c:pt>
                <c:pt idx="487">
                  <c:v>18.2136</c:v>
                </c:pt>
                <c:pt idx="488">
                  <c:v>18.251000000000001</c:v>
                </c:pt>
                <c:pt idx="489">
                  <c:v>18.288399999999999</c:v>
                </c:pt>
                <c:pt idx="490">
                  <c:v>18.325800000000001</c:v>
                </c:pt>
                <c:pt idx="491">
                  <c:v>18.363199999999999</c:v>
                </c:pt>
                <c:pt idx="492">
                  <c:v>18.400600000000001</c:v>
                </c:pt>
                <c:pt idx="493">
                  <c:v>18.437999999999999</c:v>
                </c:pt>
                <c:pt idx="494">
                  <c:v>18.4754</c:v>
                </c:pt>
                <c:pt idx="495">
                  <c:v>18.512799999999999</c:v>
                </c:pt>
                <c:pt idx="496">
                  <c:v>18.5502</c:v>
                </c:pt>
                <c:pt idx="497">
                  <c:v>18.587599999999998</c:v>
                </c:pt>
                <c:pt idx="498">
                  <c:v>18.625</c:v>
                </c:pt>
                <c:pt idx="499">
                  <c:v>18.662400000000002</c:v>
                </c:pt>
                <c:pt idx="500">
                  <c:v>18.6998</c:v>
                </c:pt>
                <c:pt idx="501">
                  <c:v>18.737200000000001</c:v>
                </c:pt>
                <c:pt idx="502">
                  <c:v>18.7746</c:v>
                </c:pt>
                <c:pt idx="503">
                  <c:v>18.812000000000001</c:v>
                </c:pt>
                <c:pt idx="504">
                  <c:v>18.849399999999999</c:v>
                </c:pt>
                <c:pt idx="505">
                  <c:v>18.886800000000001</c:v>
                </c:pt>
                <c:pt idx="506">
                  <c:v>18.924199999999999</c:v>
                </c:pt>
                <c:pt idx="507">
                  <c:v>18.961600000000001</c:v>
                </c:pt>
                <c:pt idx="508">
                  <c:v>18.998999999999999</c:v>
                </c:pt>
                <c:pt idx="509">
                  <c:v>19.0364</c:v>
                </c:pt>
                <c:pt idx="510">
                  <c:v>19.073799999999999</c:v>
                </c:pt>
                <c:pt idx="511">
                  <c:v>19.1112</c:v>
                </c:pt>
                <c:pt idx="512">
                  <c:v>19.148599999999998</c:v>
                </c:pt>
                <c:pt idx="513">
                  <c:v>19.186</c:v>
                </c:pt>
                <c:pt idx="514">
                  <c:v>19.223400000000002</c:v>
                </c:pt>
                <c:pt idx="515">
                  <c:v>19.2608</c:v>
                </c:pt>
                <c:pt idx="516">
                  <c:v>19.298200000000001</c:v>
                </c:pt>
                <c:pt idx="517">
                  <c:v>19.335599999999999</c:v>
                </c:pt>
                <c:pt idx="518">
                  <c:v>19.373000000000001</c:v>
                </c:pt>
                <c:pt idx="519">
                  <c:v>19.410399999999999</c:v>
                </c:pt>
                <c:pt idx="520">
                  <c:v>19.447800000000001</c:v>
                </c:pt>
                <c:pt idx="521">
                  <c:v>19.485199999999999</c:v>
                </c:pt>
                <c:pt idx="522">
                  <c:v>19.522600000000001</c:v>
                </c:pt>
                <c:pt idx="523">
                  <c:v>19.559999999999999</c:v>
                </c:pt>
                <c:pt idx="524">
                  <c:v>19.5974</c:v>
                </c:pt>
                <c:pt idx="525">
                  <c:v>19.634799999999998</c:v>
                </c:pt>
                <c:pt idx="526">
                  <c:v>19.6722</c:v>
                </c:pt>
                <c:pt idx="527">
                  <c:v>19.709599999999998</c:v>
                </c:pt>
                <c:pt idx="528">
                  <c:v>19.747</c:v>
                </c:pt>
                <c:pt idx="529">
                  <c:v>19.784400000000002</c:v>
                </c:pt>
                <c:pt idx="530">
                  <c:v>19.8218</c:v>
                </c:pt>
                <c:pt idx="531">
                  <c:v>19.859200000000001</c:v>
                </c:pt>
                <c:pt idx="532">
                  <c:v>19.896599999999999</c:v>
                </c:pt>
                <c:pt idx="533">
                  <c:v>19.934000000000001</c:v>
                </c:pt>
                <c:pt idx="534">
                  <c:v>19.971399999999999</c:v>
                </c:pt>
                <c:pt idx="535">
                  <c:v>20.008800000000001</c:v>
                </c:pt>
                <c:pt idx="536">
                  <c:v>20.046199999999999</c:v>
                </c:pt>
                <c:pt idx="537">
                  <c:v>20.083600000000001</c:v>
                </c:pt>
                <c:pt idx="538">
                  <c:v>20.120999999999999</c:v>
                </c:pt>
                <c:pt idx="539">
                  <c:v>20.1584</c:v>
                </c:pt>
                <c:pt idx="540">
                  <c:v>20.195799999999998</c:v>
                </c:pt>
                <c:pt idx="541">
                  <c:v>20.2332</c:v>
                </c:pt>
                <c:pt idx="542">
                  <c:v>20.270600000000002</c:v>
                </c:pt>
                <c:pt idx="543">
                  <c:v>20.308</c:v>
                </c:pt>
                <c:pt idx="544">
                  <c:v>20.345400000000001</c:v>
                </c:pt>
                <c:pt idx="545">
                  <c:v>20.3828</c:v>
                </c:pt>
                <c:pt idx="546">
                  <c:v>20.420200000000001</c:v>
                </c:pt>
                <c:pt idx="547">
                  <c:v>20.457599999999999</c:v>
                </c:pt>
                <c:pt idx="548">
                  <c:v>20.495000000000001</c:v>
                </c:pt>
                <c:pt idx="549">
                  <c:v>20.532399999999999</c:v>
                </c:pt>
                <c:pt idx="550">
                  <c:v>20.569800000000001</c:v>
                </c:pt>
                <c:pt idx="551">
                  <c:v>20.607199999999999</c:v>
                </c:pt>
                <c:pt idx="552">
                  <c:v>20.644600000000001</c:v>
                </c:pt>
                <c:pt idx="553">
                  <c:v>20.681999999999999</c:v>
                </c:pt>
                <c:pt idx="554">
                  <c:v>20.7194</c:v>
                </c:pt>
                <c:pt idx="555">
                  <c:v>20.756799999999998</c:v>
                </c:pt>
                <c:pt idx="556">
                  <c:v>20.7942</c:v>
                </c:pt>
                <c:pt idx="557">
                  <c:v>20.831600000000002</c:v>
                </c:pt>
                <c:pt idx="558">
                  <c:v>20.869</c:v>
                </c:pt>
                <c:pt idx="559">
                  <c:v>20.906400000000001</c:v>
                </c:pt>
                <c:pt idx="560">
                  <c:v>20.9438</c:v>
                </c:pt>
                <c:pt idx="561">
                  <c:v>20.981200000000001</c:v>
                </c:pt>
                <c:pt idx="562">
                  <c:v>21.018599999999999</c:v>
                </c:pt>
                <c:pt idx="563">
                  <c:v>21.056000000000001</c:v>
                </c:pt>
                <c:pt idx="564">
                  <c:v>21.093399999999999</c:v>
                </c:pt>
                <c:pt idx="565">
                  <c:v>21.130800000000001</c:v>
                </c:pt>
                <c:pt idx="566">
                  <c:v>21.168199999999999</c:v>
                </c:pt>
                <c:pt idx="567">
                  <c:v>21.2056</c:v>
                </c:pt>
                <c:pt idx="568">
                  <c:v>21.242999999999999</c:v>
                </c:pt>
                <c:pt idx="569">
                  <c:v>21.2804</c:v>
                </c:pt>
                <c:pt idx="570">
                  <c:v>21.317799999999998</c:v>
                </c:pt>
                <c:pt idx="571">
                  <c:v>21.3552</c:v>
                </c:pt>
                <c:pt idx="572">
                  <c:v>21.392600000000002</c:v>
                </c:pt>
                <c:pt idx="573">
                  <c:v>21.43</c:v>
                </c:pt>
                <c:pt idx="574">
                  <c:v>21.467400000000001</c:v>
                </c:pt>
                <c:pt idx="575">
                  <c:v>21.504799999999999</c:v>
                </c:pt>
                <c:pt idx="576">
                  <c:v>21.542200000000001</c:v>
                </c:pt>
                <c:pt idx="577">
                  <c:v>21.579599999999999</c:v>
                </c:pt>
                <c:pt idx="578">
                  <c:v>21.617000000000001</c:v>
                </c:pt>
                <c:pt idx="579">
                  <c:v>21.654399999999999</c:v>
                </c:pt>
                <c:pt idx="580">
                  <c:v>21.691800000000001</c:v>
                </c:pt>
                <c:pt idx="581">
                  <c:v>21.729199999999999</c:v>
                </c:pt>
                <c:pt idx="582">
                  <c:v>21.7666</c:v>
                </c:pt>
                <c:pt idx="583">
                  <c:v>21.803999999999998</c:v>
                </c:pt>
                <c:pt idx="584">
                  <c:v>21.8414</c:v>
                </c:pt>
                <c:pt idx="585">
                  <c:v>21.878799999999998</c:v>
                </c:pt>
                <c:pt idx="586">
                  <c:v>21.9162</c:v>
                </c:pt>
                <c:pt idx="587">
                  <c:v>21.953600000000002</c:v>
                </c:pt>
                <c:pt idx="588">
                  <c:v>21.991</c:v>
                </c:pt>
                <c:pt idx="589">
                  <c:v>22.028400000000001</c:v>
                </c:pt>
                <c:pt idx="590">
                  <c:v>22.065799999999999</c:v>
                </c:pt>
                <c:pt idx="591">
                  <c:v>22.103200000000001</c:v>
                </c:pt>
                <c:pt idx="592">
                  <c:v>22.140599999999999</c:v>
                </c:pt>
                <c:pt idx="593">
                  <c:v>22.178000000000001</c:v>
                </c:pt>
                <c:pt idx="594">
                  <c:v>22.215399999999999</c:v>
                </c:pt>
                <c:pt idx="595">
                  <c:v>22.252800000000001</c:v>
                </c:pt>
                <c:pt idx="596">
                  <c:v>22.290199999999999</c:v>
                </c:pt>
                <c:pt idx="597">
                  <c:v>22.3276</c:v>
                </c:pt>
                <c:pt idx="598">
                  <c:v>22.364999999999998</c:v>
                </c:pt>
                <c:pt idx="599">
                  <c:v>22.4024</c:v>
                </c:pt>
                <c:pt idx="600">
                  <c:v>22.439800000000002</c:v>
                </c:pt>
                <c:pt idx="601">
                  <c:v>22.4772</c:v>
                </c:pt>
                <c:pt idx="602">
                  <c:v>22.514600000000002</c:v>
                </c:pt>
                <c:pt idx="603">
                  <c:v>22.552</c:v>
                </c:pt>
                <c:pt idx="604">
                  <c:v>22.589400000000001</c:v>
                </c:pt>
                <c:pt idx="605">
                  <c:v>22.626799999999999</c:v>
                </c:pt>
                <c:pt idx="606">
                  <c:v>22.664200000000001</c:v>
                </c:pt>
                <c:pt idx="607">
                  <c:v>22.701599999999999</c:v>
                </c:pt>
                <c:pt idx="608">
                  <c:v>22.739000000000001</c:v>
                </c:pt>
                <c:pt idx="609">
                  <c:v>22.776399999999999</c:v>
                </c:pt>
                <c:pt idx="610">
                  <c:v>22.813800000000001</c:v>
                </c:pt>
                <c:pt idx="611">
                  <c:v>22.851199999999999</c:v>
                </c:pt>
                <c:pt idx="612">
                  <c:v>22.8886</c:v>
                </c:pt>
                <c:pt idx="613">
                  <c:v>22.925999999999998</c:v>
                </c:pt>
                <c:pt idx="614">
                  <c:v>22.9634</c:v>
                </c:pt>
                <c:pt idx="615">
                  <c:v>23.000800000000002</c:v>
                </c:pt>
                <c:pt idx="616">
                  <c:v>23.0382</c:v>
                </c:pt>
                <c:pt idx="617">
                  <c:v>23.075600000000001</c:v>
                </c:pt>
                <c:pt idx="618">
                  <c:v>23.113</c:v>
                </c:pt>
                <c:pt idx="619">
                  <c:v>23.150400000000001</c:v>
                </c:pt>
                <c:pt idx="620">
                  <c:v>23.187799999999999</c:v>
                </c:pt>
                <c:pt idx="621">
                  <c:v>23.225200000000001</c:v>
                </c:pt>
                <c:pt idx="622">
                  <c:v>23.262599999999999</c:v>
                </c:pt>
                <c:pt idx="623">
                  <c:v>23.3</c:v>
                </c:pt>
                <c:pt idx="624">
                  <c:v>23.337399999999999</c:v>
                </c:pt>
                <c:pt idx="625">
                  <c:v>23.3748</c:v>
                </c:pt>
                <c:pt idx="626">
                  <c:v>23.412199999999999</c:v>
                </c:pt>
                <c:pt idx="627">
                  <c:v>23.4496</c:v>
                </c:pt>
                <c:pt idx="628">
                  <c:v>23.486999999999998</c:v>
                </c:pt>
                <c:pt idx="629">
                  <c:v>23.5244</c:v>
                </c:pt>
                <c:pt idx="630">
                  <c:v>23.561800000000002</c:v>
                </c:pt>
                <c:pt idx="631">
                  <c:v>23.5992</c:v>
                </c:pt>
                <c:pt idx="632">
                  <c:v>23.636600000000001</c:v>
                </c:pt>
                <c:pt idx="633">
                  <c:v>23.673999999999999</c:v>
                </c:pt>
                <c:pt idx="634">
                  <c:v>23.711400000000001</c:v>
                </c:pt>
                <c:pt idx="635">
                  <c:v>23.748799999999999</c:v>
                </c:pt>
                <c:pt idx="636">
                  <c:v>23.786200000000001</c:v>
                </c:pt>
                <c:pt idx="637">
                  <c:v>23.823599999999999</c:v>
                </c:pt>
                <c:pt idx="638">
                  <c:v>23.861000000000001</c:v>
                </c:pt>
                <c:pt idx="639">
                  <c:v>23.898399999999999</c:v>
                </c:pt>
                <c:pt idx="640">
                  <c:v>23.9358</c:v>
                </c:pt>
                <c:pt idx="641">
                  <c:v>23.973199999999999</c:v>
                </c:pt>
                <c:pt idx="642">
                  <c:v>24.0106</c:v>
                </c:pt>
                <c:pt idx="643">
                  <c:v>24.047999999999998</c:v>
                </c:pt>
                <c:pt idx="644">
                  <c:v>24.0854</c:v>
                </c:pt>
                <c:pt idx="645">
                  <c:v>24.122800000000002</c:v>
                </c:pt>
                <c:pt idx="646">
                  <c:v>24.1602</c:v>
                </c:pt>
                <c:pt idx="647">
                  <c:v>24.197600000000001</c:v>
                </c:pt>
                <c:pt idx="648">
                  <c:v>24.234999999999999</c:v>
                </c:pt>
                <c:pt idx="649">
                  <c:v>24.272400000000001</c:v>
                </c:pt>
                <c:pt idx="650">
                  <c:v>24.309799999999999</c:v>
                </c:pt>
                <c:pt idx="651">
                  <c:v>24.347200000000001</c:v>
                </c:pt>
                <c:pt idx="652">
                  <c:v>24.384599999999999</c:v>
                </c:pt>
                <c:pt idx="653">
                  <c:v>24.422000000000001</c:v>
                </c:pt>
                <c:pt idx="654">
                  <c:v>24.459399999999999</c:v>
                </c:pt>
                <c:pt idx="655">
                  <c:v>24.4968</c:v>
                </c:pt>
                <c:pt idx="656">
                  <c:v>24.534199999999998</c:v>
                </c:pt>
                <c:pt idx="657">
                  <c:v>24.5716</c:v>
                </c:pt>
                <c:pt idx="658">
                  <c:v>24.609000000000002</c:v>
                </c:pt>
                <c:pt idx="659">
                  <c:v>24.6464</c:v>
                </c:pt>
                <c:pt idx="660">
                  <c:v>24.683800000000002</c:v>
                </c:pt>
                <c:pt idx="661">
                  <c:v>24.7212</c:v>
                </c:pt>
                <c:pt idx="662">
                  <c:v>24.758600000000001</c:v>
                </c:pt>
                <c:pt idx="663">
                  <c:v>24.795999999999999</c:v>
                </c:pt>
                <c:pt idx="664">
                  <c:v>24.833400000000001</c:v>
                </c:pt>
                <c:pt idx="665">
                  <c:v>24.870799999999999</c:v>
                </c:pt>
                <c:pt idx="666">
                  <c:v>24.908200000000001</c:v>
                </c:pt>
                <c:pt idx="667">
                  <c:v>24.945599999999999</c:v>
                </c:pt>
                <c:pt idx="668">
                  <c:v>24.983000000000001</c:v>
                </c:pt>
                <c:pt idx="669">
                  <c:v>25.020399999999999</c:v>
                </c:pt>
                <c:pt idx="670">
                  <c:v>25.0578</c:v>
                </c:pt>
                <c:pt idx="671">
                  <c:v>25.095199999999998</c:v>
                </c:pt>
                <c:pt idx="672">
                  <c:v>25.1326</c:v>
                </c:pt>
                <c:pt idx="673">
                  <c:v>25.17</c:v>
                </c:pt>
                <c:pt idx="674">
                  <c:v>25.2074</c:v>
                </c:pt>
                <c:pt idx="675">
                  <c:v>25.244800000000001</c:v>
                </c:pt>
                <c:pt idx="676">
                  <c:v>25.2822</c:v>
                </c:pt>
                <c:pt idx="677">
                  <c:v>25.319600000000001</c:v>
                </c:pt>
                <c:pt idx="678">
                  <c:v>25.356999999999999</c:v>
                </c:pt>
                <c:pt idx="679">
                  <c:v>25.394400000000001</c:v>
                </c:pt>
                <c:pt idx="680">
                  <c:v>25.431799999999999</c:v>
                </c:pt>
                <c:pt idx="681">
                  <c:v>25.469200000000001</c:v>
                </c:pt>
                <c:pt idx="682">
                  <c:v>25.506599999999999</c:v>
                </c:pt>
                <c:pt idx="683">
                  <c:v>25.544</c:v>
                </c:pt>
                <c:pt idx="684">
                  <c:v>25.581399999999999</c:v>
                </c:pt>
                <c:pt idx="685">
                  <c:v>25.6188</c:v>
                </c:pt>
                <c:pt idx="686">
                  <c:v>25.656199999999998</c:v>
                </c:pt>
                <c:pt idx="687">
                  <c:v>25.6936</c:v>
                </c:pt>
                <c:pt idx="688">
                  <c:v>25.731000000000002</c:v>
                </c:pt>
                <c:pt idx="689">
                  <c:v>25.7684</c:v>
                </c:pt>
                <c:pt idx="690">
                  <c:v>25.805800000000001</c:v>
                </c:pt>
                <c:pt idx="691">
                  <c:v>25.8432</c:v>
                </c:pt>
              </c:numCache>
            </c:numRef>
          </c:xVal>
          <c:yVal>
            <c:numRef>
              <c:f>thist_V5!$P$9:$P$966</c:f>
              <c:numCache>
                <c:formatCode>General</c:formatCode>
                <c:ptCount val="958"/>
                <c:pt idx="0">
                  <c:v>0</c:v>
                </c:pt>
                <c:pt idx="1">
                  <c:v>0</c:v>
                </c:pt>
                <c:pt idx="2">
                  <c:v>0</c:v>
                </c:pt>
                <c:pt idx="3">
                  <c:v>0</c:v>
                </c:pt>
                <c:pt idx="4">
                  <c:v>0</c:v>
                </c:pt>
                <c:pt idx="5">
                  <c:v>0</c:v>
                </c:pt>
                <c:pt idx="6">
                  <c:v>0</c:v>
                </c:pt>
                <c:pt idx="7">
                  <c:v>0</c:v>
                </c:pt>
                <c:pt idx="8">
                  <c:v>56.188299999999998</c:v>
                </c:pt>
                <c:pt idx="9">
                  <c:v>147.21700000000001</c:v>
                </c:pt>
                <c:pt idx="10">
                  <c:v>38.8123</c:v>
                </c:pt>
                <c:pt idx="11">
                  <c:v>-210.75399999999999</c:v>
                </c:pt>
                <c:pt idx="12">
                  <c:v>-369.75900000000001</c:v>
                </c:pt>
                <c:pt idx="13">
                  <c:v>-290.97300000000001</c:v>
                </c:pt>
                <c:pt idx="14">
                  <c:v>80.807699999999997</c:v>
                </c:pt>
                <c:pt idx="15">
                  <c:v>495.29700000000003</c:v>
                </c:pt>
                <c:pt idx="16">
                  <c:v>670.13300000000004</c:v>
                </c:pt>
                <c:pt idx="17">
                  <c:v>408.65199999999999</c:v>
                </c:pt>
                <c:pt idx="18">
                  <c:v>-194.767</c:v>
                </c:pt>
                <c:pt idx="19">
                  <c:v>-772.529</c:v>
                </c:pt>
                <c:pt idx="20">
                  <c:v>-940.89499999999998</c:v>
                </c:pt>
                <c:pt idx="21">
                  <c:v>-507.81400000000002</c:v>
                </c:pt>
                <c:pt idx="22">
                  <c:v>309.63200000000001</c:v>
                </c:pt>
                <c:pt idx="23" formatCode="0.00E+00">
                  <c:v>1033.3</c:v>
                </c:pt>
                <c:pt idx="24" formatCode="0.00E+00">
                  <c:v>1178.29</c:v>
                </c:pt>
                <c:pt idx="25">
                  <c:v>588.24599999999998</c:v>
                </c:pt>
                <c:pt idx="26">
                  <c:v>-427.65499999999997</c:v>
                </c:pt>
                <c:pt idx="27" formatCode="0.00E+00">
                  <c:v>-1268.8900000000001</c:v>
                </c:pt>
                <c:pt idx="28" formatCode="0.00E+00">
                  <c:v>-1382.35</c:v>
                </c:pt>
                <c:pt idx="29">
                  <c:v>-645.4</c:v>
                </c:pt>
                <c:pt idx="30">
                  <c:v>545.25800000000004</c:v>
                </c:pt>
                <c:pt idx="31" formatCode="0.00E+00">
                  <c:v>1475.85</c:v>
                </c:pt>
                <c:pt idx="32" formatCode="0.00E+00">
                  <c:v>1550.8</c:v>
                </c:pt>
                <c:pt idx="33">
                  <c:v>676.86199999999997</c:v>
                </c:pt>
                <c:pt idx="34">
                  <c:v>-658.72400000000005</c:v>
                </c:pt>
                <c:pt idx="35" formatCode="0.00E+00">
                  <c:v>-1652.54</c:v>
                </c:pt>
                <c:pt idx="36" formatCode="0.00E+00">
                  <c:v>-1679.99</c:v>
                </c:pt>
                <c:pt idx="37">
                  <c:v>-683.12</c:v>
                </c:pt>
                <c:pt idx="38">
                  <c:v>766.02200000000005</c:v>
                </c:pt>
                <c:pt idx="39" formatCode="0.00E+00">
                  <c:v>1796.64</c:v>
                </c:pt>
                <c:pt idx="40" formatCode="0.00E+00">
                  <c:v>1767.68</c:v>
                </c:pt>
                <c:pt idx="41">
                  <c:v>665.529</c:v>
                </c:pt>
                <c:pt idx="42">
                  <c:v>-865.63699999999994</c:v>
                </c:pt>
                <c:pt idx="43" formatCode="0.00E+00">
                  <c:v>-1905.66</c:v>
                </c:pt>
                <c:pt idx="44" formatCode="0.00E+00">
                  <c:v>-1813.46</c:v>
                </c:pt>
                <c:pt idx="45">
                  <c:v>-625.23699999999997</c:v>
                </c:pt>
                <c:pt idx="46">
                  <c:v>955.61300000000006</c:v>
                </c:pt>
                <c:pt idx="47" formatCode="0.00E+00">
                  <c:v>1977.78</c:v>
                </c:pt>
                <c:pt idx="48" formatCode="0.00E+00">
                  <c:v>1817.9</c:v>
                </c:pt>
                <c:pt idx="49">
                  <c:v>563.83199999999999</c:v>
                </c:pt>
                <c:pt idx="50" formatCode="0.00E+00">
                  <c:v>-1033.74</c:v>
                </c:pt>
                <c:pt idx="51" formatCode="0.00E+00">
                  <c:v>-2012.3</c:v>
                </c:pt>
                <c:pt idx="52" formatCode="0.00E+00">
                  <c:v>-1782.09</c:v>
                </c:pt>
                <c:pt idx="53">
                  <c:v>-483.53300000000002</c:v>
                </c:pt>
                <c:pt idx="54" formatCode="0.00E+00">
                  <c:v>1097.95</c:v>
                </c:pt>
                <c:pt idx="55" formatCode="0.00E+00">
                  <c:v>2009.18</c:v>
                </c:pt>
                <c:pt idx="56" formatCode="0.00E+00">
                  <c:v>1707.83</c:v>
                </c:pt>
                <c:pt idx="57">
                  <c:v>387.17099999999999</c:v>
                </c:pt>
                <c:pt idx="58" formatCode="0.00E+00">
                  <c:v>-1146.52</c:v>
                </c:pt>
                <c:pt idx="59" formatCode="0.00E+00">
                  <c:v>-1968.91</c:v>
                </c:pt>
                <c:pt idx="60" formatCode="0.00E+00">
                  <c:v>-1597.75</c:v>
                </c:pt>
                <c:pt idx="61">
                  <c:v>-277.995</c:v>
                </c:pt>
                <c:pt idx="62" formatCode="0.00E+00">
                  <c:v>1177.9100000000001</c:v>
                </c:pt>
                <c:pt idx="63" formatCode="0.00E+00">
                  <c:v>1892.71</c:v>
                </c:pt>
                <c:pt idx="64" formatCode="0.00E+00">
                  <c:v>1455.29</c:v>
                </c:pt>
                <c:pt idx="65">
                  <c:v>159.42500000000001</c:v>
                </c:pt>
                <c:pt idx="66" formatCode="0.00E+00">
                  <c:v>-1190.8599999999999</c:v>
                </c:pt>
                <c:pt idx="67" formatCode="0.00E+00">
                  <c:v>-1782.42</c:v>
                </c:pt>
                <c:pt idx="68" formatCode="0.00E+00">
                  <c:v>-1284.4000000000001</c:v>
                </c:pt>
                <c:pt idx="69">
                  <c:v>-35.125999999999998</c:v>
                </c:pt>
                <c:pt idx="70" formatCode="0.00E+00">
                  <c:v>1184.42</c:v>
                </c:pt>
                <c:pt idx="71" formatCode="0.00E+00">
                  <c:v>1640.47</c:v>
                </c:pt>
                <c:pt idx="72" formatCode="0.00E+00">
                  <c:v>1089.56</c:v>
                </c:pt>
                <c:pt idx="73">
                  <c:v>-91.1768</c:v>
                </c:pt>
                <c:pt idx="74" formatCode="0.00E+00">
                  <c:v>-1157.96</c:v>
                </c:pt>
                <c:pt idx="75" formatCode="0.00E+00">
                  <c:v>-1469.94</c:v>
                </c:pt>
                <c:pt idx="76">
                  <c:v>-875.62900000000002</c:v>
                </c:pt>
                <c:pt idx="77">
                  <c:v>215.767</c:v>
                </c:pt>
                <c:pt idx="78" formatCode="0.00E+00">
                  <c:v>1111.22</c:v>
                </c:pt>
                <c:pt idx="79" formatCode="0.00E+00">
                  <c:v>1274.3499999999999</c:v>
                </c:pt>
                <c:pt idx="80">
                  <c:v>647.78599999999994</c:v>
                </c:pt>
                <c:pt idx="81">
                  <c:v>-334.95699999999999</c:v>
                </c:pt>
                <c:pt idx="82" formatCode="0.00E+00">
                  <c:v>-1044.44</c:v>
                </c:pt>
                <c:pt idx="83" formatCode="0.00E+00">
                  <c:v>-1057.67</c:v>
                </c:pt>
                <c:pt idx="84">
                  <c:v>-411.41699999999997</c:v>
                </c:pt>
                <c:pt idx="85">
                  <c:v>445.32900000000001</c:v>
                </c:pt>
                <c:pt idx="86">
                  <c:v>958.18899999999996</c:v>
                </c:pt>
                <c:pt idx="87">
                  <c:v>824.22799999999995</c:v>
                </c:pt>
                <c:pt idx="88">
                  <c:v>172.012</c:v>
                </c:pt>
                <c:pt idx="89">
                  <c:v>-543.73299999999995</c:v>
                </c:pt>
                <c:pt idx="90">
                  <c:v>-853.49900000000002</c:v>
                </c:pt>
                <c:pt idx="91">
                  <c:v>-578.67100000000005</c:v>
                </c:pt>
                <c:pt idx="92">
                  <c:v>65.085400000000007</c:v>
                </c:pt>
                <c:pt idx="93">
                  <c:v>627.24699999999996</c:v>
                </c:pt>
                <c:pt idx="94">
                  <c:v>731.85599999999999</c:v>
                </c:pt>
                <c:pt idx="95">
                  <c:v>325.86200000000002</c:v>
                </c:pt>
                <c:pt idx="96">
                  <c:v>-294.654</c:v>
                </c:pt>
                <c:pt idx="97">
                  <c:v>-693.50699999999995</c:v>
                </c:pt>
                <c:pt idx="98">
                  <c:v>-595.08900000000006</c:v>
                </c:pt>
                <c:pt idx="99">
                  <c:v>-70.631699999999995</c:v>
                </c:pt>
                <c:pt idx="100">
                  <c:v>511.67899999999997</c:v>
                </c:pt>
                <c:pt idx="101">
                  <c:v>740.56600000000003</c:v>
                </c:pt>
                <c:pt idx="102">
                  <c:v>445.39699999999999</c:v>
                </c:pt>
                <c:pt idx="103">
                  <c:v>-182.005</c:v>
                </c:pt>
                <c:pt idx="104">
                  <c:v>-711.66499999999996</c:v>
                </c:pt>
                <c:pt idx="105">
                  <c:v>-766.98800000000006</c:v>
                </c:pt>
                <c:pt idx="106">
                  <c:v>-285.31</c:v>
                </c:pt>
                <c:pt idx="107">
                  <c:v>427.16399999999999</c:v>
                </c:pt>
                <c:pt idx="108">
                  <c:v>890.52200000000005</c:v>
                </c:pt>
                <c:pt idx="109">
                  <c:v>771.87</c:v>
                </c:pt>
                <c:pt idx="110">
                  <c:v>117.634</c:v>
                </c:pt>
                <c:pt idx="111">
                  <c:v>-660.17899999999997</c:v>
                </c:pt>
                <c:pt idx="112" formatCode="0.00E+00">
                  <c:v>-1044.55</c:v>
                </c:pt>
                <c:pt idx="113">
                  <c:v>-754.95600000000002</c:v>
                </c:pt>
                <c:pt idx="114">
                  <c:v>54.4681</c:v>
                </c:pt>
                <c:pt idx="115">
                  <c:v>876.67200000000003</c:v>
                </c:pt>
                <c:pt idx="116" formatCode="0.00E+00">
                  <c:v>1170.8499999999999</c:v>
                </c:pt>
                <c:pt idx="117">
                  <c:v>716.51400000000001</c:v>
                </c:pt>
                <c:pt idx="118">
                  <c:v>-227.78100000000001</c:v>
                </c:pt>
                <c:pt idx="119" formatCode="0.00E+00">
                  <c:v>-1072.5899999999999</c:v>
                </c:pt>
                <c:pt idx="120" formatCode="0.00E+00">
                  <c:v>-1267.1300000000001</c:v>
                </c:pt>
                <c:pt idx="121">
                  <c:v>-657.39</c:v>
                </c:pt>
                <c:pt idx="122">
                  <c:v>399.041</c:v>
                </c:pt>
                <c:pt idx="123" formatCode="0.00E+00">
                  <c:v>1244.27</c:v>
                </c:pt>
                <c:pt idx="124" formatCode="0.00E+00">
                  <c:v>1331.73</c:v>
                </c:pt>
                <c:pt idx="125">
                  <c:v>578.98800000000006</c:v>
                </c:pt>
                <c:pt idx="126">
                  <c:v>-564.86099999999999</c:v>
                </c:pt>
                <c:pt idx="127" formatCode="0.00E+00">
                  <c:v>-1388.62</c:v>
                </c:pt>
                <c:pt idx="128" formatCode="0.00E+00">
                  <c:v>-1363.82</c:v>
                </c:pt>
                <c:pt idx="129">
                  <c:v>-483.09199999999998</c:v>
                </c:pt>
                <c:pt idx="130">
                  <c:v>721.87800000000004</c:v>
                </c:pt>
                <c:pt idx="131" formatCode="0.00E+00">
                  <c:v>1503.06</c:v>
                </c:pt>
                <c:pt idx="132" formatCode="0.00E+00">
                  <c:v>1363.25</c:v>
                </c:pt>
                <c:pt idx="133">
                  <c:v>372.04599999999999</c:v>
                </c:pt>
                <c:pt idx="134">
                  <c:v>-866.85799999999995</c:v>
                </c:pt>
                <c:pt idx="135" formatCode="0.00E+00">
                  <c:v>-1585.68</c:v>
                </c:pt>
                <c:pt idx="136" formatCode="0.00E+00">
                  <c:v>-1330.56</c:v>
                </c:pt>
                <c:pt idx="137">
                  <c:v>-248.57599999999999</c:v>
                </c:pt>
                <c:pt idx="138">
                  <c:v>996.80899999999997</c:v>
                </c:pt>
                <c:pt idx="139" formatCode="0.00E+00">
                  <c:v>1635.08</c:v>
                </c:pt>
                <c:pt idx="140" formatCode="0.00E+00">
                  <c:v>1267.05</c:v>
                </c:pt>
                <c:pt idx="141">
                  <c:v>115.782</c:v>
                </c:pt>
                <c:pt idx="142" formatCode="0.00E+00">
                  <c:v>-1109</c:v>
                </c:pt>
                <c:pt idx="143" formatCode="0.00E+00">
                  <c:v>-1650.63</c:v>
                </c:pt>
                <c:pt idx="144" formatCode="0.00E+00">
                  <c:v>-1174.7</c:v>
                </c:pt>
                <c:pt idx="145">
                  <c:v>23.082799999999999</c:v>
                </c:pt>
                <c:pt idx="146" formatCode="0.00E+00">
                  <c:v>1200.8800000000001</c:v>
                </c:pt>
                <c:pt idx="147" formatCode="0.00E+00">
                  <c:v>1632.39</c:v>
                </c:pt>
                <c:pt idx="148" formatCode="0.00E+00">
                  <c:v>1056.1199999999999</c:v>
                </c:pt>
                <c:pt idx="149">
                  <c:v>-164.55199999999999</c:v>
                </c:pt>
                <c:pt idx="150" formatCode="0.00E+00">
                  <c:v>-1270.43</c:v>
                </c:pt>
                <c:pt idx="151" formatCode="0.00E+00">
                  <c:v>-1581.07</c:v>
                </c:pt>
                <c:pt idx="152">
                  <c:v>-914.37300000000005</c:v>
                </c:pt>
                <c:pt idx="153">
                  <c:v>305.02100000000002</c:v>
                </c:pt>
                <c:pt idx="154" formatCode="0.00E+00">
                  <c:v>1316.01</c:v>
                </c:pt>
                <c:pt idx="155" formatCode="0.00E+00">
                  <c:v>1498.03</c:v>
                </c:pt>
                <c:pt idx="156">
                  <c:v>753.06399999999996</c:v>
                </c:pt>
                <c:pt idx="157">
                  <c:v>-440.99799999999999</c:v>
                </c:pt>
                <c:pt idx="158" formatCode="0.00E+00">
                  <c:v>-1336.38</c:v>
                </c:pt>
                <c:pt idx="159" formatCode="0.00E+00">
                  <c:v>-1385.29</c:v>
                </c:pt>
                <c:pt idx="160">
                  <c:v>-576.17899999999997</c:v>
                </c:pt>
                <c:pt idx="161">
                  <c:v>569.03399999999999</c:v>
                </c:pt>
                <c:pt idx="162" formatCode="0.00E+00">
                  <c:v>1330.86</c:v>
                </c:pt>
                <c:pt idx="163" formatCode="0.00E+00">
                  <c:v>1245.43</c:v>
                </c:pt>
                <c:pt idx="164">
                  <c:v>387.97199999999998</c:v>
                </c:pt>
                <c:pt idx="165">
                  <c:v>-685.83100000000002</c:v>
                </c:pt>
                <c:pt idx="166" formatCode="0.00E+00">
                  <c:v>-1299.31</c:v>
                </c:pt>
                <c:pt idx="167" formatCode="0.00E+00">
                  <c:v>-1081.54</c:v>
                </c:pt>
                <c:pt idx="168">
                  <c:v>-192.94200000000001</c:v>
                </c:pt>
                <c:pt idx="169">
                  <c:v>788.36500000000001</c:v>
                </c:pt>
                <c:pt idx="170" formatCode="0.00E+00">
                  <c:v>1242.06</c:v>
                </c:pt>
                <c:pt idx="171">
                  <c:v>897.26700000000005</c:v>
                </c:pt>
                <c:pt idx="172">
                  <c:v>-4.2806300000000004</c:v>
                </c:pt>
                <c:pt idx="173">
                  <c:v>-874.024</c:v>
                </c:pt>
                <c:pt idx="174" formatCode="0.00E+00">
                  <c:v>-1160.06</c:v>
                </c:pt>
                <c:pt idx="175">
                  <c:v>-696.53499999999997</c:v>
                </c:pt>
                <c:pt idx="176">
                  <c:v>199.125</c:v>
                </c:pt>
                <c:pt idx="177">
                  <c:v>940.44</c:v>
                </c:pt>
                <c:pt idx="178" formatCode="0.00E+00">
                  <c:v>1054.75</c:v>
                </c:pt>
                <c:pt idx="179">
                  <c:v>483.65499999999997</c:v>
                </c:pt>
                <c:pt idx="180">
                  <c:v>-387.18900000000002</c:v>
                </c:pt>
                <c:pt idx="181">
                  <c:v>-985.77800000000002</c:v>
                </c:pt>
                <c:pt idx="182">
                  <c:v>-928.00300000000004</c:v>
                </c:pt>
                <c:pt idx="183">
                  <c:v>-263.113</c:v>
                </c:pt>
                <c:pt idx="184">
                  <c:v>564.10199999999998</c:v>
                </c:pt>
                <c:pt idx="185" formatCode="0.00E+00">
                  <c:v>1008.68</c:v>
                </c:pt>
                <c:pt idx="186">
                  <c:v>782.29499999999996</c:v>
                </c:pt>
                <c:pt idx="187">
                  <c:v>39.570099999999996</c:v>
                </c:pt>
                <c:pt idx="188">
                  <c:v>-726.01</c:v>
                </c:pt>
                <c:pt idx="189" formatCode="0.00E+00">
                  <c:v>-1008.28</c:v>
                </c:pt>
                <c:pt idx="190">
                  <c:v>-620.4</c:v>
                </c:pt>
                <c:pt idx="191">
                  <c:v>182.26400000000001</c:v>
                </c:pt>
                <c:pt idx="192">
                  <c:v>869.27200000000005</c:v>
                </c:pt>
                <c:pt idx="193">
                  <c:v>984.36500000000001</c:v>
                </c:pt>
                <c:pt idx="194">
                  <c:v>445.53500000000003</c:v>
                </c:pt>
                <c:pt idx="195">
                  <c:v>-397.81200000000001</c:v>
                </c:pt>
                <c:pt idx="196">
                  <c:v>-990.76900000000001</c:v>
                </c:pt>
                <c:pt idx="197">
                  <c:v>-937.19799999999998</c:v>
                </c:pt>
                <c:pt idx="198">
                  <c:v>-261.125</c:v>
                </c:pt>
                <c:pt idx="199">
                  <c:v>602.52200000000005</c:v>
                </c:pt>
                <c:pt idx="200" formatCode="0.00E+00">
                  <c:v>1085.81</c:v>
                </c:pt>
                <c:pt idx="201">
                  <c:v>857.93600000000004</c:v>
                </c:pt>
                <c:pt idx="202">
                  <c:v>56.573399999999999</c:v>
                </c:pt>
                <c:pt idx="203">
                  <c:v>-791.14099999999996</c:v>
                </c:pt>
                <c:pt idx="204" formatCode="0.00E+00">
                  <c:v>-1126.3499999999999</c:v>
                </c:pt>
                <c:pt idx="205">
                  <c:v>-734.07399999999996</c:v>
                </c:pt>
                <c:pt idx="206">
                  <c:v>115.908</c:v>
                </c:pt>
                <c:pt idx="207">
                  <c:v>871.33199999999999</c:v>
                </c:pt>
                <c:pt idx="208" formatCode="0.00E+00">
                  <c:v>1073.26</c:v>
                </c:pt>
                <c:pt idx="209">
                  <c:v>608.10299999999995</c:v>
                </c:pt>
                <c:pt idx="210">
                  <c:v>-250.73400000000001</c:v>
                </c:pt>
                <c:pt idx="211">
                  <c:v>-983.91700000000003</c:v>
                </c:pt>
                <c:pt idx="212" formatCode="0.00E+00">
                  <c:v>-1109.32</c:v>
                </c:pt>
                <c:pt idx="213">
                  <c:v>-490.21100000000001</c:v>
                </c:pt>
                <c:pt idx="214">
                  <c:v>515.74400000000003</c:v>
                </c:pt>
                <c:pt idx="215" formatCode="0.00E+00">
                  <c:v>1232.4000000000001</c:v>
                </c:pt>
                <c:pt idx="216" formatCode="0.00E+00">
                  <c:v>1130.46</c:v>
                </c:pt>
                <c:pt idx="217">
                  <c:v>236.125</c:v>
                </c:pt>
                <c:pt idx="218">
                  <c:v>-855.78599999999994</c:v>
                </c:pt>
                <c:pt idx="219" formatCode="0.00E+00">
                  <c:v>-1381.27</c:v>
                </c:pt>
                <c:pt idx="220">
                  <c:v>-953.73599999999999</c:v>
                </c:pt>
                <c:pt idx="221">
                  <c:v>151.11600000000001</c:v>
                </c:pt>
                <c:pt idx="222" formatCode="0.00E+00">
                  <c:v>1182.83</c:v>
                </c:pt>
                <c:pt idx="223" formatCode="0.00E+00">
                  <c:v>1425.19</c:v>
                </c:pt>
                <c:pt idx="224">
                  <c:v>695.22500000000002</c:v>
                </c:pt>
                <c:pt idx="225">
                  <c:v>-519.08199999999999</c:v>
                </c:pt>
                <c:pt idx="226" formatCode="0.00E+00">
                  <c:v>-1407.7</c:v>
                </c:pt>
                <c:pt idx="227" formatCode="0.00E+00">
                  <c:v>-1397.47</c:v>
                </c:pt>
                <c:pt idx="228">
                  <c:v>-508.05200000000002</c:v>
                </c:pt>
                <c:pt idx="229">
                  <c:v>702.17</c:v>
                </c:pt>
                <c:pt idx="230" formatCode="0.00E+00">
                  <c:v>1510.35</c:v>
                </c:pt>
                <c:pt idx="231" formatCode="0.00E+00">
                  <c:v>1440.36</c:v>
                </c:pt>
                <c:pt idx="232">
                  <c:v>507.96</c:v>
                </c:pt>
                <c:pt idx="233">
                  <c:v>-769.822</c:v>
                </c:pt>
                <c:pt idx="234" formatCode="0.00E+00">
                  <c:v>-1640.41</c:v>
                </c:pt>
                <c:pt idx="235" formatCode="0.00E+00">
                  <c:v>-1549.07</c:v>
                </c:pt>
                <c:pt idx="236">
                  <c:v>-498.24</c:v>
                </c:pt>
                <c:pt idx="237">
                  <c:v>902.03499999999997</c:v>
                </c:pt>
                <c:pt idx="238" formatCode="0.00E+00">
                  <c:v>1785.69</c:v>
                </c:pt>
                <c:pt idx="239" formatCode="0.00E+00">
                  <c:v>1583.68</c:v>
                </c:pt>
                <c:pt idx="240">
                  <c:v>395.46800000000002</c:v>
                </c:pt>
                <c:pt idx="241" formatCode="0.00E+00">
                  <c:v>-1055.0999999999999</c:v>
                </c:pt>
                <c:pt idx="242" formatCode="0.00E+00">
                  <c:v>-1867.84</c:v>
                </c:pt>
                <c:pt idx="243" formatCode="0.00E+00">
                  <c:v>-1545.46</c:v>
                </c:pt>
                <c:pt idx="244">
                  <c:v>-285.71199999999999</c:v>
                </c:pt>
                <c:pt idx="245" formatCode="0.00E+00">
                  <c:v>1126.54</c:v>
                </c:pt>
                <c:pt idx="246" formatCode="0.00E+00">
                  <c:v>1816.8</c:v>
                </c:pt>
                <c:pt idx="247" formatCode="0.00E+00">
                  <c:v>1390.49</c:v>
                </c:pt>
                <c:pt idx="248">
                  <c:v>151.47</c:v>
                </c:pt>
                <c:pt idx="249" formatCode="0.00E+00">
                  <c:v>-1120.7</c:v>
                </c:pt>
                <c:pt idx="250" formatCode="0.00E+00">
                  <c:v>-1695.44</c:v>
                </c:pt>
                <c:pt idx="251" formatCode="0.00E+00">
                  <c:v>-1273.1400000000001</c:v>
                </c:pt>
                <c:pt idx="252">
                  <c:v>-99.631500000000003</c:v>
                </c:pt>
                <c:pt idx="253" formatCode="0.00E+00">
                  <c:v>1150.02</c:v>
                </c:pt>
                <c:pt idx="254" formatCode="0.00E+00">
                  <c:v>1720.29</c:v>
                </c:pt>
                <c:pt idx="255" formatCode="0.00E+00">
                  <c:v>1213.79</c:v>
                </c:pt>
                <c:pt idx="256">
                  <c:v>-92.896199999999993</c:v>
                </c:pt>
                <c:pt idx="257" formatCode="0.00E+00">
                  <c:v>-1355.84</c:v>
                </c:pt>
                <c:pt idx="258" formatCode="0.00E+00">
                  <c:v>-1718.51</c:v>
                </c:pt>
                <c:pt idx="259">
                  <c:v>-925.697</c:v>
                </c:pt>
                <c:pt idx="260">
                  <c:v>485.59800000000001</c:v>
                </c:pt>
                <c:pt idx="261" formatCode="0.00E+00">
                  <c:v>1552.51</c:v>
                </c:pt>
                <c:pt idx="262" formatCode="0.00E+00">
                  <c:v>1552.28</c:v>
                </c:pt>
                <c:pt idx="263">
                  <c:v>499.767</c:v>
                </c:pt>
                <c:pt idx="264">
                  <c:v>-881.19</c:v>
                </c:pt>
                <c:pt idx="265" formatCode="0.00E+00">
                  <c:v>-1650.43</c:v>
                </c:pt>
                <c:pt idx="266" formatCode="0.00E+00">
                  <c:v>-1294.48</c:v>
                </c:pt>
                <c:pt idx="267">
                  <c:v>-83.362499999999997</c:v>
                </c:pt>
                <c:pt idx="268" formatCode="0.00E+00">
                  <c:v>1150.26</c:v>
                </c:pt>
                <c:pt idx="269" formatCode="0.00E+00">
                  <c:v>1613.62</c:v>
                </c:pt>
                <c:pt idx="270" formatCode="0.00E+00">
                  <c:v>1062.94</c:v>
                </c:pt>
                <c:pt idx="271">
                  <c:v>-108.869</c:v>
                </c:pt>
                <c:pt idx="272" formatCode="0.00E+00">
                  <c:v>-1185.1400000000001</c:v>
                </c:pt>
                <c:pt idx="273" formatCode="0.00E+00">
                  <c:v>-1550.04</c:v>
                </c:pt>
                <c:pt idx="274">
                  <c:v>-991.654</c:v>
                </c:pt>
                <c:pt idx="275">
                  <c:v>177.99600000000001</c:v>
                </c:pt>
                <c:pt idx="276" formatCode="0.00E+00">
                  <c:v>1267.78</c:v>
                </c:pt>
                <c:pt idx="277" formatCode="0.00E+00">
                  <c:v>1599.45</c:v>
                </c:pt>
                <c:pt idx="278">
                  <c:v>934.827</c:v>
                </c:pt>
                <c:pt idx="279">
                  <c:v>-330.93299999999999</c:v>
                </c:pt>
                <c:pt idx="280" formatCode="0.00E+00">
                  <c:v>-1400.32</c:v>
                </c:pt>
                <c:pt idx="281" formatCode="0.00E+00">
                  <c:v>-1599.03</c:v>
                </c:pt>
                <c:pt idx="282">
                  <c:v>-808.29499999999996</c:v>
                </c:pt>
                <c:pt idx="283">
                  <c:v>469.42399999999998</c:v>
                </c:pt>
                <c:pt idx="284" formatCode="0.00E+00">
                  <c:v>1432.31</c:v>
                </c:pt>
                <c:pt idx="285" formatCode="0.00E+00">
                  <c:v>1489.2</c:v>
                </c:pt>
                <c:pt idx="286">
                  <c:v>623.40599999999995</c:v>
                </c:pt>
                <c:pt idx="287">
                  <c:v>-596.197</c:v>
                </c:pt>
                <c:pt idx="288" formatCode="0.00E+00">
                  <c:v>-1394.36</c:v>
                </c:pt>
                <c:pt idx="289" formatCode="0.00E+00">
                  <c:v>-1302.03</c:v>
                </c:pt>
                <c:pt idx="290">
                  <c:v>-434.95</c:v>
                </c:pt>
                <c:pt idx="291">
                  <c:v>624.93799999999999</c:v>
                </c:pt>
                <c:pt idx="292" formatCode="0.00E+00">
                  <c:v>1248.08</c:v>
                </c:pt>
                <c:pt idx="293" formatCode="0.00E+00">
                  <c:v>1106.03</c:v>
                </c:pt>
                <c:pt idx="294">
                  <c:v>303.20800000000003</c:v>
                </c:pt>
                <c:pt idx="295">
                  <c:v>-680.09699999999998</c:v>
                </c:pt>
                <c:pt idx="296" formatCode="0.00E+00">
                  <c:v>-1238.1099999999999</c:v>
                </c:pt>
                <c:pt idx="297">
                  <c:v>-989.66399999999999</c:v>
                </c:pt>
                <c:pt idx="298">
                  <c:v>-64.880499999999998</c:v>
                </c:pt>
                <c:pt idx="299">
                  <c:v>919.85500000000002</c:v>
                </c:pt>
                <c:pt idx="300" formatCode="0.00E+00">
                  <c:v>1275.99</c:v>
                </c:pt>
                <c:pt idx="301">
                  <c:v>749.35199999999998</c:v>
                </c:pt>
                <c:pt idx="302">
                  <c:v>-288.23700000000002</c:v>
                </c:pt>
                <c:pt idx="303" formatCode="0.00E+00">
                  <c:v>-1103.55</c:v>
                </c:pt>
                <c:pt idx="304" formatCode="0.00E+00">
                  <c:v>-1127.56</c:v>
                </c:pt>
                <c:pt idx="305">
                  <c:v>-357.00200000000001</c:v>
                </c:pt>
                <c:pt idx="306">
                  <c:v>661.14300000000003</c:v>
                </c:pt>
                <c:pt idx="307" formatCode="0.00E+00">
                  <c:v>1211.05</c:v>
                </c:pt>
                <c:pt idx="308">
                  <c:v>905.35799999999995</c:v>
                </c:pt>
                <c:pt idx="309">
                  <c:v>-32.889200000000002</c:v>
                </c:pt>
                <c:pt idx="310">
                  <c:v>-943.90099999999995</c:v>
                </c:pt>
                <c:pt idx="311" formatCode="0.00E+00">
                  <c:v>-1215.3499999999999</c:v>
                </c:pt>
                <c:pt idx="312">
                  <c:v>-692.60699999999997</c:v>
                </c:pt>
                <c:pt idx="313">
                  <c:v>261.88299999999998</c:v>
                </c:pt>
                <c:pt idx="314" formatCode="0.00E+00">
                  <c:v>1050.22</c:v>
                </c:pt>
                <c:pt idx="315" formatCode="0.00E+00">
                  <c:v>1206.3900000000001</c:v>
                </c:pt>
                <c:pt idx="316">
                  <c:v>630.32000000000005</c:v>
                </c:pt>
                <c:pt idx="317">
                  <c:v>-355.36099999999999</c:v>
                </c:pt>
                <c:pt idx="318" formatCode="0.00E+00">
                  <c:v>-1162.2</c:v>
                </c:pt>
                <c:pt idx="319" formatCode="0.00E+00">
                  <c:v>-1272.93</c:v>
                </c:pt>
                <c:pt idx="320">
                  <c:v>-572.75699999999995</c:v>
                </c:pt>
                <c:pt idx="321">
                  <c:v>527.30899999999997</c:v>
                </c:pt>
                <c:pt idx="322" formatCode="0.00E+00">
                  <c:v>1321.78</c:v>
                </c:pt>
                <c:pt idx="323" formatCode="0.00E+00">
                  <c:v>1282.8</c:v>
                </c:pt>
                <c:pt idx="324">
                  <c:v>417.07</c:v>
                </c:pt>
                <c:pt idx="325">
                  <c:v>-729.78099999999995</c:v>
                </c:pt>
                <c:pt idx="326" formatCode="0.00E+00">
                  <c:v>-1425.62</c:v>
                </c:pt>
                <c:pt idx="327" formatCode="0.00E+00">
                  <c:v>-1228.6400000000001</c:v>
                </c:pt>
                <c:pt idx="328">
                  <c:v>-260.24200000000002</c:v>
                </c:pt>
                <c:pt idx="329">
                  <c:v>859.66399999999999</c:v>
                </c:pt>
                <c:pt idx="330" formatCode="0.00E+00">
                  <c:v>1416.78</c:v>
                </c:pt>
                <c:pt idx="331" formatCode="0.00E+00">
                  <c:v>1076.01</c:v>
                </c:pt>
                <c:pt idx="332">
                  <c:v>80.362899999999996</c:v>
                </c:pt>
                <c:pt idx="333">
                  <c:v>-928.65099999999995</c:v>
                </c:pt>
                <c:pt idx="334" formatCode="0.00E+00">
                  <c:v>-1349.69</c:v>
                </c:pt>
                <c:pt idx="335">
                  <c:v>-955.77099999999996</c:v>
                </c:pt>
                <c:pt idx="336">
                  <c:v>19.817699999999999</c:v>
                </c:pt>
                <c:pt idx="337" formatCode="0.00E+00">
                  <c:v>1003.69</c:v>
                </c:pt>
                <c:pt idx="338" formatCode="0.00E+00">
                  <c:v>1386.04</c:v>
                </c:pt>
                <c:pt idx="339">
                  <c:v>884.11099999999999</c:v>
                </c:pt>
                <c:pt idx="340">
                  <c:v>-223.38300000000001</c:v>
                </c:pt>
                <c:pt idx="341" formatCode="0.00E+00">
                  <c:v>-1210.6500000000001</c:v>
                </c:pt>
                <c:pt idx="342" formatCode="0.00E+00">
                  <c:v>-1386.8</c:v>
                </c:pt>
                <c:pt idx="343">
                  <c:v>-605.91999999999996</c:v>
                </c:pt>
                <c:pt idx="344">
                  <c:v>606.18399999999997</c:v>
                </c:pt>
                <c:pt idx="345" formatCode="0.00E+00">
                  <c:v>1409.08</c:v>
                </c:pt>
                <c:pt idx="346" formatCode="0.00E+00">
                  <c:v>1238.3499999999999</c:v>
                </c:pt>
                <c:pt idx="347">
                  <c:v>206.971</c:v>
                </c:pt>
                <c:pt idx="348">
                  <c:v>-978.47799999999995</c:v>
                </c:pt>
                <c:pt idx="349" formatCode="0.00E+00">
                  <c:v>-1503.72</c:v>
                </c:pt>
                <c:pt idx="350" formatCode="0.00E+00">
                  <c:v>-1005.49</c:v>
                </c:pt>
                <c:pt idx="351">
                  <c:v>171.19300000000001</c:v>
                </c:pt>
                <c:pt idx="352" formatCode="0.00E+00">
                  <c:v>1229.6300000000001</c:v>
                </c:pt>
                <c:pt idx="353" formatCode="0.00E+00">
                  <c:v>1486.12</c:v>
                </c:pt>
                <c:pt idx="354">
                  <c:v>806.53399999999999</c:v>
                </c:pt>
                <c:pt idx="355">
                  <c:v>-358.30099999999999</c:v>
                </c:pt>
                <c:pt idx="356" formatCode="0.00E+00">
                  <c:v>-1298.67</c:v>
                </c:pt>
                <c:pt idx="357" formatCode="0.00E+00">
                  <c:v>-1465.28</c:v>
                </c:pt>
                <c:pt idx="358">
                  <c:v>-750.90800000000002</c:v>
                </c:pt>
                <c:pt idx="359">
                  <c:v>446.48599999999999</c:v>
                </c:pt>
                <c:pt idx="360" formatCode="0.00E+00">
                  <c:v>1418.39</c:v>
                </c:pt>
                <c:pt idx="361" formatCode="0.00E+00">
                  <c:v>1552.21</c:v>
                </c:pt>
                <c:pt idx="362">
                  <c:v>720.96400000000006</c:v>
                </c:pt>
                <c:pt idx="363">
                  <c:v>-594.90499999999997</c:v>
                </c:pt>
                <c:pt idx="364" formatCode="0.00E+00">
                  <c:v>-1577.05</c:v>
                </c:pt>
                <c:pt idx="365" formatCode="0.00E+00">
                  <c:v>-1598.29</c:v>
                </c:pt>
                <c:pt idx="366">
                  <c:v>-631.452</c:v>
                </c:pt>
                <c:pt idx="367">
                  <c:v>727.61500000000001</c:v>
                </c:pt>
                <c:pt idx="368" formatCode="0.00E+00">
                  <c:v>1634.45</c:v>
                </c:pt>
                <c:pt idx="369" formatCode="0.00E+00">
                  <c:v>1529.16</c:v>
                </c:pt>
                <c:pt idx="370">
                  <c:v>482.07400000000001</c:v>
                </c:pt>
                <c:pt idx="371">
                  <c:v>-839.75400000000002</c:v>
                </c:pt>
                <c:pt idx="372" formatCode="0.00E+00">
                  <c:v>-1609.15</c:v>
                </c:pt>
                <c:pt idx="373" formatCode="0.00E+00">
                  <c:v>-1376.39</c:v>
                </c:pt>
                <c:pt idx="374">
                  <c:v>-335.72300000000001</c:v>
                </c:pt>
                <c:pt idx="375">
                  <c:v>840.32600000000002</c:v>
                </c:pt>
                <c:pt idx="376" formatCode="0.00E+00">
                  <c:v>1466.27</c:v>
                </c:pt>
                <c:pt idx="377" formatCode="0.00E+00">
                  <c:v>1213.4100000000001</c:v>
                </c:pt>
                <c:pt idx="378">
                  <c:v>240.851</c:v>
                </c:pt>
                <c:pt idx="379">
                  <c:v>-883.61599999999999</c:v>
                </c:pt>
                <c:pt idx="380" formatCode="0.00E+00">
                  <c:v>-1472.36</c:v>
                </c:pt>
                <c:pt idx="381" formatCode="0.00E+00">
                  <c:v>-1119.24</c:v>
                </c:pt>
                <c:pt idx="382">
                  <c:v>-8.6274999999999995</c:v>
                </c:pt>
                <c:pt idx="383" formatCode="0.00E+00">
                  <c:v>1134.1199999999999</c:v>
                </c:pt>
                <c:pt idx="384" formatCode="0.00E+00">
                  <c:v>1523.25</c:v>
                </c:pt>
                <c:pt idx="385">
                  <c:v>882.65300000000002</c:v>
                </c:pt>
                <c:pt idx="386">
                  <c:v>-350.18900000000002</c:v>
                </c:pt>
                <c:pt idx="387" formatCode="0.00E+00">
                  <c:v>-1324.36</c:v>
                </c:pt>
                <c:pt idx="388" formatCode="0.00E+00">
                  <c:v>-1373.58</c:v>
                </c:pt>
                <c:pt idx="389">
                  <c:v>-478.48200000000003</c:v>
                </c:pt>
                <c:pt idx="390">
                  <c:v>737.12199999999996</c:v>
                </c:pt>
                <c:pt idx="391" formatCode="0.00E+00">
                  <c:v>1433.79</c:v>
                </c:pt>
                <c:pt idx="392" formatCode="0.00E+00">
                  <c:v>1135.1199999999999</c:v>
                </c:pt>
                <c:pt idx="393">
                  <c:v>66.164000000000001</c:v>
                </c:pt>
                <c:pt idx="394" formatCode="0.00E+00">
                  <c:v>-1028.3</c:v>
                </c:pt>
                <c:pt idx="395" formatCode="0.00E+00">
                  <c:v>-1428.74</c:v>
                </c:pt>
                <c:pt idx="396">
                  <c:v>-913.29700000000003</c:v>
                </c:pt>
                <c:pt idx="397">
                  <c:v>153.69</c:v>
                </c:pt>
                <c:pt idx="398" formatCode="0.00E+00">
                  <c:v>1113.5999999999999</c:v>
                </c:pt>
                <c:pt idx="399" formatCode="0.00E+00">
                  <c:v>1410.27</c:v>
                </c:pt>
                <c:pt idx="400">
                  <c:v>866.58299999999997</c:v>
                </c:pt>
                <c:pt idx="401">
                  <c:v>-216.261</c:v>
                </c:pt>
                <c:pt idx="402" formatCode="0.00E+00">
                  <c:v>-1200.08</c:v>
                </c:pt>
                <c:pt idx="403" formatCode="0.00E+00">
                  <c:v>-1468.56</c:v>
                </c:pt>
                <c:pt idx="404">
                  <c:v>-818.05399999999997</c:v>
                </c:pt>
                <c:pt idx="405">
                  <c:v>367.99</c:v>
                </c:pt>
                <c:pt idx="406" formatCode="0.00E+00">
                  <c:v>1335.89</c:v>
                </c:pt>
                <c:pt idx="407" formatCode="0.00E+00">
                  <c:v>1462.22</c:v>
                </c:pt>
                <c:pt idx="408">
                  <c:v>662.923</c:v>
                </c:pt>
                <c:pt idx="409">
                  <c:v>-555.822</c:v>
                </c:pt>
                <c:pt idx="410" formatCode="0.00E+00">
                  <c:v>-1417.95</c:v>
                </c:pt>
                <c:pt idx="411" formatCode="0.00E+00">
                  <c:v>-1389.8</c:v>
                </c:pt>
                <c:pt idx="412">
                  <c:v>-498.66</c:v>
                </c:pt>
                <c:pt idx="413">
                  <c:v>679.77800000000002</c:v>
                </c:pt>
                <c:pt idx="414" formatCode="0.00E+00">
                  <c:v>1391.5</c:v>
                </c:pt>
                <c:pt idx="415" formatCode="0.00E+00">
                  <c:v>1212.75</c:v>
                </c:pt>
                <c:pt idx="416">
                  <c:v>296.26100000000002</c:v>
                </c:pt>
                <c:pt idx="417">
                  <c:v>-752.56700000000001</c:v>
                </c:pt>
                <c:pt idx="418" formatCode="0.00E+00">
                  <c:v>-1304.5999999999999</c:v>
                </c:pt>
                <c:pt idx="419" formatCode="0.00E+00">
                  <c:v>-1062.9100000000001</c:v>
                </c:pt>
                <c:pt idx="420">
                  <c:v>-181.13399999999999</c:v>
                </c:pt>
                <c:pt idx="421">
                  <c:v>819.66099999999994</c:v>
                </c:pt>
                <c:pt idx="422" formatCode="0.00E+00">
                  <c:v>1326.39</c:v>
                </c:pt>
                <c:pt idx="423">
                  <c:v>987.77599999999995</c:v>
                </c:pt>
                <c:pt idx="424">
                  <c:v>-15.060700000000001</c:v>
                </c:pt>
                <c:pt idx="425" formatCode="0.00E+00">
                  <c:v>-1024.3399999999999</c:v>
                </c:pt>
                <c:pt idx="426" formatCode="0.00E+00">
                  <c:v>-1336.77</c:v>
                </c:pt>
                <c:pt idx="427">
                  <c:v>-720.85400000000004</c:v>
                </c:pt>
                <c:pt idx="428">
                  <c:v>399.875</c:v>
                </c:pt>
                <c:pt idx="429" formatCode="0.00E+00">
                  <c:v>1240.3</c:v>
                </c:pt>
                <c:pt idx="430" formatCode="0.00E+00">
                  <c:v>1209.05</c:v>
                </c:pt>
                <c:pt idx="431">
                  <c:v>330.57400000000001</c:v>
                </c:pt>
                <c:pt idx="432">
                  <c:v>-784.28700000000003</c:v>
                </c:pt>
                <c:pt idx="433" formatCode="0.00E+00">
                  <c:v>-1362.68</c:v>
                </c:pt>
                <c:pt idx="434" formatCode="0.00E+00">
                  <c:v>-1001.95</c:v>
                </c:pt>
                <c:pt idx="435">
                  <c:v>43.606000000000002</c:v>
                </c:pt>
                <c:pt idx="436" formatCode="0.00E+00">
                  <c:v>1055.3499999999999</c:v>
                </c:pt>
                <c:pt idx="437" formatCode="0.00E+00">
                  <c:v>1367.35</c:v>
                </c:pt>
                <c:pt idx="438">
                  <c:v>804.23099999999999</c:v>
                </c:pt>
                <c:pt idx="439">
                  <c:v>-249.01900000000001</c:v>
                </c:pt>
                <c:pt idx="440" formatCode="0.00E+00">
                  <c:v>-1138.53</c:v>
                </c:pt>
                <c:pt idx="441" formatCode="0.00E+00">
                  <c:v>-1340.15</c:v>
                </c:pt>
                <c:pt idx="442">
                  <c:v>-728.55100000000004</c:v>
                </c:pt>
                <c:pt idx="443">
                  <c:v>353.505</c:v>
                </c:pt>
                <c:pt idx="444" formatCode="0.00E+00">
                  <c:v>1263.23</c:v>
                </c:pt>
                <c:pt idx="445" formatCode="0.00E+00">
                  <c:v>1423.47</c:v>
                </c:pt>
                <c:pt idx="446">
                  <c:v>689.226</c:v>
                </c:pt>
                <c:pt idx="447">
                  <c:v>-516.48400000000004</c:v>
                </c:pt>
                <c:pt idx="448" formatCode="0.00E+00">
                  <c:v>-1437.29</c:v>
                </c:pt>
                <c:pt idx="449" formatCode="0.00E+00">
                  <c:v>-1475.56</c:v>
                </c:pt>
                <c:pt idx="450">
                  <c:v>-590.89499999999998</c:v>
                </c:pt>
                <c:pt idx="451">
                  <c:v>668.37099999999998</c:v>
                </c:pt>
                <c:pt idx="452" formatCode="0.00E+00">
                  <c:v>1512.82</c:v>
                </c:pt>
                <c:pt idx="453" formatCode="0.00E+00">
                  <c:v>1413.8</c:v>
                </c:pt>
                <c:pt idx="454">
                  <c:v>434.15300000000002</c:v>
                </c:pt>
                <c:pt idx="455">
                  <c:v>-800.31899999999996</c:v>
                </c:pt>
                <c:pt idx="456" formatCode="0.00E+00">
                  <c:v>-1510.37</c:v>
                </c:pt>
                <c:pt idx="457" formatCode="0.00E+00">
                  <c:v>-1274.3599999999999</c:v>
                </c:pt>
                <c:pt idx="458">
                  <c:v>-282.06799999999998</c:v>
                </c:pt>
                <c:pt idx="459">
                  <c:v>823.06600000000003</c:v>
                </c:pt>
                <c:pt idx="460" formatCode="0.00E+00">
                  <c:v>1391.99</c:v>
                </c:pt>
                <c:pt idx="461" formatCode="0.00E+00">
                  <c:v>1121.78</c:v>
                </c:pt>
                <c:pt idx="462">
                  <c:v>178.98500000000001</c:v>
                </c:pt>
                <c:pt idx="463">
                  <c:v>-882.58199999999999</c:v>
                </c:pt>
                <c:pt idx="464" formatCode="0.00E+00">
                  <c:v>-1409.82</c:v>
                </c:pt>
                <c:pt idx="465" formatCode="0.00E+00">
                  <c:v>-1030.9100000000001</c:v>
                </c:pt>
                <c:pt idx="466">
                  <c:v>55.025700000000001</c:v>
                </c:pt>
                <c:pt idx="467" formatCode="0.00E+00">
                  <c:v>1138.56</c:v>
                </c:pt>
                <c:pt idx="468" formatCode="0.00E+00">
                  <c:v>1468.94</c:v>
                </c:pt>
                <c:pt idx="469">
                  <c:v>801.827</c:v>
                </c:pt>
                <c:pt idx="470">
                  <c:v>-411.83</c:v>
                </c:pt>
                <c:pt idx="471" formatCode="0.00E+00">
                  <c:v>-1333.87</c:v>
                </c:pt>
                <c:pt idx="472" formatCode="0.00E+00">
                  <c:v>-1328.25</c:v>
                </c:pt>
                <c:pt idx="473">
                  <c:v>-406.51499999999999</c:v>
                </c:pt>
                <c:pt idx="474">
                  <c:v>794.32399999999996</c:v>
                </c:pt>
                <c:pt idx="475" formatCode="0.00E+00">
                  <c:v>1445.32</c:v>
                </c:pt>
                <c:pt idx="476" formatCode="0.00E+00">
                  <c:v>1097.32</c:v>
                </c:pt>
                <c:pt idx="477">
                  <c:v>2.56298</c:v>
                </c:pt>
                <c:pt idx="478" formatCode="0.00E+00">
                  <c:v>-1083.07</c:v>
                </c:pt>
                <c:pt idx="479" formatCode="0.00E+00">
                  <c:v>-1447.09</c:v>
                </c:pt>
                <c:pt idx="480">
                  <c:v>-886.85500000000002</c:v>
                </c:pt>
                <c:pt idx="481">
                  <c:v>212.17099999999999</c:v>
                </c:pt>
                <c:pt idx="482" formatCode="0.00E+00">
                  <c:v>1175.54</c:v>
                </c:pt>
                <c:pt idx="483" formatCode="0.00E+00">
                  <c:v>1444.07</c:v>
                </c:pt>
                <c:pt idx="484">
                  <c:v>853.40700000000004</c:v>
                </c:pt>
                <c:pt idx="485">
                  <c:v>-271.21300000000002</c:v>
                </c:pt>
                <c:pt idx="486" formatCode="0.00E+00">
                  <c:v>-1268.8900000000001</c:v>
                </c:pt>
                <c:pt idx="487" formatCode="0.00E+00">
                  <c:v>-1516.54</c:v>
                </c:pt>
                <c:pt idx="488">
                  <c:v>-820.12400000000002</c:v>
                </c:pt>
                <c:pt idx="489">
                  <c:v>414.19</c:v>
                </c:pt>
                <c:pt idx="490" formatCode="0.00E+00">
                  <c:v>1408.62</c:v>
                </c:pt>
                <c:pt idx="491" formatCode="0.00E+00">
                  <c:v>1525.18</c:v>
                </c:pt>
                <c:pt idx="492">
                  <c:v>681.346</c:v>
                </c:pt>
                <c:pt idx="493">
                  <c:v>-594.33699999999999</c:v>
                </c:pt>
                <c:pt idx="494" formatCode="0.00E+00">
                  <c:v>-1495.48</c:v>
                </c:pt>
                <c:pt idx="495" formatCode="0.00E+00">
                  <c:v>-1465.25</c:v>
                </c:pt>
                <c:pt idx="496">
                  <c:v>-529.98599999999999</c:v>
                </c:pt>
                <c:pt idx="497">
                  <c:v>711.22199999999998</c:v>
                </c:pt>
                <c:pt idx="498" formatCode="0.00E+00">
                  <c:v>1469.98</c:v>
                </c:pt>
                <c:pt idx="499" formatCode="0.00E+00">
                  <c:v>1295.49</c:v>
                </c:pt>
                <c:pt idx="500">
                  <c:v>337.63499999999999</c:v>
                </c:pt>
                <c:pt idx="501">
                  <c:v>-775.39400000000001</c:v>
                </c:pt>
                <c:pt idx="502" formatCode="0.00E+00">
                  <c:v>-1379.07</c:v>
                </c:pt>
                <c:pt idx="503" formatCode="0.00E+00">
                  <c:v>-1149.45</c:v>
                </c:pt>
                <c:pt idx="504">
                  <c:v>-232.39699999999999</c:v>
                </c:pt>
                <c:pt idx="505">
                  <c:v>834.32100000000003</c:v>
                </c:pt>
                <c:pt idx="506" formatCode="0.00E+00">
                  <c:v>1402.54</c:v>
                </c:pt>
                <c:pt idx="507" formatCode="0.00E+00">
                  <c:v>1083.79</c:v>
                </c:pt>
                <c:pt idx="508">
                  <c:v>42.476999999999997</c:v>
                </c:pt>
                <c:pt idx="509" formatCode="0.00E+00">
                  <c:v>-1043.25</c:v>
                </c:pt>
                <c:pt idx="510" formatCode="0.00E+00">
                  <c:v>-1424.04</c:v>
                </c:pt>
                <c:pt idx="511">
                  <c:v>-824.09400000000005</c:v>
                </c:pt>
                <c:pt idx="512">
                  <c:v>345.14100000000002</c:v>
                </c:pt>
                <c:pt idx="513" formatCode="0.00E+00">
                  <c:v>1270.01</c:v>
                </c:pt>
                <c:pt idx="514" formatCode="0.00E+00">
                  <c:v>1306.1099999999999</c:v>
                </c:pt>
                <c:pt idx="515">
                  <c:v>433.80099999999999</c:v>
                </c:pt>
                <c:pt idx="516">
                  <c:v>-740.33399999999995</c:v>
                </c:pt>
                <c:pt idx="517" formatCode="0.00E+00">
                  <c:v>-1405.64</c:v>
                </c:pt>
                <c:pt idx="518" formatCode="0.00E+00">
                  <c:v>-1103.47</c:v>
                </c:pt>
                <c:pt idx="519">
                  <c:v>-52.133600000000001</c:v>
                </c:pt>
                <c:pt idx="520" formatCode="0.00E+00">
                  <c:v>1023.25</c:v>
                </c:pt>
                <c:pt idx="521" formatCode="0.00E+00">
                  <c:v>1415.97</c:v>
                </c:pt>
                <c:pt idx="522">
                  <c:v>903.56</c:v>
                </c:pt>
                <c:pt idx="523">
                  <c:v>-156.06800000000001</c:v>
                </c:pt>
                <c:pt idx="524" formatCode="0.00E+00">
                  <c:v>-1103.8</c:v>
                </c:pt>
                <c:pt idx="525" formatCode="0.00E+00">
                  <c:v>-1383.61</c:v>
                </c:pt>
                <c:pt idx="526">
                  <c:v>-827.96600000000001</c:v>
                </c:pt>
                <c:pt idx="527">
                  <c:v>253.34100000000001</c:v>
                </c:pt>
                <c:pt idx="528" formatCode="0.00E+00">
                  <c:v>1219.53</c:v>
                </c:pt>
                <c:pt idx="529" formatCode="0.00E+00">
                  <c:v>1462.72</c:v>
                </c:pt>
                <c:pt idx="530">
                  <c:v>790.31899999999996</c:v>
                </c:pt>
                <c:pt idx="531">
                  <c:v>-411.66199999999998</c:v>
                </c:pt>
                <c:pt idx="532" formatCode="0.00E+00">
                  <c:v>-1388.74</c:v>
                </c:pt>
                <c:pt idx="533" formatCode="0.00E+00">
                  <c:v>-1511.26</c:v>
                </c:pt>
                <c:pt idx="534">
                  <c:v>-690.12199999999996</c:v>
                </c:pt>
                <c:pt idx="535">
                  <c:v>563.06399999999996</c:v>
                </c:pt>
                <c:pt idx="536" formatCode="0.00E+00">
                  <c:v>1462.16</c:v>
                </c:pt>
                <c:pt idx="537" formatCode="0.00E+00">
                  <c:v>1445.97</c:v>
                </c:pt>
                <c:pt idx="538">
                  <c:v>528.43100000000004</c:v>
                </c:pt>
                <c:pt idx="539">
                  <c:v>-700.23</c:v>
                </c:pt>
                <c:pt idx="540" formatCode="0.00E+00">
                  <c:v>-1461.75</c:v>
                </c:pt>
                <c:pt idx="541" formatCode="0.00E+00">
                  <c:v>-1301.6199999999999</c:v>
                </c:pt>
                <c:pt idx="542">
                  <c:v>-364.613</c:v>
                </c:pt>
                <c:pt idx="543">
                  <c:v>734.89499999999998</c:v>
                </c:pt>
                <c:pt idx="544" formatCode="0.00E+00">
                  <c:v>1344.66</c:v>
                </c:pt>
                <c:pt idx="545" formatCode="0.00E+00">
                  <c:v>1139.1300000000001</c:v>
                </c:pt>
                <c:pt idx="546">
                  <c:v>251.22800000000001</c:v>
                </c:pt>
                <c:pt idx="547">
                  <c:v>-796.52599999999995</c:v>
                </c:pt>
                <c:pt idx="548" formatCode="0.00E+00">
                  <c:v>-1360.15</c:v>
                </c:pt>
                <c:pt idx="549" formatCode="0.00E+00">
                  <c:v>-1049.46</c:v>
                </c:pt>
                <c:pt idx="550">
                  <c:v>-21.299499999999998</c:v>
                </c:pt>
                <c:pt idx="551" formatCode="0.00E+00">
                  <c:v>1052.57</c:v>
                </c:pt>
                <c:pt idx="552" formatCode="0.00E+00">
                  <c:v>1427.71</c:v>
                </c:pt>
                <c:pt idx="553">
                  <c:v>830.19600000000003</c:v>
                </c:pt>
                <c:pt idx="554">
                  <c:v>-334.70699999999999</c:v>
                </c:pt>
                <c:pt idx="555" formatCode="0.00E+00">
                  <c:v>-1259.01</c:v>
                </c:pt>
                <c:pt idx="556" formatCode="0.00E+00">
                  <c:v>-1302.48</c:v>
                </c:pt>
                <c:pt idx="557">
                  <c:v>-442.53399999999999</c:v>
                </c:pt>
                <c:pt idx="558">
                  <c:v>722.51599999999996</c:v>
                </c:pt>
                <c:pt idx="559" formatCode="0.00E+00">
                  <c:v>1385.74</c:v>
                </c:pt>
                <c:pt idx="560" formatCode="0.00E+00">
                  <c:v>1087.8</c:v>
                </c:pt>
                <c:pt idx="561">
                  <c:v>44.813099999999999</c:v>
                </c:pt>
                <c:pt idx="562" formatCode="0.00E+00">
                  <c:v>-1019.92</c:v>
                </c:pt>
                <c:pt idx="563" formatCode="0.00E+00">
                  <c:v>-1402.57</c:v>
                </c:pt>
                <c:pt idx="564">
                  <c:v>-883.85199999999998</c:v>
                </c:pt>
                <c:pt idx="565">
                  <c:v>176.565</c:v>
                </c:pt>
                <c:pt idx="566" formatCode="0.00E+00">
                  <c:v>1122.9100000000001</c:v>
                </c:pt>
                <c:pt idx="567" formatCode="0.00E+00">
                  <c:v>1402.33</c:v>
                </c:pt>
                <c:pt idx="568">
                  <c:v>845.32500000000005</c:v>
                </c:pt>
                <c:pt idx="569">
                  <c:v>-241.804</c:v>
                </c:pt>
                <c:pt idx="570" formatCode="0.00E+00">
                  <c:v>-1220.32</c:v>
                </c:pt>
                <c:pt idx="571" formatCode="0.00E+00">
                  <c:v>-1477.54</c:v>
                </c:pt>
                <c:pt idx="572">
                  <c:v>-813.91899999999998</c:v>
                </c:pt>
                <c:pt idx="573">
                  <c:v>386.96800000000002</c:v>
                </c:pt>
                <c:pt idx="574" formatCode="0.00E+00">
                  <c:v>1368.02</c:v>
                </c:pt>
                <c:pt idx="575" formatCode="0.00E+00">
                  <c:v>1495.89</c:v>
                </c:pt>
                <c:pt idx="576">
                  <c:v>678.59500000000003</c:v>
                </c:pt>
                <c:pt idx="577">
                  <c:v>-572.63599999999997</c:v>
                </c:pt>
                <c:pt idx="578" formatCode="0.00E+00">
                  <c:v>-1465.66</c:v>
                </c:pt>
                <c:pt idx="579" formatCode="0.00E+00">
                  <c:v>-1445.18</c:v>
                </c:pt>
                <c:pt idx="580">
                  <c:v>-528.97900000000004</c:v>
                </c:pt>
                <c:pt idx="581">
                  <c:v>696.42</c:v>
                </c:pt>
                <c:pt idx="582" formatCode="0.00E+00">
                  <c:v>1451.68</c:v>
                </c:pt>
                <c:pt idx="583" formatCode="0.00E+00">
                  <c:v>1284.31</c:v>
                </c:pt>
                <c:pt idx="584">
                  <c:v>337.63099999999997</c:v>
                </c:pt>
                <c:pt idx="585">
                  <c:v>-768.24099999999999</c:v>
                </c:pt>
                <c:pt idx="586" formatCode="0.00E+00">
                  <c:v>-1370.96</c:v>
                </c:pt>
                <c:pt idx="587" formatCode="0.00E+00">
                  <c:v>-1144.3699999999999</c:v>
                </c:pt>
                <c:pt idx="588">
                  <c:v>-232.19499999999999</c:v>
                </c:pt>
                <c:pt idx="589">
                  <c:v>831.73900000000003</c:v>
                </c:pt>
                <c:pt idx="590" formatCode="0.00E+00">
                  <c:v>1399.92</c:v>
                </c:pt>
                <c:pt idx="591" formatCode="0.00E+00">
                  <c:v>1083.8699999999999</c:v>
                </c:pt>
                <c:pt idx="592">
                  <c:v>44.511699999999998</c:v>
                </c:pt>
                <c:pt idx="593" formatCode="0.00E+00">
                  <c:v>-1044.29</c:v>
                </c:pt>
                <c:pt idx="594" formatCode="0.00E+00">
                  <c:v>-1430.5</c:v>
                </c:pt>
                <c:pt idx="595">
                  <c:v>-832.44500000000005</c:v>
                </c:pt>
                <c:pt idx="596">
                  <c:v>343.21600000000001</c:v>
                </c:pt>
                <c:pt idx="597" formatCode="0.00E+00">
                  <c:v>1279.4000000000001</c:v>
                </c:pt>
                <c:pt idx="598" formatCode="0.00E+00">
                  <c:v>1322.94</c:v>
                </c:pt>
                <c:pt idx="599">
                  <c:v>447.19</c:v>
                </c:pt>
                <c:pt idx="600">
                  <c:v>-741.14300000000003</c:v>
                </c:pt>
                <c:pt idx="601" formatCode="0.00E+00">
                  <c:v>-1422.69</c:v>
                </c:pt>
                <c:pt idx="602" formatCode="0.00E+00">
                  <c:v>-1127.73</c:v>
                </c:pt>
                <c:pt idx="603">
                  <c:v>-67.502499999999998</c:v>
                </c:pt>
                <c:pt idx="604" formatCode="0.00E+00">
                  <c:v>1028.53</c:v>
                </c:pt>
                <c:pt idx="605" formatCode="0.00E+00">
                  <c:v>1440.45</c:v>
                </c:pt>
                <c:pt idx="606">
                  <c:v>932.72299999999996</c:v>
                </c:pt>
                <c:pt idx="607">
                  <c:v>-140.49199999999999</c:v>
                </c:pt>
                <c:pt idx="608" formatCode="0.00E+00">
                  <c:v>-1112.52</c:v>
                </c:pt>
                <c:pt idx="609" formatCode="0.00E+00">
                  <c:v>-1413.34</c:v>
                </c:pt>
                <c:pt idx="610">
                  <c:v>-862.505</c:v>
                </c:pt>
                <c:pt idx="611">
                  <c:v>233.702</c:v>
                </c:pt>
                <c:pt idx="612" formatCode="0.00E+00">
                  <c:v>1228.24</c:v>
                </c:pt>
                <c:pt idx="613" formatCode="0.00E+00">
                  <c:v>1497.51</c:v>
                </c:pt>
                <c:pt idx="614">
                  <c:v>833.149</c:v>
                </c:pt>
                <c:pt idx="615">
                  <c:v>-385.637</c:v>
                </c:pt>
                <c:pt idx="616" formatCode="0.00E+00">
                  <c:v>-1397.62</c:v>
                </c:pt>
                <c:pt idx="617" formatCode="0.00E+00">
                  <c:v>-1552.41</c:v>
                </c:pt>
                <c:pt idx="618">
                  <c:v>-740.649</c:v>
                </c:pt>
                <c:pt idx="619">
                  <c:v>534.11900000000003</c:v>
                </c:pt>
                <c:pt idx="620" formatCode="0.00E+00">
                  <c:v>1473</c:v>
                </c:pt>
                <c:pt idx="621" formatCode="0.00E+00">
                  <c:v>1491.8</c:v>
                </c:pt>
                <c:pt idx="622">
                  <c:v>583.07399999999996</c:v>
                </c:pt>
                <c:pt idx="623">
                  <c:v>-670.20699999999999</c:v>
                </c:pt>
                <c:pt idx="624" formatCode="0.00E+00">
                  <c:v>-1474.47</c:v>
                </c:pt>
                <c:pt idx="625" formatCode="0.00E+00">
                  <c:v>-1349.48</c:v>
                </c:pt>
                <c:pt idx="626">
                  <c:v>-418.82499999999999</c:v>
                </c:pt>
                <c:pt idx="627">
                  <c:v>704.86300000000006</c:v>
                </c:pt>
                <c:pt idx="628" formatCode="0.00E+00">
                  <c:v>1356.16</c:v>
                </c:pt>
                <c:pt idx="629" formatCode="0.00E+00">
                  <c:v>1185.71</c:v>
                </c:pt>
                <c:pt idx="630">
                  <c:v>306.24200000000002</c:v>
                </c:pt>
                <c:pt idx="631">
                  <c:v>-764.88699999999994</c:v>
                </c:pt>
                <c:pt idx="632" formatCode="0.00E+00">
                  <c:v>-1373.25</c:v>
                </c:pt>
                <c:pt idx="633" formatCode="0.00E+00">
                  <c:v>-1101.45</c:v>
                </c:pt>
                <c:pt idx="634">
                  <c:v>-80.662300000000002</c:v>
                </c:pt>
                <c:pt idx="635" formatCode="0.00E+00">
                  <c:v>1024.73</c:v>
                </c:pt>
                <c:pt idx="636" formatCode="0.00E+00">
                  <c:v>1451.09</c:v>
                </c:pt>
                <c:pt idx="637">
                  <c:v>890.54200000000003</c:v>
                </c:pt>
                <c:pt idx="638">
                  <c:v>-276.37200000000001</c:v>
                </c:pt>
                <c:pt idx="639" formatCode="0.00E+00">
                  <c:v>-1240.99</c:v>
                </c:pt>
                <c:pt idx="640" formatCode="0.00E+00">
                  <c:v>-1336.83</c:v>
                </c:pt>
                <c:pt idx="641">
                  <c:v>-507.392</c:v>
                </c:pt>
                <c:pt idx="642">
                  <c:v>670.55100000000004</c:v>
                </c:pt>
                <c:pt idx="643" formatCode="0.00E+00">
                  <c:v>1381.14</c:v>
                </c:pt>
                <c:pt idx="644" formatCode="0.00E+00">
                  <c:v>1132.0899999999999</c:v>
                </c:pt>
                <c:pt idx="645">
                  <c:v>107.952</c:v>
                </c:pt>
                <c:pt idx="646">
                  <c:v>-978.53200000000004</c:v>
                </c:pt>
                <c:pt idx="647" formatCode="0.00E+00">
                  <c:v>-1407.38</c:v>
                </c:pt>
                <c:pt idx="648">
                  <c:v>-930.10500000000002</c:v>
                </c:pt>
                <c:pt idx="649">
                  <c:v>116.81399999999999</c:v>
                </c:pt>
                <c:pt idx="650" formatCode="0.00E+00">
                  <c:v>1083.98</c:v>
                </c:pt>
                <c:pt idx="651" formatCode="0.00E+00">
                  <c:v>1406.99</c:v>
                </c:pt>
                <c:pt idx="652">
                  <c:v>891.452</c:v>
                </c:pt>
                <c:pt idx="653">
                  <c:v>-179.77199999999999</c:v>
                </c:pt>
                <c:pt idx="654" formatCode="0.00E+00">
                  <c:v>-1178.58</c:v>
                </c:pt>
                <c:pt idx="655" formatCode="0.00E+00">
                  <c:v>-1482.48</c:v>
                </c:pt>
                <c:pt idx="656">
                  <c:v>-862.78700000000003</c:v>
                </c:pt>
                <c:pt idx="657">
                  <c:v>323.637</c:v>
                </c:pt>
                <c:pt idx="658" formatCode="0.00E+00">
                  <c:v>1328.32</c:v>
                </c:pt>
                <c:pt idx="659" formatCode="0.00E+00">
                  <c:v>1503.51</c:v>
                </c:pt>
                <c:pt idx="660">
                  <c:v>728.30799999999999</c:v>
                </c:pt>
                <c:pt idx="661">
                  <c:v>-512.23400000000004</c:v>
                </c:pt>
                <c:pt idx="662" formatCode="0.00E+00">
                  <c:v>-1430.33</c:v>
                </c:pt>
                <c:pt idx="663" formatCode="0.00E+00">
                  <c:v>-1460.33</c:v>
                </c:pt>
                <c:pt idx="664">
                  <c:v>-587.375</c:v>
                </c:pt>
                <c:pt idx="665">
                  <c:v>648.53899999999999</c:v>
                </c:pt>
                <c:pt idx="666" formatCode="0.00E+00">
                  <c:v>1473.61</c:v>
                </c:pt>
                <c:pt idx="667" formatCode="0.00E+00">
                  <c:v>1382.75</c:v>
                </c:pt>
                <c:pt idx="668">
                  <c:v>435.23200000000003</c:v>
                </c:pt>
                <c:pt idx="669">
                  <c:v>-772.524</c:v>
                </c:pt>
                <c:pt idx="670" formatCode="0.00E+00">
                  <c:v>-1488.62</c:v>
                </c:pt>
                <c:pt idx="671" formatCode="0.00E+00">
                  <c:v>-1275.03</c:v>
                </c:pt>
                <c:pt idx="672">
                  <c:v>-273.14999999999998</c:v>
                </c:pt>
                <c:pt idx="673">
                  <c:v>882.61699999999996</c:v>
                </c:pt>
                <c:pt idx="674" formatCode="0.00E+00">
                  <c:v>1473.96</c:v>
                </c:pt>
                <c:pt idx="675" formatCode="0.00E+00">
                  <c:v>1140.51</c:v>
                </c:pt>
                <c:pt idx="676">
                  <c:v>104.871</c:v>
                </c:pt>
                <c:pt idx="677">
                  <c:v>-976.26</c:v>
                </c:pt>
                <c:pt idx="678" formatCode="0.00E+00">
                  <c:v>-1429.49</c:v>
                </c:pt>
                <c:pt idx="679">
                  <c:v>-983.06899999999996</c:v>
                </c:pt>
                <c:pt idx="680">
                  <c:v>66.075999999999993</c:v>
                </c:pt>
                <c:pt idx="681" formatCode="0.00E+00">
                  <c:v>1050.74</c:v>
                </c:pt>
                <c:pt idx="682" formatCode="0.00E+00">
                  <c:v>1356.35</c:v>
                </c:pt>
                <c:pt idx="683">
                  <c:v>806.245</c:v>
                </c:pt>
                <c:pt idx="684">
                  <c:v>-235.62299999999999</c:v>
                </c:pt>
                <c:pt idx="685" formatCode="0.00E+00">
                  <c:v>-1103.8599999999999</c:v>
                </c:pt>
                <c:pt idx="686" formatCode="0.00E+00">
                  <c:v>-1256.33</c:v>
                </c:pt>
                <c:pt idx="687">
                  <c:v>-613.86300000000006</c:v>
                </c:pt>
                <c:pt idx="688">
                  <c:v>399.6</c:v>
                </c:pt>
                <c:pt idx="689" formatCode="0.00E+00">
                  <c:v>1134.18</c:v>
                </c:pt>
                <c:pt idx="690" formatCode="0.00E+00">
                  <c:v>1131.42</c:v>
                </c:pt>
                <c:pt idx="691">
                  <c:v>410.25</c:v>
                </c:pt>
              </c:numCache>
            </c:numRef>
          </c:yVal>
          <c:smooth val="1"/>
        </c:ser>
        <c:ser>
          <c:idx val="0"/>
          <c:order val="2"/>
          <c:tx>
            <c:v>Just Profile</c:v>
          </c:tx>
          <c:marker>
            <c:symbol val="none"/>
          </c:marker>
          <c:xVal>
            <c:numRef>
              <c:f>thist_V5!$AL$9:$AL$21608</c:f>
              <c:numCache>
                <c:formatCode>General</c:formatCode>
                <c:ptCount val="21600"/>
                <c:pt idx="0">
                  <c:v>0</c:v>
                </c:pt>
                <c:pt idx="1">
                  <c:v>1.1904761904761899E-3</c:v>
                </c:pt>
                <c:pt idx="2">
                  <c:v>2.3809523809523799E-3</c:v>
                </c:pt>
                <c:pt idx="3">
                  <c:v>3.57142857142857E-3</c:v>
                </c:pt>
                <c:pt idx="4">
                  <c:v>4.7619047619047597E-3</c:v>
                </c:pt>
                <c:pt idx="5">
                  <c:v>5.9523809523809503E-3</c:v>
                </c:pt>
                <c:pt idx="6">
                  <c:v>7.14285714285714E-3</c:v>
                </c:pt>
                <c:pt idx="7">
                  <c:v>8.3333333333333297E-3</c:v>
                </c:pt>
                <c:pt idx="8">
                  <c:v>9.5238095238095299E-3</c:v>
                </c:pt>
                <c:pt idx="9">
                  <c:v>1.0714285714285701E-2</c:v>
                </c:pt>
                <c:pt idx="10">
                  <c:v>1.1904761904761901E-2</c:v>
                </c:pt>
                <c:pt idx="11">
                  <c:v>1.3095238095238101E-2</c:v>
                </c:pt>
                <c:pt idx="12">
                  <c:v>1.4285714285714299E-2</c:v>
                </c:pt>
                <c:pt idx="13">
                  <c:v>1.5476190476190499E-2</c:v>
                </c:pt>
                <c:pt idx="14">
                  <c:v>1.6666666666666701E-2</c:v>
                </c:pt>
                <c:pt idx="15">
                  <c:v>1.7857142857142901E-2</c:v>
                </c:pt>
                <c:pt idx="16">
                  <c:v>1.9047619047619101E-2</c:v>
                </c:pt>
                <c:pt idx="17">
                  <c:v>2.0238095238095201E-2</c:v>
                </c:pt>
                <c:pt idx="18">
                  <c:v>2.1428571428571401E-2</c:v>
                </c:pt>
                <c:pt idx="19">
                  <c:v>2.2619047619047601E-2</c:v>
                </c:pt>
                <c:pt idx="20">
                  <c:v>2.3809523809523801E-2</c:v>
                </c:pt>
                <c:pt idx="21">
                  <c:v>2.5000000000000001E-2</c:v>
                </c:pt>
                <c:pt idx="22">
                  <c:v>2.6190476190476202E-2</c:v>
                </c:pt>
                <c:pt idx="23">
                  <c:v>2.7380952380952402E-2</c:v>
                </c:pt>
                <c:pt idx="24">
                  <c:v>2.8571428571428598E-2</c:v>
                </c:pt>
                <c:pt idx="25">
                  <c:v>2.9761904761904798E-2</c:v>
                </c:pt>
                <c:pt idx="26">
                  <c:v>3.0952380952380999E-2</c:v>
                </c:pt>
                <c:pt idx="27">
                  <c:v>3.2142857142857202E-2</c:v>
                </c:pt>
                <c:pt idx="28">
                  <c:v>3.3333333333333298E-2</c:v>
                </c:pt>
                <c:pt idx="29">
                  <c:v>3.4523809523809498E-2</c:v>
                </c:pt>
                <c:pt idx="30">
                  <c:v>3.5714285714285698E-2</c:v>
                </c:pt>
                <c:pt idx="31">
                  <c:v>3.6904761904761899E-2</c:v>
                </c:pt>
                <c:pt idx="32">
                  <c:v>3.8095238095238099E-2</c:v>
                </c:pt>
                <c:pt idx="33">
                  <c:v>3.9285714285714299E-2</c:v>
                </c:pt>
                <c:pt idx="34">
                  <c:v>4.0476190476190499E-2</c:v>
                </c:pt>
                <c:pt idx="35">
                  <c:v>4.1666666666666699E-2</c:v>
                </c:pt>
                <c:pt idx="36">
                  <c:v>4.2857142857142899E-2</c:v>
                </c:pt>
                <c:pt idx="37">
                  <c:v>4.4047619047619099E-2</c:v>
                </c:pt>
                <c:pt idx="38">
                  <c:v>4.5238095238095202E-2</c:v>
                </c:pt>
                <c:pt idx="39">
                  <c:v>4.6428571428571402E-2</c:v>
                </c:pt>
                <c:pt idx="40">
                  <c:v>4.7619047619047603E-2</c:v>
                </c:pt>
                <c:pt idx="41">
                  <c:v>4.8809523809523803E-2</c:v>
                </c:pt>
                <c:pt idx="42">
                  <c:v>0.05</c:v>
                </c:pt>
                <c:pt idx="43">
                  <c:v>5.1190476190476203E-2</c:v>
                </c:pt>
                <c:pt idx="44">
                  <c:v>5.2380952380952403E-2</c:v>
                </c:pt>
                <c:pt idx="45">
                  <c:v>5.3571428571428603E-2</c:v>
                </c:pt>
                <c:pt idx="46">
                  <c:v>5.4761904761904803E-2</c:v>
                </c:pt>
                <c:pt idx="47">
                  <c:v>5.5952380952381003E-2</c:v>
                </c:pt>
                <c:pt idx="48">
                  <c:v>5.7142857142857099E-2</c:v>
                </c:pt>
                <c:pt idx="49">
                  <c:v>5.83333333333333E-2</c:v>
                </c:pt>
                <c:pt idx="50">
                  <c:v>5.95238095238095E-2</c:v>
                </c:pt>
                <c:pt idx="51">
                  <c:v>6.07142857142857E-2</c:v>
                </c:pt>
                <c:pt idx="52">
                  <c:v>6.19047619047619E-2</c:v>
                </c:pt>
                <c:pt idx="53">
                  <c:v>6.3095238095238093E-2</c:v>
                </c:pt>
                <c:pt idx="54">
                  <c:v>6.4285714285714293E-2</c:v>
                </c:pt>
                <c:pt idx="55">
                  <c:v>6.5476190476190493E-2</c:v>
                </c:pt>
                <c:pt idx="56">
                  <c:v>6.6666666666666693E-2</c:v>
                </c:pt>
                <c:pt idx="57">
                  <c:v>6.7857142857142894E-2</c:v>
                </c:pt>
                <c:pt idx="58">
                  <c:v>6.9047619047618997E-2</c:v>
                </c:pt>
                <c:pt idx="59">
                  <c:v>7.0238095238095197E-2</c:v>
                </c:pt>
                <c:pt idx="60">
                  <c:v>7.1428571428571397E-2</c:v>
                </c:pt>
                <c:pt idx="61">
                  <c:v>7.2619047619047597E-2</c:v>
                </c:pt>
                <c:pt idx="62">
                  <c:v>7.3809523809523797E-2</c:v>
                </c:pt>
                <c:pt idx="63">
                  <c:v>7.4999999999999997E-2</c:v>
                </c:pt>
                <c:pt idx="64">
                  <c:v>7.6190476190476197E-2</c:v>
                </c:pt>
                <c:pt idx="65">
                  <c:v>7.7380952380952397E-2</c:v>
                </c:pt>
                <c:pt idx="66">
                  <c:v>7.8571428571428598E-2</c:v>
                </c:pt>
                <c:pt idx="67">
                  <c:v>7.9761904761904798E-2</c:v>
                </c:pt>
                <c:pt idx="68">
                  <c:v>8.0952380952380998E-2</c:v>
                </c:pt>
                <c:pt idx="69">
                  <c:v>8.2142857142857101E-2</c:v>
                </c:pt>
                <c:pt idx="70">
                  <c:v>8.3333333333333301E-2</c:v>
                </c:pt>
                <c:pt idx="71">
                  <c:v>8.4523809523809501E-2</c:v>
                </c:pt>
                <c:pt idx="72">
                  <c:v>8.5714285714285701E-2</c:v>
                </c:pt>
                <c:pt idx="73">
                  <c:v>8.6904761904761901E-2</c:v>
                </c:pt>
                <c:pt idx="74">
                  <c:v>8.8095238095238101E-2</c:v>
                </c:pt>
                <c:pt idx="75">
                  <c:v>8.9285714285714302E-2</c:v>
                </c:pt>
                <c:pt idx="76">
                  <c:v>9.0476190476190502E-2</c:v>
                </c:pt>
                <c:pt idx="77">
                  <c:v>9.1666666666666702E-2</c:v>
                </c:pt>
                <c:pt idx="78">
                  <c:v>9.2857142857142902E-2</c:v>
                </c:pt>
                <c:pt idx="79">
                  <c:v>9.4047619047619102E-2</c:v>
                </c:pt>
                <c:pt idx="80">
                  <c:v>9.5238095238095302E-2</c:v>
                </c:pt>
                <c:pt idx="81">
                  <c:v>9.6428571428571405E-2</c:v>
                </c:pt>
                <c:pt idx="82">
                  <c:v>9.7619047619047605E-2</c:v>
                </c:pt>
                <c:pt idx="83">
                  <c:v>9.8809523809523805E-2</c:v>
                </c:pt>
                <c:pt idx="84">
                  <c:v>0.1</c:v>
                </c:pt>
                <c:pt idx="85">
                  <c:v>0.101190476190476</c:v>
                </c:pt>
                <c:pt idx="86">
                  <c:v>0.102380952380952</c:v>
                </c:pt>
                <c:pt idx="87">
                  <c:v>0.10357142857142899</c:v>
                </c:pt>
                <c:pt idx="88">
                  <c:v>0.104761904761905</c:v>
                </c:pt>
                <c:pt idx="89">
                  <c:v>0.10595238095238101</c:v>
                </c:pt>
                <c:pt idx="90">
                  <c:v>0.107142857142857</c:v>
                </c:pt>
                <c:pt idx="91">
                  <c:v>0.108333333333333</c:v>
                </c:pt>
                <c:pt idx="92">
                  <c:v>0.10952380952381</c:v>
                </c:pt>
                <c:pt idx="93">
                  <c:v>0.110714285714286</c:v>
                </c:pt>
                <c:pt idx="94">
                  <c:v>0.11190476190476201</c:v>
                </c:pt>
                <c:pt idx="95">
                  <c:v>0.113095238095238</c:v>
                </c:pt>
                <c:pt idx="96">
                  <c:v>0.114285714285714</c:v>
                </c:pt>
                <c:pt idx="97">
                  <c:v>0.11547619047619</c:v>
                </c:pt>
                <c:pt idx="98">
                  <c:v>0.116666666666667</c:v>
                </c:pt>
                <c:pt idx="99">
                  <c:v>0.11785714285714299</c:v>
                </c:pt>
                <c:pt idx="100">
                  <c:v>0.119047619047619</c:v>
                </c:pt>
                <c:pt idx="101">
                  <c:v>0.12023809523809501</c:v>
                </c:pt>
                <c:pt idx="102">
                  <c:v>0.121428571428571</c:v>
                </c:pt>
                <c:pt idx="103">
                  <c:v>0.122619047619048</c:v>
                </c:pt>
                <c:pt idx="104">
                  <c:v>0.12380952380952399</c:v>
                </c:pt>
                <c:pt idx="105">
                  <c:v>0.125</c:v>
                </c:pt>
                <c:pt idx="106">
                  <c:v>0.12619047619047599</c:v>
                </c:pt>
                <c:pt idx="107">
                  <c:v>0.12738095238095201</c:v>
                </c:pt>
                <c:pt idx="108">
                  <c:v>0.128571428571429</c:v>
                </c:pt>
                <c:pt idx="109">
                  <c:v>0.12976190476190499</c:v>
                </c:pt>
                <c:pt idx="110">
                  <c:v>0.13095238095238099</c:v>
                </c:pt>
                <c:pt idx="111">
                  <c:v>0.13214285714285701</c:v>
                </c:pt>
                <c:pt idx="112">
                  <c:v>0.133333333333333</c:v>
                </c:pt>
                <c:pt idx="113">
                  <c:v>0.13452380952380999</c:v>
                </c:pt>
                <c:pt idx="114">
                  <c:v>0.13571428571428601</c:v>
                </c:pt>
                <c:pt idx="115">
                  <c:v>0.136904761904762</c:v>
                </c:pt>
                <c:pt idx="116">
                  <c:v>0.13809523809523799</c:v>
                </c:pt>
                <c:pt idx="117">
                  <c:v>0.13928571428571401</c:v>
                </c:pt>
                <c:pt idx="118">
                  <c:v>0.14047619047619</c:v>
                </c:pt>
                <c:pt idx="119">
                  <c:v>0.141666666666667</c:v>
                </c:pt>
                <c:pt idx="120">
                  <c:v>0.14285714285714299</c:v>
                </c:pt>
                <c:pt idx="121">
                  <c:v>0.14404761904761901</c:v>
                </c:pt>
                <c:pt idx="122">
                  <c:v>0.145238095238095</c:v>
                </c:pt>
                <c:pt idx="123">
                  <c:v>0.14642857142857099</c:v>
                </c:pt>
                <c:pt idx="124">
                  <c:v>0.14761904761904801</c:v>
                </c:pt>
                <c:pt idx="125">
                  <c:v>0.148809523809524</c:v>
                </c:pt>
                <c:pt idx="126">
                  <c:v>0.15</c:v>
                </c:pt>
                <c:pt idx="127">
                  <c:v>0.15119047619047599</c:v>
                </c:pt>
                <c:pt idx="128">
                  <c:v>0.15238095238095201</c:v>
                </c:pt>
                <c:pt idx="129">
                  <c:v>0.153571428571429</c:v>
                </c:pt>
                <c:pt idx="130">
                  <c:v>0.15476190476190499</c:v>
                </c:pt>
                <c:pt idx="131">
                  <c:v>0.15595238095238101</c:v>
                </c:pt>
                <c:pt idx="132">
                  <c:v>0.157142857142857</c:v>
                </c:pt>
                <c:pt idx="133">
                  <c:v>0.15833333333333299</c:v>
                </c:pt>
                <c:pt idx="134">
                  <c:v>0.15952380952381001</c:v>
                </c:pt>
                <c:pt idx="135">
                  <c:v>0.160714285714286</c:v>
                </c:pt>
                <c:pt idx="136">
                  <c:v>0.161904761904762</c:v>
                </c:pt>
                <c:pt idx="137">
                  <c:v>0.16309523809523799</c:v>
                </c:pt>
                <c:pt idx="138">
                  <c:v>0.16428571428571401</c:v>
                </c:pt>
                <c:pt idx="139">
                  <c:v>0.16547619047619</c:v>
                </c:pt>
                <c:pt idx="140">
                  <c:v>0.16666666666666699</c:v>
                </c:pt>
                <c:pt idx="141">
                  <c:v>0.16785714285714301</c:v>
                </c:pt>
                <c:pt idx="142">
                  <c:v>0.169047619047619</c:v>
                </c:pt>
                <c:pt idx="143">
                  <c:v>0.17023809523809499</c:v>
                </c:pt>
                <c:pt idx="144">
                  <c:v>0.17142857142857101</c:v>
                </c:pt>
                <c:pt idx="145">
                  <c:v>0.172619047619048</c:v>
                </c:pt>
                <c:pt idx="146">
                  <c:v>0.173809523809524</c:v>
                </c:pt>
                <c:pt idx="147">
                  <c:v>0.17499999999999999</c:v>
                </c:pt>
                <c:pt idx="148">
                  <c:v>0.17619047619047601</c:v>
                </c:pt>
                <c:pt idx="149">
                  <c:v>0.177380952380952</c:v>
                </c:pt>
                <c:pt idx="150">
                  <c:v>0.17857142857142899</c:v>
                </c:pt>
                <c:pt idx="151">
                  <c:v>0.17976190476190501</c:v>
                </c:pt>
                <c:pt idx="152">
                  <c:v>0.180952380952381</c:v>
                </c:pt>
                <c:pt idx="153">
                  <c:v>0.182142857142857</c:v>
                </c:pt>
                <c:pt idx="154">
                  <c:v>0.18333333333333299</c:v>
                </c:pt>
                <c:pt idx="155">
                  <c:v>0.18452380952381001</c:v>
                </c:pt>
                <c:pt idx="156">
                  <c:v>0.185714285714286</c:v>
                </c:pt>
                <c:pt idx="157">
                  <c:v>0.18690476190476199</c:v>
                </c:pt>
                <c:pt idx="158">
                  <c:v>0.18809523809523801</c:v>
                </c:pt>
                <c:pt idx="159">
                  <c:v>0.189285714285714</c:v>
                </c:pt>
                <c:pt idx="160">
                  <c:v>0.19047619047619099</c:v>
                </c:pt>
                <c:pt idx="161">
                  <c:v>0.19166666666666701</c:v>
                </c:pt>
                <c:pt idx="162">
                  <c:v>0.192857142857143</c:v>
                </c:pt>
                <c:pt idx="163">
                  <c:v>0.194047619047619</c:v>
                </c:pt>
                <c:pt idx="164">
                  <c:v>0.19523809523809499</c:v>
                </c:pt>
                <c:pt idx="165">
                  <c:v>0.19642857142857101</c:v>
                </c:pt>
                <c:pt idx="166">
                  <c:v>0.197619047619048</c:v>
                </c:pt>
                <c:pt idx="167">
                  <c:v>0.19880952380952399</c:v>
                </c:pt>
                <c:pt idx="168">
                  <c:v>0.2</c:v>
                </c:pt>
                <c:pt idx="169">
                  <c:v>0.201190476190476</c:v>
                </c:pt>
                <c:pt idx="170">
                  <c:v>0.202380952380952</c:v>
                </c:pt>
                <c:pt idx="171">
                  <c:v>0.20357142857142899</c:v>
                </c:pt>
                <c:pt idx="172">
                  <c:v>0.20476190476190501</c:v>
                </c:pt>
                <c:pt idx="173">
                  <c:v>0.205952380952381</c:v>
                </c:pt>
                <c:pt idx="174">
                  <c:v>0.20714285714285699</c:v>
                </c:pt>
                <c:pt idx="175">
                  <c:v>0.20833333333333301</c:v>
                </c:pt>
                <c:pt idx="176">
                  <c:v>0.20952380952381</c:v>
                </c:pt>
                <c:pt idx="177">
                  <c:v>0.21071428571428599</c:v>
                </c:pt>
                <c:pt idx="178">
                  <c:v>0.21190476190476201</c:v>
                </c:pt>
                <c:pt idx="179">
                  <c:v>0.213095238095238</c:v>
                </c:pt>
                <c:pt idx="180">
                  <c:v>0.214285714285714</c:v>
                </c:pt>
                <c:pt idx="181">
                  <c:v>0.21547619047618999</c:v>
                </c:pt>
                <c:pt idx="182">
                  <c:v>0.21666666666666701</c:v>
                </c:pt>
                <c:pt idx="183">
                  <c:v>0.217857142857143</c:v>
                </c:pt>
                <c:pt idx="184">
                  <c:v>0.21904761904761899</c:v>
                </c:pt>
                <c:pt idx="185">
                  <c:v>0.22023809523809501</c:v>
                </c:pt>
                <c:pt idx="186">
                  <c:v>0.221428571428571</c:v>
                </c:pt>
                <c:pt idx="187">
                  <c:v>0.22261904761904799</c:v>
                </c:pt>
                <c:pt idx="188">
                  <c:v>0.22380952380952401</c:v>
                </c:pt>
                <c:pt idx="189">
                  <c:v>0.22500000000000001</c:v>
                </c:pt>
                <c:pt idx="190">
                  <c:v>0.226190476190476</c:v>
                </c:pt>
                <c:pt idx="191">
                  <c:v>0.22738095238095199</c:v>
                </c:pt>
                <c:pt idx="192">
                  <c:v>0.22857142857142901</c:v>
                </c:pt>
                <c:pt idx="193">
                  <c:v>0.229761904761905</c:v>
                </c:pt>
                <c:pt idx="194">
                  <c:v>0.23095238095238099</c:v>
                </c:pt>
                <c:pt idx="195">
                  <c:v>0.23214285714285701</c:v>
                </c:pt>
                <c:pt idx="196">
                  <c:v>0.233333333333333</c:v>
                </c:pt>
                <c:pt idx="197">
                  <c:v>0.23452380952381</c:v>
                </c:pt>
                <c:pt idx="198">
                  <c:v>0.23571428571428599</c:v>
                </c:pt>
                <c:pt idx="199">
                  <c:v>0.23690476190476201</c:v>
                </c:pt>
                <c:pt idx="200">
                  <c:v>0.238095238095238</c:v>
                </c:pt>
                <c:pt idx="201">
                  <c:v>0.23928571428571399</c:v>
                </c:pt>
                <c:pt idx="202">
                  <c:v>0.24047619047619001</c:v>
                </c:pt>
                <c:pt idx="203">
                  <c:v>0.241666666666667</c:v>
                </c:pt>
                <c:pt idx="204">
                  <c:v>0.24285714285714299</c:v>
                </c:pt>
                <c:pt idx="205">
                  <c:v>0.24404761904761901</c:v>
                </c:pt>
                <c:pt idx="206">
                  <c:v>0.24523809523809501</c:v>
                </c:pt>
                <c:pt idx="207">
                  <c:v>0.246428571428571</c:v>
                </c:pt>
                <c:pt idx="208">
                  <c:v>0.24761904761904799</c:v>
                </c:pt>
                <c:pt idx="209">
                  <c:v>0.24880952380952401</c:v>
                </c:pt>
                <c:pt idx="210">
                  <c:v>0.25</c:v>
                </c:pt>
                <c:pt idx="211">
                  <c:v>0.25119047619047602</c:v>
                </c:pt>
                <c:pt idx="212">
                  <c:v>0.25238095238095198</c:v>
                </c:pt>
                <c:pt idx="213">
                  <c:v>0.253571428571429</c:v>
                </c:pt>
                <c:pt idx="214">
                  <c:v>0.25476190476190502</c:v>
                </c:pt>
                <c:pt idx="215">
                  <c:v>0.25595238095238099</c:v>
                </c:pt>
                <c:pt idx="216">
                  <c:v>0.25714285714285701</c:v>
                </c:pt>
                <c:pt idx="217">
                  <c:v>0.25833333333333303</c:v>
                </c:pt>
                <c:pt idx="218">
                  <c:v>0.25952380952380999</c:v>
                </c:pt>
                <c:pt idx="219">
                  <c:v>0.26071428571428601</c:v>
                </c:pt>
                <c:pt idx="220">
                  <c:v>0.26190476190476197</c:v>
                </c:pt>
                <c:pt idx="221">
                  <c:v>0.26309523809523799</c:v>
                </c:pt>
                <c:pt idx="222">
                  <c:v>0.26428571428571401</c:v>
                </c:pt>
                <c:pt idx="223">
                  <c:v>0.26547619047619098</c:v>
                </c:pt>
                <c:pt idx="224">
                  <c:v>0.266666666666667</c:v>
                </c:pt>
                <c:pt idx="225">
                  <c:v>0.26785714285714302</c:v>
                </c:pt>
                <c:pt idx="226">
                  <c:v>0.26904761904761898</c:v>
                </c:pt>
                <c:pt idx="227">
                  <c:v>0.270238095238095</c:v>
                </c:pt>
                <c:pt idx="228">
                  <c:v>0.27142857142857102</c:v>
                </c:pt>
                <c:pt idx="229">
                  <c:v>0.27261904761904798</c:v>
                </c:pt>
                <c:pt idx="230">
                  <c:v>0.273809523809524</c:v>
                </c:pt>
                <c:pt idx="231">
                  <c:v>0.27500000000000002</c:v>
                </c:pt>
                <c:pt idx="232">
                  <c:v>0.27619047619047599</c:v>
                </c:pt>
                <c:pt idx="233">
                  <c:v>0.27738095238095201</c:v>
                </c:pt>
                <c:pt idx="234">
                  <c:v>0.27857142857142903</c:v>
                </c:pt>
                <c:pt idx="235">
                  <c:v>0.27976190476190499</c:v>
                </c:pt>
                <c:pt idx="236">
                  <c:v>0.28095238095238101</c:v>
                </c:pt>
                <c:pt idx="237">
                  <c:v>0.28214285714285697</c:v>
                </c:pt>
                <c:pt idx="238">
                  <c:v>0.28333333333333299</c:v>
                </c:pt>
                <c:pt idx="239">
                  <c:v>0.28452380952381001</c:v>
                </c:pt>
                <c:pt idx="240">
                  <c:v>0.28571428571428598</c:v>
                </c:pt>
                <c:pt idx="241">
                  <c:v>0.286904761904762</c:v>
                </c:pt>
                <c:pt idx="242">
                  <c:v>0.28809523809523802</c:v>
                </c:pt>
                <c:pt idx="243">
                  <c:v>0.28928571428571398</c:v>
                </c:pt>
                <c:pt idx="244">
                  <c:v>0.290476190476191</c:v>
                </c:pt>
                <c:pt idx="245">
                  <c:v>0.29166666666666702</c:v>
                </c:pt>
                <c:pt idx="246">
                  <c:v>0.29285714285714298</c:v>
                </c:pt>
                <c:pt idx="247">
                  <c:v>0.294047619047619</c:v>
                </c:pt>
                <c:pt idx="248">
                  <c:v>0.29523809523809502</c:v>
                </c:pt>
                <c:pt idx="249">
                  <c:v>0.29642857142857099</c:v>
                </c:pt>
                <c:pt idx="250">
                  <c:v>0.297619047619048</c:v>
                </c:pt>
                <c:pt idx="251">
                  <c:v>0.29880952380952402</c:v>
                </c:pt>
                <c:pt idx="252">
                  <c:v>0.3</c:v>
                </c:pt>
                <c:pt idx="253">
                  <c:v>0.30119047619047601</c:v>
                </c:pt>
                <c:pt idx="254">
                  <c:v>0.30238095238095197</c:v>
                </c:pt>
                <c:pt idx="255">
                  <c:v>0.30357142857142899</c:v>
                </c:pt>
                <c:pt idx="256">
                  <c:v>0.30476190476190501</c:v>
                </c:pt>
                <c:pt idx="257">
                  <c:v>0.30595238095238098</c:v>
                </c:pt>
                <c:pt idx="258">
                  <c:v>0.307142857142857</c:v>
                </c:pt>
                <c:pt idx="259">
                  <c:v>0.30833333333333302</c:v>
                </c:pt>
                <c:pt idx="260">
                  <c:v>0.30952380952380998</c:v>
                </c:pt>
                <c:pt idx="261">
                  <c:v>0.310714285714286</c:v>
                </c:pt>
                <c:pt idx="262">
                  <c:v>0.31190476190476202</c:v>
                </c:pt>
                <c:pt idx="263">
                  <c:v>0.31309523809523798</c:v>
                </c:pt>
                <c:pt idx="264">
                  <c:v>0.314285714285714</c:v>
                </c:pt>
                <c:pt idx="265">
                  <c:v>0.31547619047619002</c:v>
                </c:pt>
                <c:pt idx="266">
                  <c:v>0.31666666666666698</c:v>
                </c:pt>
                <c:pt idx="267">
                  <c:v>0.317857142857143</c:v>
                </c:pt>
                <c:pt idx="268">
                  <c:v>0.31904761904761902</c:v>
                </c:pt>
                <c:pt idx="269">
                  <c:v>0.32023809523809499</c:v>
                </c:pt>
                <c:pt idx="270">
                  <c:v>0.32142857142857101</c:v>
                </c:pt>
                <c:pt idx="271">
                  <c:v>0.32261904761904803</c:v>
                </c:pt>
                <c:pt idx="272">
                  <c:v>0.32380952380952399</c:v>
                </c:pt>
                <c:pt idx="273">
                  <c:v>0.32500000000000001</c:v>
                </c:pt>
                <c:pt idx="274">
                  <c:v>0.32619047619047598</c:v>
                </c:pt>
                <c:pt idx="275">
                  <c:v>0.327380952380952</c:v>
                </c:pt>
                <c:pt idx="276">
                  <c:v>0.32857142857142901</c:v>
                </c:pt>
                <c:pt idx="277">
                  <c:v>0.32976190476190498</c:v>
                </c:pt>
                <c:pt idx="278">
                  <c:v>0.330952380952381</c:v>
                </c:pt>
                <c:pt idx="279">
                  <c:v>0.33214285714285702</c:v>
                </c:pt>
                <c:pt idx="280">
                  <c:v>0.33333333333333298</c:v>
                </c:pt>
                <c:pt idx="281">
                  <c:v>0.33452380952381</c:v>
                </c:pt>
                <c:pt idx="282">
                  <c:v>0.33571428571428602</c:v>
                </c:pt>
                <c:pt idx="283">
                  <c:v>0.33690476190476198</c:v>
                </c:pt>
                <c:pt idx="284">
                  <c:v>0.338095238095238</c:v>
                </c:pt>
                <c:pt idx="285">
                  <c:v>0.33928571428571402</c:v>
                </c:pt>
                <c:pt idx="286">
                  <c:v>0.34047619047619099</c:v>
                </c:pt>
                <c:pt idx="287">
                  <c:v>0.34166666666666701</c:v>
                </c:pt>
                <c:pt idx="288">
                  <c:v>0.34285714285714303</c:v>
                </c:pt>
                <c:pt idx="289">
                  <c:v>0.34404761904761899</c:v>
                </c:pt>
                <c:pt idx="290">
                  <c:v>0.34523809523809501</c:v>
                </c:pt>
                <c:pt idx="291">
                  <c:v>0.34642857142857197</c:v>
                </c:pt>
                <c:pt idx="292">
                  <c:v>0.34761904761904799</c:v>
                </c:pt>
                <c:pt idx="293">
                  <c:v>0.34880952380952401</c:v>
                </c:pt>
                <c:pt idx="294">
                  <c:v>0.35</c:v>
                </c:pt>
                <c:pt idx="295">
                  <c:v>0.351190476190476</c:v>
                </c:pt>
                <c:pt idx="296">
                  <c:v>0.35238095238095202</c:v>
                </c:pt>
                <c:pt idx="297">
                  <c:v>0.35357142857142898</c:v>
                </c:pt>
                <c:pt idx="298">
                  <c:v>0.354761904761905</c:v>
                </c:pt>
                <c:pt idx="299">
                  <c:v>0.35595238095238102</c:v>
                </c:pt>
                <c:pt idx="300">
                  <c:v>0.35714285714285698</c:v>
                </c:pt>
                <c:pt idx="301">
                  <c:v>0.358333333333333</c:v>
                </c:pt>
                <c:pt idx="302">
                  <c:v>0.35952380952381002</c:v>
                </c:pt>
                <c:pt idx="303">
                  <c:v>0.36071428571428599</c:v>
                </c:pt>
                <c:pt idx="304">
                  <c:v>0.36190476190476201</c:v>
                </c:pt>
                <c:pt idx="305">
                  <c:v>0.36309523809523803</c:v>
                </c:pt>
                <c:pt idx="306">
                  <c:v>0.36428571428571399</c:v>
                </c:pt>
                <c:pt idx="307">
                  <c:v>0.36547619047619101</c:v>
                </c:pt>
                <c:pt idx="308">
                  <c:v>0.36666666666666697</c:v>
                </c:pt>
                <c:pt idx="309">
                  <c:v>0.36785714285714299</c:v>
                </c:pt>
                <c:pt idx="310">
                  <c:v>0.36904761904761901</c:v>
                </c:pt>
                <c:pt idx="311">
                  <c:v>0.37023809523809498</c:v>
                </c:pt>
                <c:pt idx="312">
                  <c:v>0.371428571428571</c:v>
                </c:pt>
                <c:pt idx="313">
                  <c:v>0.37261904761904802</c:v>
                </c:pt>
                <c:pt idx="314">
                  <c:v>0.37380952380952398</c:v>
                </c:pt>
                <c:pt idx="315">
                  <c:v>0.375</c:v>
                </c:pt>
                <c:pt idx="316">
                  <c:v>0.37619047619047602</c:v>
                </c:pt>
                <c:pt idx="317">
                  <c:v>0.37738095238095198</c:v>
                </c:pt>
                <c:pt idx="318">
                  <c:v>0.378571428571429</c:v>
                </c:pt>
                <c:pt idx="319">
                  <c:v>0.37976190476190502</c:v>
                </c:pt>
                <c:pt idx="320">
                  <c:v>0.38095238095238099</c:v>
                </c:pt>
                <c:pt idx="321">
                  <c:v>0.38214285714285701</c:v>
                </c:pt>
                <c:pt idx="322">
                  <c:v>0.38333333333333303</c:v>
                </c:pt>
                <c:pt idx="323">
                  <c:v>0.38452380952380999</c:v>
                </c:pt>
                <c:pt idx="324">
                  <c:v>0.38571428571428601</c:v>
                </c:pt>
                <c:pt idx="325">
                  <c:v>0.38690476190476197</c:v>
                </c:pt>
                <c:pt idx="326">
                  <c:v>0.38809523809523799</c:v>
                </c:pt>
                <c:pt idx="327">
                  <c:v>0.38928571428571401</c:v>
                </c:pt>
                <c:pt idx="328">
                  <c:v>0.39047619047619098</c:v>
                </c:pt>
                <c:pt idx="329">
                  <c:v>0.391666666666667</c:v>
                </c:pt>
                <c:pt idx="330">
                  <c:v>0.39285714285714302</c:v>
                </c:pt>
                <c:pt idx="331">
                  <c:v>0.39404761904761898</c:v>
                </c:pt>
                <c:pt idx="332">
                  <c:v>0.395238095238095</c:v>
                </c:pt>
                <c:pt idx="333">
                  <c:v>0.39642857142857102</c:v>
                </c:pt>
                <c:pt idx="334">
                  <c:v>0.39761904761904798</c:v>
                </c:pt>
                <c:pt idx="335">
                  <c:v>0.398809523809524</c:v>
                </c:pt>
                <c:pt idx="336">
                  <c:v>0.4</c:v>
                </c:pt>
                <c:pt idx="337">
                  <c:v>0.40119047619047599</c:v>
                </c:pt>
                <c:pt idx="338">
                  <c:v>0.40238095238095201</c:v>
                </c:pt>
                <c:pt idx="339">
                  <c:v>0.40357142857142903</c:v>
                </c:pt>
                <c:pt idx="340">
                  <c:v>0.40476190476190499</c:v>
                </c:pt>
                <c:pt idx="341">
                  <c:v>0.40595238095238101</c:v>
                </c:pt>
                <c:pt idx="342">
                  <c:v>0.40714285714285697</c:v>
                </c:pt>
                <c:pt idx="343">
                  <c:v>0.40833333333333299</c:v>
                </c:pt>
                <c:pt idx="344">
                  <c:v>0.40952380952381001</c:v>
                </c:pt>
                <c:pt idx="345">
                  <c:v>0.41071428571428598</c:v>
                </c:pt>
                <c:pt idx="346">
                  <c:v>0.411904761904762</c:v>
                </c:pt>
                <c:pt idx="347">
                  <c:v>0.41309523809523802</c:v>
                </c:pt>
                <c:pt idx="348">
                  <c:v>0.41428571428571398</c:v>
                </c:pt>
                <c:pt idx="349">
                  <c:v>0.415476190476191</c:v>
                </c:pt>
                <c:pt idx="350">
                  <c:v>0.41666666666666702</c:v>
                </c:pt>
                <c:pt idx="351">
                  <c:v>0.41785714285714298</c:v>
                </c:pt>
                <c:pt idx="352">
                  <c:v>0.419047619047619</c:v>
                </c:pt>
                <c:pt idx="353">
                  <c:v>0.42023809523809502</c:v>
                </c:pt>
                <c:pt idx="354">
                  <c:v>0.42142857142857199</c:v>
                </c:pt>
                <c:pt idx="355">
                  <c:v>0.422619047619048</c:v>
                </c:pt>
                <c:pt idx="356">
                  <c:v>0.42380952380952402</c:v>
                </c:pt>
                <c:pt idx="357">
                  <c:v>0.42499999999999999</c:v>
                </c:pt>
                <c:pt idx="358">
                  <c:v>0.42619047619047601</c:v>
                </c:pt>
                <c:pt idx="359">
                  <c:v>0.42738095238095197</c:v>
                </c:pt>
                <c:pt idx="360">
                  <c:v>0.42857142857142899</c:v>
                </c:pt>
                <c:pt idx="361">
                  <c:v>0.42976190476190501</c:v>
                </c:pt>
                <c:pt idx="362">
                  <c:v>0.43095238095238098</c:v>
                </c:pt>
                <c:pt idx="363">
                  <c:v>0.432142857142857</c:v>
                </c:pt>
                <c:pt idx="364">
                  <c:v>0.43333333333333302</c:v>
                </c:pt>
                <c:pt idx="365">
                  <c:v>0.43452380952380998</c:v>
                </c:pt>
                <c:pt idx="366">
                  <c:v>0.435714285714286</c:v>
                </c:pt>
                <c:pt idx="367">
                  <c:v>0.43690476190476202</c:v>
                </c:pt>
                <c:pt idx="368">
                  <c:v>0.43809523809523798</c:v>
                </c:pt>
                <c:pt idx="369">
                  <c:v>0.439285714285714</c:v>
                </c:pt>
                <c:pt idx="370">
                  <c:v>0.44047619047619002</c:v>
                </c:pt>
                <c:pt idx="371">
                  <c:v>0.44166666666666698</c:v>
                </c:pt>
                <c:pt idx="372">
                  <c:v>0.442857142857143</c:v>
                </c:pt>
                <c:pt idx="373">
                  <c:v>0.44404761904761902</c:v>
                </c:pt>
                <c:pt idx="374">
                  <c:v>0.44523809523809499</c:v>
                </c:pt>
                <c:pt idx="375">
                  <c:v>0.44642857142857101</c:v>
                </c:pt>
                <c:pt idx="376">
                  <c:v>0.44761904761904803</c:v>
                </c:pt>
                <c:pt idx="377">
                  <c:v>0.44880952380952399</c:v>
                </c:pt>
                <c:pt idx="378">
                  <c:v>0.45</c:v>
                </c:pt>
                <c:pt idx="379">
                  <c:v>0.45119047619047598</c:v>
                </c:pt>
                <c:pt idx="380">
                  <c:v>0.452380952380952</c:v>
                </c:pt>
                <c:pt idx="381">
                  <c:v>0.45357142857142901</c:v>
                </c:pt>
                <c:pt idx="382">
                  <c:v>0.45476190476190498</c:v>
                </c:pt>
                <c:pt idx="383">
                  <c:v>0.455952380952381</c:v>
                </c:pt>
                <c:pt idx="384">
                  <c:v>0.45714285714285702</c:v>
                </c:pt>
                <c:pt idx="385">
                  <c:v>0.45833333333333298</c:v>
                </c:pt>
                <c:pt idx="386">
                  <c:v>0.45952380952381</c:v>
                </c:pt>
                <c:pt idx="387">
                  <c:v>0.46071428571428602</c:v>
                </c:pt>
                <c:pt idx="388">
                  <c:v>0.46190476190476198</c:v>
                </c:pt>
                <c:pt idx="389">
                  <c:v>0.463095238095238</c:v>
                </c:pt>
                <c:pt idx="390">
                  <c:v>0.46428571428571402</c:v>
                </c:pt>
                <c:pt idx="391">
                  <c:v>0.46547619047619099</c:v>
                </c:pt>
                <c:pt idx="392">
                  <c:v>0.46666666666666701</c:v>
                </c:pt>
                <c:pt idx="393">
                  <c:v>0.46785714285714303</c:v>
                </c:pt>
                <c:pt idx="394">
                  <c:v>0.46904761904761899</c:v>
                </c:pt>
                <c:pt idx="395">
                  <c:v>0.47023809523809501</c:v>
                </c:pt>
                <c:pt idx="396">
                  <c:v>0.47142857142857097</c:v>
                </c:pt>
                <c:pt idx="397">
                  <c:v>0.47261904761904799</c:v>
                </c:pt>
                <c:pt idx="398">
                  <c:v>0.47380952380952401</c:v>
                </c:pt>
                <c:pt idx="399">
                  <c:v>0.47499999999999998</c:v>
                </c:pt>
                <c:pt idx="400">
                  <c:v>0.476190476190476</c:v>
                </c:pt>
                <c:pt idx="401">
                  <c:v>0.47738095238095202</c:v>
                </c:pt>
                <c:pt idx="402">
                  <c:v>0.47857142857142898</c:v>
                </c:pt>
                <c:pt idx="403">
                  <c:v>0.479761904761905</c:v>
                </c:pt>
                <c:pt idx="404">
                  <c:v>0.48095238095238102</c:v>
                </c:pt>
                <c:pt idx="405">
                  <c:v>0.48214285714285698</c:v>
                </c:pt>
                <c:pt idx="406">
                  <c:v>0.483333333333333</c:v>
                </c:pt>
                <c:pt idx="407">
                  <c:v>0.48452380952381002</c:v>
                </c:pt>
                <c:pt idx="408">
                  <c:v>0.48571428571428599</c:v>
                </c:pt>
                <c:pt idx="409">
                  <c:v>0.48690476190476201</c:v>
                </c:pt>
                <c:pt idx="410">
                  <c:v>0.48809523809523803</c:v>
                </c:pt>
                <c:pt idx="411">
                  <c:v>0.48928571428571399</c:v>
                </c:pt>
                <c:pt idx="412">
                  <c:v>0.49047619047619101</c:v>
                </c:pt>
                <c:pt idx="413">
                  <c:v>0.49166666666666697</c:v>
                </c:pt>
                <c:pt idx="414">
                  <c:v>0.49285714285714299</c:v>
                </c:pt>
                <c:pt idx="415">
                  <c:v>0.49404761904761901</c:v>
                </c:pt>
                <c:pt idx="416">
                  <c:v>0.49523809523809498</c:v>
                </c:pt>
                <c:pt idx="417">
                  <c:v>0.496428571428571</c:v>
                </c:pt>
                <c:pt idx="418">
                  <c:v>0.49761904761904802</c:v>
                </c:pt>
                <c:pt idx="419">
                  <c:v>0.49880952380952398</c:v>
                </c:pt>
                <c:pt idx="420">
                  <c:v>0.5</c:v>
                </c:pt>
                <c:pt idx="421">
                  <c:v>0.50119047619047596</c:v>
                </c:pt>
                <c:pt idx="422">
                  <c:v>0.50238095238095204</c:v>
                </c:pt>
                <c:pt idx="423">
                  <c:v>0.503571428571429</c:v>
                </c:pt>
                <c:pt idx="424">
                  <c:v>0.50476190476190497</c:v>
                </c:pt>
                <c:pt idx="425">
                  <c:v>0.50595238095238104</c:v>
                </c:pt>
                <c:pt idx="426">
                  <c:v>0.50714285714285701</c:v>
                </c:pt>
                <c:pt idx="427">
                  <c:v>0.50833333333333297</c:v>
                </c:pt>
                <c:pt idx="428">
                  <c:v>0.50952380952381005</c:v>
                </c:pt>
                <c:pt idx="429">
                  <c:v>0.51071428571428601</c:v>
                </c:pt>
                <c:pt idx="430">
                  <c:v>0.51190476190476197</c:v>
                </c:pt>
                <c:pt idx="431">
                  <c:v>0.51309523809523805</c:v>
                </c:pt>
                <c:pt idx="432">
                  <c:v>0.51428571428571401</c:v>
                </c:pt>
                <c:pt idx="433">
                  <c:v>0.51547619047618998</c:v>
                </c:pt>
                <c:pt idx="434">
                  <c:v>0.51666666666666705</c:v>
                </c:pt>
                <c:pt idx="435">
                  <c:v>0.51785714285714302</c:v>
                </c:pt>
                <c:pt idx="436">
                  <c:v>0.51904761904761898</c:v>
                </c:pt>
                <c:pt idx="437">
                  <c:v>0.52023809523809506</c:v>
                </c:pt>
                <c:pt idx="438">
                  <c:v>0.52142857142857202</c:v>
                </c:pt>
                <c:pt idx="439">
                  <c:v>0.52261904761904798</c:v>
                </c:pt>
                <c:pt idx="440">
                  <c:v>0.52380952380952395</c:v>
                </c:pt>
                <c:pt idx="441">
                  <c:v>0.52500000000000002</c:v>
                </c:pt>
                <c:pt idx="442">
                  <c:v>0.52619047619047599</c:v>
                </c:pt>
                <c:pt idx="443">
                  <c:v>0.52738095238095195</c:v>
                </c:pt>
                <c:pt idx="444">
                  <c:v>0.52857142857142903</c:v>
                </c:pt>
                <c:pt idx="445">
                  <c:v>0.52976190476190499</c:v>
                </c:pt>
                <c:pt idx="446">
                  <c:v>0.53095238095238095</c:v>
                </c:pt>
                <c:pt idx="447">
                  <c:v>0.53214285714285703</c:v>
                </c:pt>
                <c:pt idx="448">
                  <c:v>0.53333333333333299</c:v>
                </c:pt>
                <c:pt idx="449">
                  <c:v>0.53452380952380996</c:v>
                </c:pt>
                <c:pt idx="450">
                  <c:v>0.53571428571428603</c:v>
                </c:pt>
                <c:pt idx="451">
                  <c:v>0.536904761904762</c:v>
                </c:pt>
                <c:pt idx="452">
                  <c:v>0.53809523809523796</c:v>
                </c:pt>
                <c:pt idx="453">
                  <c:v>0.53928571428571404</c:v>
                </c:pt>
                <c:pt idx="454">
                  <c:v>0.54047619047619</c:v>
                </c:pt>
                <c:pt idx="455">
                  <c:v>0.54166666666666696</c:v>
                </c:pt>
                <c:pt idx="456">
                  <c:v>0.54285714285714304</c:v>
                </c:pt>
                <c:pt idx="457">
                  <c:v>0.544047619047619</c:v>
                </c:pt>
                <c:pt idx="458">
                  <c:v>0.54523809523809497</c:v>
                </c:pt>
                <c:pt idx="459">
                  <c:v>0.54642857142857204</c:v>
                </c:pt>
                <c:pt idx="460">
                  <c:v>0.547619047619048</c:v>
                </c:pt>
                <c:pt idx="461">
                  <c:v>0.54880952380952397</c:v>
                </c:pt>
                <c:pt idx="462">
                  <c:v>0.55000000000000004</c:v>
                </c:pt>
                <c:pt idx="463">
                  <c:v>0.55119047619047601</c:v>
                </c:pt>
                <c:pt idx="464">
                  <c:v>0.55238095238095197</c:v>
                </c:pt>
                <c:pt idx="465">
                  <c:v>0.55357142857142905</c:v>
                </c:pt>
                <c:pt idx="466">
                  <c:v>0.55476190476190501</c:v>
                </c:pt>
                <c:pt idx="467">
                  <c:v>0.55595238095238098</c:v>
                </c:pt>
                <c:pt idx="468">
                  <c:v>0.55714285714285705</c:v>
                </c:pt>
                <c:pt idx="469">
                  <c:v>0.55833333333333302</c:v>
                </c:pt>
                <c:pt idx="470">
                  <c:v>0.55952380952380998</c:v>
                </c:pt>
                <c:pt idx="471">
                  <c:v>0.56071428571428605</c:v>
                </c:pt>
                <c:pt idx="472">
                  <c:v>0.56190476190476202</c:v>
                </c:pt>
                <c:pt idx="473">
                  <c:v>0.56309523809523798</c:v>
                </c:pt>
                <c:pt idx="474">
                  <c:v>0.56428571428571395</c:v>
                </c:pt>
                <c:pt idx="475">
                  <c:v>0.56547619047619102</c:v>
                </c:pt>
                <c:pt idx="476">
                  <c:v>0.56666666666666698</c:v>
                </c:pt>
                <c:pt idx="477">
                  <c:v>0.56785714285714295</c:v>
                </c:pt>
                <c:pt idx="478">
                  <c:v>0.56904761904761902</c:v>
                </c:pt>
                <c:pt idx="479">
                  <c:v>0.57023809523809499</c:v>
                </c:pt>
                <c:pt idx="480">
                  <c:v>0.57142857142857195</c:v>
                </c:pt>
                <c:pt idx="481">
                  <c:v>0.57261904761904803</c:v>
                </c:pt>
                <c:pt idx="482">
                  <c:v>0.57380952380952399</c:v>
                </c:pt>
                <c:pt idx="483">
                  <c:v>0.57499999999999996</c:v>
                </c:pt>
                <c:pt idx="484">
                  <c:v>0.57619047619047603</c:v>
                </c:pt>
                <c:pt idx="485">
                  <c:v>0.577380952380952</c:v>
                </c:pt>
                <c:pt idx="486">
                  <c:v>0.57857142857142896</c:v>
                </c:pt>
                <c:pt idx="487">
                  <c:v>0.57976190476190503</c:v>
                </c:pt>
                <c:pt idx="488">
                  <c:v>0.580952380952381</c:v>
                </c:pt>
                <c:pt idx="489">
                  <c:v>0.58214285714285696</c:v>
                </c:pt>
                <c:pt idx="490">
                  <c:v>0.58333333333333304</c:v>
                </c:pt>
                <c:pt idx="491">
                  <c:v>0.58452380952381</c:v>
                </c:pt>
                <c:pt idx="492">
                  <c:v>0.58571428571428596</c:v>
                </c:pt>
                <c:pt idx="493">
                  <c:v>0.58690476190476204</c:v>
                </c:pt>
                <c:pt idx="494">
                  <c:v>0.588095238095238</c:v>
                </c:pt>
                <c:pt idx="495">
                  <c:v>0.58928571428571397</c:v>
                </c:pt>
                <c:pt idx="496">
                  <c:v>0.59047619047619104</c:v>
                </c:pt>
                <c:pt idx="497">
                  <c:v>0.59166666666666701</c:v>
                </c:pt>
                <c:pt idx="498">
                  <c:v>0.59285714285714297</c:v>
                </c:pt>
                <c:pt idx="499">
                  <c:v>0.59404761904761905</c:v>
                </c:pt>
                <c:pt idx="500">
                  <c:v>0.59523809523809501</c:v>
                </c:pt>
                <c:pt idx="501">
                  <c:v>0.59642857142857097</c:v>
                </c:pt>
                <c:pt idx="502">
                  <c:v>0.59761904761904805</c:v>
                </c:pt>
                <c:pt idx="503">
                  <c:v>0.59880952380952401</c:v>
                </c:pt>
                <c:pt idx="504">
                  <c:v>0.6</c:v>
                </c:pt>
                <c:pt idx="505">
                  <c:v>0.60119047619047605</c:v>
                </c:pt>
                <c:pt idx="506">
                  <c:v>0.60238095238095202</c:v>
                </c:pt>
                <c:pt idx="507">
                  <c:v>0.60357142857142898</c:v>
                </c:pt>
                <c:pt idx="508">
                  <c:v>0.60476190476190494</c:v>
                </c:pt>
                <c:pt idx="509">
                  <c:v>0.60595238095238102</c:v>
                </c:pt>
                <c:pt idx="510">
                  <c:v>0.60714285714285698</c:v>
                </c:pt>
                <c:pt idx="511">
                  <c:v>0.60833333333333295</c:v>
                </c:pt>
                <c:pt idx="512">
                  <c:v>0.60952380952381002</c:v>
                </c:pt>
                <c:pt idx="513">
                  <c:v>0.61071428571428599</c:v>
                </c:pt>
                <c:pt idx="514">
                  <c:v>0.61190476190476195</c:v>
                </c:pt>
                <c:pt idx="515">
                  <c:v>0.61309523809523803</c:v>
                </c:pt>
                <c:pt idx="516">
                  <c:v>0.61428571428571399</c:v>
                </c:pt>
                <c:pt idx="517">
                  <c:v>0.61547619047619095</c:v>
                </c:pt>
                <c:pt idx="518">
                  <c:v>0.61666666666666703</c:v>
                </c:pt>
                <c:pt idx="519">
                  <c:v>0.61785714285714299</c:v>
                </c:pt>
                <c:pt idx="520">
                  <c:v>0.61904761904761896</c:v>
                </c:pt>
                <c:pt idx="521">
                  <c:v>0.62023809523809503</c:v>
                </c:pt>
                <c:pt idx="522">
                  <c:v>0.621428571428571</c:v>
                </c:pt>
                <c:pt idx="523">
                  <c:v>0.62261904761904796</c:v>
                </c:pt>
                <c:pt idx="524">
                  <c:v>0.62380952380952404</c:v>
                </c:pt>
                <c:pt idx="525">
                  <c:v>0.625</c:v>
                </c:pt>
                <c:pt idx="526">
                  <c:v>0.62619047619047596</c:v>
                </c:pt>
                <c:pt idx="527">
                  <c:v>0.62738095238095204</c:v>
                </c:pt>
                <c:pt idx="528">
                  <c:v>0.628571428571429</c:v>
                </c:pt>
                <c:pt idx="529">
                  <c:v>0.62976190476190497</c:v>
                </c:pt>
                <c:pt idx="530">
                  <c:v>0.63095238095238104</c:v>
                </c:pt>
                <c:pt idx="531">
                  <c:v>0.63214285714285701</c:v>
                </c:pt>
                <c:pt idx="532">
                  <c:v>0.63333333333333297</c:v>
                </c:pt>
                <c:pt idx="533">
                  <c:v>0.63452380952381005</c:v>
                </c:pt>
                <c:pt idx="534">
                  <c:v>0.63571428571428601</c:v>
                </c:pt>
                <c:pt idx="535">
                  <c:v>0.63690476190476197</c:v>
                </c:pt>
                <c:pt idx="536">
                  <c:v>0.63809523809523805</c:v>
                </c:pt>
                <c:pt idx="537">
                  <c:v>0.63928571428571401</c:v>
                </c:pt>
                <c:pt idx="538">
                  <c:v>0.64047619047618998</c:v>
                </c:pt>
                <c:pt idx="539">
                  <c:v>0.64166666666666705</c:v>
                </c:pt>
                <c:pt idx="540">
                  <c:v>0.64285714285714302</c:v>
                </c:pt>
                <c:pt idx="541">
                  <c:v>0.64404761904761898</c:v>
                </c:pt>
                <c:pt idx="542">
                  <c:v>0.64523809523809506</c:v>
                </c:pt>
                <c:pt idx="543">
                  <c:v>0.64642857142857202</c:v>
                </c:pt>
                <c:pt idx="544">
                  <c:v>0.64761904761904798</c:v>
                </c:pt>
                <c:pt idx="545">
                  <c:v>0.64880952380952395</c:v>
                </c:pt>
                <c:pt idx="546">
                  <c:v>0.65</c:v>
                </c:pt>
                <c:pt idx="547">
                  <c:v>0.65119047619047599</c:v>
                </c:pt>
                <c:pt idx="548">
                  <c:v>0.65238095238095195</c:v>
                </c:pt>
                <c:pt idx="549">
                  <c:v>0.65357142857142903</c:v>
                </c:pt>
                <c:pt idx="550">
                  <c:v>0.65476190476190499</c:v>
                </c:pt>
                <c:pt idx="551">
                  <c:v>0.65595238095238095</c:v>
                </c:pt>
                <c:pt idx="552">
                  <c:v>0.65714285714285703</c:v>
                </c:pt>
                <c:pt idx="553">
                  <c:v>0.65833333333333299</c:v>
                </c:pt>
                <c:pt idx="554">
                  <c:v>0.65952380952380996</c:v>
                </c:pt>
                <c:pt idx="555">
                  <c:v>0.66071428571428603</c:v>
                </c:pt>
                <c:pt idx="556">
                  <c:v>0.661904761904762</c:v>
                </c:pt>
                <c:pt idx="557">
                  <c:v>0.66309523809523796</c:v>
                </c:pt>
                <c:pt idx="558">
                  <c:v>0.66428571428571404</c:v>
                </c:pt>
                <c:pt idx="559">
                  <c:v>0.66547619047619</c:v>
                </c:pt>
                <c:pt idx="560">
                  <c:v>0.66666666666666696</c:v>
                </c:pt>
                <c:pt idx="561">
                  <c:v>0.66785714285714304</c:v>
                </c:pt>
                <c:pt idx="562">
                  <c:v>0.669047619047619</c:v>
                </c:pt>
                <c:pt idx="563">
                  <c:v>0.67023809523809497</c:v>
                </c:pt>
                <c:pt idx="564">
                  <c:v>0.67142857142857204</c:v>
                </c:pt>
                <c:pt idx="565">
                  <c:v>0.672619047619048</c:v>
                </c:pt>
                <c:pt idx="566">
                  <c:v>0.67380952380952397</c:v>
                </c:pt>
                <c:pt idx="567">
                  <c:v>0.67500000000000004</c:v>
                </c:pt>
                <c:pt idx="568">
                  <c:v>0.67619047619047601</c:v>
                </c:pt>
                <c:pt idx="569">
                  <c:v>0.67738095238095197</c:v>
                </c:pt>
                <c:pt idx="570">
                  <c:v>0.67857142857142905</c:v>
                </c:pt>
                <c:pt idx="571">
                  <c:v>0.67976190476190501</c:v>
                </c:pt>
                <c:pt idx="572">
                  <c:v>0.68095238095238098</c:v>
                </c:pt>
                <c:pt idx="573">
                  <c:v>0.68214285714285705</c:v>
                </c:pt>
                <c:pt idx="574">
                  <c:v>0.68333333333333302</c:v>
                </c:pt>
                <c:pt idx="575">
                  <c:v>0.68452380952380998</c:v>
                </c:pt>
                <c:pt idx="576">
                  <c:v>0.68571428571428605</c:v>
                </c:pt>
                <c:pt idx="577">
                  <c:v>0.68690476190476202</c:v>
                </c:pt>
                <c:pt idx="578">
                  <c:v>0.68809523809523798</c:v>
                </c:pt>
                <c:pt idx="579">
                  <c:v>0.68928571428571395</c:v>
                </c:pt>
                <c:pt idx="580">
                  <c:v>0.69047619047619102</c:v>
                </c:pt>
                <c:pt idx="581">
                  <c:v>0.69166666666666698</c:v>
                </c:pt>
                <c:pt idx="582">
                  <c:v>0.69285714285714295</c:v>
                </c:pt>
                <c:pt idx="583">
                  <c:v>0.69404761904761902</c:v>
                </c:pt>
                <c:pt idx="584">
                  <c:v>0.69523809523809499</c:v>
                </c:pt>
                <c:pt idx="585">
                  <c:v>0.69642857142857195</c:v>
                </c:pt>
                <c:pt idx="586">
                  <c:v>0.69761904761904803</c:v>
                </c:pt>
                <c:pt idx="587">
                  <c:v>0.69880952380952399</c:v>
                </c:pt>
                <c:pt idx="588">
                  <c:v>0.7</c:v>
                </c:pt>
                <c:pt idx="589">
                  <c:v>0.70119047619047603</c:v>
                </c:pt>
                <c:pt idx="590">
                  <c:v>0.702380952380952</c:v>
                </c:pt>
                <c:pt idx="591">
                  <c:v>0.70357142857142896</c:v>
                </c:pt>
                <c:pt idx="592">
                  <c:v>0.70476190476190503</c:v>
                </c:pt>
                <c:pt idx="593">
                  <c:v>0.705952380952381</c:v>
                </c:pt>
                <c:pt idx="594">
                  <c:v>0.70714285714285696</c:v>
                </c:pt>
                <c:pt idx="595">
                  <c:v>0.70833333333333304</c:v>
                </c:pt>
                <c:pt idx="596">
                  <c:v>0.70952380952381</c:v>
                </c:pt>
                <c:pt idx="597">
                  <c:v>0.71071428571428596</c:v>
                </c:pt>
                <c:pt idx="598">
                  <c:v>0.71190476190476204</c:v>
                </c:pt>
                <c:pt idx="599">
                  <c:v>0.713095238095238</c:v>
                </c:pt>
                <c:pt idx="600">
                  <c:v>0.71428571428571397</c:v>
                </c:pt>
                <c:pt idx="601">
                  <c:v>0.71547619047619104</c:v>
                </c:pt>
                <c:pt idx="602">
                  <c:v>0.71666666666666701</c:v>
                </c:pt>
                <c:pt idx="603">
                  <c:v>0.71785714285714297</c:v>
                </c:pt>
                <c:pt idx="604">
                  <c:v>0.71904761904761905</c:v>
                </c:pt>
                <c:pt idx="605">
                  <c:v>0.72023809523809501</c:v>
                </c:pt>
                <c:pt idx="606">
                  <c:v>0.72142857142857097</c:v>
                </c:pt>
                <c:pt idx="607">
                  <c:v>0.72261904761904805</c:v>
                </c:pt>
                <c:pt idx="608">
                  <c:v>0.72380952380952401</c:v>
                </c:pt>
                <c:pt idx="609">
                  <c:v>0.72499999999999998</c:v>
                </c:pt>
                <c:pt idx="610">
                  <c:v>0.72619047619047605</c:v>
                </c:pt>
                <c:pt idx="611">
                  <c:v>0.72738095238095202</c:v>
                </c:pt>
                <c:pt idx="612">
                  <c:v>0.72857142857142898</c:v>
                </c:pt>
                <c:pt idx="613">
                  <c:v>0.72976190476190494</c:v>
                </c:pt>
                <c:pt idx="614">
                  <c:v>0.73095238095238102</c:v>
                </c:pt>
                <c:pt idx="615">
                  <c:v>0.73214285714285698</c:v>
                </c:pt>
                <c:pt idx="616">
                  <c:v>0.73333333333333295</c:v>
                </c:pt>
                <c:pt idx="617">
                  <c:v>0.73452380952381002</c:v>
                </c:pt>
                <c:pt idx="618">
                  <c:v>0.73571428571428599</c:v>
                </c:pt>
                <c:pt idx="619">
                  <c:v>0.73690476190476195</c:v>
                </c:pt>
                <c:pt idx="620">
                  <c:v>0.73809523809523803</c:v>
                </c:pt>
                <c:pt idx="621">
                  <c:v>0.73928571428571399</c:v>
                </c:pt>
                <c:pt idx="622">
                  <c:v>0.74047619047619095</c:v>
                </c:pt>
                <c:pt idx="623">
                  <c:v>0.74166666666666703</c:v>
                </c:pt>
                <c:pt idx="624">
                  <c:v>0.74285714285714299</c:v>
                </c:pt>
                <c:pt idx="625">
                  <c:v>0.74404761904761896</c:v>
                </c:pt>
                <c:pt idx="626">
                  <c:v>0.74523809523809503</c:v>
                </c:pt>
                <c:pt idx="627">
                  <c:v>0.746428571428571</c:v>
                </c:pt>
                <c:pt idx="628">
                  <c:v>0.74761904761904796</c:v>
                </c:pt>
                <c:pt idx="629">
                  <c:v>0.74880952380952404</c:v>
                </c:pt>
                <c:pt idx="630">
                  <c:v>0.75</c:v>
                </c:pt>
                <c:pt idx="631">
                  <c:v>0.75119047619047596</c:v>
                </c:pt>
                <c:pt idx="632">
                  <c:v>0.75238095238095204</c:v>
                </c:pt>
                <c:pt idx="633">
                  <c:v>0.753571428571429</c:v>
                </c:pt>
                <c:pt idx="634">
                  <c:v>0.75476190476190497</c:v>
                </c:pt>
                <c:pt idx="635">
                  <c:v>0.75595238095238104</c:v>
                </c:pt>
                <c:pt idx="636">
                  <c:v>0.75714285714285701</c:v>
                </c:pt>
                <c:pt idx="637">
                  <c:v>0.75833333333333297</c:v>
                </c:pt>
                <c:pt idx="638">
                  <c:v>0.75952380952381005</c:v>
                </c:pt>
                <c:pt idx="639">
                  <c:v>0.76071428571428601</c:v>
                </c:pt>
                <c:pt idx="640">
                  <c:v>0.76190476190476197</c:v>
                </c:pt>
                <c:pt idx="641">
                  <c:v>0.76309523809523805</c:v>
                </c:pt>
                <c:pt idx="642">
                  <c:v>0.76428571428571401</c:v>
                </c:pt>
                <c:pt idx="643">
                  <c:v>0.76547619047619098</c:v>
                </c:pt>
                <c:pt idx="644">
                  <c:v>0.76666666666666705</c:v>
                </c:pt>
                <c:pt idx="645">
                  <c:v>0.76785714285714302</c:v>
                </c:pt>
                <c:pt idx="646">
                  <c:v>0.76904761904761898</c:v>
                </c:pt>
                <c:pt idx="647">
                  <c:v>0.77023809523809506</c:v>
                </c:pt>
                <c:pt idx="648">
                  <c:v>0.77142857142857202</c:v>
                </c:pt>
                <c:pt idx="649">
                  <c:v>0.77261904761904798</c:v>
                </c:pt>
                <c:pt idx="650">
                  <c:v>0.77380952380952395</c:v>
                </c:pt>
                <c:pt idx="651">
                  <c:v>0.77500000000000002</c:v>
                </c:pt>
                <c:pt idx="652">
                  <c:v>0.77619047619047599</c:v>
                </c:pt>
                <c:pt idx="653">
                  <c:v>0.77738095238095195</c:v>
                </c:pt>
                <c:pt idx="654">
                  <c:v>0.77857142857142903</c:v>
                </c:pt>
                <c:pt idx="655">
                  <c:v>0.77976190476190499</c:v>
                </c:pt>
                <c:pt idx="656">
                  <c:v>0.78095238095238095</c:v>
                </c:pt>
                <c:pt idx="657">
                  <c:v>0.78214285714285703</c:v>
                </c:pt>
                <c:pt idx="658">
                  <c:v>0.78333333333333299</c:v>
                </c:pt>
                <c:pt idx="659">
                  <c:v>0.78452380952380996</c:v>
                </c:pt>
                <c:pt idx="660">
                  <c:v>0.78571428571428603</c:v>
                </c:pt>
                <c:pt idx="661">
                  <c:v>0.786904761904762</c:v>
                </c:pt>
                <c:pt idx="662">
                  <c:v>0.78809523809523796</c:v>
                </c:pt>
                <c:pt idx="663">
                  <c:v>0.78928571428571404</c:v>
                </c:pt>
                <c:pt idx="664">
                  <c:v>0.790476190476191</c:v>
                </c:pt>
                <c:pt idx="665">
                  <c:v>0.79166666666666696</c:v>
                </c:pt>
                <c:pt idx="666">
                  <c:v>0.79285714285714304</c:v>
                </c:pt>
                <c:pt idx="667">
                  <c:v>0.794047619047619</c:v>
                </c:pt>
                <c:pt idx="668">
                  <c:v>0.79523809523809497</c:v>
                </c:pt>
                <c:pt idx="669">
                  <c:v>0.79642857142857204</c:v>
                </c:pt>
                <c:pt idx="670">
                  <c:v>0.797619047619048</c:v>
                </c:pt>
                <c:pt idx="671">
                  <c:v>0.79880952380952397</c:v>
                </c:pt>
                <c:pt idx="672">
                  <c:v>0.8</c:v>
                </c:pt>
                <c:pt idx="673">
                  <c:v>0.80119047619047601</c:v>
                </c:pt>
                <c:pt idx="674">
                  <c:v>0.80238095238095197</c:v>
                </c:pt>
                <c:pt idx="675">
                  <c:v>0.80357142857142905</c:v>
                </c:pt>
                <c:pt idx="676">
                  <c:v>0.80476190476190501</c:v>
                </c:pt>
                <c:pt idx="677">
                  <c:v>0.80595238095238098</c:v>
                </c:pt>
                <c:pt idx="678">
                  <c:v>0.80714285714285705</c:v>
                </c:pt>
                <c:pt idx="679">
                  <c:v>0.80833333333333401</c:v>
                </c:pt>
                <c:pt idx="680">
                  <c:v>0.80952380952380998</c:v>
                </c:pt>
                <c:pt idx="681">
                  <c:v>0.81071428571428605</c:v>
                </c:pt>
                <c:pt idx="682">
                  <c:v>0.81190476190476202</c:v>
                </c:pt>
                <c:pt idx="683">
                  <c:v>0.81309523809523798</c:v>
                </c:pt>
                <c:pt idx="684">
                  <c:v>0.81428571428571395</c:v>
                </c:pt>
                <c:pt idx="685">
                  <c:v>0.81547619047619102</c:v>
                </c:pt>
                <c:pt idx="686">
                  <c:v>0.81666666666666698</c:v>
                </c:pt>
                <c:pt idx="687">
                  <c:v>0.81785714285714295</c:v>
                </c:pt>
                <c:pt idx="688">
                  <c:v>0.81904761904761902</c:v>
                </c:pt>
                <c:pt idx="689">
                  <c:v>0.82023809523809499</c:v>
                </c:pt>
                <c:pt idx="690">
                  <c:v>0.82142857142857195</c:v>
                </c:pt>
                <c:pt idx="691">
                  <c:v>0.82261904761904803</c:v>
                </c:pt>
                <c:pt idx="692">
                  <c:v>0.82380952380952399</c:v>
                </c:pt>
                <c:pt idx="693">
                  <c:v>0.82499999999999996</c:v>
                </c:pt>
                <c:pt idx="694">
                  <c:v>0.82619047619047603</c:v>
                </c:pt>
                <c:pt idx="695">
                  <c:v>0.827380952380952</c:v>
                </c:pt>
                <c:pt idx="696">
                  <c:v>0.82857142857142896</c:v>
                </c:pt>
                <c:pt idx="697">
                  <c:v>0.82976190476190503</c:v>
                </c:pt>
                <c:pt idx="698">
                  <c:v>0.830952380952381</c:v>
                </c:pt>
                <c:pt idx="699">
                  <c:v>0.83214285714285696</c:v>
                </c:pt>
                <c:pt idx="700">
                  <c:v>0.83333333333333304</c:v>
                </c:pt>
                <c:pt idx="701">
                  <c:v>0.83452380952381</c:v>
                </c:pt>
                <c:pt idx="702">
                  <c:v>0.83571428571428596</c:v>
                </c:pt>
                <c:pt idx="703">
                  <c:v>0.83690476190476204</c:v>
                </c:pt>
                <c:pt idx="704">
                  <c:v>0.838095238095238</c:v>
                </c:pt>
                <c:pt idx="705">
                  <c:v>0.83928571428571397</c:v>
                </c:pt>
                <c:pt idx="706">
                  <c:v>0.84047619047619004</c:v>
                </c:pt>
                <c:pt idx="707">
                  <c:v>0.84166666666666701</c:v>
                </c:pt>
                <c:pt idx="708">
                  <c:v>0.84285714285714297</c:v>
                </c:pt>
                <c:pt idx="709">
                  <c:v>0.84404761904761905</c:v>
                </c:pt>
                <c:pt idx="710">
                  <c:v>0.84523809523809501</c:v>
                </c:pt>
                <c:pt idx="711">
                  <c:v>0.84642857142857197</c:v>
                </c:pt>
                <c:pt idx="712">
                  <c:v>0.84761904761904805</c:v>
                </c:pt>
                <c:pt idx="713">
                  <c:v>0.84880952380952401</c:v>
                </c:pt>
                <c:pt idx="714">
                  <c:v>0.85</c:v>
                </c:pt>
                <c:pt idx="715">
                  <c:v>0.85119047619047605</c:v>
                </c:pt>
                <c:pt idx="716">
                  <c:v>0.85238095238095202</c:v>
                </c:pt>
                <c:pt idx="717">
                  <c:v>0.85357142857142898</c:v>
                </c:pt>
                <c:pt idx="718">
                  <c:v>0.85476190476190494</c:v>
                </c:pt>
                <c:pt idx="719">
                  <c:v>0.85595238095238102</c:v>
                </c:pt>
                <c:pt idx="720">
                  <c:v>0.85714285714285698</c:v>
                </c:pt>
                <c:pt idx="721">
                  <c:v>0.85833333333333295</c:v>
                </c:pt>
                <c:pt idx="722">
                  <c:v>0.85952380952381002</c:v>
                </c:pt>
                <c:pt idx="723">
                  <c:v>0.86071428571428599</c:v>
                </c:pt>
                <c:pt idx="724">
                  <c:v>0.86190476190476195</c:v>
                </c:pt>
                <c:pt idx="725">
                  <c:v>0.86309523809523803</c:v>
                </c:pt>
                <c:pt idx="726">
                  <c:v>0.86428571428571399</c:v>
                </c:pt>
                <c:pt idx="727">
                  <c:v>0.86547619047618995</c:v>
                </c:pt>
                <c:pt idx="728">
                  <c:v>0.86666666666666703</c:v>
                </c:pt>
                <c:pt idx="729">
                  <c:v>0.86785714285714299</c:v>
                </c:pt>
                <c:pt idx="730">
                  <c:v>0.86904761904761896</c:v>
                </c:pt>
                <c:pt idx="731">
                  <c:v>0.87023809523809503</c:v>
                </c:pt>
                <c:pt idx="732">
                  <c:v>0.871428571428572</c:v>
                </c:pt>
                <c:pt idx="733">
                  <c:v>0.87261904761904796</c:v>
                </c:pt>
                <c:pt idx="734">
                  <c:v>0.87380952380952404</c:v>
                </c:pt>
                <c:pt idx="735">
                  <c:v>0.875</c:v>
                </c:pt>
                <c:pt idx="736">
                  <c:v>0.87619047619047596</c:v>
                </c:pt>
                <c:pt idx="737">
                  <c:v>0.87738095238095204</c:v>
                </c:pt>
                <c:pt idx="738">
                  <c:v>0.878571428571429</c:v>
                </c:pt>
                <c:pt idx="739">
                  <c:v>0.87976190476190497</c:v>
                </c:pt>
                <c:pt idx="740">
                  <c:v>0.88095238095238104</c:v>
                </c:pt>
                <c:pt idx="741">
                  <c:v>0.88214285714285701</c:v>
                </c:pt>
                <c:pt idx="742">
                  <c:v>0.88333333333333297</c:v>
                </c:pt>
                <c:pt idx="743">
                  <c:v>0.88452380952381005</c:v>
                </c:pt>
                <c:pt idx="744">
                  <c:v>0.88571428571428601</c:v>
                </c:pt>
                <c:pt idx="745">
                  <c:v>0.88690476190476197</c:v>
                </c:pt>
                <c:pt idx="746">
                  <c:v>0.88809523809523805</c:v>
                </c:pt>
                <c:pt idx="747">
                  <c:v>0.88928571428571401</c:v>
                </c:pt>
                <c:pt idx="748">
                  <c:v>0.89047619047618998</c:v>
                </c:pt>
                <c:pt idx="749">
                  <c:v>0.89166666666666705</c:v>
                </c:pt>
                <c:pt idx="750">
                  <c:v>0.89285714285714302</c:v>
                </c:pt>
                <c:pt idx="751">
                  <c:v>0.89404761904761898</c:v>
                </c:pt>
                <c:pt idx="752">
                  <c:v>0.89523809523809506</c:v>
                </c:pt>
                <c:pt idx="753">
                  <c:v>0.89642857142857202</c:v>
                </c:pt>
                <c:pt idx="754">
                  <c:v>0.89761904761904798</c:v>
                </c:pt>
                <c:pt idx="755">
                  <c:v>0.89880952380952395</c:v>
                </c:pt>
                <c:pt idx="756">
                  <c:v>0.9</c:v>
                </c:pt>
                <c:pt idx="757">
                  <c:v>0.90119047619047599</c:v>
                </c:pt>
                <c:pt idx="758">
                  <c:v>0.90238095238095195</c:v>
                </c:pt>
                <c:pt idx="759">
                  <c:v>0.90357142857142903</c:v>
                </c:pt>
                <c:pt idx="760">
                  <c:v>0.90476190476190499</c:v>
                </c:pt>
                <c:pt idx="761">
                  <c:v>0.90595238095238095</c:v>
                </c:pt>
                <c:pt idx="762">
                  <c:v>0.90714285714285703</c:v>
                </c:pt>
                <c:pt idx="763">
                  <c:v>0.90833333333333299</c:v>
                </c:pt>
                <c:pt idx="764">
                  <c:v>0.90952380952380996</c:v>
                </c:pt>
                <c:pt idx="765">
                  <c:v>0.91071428571428603</c:v>
                </c:pt>
                <c:pt idx="766">
                  <c:v>0.911904761904762</c:v>
                </c:pt>
                <c:pt idx="767">
                  <c:v>0.91309523809523796</c:v>
                </c:pt>
                <c:pt idx="768">
                  <c:v>0.91428571428571404</c:v>
                </c:pt>
                <c:pt idx="769">
                  <c:v>0.91547619047619</c:v>
                </c:pt>
                <c:pt idx="770">
                  <c:v>0.91666666666666696</c:v>
                </c:pt>
                <c:pt idx="771">
                  <c:v>0.91785714285714304</c:v>
                </c:pt>
                <c:pt idx="772">
                  <c:v>0.919047619047619</c:v>
                </c:pt>
                <c:pt idx="773">
                  <c:v>0.92023809523809497</c:v>
                </c:pt>
                <c:pt idx="774">
                  <c:v>0.92142857142857104</c:v>
                </c:pt>
                <c:pt idx="775">
                  <c:v>0.922619047619048</c:v>
                </c:pt>
                <c:pt idx="776">
                  <c:v>0.92380952380952397</c:v>
                </c:pt>
                <c:pt idx="777">
                  <c:v>0.92500000000000004</c:v>
                </c:pt>
                <c:pt idx="778">
                  <c:v>0.92619047619047601</c:v>
                </c:pt>
                <c:pt idx="779">
                  <c:v>0.92738095238095197</c:v>
                </c:pt>
                <c:pt idx="780">
                  <c:v>0.92857142857142905</c:v>
                </c:pt>
                <c:pt idx="781">
                  <c:v>0.92976190476190501</c:v>
                </c:pt>
                <c:pt idx="782">
                  <c:v>0.93095238095238098</c:v>
                </c:pt>
                <c:pt idx="783">
                  <c:v>0.93214285714285705</c:v>
                </c:pt>
                <c:pt idx="784">
                  <c:v>0.93333333333333302</c:v>
                </c:pt>
                <c:pt idx="785">
                  <c:v>0.93452380952380998</c:v>
                </c:pt>
                <c:pt idx="786">
                  <c:v>0.93571428571428605</c:v>
                </c:pt>
                <c:pt idx="787">
                  <c:v>0.93690476190476202</c:v>
                </c:pt>
                <c:pt idx="788">
                  <c:v>0.93809523809523798</c:v>
                </c:pt>
                <c:pt idx="789">
                  <c:v>0.93928571428571395</c:v>
                </c:pt>
                <c:pt idx="790">
                  <c:v>0.94047619047619102</c:v>
                </c:pt>
                <c:pt idx="791">
                  <c:v>0.94166666666666698</c:v>
                </c:pt>
                <c:pt idx="792">
                  <c:v>0.94285714285714295</c:v>
                </c:pt>
                <c:pt idx="793">
                  <c:v>0.94404761904761902</c:v>
                </c:pt>
                <c:pt idx="794">
                  <c:v>0.94523809523809499</c:v>
                </c:pt>
                <c:pt idx="795">
                  <c:v>0.94642857142857095</c:v>
                </c:pt>
                <c:pt idx="796">
                  <c:v>0.94761904761904803</c:v>
                </c:pt>
                <c:pt idx="797">
                  <c:v>0.94880952380952399</c:v>
                </c:pt>
                <c:pt idx="798">
                  <c:v>0.95</c:v>
                </c:pt>
                <c:pt idx="799">
                  <c:v>0.95119047619047603</c:v>
                </c:pt>
                <c:pt idx="800">
                  <c:v>0.952380952380952</c:v>
                </c:pt>
                <c:pt idx="801">
                  <c:v>0.95357142857142896</c:v>
                </c:pt>
                <c:pt idx="802">
                  <c:v>0.95476190476190503</c:v>
                </c:pt>
                <c:pt idx="803">
                  <c:v>0.955952380952381</c:v>
                </c:pt>
                <c:pt idx="804">
                  <c:v>0.95714285714285696</c:v>
                </c:pt>
                <c:pt idx="805">
                  <c:v>0.95833333333333304</c:v>
                </c:pt>
                <c:pt idx="806">
                  <c:v>0.95952380952381</c:v>
                </c:pt>
                <c:pt idx="807">
                  <c:v>0.96071428571428596</c:v>
                </c:pt>
                <c:pt idx="808">
                  <c:v>0.96190476190476204</c:v>
                </c:pt>
                <c:pt idx="809">
                  <c:v>0.963095238095238</c:v>
                </c:pt>
                <c:pt idx="810">
                  <c:v>0.96428571428571397</c:v>
                </c:pt>
                <c:pt idx="811">
                  <c:v>0.96547619047619104</c:v>
                </c:pt>
                <c:pt idx="812">
                  <c:v>0.96666666666666701</c:v>
                </c:pt>
                <c:pt idx="813">
                  <c:v>0.96785714285714297</c:v>
                </c:pt>
                <c:pt idx="814">
                  <c:v>0.96904761904761905</c:v>
                </c:pt>
                <c:pt idx="815">
                  <c:v>0.97023809523809501</c:v>
                </c:pt>
                <c:pt idx="816">
                  <c:v>0.97142857142857097</c:v>
                </c:pt>
                <c:pt idx="817">
                  <c:v>0.97261904761904805</c:v>
                </c:pt>
                <c:pt idx="818">
                  <c:v>0.97380952380952401</c:v>
                </c:pt>
                <c:pt idx="819">
                  <c:v>0.97499999999999998</c:v>
                </c:pt>
                <c:pt idx="820">
                  <c:v>0.97619047619047605</c:v>
                </c:pt>
                <c:pt idx="821">
                  <c:v>0.97738095238095302</c:v>
                </c:pt>
                <c:pt idx="822">
                  <c:v>0.97857142857142898</c:v>
                </c:pt>
                <c:pt idx="823">
                  <c:v>0.97976190476190494</c:v>
                </c:pt>
                <c:pt idx="824">
                  <c:v>0.98095238095238102</c:v>
                </c:pt>
                <c:pt idx="825">
                  <c:v>0.98214285714285698</c:v>
                </c:pt>
                <c:pt idx="826">
                  <c:v>0.98333333333333295</c:v>
                </c:pt>
                <c:pt idx="827">
                  <c:v>0.98452380952381002</c:v>
                </c:pt>
                <c:pt idx="828">
                  <c:v>0.98571428571428599</c:v>
                </c:pt>
                <c:pt idx="829">
                  <c:v>0.98690476190476195</c:v>
                </c:pt>
                <c:pt idx="830">
                  <c:v>0.98809523809523803</c:v>
                </c:pt>
                <c:pt idx="831">
                  <c:v>0.98928571428571399</c:v>
                </c:pt>
                <c:pt idx="832">
                  <c:v>0.99047619047619095</c:v>
                </c:pt>
                <c:pt idx="833">
                  <c:v>0.99166666666666703</c:v>
                </c:pt>
                <c:pt idx="834">
                  <c:v>0.99285714285714299</c:v>
                </c:pt>
                <c:pt idx="835">
                  <c:v>0.99404761904761896</c:v>
                </c:pt>
                <c:pt idx="836">
                  <c:v>0.99523809523809503</c:v>
                </c:pt>
                <c:pt idx="837">
                  <c:v>0.996428571428571</c:v>
                </c:pt>
                <c:pt idx="838">
                  <c:v>0.99761904761904796</c:v>
                </c:pt>
                <c:pt idx="839">
                  <c:v>0.99880952380952404</c:v>
                </c:pt>
                <c:pt idx="840">
                  <c:v>1</c:v>
                </c:pt>
                <c:pt idx="841">
                  <c:v>1.00119047619048</c:v>
                </c:pt>
                <c:pt idx="842">
                  <c:v>1.0023809523809499</c:v>
                </c:pt>
                <c:pt idx="843">
                  <c:v>1.0035714285714299</c:v>
                </c:pt>
                <c:pt idx="844">
                  <c:v>1.0047619047619001</c:v>
                </c:pt>
                <c:pt idx="845">
                  <c:v>1.00595238095238</c:v>
                </c:pt>
                <c:pt idx="846">
                  <c:v>1.00714285714286</c:v>
                </c:pt>
                <c:pt idx="847">
                  <c:v>1.00833333333333</c:v>
                </c:pt>
                <c:pt idx="848">
                  <c:v>1.0095238095238099</c:v>
                </c:pt>
                <c:pt idx="849">
                  <c:v>1.0107142857142899</c:v>
                </c:pt>
                <c:pt idx="850">
                  <c:v>1.0119047619047601</c:v>
                </c:pt>
                <c:pt idx="851">
                  <c:v>1.01309523809524</c:v>
                </c:pt>
                <c:pt idx="852">
                  <c:v>1.01428571428571</c:v>
                </c:pt>
                <c:pt idx="853">
                  <c:v>1.01547619047619</c:v>
                </c:pt>
                <c:pt idx="854">
                  <c:v>1.0166666666666699</c:v>
                </c:pt>
                <c:pt idx="855">
                  <c:v>1.0178571428571399</c:v>
                </c:pt>
                <c:pt idx="856">
                  <c:v>1.0190476190476201</c:v>
                </c:pt>
                <c:pt idx="857">
                  <c:v>1.0202380952381001</c:v>
                </c:pt>
                <c:pt idx="858">
                  <c:v>1.02142857142857</c:v>
                </c:pt>
                <c:pt idx="859">
                  <c:v>1.02261904761905</c:v>
                </c:pt>
                <c:pt idx="860">
                  <c:v>1.02380952380952</c:v>
                </c:pt>
                <c:pt idx="861">
                  <c:v>1.0249999999999999</c:v>
                </c:pt>
                <c:pt idx="862">
                  <c:v>1.0261904761904801</c:v>
                </c:pt>
                <c:pt idx="863">
                  <c:v>1.0273809523809501</c:v>
                </c:pt>
                <c:pt idx="864">
                  <c:v>1.02857142857143</c:v>
                </c:pt>
                <c:pt idx="865">
                  <c:v>1.0297619047619</c:v>
                </c:pt>
                <c:pt idx="866">
                  <c:v>1.03095238095238</c:v>
                </c:pt>
                <c:pt idx="867">
                  <c:v>1.0321428571428599</c:v>
                </c:pt>
                <c:pt idx="868">
                  <c:v>1.0333333333333301</c:v>
                </c:pt>
                <c:pt idx="869">
                  <c:v>1.0345238095238101</c:v>
                </c:pt>
                <c:pt idx="870">
                  <c:v>1.03571428571429</c:v>
                </c:pt>
                <c:pt idx="871">
                  <c:v>1.03690476190476</c:v>
                </c:pt>
                <c:pt idx="872">
                  <c:v>1.03809523809524</c:v>
                </c:pt>
                <c:pt idx="873">
                  <c:v>1.0392857142857099</c:v>
                </c:pt>
                <c:pt idx="874">
                  <c:v>1.0404761904761901</c:v>
                </c:pt>
                <c:pt idx="875">
                  <c:v>1.0416666666666701</c:v>
                </c:pt>
                <c:pt idx="876">
                  <c:v>1.04285714285714</c:v>
                </c:pt>
                <c:pt idx="877">
                  <c:v>1.04404761904762</c:v>
                </c:pt>
                <c:pt idx="878">
                  <c:v>1.0452380952381</c:v>
                </c:pt>
                <c:pt idx="879">
                  <c:v>1.0464285714285699</c:v>
                </c:pt>
                <c:pt idx="880">
                  <c:v>1.0476190476190499</c:v>
                </c:pt>
                <c:pt idx="881">
                  <c:v>1.0488095238095201</c:v>
                </c:pt>
                <c:pt idx="882">
                  <c:v>1.05</c:v>
                </c:pt>
                <c:pt idx="883">
                  <c:v>1.05119047619048</c:v>
                </c:pt>
                <c:pt idx="884">
                  <c:v>1.05238095238095</c:v>
                </c:pt>
                <c:pt idx="885">
                  <c:v>1.0535714285714299</c:v>
                </c:pt>
                <c:pt idx="886">
                  <c:v>1.0547619047618999</c:v>
                </c:pt>
                <c:pt idx="887">
                  <c:v>1.0559523809523801</c:v>
                </c:pt>
                <c:pt idx="888">
                  <c:v>1.05714285714286</c:v>
                </c:pt>
                <c:pt idx="889">
                  <c:v>1.05833333333333</c:v>
                </c:pt>
                <c:pt idx="890">
                  <c:v>1.05952380952381</c:v>
                </c:pt>
                <c:pt idx="891">
                  <c:v>1.0607142857142899</c:v>
                </c:pt>
                <c:pt idx="892">
                  <c:v>1.0619047619047599</c:v>
                </c:pt>
                <c:pt idx="893">
                  <c:v>1.0630952380952401</c:v>
                </c:pt>
                <c:pt idx="894">
                  <c:v>1.0642857142857101</c:v>
                </c:pt>
                <c:pt idx="895">
                  <c:v>1.06547619047619</c:v>
                </c:pt>
                <c:pt idx="896">
                  <c:v>1.06666666666667</c:v>
                </c:pt>
                <c:pt idx="897">
                  <c:v>1.06785714285714</c:v>
                </c:pt>
                <c:pt idx="898">
                  <c:v>1.0690476190476199</c:v>
                </c:pt>
                <c:pt idx="899">
                  <c:v>1.0702380952381001</c:v>
                </c:pt>
                <c:pt idx="900">
                  <c:v>1.0714285714285701</c:v>
                </c:pt>
                <c:pt idx="901">
                  <c:v>1.07261904761905</c:v>
                </c:pt>
                <c:pt idx="902">
                  <c:v>1.07380952380952</c:v>
                </c:pt>
                <c:pt idx="903">
                  <c:v>1.075</c:v>
                </c:pt>
                <c:pt idx="904">
                  <c:v>1.0761904761904799</c:v>
                </c:pt>
                <c:pt idx="905">
                  <c:v>1.0773809523809501</c:v>
                </c:pt>
                <c:pt idx="906">
                  <c:v>1.0785714285714301</c:v>
                </c:pt>
                <c:pt idx="907">
                  <c:v>1.07976190476191</c:v>
                </c:pt>
                <c:pt idx="908">
                  <c:v>1.08095238095238</c:v>
                </c:pt>
                <c:pt idx="909">
                  <c:v>1.08214285714286</c:v>
                </c:pt>
                <c:pt idx="910">
                  <c:v>1.0833333333333299</c:v>
                </c:pt>
                <c:pt idx="911">
                  <c:v>1.0845238095238099</c:v>
                </c:pt>
                <c:pt idx="912">
                  <c:v>1.0857142857142901</c:v>
                </c:pt>
                <c:pt idx="913">
                  <c:v>1.08690476190476</c:v>
                </c:pt>
                <c:pt idx="914">
                  <c:v>1.08809523809524</c:v>
                </c:pt>
                <c:pt idx="915">
                  <c:v>1.08928571428571</c:v>
                </c:pt>
                <c:pt idx="916">
                  <c:v>1.0904761904761899</c:v>
                </c:pt>
                <c:pt idx="917">
                  <c:v>1.0916666666666699</c:v>
                </c:pt>
                <c:pt idx="918">
                  <c:v>1.0928571428571401</c:v>
                </c:pt>
                <c:pt idx="919">
                  <c:v>1.09404761904762</c:v>
                </c:pt>
                <c:pt idx="920">
                  <c:v>1.0952380952381</c:v>
                </c:pt>
                <c:pt idx="921">
                  <c:v>1.09642857142857</c:v>
                </c:pt>
                <c:pt idx="922">
                  <c:v>1.0976190476190499</c:v>
                </c:pt>
                <c:pt idx="923">
                  <c:v>1.0988095238095199</c:v>
                </c:pt>
                <c:pt idx="924">
                  <c:v>1.1000000000000001</c:v>
                </c:pt>
                <c:pt idx="925">
                  <c:v>1.10119047619048</c:v>
                </c:pt>
                <c:pt idx="926">
                  <c:v>1.10238095238095</c:v>
                </c:pt>
                <c:pt idx="927">
                  <c:v>1.10357142857143</c:v>
                </c:pt>
                <c:pt idx="928">
                  <c:v>1.1047619047618999</c:v>
                </c:pt>
                <c:pt idx="929">
                  <c:v>1.1059523809523799</c:v>
                </c:pt>
                <c:pt idx="930">
                  <c:v>1.1071428571428601</c:v>
                </c:pt>
                <c:pt idx="931">
                  <c:v>1.1083333333333301</c:v>
                </c:pt>
                <c:pt idx="932">
                  <c:v>1.10952380952381</c:v>
                </c:pt>
                <c:pt idx="933">
                  <c:v>1.11071428571429</c:v>
                </c:pt>
                <c:pt idx="934">
                  <c:v>1.11190476190476</c:v>
                </c:pt>
                <c:pt idx="935">
                  <c:v>1.1130952380952399</c:v>
                </c:pt>
                <c:pt idx="936">
                  <c:v>1.1142857142857101</c:v>
                </c:pt>
                <c:pt idx="937">
                  <c:v>1.1154761904761901</c:v>
                </c:pt>
                <c:pt idx="938">
                  <c:v>1.11666666666667</c:v>
                </c:pt>
                <c:pt idx="939">
                  <c:v>1.11785714285714</c:v>
                </c:pt>
                <c:pt idx="940">
                  <c:v>1.11904761904762</c:v>
                </c:pt>
                <c:pt idx="941">
                  <c:v>1.1202380952380999</c:v>
                </c:pt>
                <c:pt idx="942">
                  <c:v>1.1214285714285701</c:v>
                </c:pt>
                <c:pt idx="943">
                  <c:v>1.1226190476190501</c:v>
                </c:pt>
                <c:pt idx="944">
                  <c:v>1.12380952380952</c:v>
                </c:pt>
                <c:pt idx="945">
                  <c:v>1.125</c:v>
                </c:pt>
                <c:pt idx="946">
                  <c:v>1.12619047619048</c:v>
                </c:pt>
                <c:pt idx="947">
                  <c:v>1.1273809523809499</c:v>
                </c:pt>
                <c:pt idx="948">
                  <c:v>1.1285714285714299</c:v>
                </c:pt>
                <c:pt idx="949">
                  <c:v>1.1297619047619001</c:v>
                </c:pt>
                <c:pt idx="950">
                  <c:v>1.13095238095238</c:v>
                </c:pt>
                <c:pt idx="951">
                  <c:v>1.13214285714286</c:v>
                </c:pt>
                <c:pt idx="952">
                  <c:v>1.13333333333333</c:v>
                </c:pt>
                <c:pt idx="953">
                  <c:v>1.1345238095238099</c:v>
                </c:pt>
                <c:pt idx="954">
                  <c:v>1.1357142857142899</c:v>
                </c:pt>
                <c:pt idx="955">
                  <c:v>1.1369047619047601</c:v>
                </c:pt>
                <c:pt idx="956">
                  <c:v>1.13809523809524</c:v>
                </c:pt>
                <c:pt idx="957">
                  <c:v>1.13928571428571</c:v>
                </c:pt>
                <c:pt idx="958">
                  <c:v>1.14047619047619</c:v>
                </c:pt>
                <c:pt idx="959">
                  <c:v>1.1416666666666699</c:v>
                </c:pt>
                <c:pt idx="960">
                  <c:v>1.1428571428571399</c:v>
                </c:pt>
                <c:pt idx="961">
                  <c:v>1.1440476190476201</c:v>
                </c:pt>
                <c:pt idx="962">
                  <c:v>1.1452380952381001</c:v>
                </c:pt>
                <c:pt idx="963">
                  <c:v>1.14642857142857</c:v>
                </c:pt>
                <c:pt idx="964">
                  <c:v>1.14761904761905</c:v>
                </c:pt>
                <c:pt idx="965">
                  <c:v>1.14880952380952</c:v>
                </c:pt>
                <c:pt idx="966">
                  <c:v>1.1499999999999999</c:v>
                </c:pt>
                <c:pt idx="967">
                  <c:v>1.1511904761904801</c:v>
                </c:pt>
                <c:pt idx="968">
                  <c:v>1.1523809523809501</c:v>
                </c:pt>
                <c:pt idx="969">
                  <c:v>1.15357142857143</c:v>
                </c:pt>
                <c:pt idx="970">
                  <c:v>1.1547619047619</c:v>
                </c:pt>
                <c:pt idx="971">
                  <c:v>1.15595238095238</c:v>
                </c:pt>
                <c:pt idx="972">
                  <c:v>1.1571428571428599</c:v>
                </c:pt>
                <c:pt idx="973">
                  <c:v>1.1583333333333301</c:v>
                </c:pt>
                <c:pt idx="974">
                  <c:v>1.1595238095238101</c:v>
                </c:pt>
                <c:pt idx="975">
                  <c:v>1.16071428571429</c:v>
                </c:pt>
                <c:pt idx="976">
                  <c:v>1.16190476190476</c:v>
                </c:pt>
                <c:pt idx="977">
                  <c:v>1.16309523809524</c:v>
                </c:pt>
                <c:pt idx="978">
                  <c:v>1.1642857142857099</c:v>
                </c:pt>
                <c:pt idx="979">
                  <c:v>1.1654761904761901</c:v>
                </c:pt>
                <c:pt idx="980">
                  <c:v>1.1666666666666701</c:v>
                </c:pt>
                <c:pt idx="981">
                  <c:v>1.16785714285714</c:v>
                </c:pt>
                <c:pt idx="982">
                  <c:v>1.16904761904762</c:v>
                </c:pt>
                <c:pt idx="983">
                  <c:v>1.1702380952381</c:v>
                </c:pt>
                <c:pt idx="984">
                  <c:v>1.1714285714285699</c:v>
                </c:pt>
                <c:pt idx="985">
                  <c:v>1.1726190476190499</c:v>
                </c:pt>
                <c:pt idx="986">
                  <c:v>1.1738095238095201</c:v>
                </c:pt>
                <c:pt idx="987">
                  <c:v>1.175</c:v>
                </c:pt>
                <c:pt idx="988">
                  <c:v>1.17619047619048</c:v>
                </c:pt>
                <c:pt idx="989">
                  <c:v>1.17738095238095</c:v>
                </c:pt>
                <c:pt idx="990">
                  <c:v>1.1785714285714299</c:v>
                </c:pt>
                <c:pt idx="991">
                  <c:v>1.1797619047618999</c:v>
                </c:pt>
                <c:pt idx="992">
                  <c:v>1.1809523809523801</c:v>
                </c:pt>
                <c:pt idx="993">
                  <c:v>1.18214285714286</c:v>
                </c:pt>
                <c:pt idx="994">
                  <c:v>1.18333333333333</c:v>
                </c:pt>
                <c:pt idx="995">
                  <c:v>1.18452380952381</c:v>
                </c:pt>
                <c:pt idx="996">
                  <c:v>1.1857142857142899</c:v>
                </c:pt>
                <c:pt idx="997">
                  <c:v>1.1869047619047599</c:v>
                </c:pt>
                <c:pt idx="998">
                  <c:v>1.1880952380952401</c:v>
                </c:pt>
                <c:pt idx="999">
                  <c:v>1.1892857142857101</c:v>
                </c:pt>
                <c:pt idx="1000">
                  <c:v>1.19047619047619</c:v>
                </c:pt>
                <c:pt idx="1001">
                  <c:v>1.19166666666667</c:v>
                </c:pt>
                <c:pt idx="1002">
                  <c:v>1.19285714285714</c:v>
                </c:pt>
                <c:pt idx="1003">
                  <c:v>1.1940476190476199</c:v>
                </c:pt>
                <c:pt idx="1004">
                  <c:v>1.1952380952381001</c:v>
                </c:pt>
                <c:pt idx="1005">
                  <c:v>1.1964285714285701</c:v>
                </c:pt>
                <c:pt idx="1006">
                  <c:v>1.19761904761905</c:v>
                </c:pt>
                <c:pt idx="1007">
                  <c:v>1.19880952380952</c:v>
                </c:pt>
                <c:pt idx="1008">
                  <c:v>1.2</c:v>
                </c:pt>
                <c:pt idx="1009">
                  <c:v>1.2011904761904799</c:v>
                </c:pt>
                <c:pt idx="1010">
                  <c:v>1.2023809523809501</c:v>
                </c:pt>
                <c:pt idx="1011">
                  <c:v>1.2035714285714301</c:v>
                </c:pt>
                <c:pt idx="1012">
                  <c:v>1.2047619047619</c:v>
                </c:pt>
                <c:pt idx="1013">
                  <c:v>1.20595238095238</c:v>
                </c:pt>
                <c:pt idx="1014">
                  <c:v>1.20714285714286</c:v>
                </c:pt>
                <c:pt idx="1015">
                  <c:v>1.2083333333333299</c:v>
                </c:pt>
                <c:pt idx="1016">
                  <c:v>1.2095238095238099</c:v>
                </c:pt>
                <c:pt idx="1017">
                  <c:v>1.2107142857142901</c:v>
                </c:pt>
                <c:pt idx="1018">
                  <c:v>1.21190476190476</c:v>
                </c:pt>
                <c:pt idx="1019">
                  <c:v>1.21309523809524</c:v>
                </c:pt>
                <c:pt idx="1020">
                  <c:v>1.21428571428571</c:v>
                </c:pt>
                <c:pt idx="1021">
                  <c:v>1.2154761904761899</c:v>
                </c:pt>
                <c:pt idx="1022">
                  <c:v>1.2166666666666699</c:v>
                </c:pt>
                <c:pt idx="1023">
                  <c:v>1.2178571428571401</c:v>
                </c:pt>
                <c:pt idx="1024">
                  <c:v>1.21904761904762</c:v>
                </c:pt>
                <c:pt idx="1025">
                  <c:v>1.2202380952381</c:v>
                </c:pt>
                <c:pt idx="1026">
                  <c:v>1.22142857142857</c:v>
                </c:pt>
                <c:pt idx="1027">
                  <c:v>1.2226190476190499</c:v>
                </c:pt>
                <c:pt idx="1028">
                  <c:v>1.2238095238095199</c:v>
                </c:pt>
                <c:pt idx="1029">
                  <c:v>1.2250000000000001</c:v>
                </c:pt>
                <c:pt idx="1030">
                  <c:v>1.22619047619048</c:v>
                </c:pt>
                <c:pt idx="1031">
                  <c:v>1.22738095238095</c:v>
                </c:pt>
                <c:pt idx="1032">
                  <c:v>1.22857142857143</c:v>
                </c:pt>
                <c:pt idx="1033">
                  <c:v>1.2297619047618999</c:v>
                </c:pt>
                <c:pt idx="1034">
                  <c:v>1.2309523809523799</c:v>
                </c:pt>
                <c:pt idx="1035">
                  <c:v>1.2321428571428601</c:v>
                </c:pt>
                <c:pt idx="1036">
                  <c:v>1.2333333333333301</c:v>
                </c:pt>
                <c:pt idx="1037">
                  <c:v>1.23452380952381</c:v>
                </c:pt>
                <c:pt idx="1038">
                  <c:v>1.23571428571429</c:v>
                </c:pt>
                <c:pt idx="1039">
                  <c:v>1.23690476190476</c:v>
                </c:pt>
                <c:pt idx="1040">
                  <c:v>1.2380952380952399</c:v>
                </c:pt>
                <c:pt idx="1041">
                  <c:v>1.2392857142857101</c:v>
                </c:pt>
                <c:pt idx="1042">
                  <c:v>1.2404761904761901</c:v>
                </c:pt>
                <c:pt idx="1043">
                  <c:v>1.24166666666667</c:v>
                </c:pt>
                <c:pt idx="1044">
                  <c:v>1.24285714285714</c:v>
                </c:pt>
                <c:pt idx="1045">
                  <c:v>1.24404761904762</c:v>
                </c:pt>
                <c:pt idx="1046">
                  <c:v>1.2452380952380999</c:v>
                </c:pt>
                <c:pt idx="1047">
                  <c:v>1.2464285714285701</c:v>
                </c:pt>
                <c:pt idx="1048">
                  <c:v>1.2476190476190501</c:v>
                </c:pt>
                <c:pt idx="1049">
                  <c:v>1.24880952380952</c:v>
                </c:pt>
                <c:pt idx="1050">
                  <c:v>1.25</c:v>
                </c:pt>
                <c:pt idx="1051">
                  <c:v>1.25119047619048</c:v>
                </c:pt>
                <c:pt idx="1052">
                  <c:v>1.2523809523809499</c:v>
                </c:pt>
                <c:pt idx="1053">
                  <c:v>1.2535714285714299</c:v>
                </c:pt>
                <c:pt idx="1054">
                  <c:v>1.2547619047619001</c:v>
                </c:pt>
                <c:pt idx="1055">
                  <c:v>1.25595238095238</c:v>
                </c:pt>
                <c:pt idx="1056">
                  <c:v>1.25714285714286</c:v>
                </c:pt>
                <c:pt idx="1057">
                  <c:v>1.25833333333333</c:v>
                </c:pt>
                <c:pt idx="1058">
                  <c:v>1.2595238095238099</c:v>
                </c:pt>
                <c:pt idx="1059">
                  <c:v>1.2607142857142899</c:v>
                </c:pt>
                <c:pt idx="1060">
                  <c:v>1.2619047619047601</c:v>
                </c:pt>
                <c:pt idx="1061">
                  <c:v>1.26309523809524</c:v>
                </c:pt>
                <c:pt idx="1062">
                  <c:v>1.26428571428571</c:v>
                </c:pt>
                <c:pt idx="1063">
                  <c:v>1.26547619047619</c:v>
                </c:pt>
                <c:pt idx="1064">
                  <c:v>1.2666666666666699</c:v>
                </c:pt>
                <c:pt idx="1065">
                  <c:v>1.2678571428571399</c:v>
                </c:pt>
                <c:pt idx="1066">
                  <c:v>1.2690476190476201</c:v>
                </c:pt>
                <c:pt idx="1067">
                  <c:v>1.2702380952381001</c:v>
                </c:pt>
                <c:pt idx="1068">
                  <c:v>1.27142857142857</c:v>
                </c:pt>
                <c:pt idx="1069">
                  <c:v>1.27261904761905</c:v>
                </c:pt>
                <c:pt idx="1070">
                  <c:v>1.27380952380952</c:v>
                </c:pt>
                <c:pt idx="1071">
                  <c:v>1.2749999999999999</c:v>
                </c:pt>
                <c:pt idx="1072">
                  <c:v>1.2761904761904801</c:v>
                </c:pt>
                <c:pt idx="1073">
                  <c:v>1.2773809523809501</c:v>
                </c:pt>
                <c:pt idx="1074">
                  <c:v>1.27857142857143</c:v>
                </c:pt>
                <c:pt idx="1075">
                  <c:v>1.2797619047619</c:v>
                </c:pt>
                <c:pt idx="1076">
                  <c:v>1.28095238095238</c:v>
                </c:pt>
                <c:pt idx="1077">
                  <c:v>1.2821428571428599</c:v>
                </c:pt>
                <c:pt idx="1078">
                  <c:v>1.2833333333333301</c:v>
                </c:pt>
                <c:pt idx="1079">
                  <c:v>1.2845238095238101</c:v>
                </c:pt>
                <c:pt idx="1080">
                  <c:v>1.28571428571429</c:v>
                </c:pt>
                <c:pt idx="1081">
                  <c:v>1.28690476190476</c:v>
                </c:pt>
                <c:pt idx="1082">
                  <c:v>1.28809523809524</c:v>
                </c:pt>
                <c:pt idx="1083">
                  <c:v>1.2892857142857099</c:v>
                </c:pt>
                <c:pt idx="1084">
                  <c:v>1.2904761904761901</c:v>
                </c:pt>
                <c:pt idx="1085">
                  <c:v>1.2916666666666701</c:v>
                </c:pt>
                <c:pt idx="1086">
                  <c:v>1.29285714285714</c:v>
                </c:pt>
                <c:pt idx="1087">
                  <c:v>1.29404761904762</c:v>
                </c:pt>
                <c:pt idx="1088">
                  <c:v>1.2952380952381</c:v>
                </c:pt>
                <c:pt idx="1089">
                  <c:v>1.2964285714285699</c:v>
                </c:pt>
                <c:pt idx="1090">
                  <c:v>1.2976190476190499</c:v>
                </c:pt>
                <c:pt idx="1091">
                  <c:v>1.2988095238095201</c:v>
                </c:pt>
                <c:pt idx="1092">
                  <c:v>1.3</c:v>
                </c:pt>
                <c:pt idx="1093">
                  <c:v>1.30119047619048</c:v>
                </c:pt>
                <c:pt idx="1094">
                  <c:v>1.30238095238095</c:v>
                </c:pt>
                <c:pt idx="1095">
                  <c:v>1.3035714285714299</c:v>
                </c:pt>
                <c:pt idx="1096">
                  <c:v>1.3047619047618999</c:v>
                </c:pt>
                <c:pt idx="1097">
                  <c:v>1.3059523809523801</c:v>
                </c:pt>
                <c:pt idx="1098">
                  <c:v>1.30714285714286</c:v>
                </c:pt>
                <c:pt idx="1099">
                  <c:v>1.30833333333333</c:v>
                </c:pt>
                <c:pt idx="1100">
                  <c:v>1.30952380952381</c:v>
                </c:pt>
                <c:pt idx="1101">
                  <c:v>1.3107142857142899</c:v>
                </c:pt>
                <c:pt idx="1102">
                  <c:v>1.3119047619047599</c:v>
                </c:pt>
                <c:pt idx="1103">
                  <c:v>1.3130952380952401</c:v>
                </c:pt>
                <c:pt idx="1104">
                  <c:v>1.3142857142857101</c:v>
                </c:pt>
                <c:pt idx="1105">
                  <c:v>1.31547619047619</c:v>
                </c:pt>
                <c:pt idx="1106">
                  <c:v>1.31666666666667</c:v>
                </c:pt>
                <c:pt idx="1107">
                  <c:v>1.31785714285714</c:v>
                </c:pt>
                <c:pt idx="1108">
                  <c:v>1.3190476190476199</c:v>
                </c:pt>
                <c:pt idx="1109">
                  <c:v>1.3202380952381001</c:v>
                </c:pt>
                <c:pt idx="1110">
                  <c:v>1.3214285714285701</c:v>
                </c:pt>
                <c:pt idx="1111">
                  <c:v>1.32261904761905</c:v>
                </c:pt>
                <c:pt idx="1112">
                  <c:v>1.32380952380952</c:v>
                </c:pt>
                <c:pt idx="1113">
                  <c:v>1.325</c:v>
                </c:pt>
                <c:pt idx="1114">
                  <c:v>1.3261904761904799</c:v>
                </c:pt>
                <c:pt idx="1115">
                  <c:v>1.3273809523809501</c:v>
                </c:pt>
                <c:pt idx="1116">
                  <c:v>1.3285714285714301</c:v>
                </c:pt>
                <c:pt idx="1117">
                  <c:v>1.32976190476191</c:v>
                </c:pt>
                <c:pt idx="1118">
                  <c:v>1.33095238095238</c:v>
                </c:pt>
                <c:pt idx="1119">
                  <c:v>1.33214285714286</c:v>
                </c:pt>
                <c:pt idx="1120">
                  <c:v>1.3333333333333299</c:v>
                </c:pt>
                <c:pt idx="1121">
                  <c:v>1.3345238095238099</c:v>
                </c:pt>
                <c:pt idx="1122">
                  <c:v>1.3357142857142901</c:v>
                </c:pt>
                <c:pt idx="1123">
                  <c:v>1.33690476190476</c:v>
                </c:pt>
                <c:pt idx="1124">
                  <c:v>1.33809523809524</c:v>
                </c:pt>
                <c:pt idx="1125">
                  <c:v>1.33928571428571</c:v>
                </c:pt>
                <c:pt idx="1126">
                  <c:v>1.3404761904761899</c:v>
                </c:pt>
                <c:pt idx="1127">
                  <c:v>1.3416666666666699</c:v>
                </c:pt>
                <c:pt idx="1128">
                  <c:v>1.3428571428571401</c:v>
                </c:pt>
                <c:pt idx="1129">
                  <c:v>1.34404761904762</c:v>
                </c:pt>
                <c:pt idx="1130">
                  <c:v>1.3452380952381</c:v>
                </c:pt>
                <c:pt idx="1131">
                  <c:v>1.34642857142857</c:v>
                </c:pt>
                <c:pt idx="1132">
                  <c:v>1.3476190476190499</c:v>
                </c:pt>
                <c:pt idx="1133">
                  <c:v>1.3488095238095199</c:v>
                </c:pt>
                <c:pt idx="1134">
                  <c:v>1.35</c:v>
                </c:pt>
                <c:pt idx="1135">
                  <c:v>1.35119047619048</c:v>
                </c:pt>
                <c:pt idx="1136">
                  <c:v>1.35238095238095</c:v>
                </c:pt>
                <c:pt idx="1137">
                  <c:v>1.35357142857143</c:v>
                </c:pt>
                <c:pt idx="1138">
                  <c:v>1.3547619047618999</c:v>
                </c:pt>
                <c:pt idx="1139">
                  <c:v>1.3559523809523799</c:v>
                </c:pt>
                <c:pt idx="1140">
                  <c:v>1.3571428571428601</c:v>
                </c:pt>
                <c:pt idx="1141">
                  <c:v>1.3583333333333301</c:v>
                </c:pt>
                <c:pt idx="1142">
                  <c:v>1.35952380952381</c:v>
                </c:pt>
                <c:pt idx="1143">
                  <c:v>1.36071428571429</c:v>
                </c:pt>
                <c:pt idx="1144">
                  <c:v>1.36190476190476</c:v>
                </c:pt>
                <c:pt idx="1145">
                  <c:v>1.3630952380952399</c:v>
                </c:pt>
                <c:pt idx="1146">
                  <c:v>1.3642857142857101</c:v>
                </c:pt>
                <c:pt idx="1147">
                  <c:v>1.3654761904761901</c:v>
                </c:pt>
                <c:pt idx="1148">
                  <c:v>1.36666666666667</c:v>
                </c:pt>
                <c:pt idx="1149">
                  <c:v>1.36785714285714</c:v>
                </c:pt>
                <c:pt idx="1150">
                  <c:v>1.36904761904762</c:v>
                </c:pt>
                <c:pt idx="1151">
                  <c:v>1.3702380952380999</c:v>
                </c:pt>
                <c:pt idx="1152">
                  <c:v>1.3714285714285701</c:v>
                </c:pt>
                <c:pt idx="1153">
                  <c:v>1.3726190476190501</c:v>
                </c:pt>
                <c:pt idx="1154">
                  <c:v>1.37380952380952</c:v>
                </c:pt>
                <c:pt idx="1155">
                  <c:v>1.375</c:v>
                </c:pt>
                <c:pt idx="1156">
                  <c:v>1.37619047619048</c:v>
                </c:pt>
                <c:pt idx="1157">
                  <c:v>1.3773809523809499</c:v>
                </c:pt>
                <c:pt idx="1158">
                  <c:v>1.3785714285714299</c:v>
                </c:pt>
                <c:pt idx="1159">
                  <c:v>1.3797619047619001</c:v>
                </c:pt>
                <c:pt idx="1160">
                  <c:v>1.38095238095238</c:v>
                </c:pt>
                <c:pt idx="1161">
                  <c:v>1.38214285714286</c:v>
                </c:pt>
                <c:pt idx="1162">
                  <c:v>1.38333333333333</c:v>
                </c:pt>
                <c:pt idx="1163">
                  <c:v>1.3845238095238099</c:v>
                </c:pt>
                <c:pt idx="1164">
                  <c:v>1.3857142857142899</c:v>
                </c:pt>
                <c:pt idx="1165">
                  <c:v>1.3869047619047601</c:v>
                </c:pt>
                <c:pt idx="1166">
                  <c:v>1.38809523809524</c:v>
                </c:pt>
                <c:pt idx="1167">
                  <c:v>1.38928571428571</c:v>
                </c:pt>
                <c:pt idx="1168">
                  <c:v>1.39047619047619</c:v>
                </c:pt>
                <c:pt idx="1169">
                  <c:v>1.3916666666666699</c:v>
                </c:pt>
                <c:pt idx="1170">
                  <c:v>1.3928571428571399</c:v>
                </c:pt>
                <c:pt idx="1171">
                  <c:v>1.3940476190476201</c:v>
                </c:pt>
                <c:pt idx="1172">
                  <c:v>1.3952380952381001</c:v>
                </c:pt>
                <c:pt idx="1173">
                  <c:v>1.39642857142857</c:v>
                </c:pt>
                <c:pt idx="1174">
                  <c:v>1.39761904761905</c:v>
                </c:pt>
                <c:pt idx="1175">
                  <c:v>1.39880952380952</c:v>
                </c:pt>
                <c:pt idx="1176">
                  <c:v>1.4</c:v>
                </c:pt>
                <c:pt idx="1177">
                  <c:v>1.4011904761904801</c:v>
                </c:pt>
                <c:pt idx="1178">
                  <c:v>1.4023809523809501</c:v>
                </c:pt>
                <c:pt idx="1179">
                  <c:v>1.40357142857143</c:v>
                </c:pt>
                <c:pt idx="1180">
                  <c:v>1.4047619047619</c:v>
                </c:pt>
                <c:pt idx="1181">
                  <c:v>1.40595238095238</c:v>
                </c:pt>
                <c:pt idx="1182">
                  <c:v>1.4071428571428599</c:v>
                </c:pt>
                <c:pt idx="1183">
                  <c:v>1.4083333333333301</c:v>
                </c:pt>
                <c:pt idx="1184">
                  <c:v>1.4095238095238101</c:v>
                </c:pt>
                <c:pt idx="1185">
                  <c:v>1.41071428571429</c:v>
                </c:pt>
                <c:pt idx="1186">
                  <c:v>1.41190476190476</c:v>
                </c:pt>
                <c:pt idx="1187">
                  <c:v>1.41309523809524</c:v>
                </c:pt>
                <c:pt idx="1188">
                  <c:v>1.4142857142857099</c:v>
                </c:pt>
                <c:pt idx="1189">
                  <c:v>1.4154761904761901</c:v>
                </c:pt>
                <c:pt idx="1190">
                  <c:v>1.4166666666666701</c:v>
                </c:pt>
                <c:pt idx="1191">
                  <c:v>1.41785714285714</c:v>
                </c:pt>
                <c:pt idx="1192">
                  <c:v>1.41904761904762</c:v>
                </c:pt>
                <c:pt idx="1193">
                  <c:v>1.4202380952381</c:v>
                </c:pt>
                <c:pt idx="1194">
                  <c:v>1.4214285714285699</c:v>
                </c:pt>
                <c:pt idx="1195">
                  <c:v>1.4226190476190499</c:v>
                </c:pt>
                <c:pt idx="1196">
                  <c:v>1.4238095238095201</c:v>
                </c:pt>
                <c:pt idx="1197">
                  <c:v>1.425</c:v>
                </c:pt>
                <c:pt idx="1198">
                  <c:v>1.42619047619048</c:v>
                </c:pt>
                <c:pt idx="1199">
                  <c:v>1.42738095238095</c:v>
                </c:pt>
                <c:pt idx="1200">
                  <c:v>1.4285714285714299</c:v>
                </c:pt>
                <c:pt idx="1201">
                  <c:v>1.4297619047618999</c:v>
                </c:pt>
                <c:pt idx="1202">
                  <c:v>1.4309523809523801</c:v>
                </c:pt>
                <c:pt idx="1203">
                  <c:v>1.43214285714286</c:v>
                </c:pt>
                <c:pt idx="1204">
                  <c:v>1.43333333333333</c:v>
                </c:pt>
                <c:pt idx="1205">
                  <c:v>1.43452380952381</c:v>
                </c:pt>
                <c:pt idx="1206">
                  <c:v>1.4357142857142899</c:v>
                </c:pt>
                <c:pt idx="1207">
                  <c:v>1.4369047619047599</c:v>
                </c:pt>
                <c:pt idx="1208">
                  <c:v>1.4380952380952401</c:v>
                </c:pt>
                <c:pt idx="1209">
                  <c:v>1.4392857142857101</c:v>
                </c:pt>
                <c:pt idx="1210">
                  <c:v>1.44047619047619</c:v>
                </c:pt>
                <c:pt idx="1211">
                  <c:v>1.44166666666667</c:v>
                </c:pt>
                <c:pt idx="1212">
                  <c:v>1.44285714285714</c:v>
                </c:pt>
                <c:pt idx="1213">
                  <c:v>1.4440476190476199</c:v>
                </c:pt>
                <c:pt idx="1214">
                  <c:v>1.4452380952381001</c:v>
                </c:pt>
                <c:pt idx="1215">
                  <c:v>1.4464285714285701</c:v>
                </c:pt>
                <c:pt idx="1216">
                  <c:v>1.44761904761905</c:v>
                </c:pt>
                <c:pt idx="1217">
                  <c:v>1.44880952380952</c:v>
                </c:pt>
                <c:pt idx="1218">
                  <c:v>1.45</c:v>
                </c:pt>
                <c:pt idx="1219">
                  <c:v>1.4511904761904799</c:v>
                </c:pt>
                <c:pt idx="1220">
                  <c:v>1.4523809523809501</c:v>
                </c:pt>
                <c:pt idx="1221">
                  <c:v>1.4535714285714301</c:v>
                </c:pt>
                <c:pt idx="1222">
                  <c:v>1.4547619047619</c:v>
                </c:pt>
                <c:pt idx="1223">
                  <c:v>1.45595238095238</c:v>
                </c:pt>
                <c:pt idx="1224">
                  <c:v>1.45714285714286</c:v>
                </c:pt>
                <c:pt idx="1225">
                  <c:v>1.4583333333333299</c:v>
                </c:pt>
                <c:pt idx="1226">
                  <c:v>1.4595238095238099</c:v>
                </c:pt>
                <c:pt idx="1227">
                  <c:v>1.4607142857142901</c:v>
                </c:pt>
                <c:pt idx="1228">
                  <c:v>1.46190476190476</c:v>
                </c:pt>
                <c:pt idx="1229">
                  <c:v>1.46309523809524</c:v>
                </c:pt>
                <c:pt idx="1230">
                  <c:v>1.46428571428571</c:v>
                </c:pt>
                <c:pt idx="1231">
                  <c:v>1.4654761904761899</c:v>
                </c:pt>
                <c:pt idx="1232">
                  <c:v>1.4666666666666699</c:v>
                </c:pt>
                <c:pt idx="1233">
                  <c:v>1.4678571428571401</c:v>
                </c:pt>
                <c:pt idx="1234">
                  <c:v>1.46904761904762</c:v>
                </c:pt>
                <c:pt idx="1235">
                  <c:v>1.4702380952381</c:v>
                </c:pt>
                <c:pt idx="1236">
                  <c:v>1.47142857142857</c:v>
                </c:pt>
                <c:pt idx="1237">
                  <c:v>1.4726190476190499</c:v>
                </c:pt>
                <c:pt idx="1238">
                  <c:v>1.4738095238095199</c:v>
                </c:pt>
                <c:pt idx="1239">
                  <c:v>1.4750000000000001</c:v>
                </c:pt>
                <c:pt idx="1240">
                  <c:v>1.47619047619048</c:v>
                </c:pt>
                <c:pt idx="1241">
                  <c:v>1.47738095238095</c:v>
                </c:pt>
                <c:pt idx="1242">
                  <c:v>1.47857142857143</c:v>
                </c:pt>
                <c:pt idx="1243">
                  <c:v>1.4797619047618999</c:v>
                </c:pt>
                <c:pt idx="1244">
                  <c:v>1.4809523809523799</c:v>
                </c:pt>
                <c:pt idx="1245">
                  <c:v>1.4821428571428601</c:v>
                </c:pt>
                <c:pt idx="1246">
                  <c:v>1.4833333333333301</c:v>
                </c:pt>
                <c:pt idx="1247">
                  <c:v>1.48452380952381</c:v>
                </c:pt>
                <c:pt idx="1248">
                  <c:v>1.48571428571429</c:v>
                </c:pt>
                <c:pt idx="1249">
                  <c:v>1.48690476190476</c:v>
                </c:pt>
                <c:pt idx="1250">
                  <c:v>1.4880952380952399</c:v>
                </c:pt>
                <c:pt idx="1251">
                  <c:v>1.4892857142857101</c:v>
                </c:pt>
                <c:pt idx="1252">
                  <c:v>1.4904761904761901</c:v>
                </c:pt>
                <c:pt idx="1253">
                  <c:v>1.49166666666667</c:v>
                </c:pt>
                <c:pt idx="1254">
                  <c:v>1.49285714285714</c:v>
                </c:pt>
                <c:pt idx="1255">
                  <c:v>1.49404761904762</c:v>
                </c:pt>
                <c:pt idx="1256">
                  <c:v>1.4952380952380999</c:v>
                </c:pt>
                <c:pt idx="1257">
                  <c:v>1.4964285714285701</c:v>
                </c:pt>
                <c:pt idx="1258">
                  <c:v>1.4976190476190501</c:v>
                </c:pt>
                <c:pt idx="1259">
                  <c:v>1.49880952380952</c:v>
                </c:pt>
                <c:pt idx="1260">
                  <c:v>1.5</c:v>
                </c:pt>
                <c:pt idx="1261">
                  <c:v>1.50119047619048</c:v>
                </c:pt>
                <c:pt idx="1262">
                  <c:v>1.5023809523809499</c:v>
                </c:pt>
                <c:pt idx="1263">
                  <c:v>1.5035714285714299</c:v>
                </c:pt>
                <c:pt idx="1264">
                  <c:v>1.5047619047619001</c:v>
                </c:pt>
                <c:pt idx="1265">
                  <c:v>1.50595238095238</c:v>
                </c:pt>
                <c:pt idx="1266">
                  <c:v>1.50714285714286</c:v>
                </c:pt>
                <c:pt idx="1267">
                  <c:v>1.50833333333333</c:v>
                </c:pt>
                <c:pt idx="1268">
                  <c:v>1.5095238095238099</c:v>
                </c:pt>
                <c:pt idx="1269">
                  <c:v>1.5107142857142899</c:v>
                </c:pt>
                <c:pt idx="1270">
                  <c:v>1.5119047619047601</c:v>
                </c:pt>
                <c:pt idx="1271">
                  <c:v>1.51309523809524</c:v>
                </c:pt>
                <c:pt idx="1272">
                  <c:v>1.51428571428571</c:v>
                </c:pt>
                <c:pt idx="1273">
                  <c:v>1.51547619047619</c:v>
                </c:pt>
                <c:pt idx="1274">
                  <c:v>1.5166666666666699</c:v>
                </c:pt>
                <c:pt idx="1275">
                  <c:v>1.5178571428571399</c:v>
                </c:pt>
                <c:pt idx="1276">
                  <c:v>1.5190476190476201</c:v>
                </c:pt>
                <c:pt idx="1277">
                  <c:v>1.5202380952381001</c:v>
                </c:pt>
                <c:pt idx="1278">
                  <c:v>1.52142857142857</c:v>
                </c:pt>
                <c:pt idx="1279">
                  <c:v>1.52261904761905</c:v>
                </c:pt>
                <c:pt idx="1280">
                  <c:v>1.52380952380952</c:v>
                </c:pt>
                <c:pt idx="1281">
                  <c:v>1.5249999999999999</c:v>
                </c:pt>
                <c:pt idx="1282">
                  <c:v>1.5261904761904801</c:v>
                </c:pt>
                <c:pt idx="1283">
                  <c:v>1.5273809523809501</c:v>
                </c:pt>
                <c:pt idx="1284">
                  <c:v>1.52857142857143</c:v>
                </c:pt>
                <c:pt idx="1285">
                  <c:v>1.5297619047619</c:v>
                </c:pt>
                <c:pt idx="1286">
                  <c:v>1.53095238095238</c:v>
                </c:pt>
                <c:pt idx="1287">
                  <c:v>1.5321428571428599</c:v>
                </c:pt>
                <c:pt idx="1288">
                  <c:v>1.5333333333333301</c:v>
                </c:pt>
                <c:pt idx="1289">
                  <c:v>1.5345238095238101</c:v>
                </c:pt>
                <c:pt idx="1290">
                  <c:v>1.53571428571429</c:v>
                </c:pt>
                <c:pt idx="1291">
                  <c:v>1.53690476190476</c:v>
                </c:pt>
                <c:pt idx="1292">
                  <c:v>1.53809523809524</c:v>
                </c:pt>
                <c:pt idx="1293">
                  <c:v>1.5392857142857099</c:v>
                </c:pt>
                <c:pt idx="1294">
                  <c:v>1.5404761904761901</c:v>
                </c:pt>
                <c:pt idx="1295">
                  <c:v>1.5416666666666701</c:v>
                </c:pt>
                <c:pt idx="1296">
                  <c:v>1.54285714285714</c:v>
                </c:pt>
                <c:pt idx="1297">
                  <c:v>1.54404761904762</c:v>
                </c:pt>
                <c:pt idx="1298">
                  <c:v>1.5452380952381</c:v>
                </c:pt>
                <c:pt idx="1299">
                  <c:v>1.5464285714285699</c:v>
                </c:pt>
                <c:pt idx="1300">
                  <c:v>1.5476190476190499</c:v>
                </c:pt>
                <c:pt idx="1301">
                  <c:v>1.5488095238095201</c:v>
                </c:pt>
                <c:pt idx="1302">
                  <c:v>1.55</c:v>
                </c:pt>
                <c:pt idx="1303">
                  <c:v>1.55119047619048</c:v>
                </c:pt>
                <c:pt idx="1304">
                  <c:v>1.55238095238095</c:v>
                </c:pt>
                <c:pt idx="1305">
                  <c:v>1.5535714285714299</c:v>
                </c:pt>
                <c:pt idx="1306">
                  <c:v>1.5547619047618999</c:v>
                </c:pt>
                <c:pt idx="1307">
                  <c:v>1.5559523809523801</c:v>
                </c:pt>
                <c:pt idx="1308">
                  <c:v>1.55714285714286</c:v>
                </c:pt>
                <c:pt idx="1309">
                  <c:v>1.55833333333333</c:v>
                </c:pt>
                <c:pt idx="1310">
                  <c:v>1.55952380952381</c:v>
                </c:pt>
                <c:pt idx="1311">
                  <c:v>1.5607142857142899</c:v>
                </c:pt>
                <c:pt idx="1312">
                  <c:v>1.5619047619047599</c:v>
                </c:pt>
                <c:pt idx="1313">
                  <c:v>1.5630952380952401</c:v>
                </c:pt>
                <c:pt idx="1314">
                  <c:v>1.5642857142857101</c:v>
                </c:pt>
                <c:pt idx="1315">
                  <c:v>1.56547619047619</c:v>
                </c:pt>
                <c:pt idx="1316">
                  <c:v>1.56666666666667</c:v>
                </c:pt>
                <c:pt idx="1317">
                  <c:v>1.56785714285714</c:v>
                </c:pt>
                <c:pt idx="1318">
                  <c:v>1.5690476190476199</c:v>
                </c:pt>
                <c:pt idx="1319">
                  <c:v>1.5702380952381001</c:v>
                </c:pt>
                <c:pt idx="1320">
                  <c:v>1.5714285714285701</c:v>
                </c:pt>
                <c:pt idx="1321">
                  <c:v>1.57261904761905</c:v>
                </c:pt>
                <c:pt idx="1322">
                  <c:v>1.57380952380952</c:v>
                </c:pt>
                <c:pt idx="1323">
                  <c:v>1.575</c:v>
                </c:pt>
                <c:pt idx="1324">
                  <c:v>1.5761904761904799</c:v>
                </c:pt>
                <c:pt idx="1325">
                  <c:v>1.5773809523809501</c:v>
                </c:pt>
                <c:pt idx="1326">
                  <c:v>1.5785714285714301</c:v>
                </c:pt>
                <c:pt idx="1327">
                  <c:v>1.5797619047619</c:v>
                </c:pt>
                <c:pt idx="1328">
                  <c:v>1.58095238095238</c:v>
                </c:pt>
                <c:pt idx="1329">
                  <c:v>1.58214285714286</c:v>
                </c:pt>
                <c:pt idx="1330">
                  <c:v>1.5833333333333299</c:v>
                </c:pt>
                <c:pt idx="1331">
                  <c:v>1.5845238095238099</c:v>
                </c:pt>
                <c:pt idx="1332">
                  <c:v>1.5857142857142901</c:v>
                </c:pt>
                <c:pt idx="1333">
                  <c:v>1.58690476190476</c:v>
                </c:pt>
                <c:pt idx="1334">
                  <c:v>1.58809523809524</c:v>
                </c:pt>
                <c:pt idx="1335">
                  <c:v>1.58928571428571</c:v>
                </c:pt>
                <c:pt idx="1336">
                  <c:v>1.5904761904761899</c:v>
                </c:pt>
                <c:pt idx="1337">
                  <c:v>1.5916666666666699</c:v>
                </c:pt>
                <c:pt idx="1338">
                  <c:v>1.5928571428571401</c:v>
                </c:pt>
                <c:pt idx="1339">
                  <c:v>1.59404761904762</c:v>
                </c:pt>
                <c:pt idx="1340">
                  <c:v>1.5952380952381</c:v>
                </c:pt>
                <c:pt idx="1341">
                  <c:v>1.59642857142857</c:v>
                </c:pt>
                <c:pt idx="1342">
                  <c:v>1.5976190476190499</c:v>
                </c:pt>
                <c:pt idx="1343">
                  <c:v>1.5988095238095199</c:v>
                </c:pt>
                <c:pt idx="1344">
                  <c:v>1.6</c:v>
                </c:pt>
                <c:pt idx="1345">
                  <c:v>1.60119047619048</c:v>
                </c:pt>
                <c:pt idx="1346">
                  <c:v>1.60238095238095</c:v>
                </c:pt>
                <c:pt idx="1347">
                  <c:v>1.60357142857143</c:v>
                </c:pt>
                <c:pt idx="1348">
                  <c:v>1.6047619047618999</c:v>
                </c:pt>
                <c:pt idx="1349">
                  <c:v>1.6059523809523799</c:v>
                </c:pt>
                <c:pt idx="1350">
                  <c:v>1.6071428571428601</c:v>
                </c:pt>
                <c:pt idx="1351">
                  <c:v>1.6083333333333301</c:v>
                </c:pt>
                <c:pt idx="1352">
                  <c:v>1.60952380952381</c:v>
                </c:pt>
                <c:pt idx="1353">
                  <c:v>1.61071428571429</c:v>
                </c:pt>
                <c:pt idx="1354">
                  <c:v>1.61190476190476</c:v>
                </c:pt>
                <c:pt idx="1355">
                  <c:v>1.6130952380952399</c:v>
                </c:pt>
                <c:pt idx="1356">
                  <c:v>1.6142857142857101</c:v>
                </c:pt>
                <c:pt idx="1357">
                  <c:v>1.6154761904761901</c:v>
                </c:pt>
                <c:pt idx="1358">
                  <c:v>1.61666666666667</c:v>
                </c:pt>
                <c:pt idx="1359">
                  <c:v>1.61785714285714</c:v>
                </c:pt>
                <c:pt idx="1360">
                  <c:v>1.61904761904762</c:v>
                </c:pt>
                <c:pt idx="1361">
                  <c:v>1.6202380952380999</c:v>
                </c:pt>
                <c:pt idx="1362">
                  <c:v>1.6214285714285701</c:v>
                </c:pt>
                <c:pt idx="1363">
                  <c:v>1.6226190476190501</c:v>
                </c:pt>
                <c:pt idx="1364">
                  <c:v>1.62380952380952</c:v>
                </c:pt>
                <c:pt idx="1365">
                  <c:v>1.625</c:v>
                </c:pt>
                <c:pt idx="1366">
                  <c:v>1.62619047619048</c:v>
                </c:pt>
                <c:pt idx="1367">
                  <c:v>1.6273809523809499</c:v>
                </c:pt>
                <c:pt idx="1368">
                  <c:v>1.6285714285714299</c:v>
                </c:pt>
                <c:pt idx="1369">
                  <c:v>1.6297619047619001</c:v>
                </c:pt>
                <c:pt idx="1370">
                  <c:v>1.63095238095238</c:v>
                </c:pt>
                <c:pt idx="1371">
                  <c:v>1.63214285714286</c:v>
                </c:pt>
                <c:pt idx="1372">
                  <c:v>1.63333333333333</c:v>
                </c:pt>
                <c:pt idx="1373">
                  <c:v>1.6345238095238099</c:v>
                </c:pt>
                <c:pt idx="1374">
                  <c:v>1.6357142857142899</c:v>
                </c:pt>
                <c:pt idx="1375">
                  <c:v>1.6369047619047601</c:v>
                </c:pt>
                <c:pt idx="1376">
                  <c:v>1.63809523809524</c:v>
                </c:pt>
                <c:pt idx="1377">
                  <c:v>1.63928571428571</c:v>
                </c:pt>
                <c:pt idx="1378">
                  <c:v>1.64047619047619</c:v>
                </c:pt>
                <c:pt idx="1379">
                  <c:v>1.6416666666666699</c:v>
                </c:pt>
                <c:pt idx="1380">
                  <c:v>1.6428571428571399</c:v>
                </c:pt>
                <c:pt idx="1381">
                  <c:v>1.6440476190476201</c:v>
                </c:pt>
                <c:pt idx="1382">
                  <c:v>1.6452380952381001</c:v>
                </c:pt>
                <c:pt idx="1383">
                  <c:v>1.64642857142857</c:v>
                </c:pt>
                <c:pt idx="1384">
                  <c:v>1.64761904761905</c:v>
                </c:pt>
                <c:pt idx="1385">
                  <c:v>1.64880952380952</c:v>
                </c:pt>
                <c:pt idx="1386">
                  <c:v>1.65</c:v>
                </c:pt>
                <c:pt idx="1387">
                  <c:v>1.6511904761904801</c:v>
                </c:pt>
                <c:pt idx="1388">
                  <c:v>1.6523809523809501</c:v>
                </c:pt>
                <c:pt idx="1389">
                  <c:v>1.65357142857143</c:v>
                </c:pt>
                <c:pt idx="1390">
                  <c:v>1.6547619047619</c:v>
                </c:pt>
                <c:pt idx="1391">
                  <c:v>1.65595238095238</c:v>
                </c:pt>
                <c:pt idx="1392">
                  <c:v>1.6571428571428599</c:v>
                </c:pt>
                <c:pt idx="1393">
                  <c:v>1.6583333333333301</c:v>
                </c:pt>
                <c:pt idx="1394">
                  <c:v>1.6595238095238101</c:v>
                </c:pt>
                <c:pt idx="1395">
                  <c:v>1.66071428571429</c:v>
                </c:pt>
                <c:pt idx="1396">
                  <c:v>1.66190476190476</c:v>
                </c:pt>
                <c:pt idx="1397">
                  <c:v>1.66309523809524</c:v>
                </c:pt>
                <c:pt idx="1398">
                  <c:v>1.6642857142857099</c:v>
                </c:pt>
                <c:pt idx="1399">
                  <c:v>1.6654761904761901</c:v>
                </c:pt>
                <c:pt idx="1400">
                  <c:v>1.6666666666666701</c:v>
                </c:pt>
                <c:pt idx="1401">
                  <c:v>1.66785714285714</c:v>
                </c:pt>
                <c:pt idx="1402">
                  <c:v>1.66904761904762</c:v>
                </c:pt>
                <c:pt idx="1403">
                  <c:v>1.6702380952381</c:v>
                </c:pt>
                <c:pt idx="1404">
                  <c:v>1.6714285714285699</c:v>
                </c:pt>
                <c:pt idx="1405">
                  <c:v>1.6726190476190499</c:v>
                </c:pt>
                <c:pt idx="1406">
                  <c:v>1.6738095238095201</c:v>
                </c:pt>
                <c:pt idx="1407">
                  <c:v>1.675</c:v>
                </c:pt>
                <c:pt idx="1408">
                  <c:v>1.67619047619048</c:v>
                </c:pt>
                <c:pt idx="1409">
                  <c:v>1.67738095238095</c:v>
                </c:pt>
                <c:pt idx="1410">
                  <c:v>1.6785714285714299</c:v>
                </c:pt>
                <c:pt idx="1411">
                  <c:v>1.6797619047618999</c:v>
                </c:pt>
                <c:pt idx="1412">
                  <c:v>1.6809523809523801</c:v>
                </c:pt>
                <c:pt idx="1413">
                  <c:v>1.68214285714286</c:v>
                </c:pt>
                <c:pt idx="1414">
                  <c:v>1.68333333333333</c:v>
                </c:pt>
                <c:pt idx="1415">
                  <c:v>1.68452380952381</c:v>
                </c:pt>
                <c:pt idx="1416">
                  <c:v>1.6857142857142899</c:v>
                </c:pt>
                <c:pt idx="1417">
                  <c:v>1.6869047619047599</c:v>
                </c:pt>
                <c:pt idx="1418">
                  <c:v>1.6880952380952401</c:v>
                </c:pt>
                <c:pt idx="1419">
                  <c:v>1.6892857142857101</c:v>
                </c:pt>
                <c:pt idx="1420">
                  <c:v>1.69047619047619</c:v>
                </c:pt>
                <c:pt idx="1421">
                  <c:v>1.69166666666667</c:v>
                </c:pt>
                <c:pt idx="1422">
                  <c:v>1.69285714285714</c:v>
                </c:pt>
                <c:pt idx="1423">
                  <c:v>1.6940476190476199</c:v>
                </c:pt>
                <c:pt idx="1424">
                  <c:v>1.6952380952381001</c:v>
                </c:pt>
                <c:pt idx="1425">
                  <c:v>1.6964285714285701</c:v>
                </c:pt>
                <c:pt idx="1426">
                  <c:v>1.69761904761905</c:v>
                </c:pt>
                <c:pt idx="1427">
                  <c:v>1.69880952380952</c:v>
                </c:pt>
                <c:pt idx="1428">
                  <c:v>1.7</c:v>
                </c:pt>
                <c:pt idx="1429">
                  <c:v>1.7011904761904799</c:v>
                </c:pt>
                <c:pt idx="1430">
                  <c:v>1.7023809523809501</c:v>
                </c:pt>
                <c:pt idx="1431">
                  <c:v>1.7035714285714301</c:v>
                </c:pt>
                <c:pt idx="1432">
                  <c:v>1.7047619047619</c:v>
                </c:pt>
                <c:pt idx="1433">
                  <c:v>1.70595238095238</c:v>
                </c:pt>
                <c:pt idx="1434">
                  <c:v>1.70714285714286</c:v>
                </c:pt>
                <c:pt idx="1435">
                  <c:v>1.7083333333333299</c:v>
                </c:pt>
                <c:pt idx="1436">
                  <c:v>1.7095238095238099</c:v>
                </c:pt>
                <c:pt idx="1437">
                  <c:v>1.7107142857142901</c:v>
                </c:pt>
                <c:pt idx="1438">
                  <c:v>1.71190476190476</c:v>
                </c:pt>
                <c:pt idx="1439">
                  <c:v>1.71309523809524</c:v>
                </c:pt>
                <c:pt idx="1440">
                  <c:v>1.71428571428571</c:v>
                </c:pt>
                <c:pt idx="1441">
                  <c:v>1.7154761904761899</c:v>
                </c:pt>
                <c:pt idx="1442">
                  <c:v>1.7166666666666699</c:v>
                </c:pt>
                <c:pt idx="1443">
                  <c:v>1.7178571428571401</c:v>
                </c:pt>
                <c:pt idx="1444">
                  <c:v>1.71904761904762</c:v>
                </c:pt>
                <c:pt idx="1445">
                  <c:v>1.7202380952381</c:v>
                </c:pt>
                <c:pt idx="1446">
                  <c:v>1.72142857142857</c:v>
                </c:pt>
                <c:pt idx="1447">
                  <c:v>1.7226190476190499</c:v>
                </c:pt>
                <c:pt idx="1448">
                  <c:v>1.7238095238095199</c:v>
                </c:pt>
                <c:pt idx="1449">
                  <c:v>1.7250000000000001</c:v>
                </c:pt>
                <c:pt idx="1450">
                  <c:v>1.72619047619048</c:v>
                </c:pt>
                <c:pt idx="1451">
                  <c:v>1.72738095238095</c:v>
                </c:pt>
                <c:pt idx="1452">
                  <c:v>1.72857142857143</c:v>
                </c:pt>
                <c:pt idx="1453">
                  <c:v>1.7297619047618999</c:v>
                </c:pt>
                <c:pt idx="1454">
                  <c:v>1.7309523809523799</c:v>
                </c:pt>
                <c:pt idx="1455">
                  <c:v>1.7321428571428601</c:v>
                </c:pt>
                <c:pt idx="1456">
                  <c:v>1.7333333333333301</c:v>
                </c:pt>
                <c:pt idx="1457">
                  <c:v>1.73452380952381</c:v>
                </c:pt>
                <c:pt idx="1458">
                  <c:v>1.73571428571429</c:v>
                </c:pt>
                <c:pt idx="1459">
                  <c:v>1.73690476190476</c:v>
                </c:pt>
                <c:pt idx="1460">
                  <c:v>1.7380952380952399</c:v>
                </c:pt>
                <c:pt idx="1461">
                  <c:v>1.7392857142857101</c:v>
                </c:pt>
                <c:pt idx="1462">
                  <c:v>1.7404761904761901</c:v>
                </c:pt>
                <c:pt idx="1463">
                  <c:v>1.74166666666667</c:v>
                </c:pt>
                <c:pt idx="1464">
                  <c:v>1.74285714285714</c:v>
                </c:pt>
                <c:pt idx="1465">
                  <c:v>1.74404761904762</c:v>
                </c:pt>
                <c:pt idx="1466">
                  <c:v>1.7452380952380999</c:v>
                </c:pt>
                <c:pt idx="1467">
                  <c:v>1.7464285714285701</c:v>
                </c:pt>
                <c:pt idx="1468">
                  <c:v>1.7476190476190501</c:v>
                </c:pt>
                <c:pt idx="1469">
                  <c:v>1.74880952380952</c:v>
                </c:pt>
                <c:pt idx="1470">
                  <c:v>1.75</c:v>
                </c:pt>
                <c:pt idx="1471">
                  <c:v>1.75119047619048</c:v>
                </c:pt>
                <c:pt idx="1472">
                  <c:v>1.7523809523809499</c:v>
                </c:pt>
                <c:pt idx="1473">
                  <c:v>1.7535714285714299</c:v>
                </c:pt>
                <c:pt idx="1474">
                  <c:v>1.7547619047619001</c:v>
                </c:pt>
                <c:pt idx="1475">
                  <c:v>1.75595238095238</c:v>
                </c:pt>
                <c:pt idx="1476">
                  <c:v>1.75714285714286</c:v>
                </c:pt>
                <c:pt idx="1477">
                  <c:v>1.75833333333333</c:v>
                </c:pt>
                <c:pt idx="1478">
                  <c:v>1.7595238095238099</c:v>
                </c:pt>
                <c:pt idx="1479">
                  <c:v>1.7607142857142899</c:v>
                </c:pt>
                <c:pt idx="1480">
                  <c:v>1.7619047619047601</c:v>
                </c:pt>
                <c:pt idx="1481">
                  <c:v>1.76309523809524</c:v>
                </c:pt>
                <c:pt idx="1482">
                  <c:v>1.76428571428571</c:v>
                </c:pt>
                <c:pt idx="1483">
                  <c:v>1.76547619047619</c:v>
                </c:pt>
                <c:pt idx="1484">
                  <c:v>1.7666666666666699</c:v>
                </c:pt>
                <c:pt idx="1485">
                  <c:v>1.7678571428571399</c:v>
                </c:pt>
                <c:pt idx="1486">
                  <c:v>1.7690476190476201</c:v>
                </c:pt>
                <c:pt idx="1487">
                  <c:v>1.7702380952381001</c:v>
                </c:pt>
                <c:pt idx="1488">
                  <c:v>1.77142857142857</c:v>
                </c:pt>
                <c:pt idx="1489">
                  <c:v>1.77261904761905</c:v>
                </c:pt>
                <c:pt idx="1490">
                  <c:v>1.77380952380952</c:v>
                </c:pt>
                <c:pt idx="1491">
                  <c:v>1.7749999999999999</c:v>
                </c:pt>
                <c:pt idx="1492">
                  <c:v>1.7761904761904801</c:v>
                </c:pt>
                <c:pt idx="1493">
                  <c:v>1.7773809523809501</c:v>
                </c:pt>
                <c:pt idx="1494">
                  <c:v>1.77857142857143</c:v>
                </c:pt>
                <c:pt idx="1495">
                  <c:v>1.7797619047619</c:v>
                </c:pt>
                <c:pt idx="1496">
                  <c:v>1.78095238095238</c:v>
                </c:pt>
                <c:pt idx="1497">
                  <c:v>1.7821428571428599</c:v>
                </c:pt>
                <c:pt idx="1498">
                  <c:v>1.7833333333333301</c:v>
                </c:pt>
                <c:pt idx="1499">
                  <c:v>1.7845238095238101</c:v>
                </c:pt>
                <c:pt idx="1500">
                  <c:v>1.78571428571429</c:v>
                </c:pt>
                <c:pt idx="1501">
                  <c:v>1.78690476190476</c:v>
                </c:pt>
                <c:pt idx="1502">
                  <c:v>1.78809523809524</c:v>
                </c:pt>
                <c:pt idx="1503">
                  <c:v>1.7892857142857099</c:v>
                </c:pt>
                <c:pt idx="1504">
                  <c:v>1.7904761904761901</c:v>
                </c:pt>
                <c:pt idx="1505">
                  <c:v>1.7916666666666701</c:v>
                </c:pt>
                <c:pt idx="1506">
                  <c:v>1.79285714285714</c:v>
                </c:pt>
                <c:pt idx="1507">
                  <c:v>1.79404761904762</c:v>
                </c:pt>
                <c:pt idx="1508">
                  <c:v>1.7952380952381</c:v>
                </c:pt>
                <c:pt idx="1509">
                  <c:v>1.7964285714285699</c:v>
                </c:pt>
                <c:pt idx="1510">
                  <c:v>1.7976190476190499</c:v>
                </c:pt>
                <c:pt idx="1511">
                  <c:v>1.7988095238095201</c:v>
                </c:pt>
                <c:pt idx="1512">
                  <c:v>1.8</c:v>
                </c:pt>
                <c:pt idx="1513">
                  <c:v>1.80119047619048</c:v>
                </c:pt>
                <c:pt idx="1514">
                  <c:v>1.80238095238095</c:v>
                </c:pt>
                <c:pt idx="1515">
                  <c:v>1.8035714285714299</c:v>
                </c:pt>
                <c:pt idx="1516">
                  <c:v>1.8047619047618999</c:v>
                </c:pt>
                <c:pt idx="1517">
                  <c:v>1.8059523809523801</c:v>
                </c:pt>
                <c:pt idx="1518">
                  <c:v>1.80714285714286</c:v>
                </c:pt>
                <c:pt idx="1519">
                  <c:v>1.80833333333333</c:v>
                </c:pt>
                <c:pt idx="1520">
                  <c:v>1.80952380952381</c:v>
                </c:pt>
                <c:pt idx="1521">
                  <c:v>1.8107142857142899</c:v>
                </c:pt>
                <c:pt idx="1522">
                  <c:v>1.8119047619047599</c:v>
                </c:pt>
                <c:pt idx="1523">
                  <c:v>1.8130952380952401</c:v>
                </c:pt>
                <c:pt idx="1524">
                  <c:v>1.8142857142857101</c:v>
                </c:pt>
                <c:pt idx="1525">
                  <c:v>1.81547619047619</c:v>
                </c:pt>
                <c:pt idx="1526">
                  <c:v>1.81666666666667</c:v>
                </c:pt>
                <c:pt idx="1527">
                  <c:v>1.81785714285714</c:v>
                </c:pt>
                <c:pt idx="1528">
                  <c:v>1.8190476190476199</c:v>
                </c:pt>
                <c:pt idx="1529">
                  <c:v>1.8202380952381001</c:v>
                </c:pt>
                <c:pt idx="1530">
                  <c:v>1.8214285714285701</c:v>
                </c:pt>
                <c:pt idx="1531">
                  <c:v>1.82261904761905</c:v>
                </c:pt>
                <c:pt idx="1532">
                  <c:v>1.82380952380952</c:v>
                </c:pt>
                <c:pt idx="1533">
                  <c:v>1.825</c:v>
                </c:pt>
                <c:pt idx="1534">
                  <c:v>1.8261904761904799</c:v>
                </c:pt>
                <c:pt idx="1535">
                  <c:v>1.8273809523809501</c:v>
                </c:pt>
                <c:pt idx="1536">
                  <c:v>1.8285714285714301</c:v>
                </c:pt>
                <c:pt idx="1537">
                  <c:v>1.82976190476191</c:v>
                </c:pt>
                <c:pt idx="1538">
                  <c:v>1.83095238095238</c:v>
                </c:pt>
                <c:pt idx="1539">
                  <c:v>1.83214285714286</c:v>
                </c:pt>
                <c:pt idx="1540">
                  <c:v>1.8333333333333299</c:v>
                </c:pt>
                <c:pt idx="1541">
                  <c:v>1.8345238095238099</c:v>
                </c:pt>
                <c:pt idx="1542">
                  <c:v>1.8357142857142901</c:v>
                </c:pt>
                <c:pt idx="1543">
                  <c:v>1.83690476190476</c:v>
                </c:pt>
                <c:pt idx="1544">
                  <c:v>1.83809523809524</c:v>
                </c:pt>
                <c:pt idx="1545">
                  <c:v>1.83928571428571</c:v>
                </c:pt>
                <c:pt idx="1546">
                  <c:v>1.8404761904761899</c:v>
                </c:pt>
                <c:pt idx="1547">
                  <c:v>1.8416666666666699</c:v>
                </c:pt>
                <c:pt idx="1548">
                  <c:v>1.8428571428571401</c:v>
                </c:pt>
                <c:pt idx="1549">
                  <c:v>1.84404761904762</c:v>
                </c:pt>
                <c:pt idx="1550">
                  <c:v>1.8452380952381</c:v>
                </c:pt>
                <c:pt idx="1551">
                  <c:v>1.84642857142857</c:v>
                </c:pt>
                <c:pt idx="1552">
                  <c:v>1.8476190476190499</c:v>
                </c:pt>
                <c:pt idx="1553">
                  <c:v>1.8488095238095199</c:v>
                </c:pt>
                <c:pt idx="1554">
                  <c:v>1.85</c:v>
                </c:pt>
                <c:pt idx="1555">
                  <c:v>1.85119047619048</c:v>
                </c:pt>
                <c:pt idx="1556">
                  <c:v>1.85238095238095</c:v>
                </c:pt>
                <c:pt idx="1557">
                  <c:v>1.85357142857143</c:v>
                </c:pt>
                <c:pt idx="1558">
                  <c:v>1.8547619047618999</c:v>
                </c:pt>
                <c:pt idx="1559">
                  <c:v>1.8559523809523799</c:v>
                </c:pt>
                <c:pt idx="1560">
                  <c:v>1.8571428571428601</c:v>
                </c:pt>
                <c:pt idx="1561">
                  <c:v>1.8583333333333301</c:v>
                </c:pt>
                <c:pt idx="1562">
                  <c:v>1.85952380952381</c:v>
                </c:pt>
                <c:pt idx="1563">
                  <c:v>1.86071428571429</c:v>
                </c:pt>
                <c:pt idx="1564">
                  <c:v>1.86190476190476</c:v>
                </c:pt>
                <c:pt idx="1565">
                  <c:v>1.8630952380952399</c:v>
                </c:pt>
                <c:pt idx="1566">
                  <c:v>1.8642857142857101</c:v>
                </c:pt>
                <c:pt idx="1567">
                  <c:v>1.8654761904761901</c:v>
                </c:pt>
                <c:pt idx="1568">
                  <c:v>1.86666666666667</c:v>
                </c:pt>
                <c:pt idx="1569">
                  <c:v>1.86785714285714</c:v>
                </c:pt>
                <c:pt idx="1570">
                  <c:v>1.86904761904762</c:v>
                </c:pt>
                <c:pt idx="1571">
                  <c:v>1.8702380952380999</c:v>
                </c:pt>
                <c:pt idx="1572">
                  <c:v>1.8714285714285701</c:v>
                </c:pt>
                <c:pt idx="1573">
                  <c:v>1.8726190476190501</c:v>
                </c:pt>
                <c:pt idx="1574">
                  <c:v>1.87380952380952</c:v>
                </c:pt>
                <c:pt idx="1575">
                  <c:v>1.875</c:v>
                </c:pt>
                <c:pt idx="1576">
                  <c:v>1.87619047619048</c:v>
                </c:pt>
                <c:pt idx="1577">
                  <c:v>1.8773809523809499</c:v>
                </c:pt>
                <c:pt idx="1578">
                  <c:v>1.8785714285714299</c:v>
                </c:pt>
                <c:pt idx="1579">
                  <c:v>1.8797619047619101</c:v>
                </c:pt>
                <c:pt idx="1580">
                  <c:v>1.88095238095238</c:v>
                </c:pt>
                <c:pt idx="1581">
                  <c:v>1.88214285714286</c:v>
                </c:pt>
                <c:pt idx="1582">
                  <c:v>1.88333333333333</c:v>
                </c:pt>
                <c:pt idx="1583">
                  <c:v>1.8845238095238099</c:v>
                </c:pt>
                <c:pt idx="1584">
                  <c:v>1.8857142857142899</c:v>
                </c:pt>
                <c:pt idx="1585">
                  <c:v>1.8869047619047601</c:v>
                </c:pt>
                <c:pt idx="1586">
                  <c:v>1.88809523809524</c:v>
                </c:pt>
                <c:pt idx="1587">
                  <c:v>1.88928571428571</c:v>
                </c:pt>
                <c:pt idx="1588">
                  <c:v>1.89047619047619</c:v>
                </c:pt>
                <c:pt idx="1589">
                  <c:v>1.8916666666666699</c:v>
                </c:pt>
                <c:pt idx="1590">
                  <c:v>1.8928571428571399</c:v>
                </c:pt>
                <c:pt idx="1591">
                  <c:v>1.8940476190476201</c:v>
                </c:pt>
                <c:pt idx="1592">
                  <c:v>1.8952380952381001</c:v>
                </c:pt>
                <c:pt idx="1593">
                  <c:v>1.89642857142857</c:v>
                </c:pt>
                <c:pt idx="1594">
                  <c:v>1.89761904761905</c:v>
                </c:pt>
                <c:pt idx="1595">
                  <c:v>1.89880952380952</c:v>
                </c:pt>
                <c:pt idx="1596">
                  <c:v>1.9</c:v>
                </c:pt>
                <c:pt idx="1597">
                  <c:v>1.9011904761904801</c:v>
                </c:pt>
                <c:pt idx="1598">
                  <c:v>1.9023809523809501</c:v>
                </c:pt>
                <c:pt idx="1599">
                  <c:v>1.90357142857143</c:v>
                </c:pt>
                <c:pt idx="1600">
                  <c:v>1.9047619047619</c:v>
                </c:pt>
                <c:pt idx="1601">
                  <c:v>1.90595238095238</c:v>
                </c:pt>
                <c:pt idx="1602">
                  <c:v>1.9071428571428599</c:v>
                </c:pt>
                <c:pt idx="1603">
                  <c:v>1.9083333333333301</c:v>
                </c:pt>
                <c:pt idx="1604">
                  <c:v>1.9095238095238101</c:v>
                </c:pt>
                <c:pt idx="1605">
                  <c:v>1.91071428571429</c:v>
                </c:pt>
                <c:pt idx="1606">
                  <c:v>1.91190476190476</c:v>
                </c:pt>
                <c:pt idx="1607">
                  <c:v>1.91309523809524</c:v>
                </c:pt>
                <c:pt idx="1608">
                  <c:v>1.9142857142857099</c:v>
                </c:pt>
                <c:pt idx="1609">
                  <c:v>1.9154761904761901</c:v>
                </c:pt>
                <c:pt idx="1610">
                  <c:v>1.9166666666666701</c:v>
                </c:pt>
                <c:pt idx="1611">
                  <c:v>1.91785714285714</c:v>
                </c:pt>
                <c:pt idx="1612">
                  <c:v>1.91904761904762</c:v>
                </c:pt>
                <c:pt idx="1613">
                  <c:v>1.9202380952381</c:v>
                </c:pt>
                <c:pt idx="1614">
                  <c:v>1.9214285714285699</c:v>
                </c:pt>
                <c:pt idx="1615">
                  <c:v>1.9226190476190499</c:v>
                </c:pt>
                <c:pt idx="1616">
                  <c:v>1.9238095238095201</c:v>
                </c:pt>
                <c:pt idx="1617">
                  <c:v>1.925</c:v>
                </c:pt>
                <c:pt idx="1618">
                  <c:v>1.92619047619048</c:v>
                </c:pt>
                <c:pt idx="1619">
                  <c:v>1.92738095238095</c:v>
                </c:pt>
                <c:pt idx="1620">
                  <c:v>1.9285714285714299</c:v>
                </c:pt>
                <c:pt idx="1621">
                  <c:v>1.9297619047619099</c:v>
                </c:pt>
                <c:pt idx="1622">
                  <c:v>1.9309523809523801</c:v>
                </c:pt>
                <c:pt idx="1623">
                  <c:v>1.93214285714286</c:v>
                </c:pt>
                <c:pt idx="1624">
                  <c:v>1.93333333333333</c:v>
                </c:pt>
                <c:pt idx="1625">
                  <c:v>1.93452380952381</c:v>
                </c:pt>
                <c:pt idx="1626">
                  <c:v>1.9357142857142899</c:v>
                </c:pt>
                <c:pt idx="1627">
                  <c:v>1.9369047619047599</c:v>
                </c:pt>
                <c:pt idx="1628">
                  <c:v>1.9380952380952401</c:v>
                </c:pt>
                <c:pt idx="1629">
                  <c:v>1.9392857142857101</c:v>
                </c:pt>
                <c:pt idx="1630">
                  <c:v>1.94047619047619</c:v>
                </c:pt>
                <c:pt idx="1631">
                  <c:v>1.94166666666667</c:v>
                </c:pt>
                <c:pt idx="1632">
                  <c:v>1.94285714285714</c:v>
                </c:pt>
                <c:pt idx="1633">
                  <c:v>1.9440476190476199</c:v>
                </c:pt>
                <c:pt idx="1634">
                  <c:v>1.9452380952381001</c:v>
                </c:pt>
                <c:pt idx="1635">
                  <c:v>1.9464285714285701</c:v>
                </c:pt>
                <c:pt idx="1636">
                  <c:v>1.94761904761905</c:v>
                </c:pt>
                <c:pt idx="1637">
                  <c:v>1.94880952380952</c:v>
                </c:pt>
                <c:pt idx="1638">
                  <c:v>1.95</c:v>
                </c:pt>
                <c:pt idx="1639">
                  <c:v>1.9511904761904799</c:v>
                </c:pt>
                <c:pt idx="1640">
                  <c:v>1.9523809523809501</c:v>
                </c:pt>
                <c:pt idx="1641">
                  <c:v>1.9535714285714301</c:v>
                </c:pt>
                <c:pt idx="1642">
                  <c:v>1.95476190476191</c:v>
                </c:pt>
                <c:pt idx="1643">
                  <c:v>1.95595238095238</c:v>
                </c:pt>
                <c:pt idx="1644">
                  <c:v>1.95714285714286</c:v>
                </c:pt>
                <c:pt idx="1645">
                  <c:v>1.9583333333333299</c:v>
                </c:pt>
                <c:pt idx="1646">
                  <c:v>1.9595238095238099</c:v>
                </c:pt>
                <c:pt idx="1647">
                  <c:v>1.9607142857142901</c:v>
                </c:pt>
                <c:pt idx="1648">
                  <c:v>1.96190476190476</c:v>
                </c:pt>
                <c:pt idx="1649">
                  <c:v>1.96309523809524</c:v>
                </c:pt>
                <c:pt idx="1650">
                  <c:v>1.96428571428571</c:v>
                </c:pt>
                <c:pt idx="1651">
                  <c:v>1.9654761904761899</c:v>
                </c:pt>
                <c:pt idx="1652">
                  <c:v>1.9666666666666699</c:v>
                </c:pt>
                <c:pt idx="1653">
                  <c:v>1.9678571428571401</c:v>
                </c:pt>
                <c:pt idx="1654">
                  <c:v>1.96904761904762</c:v>
                </c:pt>
                <c:pt idx="1655">
                  <c:v>1.9702380952381</c:v>
                </c:pt>
                <c:pt idx="1656">
                  <c:v>1.97142857142857</c:v>
                </c:pt>
                <c:pt idx="1657">
                  <c:v>1.9726190476190499</c:v>
                </c:pt>
                <c:pt idx="1658">
                  <c:v>1.9738095238095199</c:v>
                </c:pt>
                <c:pt idx="1659">
                  <c:v>1.9750000000000001</c:v>
                </c:pt>
                <c:pt idx="1660">
                  <c:v>1.97619047619048</c:v>
                </c:pt>
                <c:pt idx="1661">
                  <c:v>1.97738095238095</c:v>
                </c:pt>
                <c:pt idx="1662">
                  <c:v>1.97857142857143</c:v>
                </c:pt>
                <c:pt idx="1663">
                  <c:v>1.9797619047619099</c:v>
                </c:pt>
                <c:pt idx="1664">
                  <c:v>1.9809523809523799</c:v>
                </c:pt>
                <c:pt idx="1665">
                  <c:v>1.9821428571428601</c:v>
                </c:pt>
                <c:pt idx="1666">
                  <c:v>1.9833333333333301</c:v>
                </c:pt>
                <c:pt idx="1667">
                  <c:v>1.98452380952381</c:v>
                </c:pt>
                <c:pt idx="1668">
                  <c:v>1.98571428571429</c:v>
                </c:pt>
                <c:pt idx="1669">
                  <c:v>1.98690476190476</c:v>
                </c:pt>
                <c:pt idx="1670">
                  <c:v>1.9880952380952399</c:v>
                </c:pt>
                <c:pt idx="1671">
                  <c:v>1.9892857142857101</c:v>
                </c:pt>
                <c:pt idx="1672">
                  <c:v>1.9904761904761901</c:v>
                </c:pt>
                <c:pt idx="1673">
                  <c:v>1.99166666666667</c:v>
                </c:pt>
                <c:pt idx="1674">
                  <c:v>1.99285714285714</c:v>
                </c:pt>
                <c:pt idx="1675">
                  <c:v>1.99404761904762</c:v>
                </c:pt>
                <c:pt idx="1676">
                  <c:v>1.9952380952380999</c:v>
                </c:pt>
                <c:pt idx="1677">
                  <c:v>1.9964285714285701</c:v>
                </c:pt>
                <c:pt idx="1678">
                  <c:v>1.9976190476190501</c:v>
                </c:pt>
                <c:pt idx="1679">
                  <c:v>1.99880952380952</c:v>
                </c:pt>
                <c:pt idx="1680">
                  <c:v>2</c:v>
                </c:pt>
                <c:pt idx="1681">
                  <c:v>2.0011904761904802</c:v>
                </c:pt>
                <c:pt idx="1682">
                  <c:v>2.0023809523809502</c:v>
                </c:pt>
                <c:pt idx="1683">
                  <c:v>2.0035714285714299</c:v>
                </c:pt>
                <c:pt idx="1684">
                  <c:v>2.0047619047618999</c:v>
                </c:pt>
                <c:pt idx="1685">
                  <c:v>2.00595238095238</c:v>
                </c:pt>
                <c:pt idx="1686">
                  <c:v>2.0071428571428598</c:v>
                </c:pt>
                <c:pt idx="1687">
                  <c:v>2.0083333333333302</c:v>
                </c:pt>
                <c:pt idx="1688">
                  <c:v>2.0095238095238099</c:v>
                </c:pt>
                <c:pt idx="1689">
                  <c:v>2.0107142857142901</c:v>
                </c:pt>
                <c:pt idx="1690">
                  <c:v>2.0119047619047601</c:v>
                </c:pt>
                <c:pt idx="1691">
                  <c:v>2.0130952380952398</c:v>
                </c:pt>
                <c:pt idx="1692">
                  <c:v>2.0142857142857098</c:v>
                </c:pt>
                <c:pt idx="1693">
                  <c:v>2.01547619047619</c:v>
                </c:pt>
                <c:pt idx="1694">
                  <c:v>2.0166666666666702</c:v>
                </c:pt>
                <c:pt idx="1695">
                  <c:v>2.0178571428571401</c:v>
                </c:pt>
                <c:pt idx="1696">
                  <c:v>2.0190476190476199</c:v>
                </c:pt>
                <c:pt idx="1697">
                  <c:v>2.0202380952381001</c:v>
                </c:pt>
                <c:pt idx="1698">
                  <c:v>2.02142857142857</c:v>
                </c:pt>
                <c:pt idx="1699">
                  <c:v>2.0226190476190502</c:v>
                </c:pt>
                <c:pt idx="1700">
                  <c:v>2.0238095238095202</c:v>
                </c:pt>
                <c:pt idx="1701">
                  <c:v>2.0249999999999999</c:v>
                </c:pt>
                <c:pt idx="1702">
                  <c:v>2.0261904761904801</c:v>
                </c:pt>
                <c:pt idx="1703">
                  <c:v>2.0273809523809501</c:v>
                </c:pt>
                <c:pt idx="1704">
                  <c:v>2.0285714285714298</c:v>
                </c:pt>
                <c:pt idx="1705">
                  <c:v>2.0297619047619002</c:v>
                </c:pt>
                <c:pt idx="1706">
                  <c:v>2.03095238095238</c:v>
                </c:pt>
                <c:pt idx="1707">
                  <c:v>2.0321428571428601</c:v>
                </c:pt>
                <c:pt idx="1708">
                  <c:v>2.0333333333333301</c:v>
                </c:pt>
                <c:pt idx="1709">
                  <c:v>2.0345238095238098</c:v>
                </c:pt>
                <c:pt idx="1710">
                  <c:v>2.03571428571429</c:v>
                </c:pt>
                <c:pt idx="1711">
                  <c:v>2.03690476190476</c:v>
                </c:pt>
                <c:pt idx="1712">
                  <c:v>2.0380952380952402</c:v>
                </c:pt>
                <c:pt idx="1713">
                  <c:v>2.0392857142857101</c:v>
                </c:pt>
                <c:pt idx="1714">
                  <c:v>2.0404761904761899</c:v>
                </c:pt>
                <c:pt idx="1715">
                  <c:v>2.0416666666666701</c:v>
                </c:pt>
                <c:pt idx="1716">
                  <c:v>2.04285714285714</c:v>
                </c:pt>
                <c:pt idx="1717">
                  <c:v>2.0440476190476198</c:v>
                </c:pt>
                <c:pt idx="1718">
                  <c:v>2.0452380952381</c:v>
                </c:pt>
                <c:pt idx="1719">
                  <c:v>2.0464285714285699</c:v>
                </c:pt>
                <c:pt idx="1720">
                  <c:v>2.0476190476190501</c:v>
                </c:pt>
                <c:pt idx="1721">
                  <c:v>2.0488095238095201</c:v>
                </c:pt>
                <c:pt idx="1722">
                  <c:v>2.0499999999999998</c:v>
                </c:pt>
                <c:pt idx="1723">
                  <c:v>2.05119047619048</c:v>
                </c:pt>
                <c:pt idx="1724">
                  <c:v>2.05238095238095</c:v>
                </c:pt>
                <c:pt idx="1725">
                  <c:v>2.0535714285714302</c:v>
                </c:pt>
                <c:pt idx="1726">
                  <c:v>2.0547619047619001</c:v>
                </c:pt>
                <c:pt idx="1727">
                  <c:v>2.0559523809523799</c:v>
                </c:pt>
                <c:pt idx="1728">
                  <c:v>2.05714285714286</c:v>
                </c:pt>
                <c:pt idx="1729">
                  <c:v>2.05833333333333</c:v>
                </c:pt>
                <c:pt idx="1730">
                  <c:v>2.0595238095238102</c:v>
                </c:pt>
                <c:pt idx="1731">
                  <c:v>2.0607142857142899</c:v>
                </c:pt>
                <c:pt idx="1732">
                  <c:v>2.0619047619047599</c:v>
                </c:pt>
                <c:pt idx="1733">
                  <c:v>2.0630952380952401</c:v>
                </c:pt>
                <c:pt idx="1734">
                  <c:v>2.0642857142857101</c:v>
                </c:pt>
                <c:pt idx="1735">
                  <c:v>2.0654761904761898</c:v>
                </c:pt>
                <c:pt idx="1736">
                  <c:v>2.06666666666667</c:v>
                </c:pt>
                <c:pt idx="1737">
                  <c:v>2.06785714285714</c:v>
                </c:pt>
                <c:pt idx="1738">
                  <c:v>2.0690476190476201</c:v>
                </c:pt>
                <c:pt idx="1739">
                  <c:v>2.0702380952380999</c:v>
                </c:pt>
                <c:pt idx="1740">
                  <c:v>2.0714285714285698</c:v>
                </c:pt>
                <c:pt idx="1741">
                  <c:v>2.07261904761905</c:v>
                </c:pt>
                <c:pt idx="1742">
                  <c:v>2.07380952380952</c:v>
                </c:pt>
                <c:pt idx="1743">
                  <c:v>2.0750000000000002</c:v>
                </c:pt>
                <c:pt idx="1744">
                  <c:v>2.0761904761904799</c:v>
                </c:pt>
                <c:pt idx="1745">
                  <c:v>2.0773809523809499</c:v>
                </c:pt>
                <c:pt idx="1746">
                  <c:v>2.0785714285714301</c:v>
                </c:pt>
                <c:pt idx="1747">
                  <c:v>2.0797619047619098</c:v>
                </c:pt>
                <c:pt idx="1748">
                  <c:v>2.0809523809523802</c:v>
                </c:pt>
                <c:pt idx="1749">
                  <c:v>2.08214285714286</c:v>
                </c:pt>
                <c:pt idx="1750">
                  <c:v>2.0833333333333299</c:v>
                </c:pt>
                <c:pt idx="1751">
                  <c:v>2.0845238095238101</c:v>
                </c:pt>
                <c:pt idx="1752">
                  <c:v>2.0857142857142899</c:v>
                </c:pt>
                <c:pt idx="1753">
                  <c:v>2.0869047619047598</c:v>
                </c:pt>
                <c:pt idx="1754">
                  <c:v>2.08809523809524</c:v>
                </c:pt>
                <c:pt idx="1755">
                  <c:v>2.08928571428571</c:v>
                </c:pt>
                <c:pt idx="1756">
                  <c:v>2.0904761904761902</c:v>
                </c:pt>
                <c:pt idx="1757">
                  <c:v>2.0916666666666699</c:v>
                </c:pt>
                <c:pt idx="1758">
                  <c:v>2.0928571428571399</c:v>
                </c:pt>
                <c:pt idx="1759">
                  <c:v>2.09404761904762</c:v>
                </c:pt>
                <c:pt idx="1760">
                  <c:v>2.0952380952380998</c:v>
                </c:pt>
                <c:pt idx="1761">
                  <c:v>2.0964285714285702</c:v>
                </c:pt>
                <c:pt idx="1762">
                  <c:v>2.0976190476190499</c:v>
                </c:pt>
                <c:pt idx="1763">
                  <c:v>2.0988095238095199</c:v>
                </c:pt>
                <c:pt idx="1764">
                  <c:v>2.1</c:v>
                </c:pt>
                <c:pt idx="1765">
                  <c:v>2.1011904761904798</c:v>
                </c:pt>
                <c:pt idx="1766">
                  <c:v>2.1023809523809498</c:v>
                </c:pt>
                <c:pt idx="1767">
                  <c:v>2.10357142857143</c:v>
                </c:pt>
                <c:pt idx="1768">
                  <c:v>2.1047619047619102</c:v>
                </c:pt>
                <c:pt idx="1769">
                  <c:v>2.1059523809523801</c:v>
                </c:pt>
                <c:pt idx="1770">
                  <c:v>2.1071428571428599</c:v>
                </c:pt>
                <c:pt idx="1771">
                  <c:v>2.1083333333333298</c:v>
                </c:pt>
                <c:pt idx="1772">
                  <c:v>2.10952380952381</c:v>
                </c:pt>
                <c:pt idx="1773">
                  <c:v>2.1107142857142902</c:v>
                </c:pt>
                <c:pt idx="1774">
                  <c:v>2.1119047619047602</c:v>
                </c:pt>
                <c:pt idx="1775">
                  <c:v>2.1130952380952399</c:v>
                </c:pt>
                <c:pt idx="1776">
                  <c:v>2.1142857142857099</c:v>
                </c:pt>
                <c:pt idx="1777">
                  <c:v>2.1154761904761901</c:v>
                </c:pt>
                <c:pt idx="1778">
                  <c:v>2.1166666666666698</c:v>
                </c:pt>
                <c:pt idx="1779">
                  <c:v>2.1178571428571402</c:v>
                </c:pt>
                <c:pt idx="1780">
                  <c:v>2.11904761904762</c:v>
                </c:pt>
                <c:pt idx="1781">
                  <c:v>2.1202380952381001</c:v>
                </c:pt>
                <c:pt idx="1782">
                  <c:v>2.1214285714285701</c:v>
                </c:pt>
                <c:pt idx="1783">
                  <c:v>2.1226190476190498</c:v>
                </c:pt>
                <c:pt idx="1784">
                  <c:v>2.1238095238095198</c:v>
                </c:pt>
                <c:pt idx="1785">
                  <c:v>2.125</c:v>
                </c:pt>
                <c:pt idx="1786">
                  <c:v>2.1261904761904802</c:v>
                </c:pt>
                <c:pt idx="1787">
                  <c:v>2.1273809523809502</c:v>
                </c:pt>
                <c:pt idx="1788">
                  <c:v>2.1285714285714299</c:v>
                </c:pt>
                <c:pt idx="1789">
                  <c:v>2.1297619047618999</c:v>
                </c:pt>
                <c:pt idx="1790">
                  <c:v>2.13095238095238</c:v>
                </c:pt>
                <c:pt idx="1791">
                  <c:v>2.1321428571428598</c:v>
                </c:pt>
                <c:pt idx="1792">
                  <c:v>2.1333333333333302</c:v>
                </c:pt>
                <c:pt idx="1793">
                  <c:v>2.1345238095238099</c:v>
                </c:pt>
                <c:pt idx="1794">
                  <c:v>2.1357142857142901</c:v>
                </c:pt>
                <c:pt idx="1795">
                  <c:v>2.1369047619047601</c:v>
                </c:pt>
                <c:pt idx="1796">
                  <c:v>2.1380952380952398</c:v>
                </c:pt>
                <c:pt idx="1797">
                  <c:v>2.1392857142857098</c:v>
                </c:pt>
                <c:pt idx="1798">
                  <c:v>2.14047619047619</c:v>
                </c:pt>
                <c:pt idx="1799">
                  <c:v>2.1416666666666702</c:v>
                </c:pt>
                <c:pt idx="1800">
                  <c:v>2.1428571428571401</c:v>
                </c:pt>
                <c:pt idx="1801">
                  <c:v>2.1440476190476199</c:v>
                </c:pt>
                <c:pt idx="1802">
                  <c:v>2.1452380952381001</c:v>
                </c:pt>
                <c:pt idx="1803">
                  <c:v>2.14642857142857</c:v>
                </c:pt>
                <c:pt idx="1804">
                  <c:v>2.1476190476190502</c:v>
                </c:pt>
                <c:pt idx="1805">
                  <c:v>2.1488095238095202</c:v>
                </c:pt>
                <c:pt idx="1806">
                  <c:v>2.15</c:v>
                </c:pt>
                <c:pt idx="1807">
                  <c:v>2.1511904761904801</c:v>
                </c:pt>
                <c:pt idx="1808">
                  <c:v>2.1523809523809501</c:v>
                </c:pt>
                <c:pt idx="1809">
                  <c:v>2.1535714285714298</c:v>
                </c:pt>
                <c:pt idx="1810">
                  <c:v>2.1547619047619002</c:v>
                </c:pt>
                <c:pt idx="1811">
                  <c:v>2.15595238095238</c:v>
                </c:pt>
                <c:pt idx="1812">
                  <c:v>2.1571428571428601</c:v>
                </c:pt>
                <c:pt idx="1813">
                  <c:v>2.1583333333333301</c:v>
                </c:pt>
                <c:pt idx="1814">
                  <c:v>2.1595238095238098</c:v>
                </c:pt>
                <c:pt idx="1815">
                  <c:v>2.16071428571429</c:v>
                </c:pt>
                <c:pt idx="1816">
                  <c:v>2.16190476190476</c:v>
                </c:pt>
                <c:pt idx="1817">
                  <c:v>2.1630952380952402</c:v>
                </c:pt>
                <c:pt idx="1818">
                  <c:v>2.1642857142857101</c:v>
                </c:pt>
                <c:pt idx="1819">
                  <c:v>2.1654761904761899</c:v>
                </c:pt>
                <c:pt idx="1820">
                  <c:v>2.1666666666666701</c:v>
                </c:pt>
                <c:pt idx="1821">
                  <c:v>2.16785714285714</c:v>
                </c:pt>
                <c:pt idx="1822">
                  <c:v>2.1690476190476198</c:v>
                </c:pt>
                <c:pt idx="1823">
                  <c:v>2.1702380952381</c:v>
                </c:pt>
                <c:pt idx="1824">
                  <c:v>2.1714285714285699</c:v>
                </c:pt>
                <c:pt idx="1825">
                  <c:v>2.1726190476190501</c:v>
                </c:pt>
                <c:pt idx="1826">
                  <c:v>2.1738095238095201</c:v>
                </c:pt>
                <c:pt idx="1827">
                  <c:v>2.1749999999999998</c:v>
                </c:pt>
                <c:pt idx="1828">
                  <c:v>2.17619047619048</c:v>
                </c:pt>
                <c:pt idx="1829">
                  <c:v>2.17738095238095</c:v>
                </c:pt>
                <c:pt idx="1830">
                  <c:v>2.1785714285714302</c:v>
                </c:pt>
                <c:pt idx="1831">
                  <c:v>2.1797619047619001</c:v>
                </c:pt>
                <c:pt idx="1832">
                  <c:v>2.1809523809523799</c:v>
                </c:pt>
                <c:pt idx="1833">
                  <c:v>2.18214285714286</c:v>
                </c:pt>
                <c:pt idx="1834">
                  <c:v>2.18333333333333</c:v>
                </c:pt>
                <c:pt idx="1835">
                  <c:v>2.1845238095238102</c:v>
                </c:pt>
                <c:pt idx="1836">
                  <c:v>2.1857142857142899</c:v>
                </c:pt>
                <c:pt idx="1837">
                  <c:v>2.1869047619047599</c:v>
                </c:pt>
                <c:pt idx="1838">
                  <c:v>2.1880952380952401</c:v>
                </c:pt>
                <c:pt idx="1839">
                  <c:v>2.1892857142857101</c:v>
                </c:pt>
                <c:pt idx="1840">
                  <c:v>2.1904761904761898</c:v>
                </c:pt>
                <c:pt idx="1841">
                  <c:v>2.19166666666667</c:v>
                </c:pt>
                <c:pt idx="1842">
                  <c:v>2.19285714285714</c:v>
                </c:pt>
                <c:pt idx="1843">
                  <c:v>2.1940476190476201</c:v>
                </c:pt>
                <c:pt idx="1844">
                  <c:v>2.1952380952380999</c:v>
                </c:pt>
                <c:pt idx="1845">
                  <c:v>2.1964285714285698</c:v>
                </c:pt>
                <c:pt idx="1846">
                  <c:v>2.19761904761905</c:v>
                </c:pt>
                <c:pt idx="1847">
                  <c:v>2.19880952380952</c:v>
                </c:pt>
                <c:pt idx="1848">
                  <c:v>2.2000000000000002</c:v>
                </c:pt>
                <c:pt idx="1849">
                  <c:v>2.2011904761904799</c:v>
                </c:pt>
                <c:pt idx="1850">
                  <c:v>2.2023809523809499</c:v>
                </c:pt>
                <c:pt idx="1851">
                  <c:v>2.2035714285714301</c:v>
                </c:pt>
                <c:pt idx="1852">
                  <c:v>2.2047619047619098</c:v>
                </c:pt>
                <c:pt idx="1853">
                  <c:v>2.2059523809523802</c:v>
                </c:pt>
                <c:pt idx="1854">
                  <c:v>2.20714285714286</c:v>
                </c:pt>
                <c:pt idx="1855">
                  <c:v>2.2083333333333299</c:v>
                </c:pt>
                <c:pt idx="1856">
                  <c:v>2.2095238095238101</c:v>
                </c:pt>
                <c:pt idx="1857">
                  <c:v>2.2107142857142899</c:v>
                </c:pt>
                <c:pt idx="1858">
                  <c:v>2.2119047619047598</c:v>
                </c:pt>
                <c:pt idx="1859">
                  <c:v>2.21309523809524</c:v>
                </c:pt>
                <c:pt idx="1860">
                  <c:v>2.21428571428571</c:v>
                </c:pt>
                <c:pt idx="1861">
                  <c:v>2.2154761904761902</c:v>
                </c:pt>
                <c:pt idx="1862">
                  <c:v>2.2166666666666699</c:v>
                </c:pt>
                <c:pt idx="1863">
                  <c:v>2.2178571428571399</c:v>
                </c:pt>
                <c:pt idx="1864">
                  <c:v>2.21904761904762</c:v>
                </c:pt>
                <c:pt idx="1865">
                  <c:v>2.2202380952380998</c:v>
                </c:pt>
                <c:pt idx="1866">
                  <c:v>2.2214285714285702</c:v>
                </c:pt>
                <c:pt idx="1867">
                  <c:v>2.2226190476190499</c:v>
                </c:pt>
                <c:pt idx="1868">
                  <c:v>2.2238095238095199</c:v>
                </c:pt>
                <c:pt idx="1869">
                  <c:v>2.2250000000000001</c:v>
                </c:pt>
                <c:pt idx="1870">
                  <c:v>2.2261904761904798</c:v>
                </c:pt>
                <c:pt idx="1871">
                  <c:v>2.2273809523809498</c:v>
                </c:pt>
                <c:pt idx="1872">
                  <c:v>2.22857142857143</c:v>
                </c:pt>
                <c:pt idx="1873">
                  <c:v>2.2297619047619102</c:v>
                </c:pt>
                <c:pt idx="1874">
                  <c:v>2.2309523809523801</c:v>
                </c:pt>
                <c:pt idx="1875">
                  <c:v>2.2321428571428599</c:v>
                </c:pt>
                <c:pt idx="1876">
                  <c:v>2.2333333333333298</c:v>
                </c:pt>
                <c:pt idx="1877">
                  <c:v>2.23452380952381</c:v>
                </c:pt>
                <c:pt idx="1878">
                  <c:v>2.2357142857142902</c:v>
                </c:pt>
                <c:pt idx="1879">
                  <c:v>2.2369047619047602</c:v>
                </c:pt>
                <c:pt idx="1880">
                  <c:v>2.2380952380952399</c:v>
                </c:pt>
                <c:pt idx="1881">
                  <c:v>2.2392857142857099</c:v>
                </c:pt>
                <c:pt idx="1882">
                  <c:v>2.2404761904761901</c:v>
                </c:pt>
                <c:pt idx="1883">
                  <c:v>2.2416666666666698</c:v>
                </c:pt>
                <c:pt idx="1884">
                  <c:v>2.2428571428571402</c:v>
                </c:pt>
                <c:pt idx="1885">
                  <c:v>2.24404761904762</c:v>
                </c:pt>
                <c:pt idx="1886">
                  <c:v>2.2452380952381001</c:v>
                </c:pt>
                <c:pt idx="1887">
                  <c:v>2.2464285714285701</c:v>
                </c:pt>
                <c:pt idx="1888">
                  <c:v>2.2476190476190498</c:v>
                </c:pt>
                <c:pt idx="1889">
                  <c:v>2.2488095238095198</c:v>
                </c:pt>
                <c:pt idx="1890">
                  <c:v>2.25</c:v>
                </c:pt>
                <c:pt idx="1891">
                  <c:v>2.2511904761904802</c:v>
                </c:pt>
                <c:pt idx="1892">
                  <c:v>2.2523809523809502</c:v>
                </c:pt>
                <c:pt idx="1893">
                  <c:v>2.2535714285714299</c:v>
                </c:pt>
                <c:pt idx="1894">
                  <c:v>2.2547619047618999</c:v>
                </c:pt>
                <c:pt idx="1895">
                  <c:v>2.25595238095238</c:v>
                </c:pt>
                <c:pt idx="1896">
                  <c:v>2.2571428571428598</c:v>
                </c:pt>
                <c:pt idx="1897">
                  <c:v>2.2583333333333302</c:v>
                </c:pt>
                <c:pt idx="1898">
                  <c:v>2.2595238095238099</c:v>
                </c:pt>
                <c:pt idx="1899">
                  <c:v>2.2607142857142901</c:v>
                </c:pt>
                <c:pt idx="1900">
                  <c:v>2.2619047619047601</c:v>
                </c:pt>
                <c:pt idx="1901">
                  <c:v>2.2630952380952398</c:v>
                </c:pt>
                <c:pt idx="1902">
                  <c:v>2.2642857142857098</c:v>
                </c:pt>
                <c:pt idx="1903">
                  <c:v>2.26547619047619</c:v>
                </c:pt>
                <c:pt idx="1904">
                  <c:v>2.2666666666666702</c:v>
                </c:pt>
                <c:pt idx="1905">
                  <c:v>2.2678571428571401</c:v>
                </c:pt>
                <c:pt idx="1906">
                  <c:v>2.2690476190476199</c:v>
                </c:pt>
                <c:pt idx="1907">
                  <c:v>2.2702380952381001</c:v>
                </c:pt>
                <c:pt idx="1908">
                  <c:v>2.27142857142857</c:v>
                </c:pt>
                <c:pt idx="1909">
                  <c:v>2.2726190476190502</c:v>
                </c:pt>
                <c:pt idx="1910">
                  <c:v>2.2738095238095202</c:v>
                </c:pt>
                <c:pt idx="1911">
                  <c:v>2.2749999999999999</c:v>
                </c:pt>
                <c:pt idx="1912">
                  <c:v>2.2761904761904801</c:v>
                </c:pt>
                <c:pt idx="1913">
                  <c:v>2.2773809523809501</c:v>
                </c:pt>
                <c:pt idx="1914">
                  <c:v>2.2785714285714298</c:v>
                </c:pt>
                <c:pt idx="1915">
                  <c:v>2.2797619047619002</c:v>
                </c:pt>
                <c:pt idx="1916">
                  <c:v>2.28095238095238</c:v>
                </c:pt>
                <c:pt idx="1917">
                  <c:v>2.2821428571428601</c:v>
                </c:pt>
                <c:pt idx="1918">
                  <c:v>2.2833333333333301</c:v>
                </c:pt>
                <c:pt idx="1919">
                  <c:v>2.2845238095238098</c:v>
                </c:pt>
                <c:pt idx="1920">
                  <c:v>2.28571428571429</c:v>
                </c:pt>
                <c:pt idx="1921">
                  <c:v>2.28690476190476</c:v>
                </c:pt>
                <c:pt idx="1922">
                  <c:v>2.2880952380952402</c:v>
                </c:pt>
                <c:pt idx="1923">
                  <c:v>2.2892857142857101</c:v>
                </c:pt>
                <c:pt idx="1924">
                  <c:v>2.2904761904761899</c:v>
                </c:pt>
                <c:pt idx="1925">
                  <c:v>2.2916666666666701</c:v>
                </c:pt>
                <c:pt idx="1926">
                  <c:v>2.29285714285714</c:v>
                </c:pt>
                <c:pt idx="1927">
                  <c:v>2.2940476190476198</c:v>
                </c:pt>
                <c:pt idx="1928">
                  <c:v>2.2952380952381</c:v>
                </c:pt>
                <c:pt idx="1929">
                  <c:v>2.2964285714285699</c:v>
                </c:pt>
                <c:pt idx="1930">
                  <c:v>2.2976190476190501</c:v>
                </c:pt>
                <c:pt idx="1931">
                  <c:v>2.2988095238095201</c:v>
                </c:pt>
                <c:pt idx="1932">
                  <c:v>2.2999999999999998</c:v>
                </c:pt>
                <c:pt idx="1933">
                  <c:v>2.30119047619048</c:v>
                </c:pt>
                <c:pt idx="1934">
                  <c:v>2.30238095238095</c:v>
                </c:pt>
                <c:pt idx="1935">
                  <c:v>2.3035714285714302</c:v>
                </c:pt>
                <c:pt idx="1936">
                  <c:v>2.3047619047619099</c:v>
                </c:pt>
                <c:pt idx="1937">
                  <c:v>2.3059523809523799</c:v>
                </c:pt>
                <c:pt idx="1938">
                  <c:v>2.30714285714286</c:v>
                </c:pt>
                <c:pt idx="1939">
                  <c:v>2.30833333333333</c:v>
                </c:pt>
                <c:pt idx="1940">
                  <c:v>2.3095238095238102</c:v>
                </c:pt>
                <c:pt idx="1941">
                  <c:v>2.3107142857142899</c:v>
                </c:pt>
                <c:pt idx="1942">
                  <c:v>2.3119047619047599</c:v>
                </c:pt>
                <c:pt idx="1943">
                  <c:v>2.3130952380952401</c:v>
                </c:pt>
                <c:pt idx="1944">
                  <c:v>2.3142857142857101</c:v>
                </c:pt>
                <c:pt idx="1945">
                  <c:v>2.3154761904761898</c:v>
                </c:pt>
                <c:pt idx="1946">
                  <c:v>2.31666666666667</c:v>
                </c:pt>
                <c:pt idx="1947">
                  <c:v>2.31785714285714</c:v>
                </c:pt>
                <c:pt idx="1948">
                  <c:v>2.3190476190476201</c:v>
                </c:pt>
                <c:pt idx="1949">
                  <c:v>2.3202380952380999</c:v>
                </c:pt>
                <c:pt idx="1950">
                  <c:v>2.3214285714285698</c:v>
                </c:pt>
                <c:pt idx="1951">
                  <c:v>2.32261904761905</c:v>
                </c:pt>
                <c:pt idx="1952">
                  <c:v>2.32380952380952</c:v>
                </c:pt>
                <c:pt idx="1953">
                  <c:v>2.3250000000000002</c:v>
                </c:pt>
                <c:pt idx="1954">
                  <c:v>2.3261904761904799</c:v>
                </c:pt>
                <c:pt idx="1955">
                  <c:v>2.3273809523809499</c:v>
                </c:pt>
                <c:pt idx="1956">
                  <c:v>2.3285714285714301</c:v>
                </c:pt>
                <c:pt idx="1957">
                  <c:v>2.3297619047619098</c:v>
                </c:pt>
                <c:pt idx="1958">
                  <c:v>2.3309523809523802</c:v>
                </c:pt>
                <c:pt idx="1959">
                  <c:v>2.33214285714286</c:v>
                </c:pt>
                <c:pt idx="1960">
                  <c:v>2.3333333333333299</c:v>
                </c:pt>
                <c:pt idx="1961">
                  <c:v>2.3345238095238101</c:v>
                </c:pt>
                <c:pt idx="1962">
                  <c:v>2.3357142857142899</c:v>
                </c:pt>
                <c:pt idx="1963">
                  <c:v>2.3369047619047598</c:v>
                </c:pt>
                <c:pt idx="1964">
                  <c:v>2.33809523809524</c:v>
                </c:pt>
                <c:pt idx="1965">
                  <c:v>2.33928571428571</c:v>
                </c:pt>
                <c:pt idx="1966">
                  <c:v>2.3404761904761902</c:v>
                </c:pt>
                <c:pt idx="1967">
                  <c:v>2.3416666666666699</c:v>
                </c:pt>
                <c:pt idx="1968">
                  <c:v>2.3428571428571399</c:v>
                </c:pt>
                <c:pt idx="1969">
                  <c:v>2.34404761904762</c:v>
                </c:pt>
                <c:pt idx="1970">
                  <c:v>2.3452380952380998</c:v>
                </c:pt>
                <c:pt idx="1971">
                  <c:v>2.3464285714285702</c:v>
                </c:pt>
                <c:pt idx="1972">
                  <c:v>2.3476190476190499</c:v>
                </c:pt>
                <c:pt idx="1973">
                  <c:v>2.3488095238095199</c:v>
                </c:pt>
                <c:pt idx="1974">
                  <c:v>2.35</c:v>
                </c:pt>
                <c:pt idx="1975">
                  <c:v>2.3511904761904798</c:v>
                </c:pt>
                <c:pt idx="1976">
                  <c:v>2.3523809523809498</c:v>
                </c:pt>
                <c:pt idx="1977">
                  <c:v>2.35357142857143</c:v>
                </c:pt>
                <c:pt idx="1978">
                  <c:v>2.3547619047619102</c:v>
                </c:pt>
                <c:pt idx="1979">
                  <c:v>2.3559523809523801</c:v>
                </c:pt>
                <c:pt idx="1980">
                  <c:v>2.3571428571428599</c:v>
                </c:pt>
                <c:pt idx="1981">
                  <c:v>2.3583333333333298</c:v>
                </c:pt>
                <c:pt idx="1982">
                  <c:v>2.35952380952381</c:v>
                </c:pt>
                <c:pt idx="1983">
                  <c:v>2.3607142857142902</c:v>
                </c:pt>
                <c:pt idx="1984">
                  <c:v>2.3619047619047602</c:v>
                </c:pt>
                <c:pt idx="1985">
                  <c:v>2.3630952380952399</c:v>
                </c:pt>
                <c:pt idx="1986">
                  <c:v>2.3642857142857099</c:v>
                </c:pt>
                <c:pt idx="1987">
                  <c:v>2.3654761904761901</c:v>
                </c:pt>
                <c:pt idx="1988">
                  <c:v>2.3666666666666698</c:v>
                </c:pt>
                <c:pt idx="1989">
                  <c:v>2.3678571428571402</c:v>
                </c:pt>
                <c:pt idx="1990">
                  <c:v>2.36904761904762</c:v>
                </c:pt>
                <c:pt idx="1991">
                  <c:v>2.3702380952381001</c:v>
                </c:pt>
                <c:pt idx="1992">
                  <c:v>2.3714285714285701</c:v>
                </c:pt>
                <c:pt idx="1993">
                  <c:v>2.3726190476190498</c:v>
                </c:pt>
                <c:pt idx="1994">
                  <c:v>2.3738095238095198</c:v>
                </c:pt>
                <c:pt idx="1995">
                  <c:v>2.375</c:v>
                </c:pt>
                <c:pt idx="1996">
                  <c:v>2.3761904761904802</c:v>
                </c:pt>
                <c:pt idx="1997">
                  <c:v>2.3773809523809502</c:v>
                </c:pt>
                <c:pt idx="1998">
                  <c:v>2.3785714285714299</c:v>
                </c:pt>
                <c:pt idx="1999">
                  <c:v>2.3797619047618999</c:v>
                </c:pt>
                <c:pt idx="2000">
                  <c:v>2.38095238095238</c:v>
                </c:pt>
                <c:pt idx="2001">
                  <c:v>2.3821428571428598</c:v>
                </c:pt>
                <c:pt idx="2002">
                  <c:v>2.3833333333333302</c:v>
                </c:pt>
                <c:pt idx="2003">
                  <c:v>2.3845238095238099</c:v>
                </c:pt>
                <c:pt idx="2004">
                  <c:v>2.3857142857142901</c:v>
                </c:pt>
                <c:pt idx="2005">
                  <c:v>2.3869047619047601</c:v>
                </c:pt>
                <c:pt idx="2006">
                  <c:v>2.3880952380952398</c:v>
                </c:pt>
                <c:pt idx="2007">
                  <c:v>2.3892857142857098</c:v>
                </c:pt>
                <c:pt idx="2008">
                  <c:v>2.39047619047619</c:v>
                </c:pt>
                <c:pt idx="2009">
                  <c:v>2.3916666666666702</c:v>
                </c:pt>
                <c:pt idx="2010">
                  <c:v>2.3928571428571401</c:v>
                </c:pt>
                <c:pt idx="2011">
                  <c:v>2.3940476190476199</c:v>
                </c:pt>
                <c:pt idx="2012">
                  <c:v>2.3952380952381001</c:v>
                </c:pt>
                <c:pt idx="2013">
                  <c:v>2.39642857142857</c:v>
                </c:pt>
                <c:pt idx="2014">
                  <c:v>2.3976190476190502</c:v>
                </c:pt>
                <c:pt idx="2015">
                  <c:v>2.3988095238095202</c:v>
                </c:pt>
                <c:pt idx="2016">
                  <c:v>2.4</c:v>
                </c:pt>
                <c:pt idx="2017">
                  <c:v>2.4011904761904801</c:v>
                </c:pt>
                <c:pt idx="2018">
                  <c:v>2.4023809523809501</c:v>
                </c:pt>
                <c:pt idx="2019">
                  <c:v>2.4035714285714298</c:v>
                </c:pt>
                <c:pt idx="2020">
                  <c:v>2.40476190476191</c:v>
                </c:pt>
                <c:pt idx="2021">
                  <c:v>2.40595238095238</c:v>
                </c:pt>
                <c:pt idx="2022">
                  <c:v>2.4071428571428601</c:v>
                </c:pt>
                <c:pt idx="2023">
                  <c:v>2.4083333333333301</c:v>
                </c:pt>
                <c:pt idx="2024">
                  <c:v>2.4095238095238098</c:v>
                </c:pt>
                <c:pt idx="2025">
                  <c:v>2.41071428571429</c:v>
                </c:pt>
                <c:pt idx="2026">
                  <c:v>2.41190476190476</c:v>
                </c:pt>
                <c:pt idx="2027">
                  <c:v>2.4130952380952402</c:v>
                </c:pt>
                <c:pt idx="2028">
                  <c:v>2.4142857142857101</c:v>
                </c:pt>
                <c:pt idx="2029">
                  <c:v>2.4154761904761899</c:v>
                </c:pt>
                <c:pt idx="2030">
                  <c:v>2.4166666666666701</c:v>
                </c:pt>
                <c:pt idx="2031">
                  <c:v>2.41785714285714</c:v>
                </c:pt>
                <c:pt idx="2032">
                  <c:v>2.4190476190476198</c:v>
                </c:pt>
                <c:pt idx="2033">
                  <c:v>2.4202380952381</c:v>
                </c:pt>
                <c:pt idx="2034">
                  <c:v>2.4214285714285699</c:v>
                </c:pt>
                <c:pt idx="2035">
                  <c:v>2.4226190476190501</c:v>
                </c:pt>
                <c:pt idx="2036">
                  <c:v>2.4238095238095201</c:v>
                </c:pt>
                <c:pt idx="2037">
                  <c:v>2.4249999999999998</c:v>
                </c:pt>
                <c:pt idx="2038">
                  <c:v>2.42619047619048</c:v>
                </c:pt>
                <c:pt idx="2039">
                  <c:v>2.42738095238095</c:v>
                </c:pt>
                <c:pt idx="2040">
                  <c:v>2.4285714285714302</c:v>
                </c:pt>
                <c:pt idx="2041">
                  <c:v>2.4297619047619099</c:v>
                </c:pt>
                <c:pt idx="2042">
                  <c:v>2.4309523809523799</c:v>
                </c:pt>
                <c:pt idx="2043">
                  <c:v>2.43214285714286</c:v>
                </c:pt>
                <c:pt idx="2044">
                  <c:v>2.43333333333333</c:v>
                </c:pt>
                <c:pt idx="2045">
                  <c:v>2.4345238095238102</c:v>
                </c:pt>
                <c:pt idx="2046">
                  <c:v>2.4357142857142899</c:v>
                </c:pt>
                <c:pt idx="2047">
                  <c:v>2.4369047619047599</c:v>
                </c:pt>
                <c:pt idx="2048">
                  <c:v>2.4380952380952401</c:v>
                </c:pt>
                <c:pt idx="2049">
                  <c:v>2.4392857142857101</c:v>
                </c:pt>
                <c:pt idx="2050">
                  <c:v>2.4404761904761898</c:v>
                </c:pt>
                <c:pt idx="2051">
                  <c:v>2.44166666666667</c:v>
                </c:pt>
                <c:pt idx="2052">
                  <c:v>2.44285714285714</c:v>
                </c:pt>
                <c:pt idx="2053">
                  <c:v>2.4440476190476201</c:v>
                </c:pt>
                <c:pt idx="2054">
                  <c:v>2.4452380952380999</c:v>
                </c:pt>
                <c:pt idx="2055">
                  <c:v>2.4464285714285698</c:v>
                </c:pt>
                <c:pt idx="2056">
                  <c:v>2.44761904761905</c:v>
                </c:pt>
                <c:pt idx="2057">
                  <c:v>2.44880952380952</c:v>
                </c:pt>
                <c:pt idx="2058">
                  <c:v>2.4500000000000002</c:v>
                </c:pt>
                <c:pt idx="2059">
                  <c:v>2.4511904761904799</c:v>
                </c:pt>
                <c:pt idx="2060">
                  <c:v>2.4523809523809499</c:v>
                </c:pt>
                <c:pt idx="2061">
                  <c:v>2.4535714285714301</c:v>
                </c:pt>
                <c:pt idx="2062">
                  <c:v>2.4547619047619098</c:v>
                </c:pt>
                <c:pt idx="2063">
                  <c:v>2.4559523809523802</c:v>
                </c:pt>
                <c:pt idx="2064">
                  <c:v>2.45714285714286</c:v>
                </c:pt>
                <c:pt idx="2065">
                  <c:v>2.4583333333333299</c:v>
                </c:pt>
                <c:pt idx="2066">
                  <c:v>2.4595238095238101</c:v>
                </c:pt>
                <c:pt idx="2067">
                  <c:v>2.4607142857142899</c:v>
                </c:pt>
                <c:pt idx="2068">
                  <c:v>2.4619047619047598</c:v>
                </c:pt>
                <c:pt idx="2069">
                  <c:v>2.46309523809524</c:v>
                </c:pt>
                <c:pt idx="2070">
                  <c:v>2.46428571428571</c:v>
                </c:pt>
                <c:pt idx="2071">
                  <c:v>2.4654761904761902</c:v>
                </c:pt>
                <c:pt idx="2072">
                  <c:v>2.4666666666666699</c:v>
                </c:pt>
                <c:pt idx="2073">
                  <c:v>2.4678571428571399</c:v>
                </c:pt>
                <c:pt idx="2074">
                  <c:v>2.46904761904762</c:v>
                </c:pt>
                <c:pt idx="2075">
                  <c:v>2.4702380952380998</c:v>
                </c:pt>
                <c:pt idx="2076">
                  <c:v>2.4714285714285702</c:v>
                </c:pt>
                <c:pt idx="2077">
                  <c:v>2.4726190476190499</c:v>
                </c:pt>
                <c:pt idx="2078">
                  <c:v>2.4738095238095199</c:v>
                </c:pt>
                <c:pt idx="2079">
                  <c:v>2.4750000000000001</c:v>
                </c:pt>
                <c:pt idx="2080">
                  <c:v>2.4761904761904798</c:v>
                </c:pt>
                <c:pt idx="2081">
                  <c:v>2.4773809523809498</c:v>
                </c:pt>
                <c:pt idx="2082">
                  <c:v>2.47857142857143</c:v>
                </c:pt>
                <c:pt idx="2083">
                  <c:v>2.4797619047619102</c:v>
                </c:pt>
                <c:pt idx="2084">
                  <c:v>2.4809523809523801</c:v>
                </c:pt>
                <c:pt idx="2085">
                  <c:v>2.4821428571428599</c:v>
                </c:pt>
                <c:pt idx="2086">
                  <c:v>2.4833333333333298</c:v>
                </c:pt>
                <c:pt idx="2087">
                  <c:v>2.48452380952381</c:v>
                </c:pt>
                <c:pt idx="2088">
                  <c:v>2.4857142857142902</c:v>
                </c:pt>
                <c:pt idx="2089">
                  <c:v>2.4869047619047602</c:v>
                </c:pt>
                <c:pt idx="2090">
                  <c:v>2.4880952380952399</c:v>
                </c:pt>
                <c:pt idx="2091">
                  <c:v>2.4892857142857099</c:v>
                </c:pt>
                <c:pt idx="2092">
                  <c:v>2.4904761904761901</c:v>
                </c:pt>
                <c:pt idx="2093">
                  <c:v>2.4916666666666698</c:v>
                </c:pt>
                <c:pt idx="2094">
                  <c:v>2.4928571428571402</c:v>
                </c:pt>
                <c:pt idx="2095">
                  <c:v>2.49404761904762</c:v>
                </c:pt>
                <c:pt idx="2096">
                  <c:v>2.4952380952381001</c:v>
                </c:pt>
                <c:pt idx="2097">
                  <c:v>2.4964285714285701</c:v>
                </c:pt>
                <c:pt idx="2098">
                  <c:v>2.4976190476190498</c:v>
                </c:pt>
                <c:pt idx="2099">
                  <c:v>2.4988095238095198</c:v>
                </c:pt>
                <c:pt idx="2100">
                  <c:v>2.5</c:v>
                </c:pt>
                <c:pt idx="2101">
                  <c:v>2.5011904761904802</c:v>
                </c:pt>
                <c:pt idx="2102">
                  <c:v>2.5023809523809502</c:v>
                </c:pt>
                <c:pt idx="2103">
                  <c:v>2.5035714285714299</c:v>
                </c:pt>
                <c:pt idx="2104">
                  <c:v>2.5047619047619101</c:v>
                </c:pt>
                <c:pt idx="2105">
                  <c:v>2.50595238095238</c:v>
                </c:pt>
                <c:pt idx="2106">
                  <c:v>2.5071428571428598</c:v>
                </c:pt>
                <c:pt idx="2107">
                  <c:v>2.5083333333333302</c:v>
                </c:pt>
                <c:pt idx="2108">
                  <c:v>2.5095238095238099</c:v>
                </c:pt>
                <c:pt idx="2109">
                  <c:v>2.5107142857142901</c:v>
                </c:pt>
                <c:pt idx="2110">
                  <c:v>2.5119047619047601</c:v>
                </c:pt>
                <c:pt idx="2111">
                  <c:v>2.5130952380952398</c:v>
                </c:pt>
                <c:pt idx="2112">
                  <c:v>2.5142857142857098</c:v>
                </c:pt>
                <c:pt idx="2113">
                  <c:v>2.51547619047619</c:v>
                </c:pt>
                <c:pt idx="2114">
                  <c:v>2.5166666666666702</c:v>
                </c:pt>
                <c:pt idx="2115">
                  <c:v>2.5178571428571401</c:v>
                </c:pt>
                <c:pt idx="2116">
                  <c:v>2.5190476190476199</c:v>
                </c:pt>
                <c:pt idx="2117">
                  <c:v>2.5202380952381001</c:v>
                </c:pt>
                <c:pt idx="2118">
                  <c:v>2.52142857142857</c:v>
                </c:pt>
                <c:pt idx="2119">
                  <c:v>2.5226190476190502</c:v>
                </c:pt>
                <c:pt idx="2120">
                  <c:v>2.5238095238095202</c:v>
                </c:pt>
                <c:pt idx="2121">
                  <c:v>2.5249999999999999</c:v>
                </c:pt>
                <c:pt idx="2122">
                  <c:v>2.5261904761904801</c:v>
                </c:pt>
                <c:pt idx="2123">
                  <c:v>2.5273809523809501</c:v>
                </c:pt>
                <c:pt idx="2124">
                  <c:v>2.5285714285714298</c:v>
                </c:pt>
                <c:pt idx="2125">
                  <c:v>2.5297619047619002</c:v>
                </c:pt>
                <c:pt idx="2126">
                  <c:v>2.53095238095238</c:v>
                </c:pt>
                <c:pt idx="2127">
                  <c:v>2.5321428571428601</c:v>
                </c:pt>
                <c:pt idx="2128">
                  <c:v>2.5333333333333301</c:v>
                </c:pt>
                <c:pt idx="2129">
                  <c:v>2.5345238095238098</c:v>
                </c:pt>
                <c:pt idx="2130">
                  <c:v>2.53571428571429</c:v>
                </c:pt>
                <c:pt idx="2131">
                  <c:v>2.53690476190476</c:v>
                </c:pt>
                <c:pt idx="2132">
                  <c:v>2.5380952380952402</c:v>
                </c:pt>
                <c:pt idx="2133">
                  <c:v>2.5392857142857101</c:v>
                </c:pt>
                <c:pt idx="2134">
                  <c:v>2.5404761904761899</c:v>
                </c:pt>
                <c:pt idx="2135">
                  <c:v>2.5416666666666701</c:v>
                </c:pt>
                <c:pt idx="2136">
                  <c:v>2.54285714285714</c:v>
                </c:pt>
                <c:pt idx="2137">
                  <c:v>2.5440476190476198</c:v>
                </c:pt>
                <c:pt idx="2138">
                  <c:v>2.5452380952381</c:v>
                </c:pt>
                <c:pt idx="2139">
                  <c:v>2.5464285714285699</c:v>
                </c:pt>
                <c:pt idx="2140">
                  <c:v>2.5476190476190501</c:v>
                </c:pt>
                <c:pt idx="2141">
                  <c:v>2.5488095238095201</c:v>
                </c:pt>
                <c:pt idx="2142">
                  <c:v>2.5499999999999998</c:v>
                </c:pt>
                <c:pt idx="2143">
                  <c:v>2.55119047619048</c:v>
                </c:pt>
                <c:pt idx="2144">
                  <c:v>2.55238095238095</c:v>
                </c:pt>
                <c:pt idx="2145">
                  <c:v>2.5535714285714302</c:v>
                </c:pt>
                <c:pt idx="2146">
                  <c:v>2.5547619047619001</c:v>
                </c:pt>
                <c:pt idx="2147">
                  <c:v>2.5559523809523799</c:v>
                </c:pt>
                <c:pt idx="2148">
                  <c:v>2.55714285714286</c:v>
                </c:pt>
                <c:pt idx="2149">
                  <c:v>2.55833333333333</c:v>
                </c:pt>
                <c:pt idx="2150">
                  <c:v>2.5595238095238102</c:v>
                </c:pt>
                <c:pt idx="2151">
                  <c:v>2.5607142857142899</c:v>
                </c:pt>
                <c:pt idx="2152">
                  <c:v>2.5619047619047599</c:v>
                </c:pt>
                <c:pt idx="2153">
                  <c:v>2.5630952380952401</c:v>
                </c:pt>
                <c:pt idx="2154">
                  <c:v>2.5642857142857101</c:v>
                </c:pt>
                <c:pt idx="2155">
                  <c:v>2.5654761904761898</c:v>
                </c:pt>
                <c:pt idx="2156">
                  <c:v>2.56666666666667</c:v>
                </c:pt>
                <c:pt idx="2157">
                  <c:v>2.56785714285714</c:v>
                </c:pt>
                <c:pt idx="2158">
                  <c:v>2.5690476190476201</c:v>
                </c:pt>
                <c:pt idx="2159">
                  <c:v>2.5702380952380999</c:v>
                </c:pt>
                <c:pt idx="2160">
                  <c:v>2.5714285714285698</c:v>
                </c:pt>
                <c:pt idx="2161">
                  <c:v>2.57261904761905</c:v>
                </c:pt>
                <c:pt idx="2162">
                  <c:v>2.57380952380952</c:v>
                </c:pt>
                <c:pt idx="2163">
                  <c:v>2.5750000000000002</c:v>
                </c:pt>
                <c:pt idx="2164">
                  <c:v>2.5761904761904799</c:v>
                </c:pt>
                <c:pt idx="2165">
                  <c:v>2.5773809523809499</c:v>
                </c:pt>
                <c:pt idx="2166">
                  <c:v>2.5785714285714301</c:v>
                </c:pt>
                <c:pt idx="2167">
                  <c:v>2.5797619047619098</c:v>
                </c:pt>
                <c:pt idx="2168">
                  <c:v>2.5809523809523802</c:v>
                </c:pt>
                <c:pt idx="2169">
                  <c:v>2.58214285714286</c:v>
                </c:pt>
                <c:pt idx="2170">
                  <c:v>2.5833333333333299</c:v>
                </c:pt>
                <c:pt idx="2171">
                  <c:v>2.5845238095238101</c:v>
                </c:pt>
                <c:pt idx="2172">
                  <c:v>2.5857142857142899</c:v>
                </c:pt>
                <c:pt idx="2173">
                  <c:v>2.5869047619047598</c:v>
                </c:pt>
                <c:pt idx="2174">
                  <c:v>2.58809523809524</c:v>
                </c:pt>
                <c:pt idx="2175">
                  <c:v>2.58928571428571</c:v>
                </c:pt>
                <c:pt idx="2176">
                  <c:v>2.5904761904761902</c:v>
                </c:pt>
                <c:pt idx="2177">
                  <c:v>2.5916666666666699</c:v>
                </c:pt>
                <c:pt idx="2178">
                  <c:v>2.5928571428571399</c:v>
                </c:pt>
                <c:pt idx="2179">
                  <c:v>2.59404761904762</c:v>
                </c:pt>
                <c:pt idx="2180">
                  <c:v>2.5952380952380998</c:v>
                </c:pt>
                <c:pt idx="2181">
                  <c:v>2.5964285714285702</c:v>
                </c:pt>
                <c:pt idx="2182">
                  <c:v>2.5976190476190499</c:v>
                </c:pt>
                <c:pt idx="2183">
                  <c:v>2.5988095238095199</c:v>
                </c:pt>
                <c:pt idx="2184">
                  <c:v>2.6</c:v>
                </c:pt>
                <c:pt idx="2185">
                  <c:v>2.6011904761904798</c:v>
                </c:pt>
                <c:pt idx="2186">
                  <c:v>2.6023809523809498</c:v>
                </c:pt>
                <c:pt idx="2187">
                  <c:v>2.60357142857143</c:v>
                </c:pt>
                <c:pt idx="2188">
                  <c:v>2.6047619047619102</c:v>
                </c:pt>
                <c:pt idx="2189">
                  <c:v>2.6059523809523801</c:v>
                </c:pt>
                <c:pt idx="2190">
                  <c:v>2.6071428571428599</c:v>
                </c:pt>
                <c:pt idx="2191">
                  <c:v>2.6083333333333298</c:v>
                </c:pt>
                <c:pt idx="2192">
                  <c:v>2.60952380952381</c:v>
                </c:pt>
                <c:pt idx="2193">
                  <c:v>2.6107142857142902</c:v>
                </c:pt>
                <c:pt idx="2194">
                  <c:v>2.6119047619047602</c:v>
                </c:pt>
                <c:pt idx="2195">
                  <c:v>2.6130952380952399</c:v>
                </c:pt>
                <c:pt idx="2196">
                  <c:v>2.6142857142857099</c:v>
                </c:pt>
                <c:pt idx="2197">
                  <c:v>2.6154761904761901</c:v>
                </c:pt>
                <c:pt idx="2198">
                  <c:v>2.6166666666666698</c:v>
                </c:pt>
                <c:pt idx="2199">
                  <c:v>2.6178571428571402</c:v>
                </c:pt>
                <c:pt idx="2200">
                  <c:v>2.61904761904762</c:v>
                </c:pt>
                <c:pt idx="2201">
                  <c:v>2.6202380952381001</c:v>
                </c:pt>
                <c:pt idx="2202">
                  <c:v>2.6214285714285701</c:v>
                </c:pt>
                <c:pt idx="2203">
                  <c:v>2.6226190476190498</c:v>
                </c:pt>
                <c:pt idx="2204">
                  <c:v>2.6238095238095198</c:v>
                </c:pt>
                <c:pt idx="2205">
                  <c:v>2.625</c:v>
                </c:pt>
                <c:pt idx="2206">
                  <c:v>2.6261904761904802</c:v>
                </c:pt>
                <c:pt idx="2207">
                  <c:v>2.6273809523809502</c:v>
                </c:pt>
                <c:pt idx="2208">
                  <c:v>2.6285714285714299</c:v>
                </c:pt>
                <c:pt idx="2209">
                  <c:v>2.6297619047618999</c:v>
                </c:pt>
                <c:pt idx="2210">
                  <c:v>2.63095238095238</c:v>
                </c:pt>
                <c:pt idx="2211">
                  <c:v>2.6321428571428598</c:v>
                </c:pt>
                <c:pt idx="2212">
                  <c:v>2.6333333333333302</c:v>
                </c:pt>
                <c:pt idx="2213">
                  <c:v>2.6345238095238099</c:v>
                </c:pt>
                <c:pt idx="2214">
                  <c:v>2.6357142857142901</c:v>
                </c:pt>
                <c:pt idx="2215">
                  <c:v>2.6369047619047601</c:v>
                </c:pt>
                <c:pt idx="2216">
                  <c:v>2.6380952380952398</c:v>
                </c:pt>
                <c:pt idx="2217">
                  <c:v>2.6392857142857098</c:v>
                </c:pt>
                <c:pt idx="2218">
                  <c:v>2.64047619047619</c:v>
                </c:pt>
                <c:pt idx="2219">
                  <c:v>2.6416666666666702</c:v>
                </c:pt>
                <c:pt idx="2220">
                  <c:v>2.6428571428571401</c:v>
                </c:pt>
                <c:pt idx="2221">
                  <c:v>2.6440476190476199</c:v>
                </c:pt>
                <c:pt idx="2222">
                  <c:v>2.6452380952381001</c:v>
                </c:pt>
                <c:pt idx="2223">
                  <c:v>2.64642857142857</c:v>
                </c:pt>
                <c:pt idx="2224">
                  <c:v>2.6476190476190502</c:v>
                </c:pt>
                <c:pt idx="2225">
                  <c:v>2.6488095238095202</c:v>
                </c:pt>
                <c:pt idx="2226">
                  <c:v>2.65</c:v>
                </c:pt>
                <c:pt idx="2227">
                  <c:v>2.6511904761904801</c:v>
                </c:pt>
                <c:pt idx="2228">
                  <c:v>2.6523809523809501</c:v>
                </c:pt>
                <c:pt idx="2229">
                  <c:v>2.6535714285714298</c:v>
                </c:pt>
                <c:pt idx="2230">
                  <c:v>2.6547619047619002</c:v>
                </c:pt>
                <c:pt idx="2231">
                  <c:v>2.65595238095238</c:v>
                </c:pt>
                <c:pt idx="2232">
                  <c:v>2.6571428571428601</c:v>
                </c:pt>
                <c:pt idx="2233">
                  <c:v>2.6583333333333301</c:v>
                </c:pt>
                <c:pt idx="2234">
                  <c:v>2.6595238095238098</c:v>
                </c:pt>
                <c:pt idx="2235">
                  <c:v>2.66071428571429</c:v>
                </c:pt>
                <c:pt idx="2236">
                  <c:v>2.66190476190476</c:v>
                </c:pt>
                <c:pt idx="2237">
                  <c:v>2.6630952380952402</c:v>
                </c:pt>
                <c:pt idx="2238">
                  <c:v>2.6642857142857101</c:v>
                </c:pt>
                <c:pt idx="2239">
                  <c:v>2.6654761904761899</c:v>
                </c:pt>
                <c:pt idx="2240">
                  <c:v>2.6666666666666701</c:v>
                </c:pt>
                <c:pt idx="2241">
                  <c:v>2.66785714285714</c:v>
                </c:pt>
                <c:pt idx="2242">
                  <c:v>2.6690476190476198</c:v>
                </c:pt>
                <c:pt idx="2243">
                  <c:v>2.6702380952381</c:v>
                </c:pt>
                <c:pt idx="2244">
                  <c:v>2.6714285714285699</c:v>
                </c:pt>
                <c:pt idx="2245">
                  <c:v>2.6726190476190501</c:v>
                </c:pt>
                <c:pt idx="2246">
                  <c:v>2.6738095238095201</c:v>
                </c:pt>
                <c:pt idx="2247">
                  <c:v>2.6749999999999998</c:v>
                </c:pt>
                <c:pt idx="2248">
                  <c:v>2.67619047619048</c:v>
                </c:pt>
                <c:pt idx="2249">
                  <c:v>2.67738095238095</c:v>
                </c:pt>
                <c:pt idx="2250">
                  <c:v>2.6785714285714302</c:v>
                </c:pt>
                <c:pt idx="2251">
                  <c:v>2.6797619047619001</c:v>
                </c:pt>
                <c:pt idx="2252">
                  <c:v>2.6809523809523799</c:v>
                </c:pt>
                <c:pt idx="2253">
                  <c:v>2.68214285714286</c:v>
                </c:pt>
                <c:pt idx="2254">
                  <c:v>2.68333333333333</c:v>
                </c:pt>
                <c:pt idx="2255">
                  <c:v>2.6845238095238102</c:v>
                </c:pt>
                <c:pt idx="2256">
                  <c:v>2.6857142857142899</c:v>
                </c:pt>
                <c:pt idx="2257">
                  <c:v>2.6869047619047599</c:v>
                </c:pt>
                <c:pt idx="2258">
                  <c:v>2.6880952380952401</c:v>
                </c:pt>
                <c:pt idx="2259">
                  <c:v>2.6892857142857101</c:v>
                </c:pt>
                <c:pt idx="2260">
                  <c:v>2.6904761904761898</c:v>
                </c:pt>
                <c:pt idx="2261">
                  <c:v>2.69166666666667</c:v>
                </c:pt>
                <c:pt idx="2262">
                  <c:v>2.69285714285714</c:v>
                </c:pt>
                <c:pt idx="2263">
                  <c:v>2.6940476190476201</c:v>
                </c:pt>
                <c:pt idx="2264">
                  <c:v>2.6952380952380999</c:v>
                </c:pt>
                <c:pt idx="2265">
                  <c:v>2.6964285714285698</c:v>
                </c:pt>
                <c:pt idx="2266">
                  <c:v>2.69761904761905</c:v>
                </c:pt>
                <c:pt idx="2267">
                  <c:v>2.69880952380952</c:v>
                </c:pt>
                <c:pt idx="2268">
                  <c:v>2.7</c:v>
                </c:pt>
                <c:pt idx="2269">
                  <c:v>2.7011904761904799</c:v>
                </c:pt>
                <c:pt idx="2270">
                  <c:v>2.7023809523809499</c:v>
                </c:pt>
                <c:pt idx="2271">
                  <c:v>2.7035714285714301</c:v>
                </c:pt>
                <c:pt idx="2272">
                  <c:v>2.7047619047619098</c:v>
                </c:pt>
                <c:pt idx="2273">
                  <c:v>2.7059523809523802</c:v>
                </c:pt>
                <c:pt idx="2274">
                  <c:v>2.70714285714286</c:v>
                </c:pt>
                <c:pt idx="2275">
                  <c:v>2.7083333333333299</c:v>
                </c:pt>
                <c:pt idx="2276">
                  <c:v>2.7095238095238101</c:v>
                </c:pt>
                <c:pt idx="2277">
                  <c:v>2.7107142857142899</c:v>
                </c:pt>
                <c:pt idx="2278">
                  <c:v>2.7119047619047598</c:v>
                </c:pt>
                <c:pt idx="2279">
                  <c:v>2.71309523809524</c:v>
                </c:pt>
                <c:pt idx="2280">
                  <c:v>2.71428571428571</c:v>
                </c:pt>
                <c:pt idx="2281">
                  <c:v>2.7154761904761902</c:v>
                </c:pt>
                <c:pt idx="2282">
                  <c:v>2.7166666666666699</c:v>
                </c:pt>
                <c:pt idx="2283">
                  <c:v>2.7178571428571399</c:v>
                </c:pt>
                <c:pt idx="2284">
                  <c:v>2.71904761904762</c:v>
                </c:pt>
                <c:pt idx="2285">
                  <c:v>2.7202380952380998</c:v>
                </c:pt>
                <c:pt idx="2286">
                  <c:v>2.7214285714285702</c:v>
                </c:pt>
                <c:pt idx="2287">
                  <c:v>2.7226190476190499</c:v>
                </c:pt>
                <c:pt idx="2288">
                  <c:v>2.7238095238095199</c:v>
                </c:pt>
                <c:pt idx="2289">
                  <c:v>2.7250000000000001</c:v>
                </c:pt>
                <c:pt idx="2290">
                  <c:v>2.7261904761904798</c:v>
                </c:pt>
                <c:pt idx="2291">
                  <c:v>2.7273809523809498</c:v>
                </c:pt>
                <c:pt idx="2292">
                  <c:v>2.72857142857143</c:v>
                </c:pt>
                <c:pt idx="2293">
                  <c:v>2.7297619047619102</c:v>
                </c:pt>
                <c:pt idx="2294">
                  <c:v>2.7309523809523801</c:v>
                </c:pt>
                <c:pt idx="2295">
                  <c:v>2.7321428571428599</c:v>
                </c:pt>
                <c:pt idx="2296">
                  <c:v>2.7333333333333298</c:v>
                </c:pt>
                <c:pt idx="2297">
                  <c:v>2.73452380952381</c:v>
                </c:pt>
                <c:pt idx="2298">
                  <c:v>2.7357142857142902</c:v>
                </c:pt>
                <c:pt idx="2299">
                  <c:v>2.7369047619047602</c:v>
                </c:pt>
                <c:pt idx="2300">
                  <c:v>2.7380952380952399</c:v>
                </c:pt>
                <c:pt idx="2301">
                  <c:v>2.7392857142857099</c:v>
                </c:pt>
                <c:pt idx="2302">
                  <c:v>2.7404761904761901</c:v>
                </c:pt>
                <c:pt idx="2303">
                  <c:v>2.7416666666666698</c:v>
                </c:pt>
                <c:pt idx="2304">
                  <c:v>2.7428571428571402</c:v>
                </c:pt>
                <c:pt idx="2305">
                  <c:v>2.74404761904762</c:v>
                </c:pt>
                <c:pt idx="2306">
                  <c:v>2.7452380952381001</c:v>
                </c:pt>
                <c:pt idx="2307">
                  <c:v>2.7464285714285701</c:v>
                </c:pt>
                <c:pt idx="2308">
                  <c:v>2.7476190476190498</c:v>
                </c:pt>
                <c:pt idx="2309">
                  <c:v>2.7488095238095198</c:v>
                </c:pt>
                <c:pt idx="2310">
                  <c:v>2.75</c:v>
                </c:pt>
                <c:pt idx="2311">
                  <c:v>2.7511904761904802</c:v>
                </c:pt>
                <c:pt idx="2312">
                  <c:v>2.7523809523809502</c:v>
                </c:pt>
                <c:pt idx="2313">
                  <c:v>2.7535714285714299</c:v>
                </c:pt>
                <c:pt idx="2314">
                  <c:v>2.7547619047618999</c:v>
                </c:pt>
                <c:pt idx="2315">
                  <c:v>2.75595238095238</c:v>
                </c:pt>
                <c:pt idx="2316">
                  <c:v>2.7571428571428598</c:v>
                </c:pt>
                <c:pt idx="2317">
                  <c:v>2.7583333333333302</c:v>
                </c:pt>
                <c:pt idx="2318">
                  <c:v>2.7595238095238099</c:v>
                </c:pt>
                <c:pt idx="2319">
                  <c:v>2.7607142857142901</c:v>
                </c:pt>
                <c:pt idx="2320">
                  <c:v>2.7619047619047601</c:v>
                </c:pt>
                <c:pt idx="2321">
                  <c:v>2.7630952380952398</c:v>
                </c:pt>
                <c:pt idx="2322">
                  <c:v>2.7642857142857098</c:v>
                </c:pt>
                <c:pt idx="2323">
                  <c:v>2.76547619047619</c:v>
                </c:pt>
                <c:pt idx="2324">
                  <c:v>2.7666666666666702</c:v>
                </c:pt>
                <c:pt idx="2325">
                  <c:v>2.7678571428571401</c:v>
                </c:pt>
                <c:pt idx="2326">
                  <c:v>2.7690476190476199</c:v>
                </c:pt>
                <c:pt idx="2327">
                  <c:v>2.7702380952381001</c:v>
                </c:pt>
                <c:pt idx="2328">
                  <c:v>2.77142857142857</c:v>
                </c:pt>
                <c:pt idx="2329">
                  <c:v>2.7726190476190502</c:v>
                </c:pt>
                <c:pt idx="2330">
                  <c:v>2.7738095238095202</c:v>
                </c:pt>
                <c:pt idx="2331">
                  <c:v>2.7749999999999999</c:v>
                </c:pt>
                <c:pt idx="2332">
                  <c:v>2.7761904761904801</c:v>
                </c:pt>
                <c:pt idx="2333">
                  <c:v>2.7773809523809501</c:v>
                </c:pt>
                <c:pt idx="2334">
                  <c:v>2.7785714285714298</c:v>
                </c:pt>
                <c:pt idx="2335">
                  <c:v>2.7797619047619002</c:v>
                </c:pt>
                <c:pt idx="2336">
                  <c:v>2.78095238095238</c:v>
                </c:pt>
                <c:pt idx="2337">
                  <c:v>2.7821428571428601</c:v>
                </c:pt>
                <c:pt idx="2338">
                  <c:v>2.7833333333333301</c:v>
                </c:pt>
                <c:pt idx="2339">
                  <c:v>2.7845238095238098</c:v>
                </c:pt>
                <c:pt idx="2340">
                  <c:v>2.78571428571429</c:v>
                </c:pt>
                <c:pt idx="2341">
                  <c:v>2.78690476190476</c:v>
                </c:pt>
                <c:pt idx="2342">
                  <c:v>2.7880952380952402</c:v>
                </c:pt>
                <c:pt idx="2343">
                  <c:v>2.7892857142857101</c:v>
                </c:pt>
                <c:pt idx="2344">
                  <c:v>2.7904761904761899</c:v>
                </c:pt>
                <c:pt idx="2345">
                  <c:v>2.7916666666666701</c:v>
                </c:pt>
                <c:pt idx="2346">
                  <c:v>2.79285714285714</c:v>
                </c:pt>
                <c:pt idx="2347">
                  <c:v>2.7940476190476198</c:v>
                </c:pt>
                <c:pt idx="2348">
                  <c:v>2.7952380952381</c:v>
                </c:pt>
                <c:pt idx="2349">
                  <c:v>2.7964285714285699</c:v>
                </c:pt>
                <c:pt idx="2350">
                  <c:v>2.7976190476190501</c:v>
                </c:pt>
                <c:pt idx="2351">
                  <c:v>2.7988095238095201</c:v>
                </c:pt>
                <c:pt idx="2352">
                  <c:v>2.8</c:v>
                </c:pt>
                <c:pt idx="2353">
                  <c:v>2.80119047619048</c:v>
                </c:pt>
                <c:pt idx="2354">
                  <c:v>2.80238095238095</c:v>
                </c:pt>
                <c:pt idx="2355">
                  <c:v>2.8035714285714302</c:v>
                </c:pt>
                <c:pt idx="2356">
                  <c:v>2.8047619047619099</c:v>
                </c:pt>
                <c:pt idx="2357">
                  <c:v>2.8059523809523799</c:v>
                </c:pt>
                <c:pt idx="2358">
                  <c:v>2.80714285714286</c:v>
                </c:pt>
                <c:pt idx="2359">
                  <c:v>2.80833333333333</c:v>
                </c:pt>
                <c:pt idx="2360">
                  <c:v>2.8095238095238102</c:v>
                </c:pt>
                <c:pt idx="2361">
                  <c:v>2.8107142857142899</c:v>
                </c:pt>
                <c:pt idx="2362">
                  <c:v>2.8119047619047599</c:v>
                </c:pt>
                <c:pt idx="2363">
                  <c:v>2.8130952380952401</c:v>
                </c:pt>
                <c:pt idx="2364">
                  <c:v>2.8142857142857101</c:v>
                </c:pt>
                <c:pt idx="2365">
                  <c:v>2.8154761904761898</c:v>
                </c:pt>
                <c:pt idx="2366">
                  <c:v>2.81666666666667</c:v>
                </c:pt>
                <c:pt idx="2367">
                  <c:v>2.81785714285714</c:v>
                </c:pt>
                <c:pt idx="2368">
                  <c:v>2.8190476190476201</c:v>
                </c:pt>
                <c:pt idx="2369">
                  <c:v>2.8202380952380999</c:v>
                </c:pt>
                <c:pt idx="2370">
                  <c:v>2.8214285714285698</c:v>
                </c:pt>
                <c:pt idx="2371">
                  <c:v>2.82261904761905</c:v>
                </c:pt>
                <c:pt idx="2372">
                  <c:v>2.82380952380952</c:v>
                </c:pt>
                <c:pt idx="2373">
                  <c:v>2.8250000000000002</c:v>
                </c:pt>
                <c:pt idx="2374">
                  <c:v>2.8261904761904799</c:v>
                </c:pt>
                <c:pt idx="2375">
                  <c:v>2.8273809523809499</c:v>
                </c:pt>
                <c:pt idx="2376">
                  <c:v>2.8285714285714301</c:v>
                </c:pt>
                <c:pt idx="2377">
                  <c:v>2.8297619047619098</c:v>
                </c:pt>
                <c:pt idx="2378">
                  <c:v>2.8309523809523802</c:v>
                </c:pt>
                <c:pt idx="2379">
                  <c:v>2.83214285714286</c:v>
                </c:pt>
                <c:pt idx="2380">
                  <c:v>2.8333333333333299</c:v>
                </c:pt>
                <c:pt idx="2381">
                  <c:v>2.8345238095238101</c:v>
                </c:pt>
                <c:pt idx="2382">
                  <c:v>2.8357142857142899</c:v>
                </c:pt>
                <c:pt idx="2383">
                  <c:v>2.8369047619047598</c:v>
                </c:pt>
                <c:pt idx="2384">
                  <c:v>2.83809523809524</c:v>
                </c:pt>
                <c:pt idx="2385">
                  <c:v>2.83928571428571</c:v>
                </c:pt>
                <c:pt idx="2386">
                  <c:v>2.8404761904761902</c:v>
                </c:pt>
                <c:pt idx="2387">
                  <c:v>2.8416666666666699</c:v>
                </c:pt>
                <c:pt idx="2388">
                  <c:v>2.8428571428571399</c:v>
                </c:pt>
                <c:pt idx="2389">
                  <c:v>2.84404761904762</c:v>
                </c:pt>
                <c:pt idx="2390">
                  <c:v>2.8452380952380998</c:v>
                </c:pt>
                <c:pt idx="2391">
                  <c:v>2.8464285714285702</c:v>
                </c:pt>
                <c:pt idx="2392">
                  <c:v>2.8476190476190499</c:v>
                </c:pt>
                <c:pt idx="2393">
                  <c:v>2.8488095238095199</c:v>
                </c:pt>
                <c:pt idx="2394">
                  <c:v>2.85</c:v>
                </c:pt>
                <c:pt idx="2395">
                  <c:v>2.8511904761904798</c:v>
                </c:pt>
                <c:pt idx="2396">
                  <c:v>2.8523809523809498</c:v>
                </c:pt>
                <c:pt idx="2397">
                  <c:v>2.85357142857143</c:v>
                </c:pt>
                <c:pt idx="2398">
                  <c:v>2.8547619047619102</c:v>
                </c:pt>
                <c:pt idx="2399">
                  <c:v>2.8559523809523801</c:v>
                </c:pt>
                <c:pt idx="2400">
                  <c:v>2.8571428571428599</c:v>
                </c:pt>
                <c:pt idx="2401">
                  <c:v>2.8583333333333298</c:v>
                </c:pt>
                <c:pt idx="2402">
                  <c:v>2.85952380952381</c:v>
                </c:pt>
                <c:pt idx="2403">
                  <c:v>2.8607142857142902</c:v>
                </c:pt>
                <c:pt idx="2404">
                  <c:v>2.8619047619047602</c:v>
                </c:pt>
                <c:pt idx="2405">
                  <c:v>2.8630952380952399</c:v>
                </c:pt>
                <c:pt idx="2406">
                  <c:v>2.8642857142857099</c:v>
                </c:pt>
                <c:pt idx="2407">
                  <c:v>2.8654761904761901</c:v>
                </c:pt>
                <c:pt idx="2408">
                  <c:v>2.8666666666666698</c:v>
                </c:pt>
                <c:pt idx="2409">
                  <c:v>2.8678571428571402</c:v>
                </c:pt>
                <c:pt idx="2410">
                  <c:v>2.86904761904762</c:v>
                </c:pt>
                <c:pt idx="2411">
                  <c:v>2.8702380952381001</c:v>
                </c:pt>
                <c:pt idx="2412">
                  <c:v>2.8714285714285701</c:v>
                </c:pt>
                <c:pt idx="2413">
                  <c:v>2.8726190476190498</c:v>
                </c:pt>
                <c:pt idx="2414">
                  <c:v>2.8738095238095198</c:v>
                </c:pt>
                <c:pt idx="2415">
                  <c:v>2.875</c:v>
                </c:pt>
                <c:pt idx="2416">
                  <c:v>2.8761904761904802</c:v>
                </c:pt>
                <c:pt idx="2417">
                  <c:v>2.8773809523809502</c:v>
                </c:pt>
                <c:pt idx="2418">
                  <c:v>2.8785714285714299</c:v>
                </c:pt>
                <c:pt idx="2419">
                  <c:v>2.8797619047618999</c:v>
                </c:pt>
                <c:pt idx="2420">
                  <c:v>2.88095238095238</c:v>
                </c:pt>
                <c:pt idx="2421">
                  <c:v>2.8821428571428598</c:v>
                </c:pt>
                <c:pt idx="2422">
                  <c:v>2.8833333333333302</c:v>
                </c:pt>
                <c:pt idx="2423">
                  <c:v>2.8845238095238099</c:v>
                </c:pt>
                <c:pt idx="2424">
                  <c:v>2.8857142857142901</c:v>
                </c:pt>
                <c:pt idx="2425">
                  <c:v>2.8869047619047601</c:v>
                </c:pt>
                <c:pt idx="2426">
                  <c:v>2.8880952380952398</c:v>
                </c:pt>
                <c:pt idx="2427">
                  <c:v>2.8892857142857098</c:v>
                </c:pt>
                <c:pt idx="2428">
                  <c:v>2.89047619047619</c:v>
                </c:pt>
                <c:pt idx="2429">
                  <c:v>2.8916666666666702</c:v>
                </c:pt>
                <c:pt idx="2430">
                  <c:v>2.8928571428571401</c:v>
                </c:pt>
                <c:pt idx="2431">
                  <c:v>2.8940476190476199</c:v>
                </c:pt>
                <c:pt idx="2432">
                  <c:v>2.8952380952381001</c:v>
                </c:pt>
                <c:pt idx="2433">
                  <c:v>2.89642857142857</c:v>
                </c:pt>
                <c:pt idx="2434">
                  <c:v>2.8976190476190502</c:v>
                </c:pt>
                <c:pt idx="2435">
                  <c:v>2.8988095238095202</c:v>
                </c:pt>
                <c:pt idx="2436">
                  <c:v>2.9</c:v>
                </c:pt>
                <c:pt idx="2437">
                  <c:v>2.9011904761904801</c:v>
                </c:pt>
                <c:pt idx="2438">
                  <c:v>2.9023809523809501</c:v>
                </c:pt>
                <c:pt idx="2439">
                  <c:v>2.9035714285714298</c:v>
                </c:pt>
                <c:pt idx="2440">
                  <c:v>2.90476190476191</c:v>
                </c:pt>
                <c:pt idx="2441">
                  <c:v>2.90595238095238</c:v>
                </c:pt>
                <c:pt idx="2442">
                  <c:v>2.9071428571428601</c:v>
                </c:pt>
                <c:pt idx="2443">
                  <c:v>2.9083333333333301</c:v>
                </c:pt>
                <c:pt idx="2444">
                  <c:v>2.9095238095238098</c:v>
                </c:pt>
                <c:pt idx="2445">
                  <c:v>2.91071428571429</c:v>
                </c:pt>
                <c:pt idx="2446">
                  <c:v>2.91190476190476</c:v>
                </c:pt>
                <c:pt idx="2447">
                  <c:v>2.9130952380952402</c:v>
                </c:pt>
                <c:pt idx="2448">
                  <c:v>2.9142857142857101</c:v>
                </c:pt>
                <c:pt idx="2449">
                  <c:v>2.9154761904761899</c:v>
                </c:pt>
                <c:pt idx="2450">
                  <c:v>2.9166666666666701</c:v>
                </c:pt>
                <c:pt idx="2451">
                  <c:v>2.91785714285714</c:v>
                </c:pt>
                <c:pt idx="2452">
                  <c:v>2.9190476190476198</c:v>
                </c:pt>
                <c:pt idx="2453">
                  <c:v>2.9202380952381</c:v>
                </c:pt>
                <c:pt idx="2454">
                  <c:v>2.9214285714285699</c:v>
                </c:pt>
                <c:pt idx="2455">
                  <c:v>2.9226190476190501</c:v>
                </c:pt>
                <c:pt idx="2456">
                  <c:v>2.9238095238095201</c:v>
                </c:pt>
                <c:pt idx="2457">
                  <c:v>2.9249999999999998</c:v>
                </c:pt>
                <c:pt idx="2458">
                  <c:v>2.92619047619048</c:v>
                </c:pt>
                <c:pt idx="2459">
                  <c:v>2.92738095238095</c:v>
                </c:pt>
                <c:pt idx="2460">
                  <c:v>2.9285714285714302</c:v>
                </c:pt>
                <c:pt idx="2461">
                  <c:v>2.9297619047619099</c:v>
                </c:pt>
                <c:pt idx="2462">
                  <c:v>2.9309523809523799</c:v>
                </c:pt>
                <c:pt idx="2463">
                  <c:v>2.93214285714286</c:v>
                </c:pt>
                <c:pt idx="2464">
                  <c:v>2.93333333333333</c:v>
                </c:pt>
                <c:pt idx="2465">
                  <c:v>2.9345238095238102</c:v>
                </c:pt>
                <c:pt idx="2466">
                  <c:v>2.9357142857142899</c:v>
                </c:pt>
                <c:pt idx="2467">
                  <c:v>2.9369047619047599</c:v>
                </c:pt>
                <c:pt idx="2468">
                  <c:v>2.9380952380952401</c:v>
                </c:pt>
                <c:pt idx="2469">
                  <c:v>2.9392857142857101</c:v>
                </c:pt>
                <c:pt idx="2470">
                  <c:v>2.9404761904761898</c:v>
                </c:pt>
                <c:pt idx="2471">
                  <c:v>2.94166666666667</c:v>
                </c:pt>
                <c:pt idx="2472">
                  <c:v>2.94285714285714</c:v>
                </c:pt>
                <c:pt idx="2473">
                  <c:v>2.9440476190476201</c:v>
                </c:pt>
                <c:pt idx="2474">
                  <c:v>2.9452380952380999</c:v>
                </c:pt>
                <c:pt idx="2475">
                  <c:v>2.9464285714285698</c:v>
                </c:pt>
                <c:pt idx="2476">
                  <c:v>2.94761904761905</c:v>
                </c:pt>
                <c:pt idx="2477">
                  <c:v>2.94880952380952</c:v>
                </c:pt>
                <c:pt idx="2478">
                  <c:v>2.95</c:v>
                </c:pt>
                <c:pt idx="2479">
                  <c:v>2.9511904761904799</c:v>
                </c:pt>
                <c:pt idx="2480">
                  <c:v>2.9523809523809499</c:v>
                </c:pt>
                <c:pt idx="2481">
                  <c:v>2.9535714285714301</c:v>
                </c:pt>
                <c:pt idx="2482">
                  <c:v>2.9547619047619098</c:v>
                </c:pt>
                <c:pt idx="2483">
                  <c:v>2.9559523809523802</c:v>
                </c:pt>
                <c:pt idx="2484">
                  <c:v>2.95714285714286</c:v>
                </c:pt>
                <c:pt idx="2485">
                  <c:v>2.9583333333333299</c:v>
                </c:pt>
                <c:pt idx="2486">
                  <c:v>2.9595238095238101</c:v>
                </c:pt>
                <c:pt idx="2487">
                  <c:v>2.9607142857142899</c:v>
                </c:pt>
                <c:pt idx="2488">
                  <c:v>2.9619047619047598</c:v>
                </c:pt>
                <c:pt idx="2489">
                  <c:v>2.96309523809524</c:v>
                </c:pt>
                <c:pt idx="2490">
                  <c:v>2.96428571428571</c:v>
                </c:pt>
                <c:pt idx="2491">
                  <c:v>2.9654761904761902</c:v>
                </c:pt>
                <c:pt idx="2492">
                  <c:v>2.9666666666666699</c:v>
                </c:pt>
                <c:pt idx="2493">
                  <c:v>2.9678571428571399</c:v>
                </c:pt>
                <c:pt idx="2494">
                  <c:v>2.96904761904762</c:v>
                </c:pt>
                <c:pt idx="2495">
                  <c:v>2.9702380952380998</c:v>
                </c:pt>
                <c:pt idx="2496">
                  <c:v>2.9714285714285702</c:v>
                </c:pt>
                <c:pt idx="2497">
                  <c:v>2.9726190476190499</c:v>
                </c:pt>
                <c:pt idx="2498">
                  <c:v>2.9738095238095199</c:v>
                </c:pt>
                <c:pt idx="2499">
                  <c:v>2.9750000000000001</c:v>
                </c:pt>
                <c:pt idx="2500">
                  <c:v>2.9761904761904798</c:v>
                </c:pt>
                <c:pt idx="2501">
                  <c:v>2.9773809523809498</c:v>
                </c:pt>
                <c:pt idx="2502">
                  <c:v>2.97857142857143</c:v>
                </c:pt>
                <c:pt idx="2503">
                  <c:v>2.9797619047619102</c:v>
                </c:pt>
                <c:pt idx="2504">
                  <c:v>2.9809523809523801</c:v>
                </c:pt>
                <c:pt idx="2505">
                  <c:v>2.9821428571428599</c:v>
                </c:pt>
                <c:pt idx="2506">
                  <c:v>2.9833333333333298</c:v>
                </c:pt>
                <c:pt idx="2507">
                  <c:v>2.98452380952381</c:v>
                </c:pt>
                <c:pt idx="2508">
                  <c:v>2.9857142857142902</c:v>
                </c:pt>
                <c:pt idx="2509">
                  <c:v>2.9869047619047602</c:v>
                </c:pt>
                <c:pt idx="2510">
                  <c:v>2.9880952380952399</c:v>
                </c:pt>
                <c:pt idx="2511">
                  <c:v>2.9892857142857099</c:v>
                </c:pt>
                <c:pt idx="2512">
                  <c:v>2.9904761904761901</c:v>
                </c:pt>
                <c:pt idx="2513">
                  <c:v>2.9916666666666698</c:v>
                </c:pt>
                <c:pt idx="2514">
                  <c:v>2.9928571428571402</c:v>
                </c:pt>
                <c:pt idx="2515">
                  <c:v>2.99404761904762</c:v>
                </c:pt>
                <c:pt idx="2516">
                  <c:v>2.9952380952381001</c:v>
                </c:pt>
                <c:pt idx="2517">
                  <c:v>2.9964285714285701</c:v>
                </c:pt>
                <c:pt idx="2518">
                  <c:v>2.9976190476190498</c:v>
                </c:pt>
                <c:pt idx="2519">
                  <c:v>2.9988095238095198</c:v>
                </c:pt>
                <c:pt idx="2520">
                  <c:v>3</c:v>
                </c:pt>
                <c:pt idx="2521">
                  <c:v>3.0011904761904802</c:v>
                </c:pt>
                <c:pt idx="2522">
                  <c:v>3.0023809523809502</c:v>
                </c:pt>
                <c:pt idx="2523">
                  <c:v>3.0035714285714299</c:v>
                </c:pt>
                <c:pt idx="2524">
                  <c:v>3.0047619047619101</c:v>
                </c:pt>
                <c:pt idx="2525">
                  <c:v>3.00595238095238</c:v>
                </c:pt>
                <c:pt idx="2526">
                  <c:v>3.0071428571428598</c:v>
                </c:pt>
                <c:pt idx="2527">
                  <c:v>3.0083333333333302</c:v>
                </c:pt>
                <c:pt idx="2528">
                  <c:v>3.0095238095238099</c:v>
                </c:pt>
                <c:pt idx="2529">
                  <c:v>3.0107142857142901</c:v>
                </c:pt>
                <c:pt idx="2530">
                  <c:v>3.0119047619047601</c:v>
                </c:pt>
                <c:pt idx="2531">
                  <c:v>3.0130952380952398</c:v>
                </c:pt>
                <c:pt idx="2532">
                  <c:v>3.0142857142857098</c:v>
                </c:pt>
                <c:pt idx="2533">
                  <c:v>3.01547619047619</c:v>
                </c:pt>
                <c:pt idx="2534">
                  <c:v>3.0166666666666702</c:v>
                </c:pt>
                <c:pt idx="2535">
                  <c:v>3.0178571428571401</c:v>
                </c:pt>
                <c:pt idx="2536">
                  <c:v>3.0190476190476199</c:v>
                </c:pt>
                <c:pt idx="2537">
                  <c:v>3.0202380952381001</c:v>
                </c:pt>
                <c:pt idx="2538">
                  <c:v>3.02142857142857</c:v>
                </c:pt>
                <c:pt idx="2539">
                  <c:v>3.0226190476190502</c:v>
                </c:pt>
                <c:pt idx="2540">
                  <c:v>3.0238095238095202</c:v>
                </c:pt>
                <c:pt idx="2541">
                  <c:v>3.0249999999999999</c:v>
                </c:pt>
                <c:pt idx="2542">
                  <c:v>3.0261904761904801</c:v>
                </c:pt>
                <c:pt idx="2543">
                  <c:v>3.0273809523809501</c:v>
                </c:pt>
                <c:pt idx="2544">
                  <c:v>3.0285714285714298</c:v>
                </c:pt>
                <c:pt idx="2545">
                  <c:v>3.02976190476191</c:v>
                </c:pt>
                <c:pt idx="2546">
                  <c:v>3.03095238095238</c:v>
                </c:pt>
                <c:pt idx="2547">
                  <c:v>3.0321428571428601</c:v>
                </c:pt>
                <c:pt idx="2548">
                  <c:v>3.0333333333333301</c:v>
                </c:pt>
                <c:pt idx="2549">
                  <c:v>3.0345238095238098</c:v>
                </c:pt>
                <c:pt idx="2550">
                  <c:v>3.03571428571429</c:v>
                </c:pt>
                <c:pt idx="2551">
                  <c:v>3.03690476190476</c:v>
                </c:pt>
                <c:pt idx="2552">
                  <c:v>3.0380952380952402</c:v>
                </c:pt>
                <c:pt idx="2553">
                  <c:v>3.0392857142857101</c:v>
                </c:pt>
                <c:pt idx="2554">
                  <c:v>3.0404761904761899</c:v>
                </c:pt>
                <c:pt idx="2555">
                  <c:v>3.0416666666666701</c:v>
                </c:pt>
                <c:pt idx="2556">
                  <c:v>3.04285714285714</c:v>
                </c:pt>
                <c:pt idx="2557">
                  <c:v>3.0440476190476198</c:v>
                </c:pt>
                <c:pt idx="2558">
                  <c:v>3.0452380952381</c:v>
                </c:pt>
                <c:pt idx="2559">
                  <c:v>3.0464285714285699</c:v>
                </c:pt>
                <c:pt idx="2560">
                  <c:v>3.0476190476190501</c:v>
                </c:pt>
                <c:pt idx="2561">
                  <c:v>3.0488095238095201</c:v>
                </c:pt>
                <c:pt idx="2562">
                  <c:v>3.05</c:v>
                </c:pt>
                <c:pt idx="2563">
                  <c:v>3.05119047619048</c:v>
                </c:pt>
                <c:pt idx="2564">
                  <c:v>3.05238095238095</c:v>
                </c:pt>
                <c:pt idx="2565">
                  <c:v>3.0535714285714302</c:v>
                </c:pt>
                <c:pt idx="2566">
                  <c:v>3.0547619047619099</c:v>
                </c:pt>
                <c:pt idx="2567">
                  <c:v>3.0559523809523799</c:v>
                </c:pt>
                <c:pt idx="2568">
                  <c:v>3.05714285714286</c:v>
                </c:pt>
                <c:pt idx="2569">
                  <c:v>3.05833333333333</c:v>
                </c:pt>
                <c:pt idx="2570">
                  <c:v>3.0595238095238102</c:v>
                </c:pt>
                <c:pt idx="2571">
                  <c:v>3.0607142857142899</c:v>
                </c:pt>
                <c:pt idx="2572">
                  <c:v>3.0619047619047599</c:v>
                </c:pt>
                <c:pt idx="2573">
                  <c:v>3.0630952380952401</c:v>
                </c:pt>
                <c:pt idx="2574">
                  <c:v>3.0642857142857101</c:v>
                </c:pt>
                <c:pt idx="2575">
                  <c:v>3.0654761904761898</c:v>
                </c:pt>
                <c:pt idx="2576">
                  <c:v>3.06666666666667</c:v>
                </c:pt>
                <c:pt idx="2577">
                  <c:v>3.06785714285714</c:v>
                </c:pt>
                <c:pt idx="2578">
                  <c:v>3.0690476190476201</c:v>
                </c:pt>
                <c:pt idx="2579">
                  <c:v>3.0702380952380999</c:v>
                </c:pt>
                <c:pt idx="2580">
                  <c:v>3.0714285714285698</c:v>
                </c:pt>
                <c:pt idx="2581">
                  <c:v>3.07261904761905</c:v>
                </c:pt>
                <c:pt idx="2582">
                  <c:v>3.07380952380952</c:v>
                </c:pt>
                <c:pt idx="2583">
                  <c:v>3.0750000000000002</c:v>
                </c:pt>
                <c:pt idx="2584">
                  <c:v>3.0761904761904799</c:v>
                </c:pt>
                <c:pt idx="2585">
                  <c:v>3.0773809523809499</c:v>
                </c:pt>
                <c:pt idx="2586">
                  <c:v>3.0785714285714301</c:v>
                </c:pt>
                <c:pt idx="2587">
                  <c:v>3.0797619047619098</c:v>
                </c:pt>
                <c:pt idx="2588">
                  <c:v>3.0809523809523802</c:v>
                </c:pt>
                <c:pt idx="2589">
                  <c:v>3.08214285714286</c:v>
                </c:pt>
                <c:pt idx="2590">
                  <c:v>3.0833333333333299</c:v>
                </c:pt>
                <c:pt idx="2591">
                  <c:v>3.0845238095238101</c:v>
                </c:pt>
                <c:pt idx="2592">
                  <c:v>3.0857142857142899</c:v>
                </c:pt>
                <c:pt idx="2593">
                  <c:v>3.0869047619047598</c:v>
                </c:pt>
                <c:pt idx="2594">
                  <c:v>3.08809523809524</c:v>
                </c:pt>
                <c:pt idx="2595">
                  <c:v>3.08928571428571</c:v>
                </c:pt>
                <c:pt idx="2596">
                  <c:v>3.0904761904761902</c:v>
                </c:pt>
                <c:pt idx="2597">
                  <c:v>3.0916666666666699</c:v>
                </c:pt>
                <c:pt idx="2598">
                  <c:v>3.0928571428571399</c:v>
                </c:pt>
                <c:pt idx="2599">
                  <c:v>3.09404761904762</c:v>
                </c:pt>
                <c:pt idx="2600">
                  <c:v>3.0952380952380998</c:v>
                </c:pt>
                <c:pt idx="2601">
                  <c:v>3.0964285714285702</c:v>
                </c:pt>
                <c:pt idx="2602">
                  <c:v>3.0976190476190499</c:v>
                </c:pt>
                <c:pt idx="2603">
                  <c:v>3.0988095238095199</c:v>
                </c:pt>
                <c:pt idx="2604">
                  <c:v>3.1</c:v>
                </c:pt>
                <c:pt idx="2605">
                  <c:v>3.1011904761904798</c:v>
                </c:pt>
                <c:pt idx="2606">
                  <c:v>3.1023809523809498</c:v>
                </c:pt>
                <c:pt idx="2607">
                  <c:v>3.10357142857143</c:v>
                </c:pt>
                <c:pt idx="2608">
                  <c:v>3.1047619047619102</c:v>
                </c:pt>
                <c:pt idx="2609">
                  <c:v>3.1059523809523801</c:v>
                </c:pt>
                <c:pt idx="2610">
                  <c:v>3.1071428571428599</c:v>
                </c:pt>
                <c:pt idx="2611">
                  <c:v>3.1083333333333298</c:v>
                </c:pt>
                <c:pt idx="2612">
                  <c:v>3.10952380952381</c:v>
                </c:pt>
                <c:pt idx="2613">
                  <c:v>3.1107142857142902</c:v>
                </c:pt>
                <c:pt idx="2614">
                  <c:v>3.1119047619047602</c:v>
                </c:pt>
                <c:pt idx="2615">
                  <c:v>3.1130952380952399</c:v>
                </c:pt>
                <c:pt idx="2616">
                  <c:v>3.1142857142857099</c:v>
                </c:pt>
                <c:pt idx="2617">
                  <c:v>3.1154761904761901</c:v>
                </c:pt>
                <c:pt idx="2618">
                  <c:v>3.1166666666666698</c:v>
                </c:pt>
                <c:pt idx="2619">
                  <c:v>3.1178571428571402</c:v>
                </c:pt>
                <c:pt idx="2620">
                  <c:v>3.11904761904762</c:v>
                </c:pt>
                <c:pt idx="2621">
                  <c:v>3.1202380952381001</c:v>
                </c:pt>
                <c:pt idx="2622">
                  <c:v>3.1214285714285701</c:v>
                </c:pt>
                <c:pt idx="2623">
                  <c:v>3.1226190476190498</c:v>
                </c:pt>
                <c:pt idx="2624">
                  <c:v>3.1238095238095198</c:v>
                </c:pt>
                <c:pt idx="2625">
                  <c:v>3.125</c:v>
                </c:pt>
                <c:pt idx="2626">
                  <c:v>3.1261904761904802</c:v>
                </c:pt>
                <c:pt idx="2627">
                  <c:v>3.1273809523809502</c:v>
                </c:pt>
                <c:pt idx="2628">
                  <c:v>3.1285714285714299</c:v>
                </c:pt>
                <c:pt idx="2629">
                  <c:v>3.1297619047619101</c:v>
                </c:pt>
                <c:pt idx="2630">
                  <c:v>3.13095238095238</c:v>
                </c:pt>
                <c:pt idx="2631">
                  <c:v>3.1321428571428598</c:v>
                </c:pt>
                <c:pt idx="2632">
                  <c:v>3.1333333333333302</c:v>
                </c:pt>
                <c:pt idx="2633">
                  <c:v>3.1345238095238099</c:v>
                </c:pt>
                <c:pt idx="2634">
                  <c:v>3.1357142857142901</c:v>
                </c:pt>
                <c:pt idx="2635">
                  <c:v>3.1369047619047601</c:v>
                </c:pt>
                <c:pt idx="2636">
                  <c:v>3.1380952380952398</c:v>
                </c:pt>
                <c:pt idx="2637">
                  <c:v>3.1392857142857098</c:v>
                </c:pt>
                <c:pt idx="2638">
                  <c:v>3.14047619047619</c:v>
                </c:pt>
                <c:pt idx="2639">
                  <c:v>3.1416666666666702</c:v>
                </c:pt>
                <c:pt idx="2640">
                  <c:v>3.1428571428571401</c:v>
                </c:pt>
                <c:pt idx="2641">
                  <c:v>3.1440476190476199</c:v>
                </c:pt>
                <c:pt idx="2642">
                  <c:v>3.1452380952381001</c:v>
                </c:pt>
                <c:pt idx="2643">
                  <c:v>3.14642857142857</c:v>
                </c:pt>
                <c:pt idx="2644">
                  <c:v>3.1476190476190502</c:v>
                </c:pt>
                <c:pt idx="2645">
                  <c:v>3.1488095238095202</c:v>
                </c:pt>
                <c:pt idx="2646">
                  <c:v>3.15</c:v>
                </c:pt>
                <c:pt idx="2647">
                  <c:v>3.1511904761904801</c:v>
                </c:pt>
                <c:pt idx="2648">
                  <c:v>3.1523809523809501</c:v>
                </c:pt>
                <c:pt idx="2649">
                  <c:v>3.1535714285714298</c:v>
                </c:pt>
                <c:pt idx="2650">
                  <c:v>3.15476190476191</c:v>
                </c:pt>
                <c:pt idx="2651">
                  <c:v>3.15595238095238</c:v>
                </c:pt>
                <c:pt idx="2652">
                  <c:v>3.1571428571428601</c:v>
                </c:pt>
                <c:pt idx="2653">
                  <c:v>3.1583333333333301</c:v>
                </c:pt>
                <c:pt idx="2654">
                  <c:v>3.1595238095238098</c:v>
                </c:pt>
                <c:pt idx="2655">
                  <c:v>3.16071428571429</c:v>
                </c:pt>
                <c:pt idx="2656">
                  <c:v>3.16190476190476</c:v>
                </c:pt>
                <c:pt idx="2657">
                  <c:v>3.1630952380952402</c:v>
                </c:pt>
                <c:pt idx="2658">
                  <c:v>3.1642857142857101</c:v>
                </c:pt>
                <c:pt idx="2659">
                  <c:v>3.1654761904761899</c:v>
                </c:pt>
                <c:pt idx="2660">
                  <c:v>3.1666666666666701</c:v>
                </c:pt>
                <c:pt idx="2661">
                  <c:v>3.16785714285714</c:v>
                </c:pt>
                <c:pt idx="2662">
                  <c:v>3.1690476190476198</c:v>
                </c:pt>
                <c:pt idx="2663">
                  <c:v>3.1702380952381</c:v>
                </c:pt>
                <c:pt idx="2664">
                  <c:v>3.1714285714285699</c:v>
                </c:pt>
                <c:pt idx="2665">
                  <c:v>3.1726190476190501</c:v>
                </c:pt>
                <c:pt idx="2666">
                  <c:v>3.1738095238095201</c:v>
                </c:pt>
                <c:pt idx="2667">
                  <c:v>3.1749999999999998</c:v>
                </c:pt>
                <c:pt idx="2668">
                  <c:v>3.17619047619048</c:v>
                </c:pt>
                <c:pt idx="2669">
                  <c:v>3.17738095238095</c:v>
                </c:pt>
                <c:pt idx="2670">
                  <c:v>3.1785714285714302</c:v>
                </c:pt>
                <c:pt idx="2671">
                  <c:v>3.1797619047619099</c:v>
                </c:pt>
                <c:pt idx="2672">
                  <c:v>3.1809523809523799</c:v>
                </c:pt>
                <c:pt idx="2673">
                  <c:v>3.18214285714286</c:v>
                </c:pt>
                <c:pt idx="2674">
                  <c:v>3.18333333333333</c:v>
                </c:pt>
                <c:pt idx="2675">
                  <c:v>3.1845238095238102</c:v>
                </c:pt>
                <c:pt idx="2676">
                  <c:v>3.1857142857142899</c:v>
                </c:pt>
                <c:pt idx="2677">
                  <c:v>3.1869047619047599</c:v>
                </c:pt>
                <c:pt idx="2678">
                  <c:v>3.1880952380952401</c:v>
                </c:pt>
                <c:pt idx="2679">
                  <c:v>3.1892857142857101</c:v>
                </c:pt>
                <c:pt idx="2680">
                  <c:v>3.1904761904761898</c:v>
                </c:pt>
                <c:pt idx="2681">
                  <c:v>3.19166666666667</c:v>
                </c:pt>
                <c:pt idx="2682">
                  <c:v>3.19285714285714</c:v>
                </c:pt>
                <c:pt idx="2683">
                  <c:v>3.1940476190476201</c:v>
                </c:pt>
                <c:pt idx="2684">
                  <c:v>3.1952380952380999</c:v>
                </c:pt>
                <c:pt idx="2685">
                  <c:v>3.1964285714285698</c:v>
                </c:pt>
                <c:pt idx="2686">
                  <c:v>3.19761904761905</c:v>
                </c:pt>
                <c:pt idx="2687">
                  <c:v>3.19880952380952</c:v>
                </c:pt>
                <c:pt idx="2688">
                  <c:v>3.2</c:v>
                </c:pt>
                <c:pt idx="2689">
                  <c:v>3.2011904761904799</c:v>
                </c:pt>
                <c:pt idx="2690">
                  <c:v>3.2023809523809499</c:v>
                </c:pt>
                <c:pt idx="2691">
                  <c:v>3.2035714285714301</c:v>
                </c:pt>
                <c:pt idx="2692">
                  <c:v>3.2047619047619098</c:v>
                </c:pt>
                <c:pt idx="2693">
                  <c:v>3.2059523809523802</c:v>
                </c:pt>
                <c:pt idx="2694">
                  <c:v>3.20714285714286</c:v>
                </c:pt>
                <c:pt idx="2695">
                  <c:v>3.2083333333333299</c:v>
                </c:pt>
                <c:pt idx="2696">
                  <c:v>3.2095238095238101</c:v>
                </c:pt>
                <c:pt idx="2697">
                  <c:v>3.2107142857142899</c:v>
                </c:pt>
                <c:pt idx="2698">
                  <c:v>3.2119047619047598</c:v>
                </c:pt>
                <c:pt idx="2699">
                  <c:v>3.21309523809524</c:v>
                </c:pt>
                <c:pt idx="2700">
                  <c:v>3.21428571428571</c:v>
                </c:pt>
                <c:pt idx="2701">
                  <c:v>3.2154761904761902</c:v>
                </c:pt>
                <c:pt idx="2702">
                  <c:v>3.2166666666666699</c:v>
                </c:pt>
                <c:pt idx="2703">
                  <c:v>3.2178571428571399</c:v>
                </c:pt>
                <c:pt idx="2704">
                  <c:v>3.21904761904762</c:v>
                </c:pt>
                <c:pt idx="2705">
                  <c:v>3.2202380952380998</c:v>
                </c:pt>
                <c:pt idx="2706">
                  <c:v>3.2214285714285702</c:v>
                </c:pt>
                <c:pt idx="2707">
                  <c:v>3.2226190476190499</c:v>
                </c:pt>
                <c:pt idx="2708">
                  <c:v>3.2238095238095199</c:v>
                </c:pt>
                <c:pt idx="2709">
                  <c:v>3.2250000000000001</c:v>
                </c:pt>
                <c:pt idx="2710">
                  <c:v>3.2261904761904798</c:v>
                </c:pt>
                <c:pt idx="2711">
                  <c:v>3.2273809523809498</c:v>
                </c:pt>
                <c:pt idx="2712">
                  <c:v>3.22857142857143</c:v>
                </c:pt>
                <c:pt idx="2713">
                  <c:v>3.2297619047619102</c:v>
                </c:pt>
                <c:pt idx="2714">
                  <c:v>3.2309523809523801</c:v>
                </c:pt>
                <c:pt idx="2715">
                  <c:v>3.2321428571428599</c:v>
                </c:pt>
                <c:pt idx="2716">
                  <c:v>3.2333333333333298</c:v>
                </c:pt>
                <c:pt idx="2717">
                  <c:v>3.23452380952381</c:v>
                </c:pt>
                <c:pt idx="2718">
                  <c:v>3.2357142857142902</c:v>
                </c:pt>
                <c:pt idx="2719">
                  <c:v>3.2369047619047602</c:v>
                </c:pt>
                <c:pt idx="2720">
                  <c:v>3.2380952380952399</c:v>
                </c:pt>
                <c:pt idx="2721">
                  <c:v>3.2392857142857099</c:v>
                </c:pt>
                <c:pt idx="2722">
                  <c:v>3.2404761904761901</c:v>
                </c:pt>
                <c:pt idx="2723">
                  <c:v>3.2416666666666698</c:v>
                </c:pt>
                <c:pt idx="2724">
                  <c:v>3.2428571428571402</c:v>
                </c:pt>
                <c:pt idx="2725">
                  <c:v>3.24404761904762</c:v>
                </c:pt>
                <c:pt idx="2726">
                  <c:v>3.2452380952381001</c:v>
                </c:pt>
                <c:pt idx="2727">
                  <c:v>3.2464285714285701</c:v>
                </c:pt>
                <c:pt idx="2728">
                  <c:v>3.2476190476190498</c:v>
                </c:pt>
                <c:pt idx="2729">
                  <c:v>3.2488095238095198</c:v>
                </c:pt>
                <c:pt idx="2730">
                  <c:v>3.25</c:v>
                </c:pt>
                <c:pt idx="2731">
                  <c:v>3.2511904761904802</c:v>
                </c:pt>
                <c:pt idx="2732">
                  <c:v>3.2523809523809502</c:v>
                </c:pt>
                <c:pt idx="2733">
                  <c:v>3.2535714285714299</c:v>
                </c:pt>
                <c:pt idx="2734">
                  <c:v>3.2547619047619101</c:v>
                </c:pt>
                <c:pt idx="2735">
                  <c:v>3.25595238095238</c:v>
                </c:pt>
                <c:pt idx="2736">
                  <c:v>3.2571428571428598</c:v>
                </c:pt>
                <c:pt idx="2737">
                  <c:v>3.2583333333333302</c:v>
                </c:pt>
                <c:pt idx="2738">
                  <c:v>3.2595238095238099</c:v>
                </c:pt>
                <c:pt idx="2739">
                  <c:v>3.2607142857142901</c:v>
                </c:pt>
                <c:pt idx="2740">
                  <c:v>3.2619047619047601</c:v>
                </c:pt>
                <c:pt idx="2741">
                  <c:v>3.2630952380952398</c:v>
                </c:pt>
                <c:pt idx="2742">
                  <c:v>3.2642857142857098</c:v>
                </c:pt>
                <c:pt idx="2743">
                  <c:v>3.26547619047619</c:v>
                </c:pt>
                <c:pt idx="2744">
                  <c:v>3.2666666666666702</c:v>
                </c:pt>
                <c:pt idx="2745">
                  <c:v>3.2678571428571401</c:v>
                </c:pt>
                <c:pt idx="2746">
                  <c:v>3.2690476190476199</c:v>
                </c:pt>
                <c:pt idx="2747">
                  <c:v>3.2702380952381001</c:v>
                </c:pt>
                <c:pt idx="2748">
                  <c:v>3.27142857142857</c:v>
                </c:pt>
                <c:pt idx="2749">
                  <c:v>3.2726190476190502</c:v>
                </c:pt>
                <c:pt idx="2750">
                  <c:v>3.2738095238095202</c:v>
                </c:pt>
                <c:pt idx="2751">
                  <c:v>3.2749999999999999</c:v>
                </c:pt>
                <c:pt idx="2752">
                  <c:v>3.2761904761904801</c:v>
                </c:pt>
                <c:pt idx="2753">
                  <c:v>3.2773809523809501</c:v>
                </c:pt>
                <c:pt idx="2754">
                  <c:v>3.2785714285714298</c:v>
                </c:pt>
                <c:pt idx="2755">
                  <c:v>3.27976190476191</c:v>
                </c:pt>
                <c:pt idx="2756">
                  <c:v>3.28095238095238</c:v>
                </c:pt>
                <c:pt idx="2757">
                  <c:v>3.2821428571428601</c:v>
                </c:pt>
                <c:pt idx="2758">
                  <c:v>3.2833333333333301</c:v>
                </c:pt>
                <c:pt idx="2759">
                  <c:v>3.2845238095238098</c:v>
                </c:pt>
                <c:pt idx="2760">
                  <c:v>3.28571428571429</c:v>
                </c:pt>
                <c:pt idx="2761">
                  <c:v>3.28690476190476</c:v>
                </c:pt>
                <c:pt idx="2762">
                  <c:v>3.2880952380952402</c:v>
                </c:pt>
                <c:pt idx="2763">
                  <c:v>3.2892857142857101</c:v>
                </c:pt>
                <c:pt idx="2764">
                  <c:v>3.2904761904761899</c:v>
                </c:pt>
                <c:pt idx="2765">
                  <c:v>3.2916666666666701</c:v>
                </c:pt>
                <c:pt idx="2766">
                  <c:v>3.29285714285714</c:v>
                </c:pt>
                <c:pt idx="2767">
                  <c:v>3.2940476190476198</c:v>
                </c:pt>
                <c:pt idx="2768">
                  <c:v>3.2952380952381</c:v>
                </c:pt>
                <c:pt idx="2769">
                  <c:v>3.2964285714285699</c:v>
                </c:pt>
                <c:pt idx="2770">
                  <c:v>3.2976190476190501</c:v>
                </c:pt>
                <c:pt idx="2771">
                  <c:v>3.2988095238095201</c:v>
                </c:pt>
                <c:pt idx="2772">
                  <c:v>3.3</c:v>
                </c:pt>
                <c:pt idx="2773">
                  <c:v>3.30119047619048</c:v>
                </c:pt>
                <c:pt idx="2774">
                  <c:v>3.30238095238095</c:v>
                </c:pt>
                <c:pt idx="2775">
                  <c:v>3.3035714285714302</c:v>
                </c:pt>
                <c:pt idx="2776">
                  <c:v>3.3047619047619099</c:v>
                </c:pt>
                <c:pt idx="2777">
                  <c:v>3.3059523809523799</c:v>
                </c:pt>
                <c:pt idx="2778">
                  <c:v>3.30714285714286</c:v>
                </c:pt>
                <c:pt idx="2779">
                  <c:v>3.30833333333333</c:v>
                </c:pt>
                <c:pt idx="2780">
                  <c:v>3.3095238095238102</c:v>
                </c:pt>
                <c:pt idx="2781">
                  <c:v>3.3107142857142899</c:v>
                </c:pt>
                <c:pt idx="2782">
                  <c:v>3.3119047619047599</c:v>
                </c:pt>
                <c:pt idx="2783">
                  <c:v>3.3130952380952401</c:v>
                </c:pt>
                <c:pt idx="2784">
                  <c:v>3.3142857142857101</c:v>
                </c:pt>
                <c:pt idx="2785">
                  <c:v>3.3154761904761898</c:v>
                </c:pt>
                <c:pt idx="2786">
                  <c:v>3.31666666666667</c:v>
                </c:pt>
                <c:pt idx="2787">
                  <c:v>3.31785714285714</c:v>
                </c:pt>
                <c:pt idx="2788">
                  <c:v>3.3190476190476201</c:v>
                </c:pt>
                <c:pt idx="2789">
                  <c:v>3.3202380952380999</c:v>
                </c:pt>
                <c:pt idx="2790">
                  <c:v>3.3214285714285698</c:v>
                </c:pt>
                <c:pt idx="2791">
                  <c:v>3.32261904761905</c:v>
                </c:pt>
                <c:pt idx="2792">
                  <c:v>3.32380952380952</c:v>
                </c:pt>
                <c:pt idx="2793">
                  <c:v>3.3250000000000002</c:v>
                </c:pt>
                <c:pt idx="2794">
                  <c:v>3.3261904761904799</c:v>
                </c:pt>
                <c:pt idx="2795">
                  <c:v>3.3273809523809499</c:v>
                </c:pt>
                <c:pt idx="2796">
                  <c:v>3.3285714285714301</c:v>
                </c:pt>
                <c:pt idx="2797">
                  <c:v>3.3297619047619</c:v>
                </c:pt>
                <c:pt idx="2798">
                  <c:v>3.3309523809523802</c:v>
                </c:pt>
                <c:pt idx="2799">
                  <c:v>3.33214285714286</c:v>
                </c:pt>
                <c:pt idx="2800">
                  <c:v>3.3333333333333299</c:v>
                </c:pt>
                <c:pt idx="2801">
                  <c:v>3.3345238095238101</c:v>
                </c:pt>
                <c:pt idx="2802">
                  <c:v>3.3357142857142899</c:v>
                </c:pt>
                <c:pt idx="2803">
                  <c:v>3.3369047619047598</c:v>
                </c:pt>
                <c:pt idx="2804">
                  <c:v>3.33809523809524</c:v>
                </c:pt>
                <c:pt idx="2805">
                  <c:v>3.33928571428571</c:v>
                </c:pt>
                <c:pt idx="2806">
                  <c:v>3.3404761904761902</c:v>
                </c:pt>
                <c:pt idx="2807">
                  <c:v>3.3416666666666699</c:v>
                </c:pt>
                <c:pt idx="2808">
                  <c:v>3.3428571428571399</c:v>
                </c:pt>
                <c:pt idx="2809">
                  <c:v>3.34404761904762</c:v>
                </c:pt>
                <c:pt idx="2810">
                  <c:v>3.3452380952380998</c:v>
                </c:pt>
                <c:pt idx="2811">
                  <c:v>3.3464285714285702</c:v>
                </c:pt>
                <c:pt idx="2812">
                  <c:v>3.3476190476190499</c:v>
                </c:pt>
                <c:pt idx="2813">
                  <c:v>3.3488095238095199</c:v>
                </c:pt>
                <c:pt idx="2814">
                  <c:v>3.35</c:v>
                </c:pt>
                <c:pt idx="2815">
                  <c:v>3.3511904761904798</c:v>
                </c:pt>
                <c:pt idx="2816">
                  <c:v>3.3523809523809498</c:v>
                </c:pt>
                <c:pt idx="2817">
                  <c:v>3.35357142857143</c:v>
                </c:pt>
                <c:pt idx="2818">
                  <c:v>3.3547619047618999</c:v>
                </c:pt>
                <c:pt idx="2819">
                  <c:v>3.3559523809523801</c:v>
                </c:pt>
                <c:pt idx="2820">
                  <c:v>3.3571428571428599</c:v>
                </c:pt>
                <c:pt idx="2821">
                  <c:v>3.3583333333333298</c:v>
                </c:pt>
                <c:pt idx="2822">
                  <c:v>3.35952380952381</c:v>
                </c:pt>
                <c:pt idx="2823">
                  <c:v>3.3607142857142902</c:v>
                </c:pt>
                <c:pt idx="2824">
                  <c:v>3.3619047619047602</c:v>
                </c:pt>
                <c:pt idx="2825">
                  <c:v>3.3630952380952399</c:v>
                </c:pt>
                <c:pt idx="2826">
                  <c:v>3.3642857142857099</c:v>
                </c:pt>
                <c:pt idx="2827">
                  <c:v>3.3654761904761901</c:v>
                </c:pt>
                <c:pt idx="2828">
                  <c:v>3.3666666666666698</c:v>
                </c:pt>
                <c:pt idx="2829">
                  <c:v>3.3678571428571402</c:v>
                </c:pt>
                <c:pt idx="2830">
                  <c:v>3.36904761904762</c:v>
                </c:pt>
                <c:pt idx="2831">
                  <c:v>3.3702380952381001</c:v>
                </c:pt>
                <c:pt idx="2832">
                  <c:v>3.3714285714285701</c:v>
                </c:pt>
                <c:pt idx="2833">
                  <c:v>3.3726190476190498</c:v>
                </c:pt>
                <c:pt idx="2834">
                  <c:v>3.3738095238095198</c:v>
                </c:pt>
                <c:pt idx="2835">
                  <c:v>3.375</c:v>
                </c:pt>
                <c:pt idx="2836">
                  <c:v>3.3761904761904802</c:v>
                </c:pt>
                <c:pt idx="2837">
                  <c:v>3.3773809523809502</c:v>
                </c:pt>
                <c:pt idx="2838">
                  <c:v>3.3785714285714299</c:v>
                </c:pt>
                <c:pt idx="2839">
                  <c:v>3.3797619047618999</c:v>
                </c:pt>
                <c:pt idx="2840">
                  <c:v>3.38095238095238</c:v>
                </c:pt>
                <c:pt idx="2841">
                  <c:v>3.3821428571428598</c:v>
                </c:pt>
                <c:pt idx="2842">
                  <c:v>3.3833333333333302</c:v>
                </c:pt>
                <c:pt idx="2843">
                  <c:v>3.3845238095238099</c:v>
                </c:pt>
                <c:pt idx="2844">
                  <c:v>3.3857142857142901</c:v>
                </c:pt>
                <c:pt idx="2845">
                  <c:v>3.3869047619047601</c:v>
                </c:pt>
                <c:pt idx="2846">
                  <c:v>3.3880952380952398</c:v>
                </c:pt>
                <c:pt idx="2847">
                  <c:v>3.3892857142857098</c:v>
                </c:pt>
                <c:pt idx="2848">
                  <c:v>3.39047619047619</c:v>
                </c:pt>
                <c:pt idx="2849">
                  <c:v>3.3916666666666702</c:v>
                </c:pt>
                <c:pt idx="2850">
                  <c:v>3.3928571428571401</c:v>
                </c:pt>
                <c:pt idx="2851">
                  <c:v>3.3940476190476199</c:v>
                </c:pt>
                <c:pt idx="2852">
                  <c:v>3.3952380952381001</c:v>
                </c:pt>
                <c:pt idx="2853">
                  <c:v>3.39642857142857</c:v>
                </c:pt>
                <c:pt idx="2854">
                  <c:v>3.3976190476190502</c:v>
                </c:pt>
                <c:pt idx="2855">
                  <c:v>3.3988095238095202</c:v>
                </c:pt>
                <c:pt idx="2856">
                  <c:v>3.4</c:v>
                </c:pt>
                <c:pt idx="2857">
                  <c:v>3.4011904761904801</c:v>
                </c:pt>
                <c:pt idx="2858">
                  <c:v>3.4023809523809501</c:v>
                </c:pt>
                <c:pt idx="2859">
                  <c:v>3.4035714285714298</c:v>
                </c:pt>
                <c:pt idx="2860">
                  <c:v>3.4047619047619002</c:v>
                </c:pt>
                <c:pt idx="2861">
                  <c:v>3.40595238095238</c:v>
                </c:pt>
                <c:pt idx="2862">
                  <c:v>3.4071428571428601</c:v>
                </c:pt>
                <c:pt idx="2863">
                  <c:v>3.4083333333333301</c:v>
                </c:pt>
                <c:pt idx="2864">
                  <c:v>3.4095238095238098</c:v>
                </c:pt>
                <c:pt idx="2865">
                  <c:v>3.41071428571429</c:v>
                </c:pt>
                <c:pt idx="2866">
                  <c:v>3.41190476190476</c:v>
                </c:pt>
                <c:pt idx="2867">
                  <c:v>3.4130952380952402</c:v>
                </c:pt>
                <c:pt idx="2868">
                  <c:v>3.4142857142857101</c:v>
                </c:pt>
                <c:pt idx="2869">
                  <c:v>3.4154761904761899</c:v>
                </c:pt>
                <c:pt idx="2870">
                  <c:v>3.4166666666666701</c:v>
                </c:pt>
                <c:pt idx="2871">
                  <c:v>3.41785714285714</c:v>
                </c:pt>
                <c:pt idx="2872">
                  <c:v>3.4190476190476198</c:v>
                </c:pt>
                <c:pt idx="2873">
                  <c:v>3.4202380952381</c:v>
                </c:pt>
                <c:pt idx="2874">
                  <c:v>3.4214285714285699</c:v>
                </c:pt>
                <c:pt idx="2875">
                  <c:v>3.4226190476190501</c:v>
                </c:pt>
                <c:pt idx="2876">
                  <c:v>3.4238095238095201</c:v>
                </c:pt>
                <c:pt idx="2877">
                  <c:v>3.4249999999999998</c:v>
                </c:pt>
                <c:pt idx="2878">
                  <c:v>3.42619047619048</c:v>
                </c:pt>
                <c:pt idx="2879">
                  <c:v>3.42738095238095</c:v>
                </c:pt>
                <c:pt idx="2880">
                  <c:v>3.4285714285714302</c:v>
                </c:pt>
                <c:pt idx="2881">
                  <c:v>3.4297619047619001</c:v>
                </c:pt>
                <c:pt idx="2882">
                  <c:v>3.4309523809523799</c:v>
                </c:pt>
                <c:pt idx="2883">
                  <c:v>3.43214285714286</c:v>
                </c:pt>
                <c:pt idx="2884">
                  <c:v>3.43333333333333</c:v>
                </c:pt>
                <c:pt idx="2885">
                  <c:v>3.4345238095238102</c:v>
                </c:pt>
                <c:pt idx="2886">
                  <c:v>3.4357142857142899</c:v>
                </c:pt>
                <c:pt idx="2887">
                  <c:v>3.4369047619047599</c:v>
                </c:pt>
                <c:pt idx="2888">
                  <c:v>3.4380952380952401</c:v>
                </c:pt>
                <c:pt idx="2889">
                  <c:v>3.4392857142857101</c:v>
                </c:pt>
                <c:pt idx="2890">
                  <c:v>3.4404761904761898</c:v>
                </c:pt>
                <c:pt idx="2891">
                  <c:v>3.44166666666667</c:v>
                </c:pt>
                <c:pt idx="2892">
                  <c:v>3.44285714285714</c:v>
                </c:pt>
                <c:pt idx="2893">
                  <c:v>3.4440476190476201</c:v>
                </c:pt>
                <c:pt idx="2894">
                  <c:v>3.4452380952380999</c:v>
                </c:pt>
                <c:pt idx="2895">
                  <c:v>3.4464285714285698</c:v>
                </c:pt>
                <c:pt idx="2896">
                  <c:v>3.44761904761905</c:v>
                </c:pt>
                <c:pt idx="2897">
                  <c:v>3.44880952380952</c:v>
                </c:pt>
                <c:pt idx="2898">
                  <c:v>3.45</c:v>
                </c:pt>
                <c:pt idx="2899">
                  <c:v>3.4511904761904799</c:v>
                </c:pt>
                <c:pt idx="2900">
                  <c:v>3.4523809523809499</c:v>
                </c:pt>
                <c:pt idx="2901">
                  <c:v>3.4535714285714301</c:v>
                </c:pt>
                <c:pt idx="2902">
                  <c:v>3.4547619047619</c:v>
                </c:pt>
                <c:pt idx="2903">
                  <c:v>3.4559523809523802</c:v>
                </c:pt>
                <c:pt idx="2904">
                  <c:v>3.45714285714286</c:v>
                </c:pt>
                <c:pt idx="2905">
                  <c:v>3.4583333333333299</c:v>
                </c:pt>
                <c:pt idx="2906">
                  <c:v>3.4595238095238101</c:v>
                </c:pt>
                <c:pt idx="2907">
                  <c:v>3.4607142857142899</c:v>
                </c:pt>
                <c:pt idx="2908">
                  <c:v>3.4619047619047598</c:v>
                </c:pt>
                <c:pt idx="2909">
                  <c:v>3.46309523809524</c:v>
                </c:pt>
                <c:pt idx="2910">
                  <c:v>3.46428571428571</c:v>
                </c:pt>
                <c:pt idx="2911">
                  <c:v>3.4654761904761902</c:v>
                </c:pt>
                <c:pt idx="2912">
                  <c:v>3.4666666666666699</c:v>
                </c:pt>
                <c:pt idx="2913">
                  <c:v>3.4678571428571399</c:v>
                </c:pt>
                <c:pt idx="2914">
                  <c:v>3.46904761904762</c:v>
                </c:pt>
                <c:pt idx="2915">
                  <c:v>3.4702380952380998</c:v>
                </c:pt>
                <c:pt idx="2916">
                  <c:v>3.4714285714285702</c:v>
                </c:pt>
                <c:pt idx="2917">
                  <c:v>3.4726190476190499</c:v>
                </c:pt>
                <c:pt idx="2918">
                  <c:v>3.4738095238095199</c:v>
                </c:pt>
                <c:pt idx="2919">
                  <c:v>3.4750000000000001</c:v>
                </c:pt>
                <c:pt idx="2920">
                  <c:v>3.4761904761904798</c:v>
                </c:pt>
                <c:pt idx="2921">
                  <c:v>3.4773809523809498</c:v>
                </c:pt>
                <c:pt idx="2922">
                  <c:v>3.47857142857143</c:v>
                </c:pt>
                <c:pt idx="2923">
                  <c:v>3.4797619047619102</c:v>
                </c:pt>
                <c:pt idx="2924">
                  <c:v>3.4809523809523801</c:v>
                </c:pt>
                <c:pt idx="2925">
                  <c:v>3.4821428571428599</c:v>
                </c:pt>
                <c:pt idx="2926">
                  <c:v>3.4833333333333298</c:v>
                </c:pt>
                <c:pt idx="2927">
                  <c:v>3.48452380952381</c:v>
                </c:pt>
                <c:pt idx="2928">
                  <c:v>3.4857142857142902</c:v>
                </c:pt>
                <c:pt idx="2929">
                  <c:v>3.4869047619047602</c:v>
                </c:pt>
                <c:pt idx="2930">
                  <c:v>3.4880952380952399</c:v>
                </c:pt>
                <c:pt idx="2931">
                  <c:v>3.4892857142857099</c:v>
                </c:pt>
                <c:pt idx="2932">
                  <c:v>3.4904761904761901</c:v>
                </c:pt>
                <c:pt idx="2933">
                  <c:v>3.4916666666666698</c:v>
                </c:pt>
                <c:pt idx="2934">
                  <c:v>3.4928571428571402</c:v>
                </c:pt>
                <c:pt idx="2935">
                  <c:v>3.49404761904762</c:v>
                </c:pt>
                <c:pt idx="2936">
                  <c:v>3.4952380952381001</c:v>
                </c:pt>
                <c:pt idx="2937">
                  <c:v>3.4964285714285701</c:v>
                </c:pt>
                <c:pt idx="2938">
                  <c:v>3.4976190476190498</c:v>
                </c:pt>
                <c:pt idx="2939">
                  <c:v>3.4988095238095198</c:v>
                </c:pt>
                <c:pt idx="2940">
                  <c:v>3.5</c:v>
                </c:pt>
                <c:pt idx="2941">
                  <c:v>3.5011904761904802</c:v>
                </c:pt>
                <c:pt idx="2942">
                  <c:v>3.5023809523809502</c:v>
                </c:pt>
                <c:pt idx="2943">
                  <c:v>3.5035714285714299</c:v>
                </c:pt>
                <c:pt idx="2944">
                  <c:v>3.5047619047618999</c:v>
                </c:pt>
                <c:pt idx="2945">
                  <c:v>3.50595238095238</c:v>
                </c:pt>
                <c:pt idx="2946">
                  <c:v>3.5071428571428598</c:v>
                </c:pt>
                <c:pt idx="2947">
                  <c:v>3.5083333333333302</c:v>
                </c:pt>
                <c:pt idx="2948">
                  <c:v>3.5095238095238099</c:v>
                </c:pt>
                <c:pt idx="2949">
                  <c:v>3.5107142857142901</c:v>
                </c:pt>
                <c:pt idx="2950">
                  <c:v>3.5119047619047601</c:v>
                </c:pt>
                <c:pt idx="2951">
                  <c:v>3.5130952380952398</c:v>
                </c:pt>
                <c:pt idx="2952">
                  <c:v>3.5142857142857098</c:v>
                </c:pt>
                <c:pt idx="2953">
                  <c:v>3.51547619047619</c:v>
                </c:pt>
                <c:pt idx="2954">
                  <c:v>3.5166666666666702</c:v>
                </c:pt>
                <c:pt idx="2955">
                  <c:v>3.5178571428571401</c:v>
                </c:pt>
                <c:pt idx="2956">
                  <c:v>3.5190476190476199</c:v>
                </c:pt>
                <c:pt idx="2957">
                  <c:v>3.5202380952381001</c:v>
                </c:pt>
                <c:pt idx="2958">
                  <c:v>3.52142857142857</c:v>
                </c:pt>
                <c:pt idx="2959">
                  <c:v>3.5226190476190502</c:v>
                </c:pt>
                <c:pt idx="2960">
                  <c:v>3.5238095238095202</c:v>
                </c:pt>
                <c:pt idx="2961">
                  <c:v>3.5249999999999999</c:v>
                </c:pt>
                <c:pt idx="2962">
                  <c:v>3.5261904761904801</c:v>
                </c:pt>
                <c:pt idx="2963">
                  <c:v>3.5273809523809501</c:v>
                </c:pt>
                <c:pt idx="2964">
                  <c:v>3.5285714285714298</c:v>
                </c:pt>
                <c:pt idx="2965">
                  <c:v>3.5297619047619002</c:v>
                </c:pt>
                <c:pt idx="2966">
                  <c:v>3.53095238095238</c:v>
                </c:pt>
                <c:pt idx="2967">
                  <c:v>3.5321428571428601</c:v>
                </c:pt>
                <c:pt idx="2968">
                  <c:v>3.5333333333333301</c:v>
                </c:pt>
                <c:pt idx="2969">
                  <c:v>3.5345238095238098</c:v>
                </c:pt>
                <c:pt idx="2970">
                  <c:v>3.53571428571429</c:v>
                </c:pt>
                <c:pt idx="2971">
                  <c:v>3.53690476190476</c:v>
                </c:pt>
                <c:pt idx="2972">
                  <c:v>3.5380952380952402</c:v>
                </c:pt>
                <c:pt idx="2973">
                  <c:v>3.5392857142857101</c:v>
                </c:pt>
                <c:pt idx="2974">
                  <c:v>3.5404761904761899</c:v>
                </c:pt>
                <c:pt idx="2975">
                  <c:v>3.5416666666666701</c:v>
                </c:pt>
                <c:pt idx="2976">
                  <c:v>3.54285714285714</c:v>
                </c:pt>
                <c:pt idx="2977">
                  <c:v>3.5440476190476198</c:v>
                </c:pt>
                <c:pt idx="2978">
                  <c:v>3.5452380952381</c:v>
                </c:pt>
                <c:pt idx="2979">
                  <c:v>3.5464285714285699</c:v>
                </c:pt>
                <c:pt idx="2980">
                  <c:v>3.5476190476190501</c:v>
                </c:pt>
                <c:pt idx="2981">
                  <c:v>3.5488095238095201</c:v>
                </c:pt>
                <c:pt idx="2982">
                  <c:v>3.55</c:v>
                </c:pt>
                <c:pt idx="2983">
                  <c:v>3.55119047619048</c:v>
                </c:pt>
                <c:pt idx="2984">
                  <c:v>3.55238095238095</c:v>
                </c:pt>
                <c:pt idx="2985">
                  <c:v>3.5535714285714302</c:v>
                </c:pt>
                <c:pt idx="2986">
                  <c:v>3.5547619047619001</c:v>
                </c:pt>
                <c:pt idx="2987">
                  <c:v>3.5559523809523799</c:v>
                </c:pt>
                <c:pt idx="2988">
                  <c:v>3.55714285714286</c:v>
                </c:pt>
                <c:pt idx="2989">
                  <c:v>3.55833333333333</c:v>
                </c:pt>
                <c:pt idx="2990">
                  <c:v>3.5595238095238102</c:v>
                </c:pt>
                <c:pt idx="2991">
                  <c:v>3.5607142857142899</c:v>
                </c:pt>
                <c:pt idx="2992">
                  <c:v>3.5619047619047599</c:v>
                </c:pt>
                <c:pt idx="2993">
                  <c:v>3.5630952380952401</c:v>
                </c:pt>
                <c:pt idx="2994">
                  <c:v>3.5642857142857101</c:v>
                </c:pt>
                <c:pt idx="2995">
                  <c:v>3.5654761904761898</c:v>
                </c:pt>
                <c:pt idx="2996">
                  <c:v>3.56666666666667</c:v>
                </c:pt>
                <c:pt idx="2997">
                  <c:v>3.56785714285714</c:v>
                </c:pt>
                <c:pt idx="2998">
                  <c:v>3.5690476190476201</c:v>
                </c:pt>
                <c:pt idx="2999">
                  <c:v>3.5702380952380999</c:v>
                </c:pt>
                <c:pt idx="3000">
                  <c:v>3.5714285714285698</c:v>
                </c:pt>
                <c:pt idx="3001">
                  <c:v>3.57261904761905</c:v>
                </c:pt>
                <c:pt idx="3002">
                  <c:v>3.57380952380952</c:v>
                </c:pt>
                <c:pt idx="3003">
                  <c:v>3.5750000000000002</c:v>
                </c:pt>
                <c:pt idx="3004">
                  <c:v>3.5761904761904799</c:v>
                </c:pt>
                <c:pt idx="3005">
                  <c:v>3.5773809523809499</c:v>
                </c:pt>
                <c:pt idx="3006">
                  <c:v>3.5785714285714301</c:v>
                </c:pt>
                <c:pt idx="3007">
                  <c:v>3.5797619047619098</c:v>
                </c:pt>
                <c:pt idx="3008">
                  <c:v>3.5809523809523802</c:v>
                </c:pt>
                <c:pt idx="3009">
                  <c:v>3.58214285714286</c:v>
                </c:pt>
                <c:pt idx="3010">
                  <c:v>3.5833333333333299</c:v>
                </c:pt>
                <c:pt idx="3011">
                  <c:v>3.5845238095238101</c:v>
                </c:pt>
                <c:pt idx="3012">
                  <c:v>3.5857142857142899</c:v>
                </c:pt>
                <c:pt idx="3013">
                  <c:v>3.5869047619047598</c:v>
                </c:pt>
                <c:pt idx="3014">
                  <c:v>3.58809523809524</c:v>
                </c:pt>
                <c:pt idx="3015">
                  <c:v>3.5892857142857202</c:v>
                </c:pt>
                <c:pt idx="3016">
                  <c:v>3.5904761904761902</c:v>
                </c:pt>
                <c:pt idx="3017">
                  <c:v>3.5916666666666699</c:v>
                </c:pt>
                <c:pt idx="3018">
                  <c:v>3.5928571428571399</c:v>
                </c:pt>
                <c:pt idx="3019">
                  <c:v>3.59404761904762</c:v>
                </c:pt>
                <c:pt idx="3020">
                  <c:v>3.5952380952380998</c:v>
                </c:pt>
                <c:pt idx="3021">
                  <c:v>3.5964285714285702</c:v>
                </c:pt>
                <c:pt idx="3022">
                  <c:v>3.5976190476190499</c:v>
                </c:pt>
                <c:pt idx="3023">
                  <c:v>3.5988095238095199</c:v>
                </c:pt>
                <c:pt idx="3024">
                  <c:v>3.6</c:v>
                </c:pt>
                <c:pt idx="3025">
                  <c:v>3.6011904761904798</c:v>
                </c:pt>
                <c:pt idx="3026">
                  <c:v>3.6023809523809498</c:v>
                </c:pt>
                <c:pt idx="3027">
                  <c:v>3.60357142857143</c:v>
                </c:pt>
                <c:pt idx="3028">
                  <c:v>3.6047619047619102</c:v>
                </c:pt>
                <c:pt idx="3029">
                  <c:v>3.6059523809523801</c:v>
                </c:pt>
                <c:pt idx="3030">
                  <c:v>3.6071428571428599</c:v>
                </c:pt>
                <c:pt idx="3031">
                  <c:v>3.6083333333333298</c:v>
                </c:pt>
                <c:pt idx="3032">
                  <c:v>3.60952380952381</c:v>
                </c:pt>
                <c:pt idx="3033">
                  <c:v>3.6107142857142902</c:v>
                </c:pt>
                <c:pt idx="3034">
                  <c:v>3.6119047619047602</c:v>
                </c:pt>
                <c:pt idx="3035">
                  <c:v>3.6130952380952399</c:v>
                </c:pt>
                <c:pt idx="3036">
                  <c:v>3.6142857142857099</c:v>
                </c:pt>
                <c:pt idx="3037">
                  <c:v>3.6154761904761901</c:v>
                </c:pt>
                <c:pt idx="3038">
                  <c:v>3.6166666666666698</c:v>
                </c:pt>
                <c:pt idx="3039">
                  <c:v>3.6178571428571402</c:v>
                </c:pt>
                <c:pt idx="3040">
                  <c:v>3.61904761904762</c:v>
                </c:pt>
                <c:pt idx="3041">
                  <c:v>3.6202380952381001</c:v>
                </c:pt>
                <c:pt idx="3042">
                  <c:v>3.6214285714285701</c:v>
                </c:pt>
                <c:pt idx="3043">
                  <c:v>3.6226190476190498</c:v>
                </c:pt>
                <c:pt idx="3044">
                  <c:v>3.6238095238095198</c:v>
                </c:pt>
                <c:pt idx="3045">
                  <c:v>3.625</c:v>
                </c:pt>
                <c:pt idx="3046">
                  <c:v>3.6261904761904802</c:v>
                </c:pt>
                <c:pt idx="3047">
                  <c:v>3.6273809523809502</c:v>
                </c:pt>
                <c:pt idx="3048">
                  <c:v>3.6285714285714299</c:v>
                </c:pt>
                <c:pt idx="3049">
                  <c:v>3.6297619047618999</c:v>
                </c:pt>
                <c:pt idx="3050">
                  <c:v>3.63095238095238</c:v>
                </c:pt>
                <c:pt idx="3051">
                  <c:v>3.6321428571428598</c:v>
                </c:pt>
                <c:pt idx="3052">
                  <c:v>3.6333333333333302</c:v>
                </c:pt>
                <c:pt idx="3053">
                  <c:v>3.6345238095238099</c:v>
                </c:pt>
                <c:pt idx="3054">
                  <c:v>3.6357142857142901</c:v>
                </c:pt>
                <c:pt idx="3055">
                  <c:v>3.6369047619047601</c:v>
                </c:pt>
                <c:pt idx="3056">
                  <c:v>3.6380952380952398</c:v>
                </c:pt>
                <c:pt idx="3057">
                  <c:v>3.6392857142857098</c:v>
                </c:pt>
                <c:pt idx="3058">
                  <c:v>3.64047619047619</c:v>
                </c:pt>
                <c:pt idx="3059">
                  <c:v>3.6416666666666702</c:v>
                </c:pt>
                <c:pt idx="3060">
                  <c:v>3.6428571428571401</c:v>
                </c:pt>
                <c:pt idx="3061">
                  <c:v>3.6440476190476199</c:v>
                </c:pt>
                <c:pt idx="3062">
                  <c:v>3.6452380952381001</c:v>
                </c:pt>
                <c:pt idx="3063">
                  <c:v>3.64642857142857</c:v>
                </c:pt>
                <c:pt idx="3064">
                  <c:v>3.6476190476190502</c:v>
                </c:pt>
                <c:pt idx="3065">
                  <c:v>3.6488095238095202</c:v>
                </c:pt>
                <c:pt idx="3066">
                  <c:v>3.65</c:v>
                </c:pt>
                <c:pt idx="3067">
                  <c:v>3.6511904761904801</c:v>
                </c:pt>
                <c:pt idx="3068">
                  <c:v>3.6523809523809501</c:v>
                </c:pt>
                <c:pt idx="3069">
                  <c:v>3.6535714285714298</c:v>
                </c:pt>
                <c:pt idx="3070">
                  <c:v>3.6547619047619002</c:v>
                </c:pt>
                <c:pt idx="3071">
                  <c:v>3.65595238095238</c:v>
                </c:pt>
                <c:pt idx="3072">
                  <c:v>3.6571428571428601</c:v>
                </c:pt>
                <c:pt idx="3073">
                  <c:v>3.6583333333333301</c:v>
                </c:pt>
                <c:pt idx="3074">
                  <c:v>3.6595238095238098</c:v>
                </c:pt>
                <c:pt idx="3075">
                  <c:v>3.66071428571429</c:v>
                </c:pt>
                <c:pt idx="3076">
                  <c:v>3.66190476190476</c:v>
                </c:pt>
                <c:pt idx="3077">
                  <c:v>3.6630952380952402</c:v>
                </c:pt>
                <c:pt idx="3078">
                  <c:v>3.6642857142857101</c:v>
                </c:pt>
                <c:pt idx="3079">
                  <c:v>3.6654761904761899</c:v>
                </c:pt>
                <c:pt idx="3080">
                  <c:v>3.6666666666666701</c:v>
                </c:pt>
                <c:pt idx="3081">
                  <c:v>3.66785714285714</c:v>
                </c:pt>
                <c:pt idx="3082">
                  <c:v>3.6690476190476198</c:v>
                </c:pt>
                <c:pt idx="3083">
                  <c:v>3.6702380952381</c:v>
                </c:pt>
                <c:pt idx="3084">
                  <c:v>3.6714285714285699</c:v>
                </c:pt>
                <c:pt idx="3085">
                  <c:v>3.6726190476190501</c:v>
                </c:pt>
                <c:pt idx="3086">
                  <c:v>3.6738095238095201</c:v>
                </c:pt>
                <c:pt idx="3087">
                  <c:v>3.6749999999999998</c:v>
                </c:pt>
                <c:pt idx="3088">
                  <c:v>3.67619047619048</c:v>
                </c:pt>
                <c:pt idx="3089">
                  <c:v>3.67738095238095</c:v>
                </c:pt>
                <c:pt idx="3090">
                  <c:v>3.6785714285714302</c:v>
                </c:pt>
                <c:pt idx="3091">
                  <c:v>3.6797619047619001</c:v>
                </c:pt>
                <c:pt idx="3092">
                  <c:v>3.6809523809523799</c:v>
                </c:pt>
                <c:pt idx="3093">
                  <c:v>3.68214285714286</c:v>
                </c:pt>
                <c:pt idx="3094">
                  <c:v>3.68333333333333</c:v>
                </c:pt>
                <c:pt idx="3095">
                  <c:v>3.6845238095238102</c:v>
                </c:pt>
                <c:pt idx="3096">
                  <c:v>3.6857142857142899</c:v>
                </c:pt>
                <c:pt idx="3097">
                  <c:v>3.6869047619047599</c:v>
                </c:pt>
                <c:pt idx="3098">
                  <c:v>3.6880952380952401</c:v>
                </c:pt>
                <c:pt idx="3099">
                  <c:v>3.6892857142857101</c:v>
                </c:pt>
                <c:pt idx="3100">
                  <c:v>3.6904761904761898</c:v>
                </c:pt>
                <c:pt idx="3101">
                  <c:v>3.69166666666667</c:v>
                </c:pt>
                <c:pt idx="3102">
                  <c:v>3.69285714285714</c:v>
                </c:pt>
                <c:pt idx="3103">
                  <c:v>3.6940476190476201</c:v>
                </c:pt>
                <c:pt idx="3104">
                  <c:v>3.6952380952380999</c:v>
                </c:pt>
                <c:pt idx="3105">
                  <c:v>3.6964285714285698</c:v>
                </c:pt>
                <c:pt idx="3106">
                  <c:v>3.69761904761905</c:v>
                </c:pt>
                <c:pt idx="3107">
                  <c:v>3.69880952380952</c:v>
                </c:pt>
                <c:pt idx="3108">
                  <c:v>3.7</c:v>
                </c:pt>
                <c:pt idx="3109">
                  <c:v>3.7011904761904799</c:v>
                </c:pt>
                <c:pt idx="3110">
                  <c:v>3.7023809523809499</c:v>
                </c:pt>
                <c:pt idx="3111">
                  <c:v>3.7035714285714301</c:v>
                </c:pt>
                <c:pt idx="3112">
                  <c:v>3.7047619047619098</c:v>
                </c:pt>
                <c:pt idx="3113">
                  <c:v>3.7059523809523802</c:v>
                </c:pt>
                <c:pt idx="3114">
                  <c:v>3.70714285714286</c:v>
                </c:pt>
                <c:pt idx="3115">
                  <c:v>3.7083333333333299</c:v>
                </c:pt>
                <c:pt idx="3116">
                  <c:v>3.7095238095238101</c:v>
                </c:pt>
                <c:pt idx="3117">
                  <c:v>3.7107142857142899</c:v>
                </c:pt>
                <c:pt idx="3118">
                  <c:v>3.7119047619047598</c:v>
                </c:pt>
                <c:pt idx="3119">
                  <c:v>3.71309523809524</c:v>
                </c:pt>
                <c:pt idx="3120">
                  <c:v>3.71428571428571</c:v>
                </c:pt>
                <c:pt idx="3121">
                  <c:v>3.7154761904761902</c:v>
                </c:pt>
                <c:pt idx="3122">
                  <c:v>3.7166666666666699</c:v>
                </c:pt>
                <c:pt idx="3123">
                  <c:v>3.7178571428571399</c:v>
                </c:pt>
                <c:pt idx="3124">
                  <c:v>3.71904761904762</c:v>
                </c:pt>
                <c:pt idx="3125">
                  <c:v>3.7202380952380998</c:v>
                </c:pt>
                <c:pt idx="3126">
                  <c:v>3.7214285714285702</c:v>
                </c:pt>
                <c:pt idx="3127">
                  <c:v>3.7226190476190499</c:v>
                </c:pt>
                <c:pt idx="3128">
                  <c:v>3.7238095238095199</c:v>
                </c:pt>
                <c:pt idx="3129">
                  <c:v>3.7250000000000001</c:v>
                </c:pt>
                <c:pt idx="3130">
                  <c:v>3.7261904761904798</c:v>
                </c:pt>
                <c:pt idx="3131">
                  <c:v>3.7273809523809498</c:v>
                </c:pt>
                <c:pt idx="3132">
                  <c:v>3.72857142857143</c:v>
                </c:pt>
                <c:pt idx="3133">
                  <c:v>3.7297619047619102</c:v>
                </c:pt>
                <c:pt idx="3134">
                  <c:v>3.7309523809523801</c:v>
                </c:pt>
                <c:pt idx="3135">
                  <c:v>3.7321428571428599</c:v>
                </c:pt>
                <c:pt idx="3136">
                  <c:v>3.7333333333333298</c:v>
                </c:pt>
                <c:pt idx="3137">
                  <c:v>3.73452380952381</c:v>
                </c:pt>
                <c:pt idx="3138">
                  <c:v>3.7357142857142902</c:v>
                </c:pt>
                <c:pt idx="3139">
                  <c:v>3.7369047619047602</c:v>
                </c:pt>
                <c:pt idx="3140">
                  <c:v>3.7380952380952399</c:v>
                </c:pt>
                <c:pt idx="3141">
                  <c:v>3.7392857142857099</c:v>
                </c:pt>
                <c:pt idx="3142">
                  <c:v>3.7404761904761901</c:v>
                </c:pt>
                <c:pt idx="3143">
                  <c:v>3.7416666666666698</c:v>
                </c:pt>
                <c:pt idx="3144">
                  <c:v>3.7428571428571402</c:v>
                </c:pt>
                <c:pt idx="3145">
                  <c:v>3.74404761904762</c:v>
                </c:pt>
                <c:pt idx="3146">
                  <c:v>3.7452380952381001</c:v>
                </c:pt>
                <c:pt idx="3147">
                  <c:v>3.7464285714285701</c:v>
                </c:pt>
                <c:pt idx="3148">
                  <c:v>3.7476190476190498</c:v>
                </c:pt>
                <c:pt idx="3149">
                  <c:v>3.7488095238095198</c:v>
                </c:pt>
                <c:pt idx="3150">
                  <c:v>3.75</c:v>
                </c:pt>
                <c:pt idx="3151">
                  <c:v>3.7511904761904802</c:v>
                </c:pt>
                <c:pt idx="3152">
                  <c:v>3.7523809523809502</c:v>
                </c:pt>
                <c:pt idx="3153">
                  <c:v>3.7535714285714299</c:v>
                </c:pt>
                <c:pt idx="3154">
                  <c:v>3.7547619047618999</c:v>
                </c:pt>
                <c:pt idx="3155">
                  <c:v>3.75595238095238</c:v>
                </c:pt>
                <c:pt idx="3156">
                  <c:v>3.7571428571428598</c:v>
                </c:pt>
                <c:pt idx="3157">
                  <c:v>3.7583333333333302</c:v>
                </c:pt>
                <c:pt idx="3158">
                  <c:v>3.7595238095238099</c:v>
                </c:pt>
                <c:pt idx="3159">
                  <c:v>3.7607142857142901</c:v>
                </c:pt>
                <c:pt idx="3160">
                  <c:v>3.7619047619047601</c:v>
                </c:pt>
                <c:pt idx="3161">
                  <c:v>3.7630952380952398</c:v>
                </c:pt>
                <c:pt idx="3162">
                  <c:v>3.7642857142857098</c:v>
                </c:pt>
                <c:pt idx="3163">
                  <c:v>3.76547619047619</c:v>
                </c:pt>
                <c:pt idx="3164">
                  <c:v>3.7666666666666702</c:v>
                </c:pt>
                <c:pt idx="3165">
                  <c:v>3.7678571428571401</c:v>
                </c:pt>
                <c:pt idx="3166">
                  <c:v>3.7690476190476199</c:v>
                </c:pt>
                <c:pt idx="3167">
                  <c:v>3.7702380952381001</c:v>
                </c:pt>
                <c:pt idx="3168">
                  <c:v>3.77142857142857</c:v>
                </c:pt>
                <c:pt idx="3169">
                  <c:v>3.7726190476190502</c:v>
                </c:pt>
                <c:pt idx="3170">
                  <c:v>3.7738095238095202</c:v>
                </c:pt>
                <c:pt idx="3171">
                  <c:v>3.7749999999999999</c:v>
                </c:pt>
                <c:pt idx="3172">
                  <c:v>3.7761904761904801</c:v>
                </c:pt>
                <c:pt idx="3173">
                  <c:v>3.7773809523809501</c:v>
                </c:pt>
                <c:pt idx="3174">
                  <c:v>3.7785714285714298</c:v>
                </c:pt>
                <c:pt idx="3175">
                  <c:v>3.7797619047619002</c:v>
                </c:pt>
                <c:pt idx="3176">
                  <c:v>3.78095238095238</c:v>
                </c:pt>
                <c:pt idx="3177">
                  <c:v>3.7821428571428601</c:v>
                </c:pt>
                <c:pt idx="3178">
                  <c:v>3.7833333333333301</c:v>
                </c:pt>
                <c:pt idx="3179">
                  <c:v>3.7845238095238098</c:v>
                </c:pt>
                <c:pt idx="3180">
                  <c:v>3.78571428571429</c:v>
                </c:pt>
                <c:pt idx="3181">
                  <c:v>3.78690476190476</c:v>
                </c:pt>
                <c:pt idx="3182">
                  <c:v>3.7880952380952402</c:v>
                </c:pt>
                <c:pt idx="3183">
                  <c:v>3.7892857142857101</c:v>
                </c:pt>
                <c:pt idx="3184">
                  <c:v>3.7904761904761899</c:v>
                </c:pt>
                <c:pt idx="3185">
                  <c:v>3.7916666666666701</c:v>
                </c:pt>
                <c:pt idx="3186">
                  <c:v>3.79285714285714</c:v>
                </c:pt>
                <c:pt idx="3187">
                  <c:v>3.7940476190476198</c:v>
                </c:pt>
                <c:pt idx="3188">
                  <c:v>3.7952380952381</c:v>
                </c:pt>
                <c:pt idx="3189">
                  <c:v>3.7964285714285699</c:v>
                </c:pt>
                <c:pt idx="3190">
                  <c:v>3.7976190476190501</c:v>
                </c:pt>
                <c:pt idx="3191">
                  <c:v>3.7988095238095201</c:v>
                </c:pt>
                <c:pt idx="3192">
                  <c:v>3.8</c:v>
                </c:pt>
                <c:pt idx="3193">
                  <c:v>3.80119047619048</c:v>
                </c:pt>
                <c:pt idx="3194">
                  <c:v>3.80238095238095</c:v>
                </c:pt>
                <c:pt idx="3195">
                  <c:v>3.8035714285714302</c:v>
                </c:pt>
                <c:pt idx="3196">
                  <c:v>3.8047619047619099</c:v>
                </c:pt>
                <c:pt idx="3197">
                  <c:v>3.8059523809523799</c:v>
                </c:pt>
                <c:pt idx="3198">
                  <c:v>3.80714285714286</c:v>
                </c:pt>
                <c:pt idx="3199">
                  <c:v>3.80833333333333</c:v>
                </c:pt>
                <c:pt idx="3200">
                  <c:v>3.8095238095238102</c:v>
                </c:pt>
                <c:pt idx="3201">
                  <c:v>3.8107142857142899</c:v>
                </c:pt>
                <c:pt idx="3202">
                  <c:v>3.8119047619047599</c:v>
                </c:pt>
                <c:pt idx="3203">
                  <c:v>3.8130952380952401</c:v>
                </c:pt>
                <c:pt idx="3204">
                  <c:v>3.8142857142857101</c:v>
                </c:pt>
                <c:pt idx="3205">
                  <c:v>3.8154761904761898</c:v>
                </c:pt>
                <c:pt idx="3206">
                  <c:v>3.81666666666667</c:v>
                </c:pt>
                <c:pt idx="3207">
                  <c:v>3.81785714285714</c:v>
                </c:pt>
                <c:pt idx="3208">
                  <c:v>3.8190476190476201</c:v>
                </c:pt>
                <c:pt idx="3209">
                  <c:v>3.8202380952380999</c:v>
                </c:pt>
                <c:pt idx="3210">
                  <c:v>3.8214285714285698</c:v>
                </c:pt>
                <c:pt idx="3211">
                  <c:v>3.82261904761905</c:v>
                </c:pt>
                <c:pt idx="3212">
                  <c:v>3.82380952380952</c:v>
                </c:pt>
                <c:pt idx="3213">
                  <c:v>3.8250000000000002</c:v>
                </c:pt>
                <c:pt idx="3214">
                  <c:v>3.8261904761904799</c:v>
                </c:pt>
                <c:pt idx="3215">
                  <c:v>3.8273809523809499</c:v>
                </c:pt>
                <c:pt idx="3216">
                  <c:v>3.8285714285714301</c:v>
                </c:pt>
                <c:pt idx="3217">
                  <c:v>3.8297619047619098</c:v>
                </c:pt>
                <c:pt idx="3218">
                  <c:v>3.8309523809523802</c:v>
                </c:pt>
                <c:pt idx="3219">
                  <c:v>3.83214285714286</c:v>
                </c:pt>
                <c:pt idx="3220">
                  <c:v>3.8333333333333299</c:v>
                </c:pt>
                <c:pt idx="3221">
                  <c:v>3.8345238095238101</c:v>
                </c:pt>
                <c:pt idx="3222">
                  <c:v>3.8357142857142899</c:v>
                </c:pt>
                <c:pt idx="3223">
                  <c:v>3.8369047619047598</c:v>
                </c:pt>
                <c:pt idx="3224">
                  <c:v>3.83809523809524</c:v>
                </c:pt>
                <c:pt idx="3225">
                  <c:v>3.83928571428571</c:v>
                </c:pt>
                <c:pt idx="3226">
                  <c:v>3.8404761904761902</c:v>
                </c:pt>
                <c:pt idx="3227">
                  <c:v>3.8416666666666699</c:v>
                </c:pt>
                <c:pt idx="3228">
                  <c:v>3.8428571428571399</c:v>
                </c:pt>
                <c:pt idx="3229">
                  <c:v>3.84404761904762</c:v>
                </c:pt>
                <c:pt idx="3230">
                  <c:v>3.8452380952380998</c:v>
                </c:pt>
                <c:pt idx="3231">
                  <c:v>3.8464285714285702</c:v>
                </c:pt>
                <c:pt idx="3232">
                  <c:v>3.8476190476190499</c:v>
                </c:pt>
                <c:pt idx="3233">
                  <c:v>3.8488095238095199</c:v>
                </c:pt>
                <c:pt idx="3234">
                  <c:v>3.85</c:v>
                </c:pt>
                <c:pt idx="3235">
                  <c:v>3.8511904761904798</c:v>
                </c:pt>
                <c:pt idx="3236">
                  <c:v>3.8523809523809498</c:v>
                </c:pt>
                <c:pt idx="3237">
                  <c:v>3.85357142857143</c:v>
                </c:pt>
                <c:pt idx="3238">
                  <c:v>3.8547619047619102</c:v>
                </c:pt>
                <c:pt idx="3239">
                  <c:v>3.8559523809523801</c:v>
                </c:pt>
                <c:pt idx="3240">
                  <c:v>3.8571428571428599</c:v>
                </c:pt>
                <c:pt idx="3241">
                  <c:v>3.8583333333333298</c:v>
                </c:pt>
                <c:pt idx="3242">
                  <c:v>3.85952380952381</c:v>
                </c:pt>
                <c:pt idx="3243">
                  <c:v>3.8607142857142902</c:v>
                </c:pt>
                <c:pt idx="3244">
                  <c:v>3.8619047619047602</c:v>
                </c:pt>
                <c:pt idx="3245">
                  <c:v>3.8630952380952399</c:v>
                </c:pt>
                <c:pt idx="3246">
                  <c:v>3.8642857142857099</c:v>
                </c:pt>
                <c:pt idx="3247">
                  <c:v>3.8654761904761901</c:v>
                </c:pt>
                <c:pt idx="3248">
                  <c:v>3.8666666666666698</c:v>
                </c:pt>
                <c:pt idx="3249">
                  <c:v>3.8678571428571402</c:v>
                </c:pt>
                <c:pt idx="3250">
                  <c:v>3.86904761904762</c:v>
                </c:pt>
                <c:pt idx="3251">
                  <c:v>3.8702380952381001</c:v>
                </c:pt>
                <c:pt idx="3252">
                  <c:v>3.8714285714285701</c:v>
                </c:pt>
                <c:pt idx="3253">
                  <c:v>3.8726190476190498</c:v>
                </c:pt>
                <c:pt idx="3254">
                  <c:v>3.8738095238095198</c:v>
                </c:pt>
                <c:pt idx="3255">
                  <c:v>3.875</c:v>
                </c:pt>
                <c:pt idx="3256">
                  <c:v>3.8761904761904802</c:v>
                </c:pt>
                <c:pt idx="3257">
                  <c:v>3.8773809523809502</c:v>
                </c:pt>
                <c:pt idx="3258">
                  <c:v>3.8785714285714299</c:v>
                </c:pt>
                <c:pt idx="3259">
                  <c:v>3.8797619047618999</c:v>
                </c:pt>
                <c:pt idx="3260">
                  <c:v>3.88095238095238</c:v>
                </c:pt>
                <c:pt idx="3261">
                  <c:v>3.8821428571428598</c:v>
                </c:pt>
                <c:pt idx="3262">
                  <c:v>3.8833333333333302</c:v>
                </c:pt>
                <c:pt idx="3263">
                  <c:v>3.8845238095238099</c:v>
                </c:pt>
                <c:pt idx="3264">
                  <c:v>3.8857142857142901</c:v>
                </c:pt>
                <c:pt idx="3265">
                  <c:v>3.8869047619047601</c:v>
                </c:pt>
                <c:pt idx="3266">
                  <c:v>3.8880952380952398</c:v>
                </c:pt>
                <c:pt idx="3267">
                  <c:v>3.8892857142857098</c:v>
                </c:pt>
                <c:pt idx="3268">
                  <c:v>3.89047619047619</c:v>
                </c:pt>
                <c:pt idx="3269">
                  <c:v>3.8916666666666702</c:v>
                </c:pt>
                <c:pt idx="3270">
                  <c:v>3.8928571428571401</c:v>
                </c:pt>
                <c:pt idx="3271">
                  <c:v>3.8940476190476199</c:v>
                </c:pt>
                <c:pt idx="3272">
                  <c:v>3.8952380952381001</c:v>
                </c:pt>
                <c:pt idx="3273">
                  <c:v>3.89642857142857</c:v>
                </c:pt>
                <c:pt idx="3274">
                  <c:v>3.8976190476190502</c:v>
                </c:pt>
                <c:pt idx="3275">
                  <c:v>3.8988095238095202</c:v>
                </c:pt>
                <c:pt idx="3276">
                  <c:v>3.9</c:v>
                </c:pt>
                <c:pt idx="3277">
                  <c:v>3.9011904761904801</c:v>
                </c:pt>
                <c:pt idx="3278">
                  <c:v>3.9023809523809501</c:v>
                </c:pt>
                <c:pt idx="3279">
                  <c:v>3.9035714285714298</c:v>
                </c:pt>
                <c:pt idx="3280">
                  <c:v>3.90476190476191</c:v>
                </c:pt>
                <c:pt idx="3281">
                  <c:v>3.90595238095238</c:v>
                </c:pt>
                <c:pt idx="3282">
                  <c:v>3.9071428571428601</c:v>
                </c:pt>
                <c:pt idx="3283">
                  <c:v>3.9083333333333301</c:v>
                </c:pt>
                <c:pt idx="3284">
                  <c:v>3.9095238095238098</c:v>
                </c:pt>
                <c:pt idx="3285">
                  <c:v>3.91071428571429</c:v>
                </c:pt>
                <c:pt idx="3286">
                  <c:v>3.91190476190476</c:v>
                </c:pt>
                <c:pt idx="3287">
                  <c:v>3.9130952380952402</c:v>
                </c:pt>
                <c:pt idx="3288">
                  <c:v>3.9142857142857101</c:v>
                </c:pt>
                <c:pt idx="3289">
                  <c:v>3.9154761904761899</c:v>
                </c:pt>
                <c:pt idx="3290">
                  <c:v>3.9166666666666701</c:v>
                </c:pt>
                <c:pt idx="3291">
                  <c:v>3.91785714285714</c:v>
                </c:pt>
                <c:pt idx="3292">
                  <c:v>3.9190476190476198</c:v>
                </c:pt>
                <c:pt idx="3293">
                  <c:v>3.9202380952381</c:v>
                </c:pt>
                <c:pt idx="3294">
                  <c:v>3.9214285714285699</c:v>
                </c:pt>
                <c:pt idx="3295">
                  <c:v>3.9226190476190501</c:v>
                </c:pt>
                <c:pt idx="3296">
                  <c:v>3.9238095238095201</c:v>
                </c:pt>
                <c:pt idx="3297">
                  <c:v>3.9249999999999998</c:v>
                </c:pt>
                <c:pt idx="3298">
                  <c:v>3.92619047619048</c:v>
                </c:pt>
                <c:pt idx="3299">
                  <c:v>3.92738095238095</c:v>
                </c:pt>
                <c:pt idx="3300">
                  <c:v>3.9285714285714302</c:v>
                </c:pt>
                <c:pt idx="3301">
                  <c:v>3.9297619047619099</c:v>
                </c:pt>
                <c:pt idx="3302">
                  <c:v>3.9309523809523799</c:v>
                </c:pt>
                <c:pt idx="3303">
                  <c:v>3.93214285714286</c:v>
                </c:pt>
                <c:pt idx="3304">
                  <c:v>3.93333333333333</c:v>
                </c:pt>
                <c:pt idx="3305">
                  <c:v>3.9345238095238102</c:v>
                </c:pt>
                <c:pt idx="3306">
                  <c:v>3.9357142857142899</c:v>
                </c:pt>
                <c:pt idx="3307">
                  <c:v>3.9369047619047599</c:v>
                </c:pt>
                <c:pt idx="3308">
                  <c:v>3.9380952380952401</c:v>
                </c:pt>
                <c:pt idx="3309">
                  <c:v>3.9392857142857101</c:v>
                </c:pt>
                <c:pt idx="3310">
                  <c:v>3.9404761904761898</c:v>
                </c:pt>
                <c:pt idx="3311">
                  <c:v>3.94166666666667</c:v>
                </c:pt>
                <c:pt idx="3312">
                  <c:v>3.94285714285714</c:v>
                </c:pt>
                <c:pt idx="3313">
                  <c:v>3.9440476190476201</c:v>
                </c:pt>
                <c:pt idx="3314">
                  <c:v>3.9452380952380999</c:v>
                </c:pt>
                <c:pt idx="3315">
                  <c:v>3.9464285714285698</c:v>
                </c:pt>
                <c:pt idx="3316">
                  <c:v>3.94761904761905</c:v>
                </c:pt>
                <c:pt idx="3317">
                  <c:v>3.94880952380952</c:v>
                </c:pt>
                <c:pt idx="3318">
                  <c:v>3.95</c:v>
                </c:pt>
                <c:pt idx="3319">
                  <c:v>3.9511904761904799</c:v>
                </c:pt>
                <c:pt idx="3320">
                  <c:v>3.9523809523809499</c:v>
                </c:pt>
                <c:pt idx="3321">
                  <c:v>3.9535714285714301</c:v>
                </c:pt>
                <c:pt idx="3322">
                  <c:v>3.9547619047619098</c:v>
                </c:pt>
                <c:pt idx="3323">
                  <c:v>3.9559523809523802</c:v>
                </c:pt>
                <c:pt idx="3324">
                  <c:v>3.95714285714286</c:v>
                </c:pt>
                <c:pt idx="3325">
                  <c:v>3.9583333333333299</c:v>
                </c:pt>
                <c:pt idx="3326">
                  <c:v>3.9595238095238101</c:v>
                </c:pt>
                <c:pt idx="3327">
                  <c:v>3.9607142857142899</c:v>
                </c:pt>
                <c:pt idx="3328">
                  <c:v>3.9619047619047598</c:v>
                </c:pt>
                <c:pt idx="3329">
                  <c:v>3.96309523809524</c:v>
                </c:pt>
                <c:pt idx="3330">
                  <c:v>3.96428571428571</c:v>
                </c:pt>
                <c:pt idx="3331">
                  <c:v>3.9654761904761902</c:v>
                </c:pt>
                <c:pt idx="3332">
                  <c:v>3.9666666666666699</c:v>
                </c:pt>
                <c:pt idx="3333">
                  <c:v>3.9678571428571399</c:v>
                </c:pt>
                <c:pt idx="3334">
                  <c:v>3.96904761904762</c:v>
                </c:pt>
                <c:pt idx="3335">
                  <c:v>3.9702380952380998</c:v>
                </c:pt>
                <c:pt idx="3336">
                  <c:v>3.9714285714285702</c:v>
                </c:pt>
                <c:pt idx="3337">
                  <c:v>3.9726190476190499</c:v>
                </c:pt>
                <c:pt idx="3338">
                  <c:v>3.9738095238095199</c:v>
                </c:pt>
                <c:pt idx="3339">
                  <c:v>3.9750000000000001</c:v>
                </c:pt>
                <c:pt idx="3340">
                  <c:v>3.9761904761904798</c:v>
                </c:pt>
                <c:pt idx="3341">
                  <c:v>3.9773809523809498</c:v>
                </c:pt>
                <c:pt idx="3342">
                  <c:v>3.97857142857143</c:v>
                </c:pt>
                <c:pt idx="3343">
                  <c:v>3.9797619047619102</c:v>
                </c:pt>
                <c:pt idx="3344">
                  <c:v>3.9809523809523801</c:v>
                </c:pt>
                <c:pt idx="3345">
                  <c:v>3.9821428571428599</c:v>
                </c:pt>
                <c:pt idx="3346">
                  <c:v>3.9833333333333298</c:v>
                </c:pt>
                <c:pt idx="3347">
                  <c:v>3.98452380952381</c:v>
                </c:pt>
                <c:pt idx="3348">
                  <c:v>3.9857142857142902</c:v>
                </c:pt>
                <c:pt idx="3349">
                  <c:v>3.9869047619047602</c:v>
                </c:pt>
                <c:pt idx="3350">
                  <c:v>3.9880952380952399</c:v>
                </c:pt>
                <c:pt idx="3351">
                  <c:v>3.9892857142857099</c:v>
                </c:pt>
                <c:pt idx="3352">
                  <c:v>3.9904761904761901</c:v>
                </c:pt>
                <c:pt idx="3353">
                  <c:v>3.9916666666666698</c:v>
                </c:pt>
                <c:pt idx="3354">
                  <c:v>3.9928571428571402</c:v>
                </c:pt>
                <c:pt idx="3355">
                  <c:v>3.99404761904762</c:v>
                </c:pt>
                <c:pt idx="3356">
                  <c:v>3.9952380952381001</c:v>
                </c:pt>
                <c:pt idx="3357">
                  <c:v>3.9964285714285701</c:v>
                </c:pt>
                <c:pt idx="3358">
                  <c:v>3.9976190476190498</c:v>
                </c:pt>
                <c:pt idx="3359">
                  <c:v>3.9988095238095198</c:v>
                </c:pt>
                <c:pt idx="3360">
                  <c:v>4</c:v>
                </c:pt>
                <c:pt idx="3361">
                  <c:v>4.0011904761904802</c:v>
                </c:pt>
                <c:pt idx="3362">
                  <c:v>4.0023809523809497</c:v>
                </c:pt>
                <c:pt idx="3363">
                  <c:v>4.0035714285714299</c:v>
                </c:pt>
                <c:pt idx="3364">
                  <c:v>4.0047619047619101</c:v>
                </c:pt>
                <c:pt idx="3365">
                  <c:v>4.0059523809523796</c:v>
                </c:pt>
                <c:pt idx="3366">
                  <c:v>4.0071428571428598</c:v>
                </c:pt>
                <c:pt idx="3367">
                  <c:v>4.0083333333333302</c:v>
                </c:pt>
                <c:pt idx="3368">
                  <c:v>4.0095238095238104</c:v>
                </c:pt>
                <c:pt idx="3369">
                  <c:v>4.0107142857142897</c:v>
                </c:pt>
                <c:pt idx="3370">
                  <c:v>4.0119047619047601</c:v>
                </c:pt>
                <c:pt idx="3371">
                  <c:v>4.0130952380952403</c:v>
                </c:pt>
                <c:pt idx="3372">
                  <c:v>4.0142857142857098</c:v>
                </c:pt>
                <c:pt idx="3373">
                  <c:v>4.01547619047619</c:v>
                </c:pt>
                <c:pt idx="3374">
                  <c:v>4.0166666666666702</c:v>
                </c:pt>
                <c:pt idx="3375">
                  <c:v>4.0178571428571397</c:v>
                </c:pt>
                <c:pt idx="3376">
                  <c:v>4.0190476190476199</c:v>
                </c:pt>
                <c:pt idx="3377">
                  <c:v>4.0202380952381001</c:v>
                </c:pt>
                <c:pt idx="3378">
                  <c:v>4.0214285714285696</c:v>
                </c:pt>
                <c:pt idx="3379">
                  <c:v>4.0226190476190498</c:v>
                </c:pt>
                <c:pt idx="3380">
                  <c:v>4.0238095238095202</c:v>
                </c:pt>
                <c:pt idx="3381">
                  <c:v>4.0250000000000004</c:v>
                </c:pt>
                <c:pt idx="3382">
                  <c:v>4.0261904761904797</c:v>
                </c:pt>
                <c:pt idx="3383">
                  <c:v>4.0273809523809501</c:v>
                </c:pt>
                <c:pt idx="3384">
                  <c:v>4.0285714285714302</c:v>
                </c:pt>
                <c:pt idx="3385">
                  <c:v>4.0297619047619104</c:v>
                </c:pt>
                <c:pt idx="3386">
                  <c:v>4.03095238095238</c:v>
                </c:pt>
                <c:pt idx="3387">
                  <c:v>4.0321428571428601</c:v>
                </c:pt>
                <c:pt idx="3388">
                  <c:v>4.0333333333333297</c:v>
                </c:pt>
                <c:pt idx="3389">
                  <c:v>4.0345238095238098</c:v>
                </c:pt>
                <c:pt idx="3390">
                  <c:v>4.03571428571429</c:v>
                </c:pt>
                <c:pt idx="3391">
                  <c:v>4.0369047619047604</c:v>
                </c:pt>
                <c:pt idx="3392">
                  <c:v>4.0380952380952397</c:v>
                </c:pt>
                <c:pt idx="3393">
                  <c:v>4.0392857142857199</c:v>
                </c:pt>
                <c:pt idx="3394">
                  <c:v>4.0404761904761903</c:v>
                </c:pt>
                <c:pt idx="3395">
                  <c:v>4.0416666666666696</c:v>
                </c:pt>
                <c:pt idx="3396">
                  <c:v>4.04285714285714</c:v>
                </c:pt>
                <c:pt idx="3397">
                  <c:v>4.0440476190476202</c:v>
                </c:pt>
                <c:pt idx="3398">
                  <c:v>4.0452380952381004</c:v>
                </c:pt>
                <c:pt idx="3399">
                  <c:v>4.0464285714285699</c:v>
                </c:pt>
                <c:pt idx="3400">
                  <c:v>4.0476190476190501</c:v>
                </c:pt>
                <c:pt idx="3401">
                  <c:v>4.0488095238095196</c:v>
                </c:pt>
                <c:pt idx="3402">
                  <c:v>4.05</c:v>
                </c:pt>
                <c:pt idx="3403">
                  <c:v>4.05119047619048</c:v>
                </c:pt>
                <c:pt idx="3404">
                  <c:v>4.0523809523809504</c:v>
                </c:pt>
                <c:pt idx="3405">
                  <c:v>4.0535714285714297</c:v>
                </c:pt>
                <c:pt idx="3406">
                  <c:v>4.0547619047619099</c:v>
                </c:pt>
                <c:pt idx="3407">
                  <c:v>4.0559523809523803</c:v>
                </c:pt>
                <c:pt idx="3408">
                  <c:v>4.0571428571428596</c:v>
                </c:pt>
                <c:pt idx="3409">
                  <c:v>4.05833333333333</c:v>
                </c:pt>
                <c:pt idx="3410">
                  <c:v>4.0595238095238102</c:v>
                </c:pt>
                <c:pt idx="3411">
                  <c:v>4.0607142857142904</c:v>
                </c:pt>
                <c:pt idx="3412">
                  <c:v>4.0619047619047599</c:v>
                </c:pt>
                <c:pt idx="3413">
                  <c:v>4.0630952380952401</c:v>
                </c:pt>
                <c:pt idx="3414">
                  <c:v>4.0642857142857096</c:v>
                </c:pt>
                <c:pt idx="3415">
                  <c:v>4.0654761904761898</c:v>
                </c:pt>
                <c:pt idx="3416">
                  <c:v>4.06666666666667</c:v>
                </c:pt>
                <c:pt idx="3417">
                  <c:v>4.0678571428571404</c:v>
                </c:pt>
                <c:pt idx="3418">
                  <c:v>4.0690476190476197</c:v>
                </c:pt>
                <c:pt idx="3419">
                  <c:v>4.0702380952380999</c:v>
                </c:pt>
                <c:pt idx="3420">
                  <c:v>4.0714285714285703</c:v>
                </c:pt>
                <c:pt idx="3421">
                  <c:v>4.0726190476190496</c:v>
                </c:pt>
                <c:pt idx="3422">
                  <c:v>4.07380952380952</c:v>
                </c:pt>
                <c:pt idx="3423">
                  <c:v>4.0750000000000002</c:v>
                </c:pt>
                <c:pt idx="3424">
                  <c:v>4.0761904761904804</c:v>
                </c:pt>
                <c:pt idx="3425">
                  <c:v>4.0773809523809499</c:v>
                </c:pt>
                <c:pt idx="3426">
                  <c:v>4.0785714285714301</c:v>
                </c:pt>
                <c:pt idx="3427">
                  <c:v>4.0797619047619103</c:v>
                </c:pt>
                <c:pt idx="3428">
                  <c:v>4.0809523809523798</c:v>
                </c:pt>
                <c:pt idx="3429">
                  <c:v>4.08214285714286</c:v>
                </c:pt>
                <c:pt idx="3430">
                  <c:v>4.0833333333333304</c:v>
                </c:pt>
                <c:pt idx="3431">
                  <c:v>4.0845238095238097</c:v>
                </c:pt>
                <c:pt idx="3432">
                  <c:v>4.0857142857142899</c:v>
                </c:pt>
                <c:pt idx="3433">
                  <c:v>4.0869047619047603</c:v>
                </c:pt>
                <c:pt idx="3434">
                  <c:v>4.0880952380952396</c:v>
                </c:pt>
                <c:pt idx="3435">
                  <c:v>4.08928571428571</c:v>
                </c:pt>
                <c:pt idx="3436">
                  <c:v>4.0904761904761902</c:v>
                </c:pt>
                <c:pt idx="3437">
                  <c:v>4.0916666666666703</c:v>
                </c:pt>
                <c:pt idx="3438">
                  <c:v>4.0928571428571399</c:v>
                </c:pt>
                <c:pt idx="3439">
                  <c:v>4.09404761904762</c:v>
                </c:pt>
                <c:pt idx="3440">
                  <c:v>4.0952380952381002</c:v>
                </c:pt>
                <c:pt idx="3441">
                  <c:v>4.0964285714285698</c:v>
                </c:pt>
                <c:pt idx="3442">
                  <c:v>4.0976190476190499</c:v>
                </c:pt>
                <c:pt idx="3443">
                  <c:v>4.0988095238095203</c:v>
                </c:pt>
                <c:pt idx="3444">
                  <c:v>4.0999999999999996</c:v>
                </c:pt>
                <c:pt idx="3445">
                  <c:v>4.1011904761904798</c:v>
                </c:pt>
                <c:pt idx="3446">
                  <c:v>4.1023809523809502</c:v>
                </c:pt>
                <c:pt idx="3447">
                  <c:v>4.1035714285714304</c:v>
                </c:pt>
                <c:pt idx="3448">
                  <c:v>4.1047619047619097</c:v>
                </c:pt>
                <c:pt idx="3449">
                  <c:v>4.1059523809523801</c:v>
                </c:pt>
                <c:pt idx="3450">
                  <c:v>4.1071428571428603</c:v>
                </c:pt>
                <c:pt idx="3451">
                  <c:v>4.1083333333333298</c:v>
                </c:pt>
                <c:pt idx="3452">
                  <c:v>4.10952380952381</c:v>
                </c:pt>
                <c:pt idx="3453">
                  <c:v>4.1107142857142902</c:v>
                </c:pt>
                <c:pt idx="3454">
                  <c:v>4.1119047619047597</c:v>
                </c:pt>
                <c:pt idx="3455">
                  <c:v>4.1130952380952399</c:v>
                </c:pt>
                <c:pt idx="3456">
                  <c:v>4.1142857142857201</c:v>
                </c:pt>
                <c:pt idx="3457">
                  <c:v>4.1154761904761896</c:v>
                </c:pt>
                <c:pt idx="3458">
                  <c:v>4.1166666666666698</c:v>
                </c:pt>
                <c:pt idx="3459">
                  <c:v>4.1178571428571402</c:v>
                </c:pt>
                <c:pt idx="3460">
                  <c:v>4.1190476190476204</c:v>
                </c:pt>
                <c:pt idx="3461">
                  <c:v>4.1202380952380997</c:v>
                </c:pt>
                <c:pt idx="3462">
                  <c:v>4.1214285714285701</c:v>
                </c:pt>
                <c:pt idx="3463">
                  <c:v>4.1226190476190503</c:v>
                </c:pt>
                <c:pt idx="3464">
                  <c:v>4.1238095238095198</c:v>
                </c:pt>
                <c:pt idx="3465">
                  <c:v>4.125</c:v>
                </c:pt>
                <c:pt idx="3466">
                  <c:v>4.1261904761904802</c:v>
                </c:pt>
                <c:pt idx="3467">
                  <c:v>4.1273809523809497</c:v>
                </c:pt>
                <c:pt idx="3468">
                  <c:v>4.1285714285714299</c:v>
                </c:pt>
                <c:pt idx="3469">
                  <c:v>4.1297619047619101</c:v>
                </c:pt>
                <c:pt idx="3470">
                  <c:v>4.1309523809523796</c:v>
                </c:pt>
                <c:pt idx="3471">
                  <c:v>4.1321428571428598</c:v>
                </c:pt>
                <c:pt idx="3472">
                  <c:v>4.1333333333333302</c:v>
                </c:pt>
                <c:pt idx="3473">
                  <c:v>4.1345238095238104</c:v>
                </c:pt>
                <c:pt idx="3474">
                  <c:v>4.1357142857142897</c:v>
                </c:pt>
                <c:pt idx="3475">
                  <c:v>4.1369047619047601</c:v>
                </c:pt>
                <c:pt idx="3476">
                  <c:v>4.1380952380952403</c:v>
                </c:pt>
                <c:pt idx="3477">
                  <c:v>4.1392857142857098</c:v>
                </c:pt>
                <c:pt idx="3478">
                  <c:v>4.14047619047619</c:v>
                </c:pt>
                <c:pt idx="3479">
                  <c:v>4.1416666666666702</c:v>
                </c:pt>
                <c:pt idx="3480">
                  <c:v>4.1428571428571397</c:v>
                </c:pt>
                <c:pt idx="3481">
                  <c:v>4.1440476190476199</c:v>
                </c:pt>
                <c:pt idx="3482">
                  <c:v>4.1452380952381001</c:v>
                </c:pt>
                <c:pt idx="3483">
                  <c:v>4.1464285714285696</c:v>
                </c:pt>
                <c:pt idx="3484">
                  <c:v>4.1476190476190498</c:v>
                </c:pt>
                <c:pt idx="3485">
                  <c:v>4.1488095238095202</c:v>
                </c:pt>
                <c:pt idx="3486">
                  <c:v>4.1500000000000004</c:v>
                </c:pt>
                <c:pt idx="3487">
                  <c:v>4.1511904761904797</c:v>
                </c:pt>
                <c:pt idx="3488">
                  <c:v>4.1523809523809501</c:v>
                </c:pt>
                <c:pt idx="3489">
                  <c:v>4.1535714285714302</c:v>
                </c:pt>
                <c:pt idx="3490">
                  <c:v>4.1547619047619104</c:v>
                </c:pt>
                <c:pt idx="3491">
                  <c:v>4.15595238095238</c:v>
                </c:pt>
                <c:pt idx="3492">
                  <c:v>4.1571428571428601</c:v>
                </c:pt>
                <c:pt idx="3493">
                  <c:v>4.1583333333333297</c:v>
                </c:pt>
                <c:pt idx="3494">
                  <c:v>4.1595238095238098</c:v>
                </c:pt>
                <c:pt idx="3495">
                  <c:v>4.16071428571429</c:v>
                </c:pt>
                <c:pt idx="3496">
                  <c:v>4.1619047619047604</c:v>
                </c:pt>
                <c:pt idx="3497">
                  <c:v>4.1630952380952397</c:v>
                </c:pt>
                <c:pt idx="3498">
                  <c:v>4.1642857142857199</c:v>
                </c:pt>
                <c:pt idx="3499">
                  <c:v>4.1654761904761903</c:v>
                </c:pt>
                <c:pt idx="3500">
                  <c:v>4.1666666666666696</c:v>
                </c:pt>
                <c:pt idx="3501">
                  <c:v>4.16785714285714</c:v>
                </c:pt>
                <c:pt idx="3502">
                  <c:v>4.1690476190476202</c:v>
                </c:pt>
                <c:pt idx="3503">
                  <c:v>4.1702380952381004</c:v>
                </c:pt>
                <c:pt idx="3504">
                  <c:v>4.1714285714285699</c:v>
                </c:pt>
                <c:pt idx="3505">
                  <c:v>4.1726190476190501</c:v>
                </c:pt>
                <c:pt idx="3506">
                  <c:v>4.1738095238095196</c:v>
                </c:pt>
                <c:pt idx="3507">
                  <c:v>4.1749999999999998</c:v>
                </c:pt>
                <c:pt idx="3508">
                  <c:v>4.17619047619048</c:v>
                </c:pt>
                <c:pt idx="3509">
                  <c:v>4.1773809523809504</c:v>
                </c:pt>
                <c:pt idx="3510">
                  <c:v>4.1785714285714297</c:v>
                </c:pt>
                <c:pt idx="3511">
                  <c:v>4.1797619047619099</c:v>
                </c:pt>
                <c:pt idx="3512">
                  <c:v>4.1809523809523803</c:v>
                </c:pt>
                <c:pt idx="3513">
                  <c:v>4.1821428571428596</c:v>
                </c:pt>
                <c:pt idx="3514">
                  <c:v>4.18333333333333</c:v>
                </c:pt>
                <c:pt idx="3515">
                  <c:v>4.1845238095238102</c:v>
                </c:pt>
                <c:pt idx="3516">
                  <c:v>4.1857142857142904</c:v>
                </c:pt>
                <c:pt idx="3517">
                  <c:v>4.1869047619047599</c:v>
                </c:pt>
                <c:pt idx="3518">
                  <c:v>4.1880952380952401</c:v>
                </c:pt>
                <c:pt idx="3519">
                  <c:v>4.1892857142857096</c:v>
                </c:pt>
                <c:pt idx="3520">
                  <c:v>4.1904761904761898</c:v>
                </c:pt>
                <c:pt idx="3521">
                  <c:v>4.19166666666667</c:v>
                </c:pt>
                <c:pt idx="3522">
                  <c:v>4.1928571428571404</c:v>
                </c:pt>
                <c:pt idx="3523">
                  <c:v>4.1940476190476197</c:v>
                </c:pt>
                <c:pt idx="3524">
                  <c:v>4.1952380952380999</c:v>
                </c:pt>
                <c:pt idx="3525">
                  <c:v>4.1964285714285703</c:v>
                </c:pt>
                <c:pt idx="3526">
                  <c:v>4.1976190476190496</c:v>
                </c:pt>
                <c:pt idx="3527">
                  <c:v>4.19880952380952</c:v>
                </c:pt>
                <c:pt idx="3528">
                  <c:v>4.2</c:v>
                </c:pt>
                <c:pt idx="3529">
                  <c:v>4.2011904761904804</c:v>
                </c:pt>
                <c:pt idx="3530">
                  <c:v>4.2023809523809499</c:v>
                </c:pt>
                <c:pt idx="3531">
                  <c:v>4.2035714285714301</c:v>
                </c:pt>
                <c:pt idx="3532">
                  <c:v>4.2047619047619103</c:v>
                </c:pt>
                <c:pt idx="3533">
                  <c:v>4.2059523809523798</c:v>
                </c:pt>
                <c:pt idx="3534">
                  <c:v>4.20714285714286</c:v>
                </c:pt>
                <c:pt idx="3535">
                  <c:v>4.2083333333333304</c:v>
                </c:pt>
                <c:pt idx="3536">
                  <c:v>4.2095238095238097</c:v>
                </c:pt>
                <c:pt idx="3537">
                  <c:v>4.2107142857142899</c:v>
                </c:pt>
                <c:pt idx="3538">
                  <c:v>4.2119047619047603</c:v>
                </c:pt>
                <c:pt idx="3539">
                  <c:v>4.2130952380952396</c:v>
                </c:pt>
                <c:pt idx="3540">
                  <c:v>4.21428571428571</c:v>
                </c:pt>
                <c:pt idx="3541">
                  <c:v>4.2154761904761902</c:v>
                </c:pt>
                <c:pt idx="3542">
                  <c:v>4.2166666666666703</c:v>
                </c:pt>
                <c:pt idx="3543">
                  <c:v>4.2178571428571399</c:v>
                </c:pt>
                <c:pt idx="3544">
                  <c:v>4.21904761904762</c:v>
                </c:pt>
                <c:pt idx="3545">
                  <c:v>4.2202380952381002</c:v>
                </c:pt>
                <c:pt idx="3546">
                  <c:v>4.2214285714285698</c:v>
                </c:pt>
                <c:pt idx="3547">
                  <c:v>4.2226190476190499</c:v>
                </c:pt>
                <c:pt idx="3548">
                  <c:v>4.2238095238095203</c:v>
                </c:pt>
                <c:pt idx="3549">
                  <c:v>4.2249999999999996</c:v>
                </c:pt>
                <c:pt idx="3550">
                  <c:v>4.2261904761904798</c:v>
                </c:pt>
                <c:pt idx="3551">
                  <c:v>4.2273809523809502</c:v>
                </c:pt>
                <c:pt idx="3552">
                  <c:v>4.2285714285714304</c:v>
                </c:pt>
                <c:pt idx="3553">
                  <c:v>4.2297619047619097</c:v>
                </c:pt>
                <c:pt idx="3554">
                  <c:v>4.2309523809523801</c:v>
                </c:pt>
                <c:pt idx="3555">
                  <c:v>4.2321428571428603</c:v>
                </c:pt>
                <c:pt idx="3556">
                  <c:v>4.2333333333333298</c:v>
                </c:pt>
                <c:pt idx="3557">
                  <c:v>4.23452380952381</c:v>
                </c:pt>
                <c:pt idx="3558">
                  <c:v>4.2357142857142902</c:v>
                </c:pt>
                <c:pt idx="3559">
                  <c:v>4.2369047619047597</c:v>
                </c:pt>
                <c:pt idx="3560">
                  <c:v>4.2380952380952399</c:v>
                </c:pt>
                <c:pt idx="3561">
                  <c:v>4.2392857142857201</c:v>
                </c:pt>
                <c:pt idx="3562">
                  <c:v>4.2404761904761896</c:v>
                </c:pt>
                <c:pt idx="3563">
                  <c:v>4.2416666666666698</c:v>
                </c:pt>
                <c:pt idx="3564">
                  <c:v>4.2428571428571402</c:v>
                </c:pt>
                <c:pt idx="3565">
                  <c:v>4.2440476190476204</c:v>
                </c:pt>
                <c:pt idx="3566">
                  <c:v>4.2452380952380997</c:v>
                </c:pt>
                <c:pt idx="3567">
                  <c:v>4.2464285714285701</c:v>
                </c:pt>
                <c:pt idx="3568">
                  <c:v>4.2476190476190503</c:v>
                </c:pt>
                <c:pt idx="3569">
                  <c:v>4.2488095238095198</c:v>
                </c:pt>
                <c:pt idx="3570">
                  <c:v>4.25</c:v>
                </c:pt>
                <c:pt idx="3571">
                  <c:v>4.2511904761904802</c:v>
                </c:pt>
                <c:pt idx="3572">
                  <c:v>4.2523809523809497</c:v>
                </c:pt>
                <c:pt idx="3573">
                  <c:v>4.2535714285714299</c:v>
                </c:pt>
                <c:pt idx="3574">
                  <c:v>4.2547619047619101</c:v>
                </c:pt>
                <c:pt idx="3575">
                  <c:v>4.2559523809523796</c:v>
                </c:pt>
                <c:pt idx="3576">
                  <c:v>4.2571428571428598</c:v>
                </c:pt>
                <c:pt idx="3577">
                  <c:v>4.2583333333333302</c:v>
                </c:pt>
                <c:pt idx="3578">
                  <c:v>4.2595238095238104</c:v>
                </c:pt>
                <c:pt idx="3579">
                  <c:v>4.2607142857142897</c:v>
                </c:pt>
                <c:pt idx="3580">
                  <c:v>4.2619047619047601</c:v>
                </c:pt>
                <c:pt idx="3581">
                  <c:v>4.2630952380952403</c:v>
                </c:pt>
                <c:pt idx="3582">
                  <c:v>4.2642857142857098</c:v>
                </c:pt>
                <c:pt idx="3583">
                  <c:v>4.26547619047619</c:v>
                </c:pt>
                <c:pt idx="3584">
                  <c:v>4.2666666666666702</c:v>
                </c:pt>
                <c:pt idx="3585">
                  <c:v>4.2678571428571397</c:v>
                </c:pt>
                <c:pt idx="3586">
                  <c:v>4.2690476190476199</c:v>
                </c:pt>
                <c:pt idx="3587">
                  <c:v>4.2702380952381001</c:v>
                </c:pt>
                <c:pt idx="3588">
                  <c:v>4.2714285714285696</c:v>
                </c:pt>
                <c:pt idx="3589">
                  <c:v>4.2726190476190498</c:v>
                </c:pt>
                <c:pt idx="3590">
                  <c:v>4.2738095238095202</c:v>
                </c:pt>
                <c:pt idx="3591">
                  <c:v>4.2750000000000004</c:v>
                </c:pt>
                <c:pt idx="3592">
                  <c:v>4.2761904761904797</c:v>
                </c:pt>
                <c:pt idx="3593">
                  <c:v>4.2773809523809501</c:v>
                </c:pt>
                <c:pt idx="3594">
                  <c:v>4.2785714285714302</c:v>
                </c:pt>
                <c:pt idx="3595">
                  <c:v>4.2797619047619104</c:v>
                </c:pt>
                <c:pt idx="3596">
                  <c:v>4.28095238095238</c:v>
                </c:pt>
                <c:pt idx="3597">
                  <c:v>4.2821428571428601</c:v>
                </c:pt>
                <c:pt idx="3598">
                  <c:v>4.2833333333333297</c:v>
                </c:pt>
                <c:pt idx="3599">
                  <c:v>4.2845238095238098</c:v>
                </c:pt>
                <c:pt idx="3600">
                  <c:v>4.28571428571429</c:v>
                </c:pt>
                <c:pt idx="3601">
                  <c:v>4.2869047619047604</c:v>
                </c:pt>
                <c:pt idx="3602">
                  <c:v>4.2880952380952397</c:v>
                </c:pt>
                <c:pt idx="3603">
                  <c:v>4.2892857142857199</c:v>
                </c:pt>
                <c:pt idx="3604">
                  <c:v>4.2904761904761903</c:v>
                </c:pt>
                <c:pt idx="3605">
                  <c:v>4.2916666666666696</c:v>
                </c:pt>
                <c:pt idx="3606">
                  <c:v>4.29285714285714</c:v>
                </c:pt>
                <c:pt idx="3607">
                  <c:v>4.2940476190476202</c:v>
                </c:pt>
                <c:pt idx="3608">
                  <c:v>4.2952380952381004</c:v>
                </c:pt>
                <c:pt idx="3609">
                  <c:v>4.2964285714285699</c:v>
                </c:pt>
                <c:pt idx="3610">
                  <c:v>4.2976190476190501</c:v>
                </c:pt>
                <c:pt idx="3611">
                  <c:v>4.2988095238095196</c:v>
                </c:pt>
                <c:pt idx="3612">
                  <c:v>4.3</c:v>
                </c:pt>
                <c:pt idx="3613">
                  <c:v>4.30119047619048</c:v>
                </c:pt>
                <c:pt idx="3614">
                  <c:v>4.3023809523809504</c:v>
                </c:pt>
                <c:pt idx="3615">
                  <c:v>4.3035714285714297</c:v>
                </c:pt>
                <c:pt idx="3616">
                  <c:v>4.3047619047619099</c:v>
                </c:pt>
                <c:pt idx="3617">
                  <c:v>4.3059523809523803</c:v>
                </c:pt>
                <c:pt idx="3618">
                  <c:v>4.3071428571428596</c:v>
                </c:pt>
                <c:pt idx="3619">
                  <c:v>4.30833333333333</c:v>
                </c:pt>
                <c:pt idx="3620">
                  <c:v>4.3095238095238102</c:v>
                </c:pt>
                <c:pt idx="3621">
                  <c:v>4.3107142857142904</c:v>
                </c:pt>
                <c:pt idx="3622">
                  <c:v>4.3119047619047599</c:v>
                </c:pt>
                <c:pt idx="3623">
                  <c:v>4.3130952380952401</c:v>
                </c:pt>
                <c:pt idx="3624">
                  <c:v>4.3142857142857096</c:v>
                </c:pt>
                <c:pt idx="3625">
                  <c:v>4.3154761904761898</c:v>
                </c:pt>
                <c:pt idx="3626">
                  <c:v>4.31666666666667</c:v>
                </c:pt>
                <c:pt idx="3627">
                  <c:v>4.3178571428571404</c:v>
                </c:pt>
                <c:pt idx="3628">
                  <c:v>4.3190476190476197</c:v>
                </c:pt>
                <c:pt idx="3629">
                  <c:v>4.3202380952380999</c:v>
                </c:pt>
                <c:pt idx="3630">
                  <c:v>4.3214285714285703</c:v>
                </c:pt>
                <c:pt idx="3631">
                  <c:v>4.3226190476190496</c:v>
                </c:pt>
                <c:pt idx="3632">
                  <c:v>4.32380952380952</c:v>
                </c:pt>
                <c:pt idx="3633">
                  <c:v>4.3250000000000002</c:v>
                </c:pt>
                <c:pt idx="3634">
                  <c:v>4.3261904761904804</c:v>
                </c:pt>
                <c:pt idx="3635">
                  <c:v>4.3273809523809499</c:v>
                </c:pt>
                <c:pt idx="3636">
                  <c:v>4.3285714285714301</c:v>
                </c:pt>
                <c:pt idx="3637">
                  <c:v>4.3297619047619103</c:v>
                </c:pt>
                <c:pt idx="3638">
                  <c:v>4.3309523809523798</c:v>
                </c:pt>
                <c:pt idx="3639">
                  <c:v>4.33214285714286</c:v>
                </c:pt>
                <c:pt idx="3640">
                  <c:v>4.3333333333333304</c:v>
                </c:pt>
                <c:pt idx="3641">
                  <c:v>4.3345238095238097</c:v>
                </c:pt>
                <c:pt idx="3642">
                  <c:v>4.3357142857142899</c:v>
                </c:pt>
                <c:pt idx="3643">
                  <c:v>4.3369047619047603</c:v>
                </c:pt>
                <c:pt idx="3644">
                  <c:v>4.3380952380952396</c:v>
                </c:pt>
                <c:pt idx="3645">
                  <c:v>4.33928571428571</c:v>
                </c:pt>
                <c:pt idx="3646">
                  <c:v>4.3404761904761902</c:v>
                </c:pt>
                <c:pt idx="3647">
                  <c:v>4.3416666666666703</c:v>
                </c:pt>
                <c:pt idx="3648">
                  <c:v>4.3428571428571399</c:v>
                </c:pt>
                <c:pt idx="3649">
                  <c:v>4.34404761904762</c:v>
                </c:pt>
                <c:pt idx="3650">
                  <c:v>4.3452380952381002</c:v>
                </c:pt>
                <c:pt idx="3651">
                  <c:v>4.3464285714285698</c:v>
                </c:pt>
                <c:pt idx="3652">
                  <c:v>4.3476190476190499</c:v>
                </c:pt>
                <c:pt idx="3653">
                  <c:v>4.3488095238095203</c:v>
                </c:pt>
                <c:pt idx="3654">
                  <c:v>4.3499999999999996</c:v>
                </c:pt>
                <c:pt idx="3655">
                  <c:v>4.3511904761904798</c:v>
                </c:pt>
                <c:pt idx="3656">
                  <c:v>4.3523809523809502</c:v>
                </c:pt>
                <c:pt idx="3657">
                  <c:v>4.3535714285714304</c:v>
                </c:pt>
                <c:pt idx="3658">
                  <c:v>4.3547619047618999</c:v>
                </c:pt>
                <c:pt idx="3659">
                  <c:v>4.3559523809523801</c:v>
                </c:pt>
                <c:pt idx="3660">
                  <c:v>4.3571428571428603</c:v>
                </c:pt>
                <c:pt idx="3661">
                  <c:v>4.3583333333333298</c:v>
                </c:pt>
                <c:pt idx="3662">
                  <c:v>4.35952380952381</c:v>
                </c:pt>
                <c:pt idx="3663">
                  <c:v>4.3607142857142902</c:v>
                </c:pt>
                <c:pt idx="3664">
                  <c:v>4.3619047619047597</c:v>
                </c:pt>
                <c:pt idx="3665">
                  <c:v>4.3630952380952399</c:v>
                </c:pt>
                <c:pt idx="3666">
                  <c:v>4.3642857142857201</c:v>
                </c:pt>
                <c:pt idx="3667">
                  <c:v>4.3654761904761896</c:v>
                </c:pt>
                <c:pt idx="3668">
                  <c:v>4.3666666666666698</c:v>
                </c:pt>
                <c:pt idx="3669">
                  <c:v>4.3678571428571402</c:v>
                </c:pt>
                <c:pt idx="3670">
                  <c:v>4.3690476190476204</c:v>
                </c:pt>
                <c:pt idx="3671">
                  <c:v>4.3702380952380997</c:v>
                </c:pt>
                <c:pt idx="3672">
                  <c:v>4.3714285714285701</c:v>
                </c:pt>
                <c:pt idx="3673">
                  <c:v>4.3726190476190503</c:v>
                </c:pt>
                <c:pt idx="3674">
                  <c:v>4.3738095238095198</c:v>
                </c:pt>
                <c:pt idx="3675">
                  <c:v>4.375</c:v>
                </c:pt>
                <c:pt idx="3676">
                  <c:v>4.3761904761904802</c:v>
                </c:pt>
                <c:pt idx="3677">
                  <c:v>4.3773809523809497</c:v>
                </c:pt>
                <c:pt idx="3678">
                  <c:v>4.3785714285714299</c:v>
                </c:pt>
                <c:pt idx="3679">
                  <c:v>4.3797619047619101</c:v>
                </c:pt>
                <c:pt idx="3680">
                  <c:v>4.3809523809523796</c:v>
                </c:pt>
                <c:pt idx="3681">
                  <c:v>4.3821428571428598</c:v>
                </c:pt>
                <c:pt idx="3682">
                  <c:v>4.3833333333333302</c:v>
                </c:pt>
                <c:pt idx="3683">
                  <c:v>4.3845238095238104</c:v>
                </c:pt>
                <c:pt idx="3684">
                  <c:v>4.3857142857142897</c:v>
                </c:pt>
                <c:pt idx="3685">
                  <c:v>4.3869047619047601</c:v>
                </c:pt>
                <c:pt idx="3686">
                  <c:v>4.3880952380952403</c:v>
                </c:pt>
                <c:pt idx="3687">
                  <c:v>4.3892857142857098</c:v>
                </c:pt>
                <c:pt idx="3688">
                  <c:v>4.39047619047619</c:v>
                </c:pt>
                <c:pt idx="3689">
                  <c:v>4.3916666666666702</c:v>
                </c:pt>
                <c:pt idx="3690">
                  <c:v>4.3928571428571397</c:v>
                </c:pt>
                <c:pt idx="3691">
                  <c:v>4.3940476190476199</c:v>
                </c:pt>
                <c:pt idx="3692">
                  <c:v>4.3952380952381001</c:v>
                </c:pt>
                <c:pt idx="3693">
                  <c:v>4.3964285714285696</c:v>
                </c:pt>
                <c:pt idx="3694">
                  <c:v>4.3976190476190498</c:v>
                </c:pt>
                <c:pt idx="3695">
                  <c:v>4.3988095238095202</c:v>
                </c:pt>
                <c:pt idx="3696">
                  <c:v>4.4000000000000004</c:v>
                </c:pt>
                <c:pt idx="3697">
                  <c:v>4.4011904761904797</c:v>
                </c:pt>
                <c:pt idx="3698">
                  <c:v>4.4023809523809501</c:v>
                </c:pt>
                <c:pt idx="3699">
                  <c:v>4.4035714285714302</c:v>
                </c:pt>
                <c:pt idx="3700">
                  <c:v>4.4047619047618998</c:v>
                </c:pt>
                <c:pt idx="3701">
                  <c:v>4.40595238095238</c:v>
                </c:pt>
                <c:pt idx="3702">
                  <c:v>4.4071428571428601</c:v>
                </c:pt>
                <c:pt idx="3703">
                  <c:v>4.4083333333333297</c:v>
                </c:pt>
                <c:pt idx="3704">
                  <c:v>4.4095238095238098</c:v>
                </c:pt>
                <c:pt idx="3705">
                  <c:v>4.41071428571429</c:v>
                </c:pt>
                <c:pt idx="3706">
                  <c:v>4.4119047619047604</c:v>
                </c:pt>
                <c:pt idx="3707">
                  <c:v>4.4130952380952397</c:v>
                </c:pt>
                <c:pt idx="3708">
                  <c:v>4.4142857142857199</c:v>
                </c:pt>
                <c:pt idx="3709">
                  <c:v>4.4154761904761903</c:v>
                </c:pt>
                <c:pt idx="3710">
                  <c:v>4.4166666666666696</c:v>
                </c:pt>
                <c:pt idx="3711">
                  <c:v>4.41785714285714</c:v>
                </c:pt>
                <c:pt idx="3712">
                  <c:v>4.4190476190476202</c:v>
                </c:pt>
                <c:pt idx="3713">
                  <c:v>4.4202380952381004</c:v>
                </c:pt>
                <c:pt idx="3714">
                  <c:v>4.4214285714285699</c:v>
                </c:pt>
                <c:pt idx="3715">
                  <c:v>4.4226190476190501</c:v>
                </c:pt>
                <c:pt idx="3716">
                  <c:v>4.4238095238095196</c:v>
                </c:pt>
                <c:pt idx="3717">
                  <c:v>4.4249999999999998</c:v>
                </c:pt>
                <c:pt idx="3718">
                  <c:v>4.42619047619048</c:v>
                </c:pt>
                <c:pt idx="3719">
                  <c:v>4.4273809523809504</c:v>
                </c:pt>
                <c:pt idx="3720">
                  <c:v>4.4285714285714297</c:v>
                </c:pt>
                <c:pt idx="3721">
                  <c:v>4.4297619047619099</c:v>
                </c:pt>
                <c:pt idx="3722">
                  <c:v>4.4309523809523803</c:v>
                </c:pt>
                <c:pt idx="3723">
                  <c:v>4.4321428571428596</c:v>
                </c:pt>
                <c:pt idx="3724">
                  <c:v>4.43333333333333</c:v>
                </c:pt>
                <c:pt idx="3725">
                  <c:v>4.4345238095238102</c:v>
                </c:pt>
                <c:pt idx="3726">
                  <c:v>4.4357142857142904</c:v>
                </c:pt>
                <c:pt idx="3727">
                  <c:v>4.4369047619047599</c:v>
                </c:pt>
                <c:pt idx="3728">
                  <c:v>4.4380952380952401</c:v>
                </c:pt>
                <c:pt idx="3729">
                  <c:v>4.4392857142857203</c:v>
                </c:pt>
                <c:pt idx="3730">
                  <c:v>4.4404761904761898</c:v>
                </c:pt>
                <c:pt idx="3731">
                  <c:v>4.44166666666667</c:v>
                </c:pt>
                <c:pt idx="3732">
                  <c:v>4.4428571428571404</c:v>
                </c:pt>
                <c:pt idx="3733">
                  <c:v>4.4440476190476197</c:v>
                </c:pt>
                <c:pt idx="3734">
                  <c:v>4.4452380952380999</c:v>
                </c:pt>
                <c:pt idx="3735">
                  <c:v>4.4464285714285703</c:v>
                </c:pt>
                <c:pt idx="3736">
                  <c:v>4.4476190476190496</c:v>
                </c:pt>
                <c:pt idx="3737">
                  <c:v>4.44880952380952</c:v>
                </c:pt>
                <c:pt idx="3738">
                  <c:v>4.45</c:v>
                </c:pt>
                <c:pt idx="3739">
                  <c:v>4.4511904761904804</c:v>
                </c:pt>
                <c:pt idx="3740">
                  <c:v>4.4523809523809499</c:v>
                </c:pt>
                <c:pt idx="3741">
                  <c:v>4.4535714285714301</c:v>
                </c:pt>
                <c:pt idx="3742">
                  <c:v>4.4547619047619103</c:v>
                </c:pt>
                <c:pt idx="3743">
                  <c:v>4.4559523809523798</c:v>
                </c:pt>
                <c:pt idx="3744">
                  <c:v>4.45714285714286</c:v>
                </c:pt>
                <c:pt idx="3745">
                  <c:v>4.4583333333333304</c:v>
                </c:pt>
                <c:pt idx="3746">
                  <c:v>4.4595238095238097</c:v>
                </c:pt>
                <c:pt idx="3747">
                  <c:v>4.4607142857142899</c:v>
                </c:pt>
                <c:pt idx="3748">
                  <c:v>4.4619047619047603</c:v>
                </c:pt>
                <c:pt idx="3749">
                  <c:v>4.4630952380952396</c:v>
                </c:pt>
                <c:pt idx="3750">
                  <c:v>4.46428571428571</c:v>
                </c:pt>
                <c:pt idx="3751">
                  <c:v>4.4654761904761902</c:v>
                </c:pt>
                <c:pt idx="3752">
                  <c:v>4.4666666666666703</c:v>
                </c:pt>
                <c:pt idx="3753">
                  <c:v>4.4678571428571399</c:v>
                </c:pt>
                <c:pt idx="3754">
                  <c:v>4.46904761904762</c:v>
                </c:pt>
                <c:pt idx="3755">
                  <c:v>4.4702380952381002</c:v>
                </c:pt>
                <c:pt idx="3756">
                  <c:v>4.4714285714285698</c:v>
                </c:pt>
                <c:pt idx="3757">
                  <c:v>4.4726190476190499</c:v>
                </c:pt>
                <c:pt idx="3758">
                  <c:v>4.4738095238095203</c:v>
                </c:pt>
                <c:pt idx="3759">
                  <c:v>4.4749999999999996</c:v>
                </c:pt>
                <c:pt idx="3760">
                  <c:v>4.4761904761904798</c:v>
                </c:pt>
                <c:pt idx="3761">
                  <c:v>4.4773809523809502</c:v>
                </c:pt>
                <c:pt idx="3762">
                  <c:v>4.4785714285714304</c:v>
                </c:pt>
                <c:pt idx="3763">
                  <c:v>4.4797619047618999</c:v>
                </c:pt>
                <c:pt idx="3764">
                  <c:v>4.4809523809523801</c:v>
                </c:pt>
                <c:pt idx="3765">
                  <c:v>4.4821428571428603</c:v>
                </c:pt>
                <c:pt idx="3766">
                  <c:v>4.4833333333333298</c:v>
                </c:pt>
                <c:pt idx="3767">
                  <c:v>4.48452380952381</c:v>
                </c:pt>
                <c:pt idx="3768">
                  <c:v>4.4857142857142902</c:v>
                </c:pt>
                <c:pt idx="3769">
                  <c:v>4.4869047619047597</c:v>
                </c:pt>
                <c:pt idx="3770">
                  <c:v>4.4880952380952399</c:v>
                </c:pt>
                <c:pt idx="3771">
                  <c:v>4.4892857142857201</c:v>
                </c:pt>
                <c:pt idx="3772">
                  <c:v>4.4904761904761896</c:v>
                </c:pt>
                <c:pt idx="3773">
                  <c:v>4.4916666666666698</c:v>
                </c:pt>
                <c:pt idx="3774">
                  <c:v>4.4928571428571402</c:v>
                </c:pt>
                <c:pt idx="3775">
                  <c:v>4.4940476190476204</c:v>
                </c:pt>
                <c:pt idx="3776">
                  <c:v>4.4952380952380997</c:v>
                </c:pt>
                <c:pt idx="3777">
                  <c:v>4.4964285714285701</c:v>
                </c:pt>
                <c:pt idx="3778">
                  <c:v>4.4976190476190503</c:v>
                </c:pt>
                <c:pt idx="3779">
                  <c:v>4.4988095238095198</c:v>
                </c:pt>
                <c:pt idx="3780">
                  <c:v>4.5</c:v>
                </c:pt>
                <c:pt idx="3781">
                  <c:v>4.5011904761904802</c:v>
                </c:pt>
                <c:pt idx="3782">
                  <c:v>4.5023809523809497</c:v>
                </c:pt>
                <c:pt idx="3783">
                  <c:v>4.5035714285714299</c:v>
                </c:pt>
                <c:pt idx="3784">
                  <c:v>4.5047619047619101</c:v>
                </c:pt>
                <c:pt idx="3785">
                  <c:v>4.5059523809523796</c:v>
                </c:pt>
                <c:pt idx="3786">
                  <c:v>4.5071428571428598</c:v>
                </c:pt>
                <c:pt idx="3787">
                  <c:v>4.5083333333333302</c:v>
                </c:pt>
                <c:pt idx="3788">
                  <c:v>4.5095238095238104</c:v>
                </c:pt>
                <c:pt idx="3789">
                  <c:v>4.5107142857142897</c:v>
                </c:pt>
                <c:pt idx="3790">
                  <c:v>4.5119047619047601</c:v>
                </c:pt>
                <c:pt idx="3791">
                  <c:v>4.5130952380952403</c:v>
                </c:pt>
                <c:pt idx="3792">
                  <c:v>4.5142857142857098</c:v>
                </c:pt>
                <c:pt idx="3793">
                  <c:v>4.51547619047619</c:v>
                </c:pt>
                <c:pt idx="3794">
                  <c:v>4.5166666666666702</c:v>
                </c:pt>
                <c:pt idx="3795">
                  <c:v>4.5178571428571397</c:v>
                </c:pt>
                <c:pt idx="3796">
                  <c:v>4.5190476190476199</c:v>
                </c:pt>
                <c:pt idx="3797">
                  <c:v>4.5202380952381001</c:v>
                </c:pt>
                <c:pt idx="3798">
                  <c:v>4.5214285714285696</c:v>
                </c:pt>
                <c:pt idx="3799">
                  <c:v>4.5226190476190498</c:v>
                </c:pt>
                <c:pt idx="3800">
                  <c:v>4.5238095238095202</c:v>
                </c:pt>
                <c:pt idx="3801">
                  <c:v>4.5250000000000004</c:v>
                </c:pt>
                <c:pt idx="3802">
                  <c:v>4.5261904761904797</c:v>
                </c:pt>
                <c:pt idx="3803">
                  <c:v>4.5273809523809501</c:v>
                </c:pt>
                <c:pt idx="3804">
                  <c:v>4.5285714285714302</c:v>
                </c:pt>
                <c:pt idx="3805">
                  <c:v>4.5297619047619104</c:v>
                </c:pt>
                <c:pt idx="3806">
                  <c:v>4.53095238095238</c:v>
                </c:pt>
                <c:pt idx="3807">
                  <c:v>4.5321428571428601</c:v>
                </c:pt>
                <c:pt idx="3808">
                  <c:v>4.5333333333333297</c:v>
                </c:pt>
                <c:pt idx="3809">
                  <c:v>4.5345238095238098</c:v>
                </c:pt>
                <c:pt idx="3810">
                  <c:v>4.53571428571429</c:v>
                </c:pt>
                <c:pt idx="3811">
                  <c:v>4.5369047619047604</c:v>
                </c:pt>
                <c:pt idx="3812">
                  <c:v>4.5380952380952397</c:v>
                </c:pt>
                <c:pt idx="3813">
                  <c:v>4.5392857142857199</c:v>
                </c:pt>
                <c:pt idx="3814">
                  <c:v>4.5404761904761903</c:v>
                </c:pt>
                <c:pt idx="3815">
                  <c:v>4.5416666666666696</c:v>
                </c:pt>
                <c:pt idx="3816">
                  <c:v>4.54285714285714</c:v>
                </c:pt>
                <c:pt idx="3817">
                  <c:v>4.5440476190476202</c:v>
                </c:pt>
                <c:pt idx="3818">
                  <c:v>4.5452380952381004</c:v>
                </c:pt>
                <c:pt idx="3819">
                  <c:v>4.5464285714285699</c:v>
                </c:pt>
                <c:pt idx="3820">
                  <c:v>4.5476190476190501</c:v>
                </c:pt>
                <c:pt idx="3821">
                  <c:v>4.5488095238095196</c:v>
                </c:pt>
                <c:pt idx="3822">
                  <c:v>4.55</c:v>
                </c:pt>
                <c:pt idx="3823">
                  <c:v>4.55119047619048</c:v>
                </c:pt>
                <c:pt idx="3824">
                  <c:v>4.5523809523809504</c:v>
                </c:pt>
                <c:pt idx="3825">
                  <c:v>4.5535714285714297</c:v>
                </c:pt>
                <c:pt idx="3826">
                  <c:v>4.5547619047619099</c:v>
                </c:pt>
                <c:pt idx="3827">
                  <c:v>4.5559523809523803</c:v>
                </c:pt>
                <c:pt idx="3828">
                  <c:v>4.5571428571428596</c:v>
                </c:pt>
                <c:pt idx="3829">
                  <c:v>4.55833333333333</c:v>
                </c:pt>
                <c:pt idx="3830">
                  <c:v>4.5595238095238102</c:v>
                </c:pt>
                <c:pt idx="3831">
                  <c:v>4.5607142857142904</c:v>
                </c:pt>
                <c:pt idx="3832">
                  <c:v>4.5619047619047599</c:v>
                </c:pt>
                <c:pt idx="3833">
                  <c:v>4.5630952380952401</c:v>
                </c:pt>
                <c:pt idx="3834">
                  <c:v>4.5642857142857203</c:v>
                </c:pt>
                <c:pt idx="3835">
                  <c:v>4.5654761904761898</c:v>
                </c:pt>
                <c:pt idx="3836">
                  <c:v>4.56666666666667</c:v>
                </c:pt>
                <c:pt idx="3837">
                  <c:v>4.5678571428571404</c:v>
                </c:pt>
                <c:pt idx="3838">
                  <c:v>4.5690476190476197</c:v>
                </c:pt>
                <c:pt idx="3839">
                  <c:v>4.5702380952380999</c:v>
                </c:pt>
                <c:pt idx="3840">
                  <c:v>4.5714285714285703</c:v>
                </c:pt>
                <c:pt idx="3841">
                  <c:v>4.5726190476190496</c:v>
                </c:pt>
                <c:pt idx="3842">
                  <c:v>4.57380952380952</c:v>
                </c:pt>
                <c:pt idx="3843">
                  <c:v>4.5750000000000002</c:v>
                </c:pt>
                <c:pt idx="3844">
                  <c:v>4.5761904761904804</c:v>
                </c:pt>
                <c:pt idx="3845">
                  <c:v>4.5773809523809499</c:v>
                </c:pt>
                <c:pt idx="3846">
                  <c:v>4.5785714285714301</c:v>
                </c:pt>
                <c:pt idx="3847">
                  <c:v>4.5797619047619103</c:v>
                </c:pt>
                <c:pt idx="3848">
                  <c:v>4.5809523809523798</c:v>
                </c:pt>
                <c:pt idx="3849">
                  <c:v>4.58214285714286</c:v>
                </c:pt>
                <c:pt idx="3850">
                  <c:v>4.5833333333333304</c:v>
                </c:pt>
                <c:pt idx="3851">
                  <c:v>4.5845238095238097</c:v>
                </c:pt>
                <c:pt idx="3852">
                  <c:v>4.5857142857142899</c:v>
                </c:pt>
                <c:pt idx="3853">
                  <c:v>4.5869047619047603</c:v>
                </c:pt>
                <c:pt idx="3854">
                  <c:v>4.5880952380952396</c:v>
                </c:pt>
                <c:pt idx="3855">
                  <c:v>4.58928571428571</c:v>
                </c:pt>
                <c:pt idx="3856">
                  <c:v>4.5904761904761902</c:v>
                </c:pt>
                <c:pt idx="3857">
                  <c:v>4.5916666666666703</c:v>
                </c:pt>
                <c:pt idx="3858">
                  <c:v>4.5928571428571399</c:v>
                </c:pt>
                <c:pt idx="3859">
                  <c:v>4.59404761904762</c:v>
                </c:pt>
                <c:pt idx="3860">
                  <c:v>4.5952380952381002</c:v>
                </c:pt>
                <c:pt idx="3861">
                  <c:v>4.5964285714285698</c:v>
                </c:pt>
                <c:pt idx="3862">
                  <c:v>4.5976190476190499</c:v>
                </c:pt>
                <c:pt idx="3863">
                  <c:v>4.5988095238095203</c:v>
                </c:pt>
                <c:pt idx="3864">
                  <c:v>4.5999999999999996</c:v>
                </c:pt>
                <c:pt idx="3865">
                  <c:v>4.6011904761904798</c:v>
                </c:pt>
                <c:pt idx="3866">
                  <c:v>4.6023809523809502</c:v>
                </c:pt>
                <c:pt idx="3867">
                  <c:v>4.6035714285714304</c:v>
                </c:pt>
                <c:pt idx="3868">
                  <c:v>4.6047619047618999</c:v>
                </c:pt>
                <c:pt idx="3869">
                  <c:v>4.6059523809523801</c:v>
                </c:pt>
                <c:pt idx="3870">
                  <c:v>4.6071428571428603</c:v>
                </c:pt>
                <c:pt idx="3871">
                  <c:v>4.6083333333333298</c:v>
                </c:pt>
                <c:pt idx="3872">
                  <c:v>4.60952380952381</c:v>
                </c:pt>
                <c:pt idx="3873">
                  <c:v>4.6107142857142902</c:v>
                </c:pt>
                <c:pt idx="3874">
                  <c:v>4.6119047619047597</c:v>
                </c:pt>
                <c:pt idx="3875">
                  <c:v>4.6130952380952399</c:v>
                </c:pt>
                <c:pt idx="3876">
                  <c:v>4.6142857142857201</c:v>
                </c:pt>
                <c:pt idx="3877">
                  <c:v>4.6154761904761896</c:v>
                </c:pt>
                <c:pt idx="3878">
                  <c:v>4.6166666666666698</c:v>
                </c:pt>
                <c:pt idx="3879">
                  <c:v>4.6178571428571402</c:v>
                </c:pt>
                <c:pt idx="3880">
                  <c:v>4.6190476190476204</c:v>
                </c:pt>
                <c:pt idx="3881">
                  <c:v>4.6202380952380997</c:v>
                </c:pt>
                <c:pt idx="3882">
                  <c:v>4.6214285714285701</c:v>
                </c:pt>
                <c:pt idx="3883">
                  <c:v>4.6226190476190503</c:v>
                </c:pt>
                <c:pt idx="3884">
                  <c:v>4.6238095238095198</c:v>
                </c:pt>
                <c:pt idx="3885">
                  <c:v>4.625</c:v>
                </c:pt>
                <c:pt idx="3886">
                  <c:v>4.6261904761904802</c:v>
                </c:pt>
                <c:pt idx="3887">
                  <c:v>4.6273809523809497</c:v>
                </c:pt>
                <c:pt idx="3888">
                  <c:v>4.6285714285714299</c:v>
                </c:pt>
                <c:pt idx="3889">
                  <c:v>4.6297619047619101</c:v>
                </c:pt>
                <c:pt idx="3890">
                  <c:v>4.6309523809523796</c:v>
                </c:pt>
                <c:pt idx="3891">
                  <c:v>4.6321428571428598</c:v>
                </c:pt>
                <c:pt idx="3892">
                  <c:v>4.6333333333333302</c:v>
                </c:pt>
                <c:pt idx="3893">
                  <c:v>4.6345238095238104</c:v>
                </c:pt>
                <c:pt idx="3894">
                  <c:v>4.6357142857142897</c:v>
                </c:pt>
                <c:pt idx="3895">
                  <c:v>4.6369047619047601</c:v>
                </c:pt>
                <c:pt idx="3896">
                  <c:v>4.6380952380952403</c:v>
                </c:pt>
                <c:pt idx="3897">
                  <c:v>4.6392857142857196</c:v>
                </c:pt>
                <c:pt idx="3898">
                  <c:v>4.64047619047619</c:v>
                </c:pt>
                <c:pt idx="3899">
                  <c:v>4.6416666666666702</c:v>
                </c:pt>
                <c:pt idx="3900">
                  <c:v>4.6428571428571397</c:v>
                </c:pt>
                <c:pt idx="3901">
                  <c:v>4.6440476190476199</c:v>
                </c:pt>
                <c:pt idx="3902">
                  <c:v>4.6452380952381001</c:v>
                </c:pt>
                <c:pt idx="3903">
                  <c:v>4.6464285714285696</c:v>
                </c:pt>
                <c:pt idx="3904">
                  <c:v>4.6476190476190498</c:v>
                </c:pt>
                <c:pt idx="3905">
                  <c:v>4.6488095238095202</c:v>
                </c:pt>
                <c:pt idx="3906">
                  <c:v>4.6500000000000004</c:v>
                </c:pt>
                <c:pt idx="3907">
                  <c:v>4.6511904761904797</c:v>
                </c:pt>
                <c:pt idx="3908">
                  <c:v>4.6523809523809501</c:v>
                </c:pt>
                <c:pt idx="3909">
                  <c:v>4.6535714285714302</c:v>
                </c:pt>
                <c:pt idx="3910">
                  <c:v>4.6547619047619104</c:v>
                </c:pt>
                <c:pt idx="3911">
                  <c:v>4.65595238095238</c:v>
                </c:pt>
                <c:pt idx="3912">
                  <c:v>4.6571428571428601</c:v>
                </c:pt>
                <c:pt idx="3913">
                  <c:v>4.6583333333333297</c:v>
                </c:pt>
                <c:pt idx="3914">
                  <c:v>4.6595238095238098</c:v>
                </c:pt>
                <c:pt idx="3915">
                  <c:v>4.66071428571429</c:v>
                </c:pt>
                <c:pt idx="3916">
                  <c:v>4.6619047619047604</c:v>
                </c:pt>
                <c:pt idx="3917">
                  <c:v>4.6630952380952397</c:v>
                </c:pt>
                <c:pt idx="3918">
                  <c:v>4.6642857142857199</c:v>
                </c:pt>
                <c:pt idx="3919">
                  <c:v>4.6654761904761903</c:v>
                </c:pt>
                <c:pt idx="3920">
                  <c:v>4.6666666666666696</c:v>
                </c:pt>
                <c:pt idx="3921">
                  <c:v>4.66785714285714</c:v>
                </c:pt>
                <c:pt idx="3922">
                  <c:v>4.6690476190476202</c:v>
                </c:pt>
                <c:pt idx="3923">
                  <c:v>4.6702380952381004</c:v>
                </c:pt>
                <c:pt idx="3924">
                  <c:v>4.6714285714285699</c:v>
                </c:pt>
                <c:pt idx="3925">
                  <c:v>4.6726190476190501</c:v>
                </c:pt>
                <c:pt idx="3926">
                  <c:v>4.6738095238095196</c:v>
                </c:pt>
                <c:pt idx="3927">
                  <c:v>4.6749999999999998</c:v>
                </c:pt>
                <c:pt idx="3928">
                  <c:v>4.67619047619048</c:v>
                </c:pt>
                <c:pt idx="3929">
                  <c:v>4.6773809523809504</c:v>
                </c:pt>
                <c:pt idx="3930">
                  <c:v>4.6785714285714297</c:v>
                </c:pt>
                <c:pt idx="3931">
                  <c:v>4.6797619047619099</c:v>
                </c:pt>
                <c:pt idx="3932">
                  <c:v>4.6809523809523803</c:v>
                </c:pt>
                <c:pt idx="3933">
                  <c:v>4.6821428571428596</c:v>
                </c:pt>
                <c:pt idx="3934">
                  <c:v>4.68333333333333</c:v>
                </c:pt>
                <c:pt idx="3935">
                  <c:v>4.6845238095238102</c:v>
                </c:pt>
                <c:pt idx="3936">
                  <c:v>4.6857142857142904</c:v>
                </c:pt>
                <c:pt idx="3937">
                  <c:v>4.6869047619047599</c:v>
                </c:pt>
                <c:pt idx="3938">
                  <c:v>4.6880952380952401</c:v>
                </c:pt>
                <c:pt idx="3939">
                  <c:v>4.6892857142857203</c:v>
                </c:pt>
                <c:pt idx="3940">
                  <c:v>4.6904761904761898</c:v>
                </c:pt>
                <c:pt idx="3941">
                  <c:v>4.69166666666667</c:v>
                </c:pt>
                <c:pt idx="3942">
                  <c:v>4.6928571428571404</c:v>
                </c:pt>
                <c:pt idx="3943">
                  <c:v>4.6940476190476197</c:v>
                </c:pt>
                <c:pt idx="3944">
                  <c:v>4.6952380952380999</c:v>
                </c:pt>
                <c:pt idx="3945">
                  <c:v>4.6964285714285703</c:v>
                </c:pt>
                <c:pt idx="3946">
                  <c:v>4.6976190476190496</c:v>
                </c:pt>
                <c:pt idx="3947">
                  <c:v>4.69880952380952</c:v>
                </c:pt>
                <c:pt idx="3948">
                  <c:v>4.7</c:v>
                </c:pt>
                <c:pt idx="3949">
                  <c:v>4.7011904761904804</c:v>
                </c:pt>
                <c:pt idx="3950">
                  <c:v>4.7023809523809499</c:v>
                </c:pt>
                <c:pt idx="3951">
                  <c:v>4.7035714285714301</c:v>
                </c:pt>
                <c:pt idx="3952">
                  <c:v>4.7047619047619103</c:v>
                </c:pt>
                <c:pt idx="3953">
                  <c:v>4.7059523809523798</c:v>
                </c:pt>
                <c:pt idx="3954">
                  <c:v>4.70714285714286</c:v>
                </c:pt>
                <c:pt idx="3955">
                  <c:v>4.7083333333333304</c:v>
                </c:pt>
                <c:pt idx="3956">
                  <c:v>4.7095238095238097</c:v>
                </c:pt>
                <c:pt idx="3957">
                  <c:v>4.7107142857142899</c:v>
                </c:pt>
                <c:pt idx="3958">
                  <c:v>4.7119047619047603</c:v>
                </c:pt>
                <c:pt idx="3959">
                  <c:v>4.7130952380952396</c:v>
                </c:pt>
                <c:pt idx="3960">
                  <c:v>4.71428571428571</c:v>
                </c:pt>
                <c:pt idx="3961">
                  <c:v>4.7154761904761902</c:v>
                </c:pt>
                <c:pt idx="3962">
                  <c:v>4.7166666666666703</c:v>
                </c:pt>
                <c:pt idx="3963">
                  <c:v>4.7178571428571399</c:v>
                </c:pt>
                <c:pt idx="3964">
                  <c:v>4.71904761904762</c:v>
                </c:pt>
                <c:pt idx="3965">
                  <c:v>4.7202380952381002</c:v>
                </c:pt>
                <c:pt idx="3966">
                  <c:v>4.7214285714285698</c:v>
                </c:pt>
                <c:pt idx="3967">
                  <c:v>4.7226190476190499</c:v>
                </c:pt>
                <c:pt idx="3968">
                  <c:v>4.7238095238095203</c:v>
                </c:pt>
                <c:pt idx="3969">
                  <c:v>4.7249999999999996</c:v>
                </c:pt>
                <c:pt idx="3970">
                  <c:v>4.7261904761904798</c:v>
                </c:pt>
                <c:pt idx="3971">
                  <c:v>4.7273809523809502</c:v>
                </c:pt>
                <c:pt idx="3972">
                  <c:v>4.7285714285714304</c:v>
                </c:pt>
                <c:pt idx="3973">
                  <c:v>4.7297619047618999</c:v>
                </c:pt>
                <c:pt idx="3974">
                  <c:v>4.7309523809523801</c:v>
                </c:pt>
                <c:pt idx="3975">
                  <c:v>4.7321428571428603</c:v>
                </c:pt>
                <c:pt idx="3976">
                  <c:v>4.7333333333333298</c:v>
                </c:pt>
                <c:pt idx="3977">
                  <c:v>4.73452380952381</c:v>
                </c:pt>
                <c:pt idx="3978">
                  <c:v>4.7357142857142902</c:v>
                </c:pt>
                <c:pt idx="3979">
                  <c:v>4.7369047619047597</c:v>
                </c:pt>
                <c:pt idx="3980">
                  <c:v>4.7380952380952399</c:v>
                </c:pt>
                <c:pt idx="3981">
                  <c:v>4.7392857142857103</c:v>
                </c:pt>
                <c:pt idx="3982">
                  <c:v>4.7404761904761896</c:v>
                </c:pt>
                <c:pt idx="3983">
                  <c:v>4.7416666666666698</c:v>
                </c:pt>
                <c:pt idx="3984">
                  <c:v>4.7428571428571402</c:v>
                </c:pt>
                <c:pt idx="3985">
                  <c:v>4.7440476190476204</c:v>
                </c:pt>
                <c:pt idx="3986">
                  <c:v>4.7452380952380997</c:v>
                </c:pt>
                <c:pt idx="3987">
                  <c:v>4.7464285714285701</c:v>
                </c:pt>
                <c:pt idx="3988">
                  <c:v>4.7476190476190503</c:v>
                </c:pt>
                <c:pt idx="3989">
                  <c:v>4.7488095238095198</c:v>
                </c:pt>
                <c:pt idx="3990">
                  <c:v>4.75</c:v>
                </c:pt>
                <c:pt idx="3991">
                  <c:v>4.7511904761904802</c:v>
                </c:pt>
                <c:pt idx="3992">
                  <c:v>4.7523809523809497</c:v>
                </c:pt>
                <c:pt idx="3993">
                  <c:v>4.7535714285714299</c:v>
                </c:pt>
                <c:pt idx="3994">
                  <c:v>4.7547619047619101</c:v>
                </c:pt>
                <c:pt idx="3995">
                  <c:v>4.7559523809523796</c:v>
                </c:pt>
                <c:pt idx="3996">
                  <c:v>4.7571428571428598</c:v>
                </c:pt>
                <c:pt idx="3997">
                  <c:v>4.7583333333333302</c:v>
                </c:pt>
                <c:pt idx="3998">
                  <c:v>4.7595238095238104</c:v>
                </c:pt>
                <c:pt idx="3999">
                  <c:v>4.7607142857142897</c:v>
                </c:pt>
                <c:pt idx="4000">
                  <c:v>4.7619047619047601</c:v>
                </c:pt>
                <c:pt idx="4001">
                  <c:v>4.7630952380952403</c:v>
                </c:pt>
                <c:pt idx="4002">
                  <c:v>4.7642857142857098</c:v>
                </c:pt>
                <c:pt idx="4003">
                  <c:v>4.76547619047619</c:v>
                </c:pt>
                <c:pt idx="4004">
                  <c:v>4.7666666666666702</c:v>
                </c:pt>
                <c:pt idx="4005">
                  <c:v>4.7678571428571397</c:v>
                </c:pt>
                <c:pt idx="4006">
                  <c:v>4.7690476190476199</c:v>
                </c:pt>
                <c:pt idx="4007">
                  <c:v>4.7702380952381001</c:v>
                </c:pt>
                <c:pt idx="4008">
                  <c:v>4.7714285714285696</c:v>
                </c:pt>
                <c:pt idx="4009">
                  <c:v>4.7726190476190498</c:v>
                </c:pt>
                <c:pt idx="4010">
                  <c:v>4.7738095238095202</c:v>
                </c:pt>
                <c:pt idx="4011">
                  <c:v>4.7750000000000004</c:v>
                </c:pt>
                <c:pt idx="4012">
                  <c:v>4.7761904761904797</c:v>
                </c:pt>
                <c:pt idx="4013">
                  <c:v>4.7773809523809501</c:v>
                </c:pt>
                <c:pt idx="4014">
                  <c:v>4.7785714285714302</c:v>
                </c:pt>
                <c:pt idx="4015">
                  <c:v>4.7797619047619104</c:v>
                </c:pt>
                <c:pt idx="4016">
                  <c:v>4.78095238095238</c:v>
                </c:pt>
                <c:pt idx="4017">
                  <c:v>4.7821428571428601</c:v>
                </c:pt>
                <c:pt idx="4018">
                  <c:v>4.7833333333333297</c:v>
                </c:pt>
                <c:pt idx="4019">
                  <c:v>4.7845238095238098</c:v>
                </c:pt>
                <c:pt idx="4020">
                  <c:v>4.78571428571429</c:v>
                </c:pt>
                <c:pt idx="4021">
                  <c:v>4.7869047619047604</c:v>
                </c:pt>
                <c:pt idx="4022">
                  <c:v>4.7880952380952397</c:v>
                </c:pt>
                <c:pt idx="4023">
                  <c:v>4.7892857142857101</c:v>
                </c:pt>
                <c:pt idx="4024">
                  <c:v>4.7904761904761903</c:v>
                </c:pt>
                <c:pt idx="4025">
                  <c:v>4.7916666666666696</c:v>
                </c:pt>
                <c:pt idx="4026">
                  <c:v>4.79285714285714</c:v>
                </c:pt>
                <c:pt idx="4027">
                  <c:v>4.7940476190476202</c:v>
                </c:pt>
                <c:pt idx="4028">
                  <c:v>4.7952380952381004</c:v>
                </c:pt>
                <c:pt idx="4029">
                  <c:v>4.7964285714285699</c:v>
                </c:pt>
                <c:pt idx="4030">
                  <c:v>4.7976190476190501</c:v>
                </c:pt>
                <c:pt idx="4031">
                  <c:v>4.7988095238095196</c:v>
                </c:pt>
                <c:pt idx="4032">
                  <c:v>4.8</c:v>
                </c:pt>
                <c:pt idx="4033">
                  <c:v>4.80119047619048</c:v>
                </c:pt>
                <c:pt idx="4034">
                  <c:v>4.8023809523809504</c:v>
                </c:pt>
                <c:pt idx="4035">
                  <c:v>4.8035714285714297</c:v>
                </c:pt>
                <c:pt idx="4036">
                  <c:v>4.8047619047619099</c:v>
                </c:pt>
                <c:pt idx="4037">
                  <c:v>4.8059523809523803</c:v>
                </c:pt>
                <c:pt idx="4038">
                  <c:v>4.8071428571428596</c:v>
                </c:pt>
                <c:pt idx="4039">
                  <c:v>4.80833333333333</c:v>
                </c:pt>
                <c:pt idx="4040">
                  <c:v>4.8095238095238102</c:v>
                </c:pt>
                <c:pt idx="4041">
                  <c:v>4.8107142857142904</c:v>
                </c:pt>
                <c:pt idx="4042">
                  <c:v>4.8119047619047599</c:v>
                </c:pt>
                <c:pt idx="4043">
                  <c:v>4.8130952380952401</c:v>
                </c:pt>
                <c:pt idx="4044">
                  <c:v>4.8142857142857096</c:v>
                </c:pt>
                <c:pt idx="4045">
                  <c:v>4.8154761904761898</c:v>
                </c:pt>
                <c:pt idx="4046">
                  <c:v>4.81666666666667</c:v>
                </c:pt>
                <c:pt idx="4047">
                  <c:v>4.8178571428571404</c:v>
                </c:pt>
                <c:pt idx="4048">
                  <c:v>4.8190476190476197</c:v>
                </c:pt>
                <c:pt idx="4049">
                  <c:v>4.8202380952380999</c:v>
                </c:pt>
                <c:pt idx="4050">
                  <c:v>4.8214285714285703</c:v>
                </c:pt>
                <c:pt idx="4051">
                  <c:v>4.8226190476190496</c:v>
                </c:pt>
                <c:pt idx="4052">
                  <c:v>4.82380952380952</c:v>
                </c:pt>
                <c:pt idx="4053">
                  <c:v>4.8250000000000002</c:v>
                </c:pt>
                <c:pt idx="4054">
                  <c:v>4.8261904761904804</c:v>
                </c:pt>
                <c:pt idx="4055">
                  <c:v>4.8273809523809499</c:v>
                </c:pt>
                <c:pt idx="4056">
                  <c:v>4.8285714285714301</c:v>
                </c:pt>
                <c:pt idx="4057">
                  <c:v>4.8297619047619103</c:v>
                </c:pt>
                <c:pt idx="4058">
                  <c:v>4.8309523809523798</c:v>
                </c:pt>
                <c:pt idx="4059">
                  <c:v>4.83214285714286</c:v>
                </c:pt>
                <c:pt idx="4060">
                  <c:v>4.8333333333333304</c:v>
                </c:pt>
                <c:pt idx="4061">
                  <c:v>4.8345238095238097</c:v>
                </c:pt>
                <c:pt idx="4062">
                  <c:v>4.8357142857142899</c:v>
                </c:pt>
                <c:pt idx="4063">
                  <c:v>4.8369047619047603</c:v>
                </c:pt>
                <c:pt idx="4064">
                  <c:v>4.8380952380952396</c:v>
                </c:pt>
                <c:pt idx="4065">
                  <c:v>4.83928571428571</c:v>
                </c:pt>
                <c:pt idx="4066">
                  <c:v>4.8404761904761902</c:v>
                </c:pt>
                <c:pt idx="4067">
                  <c:v>4.8416666666666703</c:v>
                </c:pt>
                <c:pt idx="4068">
                  <c:v>4.8428571428571399</c:v>
                </c:pt>
                <c:pt idx="4069">
                  <c:v>4.84404761904762</c:v>
                </c:pt>
                <c:pt idx="4070">
                  <c:v>4.8452380952381002</c:v>
                </c:pt>
                <c:pt idx="4071">
                  <c:v>4.8464285714285698</c:v>
                </c:pt>
                <c:pt idx="4072">
                  <c:v>4.8476190476190499</c:v>
                </c:pt>
                <c:pt idx="4073">
                  <c:v>4.8488095238095203</c:v>
                </c:pt>
                <c:pt idx="4074">
                  <c:v>4.8499999999999996</c:v>
                </c:pt>
                <c:pt idx="4075">
                  <c:v>4.8511904761904798</c:v>
                </c:pt>
                <c:pt idx="4076">
                  <c:v>4.8523809523809502</c:v>
                </c:pt>
                <c:pt idx="4077">
                  <c:v>4.8535714285714304</c:v>
                </c:pt>
                <c:pt idx="4078">
                  <c:v>4.8547619047619097</c:v>
                </c:pt>
                <c:pt idx="4079">
                  <c:v>4.8559523809523801</c:v>
                </c:pt>
                <c:pt idx="4080">
                  <c:v>4.8571428571428603</c:v>
                </c:pt>
                <c:pt idx="4081">
                  <c:v>4.8583333333333298</c:v>
                </c:pt>
                <c:pt idx="4082">
                  <c:v>4.85952380952381</c:v>
                </c:pt>
                <c:pt idx="4083">
                  <c:v>4.8607142857142902</c:v>
                </c:pt>
                <c:pt idx="4084">
                  <c:v>4.8619047619047597</c:v>
                </c:pt>
                <c:pt idx="4085">
                  <c:v>4.8630952380952399</c:v>
                </c:pt>
                <c:pt idx="4086">
                  <c:v>4.8642857142857103</c:v>
                </c:pt>
                <c:pt idx="4087">
                  <c:v>4.8654761904761896</c:v>
                </c:pt>
                <c:pt idx="4088">
                  <c:v>4.8666666666666698</c:v>
                </c:pt>
                <c:pt idx="4089">
                  <c:v>4.8678571428571402</c:v>
                </c:pt>
                <c:pt idx="4090">
                  <c:v>4.8690476190476204</c:v>
                </c:pt>
                <c:pt idx="4091">
                  <c:v>4.8702380952380997</c:v>
                </c:pt>
                <c:pt idx="4092">
                  <c:v>4.8714285714285701</c:v>
                </c:pt>
                <c:pt idx="4093">
                  <c:v>4.8726190476190503</c:v>
                </c:pt>
                <c:pt idx="4094">
                  <c:v>4.8738095238095198</c:v>
                </c:pt>
                <c:pt idx="4095">
                  <c:v>4.875</c:v>
                </c:pt>
                <c:pt idx="4096">
                  <c:v>4.8761904761904802</c:v>
                </c:pt>
                <c:pt idx="4097">
                  <c:v>4.8773809523809497</c:v>
                </c:pt>
                <c:pt idx="4098">
                  <c:v>4.8785714285714299</c:v>
                </c:pt>
                <c:pt idx="4099">
                  <c:v>4.8797619047619101</c:v>
                </c:pt>
                <c:pt idx="4100">
                  <c:v>4.8809523809523796</c:v>
                </c:pt>
                <c:pt idx="4101">
                  <c:v>4.8821428571428598</c:v>
                </c:pt>
                <c:pt idx="4102">
                  <c:v>4.8833333333333302</c:v>
                </c:pt>
                <c:pt idx="4103">
                  <c:v>4.8845238095238104</c:v>
                </c:pt>
                <c:pt idx="4104">
                  <c:v>4.8857142857142897</c:v>
                </c:pt>
                <c:pt idx="4105">
                  <c:v>4.8869047619047601</c:v>
                </c:pt>
                <c:pt idx="4106">
                  <c:v>4.8880952380952403</c:v>
                </c:pt>
                <c:pt idx="4107">
                  <c:v>4.8892857142857098</c:v>
                </c:pt>
                <c:pt idx="4108">
                  <c:v>4.89047619047619</c:v>
                </c:pt>
                <c:pt idx="4109">
                  <c:v>4.8916666666666702</c:v>
                </c:pt>
                <c:pt idx="4110">
                  <c:v>4.8928571428571397</c:v>
                </c:pt>
                <c:pt idx="4111">
                  <c:v>4.8940476190476199</c:v>
                </c:pt>
                <c:pt idx="4112">
                  <c:v>4.8952380952381001</c:v>
                </c:pt>
                <c:pt idx="4113">
                  <c:v>4.8964285714285696</c:v>
                </c:pt>
                <c:pt idx="4114">
                  <c:v>4.8976190476190498</c:v>
                </c:pt>
                <c:pt idx="4115">
                  <c:v>4.8988095238095299</c:v>
                </c:pt>
                <c:pt idx="4116">
                  <c:v>4.9000000000000004</c:v>
                </c:pt>
                <c:pt idx="4117">
                  <c:v>4.9011904761904797</c:v>
                </c:pt>
                <c:pt idx="4118">
                  <c:v>4.9023809523809501</c:v>
                </c:pt>
                <c:pt idx="4119">
                  <c:v>4.9035714285714302</c:v>
                </c:pt>
                <c:pt idx="4120">
                  <c:v>4.9047619047619104</c:v>
                </c:pt>
                <c:pt idx="4121">
                  <c:v>4.90595238095238</c:v>
                </c:pt>
                <c:pt idx="4122">
                  <c:v>4.9071428571428601</c:v>
                </c:pt>
                <c:pt idx="4123">
                  <c:v>4.9083333333333297</c:v>
                </c:pt>
                <c:pt idx="4124">
                  <c:v>4.9095238095238098</c:v>
                </c:pt>
                <c:pt idx="4125">
                  <c:v>4.91071428571429</c:v>
                </c:pt>
                <c:pt idx="4126">
                  <c:v>4.9119047619047604</c:v>
                </c:pt>
                <c:pt idx="4127">
                  <c:v>4.9130952380952397</c:v>
                </c:pt>
                <c:pt idx="4128">
                  <c:v>4.9142857142857199</c:v>
                </c:pt>
                <c:pt idx="4129">
                  <c:v>4.9154761904761903</c:v>
                </c:pt>
                <c:pt idx="4130">
                  <c:v>4.9166666666666696</c:v>
                </c:pt>
                <c:pt idx="4131">
                  <c:v>4.91785714285714</c:v>
                </c:pt>
                <c:pt idx="4132">
                  <c:v>4.9190476190476202</c:v>
                </c:pt>
                <c:pt idx="4133">
                  <c:v>4.9202380952381004</c:v>
                </c:pt>
                <c:pt idx="4134">
                  <c:v>4.9214285714285699</c:v>
                </c:pt>
                <c:pt idx="4135">
                  <c:v>4.9226190476190501</c:v>
                </c:pt>
                <c:pt idx="4136">
                  <c:v>4.9238095238095196</c:v>
                </c:pt>
                <c:pt idx="4137">
                  <c:v>4.9249999999999998</c:v>
                </c:pt>
                <c:pt idx="4138">
                  <c:v>4.92619047619048</c:v>
                </c:pt>
                <c:pt idx="4139">
                  <c:v>4.9273809523809504</c:v>
                </c:pt>
                <c:pt idx="4140">
                  <c:v>4.9285714285714297</c:v>
                </c:pt>
                <c:pt idx="4141">
                  <c:v>4.9297619047619099</c:v>
                </c:pt>
                <c:pt idx="4142">
                  <c:v>4.9309523809523803</c:v>
                </c:pt>
                <c:pt idx="4143">
                  <c:v>4.9321428571428596</c:v>
                </c:pt>
                <c:pt idx="4144">
                  <c:v>4.93333333333333</c:v>
                </c:pt>
                <c:pt idx="4145">
                  <c:v>4.9345238095238102</c:v>
                </c:pt>
                <c:pt idx="4146">
                  <c:v>4.9357142857142904</c:v>
                </c:pt>
                <c:pt idx="4147">
                  <c:v>4.9369047619047599</c:v>
                </c:pt>
                <c:pt idx="4148">
                  <c:v>4.9380952380952401</c:v>
                </c:pt>
                <c:pt idx="4149">
                  <c:v>4.9392857142857096</c:v>
                </c:pt>
                <c:pt idx="4150">
                  <c:v>4.9404761904761898</c:v>
                </c:pt>
                <c:pt idx="4151">
                  <c:v>4.94166666666667</c:v>
                </c:pt>
                <c:pt idx="4152">
                  <c:v>4.9428571428571404</c:v>
                </c:pt>
                <c:pt idx="4153">
                  <c:v>4.9440476190476197</c:v>
                </c:pt>
                <c:pt idx="4154">
                  <c:v>4.9452380952380999</c:v>
                </c:pt>
                <c:pt idx="4155">
                  <c:v>4.9464285714285703</c:v>
                </c:pt>
                <c:pt idx="4156">
                  <c:v>4.9476190476190496</c:v>
                </c:pt>
                <c:pt idx="4157">
                  <c:v>4.94880952380952</c:v>
                </c:pt>
                <c:pt idx="4158">
                  <c:v>4.95</c:v>
                </c:pt>
                <c:pt idx="4159">
                  <c:v>4.9511904761904804</c:v>
                </c:pt>
                <c:pt idx="4160">
                  <c:v>4.9523809523809499</c:v>
                </c:pt>
                <c:pt idx="4161">
                  <c:v>4.9535714285714301</c:v>
                </c:pt>
                <c:pt idx="4162">
                  <c:v>4.9547619047619103</c:v>
                </c:pt>
                <c:pt idx="4163">
                  <c:v>4.9559523809523798</c:v>
                </c:pt>
                <c:pt idx="4164">
                  <c:v>4.95714285714286</c:v>
                </c:pt>
                <c:pt idx="4165">
                  <c:v>4.9583333333333304</c:v>
                </c:pt>
                <c:pt idx="4166">
                  <c:v>4.9595238095238097</c:v>
                </c:pt>
                <c:pt idx="4167">
                  <c:v>4.9607142857142899</c:v>
                </c:pt>
                <c:pt idx="4168">
                  <c:v>4.9619047619047603</c:v>
                </c:pt>
                <c:pt idx="4169">
                  <c:v>4.9630952380952396</c:v>
                </c:pt>
                <c:pt idx="4170">
                  <c:v>4.96428571428571</c:v>
                </c:pt>
                <c:pt idx="4171">
                  <c:v>4.9654761904761902</c:v>
                </c:pt>
                <c:pt idx="4172">
                  <c:v>4.9666666666666703</c:v>
                </c:pt>
                <c:pt idx="4173">
                  <c:v>4.9678571428571399</c:v>
                </c:pt>
                <c:pt idx="4174">
                  <c:v>4.96904761904762</c:v>
                </c:pt>
                <c:pt idx="4175">
                  <c:v>4.9702380952381002</c:v>
                </c:pt>
                <c:pt idx="4176">
                  <c:v>4.9714285714285698</c:v>
                </c:pt>
                <c:pt idx="4177">
                  <c:v>4.9726190476190499</c:v>
                </c:pt>
                <c:pt idx="4178">
                  <c:v>4.9738095238095203</c:v>
                </c:pt>
                <c:pt idx="4179">
                  <c:v>4.9749999999999996</c:v>
                </c:pt>
                <c:pt idx="4180">
                  <c:v>4.9761904761904798</c:v>
                </c:pt>
                <c:pt idx="4181">
                  <c:v>4.9773809523809502</c:v>
                </c:pt>
                <c:pt idx="4182">
                  <c:v>4.9785714285714304</c:v>
                </c:pt>
                <c:pt idx="4183">
                  <c:v>4.9797619047619097</c:v>
                </c:pt>
                <c:pt idx="4184">
                  <c:v>4.9809523809523801</c:v>
                </c:pt>
                <c:pt idx="4185">
                  <c:v>4.9821428571428603</c:v>
                </c:pt>
                <c:pt idx="4186">
                  <c:v>4.9833333333333298</c:v>
                </c:pt>
                <c:pt idx="4187">
                  <c:v>4.98452380952381</c:v>
                </c:pt>
                <c:pt idx="4188">
                  <c:v>4.9857142857142902</c:v>
                </c:pt>
                <c:pt idx="4189">
                  <c:v>4.9869047619047597</c:v>
                </c:pt>
                <c:pt idx="4190">
                  <c:v>4.9880952380952399</c:v>
                </c:pt>
                <c:pt idx="4191">
                  <c:v>4.9892857142857103</c:v>
                </c:pt>
                <c:pt idx="4192">
                  <c:v>4.9904761904761896</c:v>
                </c:pt>
                <c:pt idx="4193">
                  <c:v>4.9916666666666698</c:v>
                </c:pt>
                <c:pt idx="4194">
                  <c:v>4.9928571428571402</c:v>
                </c:pt>
                <c:pt idx="4195">
                  <c:v>4.9940476190476204</c:v>
                </c:pt>
                <c:pt idx="4196">
                  <c:v>4.9952380952380997</c:v>
                </c:pt>
                <c:pt idx="4197">
                  <c:v>4.9964285714285701</c:v>
                </c:pt>
                <c:pt idx="4198">
                  <c:v>4.9976190476190503</c:v>
                </c:pt>
                <c:pt idx="4199">
                  <c:v>4.9988095238095198</c:v>
                </c:pt>
                <c:pt idx="4200">
                  <c:v>5</c:v>
                </c:pt>
                <c:pt idx="4201">
                  <c:v>5.0011904761904802</c:v>
                </c:pt>
                <c:pt idx="4202">
                  <c:v>5.0023809523809497</c:v>
                </c:pt>
                <c:pt idx="4203">
                  <c:v>5.0035714285714299</c:v>
                </c:pt>
                <c:pt idx="4204">
                  <c:v>5.0047619047619101</c:v>
                </c:pt>
                <c:pt idx="4205">
                  <c:v>5.0059523809523796</c:v>
                </c:pt>
                <c:pt idx="4206">
                  <c:v>5.0071428571428598</c:v>
                </c:pt>
                <c:pt idx="4207">
                  <c:v>5.0083333333333302</c:v>
                </c:pt>
                <c:pt idx="4208">
                  <c:v>5.0095238095238104</c:v>
                </c:pt>
                <c:pt idx="4209">
                  <c:v>5.0107142857142897</c:v>
                </c:pt>
                <c:pt idx="4210">
                  <c:v>5.0119047619047601</c:v>
                </c:pt>
                <c:pt idx="4211">
                  <c:v>5.0130952380952403</c:v>
                </c:pt>
                <c:pt idx="4212">
                  <c:v>5.0142857142857098</c:v>
                </c:pt>
                <c:pt idx="4213">
                  <c:v>5.01547619047619</c:v>
                </c:pt>
                <c:pt idx="4214">
                  <c:v>5.0166666666666702</c:v>
                </c:pt>
                <c:pt idx="4215">
                  <c:v>5.0178571428571397</c:v>
                </c:pt>
                <c:pt idx="4216">
                  <c:v>5.0190476190476199</c:v>
                </c:pt>
                <c:pt idx="4217">
                  <c:v>5.0202380952381001</c:v>
                </c:pt>
                <c:pt idx="4218">
                  <c:v>5.0214285714285696</c:v>
                </c:pt>
                <c:pt idx="4219">
                  <c:v>5.0226190476190498</c:v>
                </c:pt>
                <c:pt idx="4220">
                  <c:v>5.0238095238095299</c:v>
                </c:pt>
                <c:pt idx="4221">
                  <c:v>5.0250000000000004</c:v>
                </c:pt>
                <c:pt idx="4222">
                  <c:v>5.0261904761904797</c:v>
                </c:pt>
                <c:pt idx="4223">
                  <c:v>5.0273809523809501</c:v>
                </c:pt>
                <c:pt idx="4224">
                  <c:v>5.0285714285714302</c:v>
                </c:pt>
                <c:pt idx="4225">
                  <c:v>5.0297619047619104</c:v>
                </c:pt>
                <c:pt idx="4226">
                  <c:v>5.03095238095238</c:v>
                </c:pt>
                <c:pt idx="4227">
                  <c:v>5.0321428571428601</c:v>
                </c:pt>
                <c:pt idx="4228">
                  <c:v>5.0333333333333297</c:v>
                </c:pt>
                <c:pt idx="4229">
                  <c:v>5.0345238095238098</c:v>
                </c:pt>
                <c:pt idx="4230">
                  <c:v>5.03571428571429</c:v>
                </c:pt>
                <c:pt idx="4231">
                  <c:v>5.0369047619047604</c:v>
                </c:pt>
                <c:pt idx="4232">
                  <c:v>5.0380952380952397</c:v>
                </c:pt>
                <c:pt idx="4233">
                  <c:v>5.0392857142857199</c:v>
                </c:pt>
                <c:pt idx="4234">
                  <c:v>5.0404761904761903</c:v>
                </c:pt>
                <c:pt idx="4235">
                  <c:v>5.0416666666666696</c:v>
                </c:pt>
                <c:pt idx="4236">
                  <c:v>5.04285714285714</c:v>
                </c:pt>
                <c:pt idx="4237">
                  <c:v>5.0440476190476202</c:v>
                </c:pt>
                <c:pt idx="4238">
                  <c:v>5.0452380952381004</c:v>
                </c:pt>
                <c:pt idx="4239">
                  <c:v>5.0464285714285699</c:v>
                </c:pt>
                <c:pt idx="4240">
                  <c:v>5.0476190476190501</c:v>
                </c:pt>
                <c:pt idx="4241">
                  <c:v>5.0488095238095196</c:v>
                </c:pt>
                <c:pt idx="4242">
                  <c:v>5.05</c:v>
                </c:pt>
                <c:pt idx="4243">
                  <c:v>5.05119047619048</c:v>
                </c:pt>
                <c:pt idx="4244">
                  <c:v>5.0523809523809504</c:v>
                </c:pt>
                <c:pt idx="4245">
                  <c:v>5.0535714285714297</c:v>
                </c:pt>
                <c:pt idx="4246">
                  <c:v>5.0547619047619099</c:v>
                </c:pt>
                <c:pt idx="4247">
                  <c:v>5.0559523809523803</c:v>
                </c:pt>
                <c:pt idx="4248">
                  <c:v>5.0571428571428596</c:v>
                </c:pt>
                <c:pt idx="4249">
                  <c:v>5.05833333333333</c:v>
                </c:pt>
                <c:pt idx="4250">
                  <c:v>5.0595238095238102</c:v>
                </c:pt>
                <c:pt idx="4251">
                  <c:v>5.0607142857142904</c:v>
                </c:pt>
                <c:pt idx="4252">
                  <c:v>5.0619047619047599</c:v>
                </c:pt>
                <c:pt idx="4253">
                  <c:v>5.0630952380952401</c:v>
                </c:pt>
                <c:pt idx="4254">
                  <c:v>5.0642857142857096</c:v>
                </c:pt>
                <c:pt idx="4255">
                  <c:v>5.0654761904761898</c:v>
                </c:pt>
                <c:pt idx="4256">
                  <c:v>5.06666666666667</c:v>
                </c:pt>
                <c:pt idx="4257">
                  <c:v>5.0678571428571404</c:v>
                </c:pt>
                <c:pt idx="4258">
                  <c:v>5.0690476190476197</c:v>
                </c:pt>
                <c:pt idx="4259">
                  <c:v>5.0702380952380999</c:v>
                </c:pt>
                <c:pt idx="4260">
                  <c:v>5.0714285714285703</c:v>
                </c:pt>
                <c:pt idx="4261">
                  <c:v>5.0726190476190496</c:v>
                </c:pt>
                <c:pt idx="4262">
                  <c:v>5.07380952380952</c:v>
                </c:pt>
                <c:pt idx="4263">
                  <c:v>5.0750000000000002</c:v>
                </c:pt>
                <c:pt idx="4264">
                  <c:v>5.0761904761904804</c:v>
                </c:pt>
                <c:pt idx="4265">
                  <c:v>5.0773809523809499</c:v>
                </c:pt>
                <c:pt idx="4266">
                  <c:v>5.0785714285714301</c:v>
                </c:pt>
                <c:pt idx="4267">
                  <c:v>5.0797619047619103</c:v>
                </c:pt>
                <c:pt idx="4268">
                  <c:v>5.0809523809523798</c:v>
                </c:pt>
                <c:pt idx="4269">
                  <c:v>5.08214285714286</c:v>
                </c:pt>
                <c:pt idx="4270">
                  <c:v>5.0833333333333304</c:v>
                </c:pt>
                <c:pt idx="4271">
                  <c:v>5.0845238095238097</c:v>
                </c:pt>
                <c:pt idx="4272">
                  <c:v>5.0857142857142899</c:v>
                </c:pt>
                <c:pt idx="4273">
                  <c:v>5.0869047619047603</c:v>
                </c:pt>
                <c:pt idx="4274">
                  <c:v>5.0880952380952396</c:v>
                </c:pt>
                <c:pt idx="4275">
                  <c:v>5.08928571428571</c:v>
                </c:pt>
                <c:pt idx="4276">
                  <c:v>5.0904761904761902</c:v>
                </c:pt>
                <c:pt idx="4277">
                  <c:v>5.0916666666666703</c:v>
                </c:pt>
                <c:pt idx="4278">
                  <c:v>5.0928571428571399</c:v>
                </c:pt>
                <c:pt idx="4279">
                  <c:v>5.09404761904762</c:v>
                </c:pt>
                <c:pt idx="4280">
                  <c:v>5.0952380952381002</c:v>
                </c:pt>
                <c:pt idx="4281">
                  <c:v>5.0964285714285698</c:v>
                </c:pt>
                <c:pt idx="4282">
                  <c:v>5.0976190476190499</c:v>
                </c:pt>
                <c:pt idx="4283">
                  <c:v>5.0988095238095203</c:v>
                </c:pt>
                <c:pt idx="4284">
                  <c:v>5.0999999999999996</c:v>
                </c:pt>
                <c:pt idx="4285">
                  <c:v>5.1011904761904798</c:v>
                </c:pt>
                <c:pt idx="4286">
                  <c:v>5.1023809523809502</c:v>
                </c:pt>
                <c:pt idx="4287">
                  <c:v>5.1035714285714304</c:v>
                </c:pt>
                <c:pt idx="4288">
                  <c:v>5.1047619047619097</c:v>
                </c:pt>
                <c:pt idx="4289">
                  <c:v>5.1059523809523801</c:v>
                </c:pt>
                <c:pt idx="4290">
                  <c:v>5.1071428571428603</c:v>
                </c:pt>
                <c:pt idx="4291">
                  <c:v>5.1083333333333298</c:v>
                </c:pt>
                <c:pt idx="4292">
                  <c:v>5.10952380952381</c:v>
                </c:pt>
                <c:pt idx="4293">
                  <c:v>5.1107142857142902</c:v>
                </c:pt>
                <c:pt idx="4294">
                  <c:v>5.1119047619047597</c:v>
                </c:pt>
                <c:pt idx="4295">
                  <c:v>5.1130952380952399</c:v>
                </c:pt>
                <c:pt idx="4296">
                  <c:v>5.1142857142857201</c:v>
                </c:pt>
                <c:pt idx="4297">
                  <c:v>5.1154761904761896</c:v>
                </c:pt>
                <c:pt idx="4298">
                  <c:v>5.1166666666666698</c:v>
                </c:pt>
                <c:pt idx="4299">
                  <c:v>5.1178571428571402</c:v>
                </c:pt>
                <c:pt idx="4300">
                  <c:v>5.1190476190476204</c:v>
                </c:pt>
                <c:pt idx="4301">
                  <c:v>5.1202380952380997</c:v>
                </c:pt>
                <c:pt idx="4302">
                  <c:v>5.1214285714285701</c:v>
                </c:pt>
                <c:pt idx="4303">
                  <c:v>5.1226190476190503</c:v>
                </c:pt>
                <c:pt idx="4304">
                  <c:v>5.1238095238095198</c:v>
                </c:pt>
                <c:pt idx="4305">
                  <c:v>5.125</c:v>
                </c:pt>
                <c:pt idx="4306">
                  <c:v>5.1261904761904802</c:v>
                </c:pt>
                <c:pt idx="4307">
                  <c:v>5.1273809523809497</c:v>
                </c:pt>
                <c:pt idx="4308">
                  <c:v>5.1285714285714299</c:v>
                </c:pt>
                <c:pt idx="4309">
                  <c:v>5.1297619047619101</c:v>
                </c:pt>
                <c:pt idx="4310">
                  <c:v>5.1309523809523796</c:v>
                </c:pt>
                <c:pt idx="4311">
                  <c:v>5.1321428571428598</c:v>
                </c:pt>
                <c:pt idx="4312">
                  <c:v>5.1333333333333302</c:v>
                </c:pt>
                <c:pt idx="4313">
                  <c:v>5.1345238095238104</c:v>
                </c:pt>
                <c:pt idx="4314">
                  <c:v>5.1357142857142897</c:v>
                </c:pt>
                <c:pt idx="4315">
                  <c:v>5.1369047619047601</c:v>
                </c:pt>
                <c:pt idx="4316">
                  <c:v>5.1380952380952403</c:v>
                </c:pt>
                <c:pt idx="4317">
                  <c:v>5.1392857142857098</c:v>
                </c:pt>
                <c:pt idx="4318">
                  <c:v>5.14047619047619</c:v>
                </c:pt>
                <c:pt idx="4319">
                  <c:v>5.1416666666666702</c:v>
                </c:pt>
                <c:pt idx="4320">
                  <c:v>5.1428571428571397</c:v>
                </c:pt>
                <c:pt idx="4321">
                  <c:v>5.1440476190476199</c:v>
                </c:pt>
                <c:pt idx="4322">
                  <c:v>5.1452380952381001</c:v>
                </c:pt>
                <c:pt idx="4323">
                  <c:v>5.1464285714285696</c:v>
                </c:pt>
                <c:pt idx="4324">
                  <c:v>5.1476190476190498</c:v>
                </c:pt>
                <c:pt idx="4325">
                  <c:v>5.1488095238095202</c:v>
                </c:pt>
                <c:pt idx="4326">
                  <c:v>5.15</c:v>
                </c:pt>
                <c:pt idx="4327">
                  <c:v>5.1511904761904797</c:v>
                </c:pt>
                <c:pt idx="4328">
                  <c:v>5.1523809523809501</c:v>
                </c:pt>
                <c:pt idx="4329">
                  <c:v>5.1535714285714302</c:v>
                </c:pt>
                <c:pt idx="4330">
                  <c:v>5.1547619047619104</c:v>
                </c:pt>
                <c:pt idx="4331">
                  <c:v>5.15595238095238</c:v>
                </c:pt>
                <c:pt idx="4332">
                  <c:v>5.1571428571428601</c:v>
                </c:pt>
                <c:pt idx="4333">
                  <c:v>5.1583333333333297</c:v>
                </c:pt>
                <c:pt idx="4334">
                  <c:v>5.1595238095238098</c:v>
                </c:pt>
                <c:pt idx="4335">
                  <c:v>5.16071428571429</c:v>
                </c:pt>
                <c:pt idx="4336">
                  <c:v>5.1619047619047604</c:v>
                </c:pt>
                <c:pt idx="4337">
                  <c:v>5.1630952380952397</c:v>
                </c:pt>
                <c:pt idx="4338">
                  <c:v>5.1642857142857199</c:v>
                </c:pt>
                <c:pt idx="4339">
                  <c:v>5.1654761904761903</c:v>
                </c:pt>
                <c:pt idx="4340">
                  <c:v>5.1666666666666696</c:v>
                </c:pt>
                <c:pt idx="4341">
                  <c:v>5.16785714285714</c:v>
                </c:pt>
                <c:pt idx="4342">
                  <c:v>5.1690476190476202</c:v>
                </c:pt>
                <c:pt idx="4343">
                  <c:v>5.1702380952381004</c:v>
                </c:pt>
                <c:pt idx="4344">
                  <c:v>5.1714285714285699</c:v>
                </c:pt>
                <c:pt idx="4345">
                  <c:v>5.1726190476190501</c:v>
                </c:pt>
                <c:pt idx="4346">
                  <c:v>5.1738095238095196</c:v>
                </c:pt>
                <c:pt idx="4347">
                  <c:v>5.1749999999999998</c:v>
                </c:pt>
                <c:pt idx="4348">
                  <c:v>5.17619047619048</c:v>
                </c:pt>
                <c:pt idx="4349">
                  <c:v>5.1773809523809504</c:v>
                </c:pt>
                <c:pt idx="4350">
                  <c:v>5.1785714285714297</c:v>
                </c:pt>
                <c:pt idx="4351">
                  <c:v>5.1797619047619099</c:v>
                </c:pt>
                <c:pt idx="4352">
                  <c:v>5.1809523809523803</c:v>
                </c:pt>
                <c:pt idx="4353">
                  <c:v>5.1821428571428596</c:v>
                </c:pt>
                <c:pt idx="4354">
                  <c:v>5.18333333333333</c:v>
                </c:pt>
                <c:pt idx="4355">
                  <c:v>5.1845238095238102</c:v>
                </c:pt>
                <c:pt idx="4356">
                  <c:v>5.1857142857142904</c:v>
                </c:pt>
                <c:pt idx="4357">
                  <c:v>5.1869047619047599</c:v>
                </c:pt>
                <c:pt idx="4358">
                  <c:v>5.1880952380952401</c:v>
                </c:pt>
                <c:pt idx="4359">
                  <c:v>5.1892857142857096</c:v>
                </c:pt>
                <c:pt idx="4360">
                  <c:v>5.1904761904761898</c:v>
                </c:pt>
                <c:pt idx="4361">
                  <c:v>5.19166666666667</c:v>
                </c:pt>
                <c:pt idx="4362">
                  <c:v>5.1928571428571404</c:v>
                </c:pt>
                <c:pt idx="4363">
                  <c:v>5.1940476190476197</c:v>
                </c:pt>
                <c:pt idx="4364">
                  <c:v>5.1952380952380999</c:v>
                </c:pt>
                <c:pt idx="4365">
                  <c:v>5.1964285714285703</c:v>
                </c:pt>
                <c:pt idx="4366">
                  <c:v>5.1976190476190496</c:v>
                </c:pt>
                <c:pt idx="4367">
                  <c:v>5.19880952380952</c:v>
                </c:pt>
                <c:pt idx="4368">
                  <c:v>5.2</c:v>
                </c:pt>
                <c:pt idx="4369">
                  <c:v>5.2011904761904804</c:v>
                </c:pt>
                <c:pt idx="4370">
                  <c:v>5.2023809523809499</c:v>
                </c:pt>
                <c:pt idx="4371">
                  <c:v>5.2035714285714301</c:v>
                </c:pt>
                <c:pt idx="4372">
                  <c:v>5.2047619047619103</c:v>
                </c:pt>
                <c:pt idx="4373">
                  <c:v>5.2059523809523798</c:v>
                </c:pt>
                <c:pt idx="4374">
                  <c:v>5.20714285714286</c:v>
                </c:pt>
                <c:pt idx="4375">
                  <c:v>5.2083333333333304</c:v>
                </c:pt>
                <c:pt idx="4376">
                  <c:v>5.2095238095238097</c:v>
                </c:pt>
                <c:pt idx="4377">
                  <c:v>5.2107142857142899</c:v>
                </c:pt>
                <c:pt idx="4378">
                  <c:v>5.2119047619047603</c:v>
                </c:pt>
                <c:pt idx="4379">
                  <c:v>5.2130952380952396</c:v>
                </c:pt>
                <c:pt idx="4380">
                  <c:v>5.21428571428571</c:v>
                </c:pt>
                <c:pt idx="4381">
                  <c:v>5.2154761904761902</c:v>
                </c:pt>
                <c:pt idx="4382">
                  <c:v>5.2166666666666703</c:v>
                </c:pt>
                <c:pt idx="4383">
                  <c:v>5.2178571428571399</c:v>
                </c:pt>
                <c:pt idx="4384">
                  <c:v>5.21904761904762</c:v>
                </c:pt>
                <c:pt idx="4385">
                  <c:v>5.2202380952381002</c:v>
                </c:pt>
                <c:pt idx="4386">
                  <c:v>5.2214285714285698</c:v>
                </c:pt>
                <c:pt idx="4387">
                  <c:v>5.2226190476190499</c:v>
                </c:pt>
                <c:pt idx="4388">
                  <c:v>5.2238095238095203</c:v>
                </c:pt>
                <c:pt idx="4389">
                  <c:v>5.2249999999999996</c:v>
                </c:pt>
                <c:pt idx="4390">
                  <c:v>5.2261904761904798</c:v>
                </c:pt>
                <c:pt idx="4391">
                  <c:v>5.2273809523809502</c:v>
                </c:pt>
                <c:pt idx="4392">
                  <c:v>5.2285714285714304</c:v>
                </c:pt>
                <c:pt idx="4393">
                  <c:v>5.2297619047619097</c:v>
                </c:pt>
                <c:pt idx="4394">
                  <c:v>5.2309523809523801</c:v>
                </c:pt>
                <c:pt idx="4395">
                  <c:v>5.2321428571428603</c:v>
                </c:pt>
                <c:pt idx="4396">
                  <c:v>5.2333333333333298</c:v>
                </c:pt>
                <c:pt idx="4397">
                  <c:v>5.23452380952381</c:v>
                </c:pt>
                <c:pt idx="4398">
                  <c:v>5.2357142857142902</c:v>
                </c:pt>
                <c:pt idx="4399">
                  <c:v>5.2369047619047597</c:v>
                </c:pt>
                <c:pt idx="4400">
                  <c:v>5.2380952380952399</c:v>
                </c:pt>
                <c:pt idx="4401">
                  <c:v>5.2392857142857201</c:v>
                </c:pt>
                <c:pt idx="4402">
                  <c:v>5.2404761904761896</c:v>
                </c:pt>
                <c:pt idx="4403">
                  <c:v>5.2416666666666698</c:v>
                </c:pt>
                <c:pt idx="4404">
                  <c:v>5.2428571428571402</c:v>
                </c:pt>
                <c:pt idx="4405">
                  <c:v>5.2440476190476204</c:v>
                </c:pt>
                <c:pt idx="4406">
                  <c:v>5.2452380952380997</c:v>
                </c:pt>
                <c:pt idx="4407">
                  <c:v>5.2464285714285701</c:v>
                </c:pt>
                <c:pt idx="4408">
                  <c:v>5.2476190476190503</c:v>
                </c:pt>
                <c:pt idx="4409">
                  <c:v>5.2488095238095198</c:v>
                </c:pt>
                <c:pt idx="4410">
                  <c:v>5.25</c:v>
                </c:pt>
                <c:pt idx="4411">
                  <c:v>5.2511904761904802</c:v>
                </c:pt>
                <c:pt idx="4412">
                  <c:v>5.2523809523809497</c:v>
                </c:pt>
                <c:pt idx="4413">
                  <c:v>5.2535714285714299</c:v>
                </c:pt>
                <c:pt idx="4414">
                  <c:v>5.2547619047619101</c:v>
                </c:pt>
                <c:pt idx="4415">
                  <c:v>5.2559523809523796</c:v>
                </c:pt>
                <c:pt idx="4416">
                  <c:v>5.2571428571428598</c:v>
                </c:pt>
                <c:pt idx="4417">
                  <c:v>5.2583333333333302</c:v>
                </c:pt>
                <c:pt idx="4418">
                  <c:v>5.2595238095238104</c:v>
                </c:pt>
                <c:pt idx="4419">
                  <c:v>5.2607142857142897</c:v>
                </c:pt>
                <c:pt idx="4420">
                  <c:v>5.2619047619047601</c:v>
                </c:pt>
                <c:pt idx="4421">
                  <c:v>5.2630952380952403</c:v>
                </c:pt>
                <c:pt idx="4422">
                  <c:v>5.2642857142857098</c:v>
                </c:pt>
                <c:pt idx="4423">
                  <c:v>5.26547619047619</c:v>
                </c:pt>
                <c:pt idx="4424">
                  <c:v>5.2666666666666702</c:v>
                </c:pt>
                <c:pt idx="4425">
                  <c:v>5.2678571428571397</c:v>
                </c:pt>
                <c:pt idx="4426">
                  <c:v>5.2690476190476199</c:v>
                </c:pt>
                <c:pt idx="4427">
                  <c:v>5.2702380952381001</c:v>
                </c:pt>
                <c:pt idx="4428">
                  <c:v>5.2714285714285696</c:v>
                </c:pt>
                <c:pt idx="4429">
                  <c:v>5.2726190476190498</c:v>
                </c:pt>
                <c:pt idx="4430">
                  <c:v>5.2738095238095202</c:v>
                </c:pt>
                <c:pt idx="4431">
                  <c:v>5.2750000000000004</c:v>
                </c:pt>
                <c:pt idx="4432">
                  <c:v>5.2761904761904797</c:v>
                </c:pt>
                <c:pt idx="4433">
                  <c:v>5.2773809523809501</c:v>
                </c:pt>
                <c:pt idx="4434">
                  <c:v>5.2785714285714302</c:v>
                </c:pt>
                <c:pt idx="4435">
                  <c:v>5.2797619047619104</c:v>
                </c:pt>
                <c:pt idx="4436">
                  <c:v>5.28095238095238</c:v>
                </c:pt>
                <c:pt idx="4437">
                  <c:v>5.2821428571428601</c:v>
                </c:pt>
                <c:pt idx="4438">
                  <c:v>5.2833333333333297</c:v>
                </c:pt>
                <c:pt idx="4439">
                  <c:v>5.2845238095238098</c:v>
                </c:pt>
                <c:pt idx="4440">
                  <c:v>5.28571428571429</c:v>
                </c:pt>
                <c:pt idx="4441">
                  <c:v>5.2869047619047604</c:v>
                </c:pt>
                <c:pt idx="4442">
                  <c:v>5.2880952380952397</c:v>
                </c:pt>
                <c:pt idx="4443">
                  <c:v>5.2892857142857199</c:v>
                </c:pt>
                <c:pt idx="4444">
                  <c:v>5.2904761904761903</c:v>
                </c:pt>
                <c:pt idx="4445">
                  <c:v>5.2916666666666696</c:v>
                </c:pt>
                <c:pt idx="4446">
                  <c:v>5.29285714285714</c:v>
                </c:pt>
                <c:pt idx="4447">
                  <c:v>5.2940476190476202</c:v>
                </c:pt>
                <c:pt idx="4448">
                  <c:v>5.2952380952381004</c:v>
                </c:pt>
                <c:pt idx="4449">
                  <c:v>5.2964285714285699</c:v>
                </c:pt>
                <c:pt idx="4450">
                  <c:v>5.2976190476190501</c:v>
                </c:pt>
                <c:pt idx="4451">
                  <c:v>5.2988095238095196</c:v>
                </c:pt>
                <c:pt idx="4452">
                  <c:v>5.3</c:v>
                </c:pt>
                <c:pt idx="4453">
                  <c:v>5.30119047619048</c:v>
                </c:pt>
                <c:pt idx="4454">
                  <c:v>5.3023809523809504</c:v>
                </c:pt>
                <c:pt idx="4455">
                  <c:v>5.3035714285714297</c:v>
                </c:pt>
                <c:pt idx="4456">
                  <c:v>5.3047619047619099</c:v>
                </c:pt>
                <c:pt idx="4457">
                  <c:v>5.3059523809523803</c:v>
                </c:pt>
                <c:pt idx="4458">
                  <c:v>5.3071428571428596</c:v>
                </c:pt>
                <c:pt idx="4459">
                  <c:v>5.30833333333333</c:v>
                </c:pt>
                <c:pt idx="4460">
                  <c:v>5.3095238095238102</c:v>
                </c:pt>
                <c:pt idx="4461">
                  <c:v>5.3107142857142904</c:v>
                </c:pt>
                <c:pt idx="4462">
                  <c:v>5.3119047619047599</c:v>
                </c:pt>
                <c:pt idx="4463">
                  <c:v>5.3130952380952401</c:v>
                </c:pt>
                <c:pt idx="4464">
                  <c:v>5.3142857142857096</c:v>
                </c:pt>
                <c:pt idx="4465">
                  <c:v>5.3154761904761898</c:v>
                </c:pt>
                <c:pt idx="4466">
                  <c:v>5.31666666666667</c:v>
                </c:pt>
                <c:pt idx="4467">
                  <c:v>5.3178571428571404</c:v>
                </c:pt>
                <c:pt idx="4468">
                  <c:v>5.3190476190476197</c:v>
                </c:pt>
                <c:pt idx="4469">
                  <c:v>5.3202380952380999</c:v>
                </c:pt>
                <c:pt idx="4470">
                  <c:v>5.3214285714285703</c:v>
                </c:pt>
                <c:pt idx="4471">
                  <c:v>5.3226190476190496</c:v>
                </c:pt>
                <c:pt idx="4472">
                  <c:v>5.32380952380952</c:v>
                </c:pt>
                <c:pt idx="4473">
                  <c:v>5.3250000000000002</c:v>
                </c:pt>
                <c:pt idx="4474">
                  <c:v>5.3261904761904804</c:v>
                </c:pt>
                <c:pt idx="4475">
                  <c:v>5.3273809523809499</c:v>
                </c:pt>
                <c:pt idx="4476">
                  <c:v>5.3285714285714301</c:v>
                </c:pt>
                <c:pt idx="4477">
                  <c:v>5.3297619047619103</c:v>
                </c:pt>
                <c:pt idx="4478">
                  <c:v>5.3309523809523798</c:v>
                </c:pt>
                <c:pt idx="4479">
                  <c:v>5.33214285714286</c:v>
                </c:pt>
                <c:pt idx="4480">
                  <c:v>5.3333333333333304</c:v>
                </c:pt>
                <c:pt idx="4481">
                  <c:v>5.3345238095238097</c:v>
                </c:pt>
                <c:pt idx="4482">
                  <c:v>5.3357142857142899</c:v>
                </c:pt>
                <c:pt idx="4483">
                  <c:v>5.3369047619047603</c:v>
                </c:pt>
                <c:pt idx="4484">
                  <c:v>5.3380952380952396</c:v>
                </c:pt>
                <c:pt idx="4485">
                  <c:v>5.33928571428571</c:v>
                </c:pt>
                <c:pt idx="4486">
                  <c:v>5.3404761904761902</c:v>
                </c:pt>
                <c:pt idx="4487">
                  <c:v>5.3416666666666703</c:v>
                </c:pt>
                <c:pt idx="4488">
                  <c:v>5.3428571428571399</c:v>
                </c:pt>
                <c:pt idx="4489">
                  <c:v>5.34404761904762</c:v>
                </c:pt>
                <c:pt idx="4490">
                  <c:v>5.3452380952381002</c:v>
                </c:pt>
                <c:pt idx="4491">
                  <c:v>5.3464285714285698</c:v>
                </c:pt>
                <c:pt idx="4492">
                  <c:v>5.3476190476190499</c:v>
                </c:pt>
                <c:pt idx="4493">
                  <c:v>5.3488095238095203</c:v>
                </c:pt>
                <c:pt idx="4494">
                  <c:v>5.35</c:v>
                </c:pt>
                <c:pt idx="4495">
                  <c:v>5.3511904761904798</c:v>
                </c:pt>
                <c:pt idx="4496">
                  <c:v>5.3523809523809502</c:v>
                </c:pt>
                <c:pt idx="4497">
                  <c:v>5.3535714285714304</c:v>
                </c:pt>
                <c:pt idx="4498">
                  <c:v>5.3547619047619097</c:v>
                </c:pt>
                <c:pt idx="4499">
                  <c:v>5.3559523809523801</c:v>
                </c:pt>
                <c:pt idx="4500">
                  <c:v>5.3571428571428603</c:v>
                </c:pt>
                <c:pt idx="4501">
                  <c:v>5.3583333333333298</c:v>
                </c:pt>
                <c:pt idx="4502">
                  <c:v>5.35952380952381</c:v>
                </c:pt>
                <c:pt idx="4503">
                  <c:v>5.3607142857142902</c:v>
                </c:pt>
                <c:pt idx="4504">
                  <c:v>5.3619047619047597</c:v>
                </c:pt>
                <c:pt idx="4505">
                  <c:v>5.3630952380952399</c:v>
                </c:pt>
                <c:pt idx="4506">
                  <c:v>5.3642857142857201</c:v>
                </c:pt>
                <c:pt idx="4507">
                  <c:v>5.3654761904761896</c:v>
                </c:pt>
                <c:pt idx="4508">
                  <c:v>5.3666666666666698</c:v>
                </c:pt>
                <c:pt idx="4509">
                  <c:v>5.3678571428571402</c:v>
                </c:pt>
                <c:pt idx="4510">
                  <c:v>5.3690476190476204</c:v>
                </c:pt>
                <c:pt idx="4511">
                  <c:v>5.3702380952380997</c:v>
                </c:pt>
                <c:pt idx="4512">
                  <c:v>5.3714285714285701</c:v>
                </c:pt>
                <c:pt idx="4513">
                  <c:v>5.3726190476190503</c:v>
                </c:pt>
                <c:pt idx="4514">
                  <c:v>5.3738095238095198</c:v>
                </c:pt>
                <c:pt idx="4515">
                  <c:v>5.375</c:v>
                </c:pt>
                <c:pt idx="4516">
                  <c:v>5.3761904761904802</c:v>
                </c:pt>
                <c:pt idx="4517">
                  <c:v>5.3773809523809497</c:v>
                </c:pt>
                <c:pt idx="4518">
                  <c:v>5.3785714285714299</c:v>
                </c:pt>
                <c:pt idx="4519">
                  <c:v>5.3797619047619101</c:v>
                </c:pt>
                <c:pt idx="4520">
                  <c:v>5.3809523809523796</c:v>
                </c:pt>
                <c:pt idx="4521">
                  <c:v>5.3821428571428598</c:v>
                </c:pt>
                <c:pt idx="4522">
                  <c:v>5.3833333333333302</c:v>
                </c:pt>
                <c:pt idx="4523">
                  <c:v>5.3845238095238104</c:v>
                </c:pt>
                <c:pt idx="4524">
                  <c:v>5.3857142857142897</c:v>
                </c:pt>
                <c:pt idx="4525">
                  <c:v>5.3869047619047601</c:v>
                </c:pt>
                <c:pt idx="4526">
                  <c:v>5.3880952380952403</c:v>
                </c:pt>
                <c:pt idx="4527">
                  <c:v>5.3892857142857098</c:v>
                </c:pt>
                <c:pt idx="4528">
                  <c:v>5.39047619047619</c:v>
                </c:pt>
                <c:pt idx="4529">
                  <c:v>5.3916666666666702</c:v>
                </c:pt>
                <c:pt idx="4530">
                  <c:v>5.3928571428571397</c:v>
                </c:pt>
                <c:pt idx="4531">
                  <c:v>5.3940476190476199</c:v>
                </c:pt>
                <c:pt idx="4532">
                  <c:v>5.3952380952381001</c:v>
                </c:pt>
                <c:pt idx="4533">
                  <c:v>5.3964285714285696</c:v>
                </c:pt>
                <c:pt idx="4534">
                  <c:v>5.3976190476190498</c:v>
                </c:pt>
                <c:pt idx="4535">
                  <c:v>5.3988095238095202</c:v>
                </c:pt>
                <c:pt idx="4536">
                  <c:v>5.4</c:v>
                </c:pt>
                <c:pt idx="4537">
                  <c:v>5.4011904761904797</c:v>
                </c:pt>
                <c:pt idx="4538">
                  <c:v>5.4023809523809501</c:v>
                </c:pt>
                <c:pt idx="4539">
                  <c:v>5.4035714285714302</c:v>
                </c:pt>
                <c:pt idx="4540">
                  <c:v>5.4047619047618998</c:v>
                </c:pt>
                <c:pt idx="4541">
                  <c:v>5.40595238095238</c:v>
                </c:pt>
                <c:pt idx="4542">
                  <c:v>5.4071428571428601</c:v>
                </c:pt>
                <c:pt idx="4543">
                  <c:v>5.4083333333333297</c:v>
                </c:pt>
                <c:pt idx="4544">
                  <c:v>5.4095238095238098</c:v>
                </c:pt>
                <c:pt idx="4545">
                  <c:v>5.41071428571429</c:v>
                </c:pt>
                <c:pt idx="4546">
                  <c:v>5.4119047619047604</c:v>
                </c:pt>
                <c:pt idx="4547">
                  <c:v>5.4130952380952397</c:v>
                </c:pt>
                <c:pt idx="4548">
                  <c:v>5.4142857142857199</c:v>
                </c:pt>
                <c:pt idx="4549">
                  <c:v>5.4154761904761903</c:v>
                </c:pt>
                <c:pt idx="4550">
                  <c:v>5.4166666666666696</c:v>
                </c:pt>
                <c:pt idx="4551">
                  <c:v>5.41785714285714</c:v>
                </c:pt>
                <c:pt idx="4552">
                  <c:v>5.4190476190476202</c:v>
                </c:pt>
                <c:pt idx="4553">
                  <c:v>5.4202380952381004</c:v>
                </c:pt>
                <c:pt idx="4554">
                  <c:v>5.4214285714285699</c:v>
                </c:pt>
                <c:pt idx="4555">
                  <c:v>5.4226190476190501</c:v>
                </c:pt>
                <c:pt idx="4556">
                  <c:v>5.4238095238095196</c:v>
                </c:pt>
                <c:pt idx="4557">
                  <c:v>5.4249999999999998</c:v>
                </c:pt>
                <c:pt idx="4558">
                  <c:v>5.42619047619048</c:v>
                </c:pt>
                <c:pt idx="4559">
                  <c:v>5.4273809523809504</c:v>
                </c:pt>
                <c:pt idx="4560">
                  <c:v>5.4285714285714297</c:v>
                </c:pt>
                <c:pt idx="4561">
                  <c:v>5.4297619047619099</c:v>
                </c:pt>
                <c:pt idx="4562">
                  <c:v>5.4309523809523803</c:v>
                </c:pt>
                <c:pt idx="4563">
                  <c:v>5.4321428571428596</c:v>
                </c:pt>
                <c:pt idx="4564">
                  <c:v>5.43333333333333</c:v>
                </c:pt>
                <c:pt idx="4565">
                  <c:v>5.4345238095238102</c:v>
                </c:pt>
                <c:pt idx="4566">
                  <c:v>5.4357142857142904</c:v>
                </c:pt>
                <c:pt idx="4567">
                  <c:v>5.4369047619047599</c:v>
                </c:pt>
                <c:pt idx="4568">
                  <c:v>5.4380952380952401</c:v>
                </c:pt>
                <c:pt idx="4569">
                  <c:v>5.4392857142857203</c:v>
                </c:pt>
                <c:pt idx="4570">
                  <c:v>5.4404761904761898</c:v>
                </c:pt>
                <c:pt idx="4571">
                  <c:v>5.44166666666667</c:v>
                </c:pt>
                <c:pt idx="4572">
                  <c:v>5.4428571428571404</c:v>
                </c:pt>
                <c:pt idx="4573">
                  <c:v>5.4440476190476197</c:v>
                </c:pt>
                <c:pt idx="4574">
                  <c:v>5.4452380952380999</c:v>
                </c:pt>
                <c:pt idx="4575">
                  <c:v>5.4464285714285703</c:v>
                </c:pt>
                <c:pt idx="4576">
                  <c:v>5.4476190476190496</c:v>
                </c:pt>
                <c:pt idx="4577">
                  <c:v>5.44880952380952</c:v>
                </c:pt>
                <c:pt idx="4578">
                  <c:v>5.45</c:v>
                </c:pt>
                <c:pt idx="4579">
                  <c:v>5.4511904761904804</c:v>
                </c:pt>
                <c:pt idx="4580">
                  <c:v>5.4523809523809499</c:v>
                </c:pt>
                <c:pt idx="4581">
                  <c:v>5.4535714285714301</c:v>
                </c:pt>
                <c:pt idx="4582">
                  <c:v>5.4547619047619103</c:v>
                </c:pt>
                <c:pt idx="4583">
                  <c:v>5.4559523809523798</c:v>
                </c:pt>
                <c:pt idx="4584">
                  <c:v>5.45714285714286</c:v>
                </c:pt>
                <c:pt idx="4585">
                  <c:v>5.4583333333333304</c:v>
                </c:pt>
                <c:pt idx="4586">
                  <c:v>5.4595238095238097</c:v>
                </c:pt>
                <c:pt idx="4587">
                  <c:v>5.4607142857142899</c:v>
                </c:pt>
                <c:pt idx="4588">
                  <c:v>5.4619047619047603</c:v>
                </c:pt>
                <c:pt idx="4589">
                  <c:v>5.4630952380952396</c:v>
                </c:pt>
                <c:pt idx="4590">
                  <c:v>5.46428571428571</c:v>
                </c:pt>
                <c:pt idx="4591">
                  <c:v>5.4654761904761902</c:v>
                </c:pt>
                <c:pt idx="4592">
                  <c:v>5.4666666666666703</c:v>
                </c:pt>
                <c:pt idx="4593">
                  <c:v>5.4678571428571399</c:v>
                </c:pt>
                <c:pt idx="4594">
                  <c:v>5.46904761904762</c:v>
                </c:pt>
                <c:pt idx="4595">
                  <c:v>5.4702380952381002</c:v>
                </c:pt>
                <c:pt idx="4596">
                  <c:v>5.4714285714285698</c:v>
                </c:pt>
                <c:pt idx="4597">
                  <c:v>5.4726190476190499</c:v>
                </c:pt>
                <c:pt idx="4598">
                  <c:v>5.4738095238095203</c:v>
                </c:pt>
                <c:pt idx="4599">
                  <c:v>5.4749999999999996</c:v>
                </c:pt>
                <c:pt idx="4600">
                  <c:v>5.4761904761904798</c:v>
                </c:pt>
                <c:pt idx="4601">
                  <c:v>5.4773809523809502</c:v>
                </c:pt>
                <c:pt idx="4602">
                  <c:v>5.4785714285714304</c:v>
                </c:pt>
                <c:pt idx="4603">
                  <c:v>5.4797619047618999</c:v>
                </c:pt>
                <c:pt idx="4604">
                  <c:v>5.4809523809523801</c:v>
                </c:pt>
                <c:pt idx="4605">
                  <c:v>5.4821428571428603</c:v>
                </c:pt>
                <c:pt idx="4606">
                  <c:v>5.4833333333333298</c:v>
                </c:pt>
                <c:pt idx="4607">
                  <c:v>5.48452380952381</c:v>
                </c:pt>
                <c:pt idx="4608">
                  <c:v>5.4857142857142902</c:v>
                </c:pt>
                <c:pt idx="4609">
                  <c:v>5.4869047619047597</c:v>
                </c:pt>
                <c:pt idx="4610">
                  <c:v>5.4880952380952399</c:v>
                </c:pt>
                <c:pt idx="4611">
                  <c:v>5.4892857142857201</c:v>
                </c:pt>
                <c:pt idx="4612">
                  <c:v>5.4904761904761896</c:v>
                </c:pt>
                <c:pt idx="4613">
                  <c:v>5.4916666666666698</c:v>
                </c:pt>
                <c:pt idx="4614">
                  <c:v>5.4928571428571402</c:v>
                </c:pt>
                <c:pt idx="4615">
                  <c:v>5.4940476190476204</c:v>
                </c:pt>
                <c:pt idx="4616">
                  <c:v>5.4952380952380997</c:v>
                </c:pt>
                <c:pt idx="4617">
                  <c:v>5.4964285714285701</c:v>
                </c:pt>
                <c:pt idx="4618">
                  <c:v>5.4976190476190503</c:v>
                </c:pt>
                <c:pt idx="4619">
                  <c:v>5.4988095238095198</c:v>
                </c:pt>
                <c:pt idx="4620">
                  <c:v>5.5</c:v>
                </c:pt>
                <c:pt idx="4621">
                  <c:v>5.5011904761904802</c:v>
                </c:pt>
                <c:pt idx="4622">
                  <c:v>5.5023809523809497</c:v>
                </c:pt>
                <c:pt idx="4623">
                  <c:v>5.5035714285714299</c:v>
                </c:pt>
                <c:pt idx="4624">
                  <c:v>5.5047619047619101</c:v>
                </c:pt>
                <c:pt idx="4625">
                  <c:v>5.5059523809523796</c:v>
                </c:pt>
                <c:pt idx="4626">
                  <c:v>5.5071428571428598</c:v>
                </c:pt>
                <c:pt idx="4627">
                  <c:v>5.5083333333333302</c:v>
                </c:pt>
                <c:pt idx="4628">
                  <c:v>5.5095238095238104</c:v>
                </c:pt>
                <c:pt idx="4629">
                  <c:v>5.5107142857142897</c:v>
                </c:pt>
                <c:pt idx="4630">
                  <c:v>5.5119047619047601</c:v>
                </c:pt>
                <c:pt idx="4631">
                  <c:v>5.5130952380952403</c:v>
                </c:pt>
                <c:pt idx="4632">
                  <c:v>5.5142857142857098</c:v>
                </c:pt>
                <c:pt idx="4633">
                  <c:v>5.51547619047619</c:v>
                </c:pt>
                <c:pt idx="4634">
                  <c:v>5.5166666666666702</c:v>
                </c:pt>
                <c:pt idx="4635">
                  <c:v>5.5178571428571397</c:v>
                </c:pt>
                <c:pt idx="4636">
                  <c:v>5.5190476190476199</c:v>
                </c:pt>
                <c:pt idx="4637">
                  <c:v>5.5202380952381001</c:v>
                </c:pt>
                <c:pt idx="4638">
                  <c:v>5.5214285714285696</c:v>
                </c:pt>
                <c:pt idx="4639">
                  <c:v>5.5226190476190498</c:v>
                </c:pt>
                <c:pt idx="4640">
                  <c:v>5.5238095238095202</c:v>
                </c:pt>
                <c:pt idx="4641">
                  <c:v>5.5250000000000004</c:v>
                </c:pt>
                <c:pt idx="4642">
                  <c:v>5.5261904761904797</c:v>
                </c:pt>
                <c:pt idx="4643">
                  <c:v>5.5273809523809501</c:v>
                </c:pt>
                <c:pt idx="4644">
                  <c:v>5.5285714285714302</c:v>
                </c:pt>
                <c:pt idx="4645">
                  <c:v>5.5297619047619104</c:v>
                </c:pt>
                <c:pt idx="4646">
                  <c:v>5.53095238095238</c:v>
                </c:pt>
                <c:pt idx="4647">
                  <c:v>5.5321428571428601</c:v>
                </c:pt>
                <c:pt idx="4648">
                  <c:v>5.5333333333333297</c:v>
                </c:pt>
                <c:pt idx="4649">
                  <c:v>5.5345238095238098</c:v>
                </c:pt>
                <c:pt idx="4650">
                  <c:v>5.53571428571429</c:v>
                </c:pt>
                <c:pt idx="4651">
                  <c:v>5.5369047619047604</c:v>
                </c:pt>
                <c:pt idx="4652">
                  <c:v>5.5380952380952397</c:v>
                </c:pt>
                <c:pt idx="4653">
                  <c:v>5.5392857142857199</c:v>
                </c:pt>
                <c:pt idx="4654">
                  <c:v>5.5404761904761903</c:v>
                </c:pt>
                <c:pt idx="4655">
                  <c:v>5.5416666666666696</c:v>
                </c:pt>
                <c:pt idx="4656">
                  <c:v>5.54285714285714</c:v>
                </c:pt>
                <c:pt idx="4657">
                  <c:v>5.5440476190476202</c:v>
                </c:pt>
                <c:pt idx="4658">
                  <c:v>5.5452380952381004</c:v>
                </c:pt>
                <c:pt idx="4659">
                  <c:v>5.5464285714285699</c:v>
                </c:pt>
                <c:pt idx="4660">
                  <c:v>5.5476190476190501</c:v>
                </c:pt>
                <c:pt idx="4661">
                  <c:v>5.5488095238095196</c:v>
                </c:pt>
                <c:pt idx="4662">
                  <c:v>5.55</c:v>
                </c:pt>
                <c:pt idx="4663">
                  <c:v>5.55119047619048</c:v>
                </c:pt>
                <c:pt idx="4664">
                  <c:v>5.5523809523809504</c:v>
                </c:pt>
                <c:pt idx="4665">
                  <c:v>5.5535714285714297</c:v>
                </c:pt>
                <c:pt idx="4666">
                  <c:v>5.5547619047619099</c:v>
                </c:pt>
                <c:pt idx="4667">
                  <c:v>5.5559523809523803</c:v>
                </c:pt>
                <c:pt idx="4668">
                  <c:v>5.5571428571428596</c:v>
                </c:pt>
                <c:pt idx="4669">
                  <c:v>5.55833333333333</c:v>
                </c:pt>
                <c:pt idx="4670">
                  <c:v>5.5595238095238102</c:v>
                </c:pt>
                <c:pt idx="4671">
                  <c:v>5.5607142857142904</c:v>
                </c:pt>
                <c:pt idx="4672">
                  <c:v>5.5619047619047599</c:v>
                </c:pt>
                <c:pt idx="4673">
                  <c:v>5.5630952380952401</c:v>
                </c:pt>
                <c:pt idx="4674">
                  <c:v>5.5642857142857203</c:v>
                </c:pt>
                <c:pt idx="4675">
                  <c:v>5.5654761904761898</c:v>
                </c:pt>
                <c:pt idx="4676">
                  <c:v>5.56666666666667</c:v>
                </c:pt>
                <c:pt idx="4677">
                  <c:v>5.5678571428571404</c:v>
                </c:pt>
                <c:pt idx="4678">
                  <c:v>5.5690476190476197</c:v>
                </c:pt>
                <c:pt idx="4679">
                  <c:v>5.5702380952380999</c:v>
                </c:pt>
                <c:pt idx="4680">
                  <c:v>5.5714285714285703</c:v>
                </c:pt>
                <c:pt idx="4681">
                  <c:v>5.5726190476190496</c:v>
                </c:pt>
                <c:pt idx="4682">
                  <c:v>5.57380952380952</c:v>
                </c:pt>
                <c:pt idx="4683">
                  <c:v>5.5750000000000002</c:v>
                </c:pt>
                <c:pt idx="4684">
                  <c:v>5.5761904761904804</c:v>
                </c:pt>
                <c:pt idx="4685">
                  <c:v>5.5773809523809499</c:v>
                </c:pt>
                <c:pt idx="4686">
                  <c:v>5.5785714285714301</c:v>
                </c:pt>
                <c:pt idx="4687">
                  <c:v>5.5797619047619103</c:v>
                </c:pt>
                <c:pt idx="4688">
                  <c:v>5.5809523809523798</c:v>
                </c:pt>
                <c:pt idx="4689">
                  <c:v>5.58214285714286</c:v>
                </c:pt>
                <c:pt idx="4690">
                  <c:v>5.5833333333333304</c:v>
                </c:pt>
                <c:pt idx="4691">
                  <c:v>5.5845238095238097</c:v>
                </c:pt>
                <c:pt idx="4692">
                  <c:v>5.5857142857142899</c:v>
                </c:pt>
                <c:pt idx="4693">
                  <c:v>5.5869047619047603</c:v>
                </c:pt>
                <c:pt idx="4694">
                  <c:v>5.5880952380952396</c:v>
                </c:pt>
                <c:pt idx="4695">
                  <c:v>5.58928571428571</c:v>
                </c:pt>
                <c:pt idx="4696">
                  <c:v>5.5904761904761902</c:v>
                </c:pt>
                <c:pt idx="4697">
                  <c:v>5.5916666666666703</c:v>
                </c:pt>
                <c:pt idx="4698">
                  <c:v>5.5928571428571399</c:v>
                </c:pt>
                <c:pt idx="4699">
                  <c:v>5.59404761904762</c:v>
                </c:pt>
                <c:pt idx="4700">
                  <c:v>5.5952380952381002</c:v>
                </c:pt>
                <c:pt idx="4701">
                  <c:v>5.5964285714285698</c:v>
                </c:pt>
                <c:pt idx="4702">
                  <c:v>5.5976190476190499</c:v>
                </c:pt>
                <c:pt idx="4703">
                  <c:v>5.5988095238095203</c:v>
                </c:pt>
                <c:pt idx="4704">
                  <c:v>5.6</c:v>
                </c:pt>
                <c:pt idx="4705">
                  <c:v>5.6011904761904798</c:v>
                </c:pt>
                <c:pt idx="4706">
                  <c:v>5.6023809523809502</c:v>
                </c:pt>
                <c:pt idx="4707">
                  <c:v>5.6035714285714304</c:v>
                </c:pt>
                <c:pt idx="4708">
                  <c:v>5.6047619047618999</c:v>
                </c:pt>
                <c:pt idx="4709">
                  <c:v>5.6059523809523801</c:v>
                </c:pt>
                <c:pt idx="4710">
                  <c:v>5.6071428571428603</c:v>
                </c:pt>
                <c:pt idx="4711">
                  <c:v>5.6083333333333298</c:v>
                </c:pt>
                <c:pt idx="4712">
                  <c:v>5.60952380952381</c:v>
                </c:pt>
                <c:pt idx="4713">
                  <c:v>5.6107142857142902</c:v>
                </c:pt>
                <c:pt idx="4714">
                  <c:v>5.6119047619047597</c:v>
                </c:pt>
                <c:pt idx="4715">
                  <c:v>5.6130952380952399</c:v>
                </c:pt>
                <c:pt idx="4716">
                  <c:v>5.6142857142857201</c:v>
                </c:pt>
                <c:pt idx="4717">
                  <c:v>5.6154761904761896</c:v>
                </c:pt>
                <c:pt idx="4718">
                  <c:v>5.6166666666666698</c:v>
                </c:pt>
                <c:pt idx="4719">
                  <c:v>5.6178571428571402</c:v>
                </c:pt>
                <c:pt idx="4720">
                  <c:v>5.6190476190476204</c:v>
                </c:pt>
                <c:pt idx="4721">
                  <c:v>5.6202380952380997</c:v>
                </c:pt>
                <c:pt idx="4722">
                  <c:v>5.6214285714285701</c:v>
                </c:pt>
                <c:pt idx="4723">
                  <c:v>5.6226190476190503</c:v>
                </c:pt>
                <c:pt idx="4724">
                  <c:v>5.6238095238095198</c:v>
                </c:pt>
                <c:pt idx="4725">
                  <c:v>5.625</c:v>
                </c:pt>
                <c:pt idx="4726">
                  <c:v>5.6261904761904802</c:v>
                </c:pt>
                <c:pt idx="4727">
                  <c:v>5.6273809523809497</c:v>
                </c:pt>
                <c:pt idx="4728">
                  <c:v>5.6285714285714299</c:v>
                </c:pt>
                <c:pt idx="4729">
                  <c:v>5.6297619047619101</c:v>
                </c:pt>
                <c:pt idx="4730">
                  <c:v>5.6309523809523796</c:v>
                </c:pt>
                <c:pt idx="4731">
                  <c:v>5.6321428571428598</c:v>
                </c:pt>
                <c:pt idx="4732">
                  <c:v>5.6333333333333302</c:v>
                </c:pt>
                <c:pt idx="4733">
                  <c:v>5.6345238095238104</c:v>
                </c:pt>
                <c:pt idx="4734">
                  <c:v>5.6357142857142897</c:v>
                </c:pt>
                <c:pt idx="4735">
                  <c:v>5.6369047619047601</c:v>
                </c:pt>
                <c:pt idx="4736">
                  <c:v>5.6380952380952403</c:v>
                </c:pt>
                <c:pt idx="4737">
                  <c:v>5.6392857142857196</c:v>
                </c:pt>
                <c:pt idx="4738">
                  <c:v>5.64047619047619</c:v>
                </c:pt>
                <c:pt idx="4739">
                  <c:v>5.6416666666666702</c:v>
                </c:pt>
                <c:pt idx="4740">
                  <c:v>5.6428571428571397</c:v>
                </c:pt>
                <c:pt idx="4741">
                  <c:v>5.6440476190476199</c:v>
                </c:pt>
                <c:pt idx="4742">
                  <c:v>5.6452380952381001</c:v>
                </c:pt>
                <c:pt idx="4743">
                  <c:v>5.6464285714285696</c:v>
                </c:pt>
                <c:pt idx="4744">
                  <c:v>5.6476190476190498</c:v>
                </c:pt>
                <c:pt idx="4745">
                  <c:v>5.6488095238095202</c:v>
                </c:pt>
                <c:pt idx="4746">
                  <c:v>5.65</c:v>
                </c:pt>
                <c:pt idx="4747">
                  <c:v>5.6511904761904797</c:v>
                </c:pt>
                <c:pt idx="4748">
                  <c:v>5.6523809523809501</c:v>
                </c:pt>
                <c:pt idx="4749">
                  <c:v>5.6535714285714302</c:v>
                </c:pt>
                <c:pt idx="4750">
                  <c:v>5.6547619047619104</c:v>
                </c:pt>
                <c:pt idx="4751">
                  <c:v>5.65595238095238</c:v>
                </c:pt>
                <c:pt idx="4752">
                  <c:v>5.6571428571428601</c:v>
                </c:pt>
                <c:pt idx="4753">
                  <c:v>5.6583333333333297</c:v>
                </c:pt>
                <c:pt idx="4754">
                  <c:v>5.6595238095238098</c:v>
                </c:pt>
                <c:pt idx="4755">
                  <c:v>5.66071428571429</c:v>
                </c:pt>
                <c:pt idx="4756">
                  <c:v>5.6619047619047604</c:v>
                </c:pt>
                <c:pt idx="4757">
                  <c:v>5.6630952380952397</c:v>
                </c:pt>
                <c:pt idx="4758">
                  <c:v>5.6642857142857199</c:v>
                </c:pt>
                <c:pt idx="4759">
                  <c:v>5.6654761904761903</c:v>
                </c:pt>
                <c:pt idx="4760">
                  <c:v>5.6666666666666696</c:v>
                </c:pt>
                <c:pt idx="4761">
                  <c:v>5.66785714285714</c:v>
                </c:pt>
                <c:pt idx="4762">
                  <c:v>5.6690476190476202</c:v>
                </c:pt>
                <c:pt idx="4763">
                  <c:v>5.6702380952381004</c:v>
                </c:pt>
                <c:pt idx="4764">
                  <c:v>5.6714285714285699</c:v>
                </c:pt>
                <c:pt idx="4765">
                  <c:v>5.6726190476190501</c:v>
                </c:pt>
                <c:pt idx="4766">
                  <c:v>5.6738095238095196</c:v>
                </c:pt>
                <c:pt idx="4767">
                  <c:v>5.6749999999999998</c:v>
                </c:pt>
                <c:pt idx="4768">
                  <c:v>5.67619047619048</c:v>
                </c:pt>
                <c:pt idx="4769">
                  <c:v>5.6773809523809504</c:v>
                </c:pt>
                <c:pt idx="4770">
                  <c:v>5.6785714285714297</c:v>
                </c:pt>
                <c:pt idx="4771">
                  <c:v>5.6797619047619099</c:v>
                </c:pt>
                <c:pt idx="4772">
                  <c:v>5.6809523809523803</c:v>
                </c:pt>
                <c:pt idx="4773">
                  <c:v>5.6821428571428596</c:v>
                </c:pt>
                <c:pt idx="4774">
                  <c:v>5.68333333333333</c:v>
                </c:pt>
                <c:pt idx="4775">
                  <c:v>5.6845238095238102</c:v>
                </c:pt>
                <c:pt idx="4776">
                  <c:v>5.6857142857142904</c:v>
                </c:pt>
                <c:pt idx="4777">
                  <c:v>5.6869047619047599</c:v>
                </c:pt>
                <c:pt idx="4778">
                  <c:v>5.6880952380952401</c:v>
                </c:pt>
                <c:pt idx="4779">
                  <c:v>5.6892857142857203</c:v>
                </c:pt>
                <c:pt idx="4780">
                  <c:v>5.6904761904761898</c:v>
                </c:pt>
                <c:pt idx="4781">
                  <c:v>5.69166666666667</c:v>
                </c:pt>
                <c:pt idx="4782">
                  <c:v>5.6928571428571404</c:v>
                </c:pt>
                <c:pt idx="4783">
                  <c:v>5.6940476190476197</c:v>
                </c:pt>
                <c:pt idx="4784">
                  <c:v>5.6952380952380999</c:v>
                </c:pt>
                <c:pt idx="4785">
                  <c:v>5.6964285714285703</c:v>
                </c:pt>
                <c:pt idx="4786">
                  <c:v>5.6976190476190496</c:v>
                </c:pt>
                <c:pt idx="4787">
                  <c:v>5.69880952380952</c:v>
                </c:pt>
                <c:pt idx="4788">
                  <c:v>5.7</c:v>
                </c:pt>
                <c:pt idx="4789">
                  <c:v>5.7011904761904804</c:v>
                </c:pt>
                <c:pt idx="4790">
                  <c:v>5.7023809523809499</c:v>
                </c:pt>
                <c:pt idx="4791">
                  <c:v>5.7035714285714301</c:v>
                </c:pt>
                <c:pt idx="4792">
                  <c:v>5.7047619047619103</c:v>
                </c:pt>
                <c:pt idx="4793">
                  <c:v>5.7059523809523798</c:v>
                </c:pt>
                <c:pt idx="4794">
                  <c:v>5.70714285714286</c:v>
                </c:pt>
                <c:pt idx="4795">
                  <c:v>5.7083333333333304</c:v>
                </c:pt>
                <c:pt idx="4796">
                  <c:v>5.7095238095238097</c:v>
                </c:pt>
                <c:pt idx="4797">
                  <c:v>5.7107142857142899</c:v>
                </c:pt>
                <c:pt idx="4798">
                  <c:v>5.7119047619047603</c:v>
                </c:pt>
                <c:pt idx="4799">
                  <c:v>5.7130952380952396</c:v>
                </c:pt>
                <c:pt idx="4800">
                  <c:v>5.71428571428571</c:v>
                </c:pt>
                <c:pt idx="4801">
                  <c:v>5.7154761904761902</c:v>
                </c:pt>
                <c:pt idx="4802">
                  <c:v>5.7166666666666703</c:v>
                </c:pt>
                <c:pt idx="4803">
                  <c:v>5.7178571428571399</c:v>
                </c:pt>
                <c:pt idx="4804">
                  <c:v>5.71904761904762</c:v>
                </c:pt>
                <c:pt idx="4805">
                  <c:v>5.7202380952381002</c:v>
                </c:pt>
                <c:pt idx="4806">
                  <c:v>5.7214285714285698</c:v>
                </c:pt>
                <c:pt idx="4807">
                  <c:v>5.7226190476190499</c:v>
                </c:pt>
                <c:pt idx="4808">
                  <c:v>5.7238095238095203</c:v>
                </c:pt>
                <c:pt idx="4809">
                  <c:v>5.7249999999999996</c:v>
                </c:pt>
                <c:pt idx="4810">
                  <c:v>5.7261904761904798</c:v>
                </c:pt>
                <c:pt idx="4811">
                  <c:v>5.7273809523809502</c:v>
                </c:pt>
                <c:pt idx="4812">
                  <c:v>5.7285714285714304</c:v>
                </c:pt>
                <c:pt idx="4813">
                  <c:v>5.7297619047618999</c:v>
                </c:pt>
                <c:pt idx="4814">
                  <c:v>5.7309523809523801</c:v>
                </c:pt>
                <c:pt idx="4815">
                  <c:v>5.7321428571428603</c:v>
                </c:pt>
                <c:pt idx="4816">
                  <c:v>5.7333333333333298</c:v>
                </c:pt>
                <c:pt idx="4817">
                  <c:v>5.73452380952381</c:v>
                </c:pt>
                <c:pt idx="4818">
                  <c:v>5.7357142857142902</c:v>
                </c:pt>
                <c:pt idx="4819">
                  <c:v>5.7369047619047597</c:v>
                </c:pt>
                <c:pt idx="4820">
                  <c:v>5.7380952380952399</c:v>
                </c:pt>
                <c:pt idx="4821">
                  <c:v>5.7392857142857201</c:v>
                </c:pt>
                <c:pt idx="4822">
                  <c:v>5.7404761904761896</c:v>
                </c:pt>
                <c:pt idx="4823">
                  <c:v>5.7416666666666698</c:v>
                </c:pt>
                <c:pt idx="4824">
                  <c:v>5.7428571428571402</c:v>
                </c:pt>
                <c:pt idx="4825">
                  <c:v>5.7440476190476204</c:v>
                </c:pt>
                <c:pt idx="4826">
                  <c:v>5.7452380952380997</c:v>
                </c:pt>
                <c:pt idx="4827">
                  <c:v>5.7464285714285701</c:v>
                </c:pt>
                <c:pt idx="4828">
                  <c:v>5.7476190476190503</c:v>
                </c:pt>
                <c:pt idx="4829">
                  <c:v>5.7488095238095198</c:v>
                </c:pt>
                <c:pt idx="4830">
                  <c:v>5.75</c:v>
                </c:pt>
                <c:pt idx="4831">
                  <c:v>5.7511904761904802</c:v>
                </c:pt>
                <c:pt idx="4832">
                  <c:v>5.7523809523809497</c:v>
                </c:pt>
                <c:pt idx="4833">
                  <c:v>5.7535714285714299</c:v>
                </c:pt>
                <c:pt idx="4834">
                  <c:v>5.7547619047619101</c:v>
                </c:pt>
                <c:pt idx="4835">
                  <c:v>5.7559523809523796</c:v>
                </c:pt>
                <c:pt idx="4836">
                  <c:v>5.7571428571428598</c:v>
                </c:pt>
                <c:pt idx="4837">
                  <c:v>5.7583333333333302</c:v>
                </c:pt>
                <c:pt idx="4838">
                  <c:v>5.7595238095238104</c:v>
                </c:pt>
                <c:pt idx="4839">
                  <c:v>5.7607142857142897</c:v>
                </c:pt>
                <c:pt idx="4840">
                  <c:v>5.7619047619047601</c:v>
                </c:pt>
                <c:pt idx="4841">
                  <c:v>5.7630952380952403</c:v>
                </c:pt>
                <c:pt idx="4842">
                  <c:v>5.7642857142857098</c:v>
                </c:pt>
                <c:pt idx="4843">
                  <c:v>5.76547619047619</c:v>
                </c:pt>
                <c:pt idx="4844">
                  <c:v>5.7666666666666702</c:v>
                </c:pt>
                <c:pt idx="4845">
                  <c:v>5.7678571428571397</c:v>
                </c:pt>
                <c:pt idx="4846">
                  <c:v>5.7690476190476199</c:v>
                </c:pt>
                <c:pt idx="4847">
                  <c:v>5.7702380952381001</c:v>
                </c:pt>
                <c:pt idx="4848">
                  <c:v>5.7714285714285696</c:v>
                </c:pt>
                <c:pt idx="4849">
                  <c:v>5.7726190476190498</c:v>
                </c:pt>
                <c:pt idx="4850">
                  <c:v>5.7738095238095202</c:v>
                </c:pt>
                <c:pt idx="4851">
                  <c:v>5.7750000000000004</c:v>
                </c:pt>
                <c:pt idx="4852">
                  <c:v>5.7761904761904797</c:v>
                </c:pt>
                <c:pt idx="4853">
                  <c:v>5.7773809523809501</c:v>
                </c:pt>
                <c:pt idx="4854">
                  <c:v>5.7785714285714302</c:v>
                </c:pt>
                <c:pt idx="4855">
                  <c:v>5.7797619047619104</c:v>
                </c:pt>
                <c:pt idx="4856">
                  <c:v>5.78095238095238</c:v>
                </c:pt>
                <c:pt idx="4857">
                  <c:v>5.7821428571428601</c:v>
                </c:pt>
                <c:pt idx="4858">
                  <c:v>5.7833333333333297</c:v>
                </c:pt>
                <c:pt idx="4859">
                  <c:v>5.7845238095238098</c:v>
                </c:pt>
                <c:pt idx="4860">
                  <c:v>5.78571428571429</c:v>
                </c:pt>
                <c:pt idx="4861">
                  <c:v>5.7869047619047604</c:v>
                </c:pt>
                <c:pt idx="4862">
                  <c:v>5.7880952380952397</c:v>
                </c:pt>
                <c:pt idx="4863">
                  <c:v>5.7892857142857101</c:v>
                </c:pt>
                <c:pt idx="4864">
                  <c:v>5.7904761904761903</c:v>
                </c:pt>
                <c:pt idx="4865">
                  <c:v>5.7916666666666696</c:v>
                </c:pt>
                <c:pt idx="4866">
                  <c:v>5.79285714285714</c:v>
                </c:pt>
                <c:pt idx="4867">
                  <c:v>5.7940476190476202</c:v>
                </c:pt>
                <c:pt idx="4868">
                  <c:v>5.7952380952381004</c:v>
                </c:pt>
                <c:pt idx="4869">
                  <c:v>5.7964285714285699</c:v>
                </c:pt>
                <c:pt idx="4870">
                  <c:v>5.7976190476190501</c:v>
                </c:pt>
                <c:pt idx="4871">
                  <c:v>5.7988095238095196</c:v>
                </c:pt>
                <c:pt idx="4872">
                  <c:v>5.8</c:v>
                </c:pt>
                <c:pt idx="4873">
                  <c:v>5.80119047619048</c:v>
                </c:pt>
                <c:pt idx="4874">
                  <c:v>5.8023809523809504</c:v>
                </c:pt>
                <c:pt idx="4875">
                  <c:v>5.8035714285714297</c:v>
                </c:pt>
                <c:pt idx="4876">
                  <c:v>5.8047619047619099</c:v>
                </c:pt>
                <c:pt idx="4877">
                  <c:v>5.8059523809523803</c:v>
                </c:pt>
                <c:pt idx="4878">
                  <c:v>5.8071428571428596</c:v>
                </c:pt>
                <c:pt idx="4879">
                  <c:v>5.80833333333333</c:v>
                </c:pt>
                <c:pt idx="4880">
                  <c:v>5.8095238095238102</c:v>
                </c:pt>
                <c:pt idx="4881">
                  <c:v>5.8107142857142904</c:v>
                </c:pt>
                <c:pt idx="4882">
                  <c:v>5.8119047619047599</c:v>
                </c:pt>
                <c:pt idx="4883">
                  <c:v>5.8130952380952401</c:v>
                </c:pt>
                <c:pt idx="4884">
                  <c:v>5.8142857142857096</c:v>
                </c:pt>
                <c:pt idx="4885">
                  <c:v>5.8154761904761898</c:v>
                </c:pt>
                <c:pt idx="4886">
                  <c:v>5.81666666666667</c:v>
                </c:pt>
                <c:pt idx="4887">
                  <c:v>5.8178571428571404</c:v>
                </c:pt>
                <c:pt idx="4888">
                  <c:v>5.8190476190476197</c:v>
                </c:pt>
                <c:pt idx="4889">
                  <c:v>5.8202380952380999</c:v>
                </c:pt>
                <c:pt idx="4890">
                  <c:v>5.8214285714285703</c:v>
                </c:pt>
                <c:pt idx="4891">
                  <c:v>5.8226190476190496</c:v>
                </c:pt>
                <c:pt idx="4892">
                  <c:v>5.82380952380952</c:v>
                </c:pt>
                <c:pt idx="4893">
                  <c:v>5.8250000000000002</c:v>
                </c:pt>
                <c:pt idx="4894">
                  <c:v>5.8261904761904804</c:v>
                </c:pt>
                <c:pt idx="4895">
                  <c:v>5.8273809523809499</c:v>
                </c:pt>
                <c:pt idx="4896">
                  <c:v>5.8285714285714301</c:v>
                </c:pt>
                <c:pt idx="4897">
                  <c:v>5.8297619047619103</c:v>
                </c:pt>
                <c:pt idx="4898">
                  <c:v>5.8309523809523798</c:v>
                </c:pt>
                <c:pt idx="4899">
                  <c:v>5.83214285714286</c:v>
                </c:pt>
                <c:pt idx="4900">
                  <c:v>5.8333333333333304</c:v>
                </c:pt>
                <c:pt idx="4901">
                  <c:v>5.8345238095238097</c:v>
                </c:pt>
                <c:pt idx="4902">
                  <c:v>5.8357142857142899</c:v>
                </c:pt>
                <c:pt idx="4903">
                  <c:v>5.8369047619047603</c:v>
                </c:pt>
                <c:pt idx="4904">
                  <c:v>5.8380952380952396</c:v>
                </c:pt>
                <c:pt idx="4905">
                  <c:v>5.83928571428571</c:v>
                </c:pt>
                <c:pt idx="4906">
                  <c:v>5.8404761904761902</c:v>
                </c:pt>
                <c:pt idx="4907">
                  <c:v>5.8416666666666703</c:v>
                </c:pt>
                <c:pt idx="4908">
                  <c:v>5.8428571428571399</c:v>
                </c:pt>
                <c:pt idx="4909">
                  <c:v>5.84404761904762</c:v>
                </c:pt>
                <c:pt idx="4910">
                  <c:v>5.8452380952381002</c:v>
                </c:pt>
                <c:pt idx="4911">
                  <c:v>5.8464285714285698</c:v>
                </c:pt>
                <c:pt idx="4912">
                  <c:v>5.8476190476190499</c:v>
                </c:pt>
                <c:pt idx="4913">
                  <c:v>5.8488095238095203</c:v>
                </c:pt>
                <c:pt idx="4914">
                  <c:v>5.85</c:v>
                </c:pt>
                <c:pt idx="4915">
                  <c:v>5.8511904761904798</c:v>
                </c:pt>
                <c:pt idx="4916">
                  <c:v>5.8523809523809502</c:v>
                </c:pt>
                <c:pt idx="4917">
                  <c:v>5.8535714285714304</c:v>
                </c:pt>
                <c:pt idx="4918">
                  <c:v>5.8547619047619097</c:v>
                </c:pt>
                <c:pt idx="4919">
                  <c:v>5.8559523809523801</c:v>
                </c:pt>
                <c:pt idx="4920">
                  <c:v>5.8571428571428603</c:v>
                </c:pt>
                <c:pt idx="4921">
                  <c:v>5.8583333333333298</c:v>
                </c:pt>
                <c:pt idx="4922">
                  <c:v>5.85952380952381</c:v>
                </c:pt>
                <c:pt idx="4923">
                  <c:v>5.8607142857142902</c:v>
                </c:pt>
                <c:pt idx="4924">
                  <c:v>5.8619047619047597</c:v>
                </c:pt>
                <c:pt idx="4925">
                  <c:v>5.8630952380952399</c:v>
                </c:pt>
                <c:pt idx="4926">
                  <c:v>5.8642857142857103</c:v>
                </c:pt>
                <c:pt idx="4927">
                  <c:v>5.8654761904761896</c:v>
                </c:pt>
                <c:pt idx="4928">
                  <c:v>5.8666666666666698</c:v>
                </c:pt>
                <c:pt idx="4929">
                  <c:v>5.8678571428571402</c:v>
                </c:pt>
                <c:pt idx="4930">
                  <c:v>5.8690476190476204</c:v>
                </c:pt>
                <c:pt idx="4931">
                  <c:v>5.8702380952380997</c:v>
                </c:pt>
                <c:pt idx="4932">
                  <c:v>5.8714285714285701</c:v>
                </c:pt>
                <c:pt idx="4933">
                  <c:v>5.8726190476190503</c:v>
                </c:pt>
                <c:pt idx="4934">
                  <c:v>5.8738095238095198</c:v>
                </c:pt>
                <c:pt idx="4935">
                  <c:v>5.875</c:v>
                </c:pt>
                <c:pt idx="4936">
                  <c:v>5.8761904761904802</c:v>
                </c:pt>
                <c:pt idx="4937">
                  <c:v>5.8773809523809497</c:v>
                </c:pt>
                <c:pt idx="4938">
                  <c:v>5.8785714285714299</c:v>
                </c:pt>
                <c:pt idx="4939">
                  <c:v>5.8797619047619101</c:v>
                </c:pt>
                <c:pt idx="4940">
                  <c:v>5.8809523809523796</c:v>
                </c:pt>
                <c:pt idx="4941">
                  <c:v>5.8821428571428598</c:v>
                </c:pt>
                <c:pt idx="4942">
                  <c:v>5.8833333333333302</c:v>
                </c:pt>
                <c:pt idx="4943">
                  <c:v>5.8845238095238104</c:v>
                </c:pt>
                <c:pt idx="4944">
                  <c:v>5.8857142857142897</c:v>
                </c:pt>
                <c:pt idx="4945">
                  <c:v>5.8869047619047601</c:v>
                </c:pt>
                <c:pt idx="4946">
                  <c:v>5.8880952380952403</c:v>
                </c:pt>
                <c:pt idx="4947">
                  <c:v>5.8892857142857098</c:v>
                </c:pt>
                <c:pt idx="4948">
                  <c:v>5.89047619047619</c:v>
                </c:pt>
                <c:pt idx="4949">
                  <c:v>5.8916666666666702</c:v>
                </c:pt>
                <c:pt idx="4950">
                  <c:v>5.8928571428571397</c:v>
                </c:pt>
                <c:pt idx="4951">
                  <c:v>5.8940476190476199</c:v>
                </c:pt>
                <c:pt idx="4952">
                  <c:v>5.8952380952381001</c:v>
                </c:pt>
                <c:pt idx="4953">
                  <c:v>5.8964285714285696</c:v>
                </c:pt>
                <c:pt idx="4954">
                  <c:v>5.8976190476190498</c:v>
                </c:pt>
                <c:pt idx="4955">
                  <c:v>5.8988095238095299</c:v>
                </c:pt>
                <c:pt idx="4956">
                  <c:v>5.9</c:v>
                </c:pt>
                <c:pt idx="4957">
                  <c:v>5.9011904761904797</c:v>
                </c:pt>
                <c:pt idx="4958">
                  <c:v>5.9023809523809501</c:v>
                </c:pt>
                <c:pt idx="4959">
                  <c:v>5.9035714285714302</c:v>
                </c:pt>
                <c:pt idx="4960">
                  <c:v>5.9047619047619104</c:v>
                </c:pt>
                <c:pt idx="4961">
                  <c:v>5.90595238095238</c:v>
                </c:pt>
                <c:pt idx="4962">
                  <c:v>5.9071428571428601</c:v>
                </c:pt>
                <c:pt idx="4963">
                  <c:v>5.9083333333333297</c:v>
                </c:pt>
                <c:pt idx="4964">
                  <c:v>5.9095238095238098</c:v>
                </c:pt>
                <c:pt idx="4965">
                  <c:v>5.91071428571429</c:v>
                </c:pt>
                <c:pt idx="4966">
                  <c:v>5.9119047619047604</c:v>
                </c:pt>
                <c:pt idx="4967">
                  <c:v>5.9130952380952397</c:v>
                </c:pt>
                <c:pt idx="4968">
                  <c:v>5.9142857142857199</c:v>
                </c:pt>
                <c:pt idx="4969">
                  <c:v>5.9154761904761903</c:v>
                </c:pt>
                <c:pt idx="4970">
                  <c:v>5.9166666666666696</c:v>
                </c:pt>
                <c:pt idx="4971">
                  <c:v>5.91785714285714</c:v>
                </c:pt>
                <c:pt idx="4972">
                  <c:v>5.9190476190476202</c:v>
                </c:pt>
                <c:pt idx="4973">
                  <c:v>5.9202380952381004</c:v>
                </c:pt>
                <c:pt idx="4974">
                  <c:v>5.9214285714285699</c:v>
                </c:pt>
                <c:pt idx="4975">
                  <c:v>5.9226190476190501</c:v>
                </c:pt>
                <c:pt idx="4976">
                  <c:v>5.9238095238095196</c:v>
                </c:pt>
                <c:pt idx="4977">
                  <c:v>5.9249999999999998</c:v>
                </c:pt>
                <c:pt idx="4978">
                  <c:v>5.92619047619048</c:v>
                </c:pt>
                <c:pt idx="4979">
                  <c:v>5.9273809523809504</c:v>
                </c:pt>
                <c:pt idx="4980">
                  <c:v>5.9285714285714297</c:v>
                </c:pt>
                <c:pt idx="4981">
                  <c:v>5.9297619047619099</c:v>
                </c:pt>
                <c:pt idx="4982">
                  <c:v>5.9309523809523803</c:v>
                </c:pt>
                <c:pt idx="4983">
                  <c:v>5.9321428571428596</c:v>
                </c:pt>
                <c:pt idx="4984">
                  <c:v>5.93333333333333</c:v>
                </c:pt>
                <c:pt idx="4985">
                  <c:v>5.9345238095238102</c:v>
                </c:pt>
                <c:pt idx="4986">
                  <c:v>5.9357142857142904</c:v>
                </c:pt>
                <c:pt idx="4987">
                  <c:v>5.9369047619047599</c:v>
                </c:pt>
                <c:pt idx="4988">
                  <c:v>5.9380952380952401</c:v>
                </c:pt>
                <c:pt idx="4989">
                  <c:v>5.9392857142857096</c:v>
                </c:pt>
                <c:pt idx="4990">
                  <c:v>5.9404761904761898</c:v>
                </c:pt>
                <c:pt idx="4991">
                  <c:v>5.94166666666667</c:v>
                </c:pt>
                <c:pt idx="4992">
                  <c:v>5.9428571428571404</c:v>
                </c:pt>
                <c:pt idx="4993">
                  <c:v>5.9440476190476197</c:v>
                </c:pt>
                <c:pt idx="4994">
                  <c:v>5.9452380952380999</c:v>
                </c:pt>
                <c:pt idx="4995">
                  <c:v>5.9464285714285703</c:v>
                </c:pt>
                <c:pt idx="4996">
                  <c:v>5.9476190476190496</c:v>
                </c:pt>
                <c:pt idx="4997">
                  <c:v>5.94880952380952</c:v>
                </c:pt>
                <c:pt idx="4998">
                  <c:v>5.95</c:v>
                </c:pt>
                <c:pt idx="4999">
                  <c:v>5.9511904761904804</c:v>
                </c:pt>
                <c:pt idx="5000">
                  <c:v>5.9523809523809499</c:v>
                </c:pt>
                <c:pt idx="5001">
                  <c:v>5.9535714285714301</c:v>
                </c:pt>
                <c:pt idx="5002">
                  <c:v>5.9547619047619103</c:v>
                </c:pt>
                <c:pt idx="5003">
                  <c:v>5.9559523809523798</c:v>
                </c:pt>
                <c:pt idx="5004">
                  <c:v>5.95714285714286</c:v>
                </c:pt>
                <c:pt idx="5005">
                  <c:v>5.9583333333333304</c:v>
                </c:pt>
                <c:pt idx="5006">
                  <c:v>5.9595238095238097</c:v>
                </c:pt>
                <c:pt idx="5007">
                  <c:v>5.9607142857142899</c:v>
                </c:pt>
                <c:pt idx="5008">
                  <c:v>5.9619047619047603</c:v>
                </c:pt>
                <c:pt idx="5009">
                  <c:v>5.9630952380952396</c:v>
                </c:pt>
                <c:pt idx="5010">
                  <c:v>5.96428571428571</c:v>
                </c:pt>
                <c:pt idx="5011">
                  <c:v>5.9654761904761902</c:v>
                </c:pt>
                <c:pt idx="5012">
                  <c:v>5.9666666666666703</c:v>
                </c:pt>
                <c:pt idx="5013">
                  <c:v>5.9678571428571399</c:v>
                </c:pt>
                <c:pt idx="5014">
                  <c:v>5.96904761904762</c:v>
                </c:pt>
                <c:pt idx="5015">
                  <c:v>5.9702380952381002</c:v>
                </c:pt>
                <c:pt idx="5016">
                  <c:v>5.9714285714285698</c:v>
                </c:pt>
                <c:pt idx="5017">
                  <c:v>5.9726190476190499</c:v>
                </c:pt>
                <c:pt idx="5018">
                  <c:v>5.9738095238095203</c:v>
                </c:pt>
                <c:pt idx="5019">
                  <c:v>5.9749999999999996</c:v>
                </c:pt>
                <c:pt idx="5020">
                  <c:v>5.9761904761904798</c:v>
                </c:pt>
                <c:pt idx="5021">
                  <c:v>5.9773809523809502</c:v>
                </c:pt>
                <c:pt idx="5022">
                  <c:v>5.9785714285714304</c:v>
                </c:pt>
                <c:pt idx="5023">
                  <c:v>5.9797619047619097</c:v>
                </c:pt>
                <c:pt idx="5024">
                  <c:v>5.9809523809523801</c:v>
                </c:pt>
                <c:pt idx="5025">
                  <c:v>5.9821428571428603</c:v>
                </c:pt>
                <c:pt idx="5026">
                  <c:v>5.9833333333333298</c:v>
                </c:pt>
                <c:pt idx="5027">
                  <c:v>5.98452380952381</c:v>
                </c:pt>
                <c:pt idx="5028">
                  <c:v>5.9857142857142902</c:v>
                </c:pt>
                <c:pt idx="5029">
                  <c:v>5.9869047619047597</c:v>
                </c:pt>
                <c:pt idx="5030">
                  <c:v>5.9880952380952399</c:v>
                </c:pt>
                <c:pt idx="5031">
                  <c:v>5.9892857142857103</c:v>
                </c:pt>
                <c:pt idx="5032">
                  <c:v>5.9904761904761896</c:v>
                </c:pt>
                <c:pt idx="5033">
                  <c:v>5.9916666666666698</c:v>
                </c:pt>
                <c:pt idx="5034">
                  <c:v>5.9928571428571402</c:v>
                </c:pt>
                <c:pt idx="5035">
                  <c:v>5.9940476190476204</c:v>
                </c:pt>
                <c:pt idx="5036">
                  <c:v>5.9952380952380997</c:v>
                </c:pt>
                <c:pt idx="5037">
                  <c:v>5.9964285714285701</c:v>
                </c:pt>
                <c:pt idx="5038">
                  <c:v>5.9976190476190503</c:v>
                </c:pt>
                <c:pt idx="5039">
                  <c:v>5.9988095238095198</c:v>
                </c:pt>
                <c:pt idx="5040">
                  <c:v>6</c:v>
                </c:pt>
                <c:pt idx="5041">
                  <c:v>6.0011904761904802</c:v>
                </c:pt>
                <c:pt idx="5042">
                  <c:v>6.0023809523809497</c:v>
                </c:pt>
                <c:pt idx="5043">
                  <c:v>6.0035714285714299</c:v>
                </c:pt>
                <c:pt idx="5044">
                  <c:v>6.0047619047619101</c:v>
                </c:pt>
                <c:pt idx="5045">
                  <c:v>6.0059523809523796</c:v>
                </c:pt>
                <c:pt idx="5046">
                  <c:v>6.0071428571428598</c:v>
                </c:pt>
                <c:pt idx="5047">
                  <c:v>6.0083333333333302</c:v>
                </c:pt>
                <c:pt idx="5048">
                  <c:v>6.0095238095238104</c:v>
                </c:pt>
                <c:pt idx="5049">
                  <c:v>6.0107142857142897</c:v>
                </c:pt>
                <c:pt idx="5050">
                  <c:v>6.0119047619047601</c:v>
                </c:pt>
                <c:pt idx="5051">
                  <c:v>6.0130952380952403</c:v>
                </c:pt>
                <c:pt idx="5052">
                  <c:v>6.0142857142857098</c:v>
                </c:pt>
                <c:pt idx="5053">
                  <c:v>6.01547619047619</c:v>
                </c:pt>
                <c:pt idx="5054">
                  <c:v>6.0166666666666702</c:v>
                </c:pt>
                <c:pt idx="5055">
                  <c:v>6.0178571428571397</c:v>
                </c:pt>
                <c:pt idx="5056">
                  <c:v>6.0190476190476199</c:v>
                </c:pt>
                <c:pt idx="5057">
                  <c:v>6.0202380952381001</c:v>
                </c:pt>
                <c:pt idx="5058">
                  <c:v>6.0214285714285696</c:v>
                </c:pt>
                <c:pt idx="5059">
                  <c:v>6.0226190476190498</c:v>
                </c:pt>
                <c:pt idx="5060">
                  <c:v>6.0238095238095299</c:v>
                </c:pt>
                <c:pt idx="5061">
                  <c:v>6.0250000000000004</c:v>
                </c:pt>
                <c:pt idx="5062">
                  <c:v>6.0261904761904797</c:v>
                </c:pt>
                <c:pt idx="5063">
                  <c:v>6.0273809523809501</c:v>
                </c:pt>
                <c:pt idx="5064">
                  <c:v>6.0285714285714302</c:v>
                </c:pt>
                <c:pt idx="5065">
                  <c:v>6.0297619047618998</c:v>
                </c:pt>
                <c:pt idx="5066">
                  <c:v>6.03095238095238</c:v>
                </c:pt>
                <c:pt idx="5067">
                  <c:v>6.0321428571428601</c:v>
                </c:pt>
                <c:pt idx="5068">
                  <c:v>6.0333333333333297</c:v>
                </c:pt>
                <c:pt idx="5069">
                  <c:v>6.0345238095238098</c:v>
                </c:pt>
                <c:pt idx="5070">
                  <c:v>6.03571428571429</c:v>
                </c:pt>
                <c:pt idx="5071">
                  <c:v>6.0369047619047604</c:v>
                </c:pt>
                <c:pt idx="5072">
                  <c:v>6.0380952380952397</c:v>
                </c:pt>
                <c:pt idx="5073">
                  <c:v>6.0392857142857199</c:v>
                </c:pt>
                <c:pt idx="5074">
                  <c:v>6.0404761904761903</c:v>
                </c:pt>
                <c:pt idx="5075">
                  <c:v>6.0416666666666696</c:v>
                </c:pt>
                <c:pt idx="5076">
                  <c:v>6.04285714285714</c:v>
                </c:pt>
                <c:pt idx="5077">
                  <c:v>6.0440476190476202</c:v>
                </c:pt>
                <c:pt idx="5078">
                  <c:v>6.0452380952381004</c:v>
                </c:pt>
                <c:pt idx="5079">
                  <c:v>6.0464285714285699</c:v>
                </c:pt>
                <c:pt idx="5080">
                  <c:v>6.0476190476190501</c:v>
                </c:pt>
                <c:pt idx="5081">
                  <c:v>6.0488095238095196</c:v>
                </c:pt>
                <c:pt idx="5082">
                  <c:v>6.05</c:v>
                </c:pt>
                <c:pt idx="5083">
                  <c:v>6.05119047619048</c:v>
                </c:pt>
                <c:pt idx="5084">
                  <c:v>6.0523809523809504</c:v>
                </c:pt>
                <c:pt idx="5085">
                  <c:v>6.0535714285714297</c:v>
                </c:pt>
                <c:pt idx="5086">
                  <c:v>6.0547619047619099</c:v>
                </c:pt>
                <c:pt idx="5087">
                  <c:v>6.0559523809523803</c:v>
                </c:pt>
                <c:pt idx="5088">
                  <c:v>6.0571428571428596</c:v>
                </c:pt>
                <c:pt idx="5089">
                  <c:v>6.05833333333333</c:v>
                </c:pt>
                <c:pt idx="5090">
                  <c:v>6.0595238095238102</c:v>
                </c:pt>
                <c:pt idx="5091">
                  <c:v>6.0607142857142904</c:v>
                </c:pt>
                <c:pt idx="5092">
                  <c:v>6.0619047619047599</c:v>
                </c:pt>
                <c:pt idx="5093">
                  <c:v>6.0630952380952401</c:v>
                </c:pt>
                <c:pt idx="5094">
                  <c:v>6.0642857142857096</c:v>
                </c:pt>
                <c:pt idx="5095">
                  <c:v>6.0654761904761898</c:v>
                </c:pt>
                <c:pt idx="5096">
                  <c:v>6.06666666666667</c:v>
                </c:pt>
                <c:pt idx="5097">
                  <c:v>6.0678571428571404</c:v>
                </c:pt>
                <c:pt idx="5098">
                  <c:v>6.0690476190476197</c:v>
                </c:pt>
                <c:pt idx="5099">
                  <c:v>6.0702380952380999</c:v>
                </c:pt>
                <c:pt idx="5100">
                  <c:v>6.0714285714285703</c:v>
                </c:pt>
                <c:pt idx="5101">
                  <c:v>6.0726190476190496</c:v>
                </c:pt>
                <c:pt idx="5102">
                  <c:v>6.07380952380952</c:v>
                </c:pt>
                <c:pt idx="5103">
                  <c:v>6.0750000000000002</c:v>
                </c:pt>
                <c:pt idx="5104">
                  <c:v>6.0761904761904804</c:v>
                </c:pt>
                <c:pt idx="5105">
                  <c:v>6.0773809523809499</c:v>
                </c:pt>
                <c:pt idx="5106">
                  <c:v>6.0785714285714301</c:v>
                </c:pt>
                <c:pt idx="5107">
                  <c:v>6.0797619047618996</c:v>
                </c:pt>
                <c:pt idx="5108">
                  <c:v>6.0809523809523798</c:v>
                </c:pt>
                <c:pt idx="5109">
                  <c:v>6.08214285714286</c:v>
                </c:pt>
                <c:pt idx="5110">
                  <c:v>6.0833333333333304</c:v>
                </c:pt>
                <c:pt idx="5111">
                  <c:v>6.0845238095238097</c:v>
                </c:pt>
                <c:pt idx="5112">
                  <c:v>6.0857142857142899</c:v>
                </c:pt>
                <c:pt idx="5113">
                  <c:v>6.0869047619047603</c:v>
                </c:pt>
                <c:pt idx="5114">
                  <c:v>6.0880952380952396</c:v>
                </c:pt>
                <c:pt idx="5115">
                  <c:v>6.08928571428571</c:v>
                </c:pt>
                <c:pt idx="5116">
                  <c:v>6.0904761904761902</c:v>
                </c:pt>
                <c:pt idx="5117">
                  <c:v>6.0916666666666703</c:v>
                </c:pt>
                <c:pt idx="5118">
                  <c:v>6.0928571428571399</c:v>
                </c:pt>
                <c:pt idx="5119">
                  <c:v>6.09404761904762</c:v>
                </c:pt>
                <c:pt idx="5120">
                  <c:v>6.0952380952381002</c:v>
                </c:pt>
                <c:pt idx="5121">
                  <c:v>6.0964285714285698</c:v>
                </c:pt>
                <c:pt idx="5122">
                  <c:v>6.0976190476190499</c:v>
                </c:pt>
                <c:pt idx="5123">
                  <c:v>6.0988095238095203</c:v>
                </c:pt>
                <c:pt idx="5124">
                  <c:v>6.1</c:v>
                </c:pt>
                <c:pt idx="5125">
                  <c:v>6.1011904761904798</c:v>
                </c:pt>
                <c:pt idx="5126">
                  <c:v>6.1023809523809502</c:v>
                </c:pt>
                <c:pt idx="5127">
                  <c:v>6.1035714285714304</c:v>
                </c:pt>
                <c:pt idx="5128">
                  <c:v>6.1047619047618999</c:v>
                </c:pt>
                <c:pt idx="5129">
                  <c:v>6.1059523809523801</c:v>
                </c:pt>
                <c:pt idx="5130">
                  <c:v>6.1071428571428603</c:v>
                </c:pt>
                <c:pt idx="5131">
                  <c:v>6.1083333333333298</c:v>
                </c:pt>
                <c:pt idx="5132">
                  <c:v>6.10952380952381</c:v>
                </c:pt>
                <c:pt idx="5133">
                  <c:v>6.1107142857142902</c:v>
                </c:pt>
                <c:pt idx="5134">
                  <c:v>6.1119047619047597</c:v>
                </c:pt>
                <c:pt idx="5135">
                  <c:v>6.1130952380952399</c:v>
                </c:pt>
                <c:pt idx="5136">
                  <c:v>6.1142857142857201</c:v>
                </c:pt>
                <c:pt idx="5137">
                  <c:v>6.1154761904761896</c:v>
                </c:pt>
                <c:pt idx="5138">
                  <c:v>6.1166666666666698</c:v>
                </c:pt>
                <c:pt idx="5139">
                  <c:v>6.1178571428571402</c:v>
                </c:pt>
                <c:pt idx="5140">
                  <c:v>6.1190476190476204</c:v>
                </c:pt>
                <c:pt idx="5141">
                  <c:v>6.1202380952380997</c:v>
                </c:pt>
                <c:pt idx="5142">
                  <c:v>6.1214285714285701</c:v>
                </c:pt>
                <c:pt idx="5143">
                  <c:v>6.1226190476190503</c:v>
                </c:pt>
                <c:pt idx="5144">
                  <c:v>6.1238095238095198</c:v>
                </c:pt>
                <c:pt idx="5145">
                  <c:v>6.125</c:v>
                </c:pt>
                <c:pt idx="5146">
                  <c:v>6.1261904761904802</c:v>
                </c:pt>
                <c:pt idx="5147">
                  <c:v>6.1273809523809497</c:v>
                </c:pt>
                <c:pt idx="5148">
                  <c:v>6.1285714285714299</c:v>
                </c:pt>
                <c:pt idx="5149">
                  <c:v>6.1297619047619101</c:v>
                </c:pt>
                <c:pt idx="5150">
                  <c:v>6.1309523809523796</c:v>
                </c:pt>
                <c:pt idx="5151">
                  <c:v>6.1321428571428598</c:v>
                </c:pt>
                <c:pt idx="5152">
                  <c:v>6.1333333333333302</c:v>
                </c:pt>
                <c:pt idx="5153">
                  <c:v>6.1345238095238104</c:v>
                </c:pt>
                <c:pt idx="5154">
                  <c:v>6.1357142857142897</c:v>
                </c:pt>
                <c:pt idx="5155">
                  <c:v>6.1369047619047601</c:v>
                </c:pt>
                <c:pt idx="5156">
                  <c:v>6.1380952380952403</c:v>
                </c:pt>
                <c:pt idx="5157">
                  <c:v>6.1392857142857098</c:v>
                </c:pt>
                <c:pt idx="5158">
                  <c:v>6.14047619047619</c:v>
                </c:pt>
                <c:pt idx="5159">
                  <c:v>6.1416666666666702</c:v>
                </c:pt>
                <c:pt idx="5160">
                  <c:v>6.1428571428571397</c:v>
                </c:pt>
                <c:pt idx="5161">
                  <c:v>6.1440476190476199</c:v>
                </c:pt>
                <c:pt idx="5162">
                  <c:v>6.1452380952381001</c:v>
                </c:pt>
                <c:pt idx="5163">
                  <c:v>6.1464285714285696</c:v>
                </c:pt>
                <c:pt idx="5164">
                  <c:v>6.1476190476190498</c:v>
                </c:pt>
                <c:pt idx="5165">
                  <c:v>6.1488095238095299</c:v>
                </c:pt>
                <c:pt idx="5166">
                  <c:v>6.15</c:v>
                </c:pt>
                <c:pt idx="5167">
                  <c:v>6.1511904761904797</c:v>
                </c:pt>
                <c:pt idx="5168">
                  <c:v>6.1523809523809501</c:v>
                </c:pt>
                <c:pt idx="5169">
                  <c:v>6.1535714285714302</c:v>
                </c:pt>
                <c:pt idx="5170">
                  <c:v>6.1547619047618998</c:v>
                </c:pt>
                <c:pt idx="5171">
                  <c:v>6.15595238095238</c:v>
                </c:pt>
                <c:pt idx="5172">
                  <c:v>6.1571428571428601</c:v>
                </c:pt>
                <c:pt idx="5173">
                  <c:v>6.1583333333333297</c:v>
                </c:pt>
                <c:pt idx="5174">
                  <c:v>6.1595238095238098</c:v>
                </c:pt>
                <c:pt idx="5175">
                  <c:v>6.16071428571429</c:v>
                </c:pt>
                <c:pt idx="5176">
                  <c:v>6.1619047619047604</c:v>
                </c:pt>
                <c:pt idx="5177">
                  <c:v>6.1630952380952397</c:v>
                </c:pt>
                <c:pt idx="5178">
                  <c:v>6.1642857142857199</c:v>
                </c:pt>
                <c:pt idx="5179">
                  <c:v>6.1654761904761903</c:v>
                </c:pt>
                <c:pt idx="5180">
                  <c:v>6.1666666666666696</c:v>
                </c:pt>
                <c:pt idx="5181">
                  <c:v>6.16785714285714</c:v>
                </c:pt>
                <c:pt idx="5182">
                  <c:v>6.1690476190476202</c:v>
                </c:pt>
                <c:pt idx="5183">
                  <c:v>6.1702380952381004</c:v>
                </c:pt>
                <c:pt idx="5184">
                  <c:v>6.1714285714285699</c:v>
                </c:pt>
                <c:pt idx="5185">
                  <c:v>6.1726190476190501</c:v>
                </c:pt>
                <c:pt idx="5186">
                  <c:v>6.1738095238095196</c:v>
                </c:pt>
                <c:pt idx="5187">
                  <c:v>6.1749999999999998</c:v>
                </c:pt>
                <c:pt idx="5188">
                  <c:v>6.17619047619048</c:v>
                </c:pt>
                <c:pt idx="5189">
                  <c:v>6.1773809523809504</c:v>
                </c:pt>
                <c:pt idx="5190">
                  <c:v>6.1785714285714297</c:v>
                </c:pt>
                <c:pt idx="5191">
                  <c:v>6.1797619047619099</c:v>
                </c:pt>
                <c:pt idx="5192">
                  <c:v>6.1809523809523803</c:v>
                </c:pt>
                <c:pt idx="5193">
                  <c:v>6.1821428571428596</c:v>
                </c:pt>
                <c:pt idx="5194">
                  <c:v>6.18333333333333</c:v>
                </c:pt>
                <c:pt idx="5195">
                  <c:v>6.1845238095238102</c:v>
                </c:pt>
                <c:pt idx="5196">
                  <c:v>6.1857142857142904</c:v>
                </c:pt>
                <c:pt idx="5197">
                  <c:v>6.1869047619047599</c:v>
                </c:pt>
                <c:pt idx="5198">
                  <c:v>6.1880952380952401</c:v>
                </c:pt>
                <c:pt idx="5199">
                  <c:v>6.1892857142857096</c:v>
                </c:pt>
                <c:pt idx="5200">
                  <c:v>6.1904761904761898</c:v>
                </c:pt>
                <c:pt idx="5201">
                  <c:v>6.19166666666667</c:v>
                </c:pt>
                <c:pt idx="5202">
                  <c:v>6.1928571428571404</c:v>
                </c:pt>
                <c:pt idx="5203">
                  <c:v>6.1940476190476197</c:v>
                </c:pt>
                <c:pt idx="5204">
                  <c:v>6.1952380952380999</c:v>
                </c:pt>
                <c:pt idx="5205">
                  <c:v>6.1964285714285703</c:v>
                </c:pt>
                <c:pt idx="5206">
                  <c:v>6.1976190476190496</c:v>
                </c:pt>
                <c:pt idx="5207">
                  <c:v>6.19880952380952</c:v>
                </c:pt>
                <c:pt idx="5208">
                  <c:v>6.2</c:v>
                </c:pt>
                <c:pt idx="5209">
                  <c:v>6.2011904761904804</c:v>
                </c:pt>
                <c:pt idx="5210">
                  <c:v>6.2023809523809499</c:v>
                </c:pt>
                <c:pt idx="5211">
                  <c:v>6.2035714285714301</c:v>
                </c:pt>
                <c:pt idx="5212">
                  <c:v>6.2047619047618996</c:v>
                </c:pt>
                <c:pt idx="5213">
                  <c:v>6.2059523809523798</c:v>
                </c:pt>
                <c:pt idx="5214">
                  <c:v>6.20714285714286</c:v>
                </c:pt>
                <c:pt idx="5215">
                  <c:v>6.2083333333333304</c:v>
                </c:pt>
                <c:pt idx="5216">
                  <c:v>6.2095238095238097</c:v>
                </c:pt>
                <c:pt idx="5217">
                  <c:v>6.2107142857142899</c:v>
                </c:pt>
                <c:pt idx="5218">
                  <c:v>6.2119047619047603</c:v>
                </c:pt>
                <c:pt idx="5219">
                  <c:v>6.2130952380952396</c:v>
                </c:pt>
                <c:pt idx="5220">
                  <c:v>6.21428571428571</c:v>
                </c:pt>
                <c:pt idx="5221">
                  <c:v>6.2154761904761902</c:v>
                </c:pt>
                <c:pt idx="5222">
                  <c:v>6.2166666666666703</c:v>
                </c:pt>
                <c:pt idx="5223">
                  <c:v>6.2178571428571399</c:v>
                </c:pt>
                <c:pt idx="5224">
                  <c:v>6.21904761904762</c:v>
                </c:pt>
                <c:pt idx="5225">
                  <c:v>6.2202380952381002</c:v>
                </c:pt>
                <c:pt idx="5226">
                  <c:v>6.2214285714285698</c:v>
                </c:pt>
                <c:pt idx="5227">
                  <c:v>6.2226190476190499</c:v>
                </c:pt>
                <c:pt idx="5228">
                  <c:v>6.2238095238095301</c:v>
                </c:pt>
                <c:pt idx="5229">
                  <c:v>6.2249999999999996</c:v>
                </c:pt>
                <c:pt idx="5230">
                  <c:v>6.2261904761904798</c:v>
                </c:pt>
                <c:pt idx="5231">
                  <c:v>6.2273809523809502</c:v>
                </c:pt>
                <c:pt idx="5232">
                  <c:v>6.2285714285714304</c:v>
                </c:pt>
                <c:pt idx="5233">
                  <c:v>6.2297619047618999</c:v>
                </c:pt>
                <c:pt idx="5234">
                  <c:v>6.2309523809523801</c:v>
                </c:pt>
                <c:pt idx="5235">
                  <c:v>6.2321428571428603</c:v>
                </c:pt>
                <c:pt idx="5236">
                  <c:v>6.2333333333333298</c:v>
                </c:pt>
                <c:pt idx="5237">
                  <c:v>6.23452380952381</c:v>
                </c:pt>
                <c:pt idx="5238">
                  <c:v>6.2357142857142902</c:v>
                </c:pt>
                <c:pt idx="5239">
                  <c:v>6.2369047619047597</c:v>
                </c:pt>
                <c:pt idx="5240">
                  <c:v>6.2380952380952399</c:v>
                </c:pt>
                <c:pt idx="5241">
                  <c:v>6.2392857142857201</c:v>
                </c:pt>
                <c:pt idx="5242">
                  <c:v>6.2404761904761896</c:v>
                </c:pt>
                <c:pt idx="5243">
                  <c:v>6.2416666666666698</c:v>
                </c:pt>
                <c:pt idx="5244">
                  <c:v>6.2428571428571402</c:v>
                </c:pt>
                <c:pt idx="5245">
                  <c:v>6.2440476190476204</c:v>
                </c:pt>
                <c:pt idx="5246">
                  <c:v>6.2452380952380997</c:v>
                </c:pt>
                <c:pt idx="5247">
                  <c:v>6.2464285714285701</c:v>
                </c:pt>
                <c:pt idx="5248">
                  <c:v>6.2476190476190503</c:v>
                </c:pt>
                <c:pt idx="5249">
                  <c:v>6.2488095238095198</c:v>
                </c:pt>
                <c:pt idx="5250">
                  <c:v>6.25</c:v>
                </c:pt>
                <c:pt idx="5251">
                  <c:v>6.2511904761904802</c:v>
                </c:pt>
                <c:pt idx="5252">
                  <c:v>6.2523809523809497</c:v>
                </c:pt>
                <c:pt idx="5253">
                  <c:v>6.2535714285714299</c:v>
                </c:pt>
                <c:pt idx="5254">
                  <c:v>6.2547619047619101</c:v>
                </c:pt>
                <c:pt idx="5255">
                  <c:v>6.2559523809523796</c:v>
                </c:pt>
                <c:pt idx="5256">
                  <c:v>6.2571428571428598</c:v>
                </c:pt>
                <c:pt idx="5257">
                  <c:v>6.2583333333333302</c:v>
                </c:pt>
                <c:pt idx="5258">
                  <c:v>6.2595238095238104</c:v>
                </c:pt>
                <c:pt idx="5259">
                  <c:v>6.2607142857142897</c:v>
                </c:pt>
                <c:pt idx="5260">
                  <c:v>6.2619047619047601</c:v>
                </c:pt>
                <c:pt idx="5261">
                  <c:v>6.2630952380952403</c:v>
                </c:pt>
                <c:pt idx="5262">
                  <c:v>6.2642857142857098</c:v>
                </c:pt>
                <c:pt idx="5263">
                  <c:v>6.26547619047619</c:v>
                </c:pt>
                <c:pt idx="5264">
                  <c:v>6.2666666666666702</c:v>
                </c:pt>
                <c:pt idx="5265">
                  <c:v>6.2678571428571397</c:v>
                </c:pt>
                <c:pt idx="5266">
                  <c:v>6.2690476190476199</c:v>
                </c:pt>
                <c:pt idx="5267">
                  <c:v>6.2702380952381001</c:v>
                </c:pt>
                <c:pt idx="5268">
                  <c:v>6.2714285714285696</c:v>
                </c:pt>
                <c:pt idx="5269">
                  <c:v>6.2726190476190498</c:v>
                </c:pt>
                <c:pt idx="5270">
                  <c:v>6.2738095238095299</c:v>
                </c:pt>
                <c:pt idx="5271">
                  <c:v>6.2750000000000004</c:v>
                </c:pt>
                <c:pt idx="5272">
                  <c:v>6.2761904761904797</c:v>
                </c:pt>
                <c:pt idx="5273">
                  <c:v>6.2773809523809501</c:v>
                </c:pt>
                <c:pt idx="5274">
                  <c:v>6.2785714285714302</c:v>
                </c:pt>
                <c:pt idx="5275">
                  <c:v>6.2797619047618998</c:v>
                </c:pt>
                <c:pt idx="5276">
                  <c:v>6.28095238095238</c:v>
                </c:pt>
                <c:pt idx="5277">
                  <c:v>6.2821428571428601</c:v>
                </c:pt>
                <c:pt idx="5278">
                  <c:v>6.2833333333333297</c:v>
                </c:pt>
                <c:pt idx="5279">
                  <c:v>6.2845238095238098</c:v>
                </c:pt>
                <c:pt idx="5280">
                  <c:v>6.28571428571429</c:v>
                </c:pt>
                <c:pt idx="5281">
                  <c:v>6.2869047619047604</c:v>
                </c:pt>
                <c:pt idx="5282">
                  <c:v>6.2880952380952397</c:v>
                </c:pt>
                <c:pt idx="5283">
                  <c:v>6.2892857142857199</c:v>
                </c:pt>
                <c:pt idx="5284">
                  <c:v>6.2904761904761903</c:v>
                </c:pt>
                <c:pt idx="5285">
                  <c:v>6.2916666666666696</c:v>
                </c:pt>
                <c:pt idx="5286">
                  <c:v>6.29285714285714</c:v>
                </c:pt>
                <c:pt idx="5287">
                  <c:v>6.2940476190476202</c:v>
                </c:pt>
                <c:pt idx="5288">
                  <c:v>6.2952380952381004</c:v>
                </c:pt>
                <c:pt idx="5289">
                  <c:v>6.2964285714285699</c:v>
                </c:pt>
                <c:pt idx="5290">
                  <c:v>6.2976190476190501</c:v>
                </c:pt>
                <c:pt idx="5291">
                  <c:v>6.2988095238095196</c:v>
                </c:pt>
                <c:pt idx="5292">
                  <c:v>6.3</c:v>
                </c:pt>
                <c:pt idx="5293">
                  <c:v>6.30119047619048</c:v>
                </c:pt>
                <c:pt idx="5294">
                  <c:v>6.3023809523809504</c:v>
                </c:pt>
                <c:pt idx="5295">
                  <c:v>6.3035714285714297</c:v>
                </c:pt>
                <c:pt idx="5296">
                  <c:v>6.3047619047619099</c:v>
                </c:pt>
                <c:pt idx="5297">
                  <c:v>6.3059523809523803</c:v>
                </c:pt>
                <c:pt idx="5298">
                  <c:v>6.3071428571428596</c:v>
                </c:pt>
                <c:pt idx="5299">
                  <c:v>6.30833333333333</c:v>
                </c:pt>
                <c:pt idx="5300">
                  <c:v>6.3095238095238102</c:v>
                </c:pt>
                <c:pt idx="5301">
                  <c:v>6.3107142857142904</c:v>
                </c:pt>
                <c:pt idx="5302">
                  <c:v>6.3119047619047599</c:v>
                </c:pt>
                <c:pt idx="5303">
                  <c:v>6.3130952380952401</c:v>
                </c:pt>
                <c:pt idx="5304">
                  <c:v>6.3142857142857096</c:v>
                </c:pt>
                <c:pt idx="5305">
                  <c:v>6.3154761904761898</c:v>
                </c:pt>
                <c:pt idx="5306">
                  <c:v>6.31666666666667</c:v>
                </c:pt>
                <c:pt idx="5307">
                  <c:v>6.3178571428571404</c:v>
                </c:pt>
                <c:pt idx="5308">
                  <c:v>6.3190476190476197</c:v>
                </c:pt>
                <c:pt idx="5309">
                  <c:v>6.3202380952380999</c:v>
                </c:pt>
                <c:pt idx="5310">
                  <c:v>6.3214285714285703</c:v>
                </c:pt>
                <c:pt idx="5311">
                  <c:v>6.3226190476190496</c:v>
                </c:pt>
                <c:pt idx="5312">
                  <c:v>6.32380952380952</c:v>
                </c:pt>
                <c:pt idx="5313">
                  <c:v>6.3250000000000002</c:v>
                </c:pt>
                <c:pt idx="5314">
                  <c:v>6.3261904761904804</c:v>
                </c:pt>
                <c:pt idx="5315">
                  <c:v>6.3273809523809499</c:v>
                </c:pt>
                <c:pt idx="5316">
                  <c:v>6.3285714285714301</c:v>
                </c:pt>
                <c:pt idx="5317">
                  <c:v>6.3297619047619103</c:v>
                </c:pt>
                <c:pt idx="5318">
                  <c:v>6.3309523809523798</c:v>
                </c:pt>
                <c:pt idx="5319">
                  <c:v>6.33214285714286</c:v>
                </c:pt>
                <c:pt idx="5320">
                  <c:v>6.3333333333333304</c:v>
                </c:pt>
                <c:pt idx="5321">
                  <c:v>6.3345238095238097</c:v>
                </c:pt>
                <c:pt idx="5322">
                  <c:v>6.3357142857142899</c:v>
                </c:pt>
                <c:pt idx="5323">
                  <c:v>6.3369047619047603</c:v>
                </c:pt>
                <c:pt idx="5324">
                  <c:v>6.3380952380952396</c:v>
                </c:pt>
                <c:pt idx="5325">
                  <c:v>6.33928571428571</c:v>
                </c:pt>
                <c:pt idx="5326">
                  <c:v>6.3404761904761902</c:v>
                </c:pt>
                <c:pt idx="5327">
                  <c:v>6.3416666666666703</c:v>
                </c:pt>
                <c:pt idx="5328">
                  <c:v>6.3428571428571399</c:v>
                </c:pt>
                <c:pt idx="5329">
                  <c:v>6.34404761904762</c:v>
                </c:pt>
                <c:pt idx="5330">
                  <c:v>6.3452380952381002</c:v>
                </c:pt>
                <c:pt idx="5331">
                  <c:v>6.3464285714285698</c:v>
                </c:pt>
                <c:pt idx="5332">
                  <c:v>6.3476190476190499</c:v>
                </c:pt>
                <c:pt idx="5333">
                  <c:v>6.3488095238095301</c:v>
                </c:pt>
                <c:pt idx="5334">
                  <c:v>6.35</c:v>
                </c:pt>
                <c:pt idx="5335">
                  <c:v>6.3511904761904798</c:v>
                </c:pt>
                <c:pt idx="5336">
                  <c:v>6.3523809523809502</c:v>
                </c:pt>
                <c:pt idx="5337">
                  <c:v>6.3535714285714304</c:v>
                </c:pt>
                <c:pt idx="5338">
                  <c:v>6.3547619047618999</c:v>
                </c:pt>
                <c:pt idx="5339">
                  <c:v>6.3559523809523801</c:v>
                </c:pt>
                <c:pt idx="5340">
                  <c:v>6.3571428571428603</c:v>
                </c:pt>
                <c:pt idx="5341">
                  <c:v>6.3583333333333298</c:v>
                </c:pt>
                <c:pt idx="5342">
                  <c:v>6.35952380952381</c:v>
                </c:pt>
                <c:pt idx="5343">
                  <c:v>6.3607142857142902</c:v>
                </c:pt>
                <c:pt idx="5344">
                  <c:v>6.3619047619047597</c:v>
                </c:pt>
                <c:pt idx="5345">
                  <c:v>6.3630952380952399</c:v>
                </c:pt>
                <c:pt idx="5346">
                  <c:v>6.3642857142857201</c:v>
                </c:pt>
                <c:pt idx="5347">
                  <c:v>6.3654761904761896</c:v>
                </c:pt>
                <c:pt idx="5348">
                  <c:v>6.3666666666666698</c:v>
                </c:pt>
                <c:pt idx="5349">
                  <c:v>6.3678571428571402</c:v>
                </c:pt>
                <c:pt idx="5350">
                  <c:v>6.3690476190476204</c:v>
                </c:pt>
                <c:pt idx="5351">
                  <c:v>6.3702380952380997</c:v>
                </c:pt>
                <c:pt idx="5352">
                  <c:v>6.3714285714285701</c:v>
                </c:pt>
                <c:pt idx="5353">
                  <c:v>6.3726190476190503</c:v>
                </c:pt>
                <c:pt idx="5354">
                  <c:v>6.3738095238095198</c:v>
                </c:pt>
                <c:pt idx="5355">
                  <c:v>6.375</c:v>
                </c:pt>
                <c:pt idx="5356">
                  <c:v>6.3761904761904802</c:v>
                </c:pt>
                <c:pt idx="5357">
                  <c:v>6.3773809523809497</c:v>
                </c:pt>
                <c:pt idx="5358">
                  <c:v>6.3785714285714299</c:v>
                </c:pt>
                <c:pt idx="5359">
                  <c:v>6.3797619047619101</c:v>
                </c:pt>
                <c:pt idx="5360">
                  <c:v>6.3809523809523796</c:v>
                </c:pt>
                <c:pt idx="5361">
                  <c:v>6.3821428571428598</c:v>
                </c:pt>
                <c:pt idx="5362">
                  <c:v>6.3833333333333302</c:v>
                </c:pt>
                <c:pt idx="5363">
                  <c:v>6.3845238095238104</c:v>
                </c:pt>
                <c:pt idx="5364">
                  <c:v>6.3857142857142897</c:v>
                </c:pt>
                <c:pt idx="5365">
                  <c:v>6.3869047619047601</c:v>
                </c:pt>
                <c:pt idx="5366">
                  <c:v>6.3880952380952403</c:v>
                </c:pt>
                <c:pt idx="5367">
                  <c:v>6.3892857142857098</c:v>
                </c:pt>
                <c:pt idx="5368">
                  <c:v>6.39047619047619</c:v>
                </c:pt>
                <c:pt idx="5369">
                  <c:v>6.3916666666666702</c:v>
                </c:pt>
                <c:pt idx="5370">
                  <c:v>6.3928571428571397</c:v>
                </c:pt>
                <c:pt idx="5371">
                  <c:v>6.3940476190476199</c:v>
                </c:pt>
                <c:pt idx="5372">
                  <c:v>6.3952380952381001</c:v>
                </c:pt>
                <c:pt idx="5373">
                  <c:v>6.3964285714285696</c:v>
                </c:pt>
                <c:pt idx="5374">
                  <c:v>6.3976190476190498</c:v>
                </c:pt>
                <c:pt idx="5375">
                  <c:v>6.3988095238095299</c:v>
                </c:pt>
                <c:pt idx="5376">
                  <c:v>6.4</c:v>
                </c:pt>
                <c:pt idx="5377">
                  <c:v>6.4011904761904797</c:v>
                </c:pt>
                <c:pt idx="5378">
                  <c:v>6.4023809523809501</c:v>
                </c:pt>
                <c:pt idx="5379">
                  <c:v>6.4035714285714302</c:v>
                </c:pt>
                <c:pt idx="5380">
                  <c:v>6.4047619047618998</c:v>
                </c:pt>
                <c:pt idx="5381">
                  <c:v>6.40595238095238</c:v>
                </c:pt>
                <c:pt idx="5382">
                  <c:v>6.4071428571428601</c:v>
                </c:pt>
                <c:pt idx="5383">
                  <c:v>6.4083333333333297</c:v>
                </c:pt>
                <c:pt idx="5384">
                  <c:v>6.4095238095238098</c:v>
                </c:pt>
                <c:pt idx="5385">
                  <c:v>6.41071428571429</c:v>
                </c:pt>
                <c:pt idx="5386">
                  <c:v>6.4119047619047604</c:v>
                </c:pt>
                <c:pt idx="5387">
                  <c:v>6.4130952380952397</c:v>
                </c:pt>
                <c:pt idx="5388">
                  <c:v>6.4142857142857199</c:v>
                </c:pt>
                <c:pt idx="5389">
                  <c:v>6.4154761904761903</c:v>
                </c:pt>
                <c:pt idx="5390">
                  <c:v>6.4166666666666696</c:v>
                </c:pt>
                <c:pt idx="5391">
                  <c:v>6.41785714285714</c:v>
                </c:pt>
                <c:pt idx="5392">
                  <c:v>6.4190476190476202</c:v>
                </c:pt>
                <c:pt idx="5393">
                  <c:v>6.4202380952381004</c:v>
                </c:pt>
                <c:pt idx="5394">
                  <c:v>6.4214285714285699</c:v>
                </c:pt>
                <c:pt idx="5395">
                  <c:v>6.4226190476190501</c:v>
                </c:pt>
                <c:pt idx="5396">
                  <c:v>6.4238095238095303</c:v>
                </c:pt>
                <c:pt idx="5397">
                  <c:v>6.4249999999999998</c:v>
                </c:pt>
                <c:pt idx="5398">
                  <c:v>6.42619047619048</c:v>
                </c:pt>
                <c:pt idx="5399">
                  <c:v>6.4273809523809504</c:v>
                </c:pt>
                <c:pt idx="5400">
                  <c:v>6.4285714285714297</c:v>
                </c:pt>
                <c:pt idx="5401">
                  <c:v>6.4297619047619099</c:v>
                </c:pt>
                <c:pt idx="5402">
                  <c:v>6.4309523809523803</c:v>
                </c:pt>
                <c:pt idx="5403">
                  <c:v>6.4321428571428596</c:v>
                </c:pt>
                <c:pt idx="5404">
                  <c:v>6.43333333333333</c:v>
                </c:pt>
                <c:pt idx="5405">
                  <c:v>6.4345238095238102</c:v>
                </c:pt>
                <c:pt idx="5406">
                  <c:v>6.4357142857142904</c:v>
                </c:pt>
                <c:pt idx="5407">
                  <c:v>6.4369047619047599</c:v>
                </c:pt>
                <c:pt idx="5408">
                  <c:v>6.4380952380952401</c:v>
                </c:pt>
                <c:pt idx="5409">
                  <c:v>6.4392857142857203</c:v>
                </c:pt>
                <c:pt idx="5410">
                  <c:v>6.4404761904761898</c:v>
                </c:pt>
                <c:pt idx="5411">
                  <c:v>6.44166666666667</c:v>
                </c:pt>
                <c:pt idx="5412">
                  <c:v>6.4428571428571404</c:v>
                </c:pt>
                <c:pt idx="5413">
                  <c:v>6.4440476190476197</c:v>
                </c:pt>
                <c:pt idx="5414">
                  <c:v>6.4452380952380999</c:v>
                </c:pt>
                <c:pt idx="5415">
                  <c:v>6.4464285714285703</c:v>
                </c:pt>
                <c:pt idx="5416">
                  <c:v>6.4476190476190496</c:v>
                </c:pt>
                <c:pt idx="5417">
                  <c:v>6.44880952380952</c:v>
                </c:pt>
                <c:pt idx="5418">
                  <c:v>6.45</c:v>
                </c:pt>
                <c:pt idx="5419">
                  <c:v>6.4511904761904804</c:v>
                </c:pt>
                <c:pt idx="5420">
                  <c:v>6.4523809523809499</c:v>
                </c:pt>
                <c:pt idx="5421">
                  <c:v>6.4535714285714301</c:v>
                </c:pt>
                <c:pt idx="5422">
                  <c:v>6.4547619047619103</c:v>
                </c:pt>
                <c:pt idx="5423">
                  <c:v>6.4559523809523798</c:v>
                </c:pt>
                <c:pt idx="5424">
                  <c:v>6.45714285714286</c:v>
                </c:pt>
                <c:pt idx="5425">
                  <c:v>6.4583333333333304</c:v>
                </c:pt>
                <c:pt idx="5426">
                  <c:v>6.4595238095238097</c:v>
                </c:pt>
                <c:pt idx="5427">
                  <c:v>6.4607142857142899</c:v>
                </c:pt>
                <c:pt idx="5428">
                  <c:v>6.4619047619047603</c:v>
                </c:pt>
                <c:pt idx="5429">
                  <c:v>6.4630952380952396</c:v>
                </c:pt>
                <c:pt idx="5430">
                  <c:v>6.46428571428571</c:v>
                </c:pt>
                <c:pt idx="5431">
                  <c:v>6.4654761904761902</c:v>
                </c:pt>
                <c:pt idx="5432">
                  <c:v>6.4666666666666703</c:v>
                </c:pt>
                <c:pt idx="5433">
                  <c:v>6.4678571428571399</c:v>
                </c:pt>
                <c:pt idx="5434">
                  <c:v>6.46904761904762</c:v>
                </c:pt>
                <c:pt idx="5435">
                  <c:v>6.4702380952381002</c:v>
                </c:pt>
                <c:pt idx="5436">
                  <c:v>6.4714285714285698</c:v>
                </c:pt>
                <c:pt idx="5437">
                  <c:v>6.4726190476190499</c:v>
                </c:pt>
                <c:pt idx="5438">
                  <c:v>6.4738095238095301</c:v>
                </c:pt>
                <c:pt idx="5439">
                  <c:v>6.4749999999999996</c:v>
                </c:pt>
                <c:pt idx="5440">
                  <c:v>6.4761904761904798</c:v>
                </c:pt>
                <c:pt idx="5441">
                  <c:v>6.4773809523809502</c:v>
                </c:pt>
                <c:pt idx="5442">
                  <c:v>6.4785714285714304</c:v>
                </c:pt>
                <c:pt idx="5443">
                  <c:v>6.4797619047618999</c:v>
                </c:pt>
                <c:pt idx="5444">
                  <c:v>6.4809523809523801</c:v>
                </c:pt>
                <c:pt idx="5445">
                  <c:v>6.4821428571428603</c:v>
                </c:pt>
                <c:pt idx="5446">
                  <c:v>6.4833333333333298</c:v>
                </c:pt>
                <c:pt idx="5447">
                  <c:v>6.48452380952381</c:v>
                </c:pt>
                <c:pt idx="5448">
                  <c:v>6.4857142857142902</c:v>
                </c:pt>
                <c:pt idx="5449">
                  <c:v>6.4869047619047597</c:v>
                </c:pt>
                <c:pt idx="5450">
                  <c:v>6.4880952380952399</c:v>
                </c:pt>
                <c:pt idx="5451">
                  <c:v>6.4892857142857201</c:v>
                </c:pt>
                <c:pt idx="5452">
                  <c:v>6.4904761904761896</c:v>
                </c:pt>
                <c:pt idx="5453">
                  <c:v>6.4916666666666698</c:v>
                </c:pt>
                <c:pt idx="5454">
                  <c:v>6.4928571428571402</c:v>
                </c:pt>
                <c:pt idx="5455">
                  <c:v>6.4940476190476204</c:v>
                </c:pt>
                <c:pt idx="5456">
                  <c:v>6.4952380952380997</c:v>
                </c:pt>
                <c:pt idx="5457">
                  <c:v>6.4964285714285701</c:v>
                </c:pt>
                <c:pt idx="5458">
                  <c:v>6.4976190476190503</c:v>
                </c:pt>
                <c:pt idx="5459">
                  <c:v>6.4988095238095198</c:v>
                </c:pt>
                <c:pt idx="5460">
                  <c:v>6.5</c:v>
                </c:pt>
                <c:pt idx="5461">
                  <c:v>6.5011904761904802</c:v>
                </c:pt>
                <c:pt idx="5462">
                  <c:v>6.5023809523809497</c:v>
                </c:pt>
                <c:pt idx="5463">
                  <c:v>6.5035714285714299</c:v>
                </c:pt>
                <c:pt idx="5464">
                  <c:v>6.5047619047619101</c:v>
                </c:pt>
                <c:pt idx="5465">
                  <c:v>6.5059523809523796</c:v>
                </c:pt>
                <c:pt idx="5466">
                  <c:v>6.5071428571428598</c:v>
                </c:pt>
                <c:pt idx="5467">
                  <c:v>6.5083333333333302</c:v>
                </c:pt>
                <c:pt idx="5468">
                  <c:v>6.5095238095238104</c:v>
                </c:pt>
                <c:pt idx="5469">
                  <c:v>6.5107142857142897</c:v>
                </c:pt>
                <c:pt idx="5470">
                  <c:v>6.5119047619047601</c:v>
                </c:pt>
                <c:pt idx="5471">
                  <c:v>6.5130952380952403</c:v>
                </c:pt>
                <c:pt idx="5472">
                  <c:v>6.5142857142857098</c:v>
                </c:pt>
                <c:pt idx="5473">
                  <c:v>6.51547619047619</c:v>
                </c:pt>
                <c:pt idx="5474">
                  <c:v>6.5166666666666702</c:v>
                </c:pt>
                <c:pt idx="5475">
                  <c:v>6.5178571428571397</c:v>
                </c:pt>
                <c:pt idx="5476">
                  <c:v>6.5190476190476199</c:v>
                </c:pt>
                <c:pt idx="5477">
                  <c:v>6.5202380952381001</c:v>
                </c:pt>
                <c:pt idx="5478">
                  <c:v>6.5214285714285696</c:v>
                </c:pt>
                <c:pt idx="5479">
                  <c:v>6.5226190476190498</c:v>
                </c:pt>
                <c:pt idx="5480">
                  <c:v>6.5238095238095299</c:v>
                </c:pt>
                <c:pt idx="5481">
                  <c:v>6.5250000000000004</c:v>
                </c:pt>
                <c:pt idx="5482">
                  <c:v>6.5261904761904797</c:v>
                </c:pt>
                <c:pt idx="5483">
                  <c:v>6.5273809523809501</c:v>
                </c:pt>
                <c:pt idx="5484">
                  <c:v>6.5285714285714302</c:v>
                </c:pt>
                <c:pt idx="5485">
                  <c:v>6.5297619047619104</c:v>
                </c:pt>
                <c:pt idx="5486">
                  <c:v>6.53095238095238</c:v>
                </c:pt>
                <c:pt idx="5487">
                  <c:v>6.5321428571428601</c:v>
                </c:pt>
                <c:pt idx="5488">
                  <c:v>6.5333333333333297</c:v>
                </c:pt>
                <c:pt idx="5489">
                  <c:v>6.5345238095238098</c:v>
                </c:pt>
                <c:pt idx="5490">
                  <c:v>6.53571428571429</c:v>
                </c:pt>
                <c:pt idx="5491">
                  <c:v>6.5369047619047604</c:v>
                </c:pt>
                <c:pt idx="5492">
                  <c:v>6.5380952380952397</c:v>
                </c:pt>
                <c:pt idx="5493">
                  <c:v>6.5392857142857199</c:v>
                </c:pt>
                <c:pt idx="5494">
                  <c:v>6.5404761904761903</c:v>
                </c:pt>
                <c:pt idx="5495">
                  <c:v>6.5416666666666696</c:v>
                </c:pt>
                <c:pt idx="5496">
                  <c:v>6.54285714285714</c:v>
                </c:pt>
                <c:pt idx="5497">
                  <c:v>6.5440476190476202</c:v>
                </c:pt>
                <c:pt idx="5498">
                  <c:v>6.5452380952381004</c:v>
                </c:pt>
                <c:pt idx="5499">
                  <c:v>6.5464285714285699</c:v>
                </c:pt>
                <c:pt idx="5500">
                  <c:v>6.5476190476190501</c:v>
                </c:pt>
                <c:pt idx="5501">
                  <c:v>6.5488095238095303</c:v>
                </c:pt>
                <c:pt idx="5502">
                  <c:v>6.55</c:v>
                </c:pt>
                <c:pt idx="5503">
                  <c:v>6.55119047619048</c:v>
                </c:pt>
                <c:pt idx="5504">
                  <c:v>6.5523809523809504</c:v>
                </c:pt>
                <c:pt idx="5505">
                  <c:v>6.5535714285714297</c:v>
                </c:pt>
                <c:pt idx="5506">
                  <c:v>6.5547619047619099</c:v>
                </c:pt>
                <c:pt idx="5507">
                  <c:v>6.5559523809523803</c:v>
                </c:pt>
                <c:pt idx="5508">
                  <c:v>6.5571428571428596</c:v>
                </c:pt>
                <c:pt idx="5509">
                  <c:v>6.55833333333333</c:v>
                </c:pt>
                <c:pt idx="5510">
                  <c:v>6.5595238095238102</c:v>
                </c:pt>
                <c:pt idx="5511">
                  <c:v>6.5607142857142904</c:v>
                </c:pt>
                <c:pt idx="5512">
                  <c:v>6.5619047619047599</c:v>
                </c:pt>
                <c:pt idx="5513">
                  <c:v>6.5630952380952401</c:v>
                </c:pt>
                <c:pt idx="5514">
                  <c:v>6.5642857142857203</c:v>
                </c:pt>
                <c:pt idx="5515">
                  <c:v>6.5654761904761898</c:v>
                </c:pt>
                <c:pt idx="5516">
                  <c:v>6.56666666666667</c:v>
                </c:pt>
                <c:pt idx="5517">
                  <c:v>6.5678571428571404</c:v>
                </c:pt>
                <c:pt idx="5518">
                  <c:v>6.5690476190476197</c:v>
                </c:pt>
                <c:pt idx="5519">
                  <c:v>6.5702380952380999</c:v>
                </c:pt>
                <c:pt idx="5520">
                  <c:v>6.5714285714285703</c:v>
                </c:pt>
                <c:pt idx="5521">
                  <c:v>6.5726190476190496</c:v>
                </c:pt>
                <c:pt idx="5522">
                  <c:v>6.57380952380952</c:v>
                </c:pt>
                <c:pt idx="5523">
                  <c:v>6.5750000000000002</c:v>
                </c:pt>
                <c:pt idx="5524">
                  <c:v>6.5761904761904804</c:v>
                </c:pt>
                <c:pt idx="5525">
                  <c:v>6.5773809523809499</c:v>
                </c:pt>
                <c:pt idx="5526">
                  <c:v>6.5785714285714301</c:v>
                </c:pt>
                <c:pt idx="5527">
                  <c:v>6.5797619047619103</c:v>
                </c:pt>
                <c:pt idx="5528">
                  <c:v>6.5809523809523798</c:v>
                </c:pt>
                <c:pt idx="5529">
                  <c:v>6.58214285714286</c:v>
                </c:pt>
                <c:pt idx="5530">
                  <c:v>6.5833333333333304</c:v>
                </c:pt>
                <c:pt idx="5531">
                  <c:v>6.5845238095238097</c:v>
                </c:pt>
                <c:pt idx="5532">
                  <c:v>6.5857142857142899</c:v>
                </c:pt>
                <c:pt idx="5533">
                  <c:v>6.5869047619047603</c:v>
                </c:pt>
                <c:pt idx="5534">
                  <c:v>6.5880952380952396</c:v>
                </c:pt>
                <c:pt idx="5535">
                  <c:v>6.58928571428571</c:v>
                </c:pt>
                <c:pt idx="5536">
                  <c:v>6.5904761904761902</c:v>
                </c:pt>
                <c:pt idx="5537">
                  <c:v>6.5916666666666703</c:v>
                </c:pt>
                <c:pt idx="5538">
                  <c:v>6.5928571428571399</c:v>
                </c:pt>
                <c:pt idx="5539">
                  <c:v>6.59404761904762</c:v>
                </c:pt>
                <c:pt idx="5540">
                  <c:v>6.5952380952381002</c:v>
                </c:pt>
                <c:pt idx="5541">
                  <c:v>6.5964285714285698</c:v>
                </c:pt>
                <c:pt idx="5542">
                  <c:v>6.5976190476190499</c:v>
                </c:pt>
                <c:pt idx="5543">
                  <c:v>6.5988095238095301</c:v>
                </c:pt>
                <c:pt idx="5544">
                  <c:v>6.6</c:v>
                </c:pt>
                <c:pt idx="5545">
                  <c:v>6.6011904761904798</c:v>
                </c:pt>
                <c:pt idx="5546">
                  <c:v>6.6023809523809502</c:v>
                </c:pt>
                <c:pt idx="5547">
                  <c:v>6.6035714285714304</c:v>
                </c:pt>
                <c:pt idx="5548">
                  <c:v>6.6047619047618999</c:v>
                </c:pt>
                <c:pt idx="5549">
                  <c:v>6.6059523809523801</c:v>
                </c:pt>
                <c:pt idx="5550">
                  <c:v>6.6071428571428603</c:v>
                </c:pt>
                <c:pt idx="5551">
                  <c:v>6.6083333333333298</c:v>
                </c:pt>
                <c:pt idx="5552">
                  <c:v>6.60952380952381</c:v>
                </c:pt>
                <c:pt idx="5553">
                  <c:v>6.6107142857142902</c:v>
                </c:pt>
                <c:pt idx="5554">
                  <c:v>6.6119047619047597</c:v>
                </c:pt>
                <c:pt idx="5555">
                  <c:v>6.6130952380952399</c:v>
                </c:pt>
                <c:pt idx="5556">
                  <c:v>6.6142857142857201</c:v>
                </c:pt>
                <c:pt idx="5557">
                  <c:v>6.6154761904761896</c:v>
                </c:pt>
                <c:pt idx="5558">
                  <c:v>6.6166666666666698</c:v>
                </c:pt>
                <c:pt idx="5559">
                  <c:v>6.6178571428571402</c:v>
                </c:pt>
                <c:pt idx="5560">
                  <c:v>6.6190476190476204</c:v>
                </c:pt>
                <c:pt idx="5561">
                  <c:v>6.6202380952380899</c:v>
                </c:pt>
                <c:pt idx="5562">
                  <c:v>6.6214285714285701</c:v>
                </c:pt>
                <c:pt idx="5563">
                  <c:v>6.6226190476190503</c:v>
                </c:pt>
                <c:pt idx="5564">
                  <c:v>6.6238095238095198</c:v>
                </c:pt>
                <c:pt idx="5565">
                  <c:v>6.625</c:v>
                </c:pt>
                <c:pt idx="5566">
                  <c:v>6.6261904761904802</c:v>
                </c:pt>
                <c:pt idx="5567">
                  <c:v>6.6273809523809497</c:v>
                </c:pt>
                <c:pt idx="5568">
                  <c:v>6.6285714285714299</c:v>
                </c:pt>
                <c:pt idx="5569">
                  <c:v>6.6297619047619101</c:v>
                </c:pt>
                <c:pt idx="5570">
                  <c:v>6.6309523809523796</c:v>
                </c:pt>
                <c:pt idx="5571">
                  <c:v>6.6321428571428598</c:v>
                </c:pt>
                <c:pt idx="5572">
                  <c:v>6.6333333333333302</c:v>
                </c:pt>
                <c:pt idx="5573">
                  <c:v>6.6345238095238104</c:v>
                </c:pt>
                <c:pt idx="5574">
                  <c:v>6.6357142857142897</c:v>
                </c:pt>
                <c:pt idx="5575">
                  <c:v>6.6369047619047601</c:v>
                </c:pt>
                <c:pt idx="5576">
                  <c:v>6.6380952380952403</c:v>
                </c:pt>
                <c:pt idx="5577">
                  <c:v>6.6392857142857196</c:v>
                </c:pt>
                <c:pt idx="5578">
                  <c:v>6.64047619047619</c:v>
                </c:pt>
                <c:pt idx="5579">
                  <c:v>6.6416666666666702</c:v>
                </c:pt>
                <c:pt idx="5580">
                  <c:v>6.6428571428571397</c:v>
                </c:pt>
                <c:pt idx="5581">
                  <c:v>6.6440476190476199</c:v>
                </c:pt>
                <c:pt idx="5582">
                  <c:v>6.6452380952381001</c:v>
                </c:pt>
                <c:pt idx="5583">
                  <c:v>6.6464285714285696</c:v>
                </c:pt>
                <c:pt idx="5584">
                  <c:v>6.6476190476190498</c:v>
                </c:pt>
                <c:pt idx="5585">
                  <c:v>6.6488095238095202</c:v>
                </c:pt>
                <c:pt idx="5586">
                  <c:v>6.65</c:v>
                </c:pt>
                <c:pt idx="5587">
                  <c:v>6.6511904761904797</c:v>
                </c:pt>
                <c:pt idx="5588">
                  <c:v>6.6523809523809501</c:v>
                </c:pt>
                <c:pt idx="5589">
                  <c:v>6.6535714285714302</c:v>
                </c:pt>
                <c:pt idx="5590">
                  <c:v>6.6547619047619104</c:v>
                </c:pt>
                <c:pt idx="5591">
                  <c:v>6.65595238095238</c:v>
                </c:pt>
                <c:pt idx="5592">
                  <c:v>6.6571428571428601</c:v>
                </c:pt>
                <c:pt idx="5593">
                  <c:v>6.6583333333333297</c:v>
                </c:pt>
                <c:pt idx="5594">
                  <c:v>6.6595238095238098</c:v>
                </c:pt>
                <c:pt idx="5595">
                  <c:v>6.66071428571429</c:v>
                </c:pt>
                <c:pt idx="5596">
                  <c:v>6.6619047619047604</c:v>
                </c:pt>
                <c:pt idx="5597">
                  <c:v>6.6630952380952397</c:v>
                </c:pt>
                <c:pt idx="5598">
                  <c:v>6.6642857142857199</c:v>
                </c:pt>
                <c:pt idx="5599">
                  <c:v>6.6654761904761903</c:v>
                </c:pt>
                <c:pt idx="5600">
                  <c:v>6.6666666666666696</c:v>
                </c:pt>
                <c:pt idx="5601">
                  <c:v>6.66785714285714</c:v>
                </c:pt>
                <c:pt idx="5602">
                  <c:v>6.6690476190476202</c:v>
                </c:pt>
                <c:pt idx="5603">
                  <c:v>6.6702380952381004</c:v>
                </c:pt>
                <c:pt idx="5604">
                  <c:v>6.6714285714285699</c:v>
                </c:pt>
                <c:pt idx="5605">
                  <c:v>6.6726190476190501</c:v>
                </c:pt>
                <c:pt idx="5606">
                  <c:v>6.6738095238095196</c:v>
                </c:pt>
                <c:pt idx="5607">
                  <c:v>6.6749999999999998</c:v>
                </c:pt>
                <c:pt idx="5608">
                  <c:v>6.67619047619048</c:v>
                </c:pt>
                <c:pt idx="5609">
                  <c:v>6.6773809523809504</c:v>
                </c:pt>
                <c:pt idx="5610">
                  <c:v>6.6785714285714297</c:v>
                </c:pt>
                <c:pt idx="5611">
                  <c:v>6.6797619047619099</c:v>
                </c:pt>
                <c:pt idx="5612">
                  <c:v>6.6809523809523803</c:v>
                </c:pt>
                <c:pt idx="5613">
                  <c:v>6.6821428571428596</c:v>
                </c:pt>
                <c:pt idx="5614">
                  <c:v>6.68333333333333</c:v>
                </c:pt>
                <c:pt idx="5615">
                  <c:v>6.6845238095238102</c:v>
                </c:pt>
                <c:pt idx="5616">
                  <c:v>6.6857142857142904</c:v>
                </c:pt>
                <c:pt idx="5617">
                  <c:v>6.6869047619047599</c:v>
                </c:pt>
                <c:pt idx="5618">
                  <c:v>6.6880952380952401</c:v>
                </c:pt>
                <c:pt idx="5619">
                  <c:v>6.6892857142857203</c:v>
                </c:pt>
                <c:pt idx="5620">
                  <c:v>6.6904761904761898</c:v>
                </c:pt>
                <c:pt idx="5621">
                  <c:v>6.69166666666667</c:v>
                </c:pt>
                <c:pt idx="5622">
                  <c:v>6.6928571428571404</c:v>
                </c:pt>
                <c:pt idx="5623">
                  <c:v>6.6940476190476197</c:v>
                </c:pt>
                <c:pt idx="5624">
                  <c:v>6.6952380952380901</c:v>
                </c:pt>
                <c:pt idx="5625">
                  <c:v>6.6964285714285703</c:v>
                </c:pt>
                <c:pt idx="5626">
                  <c:v>6.6976190476190496</c:v>
                </c:pt>
                <c:pt idx="5627">
                  <c:v>6.69880952380952</c:v>
                </c:pt>
                <c:pt idx="5628">
                  <c:v>6.7</c:v>
                </c:pt>
                <c:pt idx="5629">
                  <c:v>6.7011904761904804</c:v>
                </c:pt>
                <c:pt idx="5630">
                  <c:v>6.7023809523809499</c:v>
                </c:pt>
                <c:pt idx="5631">
                  <c:v>6.7035714285714301</c:v>
                </c:pt>
                <c:pt idx="5632">
                  <c:v>6.7047619047619103</c:v>
                </c:pt>
                <c:pt idx="5633">
                  <c:v>6.7059523809523798</c:v>
                </c:pt>
                <c:pt idx="5634">
                  <c:v>6.70714285714286</c:v>
                </c:pt>
                <c:pt idx="5635">
                  <c:v>6.7083333333333304</c:v>
                </c:pt>
                <c:pt idx="5636">
                  <c:v>6.7095238095238097</c:v>
                </c:pt>
                <c:pt idx="5637">
                  <c:v>6.7107142857142899</c:v>
                </c:pt>
                <c:pt idx="5638">
                  <c:v>6.7119047619047603</c:v>
                </c:pt>
                <c:pt idx="5639">
                  <c:v>6.7130952380952396</c:v>
                </c:pt>
                <c:pt idx="5640">
                  <c:v>6.71428571428571</c:v>
                </c:pt>
                <c:pt idx="5641">
                  <c:v>6.7154761904761902</c:v>
                </c:pt>
                <c:pt idx="5642">
                  <c:v>6.7166666666666703</c:v>
                </c:pt>
                <c:pt idx="5643">
                  <c:v>6.7178571428571399</c:v>
                </c:pt>
                <c:pt idx="5644">
                  <c:v>6.71904761904762</c:v>
                </c:pt>
                <c:pt idx="5645">
                  <c:v>6.7202380952381002</c:v>
                </c:pt>
                <c:pt idx="5646">
                  <c:v>6.7214285714285698</c:v>
                </c:pt>
                <c:pt idx="5647">
                  <c:v>6.7226190476190499</c:v>
                </c:pt>
                <c:pt idx="5648">
                  <c:v>6.7238095238095203</c:v>
                </c:pt>
                <c:pt idx="5649">
                  <c:v>6.7249999999999996</c:v>
                </c:pt>
                <c:pt idx="5650">
                  <c:v>6.7261904761904798</c:v>
                </c:pt>
                <c:pt idx="5651">
                  <c:v>6.7273809523809502</c:v>
                </c:pt>
                <c:pt idx="5652">
                  <c:v>6.7285714285714304</c:v>
                </c:pt>
                <c:pt idx="5653">
                  <c:v>6.7297619047618999</c:v>
                </c:pt>
                <c:pt idx="5654">
                  <c:v>6.7309523809523801</c:v>
                </c:pt>
                <c:pt idx="5655">
                  <c:v>6.7321428571428603</c:v>
                </c:pt>
                <c:pt idx="5656">
                  <c:v>6.7333333333333298</c:v>
                </c:pt>
                <c:pt idx="5657">
                  <c:v>6.73452380952381</c:v>
                </c:pt>
                <c:pt idx="5658">
                  <c:v>6.7357142857142902</c:v>
                </c:pt>
                <c:pt idx="5659">
                  <c:v>6.7369047619047597</c:v>
                </c:pt>
                <c:pt idx="5660">
                  <c:v>6.7380952380952399</c:v>
                </c:pt>
                <c:pt idx="5661">
                  <c:v>6.7392857142857201</c:v>
                </c:pt>
                <c:pt idx="5662">
                  <c:v>6.7404761904761896</c:v>
                </c:pt>
                <c:pt idx="5663">
                  <c:v>6.7416666666666698</c:v>
                </c:pt>
                <c:pt idx="5664">
                  <c:v>6.7428571428571402</c:v>
                </c:pt>
                <c:pt idx="5665">
                  <c:v>6.7440476190476204</c:v>
                </c:pt>
                <c:pt idx="5666">
                  <c:v>6.7452380952380997</c:v>
                </c:pt>
                <c:pt idx="5667">
                  <c:v>6.7464285714285701</c:v>
                </c:pt>
                <c:pt idx="5668">
                  <c:v>6.7476190476190503</c:v>
                </c:pt>
                <c:pt idx="5669">
                  <c:v>6.7488095238095198</c:v>
                </c:pt>
                <c:pt idx="5670">
                  <c:v>6.75</c:v>
                </c:pt>
                <c:pt idx="5671">
                  <c:v>6.7511904761904802</c:v>
                </c:pt>
                <c:pt idx="5672">
                  <c:v>6.7523809523809497</c:v>
                </c:pt>
                <c:pt idx="5673">
                  <c:v>6.7535714285714299</c:v>
                </c:pt>
                <c:pt idx="5674">
                  <c:v>6.7547619047619101</c:v>
                </c:pt>
                <c:pt idx="5675">
                  <c:v>6.7559523809523796</c:v>
                </c:pt>
                <c:pt idx="5676">
                  <c:v>6.7571428571428598</c:v>
                </c:pt>
                <c:pt idx="5677">
                  <c:v>6.7583333333333302</c:v>
                </c:pt>
                <c:pt idx="5678">
                  <c:v>6.7595238095238104</c:v>
                </c:pt>
                <c:pt idx="5679">
                  <c:v>6.7607142857142897</c:v>
                </c:pt>
                <c:pt idx="5680">
                  <c:v>6.7619047619047601</c:v>
                </c:pt>
                <c:pt idx="5681">
                  <c:v>6.7630952380952403</c:v>
                </c:pt>
                <c:pt idx="5682">
                  <c:v>6.7642857142857196</c:v>
                </c:pt>
                <c:pt idx="5683">
                  <c:v>6.76547619047619</c:v>
                </c:pt>
                <c:pt idx="5684">
                  <c:v>6.7666666666666702</c:v>
                </c:pt>
                <c:pt idx="5685">
                  <c:v>6.7678571428571397</c:v>
                </c:pt>
                <c:pt idx="5686">
                  <c:v>6.7690476190476199</c:v>
                </c:pt>
                <c:pt idx="5687">
                  <c:v>6.7702380952381001</c:v>
                </c:pt>
                <c:pt idx="5688">
                  <c:v>6.7714285714285696</c:v>
                </c:pt>
                <c:pt idx="5689">
                  <c:v>6.7726190476190498</c:v>
                </c:pt>
                <c:pt idx="5690">
                  <c:v>6.7738095238095202</c:v>
                </c:pt>
                <c:pt idx="5691">
                  <c:v>6.7750000000000004</c:v>
                </c:pt>
                <c:pt idx="5692">
                  <c:v>6.7761904761904797</c:v>
                </c:pt>
                <c:pt idx="5693">
                  <c:v>6.7773809523809501</c:v>
                </c:pt>
                <c:pt idx="5694">
                  <c:v>6.7785714285714302</c:v>
                </c:pt>
                <c:pt idx="5695">
                  <c:v>6.7797619047619104</c:v>
                </c:pt>
                <c:pt idx="5696">
                  <c:v>6.78095238095238</c:v>
                </c:pt>
                <c:pt idx="5697">
                  <c:v>6.7821428571428601</c:v>
                </c:pt>
                <c:pt idx="5698">
                  <c:v>6.7833333333333297</c:v>
                </c:pt>
                <c:pt idx="5699">
                  <c:v>6.7845238095238098</c:v>
                </c:pt>
                <c:pt idx="5700">
                  <c:v>6.78571428571429</c:v>
                </c:pt>
                <c:pt idx="5701">
                  <c:v>6.7869047619047604</c:v>
                </c:pt>
                <c:pt idx="5702">
                  <c:v>6.7880952380952397</c:v>
                </c:pt>
                <c:pt idx="5703">
                  <c:v>6.7892857142857199</c:v>
                </c:pt>
                <c:pt idx="5704">
                  <c:v>6.7904761904761903</c:v>
                </c:pt>
                <c:pt idx="5705">
                  <c:v>6.7916666666666696</c:v>
                </c:pt>
                <c:pt idx="5706">
                  <c:v>6.79285714285714</c:v>
                </c:pt>
                <c:pt idx="5707">
                  <c:v>6.7940476190476202</c:v>
                </c:pt>
                <c:pt idx="5708">
                  <c:v>6.7952380952381004</c:v>
                </c:pt>
                <c:pt idx="5709">
                  <c:v>6.7964285714285699</c:v>
                </c:pt>
                <c:pt idx="5710">
                  <c:v>6.7976190476190501</c:v>
                </c:pt>
                <c:pt idx="5711">
                  <c:v>6.7988095238095196</c:v>
                </c:pt>
                <c:pt idx="5712">
                  <c:v>6.8</c:v>
                </c:pt>
                <c:pt idx="5713">
                  <c:v>6.80119047619048</c:v>
                </c:pt>
                <c:pt idx="5714">
                  <c:v>6.8023809523809504</c:v>
                </c:pt>
                <c:pt idx="5715">
                  <c:v>6.8035714285714297</c:v>
                </c:pt>
                <c:pt idx="5716">
                  <c:v>6.8047619047619099</c:v>
                </c:pt>
                <c:pt idx="5717">
                  <c:v>6.8059523809523803</c:v>
                </c:pt>
                <c:pt idx="5718">
                  <c:v>6.8071428571428596</c:v>
                </c:pt>
                <c:pt idx="5719">
                  <c:v>6.80833333333333</c:v>
                </c:pt>
                <c:pt idx="5720">
                  <c:v>6.8095238095238102</c:v>
                </c:pt>
                <c:pt idx="5721">
                  <c:v>6.8107142857142904</c:v>
                </c:pt>
                <c:pt idx="5722">
                  <c:v>6.8119047619047599</c:v>
                </c:pt>
                <c:pt idx="5723">
                  <c:v>6.8130952380952401</c:v>
                </c:pt>
                <c:pt idx="5724">
                  <c:v>6.8142857142857203</c:v>
                </c:pt>
                <c:pt idx="5725">
                  <c:v>6.8154761904761898</c:v>
                </c:pt>
                <c:pt idx="5726">
                  <c:v>6.81666666666667</c:v>
                </c:pt>
                <c:pt idx="5727">
                  <c:v>6.8178571428571404</c:v>
                </c:pt>
                <c:pt idx="5728">
                  <c:v>6.8190476190476197</c:v>
                </c:pt>
                <c:pt idx="5729">
                  <c:v>6.8202380952380901</c:v>
                </c:pt>
                <c:pt idx="5730">
                  <c:v>6.8214285714285703</c:v>
                </c:pt>
                <c:pt idx="5731">
                  <c:v>6.8226190476190496</c:v>
                </c:pt>
                <c:pt idx="5732">
                  <c:v>6.82380952380952</c:v>
                </c:pt>
                <c:pt idx="5733">
                  <c:v>6.8250000000000002</c:v>
                </c:pt>
                <c:pt idx="5734">
                  <c:v>6.8261904761904804</c:v>
                </c:pt>
                <c:pt idx="5735">
                  <c:v>6.8273809523809499</c:v>
                </c:pt>
                <c:pt idx="5736">
                  <c:v>6.8285714285714301</c:v>
                </c:pt>
                <c:pt idx="5737">
                  <c:v>6.8297619047619103</c:v>
                </c:pt>
                <c:pt idx="5738">
                  <c:v>6.8309523809523798</c:v>
                </c:pt>
                <c:pt idx="5739">
                  <c:v>6.83214285714286</c:v>
                </c:pt>
                <c:pt idx="5740">
                  <c:v>6.8333333333333304</c:v>
                </c:pt>
                <c:pt idx="5741">
                  <c:v>6.8345238095238097</c:v>
                </c:pt>
                <c:pt idx="5742">
                  <c:v>6.8357142857142899</c:v>
                </c:pt>
                <c:pt idx="5743">
                  <c:v>6.8369047619047603</c:v>
                </c:pt>
                <c:pt idx="5744">
                  <c:v>6.8380952380952396</c:v>
                </c:pt>
                <c:pt idx="5745">
                  <c:v>6.83928571428571</c:v>
                </c:pt>
                <c:pt idx="5746">
                  <c:v>6.8404761904761902</c:v>
                </c:pt>
                <c:pt idx="5747">
                  <c:v>6.8416666666666703</c:v>
                </c:pt>
                <c:pt idx="5748">
                  <c:v>6.8428571428571399</c:v>
                </c:pt>
                <c:pt idx="5749">
                  <c:v>6.84404761904762</c:v>
                </c:pt>
                <c:pt idx="5750">
                  <c:v>6.8452380952381002</c:v>
                </c:pt>
                <c:pt idx="5751">
                  <c:v>6.8464285714285698</c:v>
                </c:pt>
                <c:pt idx="5752">
                  <c:v>6.8476190476190499</c:v>
                </c:pt>
                <c:pt idx="5753">
                  <c:v>6.8488095238095203</c:v>
                </c:pt>
                <c:pt idx="5754">
                  <c:v>6.85</c:v>
                </c:pt>
                <c:pt idx="5755">
                  <c:v>6.8511904761904798</c:v>
                </c:pt>
                <c:pt idx="5756">
                  <c:v>6.8523809523809502</c:v>
                </c:pt>
                <c:pt idx="5757">
                  <c:v>6.8535714285714304</c:v>
                </c:pt>
                <c:pt idx="5758">
                  <c:v>6.8547619047619097</c:v>
                </c:pt>
                <c:pt idx="5759">
                  <c:v>6.8559523809523801</c:v>
                </c:pt>
                <c:pt idx="5760">
                  <c:v>6.8571428571428603</c:v>
                </c:pt>
                <c:pt idx="5761">
                  <c:v>6.8583333333333298</c:v>
                </c:pt>
                <c:pt idx="5762">
                  <c:v>6.85952380952381</c:v>
                </c:pt>
                <c:pt idx="5763">
                  <c:v>6.8607142857142902</c:v>
                </c:pt>
                <c:pt idx="5764">
                  <c:v>6.8619047619047597</c:v>
                </c:pt>
                <c:pt idx="5765">
                  <c:v>6.8630952380952399</c:v>
                </c:pt>
                <c:pt idx="5766">
                  <c:v>6.8642857142857201</c:v>
                </c:pt>
                <c:pt idx="5767">
                  <c:v>6.8654761904761896</c:v>
                </c:pt>
                <c:pt idx="5768">
                  <c:v>6.8666666666666698</c:v>
                </c:pt>
                <c:pt idx="5769">
                  <c:v>6.8678571428571402</c:v>
                </c:pt>
                <c:pt idx="5770">
                  <c:v>6.8690476190476204</c:v>
                </c:pt>
                <c:pt idx="5771">
                  <c:v>6.8702380952380997</c:v>
                </c:pt>
                <c:pt idx="5772">
                  <c:v>6.8714285714285701</c:v>
                </c:pt>
                <c:pt idx="5773">
                  <c:v>6.8726190476190503</c:v>
                </c:pt>
                <c:pt idx="5774">
                  <c:v>6.8738095238095198</c:v>
                </c:pt>
                <c:pt idx="5775">
                  <c:v>6.875</c:v>
                </c:pt>
                <c:pt idx="5776">
                  <c:v>6.8761904761904802</c:v>
                </c:pt>
                <c:pt idx="5777">
                  <c:v>6.8773809523809497</c:v>
                </c:pt>
                <c:pt idx="5778">
                  <c:v>6.8785714285714299</c:v>
                </c:pt>
                <c:pt idx="5779">
                  <c:v>6.8797619047619101</c:v>
                </c:pt>
                <c:pt idx="5780">
                  <c:v>6.8809523809523796</c:v>
                </c:pt>
                <c:pt idx="5781">
                  <c:v>6.8821428571428598</c:v>
                </c:pt>
                <c:pt idx="5782">
                  <c:v>6.8833333333333302</c:v>
                </c:pt>
                <c:pt idx="5783">
                  <c:v>6.8845238095238104</c:v>
                </c:pt>
                <c:pt idx="5784">
                  <c:v>6.8857142857142897</c:v>
                </c:pt>
                <c:pt idx="5785">
                  <c:v>6.8869047619047601</c:v>
                </c:pt>
                <c:pt idx="5786">
                  <c:v>6.8880952380952403</c:v>
                </c:pt>
                <c:pt idx="5787">
                  <c:v>6.8892857142857196</c:v>
                </c:pt>
                <c:pt idx="5788">
                  <c:v>6.89047619047619</c:v>
                </c:pt>
                <c:pt idx="5789">
                  <c:v>6.8916666666666702</c:v>
                </c:pt>
                <c:pt idx="5790">
                  <c:v>6.8928571428571397</c:v>
                </c:pt>
                <c:pt idx="5791">
                  <c:v>6.8940476190476199</c:v>
                </c:pt>
                <c:pt idx="5792">
                  <c:v>6.8952380952381001</c:v>
                </c:pt>
                <c:pt idx="5793">
                  <c:v>6.8964285714285696</c:v>
                </c:pt>
                <c:pt idx="5794">
                  <c:v>6.8976190476190498</c:v>
                </c:pt>
                <c:pt idx="5795">
                  <c:v>6.8988095238095202</c:v>
                </c:pt>
                <c:pt idx="5796">
                  <c:v>6.9</c:v>
                </c:pt>
                <c:pt idx="5797">
                  <c:v>6.9011904761904797</c:v>
                </c:pt>
                <c:pt idx="5798">
                  <c:v>6.9023809523809501</c:v>
                </c:pt>
                <c:pt idx="5799">
                  <c:v>6.9035714285714302</c:v>
                </c:pt>
                <c:pt idx="5800">
                  <c:v>6.9047619047619104</c:v>
                </c:pt>
                <c:pt idx="5801">
                  <c:v>6.90595238095238</c:v>
                </c:pt>
                <c:pt idx="5802">
                  <c:v>6.9071428571428601</c:v>
                </c:pt>
                <c:pt idx="5803">
                  <c:v>6.9083333333333297</c:v>
                </c:pt>
                <c:pt idx="5804">
                  <c:v>6.9095238095238098</c:v>
                </c:pt>
                <c:pt idx="5805">
                  <c:v>6.91071428571429</c:v>
                </c:pt>
                <c:pt idx="5806">
                  <c:v>6.9119047619047604</c:v>
                </c:pt>
                <c:pt idx="5807">
                  <c:v>6.9130952380952397</c:v>
                </c:pt>
                <c:pt idx="5808">
                  <c:v>6.9142857142857199</c:v>
                </c:pt>
                <c:pt idx="5809">
                  <c:v>6.9154761904761903</c:v>
                </c:pt>
                <c:pt idx="5810">
                  <c:v>6.9166666666666696</c:v>
                </c:pt>
                <c:pt idx="5811">
                  <c:v>6.91785714285714</c:v>
                </c:pt>
                <c:pt idx="5812">
                  <c:v>6.9190476190476202</c:v>
                </c:pt>
                <c:pt idx="5813">
                  <c:v>6.9202380952381004</c:v>
                </c:pt>
                <c:pt idx="5814">
                  <c:v>6.9214285714285699</c:v>
                </c:pt>
                <c:pt idx="5815">
                  <c:v>6.9226190476190501</c:v>
                </c:pt>
                <c:pt idx="5816">
                  <c:v>6.9238095238095196</c:v>
                </c:pt>
                <c:pt idx="5817">
                  <c:v>6.9249999999999998</c:v>
                </c:pt>
                <c:pt idx="5818">
                  <c:v>6.92619047619048</c:v>
                </c:pt>
                <c:pt idx="5819">
                  <c:v>6.9273809523809504</c:v>
                </c:pt>
                <c:pt idx="5820">
                  <c:v>6.9285714285714297</c:v>
                </c:pt>
                <c:pt idx="5821">
                  <c:v>6.9297619047619099</c:v>
                </c:pt>
                <c:pt idx="5822">
                  <c:v>6.9309523809523803</c:v>
                </c:pt>
                <c:pt idx="5823">
                  <c:v>6.9321428571428596</c:v>
                </c:pt>
                <c:pt idx="5824">
                  <c:v>6.93333333333333</c:v>
                </c:pt>
                <c:pt idx="5825">
                  <c:v>6.9345238095238102</c:v>
                </c:pt>
                <c:pt idx="5826">
                  <c:v>6.9357142857142904</c:v>
                </c:pt>
                <c:pt idx="5827">
                  <c:v>6.9369047619047599</c:v>
                </c:pt>
                <c:pt idx="5828">
                  <c:v>6.9380952380952401</c:v>
                </c:pt>
                <c:pt idx="5829">
                  <c:v>6.9392857142857203</c:v>
                </c:pt>
                <c:pt idx="5830">
                  <c:v>6.9404761904761898</c:v>
                </c:pt>
                <c:pt idx="5831">
                  <c:v>6.94166666666667</c:v>
                </c:pt>
                <c:pt idx="5832">
                  <c:v>6.9428571428571404</c:v>
                </c:pt>
                <c:pt idx="5833">
                  <c:v>6.9440476190476197</c:v>
                </c:pt>
                <c:pt idx="5834">
                  <c:v>6.9452380952380901</c:v>
                </c:pt>
                <c:pt idx="5835">
                  <c:v>6.9464285714285703</c:v>
                </c:pt>
                <c:pt idx="5836">
                  <c:v>6.9476190476190496</c:v>
                </c:pt>
                <c:pt idx="5837">
                  <c:v>6.94880952380952</c:v>
                </c:pt>
                <c:pt idx="5838">
                  <c:v>6.95</c:v>
                </c:pt>
                <c:pt idx="5839">
                  <c:v>6.9511904761904804</c:v>
                </c:pt>
                <c:pt idx="5840">
                  <c:v>6.9523809523809499</c:v>
                </c:pt>
                <c:pt idx="5841">
                  <c:v>6.9535714285714301</c:v>
                </c:pt>
                <c:pt idx="5842">
                  <c:v>6.9547619047619103</c:v>
                </c:pt>
                <c:pt idx="5843">
                  <c:v>6.9559523809523798</c:v>
                </c:pt>
                <c:pt idx="5844">
                  <c:v>6.95714285714286</c:v>
                </c:pt>
                <c:pt idx="5845">
                  <c:v>6.9583333333333304</c:v>
                </c:pt>
                <c:pt idx="5846">
                  <c:v>6.9595238095238097</c:v>
                </c:pt>
                <c:pt idx="5847">
                  <c:v>6.9607142857142899</c:v>
                </c:pt>
                <c:pt idx="5848">
                  <c:v>6.9619047619047603</c:v>
                </c:pt>
                <c:pt idx="5849">
                  <c:v>6.9630952380952396</c:v>
                </c:pt>
                <c:pt idx="5850">
                  <c:v>6.9642857142857197</c:v>
                </c:pt>
                <c:pt idx="5851">
                  <c:v>6.9654761904761902</c:v>
                </c:pt>
                <c:pt idx="5852">
                  <c:v>6.9666666666666703</c:v>
                </c:pt>
                <c:pt idx="5853">
                  <c:v>6.9678571428571399</c:v>
                </c:pt>
                <c:pt idx="5854">
                  <c:v>6.96904761904762</c:v>
                </c:pt>
                <c:pt idx="5855">
                  <c:v>6.9702380952381002</c:v>
                </c:pt>
                <c:pt idx="5856">
                  <c:v>6.9714285714285698</c:v>
                </c:pt>
                <c:pt idx="5857">
                  <c:v>6.9726190476190499</c:v>
                </c:pt>
                <c:pt idx="5858">
                  <c:v>6.9738095238095203</c:v>
                </c:pt>
                <c:pt idx="5859">
                  <c:v>6.9749999999999996</c:v>
                </c:pt>
                <c:pt idx="5860">
                  <c:v>6.9761904761904798</c:v>
                </c:pt>
                <c:pt idx="5861">
                  <c:v>6.9773809523809502</c:v>
                </c:pt>
                <c:pt idx="5862">
                  <c:v>6.9785714285714304</c:v>
                </c:pt>
                <c:pt idx="5863">
                  <c:v>6.9797619047619097</c:v>
                </c:pt>
                <c:pt idx="5864">
                  <c:v>6.9809523809523801</c:v>
                </c:pt>
                <c:pt idx="5865">
                  <c:v>6.9821428571428603</c:v>
                </c:pt>
                <c:pt idx="5866">
                  <c:v>6.9833333333333298</c:v>
                </c:pt>
                <c:pt idx="5867">
                  <c:v>6.98452380952381</c:v>
                </c:pt>
                <c:pt idx="5868">
                  <c:v>6.9857142857142902</c:v>
                </c:pt>
                <c:pt idx="5869">
                  <c:v>6.9869047619047597</c:v>
                </c:pt>
                <c:pt idx="5870">
                  <c:v>6.9880952380952399</c:v>
                </c:pt>
                <c:pt idx="5871">
                  <c:v>6.9892857142857201</c:v>
                </c:pt>
                <c:pt idx="5872">
                  <c:v>6.9904761904761896</c:v>
                </c:pt>
                <c:pt idx="5873">
                  <c:v>6.9916666666666698</c:v>
                </c:pt>
                <c:pt idx="5874">
                  <c:v>6.9928571428571402</c:v>
                </c:pt>
                <c:pt idx="5875">
                  <c:v>6.9940476190476204</c:v>
                </c:pt>
                <c:pt idx="5876">
                  <c:v>6.9952380952380997</c:v>
                </c:pt>
                <c:pt idx="5877">
                  <c:v>6.9964285714285701</c:v>
                </c:pt>
                <c:pt idx="5878">
                  <c:v>6.9976190476190503</c:v>
                </c:pt>
                <c:pt idx="5879">
                  <c:v>6.9988095238095198</c:v>
                </c:pt>
                <c:pt idx="5880">
                  <c:v>7</c:v>
                </c:pt>
                <c:pt idx="5881">
                  <c:v>7.0011904761904802</c:v>
                </c:pt>
                <c:pt idx="5882">
                  <c:v>7.0023809523809497</c:v>
                </c:pt>
                <c:pt idx="5883">
                  <c:v>7.0035714285714299</c:v>
                </c:pt>
                <c:pt idx="5884">
                  <c:v>7.0047619047619101</c:v>
                </c:pt>
                <c:pt idx="5885">
                  <c:v>7.0059523809523796</c:v>
                </c:pt>
                <c:pt idx="5886">
                  <c:v>7.0071428571428598</c:v>
                </c:pt>
                <c:pt idx="5887">
                  <c:v>7.0083333333333302</c:v>
                </c:pt>
                <c:pt idx="5888">
                  <c:v>7.0095238095238104</c:v>
                </c:pt>
                <c:pt idx="5889">
                  <c:v>7.0107142857142897</c:v>
                </c:pt>
                <c:pt idx="5890">
                  <c:v>7.0119047619047601</c:v>
                </c:pt>
                <c:pt idx="5891">
                  <c:v>7.0130952380952403</c:v>
                </c:pt>
                <c:pt idx="5892">
                  <c:v>7.0142857142857196</c:v>
                </c:pt>
                <c:pt idx="5893">
                  <c:v>7.01547619047619</c:v>
                </c:pt>
                <c:pt idx="5894">
                  <c:v>7.0166666666666702</c:v>
                </c:pt>
                <c:pt idx="5895">
                  <c:v>7.0178571428571397</c:v>
                </c:pt>
                <c:pt idx="5896">
                  <c:v>7.0190476190476199</c:v>
                </c:pt>
                <c:pt idx="5897">
                  <c:v>7.0202380952381001</c:v>
                </c:pt>
                <c:pt idx="5898">
                  <c:v>7.0214285714285696</c:v>
                </c:pt>
                <c:pt idx="5899">
                  <c:v>7.0226190476190498</c:v>
                </c:pt>
                <c:pt idx="5900">
                  <c:v>7.0238095238095202</c:v>
                </c:pt>
                <c:pt idx="5901">
                  <c:v>7.0250000000000004</c:v>
                </c:pt>
                <c:pt idx="5902">
                  <c:v>7.0261904761904797</c:v>
                </c:pt>
                <c:pt idx="5903">
                  <c:v>7.0273809523809501</c:v>
                </c:pt>
                <c:pt idx="5904">
                  <c:v>7.0285714285714302</c:v>
                </c:pt>
                <c:pt idx="5905">
                  <c:v>7.0297619047619104</c:v>
                </c:pt>
                <c:pt idx="5906">
                  <c:v>7.03095238095238</c:v>
                </c:pt>
                <c:pt idx="5907">
                  <c:v>7.0321428571428601</c:v>
                </c:pt>
                <c:pt idx="5908">
                  <c:v>7.0333333333333297</c:v>
                </c:pt>
                <c:pt idx="5909">
                  <c:v>7.0345238095238098</c:v>
                </c:pt>
                <c:pt idx="5910">
                  <c:v>7.03571428571429</c:v>
                </c:pt>
                <c:pt idx="5911">
                  <c:v>7.0369047619047604</c:v>
                </c:pt>
                <c:pt idx="5912">
                  <c:v>7.0380952380952397</c:v>
                </c:pt>
                <c:pt idx="5913">
                  <c:v>7.0392857142857199</c:v>
                </c:pt>
                <c:pt idx="5914">
                  <c:v>7.0404761904761903</c:v>
                </c:pt>
                <c:pt idx="5915">
                  <c:v>7.0416666666666696</c:v>
                </c:pt>
                <c:pt idx="5916">
                  <c:v>7.04285714285714</c:v>
                </c:pt>
                <c:pt idx="5917">
                  <c:v>7.0440476190476202</c:v>
                </c:pt>
                <c:pt idx="5918">
                  <c:v>7.0452380952381004</c:v>
                </c:pt>
                <c:pt idx="5919">
                  <c:v>7.0464285714285699</c:v>
                </c:pt>
                <c:pt idx="5920">
                  <c:v>7.0476190476190501</c:v>
                </c:pt>
                <c:pt idx="5921">
                  <c:v>7.0488095238095196</c:v>
                </c:pt>
                <c:pt idx="5922">
                  <c:v>7.05</c:v>
                </c:pt>
                <c:pt idx="5923">
                  <c:v>7.05119047619048</c:v>
                </c:pt>
                <c:pt idx="5924">
                  <c:v>7.0523809523809504</c:v>
                </c:pt>
                <c:pt idx="5925">
                  <c:v>7.0535714285714297</c:v>
                </c:pt>
                <c:pt idx="5926">
                  <c:v>7.0547619047619099</c:v>
                </c:pt>
                <c:pt idx="5927">
                  <c:v>7.0559523809523803</c:v>
                </c:pt>
                <c:pt idx="5928">
                  <c:v>7.0571428571428596</c:v>
                </c:pt>
                <c:pt idx="5929">
                  <c:v>7.05833333333333</c:v>
                </c:pt>
                <c:pt idx="5930">
                  <c:v>7.0595238095238102</c:v>
                </c:pt>
                <c:pt idx="5931">
                  <c:v>7.0607142857142904</c:v>
                </c:pt>
                <c:pt idx="5932">
                  <c:v>7.0619047619047599</c:v>
                </c:pt>
                <c:pt idx="5933">
                  <c:v>7.0630952380952401</c:v>
                </c:pt>
                <c:pt idx="5934">
                  <c:v>7.0642857142857203</c:v>
                </c:pt>
                <c:pt idx="5935">
                  <c:v>7.0654761904761898</c:v>
                </c:pt>
                <c:pt idx="5936">
                  <c:v>7.06666666666667</c:v>
                </c:pt>
                <c:pt idx="5937">
                  <c:v>7.0678571428571404</c:v>
                </c:pt>
                <c:pt idx="5938">
                  <c:v>7.0690476190476197</c:v>
                </c:pt>
                <c:pt idx="5939">
                  <c:v>7.0702380952380999</c:v>
                </c:pt>
                <c:pt idx="5940">
                  <c:v>7.0714285714285703</c:v>
                </c:pt>
                <c:pt idx="5941">
                  <c:v>7.0726190476190496</c:v>
                </c:pt>
                <c:pt idx="5942">
                  <c:v>7.07380952380952</c:v>
                </c:pt>
                <c:pt idx="5943">
                  <c:v>7.0750000000000002</c:v>
                </c:pt>
                <c:pt idx="5944">
                  <c:v>7.0761904761904804</c:v>
                </c:pt>
                <c:pt idx="5945">
                  <c:v>7.0773809523809499</c:v>
                </c:pt>
                <c:pt idx="5946">
                  <c:v>7.0785714285714301</c:v>
                </c:pt>
                <c:pt idx="5947">
                  <c:v>7.0797619047619103</c:v>
                </c:pt>
                <c:pt idx="5948">
                  <c:v>7.0809523809523798</c:v>
                </c:pt>
                <c:pt idx="5949">
                  <c:v>7.08214285714286</c:v>
                </c:pt>
                <c:pt idx="5950">
                  <c:v>7.0833333333333304</c:v>
                </c:pt>
                <c:pt idx="5951">
                  <c:v>7.0845238095238097</c:v>
                </c:pt>
                <c:pt idx="5952">
                  <c:v>7.0857142857142899</c:v>
                </c:pt>
                <c:pt idx="5953">
                  <c:v>7.0869047619047603</c:v>
                </c:pt>
                <c:pt idx="5954">
                  <c:v>7.0880952380952396</c:v>
                </c:pt>
                <c:pt idx="5955">
                  <c:v>7.0892857142857197</c:v>
                </c:pt>
                <c:pt idx="5956">
                  <c:v>7.0904761904761902</c:v>
                </c:pt>
                <c:pt idx="5957">
                  <c:v>7.0916666666666703</c:v>
                </c:pt>
                <c:pt idx="5958">
                  <c:v>7.0928571428571399</c:v>
                </c:pt>
                <c:pt idx="5959">
                  <c:v>7.09404761904762</c:v>
                </c:pt>
                <c:pt idx="5960">
                  <c:v>7.0952380952381002</c:v>
                </c:pt>
                <c:pt idx="5961">
                  <c:v>7.0964285714285698</c:v>
                </c:pt>
                <c:pt idx="5962">
                  <c:v>7.0976190476190499</c:v>
                </c:pt>
                <c:pt idx="5963">
                  <c:v>7.0988095238095203</c:v>
                </c:pt>
                <c:pt idx="5964">
                  <c:v>7.1</c:v>
                </c:pt>
                <c:pt idx="5965">
                  <c:v>7.1011904761904798</c:v>
                </c:pt>
                <c:pt idx="5966">
                  <c:v>7.1023809523809502</c:v>
                </c:pt>
                <c:pt idx="5967">
                  <c:v>7.1035714285714304</c:v>
                </c:pt>
                <c:pt idx="5968">
                  <c:v>7.1047619047619097</c:v>
                </c:pt>
                <c:pt idx="5969">
                  <c:v>7.1059523809523801</c:v>
                </c:pt>
                <c:pt idx="5970">
                  <c:v>7.1071428571428603</c:v>
                </c:pt>
                <c:pt idx="5971">
                  <c:v>7.1083333333333298</c:v>
                </c:pt>
                <c:pt idx="5972">
                  <c:v>7.10952380952381</c:v>
                </c:pt>
                <c:pt idx="5973">
                  <c:v>7.1107142857142902</c:v>
                </c:pt>
                <c:pt idx="5974">
                  <c:v>7.1119047619047597</c:v>
                </c:pt>
                <c:pt idx="5975">
                  <c:v>7.1130952380952399</c:v>
                </c:pt>
                <c:pt idx="5976">
                  <c:v>7.1142857142857201</c:v>
                </c:pt>
                <c:pt idx="5977">
                  <c:v>7.1154761904761896</c:v>
                </c:pt>
                <c:pt idx="5978">
                  <c:v>7.1166666666666698</c:v>
                </c:pt>
                <c:pt idx="5979">
                  <c:v>7.1178571428571402</c:v>
                </c:pt>
                <c:pt idx="5980">
                  <c:v>7.1190476190476204</c:v>
                </c:pt>
                <c:pt idx="5981">
                  <c:v>7.1202380952380997</c:v>
                </c:pt>
                <c:pt idx="5982">
                  <c:v>7.1214285714285701</c:v>
                </c:pt>
                <c:pt idx="5983">
                  <c:v>7.1226190476190503</c:v>
                </c:pt>
                <c:pt idx="5984">
                  <c:v>7.1238095238095198</c:v>
                </c:pt>
                <c:pt idx="5985">
                  <c:v>7.125</c:v>
                </c:pt>
                <c:pt idx="5986">
                  <c:v>7.1261904761904802</c:v>
                </c:pt>
                <c:pt idx="5987">
                  <c:v>7.1273809523809497</c:v>
                </c:pt>
                <c:pt idx="5988">
                  <c:v>7.1285714285714299</c:v>
                </c:pt>
                <c:pt idx="5989">
                  <c:v>7.1297619047619101</c:v>
                </c:pt>
                <c:pt idx="5990">
                  <c:v>7.1309523809523796</c:v>
                </c:pt>
                <c:pt idx="5991">
                  <c:v>7.1321428571428598</c:v>
                </c:pt>
                <c:pt idx="5992">
                  <c:v>7.1333333333333302</c:v>
                </c:pt>
                <c:pt idx="5993">
                  <c:v>7.1345238095238104</c:v>
                </c:pt>
                <c:pt idx="5994">
                  <c:v>7.1357142857142897</c:v>
                </c:pt>
                <c:pt idx="5995">
                  <c:v>7.1369047619047601</c:v>
                </c:pt>
                <c:pt idx="5996">
                  <c:v>7.1380952380952403</c:v>
                </c:pt>
                <c:pt idx="5997">
                  <c:v>7.1392857142857196</c:v>
                </c:pt>
                <c:pt idx="5998">
                  <c:v>7.14047619047619</c:v>
                </c:pt>
                <c:pt idx="5999">
                  <c:v>7.1416666666666702</c:v>
                </c:pt>
                <c:pt idx="6000">
                  <c:v>7.1428571428571397</c:v>
                </c:pt>
                <c:pt idx="6001">
                  <c:v>7.1440476190476199</c:v>
                </c:pt>
                <c:pt idx="6002">
                  <c:v>7.1452380952381001</c:v>
                </c:pt>
                <c:pt idx="6003">
                  <c:v>7.1464285714285696</c:v>
                </c:pt>
                <c:pt idx="6004">
                  <c:v>7.1476190476190498</c:v>
                </c:pt>
                <c:pt idx="6005">
                  <c:v>7.1488095238095202</c:v>
                </c:pt>
                <c:pt idx="6006">
                  <c:v>7.15</c:v>
                </c:pt>
                <c:pt idx="6007">
                  <c:v>7.1511904761904797</c:v>
                </c:pt>
                <c:pt idx="6008">
                  <c:v>7.1523809523809501</c:v>
                </c:pt>
                <c:pt idx="6009">
                  <c:v>7.1535714285714302</c:v>
                </c:pt>
                <c:pt idx="6010">
                  <c:v>7.1547619047619104</c:v>
                </c:pt>
                <c:pt idx="6011">
                  <c:v>7.15595238095238</c:v>
                </c:pt>
                <c:pt idx="6012">
                  <c:v>7.1571428571428601</c:v>
                </c:pt>
                <c:pt idx="6013">
                  <c:v>7.1583333333333297</c:v>
                </c:pt>
                <c:pt idx="6014">
                  <c:v>7.1595238095238098</c:v>
                </c:pt>
                <c:pt idx="6015">
                  <c:v>7.16071428571429</c:v>
                </c:pt>
                <c:pt idx="6016">
                  <c:v>7.1619047619047604</c:v>
                </c:pt>
                <c:pt idx="6017">
                  <c:v>7.1630952380952397</c:v>
                </c:pt>
                <c:pt idx="6018">
                  <c:v>7.1642857142857199</c:v>
                </c:pt>
                <c:pt idx="6019">
                  <c:v>7.1654761904761903</c:v>
                </c:pt>
                <c:pt idx="6020">
                  <c:v>7.1666666666666696</c:v>
                </c:pt>
                <c:pt idx="6021">
                  <c:v>7.16785714285714</c:v>
                </c:pt>
                <c:pt idx="6022">
                  <c:v>7.1690476190476202</c:v>
                </c:pt>
                <c:pt idx="6023">
                  <c:v>7.1702380952381004</c:v>
                </c:pt>
                <c:pt idx="6024">
                  <c:v>7.1714285714285699</c:v>
                </c:pt>
                <c:pt idx="6025">
                  <c:v>7.1726190476190501</c:v>
                </c:pt>
                <c:pt idx="6026">
                  <c:v>7.1738095238095196</c:v>
                </c:pt>
                <c:pt idx="6027">
                  <c:v>7.1749999999999998</c:v>
                </c:pt>
                <c:pt idx="6028">
                  <c:v>7.17619047619048</c:v>
                </c:pt>
                <c:pt idx="6029">
                  <c:v>7.1773809523809504</c:v>
                </c:pt>
                <c:pt idx="6030">
                  <c:v>7.1785714285714297</c:v>
                </c:pt>
                <c:pt idx="6031">
                  <c:v>7.1797619047619099</c:v>
                </c:pt>
                <c:pt idx="6032">
                  <c:v>7.1809523809523803</c:v>
                </c:pt>
                <c:pt idx="6033">
                  <c:v>7.1821428571428596</c:v>
                </c:pt>
                <c:pt idx="6034">
                  <c:v>7.18333333333333</c:v>
                </c:pt>
                <c:pt idx="6035">
                  <c:v>7.1845238095238102</c:v>
                </c:pt>
                <c:pt idx="6036">
                  <c:v>7.1857142857142904</c:v>
                </c:pt>
                <c:pt idx="6037">
                  <c:v>7.1869047619047599</c:v>
                </c:pt>
                <c:pt idx="6038">
                  <c:v>7.1880952380952401</c:v>
                </c:pt>
                <c:pt idx="6039">
                  <c:v>7.1892857142857203</c:v>
                </c:pt>
                <c:pt idx="6040">
                  <c:v>7.1904761904761898</c:v>
                </c:pt>
                <c:pt idx="6041">
                  <c:v>7.19166666666667</c:v>
                </c:pt>
                <c:pt idx="6042">
                  <c:v>7.1928571428571404</c:v>
                </c:pt>
                <c:pt idx="6043">
                  <c:v>7.1940476190476197</c:v>
                </c:pt>
                <c:pt idx="6044">
                  <c:v>7.1952380952380999</c:v>
                </c:pt>
                <c:pt idx="6045">
                  <c:v>7.1964285714285703</c:v>
                </c:pt>
                <c:pt idx="6046">
                  <c:v>7.1976190476190496</c:v>
                </c:pt>
                <c:pt idx="6047">
                  <c:v>7.19880952380952</c:v>
                </c:pt>
                <c:pt idx="6048">
                  <c:v>7.2</c:v>
                </c:pt>
                <c:pt idx="6049">
                  <c:v>7.2011904761904804</c:v>
                </c:pt>
                <c:pt idx="6050">
                  <c:v>7.2023809523809499</c:v>
                </c:pt>
                <c:pt idx="6051">
                  <c:v>7.2035714285714301</c:v>
                </c:pt>
                <c:pt idx="6052">
                  <c:v>7.2047619047619103</c:v>
                </c:pt>
                <c:pt idx="6053">
                  <c:v>7.2059523809523798</c:v>
                </c:pt>
                <c:pt idx="6054">
                  <c:v>7.20714285714286</c:v>
                </c:pt>
                <c:pt idx="6055">
                  <c:v>7.2083333333333304</c:v>
                </c:pt>
                <c:pt idx="6056">
                  <c:v>7.2095238095238097</c:v>
                </c:pt>
                <c:pt idx="6057">
                  <c:v>7.2107142857142899</c:v>
                </c:pt>
                <c:pt idx="6058">
                  <c:v>7.2119047619047603</c:v>
                </c:pt>
                <c:pt idx="6059">
                  <c:v>7.2130952380952396</c:v>
                </c:pt>
                <c:pt idx="6060">
                  <c:v>7.2142857142857197</c:v>
                </c:pt>
                <c:pt idx="6061">
                  <c:v>7.2154761904761902</c:v>
                </c:pt>
                <c:pt idx="6062">
                  <c:v>7.2166666666666703</c:v>
                </c:pt>
                <c:pt idx="6063">
                  <c:v>7.2178571428571399</c:v>
                </c:pt>
                <c:pt idx="6064">
                  <c:v>7.21904761904762</c:v>
                </c:pt>
                <c:pt idx="6065">
                  <c:v>7.2202380952381002</c:v>
                </c:pt>
                <c:pt idx="6066">
                  <c:v>7.2214285714285698</c:v>
                </c:pt>
                <c:pt idx="6067">
                  <c:v>7.2226190476190499</c:v>
                </c:pt>
                <c:pt idx="6068">
                  <c:v>7.2238095238095203</c:v>
                </c:pt>
                <c:pt idx="6069">
                  <c:v>7.2249999999999996</c:v>
                </c:pt>
                <c:pt idx="6070">
                  <c:v>7.2261904761904798</c:v>
                </c:pt>
                <c:pt idx="6071">
                  <c:v>7.2273809523809502</c:v>
                </c:pt>
                <c:pt idx="6072">
                  <c:v>7.2285714285714304</c:v>
                </c:pt>
                <c:pt idx="6073">
                  <c:v>7.2297619047619097</c:v>
                </c:pt>
                <c:pt idx="6074">
                  <c:v>7.2309523809523801</c:v>
                </c:pt>
                <c:pt idx="6075">
                  <c:v>7.2321428571428603</c:v>
                </c:pt>
                <c:pt idx="6076">
                  <c:v>7.2333333333333298</c:v>
                </c:pt>
                <c:pt idx="6077">
                  <c:v>7.23452380952381</c:v>
                </c:pt>
                <c:pt idx="6078">
                  <c:v>7.2357142857142902</c:v>
                </c:pt>
                <c:pt idx="6079">
                  <c:v>7.2369047619047597</c:v>
                </c:pt>
                <c:pt idx="6080">
                  <c:v>7.2380952380952399</c:v>
                </c:pt>
                <c:pt idx="6081">
                  <c:v>7.2392857142857201</c:v>
                </c:pt>
                <c:pt idx="6082">
                  <c:v>7.2404761904761896</c:v>
                </c:pt>
                <c:pt idx="6083">
                  <c:v>7.2416666666666698</c:v>
                </c:pt>
                <c:pt idx="6084">
                  <c:v>7.2428571428571402</c:v>
                </c:pt>
                <c:pt idx="6085">
                  <c:v>7.2440476190476204</c:v>
                </c:pt>
                <c:pt idx="6086">
                  <c:v>7.2452380952380997</c:v>
                </c:pt>
                <c:pt idx="6087">
                  <c:v>7.2464285714285701</c:v>
                </c:pt>
                <c:pt idx="6088">
                  <c:v>7.2476190476190503</c:v>
                </c:pt>
                <c:pt idx="6089">
                  <c:v>7.2488095238095198</c:v>
                </c:pt>
                <c:pt idx="6090">
                  <c:v>7.25</c:v>
                </c:pt>
                <c:pt idx="6091">
                  <c:v>7.2511904761904802</c:v>
                </c:pt>
                <c:pt idx="6092">
                  <c:v>7.2523809523809497</c:v>
                </c:pt>
                <c:pt idx="6093">
                  <c:v>7.2535714285714299</c:v>
                </c:pt>
                <c:pt idx="6094">
                  <c:v>7.2547619047619101</c:v>
                </c:pt>
                <c:pt idx="6095">
                  <c:v>7.2559523809523796</c:v>
                </c:pt>
                <c:pt idx="6096">
                  <c:v>7.2571428571428598</c:v>
                </c:pt>
                <c:pt idx="6097">
                  <c:v>7.2583333333333302</c:v>
                </c:pt>
                <c:pt idx="6098">
                  <c:v>7.2595238095238104</c:v>
                </c:pt>
                <c:pt idx="6099">
                  <c:v>7.2607142857142897</c:v>
                </c:pt>
                <c:pt idx="6100">
                  <c:v>7.2619047619047601</c:v>
                </c:pt>
                <c:pt idx="6101">
                  <c:v>7.2630952380952403</c:v>
                </c:pt>
                <c:pt idx="6102">
                  <c:v>7.2642857142857196</c:v>
                </c:pt>
                <c:pt idx="6103">
                  <c:v>7.26547619047619</c:v>
                </c:pt>
                <c:pt idx="6104">
                  <c:v>7.2666666666666702</c:v>
                </c:pt>
                <c:pt idx="6105">
                  <c:v>7.2678571428571397</c:v>
                </c:pt>
                <c:pt idx="6106">
                  <c:v>7.2690476190476199</c:v>
                </c:pt>
                <c:pt idx="6107">
                  <c:v>7.2702380952381001</c:v>
                </c:pt>
                <c:pt idx="6108">
                  <c:v>7.2714285714285696</c:v>
                </c:pt>
                <c:pt idx="6109">
                  <c:v>7.2726190476190498</c:v>
                </c:pt>
                <c:pt idx="6110">
                  <c:v>7.2738095238095202</c:v>
                </c:pt>
                <c:pt idx="6111">
                  <c:v>7.2750000000000004</c:v>
                </c:pt>
                <c:pt idx="6112">
                  <c:v>7.2761904761904797</c:v>
                </c:pt>
                <c:pt idx="6113">
                  <c:v>7.2773809523809501</c:v>
                </c:pt>
                <c:pt idx="6114">
                  <c:v>7.2785714285714302</c:v>
                </c:pt>
                <c:pt idx="6115">
                  <c:v>7.2797619047619104</c:v>
                </c:pt>
                <c:pt idx="6116">
                  <c:v>7.28095238095238</c:v>
                </c:pt>
                <c:pt idx="6117">
                  <c:v>7.2821428571428601</c:v>
                </c:pt>
                <c:pt idx="6118">
                  <c:v>7.2833333333333297</c:v>
                </c:pt>
                <c:pt idx="6119">
                  <c:v>7.2845238095238098</c:v>
                </c:pt>
                <c:pt idx="6120">
                  <c:v>7.28571428571429</c:v>
                </c:pt>
                <c:pt idx="6121">
                  <c:v>7.2869047619047604</c:v>
                </c:pt>
                <c:pt idx="6122">
                  <c:v>7.2880952380952397</c:v>
                </c:pt>
                <c:pt idx="6123">
                  <c:v>7.2892857142857199</c:v>
                </c:pt>
                <c:pt idx="6124">
                  <c:v>7.2904761904761903</c:v>
                </c:pt>
                <c:pt idx="6125">
                  <c:v>7.2916666666666696</c:v>
                </c:pt>
                <c:pt idx="6126">
                  <c:v>7.29285714285714</c:v>
                </c:pt>
                <c:pt idx="6127">
                  <c:v>7.2940476190476202</c:v>
                </c:pt>
                <c:pt idx="6128">
                  <c:v>7.2952380952381004</c:v>
                </c:pt>
                <c:pt idx="6129">
                  <c:v>7.2964285714285699</c:v>
                </c:pt>
                <c:pt idx="6130">
                  <c:v>7.2976190476190501</c:v>
                </c:pt>
                <c:pt idx="6131">
                  <c:v>7.2988095238095196</c:v>
                </c:pt>
                <c:pt idx="6132">
                  <c:v>7.3</c:v>
                </c:pt>
                <c:pt idx="6133">
                  <c:v>7.30119047619048</c:v>
                </c:pt>
                <c:pt idx="6134">
                  <c:v>7.3023809523809504</c:v>
                </c:pt>
                <c:pt idx="6135">
                  <c:v>7.3035714285714297</c:v>
                </c:pt>
                <c:pt idx="6136">
                  <c:v>7.3047619047619099</c:v>
                </c:pt>
                <c:pt idx="6137">
                  <c:v>7.3059523809523803</c:v>
                </c:pt>
                <c:pt idx="6138">
                  <c:v>7.3071428571428596</c:v>
                </c:pt>
                <c:pt idx="6139">
                  <c:v>7.30833333333333</c:v>
                </c:pt>
                <c:pt idx="6140">
                  <c:v>7.3095238095238102</c:v>
                </c:pt>
                <c:pt idx="6141">
                  <c:v>7.3107142857142904</c:v>
                </c:pt>
                <c:pt idx="6142">
                  <c:v>7.3119047619047599</c:v>
                </c:pt>
                <c:pt idx="6143">
                  <c:v>7.3130952380952401</c:v>
                </c:pt>
                <c:pt idx="6144">
                  <c:v>7.3142857142857096</c:v>
                </c:pt>
                <c:pt idx="6145">
                  <c:v>7.3154761904761898</c:v>
                </c:pt>
                <c:pt idx="6146">
                  <c:v>7.31666666666667</c:v>
                </c:pt>
                <c:pt idx="6147">
                  <c:v>7.3178571428571404</c:v>
                </c:pt>
                <c:pt idx="6148">
                  <c:v>7.3190476190476197</c:v>
                </c:pt>
                <c:pt idx="6149">
                  <c:v>7.3202380952380999</c:v>
                </c:pt>
                <c:pt idx="6150">
                  <c:v>7.3214285714285703</c:v>
                </c:pt>
                <c:pt idx="6151">
                  <c:v>7.3226190476190496</c:v>
                </c:pt>
                <c:pt idx="6152">
                  <c:v>7.32380952380952</c:v>
                </c:pt>
                <c:pt idx="6153">
                  <c:v>7.3250000000000002</c:v>
                </c:pt>
                <c:pt idx="6154">
                  <c:v>7.3261904761904804</c:v>
                </c:pt>
                <c:pt idx="6155">
                  <c:v>7.3273809523809499</c:v>
                </c:pt>
                <c:pt idx="6156">
                  <c:v>7.3285714285714301</c:v>
                </c:pt>
                <c:pt idx="6157">
                  <c:v>7.3297619047619103</c:v>
                </c:pt>
                <c:pt idx="6158">
                  <c:v>7.3309523809523798</c:v>
                </c:pt>
                <c:pt idx="6159">
                  <c:v>7.33214285714286</c:v>
                </c:pt>
                <c:pt idx="6160">
                  <c:v>7.3333333333333304</c:v>
                </c:pt>
                <c:pt idx="6161">
                  <c:v>7.3345238095238097</c:v>
                </c:pt>
                <c:pt idx="6162">
                  <c:v>7.3357142857142899</c:v>
                </c:pt>
                <c:pt idx="6163">
                  <c:v>7.3369047619047603</c:v>
                </c:pt>
                <c:pt idx="6164">
                  <c:v>7.3380952380952396</c:v>
                </c:pt>
                <c:pt idx="6165">
                  <c:v>7.33928571428571</c:v>
                </c:pt>
                <c:pt idx="6166">
                  <c:v>7.3404761904761902</c:v>
                </c:pt>
                <c:pt idx="6167">
                  <c:v>7.3416666666666703</c:v>
                </c:pt>
                <c:pt idx="6168">
                  <c:v>7.3428571428571399</c:v>
                </c:pt>
                <c:pt idx="6169">
                  <c:v>7.34404761904762</c:v>
                </c:pt>
                <c:pt idx="6170">
                  <c:v>7.3452380952381002</c:v>
                </c:pt>
                <c:pt idx="6171">
                  <c:v>7.3464285714285698</c:v>
                </c:pt>
                <c:pt idx="6172">
                  <c:v>7.3476190476190499</c:v>
                </c:pt>
                <c:pt idx="6173">
                  <c:v>7.3488095238095203</c:v>
                </c:pt>
                <c:pt idx="6174">
                  <c:v>7.35</c:v>
                </c:pt>
                <c:pt idx="6175">
                  <c:v>7.3511904761904798</c:v>
                </c:pt>
                <c:pt idx="6176">
                  <c:v>7.3523809523809502</c:v>
                </c:pt>
                <c:pt idx="6177">
                  <c:v>7.3535714285714304</c:v>
                </c:pt>
                <c:pt idx="6178">
                  <c:v>7.3547619047619097</c:v>
                </c:pt>
                <c:pt idx="6179">
                  <c:v>7.3559523809523801</c:v>
                </c:pt>
                <c:pt idx="6180">
                  <c:v>7.3571428571428603</c:v>
                </c:pt>
                <c:pt idx="6181">
                  <c:v>7.3583333333333298</c:v>
                </c:pt>
                <c:pt idx="6182">
                  <c:v>7.35952380952381</c:v>
                </c:pt>
                <c:pt idx="6183">
                  <c:v>7.3607142857142902</c:v>
                </c:pt>
                <c:pt idx="6184">
                  <c:v>7.3619047619047597</c:v>
                </c:pt>
                <c:pt idx="6185">
                  <c:v>7.3630952380952399</c:v>
                </c:pt>
                <c:pt idx="6186">
                  <c:v>7.3642857142857103</c:v>
                </c:pt>
                <c:pt idx="6187">
                  <c:v>7.3654761904761896</c:v>
                </c:pt>
                <c:pt idx="6188">
                  <c:v>7.3666666666666698</c:v>
                </c:pt>
                <c:pt idx="6189">
                  <c:v>7.3678571428571402</c:v>
                </c:pt>
                <c:pt idx="6190">
                  <c:v>7.3690476190476204</c:v>
                </c:pt>
                <c:pt idx="6191">
                  <c:v>7.3702380952380997</c:v>
                </c:pt>
                <c:pt idx="6192">
                  <c:v>7.3714285714285701</c:v>
                </c:pt>
                <c:pt idx="6193">
                  <c:v>7.3726190476190503</c:v>
                </c:pt>
                <c:pt idx="6194">
                  <c:v>7.3738095238095198</c:v>
                </c:pt>
                <c:pt idx="6195">
                  <c:v>7.375</c:v>
                </c:pt>
                <c:pt idx="6196">
                  <c:v>7.3761904761904802</c:v>
                </c:pt>
                <c:pt idx="6197">
                  <c:v>7.3773809523809497</c:v>
                </c:pt>
                <c:pt idx="6198">
                  <c:v>7.3785714285714299</c:v>
                </c:pt>
                <c:pt idx="6199">
                  <c:v>7.3797619047619101</c:v>
                </c:pt>
                <c:pt idx="6200">
                  <c:v>7.3809523809523796</c:v>
                </c:pt>
                <c:pt idx="6201">
                  <c:v>7.3821428571428598</c:v>
                </c:pt>
                <c:pt idx="6202">
                  <c:v>7.3833333333333302</c:v>
                </c:pt>
                <c:pt idx="6203">
                  <c:v>7.3845238095238104</c:v>
                </c:pt>
                <c:pt idx="6204">
                  <c:v>7.3857142857142897</c:v>
                </c:pt>
                <c:pt idx="6205">
                  <c:v>7.3869047619047601</c:v>
                </c:pt>
                <c:pt idx="6206">
                  <c:v>7.3880952380952403</c:v>
                </c:pt>
                <c:pt idx="6207">
                  <c:v>7.3892857142857098</c:v>
                </c:pt>
                <c:pt idx="6208">
                  <c:v>7.39047619047619</c:v>
                </c:pt>
                <c:pt idx="6209">
                  <c:v>7.3916666666666702</c:v>
                </c:pt>
                <c:pt idx="6210">
                  <c:v>7.3928571428571397</c:v>
                </c:pt>
                <c:pt idx="6211">
                  <c:v>7.3940476190476199</c:v>
                </c:pt>
                <c:pt idx="6212">
                  <c:v>7.3952380952381001</c:v>
                </c:pt>
                <c:pt idx="6213">
                  <c:v>7.3964285714285696</c:v>
                </c:pt>
                <c:pt idx="6214">
                  <c:v>7.3976190476190498</c:v>
                </c:pt>
                <c:pt idx="6215">
                  <c:v>7.3988095238095202</c:v>
                </c:pt>
                <c:pt idx="6216">
                  <c:v>7.4</c:v>
                </c:pt>
                <c:pt idx="6217">
                  <c:v>7.4011904761904797</c:v>
                </c:pt>
                <c:pt idx="6218">
                  <c:v>7.4023809523809501</c:v>
                </c:pt>
                <c:pt idx="6219">
                  <c:v>7.4035714285714302</c:v>
                </c:pt>
                <c:pt idx="6220">
                  <c:v>7.4047619047619104</c:v>
                </c:pt>
                <c:pt idx="6221">
                  <c:v>7.40595238095238</c:v>
                </c:pt>
                <c:pt idx="6222">
                  <c:v>7.4071428571428601</c:v>
                </c:pt>
                <c:pt idx="6223">
                  <c:v>7.4083333333333297</c:v>
                </c:pt>
                <c:pt idx="6224">
                  <c:v>7.4095238095238098</c:v>
                </c:pt>
                <c:pt idx="6225">
                  <c:v>7.41071428571429</c:v>
                </c:pt>
                <c:pt idx="6226">
                  <c:v>7.4119047619047604</c:v>
                </c:pt>
                <c:pt idx="6227">
                  <c:v>7.4130952380952397</c:v>
                </c:pt>
                <c:pt idx="6228">
                  <c:v>7.4142857142857101</c:v>
                </c:pt>
                <c:pt idx="6229">
                  <c:v>7.4154761904761903</c:v>
                </c:pt>
                <c:pt idx="6230">
                  <c:v>7.4166666666666696</c:v>
                </c:pt>
                <c:pt idx="6231">
                  <c:v>7.41785714285714</c:v>
                </c:pt>
                <c:pt idx="6232">
                  <c:v>7.4190476190476202</c:v>
                </c:pt>
                <c:pt idx="6233">
                  <c:v>7.4202380952381004</c:v>
                </c:pt>
                <c:pt idx="6234">
                  <c:v>7.4214285714285699</c:v>
                </c:pt>
                <c:pt idx="6235">
                  <c:v>7.4226190476190501</c:v>
                </c:pt>
                <c:pt idx="6236">
                  <c:v>7.4238095238095196</c:v>
                </c:pt>
                <c:pt idx="6237">
                  <c:v>7.4249999999999998</c:v>
                </c:pt>
                <c:pt idx="6238">
                  <c:v>7.42619047619048</c:v>
                </c:pt>
                <c:pt idx="6239">
                  <c:v>7.4273809523809504</c:v>
                </c:pt>
                <c:pt idx="6240">
                  <c:v>7.4285714285714297</c:v>
                </c:pt>
                <c:pt idx="6241">
                  <c:v>7.4297619047619099</c:v>
                </c:pt>
                <c:pt idx="6242">
                  <c:v>7.4309523809523803</c:v>
                </c:pt>
                <c:pt idx="6243">
                  <c:v>7.4321428571428596</c:v>
                </c:pt>
                <c:pt idx="6244">
                  <c:v>7.43333333333333</c:v>
                </c:pt>
                <c:pt idx="6245">
                  <c:v>7.4345238095238102</c:v>
                </c:pt>
                <c:pt idx="6246">
                  <c:v>7.4357142857142904</c:v>
                </c:pt>
                <c:pt idx="6247">
                  <c:v>7.4369047619047599</c:v>
                </c:pt>
                <c:pt idx="6248">
                  <c:v>7.4380952380952401</c:v>
                </c:pt>
                <c:pt idx="6249">
                  <c:v>7.4392857142857096</c:v>
                </c:pt>
                <c:pt idx="6250">
                  <c:v>7.4404761904761898</c:v>
                </c:pt>
                <c:pt idx="6251">
                  <c:v>7.44166666666667</c:v>
                </c:pt>
                <c:pt idx="6252">
                  <c:v>7.4428571428571404</c:v>
                </c:pt>
                <c:pt idx="6253">
                  <c:v>7.4440476190476197</c:v>
                </c:pt>
                <c:pt idx="6254">
                  <c:v>7.4452380952380999</c:v>
                </c:pt>
                <c:pt idx="6255">
                  <c:v>7.4464285714285703</c:v>
                </c:pt>
                <c:pt idx="6256">
                  <c:v>7.4476190476190496</c:v>
                </c:pt>
                <c:pt idx="6257">
                  <c:v>7.44880952380952</c:v>
                </c:pt>
                <c:pt idx="6258">
                  <c:v>7.45</c:v>
                </c:pt>
                <c:pt idx="6259">
                  <c:v>7.4511904761904804</c:v>
                </c:pt>
                <c:pt idx="6260">
                  <c:v>7.4523809523809499</c:v>
                </c:pt>
                <c:pt idx="6261">
                  <c:v>7.4535714285714301</c:v>
                </c:pt>
                <c:pt idx="6262">
                  <c:v>7.4547619047619103</c:v>
                </c:pt>
                <c:pt idx="6263">
                  <c:v>7.4559523809523798</c:v>
                </c:pt>
                <c:pt idx="6264">
                  <c:v>7.45714285714286</c:v>
                </c:pt>
                <c:pt idx="6265">
                  <c:v>7.4583333333333304</c:v>
                </c:pt>
                <c:pt idx="6266">
                  <c:v>7.4595238095238097</c:v>
                </c:pt>
                <c:pt idx="6267">
                  <c:v>7.4607142857142899</c:v>
                </c:pt>
                <c:pt idx="6268">
                  <c:v>7.4619047619047603</c:v>
                </c:pt>
                <c:pt idx="6269">
                  <c:v>7.4630952380952396</c:v>
                </c:pt>
                <c:pt idx="6270">
                  <c:v>7.46428571428571</c:v>
                </c:pt>
                <c:pt idx="6271">
                  <c:v>7.4654761904761902</c:v>
                </c:pt>
                <c:pt idx="6272">
                  <c:v>7.4666666666666703</c:v>
                </c:pt>
                <c:pt idx="6273">
                  <c:v>7.4678571428571399</c:v>
                </c:pt>
                <c:pt idx="6274">
                  <c:v>7.46904761904762</c:v>
                </c:pt>
                <c:pt idx="6275">
                  <c:v>7.4702380952381002</c:v>
                </c:pt>
                <c:pt idx="6276">
                  <c:v>7.4714285714285698</c:v>
                </c:pt>
                <c:pt idx="6277">
                  <c:v>7.4726190476190499</c:v>
                </c:pt>
                <c:pt idx="6278">
                  <c:v>7.4738095238095203</c:v>
                </c:pt>
                <c:pt idx="6279">
                  <c:v>7.4749999999999996</c:v>
                </c:pt>
                <c:pt idx="6280">
                  <c:v>7.4761904761904798</c:v>
                </c:pt>
                <c:pt idx="6281">
                  <c:v>7.4773809523809502</c:v>
                </c:pt>
                <c:pt idx="6282">
                  <c:v>7.4785714285714304</c:v>
                </c:pt>
                <c:pt idx="6283">
                  <c:v>7.4797619047619097</c:v>
                </c:pt>
                <c:pt idx="6284">
                  <c:v>7.4809523809523801</c:v>
                </c:pt>
                <c:pt idx="6285">
                  <c:v>7.4821428571428603</c:v>
                </c:pt>
                <c:pt idx="6286">
                  <c:v>7.4833333333333298</c:v>
                </c:pt>
                <c:pt idx="6287">
                  <c:v>7.48452380952381</c:v>
                </c:pt>
                <c:pt idx="6288">
                  <c:v>7.4857142857142902</c:v>
                </c:pt>
                <c:pt idx="6289">
                  <c:v>7.4869047619047597</c:v>
                </c:pt>
                <c:pt idx="6290">
                  <c:v>7.4880952380952399</c:v>
                </c:pt>
                <c:pt idx="6291">
                  <c:v>7.4892857142857103</c:v>
                </c:pt>
                <c:pt idx="6292">
                  <c:v>7.4904761904761896</c:v>
                </c:pt>
                <c:pt idx="6293">
                  <c:v>7.4916666666666698</c:v>
                </c:pt>
                <c:pt idx="6294">
                  <c:v>7.4928571428571402</c:v>
                </c:pt>
                <c:pt idx="6295">
                  <c:v>7.4940476190476204</c:v>
                </c:pt>
                <c:pt idx="6296">
                  <c:v>7.4952380952380997</c:v>
                </c:pt>
                <c:pt idx="6297">
                  <c:v>7.4964285714285701</c:v>
                </c:pt>
                <c:pt idx="6298">
                  <c:v>7.4976190476190503</c:v>
                </c:pt>
                <c:pt idx="6299">
                  <c:v>7.4988095238095198</c:v>
                </c:pt>
                <c:pt idx="6300">
                  <c:v>7.5</c:v>
                </c:pt>
                <c:pt idx="6301">
                  <c:v>7.5011904761904802</c:v>
                </c:pt>
                <c:pt idx="6302">
                  <c:v>7.5023809523809497</c:v>
                </c:pt>
                <c:pt idx="6303">
                  <c:v>7.5035714285714299</c:v>
                </c:pt>
                <c:pt idx="6304">
                  <c:v>7.5047619047619101</c:v>
                </c:pt>
                <c:pt idx="6305">
                  <c:v>7.5059523809523796</c:v>
                </c:pt>
                <c:pt idx="6306">
                  <c:v>7.5071428571428598</c:v>
                </c:pt>
                <c:pt idx="6307">
                  <c:v>7.5083333333333302</c:v>
                </c:pt>
                <c:pt idx="6308">
                  <c:v>7.5095238095238104</c:v>
                </c:pt>
                <c:pt idx="6309">
                  <c:v>7.5107142857142897</c:v>
                </c:pt>
                <c:pt idx="6310">
                  <c:v>7.5119047619047601</c:v>
                </c:pt>
                <c:pt idx="6311">
                  <c:v>7.5130952380952403</c:v>
                </c:pt>
                <c:pt idx="6312">
                  <c:v>7.5142857142857098</c:v>
                </c:pt>
                <c:pt idx="6313">
                  <c:v>7.51547619047619</c:v>
                </c:pt>
                <c:pt idx="6314">
                  <c:v>7.5166666666666702</c:v>
                </c:pt>
                <c:pt idx="6315">
                  <c:v>7.5178571428571397</c:v>
                </c:pt>
                <c:pt idx="6316">
                  <c:v>7.5190476190476199</c:v>
                </c:pt>
                <c:pt idx="6317">
                  <c:v>7.5202380952381001</c:v>
                </c:pt>
                <c:pt idx="6318">
                  <c:v>7.5214285714285696</c:v>
                </c:pt>
                <c:pt idx="6319">
                  <c:v>7.5226190476190498</c:v>
                </c:pt>
                <c:pt idx="6320">
                  <c:v>7.5238095238095202</c:v>
                </c:pt>
                <c:pt idx="6321">
                  <c:v>7.5250000000000004</c:v>
                </c:pt>
                <c:pt idx="6322">
                  <c:v>7.5261904761904797</c:v>
                </c:pt>
                <c:pt idx="6323">
                  <c:v>7.5273809523809501</c:v>
                </c:pt>
                <c:pt idx="6324">
                  <c:v>7.5285714285714302</c:v>
                </c:pt>
                <c:pt idx="6325">
                  <c:v>7.5297619047619104</c:v>
                </c:pt>
                <c:pt idx="6326">
                  <c:v>7.53095238095238</c:v>
                </c:pt>
                <c:pt idx="6327">
                  <c:v>7.5321428571428601</c:v>
                </c:pt>
                <c:pt idx="6328">
                  <c:v>7.5333333333333297</c:v>
                </c:pt>
                <c:pt idx="6329">
                  <c:v>7.5345238095238098</c:v>
                </c:pt>
                <c:pt idx="6330">
                  <c:v>7.53571428571429</c:v>
                </c:pt>
                <c:pt idx="6331">
                  <c:v>7.5369047619047604</c:v>
                </c:pt>
                <c:pt idx="6332">
                  <c:v>7.5380952380952397</c:v>
                </c:pt>
                <c:pt idx="6333">
                  <c:v>7.5392857142857101</c:v>
                </c:pt>
                <c:pt idx="6334">
                  <c:v>7.5404761904761903</c:v>
                </c:pt>
                <c:pt idx="6335">
                  <c:v>7.5416666666666696</c:v>
                </c:pt>
                <c:pt idx="6336">
                  <c:v>7.54285714285714</c:v>
                </c:pt>
                <c:pt idx="6337">
                  <c:v>7.5440476190476202</c:v>
                </c:pt>
                <c:pt idx="6338">
                  <c:v>7.5452380952381004</c:v>
                </c:pt>
                <c:pt idx="6339">
                  <c:v>7.5464285714285699</c:v>
                </c:pt>
                <c:pt idx="6340">
                  <c:v>7.5476190476190501</c:v>
                </c:pt>
                <c:pt idx="6341">
                  <c:v>7.5488095238095196</c:v>
                </c:pt>
                <c:pt idx="6342">
                  <c:v>7.55</c:v>
                </c:pt>
                <c:pt idx="6343">
                  <c:v>7.55119047619048</c:v>
                </c:pt>
                <c:pt idx="6344">
                  <c:v>7.5523809523809504</c:v>
                </c:pt>
                <c:pt idx="6345">
                  <c:v>7.5535714285714297</c:v>
                </c:pt>
                <c:pt idx="6346">
                  <c:v>7.5547619047619099</c:v>
                </c:pt>
                <c:pt idx="6347">
                  <c:v>7.5559523809523803</c:v>
                </c:pt>
                <c:pt idx="6348">
                  <c:v>7.5571428571428596</c:v>
                </c:pt>
                <c:pt idx="6349">
                  <c:v>7.55833333333333</c:v>
                </c:pt>
                <c:pt idx="6350">
                  <c:v>7.5595238095238102</c:v>
                </c:pt>
                <c:pt idx="6351">
                  <c:v>7.5607142857142904</c:v>
                </c:pt>
                <c:pt idx="6352">
                  <c:v>7.5619047619047599</c:v>
                </c:pt>
                <c:pt idx="6353">
                  <c:v>7.5630952380952401</c:v>
                </c:pt>
                <c:pt idx="6354">
                  <c:v>7.5642857142857096</c:v>
                </c:pt>
                <c:pt idx="6355">
                  <c:v>7.5654761904761898</c:v>
                </c:pt>
                <c:pt idx="6356">
                  <c:v>7.56666666666667</c:v>
                </c:pt>
                <c:pt idx="6357">
                  <c:v>7.5678571428571404</c:v>
                </c:pt>
                <c:pt idx="6358">
                  <c:v>7.5690476190476197</c:v>
                </c:pt>
                <c:pt idx="6359">
                  <c:v>7.5702380952380999</c:v>
                </c:pt>
                <c:pt idx="6360">
                  <c:v>7.5714285714285703</c:v>
                </c:pt>
                <c:pt idx="6361">
                  <c:v>7.5726190476190496</c:v>
                </c:pt>
                <c:pt idx="6362">
                  <c:v>7.57380952380952</c:v>
                </c:pt>
                <c:pt idx="6363">
                  <c:v>7.5750000000000002</c:v>
                </c:pt>
                <c:pt idx="6364">
                  <c:v>7.5761904761904804</c:v>
                </c:pt>
                <c:pt idx="6365">
                  <c:v>7.5773809523809499</c:v>
                </c:pt>
                <c:pt idx="6366">
                  <c:v>7.5785714285714301</c:v>
                </c:pt>
                <c:pt idx="6367">
                  <c:v>7.5797619047619103</c:v>
                </c:pt>
                <c:pt idx="6368">
                  <c:v>7.5809523809523798</c:v>
                </c:pt>
                <c:pt idx="6369">
                  <c:v>7.58214285714286</c:v>
                </c:pt>
                <c:pt idx="6370">
                  <c:v>7.5833333333333304</c:v>
                </c:pt>
                <c:pt idx="6371">
                  <c:v>7.5845238095238097</c:v>
                </c:pt>
                <c:pt idx="6372">
                  <c:v>7.5857142857142899</c:v>
                </c:pt>
                <c:pt idx="6373">
                  <c:v>7.5869047619047603</c:v>
                </c:pt>
                <c:pt idx="6374">
                  <c:v>7.5880952380952396</c:v>
                </c:pt>
                <c:pt idx="6375">
                  <c:v>7.58928571428571</c:v>
                </c:pt>
                <c:pt idx="6376">
                  <c:v>7.5904761904761902</c:v>
                </c:pt>
                <c:pt idx="6377">
                  <c:v>7.5916666666666703</c:v>
                </c:pt>
                <c:pt idx="6378">
                  <c:v>7.5928571428571399</c:v>
                </c:pt>
                <c:pt idx="6379">
                  <c:v>7.59404761904762</c:v>
                </c:pt>
                <c:pt idx="6380">
                  <c:v>7.5952380952381002</c:v>
                </c:pt>
                <c:pt idx="6381">
                  <c:v>7.5964285714285698</c:v>
                </c:pt>
                <c:pt idx="6382">
                  <c:v>7.5976190476190499</c:v>
                </c:pt>
                <c:pt idx="6383">
                  <c:v>7.5988095238095203</c:v>
                </c:pt>
                <c:pt idx="6384">
                  <c:v>7.6</c:v>
                </c:pt>
                <c:pt idx="6385">
                  <c:v>7.6011904761904798</c:v>
                </c:pt>
                <c:pt idx="6386">
                  <c:v>7.6023809523809502</c:v>
                </c:pt>
                <c:pt idx="6387">
                  <c:v>7.6035714285714304</c:v>
                </c:pt>
                <c:pt idx="6388">
                  <c:v>7.6047619047619097</c:v>
                </c:pt>
                <c:pt idx="6389">
                  <c:v>7.6059523809523801</c:v>
                </c:pt>
                <c:pt idx="6390">
                  <c:v>7.6071428571428603</c:v>
                </c:pt>
                <c:pt idx="6391">
                  <c:v>7.6083333333333298</c:v>
                </c:pt>
                <c:pt idx="6392">
                  <c:v>7.60952380952381</c:v>
                </c:pt>
                <c:pt idx="6393">
                  <c:v>7.6107142857142902</c:v>
                </c:pt>
                <c:pt idx="6394">
                  <c:v>7.6119047619047597</c:v>
                </c:pt>
                <c:pt idx="6395">
                  <c:v>7.6130952380952399</c:v>
                </c:pt>
                <c:pt idx="6396">
                  <c:v>7.6142857142857103</c:v>
                </c:pt>
                <c:pt idx="6397">
                  <c:v>7.6154761904761896</c:v>
                </c:pt>
                <c:pt idx="6398">
                  <c:v>7.6166666666666698</c:v>
                </c:pt>
                <c:pt idx="6399">
                  <c:v>7.6178571428571402</c:v>
                </c:pt>
                <c:pt idx="6400">
                  <c:v>7.6190476190476204</c:v>
                </c:pt>
                <c:pt idx="6401">
                  <c:v>7.6202380952380997</c:v>
                </c:pt>
                <c:pt idx="6402">
                  <c:v>7.6214285714285701</c:v>
                </c:pt>
                <c:pt idx="6403">
                  <c:v>7.6226190476190503</c:v>
                </c:pt>
                <c:pt idx="6404">
                  <c:v>7.6238095238095198</c:v>
                </c:pt>
                <c:pt idx="6405">
                  <c:v>7.625</c:v>
                </c:pt>
                <c:pt idx="6406">
                  <c:v>7.6261904761904802</c:v>
                </c:pt>
                <c:pt idx="6407">
                  <c:v>7.6273809523809497</c:v>
                </c:pt>
                <c:pt idx="6408">
                  <c:v>7.6285714285714299</c:v>
                </c:pt>
                <c:pt idx="6409">
                  <c:v>7.6297619047619101</c:v>
                </c:pt>
                <c:pt idx="6410">
                  <c:v>7.6309523809523796</c:v>
                </c:pt>
                <c:pt idx="6411">
                  <c:v>7.6321428571428598</c:v>
                </c:pt>
                <c:pt idx="6412">
                  <c:v>7.6333333333333302</c:v>
                </c:pt>
                <c:pt idx="6413">
                  <c:v>7.6345238095238104</c:v>
                </c:pt>
                <c:pt idx="6414">
                  <c:v>7.6357142857142897</c:v>
                </c:pt>
                <c:pt idx="6415">
                  <c:v>7.6369047619047601</c:v>
                </c:pt>
                <c:pt idx="6416">
                  <c:v>7.6380952380952403</c:v>
                </c:pt>
                <c:pt idx="6417">
                  <c:v>7.6392857142857098</c:v>
                </c:pt>
                <c:pt idx="6418">
                  <c:v>7.64047619047619</c:v>
                </c:pt>
                <c:pt idx="6419">
                  <c:v>7.6416666666666702</c:v>
                </c:pt>
                <c:pt idx="6420">
                  <c:v>7.6428571428571397</c:v>
                </c:pt>
                <c:pt idx="6421">
                  <c:v>7.6440476190476199</c:v>
                </c:pt>
                <c:pt idx="6422">
                  <c:v>7.6452380952381001</c:v>
                </c:pt>
                <c:pt idx="6423">
                  <c:v>7.6464285714285696</c:v>
                </c:pt>
                <c:pt idx="6424">
                  <c:v>7.6476190476190498</c:v>
                </c:pt>
                <c:pt idx="6425">
                  <c:v>7.6488095238095202</c:v>
                </c:pt>
                <c:pt idx="6426">
                  <c:v>7.65</c:v>
                </c:pt>
                <c:pt idx="6427">
                  <c:v>7.6511904761904797</c:v>
                </c:pt>
                <c:pt idx="6428">
                  <c:v>7.6523809523809501</c:v>
                </c:pt>
                <c:pt idx="6429">
                  <c:v>7.6535714285714302</c:v>
                </c:pt>
                <c:pt idx="6430">
                  <c:v>7.6547619047619104</c:v>
                </c:pt>
                <c:pt idx="6431">
                  <c:v>7.65595238095238</c:v>
                </c:pt>
                <c:pt idx="6432">
                  <c:v>7.6571428571428601</c:v>
                </c:pt>
                <c:pt idx="6433">
                  <c:v>7.6583333333333297</c:v>
                </c:pt>
                <c:pt idx="6434">
                  <c:v>7.6595238095238098</c:v>
                </c:pt>
                <c:pt idx="6435">
                  <c:v>7.66071428571429</c:v>
                </c:pt>
                <c:pt idx="6436">
                  <c:v>7.6619047619047604</c:v>
                </c:pt>
                <c:pt idx="6437">
                  <c:v>7.6630952380952397</c:v>
                </c:pt>
                <c:pt idx="6438">
                  <c:v>7.6642857142857101</c:v>
                </c:pt>
                <c:pt idx="6439">
                  <c:v>7.6654761904761903</c:v>
                </c:pt>
                <c:pt idx="6440">
                  <c:v>7.6666666666666696</c:v>
                </c:pt>
                <c:pt idx="6441">
                  <c:v>7.66785714285714</c:v>
                </c:pt>
                <c:pt idx="6442">
                  <c:v>7.6690476190476202</c:v>
                </c:pt>
                <c:pt idx="6443">
                  <c:v>7.6702380952381004</c:v>
                </c:pt>
                <c:pt idx="6444">
                  <c:v>7.6714285714285699</c:v>
                </c:pt>
                <c:pt idx="6445">
                  <c:v>7.6726190476190501</c:v>
                </c:pt>
                <c:pt idx="6446">
                  <c:v>7.6738095238095196</c:v>
                </c:pt>
                <c:pt idx="6447">
                  <c:v>7.6749999999999998</c:v>
                </c:pt>
                <c:pt idx="6448">
                  <c:v>7.67619047619048</c:v>
                </c:pt>
                <c:pt idx="6449">
                  <c:v>7.6773809523809504</c:v>
                </c:pt>
                <c:pt idx="6450">
                  <c:v>7.6785714285714297</c:v>
                </c:pt>
                <c:pt idx="6451">
                  <c:v>7.6797619047619099</c:v>
                </c:pt>
                <c:pt idx="6452">
                  <c:v>7.6809523809523803</c:v>
                </c:pt>
                <c:pt idx="6453">
                  <c:v>7.6821428571428596</c:v>
                </c:pt>
                <c:pt idx="6454">
                  <c:v>7.68333333333333</c:v>
                </c:pt>
                <c:pt idx="6455">
                  <c:v>7.6845238095238102</c:v>
                </c:pt>
                <c:pt idx="6456">
                  <c:v>7.6857142857142904</c:v>
                </c:pt>
                <c:pt idx="6457">
                  <c:v>7.6869047619047599</c:v>
                </c:pt>
                <c:pt idx="6458">
                  <c:v>7.6880952380952401</c:v>
                </c:pt>
                <c:pt idx="6459">
                  <c:v>7.6892857142857096</c:v>
                </c:pt>
                <c:pt idx="6460">
                  <c:v>7.6904761904761898</c:v>
                </c:pt>
                <c:pt idx="6461">
                  <c:v>7.69166666666667</c:v>
                </c:pt>
                <c:pt idx="6462">
                  <c:v>7.6928571428571404</c:v>
                </c:pt>
                <c:pt idx="6463">
                  <c:v>7.6940476190476197</c:v>
                </c:pt>
                <c:pt idx="6464">
                  <c:v>7.6952380952380999</c:v>
                </c:pt>
                <c:pt idx="6465">
                  <c:v>7.6964285714285703</c:v>
                </c:pt>
                <c:pt idx="6466">
                  <c:v>7.6976190476190496</c:v>
                </c:pt>
                <c:pt idx="6467">
                  <c:v>7.69880952380952</c:v>
                </c:pt>
                <c:pt idx="6468">
                  <c:v>7.7</c:v>
                </c:pt>
                <c:pt idx="6469">
                  <c:v>7.7011904761904804</c:v>
                </c:pt>
                <c:pt idx="6470">
                  <c:v>7.7023809523809499</c:v>
                </c:pt>
                <c:pt idx="6471">
                  <c:v>7.7035714285714301</c:v>
                </c:pt>
                <c:pt idx="6472">
                  <c:v>7.7047619047619103</c:v>
                </c:pt>
                <c:pt idx="6473">
                  <c:v>7.7059523809523798</c:v>
                </c:pt>
                <c:pt idx="6474">
                  <c:v>7.70714285714286</c:v>
                </c:pt>
                <c:pt idx="6475">
                  <c:v>7.7083333333333304</c:v>
                </c:pt>
                <c:pt idx="6476">
                  <c:v>7.7095238095238097</c:v>
                </c:pt>
                <c:pt idx="6477">
                  <c:v>7.7107142857142899</c:v>
                </c:pt>
                <c:pt idx="6478">
                  <c:v>7.7119047619047603</c:v>
                </c:pt>
                <c:pt idx="6479">
                  <c:v>7.7130952380952396</c:v>
                </c:pt>
                <c:pt idx="6480">
                  <c:v>7.71428571428571</c:v>
                </c:pt>
                <c:pt idx="6481">
                  <c:v>7.7154761904761902</c:v>
                </c:pt>
                <c:pt idx="6482">
                  <c:v>7.7166666666666703</c:v>
                </c:pt>
                <c:pt idx="6483">
                  <c:v>7.7178571428571399</c:v>
                </c:pt>
                <c:pt idx="6484">
                  <c:v>7.71904761904762</c:v>
                </c:pt>
                <c:pt idx="6485">
                  <c:v>7.7202380952381002</c:v>
                </c:pt>
                <c:pt idx="6486">
                  <c:v>7.7214285714285698</c:v>
                </c:pt>
                <c:pt idx="6487">
                  <c:v>7.7226190476190499</c:v>
                </c:pt>
                <c:pt idx="6488">
                  <c:v>7.7238095238095203</c:v>
                </c:pt>
                <c:pt idx="6489">
                  <c:v>7.7249999999999996</c:v>
                </c:pt>
                <c:pt idx="6490">
                  <c:v>7.7261904761904798</c:v>
                </c:pt>
                <c:pt idx="6491">
                  <c:v>7.7273809523809502</c:v>
                </c:pt>
                <c:pt idx="6492">
                  <c:v>7.7285714285714304</c:v>
                </c:pt>
                <c:pt idx="6493">
                  <c:v>7.7297619047619097</c:v>
                </c:pt>
                <c:pt idx="6494">
                  <c:v>7.7309523809523801</c:v>
                </c:pt>
                <c:pt idx="6495">
                  <c:v>7.7321428571428603</c:v>
                </c:pt>
                <c:pt idx="6496">
                  <c:v>7.7333333333333298</c:v>
                </c:pt>
                <c:pt idx="6497">
                  <c:v>7.73452380952381</c:v>
                </c:pt>
                <c:pt idx="6498">
                  <c:v>7.7357142857142902</c:v>
                </c:pt>
                <c:pt idx="6499">
                  <c:v>7.7369047619047597</c:v>
                </c:pt>
                <c:pt idx="6500">
                  <c:v>7.7380952380952399</c:v>
                </c:pt>
                <c:pt idx="6501">
                  <c:v>7.7392857142857103</c:v>
                </c:pt>
                <c:pt idx="6502">
                  <c:v>7.7404761904761896</c:v>
                </c:pt>
                <c:pt idx="6503">
                  <c:v>7.7416666666666698</c:v>
                </c:pt>
                <c:pt idx="6504">
                  <c:v>7.7428571428571402</c:v>
                </c:pt>
                <c:pt idx="6505">
                  <c:v>7.7440476190476204</c:v>
                </c:pt>
                <c:pt idx="6506">
                  <c:v>7.7452380952380997</c:v>
                </c:pt>
                <c:pt idx="6507">
                  <c:v>7.7464285714285701</c:v>
                </c:pt>
                <c:pt idx="6508">
                  <c:v>7.7476190476190503</c:v>
                </c:pt>
                <c:pt idx="6509">
                  <c:v>7.7488095238095198</c:v>
                </c:pt>
                <c:pt idx="6510">
                  <c:v>7.75</c:v>
                </c:pt>
                <c:pt idx="6511">
                  <c:v>7.7511904761904802</c:v>
                </c:pt>
                <c:pt idx="6512">
                  <c:v>7.7523809523809497</c:v>
                </c:pt>
                <c:pt idx="6513">
                  <c:v>7.7535714285714299</c:v>
                </c:pt>
                <c:pt idx="6514">
                  <c:v>7.7547619047619101</c:v>
                </c:pt>
                <c:pt idx="6515">
                  <c:v>7.7559523809523796</c:v>
                </c:pt>
                <c:pt idx="6516">
                  <c:v>7.7571428571428598</c:v>
                </c:pt>
                <c:pt idx="6517">
                  <c:v>7.7583333333333302</c:v>
                </c:pt>
                <c:pt idx="6518">
                  <c:v>7.7595238095238104</c:v>
                </c:pt>
                <c:pt idx="6519">
                  <c:v>7.7607142857142897</c:v>
                </c:pt>
                <c:pt idx="6520">
                  <c:v>7.7619047619047601</c:v>
                </c:pt>
                <c:pt idx="6521">
                  <c:v>7.7630952380952403</c:v>
                </c:pt>
                <c:pt idx="6522">
                  <c:v>7.7642857142857098</c:v>
                </c:pt>
                <c:pt idx="6523">
                  <c:v>7.76547619047619</c:v>
                </c:pt>
                <c:pt idx="6524">
                  <c:v>7.7666666666666702</c:v>
                </c:pt>
                <c:pt idx="6525">
                  <c:v>7.7678571428571397</c:v>
                </c:pt>
                <c:pt idx="6526">
                  <c:v>7.7690476190476199</c:v>
                </c:pt>
                <c:pt idx="6527">
                  <c:v>7.7702380952381001</c:v>
                </c:pt>
                <c:pt idx="6528">
                  <c:v>7.7714285714285696</c:v>
                </c:pt>
                <c:pt idx="6529">
                  <c:v>7.7726190476190498</c:v>
                </c:pt>
                <c:pt idx="6530">
                  <c:v>7.7738095238095202</c:v>
                </c:pt>
                <c:pt idx="6531">
                  <c:v>7.7750000000000004</c:v>
                </c:pt>
                <c:pt idx="6532">
                  <c:v>7.7761904761904797</c:v>
                </c:pt>
                <c:pt idx="6533">
                  <c:v>7.7773809523809501</c:v>
                </c:pt>
                <c:pt idx="6534">
                  <c:v>7.7785714285714302</c:v>
                </c:pt>
                <c:pt idx="6535">
                  <c:v>7.7797619047619104</c:v>
                </c:pt>
                <c:pt idx="6536">
                  <c:v>7.78095238095238</c:v>
                </c:pt>
                <c:pt idx="6537">
                  <c:v>7.7821428571428601</c:v>
                </c:pt>
                <c:pt idx="6538">
                  <c:v>7.7833333333333297</c:v>
                </c:pt>
                <c:pt idx="6539">
                  <c:v>7.7845238095238098</c:v>
                </c:pt>
                <c:pt idx="6540">
                  <c:v>7.78571428571429</c:v>
                </c:pt>
                <c:pt idx="6541">
                  <c:v>7.7869047619047604</c:v>
                </c:pt>
                <c:pt idx="6542">
                  <c:v>7.7880952380952397</c:v>
                </c:pt>
                <c:pt idx="6543">
                  <c:v>7.7892857142857101</c:v>
                </c:pt>
                <c:pt idx="6544">
                  <c:v>7.7904761904761903</c:v>
                </c:pt>
                <c:pt idx="6545">
                  <c:v>7.7916666666666696</c:v>
                </c:pt>
                <c:pt idx="6546">
                  <c:v>7.79285714285714</c:v>
                </c:pt>
                <c:pt idx="6547">
                  <c:v>7.7940476190476202</c:v>
                </c:pt>
                <c:pt idx="6548">
                  <c:v>7.7952380952381004</c:v>
                </c:pt>
                <c:pt idx="6549">
                  <c:v>7.7964285714285699</c:v>
                </c:pt>
                <c:pt idx="6550">
                  <c:v>7.7976190476190501</c:v>
                </c:pt>
                <c:pt idx="6551">
                  <c:v>7.7988095238095196</c:v>
                </c:pt>
                <c:pt idx="6552">
                  <c:v>7.8</c:v>
                </c:pt>
                <c:pt idx="6553">
                  <c:v>7.80119047619048</c:v>
                </c:pt>
                <c:pt idx="6554">
                  <c:v>7.8023809523809504</c:v>
                </c:pt>
                <c:pt idx="6555">
                  <c:v>7.8035714285714297</c:v>
                </c:pt>
                <c:pt idx="6556">
                  <c:v>7.8047619047619099</c:v>
                </c:pt>
                <c:pt idx="6557">
                  <c:v>7.8059523809523803</c:v>
                </c:pt>
                <c:pt idx="6558">
                  <c:v>7.8071428571428596</c:v>
                </c:pt>
                <c:pt idx="6559">
                  <c:v>7.80833333333333</c:v>
                </c:pt>
                <c:pt idx="6560">
                  <c:v>7.8095238095238102</c:v>
                </c:pt>
                <c:pt idx="6561">
                  <c:v>7.8107142857142904</c:v>
                </c:pt>
                <c:pt idx="6562">
                  <c:v>7.8119047619047599</c:v>
                </c:pt>
                <c:pt idx="6563">
                  <c:v>7.8130952380952401</c:v>
                </c:pt>
                <c:pt idx="6564">
                  <c:v>7.8142857142857096</c:v>
                </c:pt>
                <c:pt idx="6565">
                  <c:v>7.8154761904761898</c:v>
                </c:pt>
                <c:pt idx="6566">
                  <c:v>7.81666666666667</c:v>
                </c:pt>
                <c:pt idx="6567">
                  <c:v>7.8178571428571404</c:v>
                </c:pt>
                <c:pt idx="6568">
                  <c:v>7.8190476190476197</c:v>
                </c:pt>
                <c:pt idx="6569">
                  <c:v>7.8202380952380999</c:v>
                </c:pt>
                <c:pt idx="6570">
                  <c:v>7.8214285714285703</c:v>
                </c:pt>
                <c:pt idx="6571">
                  <c:v>7.8226190476190496</c:v>
                </c:pt>
                <c:pt idx="6572">
                  <c:v>7.82380952380952</c:v>
                </c:pt>
                <c:pt idx="6573">
                  <c:v>7.8250000000000002</c:v>
                </c:pt>
                <c:pt idx="6574">
                  <c:v>7.8261904761904804</c:v>
                </c:pt>
                <c:pt idx="6575">
                  <c:v>7.8273809523809499</c:v>
                </c:pt>
                <c:pt idx="6576">
                  <c:v>7.8285714285714301</c:v>
                </c:pt>
                <c:pt idx="6577">
                  <c:v>7.8297619047619103</c:v>
                </c:pt>
                <c:pt idx="6578">
                  <c:v>7.8309523809523798</c:v>
                </c:pt>
                <c:pt idx="6579">
                  <c:v>7.83214285714286</c:v>
                </c:pt>
                <c:pt idx="6580">
                  <c:v>7.8333333333333304</c:v>
                </c:pt>
                <c:pt idx="6581">
                  <c:v>7.8345238095238097</c:v>
                </c:pt>
                <c:pt idx="6582">
                  <c:v>7.8357142857142899</c:v>
                </c:pt>
                <c:pt idx="6583">
                  <c:v>7.8369047619047603</c:v>
                </c:pt>
                <c:pt idx="6584">
                  <c:v>7.8380952380952396</c:v>
                </c:pt>
                <c:pt idx="6585">
                  <c:v>7.83928571428571</c:v>
                </c:pt>
                <c:pt idx="6586">
                  <c:v>7.8404761904761902</c:v>
                </c:pt>
                <c:pt idx="6587">
                  <c:v>7.8416666666666703</c:v>
                </c:pt>
                <c:pt idx="6588">
                  <c:v>7.8428571428571399</c:v>
                </c:pt>
                <c:pt idx="6589">
                  <c:v>7.84404761904762</c:v>
                </c:pt>
                <c:pt idx="6590">
                  <c:v>7.8452380952381002</c:v>
                </c:pt>
                <c:pt idx="6591">
                  <c:v>7.8464285714285698</c:v>
                </c:pt>
                <c:pt idx="6592">
                  <c:v>7.8476190476190499</c:v>
                </c:pt>
                <c:pt idx="6593">
                  <c:v>7.8488095238095203</c:v>
                </c:pt>
                <c:pt idx="6594">
                  <c:v>7.85</c:v>
                </c:pt>
                <c:pt idx="6595">
                  <c:v>7.8511904761904798</c:v>
                </c:pt>
                <c:pt idx="6596">
                  <c:v>7.8523809523809502</c:v>
                </c:pt>
                <c:pt idx="6597">
                  <c:v>7.8535714285714304</c:v>
                </c:pt>
                <c:pt idx="6598">
                  <c:v>7.8547619047619097</c:v>
                </c:pt>
                <c:pt idx="6599">
                  <c:v>7.8559523809523801</c:v>
                </c:pt>
                <c:pt idx="6600">
                  <c:v>7.8571428571428603</c:v>
                </c:pt>
                <c:pt idx="6601">
                  <c:v>7.8583333333333298</c:v>
                </c:pt>
                <c:pt idx="6602">
                  <c:v>7.85952380952381</c:v>
                </c:pt>
                <c:pt idx="6603">
                  <c:v>7.8607142857142902</c:v>
                </c:pt>
                <c:pt idx="6604">
                  <c:v>7.8619047619047597</c:v>
                </c:pt>
                <c:pt idx="6605">
                  <c:v>7.8630952380952399</c:v>
                </c:pt>
                <c:pt idx="6606">
                  <c:v>7.8642857142857103</c:v>
                </c:pt>
                <c:pt idx="6607">
                  <c:v>7.8654761904761896</c:v>
                </c:pt>
                <c:pt idx="6608">
                  <c:v>7.8666666666666698</c:v>
                </c:pt>
                <c:pt idx="6609">
                  <c:v>7.8678571428571402</c:v>
                </c:pt>
                <c:pt idx="6610">
                  <c:v>7.8690476190476204</c:v>
                </c:pt>
                <c:pt idx="6611">
                  <c:v>7.8702380952380997</c:v>
                </c:pt>
                <c:pt idx="6612">
                  <c:v>7.8714285714285701</c:v>
                </c:pt>
                <c:pt idx="6613">
                  <c:v>7.8726190476190503</c:v>
                </c:pt>
                <c:pt idx="6614">
                  <c:v>7.8738095238095198</c:v>
                </c:pt>
                <c:pt idx="6615">
                  <c:v>7.875</c:v>
                </c:pt>
                <c:pt idx="6616">
                  <c:v>7.8761904761904802</c:v>
                </c:pt>
                <c:pt idx="6617">
                  <c:v>7.8773809523809497</c:v>
                </c:pt>
                <c:pt idx="6618">
                  <c:v>7.8785714285714299</c:v>
                </c:pt>
                <c:pt idx="6619">
                  <c:v>7.8797619047619101</c:v>
                </c:pt>
                <c:pt idx="6620">
                  <c:v>7.8809523809523796</c:v>
                </c:pt>
                <c:pt idx="6621">
                  <c:v>7.8821428571428598</c:v>
                </c:pt>
                <c:pt idx="6622">
                  <c:v>7.8833333333333302</c:v>
                </c:pt>
                <c:pt idx="6623">
                  <c:v>7.8845238095238104</c:v>
                </c:pt>
                <c:pt idx="6624">
                  <c:v>7.8857142857142897</c:v>
                </c:pt>
                <c:pt idx="6625">
                  <c:v>7.8869047619047601</c:v>
                </c:pt>
                <c:pt idx="6626">
                  <c:v>7.8880952380952403</c:v>
                </c:pt>
                <c:pt idx="6627">
                  <c:v>7.8892857142857098</c:v>
                </c:pt>
                <c:pt idx="6628">
                  <c:v>7.89047619047619</c:v>
                </c:pt>
                <c:pt idx="6629">
                  <c:v>7.8916666666666702</c:v>
                </c:pt>
                <c:pt idx="6630">
                  <c:v>7.8928571428571397</c:v>
                </c:pt>
                <c:pt idx="6631">
                  <c:v>7.8940476190476199</c:v>
                </c:pt>
                <c:pt idx="6632">
                  <c:v>7.8952380952381001</c:v>
                </c:pt>
                <c:pt idx="6633">
                  <c:v>7.8964285714285696</c:v>
                </c:pt>
                <c:pt idx="6634">
                  <c:v>7.8976190476190498</c:v>
                </c:pt>
                <c:pt idx="6635">
                  <c:v>7.8988095238095299</c:v>
                </c:pt>
                <c:pt idx="6636">
                  <c:v>7.9</c:v>
                </c:pt>
                <c:pt idx="6637">
                  <c:v>7.9011904761904797</c:v>
                </c:pt>
                <c:pt idx="6638">
                  <c:v>7.9023809523809501</c:v>
                </c:pt>
                <c:pt idx="6639">
                  <c:v>7.9035714285714302</c:v>
                </c:pt>
                <c:pt idx="6640">
                  <c:v>7.9047619047619104</c:v>
                </c:pt>
                <c:pt idx="6641">
                  <c:v>7.90595238095238</c:v>
                </c:pt>
                <c:pt idx="6642">
                  <c:v>7.9071428571428601</c:v>
                </c:pt>
                <c:pt idx="6643">
                  <c:v>7.9083333333333297</c:v>
                </c:pt>
                <c:pt idx="6644">
                  <c:v>7.9095238095238098</c:v>
                </c:pt>
                <c:pt idx="6645">
                  <c:v>7.91071428571429</c:v>
                </c:pt>
                <c:pt idx="6646">
                  <c:v>7.9119047619047604</c:v>
                </c:pt>
                <c:pt idx="6647">
                  <c:v>7.9130952380952397</c:v>
                </c:pt>
                <c:pt idx="6648">
                  <c:v>7.9142857142857199</c:v>
                </c:pt>
                <c:pt idx="6649">
                  <c:v>7.9154761904761903</c:v>
                </c:pt>
                <c:pt idx="6650">
                  <c:v>7.9166666666666696</c:v>
                </c:pt>
                <c:pt idx="6651">
                  <c:v>7.91785714285714</c:v>
                </c:pt>
                <c:pt idx="6652">
                  <c:v>7.9190476190476202</c:v>
                </c:pt>
                <c:pt idx="6653">
                  <c:v>7.9202380952381004</c:v>
                </c:pt>
                <c:pt idx="6654">
                  <c:v>7.9214285714285699</c:v>
                </c:pt>
                <c:pt idx="6655">
                  <c:v>7.9226190476190501</c:v>
                </c:pt>
                <c:pt idx="6656">
                  <c:v>7.9238095238095196</c:v>
                </c:pt>
                <c:pt idx="6657">
                  <c:v>7.9249999999999998</c:v>
                </c:pt>
                <c:pt idx="6658">
                  <c:v>7.92619047619048</c:v>
                </c:pt>
                <c:pt idx="6659">
                  <c:v>7.9273809523809504</c:v>
                </c:pt>
                <c:pt idx="6660">
                  <c:v>7.9285714285714297</c:v>
                </c:pt>
                <c:pt idx="6661">
                  <c:v>7.9297619047619099</c:v>
                </c:pt>
                <c:pt idx="6662">
                  <c:v>7.9309523809523803</c:v>
                </c:pt>
                <c:pt idx="6663">
                  <c:v>7.9321428571428596</c:v>
                </c:pt>
                <c:pt idx="6664">
                  <c:v>7.93333333333333</c:v>
                </c:pt>
                <c:pt idx="6665">
                  <c:v>7.9345238095238102</c:v>
                </c:pt>
                <c:pt idx="6666">
                  <c:v>7.9357142857142904</c:v>
                </c:pt>
                <c:pt idx="6667">
                  <c:v>7.9369047619047599</c:v>
                </c:pt>
                <c:pt idx="6668">
                  <c:v>7.9380952380952401</c:v>
                </c:pt>
                <c:pt idx="6669">
                  <c:v>7.9392857142857096</c:v>
                </c:pt>
                <c:pt idx="6670">
                  <c:v>7.9404761904761898</c:v>
                </c:pt>
                <c:pt idx="6671">
                  <c:v>7.94166666666667</c:v>
                </c:pt>
                <c:pt idx="6672">
                  <c:v>7.9428571428571404</c:v>
                </c:pt>
                <c:pt idx="6673">
                  <c:v>7.9440476190476197</c:v>
                </c:pt>
                <c:pt idx="6674">
                  <c:v>7.9452380952380999</c:v>
                </c:pt>
                <c:pt idx="6675">
                  <c:v>7.9464285714285703</c:v>
                </c:pt>
                <c:pt idx="6676">
                  <c:v>7.9476190476190496</c:v>
                </c:pt>
                <c:pt idx="6677">
                  <c:v>7.94880952380952</c:v>
                </c:pt>
                <c:pt idx="6678">
                  <c:v>7.95</c:v>
                </c:pt>
                <c:pt idx="6679">
                  <c:v>7.9511904761904804</c:v>
                </c:pt>
                <c:pt idx="6680">
                  <c:v>7.9523809523809499</c:v>
                </c:pt>
                <c:pt idx="6681">
                  <c:v>7.9535714285714301</c:v>
                </c:pt>
                <c:pt idx="6682">
                  <c:v>7.9547619047619103</c:v>
                </c:pt>
                <c:pt idx="6683">
                  <c:v>7.9559523809523798</c:v>
                </c:pt>
                <c:pt idx="6684">
                  <c:v>7.95714285714286</c:v>
                </c:pt>
                <c:pt idx="6685">
                  <c:v>7.9583333333333304</c:v>
                </c:pt>
                <c:pt idx="6686">
                  <c:v>7.9595238095238097</c:v>
                </c:pt>
                <c:pt idx="6687">
                  <c:v>7.9607142857142899</c:v>
                </c:pt>
                <c:pt idx="6688">
                  <c:v>7.9619047619047603</c:v>
                </c:pt>
                <c:pt idx="6689">
                  <c:v>7.9630952380952396</c:v>
                </c:pt>
                <c:pt idx="6690">
                  <c:v>7.96428571428571</c:v>
                </c:pt>
                <c:pt idx="6691">
                  <c:v>7.9654761904761902</c:v>
                </c:pt>
                <c:pt idx="6692">
                  <c:v>7.9666666666666703</c:v>
                </c:pt>
                <c:pt idx="6693">
                  <c:v>7.9678571428571399</c:v>
                </c:pt>
                <c:pt idx="6694">
                  <c:v>7.96904761904762</c:v>
                </c:pt>
                <c:pt idx="6695">
                  <c:v>7.9702380952381002</c:v>
                </c:pt>
                <c:pt idx="6696">
                  <c:v>7.9714285714285698</c:v>
                </c:pt>
                <c:pt idx="6697">
                  <c:v>7.9726190476190499</c:v>
                </c:pt>
                <c:pt idx="6698">
                  <c:v>7.9738095238095203</c:v>
                </c:pt>
                <c:pt idx="6699">
                  <c:v>7.9749999999999996</c:v>
                </c:pt>
                <c:pt idx="6700">
                  <c:v>7.9761904761904798</c:v>
                </c:pt>
                <c:pt idx="6701">
                  <c:v>7.9773809523809502</c:v>
                </c:pt>
                <c:pt idx="6702">
                  <c:v>7.9785714285714304</c:v>
                </c:pt>
                <c:pt idx="6703">
                  <c:v>7.9797619047619097</c:v>
                </c:pt>
                <c:pt idx="6704">
                  <c:v>7.9809523809523801</c:v>
                </c:pt>
                <c:pt idx="6705">
                  <c:v>7.9821428571428603</c:v>
                </c:pt>
                <c:pt idx="6706">
                  <c:v>7.9833333333333298</c:v>
                </c:pt>
                <c:pt idx="6707">
                  <c:v>7.98452380952381</c:v>
                </c:pt>
                <c:pt idx="6708">
                  <c:v>7.9857142857142902</c:v>
                </c:pt>
                <c:pt idx="6709">
                  <c:v>7.9869047619047597</c:v>
                </c:pt>
                <c:pt idx="6710">
                  <c:v>7.9880952380952399</c:v>
                </c:pt>
                <c:pt idx="6711">
                  <c:v>7.9892857142857103</c:v>
                </c:pt>
                <c:pt idx="6712">
                  <c:v>7.9904761904761896</c:v>
                </c:pt>
                <c:pt idx="6713">
                  <c:v>7.9916666666666698</c:v>
                </c:pt>
                <c:pt idx="6714">
                  <c:v>7.9928571428571402</c:v>
                </c:pt>
                <c:pt idx="6715">
                  <c:v>7.9940476190476204</c:v>
                </c:pt>
                <c:pt idx="6716">
                  <c:v>7.9952380952380997</c:v>
                </c:pt>
                <c:pt idx="6717">
                  <c:v>7.9964285714285701</c:v>
                </c:pt>
                <c:pt idx="6718">
                  <c:v>7.9976190476190503</c:v>
                </c:pt>
                <c:pt idx="6719">
                  <c:v>7.9988095238095198</c:v>
                </c:pt>
                <c:pt idx="6720">
                  <c:v>8</c:v>
                </c:pt>
                <c:pt idx="6721">
                  <c:v>8.0011904761904802</c:v>
                </c:pt>
                <c:pt idx="6722">
                  <c:v>8.0023809523809497</c:v>
                </c:pt>
                <c:pt idx="6723">
                  <c:v>8.0035714285714299</c:v>
                </c:pt>
                <c:pt idx="6724">
                  <c:v>8.0047619047619101</c:v>
                </c:pt>
                <c:pt idx="6725">
                  <c:v>8.0059523809523796</c:v>
                </c:pt>
                <c:pt idx="6726">
                  <c:v>8.0071428571428598</c:v>
                </c:pt>
                <c:pt idx="6727">
                  <c:v>8.00833333333334</c:v>
                </c:pt>
                <c:pt idx="6728">
                  <c:v>8.0095238095238095</c:v>
                </c:pt>
                <c:pt idx="6729">
                  <c:v>8.0107142857142897</c:v>
                </c:pt>
                <c:pt idx="6730">
                  <c:v>8.0119047619047592</c:v>
                </c:pt>
                <c:pt idx="6731">
                  <c:v>8.0130952380952394</c:v>
                </c:pt>
                <c:pt idx="6732">
                  <c:v>8.0142857142857107</c:v>
                </c:pt>
                <c:pt idx="6733">
                  <c:v>8.0154761904761909</c:v>
                </c:pt>
                <c:pt idx="6734">
                  <c:v>8.0166666666666693</c:v>
                </c:pt>
                <c:pt idx="6735">
                  <c:v>8.0178571428571406</c:v>
                </c:pt>
                <c:pt idx="6736">
                  <c:v>8.0190476190476208</c:v>
                </c:pt>
                <c:pt idx="6737">
                  <c:v>8.0202380952380992</c:v>
                </c:pt>
                <c:pt idx="6738">
                  <c:v>8.0214285714285705</c:v>
                </c:pt>
                <c:pt idx="6739">
                  <c:v>8.0226190476190506</c:v>
                </c:pt>
                <c:pt idx="6740">
                  <c:v>8.0238095238095202</c:v>
                </c:pt>
                <c:pt idx="6741">
                  <c:v>8.0250000000000004</c:v>
                </c:pt>
                <c:pt idx="6742">
                  <c:v>8.0261904761904805</c:v>
                </c:pt>
                <c:pt idx="6743">
                  <c:v>8.0273809523809501</c:v>
                </c:pt>
                <c:pt idx="6744">
                  <c:v>8.0285714285714302</c:v>
                </c:pt>
                <c:pt idx="6745">
                  <c:v>8.0297619047619104</c:v>
                </c:pt>
                <c:pt idx="6746">
                  <c:v>8.03095238095238</c:v>
                </c:pt>
                <c:pt idx="6747">
                  <c:v>8.0321428571428601</c:v>
                </c:pt>
                <c:pt idx="6748">
                  <c:v>8.0333333333333297</c:v>
                </c:pt>
                <c:pt idx="6749">
                  <c:v>8.0345238095238098</c:v>
                </c:pt>
                <c:pt idx="6750">
                  <c:v>8.03571428571429</c:v>
                </c:pt>
                <c:pt idx="6751">
                  <c:v>8.0369047619047596</c:v>
                </c:pt>
                <c:pt idx="6752">
                  <c:v>8.0380952380952397</c:v>
                </c:pt>
                <c:pt idx="6753">
                  <c:v>8.0392857142857199</c:v>
                </c:pt>
                <c:pt idx="6754">
                  <c:v>8.0404761904761894</c:v>
                </c:pt>
                <c:pt idx="6755">
                  <c:v>8.0416666666666696</c:v>
                </c:pt>
                <c:pt idx="6756">
                  <c:v>8.0428571428571392</c:v>
                </c:pt>
                <c:pt idx="6757">
                  <c:v>8.0440476190476193</c:v>
                </c:pt>
                <c:pt idx="6758">
                  <c:v>8.0452380952380995</c:v>
                </c:pt>
                <c:pt idx="6759">
                  <c:v>8.0464285714285708</c:v>
                </c:pt>
                <c:pt idx="6760">
                  <c:v>8.0476190476190492</c:v>
                </c:pt>
                <c:pt idx="6761">
                  <c:v>8.0488095238095205</c:v>
                </c:pt>
                <c:pt idx="6762">
                  <c:v>8.0500000000000007</c:v>
                </c:pt>
                <c:pt idx="6763">
                  <c:v>8.0511904761904791</c:v>
                </c:pt>
                <c:pt idx="6764">
                  <c:v>8.0523809523809504</c:v>
                </c:pt>
                <c:pt idx="6765">
                  <c:v>8.0535714285714306</c:v>
                </c:pt>
                <c:pt idx="6766">
                  <c:v>8.0547619047619001</c:v>
                </c:pt>
                <c:pt idx="6767">
                  <c:v>8.0559523809523803</c:v>
                </c:pt>
                <c:pt idx="6768">
                  <c:v>8.0571428571428605</c:v>
                </c:pt>
                <c:pt idx="6769">
                  <c:v>8.05833333333333</c:v>
                </c:pt>
                <c:pt idx="6770">
                  <c:v>8.0595238095238102</c:v>
                </c:pt>
                <c:pt idx="6771">
                  <c:v>8.0607142857142904</c:v>
                </c:pt>
                <c:pt idx="6772">
                  <c:v>8.0619047619047599</c:v>
                </c:pt>
                <c:pt idx="6773">
                  <c:v>8.0630952380952401</c:v>
                </c:pt>
                <c:pt idx="6774">
                  <c:v>8.0642857142857203</c:v>
                </c:pt>
                <c:pt idx="6775">
                  <c:v>8.0654761904761898</c:v>
                </c:pt>
                <c:pt idx="6776">
                  <c:v>8.06666666666667</c:v>
                </c:pt>
                <c:pt idx="6777">
                  <c:v>8.0678571428571395</c:v>
                </c:pt>
                <c:pt idx="6778">
                  <c:v>8.0690476190476197</c:v>
                </c:pt>
                <c:pt idx="6779">
                  <c:v>8.0702380952380999</c:v>
                </c:pt>
                <c:pt idx="6780">
                  <c:v>8.0714285714285694</c:v>
                </c:pt>
                <c:pt idx="6781">
                  <c:v>8.0726190476190496</c:v>
                </c:pt>
                <c:pt idx="6782">
                  <c:v>8.0738095238095209</c:v>
                </c:pt>
                <c:pt idx="6783">
                  <c:v>8.0749999999999993</c:v>
                </c:pt>
                <c:pt idx="6784">
                  <c:v>8.0761904761904795</c:v>
                </c:pt>
                <c:pt idx="6785">
                  <c:v>8.0773809523809508</c:v>
                </c:pt>
                <c:pt idx="6786">
                  <c:v>8.0785714285714292</c:v>
                </c:pt>
                <c:pt idx="6787">
                  <c:v>8.0797619047619005</c:v>
                </c:pt>
                <c:pt idx="6788">
                  <c:v>8.0809523809523807</c:v>
                </c:pt>
                <c:pt idx="6789">
                  <c:v>8.0821428571428608</c:v>
                </c:pt>
                <c:pt idx="6790">
                  <c:v>8.0833333333333304</c:v>
                </c:pt>
                <c:pt idx="6791">
                  <c:v>8.0845238095238106</c:v>
                </c:pt>
                <c:pt idx="6792">
                  <c:v>8.0857142857142907</c:v>
                </c:pt>
                <c:pt idx="6793">
                  <c:v>8.0869047619047603</c:v>
                </c:pt>
                <c:pt idx="6794">
                  <c:v>8.0880952380952404</c:v>
                </c:pt>
                <c:pt idx="6795">
                  <c:v>8.08928571428571</c:v>
                </c:pt>
                <c:pt idx="6796">
                  <c:v>8.0904761904761902</c:v>
                </c:pt>
                <c:pt idx="6797">
                  <c:v>8.0916666666666703</c:v>
                </c:pt>
                <c:pt idx="6798">
                  <c:v>8.0928571428571399</c:v>
                </c:pt>
                <c:pt idx="6799">
                  <c:v>8.09404761904762</c:v>
                </c:pt>
                <c:pt idx="6800">
                  <c:v>8.0952380952381002</c:v>
                </c:pt>
                <c:pt idx="6801">
                  <c:v>8.0964285714285698</c:v>
                </c:pt>
                <c:pt idx="6802">
                  <c:v>8.0976190476190499</c:v>
                </c:pt>
                <c:pt idx="6803">
                  <c:v>8.0988095238095301</c:v>
                </c:pt>
                <c:pt idx="6804">
                  <c:v>8.1</c:v>
                </c:pt>
                <c:pt idx="6805">
                  <c:v>8.1011904761904798</c:v>
                </c:pt>
                <c:pt idx="6806">
                  <c:v>8.1023809523809494</c:v>
                </c:pt>
                <c:pt idx="6807">
                  <c:v>8.1035714285714295</c:v>
                </c:pt>
                <c:pt idx="6808">
                  <c:v>8.1047619047619008</c:v>
                </c:pt>
                <c:pt idx="6809">
                  <c:v>8.1059523809523792</c:v>
                </c:pt>
                <c:pt idx="6810">
                  <c:v>8.1071428571428594</c:v>
                </c:pt>
                <c:pt idx="6811">
                  <c:v>8.1083333333333307</c:v>
                </c:pt>
                <c:pt idx="6812">
                  <c:v>8.1095238095238091</c:v>
                </c:pt>
                <c:pt idx="6813">
                  <c:v>8.1107142857142893</c:v>
                </c:pt>
                <c:pt idx="6814">
                  <c:v>8.1119047619047606</c:v>
                </c:pt>
                <c:pt idx="6815">
                  <c:v>8.1130952380952408</c:v>
                </c:pt>
                <c:pt idx="6816">
                  <c:v>8.1142857142857103</c:v>
                </c:pt>
                <c:pt idx="6817">
                  <c:v>8.1154761904761905</c:v>
                </c:pt>
                <c:pt idx="6818">
                  <c:v>8.1166666666666707</c:v>
                </c:pt>
                <c:pt idx="6819">
                  <c:v>8.1178571428571402</c:v>
                </c:pt>
                <c:pt idx="6820">
                  <c:v>8.1190476190476204</c:v>
                </c:pt>
                <c:pt idx="6821">
                  <c:v>8.1202380952381006</c:v>
                </c:pt>
                <c:pt idx="6822">
                  <c:v>8.1214285714285701</c:v>
                </c:pt>
                <c:pt idx="6823">
                  <c:v>8.1226190476190503</c:v>
                </c:pt>
                <c:pt idx="6824">
                  <c:v>8.1238095238095305</c:v>
                </c:pt>
                <c:pt idx="6825">
                  <c:v>8.125</c:v>
                </c:pt>
                <c:pt idx="6826">
                  <c:v>8.1261904761904802</c:v>
                </c:pt>
                <c:pt idx="6827">
                  <c:v>8.1273809523809497</c:v>
                </c:pt>
                <c:pt idx="6828">
                  <c:v>8.1285714285714299</c:v>
                </c:pt>
                <c:pt idx="6829">
                  <c:v>8.1297619047619101</c:v>
                </c:pt>
                <c:pt idx="6830">
                  <c:v>8.1309523809523796</c:v>
                </c:pt>
                <c:pt idx="6831">
                  <c:v>8.1321428571428598</c:v>
                </c:pt>
                <c:pt idx="6832">
                  <c:v>8.1333333333333293</c:v>
                </c:pt>
                <c:pt idx="6833">
                  <c:v>8.1345238095238095</c:v>
                </c:pt>
                <c:pt idx="6834">
                  <c:v>8.1357142857142897</c:v>
                </c:pt>
                <c:pt idx="6835">
                  <c:v>8.1369047619047592</c:v>
                </c:pt>
                <c:pt idx="6836">
                  <c:v>8.1380952380952394</c:v>
                </c:pt>
                <c:pt idx="6837">
                  <c:v>8.1392857142857107</c:v>
                </c:pt>
                <c:pt idx="6838">
                  <c:v>8.1404761904761909</c:v>
                </c:pt>
                <c:pt idx="6839">
                  <c:v>8.1416666666666693</c:v>
                </c:pt>
                <c:pt idx="6840">
                  <c:v>8.1428571428571406</c:v>
                </c:pt>
                <c:pt idx="6841">
                  <c:v>8.1440476190476208</c:v>
                </c:pt>
                <c:pt idx="6842">
                  <c:v>8.1452380952380992</c:v>
                </c:pt>
                <c:pt idx="6843">
                  <c:v>8.1464285714285705</c:v>
                </c:pt>
                <c:pt idx="6844">
                  <c:v>8.1476190476190506</c:v>
                </c:pt>
                <c:pt idx="6845">
                  <c:v>8.1488095238095202</c:v>
                </c:pt>
                <c:pt idx="6846">
                  <c:v>8.15</c:v>
                </c:pt>
                <c:pt idx="6847">
                  <c:v>8.1511904761904805</c:v>
                </c:pt>
                <c:pt idx="6848">
                  <c:v>8.1523809523809501</c:v>
                </c:pt>
                <c:pt idx="6849">
                  <c:v>8.1535714285714302</c:v>
                </c:pt>
                <c:pt idx="6850">
                  <c:v>8.1547619047619104</c:v>
                </c:pt>
                <c:pt idx="6851">
                  <c:v>8.15595238095238</c:v>
                </c:pt>
                <c:pt idx="6852">
                  <c:v>8.1571428571428601</c:v>
                </c:pt>
                <c:pt idx="6853">
                  <c:v>8.1583333333333297</c:v>
                </c:pt>
                <c:pt idx="6854">
                  <c:v>8.1595238095238098</c:v>
                </c:pt>
                <c:pt idx="6855">
                  <c:v>8.16071428571429</c:v>
                </c:pt>
                <c:pt idx="6856">
                  <c:v>8.1619047619047596</c:v>
                </c:pt>
                <c:pt idx="6857">
                  <c:v>8.1630952380952397</c:v>
                </c:pt>
                <c:pt idx="6858">
                  <c:v>8.1642857142857199</c:v>
                </c:pt>
                <c:pt idx="6859">
                  <c:v>8.1654761904761894</c:v>
                </c:pt>
                <c:pt idx="6860">
                  <c:v>8.1666666666666696</c:v>
                </c:pt>
                <c:pt idx="6861">
                  <c:v>8.1678571428571392</c:v>
                </c:pt>
                <c:pt idx="6862">
                  <c:v>8.1690476190476193</c:v>
                </c:pt>
                <c:pt idx="6863">
                  <c:v>8.1702380952380995</c:v>
                </c:pt>
                <c:pt idx="6864">
                  <c:v>8.1714285714285708</c:v>
                </c:pt>
                <c:pt idx="6865">
                  <c:v>8.1726190476190492</c:v>
                </c:pt>
                <c:pt idx="6866">
                  <c:v>8.1738095238095205</c:v>
                </c:pt>
                <c:pt idx="6867">
                  <c:v>8.1750000000000007</c:v>
                </c:pt>
                <c:pt idx="6868">
                  <c:v>8.1761904761904791</c:v>
                </c:pt>
                <c:pt idx="6869">
                  <c:v>8.1773809523809504</c:v>
                </c:pt>
                <c:pt idx="6870">
                  <c:v>8.1785714285714306</c:v>
                </c:pt>
                <c:pt idx="6871">
                  <c:v>8.1797619047619001</c:v>
                </c:pt>
                <c:pt idx="6872">
                  <c:v>8.1809523809523803</c:v>
                </c:pt>
                <c:pt idx="6873">
                  <c:v>8.1821428571428605</c:v>
                </c:pt>
                <c:pt idx="6874">
                  <c:v>8.18333333333333</c:v>
                </c:pt>
                <c:pt idx="6875">
                  <c:v>8.1845238095238102</c:v>
                </c:pt>
                <c:pt idx="6876">
                  <c:v>8.1857142857142904</c:v>
                </c:pt>
                <c:pt idx="6877">
                  <c:v>8.1869047619047599</c:v>
                </c:pt>
                <c:pt idx="6878">
                  <c:v>8.1880952380952401</c:v>
                </c:pt>
                <c:pt idx="6879">
                  <c:v>8.1892857142857203</c:v>
                </c:pt>
                <c:pt idx="6880">
                  <c:v>8.1904761904761898</c:v>
                </c:pt>
                <c:pt idx="6881">
                  <c:v>8.19166666666667</c:v>
                </c:pt>
                <c:pt idx="6882">
                  <c:v>8.1928571428571395</c:v>
                </c:pt>
                <c:pt idx="6883">
                  <c:v>8.1940476190476197</c:v>
                </c:pt>
                <c:pt idx="6884">
                  <c:v>8.1952380952380999</c:v>
                </c:pt>
                <c:pt idx="6885">
                  <c:v>8.1964285714285694</c:v>
                </c:pt>
                <c:pt idx="6886">
                  <c:v>8.1976190476190496</c:v>
                </c:pt>
                <c:pt idx="6887">
                  <c:v>8.1988095238095209</c:v>
                </c:pt>
                <c:pt idx="6888">
                  <c:v>8.1999999999999993</c:v>
                </c:pt>
                <c:pt idx="6889">
                  <c:v>8.2011904761904795</c:v>
                </c:pt>
                <c:pt idx="6890">
                  <c:v>8.2023809523809508</c:v>
                </c:pt>
                <c:pt idx="6891">
                  <c:v>8.2035714285714292</c:v>
                </c:pt>
                <c:pt idx="6892">
                  <c:v>8.2047619047619005</c:v>
                </c:pt>
                <c:pt idx="6893">
                  <c:v>8.2059523809523807</c:v>
                </c:pt>
                <c:pt idx="6894">
                  <c:v>8.2071428571428608</c:v>
                </c:pt>
                <c:pt idx="6895">
                  <c:v>8.2083333333333304</c:v>
                </c:pt>
                <c:pt idx="6896">
                  <c:v>8.2095238095238106</c:v>
                </c:pt>
                <c:pt idx="6897">
                  <c:v>8.2107142857142907</c:v>
                </c:pt>
                <c:pt idx="6898">
                  <c:v>8.2119047619047603</c:v>
                </c:pt>
                <c:pt idx="6899">
                  <c:v>8.2130952380952404</c:v>
                </c:pt>
                <c:pt idx="6900">
                  <c:v>8.2142857142857206</c:v>
                </c:pt>
                <c:pt idx="6901">
                  <c:v>8.2154761904761902</c:v>
                </c:pt>
                <c:pt idx="6902">
                  <c:v>8.2166666666666703</c:v>
                </c:pt>
                <c:pt idx="6903">
                  <c:v>8.2178571428571399</c:v>
                </c:pt>
                <c:pt idx="6904">
                  <c:v>8.21904761904762</c:v>
                </c:pt>
                <c:pt idx="6905">
                  <c:v>8.2202380952381002</c:v>
                </c:pt>
                <c:pt idx="6906">
                  <c:v>8.2214285714285698</c:v>
                </c:pt>
                <c:pt idx="6907">
                  <c:v>8.2226190476190499</c:v>
                </c:pt>
                <c:pt idx="6908">
                  <c:v>8.2238095238095301</c:v>
                </c:pt>
                <c:pt idx="6909">
                  <c:v>8.2249999999999996</c:v>
                </c:pt>
                <c:pt idx="6910">
                  <c:v>8.2261904761904798</c:v>
                </c:pt>
                <c:pt idx="6911">
                  <c:v>8.2273809523809494</c:v>
                </c:pt>
                <c:pt idx="6912">
                  <c:v>8.2285714285714295</c:v>
                </c:pt>
                <c:pt idx="6913">
                  <c:v>8.2297619047619008</c:v>
                </c:pt>
                <c:pt idx="6914">
                  <c:v>8.2309523809523792</c:v>
                </c:pt>
                <c:pt idx="6915">
                  <c:v>8.2321428571428594</c:v>
                </c:pt>
                <c:pt idx="6916">
                  <c:v>8.2333333333333307</c:v>
                </c:pt>
                <c:pt idx="6917">
                  <c:v>8.2345238095238091</c:v>
                </c:pt>
                <c:pt idx="6918">
                  <c:v>8.2357142857142893</c:v>
                </c:pt>
                <c:pt idx="6919">
                  <c:v>8.2369047619047606</c:v>
                </c:pt>
                <c:pt idx="6920">
                  <c:v>8.2380952380952408</c:v>
                </c:pt>
                <c:pt idx="6921">
                  <c:v>8.2392857142857103</c:v>
                </c:pt>
                <c:pt idx="6922">
                  <c:v>8.2404761904761905</c:v>
                </c:pt>
                <c:pt idx="6923">
                  <c:v>8.2416666666666707</c:v>
                </c:pt>
                <c:pt idx="6924">
                  <c:v>8.2428571428571402</c:v>
                </c:pt>
                <c:pt idx="6925">
                  <c:v>8.2440476190476204</c:v>
                </c:pt>
                <c:pt idx="6926">
                  <c:v>8.2452380952381006</c:v>
                </c:pt>
                <c:pt idx="6927">
                  <c:v>8.2464285714285701</c:v>
                </c:pt>
                <c:pt idx="6928">
                  <c:v>8.2476190476190503</c:v>
                </c:pt>
                <c:pt idx="6929">
                  <c:v>8.2488095238095305</c:v>
                </c:pt>
                <c:pt idx="6930">
                  <c:v>8.25</c:v>
                </c:pt>
                <c:pt idx="6931">
                  <c:v>8.2511904761904802</c:v>
                </c:pt>
                <c:pt idx="6932">
                  <c:v>8.2523809523809497</c:v>
                </c:pt>
                <c:pt idx="6933">
                  <c:v>8.2535714285714299</c:v>
                </c:pt>
                <c:pt idx="6934">
                  <c:v>8.2547619047619101</c:v>
                </c:pt>
                <c:pt idx="6935">
                  <c:v>8.2559523809523796</c:v>
                </c:pt>
                <c:pt idx="6936">
                  <c:v>8.2571428571428598</c:v>
                </c:pt>
                <c:pt idx="6937">
                  <c:v>8.2583333333333293</c:v>
                </c:pt>
                <c:pt idx="6938">
                  <c:v>8.2595238095238095</c:v>
                </c:pt>
                <c:pt idx="6939">
                  <c:v>8.2607142857142897</c:v>
                </c:pt>
                <c:pt idx="6940">
                  <c:v>8.2619047619047592</c:v>
                </c:pt>
                <c:pt idx="6941">
                  <c:v>8.2630952380952394</c:v>
                </c:pt>
                <c:pt idx="6942">
                  <c:v>8.2642857142857107</c:v>
                </c:pt>
                <c:pt idx="6943">
                  <c:v>8.2654761904761909</c:v>
                </c:pt>
                <c:pt idx="6944">
                  <c:v>8.2666666666666693</c:v>
                </c:pt>
                <c:pt idx="6945">
                  <c:v>8.2678571428571406</c:v>
                </c:pt>
                <c:pt idx="6946">
                  <c:v>8.2690476190476208</c:v>
                </c:pt>
                <c:pt idx="6947">
                  <c:v>8.2702380952380992</c:v>
                </c:pt>
                <c:pt idx="6948">
                  <c:v>8.2714285714285705</c:v>
                </c:pt>
                <c:pt idx="6949">
                  <c:v>8.2726190476190506</c:v>
                </c:pt>
                <c:pt idx="6950">
                  <c:v>8.2738095238095202</c:v>
                </c:pt>
                <c:pt idx="6951">
                  <c:v>8.2750000000000004</c:v>
                </c:pt>
                <c:pt idx="6952">
                  <c:v>8.2761904761904805</c:v>
                </c:pt>
                <c:pt idx="6953">
                  <c:v>8.2773809523809501</c:v>
                </c:pt>
                <c:pt idx="6954">
                  <c:v>8.2785714285714302</c:v>
                </c:pt>
                <c:pt idx="6955">
                  <c:v>8.2797619047619104</c:v>
                </c:pt>
                <c:pt idx="6956">
                  <c:v>8.28095238095238</c:v>
                </c:pt>
                <c:pt idx="6957">
                  <c:v>8.2821428571428601</c:v>
                </c:pt>
                <c:pt idx="6958">
                  <c:v>8.2833333333333297</c:v>
                </c:pt>
                <c:pt idx="6959">
                  <c:v>8.2845238095238098</c:v>
                </c:pt>
                <c:pt idx="6960">
                  <c:v>8.28571428571429</c:v>
                </c:pt>
                <c:pt idx="6961">
                  <c:v>8.2869047619047596</c:v>
                </c:pt>
                <c:pt idx="6962">
                  <c:v>8.2880952380952397</c:v>
                </c:pt>
                <c:pt idx="6963">
                  <c:v>8.2892857142857199</c:v>
                </c:pt>
                <c:pt idx="6964">
                  <c:v>8.2904761904761894</c:v>
                </c:pt>
                <c:pt idx="6965">
                  <c:v>8.2916666666666696</c:v>
                </c:pt>
                <c:pt idx="6966">
                  <c:v>8.2928571428571392</c:v>
                </c:pt>
                <c:pt idx="6967">
                  <c:v>8.2940476190476193</c:v>
                </c:pt>
                <c:pt idx="6968">
                  <c:v>8.2952380952380995</c:v>
                </c:pt>
                <c:pt idx="6969">
                  <c:v>8.2964285714285708</c:v>
                </c:pt>
                <c:pt idx="6970">
                  <c:v>8.2976190476190492</c:v>
                </c:pt>
                <c:pt idx="6971">
                  <c:v>8.2988095238095205</c:v>
                </c:pt>
                <c:pt idx="6972">
                  <c:v>8.3000000000000007</c:v>
                </c:pt>
                <c:pt idx="6973">
                  <c:v>8.3011904761904791</c:v>
                </c:pt>
                <c:pt idx="6974">
                  <c:v>8.3023809523809504</c:v>
                </c:pt>
                <c:pt idx="6975">
                  <c:v>8.3035714285714306</c:v>
                </c:pt>
                <c:pt idx="6976">
                  <c:v>8.3047619047619001</c:v>
                </c:pt>
                <c:pt idx="6977">
                  <c:v>8.3059523809523803</c:v>
                </c:pt>
                <c:pt idx="6978">
                  <c:v>8.3071428571428605</c:v>
                </c:pt>
                <c:pt idx="6979">
                  <c:v>8.30833333333333</c:v>
                </c:pt>
                <c:pt idx="6980">
                  <c:v>8.3095238095238102</c:v>
                </c:pt>
                <c:pt idx="6981">
                  <c:v>8.3107142857142904</c:v>
                </c:pt>
                <c:pt idx="6982">
                  <c:v>8.3119047619047599</c:v>
                </c:pt>
                <c:pt idx="6983">
                  <c:v>8.3130952380952401</c:v>
                </c:pt>
                <c:pt idx="6984">
                  <c:v>8.3142857142857203</c:v>
                </c:pt>
                <c:pt idx="6985">
                  <c:v>8.3154761904761898</c:v>
                </c:pt>
                <c:pt idx="6986">
                  <c:v>8.31666666666667</c:v>
                </c:pt>
                <c:pt idx="6987">
                  <c:v>8.3178571428571395</c:v>
                </c:pt>
                <c:pt idx="6988">
                  <c:v>8.3190476190476197</c:v>
                </c:pt>
                <c:pt idx="6989">
                  <c:v>8.3202380952380999</c:v>
                </c:pt>
                <c:pt idx="6990">
                  <c:v>8.3214285714285694</c:v>
                </c:pt>
                <c:pt idx="6991">
                  <c:v>8.3226190476190496</c:v>
                </c:pt>
                <c:pt idx="6992">
                  <c:v>8.3238095238095209</c:v>
                </c:pt>
                <c:pt idx="6993">
                  <c:v>8.3249999999999993</c:v>
                </c:pt>
                <c:pt idx="6994">
                  <c:v>8.3261904761904795</c:v>
                </c:pt>
                <c:pt idx="6995">
                  <c:v>8.3273809523809508</c:v>
                </c:pt>
                <c:pt idx="6996">
                  <c:v>8.3285714285714292</c:v>
                </c:pt>
                <c:pt idx="6997">
                  <c:v>8.3297619047619005</c:v>
                </c:pt>
                <c:pt idx="6998">
                  <c:v>8.3309523809523807</c:v>
                </c:pt>
                <c:pt idx="6999">
                  <c:v>8.3321428571428608</c:v>
                </c:pt>
                <c:pt idx="7000">
                  <c:v>8.3333333333333304</c:v>
                </c:pt>
                <c:pt idx="7001">
                  <c:v>8.3345238095238106</c:v>
                </c:pt>
                <c:pt idx="7002">
                  <c:v>8.3357142857142907</c:v>
                </c:pt>
                <c:pt idx="7003">
                  <c:v>8.3369047619047603</c:v>
                </c:pt>
                <c:pt idx="7004">
                  <c:v>8.3380952380952404</c:v>
                </c:pt>
                <c:pt idx="7005">
                  <c:v>8.3392857142857206</c:v>
                </c:pt>
                <c:pt idx="7006">
                  <c:v>8.3404761904761902</c:v>
                </c:pt>
                <c:pt idx="7007">
                  <c:v>8.3416666666666703</c:v>
                </c:pt>
                <c:pt idx="7008">
                  <c:v>8.3428571428571399</c:v>
                </c:pt>
                <c:pt idx="7009">
                  <c:v>8.34404761904762</c:v>
                </c:pt>
                <c:pt idx="7010">
                  <c:v>8.3452380952381002</c:v>
                </c:pt>
                <c:pt idx="7011">
                  <c:v>8.3464285714285698</c:v>
                </c:pt>
                <c:pt idx="7012">
                  <c:v>8.3476190476190499</c:v>
                </c:pt>
                <c:pt idx="7013">
                  <c:v>8.3488095238095301</c:v>
                </c:pt>
                <c:pt idx="7014">
                  <c:v>8.35</c:v>
                </c:pt>
                <c:pt idx="7015">
                  <c:v>8.3511904761904798</c:v>
                </c:pt>
                <c:pt idx="7016">
                  <c:v>8.3523809523809494</c:v>
                </c:pt>
                <c:pt idx="7017">
                  <c:v>8.3535714285714295</c:v>
                </c:pt>
                <c:pt idx="7018">
                  <c:v>8.3547619047619008</c:v>
                </c:pt>
                <c:pt idx="7019">
                  <c:v>8.3559523809523792</c:v>
                </c:pt>
                <c:pt idx="7020">
                  <c:v>8.3571428571428594</c:v>
                </c:pt>
                <c:pt idx="7021">
                  <c:v>8.3583333333333307</c:v>
                </c:pt>
                <c:pt idx="7022">
                  <c:v>8.3595238095238091</c:v>
                </c:pt>
                <c:pt idx="7023">
                  <c:v>8.3607142857142893</c:v>
                </c:pt>
                <c:pt idx="7024">
                  <c:v>8.3619047619047606</c:v>
                </c:pt>
                <c:pt idx="7025">
                  <c:v>8.3630952380952408</c:v>
                </c:pt>
                <c:pt idx="7026">
                  <c:v>8.3642857142857103</c:v>
                </c:pt>
                <c:pt idx="7027">
                  <c:v>8.3654761904761905</c:v>
                </c:pt>
                <c:pt idx="7028">
                  <c:v>8.3666666666666707</c:v>
                </c:pt>
                <c:pt idx="7029">
                  <c:v>8.3678571428571402</c:v>
                </c:pt>
                <c:pt idx="7030">
                  <c:v>8.3690476190476204</c:v>
                </c:pt>
                <c:pt idx="7031">
                  <c:v>8.3702380952381006</c:v>
                </c:pt>
                <c:pt idx="7032">
                  <c:v>8.3714285714285701</c:v>
                </c:pt>
                <c:pt idx="7033">
                  <c:v>8.3726190476190503</c:v>
                </c:pt>
                <c:pt idx="7034">
                  <c:v>8.3738095238095305</c:v>
                </c:pt>
                <c:pt idx="7035">
                  <c:v>8.375</c:v>
                </c:pt>
                <c:pt idx="7036">
                  <c:v>8.3761904761904802</c:v>
                </c:pt>
                <c:pt idx="7037">
                  <c:v>8.3773809523809497</c:v>
                </c:pt>
                <c:pt idx="7038">
                  <c:v>8.3785714285714299</c:v>
                </c:pt>
                <c:pt idx="7039">
                  <c:v>8.3797619047619101</c:v>
                </c:pt>
                <c:pt idx="7040">
                  <c:v>8.3809523809523796</c:v>
                </c:pt>
                <c:pt idx="7041">
                  <c:v>8.3821428571428598</c:v>
                </c:pt>
                <c:pt idx="7042">
                  <c:v>8.3833333333333293</c:v>
                </c:pt>
                <c:pt idx="7043">
                  <c:v>8.3845238095238095</c:v>
                </c:pt>
                <c:pt idx="7044">
                  <c:v>8.3857142857142897</c:v>
                </c:pt>
                <c:pt idx="7045">
                  <c:v>8.3869047619047592</c:v>
                </c:pt>
                <c:pt idx="7046">
                  <c:v>8.3880952380952394</c:v>
                </c:pt>
                <c:pt idx="7047">
                  <c:v>8.3892857142857107</c:v>
                </c:pt>
                <c:pt idx="7048">
                  <c:v>8.3904761904761909</c:v>
                </c:pt>
                <c:pt idx="7049">
                  <c:v>8.3916666666666693</c:v>
                </c:pt>
                <c:pt idx="7050">
                  <c:v>8.3928571428571406</c:v>
                </c:pt>
                <c:pt idx="7051">
                  <c:v>8.3940476190476208</c:v>
                </c:pt>
                <c:pt idx="7052">
                  <c:v>8.3952380952380992</c:v>
                </c:pt>
                <c:pt idx="7053">
                  <c:v>8.3964285714285705</c:v>
                </c:pt>
                <c:pt idx="7054">
                  <c:v>8.3976190476190506</c:v>
                </c:pt>
                <c:pt idx="7055">
                  <c:v>8.3988095238095202</c:v>
                </c:pt>
                <c:pt idx="7056">
                  <c:v>8.4</c:v>
                </c:pt>
                <c:pt idx="7057">
                  <c:v>8.4011904761904805</c:v>
                </c:pt>
                <c:pt idx="7058">
                  <c:v>8.4023809523809501</c:v>
                </c:pt>
                <c:pt idx="7059">
                  <c:v>8.4035714285714302</c:v>
                </c:pt>
                <c:pt idx="7060">
                  <c:v>8.4047619047619104</c:v>
                </c:pt>
                <c:pt idx="7061">
                  <c:v>8.40595238095238</c:v>
                </c:pt>
                <c:pt idx="7062">
                  <c:v>8.4071428571428601</c:v>
                </c:pt>
                <c:pt idx="7063">
                  <c:v>8.4083333333333297</c:v>
                </c:pt>
                <c:pt idx="7064">
                  <c:v>8.4095238095238098</c:v>
                </c:pt>
                <c:pt idx="7065">
                  <c:v>8.41071428571429</c:v>
                </c:pt>
                <c:pt idx="7066">
                  <c:v>8.4119047619047596</c:v>
                </c:pt>
                <c:pt idx="7067">
                  <c:v>8.4130952380952397</c:v>
                </c:pt>
                <c:pt idx="7068">
                  <c:v>8.4142857142857199</c:v>
                </c:pt>
                <c:pt idx="7069">
                  <c:v>8.4154761904761894</c:v>
                </c:pt>
                <c:pt idx="7070">
                  <c:v>8.4166666666666696</c:v>
                </c:pt>
                <c:pt idx="7071">
                  <c:v>8.4178571428571392</c:v>
                </c:pt>
                <c:pt idx="7072">
                  <c:v>8.4190476190476193</c:v>
                </c:pt>
                <c:pt idx="7073">
                  <c:v>8.4202380952380995</c:v>
                </c:pt>
                <c:pt idx="7074">
                  <c:v>8.4214285714285708</c:v>
                </c:pt>
                <c:pt idx="7075">
                  <c:v>8.4226190476190492</c:v>
                </c:pt>
                <c:pt idx="7076">
                  <c:v>8.4238095238095205</c:v>
                </c:pt>
                <c:pt idx="7077">
                  <c:v>8.4250000000000007</c:v>
                </c:pt>
                <c:pt idx="7078">
                  <c:v>8.4261904761904791</c:v>
                </c:pt>
                <c:pt idx="7079">
                  <c:v>8.4273809523809504</c:v>
                </c:pt>
                <c:pt idx="7080">
                  <c:v>8.4285714285714306</c:v>
                </c:pt>
                <c:pt idx="7081">
                  <c:v>8.4297619047619108</c:v>
                </c:pt>
                <c:pt idx="7082">
                  <c:v>8.4309523809523803</c:v>
                </c:pt>
                <c:pt idx="7083">
                  <c:v>8.4321428571428605</c:v>
                </c:pt>
                <c:pt idx="7084">
                  <c:v>8.43333333333333</c:v>
                </c:pt>
                <c:pt idx="7085">
                  <c:v>8.4345238095238102</c:v>
                </c:pt>
                <c:pt idx="7086">
                  <c:v>8.4357142857142904</c:v>
                </c:pt>
                <c:pt idx="7087">
                  <c:v>8.4369047619047599</c:v>
                </c:pt>
                <c:pt idx="7088">
                  <c:v>8.4380952380952401</c:v>
                </c:pt>
                <c:pt idx="7089">
                  <c:v>8.4392857142857203</c:v>
                </c:pt>
                <c:pt idx="7090">
                  <c:v>8.4404761904761898</c:v>
                </c:pt>
                <c:pt idx="7091">
                  <c:v>8.44166666666667</c:v>
                </c:pt>
                <c:pt idx="7092">
                  <c:v>8.4428571428571395</c:v>
                </c:pt>
                <c:pt idx="7093">
                  <c:v>8.4440476190476197</c:v>
                </c:pt>
                <c:pt idx="7094">
                  <c:v>8.4452380952380999</c:v>
                </c:pt>
                <c:pt idx="7095">
                  <c:v>8.4464285714285694</c:v>
                </c:pt>
                <c:pt idx="7096">
                  <c:v>8.4476190476190496</c:v>
                </c:pt>
                <c:pt idx="7097">
                  <c:v>8.4488095238095209</c:v>
                </c:pt>
                <c:pt idx="7098">
                  <c:v>8.4499999999999993</c:v>
                </c:pt>
                <c:pt idx="7099">
                  <c:v>8.4511904761904795</c:v>
                </c:pt>
                <c:pt idx="7100">
                  <c:v>8.4523809523809508</c:v>
                </c:pt>
                <c:pt idx="7101">
                  <c:v>8.4535714285714292</c:v>
                </c:pt>
                <c:pt idx="7102">
                  <c:v>8.4547619047619005</c:v>
                </c:pt>
                <c:pt idx="7103">
                  <c:v>8.4559523809523807</c:v>
                </c:pt>
                <c:pt idx="7104">
                  <c:v>8.4571428571428608</c:v>
                </c:pt>
                <c:pt idx="7105">
                  <c:v>8.4583333333333304</c:v>
                </c:pt>
                <c:pt idx="7106">
                  <c:v>8.4595238095238106</c:v>
                </c:pt>
                <c:pt idx="7107">
                  <c:v>8.4607142857142907</c:v>
                </c:pt>
                <c:pt idx="7108">
                  <c:v>8.4619047619047603</c:v>
                </c:pt>
                <c:pt idx="7109">
                  <c:v>8.4630952380952404</c:v>
                </c:pt>
                <c:pt idx="7110">
                  <c:v>8.4642857142857206</c:v>
                </c:pt>
                <c:pt idx="7111">
                  <c:v>8.4654761904761902</c:v>
                </c:pt>
                <c:pt idx="7112">
                  <c:v>8.4666666666666703</c:v>
                </c:pt>
                <c:pt idx="7113">
                  <c:v>8.4678571428571399</c:v>
                </c:pt>
                <c:pt idx="7114">
                  <c:v>8.46904761904762</c:v>
                </c:pt>
                <c:pt idx="7115">
                  <c:v>8.4702380952381002</c:v>
                </c:pt>
                <c:pt idx="7116">
                  <c:v>8.4714285714285698</c:v>
                </c:pt>
                <c:pt idx="7117">
                  <c:v>8.4726190476190499</c:v>
                </c:pt>
                <c:pt idx="7118">
                  <c:v>8.4738095238095301</c:v>
                </c:pt>
                <c:pt idx="7119">
                  <c:v>8.4749999999999996</c:v>
                </c:pt>
                <c:pt idx="7120">
                  <c:v>8.4761904761904798</c:v>
                </c:pt>
                <c:pt idx="7121">
                  <c:v>8.4773809523809494</c:v>
                </c:pt>
                <c:pt idx="7122">
                  <c:v>8.4785714285714295</c:v>
                </c:pt>
                <c:pt idx="7123">
                  <c:v>8.4797619047619008</c:v>
                </c:pt>
                <c:pt idx="7124">
                  <c:v>8.4809523809523792</c:v>
                </c:pt>
                <c:pt idx="7125">
                  <c:v>8.4821428571428594</c:v>
                </c:pt>
                <c:pt idx="7126">
                  <c:v>8.4833333333333307</c:v>
                </c:pt>
                <c:pt idx="7127">
                  <c:v>8.4845238095238091</c:v>
                </c:pt>
                <c:pt idx="7128">
                  <c:v>8.4857142857142893</c:v>
                </c:pt>
                <c:pt idx="7129">
                  <c:v>8.4869047619047606</c:v>
                </c:pt>
                <c:pt idx="7130">
                  <c:v>8.4880952380952408</c:v>
                </c:pt>
                <c:pt idx="7131">
                  <c:v>8.4892857142857103</c:v>
                </c:pt>
                <c:pt idx="7132">
                  <c:v>8.4904761904761905</c:v>
                </c:pt>
                <c:pt idx="7133">
                  <c:v>8.4916666666666707</c:v>
                </c:pt>
                <c:pt idx="7134">
                  <c:v>8.4928571428571402</c:v>
                </c:pt>
                <c:pt idx="7135">
                  <c:v>8.4940476190476204</c:v>
                </c:pt>
                <c:pt idx="7136">
                  <c:v>8.4952380952381006</c:v>
                </c:pt>
                <c:pt idx="7137">
                  <c:v>8.4964285714285701</c:v>
                </c:pt>
                <c:pt idx="7138">
                  <c:v>8.4976190476190503</c:v>
                </c:pt>
                <c:pt idx="7139">
                  <c:v>8.4988095238095305</c:v>
                </c:pt>
                <c:pt idx="7140">
                  <c:v>8.5</c:v>
                </c:pt>
                <c:pt idx="7141">
                  <c:v>8.5011904761904802</c:v>
                </c:pt>
                <c:pt idx="7142">
                  <c:v>8.5023809523809497</c:v>
                </c:pt>
                <c:pt idx="7143">
                  <c:v>8.5035714285714299</c:v>
                </c:pt>
                <c:pt idx="7144">
                  <c:v>8.5047619047619101</c:v>
                </c:pt>
                <c:pt idx="7145">
                  <c:v>8.5059523809523796</c:v>
                </c:pt>
                <c:pt idx="7146">
                  <c:v>8.5071428571428598</c:v>
                </c:pt>
                <c:pt idx="7147">
                  <c:v>8.5083333333333293</c:v>
                </c:pt>
                <c:pt idx="7148">
                  <c:v>8.5095238095238095</c:v>
                </c:pt>
                <c:pt idx="7149">
                  <c:v>8.5107142857142897</c:v>
                </c:pt>
                <c:pt idx="7150">
                  <c:v>8.5119047619047592</c:v>
                </c:pt>
                <c:pt idx="7151">
                  <c:v>8.5130952380952394</c:v>
                </c:pt>
                <c:pt idx="7152">
                  <c:v>8.5142857142857107</c:v>
                </c:pt>
                <c:pt idx="7153">
                  <c:v>8.5154761904761909</c:v>
                </c:pt>
                <c:pt idx="7154">
                  <c:v>8.5166666666666693</c:v>
                </c:pt>
                <c:pt idx="7155">
                  <c:v>8.5178571428571406</c:v>
                </c:pt>
                <c:pt idx="7156">
                  <c:v>8.5190476190476208</c:v>
                </c:pt>
                <c:pt idx="7157">
                  <c:v>8.5202380952380992</c:v>
                </c:pt>
                <c:pt idx="7158">
                  <c:v>8.5214285714285705</c:v>
                </c:pt>
                <c:pt idx="7159">
                  <c:v>8.5226190476190506</c:v>
                </c:pt>
                <c:pt idx="7160">
                  <c:v>8.5238095238095202</c:v>
                </c:pt>
                <c:pt idx="7161">
                  <c:v>8.5250000000000004</c:v>
                </c:pt>
                <c:pt idx="7162">
                  <c:v>8.5261904761904805</c:v>
                </c:pt>
                <c:pt idx="7163">
                  <c:v>8.5273809523809501</c:v>
                </c:pt>
                <c:pt idx="7164">
                  <c:v>8.5285714285714302</c:v>
                </c:pt>
                <c:pt idx="7165">
                  <c:v>8.5297619047619104</c:v>
                </c:pt>
                <c:pt idx="7166">
                  <c:v>8.53095238095238</c:v>
                </c:pt>
                <c:pt idx="7167">
                  <c:v>8.5321428571428601</c:v>
                </c:pt>
                <c:pt idx="7168">
                  <c:v>8.5333333333333297</c:v>
                </c:pt>
                <c:pt idx="7169">
                  <c:v>8.5345238095238098</c:v>
                </c:pt>
                <c:pt idx="7170">
                  <c:v>8.53571428571429</c:v>
                </c:pt>
                <c:pt idx="7171">
                  <c:v>8.5369047619047596</c:v>
                </c:pt>
                <c:pt idx="7172">
                  <c:v>8.5380952380952397</c:v>
                </c:pt>
                <c:pt idx="7173">
                  <c:v>8.5392857142857199</c:v>
                </c:pt>
                <c:pt idx="7174">
                  <c:v>8.5404761904761894</c:v>
                </c:pt>
                <c:pt idx="7175">
                  <c:v>8.5416666666666696</c:v>
                </c:pt>
                <c:pt idx="7176">
                  <c:v>8.5428571428571392</c:v>
                </c:pt>
                <c:pt idx="7177">
                  <c:v>8.5440476190476193</c:v>
                </c:pt>
                <c:pt idx="7178">
                  <c:v>8.5452380952380995</c:v>
                </c:pt>
                <c:pt idx="7179">
                  <c:v>8.5464285714285708</c:v>
                </c:pt>
                <c:pt idx="7180">
                  <c:v>8.5476190476190492</c:v>
                </c:pt>
                <c:pt idx="7181">
                  <c:v>8.5488095238095205</c:v>
                </c:pt>
                <c:pt idx="7182">
                  <c:v>8.5500000000000007</c:v>
                </c:pt>
                <c:pt idx="7183">
                  <c:v>8.5511904761904791</c:v>
                </c:pt>
                <c:pt idx="7184">
                  <c:v>8.5523809523809504</c:v>
                </c:pt>
                <c:pt idx="7185">
                  <c:v>8.5535714285714306</c:v>
                </c:pt>
                <c:pt idx="7186">
                  <c:v>8.5547619047619108</c:v>
                </c:pt>
                <c:pt idx="7187">
                  <c:v>8.5559523809523803</c:v>
                </c:pt>
                <c:pt idx="7188">
                  <c:v>8.5571428571428605</c:v>
                </c:pt>
                <c:pt idx="7189">
                  <c:v>8.55833333333333</c:v>
                </c:pt>
                <c:pt idx="7190">
                  <c:v>8.5595238095238102</c:v>
                </c:pt>
                <c:pt idx="7191">
                  <c:v>8.5607142857142904</c:v>
                </c:pt>
                <c:pt idx="7192">
                  <c:v>8.5619047619047599</c:v>
                </c:pt>
                <c:pt idx="7193">
                  <c:v>8.5630952380952401</c:v>
                </c:pt>
                <c:pt idx="7194">
                  <c:v>8.5642857142857203</c:v>
                </c:pt>
                <c:pt idx="7195">
                  <c:v>8.5654761904761898</c:v>
                </c:pt>
                <c:pt idx="7196">
                  <c:v>8.56666666666667</c:v>
                </c:pt>
                <c:pt idx="7197">
                  <c:v>8.5678571428571395</c:v>
                </c:pt>
                <c:pt idx="7198">
                  <c:v>8.5690476190476197</c:v>
                </c:pt>
                <c:pt idx="7199">
                  <c:v>8.5702380952380999</c:v>
                </c:pt>
                <c:pt idx="7200">
                  <c:v>8.5714285714285694</c:v>
                </c:pt>
                <c:pt idx="7201">
                  <c:v>8.5726190476190496</c:v>
                </c:pt>
                <c:pt idx="7202">
                  <c:v>8.5738095238095209</c:v>
                </c:pt>
                <c:pt idx="7203">
                  <c:v>8.5749999999999993</c:v>
                </c:pt>
                <c:pt idx="7204">
                  <c:v>8.5761904761904795</c:v>
                </c:pt>
                <c:pt idx="7205">
                  <c:v>8.5773809523809508</c:v>
                </c:pt>
                <c:pt idx="7206">
                  <c:v>8.5785714285714292</c:v>
                </c:pt>
                <c:pt idx="7207">
                  <c:v>8.5797619047619005</c:v>
                </c:pt>
                <c:pt idx="7208">
                  <c:v>8.5809523809523807</c:v>
                </c:pt>
                <c:pt idx="7209">
                  <c:v>8.5821428571428608</c:v>
                </c:pt>
                <c:pt idx="7210">
                  <c:v>8.5833333333333304</c:v>
                </c:pt>
                <c:pt idx="7211">
                  <c:v>8.5845238095238106</c:v>
                </c:pt>
                <c:pt idx="7212">
                  <c:v>8.5857142857142907</c:v>
                </c:pt>
                <c:pt idx="7213">
                  <c:v>8.5869047619047603</c:v>
                </c:pt>
                <c:pt idx="7214">
                  <c:v>8.5880952380952404</c:v>
                </c:pt>
                <c:pt idx="7215">
                  <c:v>8.5892857142857206</c:v>
                </c:pt>
                <c:pt idx="7216">
                  <c:v>8.5904761904761902</c:v>
                </c:pt>
                <c:pt idx="7217">
                  <c:v>8.5916666666666703</c:v>
                </c:pt>
                <c:pt idx="7218">
                  <c:v>8.5928571428571399</c:v>
                </c:pt>
                <c:pt idx="7219">
                  <c:v>8.59404761904762</c:v>
                </c:pt>
                <c:pt idx="7220">
                  <c:v>8.5952380952381002</c:v>
                </c:pt>
                <c:pt idx="7221">
                  <c:v>8.5964285714285698</c:v>
                </c:pt>
                <c:pt idx="7222">
                  <c:v>8.5976190476190499</c:v>
                </c:pt>
                <c:pt idx="7223">
                  <c:v>8.5988095238095301</c:v>
                </c:pt>
                <c:pt idx="7224">
                  <c:v>8.6</c:v>
                </c:pt>
                <c:pt idx="7225">
                  <c:v>8.6011904761904798</c:v>
                </c:pt>
                <c:pt idx="7226">
                  <c:v>8.6023809523809494</c:v>
                </c:pt>
                <c:pt idx="7227">
                  <c:v>8.6035714285714295</c:v>
                </c:pt>
                <c:pt idx="7228">
                  <c:v>8.6047619047619008</c:v>
                </c:pt>
                <c:pt idx="7229">
                  <c:v>8.6059523809523792</c:v>
                </c:pt>
                <c:pt idx="7230">
                  <c:v>8.6071428571428594</c:v>
                </c:pt>
                <c:pt idx="7231">
                  <c:v>8.6083333333333307</c:v>
                </c:pt>
                <c:pt idx="7232">
                  <c:v>8.6095238095238091</c:v>
                </c:pt>
                <c:pt idx="7233">
                  <c:v>8.6107142857142893</c:v>
                </c:pt>
                <c:pt idx="7234">
                  <c:v>8.6119047619047606</c:v>
                </c:pt>
                <c:pt idx="7235">
                  <c:v>8.6130952380952408</c:v>
                </c:pt>
                <c:pt idx="7236">
                  <c:v>8.6142857142857103</c:v>
                </c:pt>
                <c:pt idx="7237">
                  <c:v>8.6154761904761905</c:v>
                </c:pt>
                <c:pt idx="7238">
                  <c:v>8.6166666666666707</c:v>
                </c:pt>
                <c:pt idx="7239">
                  <c:v>8.6178571428571402</c:v>
                </c:pt>
                <c:pt idx="7240">
                  <c:v>8.6190476190476204</c:v>
                </c:pt>
                <c:pt idx="7241">
                  <c:v>8.6202380952381006</c:v>
                </c:pt>
                <c:pt idx="7242">
                  <c:v>8.6214285714285701</c:v>
                </c:pt>
                <c:pt idx="7243">
                  <c:v>8.6226190476190503</c:v>
                </c:pt>
                <c:pt idx="7244">
                  <c:v>8.6238095238095305</c:v>
                </c:pt>
                <c:pt idx="7245">
                  <c:v>8.625</c:v>
                </c:pt>
                <c:pt idx="7246">
                  <c:v>8.6261904761904802</c:v>
                </c:pt>
                <c:pt idx="7247">
                  <c:v>8.6273809523809497</c:v>
                </c:pt>
                <c:pt idx="7248">
                  <c:v>8.6285714285714299</c:v>
                </c:pt>
                <c:pt idx="7249">
                  <c:v>8.6297619047619101</c:v>
                </c:pt>
                <c:pt idx="7250">
                  <c:v>8.6309523809523796</c:v>
                </c:pt>
                <c:pt idx="7251">
                  <c:v>8.6321428571428598</c:v>
                </c:pt>
                <c:pt idx="7252">
                  <c:v>8.6333333333333293</c:v>
                </c:pt>
                <c:pt idx="7253">
                  <c:v>8.6345238095238095</c:v>
                </c:pt>
                <c:pt idx="7254">
                  <c:v>8.6357142857142897</c:v>
                </c:pt>
                <c:pt idx="7255">
                  <c:v>8.6369047619047592</c:v>
                </c:pt>
                <c:pt idx="7256">
                  <c:v>8.6380952380952394</c:v>
                </c:pt>
                <c:pt idx="7257">
                  <c:v>8.6392857142857107</c:v>
                </c:pt>
                <c:pt idx="7258">
                  <c:v>8.6404761904761909</c:v>
                </c:pt>
                <c:pt idx="7259">
                  <c:v>8.6416666666666693</c:v>
                </c:pt>
                <c:pt idx="7260">
                  <c:v>8.6428571428571406</c:v>
                </c:pt>
                <c:pt idx="7261">
                  <c:v>8.6440476190476208</c:v>
                </c:pt>
                <c:pt idx="7262">
                  <c:v>8.6452380952380992</c:v>
                </c:pt>
                <c:pt idx="7263">
                  <c:v>8.6464285714285705</c:v>
                </c:pt>
                <c:pt idx="7264">
                  <c:v>8.6476190476190506</c:v>
                </c:pt>
                <c:pt idx="7265">
                  <c:v>8.6488095238095308</c:v>
                </c:pt>
                <c:pt idx="7266">
                  <c:v>8.65</c:v>
                </c:pt>
                <c:pt idx="7267">
                  <c:v>8.6511904761904805</c:v>
                </c:pt>
                <c:pt idx="7268">
                  <c:v>8.6523809523809501</c:v>
                </c:pt>
                <c:pt idx="7269">
                  <c:v>8.6535714285714302</c:v>
                </c:pt>
                <c:pt idx="7270">
                  <c:v>8.6547619047619104</c:v>
                </c:pt>
                <c:pt idx="7271">
                  <c:v>8.65595238095238</c:v>
                </c:pt>
                <c:pt idx="7272">
                  <c:v>8.6571428571428601</c:v>
                </c:pt>
                <c:pt idx="7273">
                  <c:v>8.6583333333333297</c:v>
                </c:pt>
                <c:pt idx="7274">
                  <c:v>8.6595238095238098</c:v>
                </c:pt>
                <c:pt idx="7275">
                  <c:v>8.66071428571429</c:v>
                </c:pt>
                <c:pt idx="7276">
                  <c:v>8.6619047619047596</c:v>
                </c:pt>
                <c:pt idx="7277">
                  <c:v>8.6630952380952397</c:v>
                </c:pt>
                <c:pt idx="7278">
                  <c:v>8.6642857142857199</c:v>
                </c:pt>
                <c:pt idx="7279">
                  <c:v>8.6654761904761894</c:v>
                </c:pt>
                <c:pt idx="7280">
                  <c:v>8.6666666666666696</c:v>
                </c:pt>
                <c:pt idx="7281">
                  <c:v>8.6678571428571392</c:v>
                </c:pt>
                <c:pt idx="7282">
                  <c:v>8.6690476190476193</c:v>
                </c:pt>
                <c:pt idx="7283">
                  <c:v>8.6702380952380995</c:v>
                </c:pt>
                <c:pt idx="7284">
                  <c:v>8.6714285714285708</c:v>
                </c:pt>
                <c:pt idx="7285">
                  <c:v>8.6726190476190492</c:v>
                </c:pt>
                <c:pt idx="7286">
                  <c:v>8.6738095238095205</c:v>
                </c:pt>
                <c:pt idx="7287">
                  <c:v>8.6750000000000007</c:v>
                </c:pt>
                <c:pt idx="7288">
                  <c:v>8.6761904761904791</c:v>
                </c:pt>
                <c:pt idx="7289">
                  <c:v>8.6773809523809504</c:v>
                </c:pt>
                <c:pt idx="7290">
                  <c:v>8.6785714285714306</c:v>
                </c:pt>
                <c:pt idx="7291">
                  <c:v>8.6797619047619108</c:v>
                </c:pt>
                <c:pt idx="7292">
                  <c:v>8.6809523809523803</c:v>
                </c:pt>
                <c:pt idx="7293">
                  <c:v>8.6821428571428605</c:v>
                </c:pt>
                <c:pt idx="7294">
                  <c:v>8.68333333333333</c:v>
                </c:pt>
                <c:pt idx="7295">
                  <c:v>8.6845238095238102</c:v>
                </c:pt>
                <c:pt idx="7296">
                  <c:v>8.6857142857142904</c:v>
                </c:pt>
                <c:pt idx="7297">
                  <c:v>8.6869047619047599</c:v>
                </c:pt>
                <c:pt idx="7298">
                  <c:v>8.6880952380952401</c:v>
                </c:pt>
                <c:pt idx="7299">
                  <c:v>8.6892857142857203</c:v>
                </c:pt>
                <c:pt idx="7300">
                  <c:v>8.6904761904761898</c:v>
                </c:pt>
                <c:pt idx="7301">
                  <c:v>8.69166666666667</c:v>
                </c:pt>
                <c:pt idx="7302">
                  <c:v>8.6928571428571395</c:v>
                </c:pt>
                <c:pt idx="7303">
                  <c:v>8.6940476190476197</c:v>
                </c:pt>
                <c:pt idx="7304">
                  <c:v>8.6952380952380999</c:v>
                </c:pt>
                <c:pt idx="7305">
                  <c:v>8.6964285714285694</c:v>
                </c:pt>
                <c:pt idx="7306">
                  <c:v>8.6976190476190496</c:v>
                </c:pt>
                <c:pt idx="7307">
                  <c:v>8.6988095238095209</c:v>
                </c:pt>
                <c:pt idx="7308">
                  <c:v>8.6999999999999993</c:v>
                </c:pt>
                <c:pt idx="7309">
                  <c:v>8.7011904761904795</c:v>
                </c:pt>
                <c:pt idx="7310">
                  <c:v>8.7023809523809508</c:v>
                </c:pt>
                <c:pt idx="7311">
                  <c:v>8.7035714285714292</c:v>
                </c:pt>
                <c:pt idx="7312">
                  <c:v>8.7047619047619005</c:v>
                </c:pt>
                <c:pt idx="7313">
                  <c:v>8.7059523809523807</c:v>
                </c:pt>
                <c:pt idx="7314">
                  <c:v>8.7071428571428608</c:v>
                </c:pt>
                <c:pt idx="7315">
                  <c:v>8.7083333333333304</c:v>
                </c:pt>
                <c:pt idx="7316">
                  <c:v>8.7095238095238106</c:v>
                </c:pt>
                <c:pt idx="7317">
                  <c:v>8.7107142857142907</c:v>
                </c:pt>
                <c:pt idx="7318">
                  <c:v>8.7119047619047603</c:v>
                </c:pt>
                <c:pt idx="7319">
                  <c:v>8.7130952380952404</c:v>
                </c:pt>
                <c:pt idx="7320">
                  <c:v>8.7142857142857206</c:v>
                </c:pt>
                <c:pt idx="7321">
                  <c:v>8.7154761904761902</c:v>
                </c:pt>
                <c:pt idx="7322">
                  <c:v>8.7166666666666703</c:v>
                </c:pt>
                <c:pt idx="7323">
                  <c:v>8.7178571428571399</c:v>
                </c:pt>
                <c:pt idx="7324">
                  <c:v>8.71904761904762</c:v>
                </c:pt>
                <c:pt idx="7325">
                  <c:v>8.7202380952381002</c:v>
                </c:pt>
                <c:pt idx="7326">
                  <c:v>8.7214285714285698</c:v>
                </c:pt>
                <c:pt idx="7327">
                  <c:v>8.7226190476190499</c:v>
                </c:pt>
                <c:pt idx="7328">
                  <c:v>8.7238095238095195</c:v>
                </c:pt>
                <c:pt idx="7329">
                  <c:v>8.7249999999999996</c:v>
                </c:pt>
                <c:pt idx="7330">
                  <c:v>8.7261904761904798</c:v>
                </c:pt>
                <c:pt idx="7331">
                  <c:v>8.7273809523809494</c:v>
                </c:pt>
                <c:pt idx="7332">
                  <c:v>8.7285714285714295</c:v>
                </c:pt>
                <c:pt idx="7333">
                  <c:v>8.7297619047619008</c:v>
                </c:pt>
                <c:pt idx="7334">
                  <c:v>8.7309523809523792</c:v>
                </c:pt>
                <c:pt idx="7335">
                  <c:v>8.7321428571428594</c:v>
                </c:pt>
                <c:pt idx="7336">
                  <c:v>8.7333333333333307</c:v>
                </c:pt>
                <c:pt idx="7337">
                  <c:v>8.7345238095238091</c:v>
                </c:pt>
                <c:pt idx="7338">
                  <c:v>8.7357142857142893</c:v>
                </c:pt>
                <c:pt idx="7339">
                  <c:v>8.7369047619047606</c:v>
                </c:pt>
                <c:pt idx="7340">
                  <c:v>8.7380952380952408</c:v>
                </c:pt>
                <c:pt idx="7341">
                  <c:v>8.7392857142857192</c:v>
                </c:pt>
                <c:pt idx="7342">
                  <c:v>8.7404761904761905</c:v>
                </c:pt>
                <c:pt idx="7343">
                  <c:v>8.7416666666666707</c:v>
                </c:pt>
                <c:pt idx="7344">
                  <c:v>8.7428571428571402</c:v>
                </c:pt>
                <c:pt idx="7345">
                  <c:v>8.7440476190476204</c:v>
                </c:pt>
                <c:pt idx="7346">
                  <c:v>8.7452380952381006</c:v>
                </c:pt>
                <c:pt idx="7347">
                  <c:v>8.7464285714285701</c:v>
                </c:pt>
                <c:pt idx="7348">
                  <c:v>8.7476190476190503</c:v>
                </c:pt>
                <c:pt idx="7349">
                  <c:v>8.7488095238095198</c:v>
                </c:pt>
                <c:pt idx="7350">
                  <c:v>8.75</c:v>
                </c:pt>
                <c:pt idx="7351">
                  <c:v>8.7511904761904802</c:v>
                </c:pt>
                <c:pt idx="7352">
                  <c:v>8.7523809523809497</c:v>
                </c:pt>
                <c:pt idx="7353">
                  <c:v>8.7535714285714299</c:v>
                </c:pt>
                <c:pt idx="7354">
                  <c:v>8.7547619047619101</c:v>
                </c:pt>
                <c:pt idx="7355">
                  <c:v>8.7559523809523796</c:v>
                </c:pt>
                <c:pt idx="7356">
                  <c:v>8.7571428571428598</c:v>
                </c:pt>
                <c:pt idx="7357">
                  <c:v>8.7583333333333293</c:v>
                </c:pt>
                <c:pt idx="7358">
                  <c:v>8.7595238095238095</c:v>
                </c:pt>
                <c:pt idx="7359">
                  <c:v>8.7607142857142897</c:v>
                </c:pt>
                <c:pt idx="7360">
                  <c:v>8.7619047619047592</c:v>
                </c:pt>
                <c:pt idx="7361">
                  <c:v>8.7630952380952394</c:v>
                </c:pt>
                <c:pt idx="7362">
                  <c:v>8.7642857142857107</c:v>
                </c:pt>
                <c:pt idx="7363">
                  <c:v>8.7654761904761909</c:v>
                </c:pt>
                <c:pt idx="7364">
                  <c:v>8.7666666666666693</c:v>
                </c:pt>
                <c:pt idx="7365">
                  <c:v>8.7678571428571406</c:v>
                </c:pt>
                <c:pt idx="7366">
                  <c:v>8.7690476190476208</c:v>
                </c:pt>
                <c:pt idx="7367">
                  <c:v>8.7702380952380992</c:v>
                </c:pt>
                <c:pt idx="7368">
                  <c:v>8.7714285714285705</c:v>
                </c:pt>
                <c:pt idx="7369">
                  <c:v>8.7726190476190506</c:v>
                </c:pt>
                <c:pt idx="7370">
                  <c:v>8.7738095238095202</c:v>
                </c:pt>
                <c:pt idx="7371">
                  <c:v>8.7750000000000004</c:v>
                </c:pt>
                <c:pt idx="7372">
                  <c:v>8.7761904761904805</c:v>
                </c:pt>
                <c:pt idx="7373">
                  <c:v>8.7773809523809501</c:v>
                </c:pt>
                <c:pt idx="7374">
                  <c:v>8.7785714285714302</c:v>
                </c:pt>
                <c:pt idx="7375">
                  <c:v>8.7797619047619104</c:v>
                </c:pt>
                <c:pt idx="7376">
                  <c:v>8.78095238095238</c:v>
                </c:pt>
                <c:pt idx="7377">
                  <c:v>8.7821428571428601</c:v>
                </c:pt>
                <c:pt idx="7378">
                  <c:v>8.7833333333333297</c:v>
                </c:pt>
                <c:pt idx="7379">
                  <c:v>8.7845238095238098</c:v>
                </c:pt>
                <c:pt idx="7380">
                  <c:v>8.78571428571429</c:v>
                </c:pt>
                <c:pt idx="7381">
                  <c:v>8.7869047619047596</c:v>
                </c:pt>
                <c:pt idx="7382">
                  <c:v>8.7880952380952397</c:v>
                </c:pt>
                <c:pt idx="7383">
                  <c:v>8.7892857142857199</c:v>
                </c:pt>
                <c:pt idx="7384">
                  <c:v>8.7904761904761894</c:v>
                </c:pt>
                <c:pt idx="7385">
                  <c:v>8.7916666666666696</c:v>
                </c:pt>
                <c:pt idx="7386">
                  <c:v>8.7928571428571392</c:v>
                </c:pt>
                <c:pt idx="7387">
                  <c:v>8.7940476190476193</c:v>
                </c:pt>
                <c:pt idx="7388">
                  <c:v>8.7952380952380906</c:v>
                </c:pt>
                <c:pt idx="7389">
                  <c:v>8.7964285714285708</c:v>
                </c:pt>
                <c:pt idx="7390">
                  <c:v>8.7976190476190492</c:v>
                </c:pt>
                <c:pt idx="7391">
                  <c:v>8.7988095238095205</c:v>
                </c:pt>
                <c:pt idx="7392">
                  <c:v>8.8000000000000007</c:v>
                </c:pt>
                <c:pt idx="7393">
                  <c:v>8.8011904761904791</c:v>
                </c:pt>
                <c:pt idx="7394">
                  <c:v>8.8023809523809504</c:v>
                </c:pt>
                <c:pt idx="7395">
                  <c:v>8.8035714285714306</c:v>
                </c:pt>
                <c:pt idx="7396">
                  <c:v>8.8047619047619108</c:v>
                </c:pt>
                <c:pt idx="7397">
                  <c:v>8.8059523809523803</c:v>
                </c:pt>
                <c:pt idx="7398">
                  <c:v>8.8071428571428605</c:v>
                </c:pt>
                <c:pt idx="7399">
                  <c:v>8.80833333333333</c:v>
                </c:pt>
                <c:pt idx="7400">
                  <c:v>8.8095238095238102</c:v>
                </c:pt>
                <c:pt idx="7401">
                  <c:v>8.8107142857142904</c:v>
                </c:pt>
                <c:pt idx="7402">
                  <c:v>8.8119047619047599</c:v>
                </c:pt>
                <c:pt idx="7403">
                  <c:v>8.8130952380952401</c:v>
                </c:pt>
                <c:pt idx="7404">
                  <c:v>8.8142857142857203</c:v>
                </c:pt>
                <c:pt idx="7405">
                  <c:v>8.8154761904761898</c:v>
                </c:pt>
                <c:pt idx="7406">
                  <c:v>8.81666666666667</c:v>
                </c:pt>
                <c:pt idx="7407">
                  <c:v>8.8178571428571395</c:v>
                </c:pt>
                <c:pt idx="7408">
                  <c:v>8.8190476190476197</c:v>
                </c:pt>
                <c:pt idx="7409">
                  <c:v>8.8202380952380999</c:v>
                </c:pt>
                <c:pt idx="7410">
                  <c:v>8.8214285714285694</c:v>
                </c:pt>
                <c:pt idx="7411">
                  <c:v>8.8226190476190496</c:v>
                </c:pt>
                <c:pt idx="7412">
                  <c:v>8.8238095238095209</c:v>
                </c:pt>
                <c:pt idx="7413">
                  <c:v>8.8249999999999993</c:v>
                </c:pt>
                <c:pt idx="7414">
                  <c:v>8.8261904761904795</c:v>
                </c:pt>
                <c:pt idx="7415">
                  <c:v>8.8273809523809508</c:v>
                </c:pt>
                <c:pt idx="7416">
                  <c:v>8.8285714285714292</c:v>
                </c:pt>
                <c:pt idx="7417">
                  <c:v>8.8297619047619005</c:v>
                </c:pt>
                <c:pt idx="7418">
                  <c:v>8.8309523809523807</c:v>
                </c:pt>
                <c:pt idx="7419">
                  <c:v>8.8321428571428608</c:v>
                </c:pt>
                <c:pt idx="7420">
                  <c:v>8.8333333333333304</c:v>
                </c:pt>
                <c:pt idx="7421">
                  <c:v>8.8345238095238106</c:v>
                </c:pt>
                <c:pt idx="7422">
                  <c:v>8.8357142857142907</c:v>
                </c:pt>
                <c:pt idx="7423">
                  <c:v>8.8369047619047603</c:v>
                </c:pt>
                <c:pt idx="7424">
                  <c:v>8.8380952380952404</c:v>
                </c:pt>
                <c:pt idx="7425">
                  <c:v>8.8392857142857206</c:v>
                </c:pt>
                <c:pt idx="7426">
                  <c:v>8.8404761904761902</c:v>
                </c:pt>
                <c:pt idx="7427">
                  <c:v>8.8416666666666703</c:v>
                </c:pt>
                <c:pt idx="7428">
                  <c:v>8.8428571428571399</c:v>
                </c:pt>
                <c:pt idx="7429">
                  <c:v>8.84404761904762</c:v>
                </c:pt>
                <c:pt idx="7430">
                  <c:v>8.8452380952381002</c:v>
                </c:pt>
                <c:pt idx="7431">
                  <c:v>8.8464285714285698</c:v>
                </c:pt>
                <c:pt idx="7432">
                  <c:v>8.8476190476190499</c:v>
                </c:pt>
                <c:pt idx="7433">
                  <c:v>8.8488095238095195</c:v>
                </c:pt>
                <c:pt idx="7434">
                  <c:v>8.85</c:v>
                </c:pt>
                <c:pt idx="7435">
                  <c:v>8.8511904761904798</c:v>
                </c:pt>
                <c:pt idx="7436">
                  <c:v>8.8523809523809494</c:v>
                </c:pt>
                <c:pt idx="7437">
                  <c:v>8.8535714285714295</c:v>
                </c:pt>
                <c:pt idx="7438">
                  <c:v>8.8547619047619008</c:v>
                </c:pt>
                <c:pt idx="7439">
                  <c:v>8.8559523809523792</c:v>
                </c:pt>
                <c:pt idx="7440">
                  <c:v>8.8571428571428594</c:v>
                </c:pt>
                <c:pt idx="7441">
                  <c:v>8.8583333333333307</c:v>
                </c:pt>
                <c:pt idx="7442">
                  <c:v>8.8595238095238091</c:v>
                </c:pt>
                <c:pt idx="7443">
                  <c:v>8.8607142857142893</c:v>
                </c:pt>
                <c:pt idx="7444">
                  <c:v>8.8619047619047606</c:v>
                </c:pt>
                <c:pt idx="7445">
                  <c:v>8.8630952380952408</c:v>
                </c:pt>
                <c:pt idx="7446">
                  <c:v>8.8642857142857192</c:v>
                </c:pt>
                <c:pt idx="7447">
                  <c:v>8.8654761904761905</c:v>
                </c:pt>
                <c:pt idx="7448">
                  <c:v>8.8666666666666707</c:v>
                </c:pt>
                <c:pt idx="7449">
                  <c:v>8.8678571428571402</c:v>
                </c:pt>
                <c:pt idx="7450">
                  <c:v>8.8690476190476204</c:v>
                </c:pt>
                <c:pt idx="7451">
                  <c:v>8.8702380952381006</c:v>
                </c:pt>
                <c:pt idx="7452">
                  <c:v>8.8714285714285701</c:v>
                </c:pt>
                <c:pt idx="7453">
                  <c:v>8.8726190476190503</c:v>
                </c:pt>
                <c:pt idx="7454">
                  <c:v>8.8738095238095198</c:v>
                </c:pt>
                <c:pt idx="7455">
                  <c:v>8.875</c:v>
                </c:pt>
                <c:pt idx="7456">
                  <c:v>8.8761904761904802</c:v>
                </c:pt>
                <c:pt idx="7457">
                  <c:v>8.8773809523809497</c:v>
                </c:pt>
                <c:pt idx="7458">
                  <c:v>8.8785714285714299</c:v>
                </c:pt>
                <c:pt idx="7459">
                  <c:v>8.8797619047619101</c:v>
                </c:pt>
                <c:pt idx="7460">
                  <c:v>8.8809523809523796</c:v>
                </c:pt>
                <c:pt idx="7461">
                  <c:v>8.8821428571428598</c:v>
                </c:pt>
                <c:pt idx="7462">
                  <c:v>8.8833333333333293</c:v>
                </c:pt>
                <c:pt idx="7463">
                  <c:v>8.8845238095238095</c:v>
                </c:pt>
                <c:pt idx="7464">
                  <c:v>8.8857142857142897</c:v>
                </c:pt>
                <c:pt idx="7465">
                  <c:v>8.8869047619047592</c:v>
                </c:pt>
                <c:pt idx="7466">
                  <c:v>8.8880952380952394</c:v>
                </c:pt>
                <c:pt idx="7467">
                  <c:v>8.8892857142857107</c:v>
                </c:pt>
                <c:pt idx="7468">
                  <c:v>8.8904761904761909</c:v>
                </c:pt>
                <c:pt idx="7469">
                  <c:v>8.8916666666666693</c:v>
                </c:pt>
                <c:pt idx="7470">
                  <c:v>8.8928571428571406</c:v>
                </c:pt>
                <c:pt idx="7471">
                  <c:v>8.8940476190476208</c:v>
                </c:pt>
                <c:pt idx="7472">
                  <c:v>8.8952380952380992</c:v>
                </c:pt>
                <c:pt idx="7473">
                  <c:v>8.8964285714285705</c:v>
                </c:pt>
                <c:pt idx="7474">
                  <c:v>8.8976190476190506</c:v>
                </c:pt>
                <c:pt idx="7475">
                  <c:v>8.8988095238095202</c:v>
                </c:pt>
                <c:pt idx="7476">
                  <c:v>8.9</c:v>
                </c:pt>
                <c:pt idx="7477">
                  <c:v>8.9011904761904805</c:v>
                </c:pt>
                <c:pt idx="7478">
                  <c:v>8.9023809523809501</c:v>
                </c:pt>
                <c:pt idx="7479">
                  <c:v>8.9035714285714302</c:v>
                </c:pt>
                <c:pt idx="7480">
                  <c:v>8.9047619047619104</c:v>
                </c:pt>
                <c:pt idx="7481">
                  <c:v>8.90595238095238</c:v>
                </c:pt>
                <c:pt idx="7482">
                  <c:v>8.9071428571428601</c:v>
                </c:pt>
                <c:pt idx="7483">
                  <c:v>8.9083333333333297</c:v>
                </c:pt>
                <c:pt idx="7484">
                  <c:v>8.9095238095238098</c:v>
                </c:pt>
                <c:pt idx="7485">
                  <c:v>8.91071428571429</c:v>
                </c:pt>
                <c:pt idx="7486">
                  <c:v>8.9119047619047596</c:v>
                </c:pt>
                <c:pt idx="7487">
                  <c:v>8.9130952380952397</c:v>
                </c:pt>
                <c:pt idx="7488">
                  <c:v>8.9142857142857199</c:v>
                </c:pt>
                <c:pt idx="7489">
                  <c:v>8.9154761904761894</c:v>
                </c:pt>
                <c:pt idx="7490">
                  <c:v>8.9166666666666696</c:v>
                </c:pt>
                <c:pt idx="7491">
                  <c:v>8.9178571428571392</c:v>
                </c:pt>
                <c:pt idx="7492">
                  <c:v>8.9190476190476193</c:v>
                </c:pt>
                <c:pt idx="7493">
                  <c:v>8.9202380952380906</c:v>
                </c:pt>
                <c:pt idx="7494">
                  <c:v>8.9214285714285708</c:v>
                </c:pt>
                <c:pt idx="7495">
                  <c:v>8.9226190476190492</c:v>
                </c:pt>
                <c:pt idx="7496">
                  <c:v>8.9238095238095205</c:v>
                </c:pt>
                <c:pt idx="7497">
                  <c:v>8.9250000000000007</c:v>
                </c:pt>
                <c:pt idx="7498">
                  <c:v>8.9261904761904791</c:v>
                </c:pt>
                <c:pt idx="7499">
                  <c:v>8.9273809523809504</c:v>
                </c:pt>
                <c:pt idx="7500">
                  <c:v>8.9285714285714306</c:v>
                </c:pt>
                <c:pt idx="7501">
                  <c:v>8.9297619047619108</c:v>
                </c:pt>
                <c:pt idx="7502">
                  <c:v>8.9309523809523803</c:v>
                </c:pt>
                <c:pt idx="7503">
                  <c:v>8.9321428571428605</c:v>
                </c:pt>
                <c:pt idx="7504">
                  <c:v>8.93333333333333</c:v>
                </c:pt>
                <c:pt idx="7505">
                  <c:v>8.9345238095238102</c:v>
                </c:pt>
                <c:pt idx="7506">
                  <c:v>8.9357142857142904</c:v>
                </c:pt>
                <c:pt idx="7507">
                  <c:v>8.9369047619047599</c:v>
                </c:pt>
                <c:pt idx="7508">
                  <c:v>8.9380952380952401</c:v>
                </c:pt>
                <c:pt idx="7509">
                  <c:v>8.9392857142857203</c:v>
                </c:pt>
                <c:pt idx="7510">
                  <c:v>8.9404761904761898</c:v>
                </c:pt>
                <c:pt idx="7511">
                  <c:v>8.94166666666667</c:v>
                </c:pt>
                <c:pt idx="7512">
                  <c:v>8.9428571428571395</c:v>
                </c:pt>
                <c:pt idx="7513">
                  <c:v>8.9440476190476197</c:v>
                </c:pt>
                <c:pt idx="7514">
                  <c:v>8.9452380952380999</c:v>
                </c:pt>
                <c:pt idx="7515">
                  <c:v>8.9464285714285694</c:v>
                </c:pt>
                <c:pt idx="7516">
                  <c:v>8.9476190476190496</c:v>
                </c:pt>
                <c:pt idx="7517">
                  <c:v>8.9488095238095209</c:v>
                </c:pt>
                <c:pt idx="7518">
                  <c:v>8.9499999999999993</c:v>
                </c:pt>
                <c:pt idx="7519">
                  <c:v>8.9511904761904795</c:v>
                </c:pt>
                <c:pt idx="7520">
                  <c:v>8.9523809523809508</c:v>
                </c:pt>
                <c:pt idx="7521">
                  <c:v>8.9535714285714292</c:v>
                </c:pt>
                <c:pt idx="7522">
                  <c:v>8.9547619047619094</c:v>
                </c:pt>
                <c:pt idx="7523">
                  <c:v>8.9559523809523807</c:v>
                </c:pt>
                <c:pt idx="7524">
                  <c:v>8.9571428571428608</c:v>
                </c:pt>
                <c:pt idx="7525">
                  <c:v>8.9583333333333304</c:v>
                </c:pt>
                <c:pt idx="7526">
                  <c:v>8.9595238095238106</c:v>
                </c:pt>
                <c:pt idx="7527">
                  <c:v>8.9607142857142907</c:v>
                </c:pt>
                <c:pt idx="7528">
                  <c:v>8.9619047619047603</c:v>
                </c:pt>
                <c:pt idx="7529">
                  <c:v>8.9630952380952404</c:v>
                </c:pt>
                <c:pt idx="7530">
                  <c:v>8.9642857142857206</c:v>
                </c:pt>
                <c:pt idx="7531">
                  <c:v>8.9654761904761902</c:v>
                </c:pt>
                <c:pt idx="7532">
                  <c:v>8.9666666666666703</c:v>
                </c:pt>
                <c:pt idx="7533">
                  <c:v>8.9678571428571399</c:v>
                </c:pt>
                <c:pt idx="7534">
                  <c:v>8.96904761904762</c:v>
                </c:pt>
                <c:pt idx="7535">
                  <c:v>8.9702380952381002</c:v>
                </c:pt>
                <c:pt idx="7536">
                  <c:v>8.9714285714285698</c:v>
                </c:pt>
                <c:pt idx="7537">
                  <c:v>8.9726190476190499</c:v>
                </c:pt>
                <c:pt idx="7538">
                  <c:v>8.9738095238095195</c:v>
                </c:pt>
                <c:pt idx="7539">
                  <c:v>8.9749999999999996</c:v>
                </c:pt>
                <c:pt idx="7540">
                  <c:v>8.9761904761904798</c:v>
                </c:pt>
                <c:pt idx="7541">
                  <c:v>8.9773809523809494</c:v>
                </c:pt>
                <c:pt idx="7542">
                  <c:v>8.9785714285714295</c:v>
                </c:pt>
                <c:pt idx="7543">
                  <c:v>8.9797619047619008</c:v>
                </c:pt>
                <c:pt idx="7544">
                  <c:v>8.9809523809523792</c:v>
                </c:pt>
                <c:pt idx="7545">
                  <c:v>8.9821428571428594</c:v>
                </c:pt>
                <c:pt idx="7546">
                  <c:v>8.9833333333333307</c:v>
                </c:pt>
                <c:pt idx="7547">
                  <c:v>8.9845238095238091</c:v>
                </c:pt>
                <c:pt idx="7548">
                  <c:v>8.9857142857142893</c:v>
                </c:pt>
                <c:pt idx="7549">
                  <c:v>8.9869047619047606</c:v>
                </c:pt>
                <c:pt idx="7550">
                  <c:v>8.9880952380952408</c:v>
                </c:pt>
                <c:pt idx="7551">
                  <c:v>8.9892857142857192</c:v>
                </c:pt>
                <c:pt idx="7552">
                  <c:v>8.9904761904761905</c:v>
                </c:pt>
                <c:pt idx="7553">
                  <c:v>8.9916666666666707</c:v>
                </c:pt>
                <c:pt idx="7554">
                  <c:v>8.9928571428571402</c:v>
                </c:pt>
                <c:pt idx="7555">
                  <c:v>8.9940476190476204</c:v>
                </c:pt>
                <c:pt idx="7556">
                  <c:v>8.9952380952381006</c:v>
                </c:pt>
                <c:pt idx="7557">
                  <c:v>8.9964285714285701</c:v>
                </c:pt>
                <c:pt idx="7558">
                  <c:v>8.9976190476190503</c:v>
                </c:pt>
                <c:pt idx="7559">
                  <c:v>8.9988095238095198</c:v>
                </c:pt>
                <c:pt idx="7560">
                  <c:v>9</c:v>
                </c:pt>
                <c:pt idx="7561">
                  <c:v>9.0011904761904802</c:v>
                </c:pt>
                <c:pt idx="7562">
                  <c:v>9.0023809523809497</c:v>
                </c:pt>
                <c:pt idx="7563">
                  <c:v>9.0035714285714299</c:v>
                </c:pt>
                <c:pt idx="7564">
                  <c:v>9.0047619047619101</c:v>
                </c:pt>
                <c:pt idx="7565">
                  <c:v>9.0059523809523796</c:v>
                </c:pt>
                <c:pt idx="7566">
                  <c:v>9.0071428571428598</c:v>
                </c:pt>
                <c:pt idx="7567">
                  <c:v>9.0083333333333293</c:v>
                </c:pt>
                <c:pt idx="7568">
                  <c:v>9.0095238095238095</c:v>
                </c:pt>
                <c:pt idx="7569">
                  <c:v>9.0107142857142897</c:v>
                </c:pt>
                <c:pt idx="7570">
                  <c:v>9.0119047619047592</c:v>
                </c:pt>
                <c:pt idx="7571">
                  <c:v>9.0130952380952394</c:v>
                </c:pt>
                <c:pt idx="7572">
                  <c:v>9.0142857142857107</c:v>
                </c:pt>
                <c:pt idx="7573">
                  <c:v>9.0154761904761909</c:v>
                </c:pt>
                <c:pt idx="7574">
                  <c:v>9.0166666666666693</c:v>
                </c:pt>
                <c:pt idx="7575">
                  <c:v>9.0178571428571406</c:v>
                </c:pt>
                <c:pt idx="7576">
                  <c:v>9.0190476190476208</c:v>
                </c:pt>
                <c:pt idx="7577">
                  <c:v>9.0202380952380992</c:v>
                </c:pt>
                <c:pt idx="7578">
                  <c:v>9.0214285714285705</c:v>
                </c:pt>
                <c:pt idx="7579">
                  <c:v>9.0226190476190506</c:v>
                </c:pt>
                <c:pt idx="7580">
                  <c:v>9.0238095238095202</c:v>
                </c:pt>
                <c:pt idx="7581">
                  <c:v>9.0250000000000004</c:v>
                </c:pt>
                <c:pt idx="7582">
                  <c:v>9.0261904761904805</c:v>
                </c:pt>
                <c:pt idx="7583">
                  <c:v>9.0273809523809501</c:v>
                </c:pt>
                <c:pt idx="7584">
                  <c:v>9.0285714285714302</c:v>
                </c:pt>
                <c:pt idx="7585">
                  <c:v>9.0297619047619104</c:v>
                </c:pt>
                <c:pt idx="7586">
                  <c:v>9.03095238095238</c:v>
                </c:pt>
                <c:pt idx="7587">
                  <c:v>9.0321428571428601</c:v>
                </c:pt>
                <c:pt idx="7588">
                  <c:v>9.0333333333333297</c:v>
                </c:pt>
                <c:pt idx="7589">
                  <c:v>9.0345238095238098</c:v>
                </c:pt>
                <c:pt idx="7590">
                  <c:v>9.03571428571429</c:v>
                </c:pt>
                <c:pt idx="7591">
                  <c:v>9.0369047619047596</c:v>
                </c:pt>
                <c:pt idx="7592">
                  <c:v>9.0380952380952397</c:v>
                </c:pt>
                <c:pt idx="7593">
                  <c:v>9.0392857142857199</c:v>
                </c:pt>
                <c:pt idx="7594">
                  <c:v>9.0404761904761894</c:v>
                </c:pt>
                <c:pt idx="7595">
                  <c:v>9.0416666666666696</c:v>
                </c:pt>
                <c:pt idx="7596">
                  <c:v>9.0428571428571392</c:v>
                </c:pt>
                <c:pt idx="7597">
                  <c:v>9.0440476190476193</c:v>
                </c:pt>
                <c:pt idx="7598">
                  <c:v>9.0452380952380906</c:v>
                </c:pt>
                <c:pt idx="7599">
                  <c:v>9.0464285714285708</c:v>
                </c:pt>
                <c:pt idx="7600">
                  <c:v>9.0476190476190492</c:v>
                </c:pt>
                <c:pt idx="7601">
                  <c:v>9.0488095238095205</c:v>
                </c:pt>
                <c:pt idx="7602">
                  <c:v>9.0500000000000007</c:v>
                </c:pt>
                <c:pt idx="7603">
                  <c:v>9.0511904761904791</c:v>
                </c:pt>
                <c:pt idx="7604">
                  <c:v>9.0523809523809504</c:v>
                </c:pt>
                <c:pt idx="7605">
                  <c:v>9.0535714285714306</c:v>
                </c:pt>
                <c:pt idx="7606">
                  <c:v>9.0547619047619108</c:v>
                </c:pt>
                <c:pt idx="7607">
                  <c:v>9.0559523809523803</c:v>
                </c:pt>
                <c:pt idx="7608">
                  <c:v>9.0571428571428605</c:v>
                </c:pt>
                <c:pt idx="7609">
                  <c:v>9.05833333333333</c:v>
                </c:pt>
                <c:pt idx="7610">
                  <c:v>9.0595238095238102</c:v>
                </c:pt>
                <c:pt idx="7611">
                  <c:v>9.0607142857142904</c:v>
                </c:pt>
                <c:pt idx="7612">
                  <c:v>9.0619047619047599</c:v>
                </c:pt>
                <c:pt idx="7613">
                  <c:v>9.0630952380952401</c:v>
                </c:pt>
                <c:pt idx="7614">
                  <c:v>9.0642857142857203</c:v>
                </c:pt>
                <c:pt idx="7615">
                  <c:v>9.0654761904761898</c:v>
                </c:pt>
                <c:pt idx="7616">
                  <c:v>9.06666666666667</c:v>
                </c:pt>
                <c:pt idx="7617">
                  <c:v>9.0678571428571395</c:v>
                </c:pt>
                <c:pt idx="7618">
                  <c:v>9.0690476190476197</c:v>
                </c:pt>
                <c:pt idx="7619">
                  <c:v>9.0702380952380999</c:v>
                </c:pt>
                <c:pt idx="7620">
                  <c:v>9.0714285714285694</c:v>
                </c:pt>
                <c:pt idx="7621">
                  <c:v>9.0726190476190496</c:v>
                </c:pt>
                <c:pt idx="7622">
                  <c:v>9.0738095238095209</c:v>
                </c:pt>
                <c:pt idx="7623">
                  <c:v>9.0749999999999993</c:v>
                </c:pt>
                <c:pt idx="7624">
                  <c:v>9.0761904761904795</c:v>
                </c:pt>
                <c:pt idx="7625">
                  <c:v>9.0773809523809508</c:v>
                </c:pt>
                <c:pt idx="7626">
                  <c:v>9.0785714285714292</c:v>
                </c:pt>
                <c:pt idx="7627">
                  <c:v>9.0797619047619094</c:v>
                </c:pt>
                <c:pt idx="7628">
                  <c:v>9.0809523809523807</c:v>
                </c:pt>
                <c:pt idx="7629">
                  <c:v>9.0821428571428608</c:v>
                </c:pt>
                <c:pt idx="7630">
                  <c:v>9.0833333333333304</c:v>
                </c:pt>
                <c:pt idx="7631">
                  <c:v>9.0845238095238106</c:v>
                </c:pt>
                <c:pt idx="7632">
                  <c:v>9.0857142857142907</c:v>
                </c:pt>
                <c:pt idx="7633">
                  <c:v>9.0869047619047603</c:v>
                </c:pt>
                <c:pt idx="7634">
                  <c:v>9.0880952380952404</c:v>
                </c:pt>
                <c:pt idx="7635">
                  <c:v>9.0892857142857206</c:v>
                </c:pt>
                <c:pt idx="7636">
                  <c:v>9.0904761904761902</c:v>
                </c:pt>
                <c:pt idx="7637">
                  <c:v>9.0916666666666703</c:v>
                </c:pt>
                <c:pt idx="7638">
                  <c:v>9.0928571428571399</c:v>
                </c:pt>
                <c:pt idx="7639">
                  <c:v>9.09404761904762</c:v>
                </c:pt>
                <c:pt idx="7640">
                  <c:v>9.0952380952381002</c:v>
                </c:pt>
                <c:pt idx="7641">
                  <c:v>9.0964285714285698</c:v>
                </c:pt>
                <c:pt idx="7642">
                  <c:v>9.0976190476190499</c:v>
                </c:pt>
                <c:pt idx="7643">
                  <c:v>9.0988095238095195</c:v>
                </c:pt>
                <c:pt idx="7644">
                  <c:v>9.1</c:v>
                </c:pt>
                <c:pt idx="7645">
                  <c:v>9.1011904761904798</c:v>
                </c:pt>
                <c:pt idx="7646">
                  <c:v>9.1023809523809494</c:v>
                </c:pt>
                <c:pt idx="7647">
                  <c:v>9.1035714285714295</c:v>
                </c:pt>
                <c:pt idx="7648">
                  <c:v>9.1047619047619008</c:v>
                </c:pt>
                <c:pt idx="7649">
                  <c:v>9.1059523809523792</c:v>
                </c:pt>
                <c:pt idx="7650">
                  <c:v>9.1071428571428594</c:v>
                </c:pt>
                <c:pt idx="7651">
                  <c:v>9.1083333333333307</c:v>
                </c:pt>
                <c:pt idx="7652">
                  <c:v>9.1095238095238091</c:v>
                </c:pt>
                <c:pt idx="7653">
                  <c:v>9.1107142857142893</c:v>
                </c:pt>
                <c:pt idx="7654">
                  <c:v>9.1119047619047606</c:v>
                </c:pt>
                <c:pt idx="7655">
                  <c:v>9.1130952380952408</c:v>
                </c:pt>
                <c:pt idx="7656">
                  <c:v>9.1142857142857192</c:v>
                </c:pt>
                <c:pt idx="7657">
                  <c:v>9.1154761904761905</c:v>
                </c:pt>
                <c:pt idx="7658">
                  <c:v>9.1166666666666707</c:v>
                </c:pt>
                <c:pt idx="7659">
                  <c:v>9.1178571428571402</c:v>
                </c:pt>
                <c:pt idx="7660">
                  <c:v>9.1190476190476204</c:v>
                </c:pt>
                <c:pt idx="7661">
                  <c:v>9.1202380952381006</c:v>
                </c:pt>
                <c:pt idx="7662">
                  <c:v>9.1214285714285701</c:v>
                </c:pt>
                <c:pt idx="7663">
                  <c:v>9.1226190476190503</c:v>
                </c:pt>
                <c:pt idx="7664">
                  <c:v>9.1238095238095198</c:v>
                </c:pt>
                <c:pt idx="7665">
                  <c:v>9.125</c:v>
                </c:pt>
                <c:pt idx="7666">
                  <c:v>9.1261904761904802</c:v>
                </c:pt>
                <c:pt idx="7667">
                  <c:v>9.1273809523809497</c:v>
                </c:pt>
                <c:pt idx="7668">
                  <c:v>9.1285714285714299</c:v>
                </c:pt>
                <c:pt idx="7669">
                  <c:v>9.1297619047619101</c:v>
                </c:pt>
                <c:pt idx="7670">
                  <c:v>9.1309523809523796</c:v>
                </c:pt>
                <c:pt idx="7671">
                  <c:v>9.1321428571428598</c:v>
                </c:pt>
                <c:pt idx="7672">
                  <c:v>9.1333333333333293</c:v>
                </c:pt>
                <c:pt idx="7673">
                  <c:v>9.1345238095238095</c:v>
                </c:pt>
                <c:pt idx="7674">
                  <c:v>9.1357142857142897</c:v>
                </c:pt>
                <c:pt idx="7675">
                  <c:v>9.1369047619047592</c:v>
                </c:pt>
                <c:pt idx="7676">
                  <c:v>9.1380952380952394</c:v>
                </c:pt>
                <c:pt idx="7677">
                  <c:v>9.1392857142857107</c:v>
                </c:pt>
                <c:pt idx="7678">
                  <c:v>9.1404761904761909</c:v>
                </c:pt>
                <c:pt idx="7679">
                  <c:v>9.1416666666666693</c:v>
                </c:pt>
                <c:pt idx="7680">
                  <c:v>9.1428571428571406</c:v>
                </c:pt>
                <c:pt idx="7681">
                  <c:v>9.1440476190476208</c:v>
                </c:pt>
                <c:pt idx="7682">
                  <c:v>9.1452380952380992</c:v>
                </c:pt>
                <c:pt idx="7683">
                  <c:v>9.1464285714285705</c:v>
                </c:pt>
                <c:pt idx="7684">
                  <c:v>9.1476190476190506</c:v>
                </c:pt>
                <c:pt idx="7685">
                  <c:v>9.1488095238095202</c:v>
                </c:pt>
                <c:pt idx="7686">
                  <c:v>9.15</c:v>
                </c:pt>
                <c:pt idx="7687">
                  <c:v>9.1511904761904805</c:v>
                </c:pt>
                <c:pt idx="7688">
                  <c:v>9.1523809523809501</c:v>
                </c:pt>
                <c:pt idx="7689">
                  <c:v>9.1535714285714302</c:v>
                </c:pt>
                <c:pt idx="7690">
                  <c:v>9.1547619047619104</c:v>
                </c:pt>
                <c:pt idx="7691">
                  <c:v>9.15595238095238</c:v>
                </c:pt>
                <c:pt idx="7692">
                  <c:v>9.1571428571428601</c:v>
                </c:pt>
                <c:pt idx="7693">
                  <c:v>9.1583333333333297</c:v>
                </c:pt>
                <c:pt idx="7694">
                  <c:v>9.1595238095238098</c:v>
                </c:pt>
                <c:pt idx="7695">
                  <c:v>9.16071428571429</c:v>
                </c:pt>
                <c:pt idx="7696">
                  <c:v>9.1619047619047596</c:v>
                </c:pt>
                <c:pt idx="7697">
                  <c:v>9.1630952380952397</c:v>
                </c:pt>
                <c:pt idx="7698">
                  <c:v>9.1642857142857199</c:v>
                </c:pt>
                <c:pt idx="7699">
                  <c:v>9.1654761904761894</c:v>
                </c:pt>
                <c:pt idx="7700">
                  <c:v>9.1666666666666696</c:v>
                </c:pt>
                <c:pt idx="7701">
                  <c:v>9.1678571428571392</c:v>
                </c:pt>
                <c:pt idx="7702">
                  <c:v>9.1690476190476193</c:v>
                </c:pt>
                <c:pt idx="7703">
                  <c:v>9.1702380952380995</c:v>
                </c:pt>
                <c:pt idx="7704">
                  <c:v>9.1714285714285708</c:v>
                </c:pt>
                <c:pt idx="7705">
                  <c:v>9.1726190476190492</c:v>
                </c:pt>
                <c:pt idx="7706">
                  <c:v>9.1738095238095205</c:v>
                </c:pt>
                <c:pt idx="7707">
                  <c:v>9.1750000000000007</c:v>
                </c:pt>
                <c:pt idx="7708">
                  <c:v>9.1761904761904791</c:v>
                </c:pt>
                <c:pt idx="7709">
                  <c:v>9.1773809523809504</c:v>
                </c:pt>
                <c:pt idx="7710">
                  <c:v>9.1785714285714306</c:v>
                </c:pt>
                <c:pt idx="7711">
                  <c:v>9.1797619047619108</c:v>
                </c:pt>
                <c:pt idx="7712">
                  <c:v>9.1809523809523803</c:v>
                </c:pt>
                <c:pt idx="7713">
                  <c:v>9.1821428571428605</c:v>
                </c:pt>
                <c:pt idx="7714">
                  <c:v>9.18333333333333</c:v>
                </c:pt>
                <c:pt idx="7715">
                  <c:v>9.1845238095238102</c:v>
                </c:pt>
                <c:pt idx="7716">
                  <c:v>9.1857142857142904</c:v>
                </c:pt>
                <c:pt idx="7717">
                  <c:v>9.1869047619047599</c:v>
                </c:pt>
                <c:pt idx="7718">
                  <c:v>9.1880952380952401</c:v>
                </c:pt>
                <c:pt idx="7719">
                  <c:v>9.1892857142857203</c:v>
                </c:pt>
                <c:pt idx="7720">
                  <c:v>9.1904761904761898</c:v>
                </c:pt>
                <c:pt idx="7721">
                  <c:v>9.19166666666667</c:v>
                </c:pt>
                <c:pt idx="7722">
                  <c:v>9.1928571428571395</c:v>
                </c:pt>
                <c:pt idx="7723">
                  <c:v>9.1940476190476197</c:v>
                </c:pt>
                <c:pt idx="7724">
                  <c:v>9.1952380952380999</c:v>
                </c:pt>
                <c:pt idx="7725">
                  <c:v>9.1964285714285694</c:v>
                </c:pt>
                <c:pt idx="7726">
                  <c:v>9.1976190476190496</c:v>
                </c:pt>
                <c:pt idx="7727">
                  <c:v>9.1988095238095209</c:v>
                </c:pt>
                <c:pt idx="7728">
                  <c:v>9.1999999999999993</c:v>
                </c:pt>
                <c:pt idx="7729">
                  <c:v>9.2011904761904795</c:v>
                </c:pt>
                <c:pt idx="7730">
                  <c:v>9.2023809523809508</c:v>
                </c:pt>
                <c:pt idx="7731">
                  <c:v>9.2035714285714292</c:v>
                </c:pt>
                <c:pt idx="7732">
                  <c:v>9.2047619047619094</c:v>
                </c:pt>
                <c:pt idx="7733">
                  <c:v>9.2059523809523807</c:v>
                </c:pt>
                <c:pt idx="7734">
                  <c:v>9.2071428571428608</c:v>
                </c:pt>
                <c:pt idx="7735">
                  <c:v>9.2083333333333304</c:v>
                </c:pt>
                <c:pt idx="7736">
                  <c:v>9.2095238095238106</c:v>
                </c:pt>
                <c:pt idx="7737">
                  <c:v>9.2107142857142907</c:v>
                </c:pt>
                <c:pt idx="7738">
                  <c:v>9.2119047619047603</c:v>
                </c:pt>
                <c:pt idx="7739">
                  <c:v>9.2130952380952404</c:v>
                </c:pt>
                <c:pt idx="7740">
                  <c:v>9.2142857142857206</c:v>
                </c:pt>
                <c:pt idx="7741">
                  <c:v>9.2154761904761902</c:v>
                </c:pt>
                <c:pt idx="7742">
                  <c:v>9.2166666666666703</c:v>
                </c:pt>
                <c:pt idx="7743">
                  <c:v>9.2178571428571399</c:v>
                </c:pt>
                <c:pt idx="7744">
                  <c:v>9.21904761904762</c:v>
                </c:pt>
                <c:pt idx="7745">
                  <c:v>9.2202380952381002</c:v>
                </c:pt>
                <c:pt idx="7746">
                  <c:v>9.2214285714285698</c:v>
                </c:pt>
                <c:pt idx="7747">
                  <c:v>9.2226190476190499</c:v>
                </c:pt>
                <c:pt idx="7748">
                  <c:v>9.2238095238095195</c:v>
                </c:pt>
                <c:pt idx="7749">
                  <c:v>9.2249999999999996</c:v>
                </c:pt>
                <c:pt idx="7750">
                  <c:v>9.2261904761904798</c:v>
                </c:pt>
                <c:pt idx="7751">
                  <c:v>9.2273809523809494</c:v>
                </c:pt>
                <c:pt idx="7752">
                  <c:v>9.2285714285714295</c:v>
                </c:pt>
                <c:pt idx="7753">
                  <c:v>9.2297619047619008</c:v>
                </c:pt>
                <c:pt idx="7754">
                  <c:v>9.2309523809523792</c:v>
                </c:pt>
                <c:pt idx="7755">
                  <c:v>9.2321428571428594</c:v>
                </c:pt>
                <c:pt idx="7756">
                  <c:v>9.2333333333333307</c:v>
                </c:pt>
                <c:pt idx="7757">
                  <c:v>9.2345238095238091</c:v>
                </c:pt>
                <c:pt idx="7758">
                  <c:v>9.2357142857142893</c:v>
                </c:pt>
                <c:pt idx="7759">
                  <c:v>9.2369047619047606</c:v>
                </c:pt>
                <c:pt idx="7760">
                  <c:v>9.2380952380952408</c:v>
                </c:pt>
                <c:pt idx="7761">
                  <c:v>9.2392857142857192</c:v>
                </c:pt>
                <c:pt idx="7762">
                  <c:v>9.2404761904761905</c:v>
                </c:pt>
                <c:pt idx="7763">
                  <c:v>9.2416666666666707</c:v>
                </c:pt>
                <c:pt idx="7764">
                  <c:v>9.2428571428571402</c:v>
                </c:pt>
                <c:pt idx="7765">
                  <c:v>9.2440476190476204</c:v>
                </c:pt>
                <c:pt idx="7766">
                  <c:v>9.2452380952381006</c:v>
                </c:pt>
                <c:pt idx="7767">
                  <c:v>9.2464285714285701</c:v>
                </c:pt>
                <c:pt idx="7768">
                  <c:v>9.2476190476190503</c:v>
                </c:pt>
                <c:pt idx="7769">
                  <c:v>9.2488095238095198</c:v>
                </c:pt>
                <c:pt idx="7770">
                  <c:v>9.25</c:v>
                </c:pt>
                <c:pt idx="7771">
                  <c:v>9.2511904761904802</c:v>
                </c:pt>
                <c:pt idx="7772">
                  <c:v>9.2523809523809497</c:v>
                </c:pt>
                <c:pt idx="7773">
                  <c:v>9.2535714285714299</c:v>
                </c:pt>
                <c:pt idx="7774">
                  <c:v>9.2547619047619101</c:v>
                </c:pt>
                <c:pt idx="7775">
                  <c:v>9.2559523809523796</c:v>
                </c:pt>
                <c:pt idx="7776">
                  <c:v>9.2571428571428598</c:v>
                </c:pt>
                <c:pt idx="7777">
                  <c:v>9.2583333333333293</c:v>
                </c:pt>
                <c:pt idx="7778">
                  <c:v>9.2595238095238095</c:v>
                </c:pt>
                <c:pt idx="7779">
                  <c:v>9.2607142857142897</c:v>
                </c:pt>
                <c:pt idx="7780">
                  <c:v>9.2619047619047592</c:v>
                </c:pt>
                <c:pt idx="7781">
                  <c:v>9.2630952380952394</c:v>
                </c:pt>
                <c:pt idx="7782">
                  <c:v>9.2642857142857196</c:v>
                </c:pt>
                <c:pt idx="7783">
                  <c:v>9.2654761904761909</c:v>
                </c:pt>
                <c:pt idx="7784">
                  <c:v>9.2666666666666693</c:v>
                </c:pt>
                <c:pt idx="7785">
                  <c:v>9.2678571428571406</c:v>
                </c:pt>
                <c:pt idx="7786">
                  <c:v>9.2690476190476208</c:v>
                </c:pt>
                <c:pt idx="7787">
                  <c:v>9.2702380952380992</c:v>
                </c:pt>
                <c:pt idx="7788">
                  <c:v>9.2714285714285705</c:v>
                </c:pt>
                <c:pt idx="7789">
                  <c:v>9.2726190476190506</c:v>
                </c:pt>
                <c:pt idx="7790">
                  <c:v>9.2738095238095202</c:v>
                </c:pt>
                <c:pt idx="7791">
                  <c:v>9.2750000000000004</c:v>
                </c:pt>
                <c:pt idx="7792">
                  <c:v>9.2761904761904805</c:v>
                </c:pt>
                <c:pt idx="7793">
                  <c:v>9.2773809523809501</c:v>
                </c:pt>
                <c:pt idx="7794">
                  <c:v>9.2785714285714302</c:v>
                </c:pt>
                <c:pt idx="7795">
                  <c:v>9.2797619047619104</c:v>
                </c:pt>
                <c:pt idx="7796">
                  <c:v>9.28095238095238</c:v>
                </c:pt>
                <c:pt idx="7797">
                  <c:v>9.2821428571428601</c:v>
                </c:pt>
                <c:pt idx="7798">
                  <c:v>9.2833333333333297</c:v>
                </c:pt>
                <c:pt idx="7799">
                  <c:v>9.2845238095238098</c:v>
                </c:pt>
                <c:pt idx="7800">
                  <c:v>9.28571428571429</c:v>
                </c:pt>
                <c:pt idx="7801">
                  <c:v>9.2869047619047596</c:v>
                </c:pt>
                <c:pt idx="7802">
                  <c:v>9.2880952380952397</c:v>
                </c:pt>
                <c:pt idx="7803">
                  <c:v>9.2892857142857199</c:v>
                </c:pt>
                <c:pt idx="7804">
                  <c:v>9.2904761904761894</c:v>
                </c:pt>
                <c:pt idx="7805">
                  <c:v>9.2916666666666696</c:v>
                </c:pt>
                <c:pt idx="7806">
                  <c:v>9.2928571428571392</c:v>
                </c:pt>
                <c:pt idx="7807">
                  <c:v>9.2940476190476193</c:v>
                </c:pt>
                <c:pt idx="7808">
                  <c:v>9.2952380952380995</c:v>
                </c:pt>
                <c:pt idx="7809">
                  <c:v>9.2964285714285708</c:v>
                </c:pt>
                <c:pt idx="7810">
                  <c:v>9.2976190476190492</c:v>
                </c:pt>
                <c:pt idx="7811">
                  <c:v>9.2988095238095205</c:v>
                </c:pt>
                <c:pt idx="7812">
                  <c:v>9.3000000000000007</c:v>
                </c:pt>
                <c:pt idx="7813">
                  <c:v>9.3011904761904791</c:v>
                </c:pt>
                <c:pt idx="7814">
                  <c:v>9.3023809523809504</c:v>
                </c:pt>
                <c:pt idx="7815">
                  <c:v>9.3035714285714306</c:v>
                </c:pt>
                <c:pt idx="7816">
                  <c:v>9.3047619047619108</c:v>
                </c:pt>
                <c:pt idx="7817">
                  <c:v>9.3059523809523803</c:v>
                </c:pt>
                <c:pt idx="7818">
                  <c:v>9.3071428571428605</c:v>
                </c:pt>
                <c:pt idx="7819">
                  <c:v>9.30833333333333</c:v>
                </c:pt>
                <c:pt idx="7820">
                  <c:v>9.3095238095238102</c:v>
                </c:pt>
                <c:pt idx="7821">
                  <c:v>9.3107142857142904</c:v>
                </c:pt>
                <c:pt idx="7822">
                  <c:v>9.3119047619047599</c:v>
                </c:pt>
                <c:pt idx="7823">
                  <c:v>9.3130952380952401</c:v>
                </c:pt>
                <c:pt idx="7824">
                  <c:v>9.3142857142857203</c:v>
                </c:pt>
                <c:pt idx="7825">
                  <c:v>9.3154761904761898</c:v>
                </c:pt>
                <c:pt idx="7826">
                  <c:v>9.31666666666667</c:v>
                </c:pt>
                <c:pt idx="7827">
                  <c:v>9.3178571428571395</c:v>
                </c:pt>
                <c:pt idx="7828">
                  <c:v>9.3190476190476197</c:v>
                </c:pt>
                <c:pt idx="7829">
                  <c:v>9.3202380952380999</c:v>
                </c:pt>
                <c:pt idx="7830">
                  <c:v>9.3214285714285694</c:v>
                </c:pt>
                <c:pt idx="7831">
                  <c:v>9.3226190476190496</c:v>
                </c:pt>
                <c:pt idx="7832">
                  <c:v>9.3238095238095209</c:v>
                </c:pt>
                <c:pt idx="7833">
                  <c:v>9.3249999999999993</c:v>
                </c:pt>
                <c:pt idx="7834">
                  <c:v>9.3261904761904795</c:v>
                </c:pt>
                <c:pt idx="7835">
                  <c:v>9.3273809523809508</c:v>
                </c:pt>
                <c:pt idx="7836">
                  <c:v>9.3285714285714292</c:v>
                </c:pt>
                <c:pt idx="7837">
                  <c:v>9.3297619047619094</c:v>
                </c:pt>
                <c:pt idx="7838">
                  <c:v>9.3309523809523807</c:v>
                </c:pt>
                <c:pt idx="7839">
                  <c:v>9.3321428571428608</c:v>
                </c:pt>
                <c:pt idx="7840">
                  <c:v>9.3333333333333304</c:v>
                </c:pt>
                <c:pt idx="7841">
                  <c:v>9.3345238095238106</c:v>
                </c:pt>
                <c:pt idx="7842">
                  <c:v>9.3357142857142907</c:v>
                </c:pt>
                <c:pt idx="7843">
                  <c:v>9.3369047619047603</c:v>
                </c:pt>
                <c:pt idx="7844">
                  <c:v>9.3380952380952404</c:v>
                </c:pt>
                <c:pt idx="7845">
                  <c:v>9.3392857142857206</c:v>
                </c:pt>
                <c:pt idx="7846">
                  <c:v>9.3404761904761902</c:v>
                </c:pt>
                <c:pt idx="7847">
                  <c:v>9.3416666666666703</c:v>
                </c:pt>
                <c:pt idx="7848">
                  <c:v>9.3428571428571399</c:v>
                </c:pt>
                <c:pt idx="7849">
                  <c:v>9.34404761904762</c:v>
                </c:pt>
                <c:pt idx="7850">
                  <c:v>9.3452380952381002</c:v>
                </c:pt>
                <c:pt idx="7851">
                  <c:v>9.3464285714285698</c:v>
                </c:pt>
                <c:pt idx="7852">
                  <c:v>9.3476190476190499</c:v>
                </c:pt>
                <c:pt idx="7853">
                  <c:v>9.3488095238095195</c:v>
                </c:pt>
                <c:pt idx="7854">
                  <c:v>9.35</c:v>
                </c:pt>
                <c:pt idx="7855">
                  <c:v>9.3511904761904798</c:v>
                </c:pt>
                <c:pt idx="7856">
                  <c:v>9.3523809523809494</c:v>
                </c:pt>
                <c:pt idx="7857">
                  <c:v>9.3535714285714295</c:v>
                </c:pt>
                <c:pt idx="7858">
                  <c:v>9.3547619047619008</c:v>
                </c:pt>
                <c:pt idx="7859">
                  <c:v>9.3559523809523792</c:v>
                </c:pt>
                <c:pt idx="7860">
                  <c:v>9.3571428571428594</c:v>
                </c:pt>
                <c:pt idx="7861">
                  <c:v>9.3583333333333307</c:v>
                </c:pt>
                <c:pt idx="7862">
                  <c:v>9.3595238095238091</c:v>
                </c:pt>
                <c:pt idx="7863">
                  <c:v>9.3607142857142893</c:v>
                </c:pt>
                <c:pt idx="7864">
                  <c:v>9.3619047619047606</c:v>
                </c:pt>
                <c:pt idx="7865">
                  <c:v>9.3630952380952408</c:v>
                </c:pt>
                <c:pt idx="7866">
                  <c:v>9.3642857142857192</c:v>
                </c:pt>
                <c:pt idx="7867">
                  <c:v>9.3654761904761905</c:v>
                </c:pt>
                <c:pt idx="7868">
                  <c:v>9.3666666666666707</c:v>
                </c:pt>
                <c:pt idx="7869">
                  <c:v>9.3678571428571402</c:v>
                </c:pt>
                <c:pt idx="7870">
                  <c:v>9.3690476190476204</c:v>
                </c:pt>
                <c:pt idx="7871">
                  <c:v>9.3702380952381006</c:v>
                </c:pt>
                <c:pt idx="7872">
                  <c:v>9.3714285714285701</c:v>
                </c:pt>
                <c:pt idx="7873">
                  <c:v>9.3726190476190503</c:v>
                </c:pt>
                <c:pt idx="7874">
                  <c:v>9.3738095238095198</c:v>
                </c:pt>
                <c:pt idx="7875">
                  <c:v>9.375</c:v>
                </c:pt>
                <c:pt idx="7876">
                  <c:v>9.3761904761904802</c:v>
                </c:pt>
                <c:pt idx="7877">
                  <c:v>9.3773809523809497</c:v>
                </c:pt>
                <c:pt idx="7878">
                  <c:v>9.3785714285714299</c:v>
                </c:pt>
                <c:pt idx="7879">
                  <c:v>9.3797619047619101</c:v>
                </c:pt>
                <c:pt idx="7880">
                  <c:v>9.3809523809523796</c:v>
                </c:pt>
                <c:pt idx="7881">
                  <c:v>9.3821428571428598</c:v>
                </c:pt>
                <c:pt idx="7882">
                  <c:v>9.38333333333334</c:v>
                </c:pt>
                <c:pt idx="7883">
                  <c:v>9.3845238095238095</c:v>
                </c:pt>
                <c:pt idx="7884">
                  <c:v>9.3857142857142897</c:v>
                </c:pt>
                <c:pt idx="7885">
                  <c:v>9.3869047619047592</c:v>
                </c:pt>
                <c:pt idx="7886">
                  <c:v>9.3880952380952394</c:v>
                </c:pt>
                <c:pt idx="7887">
                  <c:v>9.3892857142857196</c:v>
                </c:pt>
                <c:pt idx="7888">
                  <c:v>9.3904761904761909</c:v>
                </c:pt>
                <c:pt idx="7889">
                  <c:v>9.3916666666666693</c:v>
                </c:pt>
                <c:pt idx="7890">
                  <c:v>9.3928571428571406</c:v>
                </c:pt>
                <c:pt idx="7891">
                  <c:v>9.3940476190476208</c:v>
                </c:pt>
                <c:pt idx="7892">
                  <c:v>9.3952380952380992</c:v>
                </c:pt>
                <c:pt idx="7893">
                  <c:v>9.3964285714285705</c:v>
                </c:pt>
                <c:pt idx="7894">
                  <c:v>9.3976190476190506</c:v>
                </c:pt>
                <c:pt idx="7895">
                  <c:v>9.3988095238095202</c:v>
                </c:pt>
                <c:pt idx="7896">
                  <c:v>9.4</c:v>
                </c:pt>
                <c:pt idx="7897">
                  <c:v>9.4011904761904805</c:v>
                </c:pt>
                <c:pt idx="7898">
                  <c:v>9.4023809523809501</c:v>
                </c:pt>
                <c:pt idx="7899">
                  <c:v>9.4035714285714302</c:v>
                </c:pt>
                <c:pt idx="7900">
                  <c:v>9.4047619047619104</c:v>
                </c:pt>
                <c:pt idx="7901">
                  <c:v>9.40595238095238</c:v>
                </c:pt>
                <c:pt idx="7902">
                  <c:v>9.4071428571428601</c:v>
                </c:pt>
                <c:pt idx="7903">
                  <c:v>9.4083333333333297</c:v>
                </c:pt>
                <c:pt idx="7904">
                  <c:v>9.4095238095238098</c:v>
                </c:pt>
                <c:pt idx="7905">
                  <c:v>9.41071428571429</c:v>
                </c:pt>
                <c:pt idx="7906">
                  <c:v>9.4119047619047596</c:v>
                </c:pt>
                <c:pt idx="7907">
                  <c:v>9.4130952380952397</c:v>
                </c:pt>
                <c:pt idx="7908">
                  <c:v>9.4142857142857199</c:v>
                </c:pt>
                <c:pt idx="7909">
                  <c:v>9.4154761904761894</c:v>
                </c:pt>
                <c:pt idx="7910">
                  <c:v>9.4166666666666696</c:v>
                </c:pt>
                <c:pt idx="7911">
                  <c:v>9.4178571428571392</c:v>
                </c:pt>
                <c:pt idx="7912">
                  <c:v>9.4190476190476193</c:v>
                </c:pt>
                <c:pt idx="7913">
                  <c:v>9.4202380952380995</c:v>
                </c:pt>
                <c:pt idx="7914">
                  <c:v>9.4214285714285708</c:v>
                </c:pt>
                <c:pt idx="7915">
                  <c:v>9.4226190476190492</c:v>
                </c:pt>
                <c:pt idx="7916">
                  <c:v>9.4238095238095205</c:v>
                </c:pt>
                <c:pt idx="7917">
                  <c:v>9.4250000000000007</c:v>
                </c:pt>
                <c:pt idx="7918">
                  <c:v>9.4261904761904791</c:v>
                </c:pt>
                <c:pt idx="7919">
                  <c:v>9.4273809523809504</c:v>
                </c:pt>
                <c:pt idx="7920">
                  <c:v>9.4285714285714306</c:v>
                </c:pt>
                <c:pt idx="7921">
                  <c:v>9.4297619047619108</c:v>
                </c:pt>
                <c:pt idx="7922">
                  <c:v>9.4309523809523803</c:v>
                </c:pt>
                <c:pt idx="7923">
                  <c:v>9.4321428571428605</c:v>
                </c:pt>
                <c:pt idx="7924">
                  <c:v>9.43333333333333</c:v>
                </c:pt>
                <c:pt idx="7925">
                  <c:v>9.4345238095238102</c:v>
                </c:pt>
                <c:pt idx="7926">
                  <c:v>9.4357142857142904</c:v>
                </c:pt>
                <c:pt idx="7927">
                  <c:v>9.4369047619047599</c:v>
                </c:pt>
                <c:pt idx="7928">
                  <c:v>9.4380952380952401</c:v>
                </c:pt>
                <c:pt idx="7929">
                  <c:v>9.4392857142857096</c:v>
                </c:pt>
                <c:pt idx="7930">
                  <c:v>9.4404761904761898</c:v>
                </c:pt>
                <c:pt idx="7931">
                  <c:v>9.44166666666667</c:v>
                </c:pt>
                <c:pt idx="7932">
                  <c:v>9.4428571428571395</c:v>
                </c:pt>
                <c:pt idx="7933">
                  <c:v>9.4440476190476197</c:v>
                </c:pt>
                <c:pt idx="7934">
                  <c:v>9.4452380952380999</c:v>
                </c:pt>
                <c:pt idx="7935">
                  <c:v>9.4464285714285694</c:v>
                </c:pt>
                <c:pt idx="7936">
                  <c:v>9.4476190476190496</c:v>
                </c:pt>
                <c:pt idx="7937">
                  <c:v>9.4488095238095209</c:v>
                </c:pt>
                <c:pt idx="7938">
                  <c:v>9.4499999999999993</c:v>
                </c:pt>
                <c:pt idx="7939">
                  <c:v>9.4511904761904795</c:v>
                </c:pt>
                <c:pt idx="7940">
                  <c:v>9.4523809523809508</c:v>
                </c:pt>
                <c:pt idx="7941">
                  <c:v>9.4535714285714292</c:v>
                </c:pt>
                <c:pt idx="7942">
                  <c:v>9.4547619047619094</c:v>
                </c:pt>
                <c:pt idx="7943">
                  <c:v>9.4559523809523807</c:v>
                </c:pt>
                <c:pt idx="7944">
                  <c:v>9.4571428571428608</c:v>
                </c:pt>
                <c:pt idx="7945">
                  <c:v>9.4583333333333304</c:v>
                </c:pt>
                <c:pt idx="7946">
                  <c:v>9.4595238095238106</c:v>
                </c:pt>
                <c:pt idx="7947">
                  <c:v>9.4607142857142907</c:v>
                </c:pt>
                <c:pt idx="7948">
                  <c:v>9.4619047619047603</c:v>
                </c:pt>
                <c:pt idx="7949">
                  <c:v>9.4630952380952404</c:v>
                </c:pt>
                <c:pt idx="7950">
                  <c:v>9.46428571428571</c:v>
                </c:pt>
                <c:pt idx="7951">
                  <c:v>9.4654761904761902</c:v>
                </c:pt>
                <c:pt idx="7952">
                  <c:v>9.4666666666666703</c:v>
                </c:pt>
                <c:pt idx="7953">
                  <c:v>9.4678571428571399</c:v>
                </c:pt>
                <c:pt idx="7954">
                  <c:v>9.46904761904762</c:v>
                </c:pt>
                <c:pt idx="7955">
                  <c:v>9.4702380952381002</c:v>
                </c:pt>
                <c:pt idx="7956">
                  <c:v>9.4714285714285698</c:v>
                </c:pt>
                <c:pt idx="7957">
                  <c:v>9.4726190476190499</c:v>
                </c:pt>
                <c:pt idx="7958">
                  <c:v>9.4738095238095301</c:v>
                </c:pt>
                <c:pt idx="7959">
                  <c:v>9.4749999999999996</c:v>
                </c:pt>
                <c:pt idx="7960">
                  <c:v>9.4761904761904798</c:v>
                </c:pt>
                <c:pt idx="7961">
                  <c:v>9.4773809523809494</c:v>
                </c:pt>
                <c:pt idx="7962">
                  <c:v>9.4785714285714295</c:v>
                </c:pt>
                <c:pt idx="7963">
                  <c:v>9.4797619047619097</c:v>
                </c:pt>
                <c:pt idx="7964">
                  <c:v>9.4809523809523792</c:v>
                </c:pt>
                <c:pt idx="7965">
                  <c:v>9.4821428571428594</c:v>
                </c:pt>
                <c:pt idx="7966">
                  <c:v>9.4833333333333307</c:v>
                </c:pt>
                <c:pt idx="7967">
                  <c:v>9.4845238095238091</c:v>
                </c:pt>
                <c:pt idx="7968">
                  <c:v>9.4857142857142893</c:v>
                </c:pt>
                <c:pt idx="7969">
                  <c:v>9.4869047619047606</c:v>
                </c:pt>
                <c:pt idx="7970">
                  <c:v>9.4880952380952408</c:v>
                </c:pt>
                <c:pt idx="7971">
                  <c:v>9.4892857142857103</c:v>
                </c:pt>
                <c:pt idx="7972">
                  <c:v>9.4904761904761905</c:v>
                </c:pt>
                <c:pt idx="7973">
                  <c:v>9.4916666666666707</c:v>
                </c:pt>
                <c:pt idx="7974">
                  <c:v>9.4928571428571402</c:v>
                </c:pt>
                <c:pt idx="7975">
                  <c:v>9.4940476190476204</c:v>
                </c:pt>
                <c:pt idx="7976">
                  <c:v>9.4952380952381006</c:v>
                </c:pt>
                <c:pt idx="7977">
                  <c:v>9.4964285714285701</c:v>
                </c:pt>
                <c:pt idx="7978">
                  <c:v>9.4976190476190503</c:v>
                </c:pt>
                <c:pt idx="7979">
                  <c:v>9.4988095238095198</c:v>
                </c:pt>
                <c:pt idx="7980">
                  <c:v>9.5</c:v>
                </c:pt>
                <c:pt idx="7981">
                  <c:v>9.5011904761904802</c:v>
                </c:pt>
                <c:pt idx="7982">
                  <c:v>9.5023809523809497</c:v>
                </c:pt>
                <c:pt idx="7983">
                  <c:v>9.5035714285714299</c:v>
                </c:pt>
                <c:pt idx="7984">
                  <c:v>9.5047619047619101</c:v>
                </c:pt>
                <c:pt idx="7985">
                  <c:v>9.5059523809523796</c:v>
                </c:pt>
                <c:pt idx="7986">
                  <c:v>9.5071428571428598</c:v>
                </c:pt>
                <c:pt idx="7987">
                  <c:v>9.50833333333334</c:v>
                </c:pt>
                <c:pt idx="7988">
                  <c:v>9.5095238095238095</c:v>
                </c:pt>
                <c:pt idx="7989">
                  <c:v>9.5107142857142897</c:v>
                </c:pt>
                <c:pt idx="7990">
                  <c:v>9.5119047619047592</c:v>
                </c:pt>
                <c:pt idx="7991">
                  <c:v>9.5130952380952394</c:v>
                </c:pt>
                <c:pt idx="7992">
                  <c:v>9.5142857142857107</c:v>
                </c:pt>
                <c:pt idx="7993">
                  <c:v>9.5154761904761909</c:v>
                </c:pt>
                <c:pt idx="7994">
                  <c:v>9.5166666666666693</c:v>
                </c:pt>
                <c:pt idx="7995">
                  <c:v>9.5178571428571406</c:v>
                </c:pt>
                <c:pt idx="7996">
                  <c:v>9.5190476190476208</c:v>
                </c:pt>
                <c:pt idx="7997">
                  <c:v>9.5202380952380992</c:v>
                </c:pt>
                <c:pt idx="7998">
                  <c:v>9.5214285714285705</c:v>
                </c:pt>
                <c:pt idx="7999">
                  <c:v>9.5226190476190506</c:v>
                </c:pt>
                <c:pt idx="8000">
                  <c:v>9.5238095238095202</c:v>
                </c:pt>
                <c:pt idx="8001">
                  <c:v>9.5250000000000004</c:v>
                </c:pt>
                <c:pt idx="8002">
                  <c:v>9.5261904761904805</c:v>
                </c:pt>
                <c:pt idx="8003">
                  <c:v>9.5273809523809501</c:v>
                </c:pt>
                <c:pt idx="8004">
                  <c:v>9.5285714285714302</c:v>
                </c:pt>
                <c:pt idx="8005">
                  <c:v>9.5297619047619104</c:v>
                </c:pt>
                <c:pt idx="8006">
                  <c:v>9.53095238095238</c:v>
                </c:pt>
                <c:pt idx="8007">
                  <c:v>9.5321428571428601</c:v>
                </c:pt>
                <c:pt idx="8008">
                  <c:v>9.5333333333333297</c:v>
                </c:pt>
                <c:pt idx="8009">
                  <c:v>9.5345238095238098</c:v>
                </c:pt>
                <c:pt idx="8010">
                  <c:v>9.53571428571429</c:v>
                </c:pt>
                <c:pt idx="8011">
                  <c:v>9.5369047619047596</c:v>
                </c:pt>
                <c:pt idx="8012">
                  <c:v>9.5380952380952397</c:v>
                </c:pt>
                <c:pt idx="8013">
                  <c:v>9.5392857142857199</c:v>
                </c:pt>
                <c:pt idx="8014">
                  <c:v>9.5404761904761894</c:v>
                </c:pt>
                <c:pt idx="8015">
                  <c:v>9.5416666666666696</c:v>
                </c:pt>
                <c:pt idx="8016">
                  <c:v>9.5428571428571392</c:v>
                </c:pt>
                <c:pt idx="8017">
                  <c:v>9.5440476190476193</c:v>
                </c:pt>
                <c:pt idx="8018">
                  <c:v>9.5452380952380995</c:v>
                </c:pt>
                <c:pt idx="8019">
                  <c:v>9.5464285714285708</c:v>
                </c:pt>
                <c:pt idx="8020">
                  <c:v>9.5476190476190492</c:v>
                </c:pt>
                <c:pt idx="8021">
                  <c:v>9.5488095238095205</c:v>
                </c:pt>
                <c:pt idx="8022">
                  <c:v>9.5500000000000007</c:v>
                </c:pt>
                <c:pt idx="8023">
                  <c:v>9.5511904761904791</c:v>
                </c:pt>
                <c:pt idx="8024">
                  <c:v>9.5523809523809504</c:v>
                </c:pt>
                <c:pt idx="8025">
                  <c:v>9.5535714285714306</c:v>
                </c:pt>
                <c:pt idx="8026">
                  <c:v>9.5547619047619108</c:v>
                </c:pt>
                <c:pt idx="8027">
                  <c:v>9.5559523809523803</c:v>
                </c:pt>
                <c:pt idx="8028">
                  <c:v>9.5571428571428605</c:v>
                </c:pt>
                <c:pt idx="8029">
                  <c:v>9.55833333333333</c:v>
                </c:pt>
                <c:pt idx="8030">
                  <c:v>9.5595238095238102</c:v>
                </c:pt>
                <c:pt idx="8031">
                  <c:v>9.5607142857142904</c:v>
                </c:pt>
                <c:pt idx="8032">
                  <c:v>9.5619047619047599</c:v>
                </c:pt>
                <c:pt idx="8033">
                  <c:v>9.5630952380952401</c:v>
                </c:pt>
                <c:pt idx="8034">
                  <c:v>9.5642857142857096</c:v>
                </c:pt>
                <c:pt idx="8035">
                  <c:v>9.5654761904761898</c:v>
                </c:pt>
                <c:pt idx="8036">
                  <c:v>9.56666666666667</c:v>
                </c:pt>
                <c:pt idx="8037">
                  <c:v>9.5678571428571395</c:v>
                </c:pt>
                <c:pt idx="8038">
                  <c:v>9.5690476190476197</c:v>
                </c:pt>
                <c:pt idx="8039">
                  <c:v>9.5702380952380999</c:v>
                </c:pt>
                <c:pt idx="8040">
                  <c:v>9.5714285714285694</c:v>
                </c:pt>
                <c:pt idx="8041">
                  <c:v>9.5726190476190496</c:v>
                </c:pt>
                <c:pt idx="8042">
                  <c:v>9.5738095238095209</c:v>
                </c:pt>
                <c:pt idx="8043">
                  <c:v>9.5749999999999993</c:v>
                </c:pt>
                <c:pt idx="8044">
                  <c:v>9.5761904761904795</c:v>
                </c:pt>
                <c:pt idx="8045">
                  <c:v>9.5773809523809508</c:v>
                </c:pt>
                <c:pt idx="8046">
                  <c:v>9.5785714285714292</c:v>
                </c:pt>
                <c:pt idx="8047">
                  <c:v>9.5797619047619094</c:v>
                </c:pt>
                <c:pt idx="8048">
                  <c:v>9.5809523809523807</c:v>
                </c:pt>
                <c:pt idx="8049">
                  <c:v>9.5821428571428608</c:v>
                </c:pt>
                <c:pt idx="8050">
                  <c:v>9.5833333333333304</c:v>
                </c:pt>
                <c:pt idx="8051">
                  <c:v>9.5845238095238106</c:v>
                </c:pt>
                <c:pt idx="8052">
                  <c:v>9.5857142857142907</c:v>
                </c:pt>
                <c:pt idx="8053">
                  <c:v>9.5869047619047603</c:v>
                </c:pt>
                <c:pt idx="8054">
                  <c:v>9.5880952380952404</c:v>
                </c:pt>
                <c:pt idx="8055">
                  <c:v>9.58928571428571</c:v>
                </c:pt>
                <c:pt idx="8056">
                  <c:v>9.5904761904761902</c:v>
                </c:pt>
                <c:pt idx="8057">
                  <c:v>9.5916666666666703</c:v>
                </c:pt>
                <c:pt idx="8058">
                  <c:v>9.5928571428571399</c:v>
                </c:pt>
                <c:pt idx="8059">
                  <c:v>9.59404761904762</c:v>
                </c:pt>
                <c:pt idx="8060">
                  <c:v>9.5952380952381002</c:v>
                </c:pt>
                <c:pt idx="8061">
                  <c:v>9.5964285714285698</c:v>
                </c:pt>
                <c:pt idx="8062">
                  <c:v>9.5976190476190499</c:v>
                </c:pt>
                <c:pt idx="8063">
                  <c:v>9.5988095238095301</c:v>
                </c:pt>
                <c:pt idx="8064">
                  <c:v>9.6</c:v>
                </c:pt>
                <c:pt idx="8065">
                  <c:v>9.6011904761904798</c:v>
                </c:pt>
                <c:pt idx="8066">
                  <c:v>9.6023809523809494</c:v>
                </c:pt>
                <c:pt idx="8067">
                  <c:v>9.6035714285714295</c:v>
                </c:pt>
                <c:pt idx="8068">
                  <c:v>9.6047619047619097</c:v>
                </c:pt>
                <c:pt idx="8069">
                  <c:v>9.6059523809523792</c:v>
                </c:pt>
                <c:pt idx="8070">
                  <c:v>9.6071428571428594</c:v>
                </c:pt>
                <c:pt idx="8071">
                  <c:v>9.6083333333333307</c:v>
                </c:pt>
                <c:pt idx="8072">
                  <c:v>9.6095238095238091</c:v>
                </c:pt>
                <c:pt idx="8073">
                  <c:v>9.6107142857142893</c:v>
                </c:pt>
                <c:pt idx="8074">
                  <c:v>9.6119047619047606</c:v>
                </c:pt>
                <c:pt idx="8075">
                  <c:v>9.6130952380952408</c:v>
                </c:pt>
                <c:pt idx="8076">
                  <c:v>9.6142857142857103</c:v>
                </c:pt>
                <c:pt idx="8077">
                  <c:v>9.6154761904761905</c:v>
                </c:pt>
                <c:pt idx="8078">
                  <c:v>9.6166666666666707</c:v>
                </c:pt>
                <c:pt idx="8079">
                  <c:v>9.6178571428571402</c:v>
                </c:pt>
                <c:pt idx="8080">
                  <c:v>9.6190476190476204</c:v>
                </c:pt>
                <c:pt idx="8081">
                  <c:v>9.6202380952381006</c:v>
                </c:pt>
                <c:pt idx="8082">
                  <c:v>9.6214285714285701</c:v>
                </c:pt>
                <c:pt idx="8083">
                  <c:v>9.6226190476190503</c:v>
                </c:pt>
                <c:pt idx="8084">
                  <c:v>9.6238095238095198</c:v>
                </c:pt>
                <c:pt idx="8085">
                  <c:v>9.625</c:v>
                </c:pt>
                <c:pt idx="8086">
                  <c:v>9.6261904761904802</c:v>
                </c:pt>
                <c:pt idx="8087">
                  <c:v>9.6273809523809497</c:v>
                </c:pt>
                <c:pt idx="8088">
                  <c:v>9.6285714285714299</c:v>
                </c:pt>
                <c:pt idx="8089">
                  <c:v>9.6297619047619101</c:v>
                </c:pt>
                <c:pt idx="8090">
                  <c:v>9.6309523809523796</c:v>
                </c:pt>
                <c:pt idx="8091">
                  <c:v>9.6321428571428598</c:v>
                </c:pt>
                <c:pt idx="8092">
                  <c:v>9.63333333333334</c:v>
                </c:pt>
                <c:pt idx="8093">
                  <c:v>9.6345238095238095</c:v>
                </c:pt>
                <c:pt idx="8094">
                  <c:v>9.6357142857142897</c:v>
                </c:pt>
                <c:pt idx="8095">
                  <c:v>9.6369047619047592</c:v>
                </c:pt>
                <c:pt idx="8096">
                  <c:v>9.6380952380952394</c:v>
                </c:pt>
                <c:pt idx="8097">
                  <c:v>9.6392857142857107</c:v>
                </c:pt>
                <c:pt idx="8098">
                  <c:v>9.6404761904761909</c:v>
                </c:pt>
                <c:pt idx="8099">
                  <c:v>9.6416666666666693</c:v>
                </c:pt>
                <c:pt idx="8100">
                  <c:v>9.6428571428571406</c:v>
                </c:pt>
                <c:pt idx="8101">
                  <c:v>9.6440476190476208</c:v>
                </c:pt>
                <c:pt idx="8102">
                  <c:v>9.6452380952380992</c:v>
                </c:pt>
                <c:pt idx="8103">
                  <c:v>9.6464285714285705</c:v>
                </c:pt>
                <c:pt idx="8104">
                  <c:v>9.6476190476190506</c:v>
                </c:pt>
                <c:pt idx="8105">
                  <c:v>9.6488095238095202</c:v>
                </c:pt>
                <c:pt idx="8106">
                  <c:v>9.65</c:v>
                </c:pt>
                <c:pt idx="8107">
                  <c:v>9.6511904761904805</c:v>
                </c:pt>
                <c:pt idx="8108">
                  <c:v>9.6523809523809501</c:v>
                </c:pt>
                <c:pt idx="8109">
                  <c:v>9.6535714285714302</c:v>
                </c:pt>
                <c:pt idx="8110">
                  <c:v>9.6547619047619104</c:v>
                </c:pt>
                <c:pt idx="8111">
                  <c:v>9.65595238095238</c:v>
                </c:pt>
                <c:pt idx="8112">
                  <c:v>9.6571428571428601</c:v>
                </c:pt>
                <c:pt idx="8113">
                  <c:v>9.6583333333333297</c:v>
                </c:pt>
                <c:pt idx="8114">
                  <c:v>9.6595238095238098</c:v>
                </c:pt>
                <c:pt idx="8115">
                  <c:v>9.66071428571429</c:v>
                </c:pt>
                <c:pt idx="8116">
                  <c:v>9.6619047619047596</c:v>
                </c:pt>
                <c:pt idx="8117">
                  <c:v>9.6630952380952397</c:v>
                </c:pt>
                <c:pt idx="8118">
                  <c:v>9.6642857142857199</c:v>
                </c:pt>
                <c:pt idx="8119">
                  <c:v>9.6654761904761894</c:v>
                </c:pt>
                <c:pt idx="8120">
                  <c:v>9.6666666666666696</c:v>
                </c:pt>
                <c:pt idx="8121">
                  <c:v>9.6678571428571392</c:v>
                </c:pt>
                <c:pt idx="8122">
                  <c:v>9.6690476190476193</c:v>
                </c:pt>
                <c:pt idx="8123">
                  <c:v>9.6702380952380995</c:v>
                </c:pt>
                <c:pt idx="8124">
                  <c:v>9.6714285714285708</c:v>
                </c:pt>
                <c:pt idx="8125">
                  <c:v>9.6726190476190492</c:v>
                </c:pt>
                <c:pt idx="8126">
                  <c:v>9.6738095238095205</c:v>
                </c:pt>
                <c:pt idx="8127">
                  <c:v>9.6750000000000007</c:v>
                </c:pt>
                <c:pt idx="8128">
                  <c:v>9.6761904761904791</c:v>
                </c:pt>
                <c:pt idx="8129">
                  <c:v>9.6773809523809504</c:v>
                </c:pt>
                <c:pt idx="8130">
                  <c:v>9.6785714285714306</c:v>
                </c:pt>
                <c:pt idx="8131">
                  <c:v>9.6797619047619108</c:v>
                </c:pt>
                <c:pt idx="8132">
                  <c:v>9.6809523809523803</c:v>
                </c:pt>
                <c:pt idx="8133">
                  <c:v>9.6821428571428605</c:v>
                </c:pt>
                <c:pt idx="8134">
                  <c:v>9.68333333333333</c:v>
                </c:pt>
                <c:pt idx="8135">
                  <c:v>9.6845238095238102</c:v>
                </c:pt>
                <c:pt idx="8136">
                  <c:v>9.6857142857142904</c:v>
                </c:pt>
                <c:pt idx="8137">
                  <c:v>9.6869047619047599</c:v>
                </c:pt>
                <c:pt idx="8138">
                  <c:v>9.6880952380952401</c:v>
                </c:pt>
                <c:pt idx="8139">
                  <c:v>9.6892857142857203</c:v>
                </c:pt>
                <c:pt idx="8140">
                  <c:v>9.6904761904761898</c:v>
                </c:pt>
                <c:pt idx="8141">
                  <c:v>9.69166666666667</c:v>
                </c:pt>
                <c:pt idx="8142">
                  <c:v>9.6928571428571395</c:v>
                </c:pt>
                <c:pt idx="8143">
                  <c:v>9.6940476190476197</c:v>
                </c:pt>
                <c:pt idx="8144">
                  <c:v>9.6952380952380999</c:v>
                </c:pt>
                <c:pt idx="8145">
                  <c:v>9.6964285714285694</c:v>
                </c:pt>
                <c:pt idx="8146">
                  <c:v>9.6976190476190496</c:v>
                </c:pt>
                <c:pt idx="8147">
                  <c:v>9.6988095238095209</c:v>
                </c:pt>
                <c:pt idx="8148">
                  <c:v>9.6999999999999993</c:v>
                </c:pt>
                <c:pt idx="8149">
                  <c:v>9.7011904761904795</c:v>
                </c:pt>
                <c:pt idx="8150">
                  <c:v>9.7023809523809508</c:v>
                </c:pt>
                <c:pt idx="8151">
                  <c:v>9.7035714285714292</c:v>
                </c:pt>
                <c:pt idx="8152">
                  <c:v>9.7047619047619094</c:v>
                </c:pt>
                <c:pt idx="8153">
                  <c:v>9.7059523809523807</c:v>
                </c:pt>
                <c:pt idx="8154">
                  <c:v>9.7071428571428608</c:v>
                </c:pt>
                <c:pt idx="8155">
                  <c:v>9.7083333333333304</c:v>
                </c:pt>
                <c:pt idx="8156">
                  <c:v>9.7095238095238106</c:v>
                </c:pt>
                <c:pt idx="8157">
                  <c:v>9.7107142857142907</c:v>
                </c:pt>
                <c:pt idx="8158">
                  <c:v>9.7119047619047603</c:v>
                </c:pt>
                <c:pt idx="8159">
                  <c:v>9.7130952380952404</c:v>
                </c:pt>
                <c:pt idx="8160">
                  <c:v>9.71428571428571</c:v>
                </c:pt>
                <c:pt idx="8161">
                  <c:v>9.7154761904761902</c:v>
                </c:pt>
                <c:pt idx="8162">
                  <c:v>9.7166666666666703</c:v>
                </c:pt>
                <c:pt idx="8163">
                  <c:v>9.7178571428571399</c:v>
                </c:pt>
                <c:pt idx="8164">
                  <c:v>9.71904761904762</c:v>
                </c:pt>
                <c:pt idx="8165">
                  <c:v>9.7202380952381002</c:v>
                </c:pt>
                <c:pt idx="8166">
                  <c:v>9.7214285714285698</c:v>
                </c:pt>
                <c:pt idx="8167">
                  <c:v>9.7226190476190499</c:v>
                </c:pt>
                <c:pt idx="8168">
                  <c:v>9.7238095238095301</c:v>
                </c:pt>
                <c:pt idx="8169">
                  <c:v>9.7249999999999996</c:v>
                </c:pt>
                <c:pt idx="8170">
                  <c:v>9.7261904761904798</c:v>
                </c:pt>
                <c:pt idx="8171">
                  <c:v>9.7273809523809494</c:v>
                </c:pt>
                <c:pt idx="8172">
                  <c:v>9.7285714285714295</c:v>
                </c:pt>
                <c:pt idx="8173">
                  <c:v>9.7297619047619097</c:v>
                </c:pt>
                <c:pt idx="8174">
                  <c:v>9.7309523809523792</c:v>
                </c:pt>
                <c:pt idx="8175">
                  <c:v>9.7321428571428594</c:v>
                </c:pt>
                <c:pt idx="8176">
                  <c:v>9.7333333333333307</c:v>
                </c:pt>
                <c:pt idx="8177">
                  <c:v>9.7345238095238091</c:v>
                </c:pt>
                <c:pt idx="8178">
                  <c:v>9.7357142857142893</c:v>
                </c:pt>
                <c:pt idx="8179">
                  <c:v>9.7369047619047606</c:v>
                </c:pt>
                <c:pt idx="8180">
                  <c:v>9.7380952380952408</c:v>
                </c:pt>
                <c:pt idx="8181">
                  <c:v>9.7392857142857103</c:v>
                </c:pt>
                <c:pt idx="8182">
                  <c:v>9.7404761904761905</c:v>
                </c:pt>
                <c:pt idx="8183">
                  <c:v>9.7416666666666707</c:v>
                </c:pt>
                <c:pt idx="8184">
                  <c:v>9.7428571428571402</c:v>
                </c:pt>
                <c:pt idx="8185">
                  <c:v>9.7440476190476204</c:v>
                </c:pt>
                <c:pt idx="8186">
                  <c:v>9.7452380952381006</c:v>
                </c:pt>
                <c:pt idx="8187">
                  <c:v>9.7464285714285701</c:v>
                </c:pt>
                <c:pt idx="8188">
                  <c:v>9.7476190476190503</c:v>
                </c:pt>
                <c:pt idx="8189">
                  <c:v>9.7488095238095198</c:v>
                </c:pt>
                <c:pt idx="8190">
                  <c:v>9.75</c:v>
                </c:pt>
                <c:pt idx="8191">
                  <c:v>9.7511904761904802</c:v>
                </c:pt>
                <c:pt idx="8192">
                  <c:v>9.7523809523809497</c:v>
                </c:pt>
                <c:pt idx="8193">
                  <c:v>9.7535714285714299</c:v>
                </c:pt>
                <c:pt idx="8194">
                  <c:v>9.7547619047619101</c:v>
                </c:pt>
                <c:pt idx="8195">
                  <c:v>9.7559523809523796</c:v>
                </c:pt>
                <c:pt idx="8196">
                  <c:v>9.7571428571428598</c:v>
                </c:pt>
                <c:pt idx="8197">
                  <c:v>9.75833333333334</c:v>
                </c:pt>
                <c:pt idx="8198">
                  <c:v>9.7595238095238095</c:v>
                </c:pt>
                <c:pt idx="8199">
                  <c:v>9.7607142857142897</c:v>
                </c:pt>
                <c:pt idx="8200">
                  <c:v>9.7619047619047592</c:v>
                </c:pt>
                <c:pt idx="8201">
                  <c:v>9.7630952380952394</c:v>
                </c:pt>
                <c:pt idx="8202">
                  <c:v>9.7642857142857107</c:v>
                </c:pt>
                <c:pt idx="8203">
                  <c:v>9.7654761904761909</c:v>
                </c:pt>
                <c:pt idx="8204">
                  <c:v>9.7666666666666693</c:v>
                </c:pt>
                <c:pt idx="8205">
                  <c:v>9.7678571428571406</c:v>
                </c:pt>
                <c:pt idx="8206">
                  <c:v>9.7690476190476208</c:v>
                </c:pt>
                <c:pt idx="8207">
                  <c:v>9.7702380952380992</c:v>
                </c:pt>
                <c:pt idx="8208">
                  <c:v>9.7714285714285705</c:v>
                </c:pt>
                <c:pt idx="8209">
                  <c:v>9.7726190476190506</c:v>
                </c:pt>
                <c:pt idx="8210">
                  <c:v>9.7738095238095202</c:v>
                </c:pt>
                <c:pt idx="8211">
                  <c:v>9.7750000000000004</c:v>
                </c:pt>
                <c:pt idx="8212">
                  <c:v>9.7761904761904805</c:v>
                </c:pt>
                <c:pt idx="8213">
                  <c:v>9.7773809523809501</c:v>
                </c:pt>
                <c:pt idx="8214">
                  <c:v>9.7785714285714302</c:v>
                </c:pt>
                <c:pt idx="8215">
                  <c:v>9.7797619047619104</c:v>
                </c:pt>
                <c:pt idx="8216">
                  <c:v>9.78095238095238</c:v>
                </c:pt>
                <c:pt idx="8217">
                  <c:v>9.7821428571428601</c:v>
                </c:pt>
                <c:pt idx="8218">
                  <c:v>9.7833333333333297</c:v>
                </c:pt>
                <c:pt idx="8219">
                  <c:v>9.7845238095238098</c:v>
                </c:pt>
                <c:pt idx="8220">
                  <c:v>9.78571428571429</c:v>
                </c:pt>
                <c:pt idx="8221">
                  <c:v>9.7869047619047596</c:v>
                </c:pt>
                <c:pt idx="8222">
                  <c:v>9.7880952380952397</c:v>
                </c:pt>
                <c:pt idx="8223">
                  <c:v>9.7892857142857199</c:v>
                </c:pt>
                <c:pt idx="8224">
                  <c:v>9.7904761904761894</c:v>
                </c:pt>
                <c:pt idx="8225">
                  <c:v>9.7916666666666696</c:v>
                </c:pt>
                <c:pt idx="8226">
                  <c:v>9.7928571428571392</c:v>
                </c:pt>
                <c:pt idx="8227">
                  <c:v>9.7940476190476193</c:v>
                </c:pt>
                <c:pt idx="8228">
                  <c:v>9.7952380952380995</c:v>
                </c:pt>
                <c:pt idx="8229">
                  <c:v>9.7964285714285708</c:v>
                </c:pt>
                <c:pt idx="8230">
                  <c:v>9.7976190476190492</c:v>
                </c:pt>
                <c:pt idx="8231">
                  <c:v>9.7988095238095205</c:v>
                </c:pt>
                <c:pt idx="8232">
                  <c:v>9.8000000000000007</c:v>
                </c:pt>
                <c:pt idx="8233">
                  <c:v>9.8011904761904791</c:v>
                </c:pt>
                <c:pt idx="8234">
                  <c:v>9.8023809523809504</c:v>
                </c:pt>
                <c:pt idx="8235">
                  <c:v>9.8035714285714306</c:v>
                </c:pt>
                <c:pt idx="8236">
                  <c:v>9.8047619047619108</c:v>
                </c:pt>
                <c:pt idx="8237">
                  <c:v>9.8059523809523803</c:v>
                </c:pt>
                <c:pt idx="8238">
                  <c:v>9.8071428571428605</c:v>
                </c:pt>
                <c:pt idx="8239">
                  <c:v>9.80833333333333</c:v>
                </c:pt>
                <c:pt idx="8240">
                  <c:v>9.8095238095238102</c:v>
                </c:pt>
                <c:pt idx="8241">
                  <c:v>9.8107142857142904</c:v>
                </c:pt>
                <c:pt idx="8242">
                  <c:v>9.8119047619047599</c:v>
                </c:pt>
                <c:pt idx="8243">
                  <c:v>9.8130952380952401</c:v>
                </c:pt>
                <c:pt idx="8244">
                  <c:v>9.8142857142857203</c:v>
                </c:pt>
                <c:pt idx="8245">
                  <c:v>9.8154761904761898</c:v>
                </c:pt>
                <c:pt idx="8246">
                  <c:v>9.81666666666667</c:v>
                </c:pt>
                <c:pt idx="8247">
                  <c:v>9.8178571428571395</c:v>
                </c:pt>
                <c:pt idx="8248">
                  <c:v>9.8190476190476197</c:v>
                </c:pt>
                <c:pt idx="8249">
                  <c:v>9.8202380952380999</c:v>
                </c:pt>
                <c:pt idx="8250">
                  <c:v>9.8214285714285694</c:v>
                </c:pt>
                <c:pt idx="8251">
                  <c:v>9.8226190476190496</c:v>
                </c:pt>
                <c:pt idx="8252">
                  <c:v>9.8238095238095209</c:v>
                </c:pt>
                <c:pt idx="8253">
                  <c:v>9.8249999999999993</c:v>
                </c:pt>
                <c:pt idx="8254">
                  <c:v>9.8261904761904795</c:v>
                </c:pt>
                <c:pt idx="8255">
                  <c:v>9.8273809523809508</c:v>
                </c:pt>
                <c:pt idx="8256">
                  <c:v>9.8285714285714292</c:v>
                </c:pt>
                <c:pt idx="8257">
                  <c:v>9.8297619047619094</c:v>
                </c:pt>
                <c:pt idx="8258">
                  <c:v>9.8309523809523807</c:v>
                </c:pt>
                <c:pt idx="8259">
                  <c:v>9.8321428571428608</c:v>
                </c:pt>
                <c:pt idx="8260">
                  <c:v>9.8333333333333304</c:v>
                </c:pt>
                <c:pt idx="8261">
                  <c:v>9.8345238095238106</c:v>
                </c:pt>
                <c:pt idx="8262">
                  <c:v>9.8357142857142907</c:v>
                </c:pt>
                <c:pt idx="8263">
                  <c:v>9.8369047619047603</c:v>
                </c:pt>
                <c:pt idx="8264">
                  <c:v>9.8380952380952404</c:v>
                </c:pt>
                <c:pt idx="8265">
                  <c:v>9.83928571428571</c:v>
                </c:pt>
                <c:pt idx="8266">
                  <c:v>9.8404761904761902</c:v>
                </c:pt>
                <c:pt idx="8267">
                  <c:v>9.8416666666666703</c:v>
                </c:pt>
                <c:pt idx="8268">
                  <c:v>9.8428571428571399</c:v>
                </c:pt>
                <c:pt idx="8269">
                  <c:v>9.84404761904762</c:v>
                </c:pt>
                <c:pt idx="8270">
                  <c:v>9.8452380952381002</c:v>
                </c:pt>
                <c:pt idx="8271">
                  <c:v>9.8464285714285698</c:v>
                </c:pt>
                <c:pt idx="8272">
                  <c:v>9.8476190476190499</c:v>
                </c:pt>
                <c:pt idx="8273">
                  <c:v>9.8488095238095301</c:v>
                </c:pt>
                <c:pt idx="8274">
                  <c:v>9.85</c:v>
                </c:pt>
                <c:pt idx="8275">
                  <c:v>9.8511904761904798</c:v>
                </c:pt>
                <c:pt idx="8276">
                  <c:v>9.8523809523809494</c:v>
                </c:pt>
                <c:pt idx="8277">
                  <c:v>9.8535714285714295</c:v>
                </c:pt>
                <c:pt idx="8278">
                  <c:v>9.8547619047619097</c:v>
                </c:pt>
                <c:pt idx="8279">
                  <c:v>9.8559523809523792</c:v>
                </c:pt>
                <c:pt idx="8280">
                  <c:v>9.8571428571428594</c:v>
                </c:pt>
                <c:pt idx="8281">
                  <c:v>9.8583333333333307</c:v>
                </c:pt>
                <c:pt idx="8282">
                  <c:v>9.8595238095238091</c:v>
                </c:pt>
                <c:pt idx="8283">
                  <c:v>9.8607142857142893</c:v>
                </c:pt>
                <c:pt idx="8284">
                  <c:v>9.8619047619047606</c:v>
                </c:pt>
                <c:pt idx="8285">
                  <c:v>9.8630952380952408</c:v>
                </c:pt>
                <c:pt idx="8286">
                  <c:v>9.8642857142857103</c:v>
                </c:pt>
                <c:pt idx="8287">
                  <c:v>9.8654761904761905</c:v>
                </c:pt>
                <c:pt idx="8288">
                  <c:v>9.8666666666666707</c:v>
                </c:pt>
                <c:pt idx="8289">
                  <c:v>9.8678571428571402</c:v>
                </c:pt>
                <c:pt idx="8290">
                  <c:v>9.8690476190476204</c:v>
                </c:pt>
                <c:pt idx="8291">
                  <c:v>9.8702380952381006</c:v>
                </c:pt>
                <c:pt idx="8292">
                  <c:v>9.8714285714285701</c:v>
                </c:pt>
                <c:pt idx="8293">
                  <c:v>9.8726190476190503</c:v>
                </c:pt>
                <c:pt idx="8294">
                  <c:v>9.8738095238095198</c:v>
                </c:pt>
                <c:pt idx="8295">
                  <c:v>9.875</c:v>
                </c:pt>
                <c:pt idx="8296">
                  <c:v>9.8761904761904802</c:v>
                </c:pt>
                <c:pt idx="8297">
                  <c:v>9.8773809523809497</c:v>
                </c:pt>
                <c:pt idx="8298">
                  <c:v>9.8785714285714299</c:v>
                </c:pt>
                <c:pt idx="8299">
                  <c:v>9.8797619047619101</c:v>
                </c:pt>
                <c:pt idx="8300">
                  <c:v>9.8809523809523796</c:v>
                </c:pt>
                <c:pt idx="8301">
                  <c:v>9.8821428571428598</c:v>
                </c:pt>
                <c:pt idx="8302">
                  <c:v>9.88333333333334</c:v>
                </c:pt>
                <c:pt idx="8303">
                  <c:v>9.8845238095238095</c:v>
                </c:pt>
                <c:pt idx="8304">
                  <c:v>9.8857142857142897</c:v>
                </c:pt>
                <c:pt idx="8305">
                  <c:v>9.8869047619047592</c:v>
                </c:pt>
                <c:pt idx="8306">
                  <c:v>9.8880952380952394</c:v>
                </c:pt>
                <c:pt idx="8307">
                  <c:v>9.8892857142857107</c:v>
                </c:pt>
                <c:pt idx="8308">
                  <c:v>9.8904761904761909</c:v>
                </c:pt>
                <c:pt idx="8309">
                  <c:v>9.8916666666666693</c:v>
                </c:pt>
                <c:pt idx="8310">
                  <c:v>9.8928571428571406</c:v>
                </c:pt>
                <c:pt idx="8311">
                  <c:v>9.8940476190476208</c:v>
                </c:pt>
                <c:pt idx="8312">
                  <c:v>9.8952380952380992</c:v>
                </c:pt>
                <c:pt idx="8313">
                  <c:v>9.8964285714285705</c:v>
                </c:pt>
                <c:pt idx="8314">
                  <c:v>9.8976190476190506</c:v>
                </c:pt>
                <c:pt idx="8315">
                  <c:v>9.8988095238095202</c:v>
                </c:pt>
                <c:pt idx="8316">
                  <c:v>9.9</c:v>
                </c:pt>
                <c:pt idx="8317">
                  <c:v>9.9011904761904805</c:v>
                </c:pt>
                <c:pt idx="8318">
                  <c:v>9.9023809523809501</c:v>
                </c:pt>
                <c:pt idx="8319">
                  <c:v>9.9035714285714302</c:v>
                </c:pt>
                <c:pt idx="8320">
                  <c:v>9.9047619047619104</c:v>
                </c:pt>
                <c:pt idx="8321">
                  <c:v>9.90595238095238</c:v>
                </c:pt>
                <c:pt idx="8322">
                  <c:v>9.9071428571428601</c:v>
                </c:pt>
                <c:pt idx="8323">
                  <c:v>9.9083333333333403</c:v>
                </c:pt>
                <c:pt idx="8324">
                  <c:v>9.9095238095238098</c:v>
                </c:pt>
                <c:pt idx="8325">
                  <c:v>9.91071428571429</c:v>
                </c:pt>
                <c:pt idx="8326">
                  <c:v>9.9119047619047596</c:v>
                </c:pt>
                <c:pt idx="8327">
                  <c:v>9.9130952380952397</c:v>
                </c:pt>
                <c:pt idx="8328">
                  <c:v>9.9142857142857199</c:v>
                </c:pt>
                <c:pt idx="8329">
                  <c:v>9.9154761904761894</c:v>
                </c:pt>
                <c:pt idx="8330">
                  <c:v>9.9166666666666696</c:v>
                </c:pt>
                <c:pt idx="8331">
                  <c:v>9.9178571428571392</c:v>
                </c:pt>
                <c:pt idx="8332">
                  <c:v>9.9190476190476193</c:v>
                </c:pt>
                <c:pt idx="8333">
                  <c:v>9.9202380952380995</c:v>
                </c:pt>
                <c:pt idx="8334">
                  <c:v>9.9214285714285708</c:v>
                </c:pt>
                <c:pt idx="8335">
                  <c:v>9.9226190476190492</c:v>
                </c:pt>
                <c:pt idx="8336">
                  <c:v>9.9238095238095205</c:v>
                </c:pt>
                <c:pt idx="8337">
                  <c:v>9.9250000000000007</c:v>
                </c:pt>
                <c:pt idx="8338">
                  <c:v>9.9261904761904791</c:v>
                </c:pt>
                <c:pt idx="8339">
                  <c:v>9.9273809523809504</c:v>
                </c:pt>
                <c:pt idx="8340">
                  <c:v>9.9285714285714306</c:v>
                </c:pt>
                <c:pt idx="8341">
                  <c:v>9.9297619047619108</c:v>
                </c:pt>
                <c:pt idx="8342">
                  <c:v>9.9309523809523803</c:v>
                </c:pt>
                <c:pt idx="8343">
                  <c:v>9.9321428571428605</c:v>
                </c:pt>
                <c:pt idx="8344">
                  <c:v>9.93333333333333</c:v>
                </c:pt>
                <c:pt idx="8345">
                  <c:v>9.9345238095238102</c:v>
                </c:pt>
                <c:pt idx="8346">
                  <c:v>9.9357142857142904</c:v>
                </c:pt>
                <c:pt idx="8347">
                  <c:v>9.9369047619047599</c:v>
                </c:pt>
                <c:pt idx="8348">
                  <c:v>9.9380952380952401</c:v>
                </c:pt>
                <c:pt idx="8349">
                  <c:v>9.9392857142857203</c:v>
                </c:pt>
                <c:pt idx="8350">
                  <c:v>9.9404761904761898</c:v>
                </c:pt>
                <c:pt idx="8351">
                  <c:v>9.94166666666667</c:v>
                </c:pt>
                <c:pt idx="8352">
                  <c:v>9.9428571428571395</c:v>
                </c:pt>
                <c:pt idx="8353">
                  <c:v>9.9440476190476197</c:v>
                </c:pt>
                <c:pt idx="8354">
                  <c:v>9.9452380952380999</c:v>
                </c:pt>
                <c:pt idx="8355">
                  <c:v>9.9464285714285694</c:v>
                </c:pt>
                <c:pt idx="8356">
                  <c:v>9.9476190476190496</c:v>
                </c:pt>
                <c:pt idx="8357">
                  <c:v>9.9488095238095209</c:v>
                </c:pt>
                <c:pt idx="8358">
                  <c:v>9.9499999999999993</c:v>
                </c:pt>
                <c:pt idx="8359">
                  <c:v>9.9511904761904795</c:v>
                </c:pt>
                <c:pt idx="8360">
                  <c:v>9.9523809523809508</c:v>
                </c:pt>
                <c:pt idx="8361">
                  <c:v>9.9535714285714292</c:v>
                </c:pt>
                <c:pt idx="8362">
                  <c:v>9.9547619047619094</c:v>
                </c:pt>
                <c:pt idx="8363">
                  <c:v>9.9559523809523807</c:v>
                </c:pt>
                <c:pt idx="8364">
                  <c:v>9.9571428571428608</c:v>
                </c:pt>
                <c:pt idx="8365">
                  <c:v>9.9583333333333304</c:v>
                </c:pt>
                <c:pt idx="8366">
                  <c:v>9.9595238095238106</c:v>
                </c:pt>
                <c:pt idx="8367">
                  <c:v>9.9607142857142907</c:v>
                </c:pt>
                <c:pt idx="8368">
                  <c:v>9.9619047619047603</c:v>
                </c:pt>
                <c:pt idx="8369">
                  <c:v>9.9630952380952404</c:v>
                </c:pt>
                <c:pt idx="8370">
                  <c:v>9.96428571428571</c:v>
                </c:pt>
                <c:pt idx="8371">
                  <c:v>9.9654761904761902</c:v>
                </c:pt>
                <c:pt idx="8372">
                  <c:v>9.9666666666666703</c:v>
                </c:pt>
                <c:pt idx="8373">
                  <c:v>9.9678571428571399</c:v>
                </c:pt>
                <c:pt idx="8374">
                  <c:v>9.96904761904762</c:v>
                </c:pt>
                <c:pt idx="8375">
                  <c:v>9.9702380952381002</c:v>
                </c:pt>
                <c:pt idx="8376">
                  <c:v>9.9714285714285698</c:v>
                </c:pt>
                <c:pt idx="8377">
                  <c:v>9.9726190476190499</c:v>
                </c:pt>
                <c:pt idx="8378">
                  <c:v>9.9738095238095301</c:v>
                </c:pt>
                <c:pt idx="8379">
                  <c:v>9.9749999999999996</c:v>
                </c:pt>
                <c:pt idx="8380">
                  <c:v>9.9761904761904798</c:v>
                </c:pt>
                <c:pt idx="8381">
                  <c:v>9.9773809523809494</c:v>
                </c:pt>
                <c:pt idx="8382">
                  <c:v>9.9785714285714295</c:v>
                </c:pt>
                <c:pt idx="8383">
                  <c:v>9.9797619047619097</c:v>
                </c:pt>
                <c:pt idx="8384">
                  <c:v>9.9809523809523792</c:v>
                </c:pt>
                <c:pt idx="8385">
                  <c:v>9.9821428571428594</c:v>
                </c:pt>
                <c:pt idx="8386">
                  <c:v>9.9833333333333307</c:v>
                </c:pt>
                <c:pt idx="8387">
                  <c:v>9.9845238095238091</c:v>
                </c:pt>
                <c:pt idx="8388">
                  <c:v>9.9857142857142893</c:v>
                </c:pt>
                <c:pt idx="8389">
                  <c:v>9.9869047619047606</c:v>
                </c:pt>
                <c:pt idx="8390">
                  <c:v>9.9880952380952408</c:v>
                </c:pt>
                <c:pt idx="8391">
                  <c:v>9.9892857142857103</c:v>
                </c:pt>
                <c:pt idx="8392">
                  <c:v>9.9904761904761905</c:v>
                </c:pt>
                <c:pt idx="8393">
                  <c:v>9.9916666666666707</c:v>
                </c:pt>
                <c:pt idx="8394">
                  <c:v>9.9928571428571402</c:v>
                </c:pt>
                <c:pt idx="8395">
                  <c:v>9.9940476190476204</c:v>
                </c:pt>
                <c:pt idx="8396">
                  <c:v>9.9952380952381006</c:v>
                </c:pt>
                <c:pt idx="8397">
                  <c:v>9.9964285714285701</c:v>
                </c:pt>
                <c:pt idx="8398">
                  <c:v>9.9976190476190503</c:v>
                </c:pt>
                <c:pt idx="8399">
                  <c:v>9.9988095238095198</c:v>
                </c:pt>
                <c:pt idx="8400">
                  <c:v>10</c:v>
                </c:pt>
                <c:pt idx="8401">
                  <c:v>10.0011904761905</c:v>
                </c:pt>
                <c:pt idx="8402">
                  <c:v>10.002380952380999</c:v>
                </c:pt>
                <c:pt idx="8403">
                  <c:v>10.0035714285714</c:v>
                </c:pt>
                <c:pt idx="8404">
                  <c:v>10.004761904761899</c:v>
                </c:pt>
                <c:pt idx="8405">
                  <c:v>10.005952380952399</c:v>
                </c:pt>
                <c:pt idx="8406">
                  <c:v>10.007142857142901</c:v>
                </c:pt>
                <c:pt idx="8407">
                  <c:v>10.008333333333301</c:v>
                </c:pt>
                <c:pt idx="8408">
                  <c:v>10.009523809523801</c:v>
                </c:pt>
                <c:pt idx="8409">
                  <c:v>10.0107142857143</c:v>
                </c:pt>
                <c:pt idx="8410">
                  <c:v>10.0119047619048</c:v>
                </c:pt>
                <c:pt idx="8411">
                  <c:v>10.0130952380952</c:v>
                </c:pt>
                <c:pt idx="8412">
                  <c:v>10.0142857142857</c:v>
                </c:pt>
                <c:pt idx="8413">
                  <c:v>10.0154761904762</c:v>
                </c:pt>
                <c:pt idx="8414">
                  <c:v>10.016666666666699</c:v>
                </c:pt>
                <c:pt idx="8415">
                  <c:v>10.0178571428571</c:v>
                </c:pt>
                <c:pt idx="8416">
                  <c:v>10.019047619047599</c:v>
                </c:pt>
                <c:pt idx="8417">
                  <c:v>10.020238095238099</c:v>
                </c:pt>
                <c:pt idx="8418">
                  <c:v>10.021428571428601</c:v>
                </c:pt>
                <c:pt idx="8419">
                  <c:v>10.022619047618999</c:v>
                </c:pt>
                <c:pt idx="8420">
                  <c:v>10.023809523809501</c:v>
                </c:pt>
                <c:pt idx="8421">
                  <c:v>10.025</c:v>
                </c:pt>
                <c:pt idx="8422">
                  <c:v>10.0261904761905</c:v>
                </c:pt>
                <c:pt idx="8423">
                  <c:v>10.027380952381</c:v>
                </c:pt>
                <c:pt idx="8424">
                  <c:v>10.0285714285714</c:v>
                </c:pt>
                <c:pt idx="8425">
                  <c:v>10.0297619047619</c:v>
                </c:pt>
                <c:pt idx="8426">
                  <c:v>10.030952380952399</c:v>
                </c:pt>
                <c:pt idx="8427">
                  <c:v>10.032142857142899</c:v>
                </c:pt>
                <c:pt idx="8428">
                  <c:v>10.033333333333299</c:v>
                </c:pt>
                <c:pt idx="8429">
                  <c:v>10.034523809523799</c:v>
                </c:pt>
                <c:pt idx="8430">
                  <c:v>10.035714285714301</c:v>
                </c:pt>
                <c:pt idx="8431">
                  <c:v>10.0369047619048</c:v>
                </c:pt>
                <c:pt idx="8432">
                  <c:v>10.038095238095201</c:v>
                </c:pt>
                <c:pt idx="8433">
                  <c:v>10.0392857142857</c:v>
                </c:pt>
                <c:pt idx="8434">
                  <c:v>10.0404761904762</c:v>
                </c:pt>
                <c:pt idx="8435">
                  <c:v>10.0416666666667</c:v>
                </c:pt>
                <c:pt idx="8436">
                  <c:v>10.0428571428571</c:v>
                </c:pt>
                <c:pt idx="8437">
                  <c:v>10.0440476190476</c:v>
                </c:pt>
                <c:pt idx="8438">
                  <c:v>10.0452380952381</c:v>
                </c:pt>
                <c:pt idx="8439">
                  <c:v>10.046428571428599</c:v>
                </c:pt>
                <c:pt idx="8440">
                  <c:v>10.047619047619101</c:v>
                </c:pt>
                <c:pt idx="8441">
                  <c:v>10.048809523809499</c:v>
                </c:pt>
                <c:pt idx="8442">
                  <c:v>10.050000000000001</c:v>
                </c:pt>
                <c:pt idx="8443">
                  <c:v>10.0511904761905</c:v>
                </c:pt>
                <c:pt idx="8444">
                  <c:v>10.052380952381</c:v>
                </c:pt>
                <c:pt idx="8445">
                  <c:v>10.0535714285714</c:v>
                </c:pt>
                <c:pt idx="8446">
                  <c:v>10.0547619047619</c:v>
                </c:pt>
                <c:pt idx="8447">
                  <c:v>10.0559523809524</c:v>
                </c:pt>
                <c:pt idx="8448">
                  <c:v>10.0571428571429</c:v>
                </c:pt>
                <c:pt idx="8449">
                  <c:v>10.0583333333333</c:v>
                </c:pt>
                <c:pt idx="8450">
                  <c:v>10.0595238095238</c:v>
                </c:pt>
                <c:pt idx="8451">
                  <c:v>10.060714285714299</c:v>
                </c:pt>
                <c:pt idx="8452">
                  <c:v>10.061904761904801</c:v>
                </c:pt>
                <c:pt idx="8453">
                  <c:v>10.063095238095199</c:v>
                </c:pt>
                <c:pt idx="8454">
                  <c:v>10.064285714285701</c:v>
                </c:pt>
                <c:pt idx="8455">
                  <c:v>10.0654761904762</c:v>
                </c:pt>
                <c:pt idx="8456">
                  <c:v>10.0666666666667</c:v>
                </c:pt>
                <c:pt idx="8457">
                  <c:v>10.0678571428571</c:v>
                </c:pt>
                <c:pt idx="8458">
                  <c:v>10.0690476190476</c:v>
                </c:pt>
                <c:pt idx="8459">
                  <c:v>10.0702380952381</c:v>
                </c:pt>
                <c:pt idx="8460">
                  <c:v>10.0714285714286</c:v>
                </c:pt>
                <c:pt idx="8461">
                  <c:v>10.072619047619</c:v>
                </c:pt>
                <c:pt idx="8462">
                  <c:v>10.0738095238095</c:v>
                </c:pt>
                <c:pt idx="8463">
                  <c:v>10.074999999999999</c:v>
                </c:pt>
                <c:pt idx="8464">
                  <c:v>10.076190476190501</c:v>
                </c:pt>
                <c:pt idx="8465">
                  <c:v>10.077380952381001</c:v>
                </c:pt>
                <c:pt idx="8466">
                  <c:v>10.078571428571401</c:v>
                </c:pt>
                <c:pt idx="8467">
                  <c:v>10.0797619047619</c:v>
                </c:pt>
                <c:pt idx="8468">
                  <c:v>10.0809523809524</c:v>
                </c:pt>
                <c:pt idx="8469">
                  <c:v>10.0821428571429</c:v>
                </c:pt>
                <c:pt idx="8470">
                  <c:v>10.0833333333333</c:v>
                </c:pt>
                <c:pt idx="8471">
                  <c:v>10.0845238095238</c:v>
                </c:pt>
                <c:pt idx="8472">
                  <c:v>10.0857142857143</c:v>
                </c:pt>
                <c:pt idx="8473">
                  <c:v>10.086904761904799</c:v>
                </c:pt>
                <c:pt idx="8474">
                  <c:v>10.0880952380952</c:v>
                </c:pt>
                <c:pt idx="8475">
                  <c:v>10.089285714285699</c:v>
                </c:pt>
                <c:pt idx="8476">
                  <c:v>10.090476190476201</c:v>
                </c:pt>
                <c:pt idx="8477">
                  <c:v>10.091666666666701</c:v>
                </c:pt>
                <c:pt idx="8478">
                  <c:v>10.092857142857101</c:v>
                </c:pt>
                <c:pt idx="8479">
                  <c:v>10.094047619047601</c:v>
                </c:pt>
                <c:pt idx="8480">
                  <c:v>10.0952380952381</c:v>
                </c:pt>
                <c:pt idx="8481">
                  <c:v>10.0964285714286</c:v>
                </c:pt>
                <c:pt idx="8482">
                  <c:v>10.097619047619</c:v>
                </c:pt>
                <c:pt idx="8483">
                  <c:v>10.0988095238095</c:v>
                </c:pt>
                <c:pt idx="8484">
                  <c:v>10.1</c:v>
                </c:pt>
                <c:pt idx="8485">
                  <c:v>10.101190476190499</c:v>
                </c:pt>
                <c:pt idx="8486">
                  <c:v>10.102380952381001</c:v>
                </c:pt>
                <c:pt idx="8487">
                  <c:v>10.103571428571399</c:v>
                </c:pt>
                <c:pt idx="8488">
                  <c:v>10.104761904761901</c:v>
                </c:pt>
                <c:pt idx="8489">
                  <c:v>10.105952380952401</c:v>
                </c:pt>
                <c:pt idx="8490">
                  <c:v>10.1071428571429</c:v>
                </c:pt>
                <c:pt idx="8491">
                  <c:v>10.108333333333301</c:v>
                </c:pt>
                <c:pt idx="8492">
                  <c:v>10.1095238095238</c:v>
                </c:pt>
                <c:pt idx="8493">
                  <c:v>10.1107142857143</c:v>
                </c:pt>
                <c:pt idx="8494">
                  <c:v>10.1119047619048</c:v>
                </c:pt>
                <c:pt idx="8495">
                  <c:v>10.1130952380952</c:v>
                </c:pt>
                <c:pt idx="8496">
                  <c:v>10.1142857142857</c:v>
                </c:pt>
                <c:pt idx="8497">
                  <c:v>10.115476190476199</c:v>
                </c:pt>
                <c:pt idx="8498">
                  <c:v>10.116666666666699</c:v>
                </c:pt>
                <c:pt idx="8499">
                  <c:v>10.117857142857099</c:v>
                </c:pt>
                <c:pt idx="8500">
                  <c:v>10.119047619047601</c:v>
                </c:pt>
                <c:pt idx="8501">
                  <c:v>10.120238095238101</c:v>
                </c:pt>
                <c:pt idx="8502">
                  <c:v>10.1214285714286</c:v>
                </c:pt>
                <c:pt idx="8503">
                  <c:v>10.122619047619001</c:v>
                </c:pt>
                <c:pt idx="8504">
                  <c:v>10.1238095238095</c:v>
                </c:pt>
                <c:pt idx="8505">
                  <c:v>10.125</c:v>
                </c:pt>
                <c:pt idx="8506">
                  <c:v>10.1261904761905</c:v>
                </c:pt>
                <c:pt idx="8507">
                  <c:v>10.127380952380999</c:v>
                </c:pt>
                <c:pt idx="8508">
                  <c:v>10.1285714285714</c:v>
                </c:pt>
                <c:pt idx="8509">
                  <c:v>10.129761904761899</c:v>
                </c:pt>
                <c:pt idx="8510">
                  <c:v>10.130952380952399</c:v>
                </c:pt>
                <c:pt idx="8511">
                  <c:v>10.132142857142901</c:v>
                </c:pt>
                <c:pt idx="8512">
                  <c:v>10.133333333333301</c:v>
                </c:pt>
                <c:pt idx="8513">
                  <c:v>10.134523809523801</c:v>
                </c:pt>
                <c:pt idx="8514">
                  <c:v>10.1357142857143</c:v>
                </c:pt>
                <c:pt idx="8515">
                  <c:v>10.1369047619048</c:v>
                </c:pt>
                <c:pt idx="8516">
                  <c:v>10.1380952380952</c:v>
                </c:pt>
                <c:pt idx="8517">
                  <c:v>10.1392857142857</c:v>
                </c:pt>
                <c:pt idx="8518">
                  <c:v>10.1404761904762</c:v>
                </c:pt>
                <c:pt idx="8519">
                  <c:v>10.141666666666699</c:v>
                </c:pt>
                <c:pt idx="8520">
                  <c:v>10.1428571428571</c:v>
                </c:pt>
                <c:pt idx="8521">
                  <c:v>10.144047619047599</c:v>
                </c:pt>
                <c:pt idx="8522">
                  <c:v>10.145238095238099</c:v>
                </c:pt>
                <c:pt idx="8523">
                  <c:v>10.146428571428601</c:v>
                </c:pt>
                <c:pt idx="8524">
                  <c:v>10.147619047618999</c:v>
                </c:pt>
                <c:pt idx="8525">
                  <c:v>10.148809523809501</c:v>
                </c:pt>
                <c:pt idx="8526">
                  <c:v>10.15</c:v>
                </c:pt>
                <c:pt idx="8527">
                  <c:v>10.1511904761905</c:v>
                </c:pt>
                <c:pt idx="8528">
                  <c:v>10.152380952381</c:v>
                </c:pt>
                <c:pt idx="8529">
                  <c:v>10.1535714285714</c:v>
                </c:pt>
                <c:pt idx="8530">
                  <c:v>10.1547619047619</c:v>
                </c:pt>
                <c:pt idx="8531">
                  <c:v>10.155952380952399</c:v>
                </c:pt>
                <c:pt idx="8532">
                  <c:v>10.157142857142899</c:v>
                </c:pt>
                <c:pt idx="8533">
                  <c:v>10.158333333333299</c:v>
                </c:pt>
                <c:pt idx="8534">
                  <c:v>10.159523809523799</c:v>
                </c:pt>
                <c:pt idx="8535">
                  <c:v>10.160714285714301</c:v>
                </c:pt>
                <c:pt idx="8536">
                  <c:v>10.1619047619048</c:v>
                </c:pt>
                <c:pt idx="8537">
                  <c:v>10.163095238095201</c:v>
                </c:pt>
                <c:pt idx="8538">
                  <c:v>10.1642857142857</c:v>
                </c:pt>
                <c:pt idx="8539">
                  <c:v>10.1654761904762</c:v>
                </c:pt>
                <c:pt idx="8540">
                  <c:v>10.1666666666667</c:v>
                </c:pt>
                <c:pt idx="8541">
                  <c:v>10.1678571428571</c:v>
                </c:pt>
                <c:pt idx="8542">
                  <c:v>10.1690476190476</c:v>
                </c:pt>
                <c:pt idx="8543">
                  <c:v>10.1702380952381</c:v>
                </c:pt>
                <c:pt idx="8544">
                  <c:v>10.171428571428599</c:v>
                </c:pt>
                <c:pt idx="8545">
                  <c:v>10.172619047618999</c:v>
                </c:pt>
                <c:pt idx="8546">
                  <c:v>10.173809523809499</c:v>
                </c:pt>
                <c:pt idx="8547">
                  <c:v>10.175000000000001</c:v>
                </c:pt>
                <c:pt idx="8548">
                  <c:v>10.1761904761905</c:v>
                </c:pt>
                <c:pt idx="8549">
                  <c:v>10.177380952381</c:v>
                </c:pt>
                <c:pt idx="8550">
                  <c:v>10.1785714285714</c:v>
                </c:pt>
                <c:pt idx="8551">
                  <c:v>10.1797619047619</c:v>
                </c:pt>
                <c:pt idx="8552">
                  <c:v>10.1809523809524</c:v>
                </c:pt>
                <c:pt idx="8553">
                  <c:v>10.1821428571429</c:v>
                </c:pt>
                <c:pt idx="8554">
                  <c:v>10.1833333333333</c:v>
                </c:pt>
                <c:pt idx="8555">
                  <c:v>10.1845238095238</c:v>
                </c:pt>
                <c:pt idx="8556">
                  <c:v>10.185714285714299</c:v>
                </c:pt>
                <c:pt idx="8557">
                  <c:v>10.186904761904801</c:v>
                </c:pt>
                <c:pt idx="8558">
                  <c:v>10.188095238095199</c:v>
                </c:pt>
                <c:pt idx="8559">
                  <c:v>10.189285714285701</c:v>
                </c:pt>
                <c:pt idx="8560">
                  <c:v>10.1904761904762</c:v>
                </c:pt>
                <c:pt idx="8561">
                  <c:v>10.1916666666667</c:v>
                </c:pt>
                <c:pt idx="8562">
                  <c:v>10.1928571428571</c:v>
                </c:pt>
                <c:pt idx="8563">
                  <c:v>10.1940476190476</c:v>
                </c:pt>
                <c:pt idx="8564">
                  <c:v>10.1952380952381</c:v>
                </c:pt>
                <c:pt idx="8565">
                  <c:v>10.1964285714286</c:v>
                </c:pt>
                <c:pt idx="8566">
                  <c:v>10.197619047619</c:v>
                </c:pt>
                <c:pt idx="8567">
                  <c:v>10.1988095238095</c:v>
                </c:pt>
                <c:pt idx="8568">
                  <c:v>10.199999999999999</c:v>
                </c:pt>
                <c:pt idx="8569">
                  <c:v>10.201190476190501</c:v>
                </c:pt>
                <c:pt idx="8570">
                  <c:v>10.202380952381001</c:v>
                </c:pt>
                <c:pt idx="8571">
                  <c:v>10.203571428571401</c:v>
                </c:pt>
                <c:pt idx="8572">
                  <c:v>10.2047619047619</c:v>
                </c:pt>
                <c:pt idx="8573">
                  <c:v>10.2059523809524</c:v>
                </c:pt>
                <c:pt idx="8574">
                  <c:v>10.2071428571429</c:v>
                </c:pt>
                <c:pt idx="8575">
                  <c:v>10.2083333333333</c:v>
                </c:pt>
                <c:pt idx="8576">
                  <c:v>10.2095238095238</c:v>
                </c:pt>
                <c:pt idx="8577">
                  <c:v>10.2107142857143</c:v>
                </c:pt>
                <c:pt idx="8578">
                  <c:v>10.211904761904799</c:v>
                </c:pt>
                <c:pt idx="8579">
                  <c:v>10.2130952380952</c:v>
                </c:pt>
                <c:pt idx="8580">
                  <c:v>10.214285714285699</c:v>
                </c:pt>
                <c:pt idx="8581">
                  <c:v>10.215476190476201</c:v>
                </c:pt>
                <c:pt idx="8582">
                  <c:v>10.216666666666701</c:v>
                </c:pt>
                <c:pt idx="8583">
                  <c:v>10.217857142857101</c:v>
                </c:pt>
                <c:pt idx="8584">
                  <c:v>10.219047619047601</c:v>
                </c:pt>
                <c:pt idx="8585">
                  <c:v>10.2202380952381</c:v>
                </c:pt>
                <c:pt idx="8586">
                  <c:v>10.2214285714286</c:v>
                </c:pt>
                <c:pt idx="8587">
                  <c:v>10.222619047619</c:v>
                </c:pt>
                <c:pt idx="8588">
                  <c:v>10.2238095238095</c:v>
                </c:pt>
                <c:pt idx="8589">
                  <c:v>10.225</c:v>
                </c:pt>
                <c:pt idx="8590">
                  <c:v>10.226190476190499</c:v>
                </c:pt>
                <c:pt idx="8591">
                  <c:v>10.227380952381001</c:v>
                </c:pt>
                <c:pt idx="8592">
                  <c:v>10.228571428571399</c:v>
                </c:pt>
                <c:pt idx="8593">
                  <c:v>10.229761904761901</c:v>
                </c:pt>
                <c:pt idx="8594">
                  <c:v>10.230952380952401</c:v>
                </c:pt>
                <c:pt idx="8595">
                  <c:v>10.2321428571429</c:v>
                </c:pt>
                <c:pt idx="8596">
                  <c:v>10.233333333333301</c:v>
                </c:pt>
                <c:pt idx="8597">
                  <c:v>10.2345238095238</c:v>
                </c:pt>
                <c:pt idx="8598">
                  <c:v>10.2357142857143</c:v>
                </c:pt>
                <c:pt idx="8599">
                  <c:v>10.2369047619048</c:v>
                </c:pt>
                <c:pt idx="8600">
                  <c:v>10.2380952380952</c:v>
                </c:pt>
                <c:pt idx="8601">
                  <c:v>10.2392857142857</c:v>
                </c:pt>
                <c:pt idx="8602">
                  <c:v>10.240476190476199</c:v>
                </c:pt>
                <c:pt idx="8603">
                  <c:v>10.241666666666699</c:v>
                </c:pt>
                <c:pt idx="8604">
                  <c:v>10.242857142857099</c:v>
                </c:pt>
                <c:pt idx="8605">
                  <c:v>10.244047619047601</c:v>
                </c:pt>
                <c:pt idx="8606">
                  <c:v>10.245238095238101</c:v>
                </c:pt>
                <c:pt idx="8607">
                  <c:v>10.2464285714286</c:v>
                </c:pt>
                <c:pt idx="8608">
                  <c:v>10.247619047619001</c:v>
                </c:pt>
                <c:pt idx="8609">
                  <c:v>10.2488095238095</c:v>
                </c:pt>
                <c:pt idx="8610">
                  <c:v>10.25</c:v>
                </c:pt>
                <c:pt idx="8611">
                  <c:v>10.2511904761905</c:v>
                </c:pt>
                <c:pt idx="8612">
                  <c:v>10.252380952380999</c:v>
                </c:pt>
                <c:pt idx="8613">
                  <c:v>10.2535714285714</c:v>
                </c:pt>
                <c:pt idx="8614">
                  <c:v>10.254761904761899</c:v>
                </c:pt>
                <c:pt idx="8615">
                  <c:v>10.255952380952399</c:v>
                </c:pt>
                <c:pt idx="8616">
                  <c:v>10.257142857142901</c:v>
                </c:pt>
                <c:pt idx="8617">
                  <c:v>10.258333333333301</c:v>
                </c:pt>
                <c:pt idx="8618">
                  <c:v>10.259523809523801</c:v>
                </c:pt>
                <c:pt idx="8619">
                  <c:v>10.2607142857143</c:v>
                </c:pt>
                <c:pt idx="8620">
                  <c:v>10.2619047619048</c:v>
                </c:pt>
                <c:pt idx="8621">
                  <c:v>10.2630952380952</c:v>
                </c:pt>
                <c:pt idx="8622">
                  <c:v>10.2642857142857</c:v>
                </c:pt>
                <c:pt idx="8623">
                  <c:v>10.2654761904762</c:v>
                </c:pt>
                <c:pt idx="8624">
                  <c:v>10.266666666666699</c:v>
                </c:pt>
                <c:pt idx="8625">
                  <c:v>10.2678571428571</c:v>
                </c:pt>
                <c:pt idx="8626">
                  <c:v>10.269047619047599</c:v>
                </c:pt>
                <c:pt idx="8627">
                  <c:v>10.270238095238099</c:v>
                </c:pt>
                <c:pt idx="8628">
                  <c:v>10.271428571428601</c:v>
                </c:pt>
                <c:pt idx="8629">
                  <c:v>10.272619047618999</c:v>
                </c:pt>
                <c:pt idx="8630">
                  <c:v>10.273809523809501</c:v>
                </c:pt>
                <c:pt idx="8631">
                  <c:v>10.275</c:v>
                </c:pt>
                <c:pt idx="8632">
                  <c:v>10.2761904761905</c:v>
                </c:pt>
                <c:pt idx="8633">
                  <c:v>10.277380952381</c:v>
                </c:pt>
                <c:pt idx="8634">
                  <c:v>10.2785714285714</c:v>
                </c:pt>
                <c:pt idx="8635">
                  <c:v>10.2797619047619</c:v>
                </c:pt>
                <c:pt idx="8636">
                  <c:v>10.280952380952399</c:v>
                </c:pt>
                <c:pt idx="8637">
                  <c:v>10.282142857142899</c:v>
                </c:pt>
                <c:pt idx="8638">
                  <c:v>10.283333333333299</c:v>
                </c:pt>
                <c:pt idx="8639">
                  <c:v>10.284523809523799</c:v>
                </c:pt>
                <c:pt idx="8640">
                  <c:v>10.285714285714301</c:v>
                </c:pt>
                <c:pt idx="8641">
                  <c:v>10.2869047619048</c:v>
                </c:pt>
                <c:pt idx="8642">
                  <c:v>10.288095238095201</c:v>
                </c:pt>
                <c:pt idx="8643">
                  <c:v>10.2892857142857</c:v>
                </c:pt>
                <c:pt idx="8644">
                  <c:v>10.2904761904762</c:v>
                </c:pt>
                <c:pt idx="8645">
                  <c:v>10.2916666666667</c:v>
                </c:pt>
                <c:pt idx="8646">
                  <c:v>10.2928571428571</c:v>
                </c:pt>
                <c:pt idx="8647">
                  <c:v>10.2940476190476</c:v>
                </c:pt>
                <c:pt idx="8648">
                  <c:v>10.2952380952381</c:v>
                </c:pt>
                <c:pt idx="8649">
                  <c:v>10.296428571428599</c:v>
                </c:pt>
                <c:pt idx="8650">
                  <c:v>10.297619047618999</c:v>
                </c:pt>
                <c:pt idx="8651">
                  <c:v>10.298809523809499</c:v>
                </c:pt>
                <c:pt idx="8652">
                  <c:v>10.3</c:v>
                </c:pt>
                <c:pt idx="8653">
                  <c:v>10.3011904761905</c:v>
                </c:pt>
                <c:pt idx="8654">
                  <c:v>10.302380952381</c:v>
                </c:pt>
                <c:pt idx="8655">
                  <c:v>10.3035714285714</c:v>
                </c:pt>
                <c:pt idx="8656">
                  <c:v>10.3047619047619</c:v>
                </c:pt>
                <c:pt idx="8657">
                  <c:v>10.3059523809524</c:v>
                </c:pt>
                <c:pt idx="8658">
                  <c:v>10.3071428571429</c:v>
                </c:pt>
                <c:pt idx="8659">
                  <c:v>10.3083333333333</c:v>
                </c:pt>
                <c:pt idx="8660">
                  <c:v>10.3095238095238</c:v>
                </c:pt>
                <c:pt idx="8661">
                  <c:v>10.310714285714299</c:v>
                </c:pt>
                <c:pt idx="8662">
                  <c:v>10.311904761904801</c:v>
                </c:pt>
                <c:pt idx="8663">
                  <c:v>10.313095238095199</c:v>
                </c:pt>
                <c:pt idx="8664">
                  <c:v>10.314285714285701</c:v>
                </c:pt>
                <c:pt idx="8665">
                  <c:v>10.3154761904762</c:v>
                </c:pt>
                <c:pt idx="8666">
                  <c:v>10.3166666666667</c:v>
                </c:pt>
                <c:pt idx="8667">
                  <c:v>10.3178571428571</c:v>
                </c:pt>
                <c:pt idx="8668">
                  <c:v>10.3190476190476</c:v>
                </c:pt>
                <c:pt idx="8669">
                  <c:v>10.3202380952381</c:v>
                </c:pt>
                <c:pt idx="8670">
                  <c:v>10.3214285714286</c:v>
                </c:pt>
                <c:pt idx="8671">
                  <c:v>10.322619047619</c:v>
                </c:pt>
                <c:pt idx="8672">
                  <c:v>10.3238095238095</c:v>
                </c:pt>
                <c:pt idx="8673">
                  <c:v>10.324999999999999</c:v>
                </c:pt>
                <c:pt idx="8674">
                  <c:v>10.326190476190501</c:v>
                </c:pt>
                <c:pt idx="8675">
                  <c:v>10.327380952381001</c:v>
                </c:pt>
                <c:pt idx="8676">
                  <c:v>10.328571428571401</c:v>
                </c:pt>
                <c:pt idx="8677">
                  <c:v>10.3297619047619</c:v>
                </c:pt>
                <c:pt idx="8678">
                  <c:v>10.3309523809524</c:v>
                </c:pt>
                <c:pt idx="8679">
                  <c:v>10.3321428571429</c:v>
                </c:pt>
                <c:pt idx="8680">
                  <c:v>10.3333333333333</c:v>
                </c:pt>
                <c:pt idx="8681">
                  <c:v>10.3345238095238</c:v>
                </c:pt>
                <c:pt idx="8682">
                  <c:v>10.3357142857143</c:v>
                </c:pt>
                <c:pt idx="8683">
                  <c:v>10.336904761904799</c:v>
                </c:pt>
                <c:pt idx="8684">
                  <c:v>10.3380952380952</c:v>
                </c:pt>
                <c:pt idx="8685">
                  <c:v>10.339285714285699</c:v>
                </c:pt>
                <c:pt idx="8686">
                  <c:v>10.340476190476201</c:v>
                </c:pt>
                <c:pt idx="8687">
                  <c:v>10.341666666666701</c:v>
                </c:pt>
                <c:pt idx="8688">
                  <c:v>10.342857142857101</c:v>
                </c:pt>
                <c:pt idx="8689">
                  <c:v>10.344047619047601</c:v>
                </c:pt>
                <c:pt idx="8690">
                  <c:v>10.3452380952381</c:v>
                </c:pt>
                <c:pt idx="8691">
                  <c:v>10.3464285714286</c:v>
                </c:pt>
                <c:pt idx="8692">
                  <c:v>10.347619047619</c:v>
                </c:pt>
                <c:pt idx="8693">
                  <c:v>10.3488095238095</c:v>
                </c:pt>
                <c:pt idx="8694">
                  <c:v>10.35</c:v>
                </c:pt>
                <c:pt idx="8695">
                  <c:v>10.351190476190499</c:v>
                </c:pt>
                <c:pt idx="8696">
                  <c:v>10.352380952381001</c:v>
                </c:pt>
                <c:pt idx="8697">
                  <c:v>10.353571428571399</c:v>
                </c:pt>
                <c:pt idx="8698">
                  <c:v>10.354761904761901</c:v>
                </c:pt>
                <c:pt idx="8699">
                  <c:v>10.355952380952401</c:v>
                </c:pt>
                <c:pt idx="8700">
                  <c:v>10.3571428571429</c:v>
                </c:pt>
                <c:pt idx="8701">
                  <c:v>10.358333333333301</c:v>
                </c:pt>
                <c:pt idx="8702">
                  <c:v>10.3595238095238</c:v>
                </c:pt>
                <c:pt idx="8703">
                  <c:v>10.3607142857143</c:v>
                </c:pt>
                <c:pt idx="8704">
                  <c:v>10.3619047619048</c:v>
                </c:pt>
                <c:pt idx="8705">
                  <c:v>10.3630952380952</c:v>
                </c:pt>
                <c:pt idx="8706">
                  <c:v>10.3642857142857</c:v>
                </c:pt>
                <c:pt idx="8707">
                  <c:v>10.365476190476199</c:v>
                </c:pt>
                <c:pt idx="8708">
                  <c:v>10.366666666666699</c:v>
                </c:pt>
                <c:pt idx="8709">
                  <c:v>10.367857142857099</c:v>
                </c:pt>
                <c:pt idx="8710">
                  <c:v>10.369047619047601</c:v>
                </c:pt>
                <c:pt idx="8711">
                  <c:v>10.370238095238101</c:v>
                </c:pt>
                <c:pt idx="8712">
                  <c:v>10.3714285714286</c:v>
                </c:pt>
                <c:pt idx="8713">
                  <c:v>10.372619047619001</c:v>
                </c:pt>
                <c:pt idx="8714">
                  <c:v>10.3738095238095</c:v>
                </c:pt>
                <c:pt idx="8715">
                  <c:v>10.375</c:v>
                </c:pt>
                <c:pt idx="8716">
                  <c:v>10.3761904761905</c:v>
                </c:pt>
                <c:pt idx="8717">
                  <c:v>10.377380952380999</c:v>
                </c:pt>
                <c:pt idx="8718">
                  <c:v>10.3785714285714</c:v>
                </c:pt>
                <c:pt idx="8719">
                  <c:v>10.379761904761899</c:v>
                </c:pt>
                <c:pt idx="8720">
                  <c:v>10.380952380952399</c:v>
                </c:pt>
                <c:pt idx="8721">
                  <c:v>10.382142857142901</c:v>
                </c:pt>
                <c:pt idx="8722">
                  <c:v>10.383333333333301</c:v>
                </c:pt>
                <c:pt idx="8723">
                  <c:v>10.384523809523801</c:v>
                </c:pt>
                <c:pt idx="8724">
                  <c:v>10.3857142857143</c:v>
                </c:pt>
                <c:pt idx="8725">
                  <c:v>10.3869047619048</c:v>
                </c:pt>
                <c:pt idx="8726">
                  <c:v>10.3880952380952</c:v>
                </c:pt>
                <c:pt idx="8727">
                  <c:v>10.3892857142857</c:v>
                </c:pt>
                <c:pt idx="8728">
                  <c:v>10.3904761904762</c:v>
                </c:pt>
                <c:pt idx="8729">
                  <c:v>10.391666666666699</c:v>
                </c:pt>
                <c:pt idx="8730">
                  <c:v>10.3928571428571</c:v>
                </c:pt>
                <c:pt idx="8731">
                  <c:v>10.394047619047599</c:v>
                </c:pt>
                <c:pt idx="8732">
                  <c:v>10.395238095238099</c:v>
                </c:pt>
                <c:pt idx="8733">
                  <c:v>10.396428571428601</c:v>
                </c:pt>
                <c:pt idx="8734">
                  <c:v>10.397619047618999</c:v>
                </c:pt>
                <c:pt idx="8735">
                  <c:v>10.398809523809501</c:v>
                </c:pt>
                <c:pt idx="8736">
                  <c:v>10.4</c:v>
                </c:pt>
                <c:pt idx="8737">
                  <c:v>10.4011904761905</c:v>
                </c:pt>
                <c:pt idx="8738">
                  <c:v>10.402380952381</c:v>
                </c:pt>
                <c:pt idx="8739">
                  <c:v>10.4035714285714</c:v>
                </c:pt>
                <c:pt idx="8740">
                  <c:v>10.4047619047619</c:v>
                </c:pt>
                <c:pt idx="8741">
                  <c:v>10.405952380952399</c:v>
                </c:pt>
                <c:pt idx="8742">
                  <c:v>10.407142857142899</c:v>
                </c:pt>
                <c:pt idx="8743">
                  <c:v>10.408333333333299</c:v>
                </c:pt>
                <c:pt idx="8744">
                  <c:v>10.409523809523799</c:v>
                </c:pt>
                <c:pt idx="8745">
                  <c:v>10.410714285714301</c:v>
                </c:pt>
                <c:pt idx="8746">
                  <c:v>10.4119047619048</c:v>
                </c:pt>
                <c:pt idx="8747">
                  <c:v>10.413095238095201</c:v>
                </c:pt>
                <c:pt idx="8748">
                  <c:v>10.4142857142857</c:v>
                </c:pt>
                <c:pt idx="8749">
                  <c:v>10.4154761904762</c:v>
                </c:pt>
                <c:pt idx="8750">
                  <c:v>10.4166666666667</c:v>
                </c:pt>
                <c:pt idx="8751">
                  <c:v>10.4178571428571</c:v>
                </c:pt>
                <c:pt idx="8752">
                  <c:v>10.4190476190476</c:v>
                </c:pt>
                <c:pt idx="8753">
                  <c:v>10.4202380952381</c:v>
                </c:pt>
                <c:pt idx="8754">
                  <c:v>10.421428571428599</c:v>
                </c:pt>
                <c:pt idx="8755">
                  <c:v>10.422619047618999</c:v>
                </c:pt>
                <c:pt idx="8756">
                  <c:v>10.423809523809499</c:v>
                </c:pt>
                <c:pt idx="8757">
                  <c:v>10.425000000000001</c:v>
                </c:pt>
                <c:pt idx="8758">
                  <c:v>10.4261904761905</c:v>
                </c:pt>
                <c:pt idx="8759">
                  <c:v>10.427380952381</c:v>
                </c:pt>
                <c:pt idx="8760">
                  <c:v>10.4285714285714</c:v>
                </c:pt>
                <c:pt idx="8761">
                  <c:v>10.4297619047619</c:v>
                </c:pt>
                <c:pt idx="8762">
                  <c:v>10.4309523809524</c:v>
                </c:pt>
                <c:pt idx="8763">
                  <c:v>10.4321428571429</c:v>
                </c:pt>
                <c:pt idx="8764">
                  <c:v>10.4333333333333</c:v>
                </c:pt>
                <c:pt idx="8765">
                  <c:v>10.4345238095238</c:v>
                </c:pt>
                <c:pt idx="8766">
                  <c:v>10.435714285714299</c:v>
                </c:pt>
                <c:pt idx="8767">
                  <c:v>10.436904761904801</c:v>
                </c:pt>
                <c:pt idx="8768">
                  <c:v>10.438095238095199</c:v>
                </c:pt>
                <c:pt idx="8769">
                  <c:v>10.439285714285701</c:v>
                </c:pt>
                <c:pt idx="8770">
                  <c:v>10.4404761904762</c:v>
                </c:pt>
                <c:pt idx="8771">
                  <c:v>10.4416666666667</c:v>
                </c:pt>
                <c:pt idx="8772">
                  <c:v>10.4428571428571</c:v>
                </c:pt>
                <c:pt idx="8773">
                  <c:v>10.4440476190476</c:v>
                </c:pt>
                <c:pt idx="8774">
                  <c:v>10.4452380952381</c:v>
                </c:pt>
                <c:pt idx="8775">
                  <c:v>10.4464285714286</c:v>
                </c:pt>
                <c:pt idx="8776">
                  <c:v>10.447619047619</c:v>
                </c:pt>
                <c:pt idx="8777">
                  <c:v>10.4488095238095</c:v>
                </c:pt>
                <c:pt idx="8778">
                  <c:v>10.45</c:v>
                </c:pt>
                <c:pt idx="8779">
                  <c:v>10.451190476190501</c:v>
                </c:pt>
                <c:pt idx="8780">
                  <c:v>10.452380952381001</c:v>
                </c:pt>
                <c:pt idx="8781">
                  <c:v>10.453571428571401</c:v>
                </c:pt>
                <c:pt idx="8782">
                  <c:v>10.4547619047619</c:v>
                </c:pt>
                <c:pt idx="8783">
                  <c:v>10.4559523809524</c:v>
                </c:pt>
                <c:pt idx="8784">
                  <c:v>10.4571428571429</c:v>
                </c:pt>
                <c:pt idx="8785">
                  <c:v>10.4583333333333</c:v>
                </c:pt>
                <c:pt idx="8786">
                  <c:v>10.4595238095238</c:v>
                </c:pt>
                <c:pt idx="8787">
                  <c:v>10.4607142857143</c:v>
                </c:pt>
                <c:pt idx="8788">
                  <c:v>10.461904761904799</c:v>
                </c:pt>
                <c:pt idx="8789">
                  <c:v>10.4630952380952</c:v>
                </c:pt>
                <c:pt idx="8790">
                  <c:v>10.464285714285699</c:v>
                </c:pt>
                <c:pt idx="8791">
                  <c:v>10.465476190476201</c:v>
                </c:pt>
                <c:pt idx="8792">
                  <c:v>10.466666666666701</c:v>
                </c:pt>
                <c:pt idx="8793">
                  <c:v>10.467857142857101</c:v>
                </c:pt>
                <c:pt idx="8794">
                  <c:v>10.469047619047601</c:v>
                </c:pt>
                <c:pt idx="8795">
                  <c:v>10.4702380952381</c:v>
                </c:pt>
                <c:pt idx="8796">
                  <c:v>10.4714285714286</c:v>
                </c:pt>
                <c:pt idx="8797">
                  <c:v>10.472619047619</c:v>
                </c:pt>
                <c:pt idx="8798">
                  <c:v>10.4738095238095</c:v>
                </c:pt>
                <c:pt idx="8799">
                  <c:v>10.475</c:v>
                </c:pt>
                <c:pt idx="8800">
                  <c:v>10.476190476190499</c:v>
                </c:pt>
                <c:pt idx="8801">
                  <c:v>10.477380952381001</c:v>
                </c:pt>
                <c:pt idx="8802">
                  <c:v>10.478571428571399</c:v>
                </c:pt>
                <c:pt idx="8803">
                  <c:v>10.479761904761901</c:v>
                </c:pt>
                <c:pt idx="8804">
                  <c:v>10.480952380952401</c:v>
                </c:pt>
                <c:pt idx="8805">
                  <c:v>10.4821428571429</c:v>
                </c:pt>
                <c:pt idx="8806">
                  <c:v>10.483333333333301</c:v>
                </c:pt>
                <c:pt idx="8807">
                  <c:v>10.4845238095238</c:v>
                </c:pt>
                <c:pt idx="8808">
                  <c:v>10.4857142857143</c:v>
                </c:pt>
                <c:pt idx="8809">
                  <c:v>10.4869047619048</c:v>
                </c:pt>
                <c:pt idx="8810">
                  <c:v>10.4880952380952</c:v>
                </c:pt>
                <c:pt idx="8811">
                  <c:v>10.4892857142857</c:v>
                </c:pt>
                <c:pt idx="8812">
                  <c:v>10.490476190476199</c:v>
                </c:pt>
                <c:pt idx="8813">
                  <c:v>10.491666666666699</c:v>
                </c:pt>
                <c:pt idx="8814">
                  <c:v>10.492857142857099</c:v>
                </c:pt>
                <c:pt idx="8815">
                  <c:v>10.494047619047601</c:v>
                </c:pt>
                <c:pt idx="8816">
                  <c:v>10.495238095238101</c:v>
                </c:pt>
                <c:pt idx="8817">
                  <c:v>10.4964285714286</c:v>
                </c:pt>
                <c:pt idx="8818">
                  <c:v>10.497619047619001</c:v>
                </c:pt>
                <c:pt idx="8819">
                  <c:v>10.4988095238095</c:v>
                </c:pt>
                <c:pt idx="8820">
                  <c:v>10.5</c:v>
                </c:pt>
                <c:pt idx="8821">
                  <c:v>10.5011904761905</c:v>
                </c:pt>
                <c:pt idx="8822">
                  <c:v>10.502380952380999</c:v>
                </c:pt>
                <c:pt idx="8823">
                  <c:v>10.5035714285714</c:v>
                </c:pt>
                <c:pt idx="8824">
                  <c:v>10.504761904761899</c:v>
                </c:pt>
                <c:pt idx="8825">
                  <c:v>10.505952380952399</c:v>
                </c:pt>
                <c:pt idx="8826">
                  <c:v>10.507142857142901</c:v>
                </c:pt>
                <c:pt idx="8827">
                  <c:v>10.508333333333301</c:v>
                </c:pt>
                <c:pt idx="8828">
                  <c:v>10.509523809523801</c:v>
                </c:pt>
                <c:pt idx="8829">
                  <c:v>10.5107142857143</c:v>
                </c:pt>
                <c:pt idx="8830">
                  <c:v>10.5119047619048</c:v>
                </c:pt>
                <c:pt idx="8831">
                  <c:v>10.5130952380952</c:v>
                </c:pt>
                <c:pt idx="8832">
                  <c:v>10.5142857142857</c:v>
                </c:pt>
                <c:pt idx="8833">
                  <c:v>10.5154761904762</c:v>
                </c:pt>
                <c:pt idx="8834">
                  <c:v>10.516666666666699</c:v>
                </c:pt>
                <c:pt idx="8835">
                  <c:v>10.5178571428571</c:v>
                </c:pt>
                <c:pt idx="8836">
                  <c:v>10.519047619047599</c:v>
                </c:pt>
                <c:pt idx="8837">
                  <c:v>10.520238095238099</c:v>
                </c:pt>
                <c:pt idx="8838">
                  <c:v>10.521428571428601</c:v>
                </c:pt>
                <c:pt idx="8839">
                  <c:v>10.522619047618999</c:v>
                </c:pt>
                <c:pt idx="8840">
                  <c:v>10.523809523809501</c:v>
                </c:pt>
                <c:pt idx="8841">
                  <c:v>10.525</c:v>
                </c:pt>
                <c:pt idx="8842">
                  <c:v>10.5261904761905</c:v>
                </c:pt>
                <c:pt idx="8843">
                  <c:v>10.527380952381</c:v>
                </c:pt>
                <c:pt idx="8844">
                  <c:v>10.5285714285714</c:v>
                </c:pt>
                <c:pt idx="8845">
                  <c:v>10.5297619047619</c:v>
                </c:pt>
                <c:pt idx="8846">
                  <c:v>10.530952380952399</c:v>
                </c:pt>
                <c:pt idx="8847">
                  <c:v>10.532142857142899</c:v>
                </c:pt>
                <c:pt idx="8848">
                  <c:v>10.533333333333299</c:v>
                </c:pt>
                <c:pt idx="8849">
                  <c:v>10.534523809523799</c:v>
                </c:pt>
                <c:pt idx="8850">
                  <c:v>10.535714285714301</c:v>
                </c:pt>
                <c:pt idx="8851">
                  <c:v>10.5369047619048</c:v>
                </c:pt>
                <c:pt idx="8852">
                  <c:v>10.538095238095201</c:v>
                </c:pt>
                <c:pt idx="8853">
                  <c:v>10.5392857142857</c:v>
                </c:pt>
                <c:pt idx="8854">
                  <c:v>10.5404761904762</c:v>
                </c:pt>
                <c:pt idx="8855">
                  <c:v>10.5416666666667</c:v>
                </c:pt>
                <c:pt idx="8856">
                  <c:v>10.5428571428571</c:v>
                </c:pt>
                <c:pt idx="8857">
                  <c:v>10.5440476190476</c:v>
                </c:pt>
                <c:pt idx="8858">
                  <c:v>10.5452380952381</c:v>
                </c:pt>
                <c:pt idx="8859">
                  <c:v>10.546428571428599</c:v>
                </c:pt>
                <c:pt idx="8860">
                  <c:v>10.547619047618999</c:v>
                </c:pt>
                <c:pt idx="8861">
                  <c:v>10.548809523809499</c:v>
                </c:pt>
                <c:pt idx="8862">
                  <c:v>10.55</c:v>
                </c:pt>
                <c:pt idx="8863">
                  <c:v>10.5511904761905</c:v>
                </c:pt>
                <c:pt idx="8864">
                  <c:v>10.552380952381</c:v>
                </c:pt>
                <c:pt idx="8865">
                  <c:v>10.5535714285714</c:v>
                </c:pt>
                <c:pt idx="8866">
                  <c:v>10.5547619047619</c:v>
                </c:pt>
                <c:pt idx="8867">
                  <c:v>10.5559523809524</c:v>
                </c:pt>
                <c:pt idx="8868">
                  <c:v>10.5571428571429</c:v>
                </c:pt>
                <c:pt idx="8869">
                  <c:v>10.5583333333333</c:v>
                </c:pt>
                <c:pt idx="8870">
                  <c:v>10.5595238095238</c:v>
                </c:pt>
                <c:pt idx="8871">
                  <c:v>10.560714285714299</c:v>
                </c:pt>
                <c:pt idx="8872">
                  <c:v>10.561904761904801</c:v>
                </c:pt>
                <c:pt idx="8873">
                  <c:v>10.563095238095199</c:v>
                </c:pt>
                <c:pt idx="8874">
                  <c:v>10.564285714285701</c:v>
                </c:pt>
                <c:pt idx="8875">
                  <c:v>10.5654761904762</c:v>
                </c:pt>
                <c:pt idx="8876">
                  <c:v>10.5666666666667</c:v>
                </c:pt>
                <c:pt idx="8877">
                  <c:v>10.5678571428571</c:v>
                </c:pt>
                <c:pt idx="8878">
                  <c:v>10.5690476190476</c:v>
                </c:pt>
                <c:pt idx="8879">
                  <c:v>10.5702380952381</c:v>
                </c:pt>
                <c:pt idx="8880">
                  <c:v>10.5714285714286</c:v>
                </c:pt>
                <c:pt idx="8881">
                  <c:v>10.572619047619</c:v>
                </c:pt>
                <c:pt idx="8882">
                  <c:v>10.5738095238095</c:v>
                </c:pt>
                <c:pt idx="8883">
                  <c:v>10.574999999999999</c:v>
                </c:pt>
                <c:pt idx="8884">
                  <c:v>10.576190476190501</c:v>
                </c:pt>
                <c:pt idx="8885">
                  <c:v>10.577380952381001</c:v>
                </c:pt>
                <c:pt idx="8886">
                  <c:v>10.578571428571401</c:v>
                </c:pt>
                <c:pt idx="8887">
                  <c:v>10.5797619047619</c:v>
                </c:pt>
                <c:pt idx="8888">
                  <c:v>10.5809523809524</c:v>
                </c:pt>
                <c:pt idx="8889">
                  <c:v>10.5821428571429</c:v>
                </c:pt>
                <c:pt idx="8890">
                  <c:v>10.5833333333333</c:v>
                </c:pt>
                <c:pt idx="8891">
                  <c:v>10.5845238095238</c:v>
                </c:pt>
                <c:pt idx="8892">
                  <c:v>10.5857142857143</c:v>
                </c:pt>
                <c:pt idx="8893">
                  <c:v>10.586904761904799</c:v>
                </c:pt>
                <c:pt idx="8894">
                  <c:v>10.5880952380952</c:v>
                </c:pt>
                <c:pt idx="8895">
                  <c:v>10.589285714285699</c:v>
                </c:pt>
                <c:pt idx="8896">
                  <c:v>10.590476190476201</c:v>
                </c:pt>
                <c:pt idx="8897">
                  <c:v>10.591666666666701</c:v>
                </c:pt>
                <c:pt idx="8898">
                  <c:v>10.592857142857101</c:v>
                </c:pt>
                <c:pt idx="8899">
                  <c:v>10.594047619047601</c:v>
                </c:pt>
                <c:pt idx="8900">
                  <c:v>10.5952380952381</c:v>
                </c:pt>
                <c:pt idx="8901">
                  <c:v>10.5964285714286</c:v>
                </c:pt>
                <c:pt idx="8902">
                  <c:v>10.597619047619</c:v>
                </c:pt>
                <c:pt idx="8903">
                  <c:v>10.5988095238095</c:v>
                </c:pt>
                <c:pt idx="8904">
                  <c:v>10.6</c:v>
                </c:pt>
                <c:pt idx="8905">
                  <c:v>10.601190476190499</c:v>
                </c:pt>
                <c:pt idx="8906">
                  <c:v>10.602380952381001</c:v>
                </c:pt>
                <c:pt idx="8907">
                  <c:v>10.603571428571399</c:v>
                </c:pt>
                <c:pt idx="8908">
                  <c:v>10.604761904761901</c:v>
                </c:pt>
                <c:pt idx="8909">
                  <c:v>10.605952380952401</c:v>
                </c:pt>
                <c:pt idx="8910">
                  <c:v>10.6071428571429</c:v>
                </c:pt>
                <c:pt idx="8911">
                  <c:v>10.608333333333301</c:v>
                </c:pt>
                <c:pt idx="8912">
                  <c:v>10.6095238095238</c:v>
                </c:pt>
                <c:pt idx="8913">
                  <c:v>10.6107142857143</c:v>
                </c:pt>
                <c:pt idx="8914">
                  <c:v>10.6119047619048</c:v>
                </c:pt>
                <c:pt idx="8915">
                  <c:v>10.6130952380952</c:v>
                </c:pt>
                <c:pt idx="8916">
                  <c:v>10.6142857142857</c:v>
                </c:pt>
                <c:pt idx="8917">
                  <c:v>10.615476190476199</c:v>
                </c:pt>
                <c:pt idx="8918">
                  <c:v>10.616666666666699</c:v>
                </c:pt>
                <c:pt idx="8919">
                  <c:v>10.617857142857099</c:v>
                </c:pt>
                <c:pt idx="8920">
                  <c:v>10.619047619047601</c:v>
                </c:pt>
                <c:pt idx="8921">
                  <c:v>10.620238095238101</c:v>
                </c:pt>
                <c:pt idx="8922">
                  <c:v>10.6214285714286</c:v>
                </c:pt>
                <c:pt idx="8923">
                  <c:v>10.622619047619001</c:v>
                </c:pt>
                <c:pt idx="8924">
                  <c:v>10.6238095238095</c:v>
                </c:pt>
                <c:pt idx="8925">
                  <c:v>10.625</c:v>
                </c:pt>
                <c:pt idx="8926">
                  <c:v>10.6261904761905</c:v>
                </c:pt>
                <c:pt idx="8927">
                  <c:v>10.627380952380999</c:v>
                </c:pt>
                <c:pt idx="8928">
                  <c:v>10.6285714285714</c:v>
                </c:pt>
                <c:pt idx="8929">
                  <c:v>10.629761904761899</c:v>
                </c:pt>
                <c:pt idx="8930">
                  <c:v>10.630952380952399</c:v>
                </c:pt>
                <c:pt idx="8931">
                  <c:v>10.632142857142901</c:v>
                </c:pt>
                <c:pt idx="8932">
                  <c:v>10.633333333333301</c:v>
                </c:pt>
                <c:pt idx="8933">
                  <c:v>10.634523809523801</c:v>
                </c:pt>
                <c:pt idx="8934">
                  <c:v>10.6357142857143</c:v>
                </c:pt>
                <c:pt idx="8935">
                  <c:v>10.6369047619048</c:v>
                </c:pt>
                <c:pt idx="8936">
                  <c:v>10.6380952380952</c:v>
                </c:pt>
                <c:pt idx="8937">
                  <c:v>10.6392857142857</c:v>
                </c:pt>
                <c:pt idx="8938">
                  <c:v>10.6404761904762</c:v>
                </c:pt>
                <c:pt idx="8939">
                  <c:v>10.641666666666699</c:v>
                </c:pt>
                <c:pt idx="8940">
                  <c:v>10.6428571428571</c:v>
                </c:pt>
                <c:pt idx="8941">
                  <c:v>10.644047619047599</c:v>
                </c:pt>
                <c:pt idx="8942">
                  <c:v>10.645238095238099</c:v>
                </c:pt>
                <c:pt idx="8943">
                  <c:v>10.646428571428601</c:v>
                </c:pt>
                <c:pt idx="8944">
                  <c:v>10.647619047618999</c:v>
                </c:pt>
                <c:pt idx="8945">
                  <c:v>10.648809523809501</c:v>
                </c:pt>
                <c:pt idx="8946">
                  <c:v>10.65</c:v>
                </c:pt>
                <c:pt idx="8947">
                  <c:v>10.6511904761905</c:v>
                </c:pt>
                <c:pt idx="8948">
                  <c:v>10.652380952381</c:v>
                </c:pt>
                <c:pt idx="8949">
                  <c:v>10.6535714285714</c:v>
                </c:pt>
                <c:pt idx="8950">
                  <c:v>10.6547619047619</c:v>
                </c:pt>
                <c:pt idx="8951">
                  <c:v>10.655952380952399</c:v>
                </c:pt>
                <c:pt idx="8952">
                  <c:v>10.657142857142899</c:v>
                </c:pt>
                <c:pt idx="8953">
                  <c:v>10.658333333333299</c:v>
                </c:pt>
                <c:pt idx="8954">
                  <c:v>10.659523809523799</c:v>
                </c:pt>
                <c:pt idx="8955">
                  <c:v>10.660714285714301</c:v>
                </c:pt>
                <c:pt idx="8956">
                  <c:v>10.6619047619048</c:v>
                </c:pt>
                <c:pt idx="8957">
                  <c:v>10.663095238095201</c:v>
                </c:pt>
                <c:pt idx="8958">
                  <c:v>10.6642857142857</c:v>
                </c:pt>
                <c:pt idx="8959">
                  <c:v>10.6654761904762</c:v>
                </c:pt>
                <c:pt idx="8960">
                  <c:v>10.6666666666667</c:v>
                </c:pt>
                <c:pt idx="8961">
                  <c:v>10.6678571428571</c:v>
                </c:pt>
                <c:pt idx="8962">
                  <c:v>10.6690476190476</c:v>
                </c:pt>
                <c:pt idx="8963">
                  <c:v>10.6702380952381</c:v>
                </c:pt>
                <c:pt idx="8964">
                  <c:v>10.671428571428599</c:v>
                </c:pt>
                <c:pt idx="8965">
                  <c:v>10.672619047618999</c:v>
                </c:pt>
                <c:pt idx="8966">
                  <c:v>10.673809523809499</c:v>
                </c:pt>
                <c:pt idx="8967">
                  <c:v>10.675000000000001</c:v>
                </c:pt>
                <c:pt idx="8968">
                  <c:v>10.6761904761905</c:v>
                </c:pt>
                <c:pt idx="8969">
                  <c:v>10.677380952381</c:v>
                </c:pt>
                <c:pt idx="8970">
                  <c:v>10.6785714285714</c:v>
                </c:pt>
                <c:pt idx="8971">
                  <c:v>10.6797619047619</c:v>
                </c:pt>
                <c:pt idx="8972">
                  <c:v>10.6809523809524</c:v>
                </c:pt>
                <c:pt idx="8973">
                  <c:v>10.6821428571429</c:v>
                </c:pt>
                <c:pt idx="8974">
                  <c:v>10.6833333333333</c:v>
                </c:pt>
                <c:pt idx="8975">
                  <c:v>10.6845238095238</c:v>
                </c:pt>
                <c:pt idx="8976">
                  <c:v>10.685714285714299</c:v>
                </c:pt>
                <c:pt idx="8977">
                  <c:v>10.686904761904801</c:v>
                </c:pt>
                <c:pt idx="8978">
                  <c:v>10.688095238095199</c:v>
                </c:pt>
                <c:pt idx="8979">
                  <c:v>10.689285714285701</c:v>
                </c:pt>
                <c:pt idx="8980">
                  <c:v>10.6904761904762</c:v>
                </c:pt>
                <c:pt idx="8981">
                  <c:v>10.6916666666667</c:v>
                </c:pt>
                <c:pt idx="8982">
                  <c:v>10.6928571428571</c:v>
                </c:pt>
                <c:pt idx="8983">
                  <c:v>10.6940476190476</c:v>
                </c:pt>
                <c:pt idx="8984">
                  <c:v>10.6952380952381</c:v>
                </c:pt>
                <c:pt idx="8985">
                  <c:v>10.6964285714286</c:v>
                </c:pt>
                <c:pt idx="8986">
                  <c:v>10.697619047619</c:v>
                </c:pt>
                <c:pt idx="8987">
                  <c:v>10.6988095238095</c:v>
                </c:pt>
                <c:pt idx="8988">
                  <c:v>10.7</c:v>
                </c:pt>
                <c:pt idx="8989">
                  <c:v>10.701190476190501</c:v>
                </c:pt>
                <c:pt idx="8990">
                  <c:v>10.702380952381001</c:v>
                </c:pt>
                <c:pt idx="8991">
                  <c:v>10.703571428571401</c:v>
                </c:pt>
                <c:pt idx="8992">
                  <c:v>10.7047619047619</c:v>
                </c:pt>
                <c:pt idx="8993">
                  <c:v>10.7059523809524</c:v>
                </c:pt>
                <c:pt idx="8994">
                  <c:v>10.7071428571429</c:v>
                </c:pt>
                <c:pt idx="8995">
                  <c:v>10.7083333333333</c:v>
                </c:pt>
                <c:pt idx="8996">
                  <c:v>10.7095238095238</c:v>
                </c:pt>
                <c:pt idx="8997">
                  <c:v>10.7107142857143</c:v>
                </c:pt>
                <c:pt idx="8998">
                  <c:v>10.711904761904799</c:v>
                </c:pt>
                <c:pt idx="8999">
                  <c:v>10.7130952380952</c:v>
                </c:pt>
                <c:pt idx="9000">
                  <c:v>10.714285714285699</c:v>
                </c:pt>
                <c:pt idx="9001">
                  <c:v>10.715476190476201</c:v>
                </c:pt>
                <c:pt idx="9002">
                  <c:v>10.716666666666701</c:v>
                </c:pt>
                <c:pt idx="9003">
                  <c:v>10.717857142857101</c:v>
                </c:pt>
                <c:pt idx="9004">
                  <c:v>10.719047619047601</c:v>
                </c:pt>
                <c:pt idx="9005">
                  <c:v>10.7202380952381</c:v>
                </c:pt>
                <c:pt idx="9006">
                  <c:v>10.7214285714286</c:v>
                </c:pt>
                <c:pt idx="9007">
                  <c:v>10.722619047619</c:v>
                </c:pt>
                <c:pt idx="9008">
                  <c:v>10.7238095238095</c:v>
                </c:pt>
                <c:pt idx="9009">
                  <c:v>10.725</c:v>
                </c:pt>
                <c:pt idx="9010">
                  <c:v>10.726190476190499</c:v>
                </c:pt>
                <c:pt idx="9011">
                  <c:v>10.727380952381001</c:v>
                </c:pt>
                <c:pt idx="9012">
                  <c:v>10.728571428571399</c:v>
                </c:pt>
                <c:pt idx="9013">
                  <c:v>10.729761904761901</c:v>
                </c:pt>
                <c:pt idx="9014">
                  <c:v>10.730952380952401</c:v>
                </c:pt>
                <c:pt idx="9015">
                  <c:v>10.7321428571429</c:v>
                </c:pt>
                <c:pt idx="9016">
                  <c:v>10.733333333333301</c:v>
                </c:pt>
                <c:pt idx="9017">
                  <c:v>10.7345238095238</c:v>
                </c:pt>
                <c:pt idx="9018">
                  <c:v>10.7357142857143</c:v>
                </c:pt>
                <c:pt idx="9019">
                  <c:v>10.7369047619048</c:v>
                </c:pt>
                <c:pt idx="9020">
                  <c:v>10.7380952380952</c:v>
                </c:pt>
                <c:pt idx="9021">
                  <c:v>10.7392857142857</c:v>
                </c:pt>
                <c:pt idx="9022">
                  <c:v>10.740476190476199</c:v>
                </c:pt>
                <c:pt idx="9023">
                  <c:v>10.741666666666699</c:v>
                </c:pt>
                <c:pt idx="9024">
                  <c:v>10.742857142857099</c:v>
                </c:pt>
                <c:pt idx="9025">
                  <c:v>10.744047619047601</c:v>
                </c:pt>
                <c:pt idx="9026">
                  <c:v>10.745238095238101</c:v>
                </c:pt>
                <c:pt idx="9027">
                  <c:v>10.7464285714286</c:v>
                </c:pt>
                <c:pt idx="9028">
                  <c:v>10.747619047619001</c:v>
                </c:pt>
                <c:pt idx="9029">
                  <c:v>10.7488095238095</c:v>
                </c:pt>
                <c:pt idx="9030">
                  <c:v>10.75</c:v>
                </c:pt>
                <c:pt idx="9031">
                  <c:v>10.7511904761905</c:v>
                </c:pt>
                <c:pt idx="9032">
                  <c:v>10.752380952380999</c:v>
                </c:pt>
                <c:pt idx="9033">
                  <c:v>10.7535714285714</c:v>
                </c:pt>
                <c:pt idx="9034">
                  <c:v>10.754761904761899</c:v>
                </c:pt>
                <c:pt idx="9035">
                  <c:v>10.755952380952399</c:v>
                </c:pt>
                <c:pt idx="9036">
                  <c:v>10.757142857142901</c:v>
                </c:pt>
                <c:pt idx="9037">
                  <c:v>10.758333333333301</c:v>
                </c:pt>
                <c:pt idx="9038">
                  <c:v>10.759523809523801</c:v>
                </c:pt>
                <c:pt idx="9039">
                  <c:v>10.7607142857143</c:v>
                </c:pt>
                <c:pt idx="9040">
                  <c:v>10.7619047619048</c:v>
                </c:pt>
                <c:pt idx="9041">
                  <c:v>10.7630952380952</c:v>
                </c:pt>
                <c:pt idx="9042">
                  <c:v>10.7642857142857</c:v>
                </c:pt>
                <c:pt idx="9043">
                  <c:v>10.7654761904762</c:v>
                </c:pt>
                <c:pt idx="9044">
                  <c:v>10.766666666666699</c:v>
                </c:pt>
                <c:pt idx="9045">
                  <c:v>10.7678571428571</c:v>
                </c:pt>
                <c:pt idx="9046">
                  <c:v>10.769047619047599</c:v>
                </c:pt>
                <c:pt idx="9047">
                  <c:v>10.770238095238099</c:v>
                </c:pt>
                <c:pt idx="9048">
                  <c:v>10.771428571428601</c:v>
                </c:pt>
                <c:pt idx="9049">
                  <c:v>10.772619047618999</c:v>
                </c:pt>
                <c:pt idx="9050">
                  <c:v>10.773809523809501</c:v>
                </c:pt>
                <c:pt idx="9051">
                  <c:v>10.775</c:v>
                </c:pt>
                <c:pt idx="9052">
                  <c:v>10.7761904761905</c:v>
                </c:pt>
                <c:pt idx="9053">
                  <c:v>10.777380952381</c:v>
                </c:pt>
                <c:pt idx="9054">
                  <c:v>10.7785714285714</c:v>
                </c:pt>
                <c:pt idx="9055">
                  <c:v>10.7797619047619</c:v>
                </c:pt>
                <c:pt idx="9056">
                  <c:v>10.780952380952399</c:v>
                </c:pt>
                <c:pt idx="9057">
                  <c:v>10.782142857142899</c:v>
                </c:pt>
                <c:pt idx="9058">
                  <c:v>10.783333333333299</c:v>
                </c:pt>
                <c:pt idx="9059">
                  <c:v>10.784523809523799</c:v>
                </c:pt>
                <c:pt idx="9060">
                  <c:v>10.785714285714301</c:v>
                </c:pt>
                <c:pt idx="9061">
                  <c:v>10.7869047619048</c:v>
                </c:pt>
                <c:pt idx="9062">
                  <c:v>10.788095238095201</c:v>
                </c:pt>
                <c:pt idx="9063">
                  <c:v>10.7892857142857</c:v>
                </c:pt>
                <c:pt idx="9064">
                  <c:v>10.7904761904762</c:v>
                </c:pt>
                <c:pt idx="9065">
                  <c:v>10.7916666666667</c:v>
                </c:pt>
                <c:pt idx="9066">
                  <c:v>10.7928571428571</c:v>
                </c:pt>
                <c:pt idx="9067">
                  <c:v>10.7940476190476</c:v>
                </c:pt>
                <c:pt idx="9068">
                  <c:v>10.7952380952381</c:v>
                </c:pt>
                <c:pt idx="9069">
                  <c:v>10.796428571428599</c:v>
                </c:pt>
                <c:pt idx="9070">
                  <c:v>10.797619047618999</c:v>
                </c:pt>
                <c:pt idx="9071">
                  <c:v>10.798809523809499</c:v>
                </c:pt>
                <c:pt idx="9072">
                  <c:v>10.8</c:v>
                </c:pt>
                <c:pt idx="9073">
                  <c:v>10.8011904761905</c:v>
                </c:pt>
                <c:pt idx="9074">
                  <c:v>10.802380952381</c:v>
                </c:pt>
                <c:pt idx="9075">
                  <c:v>10.8035714285714</c:v>
                </c:pt>
                <c:pt idx="9076">
                  <c:v>10.8047619047619</c:v>
                </c:pt>
                <c:pt idx="9077">
                  <c:v>10.8059523809524</c:v>
                </c:pt>
                <c:pt idx="9078">
                  <c:v>10.8071428571429</c:v>
                </c:pt>
                <c:pt idx="9079">
                  <c:v>10.8083333333333</c:v>
                </c:pt>
                <c:pt idx="9080">
                  <c:v>10.8095238095238</c:v>
                </c:pt>
                <c:pt idx="9081">
                  <c:v>10.810714285714299</c:v>
                </c:pt>
                <c:pt idx="9082">
                  <c:v>10.811904761904801</c:v>
                </c:pt>
                <c:pt idx="9083">
                  <c:v>10.813095238095199</c:v>
                </c:pt>
                <c:pt idx="9084">
                  <c:v>10.814285714285701</c:v>
                </c:pt>
                <c:pt idx="9085">
                  <c:v>10.8154761904762</c:v>
                </c:pt>
                <c:pt idx="9086">
                  <c:v>10.8166666666667</c:v>
                </c:pt>
                <c:pt idx="9087">
                  <c:v>10.8178571428571</c:v>
                </c:pt>
                <c:pt idx="9088">
                  <c:v>10.8190476190476</c:v>
                </c:pt>
                <c:pt idx="9089">
                  <c:v>10.8202380952381</c:v>
                </c:pt>
                <c:pt idx="9090">
                  <c:v>10.8214285714286</c:v>
                </c:pt>
                <c:pt idx="9091">
                  <c:v>10.822619047619</c:v>
                </c:pt>
                <c:pt idx="9092">
                  <c:v>10.8238095238095</c:v>
                </c:pt>
                <c:pt idx="9093">
                  <c:v>10.824999999999999</c:v>
                </c:pt>
                <c:pt idx="9094">
                  <c:v>10.826190476190501</c:v>
                </c:pt>
                <c:pt idx="9095">
                  <c:v>10.827380952381001</c:v>
                </c:pt>
                <c:pt idx="9096">
                  <c:v>10.828571428571401</c:v>
                </c:pt>
                <c:pt idx="9097">
                  <c:v>10.8297619047619</c:v>
                </c:pt>
                <c:pt idx="9098">
                  <c:v>10.8309523809524</c:v>
                </c:pt>
                <c:pt idx="9099">
                  <c:v>10.8321428571429</c:v>
                </c:pt>
                <c:pt idx="9100">
                  <c:v>10.8333333333333</c:v>
                </c:pt>
                <c:pt idx="9101">
                  <c:v>10.8345238095238</c:v>
                </c:pt>
                <c:pt idx="9102">
                  <c:v>10.8357142857143</c:v>
                </c:pt>
                <c:pt idx="9103">
                  <c:v>10.836904761904799</c:v>
                </c:pt>
                <c:pt idx="9104">
                  <c:v>10.8380952380952</c:v>
                </c:pt>
                <c:pt idx="9105">
                  <c:v>10.839285714285699</c:v>
                </c:pt>
                <c:pt idx="9106">
                  <c:v>10.840476190476201</c:v>
                </c:pt>
                <c:pt idx="9107">
                  <c:v>10.841666666666701</c:v>
                </c:pt>
                <c:pt idx="9108">
                  <c:v>10.842857142857101</c:v>
                </c:pt>
                <c:pt idx="9109">
                  <c:v>10.844047619047601</c:v>
                </c:pt>
                <c:pt idx="9110">
                  <c:v>10.8452380952381</c:v>
                </c:pt>
                <c:pt idx="9111">
                  <c:v>10.8464285714286</c:v>
                </c:pt>
                <c:pt idx="9112">
                  <c:v>10.847619047619</c:v>
                </c:pt>
                <c:pt idx="9113">
                  <c:v>10.8488095238095</c:v>
                </c:pt>
                <c:pt idx="9114">
                  <c:v>10.85</c:v>
                </c:pt>
                <c:pt idx="9115">
                  <c:v>10.851190476190499</c:v>
                </c:pt>
                <c:pt idx="9116">
                  <c:v>10.852380952381001</c:v>
                </c:pt>
                <c:pt idx="9117">
                  <c:v>10.853571428571399</c:v>
                </c:pt>
                <c:pt idx="9118">
                  <c:v>10.854761904761901</c:v>
                </c:pt>
                <c:pt idx="9119">
                  <c:v>10.855952380952401</c:v>
                </c:pt>
                <c:pt idx="9120">
                  <c:v>10.8571428571429</c:v>
                </c:pt>
                <c:pt idx="9121">
                  <c:v>10.858333333333301</c:v>
                </c:pt>
                <c:pt idx="9122">
                  <c:v>10.8595238095238</c:v>
                </c:pt>
                <c:pt idx="9123">
                  <c:v>10.8607142857143</c:v>
                </c:pt>
                <c:pt idx="9124">
                  <c:v>10.8619047619048</c:v>
                </c:pt>
                <c:pt idx="9125">
                  <c:v>10.8630952380952</c:v>
                </c:pt>
                <c:pt idx="9126">
                  <c:v>10.8642857142857</c:v>
                </c:pt>
                <c:pt idx="9127">
                  <c:v>10.865476190476199</c:v>
                </c:pt>
                <c:pt idx="9128">
                  <c:v>10.866666666666699</c:v>
                </c:pt>
                <c:pt idx="9129">
                  <c:v>10.867857142857099</c:v>
                </c:pt>
                <c:pt idx="9130">
                  <c:v>10.869047619047601</c:v>
                </c:pt>
                <c:pt idx="9131">
                  <c:v>10.870238095238101</c:v>
                </c:pt>
                <c:pt idx="9132">
                  <c:v>10.8714285714286</c:v>
                </c:pt>
                <c:pt idx="9133">
                  <c:v>10.872619047619001</c:v>
                </c:pt>
                <c:pt idx="9134">
                  <c:v>10.8738095238095</c:v>
                </c:pt>
                <c:pt idx="9135">
                  <c:v>10.875</c:v>
                </c:pt>
                <c:pt idx="9136">
                  <c:v>10.8761904761905</c:v>
                </c:pt>
                <c:pt idx="9137">
                  <c:v>10.877380952380999</c:v>
                </c:pt>
                <c:pt idx="9138">
                  <c:v>10.8785714285714</c:v>
                </c:pt>
                <c:pt idx="9139">
                  <c:v>10.879761904761899</c:v>
                </c:pt>
                <c:pt idx="9140">
                  <c:v>10.880952380952399</c:v>
                </c:pt>
                <c:pt idx="9141">
                  <c:v>10.882142857142901</c:v>
                </c:pt>
                <c:pt idx="9142">
                  <c:v>10.883333333333301</c:v>
                </c:pt>
                <c:pt idx="9143">
                  <c:v>10.884523809523801</c:v>
                </c:pt>
                <c:pt idx="9144">
                  <c:v>10.8857142857143</c:v>
                </c:pt>
                <c:pt idx="9145">
                  <c:v>10.8869047619048</c:v>
                </c:pt>
                <c:pt idx="9146">
                  <c:v>10.8880952380952</c:v>
                </c:pt>
                <c:pt idx="9147">
                  <c:v>10.8892857142857</c:v>
                </c:pt>
                <c:pt idx="9148">
                  <c:v>10.8904761904762</c:v>
                </c:pt>
                <c:pt idx="9149">
                  <c:v>10.891666666666699</c:v>
                </c:pt>
                <c:pt idx="9150">
                  <c:v>10.8928571428571</c:v>
                </c:pt>
                <c:pt idx="9151">
                  <c:v>10.894047619047599</c:v>
                </c:pt>
                <c:pt idx="9152">
                  <c:v>10.895238095238099</c:v>
                </c:pt>
                <c:pt idx="9153">
                  <c:v>10.896428571428601</c:v>
                </c:pt>
                <c:pt idx="9154">
                  <c:v>10.897619047618999</c:v>
                </c:pt>
                <c:pt idx="9155">
                  <c:v>10.898809523809501</c:v>
                </c:pt>
                <c:pt idx="9156">
                  <c:v>10.9</c:v>
                </c:pt>
                <c:pt idx="9157">
                  <c:v>10.9011904761905</c:v>
                </c:pt>
                <c:pt idx="9158">
                  <c:v>10.902380952381</c:v>
                </c:pt>
                <c:pt idx="9159">
                  <c:v>10.9035714285714</c:v>
                </c:pt>
                <c:pt idx="9160">
                  <c:v>10.9047619047619</c:v>
                </c:pt>
                <c:pt idx="9161">
                  <c:v>10.905952380952399</c:v>
                </c:pt>
                <c:pt idx="9162">
                  <c:v>10.907142857142899</c:v>
                </c:pt>
                <c:pt idx="9163">
                  <c:v>10.908333333333299</c:v>
                </c:pt>
                <c:pt idx="9164">
                  <c:v>10.909523809523799</c:v>
                </c:pt>
                <c:pt idx="9165">
                  <c:v>10.910714285714301</c:v>
                </c:pt>
                <c:pt idx="9166">
                  <c:v>10.9119047619048</c:v>
                </c:pt>
                <c:pt idx="9167">
                  <c:v>10.913095238095201</c:v>
                </c:pt>
                <c:pt idx="9168">
                  <c:v>10.9142857142857</c:v>
                </c:pt>
                <c:pt idx="9169">
                  <c:v>10.9154761904762</c:v>
                </c:pt>
                <c:pt idx="9170">
                  <c:v>10.9166666666667</c:v>
                </c:pt>
                <c:pt idx="9171">
                  <c:v>10.9178571428571</c:v>
                </c:pt>
                <c:pt idx="9172">
                  <c:v>10.9190476190476</c:v>
                </c:pt>
                <c:pt idx="9173">
                  <c:v>10.9202380952381</c:v>
                </c:pt>
                <c:pt idx="9174">
                  <c:v>10.921428571428599</c:v>
                </c:pt>
                <c:pt idx="9175">
                  <c:v>10.922619047618999</c:v>
                </c:pt>
                <c:pt idx="9176">
                  <c:v>10.923809523809499</c:v>
                </c:pt>
                <c:pt idx="9177">
                  <c:v>10.925000000000001</c:v>
                </c:pt>
                <c:pt idx="9178">
                  <c:v>10.9261904761905</c:v>
                </c:pt>
                <c:pt idx="9179">
                  <c:v>10.927380952381</c:v>
                </c:pt>
                <c:pt idx="9180">
                  <c:v>10.9285714285714</c:v>
                </c:pt>
                <c:pt idx="9181">
                  <c:v>10.9297619047619</c:v>
                </c:pt>
                <c:pt idx="9182">
                  <c:v>10.9309523809524</c:v>
                </c:pt>
                <c:pt idx="9183">
                  <c:v>10.9321428571429</c:v>
                </c:pt>
                <c:pt idx="9184">
                  <c:v>10.9333333333333</c:v>
                </c:pt>
                <c:pt idx="9185">
                  <c:v>10.9345238095238</c:v>
                </c:pt>
                <c:pt idx="9186">
                  <c:v>10.935714285714299</c:v>
                </c:pt>
                <c:pt idx="9187">
                  <c:v>10.936904761904801</c:v>
                </c:pt>
                <c:pt idx="9188">
                  <c:v>10.938095238095199</c:v>
                </c:pt>
                <c:pt idx="9189">
                  <c:v>10.939285714285701</c:v>
                </c:pt>
                <c:pt idx="9190">
                  <c:v>10.9404761904762</c:v>
                </c:pt>
                <c:pt idx="9191">
                  <c:v>10.9416666666667</c:v>
                </c:pt>
                <c:pt idx="9192">
                  <c:v>10.9428571428571</c:v>
                </c:pt>
                <c:pt idx="9193">
                  <c:v>10.9440476190476</c:v>
                </c:pt>
                <c:pt idx="9194">
                  <c:v>10.9452380952381</c:v>
                </c:pt>
                <c:pt idx="9195">
                  <c:v>10.9464285714286</c:v>
                </c:pt>
                <c:pt idx="9196">
                  <c:v>10.947619047619</c:v>
                </c:pt>
                <c:pt idx="9197">
                  <c:v>10.9488095238095</c:v>
                </c:pt>
                <c:pt idx="9198">
                  <c:v>10.95</c:v>
                </c:pt>
                <c:pt idx="9199">
                  <c:v>10.951190476190501</c:v>
                </c:pt>
                <c:pt idx="9200">
                  <c:v>10.952380952381001</c:v>
                </c:pt>
                <c:pt idx="9201">
                  <c:v>10.953571428571401</c:v>
                </c:pt>
                <c:pt idx="9202">
                  <c:v>10.9547619047619</c:v>
                </c:pt>
                <c:pt idx="9203">
                  <c:v>10.9559523809524</c:v>
                </c:pt>
                <c:pt idx="9204">
                  <c:v>10.9571428571429</c:v>
                </c:pt>
                <c:pt idx="9205">
                  <c:v>10.9583333333333</c:v>
                </c:pt>
                <c:pt idx="9206">
                  <c:v>10.9595238095238</c:v>
                </c:pt>
                <c:pt idx="9207">
                  <c:v>10.9607142857143</c:v>
                </c:pt>
                <c:pt idx="9208">
                  <c:v>10.961904761904799</c:v>
                </c:pt>
                <c:pt idx="9209">
                  <c:v>10.9630952380952</c:v>
                </c:pt>
                <c:pt idx="9210">
                  <c:v>10.964285714285699</c:v>
                </c:pt>
                <c:pt idx="9211">
                  <c:v>10.965476190476201</c:v>
                </c:pt>
                <c:pt idx="9212">
                  <c:v>10.966666666666701</c:v>
                </c:pt>
                <c:pt idx="9213">
                  <c:v>10.967857142857101</c:v>
                </c:pt>
                <c:pt idx="9214">
                  <c:v>10.969047619047601</c:v>
                </c:pt>
                <c:pt idx="9215">
                  <c:v>10.9702380952381</c:v>
                </c:pt>
                <c:pt idx="9216">
                  <c:v>10.9714285714286</c:v>
                </c:pt>
                <c:pt idx="9217">
                  <c:v>10.972619047619</c:v>
                </c:pt>
                <c:pt idx="9218">
                  <c:v>10.9738095238095</c:v>
                </c:pt>
                <c:pt idx="9219">
                  <c:v>10.975</c:v>
                </c:pt>
                <c:pt idx="9220">
                  <c:v>10.976190476190499</c:v>
                </c:pt>
                <c:pt idx="9221">
                  <c:v>10.977380952381001</c:v>
                </c:pt>
                <c:pt idx="9222">
                  <c:v>10.978571428571399</c:v>
                </c:pt>
                <c:pt idx="9223">
                  <c:v>10.979761904761901</c:v>
                </c:pt>
                <c:pt idx="9224">
                  <c:v>10.980952380952401</c:v>
                </c:pt>
                <c:pt idx="9225">
                  <c:v>10.9821428571429</c:v>
                </c:pt>
                <c:pt idx="9226">
                  <c:v>10.983333333333301</c:v>
                </c:pt>
                <c:pt idx="9227">
                  <c:v>10.9845238095238</c:v>
                </c:pt>
                <c:pt idx="9228">
                  <c:v>10.9857142857143</c:v>
                </c:pt>
                <c:pt idx="9229">
                  <c:v>10.9869047619048</c:v>
                </c:pt>
                <c:pt idx="9230">
                  <c:v>10.9880952380952</c:v>
                </c:pt>
                <c:pt idx="9231">
                  <c:v>10.9892857142857</c:v>
                </c:pt>
                <c:pt idx="9232">
                  <c:v>10.990476190476199</c:v>
                </c:pt>
                <c:pt idx="9233">
                  <c:v>10.991666666666699</c:v>
                </c:pt>
                <c:pt idx="9234">
                  <c:v>10.992857142857099</c:v>
                </c:pt>
                <c:pt idx="9235">
                  <c:v>10.994047619047601</c:v>
                </c:pt>
                <c:pt idx="9236">
                  <c:v>10.995238095238101</c:v>
                </c:pt>
                <c:pt idx="9237">
                  <c:v>10.9964285714286</c:v>
                </c:pt>
                <c:pt idx="9238">
                  <c:v>10.997619047619001</c:v>
                </c:pt>
                <c:pt idx="9239">
                  <c:v>10.9988095238095</c:v>
                </c:pt>
                <c:pt idx="9240">
                  <c:v>11</c:v>
                </c:pt>
                <c:pt idx="9241">
                  <c:v>11.0011904761905</c:v>
                </c:pt>
                <c:pt idx="9242">
                  <c:v>11.002380952380999</c:v>
                </c:pt>
                <c:pt idx="9243">
                  <c:v>11.0035714285714</c:v>
                </c:pt>
                <c:pt idx="9244">
                  <c:v>11.004761904761899</c:v>
                </c:pt>
                <c:pt idx="9245">
                  <c:v>11.005952380952399</c:v>
                </c:pt>
                <c:pt idx="9246">
                  <c:v>11.007142857142901</c:v>
                </c:pt>
                <c:pt idx="9247">
                  <c:v>11.008333333333301</c:v>
                </c:pt>
                <c:pt idx="9248">
                  <c:v>11.009523809523801</c:v>
                </c:pt>
                <c:pt idx="9249">
                  <c:v>11.0107142857143</c:v>
                </c:pt>
                <c:pt idx="9250">
                  <c:v>11.0119047619048</c:v>
                </c:pt>
                <c:pt idx="9251">
                  <c:v>11.0130952380952</c:v>
                </c:pt>
                <c:pt idx="9252">
                  <c:v>11.0142857142857</c:v>
                </c:pt>
                <c:pt idx="9253">
                  <c:v>11.0154761904762</c:v>
                </c:pt>
                <c:pt idx="9254">
                  <c:v>11.016666666666699</c:v>
                </c:pt>
                <c:pt idx="9255">
                  <c:v>11.0178571428571</c:v>
                </c:pt>
                <c:pt idx="9256">
                  <c:v>11.019047619047599</c:v>
                </c:pt>
                <c:pt idx="9257">
                  <c:v>11.020238095238099</c:v>
                </c:pt>
                <c:pt idx="9258">
                  <c:v>11.021428571428601</c:v>
                </c:pt>
                <c:pt idx="9259">
                  <c:v>11.022619047618999</c:v>
                </c:pt>
                <c:pt idx="9260">
                  <c:v>11.023809523809501</c:v>
                </c:pt>
                <c:pt idx="9261">
                  <c:v>11.025</c:v>
                </c:pt>
                <c:pt idx="9262">
                  <c:v>11.0261904761905</c:v>
                </c:pt>
                <c:pt idx="9263">
                  <c:v>11.027380952381</c:v>
                </c:pt>
                <c:pt idx="9264">
                  <c:v>11.0285714285714</c:v>
                </c:pt>
                <c:pt idx="9265">
                  <c:v>11.0297619047619</c:v>
                </c:pt>
                <c:pt idx="9266">
                  <c:v>11.030952380952399</c:v>
                </c:pt>
                <c:pt idx="9267">
                  <c:v>11.032142857142899</c:v>
                </c:pt>
                <c:pt idx="9268">
                  <c:v>11.033333333333299</c:v>
                </c:pt>
                <c:pt idx="9269">
                  <c:v>11.034523809523799</c:v>
                </c:pt>
                <c:pt idx="9270">
                  <c:v>11.035714285714301</c:v>
                </c:pt>
                <c:pt idx="9271">
                  <c:v>11.0369047619048</c:v>
                </c:pt>
                <c:pt idx="9272">
                  <c:v>11.038095238095201</c:v>
                </c:pt>
                <c:pt idx="9273">
                  <c:v>11.0392857142857</c:v>
                </c:pt>
                <c:pt idx="9274">
                  <c:v>11.0404761904762</c:v>
                </c:pt>
                <c:pt idx="9275">
                  <c:v>11.0416666666667</c:v>
                </c:pt>
                <c:pt idx="9276">
                  <c:v>11.0428571428571</c:v>
                </c:pt>
                <c:pt idx="9277">
                  <c:v>11.0440476190476</c:v>
                </c:pt>
                <c:pt idx="9278">
                  <c:v>11.0452380952381</c:v>
                </c:pt>
                <c:pt idx="9279">
                  <c:v>11.046428571428599</c:v>
                </c:pt>
                <c:pt idx="9280">
                  <c:v>11.047619047618999</c:v>
                </c:pt>
                <c:pt idx="9281">
                  <c:v>11.048809523809499</c:v>
                </c:pt>
                <c:pt idx="9282">
                  <c:v>11.05</c:v>
                </c:pt>
                <c:pt idx="9283">
                  <c:v>11.0511904761905</c:v>
                </c:pt>
                <c:pt idx="9284">
                  <c:v>11.052380952381</c:v>
                </c:pt>
                <c:pt idx="9285">
                  <c:v>11.0535714285714</c:v>
                </c:pt>
                <c:pt idx="9286">
                  <c:v>11.0547619047619</c:v>
                </c:pt>
                <c:pt idx="9287">
                  <c:v>11.0559523809524</c:v>
                </c:pt>
                <c:pt idx="9288">
                  <c:v>11.0571428571429</c:v>
                </c:pt>
                <c:pt idx="9289">
                  <c:v>11.0583333333333</c:v>
                </c:pt>
                <c:pt idx="9290">
                  <c:v>11.0595238095238</c:v>
                </c:pt>
                <c:pt idx="9291">
                  <c:v>11.060714285714299</c:v>
                </c:pt>
                <c:pt idx="9292">
                  <c:v>11.061904761904801</c:v>
                </c:pt>
                <c:pt idx="9293">
                  <c:v>11.063095238095199</c:v>
                </c:pt>
                <c:pt idx="9294">
                  <c:v>11.064285714285701</c:v>
                </c:pt>
                <c:pt idx="9295">
                  <c:v>11.0654761904762</c:v>
                </c:pt>
                <c:pt idx="9296">
                  <c:v>11.0666666666667</c:v>
                </c:pt>
                <c:pt idx="9297">
                  <c:v>11.0678571428571</c:v>
                </c:pt>
                <c:pt idx="9298">
                  <c:v>11.0690476190476</c:v>
                </c:pt>
                <c:pt idx="9299">
                  <c:v>11.0702380952381</c:v>
                </c:pt>
                <c:pt idx="9300">
                  <c:v>11.0714285714286</c:v>
                </c:pt>
                <c:pt idx="9301">
                  <c:v>11.072619047619</c:v>
                </c:pt>
                <c:pt idx="9302">
                  <c:v>11.0738095238095</c:v>
                </c:pt>
                <c:pt idx="9303">
                  <c:v>11.074999999999999</c:v>
                </c:pt>
                <c:pt idx="9304">
                  <c:v>11.076190476190501</c:v>
                </c:pt>
                <c:pt idx="9305">
                  <c:v>11.077380952381001</c:v>
                </c:pt>
                <c:pt idx="9306">
                  <c:v>11.078571428571401</c:v>
                </c:pt>
                <c:pt idx="9307">
                  <c:v>11.0797619047619</c:v>
                </c:pt>
                <c:pt idx="9308">
                  <c:v>11.0809523809524</c:v>
                </c:pt>
                <c:pt idx="9309">
                  <c:v>11.0821428571429</c:v>
                </c:pt>
                <c:pt idx="9310">
                  <c:v>11.0833333333333</c:v>
                </c:pt>
                <c:pt idx="9311">
                  <c:v>11.0845238095238</c:v>
                </c:pt>
                <c:pt idx="9312">
                  <c:v>11.0857142857143</c:v>
                </c:pt>
                <c:pt idx="9313">
                  <c:v>11.086904761904799</c:v>
                </c:pt>
                <c:pt idx="9314">
                  <c:v>11.0880952380952</c:v>
                </c:pt>
                <c:pt idx="9315">
                  <c:v>11.089285714285699</c:v>
                </c:pt>
                <c:pt idx="9316">
                  <c:v>11.090476190476201</c:v>
                </c:pt>
                <c:pt idx="9317">
                  <c:v>11.091666666666701</c:v>
                </c:pt>
                <c:pt idx="9318">
                  <c:v>11.092857142857101</c:v>
                </c:pt>
                <c:pt idx="9319">
                  <c:v>11.094047619047601</c:v>
                </c:pt>
                <c:pt idx="9320">
                  <c:v>11.0952380952381</c:v>
                </c:pt>
                <c:pt idx="9321">
                  <c:v>11.0964285714286</c:v>
                </c:pt>
                <c:pt idx="9322">
                  <c:v>11.097619047619</c:v>
                </c:pt>
                <c:pt idx="9323">
                  <c:v>11.0988095238095</c:v>
                </c:pt>
                <c:pt idx="9324">
                  <c:v>11.1</c:v>
                </c:pt>
                <c:pt idx="9325">
                  <c:v>11.101190476190499</c:v>
                </c:pt>
                <c:pt idx="9326">
                  <c:v>11.102380952381001</c:v>
                </c:pt>
                <c:pt idx="9327">
                  <c:v>11.103571428571399</c:v>
                </c:pt>
                <c:pt idx="9328">
                  <c:v>11.104761904761901</c:v>
                </c:pt>
                <c:pt idx="9329">
                  <c:v>11.105952380952401</c:v>
                </c:pt>
                <c:pt idx="9330">
                  <c:v>11.1071428571429</c:v>
                </c:pt>
                <c:pt idx="9331">
                  <c:v>11.108333333333301</c:v>
                </c:pt>
                <c:pt idx="9332">
                  <c:v>11.1095238095238</c:v>
                </c:pt>
                <c:pt idx="9333">
                  <c:v>11.1107142857143</c:v>
                </c:pt>
                <c:pt idx="9334">
                  <c:v>11.1119047619048</c:v>
                </c:pt>
                <c:pt idx="9335">
                  <c:v>11.1130952380952</c:v>
                </c:pt>
                <c:pt idx="9336">
                  <c:v>11.1142857142857</c:v>
                </c:pt>
                <c:pt idx="9337">
                  <c:v>11.115476190476199</c:v>
                </c:pt>
                <c:pt idx="9338">
                  <c:v>11.116666666666699</c:v>
                </c:pt>
                <c:pt idx="9339">
                  <c:v>11.117857142857099</c:v>
                </c:pt>
                <c:pt idx="9340">
                  <c:v>11.119047619047601</c:v>
                </c:pt>
                <c:pt idx="9341">
                  <c:v>11.120238095238101</c:v>
                </c:pt>
                <c:pt idx="9342">
                  <c:v>11.1214285714286</c:v>
                </c:pt>
                <c:pt idx="9343">
                  <c:v>11.122619047619001</c:v>
                </c:pt>
                <c:pt idx="9344">
                  <c:v>11.1238095238095</c:v>
                </c:pt>
                <c:pt idx="9345">
                  <c:v>11.125</c:v>
                </c:pt>
                <c:pt idx="9346">
                  <c:v>11.1261904761905</c:v>
                </c:pt>
                <c:pt idx="9347">
                  <c:v>11.127380952380999</c:v>
                </c:pt>
                <c:pt idx="9348">
                  <c:v>11.1285714285714</c:v>
                </c:pt>
                <c:pt idx="9349">
                  <c:v>11.129761904761899</c:v>
                </c:pt>
                <c:pt idx="9350">
                  <c:v>11.130952380952399</c:v>
                </c:pt>
                <c:pt idx="9351">
                  <c:v>11.132142857142901</c:v>
                </c:pt>
                <c:pt idx="9352">
                  <c:v>11.133333333333301</c:v>
                </c:pt>
                <c:pt idx="9353">
                  <c:v>11.134523809523801</c:v>
                </c:pt>
                <c:pt idx="9354">
                  <c:v>11.1357142857143</c:v>
                </c:pt>
                <c:pt idx="9355">
                  <c:v>11.1369047619048</c:v>
                </c:pt>
                <c:pt idx="9356">
                  <c:v>11.1380952380952</c:v>
                </c:pt>
                <c:pt idx="9357">
                  <c:v>11.1392857142857</c:v>
                </c:pt>
                <c:pt idx="9358">
                  <c:v>11.1404761904762</c:v>
                </c:pt>
                <c:pt idx="9359">
                  <c:v>11.141666666666699</c:v>
                </c:pt>
                <c:pt idx="9360">
                  <c:v>11.1428571428571</c:v>
                </c:pt>
                <c:pt idx="9361">
                  <c:v>11.144047619047599</c:v>
                </c:pt>
                <c:pt idx="9362">
                  <c:v>11.145238095238099</c:v>
                </c:pt>
                <c:pt idx="9363">
                  <c:v>11.146428571428601</c:v>
                </c:pt>
                <c:pt idx="9364">
                  <c:v>11.147619047618999</c:v>
                </c:pt>
                <c:pt idx="9365">
                  <c:v>11.148809523809501</c:v>
                </c:pt>
                <c:pt idx="9366">
                  <c:v>11.15</c:v>
                </c:pt>
                <c:pt idx="9367">
                  <c:v>11.1511904761905</c:v>
                </c:pt>
                <c:pt idx="9368">
                  <c:v>11.152380952381</c:v>
                </c:pt>
                <c:pt idx="9369">
                  <c:v>11.1535714285714</c:v>
                </c:pt>
                <c:pt idx="9370">
                  <c:v>11.1547619047619</c:v>
                </c:pt>
                <c:pt idx="9371">
                  <c:v>11.155952380952399</c:v>
                </c:pt>
                <c:pt idx="9372">
                  <c:v>11.157142857142899</c:v>
                </c:pt>
                <c:pt idx="9373">
                  <c:v>11.158333333333299</c:v>
                </c:pt>
                <c:pt idx="9374">
                  <c:v>11.159523809523799</c:v>
                </c:pt>
                <c:pt idx="9375">
                  <c:v>11.160714285714301</c:v>
                </c:pt>
                <c:pt idx="9376">
                  <c:v>11.1619047619048</c:v>
                </c:pt>
                <c:pt idx="9377">
                  <c:v>11.163095238095201</c:v>
                </c:pt>
                <c:pt idx="9378">
                  <c:v>11.1642857142857</c:v>
                </c:pt>
                <c:pt idx="9379">
                  <c:v>11.1654761904762</c:v>
                </c:pt>
                <c:pt idx="9380">
                  <c:v>11.1666666666667</c:v>
                </c:pt>
                <c:pt idx="9381">
                  <c:v>11.1678571428571</c:v>
                </c:pt>
                <c:pt idx="9382">
                  <c:v>11.1690476190476</c:v>
                </c:pt>
                <c:pt idx="9383">
                  <c:v>11.1702380952381</c:v>
                </c:pt>
                <c:pt idx="9384">
                  <c:v>11.171428571428599</c:v>
                </c:pt>
                <c:pt idx="9385">
                  <c:v>11.172619047618999</c:v>
                </c:pt>
                <c:pt idx="9386">
                  <c:v>11.173809523809499</c:v>
                </c:pt>
                <c:pt idx="9387">
                  <c:v>11.175000000000001</c:v>
                </c:pt>
                <c:pt idx="9388">
                  <c:v>11.1761904761905</c:v>
                </c:pt>
                <c:pt idx="9389">
                  <c:v>11.177380952381</c:v>
                </c:pt>
                <c:pt idx="9390">
                  <c:v>11.1785714285714</c:v>
                </c:pt>
                <c:pt idx="9391">
                  <c:v>11.1797619047619</c:v>
                </c:pt>
                <c:pt idx="9392">
                  <c:v>11.1809523809524</c:v>
                </c:pt>
                <c:pt idx="9393">
                  <c:v>11.1821428571429</c:v>
                </c:pt>
                <c:pt idx="9394">
                  <c:v>11.1833333333333</c:v>
                </c:pt>
                <c:pt idx="9395">
                  <c:v>11.1845238095238</c:v>
                </c:pt>
                <c:pt idx="9396">
                  <c:v>11.185714285714299</c:v>
                </c:pt>
                <c:pt idx="9397">
                  <c:v>11.186904761904801</c:v>
                </c:pt>
                <c:pt idx="9398">
                  <c:v>11.188095238095199</c:v>
                </c:pt>
                <c:pt idx="9399">
                  <c:v>11.189285714285701</c:v>
                </c:pt>
                <c:pt idx="9400">
                  <c:v>11.1904761904762</c:v>
                </c:pt>
                <c:pt idx="9401">
                  <c:v>11.1916666666667</c:v>
                </c:pt>
                <c:pt idx="9402">
                  <c:v>11.1928571428571</c:v>
                </c:pt>
                <c:pt idx="9403">
                  <c:v>11.1940476190476</c:v>
                </c:pt>
                <c:pt idx="9404">
                  <c:v>11.1952380952381</c:v>
                </c:pt>
                <c:pt idx="9405">
                  <c:v>11.1964285714286</c:v>
                </c:pt>
                <c:pt idx="9406">
                  <c:v>11.197619047619</c:v>
                </c:pt>
                <c:pt idx="9407">
                  <c:v>11.1988095238095</c:v>
                </c:pt>
                <c:pt idx="9408">
                  <c:v>11.2</c:v>
                </c:pt>
                <c:pt idx="9409">
                  <c:v>11.201190476190501</c:v>
                </c:pt>
                <c:pt idx="9410">
                  <c:v>11.202380952381001</c:v>
                </c:pt>
                <c:pt idx="9411">
                  <c:v>11.203571428571401</c:v>
                </c:pt>
                <c:pt idx="9412">
                  <c:v>11.2047619047619</c:v>
                </c:pt>
                <c:pt idx="9413">
                  <c:v>11.2059523809524</c:v>
                </c:pt>
                <c:pt idx="9414">
                  <c:v>11.2071428571429</c:v>
                </c:pt>
                <c:pt idx="9415">
                  <c:v>11.2083333333333</c:v>
                </c:pt>
                <c:pt idx="9416">
                  <c:v>11.2095238095238</c:v>
                </c:pt>
                <c:pt idx="9417">
                  <c:v>11.2107142857143</c:v>
                </c:pt>
                <c:pt idx="9418">
                  <c:v>11.211904761904799</c:v>
                </c:pt>
                <c:pt idx="9419">
                  <c:v>11.2130952380952</c:v>
                </c:pt>
                <c:pt idx="9420">
                  <c:v>11.214285714285699</c:v>
                </c:pt>
                <c:pt idx="9421">
                  <c:v>11.215476190476201</c:v>
                </c:pt>
                <c:pt idx="9422">
                  <c:v>11.216666666666701</c:v>
                </c:pt>
                <c:pt idx="9423">
                  <c:v>11.217857142857101</c:v>
                </c:pt>
                <c:pt idx="9424">
                  <c:v>11.219047619047601</c:v>
                </c:pt>
                <c:pt idx="9425">
                  <c:v>11.2202380952381</c:v>
                </c:pt>
                <c:pt idx="9426">
                  <c:v>11.2214285714286</c:v>
                </c:pt>
                <c:pt idx="9427">
                  <c:v>11.222619047619</c:v>
                </c:pt>
                <c:pt idx="9428">
                  <c:v>11.2238095238095</c:v>
                </c:pt>
                <c:pt idx="9429">
                  <c:v>11.225</c:v>
                </c:pt>
                <c:pt idx="9430">
                  <c:v>11.226190476190499</c:v>
                </c:pt>
                <c:pt idx="9431">
                  <c:v>11.227380952381001</c:v>
                </c:pt>
                <c:pt idx="9432">
                  <c:v>11.228571428571399</c:v>
                </c:pt>
                <c:pt idx="9433">
                  <c:v>11.229761904761901</c:v>
                </c:pt>
                <c:pt idx="9434">
                  <c:v>11.230952380952401</c:v>
                </c:pt>
                <c:pt idx="9435">
                  <c:v>11.2321428571429</c:v>
                </c:pt>
                <c:pt idx="9436">
                  <c:v>11.233333333333301</c:v>
                </c:pt>
                <c:pt idx="9437">
                  <c:v>11.2345238095238</c:v>
                </c:pt>
                <c:pt idx="9438">
                  <c:v>11.2357142857143</c:v>
                </c:pt>
                <c:pt idx="9439">
                  <c:v>11.2369047619048</c:v>
                </c:pt>
                <c:pt idx="9440">
                  <c:v>11.2380952380952</c:v>
                </c:pt>
                <c:pt idx="9441">
                  <c:v>11.2392857142857</c:v>
                </c:pt>
                <c:pt idx="9442">
                  <c:v>11.240476190476199</c:v>
                </c:pt>
                <c:pt idx="9443">
                  <c:v>11.241666666666699</c:v>
                </c:pt>
                <c:pt idx="9444">
                  <c:v>11.242857142857099</c:v>
                </c:pt>
                <c:pt idx="9445">
                  <c:v>11.244047619047601</c:v>
                </c:pt>
                <c:pt idx="9446">
                  <c:v>11.245238095238101</c:v>
                </c:pt>
                <c:pt idx="9447">
                  <c:v>11.2464285714286</c:v>
                </c:pt>
                <c:pt idx="9448">
                  <c:v>11.247619047619001</c:v>
                </c:pt>
                <c:pt idx="9449">
                  <c:v>11.2488095238095</c:v>
                </c:pt>
                <c:pt idx="9450">
                  <c:v>11.25</c:v>
                </c:pt>
                <c:pt idx="9451">
                  <c:v>11.2511904761905</c:v>
                </c:pt>
                <c:pt idx="9452">
                  <c:v>11.252380952380999</c:v>
                </c:pt>
                <c:pt idx="9453">
                  <c:v>11.2535714285714</c:v>
                </c:pt>
                <c:pt idx="9454">
                  <c:v>11.254761904761899</c:v>
                </c:pt>
                <c:pt idx="9455">
                  <c:v>11.255952380952399</c:v>
                </c:pt>
                <c:pt idx="9456">
                  <c:v>11.257142857142901</c:v>
                </c:pt>
                <c:pt idx="9457">
                  <c:v>11.258333333333301</c:v>
                </c:pt>
                <c:pt idx="9458">
                  <c:v>11.259523809523801</c:v>
                </c:pt>
                <c:pt idx="9459">
                  <c:v>11.2607142857143</c:v>
                </c:pt>
                <c:pt idx="9460">
                  <c:v>11.2619047619048</c:v>
                </c:pt>
                <c:pt idx="9461">
                  <c:v>11.2630952380952</c:v>
                </c:pt>
                <c:pt idx="9462">
                  <c:v>11.2642857142857</c:v>
                </c:pt>
                <c:pt idx="9463">
                  <c:v>11.2654761904762</c:v>
                </c:pt>
                <c:pt idx="9464">
                  <c:v>11.266666666666699</c:v>
                </c:pt>
                <c:pt idx="9465">
                  <c:v>11.2678571428571</c:v>
                </c:pt>
                <c:pt idx="9466">
                  <c:v>11.269047619047599</c:v>
                </c:pt>
                <c:pt idx="9467">
                  <c:v>11.270238095238099</c:v>
                </c:pt>
                <c:pt idx="9468">
                  <c:v>11.271428571428601</c:v>
                </c:pt>
                <c:pt idx="9469">
                  <c:v>11.272619047618999</c:v>
                </c:pt>
                <c:pt idx="9470">
                  <c:v>11.273809523809501</c:v>
                </c:pt>
                <c:pt idx="9471">
                  <c:v>11.275</c:v>
                </c:pt>
                <c:pt idx="9472">
                  <c:v>11.2761904761905</c:v>
                </c:pt>
                <c:pt idx="9473">
                  <c:v>11.277380952381</c:v>
                </c:pt>
                <c:pt idx="9474">
                  <c:v>11.2785714285714</c:v>
                </c:pt>
                <c:pt idx="9475">
                  <c:v>11.2797619047619</c:v>
                </c:pt>
                <c:pt idx="9476">
                  <c:v>11.280952380952399</c:v>
                </c:pt>
                <c:pt idx="9477">
                  <c:v>11.282142857142899</c:v>
                </c:pt>
                <c:pt idx="9478">
                  <c:v>11.283333333333299</c:v>
                </c:pt>
                <c:pt idx="9479">
                  <c:v>11.284523809523799</c:v>
                </c:pt>
                <c:pt idx="9480">
                  <c:v>11.285714285714301</c:v>
                </c:pt>
                <c:pt idx="9481">
                  <c:v>11.2869047619048</c:v>
                </c:pt>
                <c:pt idx="9482">
                  <c:v>11.288095238095201</c:v>
                </c:pt>
                <c:pt idx="9483">
                  <c:v>11.2892857142857</c:v>
                </c:pt>
                <c:pt idx="9484">
                  <c:v>11.2904761904762</c:v>
                </c:pt>
                <c:pt idx="9485">
                  <c:v>11.2916666666667</c:v>
                </c:pt>
                <c:pt idx="9486">
                  <c:v>11.2928571428571</c:v>
                </c:pt>
                <c:pt idx="9487">
                  <c:v>11.2940476190476</c:v>
                </c:pt>
                <c:pt idx="9488">
                  <c:v>11.2952380952381</c:v>
                </c:pt>
                <c:pt idx="9489">
                  <c:v>11.296428571428599</c:v>
                </c:pt>
                <c:pt idx="9490">
                  <c:v>11.297619047618999</c:v>
                </c:pt>
                <c:pt idx="9491">
                  <c:v>11.298809523809499</c:v>
                </c:pt>
                <c:pt idx="9492">
                  <c:v>11.3</c:v>
                </c:pt>
                <c:pt idx="9493">
                  <c:v>11.3011904761905</c:v>
                </c:pt>
                <c:pt idx="9494">
                  <c:v>11.302380952381</c:v>
                </c:pt>
                <c:pt idx="9495">
                  <c:v>11.3035714285714</c:v>
                </c:pt>
                <c:pt idx="9496">
                  <c:v>11.3047619047619</c:v>
                </c:pt>
                <c:pt idx="9497">
                  <c:v>11.3059523809524</c:v>
                </c:pt>
                <c:pt idx="9498">
                  <c:v>11.3071428571429</c:v>
                </c:pt>
                <c:pt idx="9499">
                  <c:v>11.3083333333333</c:v>
                </c:pt>
                <c:pt idx="9500">
                  <c:v>11.3095238095238</c:v>
                </c:pt>
                <c:pt idx="9501">
                  <c:v>11.310714285714299</c:v>
                </c:pt>
                <c:pt idx="9502">
                  <c:v>11.311904761904801</c:v>
                </c:pt>
                <c:pt idx="9503">
                  <c:v>11.313095238095199</c:v>
                </c:pt>
                <c:pt idx="9504">
                  <c:v>11.314285714285701</c:v>
                </c:pt>
                <c:pt idx="9505">
                  <c:v>11.3154761904762</c:v>
                </c:pt>
                <c:pt idx="9506">
                  <c:v>11.3166666666667</c:v>
                </c:pt>
                <c:pt idx="9507">
                  <c:v>11.3178571428571</c:v>
                </c:pt>
                <c:pt idx="9508">
                  <c:v>11.3190476190476</c:v>
                </c:pt>
                <c:pt idx="9509">
                  <c:v>11.3202380952381</c:v>
                </c:pt>
                <c:pt idx="9510">
                  <c:v>11.3214285714286</c:v>
                </c:pt>
                <c:pt idx="9511">
                  <c:v>11.322619047619</c:v>
                </c:pt>
                <c:pt idx="9512">
                  <c:v>11.3238095238095</c:v>
                </c:pt>
                <c:pt idx="9513">
                  <c:v>11.324999999999999</c:v>
                </c:pt>
                <c:pt idx="9514">
                  <c:v>11.326190476190501</c:v>
                </c:pt>
                <c:pt idx="9515">
                  <c:v>11.327380952381001</c:v>
                </c:pt>
                <c:pt idx="9516">
                  <c:v>11.328571428571401</c:v>
                </c:pt>
                <c:pt idx="9517">
                  <c:v>11.3297619047619</c:v>
                </c:pt>
                <c:pt idx="9518">
                  <c:v>11.3309523809524</c:v>
                </c:pt>
                <c:pt idx="9519">
                  <c:v>11.3321428571429</c:v>
                </c:pt>
                <c:pt idx="9520">
                  <c:v>11.3333333333333</c:v>
                </c:pt>
                <c:pt idx="9521">
                  <c:v>11.3345238095238</c:v>
                </c:pt>
                <c:pt idx="9522">
                  <c:v>11.3357142857143</c:v>
                </c:pt>
                <c:pt idx="9523">
                  <c:v>11.336904761904799</c:v>
                </c:pt>
                <c:pt idx="9524">
                  <c:v>11.3380952380952</c:v>
                </c:pt>
                <c:pt idx="9525">
                  <c:v>11.339285714285699</c:v>
                </c:pt>
                <c:pt idx="9526">
                  <c:v>11.340476190476201</c:v>
                </c:pt>
                <c:pt idx="9527">
                  <c:v>11.341666666666701</c:v>
                </c:pt>
                <c:pt idx="9528">
                  <c:v>11.342857142857101</c:v>
                </c:pt>
                <c:pt idx="9529">
                  <c:v>11.344047619047601</c:v>
                </c:pt>
                <c:pt idx="9530">
                  <c:v>11.3452380952381</c:v>
                </c:pt>
                <c:pt idx="9531">
                  <c:v>11.3464285714286</c:v>
                </c:pt>
                <c:pt idx="9532">
                  <c:v>11.347619047619</c:v>
                </c:pt>
                <c:pt idx="9533">
                  <c:v>11.3488095238095</c:v>
                </c:pt>
                <c:pt idx="9534">
                  <c:v>11.35</c:v>
                </c:pt>
                <c:pt idx="9535">
                  <c:v>11.351190476190499</c:v>
                </c:pt>
                <c:pt idx="9536">
                  <c:v>11.352380952381001</c:v>
                </c:pt>
                <c:pt idx="9537">
                  <c:v>11.353571428571399</c:v>
                </c:pt>
                <c:pt idx="9538">
                  <c:v>11.354761904761901</c:v>
                </c:pt>
                <c:pt idx="9539">
                  <c:v>11.355952380952401</c:v>
                </c:pt>
                <c:pt idx="9540">
                  <c:v>11.3571428571429</c:v>
                </c:pt>
                <c:pt idx="9541">
                  <c:v>11.358333333333301</c:v>
                </c:pt>
                <c:pt idx="9542">
                  <c:v>11.3595238095238</c:v>
                </c:pt>
                <c:pt idx="9543">
                  <c:v>11.3607142857143</c:v>
                </c:pt>
                <c:pt idx="9544">
                  <c:v>11.3619047619048</c:v>
                </c:pt>
                <c:pt idx="9545">
                  <c:v>11.3630952380952</c:v>
                </c:pt>
                <c:pt idx="9546">
                  <c:v>11.3642857142857</c:v>
                </c:pt>
                <c:pt idx="9547">
                  <c:v>11.365476190476199</c:v>
                </c:pt>
                <c:pt idx="9548">
                  <c:v>11.366666666666699</c:v>
                </c:pt>
                <c:pt idx="9549">
                  <c:v>11.367857142857099</c:v>
                </c:pt>
                <c:pt idx="9550">
                  <c:v>11.369047619047601</c:v>
                </c:pt>
                <c:pt idx="9551">
                  <c:v>11.370238095238101</c:v>
                </c:pt>
                <c:pt idx="9552">
                  <c:v>11.3714285714286</c:v>
                </c:pt>
                <c:pt idx="9553">
                  <c:v>11.372619047619001</c:v>
                </c:pt>
                <c:pt idx="9554">
                  <c:v>11.3738095238095</c:v>
                </c:pt>
                <c:pt idx="9555">
                  <c:v>11.375</c:v>
                </c:pt>
                <c:pt idx="9556">
                  <c:v>11.3761904761905</c:v>
                </c:pt>
                <c:pt idx="9557">
                  <c:v>11.377380952380999</c:v>
                </c:pt>
                <c:pt idx="9558">
                  <c:v>11.3785714285714</c:v>
                </c:pt>
                <c:pt idx="9559">
                  <c:v>11.379761904761899</c:v>
                </c:pt>
                <c:pt idx="9560">
                  <c:v>11.380952380952399</c:v>
                </c:pt>
                <c:pt idx="9561">
                  <c:v>11.382142857142901</c:v>
                </c:pt>
                <c:pt idx="9562">
                  <c:v>11.383333333333301</c:v>
                </c:pt>
                <c:pt idx="9563">
                  <c:v>11.384523809523801</c:v>
                </c:pt>
                <c:pt idx="9564">
                  <c:v>11.3857142857143</c:v>
                </c:pt>
                <c:pt idx="9565">
                  <c:v>11.3869047619048</c:v>
                </c:pt>
                <c:pt idx="9566">
                  <c:v>11.3880952380952</c:v>
                </c:pt>
                <c:pt idx="9567">
                  <c:v>11.3892857142857</c:v>
                </c:pt>
                <c:pt idx="9568">
                  <c:v>11.3904761904762</c:v>
                </c:pt>
                <c:pt idx="9569">
                  <c:v>11.391666666666699</c:v>
                </c:pt>
                <c:pt idx="9570">
                  <c:v>11.3928571428571</c:v>
                </c:pt>
                <c:pt idx="9571">
                  <c:v>11.394047619047599</c:v>
                </c:pt>
                <c:pt idx="9572">
                  <c:v>11.395238095238099</c:v>
                </c:pt>
                <c:pt idx="9573">
                  <c:v>11.396428571428601</c:v>
                </c:pt>
                <c:pt idx="9574">
                  <c:v>11.397619047618999</c:v>
                </c:pt>
                <c:pt idx="9575">
                  <c:v>11.398809523809501</c:v>
                </c:pt>
                <c:pt idx="9576">
                  <c:v>11.4</c:v>
                </c:pt>
                <c:pt idx="9577">
                  <c:v>11.4011904761905</c:v>
                </c:pt>
                <c:pt idx="9578">
                  <c:v>11.402380952381</c:v>
                </c:pt>
                <c:pt idx="9579">
                  <c:v>11.4035714285714</c:v>
                </c:pt>
                <c:pt idx="9580">
                  <c:v>11.4047619047619</c:v>
                </c:pt>
                <c:pt idx="9581">
                  <c:v>11.405952380952399</c:v>
                </c:pt>
                <c:pt idx="9582">
                  <c:v>11.407142857142899</c:v>
                </c:pt>
                <c:pt idx="9583">
                  <c:v>11.408333333333299</c:v>
                </c:pt>
                <c:pt idx="9584">
                  <c:v>11.409523809523799</c:v>
                </c:pt>
                <c:pt idx="9585">
                  <c:v>11.410714285714301</c:v>
                </c:pt>
                <c:pt idx="9586">
                  <c:v>11.4119047619048</c:v>
                </c:pt>
                <c:pt idx="9587">
                  <c:v>11.413095238095201</c:v>
                </c:pt>
                <c:pt idx="9588">
                  <c:v>11.4142857142857</c:v>
                </c:pt>
                <c:pt idx="9589">
                  <c:v>11.4154761904762</c:v>
                </c:pt>
                <c:pt idx="9590">
                  <c:v>11.4166666666667</c:v>
                </c:pt>
                <c:pt idx="9591">
                  <c:v>11.4178571428571</c:v>
                </c:pt>
                <c:pt idx="9592">
                  <c:v>11.4190476190476</c:v>
                </c:pt>
                <c:pt idx="9593">
                  <c:v>11.4202380952381</c:v>
                </c:pt>
                <c:pt idx="9594">
                  <c:v>11.421428571428599</c:v>
                </c:pt>
                <c:pt idx="9595">
                  <c:v>11.422619047618999</c:v>
                </c:pt>
                <c:pt idx="9596">
                  <c:v>11.423809523809499</c:v>
                </c:pt>
                <c:pt idx="9597">
                  <c:v>11.425000000000001</c:v>
                </c:pt>
                <c:pt idx="9598">
                  <c:v>11.4261904761905</c:v>
                </c:pt>
                <c:pt idx="9599">
                  <c:v>11.427380952381</c:v>
                </c:pt>
                <c:pt idx="9600">
                  <c:v>11.4285714285714</c:v>
                </c:pt>
                <c:pt idx="9601">
                  <c:v>11.4297619047619</c:v>
                </c:pt>
                <c:pt idx="9602">
                  <c:v>11.4309523809524</c:v>
                </c:pt>
                <c:pt idx="9603">
                  <c:v>11.4321428571429</c:v>
                </c:pt>
                <c:pt idx="9604">
                  <c:v>11.4333333333333</c:v>
                </c:pt>
                <c:pt idx="9605">
                  <c:v>11.4345238095238</c:v>
                </c:pt>
                <c:pt idx="9606">
                  <c:v>11.435714285714299</c:v>
                </c:pt>
                <c:pt idx="9607">
                  <c:v>11.436904761904801</c:v>
                </c:pt>
                <c:pt idx="9608">
                  <c:v>11.438095238095199</c:v>
                </c:pt>
                <c:pt idx="9609">
                  <c:v>11.439285714285701</c:v>
                </c:pt>
                <c:pt idx="9610">
                  <c:v>11.4404761904762</c:v>
                </c:pt>
                <c:pt idx="9611">
                  <c:v>11.4416666666667</c:v>
                </c:pt>
                <c:pt idx="9612">
                  <c:v>11.4428571428571</c:v>
                </c:pt>
                <c:pt idx="9613">
                  <c:v>11.4440476190476</c:v>
                </c:pt>
                <c:pt idx="9614">
                  <c:v>11.4452380952381</c:v>
                </c:pt>
                <c:pt idx="9615">
                  <c:v>11.4464285714286</c:v>
                </c:pt>
                <c:pt idx="9616">
                  <c:v>11.447619047619</c:v>
                </c:pt>
                <c:pt idx="9617">
                  <c:v>11.4488095238095</c:v>
                </c:pt>
                <c:pt idx="9618">
                  <c:v>11.45</c:v>
                </c:pt>
                <c:pt idx="9619">
                  <c:v>11.451190476190501</c:v>
                </c:pt>
                <c:pt idx="9620">
                  <c:v>11.452380952381001</c:v>
                </c:pt>
                <c:pt idx="9621">
                  <c:v>11.453571428571401</c:v>
                </c:pt>
                <c:pt idx="9622">
                  <c:v>11.4547619047619</c:v>
                </c:pt>
                <c:pt idx="9623">
                  <c:v>11.4559523809524</c:v>
                </c:pt>
                <c:pt idx="9624">
                  <c:v>11.4571428571429</c:v>
                </c:pt>
                <c:pt idx="9625">
                  <c:v>11.4583333333333</c:v>
                </c:pt>
                <c:pt idx="9626">
                  <c:v>11.4595238095238</c:v>
                </c:pt>
                <c:pt idx="9627">
                  <c:v>11.4607142857143</c:v>
                </c:pt>
                <c:pt idx="9628">
                  <c:v>11.461904761904799</c:v>
                </c:pt>
                <c:pt idx="9629">
                  <c:v>11.4630952380952</c:v>
                </c:pt>
                <c:pt idx="9630">
                  <c:v>11.464285714285699</c:v>
                </c:pt>
                <c:pt idx="9631">
                  <c:v>11.465476190476201</c:v>
                </c:pt>
                <c:pt idx="9632">
                  <c:v>11.466666666666701</c:v>
                </c:pt>
                <c:pt idx="9633">
                  <c:v>11.467857142857101</c:v>
                </c:pt>
                <c:pt idx="9634">
                  <c:v>11.469047619047601</c:v>
                </c:pt>
                <c:pt idx="9635">
                  <c:v>11.4702380952381</c:v>
                </c:pt>
                <c:pt idx="9636">
                  <c:v>11.4714285714286</c:v>
                </c:pt>
                <c:pt idx="9637">
                  <c:v>11.472619047619</c:v>
                </c:pt>
                <c:pt idx="9638">
                  <c:v>11.4738095238095</c:v>
                </c:pt>
                <c:pt idx="9639">
                  <c:v>11.475</c:v>
                </c:pt>
                <c:pt idx="9640">
                  <c:v>11.476190476190499</c:v>
                </c:pt>
                <c:pt idx="9641">
                  <c:v>11.477380952381001</c:v>
                </c:pt>
                <c:pt idx="9642">
                  <c:v>11.478571428571399</c:v>
                </c:pt>
                <c:pt idx="9643">
                  <c:v>11.479761904761901</c:v>
                </c:pt>
                <c:pt idx="9644">
                  <c:v>11.480952380952401</c:v>
                </c:pt>
                <c:pt idx="9645">
                  <c:v>11.4821428571429</c:v>
                </c:pt>
                <c:pt idx="9646">
                  <c:v>11.483333333333301</c:v>
                </c:pt>
                <c:pt idx="9647">
                  <c:v>11.4845238095238</c:v>
                </c:pt>
                <c:pt idx="9648">
                  <c:v>11.4857142857143</c:v>
                </c:pt>
                <c:pt idx="9649">
                  <c:v>11.4869047619048</c:v>
                </c:pt>
                <c:pt idx="9650">
                  <c:v>11.4880952380952</c:v>
                </c:pt>
                <c:pt idx="9651">
                  <c:v>11.4892857142857</c:v>
                </c:pt>
                <c:pt idx="9652">
                  <c:v>11.490476190476199</c:v>
                </c:pt>
                <c:pt idx="9653">
                  <c:v>11.491666666666699</c:v>
                </c:pt>
                <c:pt idx="9654">
                  <c:v>11.492857142857099</c:v>
                </c:pt>
                <c:pt idx="9655">
                  <c:v>11.494047619047601</c:v>
                </c:pt>
                <c:pt idx="9656">
                  <c:v>11.495238095238101</c:v>
                </c:pt>
                <c:pt idx="9657">
                  <c:v>11.4964285714286</c:v>
                </c:pt>
                <c:pt idx="9658">
                  <c:v>11.497619047619001</c:v>
                </c:pt>
                <c:pt idx="9659">
                  <c:v>11.4988095238095</c:v>
                </c:pt>
                <c:pt idx="9660">
                  <c:v>11.5</c:v>
                </c:pt>
                <c:pt idx="9661">
                  <c:v>11.5011904761905</c:v>
                </c:pt>
                <c:pt idx="9662">
                  <c:v>11.502380952380999</c:v>
                </c:pt>
                <c:pt idx="9663">
                  <c:v>11.5035714285714</c:v>
                </c:pt>
                <c:pt idx="9664">
                  <c:v>11.504761904761899</c:v>
                </c:pt>
                <c:pt idx="9665">
                  <c:v>11.505952380952399</c:v>
                </c:pt>
                <c:pt idx="9666">
                  <c:v>11.507142857142901</c:v>
                </c:pt>
                <c:pt idx="9667">
                  <c:v>11.508333333333301</c:v>
                </c:pt>
                <c:pt idx="9668">
                  <c:v>11.509523809523801</c:v>
                </c:pt>
                <c:pt idx="9669">
                  <c:v>11.5107142857143</c:v>
                </c:pt>
                <c:pt idx="9670">
                  <c:v>11.5119047619048</c:v>
                </c:pt>
                <c:pt idx="9671">
                  <c:v>11.5130952380952</c:v>
                </c:pt>
                <c:pt idx="9672">
                  <c:v>11.5142857142857</c:v>
                </c:pt>
                <c:pt idx="9673">
                  <c:v>11.5154761904762</c:v>
                </c:pt>
                <c:pt idx="9674">
                  <c:v>11.516666666666699</c:v>
                </c:pt>
                <c:pt idx="9675">
                  <c:v>11.5178571428571</c:v>
                </c:pt>
                <c:pt idx="9676">
                  <c:v>11.519047619047599</c:v>
                </c:pt>
                <c:pt idx="9677">
                  <c:v>11.520238095238099</c:v>
                </c:pt>
                <c:pt idx="9678">
                  <c:v>11.521428571428601</c:v>
                </c:pt>
                <c:pt idx="9679">
                  <c:v>11.522619047618999</c:v>
                </c:pt>
                <c:pt idx="9680">
                  <c:v>11.523809523809501</c:v>
                </c:pt>
                <c:pt idx="9681">
                  <c:v>11.525</c:v>
                </c:pt>
                <c:pt idx="9682">
                  <c:v>11.5261904761905</c:v>
                </c:pt>
                <c:pt idx="9683">
                  <c:v>11.527380952381</c:v>
                </c:pt>
                <c:pt idx="9684">
                  <c:v>11.5285714285714</c:v>
                </c:pt>
                <c:pt idx="9685">
                  <c:v>11.5297619047619</c:v>
                </c:pt>
                <c:pt idx="9686">
                  <c:v>11.530952380952399</c:v>
                </c:pt>
                <c:pt idx="9687">
                  <c:v>11.532142857142899</c:v>
                </c:pt>
                <c:pt idx="9688">
                  <c:v>11.533333333333299</c:v>
                </c:pt>
                <c:pt idx="9689">
                  <c:v>11.534523809523799</c:v>
                </c:pt>
                <c:pt idx="9690">
                  <c:v>11.535714285714301</c:v>
                </c:pt>
                <c:pt idx="9691">
                  <c:v>11.5369047619048</c:v>
                </c:pt>
                <c:pt idx="9692">
                  <c:v>11.538095238095201</c:v>
                </c:pt>
                <c:pt idx="9693">
                  <c:v>11.5392857142857</c:v>
                </c:pt>
                <c:pt idx="9694">
                  <c:v>11.5404761904762</c:v>
                </c:pt>
                <c:pt idx="9695">
                  <c:v>11.5416666666667</c:v>
                </c:pt>
                <c:pt idx="9696">
                  <c:v>11.5428571428571</c:v>
                </c:pt>
                <c:pt idx="9697">
                  <c:v>11.5440476190476</c:v>
                </c:pt>
                <c:pt idx="9698">
                  <c:v>11.5452380952381</c:v>
                </c:pt>
                <c:pt idx="9699">
                  <c:v>11.546428571428599</c:v>
                </c:pt>
                <c:pt idx="9700">
                  <c:v>11.547619047618999</c:v>
                </c:pt>
                <c:pt idx="9701">
                  <c:v>11.548809523809499</c:v>
                </c:pt>
                <c:pt idx="9702">
                  <c:v>11.55</c:v>
                </c:pt>
                <c:pt idx="9703">
                  <c:v>11.5511904761905</c:v>
                </c:pt>
                <c:pt idx="9704">
                  <c:v>11.552380952381</c:v>
                </c:pt>
                <c:pt idx="9705">
                  <c:v>11.5535714285714</c:v>
                </c:pt>
                <c:pt idx="9706">
                  <c:v>11.5547619047619</c:v>
                </c:pt>
                <c:pt idx="9707">
                  <c:v>11.5559523809524</c:v>
                </c:pt>
                <c:pt idx="9708">
                  <c:v>11.5571428571429</c:v>
                </c:pt>
                <c:pt idx="9709">
                  <c:v>11.5583333333333</c:v>
                </c:pt>
                <c:pt idx="9710">
                  <c:v>11.5595238095238</c:v>
                </c:pt>
                <c:pt idx="9711">
                  <c:v>11.560714285714299</c:v>
                </c:pt>
                <c:pt idx="9712">
                  <c:v>11.561904761904801</c:v>
                </c:pt>
                <c:pt idx="9713">
                  <c:v>11.563095238095199</c:v>
                </c:pt>
                <c:pt idx="9714">
                  <c:v>11.564285714285701</c:v>
                </c:pt>
                <c:pt idx="9715">
                  <c:v>11.5654761904762</c:v>
                </c:pt>
                <c:pt idx="9716">
                  <c:v>11.5666666666667</c:v>
                </c:pt>
                <c:pt idx="9717">
                  <c:v>11.5678571428571</c:v>
                </c:pt>
                <c:pt idx="9718">
                  <c:v>11.5690476190476</c:v>
                </c:pt>
                <c:pt idx="9719">
                  <c:v>11.5702380952381</c:v>
                </c:pt>
                <c:pt idx="9720">
                  <c:v>11.5714285714286</c:v>
                </c:pt>
                <c:pt idx="9721">
                  <c:v>11.572619047619</c:v>
                </c:pt>
                <c:pt idx="9722">
                  <c:v>11.5738095238095</c:v>
                </c:pt>
                <c:pt idx="9723">
                  <c:v>11.574999999999999</c:v>
                </c:pt>
                <c:pt idx="9724">
                  <c:v>11.576190476190501</c:v>
                </c:pt>
                <c:pt idx="9725">
                  <c:v>11.577380952381001</c:v>
                </c:pt>
                <c:pt idx="9726">
                  <c:v>11.578571428571401</c:v>
                </c:pt>
                <c:pt idx="9727">
                  <c:v>11.5797619047619</c:v>
                </c:pt>
                <c:pt idx="9728">
                  <c:v>11.5809523809524</c:v>
                </c:pt>
                <c:pt idx="9729">
                  <c:v>11.5821428571429</c:v>
                </c:pt>
                <c:pt idx="9730">
                  <c:v>11.5833333333333</c:v>
                </c:pt>
                <c:pt idx="9731">
                  <c:v>11.5845238095238</c:v>
                </c:pt>
                <c:pt idx="9732">
                  <c:v>11.5857142857143</c:v>
                </c:pt>
                <c:pt idx="9733">
                  <c:v>11.586904761904799</c:v>
                </c:pt>
                <c:pt idx="9734">
                  <c:v>11.5880952380952</c:v>
                </c:pt>
                <c:pt idx="9735">
                  <c:v>11.589285714285699</c:v>
                </c:pt>
                <c:pt idx="9736">
                  <c:v>11.590476190476201</c:v>
                </c:pt>
                <c:pt idx="9737">
                  <c:v>11.591666666666701</c:v>
                </c:pt>
                <c:pt idx="9738">
                  <c:v>11.592857142857101</c:v>
                </c:pt>
                <c:pt idx="9739">
                  <c:v>11.594047619047601</c:v>
                </c:pt>
                <c:pt idx="9740">
                  <c:v>11.5952380952381</c:v>
                </c:pt>
                <c:pt idx="9741">
                  <c:v>11.5964285714286</c:v>
                </c:pt>
                <c:pt idx="9742">
                  <c:v>11.597619047619</c:v>
                </c:pt>
                <c:pt idx="9743">
                  <c:v>11.5988095238095</c:v>
                </c:pt>
                <c:pt idx="9744">
                  <c:v>11.6</c:v>
                </c:pt>
                <c:pt idx="9745">
                  <c:v>11.601190476190499</c:v>
                </c:pt>
                <c:pt idx="9746">
                  <c:v>11.602380952381001</c:v>
                </c:pt>
                <c:pt idx="9747">
                  <c:v>11.603571428571399</c:v>
                </c:pt>
                <c:pt idx="9748">
                  <c:v>11.604761904761901</c:v>
                </c:pt>
                <c:pt idx="9749">
                  <c:v>11.605952380952401</c:v>
                </c:pt>
                <c:pt idx="9750">
                  <c:v>11.6071428571429</c:v>
                </c:pt>
                <c:pt idx="9751">
                  <c:v>11.608333333333301</c:v>
                </c:pt>
                <c:pt idx="9752">
                  <c:v>11.6095238095238</c:v>
                </c:pt>
                <c:pt idx="9753">
                  <c:v>11.6107142857143</c:v>
                </c:pt>
                <c:pt idx="9754">
                  <c:v>11.6119047619048</c:v>
                </c:pt>
                <c:pt idx="9755">
                  <c:v>11.6130952380952</c:v>
                </c:pt>
                <c:pt idx="9756">
                  <c:v>11.6142857142857</c:v>
                </c:pt>
                <c:pt idx="9757">
                  <c:v>11.615476190476199</c:v>
                </c:pt>
                <c:pt idx="9758">
                  <c:v>11.616666666666699</c:v>
                </c:pt>
                <c:pt idx="9759">
                  <c:v>11.617857142857099</c:v>
                </c:pt>
                <c:pt idx="9760">
                  <c:v>11.619047619047601</c:v>
                </c:pt>
                <c:pt idx="9761">
                  <c:v>11.620238095238101</c:v>
                </c:pt>
                <c:pt idx="9762">
                  <c:v>11.6214285714286</c:v>
                </c:pt>
                <c:pt idx="9763">
                  <c:v>11.622619047619001</c:v>
                </c:pt>
                <c:pt idx="9764">
                  <c:v>11.6238095238095</c:v>
                </c:pt>
                <c:pt idx="9765">
                  <c:v>11.625</c:v>
                </c:pt>
                <c:pt idx="9766">
                  <c:v>11.6261904761905</c:v>
                </c:pt>
                <c:pt idx="9767">
                  <c:v>11.627380952380999</c:v>
                </c:pt>
                <c:pt idx="9768">
                  <c:v>11.6285714285714</c:v>
                </c:pt>
                <c:pt idx="9769">
                  <c:v>11.629761904761899</c:v>
                </c:pt>
                <c:pt idx="9770">
                  <c:v>11.630952380952399</c:v>
                </c:pt>
                <c:pt idx="9771">
                  <c:v>11.632142857142901</c:v>
                </c:pt>
                <c:pt idx="9772">
                  <c:v>11.633333333333301</c:v>
                </c:pt>
                <c:pt idx="9773">
                  <c:v>11.634523809523801</c:v>
                </c:pt>
                <c:pt idx="9774">
                  <c:v>11.6357142857143</c:v>
                </c:pt>
                <c:pt idx="9775">
                  <c:v>11.6369047619048</c:v>
                </c:pt>
                <c:pt idx="9776">
                  <c:v>11.6380952380952</c:v>
                </c:pt>
                <c:pt idx="9777">
                  <c:v>11.6392857142857</c:v>
                </c:pt>
                <c:pt idx="9778">
                  <c:v>11.6404761904762</c:v>
                </c:pt>
                <c:pt idx="9779">
                  <c:v>11.641666666666699</c:v>
                </c:pt>
                <c:pt idx="9780">
                  <c:v>11.6428571428571</c:v>
                </c:pt>
                <c:pt idx="9781">
                  <c:v>11.644047619047599</c:v>
                </c:pt>
                <c:pt idx="9782">
                  <c:v>11.645238095238099</c:v>
                </c:pt>
                <c:pt idx="9783">
                  <c:v>11.646428571428601</c:v>
                </c:pt>
                <c:pt idx="9784">
                  <c:v>11.647619047618999</c:v>
                </c:pt>
                <c:pt idx="9785">
                  <c:v>11.648809523809501</c:v>
                </c:pt>
                <c:pt idx="9786">
                  <c:v>11.65</c:v>
                </c:pt>
                <c:pt idx="9787">
                  <c:v>11.6511904761905</c:v>
                </c:pt>
                <c:pt idx="9788">
                  <c:v>11.652380952381</c:v>
                </c:pt>
                <c:pt idx="9789">
                  <c:v>11.6535714285714</c:v>
                </c:pt>
                <c:pt idx="9790">
                  <c:v>11.6547619047619</c:v>
                </c:pt>
                <c:pt idx="9791">
                  <c:v>11.655952380952399</c:v>
                </c:pt>
                <c:pt idx="9792">
                  <c:v>11.657142857142899</c:v>
                </c:pt>
                <c:pt idx="9793">
                  <c:v>11.658333333333299</c:v>
                </c:pt>
                <c:pt idx="9794">
                  <c:v>11.659523809523799</c:v>
                </c:pt>
                <c:pt idx="9795">
                  <c:v>11.660714285714301</c:v>
                </c:pt>
                <c:pt idx="9796">
                  <c:v>11.6619047619048</c:v>
                </c:pt>
                <c:pt idx="9797">
                  <c:v>11.663095238095201</c:v>
                </c:pt>
                <c:pt idx="9798">
                  <c:v>11.6642857142857</c:v>
                </c:pt>
                <c:pt idx="9799">
                  <c:v>11.6654761904762</c:v>
                </c:pt>
                <c:pt idx="9800">
                  <c:v>11.6666666666667</c:v>
                </c:pt>
                <c:pt idx="9801">
                  <c:v>11.6678571428571</c:v>
                </c:pt>
                <c:pt idx="9802">
                  <c:v>11.6690476190476</c:v>
                </c:pt>
                <c:pt idx="9803">
                  <c:v>11.6702380952381</c:v>
                </c:pt>
                <c:pt idx="9804">
                  <c:v>11.671428571428599</c:v>
                </c:pt>
                <c:pt idx="9805">
                  <c:v>11.672619047618999</c:v>
                </c:pt>
                <c:pt idx="9806">
                  <c:v>11.673809523809499</c:v>
                </c:pt>
                <c:pt idx="9807">
                  <c:v>11.675000000000001</c:v>
                </c:pt>
                <c:pt idx="9808">
                  <c:v>11.6761904761905</c:v>
                </c:pt>
                <c:pt idx="9809">
                  <c:v>11.677380952381</c:v>
                </c:pt>
                <c:pt idx="9810">
                  <c:v>11.6785714285714</c:v>
                </c:pt>
                <c:pt idx="9811">
                  <c:v>11.6797619047619</c:v>
                </c:pt>
                <c:pt idx="9812">
                  <c:v>11.6809523809524</c:v>
                </c:pt>
                <c:pt idx="9813">
                  <c:v>11.6821428571429</c:v>
                </c:pt>
                <c:pt idx="9814">
                  <c:v>11.6833333333333</c:v>
                </c:pt>
                <c:pt idx="9815">
                  <c:v>11.6845238095238</c:v>
                </c:pt>
                <c:pt idx="9816">
                  <c:v>11.685714285714299</c:v>
                </c:pt>
                <c:pt idx="9817">
                  <c:v>11.686904761904801</c:v>
                </c:pt>
                <c:pt idx="9818">
                  <c:v>11.688095238095199</c:v>
                </c:pt>
                <c:pt idx="9819">
                  <c:v>11.689285714285701</c:v>
                </c:pt>
                <c:pt idx="9820">
                  <c:v>11.6904761904762</c:v>
                </c:pt>
                <c:pt idx="9821">
                  <c:v>11.6916666666667</c:v>
                </c:pt>
                <c:pt idx="9822">
                  <c:v>11.6928571428571</c:v>
                </c:pt>
                <c:pt idx="9823">
                  <c:v>11.6940476190476</c:v>
                </c:pt>
                <c:pt idx="9824">
                  <c:v>11.6952380952381</c:v>
                </c:pt>
                <c:pt idx="9825">
                  <c:v>11.6964285714286</c:v>
                </c:pt>
                <c:pt idx="9826">
                  <c:v>11.697619047619</c:v>
                </c:pt>
                <c:pt idx="9827">
                  <c:v>11.6988095238095</c:v>
                </c:pt>
                <c:pt idx="9828">
                  <c:v>11.7</c:v>
                </c:pt>
                <c:pt idx="9829">
                  <c:v>11.701190476190501</c:v>
                </c:pt>
                <c:pt idx="9830">
                  <c:v>11.702380952381001</c:v>
                </c:pt>
                <c:pt idx="9831">
                  <c:v>11.703571428571401</c:v>
                </c:pt>
                <c:pt idx="9832">
                  <c:v>11.7047619047619</c:v>
                </c:pt>
                <c:pt idx="9833">
                  <c:v>11.7059523809524</c:v>
                </c:pt>
                <c:pt idx="9834">
                  <c:v>11.7071428571429</c:v>
                </c:pt>
                <c:pt idx="9835">
                  <c:v>11.7083333333333</c:v>
                </c:pt>
                <c:pt idx="9836">
                  <c:v>11.7095238095238</c:v>
                </c:pt>
                <c:pt idx="9837">
                  <c:v>11.7107142857143</c:v>
                </c:pt>
                <c:pt idx="9838">
                  <c:v>11.711904761904799</c:v>
                </c:pt>
                <c:pt idx="9839">
                  <c:v>11.7130952380952</c:v>
                </c:pt>
                <c:pt idx="9840">
                  <c:v>11.714285714285699</c:v>
                </c:pt>
                <c:pt idx="9841">
                  <c:v>11.715476190476201</c:v>
                </c:pt>
                <c:pt idx="9842">
                  <c:v>11.716666666666701</c:v>
                </c:pt>
                <c:pt idx="9843">
                  <c:v>11.717857142857101</c:v>
                </c:pt>
                <c:pt idx="9844">
                  <c:v>11.719047619047601</c:v>
                </c:pt>
                <c:pt idx="9845">
                  <c:v>11.7202380952381</c:v>
                </c:pt>
                <c:pt idx="9846">
                  <c:v>11.7214285714286</c:v>
                </c:pt>
                <c:pt idx="9847">
                  <c:v>11.722619047619</c:v>
                </c:pt>
                <c:pt idx="9848">
                  <c:v>11.7238095238095</c:v>
                </c:pt>
                <c:pt idx="9849">
                  <c:v>11.725</c:v>
                </c:pt>
                <c:pt idx="9850">
                  <c:v>11.726190476190499</c:v>
                </c:pt>
                <c:pt idx="9851">
                  <c:v>11.727380952381001</c:v>
                </c:pt>
                <c:pt idx="9852">
                  <c:v>11.728571428571399</c:v>
                </c:pt>
                <c:pt idx="9853">
                  <c:v>11.729761904761901</c:v>
                </c:pt>
                <c:pt idx="9854">
                  <c:v>11.730952380952401</c:v>
                </c:pt>
                <c:pt idx="9855">
                  <c:v>11.7321428571429</c:v>
                </c:pt>
                <c:pt idx="9856">
                  <c:v>11.733333333333301</c:v>
                </c:pt>
                <c:pt idx="9857">
                  <c:v>11.7345238095238</c:v>
                </c:pt>
                <c:pt idx="9858">
                  <c:v>11.7357142857143</c:v>
                </c:pt>
                <c:pt idx="9859">
                  <c:v>11.7369047619048</c:v>
                </c:pt>
                <c:pt idx="9860">
                  <c:v>11.7380952380952</c:v>
                </c:pt>
                <c:pt idx="9861">
                  <c:v>11.7392857142857</c:v>
                </c:pt>
                <c:pt idx="9862">
                  <c:v>11.740476190476199</c:v>
                </c:pt>
                <c:pt idx="9863">
                  <c:v>11.741666666666699</c:v>
                </c:pt>
                <c:pt idx="9864">
                  <c:v>11.742857142857099</c:v>
                </c:pt>
                <c:pt idx="9865">
                  <c:v>11.744047619047601</c:v>
                </c:pt>
                <c:pt idx="9866">
                  <c:v>11.745238095238101</c:v>
                </c:pt>
                <c:pt idx="9867">
                  <c:v>11.7464285714286</c:v>
                </c:pt>
                <c:pt idx="9868">
                  <c:v>11.747619047619001</c:v>
                </c:pt>
                <c:pt idx="9869">
                  <c:v>11.7488095238095</c:v>
                </c:pt>
                <c:pt idx="9870">
                  <c:v>11.75</c:v>
                </c:pt>
                <c:pt idx="9871">
                  <c:v>11.7511904761905</c:v>
                </c:pt>
                <c:pt idx="9872">
                  <c:v>11.752380952380999</c:v>
                </c:pt>
                <c:pt idx="9873">
                  <c:v>11.7535714285714</c:v>
                </c:pt>
                <c:pt idx="9874">
                  <c:v>11.754761904761899</c:v>
                </c:pt>
                <c:pt idx="9875">
                  <c:v>11.755952380952399</c:v>
                </c:pt>
                <c:pt idx="9876">
                  <c:v>11.757142857142901</c:v>
                </c:pt>
                <c:pt idx="9877">
                  <c:v>11.758333333333301</c:v>
                </c:pt>
                <c:pt idx="9878">
                  <c:v>11.759523809523801</c:v>
                </c:pt>
                <c:pt idx="9879">
                  <c:v>11.7607142857143</c:v>
                </c:pt>
                <c:pt idx="9880">
                  <c:v>11.7619047619048</c:v>
                </c:pt>
                <c:pt idx="9881">
                  <c:v>11.7630952380952</c:v>
                </c:pt>
                <c:pt idx="9882">
                  <c:v>11.7642857142857</c:v>
                </c:pt>
                <c:pt idx="9883">
                  <c:v>11.7654761904762</c:v>
                </c:pt>
                <c:pt idx="9884">
                  <c:v>11.766666666666699</c:v>
                </c:pt>
                <c:pt idx="9885">
                  <c:v>11.7678571428571</c:v>
                </c:pt>
                <c:pt idx="9886">
                  <c:v>11.769047619047599</c:v>
                </c:pt>
                <c:pt idx="9887">
                  <c:v>11.770238095238099</c:v>
                </c:pt>
                <c:pt idx="9888">
                  <c:v>11.771428571428601</c:v>
                </c:pt>
                <c:pt idx="9889">
                  <c:v>11.772619047618999</c:v>
                </c:pt>
                <c:pt idx="9890">
                  <c:v>11.773809523809501</c:v>
                </c:pt>
                <c:pt idx="9891">
                  <c:v>11.775</c:v>
                </c:pt>
                <c:pt idx="9892">
                  <c:v>11.7761904761905</c:v>
                </c:pt>
                <c:pt idx="9893">
                  <c:v>11.777380952381</c:v>
                </c:pt>
                <c:pt idx="9894">
                  <c:v>11.7785714285714</c:v>
                </c:pt>
                <c:pt idx="9895">
                  <c:v>11.7797619047619</c:v>
                </c:pt>
                <c:pt idx="9896">
                  <c:v>11.780952380952399</c:v>
                </c:pt>
                <c:pt idx="9897">
                  <c:v>11.782142857142899</c:v>
                </c:pt>
                <c:pt idx="9898">
                  <c:v>11.783333333333299</c:v>
                </c:pt>
                <c:pt idx="9899">
                  <c:v>11.784523809523799</c:v>
                </c:pt>
                <c:pt idx="9900">
                  <c:v>11.785714285714301</c:v>
                </c:pt>
                <c:pt idx="9901">
                  <c:v>11.7869047619048</c:v>
                </c:pt>
                <c:pt idx="9902">
                  <c:v>11.788095238095201</c:v>
                </c:pt>
                <c:pt idx="9903">
                  <c:v>11.7892857142857</c:v>
                </c:pt>
                <c:pt idx="9904">
                  <c:v>11.7904761904762</c:v>
                </c:pt>
                <c:pt idx="9905">
                  <c:v>11.7916666666667</c:v>
                </c:pt>
                <c:pt idx="9906">
                  <c:v>11.7928571428571</c:v>
                </c:pt>
                <c:pt idx="9907">
                  <c:v>11.7940476190476</c:v>
                </c:pt>
                <c:pt idx="9908">
                  <c:v>11.7952380952381</c:v>
                </c:pt>
                <c:pt idx="9909">
                  <c:v>11.796428571428599</c:v>
                </c:pt>
                <c:pt idx="9910">
                  <c:v>11.797619047619101</c:v>
                </c:pt>
                <c:pt idx="9911">
                  <c:v>11.798809523809499</c:v>
                </c:pt>
                <c:pt idx="9912">
                  <c:v>11.8</c:v>
                </c:pt>
                <c:pt idx="9913">
                  <c:v>11.8011904761905</c:v>
                </c:pt>
                <c:pt idx="9914">
                  <c:v>11.802380952381</c:v>
                </c:pt>
                <c:pt idx="9915">
                  <c:v>11.8035714285714</c:v>
                </c:pt>
                <c:pt idx="9916">
                  <c:v>11.8047619047619</c:v>
                </c:pt>
                <c:pt idx="9917">
                  <c:v>11.8059523809524</c:v>
                </c:pt>
                <c:pt idx="9918">
                  <c:v>11.8071428571429</c:v>
                </c:pt>
                <c:pt idx="9919">
                  <c:v>11.8083333333333</c:v>
                </c:pt>
                <c:pt idx="9920">
                  <c:v>11.8095238095238</c:v>
                </c:pt>
                <c:pt idx="9921">
                  <c:v>11.810714285714299</c:v>
                </c:pt>
                <c:pt idx="9922">
                  <c:v>11.811904761904801</c:v>
                </c:pt>
                <c:pt idx="9923">
                  <c:v>11.813095238095199</c:v>
                </c:pt>
                <c:pt idx="9924">
                  <c:v>11.814285714285701</c:v>
                </c:pt>
                <c:pt idx="9925">
                  <c:v>11.8154761904762</c:v>
                </c:pt>
                <c:pt idx="9926">
                  <c:v>11.8166666666667</c:v>
                </c:pt>
                <c:pt idx="9927">
                  <c:v>11.8178571428571</c:v>
                </c:pt>
                <c:pt idx="9928">
                  <c:v>11.8190476190476</c:v>
                </c:pt>
                <c:pt idx="9929">
                  <c:v>11.8202380952381</c:v>
                </c:pt>
                <c:pt idx="9930">
                  <c:v>11.8214285714286</c:v>
                </c:pt>
                <c:pt idx="9931">
                  <c:v>11.822619047619</c:v>
                </c:pt>
                <c:pt idx="9932">
                  <c:v>11.8238095238095</c:v>
                </c:pt>
                <c:pt idx="9933">
                  <c:v>11.824999999999999</c:v>
                </c:pt>
                <c:pt idx="9934">
                  <c:v>11.826190476190501</c:v>
                </c:pt>
                <c:pt idx="9935">
                  <c:v>11.827380952381001</c:v>
                </c:pt>
                <c:pt idx="9936">
                  <c:v>11.828571428571401</c:v>
                </c:pt>
                <c:pt idx="9937">
                  <c:v>11.8297619047619</c:v>
                </c:pt>
                <c:pt idx="9938">
                  <c:v>11.8309523809524</c:v>
                </c:pt>
                <c:pt idx="9939">
                  <c:v>11.8321428571429</c:v>
                </c:pt>
                <c:pt idx="9940">
                  <c:v>11.8333333333333</c:v>
                </c:pt>
                <c:pt idx="9941">
                  <c:v>11.8345238095238</c:v>
                </c:pt>
                <c:pt idx="9942">
                  <c:v>11.8357142857143</c:v>
                </c:pt>
                <c:pt idx="9943">
                  <c:v>11.836904761904799</c:v>
                </c:pt>
                <c:pt idx="9944">
                  <c:v>11.8380952380952</c:v>
                </c:pt>
                <c:pt idx="9945">
                  <c:v>11.839285714285699</c:v>
                </c:pt>
                <c:pt idx="9946">
                  <c:v>11.840476190476201</c:v>
                </c:pt>
                <c:pt idx="9947">
                  <c:v>11.841666666666701</c:v>
                </c:pt>
                <c:pt idx="9948">
                  <c:v>11.842857142857101</c:v>
                </c:pt>
                <c:pt idx="9949">
                  <c:v>11.844047619047601</c:v>
                </c:pt>
                <c:pt idx="9950">
                  <c:v>11.8452380952381</c:v>
                </c:pt>
                <c:pt idx="9951">
                  <c:v>11.8464285714286</c:v>
                </c:pt>
                <c:pt idx="9952">
                  <c:v>11.847619047619</c:v>
                </c:pt>
                <c:pt idx="9953">
                  <c:v>11.8488095238095</c:v>
                </c:pt>
                <c:pt idx="9954">
                  <c:v>11.85</c:v>
                </c:pt>
                <c:pt idx="9955">
                  <c:v>11.851190476190499</c:v>
                </c:pt>
                <c:pt idx="9956">
                  <c:v>11.852380952381001</c:v>
                </c:pt>
                <c:pt idx="9957">
                  <c:v>11.853571428571399</c:v>
                </c:pt>
                <c:pt idx="9958">
                  <c:v>11.854761904761901</c:v>
                </c:pt>
                <c:pt idx="9959">
                  <c:v>11.855952380952401</c:v>
                </c:pt>
                <c:pt idx="9960">
                  <c:v>11.8571428571429</c:v>
                </c:pt>
                <c:pt idx="9961">
                  <c:v>11.858333333333301</c:v>
                </c:pt>
                <c:pt idx="9962">
                  <c:v>11.8595238095238</c:v>
                </c:pt>
                <c:pt idx="9963">
                  <c:v>11.8607142857143</c:v>
                </c:pt>
                <c:pt idx="9964">
                  <c:v>11.8619047619048</c:v>
                </c:pt>
                <c:pt idx="9965">
                  <c:v>11.8630952380952</c:v>
                </c:pt>
                <c:pt idx="9966">
                  <c:v>11.8642857142857</c:v>
                </c:pt>
                <c:pt idx="9967">
                  <c:v>11.865476190476199</c:v>
                </c:pt>
                <c:pt idx="9968">
                  <c:v>11.866666666666699</c:v>
                </c:pt>
                <c:pt idx="9969">
                  <c:v>11.867857142857099</c:v>
                </c:pt>
                <c:pt idx="9970">
                  <c:v>11.869047619047601</c:v>
                </c:pt>
                <c:pt idx="9971">
                  <c:v>11.870238095238101</c:v>
                </c:pt>
                <c:pt idx="9972">
                  <c:v>11.8714285714286</c:v>
                </c:pt>
                <c:pt idx="9973">
                  <c:v>11.872619047619001</c:v>
                </c:pt>
                <c:pt idx="9974">
                  <c:v>11.8738095238095</c:v>
                </c:pt>
                <c:pt idx="9975">
                  <c:v>11.875</c:v>
                </c:pt>
                <c:pt idx="9976">
                  <c:v>11.8761904761905</c:v>
                </c:pt>
                <c:pt idx="9977">
                  <c:v>11.877380952380999</c:v>
                </c:pt>
                <c:pt idx="9978">
                  <c:v>11.8785714285714</c:v>
                </c:pt>
                <c:pt idx="9979">
                  <c:v>11.879761904761899</c:v>
                </c:pt>
                <c:pt idx="9980">
                  <c:v>11.880952380952399</c:v>
                </c:pt>
                <c:pt idx="9981">
                  <c:v>11.882142857142901</c:v>
                </c:pt>
                <c:pt idx="9982">
                  <c:v>11.883333333333301</c:v>
                </c:pt>
                <c:pt idx="9983">
                  <c:v>11.884523809523801</c:v>
                </c:pt>
                <c:pt idx="9984">
                  <c:v>11.8857142857143</c:v>
                </c:pt>
                <c:pt idx="9985">
                  <c:v>11.8869047619048</c:v>
                </c:pt>
                <c:pt idx="9986">
                  <c:v>11.8880952380952</c:v>
                </c:pt>
                <c:pt idx="9987">
                  <c:v>11.8892857142857</c:v>
                </c:pt>
                <c:pt idx="9988">
                  <c:v>11.8904761904762</c:v>
                </c:pt>
                <c:pt idx="9989">
                  <c:v>11.891666666666699</c:v>
                </c:pt>
                <c:pt idx="9990">
                  <c:v>11.8928571428571</c:v>
                </c:pt>
                <c:pt idx="9991">
                  <c:v>11.894047619047599</c:v>
                </c:pt>
                <c:pt idx="9992">
                  <c:v>11.895238095238099</c:v>
                </c:pt>
                <c:pt idx="9993">
                  <c:v>11.896428571428601</c:v>
                </c:pt>
                <c:pt idx="9994">
                  <c:v>11.897619047618999</c:v>
                </c:pt>
                <c:pt idx="9995">
                  <c:v>11.898809523809501</c:v>
                </c:pt>
                <c:pt idx="9996">
                  <c:v>11.9</c:v>
                </c:pt>
                <c:pt idx="9997">
                  <c:v>11.9011904761905</c:v>
                </c:pt>
                <c:pt idx="9998">
                  <c:v>11.902380952381</c:v>
                </c:pt>
                <c:pt idx="9999">
                  <c:v>11.9035714285714</c:v>
                </c:pt>
                <c:pt idx="10000">
                  <c:v>11.9047619047619</c:v>
                </c:pt>
                <c:pt idx="10001">
                  <c:v>11.905952380952399</c:v>
                </c:pt>
                <c:pt idx="10002">
                  <c:v>11.907142857142899</c:v>
                </c:pt>
                <c:pt idx="10003">
                  <c:v>11.908333333333299</c:v>
                </c:pt>
                <c:pt idx="10004">
                  <c:v>11.909523809523799</c:v>
                </c:pt>
                <c:pt idx="10005">
                  <c:v>11.910714285714301</c:v>
                </c:pt>
                <c:pt idx="10006">
                  <c:v>11.9119047619048</c:v>
                </c:pt>
                <c:pt idx="10007">
                  <c:v>11.913095238095201</c:v>
                </c:pt>
                <c:pt idx="10008">
                  <c:v>11.9142857142857</c:v>
                </c:pt>
                <c:pt idx="10009">
                  <c:v>11.9154761904762</c:v>
                </c:pt>
                <c:pt idx="10010">
                  <c:v>11.9166666666667</c:v>
                </c:pt>
                <c:pt idx="10011">
                  <c:v>11.9178571428571</c:v>
                </c:pt>
                <c:pt idx="10012">
                  <c:v>11.9190476190476</c:v>
                </c:pt>
                <c:pt idx="10013">
                  <c:v>11.9202380952381</c:v>
                </c:pt>
                <c:pt idx="10014">
                  <c:v>11.921428571428599</c:v>
                </c:pt>
                <c:pt idx="10015">
                  <c:v>11.922619047619101</c:v>
                </c:pt>
                <c:pt idx="10016">
                  <c:v>11.923809523809499</c:v>
                </c:pt>
                <c:pt idx="10017">
                  <c:v>11.925000000000001</c:v>
                </c:pt>
                <c:pt idx="10018">
                  <c:v>11.9261904761905</c:v>
                </c:pt>
                <c:pt idx="10019">
                  <c:v>11.927380952381</c:v>
                </c:pt>
                <c:pt idx="10020">
                  <c:v>11.9285714285714</c:v>
                </c:pt>
                <c:pt idx="10021">
                  <c:v>11.9297619047619</c:v>
                </c:pt>
                <c:pt idx="10022">
                  <c:v>11.9309523809524</c:v>
                </c:pt>
                <c:pt idx="10023">
                  <c:v>11.9321428571429</c:v>
                </c:pt>
                <c:pt idx="10024">
                  <c:v>11.9333333333333</c:v>
                </c:pt>
                <c:pt idx="10025">
                  <c:v>11.9345238095238</c:v>
                </c:pt>
                <c:pt idx="10026">
                  <c:v>11.935714285714299</c:v>
                </c:pt>
                <c:pt idx="10027">
                  <c:v>11.936904761904801</c:v>
                </c:pt>
                <c:pt idx="10028">
                  <c:v>11.938095238095199</c:v>
                </c:pt>
                <c:pt idx="10029">
                  <c:v>11.939285714285701</c:v>
                </c:pt>
                <c:pt idx="10030">
                  <c:v>11.9404761904762</c:v>
                </c:pt>
                <c:pt idx="10031">
                  <c:v>11.9416666666667</c:v>
                </c:pt>
                <c:pt idx="10032">
                  <c:v>11.9428571428571</c:v>
                </c:pt>
                <c:pt idx="10033">
                  <c:v>11.9440476190476</c:v>
                </c:pt>
                <c:pt idx="10034">
                  <c:v>11.9452380952381</c:v>
                </c:pt>
                <c:pt idx="10035">
                  <c:v>11.9464285714286</c:v>
                </c:pt>
                <c:pt idx="10036">
                  <c:v>11.947619047619</c:v>
                </c:pt>
                <c:pt idx="10037">
                  <c:v>11.9488095238095</c:v>
                </c:pt>
                <c:pt idx="10038">
                  <c:v>11.95</c:v>
                </c:pt>
                <c:pt idx="10039">
                  <c:v>11.951190476190501</c:v>
                </c:pt>
                <c:pt idx="10040">
                  <c:v>11.952380952381001</c:v>
                </c:pt>
                <c:pt idx="10041">
                  <c:v>11.953571428571401</c:v>
                </c:pt>
                <c:pt idx="10042">
                  <c:v>11.9547619047619</c:v>
                </c:pt>
                <c:pt idx="10043">
                  <c:v>11.9559523809524</c:v>
                </c:pt>
                <c:pt idx="10044">
                  <c:v>11.9571428571429</c:v>
                </c:pt>
                <c:pt idx="10045">
                  <c:v>11.9583333333333</c:v>
                </c:pt>
                <c:pt idx="10046">
                  <c:v>11.9595238095238</c:v>
                </c:pt>
                <c:pt idx="10047">
                  <c:v>11.9607142857143</c:v>
                </c:pt>
                <c:pt idx="10048">
                  <c:v>11.961904761904799</c:v>
                </c:pt>
                <c:pt idx="10049">
                  <c:v>11.9630952380952</c:v>
                </c:pt>
                <c:pt idx="10050">
                  <c:v>11.964285714285699</c:v>
                </c:pt>
                <c:pt idx="10051">
                  <c:v>11.965476190476201</c:v>
                </c:pt>
                <c:pt idx="10052">
                  <c:v>11.966666666666701</c:v>
                </c:pt>
                <c:pt idx="10053">
                  <c:v>11.967857142857101</c:v>
                </c:pt>
                <c:pt idx="10054">
                  <c:v>11.969047619047601</c:v>
                </c:pt>
                <c:pt idx="10055">
                  <c:v>11.9702380952381</c:v>
                </c:pt>
                <c:pt idx="10056">
                  <c:v>11.9714285714286</c:v>
                </c:pt>
                <c:pt idx="10057">
                  <c:v>11.972619047619</c:v>
                </c:pt>
                <c:pt idx="10058">
                  <c:v>11.9738095238095</c:v>
                </c:pt>
                <c:pt idx="10059">
                  <c:v>11.975</c:v>
                </c:pt>
                <c:pt idx="10060">
                  <c:v>11.976190476190499</c:v>
                </c:pt>
                <c:pt idx="10061">
                  <c:v>11.977380952381001</c:v>
                </c:pt>
                <c:pt idx="10062">
                  <c:v>11.978571428571399</c:v>
                </c:pt>
                <c:pt idx="10063">
                  <c:v>11.979761904761901</c:v>
                </c:pt>
                <c:pt idx="10064">
                  <c:v>11.980952380952401</c:v>
                </c:pt>
                <c:pt idx="10065">
                  <c:v>11.9821428571429</c:v>
                </c:pt>
                <c:pt idx="10066">
                  <c:v>11.983333333333301</c:v>
                </c:pt>
                <c:pt idx="10067">
                  <c:v>11.9845238095238</c:v>
                </c:pt>
                <c:pt idx="10068">
                  <c:v>11.9857142857143</c:v>
                </c:pt>
                <c:pt idx="10069">
                  <c:v>11.9869047619048</c:v>
                </c:pt>
                <c:pt idx="10070">
                  <c:v>11.9880952380952</c:v>
                </c:pt>
                <c:pt idx="10071">
                  <c:v>11.9892857142857</c:v>
                </c:pt>
                <c:pt idx="10072">
                  <c:v>11.990476190476199</c:v>
                </c:pt>
                <c:pt idx="10073">
                  <c:v>11.991666666666699</c:v>
                </c:pt>
                <c:pt idx="10074">
                  <c:v>11.992857142857099</c:v>
                </c:pt>
                <c:pt idx="10075">
                  <c:v>11.994047619047601</c:v>
                </c:pt>
                <c:pt idx="10076">
                  <c:v>11.995238095238101</c:v>
                </c:pt>
                <c:pt idx="10077">
                  <c:v>11.9964285714286</c:v>
                </c:pt>
                <c:pt idx="10078">
                  <c:v>11.997619047619001</c:v>
                </c:pt>
                <c:pt idx="10079">
                  <c:v>11.9988095238095</c:v>
                </c:pt>
                <c:pt idx="10080">
                  <c:v>12</c:v>
                </c:pt>
                <c:pt idx="10081">
                  <c:v>12.0011904761905</c:v>
                </c:pt>
                <c:pt idx="10082">
                  <c:v>12.002380952380999</c:v>
                </c:pt>
                <c:pt idx="10083">
                  <c:v>12.0035714285714</c:v>
                </c:pt>
                <c:pt idx="10084">
                  <c:v>12.004761904761899</c:v>
                </c:pt>
                <c:pt idx="10085">
                  <c:v>12.005952380952399</c:v>
                </c:pt>
                <c:pt idx="10086">
                  <c:v>12.007142857142901</c:v>
                </c:pt>
                <c:pt idx="10087">
                  <c:v>12.008333333333301</c:v>
                </c:pt>
                <c:pt idx="10088">
                  <c:v>12.009523809523801</c:v>
                </c:pt>
                <c:pt idx="10089">
                  <c:v>12.0107142857143</c:v>
                </c:pt>
                <c:pt idx="10090">
                  <c:v>12.0119047619048</c:v>
                </c:pt>
                <c:pt idx="10091">
                  <c:v>12.0130952380952</c:v>
                </c:pt>
                <c:pt idx="10092">
                  <c:v>12.0142857142857</c:v>
                </c:pt>
                <c:pt idx="10093">
                  <c:v>12.0154761904762</c:v>
                </c:pt>
                <c:pt idx="10094">
                  <c:v>12.016666666666699</c:v>
                </c:pt>
                <c:pt idx="10095">
                  <c:v>12.0178571428571</c:v>
                </c:pt>
                <c:pt idx="10096">
                  <c:v>12.019047619047599</c:v>
                </c:pt>
                <c:pt idx="10097">
                  <c:v>12.020238095238099</c:v>
                </c:pt>
                <c:pt idx="10098">
                  <c:v>12.021428571428601</c:v>
                </c:pt>
                <c:pt idx="10099">
                  <c:v>12.022619047618999</c:v>
                </c:pt>
                <c:pt idx="10100">
                  <c:v>12.023809523809501</c:v>
                </c:pt>
                <c:pt idx="10101">
                  <c:v>12.025</c:v>
                </c:pt>
                <c:pt idx="10102">
                  <c:v>12.0261904761905</c:v>
                </c:pt>
                <c:pt idx="10103">
                  <c:v>12.027380952381</c:v>
                </c:pt>
                <c:pt idx="10104">
                  <c:v>12.0285714285714</c:v>
                </c:pt>
                <c:pt idx="10105">
                  <c:v>12.0297619047619</c:v>
                </c:pt>
                <c:pt idx="10106">
                  <c:v>12.030952380952399</c:v>
                </c:pt>
                <c:pt idx="10107">
                  <c:v>12.032142857142899</c:v>
                </c:pt>
                <c:pt idx="10108">
                  <c:v>12.033333333333299</c:v>
                </c:pt>
                <c:pt idx="10109">
                  <c:v>12.034523809523799</c:v>
                </c:pt>
                <c:pt idx="10110">
                  <c:v>12.035714285714301</c:v>
                </c:pt>
                <c:pt idx="10111">
                  <c:v>12.0369047619048</c:v>
                </c:pt>
                <c:pt idx="10112">
                  <c:v>12.038095238095201</c:v>
                </c:pt>
                <c:pt idx="10113">
                  <c:v>12.0392857142857</c:v>
                </c:pt>
                <c:pt idx="10114">
                  <c:v>12.0404761904762</c:v>
                </c:pt>
                <c:pt idx="10115">
                  <c:v>12.0416666666667</c:v>
                </c:pt>
                <c:pt idx="10116">
                  <c:v>12.0428571428571</c:v>
                </c:pt>
                <c:pt idx="10117">
                  <c:v>12.0440476190476</c:v>
                </c:pt>
                <c:pt idx="10118">
                  <c:v>12.0452380952381</c:v>
                </c:pt>
                <c:pt idx="10119">
                  <c:v>12.046428571428599</c:v>
                </c:pt>
                <c:pt idx="10120">
                  <c:v>12.047619047619101</c:v>
                </c:pt>
                <c:pt idx="10121">
                  <c:v>12.048809523809499</c:v>
                </c:pt>
                <c:pt idx="10122">
                  <c:v>12.05</c:v>
                </c:pt>
                <c:pt idx="10123">
                  <c:v>12.0511904761905</c:v>
                </c:pt>
                <c:pt idx="10124">
                  <c:v>12.052380952381</c:v>
                </c:pt>
                <c:pt idx="10125">
                  <c:v>12.0535714285714</c:v>
                </c:pt>
                <c:pt idx="10126">
                  <c:v>12.0547619047619</c:v>
                </c:pt>
                <c:pt idx="10127">
                  <c:v>12.0559523809524</c:v>
                </c:pt>
                <c:pt idx="10128">
                  <c:v>12.0571428571429</c:v>
                </c:pt>
                <c:pt idx="10129">
                  <c:v>12.0583333333333</c:v>
                </c:pt>
                <c:pt idx="10130">
                  <c:v>12.0595238095238</c:v>
                </c:pt>
                <c:pt idx="10131">
                  <c:v>12.060714285714299</c:v>
                </c:pt>
                <c:pt idx="10132">
                  <c:v>12.061904761904801</c:v>
                </c:pt>
                <c:pt idx="10133">
                  <c:v>12.063095238095199</c:v>
                </c:pt>
                <c:pt idx="10134">
                  <c:v>12.064285714285701</c:v>
                </c:pt>
                <c:pt idx="10135">
                  <c:v>12.0654761904762</c:v>
                </c:pt>
                <c:pt idx="10136">
                  <c:v>12.0666666666667</c:v>
                </c:pt>
                <c:pt idx="10137">
                  <c:v>12.0678571428571</c:v>
                </c:pt>
                <c:pt idx="10138">
                  <c:v>12.0690476190476</c:v>
                </c:pt>
                <c:pt idx="10139">
                  <c:v>12.0702380952381</c:v>
                </c:pt>
                <c:pt idx="10140">
                  <c:v>12.0714285714286</c:v>
                </c:pt>
                <c:pt idx="10141">
                  <c:v>12.072619047619</c:v>
                </c:pt>
                <c:pt idx="10142">
                  <c:v>12.0738095238095</c:v>
                </c:pt>
                <c:pt idx="10143">
                  <c:v>12.074999999999999</c:v>
                </c:pt>
                <c:pt idx="10144">
                  <c:v>12.076190476190501</c:v>
                </c:pt>
                <c:pt idx="10145">
                  <c:v>12.077380952381001</c:v>
                </c:pt>
                <c:pt idx="10146">
                  <c:v>12.078571428571401</c:v>
                </c:pt>
                <c:pt idx="10147">
                  <c:v>12.0797619047619</c:v>
                </c:pt>
                <c:pt idx="10148">
                  <c:v>12.0809523809524</c:v>
                </c:pt>
                <c:pt idx="10149">
                  <c:v>12.0821428571429</c:v>
                </c:pt>
                <c:pt idx="10150">
                  <c:v>12.0833333333333</c:v>
                </c:pt>
                <c:pt idx="10151">
                  <c:v>12.0845238095238</c:v>
                </c:pt>
                <c:pt idx="10152">
                  <c:v>12.0857142857143</c:v>
                </c:pt>
                <c:pt idx="10153">
                  <c:v>12.086904761904799</c:v>
                </c:pt>
                <c:pt idx="10154">
                  <c:v>12.0880952380952</c:v>
                </c:pt>
                <c:pt idx="10155">
                  <c:v>12.089285714285699</c:v>
                </c:pt>
                <c:pt idx="10156">
                  <c:v>12.090476190476201</c:v>
                </c:pt>
                <c:pt idx="10157">
                  <c:v>12.091666666666701</c:v>
                </c:pt>
                <c:pt idx="10158">
                  <c:v>12.092857142857101</c:v>
                </c:pt>
                <c:pt idx="10159">
                  <c:v>12.094047619047601</c:v>
                </c:pt>
                <c:pt idx="10160">
                  <c:v>12.0952380952381</c:v>
                </c:pt>
                <c:pt idx="10161">
                  <c:v>12.0964285714286</c:v>
                </c:pt>
                <c:pt idx="10162">
                  <c:v>12.097619047619</c:v>
                </c:pt>
                <c:pt idx="10163">
                  <c:v>12.0988095238095</c:v>
                </c:pt>
                <c:pt idx="10164">
                  <c:v>12.1</c:v>
                </c:pt>
                <c:pt idx="10165">
                  <c:v>12.101190476190499</c:v>
                </c:pt>
                <c:pt idx="10166">
                  <c:v>12.102380952381001</c:v>
                </c:pt>
                <c:pt idx="10167">
                  <c:v>12.103571428571399</c:v>
                </c:pt>
                <c:pt idx="10168">
                  <c:v>12.104761904761901</c:v>
                </c:pt>
                <c:pt idx="10169">
                  <c:v>12.105952380952401</c:v>
                </c:pt>
                <c:pt idx="10170">
                  <c:v>12.1071428571429</c:v>
                </c:pt>
                <c:pt idx="10171">
                  <c:v>12.108333333333301</c:v>
                </c:pt>
                <c:pt idx="10172">
                  <c:v>12.1095238095238</c:v>
                </c:pt>
                <c:pt idx="10173">
                  <c:v>12.1107142857143</c:v>
                </c:pt>
                <c:pt idx="10174">
                  <c:v>12.1119047619048</c:v>
                </c:pt>
                <c:pt idx="10175">
                  <c:v>12.1130952380952</c:v>
                </c:pt>
                <c:pt idx="10176">
                  <c:v>12.1142857142857</c:v>
                </c:pt>
                <c:pt idx="10177">
                  <c:v>12.115476190476199</c:v>
                </c:pt>
                <c:pt idx="10178">
                  <c:v>12.116666666666699</c:v>
                </c:pt>
                <c:pt idx="10179">
                  <c:v>12.117857142857099</c:v>
                </c:pt>
                <c:pt idx="10180">
                  <c:v>12.119047619047601</c:v>
                </c:pt>
                <c:pt idx="10181">
                  <c:v>12.120238095238101</c:v>
                </c:pt>
                <c:pt idx="10182">
                  <c:v>12.1214285714286</c:v>
                </c:pt>
                <c:pt idx="10183">
                  <c:v>12.122619047619001</c:v>
                </c:pt>
                <c:pt idx="10184">
                  <c:v>12.1238095238095</c:v>
                </c:pt>
                <c:pt idx="10185">
                  <c:v>12.125</c:v>
                </c:pt>
                <c:pt idx="10186">
                  <c:v>12.1261904761905</c:v>
                </c:pt>
                <c:pt idx="10187">
                  <c:v>12.127380952380999</c:v>
                </c:pt>
                <c:pt idx="10188">
                  <c:v>12.1285714285714</c:v>
                </c:pt>
                <c:pt idx="10189">
                  <c:v>12.129761904761899</c:v>
                </c:pt>
                <c:pt idx="10190">
                  <c:v>12.130952380952399</c:v>
                </c:pt>
                <c:pt idx="10191">
                  <c:v>12.132142857142901</c:v>
                </c:pt>
                <c:pt idx="10192">
                  <c:v>12.133333333333301</c:v>
                </c:pt>
                <c:pt idx="10193">
                  <c:v>12.134523809523801</c:v>
                </c:pt>
                <c:pt idx="10194">
                  <c:v>12.1357142857143</c:v>
                </c:pt>
                <c:pt idx="10195">
                  <c:v>12.1369047619048</c:v>
                </c:pt>
                <c:pt idx="10196">
                  <c:v>12.1380952380952</c:v>
                </c:pt>
                <c:pt idx="10197">
                  <c:v>12.1392857142857</c:v>
                </c:pt>
                <c:pt idx="10198">
                  <c:v>12.1404761904762</c:v>
                </c:pt>
                <c:pt idx="10199">
                  <c:v>12.141666666666699</c:v>
                </c:pt>
                <c:pt idx="10200">
                  <c:v>12.1428571428571</c:v>
                </c:pt>
                <c:pt idx="10201">
                  <c:v>12.144047619047599</c:v>
                </c:pt>
                <c:pt idx="10202">
                  <c:v>12.145238095238099</c:v>
                </c:pt>
                <c:pt idx="10203">
                  <c:v>12.146428571428601</c:v>
                </c:pt>
                <c:pt idx="10204">
                  <c:v>12.147619047618999</c:v>
                </c:pt>
                <c:pt idx="10205">
                  <c:v>12.148809523809501</c:v>
                </c:pt>
                <c:pt idx="10206">
                  <c:v>12.15</c:v>
                </c:pt>
                <c:pt idx="10207">
                  <c:v>12.1511904761905</c:v>
                </c:pt>
                <c:pt idx="10208">
                  <c:v>12.152380952381</c:v>
                </c:pt>
                <c:pt idx="10209">
                  <c:v>12.1535714285714</c:v>
                </c:pt>
                <c:pt idx="10210">
                  <c:v>12.1547619047619</c:v>
                </c:pt>
                <c:pt idx="10211">
                  <c:v>12.155952380952399</c:v>
                </c:pt>
                <c:pt idx="10212">
                  <c:v>12.157142857142899</c:v>
                </c:pt>
                <c:pt idx="10213">
                  <c:v>12.158333333333299</c:v>
                </c:pt>
                <c:pt idx="10214">
                  <c:v>12.159523809523799</c:v>
                </c:pt>
                <c:pt idx="10215">
                  <c:v>12.160714285714301</c:v>
                </c:pt>
                <c:pt idx="10216">
                  <c:v>12.1619047619048</c:v>
                </c:pt>
                <c:pt idx="10217">
                  <c:v>12.163095238095201</c:v>
                </c:pt>
                <c:pt idx="10218">
                  <c:v>12.1642857142857</c:v>
                </c:pt>
                <c:pt idx="10219">
                  <c:v>12.1654761904762</c:v>
                </c:pt>
                <c:pt idx="10220">
                  <c:v>12.1666666666667</c:v>
                </c:pt>
                <c:pt idx="10221">
                  <c:v>12.1678571428571</c:v>
                </c:pt>
                <c:pt idx="10222">
                  <c:v>12.1690476190476</c:v>
                </c:pt>
                <c:pt idx="10223">
                  <c:v>12.1702380952381</c:v>
                </c:pt>
                <c:pt idx="10224">
                  <c:v>12.171428571428599</c:v>
                </c:pt>
                <c:pt idx="10225">
                  <c:v>12.172619047618999</c:v>
                </c:pt>
                <c:pt idx="10226">
                  <c:v>12.173809523809499</c:v>
                </c:pt>
                <c:pt idx="10227">
                  <c:v>12.175000000000001</c:v>
                </c:pt>
                <c:pt idx="10228">
                  <c:v>12.1761904761905</c:v>
                </c:pt>
                <c:pt idx="10229">
                  <c:v>12.177380952381</c:v>
                </c:pt>
                <c:pt idx="10230">
                  <c:v>12.1785714285714</c:v>
                </c:pt>
                <c:pt idx="10231">
                  <c:v>12.1797619047619</c:v>
                </c:pt>
                <c:pt idx="10232">
                  <c:v>12.1809523809524</c:v>
                </c:pt>
                <c:pt idx="10233">
                  <c:v>12.1821428571429</c:v>
                </c:pt>
                <c:pt idx="10234">
                  <c:v>12.1833333333333</c:v>
                </c:pt>
                <c:pt idx="10235">
                  <c:v>12.1845238095238</c:v>
                </c:pt>
                <c:pt idx="10236">
                  <c:v>12.185714285714299</c:v>
                </c:pt>
                <c:pt idx="10237">
                  <c:v>12.186904761904801</c:v>
                </c:pt>
                <c:pt idx="10238">
                  <c:v>12.188095238095199</c:v>
                </c:pt>
                <c:pt idx="10239">
                  <c:v>12.189285714285701</c:v>
                </c:pt>
                <c:pt idx="10240">
                  <c:v>12.1904761904762</c:v>
                </c:pt>
                <c:pt idx="10241">
                  <c:v>12.1916666666667</c:v>
                </c:pt>
                <c:pt idx="10242">
                  <c:v>12.1928571428571</c:v>
                </c:pt>
                <c:pt idx="10243">
                  <c:v>12.1940476190476</c:v>
                </c:pt>
                <c:pt idx="10244">
                  <c:v>12.1952380952381</c:v>
                </c:pt>
                <c:pt idx="10245">
                  <c:v>12.1964285714286</c:v>
                </c:pt>
                <c:pt idx="10246">
                  <c:v>12.197619047619</c:v>
                </c:pt>
                <c:pt idx="10247">
                  <c:v>12.1988095238095</c:v>
                </c:pt>
                <c:pt idx="10248">
                  <c:v>12.2</c:v>
                </c:pt>
                <c:pt idx="10249">
                  <c:v>12.201190476190501</c:v>
                </c:pt>
                <c:pt idx="10250">
                  <c:v>12.202380952381001</c:v>
                </c:pt>
                <c:pt idx="10251">
                  <c:v>12.203571428571401</c:v>
                </c:pt>
                <c:pt idx="10252">
                  <c:v>12.2047619047619</c:v>
                </c:pt>
                <c:pt idx="10253">
                  <c:v>12.2059523809524</c:v>
                </c:pt>
                <c:pt idx="10254">
                  <c:v>12.2071428571429</c:v>
                </c:pt>
                <c:pt idx="10255">
                  <c:v>12.2083333333333</c:v>
                </c:pt>
                <c:pt idx="10256">
                  <c:v>12.2095238095238</c:v>
                </c:pt>
                <c:pt idx="10257">
                  <c:v>12.2107142857143</c:v>
                </c:pt>
                <c:pt idx="10258">
                  <c:v>12.211904761904799</c:v>
                </c:pt>
                <c:pt idx="10259">
                  <c:v>12.2130952380952</c:v>
                </c:pt>
                <c:pt idx="10260">
                  <c:v>12.214285714285699</c:v>
                </c:pt>
                <c:pt idx="10261">
                  <c:v>12.215476190476201</c:v>
                </c:pt>
                <c:pt idx="10262">
                  <c:v>12.216666666666701</c:v>
                </c:pt>
                <c:pt idx="10263">
                  <c:v>12.217857142857101</c:v>
                </c:pt>
                <c:pt idx="10264">
                  <c:v>12.219047619047601</c:v>
                </c:pt>
                <c:pt idx="10265">
                  <c:v>12.2202380952381</c:v>
                </c:pt>
                <c:pt idx="10266">
                  <c:v>12.2214285714286</c:v>
                </c:pt>
                <c:pt idx="10267">
                  <c:v>12.222619047619</c:v>
                </c:pt>
                <c:pt idx="10268">
                  <c:v>12.2238095238095</c:v>
                </c:pt>
                <c:pt idx="10269">
                  <c:v>12.225</c:v>
                </c:pt>
                <c:pt idx="10270">
                  <c:v>12.226190476190499</c:v>
                </c:pt>
                <c:pt idx="10271">
                  <c:v>12.227380952381001</c:v>
                </c:pt>
                <c:pt idx="10272">
                  <c:v>12.228571428571399</c:v>
                </c:pt>
                <c:pt idx="10273">
                  <c:v>12.229761904761901</c:v>
                </c:pt>
                <c:pt idx="10274">
                  <c:v>12.230952380952401</c:v>
                </c:pt>
                <c:pt idx="10275">
                  <c:v>12.2321428571429</c:v>
                </c:pt>
                <c:pt idx="10276">
                  <c:v>12.233333333333301</c:v>
                </c:pt>
                <c:pt idx="10277">
                  <c:v>12.2345238095238</c:v>
                </c:pt>
                <c:pt idx="10278">
                  <c:v>12.2357142857143</c:v>
                </c:pt>
                <c:pt idx="10279">
                  <c:v>12.2369047619048</c:v>
                </c:pt>
                <c:pt idx="10280">
                  <c:v>12.2380952380952</c:v>
                </c:pt>
                <c:pt idx="10281">
                  <c:v>12.2392857142857</c:v>
                </c:pt>
                <c:pt idx="10282">
                  <c:v>12.240476190476199</c:v>
                </c:pt>
                <c:pt idx="10283">
                  <c:v>12.241666666666699</c:v>
                </c:pt>
                <c:pt idx="10284">
                  <c:v>12.242857142857099</c:v>
                </c:pt>
                <c:pt idx="10285">
                  <c:v>12.244047619047601</c:v>
                </c:pt>
                <c:pt idx="10286">
                  <c:v>12.245238095238101</c:v>
                </c:pt>
                <c:pt idx="10287">
                  <c:v>12.2464285714286</c:v>
                </c:pt>
                <c:pt idx="10288">
                  <c:v>12.247619047619001</c:v>
                </c:pt>
                <c:pt idx="10289">
                  <c:v>12.2488095238095</c:v>
                </c:pt>
                <c:pt idx="10290">
                  <c:v>12.25</c:v>
                </c:pt>
                <c:pt idx="10291">
                  <c:v>12.2511904761905</c:v>
                </c:pt>
                <c:pt idx="10292">
                  <c:v>12.252380952380999</c:v>
                </c:pt>
                <c:pt idx="10293">
                  <c:v>12.2535714285714</c:v>
                </c:pt>
                <c:pt idx="10294">
                  <c:v>12.254761904761899</c:v>
                </c:pt>
                <c:pt idx="10295">
                  <c:v>12.255952380952399</c:v>
                </c:pt>
                <c:pt idx="10296">
                  <c:v>12.257142857142901</c:v>
                </c:pt>
                <c:pt idx="10297">
                  <c:v>12.258333333333301</c:v>
                </c:pt>
                <c:pt idx="10298">
                  <c:v>12.259523809523801</c:v>
                </c:pt>
                <c:pt idx="10299">
                  <c:v>12.2607142857143</c:v>
                </c:pt>
                <c:pt idx="10300">
                  <c:v>12.2619047619048</c:v>
                </c:pt>
                <c:pt idx="10301">
                  <c:v>12.2630952380952</c:v>
                </c:pt>
                <c:pt idx="10302">
                  <c:v>12.2642857142857</c:v>
                </c:pt>
                <c:pt idx="10303">
                  <c:v>12.2654761904762</c:v>
                </c:pt>
                <c:pt idx="10304">
                  <c:v>12.266666666666699</c:v>
                </c:pt>
                <c:pt idx="10305">
                  <c:v>12.2678571428571</c:v>
                </c:pt>
                <c:pt idx="10306">
                  <c:v>12.269047619047599</c:v>
                </c:pt>
                <c:pt idx="10307">
                  <c:v>12.270238095238099</c:v>
                </c:pt>
                <c:pt idx="10308">
                  <c:v>12.271428571428601</c:v>
                </c:pt>
                <c:pt idx="10309">
                  <c:v>12.272619047618999</c:v>
                </c:pt>
                <c:pt idx="10310">
                  <c:v>12.273809523809501</c:v>
                </c:pt>
                <c:pt idx="10311">
                  <c:v>12.275</c:v>
                </c:pt>
                <c:pt idx="10312">
                  <c:v>12.2761904761905</c:v>
                </c:pt>
                <c:pt idx="10313">
                  <c:v>12.277380952381</c:v>
                </c:pt>
                <c:pt idx="10314">
                  <c:v>12.2785714285714</c:v>
                </c:pt>
                <c:pt idx="10315">
                  <c:v>12.2797619047619</c:v>
                </c:pt>
                <c:pt idx="10316">
                  <c:v>12.280952380952399</c:v>
                </c:pt>
                <c:pt idx="10317">
                  <c:v>12.282142857142899</c:v>
                </c:pt>
                <c:pt idx="10318">
                  <c:v>12.283333333333299</c:v>
                </c:pt>
                <c:pt idx="10319">
                  <c:v>12.284523809523799</c:v>
                </c:pt>
                <c:pt idx="10320">
                  <c:v>12.285714285714301</c:v>
                </c:pt>
                <c:pt idx="10321">
                  <c:v>12.2869047619048</c:v>
                </c:pt>
                <c:pt idx="10322">
                  <c:v>12.288095238095201</c:v>
                </c:pt>
                <c:pt idx="10323">
                  <c:v>12.2892857142857</c:v>
                </c:pt>
                <c:pt idx="10324">
                  <c:v>12.2904761904762</c:v>
                </c:pt>
                <c:pt idx="10325">
                  <c:v>12.2916666666667</c:v>
                </c:pt>
                <c:pt idx="10326">
                  <c:v>12.2928571428571</c:v>
                </c:pt>
                <c:pt idx="10327">
                  <c:v>12.2940476190476</c:v>
                </c:pt>
                <c:pt idx="10328">
                  <c:v>12.2952380952381</c:v>
                </c:pt>
                <c:pt idx="10329">
                  <c:v>12.296428571428599</c:v>
                </c:pt>
                <c:pt idx="10330">
                  <c:v>12.297619047619101</c:v>
                </c:pt>
                <c:pt idx="10331">
                  <c:v>12.298809523809499</c:v>
                </c:pt>
                <c:pt idx="10332">
                  <c:v>12.3</c:v>
                </c:pt>
                <c:pt idx="10333">
                  <c:v>12.3011904761905</c:v>
                </c:pt>
                <c:pt idx="10334">
                  <c:v>12.302380952381</c:v>
                </c:pt>
                <c:pt idx="10335">
                  <c:v>12.3035714285714</c:v>
                </c:pt>
                <c:pt idx="10336">
                  <c:v>12.3047619047619</c:v>
                </c:pt>
                <c:pt idx="10337">
                  <c:v>12.3059523809524</c:v>
                </c:pt>
                <c:pt idx="10338">
                  <c:v>12.3071428571429</c:v>
                </c:pt>
                <c:pt idx="10339">
                  <c:v>12.3083333333333</c:v>
                </c:pt>
                <c:pt idx="10340">
                  <c:v>12.3095238095238</c:v>
                </c:pt>
                <c:pt idx="10341">
                  <c:v>12.310714285714299</c:v>
                </c:pt>
                <c:pt idx="10342">
                  <c:v>12.311904761904801</c:v>
                </c:pt>
                <c:pt idx="10343">
                  <c:v>12.313095238095199</c:v>
                </c:pt>
                <c:pt idx="10344">
                  <c:v>12.314285714285701</c:v>
                </c:pt>
                <c:pt idx="10345">
                  <c:v>12.3154761904762</c:v>
                </c:pt>
                <c:pt idx="10346">
                  <c:v>12.3166666666667</c:v>
                </c:pt>
                <c:pt idx="10347">
                  <c:v>12.3178571428571</c:v>
                </c:pt>
                <c:pt idx="10348">
                  <c:v>12.3190476190476</c:v>
                </c:pt>
                <c:pt idx="10349">
                  <c:v>12.3202380952381</c:v>
                </c:pt>
                <c:pt idx="10350">
                  <c:v>12.3214285714286</c:v>
                </c:pt>
                <c:pt idx="10351">
                  <c:v>12.322619047619</c:v>
                </c:pt>
                <c:pt idx="10352">
                  <c:v>12.3238095238095</c:v>
                </c:pt>
                <c:pt idx="10353">
                  <c:v>12.324999999999999</c:v>
                </c:pt>
                <c:pt idx="10354">
                  <c:v>12.326190476190501</c:v>
                </c:pt>
                <c:pt idx="10355">
                  <c:v>12.327380952381001</c:v>
                </c:pt>
                <c:pt idx="10356">
                  <c:v>12.328571428571401</c:v>
                </c:pt>
                <c:pt idx="10357">
                  <c:v>12.3297619047619</c:v>
                </c:pt>
                <c:pt idx="10358">
                  <c:v>12.3309523809524</c:v>
                </c:pt>
                <c:pt idx="10359">
                  <c:v>12.3321428571429</c:v>
                </c:pt>
                <c:pt idx="10360">
                  <c:v>12.3333333333333</c:v>
                </c:pt>
                <c:pt idx="10361">
                  <c:v>12.3345238095238</c:v>
                </c:pt>
                <c:pt idx="10362">
                  <c:v>12.3357142857143</c:v>
                </c:pt>
                <c:pt idx="10363">
                  <c:v>12.336904761904799</c:v>
                </c:pt>
                <c:pt idx="10364">
                  <c:v>12.3380952380952</c:v>
                </c:pt>
                <c:pt idx="10365">
                  <c:v>12.339285714285699</c:v>
                </c:pt>
                <c:pt idx="10366">
                  <c:v>12.340476190476201</c:v>
                </c:pt>
                <c:pt idx="10367">
                  <c:v>12.341666666666701</c:v>
                </c:pt>
                <c:pt idx="10368">
                  <c:v>12.342857142857101</c:v>
                </c:pt>
                <c:pt idx="10369">
                  <c:v>12.344047619047601</c:v>
                </c:pt>
                <c:pt idx="10370">
                  <c:v>12.3452380952381</c:v>
                </c:pt>
                <c:pt idx="10371">
                  <c:v>12.3464285714286</c:v>
                </c:pt>
                <c:pt idx="10372">
                  <c:v>12.347619047619</c:v>
                </c:pt>
                <c:pt idx="10373">
                  <c:v>12.3488095238095</c:v>
                </c:pt>
                <c:pt idx="10374">
                  <c:v>12.35</c:v>
                </c:pt>
                <c:pt idx="10375">
                  <c:v>12.351190476190499</c:v>
                </c:pt>
                <c:pt idx="10376">
                  <c:v>12.352380952381001</c:v>
                </c:pt>
                <c:pt idx="10377">
                  <c:v>12.353571428571399</c:v>
                </c:pt>
                <c:pt idx="10378">
                  <c:v>12.354761904761901</c:v>
                </c:pt>
                <c:pt idx="10379">
                  <c:v>12.355952380952401</c:v>
                </c:pt>
                <c:pt idx="10380">
                  <c:v>12.3571428571429</c:v>
                </c:pt>
                <c:pt idx="10381">
                  <c:v>12.358333333333301</c:v>
                </c:pt>
                <c:pt idx="10382">
                  <c:v>12.3595238095238</c:v>
                </c:pt>
                <c:pt idx="10383">
                  <c:v>12.3607142857143</c:v>
                </c:pt>
                <c:pt idx="10384">
                  <c:v>12.3619047619048</c:v>
                </c:pt>
                <c:pt idx="10385">
                  <c:v>12.3630952380952</c:v>
                </c:pt>
                <c:pt idx="10386">
                  <c:v>12.3642857142857</c:v>
                </c:pt>
                <c:pt idx="10387">
                  <c:v>12.365476190476199</c:v>
                </c:pt>
                <c:pt idx="10388">
                  <c:v>12.366666666666699</c:v>
                </c:pt>
                <c:pt idx="10389">
                  <c:v>12.367857142857099</c:v>
                </c:pt>
                <c:pt idx="10390">
                  <c:v>12.369047619047601</c:v>
                </c:pt>
                <c:pt idx="10391">
                  <c:v>12.370238095238101</c:v>
                </c:pt>
                <c:pt idx="10392">
                  <c:v>12.3714285714286</c:v>
                </c:pt>
                <c:pt idx="10393">
                  <c:v>12.372619047619001</c:v>
                </c:pt>
                <c:pt idx="10394">
                  <c:v>12.3738095238095</c:v>
                </c:pt>
                <c:pt idx="10395">
                  <c:v>12.375</c:v>
                </c:pt>
                <c:pt idx="10396">
                  <c:v>12.3761904761905</c:v>
                </c:pt>
                <c:pt idx="10397">
                  <c:v>12.377380952380999</c:v>
                </c:pt>
                <c:pt idx="10398">
                  <c:v>12.3785714285714</c:v>
                </c:pt>
                <c:pt idx="10399">
                  <c:v>12.379761904761899</c:v>
                </c:pt>
                <c:pt idx="10400">
                  <c:v>12.380952380952399</c:v>
                </c:pt>
                <c:pt idx="10401">
                  <c:v>12.382142857142901</c:v>
                </c:pt>
                <c:pt idx="10402">
                  <c:v>12.383333333333301</c:v>
                </c:pt>
                <c:pt idx="10403">
                  <c:v>12.384523809523801</c:v>
                </c:pt>
                <c:pt idx="10404">
                  <c:v>12.3857142857143</c:v>
                </c:pt>
                <c:pt idx="10405">
                  <c:v>12.3869047619048</c:v>
                </c:pt>
                <c:pt idx="10406">
                  <c:v>12.3880952380952</c:v>
                </c:pt>
                <c:pt idx="10407">
                  <c:v>12.3892857142857</c:v>
                </c:pt>
                <c:pt idx="10408">
                  <c:v>12.3904761904762</c:v>
                </c:pt>
                <c:pt idx="10409">
                  <c:v>12.391666666666699</c:v>
                </c:pt>
                <c:pt idx="10410">
                  <c:v>12.3928571428571</c:v>
                </c:pt>
                <c:pt idx="10411">
                  <c:v>12.394047619047599</c:v>
                </c:pt>
                <c:pt idx="10412">
                  <c:v>12.395238095238099</c:v>
                </c:pt>
                <c:pt idx="10413">
                  <c:v>12.396428571428601</c:v>
                </c:pt>
                <c:pt idx="10414">
                  <c:v>12.397619047618999</c:v>
                </c:pt>
                <c:pt idx="10415">
                  <c:v>12.398809523809501</c:v>
                </c:pt>
                <c:pt idx="10416">
                  <c:v>12.4</c:v>
                </c:pt>
                <c:pt idx="10417">
                  <c:v>12.4011904761905</c:v>
                </c:pt>
                <c:pt idx="10418">
                  <c:v>12.402380952381</c:v>
                </c:pt>
                <c:pt idx="10419">
                  <c:v>12.4035714285714</c:v>
                </c:pt>
                <c:pt idx="10420">
                  <c:v>12.4047619047619</c:v>
                </c:pt>
                <c:pt idx="10421">
                  <c:v>12.405952380952399</c:v>
                </c:pt>
                <c:pt idx="10422">
                  <c:v>12.407142857142899</c:v>
                </c:pt>
                <c:pt idx="10423">
                  <c:v>12.408333333333299</c:v>
                </c:pt>
                <c:pt idx="10424">
                  <c:v>12.409523809523799</c:v>
                </c:pt>
                <c:pt idx="10425">
                  <c:v>12.410714285714301</c:v>
                </c:pt>
                <c:pt idx="10426">
                  <c:v>12.4119047619048</c:v>
                </c:pt>
                <c:pt idx="10427">
                  <c:v>12.413095238095201</c:v>
                </c:pt>
                <c:pt idx="10428">
                  <c:v>12.4142857142857</c:v>
                </c:pt>
                <c:pt idx="10429">
                  <c:v>12.4154761904762</c:v>
                </c:pt>
                <c:pt idx="10430">
                  <c:v>12.4166666666667</c:v>
                </c:pt>
                <c:pt idx="10431">
                  <c:v>12.4178571428571</c:v>
                </c:pt>
                <c:pt idx="10432">
                  <c:v>12.4190476190476</c:v>
                </c:pt>
                <c:pt idx="10433">
                  <c:v>12.4202380952381</c:v>
                </c:pt>
                <c:pt idx="10434">
                  <c:v>12.421428571428599</c:v>
                </c:pt>
                <c:pt idx="10435">
                  <c:v>12.422619047618999</c:v>
                </c:pt>
                <c:pt idx="10436">
                  <c:v>12.423809523809499</c:v>
                </c:pt>
                <c:pt idx="10437">
                  <c:v>12.425000000000001</c:v>
                </c:pt>
                <c:pt idx="10438">
                  <c:v>12.4261904761905</c:v>
                </c:pt>
                <c:pt idx="10439">
                  <c:v>12.427380952381</c:v>
                </c:pt>
                <c:pt idx="10440">
                  <c:v>12.4285714285714</c:v>
                </c:pt>
                <c:pt idx="10441">
                  <c:v>12.4297619047619</c:v>
                </c:pt>
                <c:pt idx="10442">
                  <c:v>12.4309523809524</c:v>
                </c:pt>
                <c:pt idx="10443">
                  <c:v>12.4321428571429</c:v>
                </c:pt>
                <c:pt idx="10444">
                  <c:v>12.4333333333333</c:v>
                </c:pt>
                <c:pt idx="10445">
                  <c:v>12.4345238095238</c:v>
                </c:pt>
                <c:pt idx="10446">
                  <c:v>12.435714285714299</c:v>
                </c:pt>
                <c:pt idx="10447">
                  <c:v>12.436904761904801</c:v>
                </c:pt>
                <c:pt idx="10448">
                  <c:v>12.438095238095199</c:v>
                </c:pt>
                <c:pt idx="10449">
                  <c:v>12.439285714285701</c:v>
                </c:pt>
                <c:pt idx="10450">
                  <c:v>12.4404761904762</c:v>
                </c:pt>
                <c:pt idx="10451">
                  <c:v>12.4416666666667</c:v>
                </c:pt>
                <c:pt idx="10452">
                  <c:v>12.4428571428571</c:v>
                </c:pt>
                <c:pt idx="10453">
                  <c:v>12.4440476190476</c:v>
                </c:pt>
                <c:pt idx="10454">
                  <c:v>12.4452380952381</c:v>
                </c:pt>
                <c:pt idx="10455">
                  <c:v>12.4464285714286</c:v>
                </c:pt>
                <c:pt idx="10456">
                  <c:v>12.447619047619099</c:v>
                </c:pt>
                <c:pt idx="10457">
                  <c:v>12.4488095238095</c:v>
                </c:pt>
                <c:pt idx="10458">
                  <c:v>12.45</c:v>
                </c:pt>
                <c:pt idx="10459">
                  <c:v>12.451190476190501</c:v>
                </c:pt>
                <c:pt idx="10460">
                  <c:v>12.452380952381001</c:v>
                </c:pt>
                <c:pt idx="10461">
                  <c:v>12.453571428571401</c:v>
                </c:pt>
                <c:pt idx="10462">
                  <c:v>12.4547619047619</c:v>
                </c:pt>
                <c:pt idx="10463">
                  <c:v>12.4559523809524</c:v>
                </c:pt>
                <c:pt idx="10464">
                  <c:v>12.4571428571429</c:v>
                </c:pt>
                <c:pt idx="10465">
                  <c:v>12.4583333333333</c:v>
                </c:pt>
                <c:pt idx="10466">
                  <c:v>12.4595238095238</c:v>
                </c:pt>
                <c:pt idx="10467">
                  <c:v>12.4607142857143</c:v>
                </c:pt>
                <c:pt idx="10468">
                  <c:v>12.461904761904799</c:v>
                </c:pt>
                <c:pt idx="10469">
                  <c:v>12.4630952380952</c:v>
                </c:pt>
                <c:pt idx="10470">
                  <c:v>12.464285714285699</c:v>
                </c:pt>
                <c:pt idx="10471">
                  <c:v>12.465476190476201</c:v>
                </c:pt>
                <c:pt idx="10472">
                  <c:v>12.466666666666701</c:v>
                </c:pt>
                <c:pt idx="10473">
                  <c:v>12.467857142857101</c:v>
                </c:pt>
                <c:pt idx="10474">
                  <c:v>12.469047619047601</c:v>
                </c:pt>
                <c:pt idx="10475">
                  <c:v>12.4702380952381</c:v>
                </c:pt>
                <c:pt idx="10476">
                  <c:v>12.4714285714286</c:v>
                </c:pt>
                <c:pt idx="10477">
                  <c:v>12.472619047619</c:v>
                </c:pt>
                <c:pt idx="10478">
                  <c:v>12.4738095238095</c:v>
                </c:pt>
                <c:pt idx="10479">
                  <c:v>12.475</c:v>
                </c:pt>
                <c:pt idx="10480">
                  <c:v>12.476190476190499</c:v>
                </c:pt>
                <c:pt idx="10481">
                  <c:v>12.477380952381001</c:v>
                </c:pt>
                <c:pt idx="10482">
                  <c:v>12.478571428571399</c:v>
                </c:pt>
                <c:pt idx="10483">
                  <c:v>12.479761904761901</c:v>
                </c:pt>
                <c:pt idx="10484">
                  <c:v>12.480952380952401</c:v>
                </c:pt>
                <c:pt idx="10485">
                  <c:v>12.4821428571429</c:v>
                </c:pt>
                <c:pt idx="10486">
                  <c:v>12.483333333333301</c:v>
                </c:pt>
                <c:pt idx="10487">
                  <c:v>12.4845238095238</c:v>
                </c:pt>
                <c:pt idx="10488">
                  <c:v>12.4857142857143</c:v>
                </c:pt>
                <c:pt idx="10489">
                  <c:v>12.4869047619048</c:v>
                </c:pt>
                <c:pt idx="10490">
                  <c:v>12.4880952380952</c:v>
                </c:pt>
                <c:pt idx="10491">
                  <c:v>12.4892857142857</c:v>
                </c:pt>
                <c:pt idx="10492">
                  <c:v>12.490476190476199</c:v>
                </c:pt>
                <c:pt idx="10493">
                  <c:v>12.491666666666699</c:v>
                </c:pt>
                <c:pt idx="10494">
                  <c:v>12.492857142857099</c:v>
                </c:pt>
                <c:pt idx="10495">
                  <c:v>12.494047619047601</c:v>
                </c:pt>
                <c:pt idx="10496">
                  <c:v>12.495238095238101</c:v>
                </c:pt>
                <c:pt idx="10497">
                  <c:v>12.4964285714286</c:v>
                </c:pt>
                <c:pt idx="10498">
                  <c:v>12.497619047619001</c:v>
                </c:pt>
                <c:pt idx="10499">
                  <c:v>12.4988095238095</c:v>
                </c:pt>
                <c:pt idx="10500">
                  <c:v>12.5</c:v>
                </c:pt>
                <c:pt idx="10501">
                  <c:v>12.5011904761905</c:v>
                </c:pt>
                <c:pt idx="10502">
                  <c:v>12.502380952380999</c:v>
                </c:pt>
                <c:pt idx="10503">
                  <c:v>12.5035714285714</c:v>
                </c:pt>
                <c:pt idx="10504">
                  <c:v>12.504761904761899</c:v>
                </c:pt>
                <c:pt idx="10505">
                  <c:v>12.505952380952399</c:v>
                </c:pt>
                <c:pt idx="10506">
                  <c:v>12.507142857142901</c:v>
                </c:pt>
                <c:pt idx="10507">
                  <c:v>12.508333333333301</c:v>
                </c:pt>
                <c:pt idx="10508">
                  <c:v>12.509523809523801</c:v>
                </c:pt>
                <c:pt idx="10509">
                  <c:v>12.5107142857143</c:v>
                </c:pt>
                <c:pt idx="10510">
                  <c:v>12.5119047619048</c:v>
                </c:pt>
                <c:pt idx="10511">
                  <c:v>12.5130952380952</c:v>
                </c:pt>
                <c:pt idx="10512">
                  <c:v>12.5142857142857</c:v>
                </c:pt>
                <c:pt idx="10513">
                  <c:v>12.5154761904762</c:v>
                </c:pt>
                <c:pt idx="10514">
                  <c:v>12.516666666666699</c:v>
                </c:pt>
                <c:pt idx="10515">
                  <c:v>12.5178571428571</c:v>
                </c:pt>
                <c:pt idx="10516">
                  <c:v>12.519047619047599</c:v>
                </c:pt>
                <c:pt idx="10517">
                  <c:v>12.520238095238099</c:v>
                </c:pt>
                <c:pt idx="10518">
                  <c:v>12.521428571428601</c:v>
                </c:pt>
                <c:pt idx="10519">
                  <c:v>12.522619047618999</c:v>
                </c:pt>
                <c:pt idx="10520">
                  <c:v>12.523809523809501</c:v>
                </c:pt>
                <c:pt idx="10521">
                  <c:v>12.525</c:v>
                </c:pt>
                <c:pt idx="10522">
                  <c:v>12.5261904761905</c:v>
                </c:pt>
                <c:pt idx="10523">
                  <c:v>12.527380952381</c:v>
                </c:pt>
                <c:pt idx="10524">
                  <c:v>12.5285714285714</c:v>
                </c:pt>
                <c:pt idx="10525">
                  <c:v>12.5297619047619</c:v>
                </c:pt>
                <c:pt idx="10526">
                  <c:v>12.530952380952399</c:v>
                </c:pt>
                <c:pt idx="10527">
                  <c:v>12.532142857142899</c:v>
                </c:pt>
                <c:pt idx="10528">
                  <c:v>12.533333333333299</c:v>
                </c:pt>
                <c:pt idx="10529">
                  <c:v>12.534523809523799</c:v>
                </c:pt>
                <c:pt idx="10530">
                  <c:v>12.535714285714301</c:v>
                </c:pt>
                <c:pt idx="10531">
                  <c:v>12.5369047619048</c:v>
                </c:pt>
                <c:pt idx="10532">
                  <c:v>12.538095238095201</c:v>
                </c:pt>
                <c:pt idx="10533">
                  <c:v>12.5392857142857</c:v>
                </c:pt>
                <c:pt idx="10534">
                  <c:v>12.5404761904762</c:v>
                </c:pt>
                <c:pt idx="10535">
                  <c:v>12.5416666666667</c:v>
                </c:pt>
                <c:pt idx="10536">
                  <c:v>12.5428571428571</c:v>
                </c:pt>
                <c:pt idx="10537">
                  <c:v>12.5440476190476</c:v>
                </c:pt>
                <c:pt idx="10538">
                  <c:v>12.5452380952381</c:v>
                </c:pt>
                <c:pt idx="10539">
                  <c:v>12.546428571428599</c:v>
                </c:pt>
                <c:pt idx="10540">
                  <c:v>12.547619047619101</c:v>
                </c:pt>
                <c:pt idx="10541">
                  <c:v>12.548809523809499</c:v>
                </c:pt>
                <c:pt idx="10542">
                  <c:v>12.55</c:v>
                </c:pt>
                <c:pt idx="10543">
                  <c:v>12.5511904761905</c:v>
                </c:pt>
                <c:pt idx="10544">
                  <c:v>12.552380952381</c:v>
                </c:pt>
                <c:pt idx="10545">
                  <c:v>12.5535714285714</c:v>
                </c:pt>
                <c:pt idx="10546">
                  <c:v>12.5547619047619</c:v>
                </c:pt>
                <c:pt idx="10547">
                  <c:v>12.5559523809524</c:v>
                </c:pt>
                <c:pt idx="10548">
                  <c:v>12.5571428571429</c:v>
                </c:pt>
                <c:pt idx="10549">
                  <c:v>12.5583333333333</c:v>
                </c:pt>
                <c:pt idx="10550">
                  <c:v>12.5595238095238</c:v>
                </c:pt>
                <c:pt idx="10551">
                  <c:v>12.560714285714299</c:v>
                </c:pt>
                <c:pt idx="10552">
                  <c:v>12.561904761904801</c:v>
                </c:pt>
                <c:pt idx="10553">
                  <c:v>12.563095238095199</c:v>
                </c:pt>
                <c:pt idx="10554">
                  <c:v>12.564285714285701</c:v>
                </c:pt>
                <c:pt idx="10555">
                  <c:v>12.5654761904762</c:v>
                </c:pt>
                <c:pt idx="10556">
                  <c:v>12.5666666666667</c:v>
                </c:pt>
                <c:pt idx="10557">
                  <c:v>12.5678571428571</c:v>
                </c:pt>
                <c:pt idx="10558">
                  <c:v>12.5690476190476</c:v>
                </c:pt>
                <c:pt idx="10559">
                  <c:v>12.5702380952381</c:v>
                </c:pt>
                <c:pt idx="10560">
                  <c:v>12.5714285714286</c:v>
                </c:pt>
                <c:pt idx="10561">
                  <c:v>12.572619047619</c:v>
                </c:pt>
                <c:pt idx="10562">
                  <c:v>12.5738095238095</c:v>
                </c:pt>
                <c:pt idx="10563">
                  <c:v>12.574999999999999</c:v>
                </c:pt>
                <c:pt idx="10564">
                  <c:v>12.576190476190501</c:v>
                </c:pt>
                <c:pt idx="10565">
                  <c:v>12.577380952381001</c:v>
                </c:pt>
                <c:pt idx="10566">
                  <c:v>12.578571428571401</c:v>
                </c:pt>
                <c:pt idx="10567">
                  <c:v>12.5797619047619</c:v>
                </c:pt>
                <c:pt idx="10568">
                  <c:v>12.5809523809524</c:v>
                </c:pt>
                <c:pt idx="10569">
                  <c:v>12.5821428571429</c:v>
                </c:pt>
                <c:pt idx="10570">
                  <c:v>12.5833333333333</c:v>
                </c:pt>
                <c:pt idx="10571">
                  <c:v>12.5845238095238</c:v>
                </c:pt>
                <c:pt idx="10572">
                  <c:v>12.5857142857143</c:v>
                </c:pt>
                <c:pt idx="10573">
                  <c:v>12.586904761904799</c:v>
                </c:pt>
                <c:pt idx="10574">
                  <c:v>12.5880952380952</c:v>
                </c:pt>
                <c:pt idx="10575">
                  <c:v>12.589285714285699</c:v>
                </c:pt>
                <c:pt idx="10576">
                  <c:v>12.590476190476201</c:v>
                </c:pt>
                <c:pt idx="10577">
                  <c:v>12.591666666666701</c:v>
                </c:pt>
                <c:pt idx="10578">
                  <c:v>12.592857142857101</c:v>
                </c:pt>
                <c:pt idx="10579">
                  <c:v>12.594047619047601</c:v>
                </c:pt>
                <c:pt idx="10580">
                  <c:v>12.5952380952381</c:v>
                </c:pt>
                <c:pt idx="10581">
                  <c:v>12.5964285714286</c:v>
                </c:pt>
                <c:pt idx="10582">
                  <c:v>12.597619047619</c:v>
                </c:pt>
                <c:pt idx="10583">
                  <c:v>12.5988095238095</c:v>
                </c:pt>
                <c:pt idx="10584">
                  <c:v>12.6</c:v>
                </c:pt>
                <c:pt idx="10585">
                  <c:v>12.601190476190499</c:v>
                </c:pt>
                <c:pt idx="10586">
                  <c:v>12.602380952381001</c:v>
                </c:pt>
                <c:pt idx="10587">
                  <c:v>12.603571428571399</c:v>
                </c:pt>
                <c:pt idx="10588">
                  <c:v>12.604761904761901</c:v>
                </c:pt>
                <c:pt idx="10589">
                  <c:v>12.605952380952401</c:v>
                </c:pt>
                <c:pt idx="10590">
                  <c:v>12.6071428571429</c:v>
                </c:pt>
                <c:pt idx="10591">
                  <c:v>12.608333333333301</c:v>
                </c:pt>
                <c:pt idx="10592">
                  <c:v>12.6095238095238</c:v>
                </c:pt>
                <c:pt idx="10593">
                  <c:v>12.6107142857143</c:v>
                </c:pt>
                <c:pt idx="10594">
                  <c:v>12.6119047619048</c:v>
                </c:pt>
                <c:pt idx="10595">
                  <c:v>12.6130952380952</c:v>
                </c:pt>
                <c:pt idx="10596">
                  <c:v>12.6142857142857</c:v>
                </c:pt>
                <c:pt idx="10597">
                  <c:v>12.615476190476199</c:v>
                </c:pt>
                <c:pt idx="10598">
                  <c:v>12.616666666666699</c:v>
                </c:pt>
                <c:pt idx="10599">
                  <c:v>12.617857142857099</c:v>
                </c:pt>
                <c:pt idx="10600">
                  <c:v>12.619047619047601</c:v>
                </c:pt>
                <c:pt idx="10601">
                  <c:v>12.620238095238101</c:v>
                </c:pt>
                <c:pt idx="10602">
                  <c:v>12.6214285714286</c:v>
                </c:pt>
                <c:pt idx="10603">
                  <c:v>12.622619047619001</c:v>
                </c:pt>
                <c:pt idx="10604">
                  <c:v>12.6238095238095</c:v>
                </c:pt>
                <c:pt idx="10605">
                  <c:v>12.625</c:v>
                </c:pt>
                <c:pt idx="10606">
                  <c:v>12.6261904761905</c:v>
                </c:pt>
                <c:pt idx="10607">
                  <c:v>12.627380952380999</c:v>
                </c:pt>
                <c:pt idx="10608">
                  <c:v>12.6285714285714</c:v>
                </c:pt>
                <c:pt idx="10609">
                  <c:v>12.629761904761899</c:v>
                </c:pt>
                <c:pt idx="10610">
                  <c:v>12.630952380952399</c:v>
                </c:pt>
                <c:pt idx="10611">
                  <c:v>12.632142857142901</c:v>
                </c:pt>
                <c:pt idx="10612">
                  <c:v>12.633333333333301</c:v>
                </c:pt>
                <c:pt idx="10613">
                  <c:v>12.634523809523801</c:v>
                </c:pt>
                <c:pt idx="10614">
                  <c:v>12.6357142857143</c:v>
                </c:pt>
                <c:pt idx="10615">
                  <c:v>12.6369047619048</c:v>
                </c:pt>
                <c:pt idx="10616">
                  <c:v>12.6380952380952</c:v>
                </c:pt>
                <c:pt idx="10617">
                  <c:v>12.6392857142857</c:v>
                </c:pt>
                <c:pt idx="10618">
                  <c:v>12.6404761904762</c:v>
                </c:pt>
                <c:pt idx="10619">
                  <c:v>12.641666666666699</c:v>
                </c:pt>
                <c:pt idx="10620">
                  <c:v>12.6428571428571</c:v>
                </c:pt>
                <c:pt idx="10621">
                  <c:v>12.644047619047599</c:v>
                </c:pt>
                <c:pt idx="10622">
                  <c:v>12.645238095238099</c:v>
                </c:pt>
                <c:pt idx="10623">
                  <c:v>12.646428571428601</c:v>
                </c:pt>
                <c:pt idx="10624">
                  <c:v>12.647619047618999</c:v>
                </c:pt>
                <c:pt idx="10625">
                  <c:v>12.648809523809501</c:v>
                </c:pt>
                <c:pt idx="10626">
                  <c:v>12.65</c:v>
                </c:pt>
                <c:pt idx="10627">
                  <c:v>12.6511904761905</c:v>
                </c:pt>
                <c:pt idx="10628">
                  <c:v>12.652380952381</c:v>
                </c:pt>
                <c:pt idx="10629">
                  <c:v>12.6535714285714</c:v>
                </c:pt>
                <c:pt idx="10630">
                  <c:v>12.6547619047619</c:v>
                </c:pt>
                <c:pt idx="10631">
                  <c:v>12.655952380952399</c:v>
                </c:pt>
                <c:pt idx="10632">
                  <c:v>12.657142857142899</c:v>
                </c:pt>
                <c:pt idx="10633">
                  <c:v>12.658333333333299</c:v>
                </c:pt>
                <c:pt idx="10634">
                  <c:v>12.659523809523799</c:v>
                </c:pt>
                <c:pt idx="10635">
                  <c:v>12.660714285714301</c:v>
                </c:pt>
                <c:pt idx="10636">
                  <c:v>12.6619047619048</c:v>
                </c:pt>
                <c:pt idx="10637">
                  <c:v>12.663095238095201</c:v>
                </c:pt>
                <c:pt idx="10638">
                  <c:v>12.6642857142857</c:v>
                </c:pt>
                <c:pt idx="10639">
                  <c:v>12.6654761904762</c:v>
                </c:pt>
                <c:pt idx="10640">
                  <c:v>12.6666666666667</c:v>
                </c:pt>
                <c:pt idx="10641">
                  <c:v>12.6678571428571</c:v>
                </c:pt>
                <c:pt idx="10642">
                  <c:v>12.6690476190476</c:v>
                </c:pt>
                <c:pt idx="10643">
                  <c:v>12.6702380952381</c:v>
                </c:pt>
                <c:pt idx="10644">
                  <c:v>12.671428571428599</c:v>
                </c:pt>
                <c:pt idx="10645">
                  <c:v>12.672619047618999</c:v>
                </c:pt>
                <c:pt idx="10646">
                  <c:v>12.673809523809499</c:v>
                </c:pt>
                <c:pt idx="10647">
                  <c:v>12.675000000000001</c:v>
                </c:pt>
                <c:pt idx="10648">
                  <c:v>12.6761904761905</c:v>
                </c:pt>
                <c:pt idx="10649">
                  <c:v>12.677380952381</c:v>
                </c:pt>
                <c:pt idx="10650">
                  <c:v>12.6785714285714</c:v>
                </c:pt>
                <c:pt idx="10651">
                  <c:v>12.6797619047619</c:v>
                </c:pt>
                <c:pt idx="10652">
                  <c:v>12.6809523809524</c:v>
                </c:pt>
                <c:pt idx="10653">
                  <c:v>12.6821428571429</c:v>
                </c:pt>
                <c:pt idx="10654">
                  <c:v>12.6833333333333</c:v>
                </c:pt>
                <c:pt idx="10655">
                  <c:v>12.6845238095238</c:v>
                </c:pt>
                <c:pt idx="10656">
                  <c:v>12.685714285714299</c:v>
                </c:pt>
                <c:pt idx="10657">
                  <c:v>12.686904761904801</c:v>
                </c:pt>
                <c:pt idx="10658">
                  <c:v>12.688095238095199</c:v>
                </c:pt>
                <c:pt idx="10659">
                  <c:v>12.689285714285701</c:v>
                </c:pt>
                <c:pt idx="10660">
                  <c:v>12.6904761904762</c:v>
                </c:pt>
                <c:pt idx="10661">
                  <c:v>12.6916666666667</c:v>
                </c:pt>
                <c:pt idx="10662">
                  <c:v>12.6928571428571</c:v>
                </c:pt>
                <c:pt idx="10663">
                  <c:v>12.6940476190476</c:v>
                </c:pt>
                <c:pt idx="10664">
                  <c:v>12.6952380952381</c:v>
                </c:pt>
                <c:pt idx="10665">
                  <c:v>12.6964285714286</c:v>
                </c:pt>
                <c:pt idx="10666">
                  <c:v>12.697619047619099</c:v>
                </c:pt>
                <c:pt idx="10667">
                  <c:v>12.6988095238095</c:v>
                </c:pt>
                <c:pt idx="10668">
                  <c:v>12.7</c:v>
                </c:pt>
                <c:pt idx="10669">
                  <c:v>12.701190476190501</c:v>
                </c:pt>
                <c:pt idx="10670">
                  <c:v>12.702380952381001</c:v>
                </c:pt>
                <c:pt idx="10671">
                  <c:v>12.703571428571401</c:v>
                </c:pt>
                <c:pt idx="10672">
                  <c:v>12.7047619047619</c:v>
                </c:pt>
                <c:pt idx="10673">
                  <c:v>12.7059523809524</c:v>
                </c:pt>
                <c:pt idx="10674">
                  <c:v>12.7071428571429</c:v>
                </c:pt>
                <c:pt idx="10675">
                  <c:v>12.7083333333333</c:v>
                </c:pt>
                <c:pt idx="10676">
                  <c:v>12.7095238095238</c:v>
                </c:pt>
                <c:pt idx="10677">
                  <c:v>12.7107142857143</c:v>
                </c:pt>
                <c:pt idx="10678">
                  <c:v>12.711904761904799</c:v>
                </c:pt>
                <c:pt idx="10679">
                  <c:v>12.7130952380952</c:v>
                </c:pt>
                <c:pt idx="10680">
                  <c:v>12.714285714285699</c:v>
                </c:pt>
                <c:pt idx="10681">
                  <c:v>12.715476190476201</c:v>
                </c:pt>
                <c:pt idx="10682">
                  <c:v>12.716666666666701</c:v>
                </c:pt>
                <c:pt idx="10683">
                  <c:v>12.717857142857101</c:v>
                </c:pt>
                <c:pt idx="10684">
                  <c:v>12.719047619047601</c:v>
                </c:pt>
                <c:pt idx="10685">
                  <c:v>12.7202380952381</c:v>
                </c:pt>
                <c:pt idx="10686">
                  <c:v>12.7214285714286</c:v>
                </c:pt>
                <c:pt idx="10687">
                  <c:v>12.722619047619</c:v>
                </c:pt>
                <c:pt idx="10688">
                  <c:v>12.7238095238095</c:v>
                </c:pt>
                <c:pt idx="10689">
                  <c:v>12.725</c:v>
                </c:pt>
                <c:pt idx="10690">
                  <c:v>12.726190476190499</c:v>
                </c:pt>
                <c:pt idx="10691">
                  <c:v>12.727380952381001</c:v>
                </c:pt>
                <c:pt idx="10692">
                  <c:v>12.728571428571399</c:v>
                </c:pt>
                <c:pt idx="10693">
                  <c:v>12.729761904761901</c:v>
                </c:pt>
                <c:pt idx="10694">
                  <c:v>12.730952380952401</c:v>
                </c:pt>
                <c:pt idx="10695">
                  <c:v>12.7321428571429</c:v>
                </c:pt>
                <c:pt idx="10696">
                  <c:v>12.733333333333301</c:v>
                </c:pt>
                <c:pt idx="10697">
                  <c:v>12.7345238095238</c:v>
                </c:pt>
                <c:pt idx="10698">
                  <c:v>12.7357142857143</c:v>
                </c:pt>
                <c:pt idx="10699">
                  <c:v>12.7369047619048</c:v>
                </c:pt>
                <c:pt idx="10700">
                  <c:v>12.7380952380952</c:v>
                </c:pt>
                <c:pt idx="10701">
                  <c:v>12.7392857142857</c:v>
                </c:pt>
                <c:pt idx="10702">
                  <c:v>12.740476190476199</c:v>
                </c:pt>
                <c:pt idx="10703">
                  <c:v>12.741666666666699</c:v>
                </c:pt>
                <c:pt idx="10704">
                  <c:v>12.742857142857099</c:v>
                </c:pt>
                <c:pt idx="10705">
                  <c:v>12.744047619047601</c:v>
                </c:pt>
                <c:pt idx="10706">
                  <c:v>12.745238095238101</c:v>
                </c:pt>
                <c:pt idx="10707">
                  <c:v>12.7464285714286</c:v>
                </c:pt>
                <c:pt idx="10708">
                  <c:v>12.747619047619001</c:v>
                </c:pt>
                <c:pt idx="10709">
                  <c:v>12.7488095238095</c:v>
                </c:pt>
                <c:pt idx="10710">
                  <c:v>12.75</c:v>
                </c:pt>
                <c:pt idx="10711">
                  <c:v>12.7511904761905</c:v>
                </c:pt>
                <c:pt idx="10712">
                  <c:v>12.752380952380999</c:v>
                </c:pt>
                <c:pt idx="10713">
                  <c:v>12.7535714285714</c:v>
                </c:pt>
                <c:pt idx="10714">
                  <c:v>12.754761904761899</c:v>
                </c:pt>
                <c:pt idx="10715">
                  <c:v>12.755952380952399</c:v>
                </c:pt>
                <c:pt idx="10716">
                  <c:v>12.757142857142901</c:v>
                </c:pt>
                <c:pt idx="10717">
                  <c:v>12.758333333333301</c:v>
                </c:pt>
                <c:pt idx="10718">
                  <c:v>12.759523809523801</c:v>
                </c:pt>
                <c:pt idx="10719">
                  <c:v>12.7607142857143</c:v>
                </c:pt>
                <c:pt idx="10720">
                  <c:v>12.7619047619048</c:v>
                </c:pt>
                <c:pt idx="10721">
                  <c:v>12.7630952380952</c:v>
                </c:pt>
                <c:pt idx="10722">
                  <c:v>12.7642857142857</c:v>
                </c:pt>
                <c:pt idx="10723">
                  <c:v>12.7654761904762</c:v>
                </c:pt>
                <c:pt idx="10724">
                  <c:v>12.766666666666699</c:v>
                </c:pt>
                <c:pt idx="10725">
                  <c:v>12.7678571428571</c:v>
                </c:pt>
                <c:pt idx="10726">
                  <c:v>12.769047619047599</c:v>
                </c:pt>
                <c:pt idx="10727">
                  <c:v>12.770238095238099</c:v>
                </c:pt>
                <c:pt idx="10728">
                  <c:v>12.771428571428601</c:v>
                </c:pt>
                <c:pt idx="10729">
                  <c:v>12.772619047618999</c:v>
                </c:pt>
                <c:pt idx="10730">
                  <c:v>12.773809523809501</c:v>
                </c:pt>
                <c:pt idx="10731">
                  <c:v>12.775</c:v>
                </c:pt>
                <c:pt idx="10732">
                  <c:v>12.7761904761905</c:v>
                </c:pt>
                <c:pt idx="10733">
                  <c:v>12.777380952381</c:v>
                </c:pt>
                <c:pt idx="10734">
                  <c:v>12.7785714285714</c:v>
                </c:pt>
                <c:pt idx="10735">
                  <c:v>12.7797619047619</c:v>
                </c:pt>
                <c:pt idx="10736">
                  <c:v>12.780952380952399</c:v>
                </c:pt>
                <c:pt idx="10737">
                  <c:v>12.782142857142899</c:v>
                </c:pt>
                <c:pt idx="10738">
                  <c:v>12.783333333333299</c:v>
                </c:pt>
                <c:pt idx="10739">
                  <c:v>12.784523809523799</c:v>
                </c:pt>
                <c:pt idx="10740">
                  <c:v>12.785714285714301</c:v>
                </c:pt>
                <c:pt idx="10741">
                  <c:v>12.7869047619048</c:v>
                </c:pt>
                <c:pt idx="10742">
                  <c:v>12.788095238095201</c:v>
                </c:pt>
                <c:pt idx="10743">
                  <c:v>12.7892857142857</c:v>
                </c:pt>
                <c:pt idx="10744">
                  <c:v>12.7904761904762</c:v>
                </c:pt>
                <c:pt idx="10745">
                  <c:v>12.7916666666667</c:v>
                </c:pt>
                <c:pt idx="10746">
                  <c:v>12.7928571428571</c:v>
                </c:pt>
                <c:pt idx="10747">
                  <c:v>12.7940476190476</c:v>
                </c:pt>
                <c:pt idx="10748">
                  <c:v>12.7952380952381</c:v>
                </c:pt>
                <c:pt idx="10749">
                  <c:v>12.796428571428599</c:v>
                </c:pt>
                <c:pt idx="10750">
                  <c:v>12.797619047619101</c:v>
                </c:pt>
                <c:pt idx="10751">
                  <c:v>12.798809523809499</c:v>
                </c:pt>
                <c:pt idx="10752">
                  <c:v>12.8</c:v>
                </c:pt>
                <c:pt idx="10753">
                  <c:v>12.8011904761905</c:v>
                </c:pt>
                <c:pt idx="10754">
                  <c:v>12.802380952381</c:v>
                </c:pt>
                <c:pt idx="10755">
                  <c:v>12.8035714285714</c:v>
                </c:pt>
                <c:pt idx="10756">
                  <c:v>12.8047619047619</c:v>
                </c:pt>
                <c:pt idx="10757">
                  <c:v>12.8059523809524</c:v>
                </c:pt>
                <c:pt idx="10758">
                  <c:v>12.8071428571429</c:v>
                </c:pt>
                <c:pt idx="10759">
                  <c:v>12.8083333333333</c:v>
                </c:pt>
                <c:pt idx="10760">
                  <c:v>12.8095238095238</c:v>
                </c:pt>
                <c:pt idx="10761">
                  <c:v>12.810714285714299</c:v>
                </c:pt>
                <c:pt idx="10762">
                  <c:v>12.811904761904801</c:v>
                </c:pt>
                <c:pt idx="10763">
                  <c:v>12.813095238095199</c:v>
                </c:pt>
                <c:pt idx="10764">
                  <c:v>12.814285714285701</c:v>
                </c:pt>
                <c:pt idx="10765">
                  <c:v>12.8154761904762</c:v>
                </c:pt>
                <c:pt idx="10766">
                  <c:v>12.8166666666667</c:v>
                </c:pt>
                <c:pt idx="10767">
                  <c:v>12.8178571428571</c:v>
                </c:pt>
                <c:pt idx="10768">
                  <c:v>12.8190476190476</c:v>
                </c:pt>
                <c:pt idx="10769">
                  <c:v>12.8202380952381</c:v>
                </c:pt>
                <c:pt idx="10770">
                  <c:v>12.8214285714286</c:v>
                </c:pt>
                <c:pt idx="10771">
                  <c:v>12.822619047619</c:v>
                </c:pt>
                <c:pt idx="10772">
                  <c:v>12.8238095238095</c:v>
                </c:pt>
                <c:pt idx="10773">
                  <c:v>12.824999999999999</c:v>
                </c:pt>
                <c:pt idx="10774">
                  <c:v>12.826190476190501</c:v>
                </c:pt>
                <c:pt idx="10775">
                  <c:v>12.827380952381001</c:v>
                </c:pt>
                <c:pt idx="10776">
                  <c:v>12.828571428571401</c:v>
                </c:pt>
                <c:pt idx="10777">
                  <c:v>12.8297619047619</c:v>
                </c:pt>
                <c:pt idx="10778">
                  <c:v>12.8309523809524</c:v>
                </c:pt>
                <c:pt idx="10779">
                  <c:v>12.8321428571429</c:v>
                </c:pt>
                <c:pt idx="10780">
                  <c:v>12.8333333333333</c:v>
                </c:pt>
                <c:pt idx="10781">
                  <c:v>12.8345238095238</c:v>
                </c:pt>
                <c:pt idx="10782">
                  <c:v>12.8357142857143</c:v>
                </c:pt>
                <c:pt idx="10783">
                  <c:v>12.836904761904799</c:v>
                </c:pt>
                <c:pt idx="10784">
                  <c:v>12.8380952380952</c:v>
                </c:pt>
                <c:pt idx="10785">
                  <c:v>12.839285714285699</c:v>
                </c:pt>
                <c:pt idx="10786">
                  <c:v>12.840476190476201</c:v>
                </c:pt>
                <c:pt idx="10787">
                  <c:v>12.841666666666701</c:v>
                </c:pt>
                <c:pt idx="10788">
                  <c:v>12.842857142857101</c:v>
                </c:pt>
                <c:pt idx="10789">
                  <c:v>12.844047619047601</c:v>
                </c:pt>
                <c:pt idx="10790">
                  <c:v>12.8452380952381</c:v>
                </c:pt>
                <c:pt idx="10791">
                  <c:v>12.8464285714286</c:v>
                </c:pt>
                <c:pt idx="10792">
                  <c:v>12.8476190476191</c:v>
                </c:pt>
                <c:pt idx="10793">
                  <c:v>12.8488095238095</c:v>
                </c:pt>
                <c:pt idx="10794">
                  <c:v>12.85</c:v>
                </c:pt>
                <c:pt idx="10795">
                  <c:v>12.851190476190499</c:v>
                </c:pt>
                <c:pt idx="10796">
                  <c:v>12.852380952381001</c:v>
                </c:pt>
                <c:pt idx="10797">
                  <c:v>12.853571428571399</c:v>
                </c:pt>
                <c:pt idx="10798">
                  <c:v>12.854761904761901</c:v>
                </c:pt>
                <c:pt idx="10799">
                  <c:v>12.855952380952401</c:v>
                </c:pt>
                <c:pt idx="10800">
                  <c:v>12.8571428571429</c:v>
                </c:pt>
                <c:pt idx="10801">
                  <c:v>12.858333333333301</c:v>
                </c:pt>
                <c:pt idx="10802">
                  <c:v>12.8595238095238</c:v>
                </c:pt>
                <c:pt idx="10803">
                  <c:v>12.8607142857143</c:v>
                </c:pt>
                <c:pt idx="10804">
                  <c:v>12.8619047619048</c:v>
                </c:pt>
                <c:pt idx="10805">
                  <c:v>12.8630952380952</c:v>
                </c:pt>
                <c:pt idx="10806">
                  <c:v>12.8642857142857</c:v>
                </c:pt>
                <c:pt idx="10807">
                  <c:v>12.865476190476199</c:v>
                </c:pt>
                <c:pt idx="10808">
                  <c:v>12.866666666666699</c:v>
                </c:pt>
                <c:pt idx="10809">
                  <c:v>12.867857142857099</c:v>
                </c:pt>
                <c:pt idx="10810">
                  <c:v>12.869047619047601</c:v>
                </c:pt>
                <c:pt idx="10811">
                  <c:v>12.870238095238101</c:v>
                </c:pt>
                <c:pt idx="10812">
                  <c:v>12.8714285714286</c:v>
                </c:pt>
                <c:pt idx="10813">
                  <c:v>12.872619047619001</c:v>
                </c:pt>
                <c:pt idx="10814">
                  <c:v>12.8738095238095</c:v>
                </c:pt>
                <c:pt idx="10815">
                  <c:v>12.875</c:v>
                </c:pt>
                <c:pt idx="10816">
                  <c:v>12.8761904761905</c:v>
                </c:pt>
                <c:pt idx="10817">
                  <c:v>12.877380952380999</c:v>
                </c:pt>
                <c:pt idx="10818">
                  <c:v>12.8785714285714</c:v>
                </c:pt>
                <c:pt idx="10819">
                  <c:v>12.879761904761899</c:v>
                </c:pt>
                <c:pt idx="10820">
                  <c:v>12.880952380952399</c:v>
                </c:pt>
                <c:pt idx="10821">
                  <c:v>12.882142857142901</c:v>
                </c:pt>
                <c:pt idx="10822">
                  <c:v>12.883333333333301</c:v>
                </c:pt>
                <c:pt idx="10823">
                  <c:v>12.884523809523801</c:v>
                </c:pt>
                <c:pt idx="10824">
                  <c:v>12.8857142857143</c:v>
                </c:pt>
                <c:pt idx="10825">
                  <c:v>12.8869047619048</c:v>
                </c:pt>
                <c:pt idx="10826">
                  <c:v>12.8880952380952</c:v>
                </c:pt>
                <c:pt idx="10827">
                  <c:v>12.8892857142857</c:v>
                </c:pt>
                <c:pt idx="10828">
                  <c:v>12.8904761904762</c:v>
                </c:pt>
                <c:pt idx="10829">
                  <c:v>12.891666666666699</c:v>
                </c:pt>
                <c:pt idx="10830">
                  <c:v>12.8928571428571</c:v>
                </c:pt>
                <c:pt idx="10831">
                  <c:v>12.894047619047599</c:v>
                </c:pt>
                <c:pt idx="10832">
                  <c:v>12.895238095238099</c:v>
                </c:pt>
                <c:pt idx="10833">
                  <c:v>12.896428571428601</c:v>
                </c:pt>
                <c:pt idx="10834">
                  <c:v>12.897619047618999</c:v>
                </c:pt>
                <c:pt idx="10835">
                  <c:v>12.898809523809501</c:v>
                </c:pt>
                <c:pt idx="10836">
                  <c:v>12.9</c:v>
                </c:pt>
                <c:pt idx="10837">
                  <c:v>12.9011904761905</c:v>
                </c:pt>
                <c:pt idx="10838">
                  <c:v>12.902380952381</c:v>
                </c:pt>
                <c:pt idx="10839">
                  <c:v>12.9035714285714</c:v>
                </c:pt>
                <c:pt idx="10840">
                  <c:v>12.9047619047619</c:v>
                </c:pt>
                <c:pt idx="10841">
                  <c:v>12.905952380952399</c:v>
                </c:pt>
                <c:pt idx="10842">
                  <c:v>12.907142857142899</c:v>
                </c:pt>
                <c:pt idx="10843">
                  <c:v>12.908333333333299</c:v>
                </c:pt>
                <c:pt idx="10844">
                  <c:v>12.909523809523799</c:v>
                </c:pt>
                <c:pt idx="10845">
                  <c:v>12.910714285714301</c:v>
                </c:pt>
                <c:pt idx="10846">
                  <c:v>12.9119047619048</c:v>
                </c:pt>
                <c:pt idx="10847">
                  <c:v>12.913095238095201</c:v>
                </c:pt>
                <c:pt idx="10848">
                  <c:v>12.9142857142857</c:v>
                </c:pt>
                <c:pt idx="10849">
                  <c:v>12.9154761904762</c:v>
                </c:pt>
                <c:pt idx="10850">
                  <c:v>12.9166666666667</c:v>
                </c:pt>
                <c:pt idx="10851">
                  <c:v>12.9178571428571</c:v>
                </c:pt>
                <c:pt idx="10852">
                  <c:v>12.9190476190476</c:v>
                </c:pt>
                <c:pt idx="10853">
                  <c:v>12.9202380952381</c:v>
                </c:pt>
                <c:pt idx="10854">
                  <c:v>12.921428571428599</c:v>
                </c:pt>
                <c:pt idx="10855">
                  <c:v>12.922619047618999</c:v>
                </c:pt>
                <c:pt idx="10856">
                  <c:v>12.923809523809499</c:v>
                </c:pt>
                <c:pt idx="10857">
                  <c:v>12.925000000000001</c:v>
                </c:pt>
                <c:pt idx="10858">
                  <c:v>12.9261904761905</c:v>
                </c:pt>
                <c:pt idx="10859">
                  <c:v>12.927380952381</c:v>
                </c:pt>
                <c:pt idx="10860">
                  <c:v>12.9285714285714</c:v>
                </c:pt>
                <c:pt idx="10861">
                  <c:v>12.9297619047619</c:v>
                </c:pt>
                <c:pt idx="10862">
                  <c:v>12.9309523809524</c:v>
                </c:pt>
                <c:pt idx="10863">
                  <c:v>12.9321428571429</c:v>
                </c:pt>
                <c:pt idx="10864">
                  <c:v>12.9333333333333</c:v>
                </c:pt>
                <c:pt idx="10865">
                  <c:v>12.9345238095238</c:v>
                </c:pt>
                <c:pt idx="10866">
                  <c:v>12.935714285714299</c:v>
                </c:pt>
                <c:pt idx="10867">
                  <c:v>12.936904761904801</c:v>
                </c:pt>
                <c:pt idx="10868">
                  <c:v>12.938095238095199</c:v>
                </c:pt>
                <c:pt idx="10869">
                  <c:v>12.939285714285701</c:v>
                </c:pt>
                <c:pt idx="10870">
                  <c:v>12.9404761904762</c:v>
                </c:pt>
                <c:pt idx="10871">
                  <c:v>12.9416666666667</c:v>
                </c:pt>
                <c:pt idx="10872">
                  <c:v>12.9428571428571</c:v>
                </c:pt>
                <c:pt idx="10873">
                  <c:v>12.9440476190476</c:v>
                </c:pt>
                <c:pt idx="10874">
                  <c:v>12.9452380952381</c:v>
                </c:pt>
                <c:pt idx="10875">
                  <c:v>12.9464285714286</c:v>
                </c:pt>
                <c:pt idx="10876">
                  <c:v>12.947619047619099</c:v>
                </c:pt>
                <c:pt idx="10877">
                  <c:v>12.9488095238095</c:v>
                </c:pt>
                <c:pt idx="10878">
                  <c:v>12.95</c:v>
                </c:pt>
                <c:pt idx="10879">
                  <c:v>12.951190476190501</c:v>
                </c:pt>
                <c:pt idx="10880">
                  <c:v>12.952380952381001</c:v>
                </c:pt>
                <c:pt idx="10881">
                  <c:v>12.953571428571401</c:v>
                </c:pt>
                <c:pt idx="10882">
                  <c:v>12.9547619047619</c:v>
                </c:pt>
                <c:pt idx="10883">
                  <c:v>12.9559523809524</c:v>
                </c:pt>
                <c:pt idx="10884">
                  <c:v>12.9571428571429</c:v>
                </c:pt>
                <c:pt idx="10885">
                  <c:v>12.9583333333333</c:v>
                </c:pt>
                <c:pt idx="10886">
                  <c:v>12.9595238095238</c:v>
                </c:pt>
                <c:pt idx="10887">
                  <c:v>12.9607142857143</c:v>
                </c:pt>
                <c:pt idx="10888">
                  <c:v>12.961904761904799</c:v>
                </c:pt>
                <c:pt idx="10889">
                  <c:v>12.9630952380952</c:v>
                </c:pt>
                <c:pt idx="10890">
                  <c:v>12.964285714285699</c:v>
                </c:pt>
                <c:pt idx="10891">
                  <c:v>12.965476190476201</c:v>
                </c:pt>
                <c:pt idx="10892">
                  <c:v>12.966666666666701</c:v>
                </c:pt>
                <c:pt idx="10893">
                  <c:v>12.967857142857101</c:v>
                </c:pt>
                <c:pt idx="10894">
                  <c:v>12.969047619047601</c:v>
                </c:pt>
                <c:pt idx="10895">
                  <c:v>12.9702380952381</c:v>
                </c:pt>
                <c:pt idx="10896">
                  <c:v>12.9714285714286</c:v>
                </c:pt>
                <c:pt idx="10897">
                  <c:v>12.972619047619</c:v>
                </c:pt>
                <c:pt idx="10898">
                  <c:v>12.9738095238095</c:v>
                </c:pt>
                <c:pt idx="10899">
                  <c:v>12.975</c:v>
                </c:pt>
                <c:pt idx="10900">
                  <c:v>12.976190476190499</c:v>
                </c:pt>
                <c:pt idx="10901">
                  <c:v>12.977380952381001</c:v>
                </c:pt>
                <c:pt idx="10902">
                  <c:v>12.978571428571399</c:v>
                </c:pt>
                <c:pt idx="10903">
                  <c:v>12.979761904761901</c:v>
                </c:pt>
                <c:pt idx="10904">
                  <c:v>12.980952380952401</c:v>
                </c:pt>
                <c:pt idx="10905">
                  <c:v>12.9821428571429</c:v>
                </c:pt>
                <c:pt idx="10906">
                  <c:v>12.983333333333301</c:v>
                </c:pt>
                <c:pt idx="10907">
                  <c:v>12.9845238095238</c:v>
                </c:pt>
                <c:pt idx="10908">
                  <c:v>12.9857142857143</c:v>
                </c:pt>
                <c:pt idx="10909">
                  <c:v>12.9869047619048</c:v>
                </c:pt>
                <c:pt idx="10910">
                  <c:v>12.9880952380952</c:v>
                </c:pt>
                <c:pt idx="10911">
                  <c:v>12.9892857142857</c:v>
                </c:pt>
                <c:pt idx="10912">
                  <c:v>12.990476190476199</c:v>
                </c:pt>
                <c:pt idx="10913">
                  <c:v>12.991666666666699</c:v>
                </c:pt>
                <c:pt idx="10914">
                  <c:v>12.992857142857099</c:v>
                </c:pt>
                <c:pt idx="10915">
                  <c:v>12.994047619047601</c:v>
                </c:pt>
                <c:pt idx="10916">
                  <c:v>12.995238095238101</c:v>
                </c:pt>
                <c:pt idx="10917">
                  <c:v>12.9964285714286</c:v>
                </c:pt>
                <c:pt idx="10918">
                  <c:v>12.997619047619001</c:v>
                </c:pt>
                <c:pt idx="10919">
                  <c:v>12.9988095238095</c:v>
                </c:pt>
                <c:pt idx="10920">
                  <c:v>13</c:v>
                </c:pt>
                <c:pt idx="10921">
                  <c:v>13.0011904761905</c:v>
                </c:pt>
                <c:pt idx="10922">
                  <c:v>13.002380952380999</c:v>
                </c:pt>
                <c:pt idx="10923">
                  <c:v>13.0035714285714</c:v>
                </c:pt>
                <c:pt idx="10924">
                  <c:v>13.004761904761899</c:v>
                </c:pt>
                <c:pt idx="10925">
                  <c:v>13.005952380952399</c:v>
                </c:pt>
                <c:pt idx="10926">
                  <c:v>13.007142857142901</c:v>
                </c:pt>
                <c:pt idx="10927">
                  <c:v>13.008333333333301</c:v>
                </c:pt>
                <c:pt idx="10928">
                  <c:v>13.009523809523801</c:v>
                </c:pt>
                <c:pt idx="10929">
                  <c:v>13.0107142857143</c:v>
                </c:pt>
                <c:pt idx="10930">
                  <c:v>13.0119047619048</c:v>
                </c:pt>
                <c:pt idx="10931">
                  <c:v>13.0130952380952</c:v>
                </c:pt>
                <c:pt idx="10932">
                  <c:v>13.0142857142857</c:v>
                </c:pt>
                <c:pt idx="10933">
                  <c:v>13.0154761904762</c:v>
                </c:pt>
                <c:pt idx="10934">
                  <c:v>13.016666666666699</c:v>
                </c:pt>
                <c:pt idx="10935">
                  <c:v>13.0178571428571</c:v>
                </c:pt>
                <c:pt idx="10936">
                  <c:v>13.019047619047599</c:v>
                </c:pt>
                <c:pt idx="10937">
                  <c:v>13.020238095238099</c:v>
                </c:pt>
                <c:pt idx="10938">
                  <c:v>13.021428571428601</c:v>
                </c:pt>
                <c:pt idx="10939">
                  <c:v>13.022619047618999</c:v>
                </c:pt>
                <c:pt idx="10940">
                  <c:v>13.023809523809501</c:v>
                </c:pt>
                <c:pt idx="10941">
                  <c:v>13.025</c:v>
                </c:pt>
                <c:pt idx="10942">
                  <c:v>13.0261904761905</c:v>
                </c:pt>
                <c:pt idx="10943">
                  <c:v>13.027380952381</c:v>
                </c:pt>
                <c:pt idx="10944">
                  <c:v>13.0285714285714</c:v>
                </c:pt>
                <c:pt idx="10945">
                  <c:v>13.0297619047619</c:v>
                </c:pt>
                <c:pt idx="10946">
                  <c:v>13.030952380952399</c:v>
                </c:pt>
                <c:pt idx="10947">
                  <c:v>13.032142857142899</c:v>
                </c:pt>
                <c:pt idx="10948">
                  <c:v>13.033333333333299</c:v>
                </c:pt>
                <c:pt idx="10949">
                  <c:v>13.034523809523799</c:v>
                </c:pt>
                <c:pt idx="10950">
                  <c:v>13.035714285714301</c:v>
                </c:pt>
                <c:pt idx="10951">
                  <c:v>13.0369047619048</c:v>
                </c:pt>
                <c:pt idx="10952">
                  <c:v>13.038095238095201</c:v>
                </c:pt>
                <c:pt idx="10953">
                  <c:v>13.0392857142857</c:v>
                </c:pt>
                <c:pt idx="10954">
                  <c:v>13.0404761904762</c:v>
                </c:pt>
                <c:pt idx="10955">
                  <c:v>13.0416666666667</c:v>
                </c:pt>
                <c:pt idx="10956">
                  <c:v>13.0428571428571</c:v>
                </c:pt>
                <c:pt idx="10957">
                  <c:v>13.0440476190476</c:v>
                </c:pt>
                <c:pt idx="10958">
                  <c:v>13.0452380952381</c:v>
                </c:pt>
                <c:pt idx="10959">
                  <c:v>13.046428571428599</c:v>
                </c:pt>
                <c:pt idx="10960">
                  <c:v>13.047619047619101</c:v>
                </c:pt>
                <c:pt idx="10961">
                  <c:v>13.048809523809499</c:v>
                </c:pt>
                <c:pt idx="10962">
                  <c:v>13.05</c:v>
                </c:pt>
                <c:pt idx="10963">
                  <c:v>13.0511904761905</c:v>
                </c:pt>
                <c:pt idx="10964">
                  <c:v>13.052380952381</c:v>
                </c:pt>
                <c:pt idx="10965">
                  <c:v>13.0535714285714</c:v>
                </c:pt>
                <c:pt idx="10966">
                  <c:v>13.0547619047619</c:v>
                </c:pt>
                <c:pt idx="10967">
                  <c:v>13.0559523809524</c:v>
                </c:pt>
                <c:pt idx="10968">
                  <c:v>13.0571428571429</c:v>
                </c:pt>
                <c:pt idx="10969">
                  <c:v>13.0583333333333</c:v>
                </c:pt>
                <c:pt idx="10970">
                  <c:v>13.0595238095238</c:v>
                </c:pt>
                <c:pt idx="10971">
                  <c:v>13.060714285714299</c:v>
                </c:pt>
                <c:pt idx="10972">
                  <c:v>13.061904761904801</c:v>
                </c:pt>
                <c:pt idx="10973">
                  <c:v>13.063095238095199</c:v>
                </c:pt>
                <c:pt idx="10974">
                  <c:v>13.064285714285701</c:v>
                </c:pt>
                <c:pt idx="10975">
                  <c:v>13.0654761904762</c:v>
                </c:pt>
                <c:pt idx="10976">
                  <c:v>13.0666666666667</c:v>
                </c:pt>
                <c:pt idx="10977">
                  <c:v>13.0678571428571</c:v>
                </c:pt>
                <c:pt idx="10978">
                  <c:v>13.0690476190476</c:v>
                </c:pt>
                <c:pt idx="10979">
                  <c:v>13.0702380952381</c:v>
                </c:pt>
                <c:pt idx="10980">
                  <c:v>13.0714285714286</c:v>
                </c:pt>
                <c:pt idx="10981">
                  <c:v>13.072619047619</c:v>
                </c:pt>
                <c:pt idx="10982">
                  <c:v>13.0738095238095</c:v>
                </c:pt>
                <c:pt idx="10983">
                  <c:v>13.074999999999999</c:v>
                </c:pt>
                <c:pt idx="10984">
                  <c:v>13.076190476190501</c:v>
                </c:pt>
                <c:pt idx="10985">
                  <c:v>13.077380952381001</c:v>
                </c:pt>
                <c:pt idx="10986">
                  <c:v>13.078571428571401</c:v>
                </c:pt>
                <c:pt idx="10987">
                  <c:v>13.0797619047619</c:v>
                </c:pt>
                <c:pt idx="10988">
                  <c:v>13.0809523809524</c:v>
                </c:pt>
                <c:pt idx="10989">
                  <c:v>13.0821428571429</c:v>
                </c:pt>
                <c:pt idx="10990">
                  <c:v>13.0833333333333</c:v>
                </c:pt>
                <c:pt idx="10991">
                  <c:v>13.0845238095238</c:v>
                </c:pt>
                <c:pt idx="10992">
                  <c:v>13.0857142857143</c:v>
                </c:pt>
                <c:pt idx="10993">
                  <c:v>13.086904761904799</c:v>
                </c:pt>
                <c:pt idx="10994">
                  <c:v>13.0880952380952</c:v>
                </c:pt>
                <c:pt idx="10995">
                  <c:v>13.089285714285699</c:v>
                </c:pt>
                <c:pt idx="10996">
                  <c:v>13.090476190476201</c:v>
                </c:pt>
                <c:pt idx="10997">
                  <c:v>13.091666666666701</c:v>
                </c:pt>
                <c:pt idx="10998">
                  <c:v>13.092857142857101</c:v>
                </c:pt>
                <c:pt idx="10999">
                  <c:v>13.094047619047601</c:v>
                </c:pt>
                <c:pt idx="11000">
                  <c:v>13.0952380952381</c:v>
                </c:pt>
                <c:pt idx="11001">
                  <c:v>13.0964285714286</c:v>
                </c:pt>
                <c:pt idx="11002">
                  <c:v>13.0976190476191</c:v>
                </c:pt>
                <c:pt idx="11003">
                  <c:v>13.0988095238095</c:v>
                </c:pt>
                <c:pt idx="11004">
                  <c:v>13.1</c:v>
                </c:pt>
                <c:pt idx="11005">
                  <c:v>13.101190476190499</c:v>
                </c:pt>
                <c:pt idx="11006">
                  <c:v>13.102380952381001</c:v>
                </c:pt>
                <c:pt idx="11007">
                  <c:v>13.103571428571399</c:v>
                </c:pt>
                <c:pt idx="11008">
                  <c:v>13.104761904761901</c:v>
                </c:pt>
                <c:pt idx="11009">
                  <c:v>13.105952380952401</c:v>
                </c:pt>
                <c:pt idx="11010">
                  <c:v>13.1071428571429</c:v>
                </c:pt>
                <c:pt idx="11011">
                  <c:v>13.108333333333301</c:v>
                </c:pt>
                <c:pt idx="11012">
                  <c:v>13.1095238095238</c:v>
                </c:pt>
                <c:pt idx="11013">
                  <c:v>13.1107142857143</c:v>
                </c:pt>
                <c:pt idx="11014">
                  <c:v>13.1119047619048</c:v>
                </c:pt>
                <c:pt idx="11015">
                  <c:v>13.1130952380952</c:v>
                </c:pt>
                <c:pt idx="11016">
                  <c:v>13.1142857142857</c:v>
                </c:pt>
                <c:pt idx="11017">
                  <c:v>13.115476190476199</c:v>
                </c:pt>
                <c:pt idx="11018">
                  <c:v>13.116666666666699</c:v>
                </c:pt>
                <c:pt idx="11019">
                  <c:v>13.117857142857099</c:v>
                </c:pt>
                <c:pt idx="11020">
                  <c:v>13.119047619047601</c:v>
                </c:pt>
                <c:pt idx="11021">
                  <c:v>13.120238095238101</c:v>
                </c:pt>
                <c:pt idx="11022">
                  <c:v>13.1214285714286</c:v>
                </c:pt>
                <c:pt idx="11023">
                  <c:v>13.122619047619001</c:v>
                </c:pt>
                <c:pt idx="11024">
                  <c:v>13.1238095238095</c:v>
                </c:pt>
                <c:pt idx="11025">
                  <c:v>13.125</c:v>
                </c:pt>
                <c:pt idx="11026">
                  <c:v>13.1261904761905</c:v>
                </c:pt>
                <c:pt idx="11027">
                  <c:v>13.127380952380999</c:v>
                </c:pt>
                <c:pt idx="11028">
                  <c:v>13.1285714285714</c:v>
                </c:pt>
                <c:pt idx="11029">
                  <c:v>13.129761904761899</c:v>
                </c:pt>
                <c:pt idx="11030">
                  <c:v>13.130952380952399</c:v>
                </c:pt>
                <c:pt idx="11031">
                  <c:v>13.132142857142901</c:v>
                </c:pt>
                <c:pt idx="11032">
                  <c:v>13.133333333333301</c:v>
                </c:pt>
                <c:pt idx="11033">
                  <c:v>13.134523809523801</c:v>
                </c:pt>
                <c:pt idx="11034">
                  <c:v>13.1357142857143</c:v>
                </c:pt>
                <c:pt idx="11035">
                  <c:v>13.1369047619048</c:v>
                </c:pt>
                <c:pt idx="11036">
                  <c:v>13.1380952380952</c:v>
                </c:pt>
                <c:pt idx="11037">
                  <c:v>13.1392857142857</c:v>
                </c:pt>
                <c:pt idx="11038">
                  <c:v>13.1404761904762</c:v>
                </c:pt>
                <c:pt idx="11039">
                  <c:v>13.141666666666699</c:v>
                </c:pt>
                <c:pt idx="11040">
                  <c:v>13.1428571428571</c:v>
                </c:pt>
                <c:pt idx="11041">
                  <c:v>13.144047619047599</c:v>
                </c:pt>
                <c:pt idx="11042">
                  <c:v>13.145238095238099</c:v>
                </c:pt>
                <c:pt idx="11043">
                  <c:v>13.146428571428601</c:v>
                </c:pt>
                <c:pt idx="11044">
                  <c:v>13.147619047618999</c:v>
                </c:pt>
                <c:pt idx="11045">
                  <c:v>13.148809523809501</c:v>
                </c:pt>
                <c:pt idx="11046">
                  <c:v>13.15</c:v>
                </c:pt>
                <c:pt idx="11047">
                  <c:v>13.1511904761905</c:v>
                </c:pt>
                <c:pt idx="11048">
                  <c:v>13.152380952381</c:v>
                </c:pt>
                <c:pt idx="11049">
                  <c:v>13.1535714285714</c:v>
                </c:pt>
                <c:pt idx="11050">
                  <c:v>13.1547619047619</c:v>
                </c:pt>
                <c:pt idx="11051">
                  <c:v>13.155952380952399</c:v>
                </c:pt>
                <c:pt idx="11052">
                  <c:v>13.157142857142899</c:v>
                </c:pt>
                <c:pt idx="11053">
                  <c:v>13.158333333333299</c:v>
                </c:pt>
                <c:pt idx="11054">
                  <c:v>13.159523809523799</c:v>
                </c:pt>
                <c:pt idx="11055">
                  <c:v>13.160714285714301</c:v>
                </c:pt>
                <c:pt idx="11056">
                  <c:v>13.1619047619048</c:v>
                </c:pt>
                <c:pt idx="11057">
                  <c:v>13.163095238095201</c:v>
                </c:pt>
                <c:pt idx="11058">
                  <c:v>13.1642857142857</c:v>
                </c:pt>
                <c:pt idx="11059">
                  <c:v>13.1654761904762</c:v>
                </c:pt>
                <c:pt idx="11060">
                  <c:v>13.1666666666667</c:v>
                </c:pt>
                <c:pt idx="11061">
                  <c:v>13.1678571428571</c:v>
                </c:pt>
                <c:pt idx="11062">
                  <c:v>13.1690476190476</c:v>
                </c:pt>
                <c:pt idx="11063">
                  <c:v>13.1702380952381</c:v>
                </c:pt>
                <c:pt idx="11064">
                  <c:v>13.171428571428599</c:v>
                </c:pt>
                <c:pt idx="11065">
                  <c:v>13.172619047618999</c:v>
                </c:pt>
                <c:pt idx="11066">
                  <c:v>13.173809523809499</c:v>
                </c:pt>
                <c:pt idx="11067">
                  <c:v>13.175000000000001</c:v>
                </c:pt>
                <c:pt idx="11068">
                  <c:v>13.1761904761905</c:v>
                </c:pt>
                <c:pt idx="11069">
                  <c:v>13.177380952381</c:v>
                </c:pt>
                <c:pt idx="11070">
                  <c:v>13.1785714285714</c:v>
                </c:pt>
                <c:pt idx="11071">
                  <c:v>13.1797619047619</c:v>
                </c:pt>
                <c:pt idx="11072">
                  <c:v>13.1809523809524</c:v>
                </c:pt>
                <c:pt idx="11073">
                  <c:v>13.1821428571429</c:v>
                </c:pt>
                <c:pt idx="11074">
                  <c:v>13.1833333333333</c:v>
                </c:pt>
                <c:pt idx="11075">
                  <c:v>13.1845238095238</c:v>
                </c:pt>
                <c:pt idx="11076">
                  <c:v>13.185714285714299</c:v>
                </c:pt>
                <c:pt idx="11077">
                  <c:v>13.186904761904801</c:v>
                </c:pt>
                <c:pt idx="11078">
                  <c:v>13.188095238095199</c:v>
                </c:pt>
                <c:pt idx="11079">
                  <c:v>13.189285714285701</c:v>
                </c:pt>
                <c:pt idx="11080">
                  <c:v>13.1904761904762</c:v>
                </c:pt>
                <c:pt idx="11081">
                  <c:v>13.1916666666667</c:v>
                </c:pt>
                <c:pt idx="11082">
                  <c:v>13.1928571428571</c:v>
                </c:pt>
                <c:pt idx="11083">
                  <c:v>13.1940476190476</c:v>
                </c:pt>
                <c:pt idx="11084">
                  <c:v>13.1952380952381</c:v>
                </c:pt>
                <c:pt idx="11085">
                  <c:v>13.1964285714286</c:v>
                </c:pt>
                <c:pt idx="11086">
                  <c:v>13.197619047619099</c:v>
                </c:pt>
                <c:pt idx="11087">
                  <c:v>13.1988095238095</c:v>
                </c:pt>
                <c:pt idx="11088">
                  <c:v>13.2</c:v>
                </c:pt>
                <c:pt idx="11089">
                  <c:v>13.201190476190501</c:v>
                </c:pt>
                <c:pt idx="11090">
                  <c:v>13.202380952381001</c:v>
                </c:pt>
                <c:pt idx="11091">
                  <c:v>13.203571428571401</c:v>
                </c:pt>
                <c:pt idx="11092">
                  <c:v>13.2047619047619</c:v>
                </c:pt>
                <c:pt idx="11093">
                  <c:v>13.2059523809524</c:v>
                </c:pt>
                <c:pt idx="11094">
                  <c:v>13.2071428571429</c:v>
                </c:pt>
                <c:pt idx="11095">
                  <c:v>13.2083333333333</c:v>
                </c:pt>
                <c:pt idx="11096">
                  <c:v>13.2095238095238</c:v>
                </c:pt>
                <c:pt idx="11097">
                  <c:v>13.2107142857143</c:v>
                </c:pt>
                <c:pt idx="11098">
                  <c:v>13.211904761904799</c:v>
                </c:pt>
                <c:pt idx="11099">
                  <c:v>13.2130952380952</c:v>
                </c:pt>
                <c:pt idx="11100">
                  <c:v>13.214285714285699</c:v>
                </c:pt>
                <c:pt idx="11101">
                  <c:v>13.215476190476201</c:v>
                </c:pt>
                <c:pt idx="11102">
                  <c:v>13.216666666666701</c:v>
                </c:pt>
                <c:pt idx="11103">
                  <c:v>13.217857142857101</c:v>
                </c:pt>
                <c:pt idx="11104">
                  <c:v>13.219047619047601</c:v>
                </c:pt>
                <c:pt idx="11105">
                  <c:v>13.2202380952381</c:v>
                </c:pt>
                <c:pt idx="11106">
                  <c:v>13.2214285714286</c:v>
                </c:pt>
                <c:pt idx="11107">
                  <c:v>13.222619047619</c:v>
                </c:pt>
                <c:pt idx="11108">
                  <c:v>13.2238095238095</c:v>
                </c:pt>
                <c:pt idx="11109">
                  <c:v>13.225</c:v>
                </c:pt>
                <c:pt idx="11110">
                  <c:v>13.226190476190499</c:v>
                </c:pt>
                <c:pt idx="11111">
                  <c:v>13.227380952381001</c:v>
                </c:pt>
                <c:pt idx="11112">
                  <c:v>13.228571428571399</c:v>
                </c:pt>
                <c:pt idx="11113">
                  <c:v>13.229761904761901</c:v>
                </c:pt>
                <c:pt idx="11114">
                  <c:v>13.230952380952401</c:v>
                </c:pt>
                <c:pt idx="11115">
                  <c:v>13.2321428571429</c:v>
                </c:pt>
                <c:pt idx="11116">
                  <c:v>13.233333333333301</c:v>
                </c:pt>
                <c:pt idx="11117">
                  <c:v>13.2345238095238</c:v>
                </c:pt>
                <c:pt idx="11118">
                  <c:v>13.2357142857143</c:v>
                </c:pt>
                <c:pt idx="11119">
                  <c:v>13.2369047619048</c:v>
                </c:pt>
                <c:pt idx="11120">
                  <c:v>13.2380952380952</c:v>
                </c:pt>
                <c:pt idx="11121">
                  <c:v>13.2392857142857</c:v>
                </c:pt>
                <c:pt idx="11122">
                  <c:v>13.240476190476199</c:v>
                </c:pt>
                <c:pt idx="11123">
                  <c:v>13.241666666666699</c:v>
                </c:pt>
                <c:pt idx="11124">
                  <c:v>13.242857142857099</c:v>
                </c:pt>
                <c:pt idx="11125">
                  <c:v>13.244047619047601</c:v>
                </c:pt>
                <c:pt idx="11126">
                  <c:v>13.245238095238101</c:v>
                </c:pt>
                <c:pt idx="11127">
                  <c:v>13.2464285714286</c:v>
                </c:pt>
                <c:pt idx="11128">
                  <c:v>13.247619047619001</c:v>
                </c:pt>
                <c:pt idx="11129">
                  <c:v>13.2488095238095</c:v>
                </c:pt>
                <c:pt idx="11130">
                  <c:v>13.25</c:v>
                </c:pt>
                <c:pt idx="11131">
                  <c:v>13.2511904761905</c:v>
                </c:pt>
                <c:pt idx="11132">
                  <c:v>13.252380952380999</c:v>
                </c:pt>
                <c:pt idx="11133">
                  <c:v>13.2535714285714</c:v>
                </c:pt>
                <c:pt idx="11134">
                  <c:v>13.254761904761899</c:v>
                </c:pt>
                <c:pt idx="11135">
                  <c:v>13.255952380952399</c:v>
                </c:pt>
                <c:pt idx="11136">
                  <c:v>13.257142857142901</c:v>
                </c:pt>
                <c:pt idx="11137">
                  <c:v>13.258333333333301</c:v>
                </c:pt>
                <c:pt idx="11138">
                  <c:v>13.259523809523801</c:v>
                </c:pt>
                <c:pt idx="11139">
                  <c:v>13.2607142857143</c:v>
                </c:pt>
                <c:pt idx="11140">
                  <c:v>13.2619047619048</c:v>
                </c:pt>
                <c:pt idx="11141">
                  <c:v>13.2630952380952</c:v>
                </c:pt>
                <c:pt idx="11142">
                  <c:v>13.2642857142857</c:v>
                </c:pt>
                <c:pt idx="11143">
                  <c:v>13.2654761904762</c:v>
                </c:pt>
                <c:pt idx="11144">
                  <c:v>13.266666666666699</c:v>
                </c:pt>
                <c:pt idx="11145">
                  <c:v>13.2678571428571</c:v>
                </c:pt>
                <c:pt idx="11146">
                  <c:v>13.269047619047599</c:v>
                </c:pt>
                <c:pt idx="11147">
                  <c:v>13.270238095238099</c:v>
                </c:pt>
                <c:pt idx="11148">
                  <c:v>13.271428571428601</c:v>
                </c:pt>
                <c:pt idx="11149">
                  <c:v>13.272619047618999</c:v>
                </c:pt>
                <c:pt idx="11150">
                  <c:v>13.273809523809501</c:v>
                </c:pt>
                <c:pt idx="11151">
                  <c:v>13.275</c:v>
                </c:pt>
                <c:pt idx="11152">
                  <c:v>13.2761904761905</c:v>
                </c:pt>
                <c:pt idx="11153">
                  <c:v>13.277380952381</c:v>
                </c:pt>
                <c:pt idx="11154">
                  <c:v>13.2785714285714</c:v>
                </c:pt>
                <c:pt idx="11155">
                  <c:v>13.2797619047619</c:v>
                </c:pt>
                <c:pt idx="11156">
                  <c:v>13.280952380952399</c:v>
                </c:pt>
                <c:pt idx="11157">
                  <c:v>13.282142857142899</c:v>
                </c:pt>
                <c:pt idx="11158">
                  <c:v>13.283333333333299</c:v>
                </c:pt>
                <c:pt idx="11159">
                  <c:v>13.284523809523799</c:v>
                </c:pt>
                <c:pt idx="11160">
                  <c:v>13.285714285714301</c:v>
                </c:pt>
                <c:pt idx="11161">
                  <c:v>13.2869047619048</c:v>
                </c:pt>
                <c:pt idx="11162">
                  <c:v>13.288095238095201</c:v>
                </c:pt>
                <c:pt idx="11163">
                  <c:v>13.2892857142857</c:v>
                </c:pt>
                <c:pt idx="11164">
                  <c:v>13.2904761904762</c:v>
                </c:pt>
                <c:pt idx="11165">
                  <c:v>13.2916666666667</c:v>
                </c:pt>
                <c:pt idx="11166">
                  <c:v>13.2928571428571</c:v>
                </c:pt>
                <c:pt idx="11167">
                  <c:v>13.2940476190476</c:v>
                </c:pt>
                <c:pt idx="11168">
                  <c:v>13.2952380952381</c:v>
                </c:pt>
                <c:pt idx="11169">
                  <c:v>13.296428571428599</c:v>
                </c:pt>
                <c:pt idx="11170">
                  <c:v>13.297619047618999</c:v>
                </c:pt>
                <c:pt idx="11171">
                  <c:v>13.298809523809499</c:v>
                </c:pt>
                <c:pt idx="11172">
                  <c:v>13.3</c:v>
                </c:pt>
                <c:pt idx="11173">
                  <c:v>13.3011904761905</c:v>
                </c:pt>
                <c:pt idx="11174">
                  <c:v>13.302380952381</c:v>
                </c:pt>
                <c:pt idx="11175">
                  <c:v>13.3035714285714</c:v>
                </c:pt>
                <c:pt idx="11176">
                  <c:v>13.3047619047619</c:v>
                </c:pt>
                <c:pt idx="11177">
                  <c:v>13.3059523809524</c:v>
                </c:pt>
                <c:pt idx="11178">
                  <c:v>13.3071428571429</c:v>
                </c:pt>
                <c:pt idx="11179">
                  <c:v>13.3083333333333</c:v>
                </c:pt>
                <c:pt idx="11180">
                  <c:v>13.3095238095238</c:v>
                </c:pt>
                <c:pt idx="11181">
                  <c:v>13.310714285714299</c:v>
                </c:pt>
                <c:pt idx="11182">
                  <c:v>13.311904761904801</c:v>
                </c:pt>
                <c:pt idx="11183">
                  <c:v>13.313095238095199</c:v>
                </c:pt>
                <c:pt idx="11184">
                  <c:v>13.314285714285701</c:v>
                </c:pt>
                <c:pt idx="11185">
                  <c:v>13.3154761904762</c:v>
                </c:pt>
                <c:pt idx="11186">
                  <c:v>13.3166666666667</c:v>
                </c:pt>
                <c:pt idx="11187">
                  <c:v>13.3178571428571</c:v>
                </c:pt>
                <c:pt idx="11188">
                  <c:v>13.3190476190476</c:v>
                </c:pt>
                <c:pt idx="11189">
                  <c:v>13.3202380952381</c:v>
                </c:pt>
                <c:pt idx="11190">
                  <c:v>13.3214285714286</c:v>
                </c:pt>
                <c:pt idx="11191">
                  <c:v>13.322619047619</c:v>
                </c:pt>
                <c:pt idx="11192">
                  <c:v>13.3238095238095</c:v>
                </c:pt>
                <c:pt idx="11193">
                  <c:v>13.324999999999999</c:v>
                </c:pt>
                <c:pt idx="11194">
                  <c:v>13.326190476190501</c:v>
                </c:pt>
                <c:pt idx="11195">
                  <c:v>13.327380952381001</c:v>
                </c:pt>
                <c:pt idx="11196">
                  <c:v>13.328571428571401</c:v>
                </c:pt>
                <c:pt idx="11197">
                  <c:v>13.3297619047619</c:v>
                </c:pt>
                <c:pt idx="11198">
                  <c:v>13.3309523809524</c:v>
                </c:pt>
                <c:pt idx="11199">
                  <c:v>13.3321428571429</c:v>
                </c:pt>
                <c:pt idx="11200">
                  <c:v>13.3333333333333</c:v>
                </c:pt>
                <c:pt idx="11201">
                  <c:v>13.3345238095238</c:v>
                </c:pt>
                <c:pt idx="11202">
                  <c:v>13.3357142857143</c:v>
                </c:pt>
                <c:pt idx="11203">
                  <c:v>13.336904761904799</c:v>
                </c:pt>
                <c:pt idx="11204">
                  <c:v>13.3380952380952</c:v>
                </c:pt>
                <c:pt idx="11205">
                  <c:v>13.339285714285699</c:v>
                </c:pt>
                <c:pt idx="11206">
                  <c:v>13.340476190476201</c:v>
                </c:pt>
                <c:pt idx="11207">
                  <c:v>13.341666666666701</c:v>
                </c:pt>
                <c:pt idx="11208">
                  <c:v>13.342857142857101</c:v>
                </c:pt>
                <c:pt idx="11209">
                  <c:v>13.344047619047601</c:v>
                </c:pt>
                <c:pt idx="11210">
                  <c:v>13.3452380952381</c:v>
                </c:pt>
                <c:pt idx="11211">
                  <c:v>13.3464285714286</c:v>
                </c:pt>
                <c:pt idx="11212">
                  <c:v>13.347619047619</c:v>
                </c:pt>
                <c:pt idx="11213">
                  <c:v>13.3488095238095</c:v>
                </c:pt>
                <c:pt idx="11214">
                  <c:v>13.35</c:v>
                </c:pt>
                <c:pt idx="11215">
                  <c:v>13.351190476190499</c:v>
                </c:pt>
                <c:pt idx="11216">
                  <c:v>13.352380952381001</c:v>
                </c:pt>
                <c:pt idx="11217">
                  <c:v>13.353571428571399</c:v>
                </c:pt>
                <c:pt idx="11218">
                  <c:v>13.354761904761901</c:v>
                </c:pt>
                <c:pt idx="11219">
                  <c:v>13.355952380952401</c:v>
                </c:pt>
                <c:pt idx="11220">
                  <c:v>13.3571428571429</c:v>
                </c:pt>
                <c:pt idx="11221">
                  <c:v>13.358333333333301</c:v>
                </c:pt>
                <c:pt idx="11222">
                  <c:v>13.3595238095238</c:v>
                </c:pt>
                <c:pt idx="11223">
                  <c:v>13.3607142857143</c:v>
                </c:pt>
                <c:pt idx="11224">
                  <c:v>13.3619047619048</c:v>
                </c:pt>
                <c:pt idx="11225">
                  <c:v>13.3630952380952</c:v>
                </c:pt>
                <c:pt idx="11226">
                  <c:v>13.3642857142857</c:v>
                </c:pt>
                <c:pt idx="11227">
                  <c:v>13.365476190476199</c:v>
                </c:pt>
                <c:pt idx="11228">
                  <c:v>13.366666666666699</c:v>
                </c:pt>
                <c:pt idx="11229">
                  <c:v>13.367857142857099</c:v>
                </c:pt>
                <c:pt idx="11230">
                  <c:v>13.369047619047601</c:v>
                </c:pt>
                <c:pt idx="11231">
                  <c:v>13.370238095238101</c:v>
                </c:pt>
                <c:pt idx="11232">
                  <c:v>13.3714285714286</c:v>
                </c:pt>
                <c:pt idx="11233">
                  <c:v>13.372619047619001</c:v>
                </c:pt>
                <c:pt idx="11234">
                  <c:v>13.3738095238095</c:v>
                </c:pt>
                <c:pt idx="11235">
                  <c:v>13.375</c:v>
                </c:pt>
                <c:pt idx="11236">
                  <c:v>13.3761904761905</c:v>
                </c:pt>
                <c:pt idx="11237">
                  <c:v>13.377380952380999</c:v>
                </c:pt>
                <c:pt idx="11238">
                  <c:v>13.3785714285714</c:v>
                </c:pt>
                <c:pt idx="11239">
                  <c:v>13.379761904761899</c:v>
                </c:pt>
                <c:pt idx="11240">
                  <c:v>13.380952380952399</c:v>
                </c:pt>
                <c:pt idx="11241">
                  <c:v>13.382142857142901</c:v>
                </c:pt>
                <c:pt idx="11242">
                  <c:v>13.383333333333301</c:v>
                </c:pt>
                <c:pt idx="11243">
                  <c:v>13.384523809523801</c:v>
                </c:pt>
                <c:pt idx="11244">
                  <c:v>13.3857142857143</c:v>
                </c:pt>
                <c:pt idx="11245">
                  <c:v>13.3869047619048</c:v>
                </c:pt>
                <c:pt idx="11246">
                  <c:v>13.3880952380952</c:v>
                </c:pt>
                <c:pt idx="11247">
                  <c:v>13.3892857142857</c:v>
                </c:pt>
                <c:pt idx="11248">
                  <c:v>13.3904761904762</c:v>
                </c:pt>
                <c:pt idx="11249">
                  <c:v>13.391666666666699</c:v>
                </c:pt>
                <c:pt idx="11250">
                  <c:v>13.3928571428571</c:v>
                </c:pt>
                <c:pt idx="11251">
                  <c:v>13.394047619047599</c:v>
                </c:pt>
                <c:pt idx="11252">
                  <c:v>13.395238095238099</c:v>
                </c:pt>
                <c:pt idx="11253">
                  <c:v>13.396428571428601</c:v>
                </c:pt>
                <c:pt idx="11254">
                  <c:v>13.397619047618999</c:v>
                </c:pt>
                <c:pt idx="11255">
                  <c:v>13.398809523809501</c:v>
                </c:pt>
                <c:pt idx="11256">
                  <c:v>13.4</c:v>
                </c:pt>
                <c:pt idx="11257">
                  <c:v>13.4011904761905</c:v>
                </c:pt>
                <c:pt idx="11258">
                  <c:v>13.402380952381</c:v>
                </c:pt>
                <c:pt idx="11259">
                  <c:v>13.4035714285714</c:v>
                </c:pt>
                <c:pt idx="11260">
                  <c:v>13.4047619047619</c:v>
                </c:pt>
                <c:pt idx="11261">
                  <c:v>13.405952380952399</c:v>
                </c:pt>
                <c:pt idx="11262">
                  <c:v>13.407142857142899</c:v>
                </c:pt>
                <c:pt idx="11263">
                  <c:v>13.408333333333299</c:v>
                </c:pt>
                <c:pt idx="11264">
                  <c:v>13.409523809523799</c:v>
                </c:pt>
                <c:pt idx="11265">
                  <c:v>13.410714285714301</c:v>
                </c:pt>
                <c:pt idx="11266">
                  <c:v>13.4119047619048</c:v>
                </c:pt>
                <c:pt idx="11267">
                  <c:v>13.413095238095201</c:v>
                </c:pt>
                <c:pt idx="11268">
                  <c:v>13.4142857142857</c:v>
                </c:pt>
                <c:pt idx="11269">
                  <c:v>13.4154761904762</c:v>
                </c:pt>
                <c:pt idx="11270">
                  <c:v>13.4166666666667</c:v>
                </c:pt>
                <c:pt idx="11271">
                  <c:v>13.4178571428571</c:v>
                </c:pt>
                <c:pt idx="11272">
                  <c:v>13.4190476190476</c:v>
                </c:pt>
                <c:pt idx="11273">
                  <c:v>13.4202380952381</c:v>
                </c:pt>
                <c:pt idx="11274">
                  <c:v>13.421428571428599</c:v>
                </c:pt>
                <c:pt idx="11275">
                  <c:v>13.422619047618999</c:v>
                </c:pt>
                <c:pt idx="11276">
                  <c:v>13.423809523809499</c:v>
                </c:pt>
                <c:pt idx="11277">
                  <c:v>13.425000000000001</c:v>
                </c:pt>
                <c:pt idx="11278">
                  <c:v>13.4261904761905</c:v>
                </c:pt>
                <c:pt idx="11279">
                  <c:v>13.427380952381</c:v>
                </c:pt>
                <c:pt idx="11280">
                  <c:v>13.4285714285714</c:v>
                </c:pt>
                <c:pt idx="11281">
                  <c:v>13.4297619047619</c:v>
                </c:pt>
                <c:pt idx="11282">
                  <c:v>13.4309523809524</c:v>
                </c:pt>
                <c:pt idx="11283">
                  <c:v>13.4321428571429</c:v>
                </c:pt>
                <c:pt idx="11284">
                  <c:v>13.4333333333333</c:v>
                </c:pt>
                <c:pt idx="11285">
                  <c:v>13.4345238095238</c:v>
                </c:pt>
                <c:pt idx="11286">
                  <c:v>13.435714285714299</c:v>
                </c:pt>
                <c:pt idx="11287">
                  <c:v>13.436904761904801</c:v>
                </c:pt>
                <c:pt idx="11288">
                  <c:v>13.438095238095199</c:v>
                </c:pt>
                <c:pt idx="11289">
                  <c:v>13.439285714285701</c:v>
                </c:pt>
                <c:pt idx="11290">
                  <c:v>13.4404761904762</c:v>
                </c:pt>
                <c:pt idx="11291">
                  <c:v>13.4416666666667</c:v>
                </c:pt>
                <c:pt idx="11292">
                  <c:v>13.4428571428571</c:v>
                </c:pt>
                <c:pt idx="11293">
                  <c:v>13.4440476190476</c:v>
                </c:pt>
                <c:pt idx="11294">
                  <c:v>13.4452380952381</c:v>
                </c:pt>
                <c:pt idx="11295">
                  <c:v>13.4464285714286</c:v>
                </c:pt>
                <c:pt idx="11296">
                  <c:v>13.447619047619</c:v>
                </c:pt>
                <c:pt idx="11297">
                  <c:v>13.4488095238095</c:v>
                </c:pt>
                <c:pt idx="11298">
                  <c:v>13.45</c:v>
                </c:pt>
                <c:pt idx="11299">
                  <c:v>13.451190476190501</c:v>
                </c:pt>
                <c:pt idx="11300">
                  <c:v>13.452380952381001</c:v>
                </c:pt>
                <c:pt idx="11301">
                  <c:v>13.453571428571401</c:v>
                </c:pt>
                <c:pt idx="11302">
                  <c:v>13.4547619047619</c:v>
                </c:pt>
                <c:pt idx="11303">
                  <c:v>13.4559523809524</c:v>
                </c:pt>
                <c:pt idx="11304">
                  <c:v>13.4571428571429</c:v>
                </c:pt>
                <c:pt idx="11305">
                  <c:v>13.4583333333333</c:v>
                </c:pt>
                <c:pt idx="11306">
                  <c:v>13.4595238095238</c:v>
                </c:pt>
                <c:pt idx="11307">
                  <c:v>13.4607142857143</c:v>
                </c:pt>
                <c:pt idx="11308">
                  <c:v>13.461904761904799</c:v>
                </c:pt>
                <c:pt idx="11309">
                  <c:v>13.4630952380952</c:v>
                </c:pt>
                <c:pt idx="11310">
                  <c:v>13.464285714285699</c:v>
                </c:pt>
                <c:pt idx="11311">
                  <c:v>13.465476190476201</c:v>
                </c:pt>
                <c:pt idx="11312">
                  <c:v>13.466666666666701</c:v>
                </c:pt>
                <c:pt idx="11313">
                  <c:v>13.467857142857101</c:v>
                </c:pt>
                <c:pt idx="11314">
                  <c:v>13.469047619047601</c:v>
                </c:pt>
                <c:pt idx="11315">
                  <c:v>13.4702380952381</c:v>
                </c:pt>
                <c:pt idx="11316">
                  <c:v>13.4714285714286</c:v>
                </c:pt>
                <c:pt idx="11317">
                  <c:v>13.472619047619</c:v>
                </c:pt>
                <c:pt idx="11318">
                  <c:v>13.4738095238095</c:v>
                </c:pt>
                <c:pt idx="11319">
                  <c:v>13.475</c:v>
                </c:pt>
                <c:pt idx="11320">
                  <c:v>13.476190476190499</c:v>
                </c:pt>
                <c:pt idx="11321">
                  <c:v>13.477380952381001</c:v>
                </c:pt>
                <c:pt idx="11322">
                  <c:v>13.478571428571399</c:v>
                </c:pt>
                <c:pt idx="11323">
                  <c:v>13.479761904761901</c:v>
                </c:pt>
                <c:pt idx="11324">
                  <c:v>13.480952380952401</c:v>
                </c:pt>
                <c:pt idx="11325">
                  <c:v>13.4821428571429</c:v>
                </c:pt>
                <c:pt idx="11326">
                  <c:v>13.483333333333301</c:v>
                </c:pt>
                <c:pt idx="11327">
                  <c:v>13.4845238095238</c:v>
                </c:pt>
                <c:pt idx="11328">
                  <c:v>13.4857142857143</c:v>
                </c:pt>
                <c:pt idx="11329">
                  <c:v>13.4869047619048</c:v>
                </c:pt>
                <c:pt idx="11330">
                  <c:v>13.4880952380952</c:v>
                </c:pt>
                <c:pt idx="11331">
                  <c:v>13.4892857142857</c:v>
                </c:pt>
                <c:pt idx="11332">
                  <c:v>13.490476190476199</c:v>
                </c:pt>
                <c:pt idx="11333">
                  <c:v>13.491666666666699</c:v>
                </c:pt>
                <c:pt idx="11334">
                  <c:v>13.492857142857099</c:v>
                </c:pt>
                <c:pt idx="11335">
                  <c:v>13.494047619047601</c:v>
                </c:pt>
                <c:pt idx="11336">
                  <c:v>13.495238095238101</c:v>
                </c:pt>
                <c:pt idx="11337">
                  <c:v>13.4964285714286</c:v>
                </c:pt>
                <c:pt idx="11338">
                  <c:v>13.497619047619001</c:v>
                </c:pt>
                <c:pt idx="11339">
                  <c:v>13.4988095238095</c:v>
                </c:pt>
                <c:pt idx="11340">
                  <c:v>13.5</c:v>
                </c:pt>
                <c:pt idx="11341">
                  <c:v>13.5011904761905</c:v>
                </c:pt>
                <c:pt idx="11342">
                  <c:v>13.502380952380999</c:v>
                </c:pt>
                <c:pt idx="11343">
                  <c:v>13.5035714285714</c:v>
                </c:pt>
                <c:pt idx="11344">
                  <c:v>13.504761904761899</c:v>
                </c:pt>
                <c:pt idx="11345">
                  <c:v>13.505952380952399</c:v>
                </c:pt>
                <c:pt idx="11346">
                  <c:v>13.507142857142901</c:v>
                </c:pt>
                <c:pt idx="11347">
                  <c:v>13.508333333333301</c:v>
                </c:pt>
                <c:pt idx="11348">
                  <c:v>13.509523809523801</c:v>
                </c:pt>
                <c:pt idx="11349">
                  <c:v>13.5107142857143</c:v>
                </c:pt>
                <c:pt idx="11350">
                  <c:v>13.5119047619048</c:v>
                </c:pt>
                <c:pt idx="11351">
                  <c:v>13.5130952380952</c:v>
                </c:pt>
                <c:pt idx="11352">
                  <c:v>13.5142857142857</c:v>
                </c:pt>
                <c:pt idx="11353">
                  <c:v>13.5154761904762</c:v>
                </c:pt>
                <c:pt idx="11354">
                  <c:v>13.516666666666699</c:v>
                </c:pt>
                <c:pt idx="11355">
                  <c:v>13.5178571428571</c:v>
                </c:pt>
                <c:pt idx="11356">
                  <c:v>13.519047619047599</c:v>
                </c:pt>
                <c:pt idx="11357">
                  <c:v>13.520238095238099</c:v>
                </c:pt>
                <c:pt idx="11358">
                  <c:v>13.521428571428601</c:v>
                </c:pt>
                <c:pt idx="11359">
                  <c:v>13.522619047618999</c:v>
                </c:pt>
                <c:pt idx="11360">
                  <c:v>13.523809523809501</c:v>
                </c:pt>
                <c:pt idx="11361">
                  <c:v>13.525</c:v>
                </c:pt>
                <c:pt idx="11362">
                  <c:v>13.5261904761905</c:v>
                </c:pt>
                <c:pt idx="11363">
                  <c:v>13.527380952381</c:v>
                </c:pt>
                <c:pt idx="11364">
                  <c:v>13.5285714285714</c:v>
                </c:pt>
                <c:pt idx="11365">
                  <c:v>13.5297619047619</c:v>
                </c:pt>
                <c:pt idx="11366">
                  <c:v>13.530952380952399</c:v>
                </c:pt>
                <c:pt idx="11367">
                  <c:v>13.532142857142899</c:v>
                </c:pt>
                <c:pt idx="11368">
                  <c:v>13.533333333333299</c:v>
                </c:pt>
                <c:pt idx="11369">
                  <c:v>13.534523809523799</c:v>
                </c:pt>
                <c:pt idx="11370">
                  <c:v>13.535714285714301</c:v>
                </c:pt>
                <c:pt idx="11371">
                  <c:v>13.5369047619048</c:v>
                </c:pt>
                <c:pt idx="11372">
                  <c:v>13.538095238095201</c:v>
                </c:pt>
                <c:pt idx="11373">
                  <c:v>13.5392857142857</c:v>
                </c:pt>
                <c:pt idx="11374">
                  <c:v>13.5404761904762</c:v>
                </c:pt>
                <c:pt idx="11375">
                  <c:v>13.5416666666667</c:v>
                </c:pt>
                <c:pt idx="11376">
                  <c:v>13.5428571428571</c:v>
                </c:pt>
                <c:pt idx="11377">
                  <c:v>13.5440476190476</c:v>
                </c:pt>
                <c:pt idx="11378">
                  <c:v>13.5452380952381</c:v>
                </c:pt>
                <c:pt idx="11379">
                  <c:v>13.546428571428599</c:v>
                </c:pt>
                <c:pt idx="11380">
                  <c:v>13.547619047618999</c:v>
                </c:pt>
                <c:pt idx="11381">
                  <c:v>13.548809523809499</c:v>
                </c:pt>
                <c:pt idx="11382">
                  <c:v>13.55</c:v>
                </c:pt>
                <c:pt idx="11383">
                  <c:v>13.5511904761905</c:v>
                </c:pt>
                <c:pt idx="11384">
                  <c:v>13.552380952381</c:v>
                </c:pt>
                <c:pt idx="11385">
                  <c:v>13.5535714285714</c:v>
                </c:pt>
                <c:pt idx="11386">
                  <c:v>13.5547619047619</c:v>
                </c:pt>
                <c:pt idx="11387">
                  <c:v>13.5559523809524</c:v>
                </c:pt>
                <c:pt idx="11388">
                  <c:v>13.5571428571429</c:v>
                </c:pt>
                <c:pt idx="11389">
                  <c:v>13.5583333333333</c:v>
                </c:pt>
                <c:pt idx="11390">
                  <c:v>13.5595238095238</c:v>
                </c:pt>
                <c:pt idx="11391">
                  <c:v>13.560714285714299</c:v>
                </c:pt>
                <c:pt idx="11392">
                  <c:v>13.561904761904801</c:v>
                </c:pt>
                <c:pt idx="11393">
                  <c:v>13.563095238095199</c:v>
                </c:pt>
                <c:pt idx="11394">
                  <c:v>13.564285714285701</c:v>
                </c:pt>
                <c:pt idx="11395">
                  <c:v>13.5654761904762</c:v>
                </c:pt>
                <c:pt idx="11396">
                  <c:v>13.5666666666667</c:v>
                </c:pt>
                <c:pt idx="11397">
                  <c:v>13.5678571428571</c:v>
                </c:pt>
                <c:pt idx="11398">
                  <c:v>13.5690476190476</c:v>
                </c:pt>
                <c:pt idx="11399">
                  <c:v>13.5702380952381</c:v>
                </c:pt>
                <c:pt idx="11400">
                  <c:v>13.5714285714286</c:v>
                </c:pt>
                <c:pt idx="11401">
                  <c:v>13.572619047619</c:v>
                </c:pt>
                <c:pt idx="11402">
                  <c:v>13.5738095238095</c:v>
                </c:pt>
                <c:pt idx="11403">
                  <c:v>13.574999999999999</c:v>
                </c:pt>
                <c:pt idx="11404">
                  <c:v>13.576190476190501</c:v>
                </c:pt>
                <c:pt idx="11405">
                  <c:v>13.577380952381001</c:v>
                </c:pt>
                <c:pt idx="11406">
                  <c:v>13.578571428571401</c:v>
                </c:pt>
                <c:pt idx="11407">
                  <c:v>13.5797619047619</c:v>
                </c:pt>
                <c:pt idx="11408">
                  <c:v>13.5809523809524</c:v>
                </c:pt>
                <c:pt idx="11409">
                  <c:v>13.5821428571429</c:v>
                </c:pt>
                <c:pt idx="11410">
                  <c:v>13.5833333333333</c:v>
                </c:pt>
                <c:pt idx="11411">
                  <c:v>13.5845238095238</c:v>
                </c:pt>
                <c:pt idx="11412">
                  <c:v>13.5857142857143</c:v>
                </c:pt>
                <c:pt idx="11413">
                  <c:v>13.586904761904799</c:v>
                </c:pt>
                <c:pt idx="11414">
                  <c:v>13.5880952380952</c:v>
                </c:pt>
                <c:pt idx="11415">
                  <c:v>13.589285714285699</c:v>
                </c:pt>
                <c:pt idx="11416">
                  <c:v>13.590476190476201</c:v>
                </c:pt>
                <c:pt idx="11417">
                  <c:v>13.591666666666701</c:v>
                </c:pt>
                <c:pt idx="11418">
                  <c:v>13.592857142857101</c:v>
                </c:pt>
                <c:pt idx="11419">
                  <c:v>13.594047619047601</c:v>
                </c:pt>
                <c:pt idx="11420">
                  <c:v>13.5952380952381</c:v>
                </c:pt>
                <c:pt idx="11421">
                  <c:v>13.5964285714286</c:v>
                </c:pt>
                <c:pt idx="11422">
                  <c:v>13.597619047619</c:v>
                </c:pt>
                <c:pt idx="11423">
                  <c:v>13.5988095238095</c:v>
                </c:pt>
                <c:pt idx="11424">
                  <c:v>13.6</c:v>
                </c:pt>
                <c:pt idx="11425">
                  <c:v>13.601190476190499</c:v>
                </c:pt>
                <c:pt idx="11426">
                  <c:v>13.602380952381001</c:v>
                </c:pt>
                <c:pt idx="11427">
                  <c:v>13.603571428571399</c:v>
                </c:pt>
                <c:pt idx="11428">
                  <c:v>13.604761904761901</c:v>
                </c:pt>
                <c:pt idx="11429">
                  <c:v>13.605952380952401</c:v>
                </c:pt>
                <c:pt idx="11430">
                  <c:v>13.6071428571429</c:v>
                </c:pt>
                <c:pt idx="11431">
                  <c:v>13.608333333333301</c:v>
                </c:pt>
                <c:pt idx="11432">
                  <c:v>13.6095238095238</c:v>
                </c:pt>
                <c:pt idx="11433">
                  <c:v>13.6107142857143</c:v>
                </c:pt>
                <c:pt idx="11434">
                  <c:v>13.6119047619048</c:v>
                </c:pt>
                <c:pt idx="11435">
                  <c:v>13.6130952380952</c:v>
                </c:pt>
                <c:pt idx="11436">
                  <c:v>13.6142857142857</c:v>
                </c:pt>
                <c:pt idx="11437">
                  <c:v>13.615476190476199</c:v>
                </c:pt>
                <c:pt idx="11438">
                  <c:v>13.616666666666699</c:v>
                </c:pt>
                <c:pt idx="11439">
                  <c:v>13.617857142857099</c:v>
                </c:pt>
                <c:pt idx="11440">
                  <c:v>13.619047619047601</c:v>
                </c:pt>
                <c:pt idx="11441">
                  <c:v>13.620238095238101</c:v>
                </c:pt>
                <c:pt idx="11442">
                  <c:v>13.6214285714286</c:v>
                </c:pt>
                <c:pt idx="11443">
                  <c:v>13.622619047619001</c:v>
                </c:pt>
                <c:pt idx="11444">
                  <c:v>13.6238095238095</c:v>
                </c:pt>
                <c:pt idx="11445">
                  <c:v>13.625</c:v>
                </c:pt>
                <c:pt idx="11446">
                  <c:v>13.6261904761905</c:v>
                </c:pt>
                <c:pt idx="11447">
                  <c:v>13.627380952380999</c:v>
                </c:pt>
                <c:pt idx="11448">
                  <c:v>13.6285714285714</c:v>
                </c:pt>
                <c:pt idx="11449">
                  <c:v>13.629761904761899</c:v>
                </c:pt>
                <c:pt idx="11450">
                  <c:v>13.630952380952399</c:v>
                </c:pt>
                <c:pt idx="11451">
                  <c:v>13.632142857142901</c:v>
                </c:pt>
                <c:pt idx="11452">
                  <c:v>13.633333333333301</c:v>
                </c:pt>
                <c:pt idx="11453">
                  <c:v>13.634523809523801</c:v>
                </c:pt>
                <c:pt idx="11454">
                  <c:v>13.6357142857143</c:v>
                </c:pt>
                <c:pt idx="11455">
                  <c:v>13.6369047619048</c:v>
                </c:pt>
                <c:pt idx="11456">
                  <c:v>13.6380952380952</c:v>
                </c:pt>
                <c:pt idx="11457">
                  <c:v>13.6392857142857</c:v>
                </c:pt>
                <c:pt idx="11458">
                  <c:v>13.6404761904762</c:v>
                </c:pt>
                <c:pt idx="11459">
                  <c:v>13.641666666666699</c:v>
                </c:pt>
                <c:pt idx="11460">
                  <c:v>13.6428571428571</c:v>
                </c:pt>
                <c:pt idx="11461">
                  <c:v>13.644047619047599</c:v>
                </c:pt>
                <c:pt idx="11462">
                  <c:v>13.645238095238099</c:v>
                </c:pt>
                <c:pt idx="11463">
                  <c:v>13.646428571428601</c:v>
                </c:pt>
                <c:pt idx="11464">
                  <c:v>13.647619047618999</c:v>
                </c:pt>
                <c:pt idx="11465">
                  <c:v>13.648809523809501</c:v>
                </c:pt>
                <c:pt idx="11466">
                  <c:v>13.65</c:v>
                </c:pt>
                <c:pt idx="11467">
                  <c:v>13.6511904761905</c:v>
                </c:pt>
                <c:pt idx="11468">
                  <c:v>13.652380952381</c:v>
                </c:pt>
                <c:pt idx="11469">
                  <c:v>13.6535714285714</c:v>
                </c:pt>
                <c:pt idx="11470">
                  <c:v>13.6547619047619</c:v>
                </c:pt>
                <c:pt idx="11471">
                  <c:v>13.655952380952399</c:v>
                </c:pt>
                <c:pt idx="11472">
                  <c:v>13.657142857142899</c:v>
                </c:pt>
                <c:pt idx="11473">
                  <c:v>13.658333333333299</c:v>
                </c:pt>
                <c:pt idx="11474">
                  <c:v>13.659523809523799</c:v>
                </c:pt>
                <c:pt idx="11475">
                  <c:v>13.660714285714301</c:v>
                </c:pt>
                <c:pt idx="11476">
                  <c:v>13.6619047619048</c:v>
                </c:pt>
                <c:pt idx="11477">
                  <c:v>13.663095238095201</c:v>
                </c:pt>
                <c:pt idx="11478">
                  <c:v>13.6642857142857</c:v>
                </c:pt>
                <c:pt idx="11479">
                  <c:v>13.6654761904762</c:v>
                </c:pt>
                <c:pt idx="11480">
                  <c:v>13.6666666666667</c:v>
                </c:pt>
                <c:pt idx="11481">
                  <c:v>13.6678571428571</c:v>
                </c:pt>
                <c:pt idx="11482">
                  <c:v>13.6690476190476</c:v>
                </c:pt>
                <c:pt idx="11483">
                  <c:v>13.6702380952381</c:v>
                </c:pt>
                <c:pt idx="11484">
                  <c:v>13.671428571428599</c:v>
                </c:pt>
                <c:pt idx="11485">
                  <c:v>13.672619047618999</c:v>
                </c:pt>
                <c:pt idx="11486">
                  <c:v>13.673809523809499</c:v>
                </c:pt>
                <c:pt idx="11487">
                  <c:v>13.675000000000001</c:v>
                </c:pt>
                <c:pt idx="11488">
                  <c:v>13.6761904761905</c:v>
                </c:pt>
                <c:pt idx="11489">
                  <c:v>13.677380952381</c:v>
                </c:pt>
                <c:pt idx="11490">
                  <c:v>13.6785714285714</c:v>
                </c:pt>
                <c:pt idx="11491">
                  <c:v>13.6797619047619</c:v>
                </c:pt>
                <c:pt idx="11492">
                  <c:v>13.6809523809524</c:v>
                </c:pt>
                <c:pt idx="11493">
                  <c:v>13.6821428571429</c:v>
                </c:pt>
                <c:pt idx="11494">
                  <c:v>13.6833333333333</c:v>
                </c:pt>
                <c:pt idx="11495">
                  <c:v>13.6845238095238</c:v>
                </c:pt>
                <c:pt idx="11496">
                  <c:v>13.685714285714299</c:v>
                </c:pt>
                <c:pt idx="11497">
                  <c:v>13.686904761904801</c:v>
                </c:pt>
                <c:pt idx="11498">
                  <c:v>13.688095238095199</c:v>
                </c:pt>
                <c:pt idx="11499">
                  <c:v>13.689285714285701</c:v>
                </c:pt>
                <c:pt idx="11500">
                  <c:v>13.6904761904762</c:v>
                </c:pt>
                <c:pt idx="11501">
                  <c:v>13.6916666666667</c:v>
                </c:pt>
                <c:pt idx="11502">
                  <c:v>13.6928571428571</c:v>
                </c:pt>
                <c:pt idx="11503">
                  <c:v>13.6940476190476</c:v>
                </c:pt>
                <c:pt idx="11504">
                  <c:v>13.6952380952381</c:v>
                </c:pt>
                <c:pt idx="11505">
                  <c:v>13.6964285714286</c:v>
                </c:pt>
                <c:pt idx="11506">
                  <c:v>13.697619047619</c:v>
                </c:pt>
                <c:pt idx="11507">
                  <c:v>13.6988095238095</c:v>
                </c:pt>
                <c:pt idx="11508">
                  <c:v>13.7</c:v>
                </c:pt>
                <c:pt idx="11509">
                  <c:v>13.701190476190501</c:v>
                </c:pt>
                <c:pt idx="11510">
                  <c:v>13.702380952381001</c:v>
                </c:pt>
                <c:pt idx="11511">
                  <c:v>13.703571428571401</c:v>
                </c:pt>
                <c:pt idx="11512">
                  <c:v>13.7047619047619</c:v>
                </c:pt>
                <c:pt idx="11513">
                  <c:v>13.7059523809524</c:v>
                </c:pt>
                <c:pt idx="11514">
                  <c:v>13.7071428571429</c:v>
                </c:pt>
                <c:pt idx="11515">
                  <c:v>13.7083333333333</c:v>
                </c:pt>
                <c:pt idx="11516">
                  <c:v>13.7095238095238</c:v>
                </c:pt>
                <c:pt idx="11517">
                  <c:v>13.7107142857143</c:v>
                </c:pt>
                <c:pt idx="11518">
                  <c:v>13.711904761904799</c:v>
                </c:pt>
                <c:pt idx="11519">
                  <c:v>13.7130952380952</c:v>
                </c:pt>
                <c:pt idx="11520">
                  <c:v>13.714285714285699</c:v>
                </c:pt>
                <c:pt idx="11521">
                  <c:v>13.715476190476201</c:v>
                </c:pt>
                <c:pt idx="11522">
                  <c:v>13.716666666666701</c:v>
                </c:pt>
                <c:pt idx="11523">
                  <c:v>13.717857142857101</c:v>
                </c:pt>
                <c:pt idx="11524">
                  <c:v>13.719047619047601</c:v>
                </c:pt>
                <c:pt idx="11525">
                  <c:v>13.7202380952381</c:v>
                </c:pt>
                <c:pt idx="11526">
                  <c:v>13.7214285714286</c:v>
                </c:pt>
                <c:pt idx="11527">
                  <c:v>13.722619047619</c:v>
                </c:pt>
                <c:pt idx="11528">
                  <c:v>13.7238095238095</c:v>
                </c:pt>
                <c:pt idx="11529">
                  <c:v>13.725</c:v>
                </c:pt>
                <c:pt idx="11530">
                  <c:v>13.726190476190499</c:v>
                </c:pt>
                <c:pt idx="11531">
                  <c:v>13.727380952381001</c:v>
                </c:pt>
                <c:pt idx="11532">
                  <c:v>13.728571428571399</c:v>
                </c:pt>
                <c:pt idx="11533">
                  <c:v>13.729761904761901</c:v>
                </c:pt>
                <c:pt idx="11534">
                  <c:v>13.730952380952401</c:v>
                </c:pt>
                <c:pt idx="11535">
                  <c:v>13.7321428571429</c:v>
                </c:pt>
                <c:pt idx="11536">
                  <c:v>13.733333333333301</c:v>
                </c:pt>
                <c:pt idx="11537">
                  <c:v>13.7345238095238</c:v>
                </c:pt>
                <c:pt idx="11538">
                  <c:v>13.7357142857143</c:v>
                </c:pt>
                <c:pt idx="11539">
                  <c:v>13.7369047619048</c:v>
                </c:pt>
                <c:pt idx="11540">
                  <c:v>13.7380952380952</c:v>
                </c:pt>
                <c:pt idx="11541">
                  <c:v>13.7392857142857</c:v>
                </c:pt>
                <c:pt idx="11542">
                  <c:v>13.740476190476199</c:v>
                </c:pt>
                <c:pt idx="11543">
                  <c:v>13.741666666666699</c:v>
                </c:pt>
                <c:pt idx="11544">
                  <c:v>13.742857142857099</c:v>
                </c:pt>
                <c:pt idx="11545">
                  <c:v>13.744047619047601</c:v>
                </c:pt>
                <c:pt idx="11546">
                  <c:v>13.745238095238101</c:v>
                </c:pt>
                <c:pt idx="11547">
                  <c:v>13.7464285714286</c:v>
                </c:pt>
                <c:pt idx="11548">
                  <c:v>13.747619047619001</c:v>
                </c:pt>
                <c:pt idx="11549">
                  <c:v>13.7488095238095</c:v>
                </c:pt>
                <c:pt idx="11550">
                  <c:v>13.75</c:v>
                </c:pt>
                <c:pt idx="11551">
                  <c:v>13.7511904761905</c:v>
                </c:pt>
                <c:pt idx="11552">
                  <c:v>13.752380952380999</c:v>
                </c:pt>
                <c:pt idx="11553">
                  <c:v>13.7535714285714</c:v>
                </c:pt>
                <c:pt idx="11554">
                  <c:v>13.754761904761899</c:v>
                </c:pt>
                <c:pt idx="11555">
                  <c:v>13.755952380952399</c:v>
                </c:pt>
                <c:pt idx="11556">
                  <c:v>13.757142857142901</c:v>
                </c:pt>
                <c:pt idx="11557">
                  <c:v>13.758333333333301</c:v>
                </c:pt>
                <c:pt idx="11558">
                  <c:v>13.759523809523801</c:v>
                </c:pt>
                <c:pt idx="11559">
                  <c:v>13.7607142857143</c:v>
                </c:pt>
                <c:pt idx="11560">
                  <c:v>13.7619047619048</c:v>
                </c:pt>
                <c:pt idx="11561">
                  <c:v>13.7630952380952</c:v>
                </c:pt>
                <c:pt idx="11562">
                  <c:v>13.7642857142857</c:v>
                </c:pt>
                <c:pt idx="11563">
                  <c:v>13.7654761904762</c:v>
                </c:pt>
                <c:pt idx="11564">
                  <c:v>13.766666666666699</c:v>
                </c:pt>
                <c:pt idx="11565">
                  <c:v>13.7678571428571</c:v>
                </c:pt>
                <c:pt idx="11566">
                  <c:v>13.769047619047599</c:v>
                </c:pt>
                <c:pt idx="11567">
                  <c:v>13.770238095238099</c:v>
                </c:pt>
                <c:pt idx="11568">
                  <c:v>13.771428571428601</c:v>
                </c:pt>
                <c:pt idx="11569">
                  <c:v>13.772619047618999</c:v>
                </c:pt>
                <c:pt idx="11570">
                  <c:v>13.773809523809501</c:v>
                </c:pt>
                <c:pt idx="11571">
                  <c:v>13.775</c:v>
                </c:pt>
                <c:pt idx="11572">
                  <c:v>13.7761904761905</c:v>
                </c:pt>
                <c:pt idx="11573">
                  <c:v>13.777380952381</c:v>
                </c:pt>
                <c:pt idx="11574">
                  <c:v>13.7785714285714</c:v>
                </c:pt>
                <c:pt idx="11575">
                  <c:v>13.7797619047619</c:v>
                </c:pt>
                <c:pt idx="11576">
                  <c:v>13.780952380952399</c:v>
                </c:pt>
                <c:pt idx="11577">
                  <c:v>13.782142857142899</c:v>
                </c:pt>
                <c:pt idx="11578">
                  <c:v>13.783333333333299</c:v>
                </c:pt>
                <c:pt idx="11579">
                  <c:v>13.784523809523799</c:v>
                </c:pt>
                <c:pt idx="11580">
                  <c:v>13.785714285714301</c:v>
                </c:pt>
                <c:pt idx="11581">
                  <c:v>13.7869047619048</c:v>
                </c:pt>
                <c:pt idx="11582">
                  <c:v>13.788095238095201</c:v>
                </c:pt>
                <c:pt idx="11583">
                  <c:v>13.7892857142857</c:v>
                </c:pt>
                <c:pt idx="11584">
                  <c:v>13.7904761904762</c:v>
                </c:pt>
                <c:pt idx="11585">
                  <c:v>13.7916666666667</c:v>
                </c:pt>
                <c:pt idx="11586">
                  <c:v>13.7928571428571</c:v>
                </c:pt>
                <c:pt idx="11587">
                  <c:v>13.7940476190476</c:v>
                </c:pt>
                <c:pt idx="11588">
                  <c:v>13.7952380952381</c:v>
                </c:pt>
                <c:pt idx="11589">
                  <c:v>13.796428571428599</c:v>
                </c:pt>
                <c:pt idx="11590">
                  <c:v>13.797619047618999</c:v>
                </c:pt>
                <c:pt idx="11591">
                  <c:v>13.798809523809499</c:v>
                </c:pt>
                <c:pt idx="11592">
                  <c:v>13.8</c:v>
                </c:pt>
                <c:pt idx="11593">
                  <c:v>13.8011904761905</c:v>
                </c:pt>
                <c:pt idx="11594">
                  <c:v>13.802380952381</c:v>
                </c:pt>
                <c:pt idx="11595">
                  <c:v>13.8035714285714</c:v>
                </c:pt>
                <c:pt idx="11596">
                  <c:v>13.8047619047619</c:v>
                </c:pt>
                <c:pt idx="11597">
                  <c:v>13.8059523809524</c:v>
                </c:pt>
                <c:pt idx="11598">
                  <c:v>13.8071428571429</c:v>
                </c:pt>
                <c:pt idx="11599">
                  <c:v>13.8083333333333</c:v>
                </c:pt>
                <c:pt idx="11600">
                  <c:v>13.8095238095238</c:v>
                </c:pt>
                <c:pt idx="11601">
                  <c:v>13.810714285714299</c:v>
                </c:pt>
                <c:pt idx="11602">
                  <c:v>13.811904761904801</c:v>
                </c:pt>
                <c:pt idx="11603">
                  <c:v>13.813095238095199</c:v>
                </c:pt>
                <c:pt idx="11604">
                  <c:v>13.814285714285701</c:v>
                </c:pt>
                <c:pt idx="11605">
                  <c:v>13.8154761904762</c:v>
                </c:pt>
                <c:pt idx="11606">
                  <c:v>13.8166666666667</c:v>
                </c:pt>
                <c:pt idx="11607">
                  <c:v>13.8178571428571</c:v>
                </c:pt>
                <c:pt idx="11608">
                  <c:v>13.8190476190476</c:v>
                </c:pt>
                <c:pt idx="11609">
                  <c:v>13.8202380952381</c:v>
                </c:pt>
                <c:pt idx="11610">
                  <c:v>13.8214285714286</c:v>
                </c:pt>
                <c:pt idx="11611">
                  <c:v>13.822619047619</c:v>
                </c:pt>
                <c:pt idx="11612">
                  <c:v>13.8238095238095</c:v>
                </c:pt>
                <c:pt idx="11613">
                  <c:v>13.824999999999999</c:v>
                </c:pt>
                <c:pt idx="11614">
                  <c:v>13.826190476190501</c:v>
                </c:pt>
                <c:pt idx="11615">
                  <c:v>13.827380952381001</c:v>
                </c:pt>
                <c:pt idx="11616">
                  <c:v>13.828571428571401</c:v>
                </c:pt>
                <c:pt idx="11617">
                  <c:v>13.8297619047619</c:v>
                </c:pt>
                <c:pt idx="11618">
                  <c:v>13.8309523809524</c:v>
                </c:pt>
                <c:pt idx="11619">
                  <c:v>13.8321428571429</c:v>
                </c:pt>
                <c:pt idx="11620">
                  <c:v>13.8333333333333</c:v>
                </c:pt>
                <c:pt idx="11621">
                  <c:v>13.8345238095238</c:v>
                </c:pt>
                <c:pt idx="11622">
                  <c:v>13.8357142857143</c:v>
                </c:pt>
                <c:pt idx="11623">
                  <c:v>13.836904761904799</c:v>
                </c:pt>
                <c:pt idx="11624">
                  <c:v>13.8380952380952</c:v>
                </c:pt>
                <c:pt idx="11625">
                  <c:v>13.839285714285699</c:v>
                </c:pt>
                <c:pt idx="11626">
                  <c:v>13.840476190476201</c:v>
                </c:pt>
                <c:pt idx="11627">
                  <c:v>13.841666666666701</c:v>
                </c:pt>
                <c:pt idx="11628">
                  <c:v>13.842857142857101</c:v>
                </c:pt>
                <c:pt idx="11629">
                  <c:v>13.844047619047601</c:v>
                </c:pt>
                <c:pt idx="11630">
                  <c:v>13.8452380952381</c:v>
                </c:pt>
                <c:pt idx="11631">
                  <c:v>13.8464285714286</c:v>
                </c:pt>
                <c:pt idx="11632">
                  <c:v>13.847619047619</c:v>
                </c:pt>
                <c:pt idx="11633">
                  <c:v>13.8488095238095</c:v>
                </c:pt>
                <c:pt idx="11634">
                  <c:v>13.85</c:v>
                </c:pt>
                <c:pt idx="11635">
                  <c:v>13.851190476190499</c:v>
                </c:pt>
                <c:pt idx="11636">
                  <c:v>13.852380952381001</c:v>
                </c:pt>
                <c:pt idx="11637">
                  <c:v>13.853571428571399</c:v>
                </c:pt>
                <c:pt idx="11638">
                  <c:v>13.854761904761901</c:v>
                </c:pt>
                <c:pt idx="11639">
                  <c:v>13.855952380952401</c:v>
                </c:pt>
                <c:pt idx="11640">
                  <c:v>13.8571428571429</c:v>
                </c:pt>
                <c:pt idx="11641">
                  <c:v>13.858333333333301</c:v>
                </c:pt>
                <c:pt idx="11642">
                  <c:v>13.8595238095238</c:v>
                </c:pt>
                <c:pt idx="11643">
                  <c:v>13.8607142857143</c:v>
                </c:pt>
                <c:pt idx="11644">
                  <c:v>13.8619047619048</c:v>
                </c:pt>
                <c:pt idx="11645">
                  <c:v>13.8630952380952</c:v>
                </c:pt>
                <c:pt idx="11646">
                  <c:v>13.8642857142857</c:v>
                </c:pt>
                <c:pt idx="11647">
                  <c:v>13.865476190476199</c:v>
                </c:pt>
                <c:pt idx="11648">
                  <c:v>13.866666666666699</c:v>
                </c:pt>
                <c:pt idx="11649">
                  <c:v>13.867857142857099</c:v>
                </c:pt>
                <c:pt idx="11650">
                  <c:v>13.869047619047601</c:v>
                </c:pt>
                <c:pt idx="11651">
                  <c:v>13.870238095238101</c:v>
                </c:pt>
                <c:pt idx="11652">
                  <c:v>13.8714285714286</c:v>
                </c:pt>
                <c:pt idx="11653">
                  <c:v>13.872619047619001</c:v>
                </c:pt>
                <c:pt idx="11654">
                  <c:v>13.8738095238095</c:v>
                </c:pt>
                <c:pt idx="11655">
                  <c:v>13.875</c:v>
                </c:pt>
                <c:pt idx="11656">
                  <c:v>13.8761904761905</c:v>
                </c:pt>
                <c:pt idx="11657">
                  <c:v>13.877380952380999</c:v>
                </c:pt>
                <c:pt idx="11658">
                  <c:v>13.8785714285714</c:v>
                </c:pt>
                <c:pt idx="11659">
                  <c:v>13.879761904761899</c:v>
                </c:pt>
                <c:pt idx="11660">
                  <c:v>13.880952380952399</c:v>
                </c:pt>
                <c:pt idx="11661">
                  <c:v>13.882142857142901</c:v>
                </c:pt>
                <c:pt idx="11662">
                  <c:v>13.883333333333301</c:v>
                </c:pt>
                <c:pt idx="11663">
                  <c:v>13.884523809523801</c:v>
                </c:pt>
                <c:pt idx="11664">
                  <c:v>13.8857142857143</c:v>
                </c:pt>
                <c:pt idx="11665">
                  <c:v>13.8869047619048</c:v>
                </c:pt>
                <c:pt idx="11666">
                  <c:v>13.8880952380952</c:v>
                </c:pt>
                <c:pt idx="11667">
                  <c:v>13.8892857142857</c:v>
                </c:pt>
                <c:pt idx="11668">
                  <c:v>13.8904761904762</c:v>
                </c:pt>
                <c:pt idx="11669">
                  <c:v>13.891666666666699</c:v>
                </c:pt>
                <c:pt idx="11670">
                  <c:v>13.8928571428571</c:v>
                </c:pt>
                <c:pt idx="11671">
                  <c:v>13.894047619047599</c:v>
                </c:pt>
                <c:pt idx="11672">
                  <c:v>13.895238095238099</c:v>
                </c:pt>
                <c:pt idx="11673">
                  <c:v>13.896428571428601</c:v>
                </c:pt>
                <c:pt idx="11674">
                  <c:v>13.897619047618999</c:v>
                </c:pt>
                <c:pt idx="11675">
                  <c:v>13.898809523809501</c:v>
                </c:pt>
                <c:pt idx="11676">
                  <c:v>13.9</c:v>
                </c:pt>
                <c:pt idx="11677">
                  <c:v>13.9011904761905</c:v>
                </c:pt>
                <c:pt idx="11678">
                  <c:v>13.902380952381</c:v>
                </c:pt>
                <c:pt idx="11679">
                  <c:v>13.9035714285714</c:v>
                </c:pt>
                <c:pt idx="11680">
                  <c:v>13.9047619047619</c:v>
                </c:pt>
                <c:pt idx="11681">
                  <c:v>13.905952380952399</c:v>
                </c:pt>
                <c:pt idx="11682">
                  <c:v>13.907142857142899</c:v>
                </c:pt>
                <c:pt idx="11683">
                  <c:v>13.908333333333299</c:v>
                </c:pt>
                <c:pt idx="11684">
                  <c:v>13.909523809523799</c:v>
                </c:pt>
                <c:pt idx="11685">
                  <c:v>13.910714285714301</c:v>
                </c:pt>
                <c:pt idx="11686">
                  <c:v>13.9119047619048</c:v>
                </c:pt>
                <c:pt idx="11687">
                  <c:v>13.913095238095201</c:v>
                </c:pt>
                <c:pt idx="11688">
                  <c:v>13.9142857142857</c:v>
                </c:pt>
                <c:pt idx="11689">
                  <c:v>13.9154761904762</c:v>
                </c:pt>
                <c:pt idx="11690">
                  <c:v>13.9166666666667</c:v>
                </c:pt>
                <c:pt idx="11691">
                  <c:v>13.9178571428571</c:v>
                </c:pt>
                <c:pt idx="11692">
                  <c:v>13.9190476190476</c:v>
                </c:pt>
                <c:pt idx="11693">
                  <c:v>13.9202380952381</c:v>
                </c:pt>
                <c:pt idx="11694">
                  <c:v>13.921428571428599</c:v>
                </c:pt>
                <c:pt idx="11695">
                  <c:v>13.922619047619101</c:v>
                </c:pt>
                <c:pt idx="11696">
                  <c:v>13.923809523809499</c:v>
                </c:pt>
                <c:pt idx="11697">
                  <c:v>13.925000000000001</c:v>
                </c:pt>
                <c:pt idx="11698">
                  <c:v>13.9261904761905</c:v>
                </c:pt>
                <c:pt idx="11699">
                  <c:v>13.927380952381</c:v>
                </c:pt>
                <c:pt idx="11700">
                  <c:v>13.9285714285714</c:v>
                </c:pt>
                <c:pt idx="11701">
                  <c:v>13.9297619047619</c:v>
                </c:pt>
                <c:pt idx="11702">
                  <c:v>13.9309523809524</c:v>
                </c:pt>
                <c:pt idx="11703">
                  <c:v>13.9321428571429</c:v>
                </c:pt>
                <c:pt idx="11704">
                  <c:v>13.9333333333333</c:v>
                </c:pt>
                <c:pt idx="11705">
                  <c:v>13.9345238095238</c:v>
                </c:pt>
                <c:pt idx="11706">
                  <c:v>13.935714285714299</c:v>
                </c:pt>
                <c:pt idx="11707">
                  <c:v>13.936904761904801</c:v>
                </c:pt>
                <c:pt idx="11708">
                  <c:v>13.938095238095199</c:v>
                </c:pt>
                <c:pt idx="11709">
                  <c:v>13.939285714285701</c:v>
                </c:pt>
                <c:pt idx="11710">
                  <c:v>13.9404761904762</c:v>
                </c:pt>
                <c:pt idx="11711">
                  <c:v>13.9416666666667</c:v>
                </c:pt>
                <c:pt idx="11712">
                  <c:v>13.9428571428571</c:v>
                </c:pt>
                <c:pt idx="11713">
                  <c:v>13.9440476190476</c:v>
                </c:pt>
                <c:pt idx="11714">
                  <c:v>13.9452380952381</c:v>
                </c:pt>
                <c:pt idx="11715">
                  <c:v>13.9464285714286</c:v>
                </c:pt>
                <c:pt idx="11716">
                  <c:v>13.947619047619</c:v>
                </c:pt>
                <c:pt idx="11717">
                  <c:v>13.9488095238095</c:v>
                </c:pt>
                <c:pt idx="11718">
                  <c:v>13.95</c:v>
                </c:pt>
                <c:pt idx="11719">
                  <c:v>13.951190476190501</c:v>
                </c:pt>
                <c:pt idx="11720">
                  <c:v>13.952380952381001</c:v>
                </c:pt>
                <c:pt idx="11721">
                  <c:v>13.953571428571401</c:v>
                </c:pt>
                <c:pt idx="11722">
                  <c:v>13.9547619047619</c:v>
                </c:pt>
                <c:pt idx="11723">
                  <c:v>13.9559523809524</c:v>
                </c:pt>
                <c:pt idx="11724">
                  <c:v>13.9571428571429</c:v>
                </c:pt>
                <c:pt idx="11725">
                  <c:v>13.9583333333333</c:v>
                </c:pt>
                <c:pt idx="11726">
                  <c:v>13.9595238095238</c:v>
                </c:pt>
                <c:pt idx="11727">
                  <c:v>13.9607142857143</c:v>
                </c:pt>
                <c:pt idx="11728">
                  <c:v>13.961904761904799</c:v>
                </c:pt>
                <c:pt idx="11729">
                  <c:v>13.9630952380952</c:v>
                </c:pt>
                <c:pt idx="11730">
                  <c:v>13.964285714285699</c:v>
                </c:pt>
                <c:pt idx="11731">
                  <c:v>13.965476190476201</c:v>
                </c:pt>
                <c:pt idx="11732">
                  <c:v>13.966666666666701</c:v>
                </c:pt>
                <c:pt idx="11733">
                  <c:v>13.967857142857101</c:v>
                </c:pt>
                <c:pt idx="11734">
                  <c:v>13.969047619047601</c:v>
                </c:pt>
                <c:pt idx="11735">
                  <c:v>13.9702380952381</c:v>
                </c:pt>
                <c:pt idx="11736">
                  <c:v>13.9714285714286</c:v>
                </c:pt>
                <c:pt idx="11737">
                  <c:v>13.972619047619</c:v>
                </c:pt>
                <c:pt idx="11738">
                  <c:v>13.9738095238095</c:v>
                </c:pt>
                <c:pt idx="11739">
                  <c:v>13.975</c:v>
                </c:pt>
                <c:pt idx="11740">
                  <c:v>13.976190476190499</c:v>
                </c:pt>
                <c:pt idx="11741">
                  <c:v>13.977380952381001</c:v>
                </c:pt>
                <c:pt idx="11742">
                  <c:v>13.978571428571399</c:v>
                </c:pt>
                <c:pt idx="11743">
                  <c:v>13.979761904761901</c:v>
                </c:pt>
                <c:pt idx="11744">
                  <c:v>13.980952380952401</c:v>
                </c:pt>
                <c:pt idx="11745">
                  <c:v>13.9821428571429</c:v>
                </c:pt>
                <c:pt idx="11746">
                  <c:v>13.983333333333301</c:v>
                </c:pt>
                <c:pt idx="11747">
                  <c:v>13.9845238095238</c:v>
                </c:pt>
                <c:pt idx="11748">
                  <c:v>13.9857142857143</c:v>
                </c:pt>
                <c:pt idx="11749">
                  <c:v>13.9869047619048</c:v>
                </c:pt>
                <c:pt idx="11750">
                  <c:v>13.9880952380952</c:v>
                </c:pt>
                <c:pt idx="11751">
                  <c:v>13.9892857142857</c:v>
                </c:pt>
                <c:pt idx="11752">
                  <c:v>13.990476190476199</c:v>
                </c:pt>
                <c:pt idx="11753">
                  <c:v>13.991666666666699</c:v>
                </c:pt>
                <c:pt idx="11754">
                  <c:v>13.992857142857099</c:v>
                </c:pt>
                <c:pt idx="11755">
                  <c:v>13.994047619047601</c:v>
                </c:pt>
                <c:pt idx="11756">
                  <c:v>13.995238095238101</c:v>
                </c:pt>
                <c:pt idx="11757">
                  <c:v>13.9964285714286</c:v>
                </c:pt>
                <c:pt idx="11758">
                  <c:v>13.997619047619001</c:v>
                </c:pt>
                <c:pt idx="11759">
                  <c:v>13.9988095238095</c:v>
                </c:pt>
                <c:pt idx="11760">
                  <c:v>14</c:v>
                </c:pt>
                <c:pt idx="11761">
                  <c:v>14.0011904761905</c:v>
                </c:pt>
                <c:pt idx="11762">
                  <c:v>14.002380952380999</c:v>
                </c:pt>
                <c:pt idx="11763">
                  <c:v>14.0035714285714</c:v>
                </c:pt>
                <c:pt idx="11764">
                  <c:v>14.004761904761899</c:v>
                </c:pt>
                <c:pt idx="11765">
                  <c:v>14.005952380952399</c:v>
                </c:pt>
                <c:pt idx="11766">
                  <c:v>14.007142857142901</c:v>
                </c:pt>
                <c:pt idx="11767">
                  <c:v>14.008333333333301</c:v>
                </c:pt>
                <c:pt idx="11768">
                  <c:v>14.009523809523801</c:v>
                </c:pt>
                <c:pt idx="11769">
                  <c:v>14.0107142857143</c:v>
                </c:pt>
                <c:pt idx="11770">
                  <c:v>14.0119047619048</c:v>
                </c:pt>
                <c:pt idx="11771">
                  <c:v>14.0130952380952</c:v>
                </c:pt>
                <c:pt idx="11772">
                  <c:v>14.0142857142857</c:v>
                </c:pt>
                <c:pt idx="11773">
                  <c:v>14.0154761904762</c:v>
                </c:pt>
                <c:pt idx="11774">
                  <c:v>14.016666666666699</c:v>
                </c:pt>
                <c:pt idx="11775">
                  <c:v>14.0178571428571</c:v>
                </c:pt>
                <c:pt idx="11776">
                  <c:v>14.019047619047599</c:v>
                </c:pt>
                <c:pt idx="11777">
                  <c:v>14.020238095238099</c:v>
                </c:pt>
                <c:pt idx="11778">
                  <c:v>14.021428571428601</c:v>
                </c:pt>
                <c:pt idx="11779">
                  <c:v>14.022619047618999</c:v>
                </c:pt>
                <c:pt idx="11780">
                  <c:v>14.023809523809501</c:v>
                </c:pt>
                <c:pt idx="11781">
                  <c:v>14.025</c:v>
                </c:pt>
                <c:pt idx="11782">
                  <c:v>14.0261904761905</c:v>
                </c:pt>
                <c:pt idx="11783">
                  <c:v>14.027380952381</c:v>
                </c:pt>
                <c:pt idx="11784">
                  <c:v>14.0285714285714</c:v>
                </c:pt>
                <c:pt idx="11785">
                  <c:v>14.0297619047619</c:v>
                </c:pt>
                <c:pt idx="11786">
                  <c:v>14.030952380952399</c:v>
                </c:pt>
                <c:pt idx="11787">
                  <c:v>14.032142857142899</c:v>
                </c:pt>
                <c:pt idx="11788">
                  <c:v>14.033333333333299</c:v>
                </c:pt>
                <c:pt idx="11789">
                  <c:v>14.034523809523799</c:v>
                </c:pt>
                <c:pt idx="11790">
                  <c:v>14.035714285714301</c:v>
                </c:pt>
                <c:pt idx="11791">
                  <c:v>14.0369047619048</c:v>
                </c:pt>
                <c:pt idx="11792">
                  <c:v>14.038095238095201</c:v>
                </c:pt>
                <c:pt idx="11793">
                  <c:v>14.0392857142857</c:v>
                </c:pt>
                <c:pt idx="11794">
                  <c:v>14.0404761904762</c:v>
                </c:pt>
                <c:pt idx="11795">
                  <c:v>14.0416666666667</c:v>
                </c:pt>
                <c:pt idx="11796">
                  <c:v>14.0428571428571</c:v>
                </c:pt>
                <c:pt idx="11797">
                  <c:v>14.0440476190476</c:v>
                </c:pt>
                <c:pt idx="11798">
                  <c:v>14.0452380952381</c:v>
                </c:pt>
                <c:pt idx="11799">
                  <c:v>14.046428571428599</c:v>
                </c:pt>
                <c:pt idx="11800">
                  <c:v>14.047619047618999</c:v>
                </c:pt>
                <c:pt idx="11801">
                  <c:v>14.048809523809499</c:v>
                </c:pt>
                <c:pt idx="11802">
                  <c:v>14.05</c:v>
                </c:pt>
                <c:pt idx="11803">
                  <c:v>14.0511904761905</c:v>
                </c:pt>
                <c:pt idx="11804">
                  <c:v>14.052380952381</c:v>
                </c:pt>
                <c:pt idx="11805">
                  <c:v>14.0535714285714</c:v>
                </c:pt>
                <c:pt idx="11806">
                  <c:v>14.0547619047619</c:v>
                </c:pt>
                <c:pt idx="11807">
                  <c:v>14.0559523809524</c:v>
                </c:pt>
                <c:pt idx="11808">
                  <c:v>14.0571428571429</c:v>
                </c:pt>
                <c:pt idx="11809">
                  <c:v>14.0583333333333</c:v>
                </c:pt>
                <c:pt idx="11810">
                  <c:v>14.0595238095238</c:v>
                </c:pt>
                <c:pt idx="11811">
                  <c:v>14.060714285714299</c:v>
                </c:pt>
                <c:pt idx="11812">
                  <c:v>14.061904761904801</c:v>
                </c:pt>
                <c:pt idx="11813">
                  <c:v>14.063095238095199</c:v>
                </c:pt>
                <c:pt idx="11814">
                  <c:v>14.064285714285701</c:v>
                </c:pt>
                <c:pt idx="11815">
                  <c:v>14.0654761904762</c:v>
                </c:pt>
                <c:pt idx="11816">
                  <c:v>14.0666666666667</c:v>
                </c:pt>
                <c:pt idx="11817">
                  <c:v>14.0678571428571</c:v>
                </c:pt>
                <c:pt idx="11818">
                  <c:v>14.0690476190476</c:v>
                </c:pt>
                <c:pt idx="11819">
                  <c:v>14.0702380952381</c:v>
                </c:pt>
                <c:pt idx="11820">
                  <c:v>14.0714285714286</c:v>
                </c:pt>
                <c:pt idx="11821">
                  <c:v>14.072619047619</c:v>
                </c:pt>
                <c:pt idx="11822">
                  <c:v>14.0738095238095</c:v>
                </c:pt>
                <c:pt idx="11823">
                  <c:v>14.074999999999999</c:v>
                </c:pt>
                <c:pt idx="11824">
                  <c:v>14.076190476190501</c:v>
                </c:pt>
                <c:pt idx="11825">
                  <c:v>14.077380952381001</c:v>
                </c:pt>
                <c:pt idx="11826">
                  <c:v>14.078571428571401</c:v>
                </c:pt>
                <c:pt idx="11827">
                  <c:v>14.0797619047619</c:v>
                </c:pt>
                <c:pt idx="11828">
                  <c:v>14.0809523809524</c:v>
                </c:pt>
                <c:pt idx="11829">
                  <c:v>14.0821428571429</c:v>
                </c:pt>
                <c:pt idx="11830">
                  <c:v>14.0833333333333</c:v>
                </c:pt>
                <c:pt idx="11831">
                  <c:v>14.0845238095238</c:v>
                </c:pt>
                <c:pt idx="11832">
                  <c:v>14.0857142857143</c:v>
                </c:pt>
                <c:pt idx="11833">
                  <c:v>14.086904761904799</c:v>
                </c:pt>
                <c:pt idx="11834">
                  <c:v>14.0880952380952</c:v>
                </c:pt>
                <c:pt idx="11835">
                  <c:v>14.089285714285699</c:v>
                </c:pt>
                <c:pt idx="11836">
                  <c:v>14.090476190476201</c:v>
                </c:pt>
                <c:pt idx="11837">
                  <c:v>14.091666666666701</c:v>
                </c:pt>
                <c:pt idx="11838">
                  <c:v>14.092857142857101</c:v>
                </c:pt>
                <c:pt idx="11839">
                  <c:v>14.094047619047601</c:v>
                </c:pt>
                <c:pt idx="11840">
                  <c:v>14.0952380952381</c:v>
                </c:pt>
                <c:pt idx="11841">
                  <c:v>14.0964285714286</c:v>
                </c:pt>
                <c:pt idx="11842">
                  <c:v>14.097619047619</c:v>
                </c:pt>
                <c:pt idx="11843">
                  <c:v>14.0988095238095</c:v>
                </c:pt>
                <c:pt idx="11844">
                  <c:v>14.1</c:v>
                </c:pt>
                <c:pt idx="11845">
                  <c:v>14.101190476190499</c:v>
                </c:pt>
                <c:pt idx="11846">
                  <c:v>14.102380952381001</c:v>
                </c:pt>
                <c:pt idx="11847">
                  <c:v>14.103571428571399</c:v>
                </c:pt>
                <c:pt idx="11848">
                  <c:v>14.104761904761901</c:v>
                </c:pt>
                <c:pt idx="11849">
                  <c:v>14.105952380952401</c:v>
                </c:pt>
                <c:pt idx="11850">
                  <c:v>14.1071428571429</c:v>
                </c:pt>
                <c:pt idx="11851">
                  <c:v>14.108333333333301</c:v>
                </c:pt>
                <c:pt idx="11852">
                  <c:v>14.1095238095238</c:v>
                </c:pt>
                <c:pt idx="11853">
                  <c:v>14.1107142857143</c:v>
                </c:pt>
                <c:pt idx="11854">
                  <c:v>14.1119047619048</c:v>
                </c:pt>
                <c:pt idx="11855">
                  <c:v>14.1130952380952</c:v>
                </c:pt>
                <c:pt idx="11856">
                  <c:v>14.1142857142857</c:v>
                </c:pt>
                <c:pt idx="11857">
                  <c:v>14.115476190476199</c:v>
                </c:pt>
                <c:pt idx="11858">
                  <c:v>14.116666666666699</c:v>
                </c:pt>
                <c:pt idx="11859">
                  <c:v>14.117857142857099</c:v>
                </c:pt>
                <c:pt idx="11860">
                  <c:v>14.119047619047601</c:v>
                </c:pt>
                <c:pt idx="11861">
                  <c:v>14.120238095238101</c:v>
                </c:pt>
                <c:pt idx="11862">
                  <c:v>14.1214285714286</c:v>
                </c:pt>
                <c:pt idx="11863">
                  <c:v>14.122619047619001</c:v>
                </c:pt>
                <c:pt idx="11864">
                  <c:v>14.1238095238095</c:v>
                </c:pt>
                <c:pt idx="11865">
                  <c:v>14.125</c:v>
                </c:pt>
                <c:pt idx="11866">
                  <c:v>14.1261904761905</c:v>
                </c:pt>
                <c:pt idx="11867">
                  <c:v>14.127380952380999</c:v>
                </c:pt>
                <c:pt idx="11868">
                  <c:v>14.1285714285714</c:v>
                </c:pt>
                <c:pt idx="11869">
                  <c:v>14.129761904761899</c:v>
                </c:pt>
                <c:pt idx="11870">
                  <c:v>14.130952380952399</c:v>
                </c:pt>
                <c:pt idx="11871">
                  <c:v>14.132142857142901</c:v>
                </c:pt>
                <c:pt idx="11872">
                  <c:v>14.133333333333301</c:v>
                </c:pt>
                <c:pt idx="11873">
                  <c:v>14.134523809523801</c:v>
                </c:pt>
                <c:pt idx="11874">
                  <c:v>14.1357142857143</c:v>
                </c:pt>
                <c:pt idx="11875">
                  <c:v>14.1369047619048</c:v>
                </c:pt>
                <c:pt idx="11876">
                  <c:v>14.1380952380952</c:v>
                </c:pt>
                <c:pt idx="11877">
                  <c:v>14.1392857142857</c:v>
                </c:pt>
                <c:pt idx="11878">
                  <c:v>14.1404761904762</c:v>
                </c:pt>
                <c:pt idx="11879">
                  <c:v>14.141666666666699</c:v>
                </c:pt>
                <c:pt idx="11880">
                  <c:v>14.1428571428571</c:v>
                </c:pt>
                <c:pt idx="11881">
                  <c:v>14.144047619047599</c:v>
                </c:pt>
                <c:pt idx="11882">
                  <c:v>14.145238095238099</c:v>
                </c:pt>
                <c:pt idx="11883">
                  <c:v>14.146428571428601</c:v>
                </c:pt>
                <c:pt idx="11884">
                  <c:v>14.147619047618999</c:v>
                </c:pt>
                <c:pt idx="11885">
                  <c:v>14.148809523809501</c:v>
                </c:pt>
                <c:pt idx="11886">
                  <c:v>14.15</c:v>
                </c:pt>
                <c:pt idx="11887">
                  <c:v>14.1511904761905</c:v>
                </c:pt>
                <c:pt idx="11888">
                  <c:v>14.152380952381</c:v>
                </c:pt>
                <c:pt idx="11889">
                  <c:v>14.1535714285714</c:v>
                </c:pt>
                <c:pt idx="11890">
                  <c:v>14.1547619047619</c:v>
                </c:pt>
                <c:pt idx="11891">
                  <c:v>14.155952380952399</c:v>
                </c:pt>
                <c:pt idx="11892">
                  <c:v>14.157142857142899</c:v>
                </c:pt>
                <c:pt idx="11893">
                  <c:v>14.158333333333299</c:v>
                </c:pt>
                <c:pt idx="11894">
                  <c:v>14.159523809523799</c:v>
                </c:pt>
                <c:pt idx="11895">
                  <c:v>14.160714285714301</c:v>
                </c:pt>
                <c:pt idx="11896">
                  <c:v>14.1619047619048</c:v>
                </c:pt>
                <c:pt idx="11897">
                  <c:v>14.163095238095201</c:v>
                </c:pt>
                <c:pt idx="11898">
                  <c:v>14.1642857142857</c:v>
                </c:pt>
                <c:pt idx="11899">
                  <c:v>14.1654761904762</c:v>
                </c:pt>
                <c:pt idx="11900">
                  <c:v>14.1666666666667</c:v>
                </c:pt>
                <c:pt idx="11901">
                  <c:v>14.1678571428571</c:v>
                </c:pt>
                <c:pt idx="11902">
                  <c:v>14.1690476190476</c:v>
                </c:pt>
                <c:pt idx="11903">
                  <c:v>14.1702380952381</c:v>
                </c:pt>
                <c:pt idx="11904">
                  <c:v>14.171428571428599</c:v>
                </c:pt>
                <c:pt idx="11905">
                  <c:v>14.172619047619101</c:v>
                </c:pt>
                <c:pt idx="11906">
                  <c:v>14.173809523809499</c:v>
                </c:pt>
                <c:pt idx="11907">
                  <c:v>14.175000000000001</c:v>
                </c:pt>
                <c:pt idx="11908">
                  <c:v>14.1761904761905</c:v>
                </c:pt>
                <c:pt idx="11909">
                  <c:v>14.177380952381</c:v>
                </c:pt>
                <c:pt idx="11910">
                  <c:v>14.1785714285714</c:v>
                </c:pt>
                <c:pt idx="11911">
                  <c:v>14.1797619047619</c:v>
                </c:pt>
                <c:pt idx="11912">
                  <c:v>14.1809523809524</c:v>
                </c:pt>
                <c:pt idx="11913">
                  <c:v>14.1821428571429</c:v>
                </c:pt>
                <c:pt idx="11914">
                  <c:v>14.1833333333333</c:v>
                </c:pt>
                <c:pt idx="11915">
                  <c:v>14.1845238095238</c:v>
                </c:pt>
                <c:pt idx="11916">
                  <c:v>14.185714285714299</c:v>
                </c:pt>
                <c:pt idx="11917">
                  <c:v>14.186904761904801</c:v>
                </c:pt>
                <c:pt idx="11918">
                  <c:v>14.188095238095199</c:v>
                </c:pt>
                <c:pt idx="11919">
                  <c:v>14.189285714285701</c:v>
                </c:pt>
                <c:pt idx="11920">
                  <c:v>14.1904761904762</c:v>
                </c:pt>
                <c:pt idx="11921">
                  <c:v>14.1916666666667</c:v>
                </c:pt>
                <c:pt idx="11922">
                  <c:v>14.1928571428571</c:v>
                </c:pt>
                <c:pt idx="11923">
                  <c:v>14.1940476190476</c:v>
                </c:pt>
                <c:pt idx="11924">
                  <c:v>14.1952380952381</c:v>
                </c:pt>
                <c:pt idx="11925">
                  <c:v>14.1964285714286</c:v>
                </c:pt>
                <c:pt idx="11926">
                  <c:v>14.197619047619</c:v>
                </c:pt>
                <c:pt idx="11927">
                  <c:v>14.1988095238095</c:v>
                </c:pt>
                <c:pt idx="11928">
                  <c:v>14.2</c:v>
                </c:pt>
                <c:pt idx="11929">
                  <c:v>14.201190476190501</c:v>
                </c:pt>
                <c:pt idx="11930">
                  <c:v>14.202380952381001</c:v>
                </c:pt>
                <c:pt idx="11931">
                  <c:v>14.203571428571401</c:v>
                </c:pt>
                <c:pt idx="11932">
                  <c:v>14.2047619047619</c:v>
                </c:pt>
                <c:pt idx="11933">
                  <c:v>14.2059523809524</c:v>
                </c:pt>
                <c:pt idx="11934">
                  <c:v>14.2071428571429</c:v>
                </c:pt>
                <c:pt idx="11935">
                  <c:v>14.2083333333333</c:v>
                </c:pt>
                <c:pt idx="11936">
                  <c:v>14.2095238095238</c:v>
                </c:pt>
                <c:pt idx="11937">
                  <c:v>14.2107142857143</c:v>
                </c:pt>
                <c:pt idx="11938">
                  <c:v>14.211904761904799</c:v>
                </c:pt>
                <c:pt idx="11939">
                  <c:v>14.2130952380952</c:v>
                </c:pt>
                <c:pt idx="11940">
                  <c:v>14.214285714285699</c:v>
                </c:pt>
                <c:pt idx="11941">
                  <c:v>14.215476190476201</c:v>
                </c:pt>
                <c:pt idx="11942">
                  <c:v>14.216666666666701</c:v>
                </c:pt>
                <c:pt idx="11943">
                  <c:v>14.217857142857101</c:v>
                </c:pt>
                <c:pt idx="11944">
                  <c:v>14.219047619047601</c:v>
                </c:pt>
                <c:pt idx="11945">
                  <c:v>14.2202380952381</c:v>
                </c:pt>
                <c:pt idx="11946">
                  <c:v>14.2214285714286</c:v>
                </c:pt>
                <c:pt idx="11947">
                  <c:v>14.222619047619</c:v>
                </c:pt>
                <c:pt idx="11948">
                  <c:v>14.2238095238095</c:v>
                </c:pt>
                <c:pt idx="11949">
                  <c:v>14.225</c:v>
                </c:pt>
                <c:pt idx="11950">
                  <c:v>14.226190476190499</c:v>
                </c:pt>
                <c:pt idx="11951">
                  <c:v>14.227380952381001</c:v>
                </c:pt>
                <c:pt idx="11952">
                  <c:v>14.228571428571399</c:v>
                </c:pt>
                <c:pt idx="11953">
                  <c:v>14.229761904761901</c:v>
                </c:pt>
                <c:pt idx="11954">
                  <c:v>14.230952380952401</c:v>
                </c:pt>
                <c:pt idx="11955">
                  <c:v>14.2321428571429</c:v>
                </c:pt>
                <c:pt idx="11956">
                  <c:v>14.233333333333301</c:v>
                </c:pt>
                <c:pt idx="11957">
                  <c:v>14.2345238095238</c:v>
                </c:pt>
                <c:pt idx="11958">
                  <c:v>14.2357142857143</c:v>
                </c:pt>
                <c:pt idx="11959">
                  <c:v>14.2369047619048</c:v>
                </c:pt>
                <c:pt idx="11960">
                  <c:v>14.2380952380952</c:v>
                </c:pt>
                <c:pt idx="11961">
                  <c:v>14.2392857142857</c:v>
                </c:pt>
                <c:pt idx="11962">
                  <c:v>14.240476190476199</c:v>
                </c:pt>
                <c:pt idx="11963">
                  <c:v>14.241666666666699</c:v>
                </c:pt>
                <c:pt idx="11964">
                  <c:v>14.242857142857099</c:v>
                </c:pt>
                <c:pt idx="11965">
                  <c:v>14.244047619047601</c:v>
                </c:pt>
                <c:pt idx="11966">
                  <c:v>14.245238095238101</c:v>
                </c:pt>
                <c:pt idx="11967">
                  <c:v>14.2464285714286</c:v>
                </c:pt>
                <c:pt idx="11968">
                  <c:v>14.247619047619001</c:v>
                </c:pt>
                <c:pt idx="11969">
                  <c:v>14.2488095238095</c:v>
                </c:pt>
                <c:pt idx="11970">
                  <c:v>14.25</c:v>
                </c:pt>
                <c:pt idx="11971">
                  <c:v>14.2511904761905</c:v>
                </c:pt>
                <c:pt idx="11972">
                  <c:v>14.252380952380999</c:v>
                </c:pt>
                <c:pt idx="11973">
                  <c:v>14.2535714285714</c:v>
                </c:pt>
                <c:pt idx="11974">
                  <c:v>14.254761904761899</c:v>
                </c:pt>
                <c:pt idx="11975">
                  <c:v>14.255952380952399</c:v>
                </c:pt>
                <c:pt idx="11976">
                  <c:v>14.257142857142901</c:v>
                </c:pt>
                <c:pt idx="11977">
                  <c:v>14.258333333333301</c:v>
                </c:pt>
                <c:pt idx="11978">
                  <c:v>14.259523809523801</c:v>
                </c:pt>
                <c:pt idx="11979">
                  <c:v>14.2607142857143</c:v>
                </c:pt>
                <c:pt idx="11980">
                  <c:v>14.2619047619048</c:v>
                </c:pt>
                <c:pt idx="11981">
                  <c:v>14.2630952380952</c:v>
                </c:pt>
                <c:pt idx="11982">
                  <c:v>14.2642857142857</c:v>
                </c:pt>
                <c:pt idx="11983">
                  <c:v>14.2654761904762</c:v>
                </c:pt>
                <c:pt idx="11984">
                  <c:v>14.266666666666699</c:v>
                </c:pt>
                <c:pt idx="11985">
                  <c:v>14.2678571428571</c:v>
                </c:pt>
                <c:pt idx="11986">
                  <c:v>14.269047619047599</c:v>
                </c:pt>
                <c:pt idx="11987">
                  <c:v>14.270238095238099</c:v>
                </c:pt>
                <c:pt idx="11988">
                  <c:v>14.271428571428601</c:v>
                </c:pt>
                <c:pt idx="11989">
                  <c:v>14.272619047618999</c:v>
                </c:pt>
                <c:pt idx="11990">
                  <c:v>14.273809523809501</c:v>
                </c:pt>
                <c:pt idx="11991">
                  <c:v>14.275</c:v>
                </c:pt>
                <c:pt idx="11992">
                  <c:v>14.2761904761905</c:v>
                </c:pt>
                <c:pt idx="11993">
                  <c:v>14.277380952381</c:v>
                </c:pt>
                <c:pt idx="11994">
                  <c:v>14.2785714285714</c:v>
                </c:pt>
                <c:pt idx="11995">
                  <c:v>14.2797619047619</c:v>
                </c:pt>
                <c:pt idx="11996">
                  <c:v>14.280952380952399</c:v>
                </c:pt>
                <c:pt idx="11997">
                  <c:v>14.282142857142899</c:v>
                </c:pt>
                <c:pt idx="11998">
                  <c:v>14.283333333333299</c:v>
                </c:pt>
                <c:pt idx="11999">
                  <c:v>14.284523809523799</c:v>
                </c:pt>
                <c:pt idx="12000">
                  <c:v>14.285714285714301</c:v>
                </c:pt>
                <c:pt idx="12001">
                  <c:v>14.2869047619048</c:v>
                </c:pt>
                <c:pt idx="12002">
                  <c:v>14.288095238095201</c:v>
                </c:pt>
                <c:pt idx="12003">
                  <c:v>14.2892857142857</c:v>
                </c:pt>
                <c:pt idx="12004">
                  <c:v>14.2904761904762</c:v>
                </c:pt>
                <c:pt idx="12005">
                  <c:v>14.2916666666667</c:v>
                </c:pt>
                <c:pt idx="12006">
                  <c:v>14.2928571428571</c:v>
                </c:pt>
                <c:pt idx="12007">
                  <c:v>14.2940476190476</c:v>
                </c:pt>
                <c:pt idx="12008">
                  <c:v>14.2952380952381</c:v>
                </c:pt>
                <c:pt idx="12009">
                  <c:v>14.296428571428599</c:v>
                </c:pt>
                <c:pt idx="12010">
                  <c:v>14.297619047618999</c:v>
                </c:pt>
                <c:pt idx="12011">
                  <c:v>14.298809523809499</c:v>
                </c:pt>
                <c:pt idx="12012">
                  <c:v>14.3</c:v>
                </c:pt>
                <c:pt idx="12013">
                  <c:v>14.3011904761905</c:v>
                </c:pt>
                <c:pt idx="12014">
                  <c:v>14.302380952381</c:v>
                </c:pt>
                <c:pt idx="12015">
                  <c:v>14.3035714285714</c:v>
                </c:pt>
                <c:pt idx="12016">
                  <c:v>14.3047619047619</c:v>
                </c:pt>
                <c:pt idx="12017">
                  <c:v>14.3059523809524</c:v>
                </c:pt>
                <c:pt idx="12018">
                  <c:v>14.3071428571429</c:v>
                </c:pt>
                <c:pt idx="12019">
                  <c:v>14.3083333333333</c:v>
                </c:pt>
                <c:pt idx="12020">
                  <c:v>14.3095238095238</c:v>
                </c:pt>
                <c:pt idx="12021">
                  <c:v>14.310714285714299</c:v>
                </c:pt>
                <c:pt idx="12022">
                  <c:v>14.311904761904801</c:v>
                </c:pt>
                <c:pt idx="12023">
                  <c:v>14.313095238095199</c:v>
                </c:pt>
                <c:pt idx="12024">
                  <c:v>14.314285714285701</c:v>
                </c:pt>
                <c:pt idx="12025">
                  <c:v>14.3154761904762</c:v>
                </c:pt>
                <c:pt idx="12026">
                  <c:v>14.3166666666667</c:v>
                </c:pt>
                <c:pt idx="12027">
                  <c:v>14.3178571428571</c:v>
                </c:pt>
                <c:pt idx="12028">
                  <c:v>14.3190476190476</c:v>
                </c:pt>
                <c:pt idx="12029">
                  <c:v>14.3202380952381</c:v>
                </c:pt>
                <c:pt idx="12030">
                  <c:v>14.3214285714286</c:v>
                </c:pt>
                <c:pt idx="12031">
                  <c:v>14.322619047619099</c:v>
                </c:pt>
                <c:pt idx="12032">
                  <c:v>14.3238095238095</c:v>
                </c:pt>
                <c:pt idx="12033">
                  <c:v>14.324999999999999</c:v>
                </c:pt>
                <c:pt idx="12034">
                  <c:v>14.326190476190501</c:v>
                </c:pt>
                <c:pt idx="12035">
                  <c:v>14.327380952381001</c:v>
                </c:pt>
                <c:pt idx="12036">
                  <c:v>14.328571428571401</c:v>
                </c:pt>
                <c:pt idx="12037">
                  <c:v>14.3297619047619</c:v>
                </c:pt>
                <c:pt idx="12038">
                  <c:v>14.3309523809524</c:v>
                </c:pt>
                <c:pt idx="12039">
                  <c:v>14.3321428571429</c:v>
                </c:pt>
                <c:pt idx="12040">
                  <c:v>14.3333333333333</c:v>
                </c:pt>
                <c:pt idx="12041">
                  <c:v>14.3345238095238</c:v>
                </c:pt>
                <c:pt idx="12042">
                  <c:v>14.3357142857143</c:v>
                </c:pt>
                <c:pt idx="12043">
                  <c:v>14.336904761904799</c:v>
                </c:pt>
                <c:pt idx="12044">
                  <c:v>14.3380952380952</c:v>
                </c:pt>
                <c:pt idx="12045">
                  <c:v>14.339285714285699</c:v>
                </c:pt>
                <c:pt idx="12046">
                  <c:v>14.340476190476201</c:v>
                </c:pt>
                <c:pt idx="12047">
                  <c:v>14.341666666666701</c:v>
                </c:pt>
                <c:pt idx="12048">
                  <c:v>14.342857142857101</c:v>
                </c:pt>
                <c:pt idx="12049">
                  <c:v>14.344047619047601</c:v>
                </c:pt>
                <c:pt idx="12050">
                  <c:v>14.3452380952381</c:v>
                </c:pt>
                <c:pt idx="12051">
                  <c:v>14.3464285714286</c:v>
                </c:pt>
                <c:pt idx="12052">
                  <c:v>14.347619047619</c:v>
                </c:pt>
                <c:pt idx="12053">
                  <c:v>14.3488095238095</c:v>
                </c:pt>
                <c:pt idx="12054">
                  <c:v>14.35</c:v>
                </c:pt>
                <c:pt idx="12055">
                  <c:v>14.351190476190499</c:v>
                </c:pt>
                <c:pt idx="12056">
                  <c:v>14.352380952381001</c:v>
                </c:pt>
                <c:pt idx="12057">
                  <c:v>14.353571428571399</c:v>
                </c:pt>
                <c:pt idx="12058">
                  <c:v>14.354761904761901</c:v>
                </c:pt>
                <c:pt idx="12059">
                  <c:v>14.355952380952401</c:v>
                </c:pt>
                <c:pt idx="12060">
                  <c:v>14.3571428571429</c:v>
                </c:pt>
                <c:pt idx="12061">
                  <c:v>14.358333333333301</c:v>
                </c:pt>
                <c:pt idx="12062">
                  <c:v>14.3595238095238</c:v>
                </c:pt>
                <c:pt idx="12063">
                  <c:v>14.3607142857143</c:v>
                </c:pt>
                <c:pt idx="12064">
                  <c:v>14.3619047619048</c:v>
                </c:pt>
                <c:pt idx="12065">
                  <c:v>14.3630952380952</c:v>
                </c:pt>
                <c:pt idx="12066">
                  <c:v>14.3642857142857</c:v>
                </c:pt>
                <c:pt idx="12067">
                  <c:v>14.365476190476199</c:v>
                </c:pt>
                <c:pt idx="12068">
                  <c:v>14.366666666666699</c:v>
                </c:pt>
                <c:pt idx="12069">
                  <c:v>14.367857142857099</c:v>
                </c:pt>
                <c:pt idx="12070">
                  <c:v>14.369047619047601</c:v>
                </c:pt>
                <c:pt idx="12071">
                  <c:v>14.370238095238101</c:v>
                </c:pt>
                <c:pt idx="12072">
                  <c:v>14.3714285714286</c:v>
                </c:pt>
                <c:pt idx="12073">
                  <c:v>14.372619047619001</c:v>
                </c:pt>
                <c:pt idx="12074">
                  <c:v>14.3738095238095</c:v>
                </c:pt>
                <c:pt idx="12075">
                  <c:v>14.375</c:v>
                </c:pt>
                <c:pt idx="12076">
                  <c:v>14.3761904761905</c:v>
                </c:pt>
                <c:pt idx="12077">
                  <c:v>14.377380952380999</c:v>
                </c:pt>
                <c:pt idx="12078">
                  <c:v>14.3785714285714</c:v>
                </c:pt>
                <c:pt idx="12079">
                  <c:v>14.379761904761899</c:v>
                </c:pt>
                <c:pt idx="12080">
                  <c:v>14.380952380952399</c:v>
                </c:pt>
                <c:pt idx="12081">
                  <c:v>14.382142857142901</c:v>
                </c:pt>
                <c:pt idx="12082">
                  <c:v>14.383333333333301</c:v>
                </c:pt>
                <c:pt idx="12083">
                  <c:v>14.384523809523801</c:v>
                </c:pt>
                <c:pt idx="12084">
                  <c:v>14.3857142857143</c:v>
                </c:pt>
                <c:pt idx="12085">
                  <c:v>14.3869047619048</c:v>
                </c:pt>
                <c:pt idx="12086">
                  <c:v>14.3880952380952</c:v>
                </c:pt>
                <c:pt idx="12087">
                  <c:v>14.3892857142857</c:v>
                </c:pt>
                <c:pt idx="12088">
                  <c:v>14.3904761904762</c:v>
                </c:pt>
                <c:pt idx="12089">
                  <c:v>14.391666666666699</c:v>
                </c:pt>
                <c:pt idx="12090">
                  <c:v>14.3928571428571</c:v>
                </c:pt>
                <c:pt idx="12091">
                  <c:v>14.394047619047599</c:v>
                </c:pt>
                <c:pt idx="12092">
                  <c:v>14.395238095238099</c:v>
                </c:pt>
                <c:pt idx="12093">
                  <c:v>14.396428571428601</c:v>
                </c:pt>
                <c:pt idx="12094">
                  <c:v>14.397619047618999</c:v>
                </c:pt>
                <c:pt idx="12095">
                  <c:v>14.398809523809501</c:v>
                </c:pt>
                <c:pt idx="12096">
                  <c:v>14.4</c:v>
                </c:pt>
                <c:pt idx="12097">
                  <c:v>14.4011904761905</c:v>
                </c:pt>
                <c:pt idx="12098">
                  <c:v>14.402380952381</c:v>
                </c:pt>
                <c:pt idx="12099">
                  <c:v>14.4035714285714</c:v>
                </c:pt>
                <c:pt idx="12100">
                  <c:v>14.4047619047619</c:v>
                </c:pt>
                <c:pt idx="12101">
                  <c:v>14.405952380952399</c:v>
                </c:pt>
                <c:pt idx="12102">
                  <c:v>14.407142857142899</c:v>
                </c:pt>
                <c:pt idx="12103">
                  <c:v>14.408333333333299</c:v>
                </c:pt>
                <c:pt idx="12104">
                  <c:v>14.409523809523799</c:v>
                </c:pt>
                <c:pt idx="12105">
                  <c:v>14.410714285714301</c:v>
                </c:pt>
                <c:pt idx="12106">
                  <c:v>14.4119047619048</c:v>
                </c:pt>
                <c:pt idx="12107">
                  <c:v>14.413095238095201</c:v>
                </c:pt>
                <c:pt idx="12108">
                  <c:v>14.4142857142857</c:v>
                </c:pt>
                <c:pt idx="12109">
                  <c:v>14.4154761904762</c:v>
                </c:pt>
                <c:pt idx="12110">
                  <c:v>14.4166666666667</c:v>
                </c:pt>
                <c:pt idx="12111">
                  <c:v>14.4178571428571</c:v>
                </c:pt>
                <c:pt idx="12112">
                  <c:v>14.4190476190476</c:v>
                </c:pt>
                <c:pt idx="12113">
                  <c:v>14.4202380952381</c:v>
                </c:pt>
                <c:pt idx="12114">
                  <c:v>14.421428571428599</c:v>
                </c:pt>
                <c:pt idx="12115">
                  <c:v>14.422619047619101</c:v>
                </c:pt>
                <c:pt idx="12116">
                  <c:v>14.423809523809499</c:v>
                </c:pt>
                <c:pt idx="12117">
                  <c:v>14.425000000000001</c:v>
                </c:pt>
                <c:pt idx="12118">
                  <c:v>14.4261904761905</c:v>
                </c:pt>
                <c:pt idx="12119">
                  <c:v>14.427380952381</c:v>
                </c:pt>
                <c:pt idx="12120">
                  <c:v>14.4285714285714</c:v>
                </c:pt>
                <c:pt idx="12121">
                  <c:v>14.4297619047619</c:v>
                </c:pt>
                <c:pt idx="12122">
                  <c:v>14.4309523809524</c:v>
                </c:pt>
                <c:pt idx="12123">
                  <c:v>14.4321428571429</c:v>
                </c:pt>
                <c:pt idx="12124">
                  <c:v>14.4333333333333</c:v>
                </c:pt>
                <c:pt idx="12125">
                  <c:v>14.4345238095238</c:v>
                </c:pt>
                <c:pt idx="12126">
                  <c:v>14.435714285714299</c:v>
                </c:pt>
                <c:pt idx="12127">
                  <c:v>14.436904761904801</c:v>
                </c:pt>
                <c:pt idx="12128">
                  <c:v>14.438095238095199</c:v>
                </c:pt>
                <c:pt idx="12129">
                  <c:v>14.439285714285701</c:v>
                </c:pt>
                <c:pt idx="12130">
                  <c:v>14.4404761904762</c:v>
                </c:pt>
                <c:pt idx="12131">
                  <c:v>14.4416666666667</c:v>
                </c:pt>
                <c:pt idx="12132">
                  <c:v>14.4428571428571</c:v>
                </c:pt>
                <c:pt idx="12133">
                  <c:v>14.4440476190476</c:v>
                </c:pt>
                <c:pt idx="12134">
                  <c:v>14.4452380952381</c:v>
                </c:pt>
                <c:pt idx="12135">
                  <c:v>14.4464285714286</c:v>
                </c:pt>
                <c:pt idx="12136">
                  <c:v>14.447619047619</c:v>
                </c:pt>
                <c:pt idx="12137">
                  <c:v>14.4488095238095</c:v>
                </c:pt>
                <c:pt idx="12138">
                  <c:v>14.45</c:v>
                </c:pt>
                <c:pt idx="12139">
                  <c:v>14.451190476190501</c:v>
                </c:pt>
                <c:pt idx="12140">
                  <c:v>14.452380952381001</c:v>
                </c:pt>
                <c:pt idx="12141">
                  <c:v>14.453571428571401</c:v>
                </c:pt>
                <c:pt idx="12142">
                  <c:v>14.4547619047619</c:v>
                </c:pt>
                <c:pt idx="12143">
                  <c:v>14.4559523809524</c:v>
                </c:pt>
                <c:pt idx="12144">
                  <c:v>14.4571428571429</c:v>
                </c:pt>
                <c:pt idx="12145">
                  <c:v>14.4583333333333</c:v>
                </c:pt>
                <c:pt idx="12146">
                  <c:v>14.4595238095238</c:v>
                </c:pt>
                <c:pt idx="12147">
                  <c:v>14.4607142857143</c:v>
                </c:pt>
                <c:pt idx="12148">
                  <c:v>14.461904761904799</c:v>
                </c:pt>
                <c:pt idx="12149">
                  <c:v>14.4630952380952</c:v>
                </c:pt>
                <c:pt idx="12150">
                  <c:v>14.464285714285699</c:v>
                </c:pt>
                <c:pt idx="12151">
                  <c:v>14.465476190476201</c:v>
                </c:pt>
                <c:pt idx="12152">
                  <c:v>14.466666666666701</c:v>
                </c:pt>
                <c:pt idx="12153">
                  <c:v>14.467857142857101</c:v>
                </c:pt>
                <c:pt idx="12154">
                  <c:v>14.469047619047601</c:v>
                </c:pt>
                <c:pt idx="12155">
                  <c:v>14.4702380952381</c:v>
                </c:pt>
                <c:pt idx="12156">
                  <c:v>14.4714285714286</c:v>
                </c:pt>
                <c:pt idx="12157">
                  <c:v>14.472619047619</c:v>
                </c:pt>
                <c:pt idx="12158">
                  <c:v>14.4738095238095</c:v>
                </c:pt>
                <c:pt idx="12159">
                  <c:v>14.475</c:v>
                </c:pt>
                <c:pt idx="12160">
                  <c:v>14.476190476190499</c:v>
                </c:pt>
                <c:pt idx="12161">
                  <c:v>14.477380952381001</c:v>
                </c:pt>
                <c:pt idx="12162">
                  <c:v>14.478571428571399</c:v>
                </c:pt>
                <c:pt idx="12163">
                  <c:v>14.479761904761901</c:v>
                </c:pt>
                <c:pt idx="12164">
                  <c:v>14.480952380952401</c:v>
                </c:pt>
                <c:pt idx="12165">
                  <c:v>14.4821428571429</c:v>
                </c:pt>
                <c:pt idx="12166">
                  <c:v>14.483333333333301</c:v>
                </c:pt>
                <c:pt idx="12167">
                  <c:v>14.4845238095238</c:v>
                </c:pt>
                <c:pt idx="12168">
                  <c:v>14.4857142857143</c:v>
                </c:pt>
                <c:pt idx="12169">
                  <c:v>14.4869047619048</c:v>
                </c:pt>
                <c:pt idx="12170">
                  <c:v>14.4880952380952</c:v>
                </c:pt>
                <c:pt idx="12171">
                  <c:v>14.4892857142857</c:v>
                </c:pt>
                <c:pt idx="12172">
                  <c:v>14.490476190476199</c:v>
                </c:pt>
                <c:pt idx="12173">
                  <c:v>14.491666666666699</c:v>
                </c:pt>
                <c:pt idx="12174">
                  <c:v>14.492857142857099</c:v>
                </c:pt>
                <c:pt idx="12175">
                  <c:v>14.494047619047601</c:v>
                </c:pt>
                <c:pt idx="12176">
                  <c:v>14.495238095238101</c:v>
                </c:pt>
                <c:pt idx="12177">
                  <c:v>14.4964285714286</c:v>
                </c:pt>
                <c:pt idx="12178">
                  <c:v>14.497619047619001</c:v>
                </c:pt>
                <c:pt idx="12179">
                  <c:v>14.4988095238095</c:v>
                </c:pt>
                <c:pt idx="12180">
                  <c:v>14.5</c:v>
                </c:pt>
                <c:pt idx="12181">
                  <c:v>14.5011904761905</c:v>
                </c:pt>
                <c:pt idx="12182">
                  <c:v>14.502380952380999</c:v>
                </c:pt>
                <c:pt idx="12183">
                  <c:v>14.5035714285714</c:v>
                </c:pt>
                <c:pt idx="12184">
                  <c:v>14.504761904761899</c:v>
                </c:pt>
                <c:pt idx="12185">
                  <c:v>14.505952380952399</c:v>
                </c:pt>
                <c:pt idx="12186">
                  <c:v>14.507142857142901</c:v>
                </c:pt>
                <c:pt idx="12187">
                  <c:v>14.508333333333301</c:v>
                </c:pt>
                <c:pt idx="12188">
                  <c:v>14.509523809523801</c:v>
                </c:pt>
                <c:pt idx="12189">
                  <c:v>14.5107142857143</c:v>
                </c:pt>
                <c:pt idx="12190">
                  <c:v>14.5119047619048</c:v>
                </c:pt>
                <c:pt idx="12191">
                  <c:v>14.5130952380952</c:v>
                </c:pt>
                <c:pt idx="12192">
                  <c:v>14.5142857142857</c:v>
                </c:pt>
                <c:pt idx="12193">
                  <c:v>14.5154761904762</c:v>
                </c:pt>
                <c:pt idx="12194">
                  <c:v>14.516666666666699</c:v>
                </c:pt>
                <c:pt idx="12195">
                  <c:v>14.5178571428571</c:v>
                </c:pt>
                <c:pt idx="12196">
                  <c:v>14.519047619047599</c:v>
                </c:pt>
                <c:pt idx="12197">
                  <c:v>14.520238095238099</c:v>
                </c:pt>
                <c:pt idx="12198">
                  <c:v>14.521428571428601</c:v>
                </c:pt>
                <c:pt idx="12199">
                  <c:v>14.522619047618999</c:v>
                </c:pt>
                <c:pt idx="12200">
                  <c:v>14.523809523809501</c:v>
                </c:pt>
                <c:pt idx="12201">
                  <c:v>14.525</c:v>
                </c:pt>
                <c:pt idx="12202">
                  <c:v>14.5261904761905</c:v>
                </c:pt>
                <c:pt idx="12203">
                  <c:v>14.527380952381</c:v>
                </c:pt>
                <c:pt idx="12204">
                  <c:v>14.5285714285714</c:v>
                </c:pt>
                <c:pt idx="12205">
                  <c:v>14.5297619047619</c:v>
                </c:pt>
                <c:pt idx="12206">
                  <c:v>14.530952380952399</c:v>
                </c:pt>
                <c:pt idx="12207">
                  <c:v>14.532142857142899</c:v>
                </c:pt>
                <c:pt idx="12208">
                  <c:v>14.533333333333299</c:v>
                </c:pt>
                <c:pt idx="12209">
                  <c:v>14.534523809523799</c:v>
                </c:pt>
                <c:pt idx="12210">
                  <c:v>14.535714285714301</c:v>
                </c:pt>
                <c:pt idx="12211">
                  <c:v>14.5369047619048</c:v>
                </c:pt>
                <c:pt idx="12212">
                  <c:v>14.538095238095201</c:v>
                </c:pt>
                <c:pt idx="12213">
                  <c:v>14.5392857142857</c:v>
                </c:pt>
                <c:pt idx="12214">
                  <c:v>14.5404761904762</c:v>
                </c:pt>
                <c:pt idx="12215">
                  <c:v>14.5416666666667</c:v>
                </c:pt>
                <c:pt idx="12216">
                  <c:v>14.5428571428571</c:v>
                </c:pt>
                <c:pt idx="12217">
                  <c:v>14.5440476190476</c:v>
                </c:pt>
                <c:pt idx="12218">
                  <c:v>14.5452380952381</c:v>
                </c:pt>
                <c:pt idx="12219">
                  <c:v>14.546428571428599</c:v>
                </c:pt>
                <c:pt idx="12220">
                  <c:v>14.547619047618999</c:v>
                </c:pt>
                <c:pt idx="12221">
                  <c:v>14.548809523809499</c:v>
                </c:pt>
                <c:pt idx="12222">
                  <c:v>14.55</c:v>
                </c:pt>
                <c:pt idx="12223">
                  <c:v>14.5511904761905</c:v>
                </c:pt>
                <c:pt idx="12224">
                  <c:v>14.552380952381</c:v>
                </c:pt>
                <c:pt idx="12225">
                  <c:v>14.5535714285714</c:v>
                </c:pt>
                <c:pt idx="12226">
                  <c:v>14.5547619047619</c:v>
                </c:pt>
                <c:pt idx="12227">
                  <c:v>14.5559523809524</c:v>
                </c:pt>
                <c:pt idx="12228">
                  <c:v>14.5571428571429</c:v>
                </c:pt>
                <c:pt idx="12229">
                  <c:v>14.5583333333333</c:v>
                </c:pt>
                <c:pt idx="12230">
                  <c:v>14.5595238095238</c:v>
                </c:pt>
                <c:pt idx="12231">
                  <c:v>14.560714285714299</c:v>
                </c:pt>
                <c:pt idx="12232">
                  <c:v>14.561904761904801</c:v>
                </c:pt>
                <c:pt idx="12233">
                  <c:v>14.563095238095199</c:v>
                </c:pt>
                <c:pt idx="12234">
                  <c:v>14.564285714285701</c:v>
                </c:pt>
                <c:pt idx="12235">
                  <c:v>14.5654761904762</c:v>
                </c:pt>
                <c:pt idx="12236">
                  <c:v>14.5666666666667</c:v>
                </c:pt>
                <c:pt idx="12237">
                  <c:v>14.5678571428571</c:v>
                </c:pt>
                <c:pt idx="12238">
                  <c:v>14.5690476190476</c:v>
                </c:pt>
                <c:pt idx="12239">
                  <c:v>14.5702380952381</c:v>
                </c:pt>
                <c:pt idx="12240">
                  <c:v>14.5714285714286</c:v>
                </c:pt>
                <c:pt idx="12241">
                  <c:v>14.572619047619099</c:v>
                </c:pt>
                <c:pt idx="12242">
                  <c:v>14.5738095238095</c:v>
                </c:pt>
                <c:pt idx="12243">
                  <c:v>14.574999999999999</c:v>
                </c:pt>
                <c:pt idx="12244">
                  <c:v>14.576190476190501</c:v>
                </c:pt>
                <c:pt idx="12245">
                  <c:v>14.577380952381001</c:v>
                </c:pt>
                <c:pt idx="12246">
                  <c:v>14.578571428571401</c:v>
                </c:pt>
                <c:pt idx="12247">
                  <c:v>14.5797619047619</c:v>
                </c:pt>
                <c:pt idx="12248">
                  <c:v>14.5809523809524</c:v>
                </c:pt>
                <c:pt idx="12249">
                  <c:v>14.5821428571429</c:v>
                </c:pt>
                <c:pt idx="12250">
                  <c:v>14.5833333333333</c:v>
                </c:pt>
                <c:pt idx="12251">
                  <c:v>14.5845238095238</c:v>
                </c:pt>
                <c:pt idx="12252">
                  <c:v>14.5857142857143</c:v>
                </c:pt>
                <c:pt idx="12253">
                  <c:v>14.586904761904799</c:v>
                </c:pt>
                <c:pt idx="12254">
                  <c:v>14.5880952380952</c:v>
                </c:pt>
                <c:pt idx="12255">
                  <c:v>14.589285714285699</c:v>
                </c:pt>
                <c:pt idx="12256">
                  <c:v>14.590476190476201</c:v>
                </c:pt>
                <c:pt idx="12257">
                  <c:v>14.591666666666701</c:v>
                </c:pt>
                <c:pt idx="12258">
                  <c:v>14.592857142857101</c:v>
                </c:pt>
                <c:pt idx="12259">
                  <c:v>14.594047619047601</c:v>
                </c:pt>
                <c:pt idx="12260">
                  <c:v>14.5952380952381</c:v>
                </c:pt>
                <c:pt idx="12261">
                  <c:v>14.5964285714286</c:v>
                </c:pt>
                <c:pt idx="12262">
                  <c:v>14.597619047619</c:v>
                </c:pt>
                <c:pt idx="12263">
                  <c:v>14.5988095238095</c:v>
                </c:pt>
                <c:pt idx="12264">
                  <c:v>14.6</c:v>
                </c:pt>
                <c:pt idx="12265">
                  <c:v>14.601190476190499</c:v>
                </c:pt>
                <c:pt idx="12266">
                  <c:v>14.602380952381001</c:v>
                </c:pt>
                <c:pt idx="12267">
                  <c:v>14.603571428571399</c:v>
                </c:pt>
                <c:pt idx="12268">
                  <c:v>14.604761904761901</c:v>
                </c:pt>
                <c:pt idx="12269">
                  <c:v>14.605952380952401</c:v>
                </c:pt>
                <c:pt idx="12270">
                  <c:v>14.6071428571429</c:v>
                </c:pt>
                <c:pt idx="12271">
                  <c:v>14.608333333333301</c:v>
                </c:pt>
                <c:pt idx="12272">
                  <c:v>14.6095238095238</c:v>
                </c:pt>
                <c:pt idx="12273">
                  <c:v>14.6107142857143</c:v>
                </c:pt>
                <c:pt idx="12274">
                  <c:v>14.6119047619048</c:v>
                </c:pt>
                <c:pt idx="12275">
                  <c:v>14.6130952380952</c:v>
                </c:pt>
                <c:pt idx="12276">
                  <c:v>14.6142857142857</c:v>
                </c:pt>
                <c:pt idx="12277">
                  <c:v>14.615476190476199</c:v>
                </c:pt>
                <c:pt idx="12278">
                  <c:v>14.616666666666699</c:v>
                </c:pt>
                <c:pt idx="12279">
                  <c:v>14.617857142857099</c:v>
                </c:pt>
                <c:pt idx="12280">
                  <c:v>14.619047619047601</c:v>
                </c:pt>
                <c:pt idx="12281">
                  <c:v>14.620238095238101</c:v>
                </c:pt>
                <c:pt idx="12282">
                  <c:v>14.6214285714286</c:v>
                </c:pt>
                <c:pt idx="12283">
                  <c:v>14.622619047619001</c:v>
                </c:pt>
                <c:pt idx="12284">
                  <c:v>14.6238095238095</c:v>
                </c:pt>
                <c:pt idx="12285">
                  <c:v>14.625</c:v>
                </c:pt>
                <c:pt idx="12286">
                  <c:v>14.6261904761905</c:v>
                </c:pt>
                <c:pt idx="12287">
                  <c:v>14.627380952380999</c:v>
                </c:pt>
                <c:pt idx="12288">
                  <c:v>14.6285714285714</c:v>
                </c:pt>
                <c:pt idx="12289">
                  <c:v>14.629761904761899</c:v>
                </c:pt>
                <c:pt idx="12290">
                  <c:v>14.630952380952399</c:v>
                </c:pt>
                <c:pt idx="12291">
                  <c:v>14.632142857142901</c:v>
                </c:pt>
                <c:pt idx="12292">
                  <c:v>14.633333333333301</c:v>
                </c:pt>
                <c:pt idx="12293">
                  <c:v>14.634523809523801</c:v>
                </c:pt>
                <c:pt idx="12294">
                  <c:v>14.6357142857143</c:v>
                </c:pt>
                <c:pt idx="12295">
                  <c:v>14.6369047619048</c:v>
                </c:pt>
                <c:pt idx="12296">
                  <c:v>14.6380952380952</c:v>
                </c:pt>
                <c:pt idx="12297">
                  <c:v>14.6392857142857</c:v>
                </c:pt>
                <c:pt idx="12298">
                  <c:v>14.6404761904762</c:v>
                </c:pt>
                <c:pt idx="12299">
                  <c:v>14.641666666666699</c:v>
                </c:pt>
                <c:pt idx="12300">
                  <c:v>14.6428571428571</c:v>
                </c:pt>
                <c:pt idx="12301">
                  <c:v>14.644047619047599</c:v>
                </c:pt>
                <c:pt idx="12302">
                  <c:v>14.645238095238099</c:v>
                </c:pt>
                <c:pt idx="12303">
                  <c:v>14.646428571428601</c:v>
                </c:pt>
                <c:pt idx="12304">
                  <c:v>14.647619047618999</c:v>
                </c:pt>
                <c:pt idx="12305">
                  <c:v>14.648809523809501</c:v>
                </c:pt>
                <c:pt idx="12306">
                  <c:v>14.65</c:v>
                </c:pt>
                <c:pt idx="12307">
                  <c:v>14.6511904761905</c:v>
                </c:pt>
                <c:pt idx="12308">
                  <c:v>14.652380952381</c:v>
                </c:pt>
                <c:pt idx="12309">
                  <c:v>14.6535714285714</c:v>
                </c:pt>
                <c:pt idx="12310">
                  <c:v>14.6547619047619</c:v>
                </c:pt>
                <c:pt idx="12311">
                  <c:v>14.655952380952399</c:v>
                </c:pt>
                <c:pt idx="12312">
                  <c:v>14.657142857142899</c:v>
                </c:pt>
                <c:pt idx="12313">
                  <c:v>14.658333333333299</c:v>
                </c:pt>
                <c:pt idx="12314">
                  <c:v>14.659523809523799</c:v>
                </c:pt>
                <c:pt idx="12315">
                  <c:v>14.660714285714301</c:v>
                </c:pt>
                <c:pt idx="12316">
                  <c:v>14.6619047619048</c:v>
                </c:pt>
                <c:pt idx="12317">
                  <c:v>14.663095238095201</c:v>
                </c:pt>
                <c:pt idx="12318">
                  <c:v>14.6642857142857</c:v>
                </c:pt>
                <c:pt idx="12319">
                  <c:v>14.6654761904762</c:v>
                </c:pt>
                <c:pt idx="12320">
                  <c:v>14.6666666666667</c:v>
                </c:pt>
                <c:pt idx="12321">
                  <c:v>14.6678571428571</c:v>
                </c:pt>
                <c:pt idx="12322">
                  <c:v>14.6690476190476</c:v>
                </c:pt>
                <c:pt idx="12323">
                  <c:v>14.6702380952381</c:v>
                </c:pt>
                <c:pt idx="12324">
                  <c:v>14.671428571428599</c:v>
                </c:pt>
                <c:pt idx="12325">
                  <c:v>14.672619047619101</c:v>
                </c:pt>
                <c:pt idx="12326">
                  <c:v>14.673809523809499</c:v>
                </c:pt>
                <c:pt idx="12327">
                  <c:v>14.675000000000001</c:v>
                </c:pt>
                <c:pt idx="12328">
                  <c:v>14.6761904761905</c:v>
                </c:pt>
                <c:pt idx="12329">
                  <c:v>14.677380952381</c:v>
                </c:pt>
                <c:pt idx="12330">
                  <c:v>14.6785714285714</c:v>
                </c:pt>
                <c:pt idx="12331">
                  <c:v>14.6797619047619</c:v>
                </c:pt>
                <c:pt idx="12332">
                  <c:v>14.6809523809524</c:v>
                </c:pt>
                <c:pt idx="12333">
                  <c:v>14.6821428571429</c:v>
                </c:pt>
                <c:pt idx="12334">
                  <c:v>14.6833333333333</c:v>
                </c:pt>
                <c:pt idx="12335">
                  <c:v>14.6845238095238</c:v>
                </c:pt>
                <c:pt idx="12336">
                  <c:v>14.685714285714299</c:v>
                </c:pt>
                <c:pt idx="12337">
                  <c:v>14.686904761904801</c:v>
                </c:pt>
                <c:pt idx="12338">
                  <c:v>14.688095238095199</c:v>
                </c:pt>
                <c:pt idx="12339">
                  <c:v>14.689285714285701</c:v>
                </c:pt>
                <c:pt idx="12340">
                  <c:v>14.6904761904762</c:v>
                </c:pt>
                <c:pt idx="12341">
                  <c:v>14.6916666666667</c:v>
                </c:pt>
                <c:pt idx="12342">
                  <c:v>14.6928571428571</c:v>
                </c:pt>
                <c:pt idx="12343">
                  <c:v>14.6940476190476</c:v>
                </c:pt>
                <c:pt idx="12344">
                  <c:v>14.6952380952381</c:v>
                </c:pt>
                <c:pt idx="12345">
                  <c:v>14.6964285714286</c:v>
                </c:pt>
                <c:pt idx="12346">
                  <c:v>14.697619047619</c:v>
                </c:pt>
                <c:pt idx="12347">
                  <c:v>14.6988095238095</c:v>
                </c:pt>
                <c:pt idx="12348">
                  <c:v>14.7</c:v>
                </c:pt>
                <c:pt idx="12349">
                  <c:v>14.701190476190501</c:v>
                </c:pt>
                <c:pt idx="12350">
                  <c:v>14.702380952381001</c:v>
                </c:pt>
                <c:pt idx="12351">
                  <c:v>14.703571428571401</c:v>
                </c:pt>
                <c:pt idx="12352">
                  <c:v>14.7047619047619</c:v>
                </c:pt>
                <c:pt idx="12353">
                  <c:v>14.7059523809524</c:v>
                </c:pt>
                <c:pt idx="12354">
                  <c:v>14.7071428571429</c:v>
                </c:pt>
                <c:pt idx="12355">
                  <c:v>14.7083333333333</c:v>
                </c:pt>
                <c:pt idx="12356">
                  <c:v>14.7095238095238</c:v>
                </c:pt>
                <c:pt idx="12357">
                  <c:v>14.7107142857143</c:v>
                </c:pt>
                <c:pt idx="12358">
                  <c:v>14.711904761904799</c:v>
                </c:pt>
                <c:pt idx="12359">
                  <c:v>14.7130952380952</c:v>
                </c:pt>
                <c:pt idx="12360">
                  <c:v>14.714285714285699</c:v>
                </c:pt>
                <c:pt idx="12361">
                  <c:v>14.715476190476201</c:v>
                </c:pt>
                <c:pt idx="12362">
                  <c:v>14.716666666666701</c:v>
                </c:pt>
                <c:pt idx="12363">
                  <c:v>14.717857142857101</c:v>
                </c:pt>
                <c:pt idx="12364">
                  <c:v>14.719047619047601</c:v>
                </c:pt>
                <c:pt idx="12365">
                  <c:v>14.7202380952381</c:v>
                </c:pt>
                <c:pt idx="12366">
                  <c:v>14.7214285714286</c:v>
                </c:pt>
                <c:pt idx="12367">
                  <c:v>14.722619047619</c:v>
                </c:pt>
                <c:pt idx="12368">
                  <c:v>14.7238095238095</c:v>
                </c:pt>
                <c:pt idx="12369">
                  <c:v>14.725</c:v>
                </c:pt>
                <c:pt idx="12370">
                  <c:v>14.726190476190499</c:v>
                </c:pt>
                <c:pt idx="12371">
                  <c:v>14.727380952381001</c:v>
                </c:pt>
                <c:pt idx="12372">
                  <c:v>14.728571428571399</c:v>
                </c:pt>
                <c:pt idx="12373">
                  <c:v>14.729761904761901</c:v>
                </c:pt>
                <c:pt idx="12374">
                  <c:v>14.730952380952401</c:v>
                </c:pt>
                <c:pt idx="12375">
                  <c:v>14.7321428571429</c:v>
                </c:pt>
                <c:pt idx="12376">
                  <c:v>14.733333333333301</c:v>
                </c:pt>
                <c:pt idx="12377">
                  <c:v>14.7345238095238</c:v>
                </c:pt>
                <c:pt idx="12378">
                  <c:v>14.7357142857143</c:v>
                </c:pt>
                <c:pt idx="12379">
                  <c:v>14.7369047619048</c:v>
                </c:pt>
                <c:pt idx="12380">
                  <c:v>14.7380952380952</c:v>
                </c:pt>
                <c:pt idx="12381">
                  <c:v>14.7392857142857</c:v>
                </c:pt>
                <c:pt idx="12382">
                  <c:v>14.740476190476199</c:v>
                </c:pt>
                <c:pt idx="12383">
                  <c:v>14.741666666666699</c:v>
                </c:pt>
                <c:pt idx="12384">
                  <c:v>14.742857142857099</c:v>
                </c:pt>
                <c:pt idx="12385">
                  <c:v>14.744047619047601</c:v>
                </c:pt>
                <c:pt idx="12386">
                  <c:v>14.745238095238101</c:v>
                </c:pt>
                <c:pt idx="12387">
                  <c:v>14.7464285714286</c:v>
                </c:pt>
                <c:pt idx="12388">
                  <c:v>14.747619047619001</c:v>
                </c:pt>
                <c:pt idx="12389">
                  <c:v>14.7488095238095</c:v>
                </c:pt>
                <c:pt idx="12390">
                  <c:v>14.75</c:v>
                </c:pt>
                <c:pt idx="12391">
                  <c:v>14.7511904761905</c:v>
                </c:pt>
                <c:pt idx="12392">
                  <c:v>14.752380952380999</c:v>
                </c:pt>
                <c:pt idx="12393">
                  <c:v>14.7535714285714</c:v>
                </c:pt>
                <c:pt idx="12394">
                  <c:v>14.754761904761899</c:v>
                </c:pt>
                <c:pt idx="12395">
                  <c:v>14.755952380952399</c:v>
                </c:pt>
                <c:pt idx="12396">
                  <c:v>14.757142857142901</c:v>
                </c:pt>
                <c:pt idx="12397">
                  <c:v>14.758333333333301</c:v>
                </c:pt>
                <c:pt idx="12398">
                  <c:v>14.759523809523801</c:v>
                </c:pt>
                <c:pt idx="12399">
                  <c:v>14.7607142857143</c:v>
                </c:pt>
                <c:pt idx="12400">
                  <c:v>14.7619047619048</c:v>
                </c:pt>
                <c:pt idx="12401">
                  <c:v>14.7630952380952</c:v>
                </c:pt>
                <c:pt idx="12402">
                  <c:v>14.7642857142857</c:v>
                </c:pt>
                <c:pt idx="12403">
                  <c:v>14.7654761904762</c:v>
                </c:pt>
                <c:pt idx="12404">
                  <c:v>14.766666666666699</c:v>
                </c:pt>
                <c:pt idx="12405">
                  <c:v>14.7678571428571</c:v>
                </c:pt>
                <c:pt idx="12406">
                  <c:v>14.769047619047599</c:v>
                </c:pt>
                <c:pt idx="12407">
                  <c:v>14.770238095238099</c:v>
                </c:pt>
                <c:pt idx="12408">
                  <c:v>14.771428571428601</c:v>
                </c:pt>
                <c:pt idx="12409">
                  <c:v>14.772619047618999</c:v>
                </c:pt>
                <c:pt idx="12410">
                  <c:v>14.773809523809501</c:v>
                </c:pt>
                <c:pt idx="12411">
                  <c:v>14.775</c:v>
                </c:pt>
                <c:pt idx="12412">
                  <c:v>14.7761904761905</c:v>
                </c:pt>
                <c:pt idx="12413">
                  <c:v>14.777380952381</c:v>
                </c:pt>
                <c:pt idx="12414">
                  <c:v>14.7785714285714</c:v>
                </c:pt>
                <c:pt idx="12415">
                  <c:v>14.7797619047619</c:v>
                </c:pt>
                <c:pt idx="12416">
                  <c:v>14.780952380952399</c:v>
                </c:pt>
                <c:pt idx="12417">
                  <c:v>14.782142857142899</c:v>
                </c:pt>
                <c:pt idx="12418">
                  <c:v>14.783333333333299</c:v>
                </c:pt>
                <c:pt idx="12419">
                  <c:v>14.784523809523799</c:v>
                </c:pt>
                <c:pt idx="12420">
                  <c:v>14.785714285714301</c:v>
                </c:pt>
                <c:pt idx="12421">
                  <c:v>14.7869047619048</c:v>
                </c:pt>
                <c:pt idx="12422">
                  <c:v>14.788095238095201</c:v>
                </c:pt>
                <c:pt idx="12423">
                  <c:v>14.7892857142857</c:v>
                </c:pt>
                <c:pt idx="12424">
                  <c:v>14.7904761904762</c:v>
                </c:pt>
                <c:pt idx="12425">
                  <c:v>14.7916666666667</c:v>
                </c:pt>
                <c:pt idx="12426">
                  <c:v>14.7928571428571</c:v>
                </c:pt>
                <c:pt idx="12427">
                  <c:v>14.7940476190476</c:v>
                </c:pt>
                <c:pt idx="12428">
                  <c:v>14.7952380952381</c:v>
                </c:pt>
                <c:pt idx="12429">
                  <c:v>14.796428571428599</c:v>
                </c:pt>
                <c:pt idx="12430">
                  <c:v>14.797619047618999</c:v>
                </c:pt>
                <c:pt idx="12431">
                  <c:v>14.798809523809499</c:v>
                </c:pt>
                <c:pt idx="12432">
                  <c:v>14.8</c:v>
                </c:pt>
                <c:pt idx="12433">
                  <c:v>14.8011904761905</c:v>
                </c:pt>
                <c:pt idx="12434">
                  <c:v>14.802380952381</c:v>
                </c:pt>
                <c:pt idx="12435">
                  <c:v>14.8035714285714</c:v>
                </c:pt>
                <c:pt idx="12436">
                  <c:v>14.8047619047619</c:v>
                </c:pt>
                <c:pt idx="12437">
                  <c:v>14.8059523809524</c:v>
                </c:pt>
                <c:pt idx="12438">
                  <c:v>14.8071428571429</c:v>
                </c:pt>
                <c:pt idx="12439">
                  <c:v>14.8083333333333</c:v>
                </c:pt>
                <c:pt idx="12440">
                  <c:v>14.8095238095238</c:v>
                </c:pt>
                <c:pt idx="12441">
                  <c:v>14.810714285714299</c:v>
                </c:pt>
                <c:pt idx="12442">
                  <c:v>14.811904761904801</c:v>
                </c:pt>
                <c:pt idx="12443">
                  <c:v>14.813095238095199</c:v>
                </c:pt>
                <c:pt idx="12444">
                  <c:v>14.814285714285701</c:v>
                </c:pt>
                <c:pt idx="12445">
                  <c:v>14.8154761904762</c:v>
                </c:pt>
                <c:pt idx="12446">
                  <c:v>14.8166666666667</c:v>
                </c:pt>
                <c:pt idx="12447">
                  <c:v>14.8178571428571</c:v>
                </c:pt>
                <c:pt idx="12448">
                  <c:v>14.8190476190476</c:v>
                </c:pt>
                <c:pt idx="12449">
                  <c:v>14.8202380952381</c:v>
                </c:pt>
                <c:pt idx="12450">
                  <c:v>14.8214285714286</c:v>
                </c:pt>
                <c:pt idx="12451">
                  <c:v>14.822619047619099</c:v>
                </c:pt>
                <c:pt idx="12452">
                  <c:v>14.8238095238095</c:v>
                </c:pt>
                <c:pt idx="12453">
                  <c:v>14.824999999999999</c:v>
                </c:pt>
                <c:pt idx="12454">
                  <c:v>14.826190476190501</c:v>
                </c:pt>
                <c:pt idx="12455">
                  <c:v>14.827380952381001</c:v>
                </c:pt>
                <c:pt idx="12456">
                  <c:v>14.828571428571401</c:v>
                </c:pt>
                <c:pt idx="12457">
                  <c:v>14.8297619047619</c:v>
                </c:pt>
                <c:pt idx="12458">
                  <c:v>14.8309523809524</c:v>
                </c:pt>
                <c:pt idx="12459">
                  <c:v>14.8321428571429</c:v>
                </c:pt>
                <c:pt idx="12460">
                  <c:v>14.8333333333333</c:v>
                </c:pt>
                <c:pt idx="12461">
                  <c:v>14.8345238095238</c:v>
                </c:pt>
                <c:pt idx="12462">
                  <c:v>14.8357142857143</c:v>
                </c:pt>
                <c:pt idx="12463">
                  <c:v>14.836904761904799</c:v>
                </c:pt>
                <c:pt idx="12464">
                  <c:v>14.8380952380952</c:v>
                </c:pt>
                <c:pt idx="12465">
                  <c:v>14.839285714285699</c:v>
                </c:pt>
                <c:pt idx="12466">
                  <c:v>14.840476190476201</c:v>
                </c:pt>
                <c:pt idx="12467">
                  <c:v>14.841666666666701</c:v>
                </c:pt>
                <c:pt idx="12468">
                  <c:v>14.842857142857101</c:v>
                </c:pt>
                <c:pt idx="12469">
                  <c:v>14.844047619047601</c:v>
                </c:pt>
                <c:pt idx="12470">
                  <c:v>14.8452380952381</c:v>
                </c:pt>
                <c:pt idx="12471">
                  <c:v>14.8464285714286</c:v>
                </c:pt>
                <c:pt idx="12472">
                  <c:v>14.847619047619</c:v>
                </c:pt>
                <c:pt idx="12473">
                  <c:v>14.8488095238095</c:v>
                </c:pt>
                <c:pt idx="12474">
                  <c:v>14.85</c:v>
                </c:pt>
                <c:pt idx="12475">
                  <c:v>14.851190476190499</c:v>
                </c:pt>
                <c:pt idx="12476">
                  <c:v>14.852380952381001</c:v>
                </c:pt>
                <c:pt idx="12477">
                  <c:v>14.853571428571399</c:v>
                </c:pt>
                <c:pt idx="12478">
                  <c:v>14.854761904761901</c:v>
                </c:pt>
                <c:pt idx="12479">
                  <c:v>14.855952380952401</c:v>
                </c:pt>
                <c:pt idx="12480">
                  <c:v>14.8571428571429</c:v>
                </c:pt>
                <c:pt idx="12481">
                  <c:v>14.858333333333301</c:v>
                </c:pt>
                <c:pt idx="12482">
                  <c:v>14.8595238095238</c:v>
                </c:pt>
                <c:pt idx="12483">
                  <c:v>14.8607142857143</c:v>
                </c:pt>
                <c:pt idx="12484">
                  <c:v>14.8619047619048</c:v>
                </c:pt>
                <c:pt idx="12485">
                  <c:v>14.8630952380952</c:v>
                </c:pt>
                <c:pt idx="12486">
                  <c:v>14.8642857142857</c:v>
                </c:pt>
                <c:pt idx="12487">
                  <c:v>14.865476190476199</c:v>
                </c:pt>
                <c:pt idx="12488">
                  <c:v>14.866666666666699</c:v>
                </c:pt>
                <c:pt idx="12489">
                  <c:v>14.867857142857099</c:v>
                </c:pt>
                <c:pt idx="12490">
                  <c:v>14.869047619047601</c:v>
                </c:pt>
                <c:pt idx="12491">
                  <c:v>14.870238095238101</c:v>
                </c:pt>
                <c:pt idx="12492">
                  <c:v>14.8714285714286</c:v>
                </c:pt>
                <c:pt idx="12493">
                  <c:v>14.872619047619001</c:v>
                </c:pt>
                <c:pt idx="12494">
                  <c:v>14.8738095238095</c:v>
                </c:pt>
                <c:pt idx="12495">
                  <c:v>14.875</c:v>
                </c:pt>
                <c:pt idx="12496">
                  <c:v>14.8761904761905</c:v>
                </c:pt>
                <c:pt idx="12497">
                  <c:v>14.877380952380999</c:v>
                </c:pt>
                <c:pt idx="12498">
                  <c:v>14.8785714285714</c:v>
                </c:pt>
                <c:pt idx="12499">
                  <c:v>14.879761904761899</c:v>
                </c:pt>
                <c:pt idx="12500">
                  <c:v>14.880952380952399</c:v>
                </c:pt>
                <c:pt idx="12501">
                  <c:v>14.882142857142901</c:v>
                </c:pt>
                <c:pt idx="12502">
                  <c:v>14.883333333333301</c:v>
                </c:pt>
                <c:pt idx="12503">
                  <c:v>14.884523809523801</c:v>
                </c:pt>
                <c:pt idx="12504">
                  <c:v>14.8857142857143</c:v>
                </c:pt>
                <c:pt idx="12505">
                  <c:v>14.8869047619048</c:v>
                </c:pt>
                <c:pt idx="12506">
                  <c:v>14.8880952380952</c:v>
                </c:pt>
                <c:pt idx="12507">
                  <c:v>14.8892857142857</c:v>
                </c:pt>
                <c:pt idx="12508">
                  <c:v>14.8904761904762</c:v>
                </c:pt>
                <c:pt idx="12509">
                  <c:v>14.891666666666699</c:v>
                </c:pt>
                <c:pt idx="12510">
                  <c:v>14.8928571428571</c:v>
                </c:pt>
                <c:pt idx="12511">
                  <c:v>14.894047619047599</c:v>
                </c:pt>
                <c:pt idx="12512">
                  <c:v>14.895238095238099</c:v>
                </c:pt>
                <c:pt idx="12513">
                  <c:v>14.896428571428601</c:v>
                </c:pt>
                <c:pt idx="12514">
                  <c:v>14.897619047618999</c:v>
                </c:pt>
                <c:pt idx="12515">
                  <c:v>14.898809523809501</c:v>
                </c:pt>
                <c:pt idx="12516">
                  <c:v>14.9</c:v>
                </c:pt>
                <c:pt idx="12517">
                  <c:v>14.9011904761905</c:v>
                </c:pt>
                <c:pt idx="12518">
                  <c:v>14.902380952381</c:v>
                </c:pt>
                <c:pt idx="12519">
                  <c:v>14.9035714285714</c:v>
                </c:pt>
                <c:pt idx="12520">
                  <c:v>14.9047619047619</c:v>
                </c:pt>
                <c:pt idx="12521">
                  <c:v>14.905952380952399</c:v>
                </c:pt>
                <c:pt idx="12522">
                  <c:v>14.907142857142899</c:v>
                </c:pt>
                <c:pt idx="12523">
                  <c:v>14.908333333333299</c:v>
                </c:pt>
                <c:pt idx="12524">
                  <c:v>14.909523809523799</c:v>
                </c:pt>
                <c:pt idx="12525">
                  <c:v>14.910714285714301</c:v>
                </c:pt>
                <c:pt idx="12526">
                  <c:v>14.9119047619048</c:v>
                </c:pt>
                <c:pt idx="12527">
                  <c:v>14.913095238095201</c:v>
                </c:pt>
                <c:pt idx="12528">
                  <c:v>14.9142857142857</c:v>
                </c:pt>
                <c:pt idx="12529">
                  <c:v>14.9154761904762</c:v>
                </c:pt>
                <c:pt idx="12530">
                  <c:v>14.9166666666667</c:v>
                </c:pt>
                <c:pt idx="12531">
                  <c:v>14.9178571428571</c:v>
                </c:pt>
                <c:pt idx="12532">
                  <c:v>14.9190476190476</c:v>
                </c:pt>
                <c:pt idx="12533">
                  <c:v>14.9202380952381</c:v>
                </c:pt>
                <c:pt idx="12534">
                  <c:v>14.921428571428599</c:v>
                </c:pt>
                <c:pt idx="12535">
                  <c:v>14.922619047619101</c:v>
                </c:pt>
                <c:pt idx="12536">
                  <c:v>14.923809523809499</c:v>
                </c:pt>
                <c:pt idx="12537">
                  <c:v>14.925000000000001</c:v>
                </c:pt>
                <c:pt idx="12538">
                  <c:v>14.9261904761905</c:v>
                </c:pt>
                <c:pt idx="12539">
                  <c:v>14.927380952381</c:v>
                </c:pt>
                <c:pt idx="12540">
                  <c:v>14.9285714285714</c:v>
                </c:pt>
                <c:pt idx="12541">
                  <c:v>14.9297619047619</c:v>
                </c:pt>
                <c:pt idx="12542">
                  <c:v>14.9309523809524</c:v>
                </c:pt>
                <c:pt idx="12543">
                  <c:v>14.9321428571429</c:v>
                </c:pt>
                <c:pt idx="12544">
                  <c:v>14.9333333333333</c:v>
                </c:pt>
                <c:pt idx="12545">
                  <c:v>14.9345238095238</c:v>
                </c:pt>
                <c:pt idx="12546">
                  <c:v>14.935714285714299</c:v>
                </c:pt>
                <c:pt idx="12547">
                  <c:v>14.936904761904801</c:v>
                </c:pt>
                <c:pt idx="12548">
                  <c:v>14.938095238095199</c:v>
                </c:pt>
                <c:pt idx="12549">
                  <c:v>14.939285714285701</c:v>
                </c:pt>
                <c:pt idx="12550">
                  <c:v>14.9404761904762</c:v>
                </c:pt>
                <c:pt idx="12551">
                  <c:v>14.9416666666667</c:v>
                </c:pt>
                <c:pt idx="12552">
                  <c:v>14.9428571428571</c:v>
                </c:pt>
                <c:pt idx="12553">
                  <c:v>14.9440476190476</c:v>
                </c:pt>
                <c:pt idx="12554">
                  <c:v>14.9452380952381</c:v>
                </c:pt>
                <c:pt idx="12555">
                  <c:v>14.9464285714286</c:v>
                </c:pt>
                <c:pt idx="12556">
                  <c:v>14.947619047619</c:v>
                </c:pt>
                <c:pt idx="12557">
                  <c:v>14.9488095238095</c:v>
                </c:pt>
                <c:pt idx="12558">
                  <c:v>14.95</c:v>
                </c:pt>
                <c:pt idx="12559">
                  <c:v>14.951190476190501</c:v>
                </c:pt>
                <c:pt idx="12560">
                  <c:v>14.952380952381001</c:v>
                </c:pt>
                <c:pt idx="12561">
                  <c:v>14.953571428571401</c:v>
                </c:pt>
                <c:pt idx="12562">
                  <c:v>14.9547619047619</c:v>
                </c:pt>
                <c:pt idx="12563">
                  <c:v>14.9559523809524</c:v>
                </c:pt>
                <c:pt idx="12564">
                  <c:v>14.9571428571429</c:v>
                </c:pt>
                <c:pt idx="12565">
                  <c:v>14.9583333333333</c:v>
                </c:pt>
                <c:pt idx="12566">
                  <c:v>14.9595238095238</c:v>
                </c:pt>
                <c:pt idx="12567">
                  <c:v>14.9607142857143</c:v>
                </c:pt>
                <c:pt idx="12568">
                  <c:v>14.961904761904799</c:v>
                </c:pt>
                <c:pt idx="12569">
                  <c:v>14.9630952380952</c:v>
                </c:pt>
                <c:pt idx="12570">
                  <c:v>14.964285714285699</c:v>
                </c:pt>
                <c:pt idx="12571">
                  <c:v>14.965476190476201</c:v>
                </c:pt>
                <c:pt idx="12572">
                  <c:v>14.966666666666701</c:v>
                </c:pt>
                <c:pt idx="12573">
                  <c:v>14.967857142857101</c:v>
                </c:pt>
                <c:pt idx="12574">
                  <c:v>14.969047619047601</c:v>
                </c:pt>
                <c:pt idx="12575">
                  <c:v>14.9702380952381</c:v>
                </c:pt>
                <c:pt idx="12576">
                  <c:v>14.9714285714286</c:v>
                </c:pt>
                <c:pt idx="12577">
                  <c:v>14.9726190476191</c:v>
                </c:pt>
                <c:pt idx="12578">
                  <c:v>14.9738095238095</c:v>
                </c:pt>
                <c:pt idx="12579">
                  <c:v>14.975</c:v>
                </c:pt>
                <c:pt idx="12580">
                  <c:v>14.976190476190499</c:v>
                </c:pt>
                <c:pt idx="12581">
                  <c:v>14.977380952381001</c:v>
                </c:pt>
                <c:pt idx="12582">
                  <c:v>14.978571428571399</c:v>
                </c:pt>
                <c:pt idx="12583">
                  <c:v>14.979761904761901</c:v>
                </c:pt>
                <c:pt idx="12584">
                  <c:v>14.980952380952401</c:v>
                </c:pt>
                <c:pt idx="12585">
                  <c:v>14.9821428571429</c:v>
                </c:pt>
                <c:pt idx="12586">
                  <c:v>14.983333333333301</c:v>
                </c:pt>
                <c:pt idx="12587">
                  <c:v>14.9845238095238</c:v>
                </c:pt>
                <c:pt idx="12588">
                  <c:v>14.9857142857143</c:v>
                </c:pt>
                <c:pt idx="12589">
                  <c:v>14.9869047619048</c:v>
                </c:pt>
                <c:pt idx="12590">
                  <c:v>14.9880952380952</c:v>
                </c:pt>
                <c:pt idx="12591">
                  <c:v>14.9892857142857</c:v>
                </c:pt>
                <c:pt idx="12592">
                  <c:v>14.990476190476199</c:v>
                </c:pt>
                <c:pt idx="12593">
                  <c:v>14.991666666666699</c:v>
                </c:pt>
                <c:pt idx="12594">
                  <c:v>14.992857142857099</c:v>
                </c:pt>
                <c:pt idx="12595">
                  <c:v>14.994047619047601</c:v>
                </c:pt>
                <c:pt idx="12596">
                  <c:v>14.995238095238101</c:v>
                </c:pt>
                <c:pt idx="12597">
                  <c:v>14.9964285714286</c:v>
                </c:pt>
                <c:pt idx="12598">
                  <c:v>14.997619047619001</c:v>
                </c:pt>
                <c:pt idx="12599">
                  <c:v>14.9988095238095</c:v>
                </c:pt>
                <c:pt idx="12600">
                  <c:v>15</c:v>
                </c:pt>
                <c:pt idx="12601">
                  <c:v>15.0011904761905</c:v>
                </c:pt>
                <c:pt idx="12602">
                  <c:v>15.002380952380999</c:v>
                </c:pt>
                <c:pt idx="12603">
                  <c:v>15.0035714285714</c:v>
                </c:pt>
                <c:pt idx="12604">
                  <c:v>15.004761904761899</c:v>
                </c:pt>
                <c:pt idx="12605">
                  <c:v>15.005952380952399</c:v>
                </c:pt>
                <c:pt idx="12606">
                  <c:v>15.007142857142901</c:v>
                </c:pt>
                <c:pt idx="12607">
                  <c:v>15.008333333333301</c:v>
                </c:pt>
                <c:pt idx="12608">
                  <c:v>15.009523809523801</c:v>
                </c:pt>
                <c:pt idx="12609">
                  <c:v>15.0107142857143</c:v>
                </c:pt>
                <c:pt idx="12610">
                  <c:v>15.0119047619048</c:v>
                </c:pt>
                <c:pt idx="12611">
                  <c:v>15.0130952380952</c:v>
                </c:pt>
                <c:pt idx="12612">
                  <c:v>15.0142857142857</c:v>
                </c:pt>
                <c:pt idx="12613">
                  <c:v>15.0154761904762</c:v>
                </c:pt>
                <c:pt idx="12614">
                  <c:v>15.016666666666699</c:v>
                </c:pt>
                <c:pt idx="12615">
                  <c:v>15.0178571428571</c:v>
                </c:pt>
                <c:pt idx="12616">
                  <c:v>15.019047619047599</c:v>
                </c:pt>
                <c:pt idx="12617">
                  <c:v>15.020238095238099</c:v>
                </c:pt>
                <c:pt idx="12618">
                  <c:v>15.021428571428601</c:v>
                </c:pt>
                <c:pt idx="12619">
                  <c:v>15.022619047618999</c:v>
                </c:pt>
                <c:pt idx="12620">
                  <c:v>15.023809523809501</c:v>
                </c:pt>
                <c:pt idx="12621">
                  <c:v>15.025</c:v>
                </c:pt>
                <c:pt idx="12622">
                  <c:v>15.0261904761905</c:v>
                </c:pt>
                <c:pt idx="12623">
                  <c:v>15.027380952381</c:v>
                </c:pt>
                <c:pt idx="12624">
                  <c:v>15.0285714285714</c:v>
                </c:pt>
                <c:pt idx="12625">
                  <c:v>15.0297619047619</c:v>
                </c:pt>
                <c:pt idx="12626">
                  <c:v>15.030952380952399</c:v>
                </c:pt>
                <c:pt idx="12627">
                  <c:v>15.032142857142899</c:v>
                </c:pt>
                <c:pt idx="12628">
                  <c:v>15.033333333333299</c:v>
                </c:pt>
                <c:pt idx="12629">
                  <c:v>15.034523809523799</c:v>
                </c:pt>
                <c:pt idx="12630">
                  <c:v>15.035714285714301</c:v>
                </c:pt>
                <c:pt idx="12631">
                  <c:v>15.0369047619048</c:v>
                </c:pt>
                <c:pt idx="12632">
                  <c:v>15.038095238095201</c:v>
                </c:pt>
                <c:pt idx="12633">
                  <c:v>15.0392857142857</c:v>
                </c:pt>
                <c:pt idx="12634">
                  <c:v>15.0404761904762</c:v>
                </c:pt>
                <c:pt idx="12635">
                  <c:v>15.0416666666667</c:v>
                </c:pt>
                <c:pt idx="12636">
                  <c:v>15.0428571428571</c:v>
                </c:pt>
                <c:pt idx="12637">
                  <c:v>15.0440476190476</c:v>
                </c:pt>
                <c:pt idx="12638">
                  <c:v>15.0452380952381</c:v>
                </c:pt>
                <c:pt idx="12639">
                  <c:v>15.046428571428599</c:v>
                </c:pt>
                <c:pt idx="12640">
                  <c:v>15.047619047618999</c:v>
                </c:pt>
                <c:pt idx="12641">
                  <c:v>15.048809523809499</c:v>
                </c:pt>
                <c:pt idx="12642">
                  <c:v>15.05</c:v>
                </c:pt>
                <c:pt idx="12643">
                  <c:v>15.0511904761905</c:v>
                </c:pt>
                <c:pt idx="12644">
                  <c:v>15.052380952381</c:v>
                </c:pt>
                <c:pt idx="12645">
                  <c:v>15.0535714285714</c:v>
                </c:pt>
                <c:pt idx="12646">
                  <c:v>15.0547619047619</c:v>
                </c:pt>
                <c:pt idx="12647">
                  <c:v>15.0559523809524</c:v>
                </c:pt>
                <c:pt idx="12648">
                  <c:v>15.0571428571429</c:v>
                </c:pt>
                <c:pt idx="12649">
                  <c:v>15.0583333333333</c:v>
                </c:pt>
                <c:pt idx="12650">
                  <c:v>15.0595238095238</c:v>
                </c:pt>
                <c:pt idx="12651">
                  <c:v>15.060714285714299</c:v>
                </c:pt>
                <c:pt idx="12652">
                  <c:v>15.061904761904801</c:v>
                </c:pt>
                <c:pt idx="12653">
                  <c:v>15.063095238095199</c:v>
                </c:pt>
                <c:pt idx="12654">
                  <c:v>15.064285714285701</c:v>
                </c:pt>
                <c:pt idx="12655">
                  <c:v>15.0654761904762</c:v>
                </c:pt>
                <c:pt idx="12656">
                  <c:v>15.0666666666667</c:v>
                </c:pt>
                <c:pt idx="12657">
                  <c:v>15.0678571428571</c:v>
                </c:pt>
                <c:pt idx="12658">
                  <c:v>15.0690476190476</c:v>
                </c:pt>
                <c:pt idx="12659">
                  <c:v>15.0702380952381</c:v>
                </c:pt>
                <c:pt idx="12660">
                  <c:v>15.0714285714286</c:v>
                </c:pt>
                <c:pt idx="12661">
                  <c:v>15.072619047619099</c:v>
                </c:pt>
                <c:pt idx="12662">
                  <c:v>15.0738095238095</c:v>
                </c:pt>
                <c:pt idx="12663">
                  <c:v>15.074999999999999</c:v>
                </c:pt>
                <c:pt idx="12664">
                  <c:v>15.076190476190501</c:v>
                </c:pt>
                <c:pt idx="12665">
                  <c:v>15.077380952381001</c:v>
                </c:pt>
                <c:pt idx="12666">
                  <c:v>15.078571428571401</c:v>
                </c:pt>
                <c:pt idx="12667">
                  <c:v>15.0797619047619</c:v>
                </c:pt>
                <c:pt idx="12668">
                  <c:v>15.0809523809524</c:v>
                </c:pt>
                <c:pt idx="12669">
                  <c:v>15.0821428571429</c:v>
                </c:pt>
                <c:pt idx="12670">
                  <c:v>15.0833333333333</c:v>
                </c:pt>
                <c:pt idx="12671">
                  <c:v>15.0845238095238</c:v>
                </c:pt>
                <c:pt idx="12672">
                  <c:v>15.0857142857143</c:v>
                </c:pt>
                <c:pt idx="12673">
                  <c:v>15.086904761904799</c:v>
                </c:pt>
                <c:pt idx="12674">
                  <c:v>15.0880952380952</c:v>
                </c:pt>
                <c:pt idx="12675">
                  <c:v>15.089285714285699</c:v>
                </c:pt>
                <c:pt idx="12676">
                  <c:v>15.090476190476201</c:v>
                </c:pt>
                <c:pt idx="12677">
                  <c:v>15.091666666666701</c:v>
                </c:pt>
                <c:pt idx="12678">
                  <c:v>15.092857142857101</c:v>
                </c:pt>
                <c:pt idx="12679">
                  <c:v>15.094047619047601</c:v>
                </c:pt>
                <c:pt idx="12680">
                  <c:v>15.0952380952381</c:v>
                </c:pt>
                <c:pt idx="12681">
                  <c:v>15.0964285714286</c:v>
                </c:pt>
                <c:pt idx="12682">
                  <c:v>15.097619047619</c:v>
                </c:pt>
                <c:pt idx="12683">
                  <c:v>15.0988095238095</c:v>
                </c:pt>
                <c:pt idx="12684">
                  <c:v>15.1</c:v>
                </c:pt>
                <c:pt idx="12685">
                  <c:v>15.101190476190499</c:v>
                </c:pt>
                <c:pt idx="12686">
                  <c:v>15.102380952381001</c:v>
                </c:pt>
                <c:pt idx="12687">
                  <c:v>15.103571428571399</c:v>
                </c:pt>
                <c:pt idx="12688">
                  <c:v>15.104761904761901</c:v>
                </c:pt>
                <c:pt idx="12689">
                  <c:v>15.105952380952401</c:v>
                </c:pt>
                <c:pt idx="12690">
                  <c:v>15.1071428571429</c:v>
                </c:pt>
                <c:pt idx="12691">
                  <c:v>15.108333333333301</c:v>
                </c:pt>
                <c:pt idx="12692">
                  <c:v>15.1095238095238</c:v>
                </c:pt>
                <c:pt idx="12693">
                  <c:v>15.1107142857143</c:v>
                </c:pt>
                <c:pt idx="12694">
                  <c:v>15.1119047619048</c:v>
                </c:pt>
                <c:pt idx="12695">
                  <c:v>15.1130952380952</c:v>
                </c:pt>
                <c:pt idx="12696">
                  <c:v>15.1142857142857</c:v>
                </c:pt>
                <c:pt idx="12697">
                  <c:v>15.115476190476199</c:v>
                </c:pt>
                <c:pt idx="12698">
                  <c:v>15.116666666666699</c:v>
                </c:pt>
                <c:pt idx="12699">
                  <c:v>15.117857142857099</c:v>
                </c:pt>
                <c:pt idx="12700">
                  <c:v>15.119047619047601</c:v>
                </c:pt>
                <c:pt idx="12701">
                  <c:v>15.120238095238101</c:v>
                </c:pt>
                <c:pt idx="12702">
                  <c:v>15.1214285714286</c:v>
                </c:pt>
                <c:pt idx="12703">
                  <c:v>15.122619047619001</c:v>
                </c:pt>
                <c:pt idx="12704">
                  <c:v>15.1238095238095</c:v>
                </c:pt>
                <c:pt idx="12705">
                  <c:v>15.125</c:v>
                </c:pt>
                <c:pt idx="12706">
                  <c:v>15.1261904761905</c:v>
                </c:pt>
                <c:pt idx="12707">
                  <c:v>15.127380952380999</c:v>
                </c:pt>
                <c:pt idx="12708">
                  <c:v>15.1285714285714</c:v>
                </c:pt>
                <c:pt idx="12709">
                  <c:v>15.129761904761899</c:v>
                </c:pt>
                <c:pt idx="12710">
                  <c:v>15.130952380952399</c:v>
                </c:pt>
                <c:pt idx="12711">
                  <c:v>15.132142857142901</c:v>
                </c:pt>
                <c:pt idx="12712">
                  <c:v>15.133333333333301</c:v>
                </c:pt>
                <c:pt idx="12713">
                  <c:v>15.134523809523801</c:v>
                </c:pt>
                <c:pt idx="12714">
                  <c:v>15.1357142857143</c:v>
                </c:pt>
                <c:pt idx="12715">
                  <c:v>15.1369047619048</c:v>
                </c:pt>
                <c:pt idx="12716">
                  <c:v>15.1380952380952</c:v>
                </c:pt>
                <c:pt idx="12717">
                  <c:v>15.1392857142857</c:v>
                </c:pt>
                <c:pt idx="12718">
                  <c:v>15.1404761904762</c:v>
                </c:pt>
                <c:pt idx="12719">
                  <c:v>15.141666666666699</c:v>
                </c:pt>
                <c:pt idx="12720">
                  <c:v>15.1428571428571</c:v>
                </c:pt>
                <c:pt idx="12721">
                  <c:v>15.144047619047599</c:v>
                </c:pt>
                <c:pt idx="12722">
                  <c:v>15.145238095238099</c:v>
                </c:pt>
                <c:pt idx="12723">
                  <c:v>15.146428571428601</c:v>
                </c:pt>
                <c:pt idx="12724">
                  <c:v>15.147619047618999</c:v>
                </c:pt>
                <c:pt idx="12725">
                  <c:v>15.148809523809501</c:v>
                </c:pt>
                <c:pt idx="12726">
                  <c:v>15.15</c:v>
                </c:pt>
                <c:pt idx="12727">
                  <c:v>15.1511904761905</c:v>
                </c:pt>
                <c:pt idx="12728">
                  <c:v>15.152380952381</c:v>
                </c:pt>
                <c:pt idx="12729">
                  <c:v>15.1535714285714</c:v>
                </c:pt>
                <c:pt idx="12730">
                  <c:v>15.1547619047619</c:v>
                </c:pt>
                <c:pt idx="12731">
                  <c:v>15.155952380952399</c:v>
                </c:pt>
                <c:pt idx="12732">
                  <c:v>15.157142857142899</c:v>
                </c:pt>
                <c:pt idx="12733">
                  <c:v>15.158333333333299</c:v>
                </c:pt>
                <c:pt idx="12734">
                  <c:v>15.159523809523799</c:v>
                </c:pt>
                <c:pt idx="12735">
                  <c:v>15.160714285714301</c:v>
                </c:pt>
                <c:pt idx="12736">
                  <c:v>15.1619047619048</c:v>
                </c:pt>
                <c:pt idx="12737">
                  <c:v>15.163095238095201</c:v>
                </c:pt>
                <c:pt idx="12738">
                  <c:v>15.1642857142857</c:v>
                </c:pt>
                <c:pt idx="12739">
                  <c:v>15.1654761904762</c:v>
                </c:pt>
                <c:pt idx="12740">
                  <c:v>15.1666666666667</c:v>
                </c:pt>
                <c:pt idx="12741">
                  <c:v>15.1678571428571</c:v>
                </c:pt>
                <c:pt idx="12742">
                  <c:v>15.1690476190476</c:v>
                </c:pt>
                <c:pt idx="12743">
                  <c:v>15.1702380952381</c:v>
                </c:pt>
                <c:pt idx="12744">
                  <c:v>15.171428571428599</c:v>
                </c:pt>
                <c:pt idx="12745">
                  <c:v>15.172619047619101</c:v>
                </c:pt>
                <c:pt idx="12746">
                  <c:v>15.173809523809499</c:v>
                </c:pt>
                <c:pt idx="12747">
                  <c:v>15.175000000000001</c:v>
                </c:pt>
                <c:pt idx="12748">
                  <c:v>15.1761904761905</c:v>
                </c:pt>
                <c:pt idx="12749">
                  <c:v>15.177380952381</c:v>
                </c:pt>
                <c:pt idx="12750">
                  <c:v>15.1785714285714</c:v>
                </c:pt>
                <c:pt idx="12751">
                  <c:v>15.1797619047619</c:v>
                </c:pt>
                <c:pt idx="12752">
                  <c:v>15.1809523809524</c:v>
                </c:pt>
                <c:pt idx="12753">
                  <c:v>15.1821428571429</c:v>
                </c:pt>
                <c:pt idx="12754">
                  <c:v>15.1833333333333</c:v>
                </c:pt>
                <c:pt idx="12755">
                  <c:v>15.1845238095238</c:v>
                </c:pt>
                <c:pt idx="12756">
                  <c:v>15.185714285714299</c:v>
                </c:pt>
                <c:pt idx="12757">
                  <c:v>15.186904761904801</c:v>
                </c:pt>
                <c:pt idx="12758">
                  <c:v>15.188095238095199</c:v>
                </c:pt>
                <c:pt idx="12759">
                  <c:v>15.189285714285701</c:v>
                </c:pt>
                <c:pt idx="12760">
                  <c:v>15.1904761904762</c:v>
                </c:pt>
                <c:pt idx="12761">
                  <c:v>15.1916666666667</c:v>
                </c:pt>
                <c:pt idx="12762">
                  <c:v>15.1928571428571</c:v>
                </c:pt>
                <c:pt idx="12763">
                  <c:v>15.1940476190476</c:v>
                </c:pt>
                <c:pt idx="12764">
                  <c:v>15.1952380952381</c:v>
                </c:pt>
                <c:pt idx="12765">
                  <c:v>15.1964285714286</c:v>
                </c:pt>
                <c:pt idx="12766">
                  <c:v>15.197619047619</c:v>
                </c:pt>
                <c:pt idx="12767">
                  <c:v>15.1988095238095</c:v>
                </c:pt>
                <c:pt idx="12768">
                  <c:v>15.2</c:v>
                </c:pt>
                <c:pt idx="12769">
                  <c:v>15.201190476190501</c:v>
                </c:pt>
                <c:pt idx="12770">
                  <c:v>15.202380952381001</c:v>
                </c:pt>
                <c:pt idx="12771">
                  <c:v>15.203571428571401</c:v>
                </c:pt>
                <c:pt idx="12772">
                  <c:v>15.2047619047619</c:v>
                </c:pt>
                <c:pt idx="12773">
                  <c:v>15.2059523809524</c:v>
                </c:pt>
                <c:pt idx="12774">
                  <c:v>15.2071428571429</c:v>
                </c:pt>
                <c:pt idx="12775">
                  <c:v>15.2083333333333</c:v>
                </c:pt>
                <c:pt idx="12776">
                  <c:v>15.2095238095238</c:v>
                </c:pt>
                <c:pt idx="12777">
                  <c:v>15.2107142857143</c:v>
                </c:pt>
                <c:pt idx="12778">
                  <c:v>15.211904761904799</c:v>
                </c:pt>
                <c:pt idx="12779">
                  <c:v>15.2130952380952</c:v>
                </c:pt>
                <c:pt idx="12780">
                  <c:v>15.214285714285699</c:v>
                </c:pt>
                <c:pt idx="12781">
                  <c:v>15.215476190476201</c:v>
                </c:pt>
                <c:pt idx="12782">
                  <c:v>15.216666666666701</c:v>
                </c:pt>
                <c:pt idx="12783">
                  <c:v>15.217857142857101</c:v>
                </c:pt>
                <c:pt idx="12784">
                  <c:v>15.219047619047601</c:v>
                </c:pt>
                <c:pt idx="12785">
                  <c:v>15.2202380952381</c:v>
                </c:pt>
                <c:pt idx="12786">
                  <c:v>15.2214285714286</c:v>
                </c:pt>
                <c:pt idx="12787">
                  <c:v>15.2226190476191</c:v>
                </c:pt>
                <c:pt idx="12788">
                  <c:v>15.2238095238095</c:v>
                </c:pt>
                <c:pt idx="12789">
                  <c:v>15.225</c:v>
                </c:pt>
                <c:pt idx="12790">
                  <c:v>15.226190476190499</c:v>
                </c:pt>
                <c:pt idx="12791">
                  <c:v>15.227380952381001</c:v>
                </c:pt>
                <c:pt idx="12792">
                  <c:v>15.228571428571399</c:v>
                </c:pt>
                <c:pt idx="12793">
                  <c:v>15.229761904761901</c:v>
                </c:pt>
                <c:pt idx="12794">
                  <c:v>15.230952380952401</c:v>
                </c:pt>
                <c:pt idx="12795">
                  <c:v>15.2321428571429</c:v>
                </c:pt>
                <c:pt idx="12796">
                  <c:v>15.233333333333301</c:v>
                </c:pt>
                <c:pt idx="12797">
                  <c:v>15.2345238095238</c:v>
                </c:pt>
                <c:pt idx="12798">
                  <c:v>15.2357142857143</c:v>
                </c:pt>
                <c:pt idx="12799">
                  <c:v>15.2369047619048</c:v>
                </c:pt>
                <c:pt idx="12800">
                  <c:v>15.2380952380952</c:v>
                </c:pt>
                <c:pt idx="12801">
                  <c:v>15.2392857142857</c:v>
                </c:pt>
                <c:pt idx="12802">
                  <c:v>15.240476190476199</c:v>
                </c:pt>
                <c:pt idx="12803">
                  <c:v>15.241666666666699</c:v>
                </c:pt>
                <c:pt idx="12804">
                  <c:v>15.242857142857099</c:v>
                </c:pt>
                <c:pt idx="12805">
                  <c:v>15.244047619047601</c:v>
                </c:pt>
                <c:pt idx="12806">
                  <c:v>15.245238095238101</c:v>
                </c:pt>
                <c:pt idx="12807">
                  <c:v>15.2464285714286</c:v>
                </c:pt>
                <c:pt idx="12808">
                  <c:v>15.247619047619001</c:v>
                </c:pt>
                <c:pt idx="12809">
                  <c:v>15.2488095238095</c:v>
                </c:pt>
                <c:pt idx="12810">
                  <c:v>15.25</c:v>
                </c:pt>
                <c:pt idx="12811">
                  <c:v>15.2511904761905</c:v>
                </c:pt>
                <c:pt idx="12812">
                  <c:v>15.252380952380999</c:v>
                </c:pt>
                <c:pt idx="12813">
                  <c:v>15.2535714285714</c:v>
                </c:pt>
                <c:pt idx="12814">
                  <c:v>15.254761904761899</c:v>
                </c:pt>
                <c:pt idx="12815">
                  <c:v>15.255952380952399</c:v>
                </c:pt>
                <c:pt idx="12816">
                  <c:v>15.257142857142901</c:v>
                </c:pt>
                <c:pt idx="12817">
                  <c:v>15.258333333333301</c:v>
                </c:pt>
                <c:pt idx="12818">
                  <c:v>15.259523809523801</c:v>
                </c:pt>
                <c:pt idx="12819">
                  <c:v>15.2607142857143</c:v>
                </c:pt>
                <c:pt idx="12820">
                  <c:v>15.2619047619048</c:v>
                </c:pt>
                <c:pt idx="12821">
                  <c:v>15.2630952380952</c:v>
                </c:pt>
                <c:pt idx="12822">
                  <c:v>15.2642857142857</c:v>
                </c:pt>
                <c:pt idx="12823">
                  <c:v>15.2654761904762</c:v>
                </c:pt>
                <c:pt idx="12824">
                  <c:v>15.266666666666699</c:v>
                </c:pt>
                <c:pt idx="12825">
                  <c:v>15.2678571428571</c:v>
                </c:pt>
                <c:pt idx="12826">
                  <c:v>15.269047619047599</c:v>
                </c:pt>
                <c:pt idx="12827">
                  <c:v>15.270238095238099</c:v>
                </c:pt>
                <c:pt idx="12828">
                  <c:v>15.271428571428601</c:v>
                </c:pt>
                <c:pt idx="12829">
                  <c:v>15.272619047618999</c:v>
                </c:pt>
                <c:pt idx="12830">
                  <c:v>15.273809523809501</c:v>
                </c:pt>
                <c:pt idx="12831">
                  <c:v>15.275</c:v>
                </c:pt>
                <c:pt idx="12832">
                  <c:v>15.2761904761905</c:v>
                </c:pt>
                <c:pt idx="12833">
                  <c:v>15.277380952381</c:v>
                </c:pt>
                <c:pt idx="12834">
                  <c:v>15.2785714285714</c:v>
                </c:pt>
                <c:pt idx="12835">
                  <c:v>15.2797619047619</c:v>
                </c:pt>
                <c:pt idx="12836">
                  <c:v>15.280952380952399</c:v>
                </c:pt>
                <c:pt idx="12837">
                  <c:v>15.282142857142899</c:v>
                </c:pt>
                <c:pt idx="12838">
                  <c:v>15.283333333333299</c:v>
                </c:pt>
                <c:pt idx="12839">
                  <c:v>15.284523809523799</c:v>
                </c:pt>
                <c:pt idx="12840">
                  <c:v>15.285714285714301</c:v>
                </c:pt>
                <c:pt idx="12841">
                  <c:v>15.2869047619048</c:v>
                </c:pt>
                <c:pt idx="12842">
                  <c:v>15.288095238095201</c:v>
                </c:pt>
                <c:pt idx="12843">
                  <c:v>15.2892857142857</c:v>
                </c:pt>
                <c:pt idx="12844">
                  <c:v>15.2904761904762</c:v>
                </c:pt>
                <c:pt idx="12845">
                  <c:v>15.2916666666667</c:v>
                </c:pt>
                <c:pt idx="12846">
                  <c:v>15.2928571428571</c:v>
                </c:pt>
                <c:pt idx="12847">
                  <c:v>15.2940476190476</c:v>
                </c:pt>
                <c:pt idx="12848">
                  <c:v>15.2952380952381</c:v>
                </c:pt>
                <c:pt idx="12849">
                  <c:v>15.296428571428599</c:v>
                </c:pt>
                <c:pt idx="12850">
                  <c:v>15.297619047618999</c:v>
                </c:pt>
                <c:pt idx="12851">
                  <c:v>15.298809523809499</c:v>
                </c:pt>
                <c:pt idx="12852">
                  <c:v>15.3</c:v>
                </c:pt>
                <c:pt idx="12853">
                  <c:v>15.3011904761905</c:v>
                </c:pt>
                <c:pt idx="12854">
                  <c:v>15.302380952381</c:v>
                </c:pt>
                <c:pt idx="12855">
                  <c:v>15.3035714285714</c:v>
                </c:pt>
                <c:pt idx="12856">
                  <c:v>15.3047619047619</c:v>
                </c:pt>
                <c:pt idx="12857">
                  <c:v>15.3059523809524</c:v>
                </c:pt>
                <c:pt idx="12858">
                  <c:v>15.3071428571429</c:v>
                </c:pt>
                <c:pt idx="12859">
                  <c:v>15.3083333333333</c:v>
                </c:pt>
                <c:pt idx="12860">
                  <c:v>15.3095238095238</c:v>
                </c:pt>
                <c:pt idx="12861">
                  <c:v>15.310714285714299</c:v>
                </c:pt>
                <c:pt idx="12862">
                  <c:v>15.311904761904801</c:v>
                </c:pt>
                <c:pt idx="12863">
                  <c:v>15.313095238095199</c:v>
                </c:pt>
                <c:pt idx="12864">
                  <c:v>15.314285714285701</c:v>
                </c:pt>
                <c:pt idx="12865">
                  <c:v>15.3154761904762</c:v>
                </c:pt>
                <c:pt idx="12866">
                  <c:v>15.3166666666667</c:v>
                </c:pt>
                <c:pt idx="12867">
                  <c:v>15.3178571428571</c:v>
                </c:pt>
                <c:pt idx="12868">
                  <c:v>15.3190476190476</c:v>
                </c:pt>
                <c:pt idx="12869">
                  <c:v>15.3202380952381</c:v>
                </c:pt>
                <c:pt idx="12870">
                  <c:v>15.3214285714286</c:v>
                </c:pt>
                <c:pt idx="12871">
                  <c:v>15.322619047619099</c:v>
                </c:pt>
                <c:pt idx="12872">
                  <c:v>15.3238095238095</c:v>
                </c:pt>
                <c:pt idx="12873">
                  <c:v>15.324999999999999</c:v>
                </c:pt>
                <c:pt idx="12874">
                  <c:v>15.326190476190501</c:v>
                </c:pt>
                <c:pt idx="12875">
                  <c:v>15.327380952381001</c:v>
                </c:pt>
                <c:pt idx="12876">
                  <c:v>15.328571428571401</c:v>
                </c:pt>
                <c:pt idx="12877">
                  <c:v>15.3297619047619</c:v>
                </c:pt>
                <c:pt idx="12878">
                  <c:v>15.3309523809524</c:v>
                </c:pt>
                <c:pt idx="12879">
                  <c:v>15.3321428571429</c:v>
                </c:pt>
                <c:pt idx="12880">
                  <c:v>15.3333333333333</c:v>
                </c:pt>
                <c:pt idx="12881">
                  <c:v>15.3345238095238</c:v>
                </c:pt>
                <c:pt idx="12882">
                  <c:v>15.3357142857143</c:v>
                </c:pt>
                <c:pt idx="12883">
                  <c:v>15.336904761904799</c:v>
                </c:pt>
                <c:pt idx="12884">
                  <c:v>15.3380952380952</c:v>
                </c:pt>
                <c:pt idx="12885">
                  <c:v>15.339285714285699</c:v>
                </c:pt>
                <c:pt idx="12886">
                  <c:v>15.340476190476201</c:v>
                </c:pt>
                <c:pt idx="12887">
                  <c:v>15.341666666666701</c:v>
                </c:pt>
                <c:pt idx="12888">
                  <c:v>15.342857142857101</c:v>
                </c:pt>
                <c:pt idx="12889">
                  <c:v>15.344047619047601</c:v>
                </c:pt>
                <c:pt idx="12890">
                  <c:v>15.3452380952381</c:v>
                </c:pt>
                <c:pt idx="12891">
                  <c:v>15.3464285714286</c:v>
                </c:pt>
                <c:pt idx="12892">
                  <c:v>15.347619047619</c:v>
                </c:pt>
                <c:pt idx="12893">
                  <c:v>15.3488095238095</c:v>
                </c:pt>
                <c:pt idx="12894">
                  <c:v>15.35</c:v>
                </c:pt>
                <c:pt idx="12895">
                  <c:v>15.351190476190499</c:v>
                </c:pt>
                <c:pt idx="12896">
                  <c:v>15.352380952381001</c:v>
                </c:pt>
                <c:pt idx="12897">
                  <c:v>15.353571428571399</c:v>
                </c:pt>
                <c:pt idx="12898">
                  <c:v>15.354761904761901</c:v>
                </c:pt>
                <c:pt idx="12899">
                  <c:v>15.355952380952401</c:v>
                </c:pt>
                <c:pt idx="12900">
                  <c:v>15.3571428571429</c:v>
                </c:pt>
                <c:pt idx="12901">
                  <c:v>15.358333333333301</c:v>
                </c:pt>
                <c:pt idx="12902">
                  <c:v>15.3595238095238</c:v>
                </c:pt>
                <c:pt idx="12903">
                  <c:v>15.3607142857143</c:v>
                </c:pt>
                <c:pt idx="12904">
                  <c:v>15.3619047619048</c:v>
                </c:pt>
                <c:pt idx="12905">
                  <c:v>15.3630952380952</c:v>
                </c:pt>
                <c:pt idx="12906">
                  <c:v>15.3642857142857</c:v>
                </c:pt>
                <c:pt idx="12907">
                  <c:v>15.365476190476199</c:v>
                </c:pt>
                <c:pt idx="12908">
                  <c:v>15.366666666666699</c:v>
                </c:pt>
                <c:pt idx="12909">
                  <c:v>15.367857142857099</c:v>
                </c:pt>
                <c:pt idx="12910">
                  <c:v>15.369047619047601</c:v>
                </c:pt>
                <c:pt idx="12911">
                  <c:v>15.370238095238101</c:v>
                </c:pt>
                <c:pt idx="12912">
                  <c:v>15.3714285714286</c:v>
                </c:pt>
                <c:pt idx="12913">
                  <c:v>15.372619047619001</c:v>
                </c:pt>
                <c:pt idx="12914">
                  <c:v>15.3738095238095</c:v>
                </c:pt>
                <c:pt idx="12915">
                  <c:v>15.375</c:v>
                </c:pt>
                <c:pt idx="12916">
                  <c:v>15.3761904761905</c:v>
                </c:pt>
                <c:pt idx="12917">
                  <c:v>15.377380952380999</c:v>
                </c:pt>
                <c:pt idx="12918">
                  <c:v>15.3785714285714</c:v>
                </c:pt>
                <c:pt idx="12919">
                  <c:v>15.379761904761899</c:v>
                </c:pt>
                <c:pt idx="12920">
                  <c:v>15.380952380952399</c:v>
                </c:pt>
                <c:pt idx="12921">
                  <c:v>15.382142857142901</c:v>
                </c:pt>
                <c:pt idx="12922">
                  <c:v>15.383333333333301</c:v>
                </c:pt>
                <c:pt idx="12923">
                  <c:v>15.384523809523801</c:v>
                </c:pt>
                <c:pt idx="12924">
                  <c:v>15.3857142857143</c:v>
                </c:pt>
                <c:pt idx="12925">
                  <c:v>15.3869047619048</c:v>
                </c:pt>
                <c:pt idx="12926">
                  <c:v>15.3880952380952</c:v>
                </c:pt>
                <c:pt idx="12927">
                  <c:v>15.3892857142857</c:v>
                </c:pt>
                <c:pt idx="12928">
                  <c:v>15.3904761904762</c:v>
                </c:pt>
                <c:pt idx="12929">
                  <c:v>15.391666666666699</c:v>
                </c:pt>
                <c:pt idx="12930">
                  <c:v>15.3928571428571</c:v>
                </c:pt>
                <c:pt idx="12931">
                  <c:v>15.394047619047599</c:v>
                </c:pt>
                <c:pt idx="12932">
                  <c:v>15.395238095238099</c:v>
                </c:pt>
                <c:pt idx="12933">
                  <c:v>15.396428571428601</c:v>
                </c:pt>
                <c:pt idx="12934">
                  <c:v>15.397619047618999</c:v>
                </c:pt>
                <c:pt idx="12935">
                  <c:v>15.398809523809501</c:v>
                </c:pt>
                <c:pt idx="12936">
                  <c:v>15.4</c:v>
                </c:pt>
                <c:pt idx="12937">
                  <c:v>15.4011904761905</c:v>
                </c:pt>
                <c:pt idx="12938">
                  <c:v>15.402380952381</c:v>
                </c:pt>
                <c:pt idx="12939">
                  <c:v>15.4035714285714</c:v>
                </c:pt>
                <c:pt idx="12940">
                  <c:v>15.4047619047619</c:v>
                </c:pt>
                <c:pt idx="12941">
                  <c:v>15.405952380952399</c:v>
                </c:pt>
                <c:pt idx="12942">
                  <c:v>15.407142857142899</c:v>
                </c:pt>
                <c:pt idx="12943">
                  <c:v>15.408333333333299</c:v>
                </c:pt>
                <c:pt idx="12944">
                  <c:v>15.409523809523799</c:v>
                </c:pt>
                <c:pt idx="12945">
                  <c:v>15.410714285714301</c:v>
                </c:pt>
                <c:pt idx="12946">
                  <c:v>15.4119047619048</c:v>
                </c:pt>
                <c:pt idx="12947">
                  <c:v>15.413095238095201</c:v>
                </c:pt>
                <c:pt idx="12948">
                  <c:v>15.4142857142857</c:v>
                </c:pt>
                <c:pt idx="12949">
                  <c:v>15.4154761904762</c:v>
                </c:pt>
                <c:pt idx="12950">
                  <c:v>15.4166666666667</c:v>
                </c:pt>
                <c:pt idx="12951">
                  <c:v>15.4178571428571</c:v>
                </c:pt>
                <c:pt idx="12952">
                  <c:v>15.4190476190476</c:v>
                </c:pt>
                <c:pt idx="12953">
                  <c:v>15.4202380952381</c:v>
                </c:pt>
                <c:pt idx="12954">
                  <c:v>15.421428571428599</c:v>
                </c:pt>
                <c:pt idx="12955">
                  <c:v>15.422619047618999</c:v>
                </c:pt>
                <c:pt idx="12956">
                  <c:v>15.423809523809499</c:v>
                </c:pt>
                <c:pt idx="12957">
                  <c:v>15.425000000000001</c:v>
                </c:pt>
                <c:pt idx="12958">
                  <c:v>15.4261904761905</c:v>
                </c:pt>
                <c:pt idx="12959">
                  <c:v>15.427380952381</c:v>
                </c:pt>
                <c:pt idx="12960">
                  <c:v>15.4285714285714</c:v>
                </c:pt>
                <c:pt idx="12961">
                  <c:v>15.4297619047619</c:v>
                </c:pt>
                <c:pt idx="12962">
                  <c:v>15.4309523809524</c:v>
                </c:pt>
                <c:pt idx="12963">
                  <c:v>15.4321428571429</c:v>
                </c:pt>
                <c:pt idx="12964">
                  <c:v>15.4333333333333</c:v>
                </c:pt>
                <c:pt idx="12965">
                  <c:v>15.4345238095238</c:v>
                </c:pt>
                <c:pt idx="12966">
                  <c:v>15.435714285714299</c:v>
                </c:pt>
                <c:pt idx="12967">
                  <c:v>15.436904761904801</c:v>
                </c:pt>
                <c:pt idx="12968">
                  <c:v>15.438095238095199</c:v>
                </c:pt>
                <c:pt idx="12969">
                  <c:v>15.439285714285701</c:v>
                </c:pt>
                <c:pt idx="12970">
                  <c:v>15.4404761904762</c:v>
                </c:pt>
                <c:pt idx="12971">
                  <c:v>15.4416666666667</c:v>
                </c:pt>
                <c:pt idx="12972">
                  <c:v>15.4428571428571</c:v>
                </c:pt>
                <c:pt idx="12973">
                  <c:v>15.4440476190476</c:v>
                </c:pt>
                <c:pt idx="12974">
                  <c:v>15.4452380952381</c:v>
                </c:pt>
                <c:pt idx="12975">
                  <c:v>15.4464285714286</c:v>
                </c:pt>
                <c:pt idx="12976">
                  <c:v>15.447619047619</c:v>
                </c:pt>
                <c:pt idx="12977">
                  <c:v>15.4488095238095</c:v>
                </c:pt>
                <c:pt idx="12978">
                  <c:v>15.45</c:v>
                </c:pt>
                <c:pt idx="12979">
                  <c:v>15.451190476190501</c:v>
                </c:pt>
                <c:pt idx="12980">
                  <c:v>15.452380952381001</c:v>
                </c:pt>
                <c:pt idx="12981">
                  <c:v>15.453571428571401</c:v>
                </c:pt>
                <c:pt idx="12982">
                  <c:v>15.4547619047619</c:v>
                </c:pt>
                <c:pt idx="12983">
                  <c:v>15.4559523809524</c:v>
                </c:pt>
                <c:pt idx="12984">
                  <c:v>15.4571428571429</c:v>
                </c:pt>
                <c:pt idx="12985">
                  <c:v>15.4583333333333</c:v>
                </c:pt>
                <c:pt idx="12986">
                  <c:v>15.4595238095238</c:v>
                </c:pt>
                <c:pt idx="12987">
                  <c:v>15.4607142857143</c:v>
                </c:pt>
                <c:pt idx="12988">
                  <c:v>15.461904761904799</c:v>
                </c:pt>
                <c:pt idx="12989">
                  <c:v>15.4630952380952</c:v>
                </c:pt>
                <c:pt idx="12990">
                  <c:v>15.464285714285699</c:v>
                </c:pt>
                <c:pt idx="12991">
                  <c:v>15.465476190476201</c:v>
                </c:pt>
                <c:pt idx="12992">
                  <c:v>15.466666666666701</c:v>
                </c:pt>
                <c:pt idx="12993">
                  <c:v>15.467857142857101</c:v>
                </c:pt>
                <c:pt idx="12994">
                  <c:v>15.469047619047601</c:v>
                </c:pt>
                <c:pt idx="12995">
                  <c:v>15.4702380952381</c:v>
                </c:pt>
                <c:pt idx="12996">
                  <c:v>15.4714285714286</c:v>
                </c:pt>
                <c:pt idx="12997">
                  <c:v>15.472619047619</c:v>
                </c:pt>
                <c:pt idx="12998">
                  <c:v>15.4738095238095</c:v>
                </c:pt>
                <c:pt idx="12999">
                  <c:v>15.475</c:v>
                </c:pt>
                <c:pt idx="13000">
                  <c:v>15.476190476190499</c:v>
                </c:pt>
                <c:pt idx="13001">
                  <c:v>15.477380952381001</c:v>
                </c:pt>
                <c:pt idx="13002">
                  <c:v>15.478571428571399</c:v>
                </c:pt>
                <c:pt idx="13003">
                  <c:v>15.479761904761901</c:v>
                </c:pt>
                <c:pt idx="13004">
                  <c:v>15.480952380952401</c:v>
                </c:pt>
                <c:pt idx="13005">
                  <c:v>15.4821428571429</c:v>
                </c:pt>
                <c:pt idx="13006">
                  <c:v>15.483333333333301</c:v>
                </c:pt>
                <c:pt idx="13007">
                  <c:v>15.4845238095238</c:v>
                </c:pt>
                <c:pt idx="13008">
                  <c:v>15.4857142857143</c:v>
                </c:pt>
                <c:pt idx="13009">
                  <c:v>15.4869047619048</c:v>
                </c:pt>
                <c:pt idx="13010">
                  <c:v>15.4880952380952</c:v>
                </c:pt>
                <c:pt idx="13011">
                  <c:v>15.4892857142857</c:v>
                </c:pt>
                <c:pt idx="13012">
                  <c:v>15.490476190476199</c:v>
                </c:pt>
                <c:pt idx="13013">
                  <c:v>15.491666666666699</c:v>
                </c:pt>
                <c:pt idx="13014">
                  <c:v>15.492857142857099</c:v>
                </c:pt>
                <c:pt idx="13015">
                  <c:v>15.494047619047601</c:v>
                </c:pt>
                <c:pt idx="13016">
                  <c:v>15.495238095238101</c:v>
                </c:pt>
                <c:pt idx="13017">
                  <c:v>15.4964285714286</c:v>
                </c:pt>
                <c:pt idx="13018">
                  <c:v>15.497619047619001</c:v>
                </c:pt>
                <c:pt idx="13019">
                  <c:v>15.4988095238095</c:v>
                </c:pt>
                <c:pt idx="13020">
                  <c:v>15.5</c:v>
                </c:pt>
                <c:pt idx="13021">
                  <c:v>15.5011904761905</c:v>
                </c:pt>
                <c:pt idx="13022">
                  <c:v>15.502380952380999</c:v>
                </c:pt>
                <c:pt idx="13023">
                  <c:v>15.5035714285714</c:v>
                </c:pt>
                <c:pt idx="13024">
                  <c:v>15.504761904761899</c:v>
                </c:pt>
                <c:pt idx="13025">
                  <c:v>15.505952380952399</c:v>
                </c:pt>
                <c:pt idx="13026">
                  <c:v>15.507142857142901</c:v>
                </c:pt>
                <c:pt idx="13027">
                  <c:v>15.508333333333301</c:v>
                </c:pt>
                <c:pt idx="13028">
                  <c:v>15.509523809523801</c:v>
                </c:pt>
                <c:pt idx="13029">
                  <c:v>15.5107142857143</c:v>
                </c:pt>
                <c:pt idx="13030">
                  <c:v>15.5119047619048</c:v>
                </c:pt>
                <c:pt idx="13031">
                  <c:v>15.5130952380952</c:v>
                </c:pt>
                <c:pt idx="13032">
                  <c:v>15.5142857142857</c:v>
                </c:pt>
                <c:pt idx="13033">
                  <c:v>15.5154761904762</c:v>
                </c:pt>
                <c:pt idx="13034">
                  <c:v>15.516666666666699</c:v>
                </c:pt>
                <c:pt idx="13035">
                  <c:v>15.5178571428571</c:v>
                </c:pt>
                <c:pt idx="13036">
                  <c:v>15.519047619047599</c:v>
                </c:pt>
                <c:pt idx="13037">
                  <c:v>15.520238095238099</c:v>
                </c:pt>
                <c:pt idx="13038">
                  <c:v>15.521428571428601</c:v>
                </c:pt>
                <c:pt idx="13039">
                  <c:v>15.522619047618999</c:v>
                </c:pt>
                <c:pt idx="13040">
                  <c:v>15.523809523809501</c:v>
                </c:pt>
                <c:pt idx="13041">
                  <c:v>15.525</c:v>
                </c:pt>
                <c:pt idx="13042">
                  <c:v>15.5261904761905</c:v>
                </c:pt>
                <c:pt idx="13043">
                  <c:v>15.527380952381</c:v>
                </c:pt>
                <c:pt idx="13044">
                  <c:v>15.5285714285714</c:v>
                </c:pt>
                <c:pt idx="13045">
                  <c:v>15.5297619047619</c:v>
                </c:pt>
                <c:pt idx="13046">
                  <c:v>15.530952380952399</c:v>
                </c:pt>
                <c:pt idx="13047">
                  <c:v>15.532142857142899</c:v>
                </c:pt>
                <c:pt idx="13048">
                  <c:v>15.533333333333299</c:v>
                </c:pt>
                <c:pt idx="13049">
                  <c:v>15.534523809523799</c:v>
                </c:pt>
                <c:pt idx="13050">
                  <c:v>15.535714285714301</c:v>
                </c:pt>
                <c:pt idx="13051">
                  <c:v>15.5369047619048</c:v>
                </c:pt>
                <c:pt idx="13052">
                  <c:v>15.538095238095201</c:v>
                </c:pt>
                <c:pt idx="13053">
                  <c:v>15.5392857142857</c:v>
                </c:pt>
                <c:pt idx="13054">
                  <c:v>15.5404761904762</c:v>
                </c:pt>
                <c:pt idx="13055">
                  <c:v>15.5416666666667</c:v>
                </c:pt>
                <c:pt idx="13056">
                  <c:v>15.5428571428571</c:v>
                </c:pt>
                <c:pt idx="13057">
                  <c:v>15.5440476190476</c:v>
                </c:pt>
                <c:pt idx="13058">
                  <c:v>15.5452380952381</c:v>
                </c:pt>
                <c:pt idx="13059">
                  <c:v>15.546428571428599</c:v>
                </c:pt>
                <c:pt idx="13060">
                  <c:v>15.547619047618999</c:v>
                </c:pt>
                <c:pt idx="13061">
                  <c:v>15.548809523809499</c:v>
                </c:pt>
                <c:pt idx="13062">
                  <c:v>15.55</c:v>
                </c:pt>
                <c:pt idx="13063">
                  <c:v>15.5511904761905</c:v>
                </c:pt>
                <c:pt idx="13064">
                  <c:v>15.552380952381</c:v>
                </c:pt>
                <c:pt idx="13065">
                  <c:v>15.5535714285714</c:v>
                </c:pt>
                <c:pt idx="13066">
                  <c:v>15.5547619047619</c:v>
                </c:pt>
                <c:pt idx="13067">
                  <c:v>15.5559523809524</c:v>
                </c:pt>
                <c:pt idx="13068">
                  <c:v>15.5571428571429</c:v>
                </c:pt>
                <c:pt idx="13069">
                  <c:v>15.5583333333333</c:v>
                </c:pt>
                <c:pt idx="13070">
                  <c:v>15.5595238095238</c:v>
                </c:pt>
                <c:pt idx="13071">
                  <c:v>15.560714285714299</c:v>
                </c:pt>
                <c:pt idx="13072">
                  <c:v>15.561904761904801</c:v>
                </c:pt>
                <c:pt idx="13073">
                  <c:v>15.563095238095199</c:v>
                </c:pt>
                <c:pt idx="13074">
                  <c:v>15.564285714285701</c:v>
                </c:pt>
                <c:pt idx="13075">
                  <c:v>15.5654761904762</c:v>
                </c:pt>
                <c:pt idx="13076">
                  <c:v>15.5666666666667</c:v>
                </c:pt>
                <c:pt idx="13077">
                  <c:v>15.5678571428571</c:v>
                </c:pt>
                <c:pt idx="13078">
                  <c:v>15.5690476190476</c:v>
                </c:pt>
                <c:pt idx="13079">
                  <c:v>15.5702380952381</c:v>
                </c:pt>
                <c:pt idx="13080">
                  <c:v>15.5714285714286</c:v>
                </c:pt>
                <c:pt idx="13081">
                  <c:v>15.572619047619</c:v>
                </c:pt>
                <c:pt idx="13082">
                  <c:v>15.5738095238095</c:v>
                </c:pt>
                <c:pt idx="13083">
                  <c:v>15.574999999999999</c:v>
                </c:pt>
                <c:pt idx="13084">
                  <c:v>15.576190476190501</c:v>
                </c:pt>
                <c:pt idx="13085">
                  <c:v>15.577380952381001</c:v>
                </c:pt>
                <c:pt idx="13086">
                  <c:v>15.578571428571401</c:v>
                </c:pt>
                <c:pt idx="13087">
                  <c:v>15.5797619047619</c:v>
                </c:pt>
                <c:pt idx="13088">
                  <c:v>15.5809523809524</c:v>
                </c:pt>
                <c:pt idx="13089">
                  <c:v>15.5821428571429</c:v>
                </c:pt>
                <c:pt idx="13090">
                  <c:v>15.5833333333333</c:v>
                </c:pt>
                <c:pt idx="13091">
                  <c:v>15.5845238095238</c:v>
                </c:pt>
                <c:pt idx="13092">
                  <c:v>15.5857142857143</c:v>
                </c:pt>
                <c:pt idx="13093">
                  <c:v>15.586904761904799</c:v>
                </c:pt>
                <c:pt idx="13094">
                  <c:v>15.5880952380952</c:v>
                </c:pt>
                <c:pt idx="13095">
                  <c:v>15.589285714285699</c:v>
                </c:pt>
                <c:pt idx="13096">
                  <c:v>15.590476190476201</c:v>
                </c:pt>
                <c:pt idx="13097">
                  <c:v>15.591666666666701</c:v>
                </c:pt>
                <c:pt idx="13098">
                  <c:v>15.592857142857101</c:v>
                </c:pt>
                <c:pt idx="13099">
                  <c:v>15.594047619047601</c:v>
                </c:pt>
                <c:pt idx="13100">
                  <c:v>15.5952380952381</c:v>
                </c:pt>
                <c:pt idx="13101">
                  <c:v>15.5964285714286</c:v>
                </c:pt>
                <c:pt idx="13102">
                  <c:v>15.597619047619</c:v>
                </c:pt>
                <c:pt idx="13103">
                  <c:v>15.5988095238095</c:v>
                </c:pt>
                <c:pt idx="13104">
                  <c:v>15.6</c:v>
                </c:pt>
                <c:pt idx="13105">
                  <c:v>15.601190476190499</c:v>
                </c:pt>
                <c:pt idx="13106">
                  <c:v>15.602380952381001</c:v>
                </c:pt>
                <c:pt idx="13107">
                  <c:v>15.603571428571399</c:v>
                </c:pt>
                <c:pt idx="13108">
                  <c:v>15.604761904761901</c:v>
                </c:pt>
                <c:pt idx="13109">
                  <c:v>15.605952380952401</c:v>
                </c:pt>
                <c:pt idx="13110">
                  <c:v>15.6071428571429</c:v>
                </c:pt>
                <c:pt idx="13111">
                  <c:v>15.608333333333301</c:v>
                </c:pt>
                <c:pt idx="13112">
                  <c:v>15.6095238095238</c:v>
                </c:pt>
                <c:pt idx="13113">
                  <c:v>15.6107142857143</c:v>
                </c:pt>
                <c:pt idx="13114">
                  <c:v>15.6119047619048</c:v>
                </c:pt>
                <c:pt idx="13115">
                  <c:v>15.6130952380952</c:v>
                </c:pt>
                <c:pt idx="13116">
                  <c:v>15.6142857142857</c:v>
                </c:pt>
                <c:pt idx="13117">
                  <c:v>15.615476190476199</c:v>
                </c:pt>
                <c:pt idx="13118">
                  <c:v>15.616666666666699</c:v>
                </c:pt>
                <c:pt idx="13119">
                  <c:v>15.617857142857099</c:v>
                </c:pt>
                <c:pt idx="13120">
                  <c:v>15.619047619047601</c:v>
                </c:pt>
                <c:pt idx="13121">
                  <c:v>15.620238095238101</c:v>
                </c:pt>
                <c:pt idx="13122">
                  <c:v>15.6214285714286</c:v>
                </c:pt>
                <c:pt idx="13123">
                  <c:v>15.622619047619001</c:v>
                </c:pt>
                <c:pt idx="13124">
                  <c:v>15.6238095238095</c:v>
                </c:pt>
                <c:pt idx="13125">
                  <c:v>15.625</c:v>
                </c:pt>
                <c:pt idx="13126">
                  <c:v>15.6261904761905</c:v>
                </c:pt>
                <c:pt idx="13127">
                  <c:v>15.627380952380999</c:v>
                </c:pt>
                <c:pt idx="13128">
                  <c:v>15.6285714285714</c:v>
                </c:pt>
                <c:pt idx="13129">
                  <c:v>15.629761904761899</c:v>
                </c:pt>
                <c:pt idx="13130">
                  <c:v>15.630952380952399</c:v>
                </c:pt>
                <c:pt idx="13131">
                  <c:v>15.632142857142901</c:v>
                </c:pt>
                <c:pt idx="13132">
                  <c:v>15.633333333333301</c:v>
                </c:pt>
                <c:pt idx="13133">
                  <c:v>15.634523809523801</c:v>
                </c:pt>
                <c:pt idx="13134">
                  <c:v>15.6357142857143</c:v>
                </c:pt>
                <c:pt idx="13135">
                  <c:v>15.6369047619048</c:v>
                </c:pt>
                <c:pt idx="13136">
                  <c:v>15.6380952380952</c:v>
                </c:pt>
                <c:pt idx="13137">
                  <c:v>15.6392857142857</c:v>
                </c:pt>
                <c:pt idx="13138">
                  <c:v>15.6404761904762</c:v>
                </c:pt>
                <c:pt idx="13139">
                  <c:v>15.641666666666699</c:v>
                </c:pt>
                <c:pt idx="13140">
                  <c:v>15.6428571428571</c:v>
                </c:pt>
                <c:pt idx="13141">
                  <c:v>15.644047619047599</c:v>
                </c:pt>
                <c:pt idx="13142">
                  <c:v>15.645238095238099</c:v>
                </c:pt>
                <c:pt idx="13143">
                  <c:v>15.646428571428601</c:v>
                </c:pt>
                <c:pt idx="13144">
                  <c:v>15.647619047618999</c:v>
                </c:pt>
                <c:pt idx="13145">
                  <c:v>15.648809523809501</c:v>
                </c:pt>
                <c:pt idx="13146">
                  <c:v>15.65</c:v>
                </c:pt>
                <c:pt idx="13147">
                  <c:v>15.6511904761905</c:v>
                </c:pt>
                <c:pt idx="13148">
                  <c:v>15.652380952381</c:v>
                </c:pt>
                <c:pt idx="13149">
                  <c:v>15.6535714285714</c:v>
                </c:pt>
                <c:pt idx="13150">
                  <c:v>15.6547619047619</c:v>
                </c:pt>
                <c:pt idx="13151">
                  <c:v>15.655952380952399</c:v>
                </c:pt>
                <c:pt idx="13152">
                  <c:v>15.657142857142899</c:v>
                </c:pt>
                <c:pt idx="13153">
                  <c:v>15.658333333333299</c:v>
                </c:pt>
                <c:pt idx="13154">
                  <c:v>15.659523809523799</c:v>
                </c:pt>
                <c:pt idx="13155">
                  <c:v>15.660714285714301</c:v>
                </c:pt>
                <c:pt idx="13156">
                  <c:v>15.6619047619048</c:v>
                </c:pt>
                <c:pt idx="13157">
                  <c:v>15.663095238095201</c:v>
                </c:pt>
                <c:pt idx="13158">
                  <c:v>15.6642857142857</c:v>
                </c:pt>
                <c:pt idx="13159">
                  <c:v>15.6654761904762</c:v>
                </c:pt>
                <c:pt idx="13160">
                  <c:v>15.6666666666667</c:v>
                </c:pt>
                <c:pt idx="13161">
                  <c:v>15.6678571428571</c:v>
                </c:pt>
                <c:pt idx="13162">
                  <c:v>15.6690476190476</c:v>
                </c:pt>
                <c:pt idx="13163">
                  <c:v>15.6702380952381</c:v>
                </c:pt>
                <c:pt idx="13164">
                  <c:v>15.671428571428599</c:v>
                </c:pt>
                <c:pt idx="13165">
                  <c:v>15.672619047618999</c:v>
                </c:pt>
                <c:pt idx="13166">
                  <c:v>15.673809523809499</c:v>
                </c:pt>
                <c:pt idx="13167">
                  <c:v>15.675000000000001</c:v>
                </c:pt>
                <c:pt idx="13168">
                  <c:v>15.6761904761905</c:v>
                </c:pt>
                <c:pt idx="13169">
                  <c:v>15.677380952381</c:v>
                </c:pt>
                <c:pt idx="13170">
                  <c:v>15.6785714285714</c:v>
                </c:pt>
                <c:pt idx="13171">
                  <c:v>15.6797619047619</c:v>
                </c:pt>
                <c:pt idx="13172">
                  <c:v>15.6809523809524</c:v>
                </c:pt>
                <c:pt idx="13173">
                  <c:v>15.6821428571429</c:v>
                </c:pt>
                <c:pt idx="13174">
                  <c:v>15.6833333333333</c:v>
                </c:pt>
                <c:pt idx="13175">
                  <c:v>15.6845238095238</c:v>
                </c:pt>
                <c:pt idx="13176">
                  <c:v>15.685714285714299</c:v>
                </c:pt>
                <c:pt idx="13177">
                  <c:v>15.686904761904801</c:v>
                </c:pt>
                <c:pt idx="13178">
                  <c:v>15.688095238095199</c:v>
                </c:pt>
                <c:pt idx="13179">
                  <c:v>15.689285714285701</c:v>
                </c:pt>
                <c:pt idx="13180">
                  <c:v>15.6904761904762</c:v>
                </c:pt>
                <c:pt idx="13181">
                  <c:v>15.6916666666667</c:v>
                </c:pt>
                <c:pt idx="13182">
                  <c:v>15.6928571428571</c:v>
                </c:pt>
                <c:pt idx="13183">
                  <c:v>15.6940476190476</c:v>
                </c:pt>
                <c:pt idx="13184">
                  <c:v>15.6952380952381</c:v>
                </c:pt>
                <c:pt idx="13185">
                  <c:v>15.6964285714286</c:v>
                </c:pt>
                <c:pt idx="13186">
                  <c:v>15.697619047619</c:v>
                </c:pt>
                <c:pt idx="13187">
                  <c:v>15.6988095238095</c:v>
                </c:pt>
                <c:pt idx="13188">
                  <c:v>15.7</c:v>
                </c:pt>
                <c:pt idx="13189">
                  <c:v>15.701190476190501</c:v>
                </c:pt>
                <c:pt idx="13190">
                  <c:v>15.702380952381001</c:v>
                </c:pt>
                <c:pt idx="13191">
                  <c:v>15.703571428571401</c:v>
                </c:pt>
                <c:pt idx="13192">
                  <c:v>15.7047619047619</c:v>
                </c:pt>
                <c:pt idx="13193">
                  <c:v>15.7059523809524</c:v>
                </c:pt>
                <c:pt idx="13194">
                  <c:v>15.7071428571429</c:v>
                </c:pt>
                <c:pt idx="13195">
                  <c:v>15.7083333333333</c:v>
                </c:pt>
                <c:pt idx="13196">
                  <c:v>15.7095238095238</c:v>
                </c:pt>
                <c:pt idx="13197">
                  <c:v>15.7107142857143</c:v>
                </c:pt>
                <c:pt idx="13198">
                  <c:v>15.711904761904799</c:v>
                </c:pt>
                <c:pt idx="13199">
                  <c:v>15.7130952380952</c:v>
                </c:pt>
                <c:pt idx="13200">
                  <c:v>15.714285714285699</c:v>
                </c:pt>
                <c:pt idx="13201">
                  <c:v>15.715476190476201</c:v>
                </c:pt>
                <c:pt idx="13202">
                  <c:v>15.716666666666701</c:v>
                </c:pt>
                <c:pt idx="13203">
                  <c:v>15.717857142857101</c:v>
                </c:pt>
                <c:pt idx="13204">
                  <c:v>15.719047619047601</c:v>
                </c:pt>
                <c:pt idx="13205">
                  <c:v>15.7202380952381</c:v>
                </c:pt>
                <c:pt idx="13206">
                  <c:v>15.7214285714286</c:v>
                </c:pt>
                <c:pt idx="13207">
                  <c:v>15.722619047619</c:v>
                </c:pt>
                <c:pt idx="13208">
                  <c:v>15.7238095238095</c:v>
                </c:pt>
                <c:pt idx="13209">
                  <c:v>15.725</c:v>
                </c:pt>
                <c:pt idx="13210">
                  <c:v>15.726190476190499</c:v>
                </c:pt>
                <c:pt idx="13211">
                  <c:v>15.727380952381001</c:v>
                </c:pt>
                <c:pt idx="13212">
                  <c:v>15.728571428571399</c:v>
                </c:pt>
                <c:pt idx="13213">
                  <c:v>15.729761904761901</c:v>
                </c:pt>
                <c:pt idx="13214">
                  <c:v>15.730952380952401</c:v>
                </c:pt>
                <c:pt idx="13215">
                  <c:v>15.7321428571429</c:v>
                </c:pt>
                <c:pt idx="13216">
                  <c:v>15.733333333333301</c:v>
                </c:pt>
                <c:pt idx="13217">
                  <c:v>15.7345238095238</c:v>
                </c:pt>
                <c:pt idx="13218">
                  <c:v>15.7357142857143</c:v>
                </c:pt>
                <c:pt idx="13219">
                  <c:v>15.7369047619048</c:v>
                </c:pt>
                <c:pt idx="13220">
                  <c:v>15.7380952380952</c:v>
                </c:pt>
                <c:pt idx="13221">
                  <c:v>15.7392857142857</c:v>
                </c:pt>
                <c:pt idx="13222">
                  <c:v>15.740476190476199</c:v>
                </c:pt>
                <c:pt idx="13223">
                  <c:v>15.741666666666699</c:v>
                </c:pt>
                <c:pt idx="13224">
                  <c:v>15.742857142857099</c:v>
                </c:pt>
                <c:pt idx="13225">
                  <c:v>15.744047619047601</c:v>
                </c:pt>
                <c:pt idx="13226">
                  <c:v>15.745238095238101</c:v>
                </c:pt>
                <c:pt idx="13227">
                  <c:v>15.7464285714286</c:v>
                </c:pt>
                <c:pt idx="13228">
                  <c:v>15.747619047619001</c:v>
                </c:pt>
                <c:pt idx="13229">
                  <c:v>15.7488095238095</c:v>
                </c:pt>
                <c:pt idx="13230">
                  <c:v>15.75</c:v>
                </c:pt>
                <c:pt idx="13231">
                  <c:v>15.7511904761905</c:v>
                </c:pt>
                <c:pt idx="13232">
                  <c:v>15.752380952380999</c:v>
                </c:pt>
                <c:pt idx="13233">
                  <c:v>15.7535714285714</c:v>
                </c:pt>
                <c:pt idx="13234">
                  <c:v>15.754761904761899</c:v>
                </c:pt>
                <c:pt idx="13235">
                  <c:v>15.755952380952399</c:v>
                </c:pt>
                <c:pt idx="13236">
                  <c:v>15.757142857142901</c:v>
                </c:pt>
                <c:pt idx="13237">
                  <c:v>15.758333333333301</c:v>
                </c:pt>
                <c:pt idx="13238">
                  <c:v>15.759523809523801</c:v>
                </c:pt>
                <c:pt idx="13239">
                  <c:v>15.7607142857143</c:v>
                </c:pt>
                <c:pt idx="13240">
                  <c:v>15.7619047619048</c:v>
                </c:pt>
                <c:pt idx="13241">
                  <c:v>15.7630952380952</c:v>
                </c:pt>
                <c:pt idx="13242">
                  <c:v>15.7642857142857</c:v>
                </c:pt>
                <c:pt idx="13243">
                  <c:v>15.7654761904762</c:v>
                </c:pt>
                <c:pt idx="13244">
                  <c:v>15.766666666666699</c:v>
                </c:pt>
                <c:pt idx="13245">
                  <c:v>15.7678571428571</c:v>
                </c:pt>
                <c:pt idx="13246">
                  <c:v>15.769047619047599</c:v>
                </c:pt>
                <c:pt idx="13247">
                  <c:v>15.770238095238099</c:v>
                </c:pt>
                <c:pt idx="13248">
                  <c:v>15.771428571428601</c:v>
                </c:pt>
                <c:pt idx="13249">
                  <c:v>15.772619047618999</c:v>
                </c:pt>
                <c:pt idx="13250">
                  <c:v>15.773809523809501</c:v>
                </c:pt>
                <c:pt idx="13251">
                  <c:v>15.775</c:v>
                </c:pt>
                <c:pt idx="13252">
                  <c:v>15.7761904761905</c:v>
                </c:pt>
                <c:pt idx="13253">
                  <c:v>15.777380952381</c:v>
                </c:pt>
                <c:pt idx="13254">
                  <c:v>15.7785714285714</c:v>
                </c:pt>
                <c:pt idx="13255">
                  <c:v>15.7797619047619</c:v>
                </c:pt>
                <c:pt idx="13256">
                  <c:v>15.780952380952399</c:v>
                </c:pt>
                <c:pt idx="13257">
                  <c:v>15.782142857142899</c:v>
                </c:pt>
                <c:pt idx="13258">
                  <c:v>15.783333333333299</c:v>
                </c:pt>
                <c:pt idx="13259">
                  <c:v>15.784523809523799</c:v>
                </c:pt>
                <c:pt idx="13260">
                  <c:v>15.785714285714301</c:v>
                </c:pt>
                <c:pt idx="13261">
                  <c:v>15.7869047619048</c:v>
                </c:pt>
                <c:pt idx="13262">
                  <c:v>15.788095238095201</c:v>
                </c:pt>
                <c:pt idx="13263">
                  <c:v>15.7892857142857</c:v>
                </c:pt>
                <c:pt idx="13264">
                  <c:v>15.7904761904762</c:v>
                </c:pt>
                <c:pt idx="13265">
                  <c:v>15.7916666666667</c:v>
                </c:pt>
                <c:pt idx="13266">
                  <c:v>15.7928571428571</c:v>
                </c:pt>
                <c:pt idx="13267">
                  <c:v>15.7940476190476</c:v>
                </c:pt>
                <c:pt idx="13268">
                  <c:v>15.7952380952381</c:v>
                </c:pt>
                <c:pt idx="13269">
                  <c:v>15.796428571428599</c:v>
                </c:pt>
                <c:pt idx="13270">
                  <c:v>15.797619047619101</c:v>
                </c:pt>
                <c:pt idx="13271">
                  <c:v>15.798809523809499</c:v>
                </c:pt>
                <c:pt idx="13272">
                  <c:v>15.8</c:v>
                </c:pt>
                <c:pt idx="13273">
                  <c:v>15.8011904761905</c:v>
                </c:pt>
                <c:pt idx="13274">
                  <c:v>15.802380952381</c:v>
                </c:pt>
                <c:pt idx="13275">
                  <c:v>15.8035714285714</c:v>
                </c:pt>
                <c:pt idx="13276">
                  <c:v>15.8047619047619</c:v>
                </c:pt>
                <c:pt idx="13277">
                  <c:v>15.8059523809524</c:v>
                </c:pt>
                <c:pt idx="13278">
                  <c:v>15.8071428571429</c:v>
                </c:pt>
                <c:pt idx="13279">
                  <c:v>15.8083333333333</c:v>
                </c:pt>
                <c:pt idx="13280">
                  <c:v>15.8095238095238</c:v>
                </c:pt>
                <c:pt idx="13281">
                  <c:v>15.810714285714299</c:v>
                </c:pt>
                <c:pt idx="13282">
                  <c:v>15.811904761904801</c:v>
                </c:pt>
                <c:pt idx="13283">
                  <c:v>15.813095238095199</c:v>
                </c:pt>
                <c:pt idx="13284">
                  <c:v>15.814285714285701</c:v>
                </c:pt>
                <c:pt idx="13285">
                  <c:v>15.8154761904762</c:v>
                </c:pt>
                <c:pt idx="13286">
                  <c:v>15.8166666666667</c:v>
                </c:pt>
                <c:pt idx="13287">
                  <c:v>15.8178571428571</c:v>
                </c:pt>
                <c:pt idx="13288">
                  <c:v>15.8190476190476</c:v>
                </c:pt>
                <c:pt idx="13289">
                  <c:v>15.8202380952381</c:v>
                </c:pt>
                <c:pt idx="13290">
                  <c:v>15.8214285714286</c:v>
                </c:pt>
                <c:pt idx="13291">
                  <c:v>15.822619047619</c:v>
                </c:pt>
                <c:pt idx="13292">
                  <c:v>15.8238095238095</c:v>
                </c:pt>
                <c:pt idx="13293">
                  <c:v>15.824999999999999</c:v>
                </c:pt>
                <c:pt idx="13294">
                  <c:v>15.826190476190501</c:v>
                </c:pt>
                <c:pt idx="13295">
                  <c:v>15.827380952381001</c:v>
                </c:pt>
                <c:pt idx="13296">
                  <c:v>15.828571428571401</c:v>
                </c:pt>
                <c:pt idx="13297">
                  <c:v>15.8297619047619</c:v>
                </c:pt>
                <c:pt idx="13298">
                  <c:v>15.8309523809524</c:v>
                </c:pt>
                <c:pt idx="13299">
                  <c:v>15.8321428571429</c:v>
                </c:pt>
                <c:pt idx="13300">
                  <c:v>15.8333333333333</c:v>
                </c:pt>
                <c:pt idx="13301">
                  <c:v>15.8345238095238</c:v>
                </c:pt>
                <c:pt idx="13302">
                  <c:v>15.8357142857143</c:v>
                </c:pt>
                <c:pt idx="13303">
                  <c:v>15.836904761904799</c:v>
                </c:pt>
                <c:pt idx="13304">
                  <c:v>15.8380952380952</c:v>
                </c:pt>
                <c:pt idx="13305">
                  <c:v>15.839285714285699</c:v>
                </c:pt>
                <c:pt idx="13306">
                  <c:v>15.840476190476201</c:v>
                </c:pt>
                <c:pt idx="13307">
                  <c:v>15.841666666666701</c:v>
                </c:pt>
                <c:pt idx="13308">
                  <c:v>15.842857142857101</c:v>
                </c:pt>
                <c:pt idx="13309">
                  <c:v>15.844047619047601</c:v>
                </c:pt>
                <c:pt idx="13310">
                  <c:v>15.8452380952381</c:v>
                </c:pt>
                <c:pt idx="13311">
                  <c:v>15.8464285714286</c:v>
                </c:pt>
                <c:pt idx="13312">
                  <c:v>15.847619047619</c:v>
                </c:pt>
                <c:pt idx="13313">
                  <c:v>15.8488095238095</c:v>
                </c:pt>
                <c:pt idx="13314">
                  <c:v>15.85</c:v>
                </c:pt>
                <c:pt idx="13315">
                  <c:v>15.851190476190499</c:v>
                </c:pt>
                <c:pt idx="13316">
                  <c:v>15.852380952381001</c:v>
                </c:pt>
                <c:pt idx="13317">
                  <c:v>15.853571428571399</c:v>
                </c:pt>
                <c:pt idx="13318">
                  <c:v>15.854761904761901</c:v>
                </c:pt>
                <c:pt idx="13319">
                  <c:v>15.855952380952401</c:v>
                </c:pt>
                <c:pt idx="13320">
                  <c:v>15.8571428571429</c:v>
                </c:pt>
                <c:pt idx="13321">
                  <c:v>15.858333333333301</c:v>
                </c:pt>
                <c:pt idx="13322">
                  <c:v>15.8595238095238</c:v>
                </c:pt>
                <c:pt idx="13323">
                  <c:v>15.8607142857143</c:v>
                </c:pt>
                <c:pt idx="13324">
                  <c:v>15.8619047619048</c:v>
                </c:pt>
                <c:pt idx="13325">
                  <c:v>15.8630952380952</c:v>
                </c:pt>
                <c:pt idx="13326">
                  <c:v>15.8642857142857</c:v>
                </c:pt>
                <c:pt idx="13327">
                  <c:v>15.865476190476199</c:v>
                </c:pt>
                <c:pt idx="13328">
                  <c:v>15.866666666666699</c:v>
                </c:pt>
                <c:pt idx="13329">
                  <c:v>15.867857142857099</c:v>
                </c:pt>
                <c:pt idx="13330">
                  <c:v>15.869047619047601</c:v>
                </c:pt>
                <c:pt idx="13331">
                  <c:v>15.870238095238101</c:v>
                </c:pt>
                <c:pt idx="13332">
                  <c:v>15.8714285714286</c:v>
                </c:pt>
                <c:pt idx="13333">
                  <c:v>15.872619047619001</c:v>
                </c:pt>
                <c:pt idx="13334">
                  <c:v>15.8738095238095</c:v>
                </c:pt>
                <c:pt idx="13335">
                  <c:v>15.875</c:v>
                </c:pt>
                <c:pt idx="13336">
                  <c:v>15.8761904761905</c:v>
                </c:pt>
                <c:pt idx="13337">
                  <c:v>15.877380952380999</c:v>
                </c:pt>
                <c:pt idx="13338">
                  <c:v>15.8785714285714</c:v>
                </c:pt>
                <c:pt idx="13339">
                  <c:v>15.879761904761899</c:v>
                </c:pt>
                <c:pt idx="13340">
                  <c:v>15.880952380952399</c:v>
                </c:pt>
                <c:pt idx="13341">
                  <c:v>15.882142857142901</c:v>
                </c:pt>
                <c:pt idx="13342">
                  <c:v>15.883333333333301</c:v>
                </c:pt>
                <c:pt idx="13343">
                  <c:v>15.884523809523801</c:v>
                </c:pt>
                <c:pt idx="13344">
                  <c:v>15.8857142857143</c:v>
                </c:pt>
                <c:pt idx="13345">
                  <c:v>15.8869047619048</c:v>
                </c:pt>
                <c:pt idx="13346">
                  <c:v>15.8880952380952</c:v>
                </c:pt>
                <c:pt idx="13347">
                  <c:v>15.8892857142857</c:v>
                </c:pt>
                <c:pt idx="13348">
                  <c:v>15.8904761904762</c:v>
                </c:pt>
                <c:pt idx="13349">
                  <c:v>15.891666666666699</c:v>
                </c:pt>
                <c:pt idx="13350">
                  <c:v>15.8928571428571</c:v>
                </c:pt>
                <c:pt idx="13351">
                  <c:v>15.894047619047599</c:v>
                </c:pt>
                <c:pt idx="13352">
                  <c:v>15.895238095238099</c:v>
                </c:pt>
                <c:pt idx="13353">
                  <c:v>15.896428571428601</c:v>
                </c:pt>
                <c:pt idx="13354">
                  <c:v>15.897619047618999</c:v>
                </c:pt>
                <c:pt idx="13355">
                  <c:v>15.898809523809501</c:v>
                </c:pt>
                <c:pt idx="13356">
                  <c:v>15.9</c:v>
                </c:pt>
                <c:pt idx="13357">
                  <c:v>15.9011904761905</c:v>
                </c:pt>
                <c:pt idx="13358">
                  <c:v>15.902380952381</c:v>
                </c:pt>
                <c:pt idx="13359">
                  <c:v>15.9035714285714</c:v>
                </c:pt>
                <c:pt idx="13360">
                  <c:v>15.9047619047619</c:v>
                </c:pt>
                <c:pt idx="13361">
                  <c:v>15.905952380952399</c:v>
                </c:pt>
                <c:pt idx="13362">
                  <c:v>15.907142857142899</c:v>
                </c:pt>
                <c:pt idx="13363">
                  <c:v>15.908333333333299</c:v>
                </c:pt>
                <c:pt idx="13364">
                  <c:v>15.909523809523799</c:v>
                </c:pt>
                <c:pt idx="13365">
                  <c:v>15.910714285714301</c:v>
                </c:pt>
                <c:pt idx="13366">
                  <c:v>15.9119047619048</c:v>
                </c:pt>
                <c:pt idx="13367">
                  <c:v>15.913095238095201</c:v>
                </c:pt>
                <c:pt idx="13368">
                  <c:v>15.9142857142857</c:v>
                </c:pt>
                <c:pt idx="13369">
                  <c:v>15.9154761904762</c:v>
                </c:pt>
                <c:pt idx="13370">
                  <c:v>15.9166666666667</c:v>
                </c:pt>
                <c:pt idx="13371">
                  <c:v>15.9178571428571</c:v>
                </c:pt>
                <c:pt idx="13372">
                  <c:v>15.9190476190476</c:v>
                </c:pt>
                <c:pt idx="13373">
                  <c:v>15.9202380952381</c:v>
                </c:pt>
                <c:pt idx="13374">
                  <c:v>15.921428571428599</c:v>
                </c:pt>
                <c:pt idx="13375">
                  <c:v>15.922619047618999</c:v>
                </c:pt>
                <c:pt idx="13376">
                  <c:v>15.923809523809499</c:v>
                </c:pt>
                <c:pt idx="13377">
                  <c:v>15.925000000000001</c:v>
                </c:pt>
                <c:pt idx="13378">
                  <c:v>15.9261904761905</c:v>
                </c:pt>
                <c:pt idx="13379">
                  <c:v>15.927380952381</c:v>
                </c:pt>
                <c:pt idx="13380">
                  <c:v>15.9285714285714</c:v>
                </c:pt>
                <c:pt idx="13381">
                  <c:v>15.9297619047619</c:v>
                </c:pt>
                <c:pt idx="13382">
                  <c:v>15.9309523809524</c:v>
                </c:pt>
                <c:pt idx="13383">
                  <c:v>15.9321428571429</c:v>
                </c:pt>
                <c:pt idx="13384">
                  <c:v>15.9333333333333</c:v>
                </c:pt>
                <c:pt idx="13385">
                  <c:v>15.9345238095238</c:v>
                </c:pt>
                <c:pt idx="13386">
                  <c:v>15.935714285714299</c:v>
                </c:pt>
                <c:pt idx="13387">
                  <c:v>15.936904761904801</c:v>
                </c:pt>
                <c:pt idx="13388">
                  <c:v>15.938095238095199</c:v>
                </c:pt>
                <c:pt idx="13389">
                  <c:v>15.939285714285701</c:v>
                </c:pt>
                <c:pt idx="13390">
                  <c:v>15.9404761904762</c:v>
                </c:pt>
                <c:pt idx="13391">
                  <c:v>15.9416666666667</c:v>
                </c:pt>
                <c:pt idx="13392">
                  <c:v>15.9428571428571</c:v>
                </c:pt>
                <c:pt idx="13393">
                  <c:v>15.9440476190476</c:v>
                </c:pt>
                <c:pt idx="13394">
                  <c:v>15.9452380952381</c:v>
                </c:pt>
                <c:pt idx="13395">
                  <c:v>15.9464285714286</c:v>
                </c:pt>
                <c:pt idx="13396">
                  <c:v>15.947619047619</c:v>
                </c:pt>
                <c:pt idx="13397">
                  <c:v>15.9488095238095</c:v>
                </c:pt>
                <c:pt idx="13398">
                  <c:v>15.95</c:v>
                </c:pt>
                <c:pt idx="13399">
                  <c:v>15.951190476190501</c:v>
                </c:pt>
                <c:pt idx="13400">
                  <c:v>15.952380952381001</c:v>
                </c:pt>
                <c:pt idx="13401">
                  <c:v>15.953571428571401</c:v>
                </c:pt>
                <c:pt idx="13402">
                  <c:v>15.9547619047619</c:v>
                </c:pt>
                <c:pt idx="13403">
                  <c:v>15.9559523809524</c:v>
                </c:pt>
                <c:pt idx="13404">
                  <c:v>15.9571428571429</c:v>
                </c:pt>
                <c:pt idx="13405">
                  <c:v>15.9583333333333</c:v>
                </c:pt>
                <c:pt idx="13406">
                  <c:v>15.9595238095238</c:v>
                </c:pt>
                <c:pt idx="13407">
                  <c:v>15.9607142857143</c:v>
                </c:pt>
                <c:pt idx="13408">
                  <c:v>15.961904761904799</c:v>
                </c:pt>
                <c:pt idx="13409">
                  <c:v>15.9630952380952</c:v>
                </c:pt>
                <c:pt idx="13410">
                  <c:v>15.964285714285699</c:v>
                </c:pt>
                <c:pt idx="13411">
                  <c:v>15.965476190476201</c:v>
                </c:pt>
                <c:pt idx="13412">
                  <c:v>15.966666666666701</c:v>
                </c:pt>
                <c:pt idx="13413">
                  <c:v>15.967857142857101</c:v>
                </c:pt>
                <c:pt idx="13414">
                  <c:v>15.969047619047601</c:v>
                </c:pt>
                <c:pt idx="13415">
                  <c:v>15.9702380952381</c:v>
                </c:pt>
                <c:pt idx="13416">
                  <c:v>15.9714285714286</c:v>
                </c:pt>
                <c:pt idx="13417">
                  <c:v>15.972619047619</c:v>
                </c:pt>
                <c:pt idx="13418">
                  <c:v>15.9738095238095</c:v>
                </c:pt>
                <c:pt idx="13419">
                  <c:v>15.975</c:v>
                </c:pt>
                <c:pt idx="13420">
                  <c:v>15.976190476190499</c:v>
                </c:pt>
                <c:pt idx="13421">
                  <c:v>15.977380952381001</c:v>
                </c:pt>
                <c:pt idx="13422">
                  <c:v>15.978571428571399</c:v>
                </c:pt>
                <c:pt idx="13423">
                  <c:v>15.979761904761901</c:v>
                </c:pt>
                <c:pt idx="13424">
                  <c:v>15.980952380952401</c:v>
                </c:pt>
                <c:pt idx="13425">
                  <c:v>15.9821428571429</c:v>
                </c:pt>
                <c:pt idx="13426">
                  <c:v>15.983333333333301</c:v>
                </c:pt>
                <c:pt idx="13427">
                  <c:v>15.9845238095238</c:v>
                </c:pt>
                <c:pt idx="13428">
                  <c:v>15.9857142857143</c:v>
                </c:pt>
                <c:pt idx="13429">
                  <c:v>15.9869047619048</c:v>
                </c:pt>
                <c:pt idx="13430">
                  <c:v>15.9880952380952</c:v>
                </c:pt>
                <c:pt idx="13431">
                  <c:v>15.9892857142857</c:v>
                </c:pt>
                <c:pt idx="13432">
                  <c:v>15.990476190476199</c:v>
                </c:pt>
                <c:pt idx="13433">
                  <c:v>15.991666666666699</c:v>
                </c:pt>
                <c:pt idx="13434">
                  <c:v>15.992857142857099</c:v>
                </c:pt>
                <c:pt idx="13435">
                  <c:v>15.994047619047601</c:v>
                </c:pt>
                <c:pt idx="13436">
                  <c:v>15.995238095238101</c:v>
                </c:pt>
                <c:pt idx="13437">
                  <c:v>15.9964285714286</c:v>
                </c:pt>
                <c:pt idx="13438">
                  <c:v>15.997619047619001</c:v>
                </c:pt>
                <c:pt idx="13439">
                  <c:v>15.9988095238095</c:v>
                </c:pt>
                <c:pt idx="13440">
                  <c:v>16</c:v>
                </c:pt>
                <c:pt idx="13441">
                  <c:v>16.001190476190501</c:v>
                </c:pt>
                <c:pt idx="13442">
                  <c:v>16.002380952380999</c:v>
                </c:pt>
                <c:pt idx="13443">
                  <c:v>16.003571428571401</c:v>
                </c:pt>
                <c:pt idx="13444">
                  <c:v>16.004761904761899</c:v>
                </c:pt>
                <c:pt idx="13445">
                  <c:v>16.005952380952401</c:v>
                </c:pt>
                <c:pt idx="13446">
                  <c:v>16.007142857142899</c:v>
                </c:pt>
                <c:pt idx="13447">
                  <c:v>16.008333333333301</c:v>
                </c:pt>
                <c:pt idx="13448">
                  <c:v>16.009523809523799</c:v>
                </c:pt>
                <c:pt idx="13449">
                  <c:v>16.0107142857143</c:v>
                </c:pt>
                <c:pt idx="13450">
                  <c:v>16.011904761904798</c:v>
                </c:pt>
                <c:pt idx="13451">
                  <c:v>16.0130952380952</c:v>
                </c:pt>
                <c:pt idx="13452">
                  <c:v>16.014285714285698</c:v>
                </c:pt>
                <c:pt idx="13453">
                  <c:v>16.0154761904762</c:v>
                </c:pt>
                <c:pt idx="13454">
                  <c:v>16.016666666666701</c:v>
                </c:pt>
                <c:pt idx="13455">
                  <c:v>16.0178571428571</c:v>
                </c:pt>
                <c:pt idx="13456">
                  <c:v>16.019047619047601</c:v>
                </c:pt>
                <c:pt idx="13457">
                  <c:v>16.020238095238099</c:v>
                </c:pt>
                <c:pt idx="13458">
                  <c:v>16.021428571428601</c:v>
                </c:pt>
                <c:pt idx="13459">
                  <c:v>16.022619047619099</c:v>
                </c:pt>
                <c:pt idx="13460">
                  <c:v>16.023809523809501</c:v>
                </c:pt>
                <c:pt idx="13461">
                  <c:v>16.024999999999999</c:v>
                </c:pt>
                <c:pt idx="13462">
                  <c:v>16.0261904761905</c:v>
                </c:pt>
                <c:pt idx="13463">
                  <c:v>16.027380952381002</c:v>
                </c:pt>
                <c:pt idx="13464">
                  <c:v>16.0285714285714</c:v>
                </c:pt>
                <c:pt idx="13465">
                  <c:v>16.029761904761902</c:v>
                </c:pt>
                <c:pt idx="13466">
                  <c:v>16.030952380952399</c:v>
                </c:pt>
                <c:pt idx="13467">
                  <c:v>16.032142857142901</c:v>
                </c:pt>
                <c:pt idx="13468">
                  <c:v>16.033333333333299</c:v>
                </c:pt>
                <c:pt idx="13469">
                  <c:v>16.034523809523801</c:v>
                </c:pt>
                <c:pt idx="13470">
                  <c:v>16.035714285714299</c:v>
                </c:pt>
                <c:pt idx="13471">
                  <c:v>16.0369047619048</c:v>
                </c:pt>
                <c:pt idx="13472">
                  <c:v>16.038095238095199</c:v>
                </c:pt>
                <c:pt idx="13473">
                  <c:v>16.0392857142857</c:v>
                </c:pt>
                <c:pt idx="13474">
                  <c:v>16.040476190476198</c:v>
                </c:pt>
                <c:pt idx="13475">
                  <c:v>16.0416666666667</c:v>
                </c:pt>
                <c:pt idx="13476">
                  <c:v>16.042857142857098</c:v>
                </c:pt>
                <c:pt idx="13477">
                  <c:v>16.0440476190476</c:v>
                </c:pt>
                <c:pt idx="13478">
                  <c:v>16.045238095238101</c:v>
                </c:pt>
                <c:pt idx="13479">
                  <c:v>16.046428571428599</c:v>
                </c:pt>
                <c:pt idx="13480">
                  <c:v>16.047619047619001</c:v>
                </c:pt>
                <c:pt idx="13481">
                  <c:v>16.048809523809499</c:v>
                </c:pt>
                <c:pt idx="13482">
                  <c:v>16.05</c:v>
                </c:pt>
                <c:pt idx="13483">
                  <c:v>16.051190476190499</c:v>
                </c:pt>
                <c:pt idx="13484">
                  <c:v>16.052380952381</c:v>
                </c:pt>
                <c:pt idx="13485">
                  <c:v>16.053571428571399</c:v>
                </c:pt>
                <c:pt idx="13486">
                  <c:v>16.0547619047619</c:v>
                </c:pt>
                <c:pt idx="13487">
                  <c:v>16.055952380952402</c:v>
                </c:pt>
                <c:pt idx="13488">
                  <c:v>16.0571428571429</c:v>
                </c:pt>
                <c:pt idx="13489">
                  <c:v>16.058333333333302</c:v>
                </c:pt>
                <c:pt idx="13490">
                  <c:v>16.0595238095238</c:v>
                </c:pt>
                <c:pt idx="13491">
                  <c:v>16.060714285714301</c:v>
                </c:pt>
                <c:pt idx="13492">
                  <c:v>16.061904761904799</c:v>
                </c:pt>
                <c:pt idx="13493">
                  <c:v>16.063095238095201</c:v>
                </c:pt>
                <c:pt idx="13494">
                  <c:v>16.064285714285699</c:v>
                </c:pt>
                <c:pt idx="13495">
                  <c:v>16.0654761904762</c:v>
                </c:pt>
                <c:pt idx="13496">
                  <c:v>16.066666666666698</c:v>
                </c:pt>
                <c:pt idx="13497">
                  <c:v>16.0678571428571</c:v>
                </c:pt>
                <c:pt idx="13498">
                  <c:v>16.069047619047598</c:v>
                </c:pt>
                <c:pt idx="13499">
                  <c:v>16.0702380952381</c:v>
                </c:pt>
                <c:pt idx="13500">
                  <c:v>16.071428571428601</c:v>
                </c:pt>
                <c:pt idx="13501">
                  <c:v>16.072619047619</c:v>
                </c:pt>
                <c:pt idx="13502">
                  <c:v>16.073809523809501</c:v>
                </c:pt>
                <c:pt idx="13503">
                  <c:v>16.074999999999999</c:v>
                </c:pt>
                <c:pt idx="13504">
                  <c:v>16.076190476190501</c:v>
                </c:pt>
                <c:pt idx="13505">
                  <c:v>16.077380952380999</c:v>
                </c:pt>
                <c:pt idx="13506">
                  <c:v>16.078571428571401</c:v>
                </c:pt>
                <c:pt idx="13507">
                  <c:v>16.079761904761899</c:v>
                </c:pt>
                <c:pt idx="13508">
                  <c:v>16.0809523809524</c:v>
                </c:pt>
                <c:pt idx="13509">
                  <c:v>16.082142857142902</c:v>
                </c:pt>
                <c:pt idx="13510">
                  <c:v>16.0833333333333</c:v>
                </c:pt>
                <c:pt idx="13511">
                  <c:v>16.084523809523802</c:v>
                </c:pt>
                <c:pt idx="13512">
                  <c:v>16.0857142857143</c:v>
                </c:pt>
                <c:pt idx="13513">
                  <c:v>16.086904761904801</c:v>
                </c:pt>
                <c:pt idx="13514">
                  <c:v>16.0880952380952</c:v>
                </c:pt>
                <c:pt idx="13515">
                  <c:v>16.089285714285701</c:v>
                </c:pt>
                <c:pt idx="13516">
                  <c:v>16.090476190476199</c:v>
                </c:pt>
                <c:pt idx="13517">
                  <c:v>16.091666666666701</c:v>
                </c:pt>
                <c:pt idx="13518">
                  <c:v>16.092857142857099</c:v>
                </c:pt>
                <c:pt idx="13519">
                  <c:v>16.094047619047601</c:v>
                </c:pt>
                <c:pt idx="13520">
                  <c:v>16.095238095238098</c:v>
                </c:pt>
                <c:pt idx="13521">
                  <c:v>16.0964285714286</c:v>
                </c:pt>
                <c:pt idx="13522">
                  <c:v>16.097619047618998</c:v>
                </c:pt>
                <c:pt idx="13523">
                  <c:v>16.0988095238095</c:v>
                </c:pt>
                <c:pt idx="13524">
                  <c:v>16.100000000000001</c:v>
                </c:pt>
                <c:pt idx="13525">
                  <c:v>16.101190476190499</c:v>
                </c:pt>
                <c:pt idx="13526">
                  <c:v>16.102380952381001</c:v>
                </c:pt>
                <c:pt idx="13527">
                  <c:v>16.103571428571399</c:v>
                </c:pt>
                <c:pt idx="13528">
                  <c:v>16.104761904761901</c:v>
                </c:pt>
                <c:pt idx="13529">
                  <c:v>16.105952380952399</c:v>
                </c:pt>
                <c:pt idx="13530">
                  <c:v>16.1071428571429</c:v>
                </c:pt>
                <c:pt idx="13531">
                  <c:v>16.108333333333299</c:v>
                </c:pt>
                <c:pt idx="13532">
                  <c:v>16.1095238095238</c:v>
                </c:pt>
                <c:pt idx="13533">
                  <c:v>16.110714285714302</c:v>
                </c:pt>
                <c:pt idx="13534">
                  <c:v>16.1119047619048</c:v>
                </c:pt>
                <c:pt idx="13535">
                  <c:v>16.113095238095202</c:v>
                </c:pt>
                <c:pt idx="13536">
                  <c:v>16.1142857142857</c:v>
                </c:pt>
                <c:pt idx="13537">
                  <c:v>16.115476190476201</c:v>
                </c:pt>
                <c:pt idx="13538">
                  <c:v>16.116666666666699</c:v>
                </c:pt>
                <c:pt idx="13539">
                  <c:v>16.117857142857101</c:v>
                </c:pt>
                <c:pt idx="13540">
                  <c:v>16.119047619047599</c:v>
                </c:pt>
                <c:pt idx="13541">
                  <c:v>16.120238095238101</c:v>
                </c:pt>
                <c:pt idx="13542">
                  <c:v>16.121428571428599</c:v>
                </c:pt>
                <c:pt idx="13543">
                  <c:v>16.122619047619001</c:v>
                </c:pt>
                <c:pt idx="13544">
                  <c:v>16.123809523809499</c:v>
                </c:pt>
                <c:pt idx="13545">
                  <c:v>16.125</c:v>
                </c:pt>
                <c:pt idx="13546">
                  <c:v>16.126190476190501</c:v>
                </c:pt>
                <c:pt idx="13547">
                  <c:v>16.127380952380999</c:v>
                </c:pt>
                <c:pt idx="13548">
                  <c:v>16.128571428571401</c:v>
                </c:pt>
                <c:pt idx="13549">
                  <c:v>16.129761904761899</c:v>
                </c:pt>
                <c:pt idx="13550">
                  <c:v>16.130952380952401</c:v>
                </c:pt>
                <c:pt idx="13551">
                  <c:v>16.132142857142899</c:v>
                </c:pt>
                <c:pt idx="13552">
                  <c:v>16.133333333333301</c:v>
                </c:pt>
                <c:pt idx="13553">
                  <c:v>16.134523809523799</c:v>
                </c:pt>
                <c:pt idx="13554">
                  <c:v>16.1357142857143</c:v>
                </c:pt>
                <c:pt idx="13555">
                  <c:v>16.136904761904798</c:v>
                </c:pt>
                <c:pt idx="13556">
                  <c:v>16.1380952380952</c:v>
                </c:pt>
                <c:pt idx="13557">
                  <c:v>16.139285714285698</c:v>
                </c:pt>
                <c:pt idx="13558">
                  <c:v>16.1404761904762</c:v>
                </c:pt>
                <c:pt idx="13559">
                  <c:v>16.141666666666701</c:v>
                </c:pt>
                <c:pt idx="13560">
                  <c:v>16.1428571428571</c:v>
                </c:pt>
                <c:pt idx="13561">
                  <c:v>16.144047619047601</c:v>
                </c:pt>
                <c:pt idx="13562">
                  <c:v>16.145238095238099</c:v>
                </c:pt>
                <c:pt idx="13563">
                  <c:v>16.146428571428601</c:v>
                </c:pt>
                <c:pt idx="13564">
                  <c:v>16.147619047619099</c:v>
                </c:pt>
                <c:pt idx="13565">
                  <c:v>16.148809523809501</c:v>
                </c:pt>
                <c:pt idx="13566">
                  <c:v>16.149999999999999</c:v>
                </c:pt>
                <c:pt idx="13567">
                  <c:v>16.1511904761905</c:v>
                </c:pt>
                <c:pt idx="13568">
                  <c:v>16.152380952381002</c:v>
                </c:pt>
                <c:pt idx="13569">
                  <c:v>16.1535714285714</c:v>
                </c:pt>
                <c:pt idx="13570">
                  <c:v>16.154761904761902</c:v>
                </c:pt>
                <c:pt idx="13571">
                  <c:v>16.155952380952399</c:v>
                </c:pt>
                <c:pt idx="13572">
                  <c:v>16.157142857142901</c:v>
                </c:pt>
                <c:pt idx="13573">
                  <c:v>16.158333333333299</c:v>
                </c:pt>
                <c:pt idx="13574">
                  <c:v>16.159523809523801</c:v>
                </c:pt>
                <c:pt idx="13575">
                  <c:v>16.160714285714299</c:v>
                </c:pt>
                <c:pt idx="13576">
                  <c:v>16.1619047619048</c:v>
                </c:pt>
                <c:pt idx="13577">
                  <c:v>16.163095238095199</c:v>
                </c:pt>
                <c:pt idx="13578">
                  <c:v>16.1642857142857</c:v>
                </c:pt>
                <c:pt idx="13579">
                  <c:v>16.165476190476198</c:v>
                </c:pt>
                <c:pt idx="13580">
                  <c:v>16.1666666666667</c:v>
                </c:pt>
                <c:pt idx="13581">
                  <c:v>16.167857142857098</c:v>
                </c:pt>
                <c:pt idx="13582">
                  <c:v>16.1690476190476</c:v>
                </c:pt>
                <c:pt idx="13583">
                  <c:v>16.170238095238101</c:v>
                </c:pt>
                <c:pt idx="13584">
                  <c:v>16.171428571428599</c:v>
                </c:pt>
                <c:pt idx="13585">
                  <c:v>16.172619047619001</c:v>
                </c:pt>
                <c:pt idx="13586">
                  <c:v>16.173809523809499</c:v>
                </c:pt>
                <c:pt idx="13587">
                  <c:v>16.175000000000001</c:v>
                </c:pt>
                <c:pt idx="13588">
                  <c:v>16.176190476190499</c:v>
                </c:pt>
                <c:pt idx="13589">
                  <c:v>16.177380952381</c:v>
                </c:pt>
                <c:pt idx="13590">
                  <c:v>16.178571428571399</c:v>
                </c:pt>
                <c:pt idx="13591">
                  <c:v>16.1797619047619</c:v>
                </c:pt>
                <c:pt idx="13592">
                  <c:v>16.180952380952402</c:v>
                </c:pt>
                <c:pt idx="13593">
                  <c:v>16.1821428571429</c:v>
                </c:pt>
                <c:pt idx="13594">
                  <c:v>16.183333333333302</c:v>
                </c:pt>
                <c:pt idx="13595">
                  <c:v>16.1845238095238</c:v>
                </c:pt>
                <c:pt idx="13596">
                  <c:v>16.185714285714301</c:v>
                </c:pt>
                <c:pt idx="13597">
                  <c:v>16.186904761904799</c:v>
                </c:pt>
                <c:pt idx="13598">
                  <c:v>16.188095238095201</c:v>
                </c:pt>
                <c:pt idx="13599">
                  <c:v>16.189285714285699</c:v>
                </c:pt>
                <c:pt idx="13600">
                  <c:v>16.1904761904762</c:v>
                </c:pt>
                <c:pt idx="13601">
                  <c:v>16.191666666666698</c:v>
                </c:pt>
                <c:pt idx="13602">
                  <c:v>16.1928571428571</c:v>
                </c:pt>
                <c:pt idx="13603">
                  <c:v>16.194047619047598</c:v>
                </c:pt>
                <c:pt idx="13604">
                  <c:v>16.1952380952381</c:v>
                </c:pt>
                <c:pt idx="13605">
                  <c:v>16.196428571428601</c:v>
                </c:pt>
                <c:pt idx="13606">
                  <c:v>16.197619047619099</c:v>
                </c:pt>
                <c:pt idx="13607">
                  <c:v>16.198809523809501</c:v>
                </c:pt>
                <c:pt idx="13608">
                  <c:v>16.2</c:v>
                </c:pt>
                <c:pt idx="13609">
                  <c:v>16.201190476190501</c:v>
                </c:pt>
                <c:pt idx="13610">
                  <c:v>16.202380952380999</c:v>
                </c:pt>
                <c:pt idx="13611">
                  <c:v>16.203571428571401</c:v>
                </c:pt>
                <c:pt idx="13612">
                  <c:v>16.204761904761899</c:v>
                </c:pt>
                <c:pt idx="13613">
                  <c:v>16.2059523809524</c:v>
                </c:pt>
                <c:pt idx="13614">
                  <c:v>16.207142857142902</c:v>
                </c:pt>
                <c:pt idx="13615">
                  <c:v>16.2083333333333</c:v>
                </c:pt>
                <c:pt idx="13616">
                  <c:v>16.209523809523802</c:v>
                </c:pt>
                <c:pt idx="13617">
                  <c:v>16.2107142857143</c:v>
                </c:pt>
                <c:pt idx="13618">
                  <c:v>16.211904761904801</c:v>
                </c:pt>
                <c:pt idx="13619">
                  <c:v>16.2130952380952</c:v>
                </c:pt>
                <c:pt idx="13620">
                  <c:v>16.214285714285701</c:v>
                </c:pt>
                <c:pt idx="13621">
                  <c:v>16.215476190476199</c:v>
                </c:pt>
                <c:pt idx="13622">
                  <c:v>16.216666666666701</c:v>
                </c:pt>
                <c:pt idx="13623">
                  <c:v>16.217857142857099</c:v>
                </c:pt>
                <c:pt idx="13624">
                  <c:v>16.219047619047601</c:v>
                </c:pt>
                <c:pt idx="13625">
                  <c:v>16.220238095238098</c:v>
                </c:pt>
                <c:pt idx="13626">
                  <c:v>16.2214285714286</c:v>
                </c:pt>
                <c:pt idx="13627">
                  <c:v>16.222619047618998</c:v>
                </c:pt>
                <c:pt idx="13628">
                  <c:v>16.2238095238095</c:v>
                </c:pt>
                <c:pt idx="13629">
                  <c:v>16.225000000000001</c:v>
                </c:pt>
                <c:pt idx="13630">
                  <c:v>16.226190476190499</c:v>
                </c:pt>
                <c:pt idx="13631">
                  <c:v>16.227380952381001</c:v>
                </c:pt>
                <c:pt idx="13632">
                  <c:v>16.228571428571399</c:v>
                </c:pt>
                <c:pt idx="13633">
                  <c:v>16.229761904761901</c:v>
                </c:pt>
                <c:pt idx="13634">
                  <c:v>16.230952380952399</c:v>
                </c:pt>
                <c:pt idx="13635">
                  <c:v>16.2321428571429</c:v>
                </c:pt>
                <c:pt idx="13636">
                  <c:v>16.233333333333299</c:v>
                </c:pt>
                <c:pt idx="13637">
                  <c:v>16.2345238095238</c:v>
                </c:pt>
                <c:pt idx="13638">
                  <c:v>16.235714285714302</c:v>
                </c:pt>
                <c:pt idx="13639">
                  <c:v>16.2369047619048</c:v>
                </c:pt>
                <c:pt idx="13640">
                  <c:v>16.238095238095202</c:v>
                </c:pt>
                <c:pt idx="13641">
                  <c:v>16.2392857142857</c:v>
                </c:pt>
                <c:pt idx="13642">
                  <c:v>16.240476190476201</c:v>
                </c:pt>
                <c:pt idx="13643">
                  <c:v>16.241666666666699</c:v>
                </c:pt>
                <c:pt idx="13644">
                  <c:v>16.242857142857101</c:v>
                </c:pt>
                <c:pt idx="13645">
                  <c:v>16.244047619047599</c:v>
                </c:pt>
                <c:pt idx="13646">
                  <c:v>16.245238095238101</c:v>
                </c:pt>
                <c:pt idx="13647">
                  <c:v>16.246428571428599</c:v>
                </c:pt>
                <c:pt idx="13648">
                  <c:v>16.2476190476191</c:v>
                </c:pt>
                <c:pt idx="13649">
                  <c:v>16.248809523809499</c:v>
                </c:pt>
                <c:pt idx="13650">
                  <c:v>16.25</c:v>
                </c:pt>
                <c:pt idx="13651">
                  <c:v>16.251190476190501</c:v>
                </c:pt>
                <c:pt idx="13652">
                  <c:v>16.252380952380999</c:v>
                </c:pt>
                <c:pt idx="13653">
                  <c:v>16.253571428571401</c:v>
                </c:pt>
                <c:pt idx="13654">
                  <c:v>16.254761904761899</c:v>
                </c:pt>
                <c:pt idx="13655">
                  <c:v>16.255952380952401</c:v>
                </c:pt>
                <c:pt idx="13656">
                  <c:v>16.257142857142899</c:v>
                </c:pt>
                <c:pt idx="13657">
                  <c:v>16.258333333333301</c:v>
                </c:pt>
                <c:pt idx="13658">
                  <c:v>16.259523809523799</c:v>
                </c:pt>
                <c:pt idx="13659">
                  <c:v>16.2607142857143</c:v>
                </c:pt>
                <c:pt idx="13660">
                  <c:v>16.261904761904798</c:v>
                </c:pt>
                <c:pt idx="13661">
                  <c:v>16.2630952380952</c:v>
                </c:pt>
                <c:pt idx="13662">
                  <c:v>16.264285714285698</c:v>
                </c:pt>
                <c:pt idx="13663">
                  <c:v>16.2654761904762</c:v>
                </c:pt>
                <c:pt idx="13664">
                  <c:v>16.266666666666701</c:v>
                </c:pt>
                <c:pt idx="13665">
                  <c:v>16.2678571428571</c:v>
                </c:pt>
                <c:pt idx="13666">
                  <c:v>16.269047619047601</c:v>
                </c:pt>
                <c:pt idx="13667">
                  <c:v>16.270238095238099</c:v>
                </c:pt>
                <c:pt idx="13668">
                  <c:v>16.271428571428601</c:v>
                </c:pt>
                <c:pt idx="13669">
                  <c:v>16.272619047619099</c:v>
                </c:pt>
                <c:pt idx="13670">
                  <c:v>16.273809523809501</c:v>
                </c:pt>
                <c:pt idx="13671">
                  <c:v>16.274999999999999</c:v>
                </c:pt>
                <c:pt idx="13672">
                  <c:v>16.2761904761905</c:v>
                </c:pt>
                <c:pt idx="13673">
                  <c:v>16.277380952381002</c:v>
                </c:pt>
                <c:pt idx="13674">
                  <c:v>16.2785714285714</c:v>
                </c:pt>
                <c:pt idx="13675">
                  <c:v>16.279761904761902</c:v>
                </c:pt>
                <c:pt idx="13676">
                  <c:v>16.280952380952399</c:v>
                </c:pt>
                <c:pt idx="13677">
                  <c:v>16.282142857142901</c:v>
                </c:pt>
                <c:pt idx="13678">
                  <c:v>16.283333333333299</c:v>
                </c:pt>
                <c:pt idx="13679">
                  <c:v>16.284523809523801</c:v>
                </c:pt>
                <c:pt idx="13680">
                  <c:v>16.285714285714299</c:v>
                </c:pt>
                <c:pt idx="13681">
                  <c:v>16.2869047619048</c:v>
                </c:pt>
                <c:pt idx="13682">
                  <c:v>16.288095238095199</c:v>
                </c:pt>
                <c:pt idx="13683">
                  <c:v>16.2892857142857</c:v>
                </c:pt>
                <c:pt idx="13684">
                  <c:v>16.290476190476198</c:v>
                </c:pt>
                <c:pt idx="13685">
                  <c:v>16.2916666666667</c:v>
                </c:pt>
                <c:pt idx="13686">
                  <c:v>16.292857142857098</c:v>
                </c:pt>
                <c:pt idx="13687">
                  <c:v>16.2940476190476</c:v>
                </c:pt>
                <c:pt idx="13688">
                  <c:v>16.295238095238101</c:v>
                </c:pt>
                <c:pt idx="13689">
                  <c:v>16.296428571428599</c:v>
                </c:pt>
                <c:pt idx="13690">
                  <c:v>16.297619047619001</c:v>
                </c:pt>
                <c:pt idx="13691">
                  <c:v>16.298809523809499</c:v>
                </c:pt>
                <c:pt idx="13692">
                  <c:v>16.3</c:v>
                </c:pt>
                <c:pt idx="13693">
                  <c:v>16.301190476190499</c:v>
                </c:pt>
                <c:pt idx="13694">
                  <c:v>16.302380952381</c:v>
                </c:pt>
                <c:pt idx="13695">
                  <c:v>16.303571428571399</c:v>
                </c:pt>
                <c:pt idx="13696">
                  <c:v>16.3047619047619</c:v>
                </c:pt>
                <c:pt idx="13697">
                  <c:v>16.305952380952402</c:v>
                </c:pt>
                <c:pt idx="13698">
                  <c:v>16.3071428571429</c:v>
                </c:pt>
                <c:pt idx="13699">
                  <c:v>16.308333333333302</c:v>
                </c:pt>
                <c:pt idx="13700">
                  <c:v>16.3095238095238</c:v>
                </c:pt>
                <c:pt idx="13701">
                  <c:v>16.310714285714301</c:v>
                </c:pt>
                <c:pt idx="13702">
                  <c:v>16.311904761904799</c:v>
                </c:pt>
                <c:pt idx="13703">
                  <c:v>16.313095238095201</c:v>
                </c:pt>
                <c:pt idx="13704">
                  <c:v>16.314285714285699</c:v>
                </c:pt>
                <c:pt idx="13705">
                  <c:v>16.3154761904762</c:v>
                </c:pt>
                <c:pt idx="13706">
                  <c:v>16.316666666666698</c:v>
                </c:pt>
                <c:pt idx="13707">
                  <c:v>16.3178571428571</c:v>
                </c:pt>
                <c:pt idx="13708">
                  <c:v>16.319047619047598</c:v>
                </c:pt>
                <c:pt idx="13709">
                  <c:v>16.3202380952381</c:v>
                </c:pt>
                <c:pt idx="13710">
                  <c:v>16.321428571428601</c:v>
                </c:pt>
                <c:pt idx="13711">
                  <c:v>16.322619047619</c:v>
                </c:pt>
                <c:pt idx="13712">
                  <c:v>16.323809523809501</c:v>
                </c:pt>
                <c:pt idx="13713">
                  <c:v>16.324999999999999</c:v>
                </c:pt>
                <c:pt idx="13714">
                  <c:v>16.326190476190501</c:v>
                </c:pt>
                <c:pt idx="13715">
                  <c:v>16.327380952380999</c:v>
                </c:pt>
                <c:pt idx="13716">
                  <c:v>16.328571428571401</c:v>
                </c:pt>
                <c:pt idx="13717">
                  <c:v>16.329761904761899</c:v>
                </c:pt>
                <c:pt idx="13718">
                  <c:v>16.3309523809524</c:v>
                </c:pt>
                <c:pt idx="13719">
                  <c:v>16.332142857142902</c:v>
                </c:pt>
                <c:pt idx="13720">
                  <c:v>16.3333333333333</c:v>
                </c:pt>
                <c:pt idx="13721">
                  <c:v>16.334523809523802</c:v>
                </c:pt>
                <c:pt idx="13722">
                  <c:v>16.3357142857143</c:v>
                </c:pt>
                <c:pt idx="13723">
                  <c:v>16.336904761904801</c:v>
                </c:pt>
                <c:pt idx="13724">
                  <c:v>16.3380952380952</c:v>
                </c:pt>
                <c:pt idx="13725">
                  <c:v>16.339285714285701</c:v>
                </c:pt>
                <c:pt idx="13726">
                  <c:v>16.340476190476199</c:v>
                </c:pt>
                <c:pt idx="13727">
                  <c:v>16.341666666666701</c:v>
                </c:pt>
                <c:pt idx="13728">
                  <c:v>16.342857142857099</c:v>
                </c:pt>
                <c:pt idx="13729">
                  <c:v>16.344047619047601</c:v>
                </c:pt>
                <c:pt idx="13730">
                  <c:v>16.345238095238098</c:v>
                </c:pt>
                <c:pt idx="13731">
                  <c:v>16.3464285714286</c:v>
                </c:pt>
                <c:pt idx="13732">
                  <c:v>16.347619047618998</c:v>
                </c:pt>
                <c:pt idx="13733">
                  <c:v>16.3488095238095</c:v>
                </c:pt>
                <c:pt idx="13734">
                  <c:v>16.350000000000001</c:v>
                </c:pt>
                <c:pt idx="13735">
                  <c:v>16.351190476190499</c:v>
                </c:pt>
                <c:pt idx="13736">
                  <c:v>16.352380952381001</c:v>
                </c:pt>
                <c:pt idx="13737">
                  <c:v>16.353571428571399</c:v>
                </c:pt>
                <c:pt idx="13738">
                  <c:v>16.354761904761901</c:v>
                </c:pt>
                <c:pt idx="13739">
                  <c:v>16.355952380952399</c:v>
                </c:pt>
                <c:pt idx="13740">
                  <c:v>16.3571428571429</c:v>
                </c:pt>
                <c:pt idx="13741">
                  <c:v>16.358333333333299</c:v>
                </c:pt>
                <c:pt idx="13742">
                  <c:v>16.3595238095238</c:v>
                </c:pt>
                <c:pt idx="13743">
                  <c:v>16.360714285714302</c:v>
                </c:pt>
                <c:pt idx="13744">
                  <c:v>16.3619047619048</c:v>
                </c:pt>
                <c:pt idx="13745">
                  <c:v>16.363095238095202</c:v>
                </c:pt>
                <c:pt idx="13746">
                  <c:v>16.3642857142857</c:v>
                </c:pt>
                <c:pt idx="13747">
                  <c:v>16.365476190476201</c:v>
                </c:pt>
                <c:pt idx="13748">
                  <c:v>16.366666666666699</c:v>
                </c:pt>
                <c:pt idx="13749">
                  <c:v>16.367857142857101</c:v>
                </c:pt>
                <c:pt idx="13750">
                  <c:v>16.369047619047599</c:v>
                </c:pt>
                <c:pt idx="13751">
                  <c:v>16.370238095238101</c:v>
                </c:pt>
                <c:pt idx="13752">
                  <c:v>16.371428571428599</c:v>
                </c:pt>
                <c:pt idx="13753">
                  <c:v>16.372619047619001</c:v>
                </c:pt>
                <c:pt idx="13754">
                  <c:v>16.373809523809499</c:v>
                </c:pt>
                <c:pt idx="13755">
                  <c:v>16.375</c:v>
                </c:pt>
                <c:pt idx="13756">
                  <c:v>16.376190476190501</c:v>
                </c:pt>
                <c:pt idx="13757">
                  <c:v>16.377380952380999</c:v>
                </c:pt>
                <c:pt idx="13758">
                  <c:v>16.378571428571401</c:v>
                </c:pt>
                <c:pt idx="13759">
                  <c:v>16.379761904761899</c:v>
                </c:pt>
                <c:pt idx="13760">
                  <c:v>16.380952380952401</c:v>
                </c:pt>
                <c:pt idx="13761">
                  <c:v>16.382142857142899</c:v>
                </c:pt>
                <c:pt idx="13762">
                  <c:v>16.383333333333301</c:v>
                </c:pt>
                <c:pt idx="13763">
                  <c:v>16.384523809523799</c:v>
                </c:pt>
                <c:pt idx="13764">
                  <c:v>16.3857142857143</c:v>
                </c:pt>
                <c:pt idx="13765">
                  <c:v>16.386904761904798</c:v>
                </c:pt>
                <c:pt idx="13766">
                  <c:v>16.3880952380952</c:v>
                </c:pt>
                <c:pt idx="13767">
                  <c:v>16.389285714285698</c:v>
                </c:pt>
                <c:pt idx="13768">
                  <c:v>16.3904761904762</c:v>
                </c:pt>
                <c:pt idx="13769">
                  <c:v>16.391666666666701</c:v>
                </c:pt>
                <c:pt idx="13770">
                  <c:v>16.3928571428571</c:v>
                </c:pt>
                <c:pt idx="13771">
                  <c:v>16.394047619047601</c:v>
                </c:pt>
                <c:pt idx="13772">
                  <c:v>16.395238095238099</c:v>
                </c:pt>
                <c:pt idx="13773">
                  <c:v>16.396428571428601</c:v>
                </c:pt>
                <c:pt idx="13774">
                  <c:v>16.397619047619099</c:v>
                </c:pt>
                <c:pt idx="13775">
                  <c:v>16.398809523809501</c:v>
                </c:pt>
                <c:pt idx="13776">
                  <c:v>16.399999999999999</c:v>
                </c:pt>
                <c:pt idx="13777">
                  <c:v>16.4011904761905</c:v>
                </c:pt>
                <c:pt idx="13778">
                  <c:v>16.402380952381002</c:v>
                </c:pt>
                <c:pt idx="13779">
                  <c:v>16.4035714285714</c:v>
                </c:pt>
                <c:pt idx="13780">
                  <c:v>16.404761904761902</c:v>
                </c:pt>
                <c:pt idx="13781">
                  <c:v>16.405952380952399</c:v>
                </c:pt>
                <c:pt idx="13782">
                  <c:v>16.407142857142901</c:v>
                </c:pt>
                <c:pt idx="13783">
                  <c:v>16.408333333333299</c:v>
                </c:pt>
                <c:pt idx="13784">
                  <c:v>16.409523809523801</c:v>
                </c:pt>
                <c:pt idx="13785">
                  <c:v>16.410714285714299</c:v>
                </c:pt>
                <c:pt idx="13786">
                  <c:v>16.4119047619048</c:v>
                </c:pt>
                <c:pt idx="13787">
                  <c:v>16.413095238095199</c:v>
                </c:pt>
                <c:pt idx="13788">
                  <c:v>16.4142857142857</c:v>
                </c:pt>
                <c:pt idx="13789">
                  <c:v>16.415476190476198</c:v>
                </c:pt>
                <c:pt idx="13790">
                  <c:v>16.4166666666667</c:v>
                </c:pt>
                <c:pt idx="13791">
                  <c:v>16.417857142857098</c:v>
                </c:pt>
                <c:pt idx="13792">
                  <c:v>16.4190476190476</c:v>
                </c:pt>
                <c:pt idx="13793">
                  <c:v>16.420238095238101</c:v>
                </c:pt>
                <c:pt idx="13794">
                  <c:v>16.421428571428599</c:v>
                </c:pt>
                <c:pt idx="13795">
                  <c:v>16.422619047619001</c:v>
                </c:pt>
                <c:pt idx="13796">
                  <c:v>16.423809523809499</c:v>
                </c:pt>
                <c:pt idx="13797">
                  <c:v>16.425000000000001</c:v>
                </c:pt>
                <c:pt idx="13798">
                  <c:v>16.426190476190499</c:v>
                </c:pt>
                <c:pt idx="13799">
                  <c:v>16.427380952381</c:v>
                </c:pt>
                <c:pt idx="13800">
                  <c:v>16.428571428571399</c:v>
                </c:pt>
                <c:pt idx="13801">
                  <c:v>16.4297619047619</c:v>
                </c:pt>
                <c:pt idx="13802">
                  <c:v>16.430952380952402</c:v>
                </c:pt>
                <c:pt idx="13803">
                  <c:v>16.4321428571429</c:v>
                </c:pt>
                <c:pt idx="13804">
                  <c:v>16.433333333333302</c:v>
                </c:pt>
                <c:pt idx="13805">
                  <c:v>16.4345238095238</c:v>
                </c:pt>
                <c:pt idx="13806">
                  <c:v>16.435714285714301</c:v>
                </c:pt>
                <c:pt idx="13807">
                  <c:v>16.436904761904799</c:v>
                </c:pt>
                <c:pt idx="13808">
                  <c:v>16.438095238095201</c:v>
                </c:pt>
                <c:pt idx="13809">
                  <c:v>16.439285714285699</c:v>
                </c:pt>
                <c:pt idx="13810">
                  <c:v>16.4404761904762</c:v>
                </c:pt>
                <c:pt idx="13811">
                  <c:v>16.441666666666698</c:v>
                </c:pt>
                <c:pt idx="13812">
                  <c:v>16.4428571428571</c:v>
                </c:pt>
                <c:pt idx="13813">
                  <c:v>16.444047619047598</c:v>
                </c:pt>
                <c:pt idx="13814">
                  <c:v>16.4452380952381</c:v>
                </c:pt>
                <c:pt idx="13815">
                  <c:v>16.446428571428601</c:v>
                </c:pt>
                <c:pt idx="13816">
                  <c:v>16.447619047619099</c:v>
                </c:pt>
                <c:pt idx="13817">
                  <c:v>16.448809523809501</c:v>
                </c:pt>
                <c:pt idx="13818">
                  <c:v>16.45</c:v>
                </c:pt>
                <c:pt idx="13819">
                  <c:v>16.451190476190501</c:v>
                </c:pt>
                <c:pt idx="13820">
                  <c:v>16.452380952380999</c:v>
                </c:pt>
                <c:pt idx="13821">
                  <c:v>16.453571428571401</c:v>
                </c:pt>
                <c:pt idx="13822">
                  <c:v>16.454761904761899</c:v>
                </c:pt>
                <c:pt idx="13823">
                  <c:v>16.4559523809524</c:v>
                </c:pt>
                <c:pt idx="13824">
                  <c:v>16.457142857142902</c:v>
                </c:pt>
                <c:pt idx="13825">
                  <c:v>16.4583333333333</c:v>
                </c:pt>
                <c:pt idx="13826">
                  <c:v>16.459523809523802</c:v>
                </c:pt>
                <c:pt idx="13827">
                  <c:v>16.4607142857143</c:v>
                </c:pt>
                <c:pt idx="13828">
                  <c:v>16.461904761904801</c:v>
                </c:pt>
                <c:pt idx="13829">
                  <c:v>16.4630952380952</c:v>
                </c:pt>
                <c:pt idx="13830">
                  <c:v>16.464285714285701</c:v>
                </c:pt>
                <c:pt idx="13831">
                  <c:v>16.465476190476199</c:v>
                </c:pt>
                <c:pt idx="13832">
                  <c:v>16.466666666666701</c:v>
                </c:pt>
                <c:pt idx="13833">
                  <c:v>16.467857142857099</c:v>
                </c:pt>
                <c:pt idx="13834">
                  <c:v>16.469047619047601</c:v>
                </c:pt>
                <c:pt idx="13835">
                  <c:v>16.470238095238098</c:v>
                </c:pt>
                <c:pt idx="13836">
                  <c:v>16.4714285714286</c:v>
                </c:pt>
                <c:pt idx="13837">
                  <c:v>16.472619047618998</c:v>
                </c:pt>
                <c:pt idx="13838">
                  <c:v>16.4738095238095</c:v>
                </c:pt>
                <c:pt idx="13839">
                  <c:v>16.475000000000001</c:v>
                </c:pt>
                <c:pt idx="13840">
                  <c:v>16.476190476190499</c:v>
                </c:pt>
                <c:pt idx="13841">
                  <c:v>16.477380952381001</c:v>
                </c:pt>
                <c:pt idx="13842">
                  <c:v>16.478571428571399</c:v>
                </c:pt>
                <c:pt idx="13843">
                  <c:v>16.479761904761901</c:v>
                </c:pt>
                <c:pt idx="13844">
                  <c:v>16.480952380952399</c:v>
                </c:pt>
                <c:pt idx="13845">
                  <c:v>16.4821428571429</c:v>
                </c:pt>
                <c:pt idx="13846">
                  <c:v>16.483333333333299</c:v>
                </c:pt>
                <c:pt idx="13847">
                  <c:v>16.4845238095238</c:v>
                </c:pt>
                <c:pt idx="13848">
                  <c:v>16.485714285714302</c:v>
                </c:pt>
                <c:pt idx="13849">
                  <c:v>16.4869047619048</c:v>
                </c:pt>
                <c:pt idx="13850">
                  <c:v>16.488095238095202</c:v>
                </c:pt>
                <c:pt idx="13851">
                  <c:v>16.4892857142857</c:v>
                </c:pt>
                <c:pt idx="13852">
                  <c:v>16.490476190476201</c:v>
                </c:pt>
                <c:pt idx="13853">
                  <c:v>16.491666666666699</c:v>
                </c:pt>
                <c:pt idx="13854">
                  <c:v>16.492857142857101</c:v>
                </c:pt>
                <c:pt idx="13855">
                  <c:v>16.494047619047599</c:v>
                </c:pt>
                <c:pt idx="13856">
                  <c:v>16.495238095238101</c:v>
                </c:pt>
                <c:pt idx="13857">
                  <c:v>16.496428571428599</c:v>
                </c:pt>
                <c:pt idx="13858">
                  <c:v>16.4976190476191</c:v>
                </c:pt>
                <c:pt idx="13859">
                  <c:v>16.498809523809499</c:v>
                </c:pt>
                <c:pt idx="13860">
                  <c:v>16.5</c:v>
                </c:pt>
                <c:pt idx="13861">
                  <c:v>16.501190476190501</c:v>
                </c:pt>
                <c:pt idx="13862">
                  <c:v>16.502380952380999</c:v>
                </c:pt>
                <c:pt idx="13863">
                  <c:v>16.503571428571401</c:v>
                </c:pt>
                <c:pt idx="13864">
                  <c:v>16.504761904761899</c:v>
                </c:pt>
                <c:pt idx="13865">
                  <c:v>16.505952380952401</c:v>
                </c:pt>
                <c:pt idx="13866">
                  <c:v>16.507142857142899</c:v>
                </c:pt>
                <c:pt idx="13867">
                  <c:v>16.508333333333301</c:v>
                </c:pt>
                <c:pt idx="13868">
                  <c:v>16.509523809523799</c:v>
                </c:pt>
                <c:pt idx="13869">
                  <c:v>16.5107142857143</c:v>
                </c:pt>
                <c:pt idx="13870">
                  <c:v>16.511904761904798</c:v>
                </c:pt>
                <c:pt idx="13871">
                  <c:v>16.5130952380952</c:v>
                </c:pt>
                <c:pt idx="13872">
                  <c:v>16.514285714285698</c:v>
                </c:pt>
                <c:pt idx="13873">
                  <c:v>16.5154761904762</c:v>
                </c:pt>
                <c:pt idx="13874">
                  <c:v>16.516666666666701</c:v>
                </c:pt>
                <c:pt idx="13875">
                  <c:v>16.5178571428571</c:v>
                </c:pt>
                <c:pt idx="13876">
                  <c:v>16.519047619047601</c:v>
                </c:pt>
                <c:pt idx="13877">
                  <c:v>16.520238095238099</c:v>
                </c:pt>
                <c:pt idx="13878">
                  <c:v>16.521428571428601</c:v>
                </c:pt>
                <c:pt idx="13879">
                  <c:v>16.522619047619099</c:v>
                </c:pt>
                <c:pt idx="13880">
                  <c:v>16.523809523809501</c:v>
                </c:pt>
                <c:pt idx="13881">
                  <c:v>16.524999999999999</c:v>
                </c:pt>
                <c:pt idx="13882">
                  <c:v>16.5261904761905</c:v>
                </c:pt>
                <c:pt idx="13883">
                  <c:v>16.527380952381002</c:v>
                </c:pt>
                <c:pt idx="13884">
                  <c:v>16.5285714285714</c:v>
                </c:pt>
                <c:pt idx="13885">
                  <c:v>16.529761904761902</c:v>
                </c:pt>
                <c:pt idx="13886">
                  <c:v>16.530952380952399</c:v>
                </c:pt>
                <c:pt idx="13887">
                  <c:v>16.532142857142901</c:v>
                </c:pt>
                <c:pt idx="13888">
                  <c:v>16.533333333333299</c:v>
                </c:pt>
                <c:pt idx="13889">
                  <c:v>16.534523809523801</c:v>
                </c:pt>
                <c:pt idx="13890">
                  <c:v>16.535714285714299</c:v>
                </c:pt>
                <c:pt idx="13891">
                  <c:v>16.5369047619048</c:v>
                </c:pt>
                <c:pt idx="13892">
                  <c:v>16.538095238095199</c:v>
                </c:pt>
                <c:pt idx="13893">
                  <c:v>16.5392857142857</c:v>
                </c:pt>
                <c:pt idx="13894">
                  <c:v>16.540476190476198</c:v>
                </c:pt>
                <c:pt idx="13895">
                  <c:v>16.5416666666667</c:v>
                </c:pt>
                <c:pt idx="13896">
                  <c:v>16.542857142857098</c:v>
                </c:pt>
                <c:pt idx="13897">
                  <c:v>16.5440476190476</c:v>
                </c:pt>
                <c:pt idx="13898">
                  <c:v>16.545238095238101</c:v>
                </c:pt>
                <c:pt idx="13899">
                  <c:v>16.546428571428599</c:v>
                </c:pt>
                <c:pt idx="13900">
                  <c:v>16.547619047619001</c:v>
                </c:pt>
                <c:pt idx="13901">
                  <c:v>16.548809523809499</c:v>
                </c:pt>
                <c:pt idx="13902">
                  <c:v>16.55</c:v>
                </c:pt>
                <c:pt idx="13903">
                  <c:v>16.551190476190499</c:v>
                </c:pt>
                <c:pt idx="13904">
                  <c:v>16.552380952381</c:v>
                </c:pt>
                <c:pt idx="13905">
                  <c:v>16.553571428571399</c:v>
                </c:pt>
                <c:pt idx="13906">
                  <c:v>16.5547619047619</c:v>
                </c:pt>
                <c:pt idx="13907">
                  <c:v>16.555952380952402</c:v>
                </c:pt>
                <c:pt idx="13908">
                  <c:v>16.5571428571429</c:v>
                </c:pt>
                <c:pt idx="13909">
                  <c:v>16.558333333333302</c:v>
                </c:pt>
                <c:pt idx="13910">
                  <c:v>16.5595238095238</c:v>
                </c:pt>
                <c:pt idx="13911">
                  <c:v>16.560714285714301</c:v>
                </c:pt>
                <c:pt idx="13912">
                  <c:v>16.561904761904799</c:v>
                </c:pt>
                <c:pt idx="13913">
                  <c:v>16.563095238095201</c:v>
                </c:pt>
                <c:pt idx="13914">
                  <c:v>16.564285714285699</c:v>
                </c:pt>
                <c:pt idx="13915">
                  <c:v>16.5654761904762</c:v>
                </c:pt>
                <c:pt idx="13916">
                  <c:v>16.566666666666698</c:v>
                </c:pt>
                <c:pt idx="13917">
                  <c:v>16.5678571428571</c:v>
                </c:pt>
                <c:pt idx="13918">
                  <c:v>16.569047619047598</c:v>
                </c:pt>
                <c:pt idx="13919">
                  <c:v>16.5702380952381</c:v>
                </c:pt>
                <c:pt idx="13920">
                  <c:v>16.571428571428601</c:v>
                </c:pt>
                <c:pt idx="13921">
                  <c:v>16.572619047619</c:v>
                </c:pt>
                <c:pt idx="13922">
                  <c:v>16.573809523809501</c:v>
                </c:pt>
                <c:pt idx="13923">
                  <c:v>16.574999999999999</c:v>
                </c:pt>
                <c:pt idx="13924">
                  <c:v>16.576190476190501</c:v>
                </c:pt>
                <c:pt idx="13925">
                  <c:v>16.577380952380999</c:v>
                </c:pt>
                <c:pt idx="13926">
                  <c:v>16.578571428571401</c:v>
                </c:pt>
                <c:pt idx="13927">
                  <c:v>16.579761904761899</c:v>
                </c:pt>
                <c:pt idx="13928">
                  <c:v>16.5809523809524</c:v>
                </c:pt>
                <c:pt idx="13929">
                  <c:v>16.582142857142902</c:v>
                </c:pt>
                <c:pt idx="13930">
                  <c:v>16.5833333333333</c:v>
                </c:pt>
                <c:pt idx="13931">
                  <c:v>16.584523809523802</c:v>
                </c:pt>
                <c:pt idx="13932">
                  <c:v>16.5857142857143</c:v>
                </c:pt>
                <c:pt idx="13933">
                  <c:v>16.586904761904801</c:v>
                </c:pt>
                <c:pt idx="13934">
                  <c:v>16.5880952380952</c:v>
                </c:pt>
                <c:pt idx="13935">
                  <c:v>16.589285714285701</c:v>
                </c:pt>
                <c:pt idx="13936">
                  <c:v>16.590476190476199</c:v>
                </c:pt>
                <c:pt idx="13937">
                  <c:v>16.591666666666701</c:v>
                </c:pt>
                <c:pt idx="13938">
                  <c:v>16.592857142857099</c:v>
                </c:pt>
                <c:pt idx="13939">
                  <c:v>16.594047619047601</c:v>
                </c:pt>
                <c:pt idx="13940">
                  <c:v>16.595238095238098</c:v>
                </c:pt>
                <c:pt idx="13941">
                  <c:v>16.5964285714286</c:v>
                </c:pt>
                <c:pt idx="13942">
                  <c:v>16.597619047618998</c:v>
                </c:pt>
                <c:pt idx="13943">
                  <c:v>16.5988095238095</c:v>
                </c:pt>
                <c:pt idx="13944">
                  <c:v>16.600000000000001</c:v>
                </c:pt>
                <c:pt idx="13945">
                  <c:v>16.601190476190499</c:v>
                </c:pt>
                <c:pt idx="13946">
                  <c:v>16.602380952381001</c:v>
                </c:pt>
                <c:pt idx="13947">
                  <c:v>16.603571428571399</c:v>
                </c:pt>
                <c:pt idx="13948">
                  <c:v>16.604761904761901</c:v>
                </c:pt>
                <c:pt idx="13949">
                  <c:v>16.605952380952399</c:v>
                </c:pt>
                <c:pt idx="13950">
                  <c:v>16.6071428571429</c:v>
                </c:pt>
                <c:pt idx="13951">
                  <c:v>16.608333333333299</c:v>
                </c:pt>
                <c:pt idx="13952">
                  <c:v>16.6095238095238</c:v>
                </c:pt>
                <c:pt idx="13953">
                  <c:v>16.610714285714302</c:v>
                </c:pt>
                <c:pt idx="13954">
                  <c:v>16.6119047619048</c:v>
                </c:pt>
                <c:pt idx="13955">
                  <c:v>16.613095238095202</c:v>
                </c:pt>
                <c:pt idx="13956">
                  <c:v>16.6142857142857</c:v>
                </c:pt>
                <c:pt idx="13957">
                  <c:v>16.615476190476201</c:v>
                </c:pt>
                <c:pt idx="13958">
                  <c:v>16.616666666666699</c:v>
                </c:pt>
                <c:pt idx="13959">
                  <c:v>16.617857142857101</c:v>
                </c:pt>
                <c:pt idx="13960">
                  <c:v>16.619047619047599</c:v>
                </c:pt>
                <c:pt idx="13961">
                  <c:v>16.620238095238101</c:v>
                </c:pt>
                <c:pt idx="13962">
                  <c:v>16.621428571428599</c:v>
                </c:pt>
                <c:pt idx="13963">
                  <c:v>16.622619047619001</c:v>
                </c:pt>
                <c:pt idx="13964">
                  <c:v>16.623809523809499</c:v>
                </c:pt>
                <c:pt idx="13965">
                  <c:v>16.625</c:v>
                </c:pt>
                <c:pt idx="13966">
                  <c:v>16.626190476190501</c:v>
                </c:pt>
                <c:pt idx="13967">
                  <c:v>16.627380952380999</c:v>
                </c:pt>
                <c:pt idx="13968">
                  <c:v>16.628571428571401</c:v>
                </c:pt>
                <c:pt idx="13969">
                  <c:v>16.629761904761899</c:v>
                </c:pt>
                <c:pt idx="13970">
                  <c:v>16.630952380952401</c:v>
                </c:pt>
                <c:pt idx="13971">
                  <c:v>16.632142857142899</c:v>
                </c:pt>
                <c:pt idx="13972">
                  <c:v>16.633333333333301</c:v>
                </c:pt>
                <c:pt idx="13973">
                  <c:v>16.634523809523799</c:v>
                </c:pt>
                <c:pt idx="13974">
                  <c:v>16.6357142857143</c:v>
                </c:pt>
                <c:pt idx="13975">
                  <c:v>16.636904761904798</c:v>
                </c:pt>
                <c:pt idx="13976">
                  <c:v>16.6380952380952</c:v>
                </c:pt>
                <c:pt idx="13977">
                  <c:v>16.639285714285698</c:v>
                </c:pt>
                <c:pt idx="13978">
                  <c:v>16.6404761904762</c:v>
                </c:pt>
                <c:pt idx="13979">
                  <c:v>16.641666666666701</c:v>
                </c:pt>
                <c:pt idx="13980">
                  <c:v>16.6428571428571</c:v>
                </c:pt>
                <c:pt idx="13981">
                  <c:v>16.644047619047601</c:v>
                </c:pt>
                <c:pt idx="13982">
                  <c:v>16.645238095238099</c:v>
                </c:pt>
                <c:pt idx="13983">
                  <c:v>16.646428571428601</c:v>
                </c:pt>
                <c:pt idx="13984">
                  <c:v>16.647619047619099</c:v>
                </c:pt>
                <c:pt idx="13985">
                  <c:v>16.648809523809501</c:v>
                </c:pt>
                <c:pt idx="13986">
                  <c:v>16.649999999999999</c:v>
                </c:pt>
                <c:pt idx="13987">
                  <c:v>16.6511904761905</c:v>
                </c:pt>
                <c:pt idx="13988">
                  <c:v>16.652380952381002</c:v>
                </c:pt>
                <c:pt idx="13989">
                  <c:v>16.6535714285714</c:v>
                </c:pt>
                <c:pt idx="13990">
                  <c:v>16.654761904761902</c:v>
                </c:pt>
                <c:pt idx="13991">
                  <c:v>16.655952380952399</c:v>
                </c:pt>
                <c:pt idx="13992">
                  <c:v>16.657142857142901</c:v>
                </c:pt>
                <c:pt idx="13993">
                  <c:v>16.658333333333299</c:v>
                </c:pt>
                <c:pt idx="13994">
                  <c:v>16.659523809523801</c:v>
                </c:pt>
                <c:pt idx="13995">
                  <c:v>16.660714285714299</c:v>
                </c:pt>
                <c:pt idx="13996">
                  <c:v>16.6619047619048</c:v>
                </c:pt>
                <c:pt idx="13997">
                  <c:v>16.663095238095199</c:v>
                </c:pt>
                <c:pt idx="13998">
                  <c:v>16.6642857142857</c:v>
                </c:pt>
                <c:pt idx="13999">
                  <c:v>16.665476190476198</c:v>
                </c:pt>
                <c:pt idx="14000">
                  <c:v>16.6666666666667</c:v>
                </c:pt>
                <c:pt idx="14001">
                  <c:v>16.667857142857098</c:v>
                </c:pt>
                <c:pt idx="14002">
                  <c:v>16.6690476190476</c:v>
                </c:pt>
                <c:pt idx="14003">
                  <c:v>16.670238095238101</c:v>
                </c:pt>
                <c:pt idx="14004">
                  <c:v>16.671428571428599</c:v>
                </c:pt>
                <c:pt idx="14005">
                  <c:v>16.672619047619001</c:v>
                </c:pt>
                <c:pt idx="14006">
                  <c:v>16.673809523809499</c:v>
                </c:pt>
                <c:pt idx="14007">
                  <c:v>16.675000000000001</c:v>
                </c:pt>
                <c:pt idx="14008">
                  <c:v>16.676190476190499</c:v>
                </c:pt>
                <c:pt idx="14009">
                  <c:v>16.677380952381</c:v>
                </c:pt>
                <c:pt idx="14010">
                  <c:v>16.678571428571399</c:v>
                </c:pt>
                <c:pt idx="14011">
                  <c:v>16.6797619047619</c:v>
                </c:pt>
                <c:pt idx="14012">
                  <c:v>16.680952380952402</c:v>
                </c:pt>
                <c:pt idx="14013">
                  <c:v>16.6821428571429</c:v>
                </c:pt>
                <c:pt idx="14014">
                  <c:v>16.683333333333302</c:v>
                </c:pt>
                <c:pt idx="14015">
                  <c:v>16.6845238095238</c:v>
                </c:pt>
                <c:pt idx="14016">
                  <c:v>16.685714285714301</c:v>
                </c:pt>
                <c:pt idx="14017">
                  <c:v>16.686904761904799</c:v>
                </c:pt>
                <c:pt idx="14018">
                  <c:v>16.688095238095201</c:v>
                </c:pt>
                <c:pt idx="14019">
                  <c:v>16.689285714285699</c:v>
                </c:pt>
                <c:pt idx="14020">
                  <c:v>16.6904761904762</c:v>
                </c:pt>
                <c:pt idx="14021">
                  <c:v>16.691666666666698</c:v>
                </c:pt>
                <c:pt idx="14022">
                  <c:v>16.6928571428571</c:v>
                </c:pt>
                <c:pt idx="14023">
                  <c:v>16.694047619047598</c:v>
                </c:pt>
                <c:pt idx="14024">
                  <c:v>16.6952380952381</c:v>
                </c:pt>
                <c:pt idx="14025">
                  <c:v>16.696428571428601</c:v>
                </c:pt>
                <c:pt idx="14026">
                  <c:v>16.697619047619099</c:v>
                </c:pt>
                <c:pt idx="14027">
                  <c:v>16.698809523809501</c:v>
                </c:pt>
                <c:pt idx="14028">
                  <c:v>16.7</c:v>
                </c:pt>
                <c:pt idx="14029">
                  <c:v>16.701190476190501</c:v>
                </c:pt>
                <c:pt idx="14030">
                  <c:v>16.702380952380999</c:v>
                </c:pt>
                <c:pt idx="14031">
                  <c:v>16.703571428571401</c:v>
                </c:pt>
                <c:pt idx="14032">
                  <c:v>16.704761904761899</c:v>
                </c:pt>
                <c:pt idx="14033">
                  <c:v>16.7059523809524</c:v>
                </c:pt>
                <c:pt idx="14034">
                  <c:v>16.707142857142902</c:v>
                </c:pt>
                <c:pt idx="14035">
                  <c:v>16.7083333333333</c:v>
                </c:pt>
                <c:pt idx="14036">
                  <c:v>16.709523809523802</c:v>
                </c:pt>
                <c:pt idx="14037">
                  <c:v>16.7107142857143</c:v>
                </c:pt>
                <c:pt idx="14038">
                  <c:v>16.711904761904801</c:v>
                </c:pt>
                <c:pt idx="14039">
                  <c:v>16.7130952380952</c:v>
                </c:pt>
                <c:pt idx="14040">
                  <c:v>16.714285714285701</c:v>
                </c:pt>
                <c:pt idx="14041">
                  <c:v>16.715476190476199</c:v>
                </c:pt>
                <c:pt idx="14042">
                  <c:v>16.716666666666701</c:v>
                </c:pt>
                <c:pt idx="14043">
                  <c:v>16.717857142857099</c:v>
                </c:pt>
                <c:pt idx="14044">
                  <c:v>16.719047619047601</c:v>
                </c:pt>
                <c:pt idx="14045">
                  <c:v>16.720238095238098</c:v>
                </c:pt>
                <c:pt idx="14046">
                  <c:v>16.7214285714286</c:v>
                </c:pt>
                <c:pt idx="14047">
                  <c:v>16.722619047618998</c:v>
                </c:pt>
                <c:pt idx="14048">
                  <c:v>16.7238095238095</c:v>
                </c:pt>
                <c:pt idx="14049">
                  <c:v>16.725000000000001</c:v>
                </c:pt>
                <c:pt idx="14050">
                  <c:v>16.726190476190499</c:v>
                </c:pt>
                <c:pt idx="14051">
                  <c:v>16.727380952381001</c:v>
                </c:pt>
                <c:pt idx="14052">
                  <c:v>16.728571428571399</c:v>
                </c:pt>
                <c:pt idx="14053">
                  <c:v>16.729761904761901</c:v>
                </c:pt>
                <c:pt idx="14054">
                  <c:v>16.730952380952399</c:v>
                </c:pt>
                <c:pt idx="14055">
                  <c:v>16.7321428571429</c:v>
                </c:pt>
                <c:pt idx="14056">
                  <c:v>16.733333333333299</c:v>
                </c:pt>
                <c:pt idx="14057">
                  <c:v>16.7345238095238</c:v>
                </c:pt>
                <c:pt idx="14058">
                  <c:v>16.735714285714302</c:v>
                </c:pt>
                <c:pt idx="14059">
                  <c:v>16.7369047619048</c:v>
                </c:pt>
                <c:pt idx="14060">
                  <c:v>16.738095238095202</c:v>
                </c:pt>
                <c:pt idx="14061">
                  <c:v>16.7392857142857</c:v>
                </c:pt>
                <c:pt idx="14062">
                  <c:v>16.740476190476201</c:v>
                </c:pt>
                <c:pt idx="14063">
                  <c:v>16.741666666666699</c:v>
                </c:pt>
                <c:pt idx="14064">
                  <c:v>16.742857142857101</c:v>
                </c:pt>
                <c:pt idx="14065">
                  <c:v>16.744047619047599</c:v>
                </c:pt>
                <c:pt idx="14066">
                  <c:v>16.745238095238101</c:v>
                </c:pt>
                <c:pt idx="14067">
                  <c:v>16.746428571428599</c:v>
                </c:pt>
                <c:pt idx="14068">
                  <c:v>16.7476190476191</c:v>
                </c:pt>
                <c:pt idx="14069">
                  <c:v>16.748809523809499</c:v>
                </c:pt>
                <c:pt idx="14070">
                  <c:v>16.75</c:v>
                </c:pt>
                <c:pt idx="14071">
                  <c:v>16.751190476190501</c:v>
                </c:pt>
                <c:pt idx="14072">
                  <c:v>16.752380952380999</c:v>
                </c:pt>
                <c:pt idx="14073">
                  <c:v>16.753571428571401</c:v>
                </c:pt>
                <c:pt idx="14074">
                  <c:v>16.754761904761899</c:v>
                </c:pt>
                <c:pt idx="14075">
                  <c:v>16.755952380952401</c:v>
                </c:pt>
                <c:pt idx="14076">
                  <c:v>16.757142857142899</c:v>
                </c:pt>
                <c:pt idx="14077">
                  <c:v>16.758333333333301</c:v>
                </c:pt>
                <c:pt idx="14078">
                  <c:v>16.759523809523799</c:v>
                </c:pt>
                <c:pt idx="14079">
                  <c:v>16.7607142857143</c:v>
                </c:pt>
                <c:pt idx="14080">
                  <c:v>16.761904761904798</c:v>
                </c:pt>
                <c:pt idx="14081">
                  <c:v>16.7630952380952</c:v>
                </c:pt>
                <c:pt idx="14082">
                  <c:v>16.764285714285698</c:v>
                </c:pt>
                <c:pt idx="14083">
                  <c:v>16.7654761904762</c:v>
                </c:pt>
                <c:pt idx="14084">
                  <c:v>16.766666666666701</c:v>
                </c:pt>
                <c:pt idx="14085">
                  <c:v>16.7678571428571</c:v>
                </c:pt>
                <c:pt idx="14086">
                  <c:v>16.769047619047601</c:v>
                </c:pt>
                <c:pt idx="14087">
                  <c:v>16.770238095238099</c:v>
                </c:pt>
                <c:pt idx="14088">
                  <c:v>16.771428571428601</c:v>
                </c:pt>
                <c:pt idx="14089">
                  <c:v>16.772619047619099</c:v>
                </c:pt>
                <c:pt idx="14090">
                  <c:v>16.773809523809501</c:v>
                </c:pt>
                <c:pt idx="14091">
                  <c:v>16.774999999999999</c:v>
                </c:pt>
                <c:pt idx="14092">
                  <c:v>16.7761904761905</c:v>
                </c:pt>
                <c:pt idx="14093">
                  <c:v>16.777380952381002</c:v>
                </c:pt>
                <c:pt idx="14094">
                  <c:v>16.7785714285714</c:v>
                </c:pt>
                <c:pt idx="14095">
                  <c:v>16.779761904761902</c:v>
                </c:pt>
                <c:pt idx="14096">
                  <c:v>16.780952380952399</c:v>
                </c:pt>
                <c:pt idx="14097">
                  <c:v>16.782142857142901</c:v>
                </c:pt>
                <c:pt idx="14098">
                  <c:v>16.783333333333299</c:v>
                </c:pt>
                <c:pt idx="14099">
                  <c:v>16.784523809523801</c:v>
                </c:pt>
                <c:pt idx="14100">
                  <c:v>16.785714285714299</c:v>
                </c:pt>
                <c:pt idx="14101">
                  <c:v>16.7869047619048</c:v>
                </c:pt>
                <c:pt idx="14102">
                  <c:v>16.788095238095199</c:v>
                </c:pt>
                <c:pt idx="14103">
                  <c:v>16.7892857142857</c:v>
                </c:pt>
                <c:pt idx="14104">
                  <c:v>16.790476190476198</c:v>
                </c:pt>
                <c:pt idx="14105">
                  <c:v>16.7916666666667</c:v>
                </c:pt>
                <c:pt idx="14106">
                  <c:v>16.792857142857098</c:v>
                </c:pt>
                <c:pt idx="14107">
                  <c:v>16.7940476190476</c:v>
                </c:pt>
                <c:pt idx="14108">
                  <c:v>16.795238095238101</c:v>
                </c:pt>
                <c:pt idx="14109">
                  <c:v>16.796428571428599</c:v>
                </c:pt>
                <c:pt idx="14110">
                  <c:v>16.797619047619001</c:v>
                </c:pt>
                <c:pt idx="14111">
                  <c:v>16.798809523809499</c:v>
                </c:pt>
                <c:pt idx="14112">
                  <c:v>16.8</c:v>
                </c:pt>
                <c:pt idx="14113">
                  <c:v>16.801190476190499</c:v>
                </c:pt>
                <c:pt idx="14114">
                  <c:v>16.802380952381</c:v>
                </c:pt>
                <c:pt idx="14115">
                  <c:v>16.803571428571399</c:v>
                </c:pt>
                <c:pt idx="14116">
                  <c:v>16.8047619047619</c:v>
                </c:pt>
                <c:pt idx="14117">
                  <c:v>16.805952380952402</c:v>
                </c:pt>
                <c:pt idx="14118">
                  <c:v>16.8071428571429</c:v>
                </c:pt>
                <c:pt idx="14119">
                  <c:v>16.808333333333302</c:v>
                </c:pt>
                <c:pt idx="14120">
                  <c:v>16.8095238095238</c:v>
                </c:pt>
                <c:pt idx="14121">
                  <c:v>16.810714285714301</c:v>
                </c:pt>
                <c:pt idx="14122">
                  <c:v>16.811904761904799</c:v>
                </c:pt>
                <c:pt idx="14123">
                  <c:v>16.813095238095201</c:v>
                </c:pt>
                <c:pt idx="14124">
                  <c:v>16.814285714285699</c:v>
                </c:pt>
                <c:pt idx="14125">
                  <c:v>16.8154761904762</c:v>
                </c:pt>
                <c:pt idx="14126">
                  <c:v>16.816666666666698</c:v>
                </c:pt>
                <c:pt idx="14127">
                  <c:v>16.8178571428571</c:v>
                </c:pt>
                <c:pt idx="14128">
                  <c:v>16.819047619047598</c:v>
                </c:pt>
                <c:pt idx="14129">
                  <c:v>16.8202380952381</c:v>
                </c:pt>
                <c:pt idx="14130">
                  <c:v>16.821428571428601</c:v>
                </c:pt>
                <c:pt idx="14131">
                  <c:v>16.822619047619</c:v>
                </c:pt>
                <c:pt idx="14132">
                  <c:v>16.823809523809501</c:v>
                </c:pt>
                <c:pt idx="14133">
                  <c:v>16.824999999999999</c:v>
                </c:pt>
                <c:pt idx="14134">
                  <c:v>16.826190476190501</c:v>
                </c:pt>
                <c:pt idx="14135">
                  <c:v>16.827380952380999</c:v>
                </c:pt>
                <c:pt idx="14136">
                  <c:v>16.828571428571401</c:v>
                </c:pt>
                <c:pt idx="14137">
                  <c:v>16.829761904761899</c:v>
                </c:pt>
                <c:pt idx="14138">
                  <c:v>16.8309523809524</c:v>
                </c:pt>
                <c:pt idx="14139">
                  <c:v>16.832142857142902</c:v>
                </c:pt>
                <c:pt idx="14140">
                  <c:v>16.8333333333333</c:v>
                </c:pt>
                <c:pt idx="14141">
                  <c:v>16.834523809523802</c:v>
                </c:pt>
                <c:pt idx="14142">
                  <c:v>16.8357142857143</c:v>
                </c:pt>
                <c:pt idx="14143">
                  <c:v>16.836904761904801</c:v>
                </c:pt>
                <c:pt idx="14144">
                  <c:v>16.8380952380952</c:v>
                </c:pt>
                <c:pt idx="14145">
                  <c:v>16.839285714285701</c:v>
                </c:pt>
                <c:pt idx="14146">
                  <c:v>16.840476190476199</c:v>
                </c:pt>
                <c:pt idx="14147">
                  <c:v>16.841666666666701</c:v>
                </c:pt>
                <c:pt idx="14148">
                  <c:v>16.842857142857099</c:v>
                </c:pt>
                <c:pt idx="14149">
                  <c:v>16.844047619047601</c:v>
                </c:pt>
                <c:pt idx="14150">
                  <c:v>16.845238095238098</c:v>
                </c:pt>
                <c:pt idx="14151">
                  <c:v>16.8464285714286</c:v>
                </c:pt>
                <c:pt idx="14152">
                  <c:v>16.847619047618998</c:v>
                </c:pt>
                <c:pt idx="14153">
                  <c:v>16.8488095238095</c:v>
                </c:pt>
                <c:pt idx="14154">
                  <c:v>16.850000000000001</c:v>
                </c:pt>
                <c:pt idx="14155">
                  <c:v>16.851190476190499</c:v>
                </c:pt>
                <c:pt idx="14156">
                  <c:v>16.852380952381001</c:v>
                </c:pt>
                <c:pt idx="14157">
                  <c:v>16.853571428571399</c:v>
                </c:pt>
                <c:pt idx="14158">
                  <c:v>16.854761904761901</c:v>
                </c:pt>
                <c:pt idx="14159">
                  <c:v>16.855952380952399</c:v>
                </c:pt>
                <c:pt idx="14160">
                  <c:v>16.8571428571429</c:v>
                </c:pt>
                <c:pt idx="14161">
                  <c:v>16.858333333333299</c:v>
                </c:pt>
                <c:pt idx="14162">
                  <c:v>16.8595238095238</c:v>
                </c:pt>
                <c:pt idx="14163">
                  <c:v>16.860714285714302</c:v>
                </c:pt>
                <c:pt idx="14164">
                  <c:v>16.8619047619048</c:v>
                </c:pt>
                <c:pt idx="14165">
                  <c:v>16.863095238095202</c:v>
                </c:pt>
                <c:pt idx="14166">
                  <c:v>16.8642857142857</c:v>
                </c:pt>
                <c:pt idx="14167">
                  <c:v>16.865476190476201</c:v>
                </c:pt>
                <c:pt idx="14168">
                  <c:v>16.866666666666699</c:v>
                </c:pt>
                <c:pt idx="14169">
                  <c:v>16.867857142857101</c:v>
                </c:pt>
                <c:pt idx="14170">
                  <c:v>16.869047619047599</c:v>
                </c:pt>
                <c:pt idx="14171">
                  <c:v>16.870238095238101</c:v>
                </c:pt>
                <c:pt idx="14172">
                  <c:v>16.871428571428599</c:v>
                </c:pt>
                <c:pt idx="14173">
                  <c:v>16.872619047619001</c:v>
                </c:pt>
                <c:pt idx="14174">
                  <c:v>16.873809523809499</c:v>
                </c:pt>
                <c:pt idx="14175">
                  <c:v>16.875</c:v>
                </c:pt>
                <c:pt idx="14176">
                  <c:v>16.876190476190501</c:v>
                </c:pt>
                <c:pt idx="14177">
                  <c:v>16.877380952380999</c:v>
                </c:pt>
                <c:pt idx="14178">
                  <c:v>16.878571428571401</c:v>
                </c:pt>
                <c:pt idx="14179">
                  <c:v>16.879761904761899</c:v>
                </c:pt>
                <c:pt idx="14180">
                  <c:v>16.880952380952401</c:v>
                </c:pt>
                <c:pt idx="14181">
                  <c:v>16.882142857142899</c:v>
                </c:pt>
                <c:pt idx="14182">
                  <c:v>16.883333333333301</c:v>
                </c:pt>
                <c:pt idx="14183">
                  <c:v>16.884523809523799</c:v>
                </c:pt>
                <c:pt idx="14184">
                  <c:v>16.8857142857143</c:v>
                </c:pt>
                <c:pt idx="14185">
                  <c:v>16.886904761904798</c:v>
                </c:pt>
                <c:pt idx="14186">
                  <c:v>16.8880952380952</c:v>
                </c:pt>
                <c:pt idx="14187">
                  <c:v>16.889285714285698</c:v>
                </c:pt>
                <c:pt idx="14188">
                  <c:v>16.8904761904762</c:v>
                </c:pt>
                <c:pt idx="14189">
                  <c:v>16.891666666666701</c:v>
                </c:pt>
                <c:pt idx="14190">
                  <c:v>16.8928571428571</c:v>
                </c:pt>
                <c:pt idx="14191">
                  <c:v>16.894047619047601</c:v>
                </c:pt>
                <c:pt idx="14192">
                  <c:v>16.895238095238099</c:v>
                </c:pt>
                <c:pt idx="14193">
                  <c:v>16.896428571428601</c:v>
                </c:pt>
                <c:pt idx="14194">
                  <c:v>16.897619047619099</c:v>
                </c:pt>
                <c:pt idx="14195">
                  <c:v>16.898809523809501</c:v>
                </c:pt>
                <c:pt idx="14196">
                  <c:v>16.899999999999999</c:v>
                </c:pt>
                <c:pt idx="14197">
                  <c:v>16.9011904761905</c:v>
                </c:pt>
                <c:pt idx="14198">
                  <c:v>16.902380952381002</c:v>
                </c:pt>
                <c:pt idx="14199">
                  <c:v>16.9035714285714</c:v>
                </c:pt>
                <c:pt idx="14200">
                  <c:v>16.904761904761902</c:v>
                </c:pt>
                <c:pt idx="14201">
                  <c:v>16.905952380952399</c:v>
                </c:pt>
                <c:pt idx="14202">
                  <c:v>16.907142857142901</c:v>
                </c:pt>
                <c:pt idx="14203">
                  <c:v>16.908333333333299</c:v>
                </c:pt>
                <c:pt idx="14204">
                  <c:v>16.909523809523801</c:v>
                </c:pt>
                <c:pt idx="14205">
                  <c:v>16.910714285714299</c:v>
                </c:pt>
                <c:pt idx="14206">
                  <c:v>16.9119047619048</c:v>
                </c:pt>
                <c:pt idx="14207">
                  <c:v>16.913095238095199</c:v>
                </c:pt>
                <c:pt idx="14208">
                  <c:v>16.9142857142857</c:v>
                </c:pt>
                <c:pt idx="14209">
                  <c:v>16.915476190476198</c:v>
                </c:pt>
                <c:pt idx="14210">
                  <c:v>16.9166666666667</c:v>
                </c:pt>
                <c:pt idx="14211">
                  <c:v>16.917857142857098</c:v>
                </c:pt>
                <c:pt idx="14212">
                  <c:v>16.9190476190476</c:v>
                </c:pt>
                <c:pt idx="14213">
                  <c:v>16.920238095238101</c:v>
                </c:pt>
                <c:pt idx="14214">
                  <c:v>16.921428571428599</c:v>
                </c:pt>
                <c:pt idx="14215">
                  <c:v>16.922619047619001</c:v>
                </c:pt>
                <c:pt idx="14216">
                  <c:v>16.923809523809499</c:v>
                </c:pt>
                <c:pt idx="14217">
                  <c:v>16.925000000000001</c:v>
                </c:pt>
                <c:pt idx="14218">
                  <c:v>16.926190476190499</c:v>
                </c:pt>
                <c:pt idx="14219">
                  <c:v>16.927380952381</c:v>
                </c:pt>
                <c:pt idx="14220">
                  <c:v>16.928571428571399</c:v>
                </c:pt>
                <c:pt idx="14221">
                  <c:v>16.9297619047619</c:v>
                </c:pt>
                <c:pt idx="14222">
                  <c:v>16.930952380952402</c:v>
                </c:pt>
                <c:pt idx="14223">
                  <c:v>16.9321428571429</c:v>
                </c:pt>
                <c:pt idx="14224">
                  <c:v>16.933333333333302</c:v>
                </c:pt>
                <c:pt idx="14225">
                  <c:v>16.9345238095238</c:v>
                </c:pt>
                <c:pt idx="14226">
                  <c:v>16.935714285714301</c:v>
                </c:pt>
                <c:pt idx="14227">
                  <c:v>16.936904761904799</c:v>
                </c:pt>
                <c:pt idx="14228">
                  <c:v>16.938095238095201</c:v>
                </c:pt>
                <c:pt idx="14229">
                  <c:v>16.939285714285699</c:v>
                </c:pt>
                <c:pt idx="14230">
                  <c:v>16.9404761904762</c:v>
                </c:pt>
                <c:pt idx="14231">
                  <c:v>16.941666666666698</c:v>
                </c:pt>
                <c:pt idx="14232">
                  <c:v>16.9428571428571</c:v>
                </c:pt>
                <c:pt idx="14233">
                  <c:v>16.944047619047598</c:v>
                </c:pt>
                <c:pt idx="14234">
                  <c:v>16.9452380952381</c:v>
                </c:pt>
                <c:pt idx="14235">
                  <c:v>16.946428571428601</c:v>
                </c:pt>
                <c:pt idx="14236">
                  <c:v>16.947619047619099</c:v>
                </c:pt>
                <c:pt idx="14237">
                  <c:v>16.948809523809501</c:v>
                </c:pt>
                <c:pt idx="14238">
                  <c:v>16.95</c:v>
                </c:pt>
                <c:pt idx="14239">
                  <c:v>16.951190476190501</c:v>
                </c:pt>
                <c:pt idx="14240">
                  <c:v>16.952380952380999</c:v>
                </c:pt>
                <c:pt idx="14241">
                  <c:v>16.953571428571401</c:v>
                </c:pt>
                <c:pt idx="14242">
                  <c:v>16.954761904761899</c:v>
                </c:pt>
                <c:pt idx="14243">
                  <c:v>16.9559523809524</c:v>
                </c:pt>
                <c:pt idx="14244">
                  <c:v>16.957142857142902</c:v>
                </c:pt>
                <c:pt idx="14245">
                  <c:v>16.9583333333333</c:v>
                </c:pt>
                <c:pt idx="14246">
                  <c:v>16.959523809523802</c:v>
                </c:pt>
                <c:pt idx="14247">
                  <c:v>16.9607142857143</c:v>
                </c:pt>
                <c:pt idx="14248">
                  <c:v>16.961904761904801</c:v>
                </c:pt>
                <c:pt idx="14249">
                  <c:v>16.9630952380952</c:v>
                </c:pt>
                <c:pt idx="14250">
                  <c:v>16.964285714285701</c:v>
                </c:pt>
                <c:pt idx="14251">
                  <c:v>16.965476190476199</c:v>
                </c:pt>
                <c:pt idx="14252">
                  <c:v>16.966666666666701</c:v>
                </c:pt>
                <c:pt idx="14253">
                  <c:v>16.967857142857099</c:v>
                </c:pt>
                <c:pt idx="14254">
                  <c:v>16.969047619047601</c:v>
                </c:pt>
                <c:pt idx="14255">
                  <c:v>16.970238095238098</c:v>
                </c:pt>
                <c:pt idx="14256">
                  <c:v>16.9714285714286</c:v>
                </c:pt>
                <c:pt idx="14257">
                  <c:v>16.972619047618998</c:v>
                </c:pt>
                <c:pt idx="14258">
                  <c:v>16.9738095238095</c:v>
                </c:pt>
                <c:pt idx="14259">
                  <c:v>16.975000000000001</c:v>
                </c:pt>
                <c:pt idx="14260">
                  <c:v>16.976190476190499</c:v>
                </c:pt>
                <c:pt idx="14261">
                  <c:v>16.977380952381001</c:v>
                </c:pt>
                <c:pt idx="14262">
                  <c:v>16.978571428571399</c:v>
                </c:pt>
                <c:pt idx="14263">
                  <c:v>16.979761904761901</c:v>
                </c:pt>
                <c:pt idx="14264">
                  <c:v>16.980952380952399</c:v>
                </c:pt>
                <c:pt idx="14265">
                  <c:v>16.9821428571429</c:v>
                </c:pt>
                <c:pt idx="14266">
                  <c:v>16.983333333333299</c:v>
                </c:pt>
                <c:pt idx="14267">
                  <c:v>16.9845238095238</c:v>
                </c:pt>
                <c:pt idx="14268">
                  <c:v>16.985714285714302</c:v>
                </c:pt>
                <c:pt idx="14269">
                  <c:v>16.9869047619048</c:v>
                </c:pt>
                <c:pt idx="14270">
                  <c:v>16.988095238095202</c:v>
                </c:pt>
                <c:pt idx="14271">
                  <c:v>16.9892857142857</c:v>
                </c:pt>
                <c:pt idx="14272">
                  <c:v>16.990476190476201</c:v>
                </c:pt>
                <c:pt idx="14273">
                  <c:v>16.991666666666699</c:v>
                </c:pt>
                <c:pt idx="14274">
                  <c:v>16.992857142857101</c:v>
                </c:pt>
                <c:pt idx="14275">
                  <c:v>16.994047619047599</c:v>
                </c:pt>
                <c:pt idx="14276">
                  <c:v>16.995238095238101</c:v>
                </c:pt>
                <c:pt idx="14277">
                  <c:v>16.996428571428599</c:v>
                </c:pt>
                <c:pt idx="14278">
                  <c:v>16.9976190476191</c:v>
                </c:pt>
                <c:pt idx="14279">
                  <c:v>16.998809523809499</c:v>
                </c:pt>
                <c:pt idx="14280">
                  <c:v>17</c:v>
                </c:pt>
                <c:pt idx="14281">
                  <c:v>17.001190476190501</c:v>
                </c:pt>
                <c:pt idx="14282">
                  <c:v>17.002380952380999</c:v>
                </c:pt>
                <c:pt idx="14283">
                  <c:v>17.003571428571401</c:v>
                </c:pt>
                <c:pt idx="14284">
                  <c:v>17.004761904761899</c:v>
                </c:pt>
                <c:pt idx="14285">
                  <c:v>17.005952380952401</c:v>
                </c:pt>
                <c:pt idx="14286">
                  <c:v>17.007142857142899</c:v>
                </c:pt>
                <c:pt idx="14287">
                  <c:v>17.008333333333301</c:v>
                </c:pt>
                <c:pt idx="14288">
                  <c:v>17.009523809523799</c:v>
                </c:pt>
                <c:pt idx="14289">
                  <c:v>17.0107142857143</c:v>
                </c:pt>
                <c:pt idx="14290">
                  <c:v>17.011904761904798</c:v>
                </c:pt>
                <c:pt idx="14291">
                  <c:v>17.0130952380952</c:v>
                </c:pt>
                <c:pt idx="14292">
                  <c:v>17.014285714285698</c:v>
                </c:pt>
                <c:pt idx="14293">
                  <c:v>17.0154761904762</c:v>
                </c:pt>
                <c:pt idx="14294">
                  <c:v>17.016666666666701</c:v>
                </c:pt>
                <c:pt idx="14295">
                  <c:v>17.0178571428571</c:v>
                </c:pt>
                <c:pt idx="14296">
                  <c:v>17.019047619047601</c:v>
                </c:pt>
                <c:pt idx="14297">
                  <c:v>17.020238095238099</c:v>
                </c:pt>
                <c:pt idx="14298">
                  <c:v>17.021428571428601</c:v>
                </c:pt>
                <c:pt idx="14299">
                  <c:v>17.022619047619099</c:v>
                </c:pt>
                <c:pt idx="14300">
                  <c:v>17.023809523809501</c:v>
                </c:pt>
                <c:pt idx="14301">
                  <c:v>17.024999999999999</c:v>
                </c:pt>
                <c:pt idx="14302">
                  <c:v>17.0261904761905</c:v>
                </c:pt>
                <c:pt idx="14303">
                  <c:v>17.027380952381002</c:v>
                </c:pt>
                <c:pt idx="14304">
                  <c:v>17.0285714285714</c:v>
                </c:pt>
                <c:pt idx="14305">
                  <c:v>17.029761904761902</c:v>
                </c:pt>
                <c:pt idx="14306">
                  <c:v>17.030952380952399</c:v>
                </c:pt>
                <c:pt idx="14307">
                  <c:v>17.032142857142901</c:v>
                </c:pt>
                <c:pt idx="14308">
                  <c:v>17.033333333333299</c:v>
                </c:pt>
                <c:pt idx="14309">
                  <c:v>17.034523809523801</c:v>
                </c:pt>
                <c:pt idx="14310">
                  <c:v>17.035714285714299</c:v>
                </c:pt>
                <c:pt idx="14311">
                  <c:v>17.0369047619048</c:v>
                </c:pt>
                <c:pt idx="14312">
                  <c:v>17.038095238095199</c:v>
                </c:pt>
                <c:pt idx="14313">
                  <c:v>17.0392857142857</c:v>
                </c:pt>
                <c:pt idx="14314">
                  <c:v>17.040476190476198</c:v>
                </c:pt>
                <c:pt idx="14315">
                  <c:v>17.0416666666667</c:v>
                </c:pt>
                <c:pt idx="14316">
                  <c:v>17.042857142857098</c:v>
                </c:pt>
                <c:pt idx="14317">
                  <c:v>17.0440476190476</c:v>
                </c:pt>
                <c:pt idx="14318">
                  <c:v>17.045238095238101</c:v>
                </c:pt>
                <c:pt idx="14319">
                  <c:v>17.046428571428599</c:v>
                </c:pt>
                <c:pt idx="14320">
                  <c:v>17.047619047619001</c:v>
                </c:pt>
                <c:pt idx="14321">
                  <c:v>17.048809523809499</c:v>
                </c:pt>
                <c:pt idx="14322">
                  <c:v>17.05</c:v>
                </c:pt>
                <c:pt idx="14323">
                  <c:v>17.051190476190499</c:v>
                </c:pt>
                <c:pt idx="14324">
                  <c:v>17.052380952381</c:v>
                </c:pt>
                <c:pt idx="14325">
                  <c:v>17.053571428571399</c:v>
                </c:pt>
                <c:pt idx="14326">
                  <c:v>17.0547619047619</c:v>
                </c:pt>
                <c:pt idx="14327">
                  <c:v>17.055952380952402</c:v>
                </c:pt>
                <c:pt idx="14328">
                  <c:v>17.0571428571429</c:v>
                </c:pt>
                <c:pt idx="14329">
                  <c:v>17.058333333333302</c:v>
                </c:pt>
                <c:pt idx="14330">
                  <c:v>17.0595238095238</c:v>
                </c:pt>
                <c:pt idx="14331">
                  <c:v>17.060714285714301</c:v>
                </c:pt>
                <c:pt idx="14332">
                  <c:v>17.061904761904799</c:v>
                </c:pt>
                <c:pt idx="14333">
                  <c:v>17.063095238095201</c:v>
                </c:pt>
                <c:pt idx="14334">
                  <c:v>17.064285714285699</c:v>
                </c:pt>
                <c:pt idx="14335">
                  <c:v>17.0654761904762</c:v>
                </c:pt>
                <c:pt idx="14336">
                  <c:v>17.066666666666698</c:v>
                </c:pt>
                <c:pt idx="14337">
                  <c:v>17.0678571428571</c:v>
                </c:pt>
                <c:pt idx="14338">
                  <c:v>17.069047619047598</c:v>
                </c:pt>
                <c:pt idx="14339">
                  <c:v>17.0702380952381</c:v>
                </c:pt>
                <c:pt idx="14340">
                  <c:v>17.071428571428601</c:v>
                </c:pt>
                <c:pt idx="14341">
                  <c:v>17.072619047619099</c:v>
                </c:pt>
                <c:pt idx="14342">
                  <c:v>17.073809523809501</c:v>
                </c:pt>
                <c:pt idx="14343">
                  <c:v>17.074999999999999</c:v>
                </c:pt>
                <c:pt idx="14344">
                  <c:v>17.076190476190501</c:v>
                </c:pt>
                <c:pt idx="14345">
                  <c:v>17.077380952380999</c:v>
                </c:pt>
                <c:pt idx="14346">
                  <c:v>17.078571428571401</c:v>
                </c:pt>
                <c:pt idx="14347">
                  <c:v>17.079761904761899</c:v>
                </c:pt>
                <c:pt idx="14348">
                  <c:v>17.0809523809524</c:v>
                </c:pt>
                <c:pt idx="14349">
                  <c:v>17.082142857142902</c:v>
                </c:pt>
                <c:pt idx="14350">
                  <c:v>17.0833333333333</c:v>
                </c:pt>
                <c:pt idx="14351">
                  <c:v>17.084523809523802</c:v>
                </c:pt>
                <c:pt idx="14352">
                  <c:v>17.0857142857143</c:v>
                </c:pt>
                <c:pt idx="14353">
                  <c:v>17.086904761904801</c:v>
                </c:pt>
                <c:pt idx="14354">
                  <c:v>17.0880952380952</c:v>
                </c:pt>
                <c:pt idx="14355">
                  <c:v>17.089285714285701</c:v>
                </c:pt>
                <c:pt idx="14356">
                  <c:v>17.090476190476199</c:v>
                </c:pt>
                <c:pt idx="14357">
                  <c:v>17.091666666666701</c:v>
                </c:pt>
                <c:pt idx="14358">
                  <c:v>17.092857142857099</c:v>
                </c:pt>
                <c:pt idx="14359">
                  <c:v>17.094047619047601</c:v>
                </c:pt>
                <c:pt idx="14360">
                  <c:v>17.095238095238098</c:v>
                </c:pt>
                <c:pt idx="14361">
                  <c:v>17.0964285714286</c:v>
                </c:pt>
                <c:pt idx="14362">
                  <c:v>17.097619047618998</c:v>
                </c:pt>
                <c:pt idx="14363">
                  <c:v>17.0988095238095</c:v>
                </c:pt>
                <c:pt idx="14364">
                  <c:v>17.100000000000001</c:v>
                </c:pt>
                <c:pt idx="14365">
                  <c:v>17.101190476190499</c:v>
                </c:pt>
                <c:pt idx="14366">
                  <c:v>17.102380952381001</c:v>
                </c:pt>
                <c:pt idx="14367">
                  <c:v>17.103571428571399</c:v>
                </c:pt>
                <c:pt idx="14368">
                  <c:v>17.104761904761901</c:v>
                </c:pt>
                <c:pt idx="14369">
                  <c:v>17.105952380952399</c:v>
                </c:pt>
                <c:pt idx="14370">
                  <c:v>17.1071428571429</c:v>
                </c:pt>
                <c:pt idx="14371">
                  <c:v>17.108333333333299</c:v>
                </c:pt>
                <c:pt idx="14372">
                  <c:v>17.1095238095238</c:v>
                </c:pt>
                <c:pt idx="14373">
                  <c:v>17.110714285714302</c:v>
                </c:pt>
                <c:pt idx="14374">
                  <c:v>17.1119047619048</c:v>
                </c:pt>
                <c:pt idx="14375">
                  <c:v>17.113095238095202</c:v>
                </c:pt>
                <c:pt idx="14376">
                  <c:v>17.1142857142857</c:v>
                </c:pt>
                <c:pt idx="14377">
                  <c:v>17.115476190476201</c:v>
                </c:pt>
                <c:pt idx="14378">
                  <c:v>17.116666666666699</c:v>
                </c:pt>
                <c:pt idx="14379">
                  <c:v>17.117857142857101</c:v>
                </c:pt>
                <c:pt idx="14380">
                  <c:v>17.119047619047599</c:v>
                </c:pt>
                <c:pt idx="14381">
                  <c:v>17.120238095238101</c:v>
                </c:pt>
                <c:pt idx="14382">
                  <c:v>17.121428571428599</c:v>
                </c:pt>
                <c:pt idx="14383">
                  <c:v>17.122619047619001</c:v>
                </c:pt>
                <c:pt idx="14384">
                  <c:v>17.123809523809499</c:v>
                </c:pt>
                <c:pt idx="14385">
                  <c:v>17.125</c:v>
                </c:pt>
                <c:pt idx="14386">
                  <c:v>17.126190476190501</c:v>
                </c:pt>
                <c:pt idx="14387">
                  <c:v>17.127380952380999</c:v>
                </c:pt>
                <c:pt idx="14388">
                  <c:v>17.128571428571401</c:v>
                </c:pt>
                <c:pt idx="14389">
                  <c:v>17.129761904761899</c:v>
                </c:pt>
                <c:pt idx="14390">
                  <c:v>17.130952380952401</c:v>
                </c:pt>
                <c:pt idx="14391">
                  <c:v>17.132142857142899</c:v>
                </c:pt>
                <c:pt idx="14392">
                  <c:v>17.133333333333301</c:v>
                </c:pt>
                <c:pt idx="14393">
                  <c:v>17.134523809523799</c:v>
                </c:pt>
                <c:pt idx="14394">
                  <c:v>17.1357142857143</c:v>
                </c:pt>
                <c:pt idx="14395">
                  <c:v>17.136904761904798</c:v>
                </c:pt>
                <c:pt idx="14396">
                  <c:v>17.1380952380952</c:v>
                </c:pt>
                <c:pt idx="14397">
                  <c:v>17.139285714285698</c:v>
                </c:pt>
                <c:pt idx="14398">
                  <c:v>17.1404761904762</c:v>
                </c:pt>
                <c:pt idx="14399">
                  <c:v>17.141666666666701</c:v>
                </c:pt>
                <c:pt idx="14400">
                  <c:v>17.1428571428571</c:v>
                </c:pt>
                <c:pt idx="14401">
                  <c:v>17.144047619047601</c:v>
                </c:pt>
                <c:pt idx="14402">
                  <c:v>17.145238095238099</c:v>
                </c:pt>
                <c:pt idx="14403">
                  <c:v>17.146428571428601</c:v>
                </c:pt>
                <c:pt idx="14404">
                  <c:v>17.147619047619099</c:v>
                </c:pt>
                <c:pt idx="14405">
                  <c:v>17.148809523809501</c:v>
                </c:pt>
                <c:pt idx="14406">
                  <c:v>17.149999999999999</c:v>
                </c:pt>
                <c:pt idx="14407">
                  <c:v>17.1511904761905</c:v>
                </c:pt>
                <c:pt idx="14408">
                  <c:v>17.152380952381002</c:v>
                </c:pt>
                <c:pt idx="14409">
                  <c:v>17.1535714285714</c:v>
                </c:pt>
                <c:pt idx="14410">
                  <c:v>17.154761904761902</c:v>
                </c:pt>
                <c:pt idx="14411">
                  <c:v>17.155952380952399</c:v>
                </c:pt>
                <c:pt idx="14412">
                  <c:v>17.157142857142901</c:v>
                </c:pt>
                <c:pt idx="14413">
                  <c:v>17.158333333333299</c:v>
                </c:pt>
                <c:pt idx="14414">
                  <c:v>17.159523809523801</c:v>
                </c:pt>
                <c:pt idx="14415">
                  <c:v>17.160714285714299</c:v>
                </c:pt>
                <c:pt idx="14416">
                  <c:v>17.1619047619048</c:v>
                </c:pt>
                <c:pt idx="14417">
                  <c:v>17.163095238095199</c:v>
                </c:pt>
                <c:pt idx="14418">
                  <c:v>17.1642857142857</c:v>
                </c:pt>
                <c:pt idx="14419">
                  <c:v>17.165476190476198</c:v>
                </c:pt>
                <c:pt idx="14420">
                  <c:v>17.1666666666667</c:v>
                </c:pt>
                <c:pt idx="14421">
                  <c:v>17.167857142857098</c:v>
                </c:pt>
                <c:pt idx="14422">
                  <c:v>17.1690476190476</c:v>
                </c:pt>
                <c:pt idx="14423">
                  <c:v>17.170238095238101</c:v>
                </c:pt>
                <c:pt idx="14424">
                  <c:v>17.171428571428599</c:v>
                </c:pt>
                <c:pt idx="14425">
                  <c:v>17.172619047619001</c:v>
                </c:pt>
                <c:pt idx="14426">
                  <c:v>17.173809523809499</c:v>
                </c:pt>
                <c:pt idx="14427">
                  <c:v>17.175000000000001</c:v>
                </c:pt>
                <c:pt idx="14428">
                  <c:v>17.176190476190499</c:v>
                </c:pt>
                <c:pt idx="14429">
                  <c:v>17.177380952381</c:v>
                </c:pt>
                <c:pt idx="14430">
                  <c:v>17.178571428571399</c:v>
                </c:pt>
                <c:pt idx="14431">
                  <c:v>17.1797619047619</c:v>
                </c:pt>
                <c:pt idx="14432">
                  <c:v>17.180952380952402</c:v>
                </c:pt>
                <c:pt idx="14433">
                  <c:v>17.1821428571429</c:v>
                </c:pt>
                <c:pt idx="14434">
                  <c:v>17.183333333333302</c:v>
                </c:pt>
                <c:pt idx="14435">
                  <c:v>17.1845238095238</c:v>
                </c:pt>
                <c:pt idx="14436">
                  <c:v>17.185714285714301</c:v>
                </c:pt>
                <c:pt idx="14437">
                  <c:v>17.186904761904799</c:v>
                </c:pt>
                <c:pt idx="14438">
                  <c:v>17.188095238095201</c:v>
                </c:pt>
                <c:pt idx="14439">
                  <c:v>17.189285714285699</c:v>
                </c:pt>
                <c:pt idx="14440">
                  <c:v>17.1904761904762</c:v>
                </c:pt>
                <c:pt idx="14441">
                  <c:v>17.191666666666698</c:v>
                </c:pt>
                <c:pt idx="14442">
                  <c:v>17.1928571428571</c:v>
                </c:pt>
                <c:pt idx="14443">
                  <c:v>17.194047619047598</c:v>
                </c:pt>
                <c:pt idx="14444">
                  <c:v>17.1952380952381</c:v>
                </c:pt>
                <c:pt idx="14445">
                  <c:v>17.196428571428601</c:v>
                </c:pt>
                <c:pt idx="14446">
                  <c:v>17.197619047619099</c:v>
                </c:pt>
                <c:pt idx="14447">
                  <c:v>17.198809523809501</c:v>
                </c:pt>
                <c:pt idx="14448">
                  <c:v>17.2</c:v>
                </c:pt>
                <c:pt idx="14449">
                  <c:v>17.201190476190501</c:v>
                </c:pt>
                <c:pt idx="14450">
                  <c:v>17.202380952380999</c:v>
                </c:pt>
                <c:pt idx="14451">
                  <c:v>17.203571428571401</c:v>
                </c:pt>
                <c:pt idx="14452">
                  <c:v>17.204761904761899</c:v>
                </c:pt>
                <c:pt idx="14453">
                  <c:v>17.2059523809524</c:v>
                </c:pt>
                <c:pt idx="14454">
                  <c:v>17.207142857142902</c:v>
                </c:pt>
                <c:pt idx="14455">
                  <c:v>17.2083333333333</c:v>
                </c:pt>
                <c:pt idx="14456">
                  <c:v>17.209523809523802</c:v>
                </c:pt>
                <c:pt idx="14457">
                  <c:v>17.2107142857143</c:v>
                </c:pt>
                <c:pt idx="14458">
                  <c:v>17.211904761904801</c:v>
                </c:pt>
                <c:pt idx="14459">
                  <c:v>17.2130952380952</c:v>
                </c:pt>
                <c:pt idx="14460">
                  <c:v>17.214285714285701</c:v>
                </c:pt>
                <c:pt idx="14461">
                  <c:v>17.215476190476199</c:v>
                </c:pt>
                <c:pt idx="14462">
                  <c:v>17.216666666666701</c:v>
                </c:pt>
                <c:pt idx="14463">
                  <c:v>17.217857142857099</c:v>
                </c:pt>
                <c:pt idx="14464">
                  <c:v>17.219047619047601</c:v>
                </c:pt>
                <c:pt idx="14465">
                  <c:v>17.220238095238098</c:v>
                </c:pt>
                <c:pt idx="14466">
                  <c:v>17.2214285714286</c:v>
                </c:pt>
                <c:pt idx="14467">
                  <c:v>17.222619047618998</c:v>
                </c:pt>
                <c:pt idx="14468">
                  <c:v>17.2238095238095</c:v>
                </c:pt>
                <c:pt idx="14469">
                  <c:v>17.225000000000001</c:v>
                </c:pt>
                <c:pt idx="14470">
                  <c:v>17.226190476190499</c:v>
                </c:pt>
                <c:pt idx="14471">
                  <c:v>17.227380952381001</c:v>
                </c:pt>
                <c:pt idx="14472">
                  <c:v>17.228571428571399</c:v>
                </c:pt>
                <c:pt idx="14473">
                  <c:v>17.229761904761901</c:v>
                </c:pt>
                <c:pt idx="14474">
                  <c:v>17.230952380952399</c:v>
                </c:pt>
                <c:pt idx="14475">
                  <c:v>17.2321428571429</c:v>
                </c:pt>
                <c:pt idx="14476">
                  <c:v>17.233333333333299</c:v>
                </c:pt>
                <c:pt idx="14477">
                  <c:v>17.2345238095238</c:v>
                </c:pt>
                <c:pt idx="14478">
                  <c:v>17.235714285714302</c:v>
                </c:pt>
                <c:pt idx="14479">
                  <c:v>17.2369047619048</c:v>
                </c:pt>
                <c:pt idx="14480">
                  <c:v>17.238095238095202</c:v>
                </c:pt>
                <c:pt idx="14481">
                  <c:v>17.2392857142857</c:v>
                </c:pt>
                <c:pt idx="14482">
                  <c:v>17.240476190476201</c:v>
                </c:pt>
                <c:pt idx="14483">
                  <c:v>17.241666666666699</c:v>
                </c:pt>
                <c:pt idx="14484">
                  <c:v>17.242857142857101</c:v>
                </c:pt>
                <c:pt idx="14485">
                  <c:v>17.244047619047599</c:v>
                </c:pt>
                <c:pt idx="14486">
                  <c:v>17.245238095238101</c:v>
                </c:pt>
                <c:pt idx="14487">
                  <c:v>17.246428571428599</c:v>
                </c:pt>
                <c:pt idx="14488">
                  <c:v>17.2476190476191</c:v>
                </c:pt>
                <c:pt idx="14489">
                  <c:v>17.248809523809499</c:v>
                </c:pt>
                <c:pt idx="14490">
                  <c:v>17.25</c:v>
                </c:pt>
                <c:pt idx="14491">
                  <c:v>17.251190476190501</c:v>
                </c:pt>
                <c:pt idx="14492">
                  <c:v>17.252380952380999</c:v>
                </c:pt>
                <c:pt idx="14493">
                  <c:v>17.253571428571401</c:v>
                </c:pt>
                <c:pt idx="14494">
                  <c:v>17.254761904761899</c:v>
                </c:pt>
                <c:pt idx="14495">
                  <c:v>17.255952380952401</c:v>
                </c:pt>
                <c:pt idx="14496">
                  <c:v>17.257142857142899</c:v>
                </c:pt>
                <c:pt idx="14497">
                  <c:v>17.258333333333301</c:v>
                </c:pt>
                <c:pt idx="14498">
                  <c:v>17.259523809523799</c:v>
                </c:pt>
                <c:pt idx="14499">
                  <c:v>17.2607142857143</c:v>
                </c:pt>
                <c:pt idx="14500">
                  <c:v>17.261904761904798</c:v>
                </c:pt>
                <c:pt idx="14501">
                  <c:v>17.2630952380952</c:v>
                </c:pt>
                <c:pt idx="14502">
                  <c:v>17.264285714285698</c:v>
                </c:pt>
                <c:pt idx="14503">
                  <c:v>17.2654761904762</c:v>
                </c:pt>
                <c:pt idx="14504">
                  <c:v>17.266666666666701</c:v>
                </c:pt>
                <c:pt idx="14505">
                  <c:v>17.2678571428571</c:v>
                </c:pt>
                <c:pt idx="14506">
                  <c:v>17.269047619047601</c:v>
                </c:pt>
                <c:pt idx="14507">
                  <c:v>17.270238095238099</c:v>
                </c:pt>
                <c:pt idx="14508">
                  <c:v>17.271428571428601</c:v>
                </c:pt>
                <c:pt idx="14509">
                  <c:v>17.272619047619099</c:v>
                </c:pt>
                <c:pt idx="14510">
                  <c:v>17.273809523809501</c:v>
                </c:pt>
                <c:pt idx="14511">
                  <c:v>17.274999999999999</c:v>
                </c:pt>
                <c:pt idx="14512">
                  <c:v>17.2761904761905</c:v>
                </c:pt>
                <c:pt idx="14513">
                  <c:v>17.277380952381002</c:v>
                </c:pt>
                <c:pt idx="14514">
                  <c:v>17.2785714285714</c:v>
                </c:pt>
                <c:pt idx="14515">
                  <c:v>17.279761904761902</c:v>
                </c:pt>
                <c:pt idx="14516">
                  <c:v>17.280952380952399</c:v>
                </c:pt>
                <c:pt idx="14517">
                  <c:v>17.282142857142901</c:v>
                </c:pt>
                <c:pt idx="14518">
                  <c:v>17.283333333333299</c:v>
                </c:pt>
                <c:pt idx="14519">
                  <c:v>17.284523809523801</c:v>
                </c:pt>
                <c:pt idx="14520">
                  <c:v>17.285714285714299</c:v>
                </c:pt>
                <c:pt idx="14521">
                  <c:v>17.2869047619048</c:v>
                </c:pt>
                <c:pt idx="14522">
                  <c:v>17.288095238095199</c:v>
                </c:pt>
                <c:pt idx="14523">
                  <c:v>17.2892857142857</c:v>
                </c:pt>
                <c:pt idx="14524">
                  <c:v>17.290476190476198</c:v>
                </c:pt>
                <c:pt idx="14525">
                  <c:v>17.2916666666667</c:v>
                </c:pt>
                <c:pt idx="14526">
                  <c:v>17.292857142857098</c:v>
                </c:pt>
                <c:pt idx="14527">
                  <c:v>17.2940476190476</c:v>
                </c:pt>
                <c:pt idx="14528">
                  <c:v>17.295238095238101</c:v>
                </c:pt>
                <c:pt idx="14529">
                  <c:v>17.296428571428599</c:v>
                </c:pt>
                <c:pt idx="14530">
                  <c:v>17.297619047619101</c:v>
                </c:pt>
                <c:pt idx="14531">
                  <c:v>17.298809523809499</c:v>
                </c:pt>
                <c:pt idx="14532">
                  <c:v>17.3</c:v>
                </c:pt>
                <c:pt idx="14533">
                  <c:v>17.301190476190499</c:v>
                </c:pt>
                <c:pt idx="14534">
                  <c:v>17.302380952381</c:v>
                </c:pt>
                <c:pt idx="14535">
                  <c:v>17.303571428571399</c:v>
                </c:pt>
                <c:pt idx="14536">
                  <c:v>17.3047619047619</c:v>
                </c:pt>
                <c:pt idx="14537">
                  <c:v>17.305952380952402</c:v>
                </c:pt>
                <c:pt idx="14538">
                  <c:v>17.3071428571429</c:v>
                </c:pt>
                <c:pt idx="14539">
                  <c:v>17.308333333333302</c:v>
                </c:pt>
                <c:pt idx="14540">
                  <c:v>17.3095238095238</c:v>
                </c:pt>
                <c:pt idx="14541">
                  <c:v>17.310714285714301</c:v>
                </c:pt>
                <c:pt idx="14542">
                  <c:v>17.311904761904799</c:v>
                </c:pt>
                <c:pt idx="14543">
                  <c:v>17.313095238095201</c:v>
                </c:pt>
                <c:pt idx="14544">
                  <c:v>17.314285714285699</c:v>
                </c:pt>
                <c:pt idx="14545">
                  <c:v>17.3154761904762</c:v>
                </c:pt>
                <c:pt idx="14546">
                  <c:v>17.316666666666698</c:v>
                </c:pt>
                <c:pt idx="14547">
                  <c:v>17.3178571428571</c:v>
                </c:pt>
                <c:pt idx="14548">
                  <c:v>17.319047619047598</c:v>
                </c:pt>
                <c:pt idx="14549">
                  <c:v>17.3202380952381</c:v>
                </c:pt>
                <c:pt idx="14550">
                  <c:v>17.321428571428601</c:v>
                </c:pt>
                <c:pt idx="14551">
                  <c:v>17.322619047619099</c:v>
                </c:pt>
                <c:pt idx="14552">
                  <c:v>17.323809523809501</c:v>
                </c:pt>
                <c:pt idx="14553">
                  <c:v>17.324999999999999</c:v>
                </c:pt>
                <c:pt idx="14554">
                  <c:v>17.326190476190501</c:v>
                </c:pt>
                <c:pt idx="14555">
                  <c:v>17.327380952380999</c:v>
                </c:pt>
                <c:pt idx="14556">
                  <c:v>17.328571428571401</c:v>
                </c:pt>
                <c:pt idx="14557">
                  <c:v>17.329761904761899</c:v>
                </c:pt>
                <c:pt idx="14558">
                  <c:v>17.3309523809524</c:v>
                </c:pt>
                <c:pt idx="14559">
                  <c:v>17.332142857142902</c:v>
                </c:pt>
                <c:pt idx="14560">
                  <c:v>17.3333333333333</c:v>
                </c:pt>
                <c:pt idx="14561">
                  <c:v>17.334523809523802</c:v>
                </c:pt>
                <c:pt idx="14562">
                  <c:v>17.3357142857143</c:v>
                </c:pt>
                <c:pt idx="14563">
                  <c:v>17.336904761904801</c:v>
                </c:pt>
                <c:pt idx="14564">
                  <c:v>17.3380952380952</c:v>
                </c:pt>
                <c:pt idx="14565">
                  <c:v>17.339285714285701</c:v>
                </c:pt>
                <c:pt idx="14566">
                  <c:v>17.340476190476199</c:v>
                </c:pt>
                <c:pt idx="14567">
                  <c:v>17.341666666666701</c:v>
                </c:pt>
                <c:pt idx="14568">
                  <c:v>17.342857142857099</c:v>
                </c:pt>
                <c:pt idx="14569">
                  <c:v>17.344047619047601</c:v>
                </c:pt>
                <c:pt idx="14570">
                  <c:v>17.345238095238098</c:v>
                </c:pt>
                <c:pt idx="14571">
                  <c:v>17.3464285714286</c:v>
                </c:pt>
                <c:pt idx="14572">
                  <c:v>17.347619047618998</c:v>
                </c:pt>
                <c:pt idx="14573">
                  <c:v>17.3488095238095</c:v>
                </c:pt>
                <c:pt idx="14574">
                  <c:v>17.350000000000001</c:v>
                </c:pt>
                <c:pt idx="14575">
                  <c:v>17.351190476190499</c:v>
                </c:pt>
                <c:pt idx="14576">
                  <c:v>17.352380952381001</c:v>
                </c:pt>
                <c:pt idx="14577">
                  <c:v>17.353571428571399</c:v>
                </c:pt>
                <c:pt idx="14578">
                  <c:v>17.354761904761901</c:v>
                </c:pt>
                <c:pt idx="14579">
                  <c:v>17.355952380952399</c:v>
                </c:pt>
                <c:pt idx="14580">
                  <c:v>17.3571428571429</c:v>
                </c:pt>
                <c:pt idx="14581">
                  <c:v>17.358333333333299</c:v>
                </c:pt>
                <c:pt idx="14582">
                  <c:v>17.3595238095238</c:v>
                </c:pt>
                <c:pt idx="14583">
                  <c:v>17.360714285714302</c:v>
                </c:pt>
                <c:pt idx="14584">
                  <c:v>17.3619047619048</c:v>
                </c:pt>
                <c:pt idx="14585">
                  <c:v>17.363095238095202</c:v>
                </c:pt>
                <c:pt idx="14586">
                  <c:v>17.3642857142857</c:v>
                </c:pt>
                <c:pt idx="14587">
                  <c:v>17.365476190476201</c:v>
                </c:pt>
                <c:pt idx="14588">
                  <c:v>17.366666666666699</c:v>
                </c:pt>
                <c:pt idx="14589">
                  <c:v>17.367857142857101</c:v>
                </c:pt>
                <c:pt idx="14590">
                  <c:v>17.369047619047599</c:v>
                </c:pt>
                <c:pt idx="14591">
                  <c:v>17.370238095238101</c:v>
                </c:pt>
                <c:pt idx="14592">
                  <c:v>17.371428571428599</c:v>
                </c:pt>
                <c:pt idx="14593">
                  <c:v>17.372619047619001</c:v>
                </c:pt>
                <c:pt idx="14594">
                  <c:v>17.373809523809499</c:v>
                </c:pt>
                <c:pt idx="14595">
                  <c:v>17.375</c:v>
                </c:pt>
                <c:pt idx="14596">
                  <c:v>17.376190476190501</c:v>
                </c:pt>
                <c:pt idx="14597">
                  <c:v>17.377380952380999</c:v>
                </c:pt>
                <c:pt idx="14598">
                  <c:v>17.378571428571401</c:v>
                </c:pt>
                <c:pt idx="14599">
                  <c:v>17.379761904761899</c:v>
                </c:pt>
                <c:pt idx="14600">
                  <c:v>17.380952380952401</c:v>
                </c:pt>
                <c:pt idx="14601">
                  <c:v>17.382142857142899</c:v>
                </c:pt>
                <c:pt idx="14602">
                  <c:v>17.383333333333301</c:v>
                </c:pt>
                <c:pt idx="14603">
                  <c:v>17.384523809523799</c:v>
                </c:pt>
                <c:pt idx="14604">
                  <c:v>17.3857142857143</c:v>
                </c:pt>
                <c:pt idx="14605">
                  <c:v>17.386904761904798</c:v>
                </c:pt>
                <c:pt idx="14606">
                  <c:v>17.3880952380952</c:v>
                </c:pt>
                <c:pt idx="14607">
                  <c:v>17.389285714285698</c:v>
                </c:pt>
                <c:pt idx="14608">
                  <c:v>17.3904761904762</c:v>
                </c:pt>
                <c:pt idx="14609">
                  <c:v>17.391666666666701</c:v>
                </c:pt>
                <c:pt idx="14610">
                  <c:v>17.3928571428571</c:v>
                </c:pt>
                <c:pt idx="14611">
                  <c:v>17.394047619047601</c:v>
                </c:pt>
                <c:pt idx="14612">
                  <c:v>17.395238095238099</c:v>
                </c:pt>
                <c:pt idx="14613">
                  <c:v>17.396428571428601</c:v>
                </c:pt>
                <c:pt idx="14614">
                  <c:v>17.397619047619099</c:v>
                </c:pt>
                <c:pt idx="14615">
                  <c:v>17.398809523809501</c:v>
                </c:pt>
                <c:pt idx="14616">
                  <c:v>17.399999999999999</c:v>
                </c:pt>
                <c:pt idx="14617">
                  <c:v>17.4011904761905</c:v>
                </c:pt>
                <c:pt idx="14618">
                  <c:v>17.402380952381002</c:v>
                </c:pt>
                <c:pt idx="14619">
                  <c:v>17.4035714285714</c:v>
                </c:pt>
                <c:pt idx="14620">
                  <c:v>17.404761904761902</c:v>
                </c:pt>
                <c:pt idx="14621">
                  <c:v>17.405952380952399</c:v>
                </c:pt>
                <c:pt idx="14622">
                  <c:v>17.407142857142901</c:v>
                </c:pt>
                <c:pt idx="14623">
                  <c:v>17.408333333333299</c:v>
                </c:pt>
                <c:pt idx="14624">
                  <c:v>17.409523809523801</c:v>
                </c:pt>
                <c:pt idx="14625">
                  <c:v>17.410714285714299</c:v>
                </c:pt>
                <c:pt idx="14626">
                  <c:v>17.4119047619048</c:v>
                </c:pt>
                <c:pt idx="14627">
                  <c:v>17.413095238095199</c:v>
                </c:pt>
                <c:pt idx="14628">
                  <c:v>17.4142857142857</c:v>
                </c:pt>
                <c:pt idx="14629">
                  <c:v>17.415476190476198</c:v>
                </c:pt>
                <c:pt idx="14630">
                  <c:v>17.4166666666667</c:v>
                </c:pt>
                <c:pt idx="14631">
                  <c:v>17.417857142857098</c:v>
                </c:pt>
                <c:pt idx="14632">
                  <c:v>17.4190476190476</c:v>
                </c:pt>
                <c:pt idx="14633">
                  <c:v>17.420238095238101</c:v>
                </c:pt>
                <c:pt idx="14634">
                  <c:v>17.421428571428599</c:v>
                </c:pt>
                <c:pt idx="14635">
                  <c:v>17.422619047619001</c:v>
                </c:pt>
                <c:pt idx="14636">
                  <c:v>17.423809523809499</c:v>
                </c:pt>
                <c:pt idx="14637">
                  <c:v>17.425000000000001</c:v>
                </c:pt>
                <c:pt idx="14638">
                  <c:v>17.426190476190499</c:v>
                </c:pt>
                <c:pt idx="14639">
                  <c:v>17.427380952381</c:v>
                </c:pt>
                <c:pt idx="14640">
                  <c:v>17.428571428571399</c:v>
                </c:pt>
                <c:pt idx="14641">
                  <c:v>17.4297619047619</c:v>
                </c:pt>
                <c:pt idx="14642">
                  <c:v>17.430952380952402</c:v>
                </c:pt>
                <c:pt idx="14643">
                  <c:v>17.4321428571429</c:v>
                </c:pt>
                <c:pt idx="14644">
                  <c:v>17.433333333333302</c:v>
                </c:pt>
                <c:pt idx="14645">
                  <c:v>17.4345238095238</c:v>
                </c:pt>
                <c:pt idx="14646">
                  <c:v>17.435714285714301</c:v>
                </c:pt>
                <c:pt idx="14647">
                  <c:v>17.436904761904799</c:v>
                </c:pt>
                <c:pt idx="14648">
                  <c:v>17.438095238095201</c:v>
                </c:pt>
                <c:pt idx="14649">
                  <c:v>17.439285714285699</c:v>
                </c:pt>
                <c:pt idx="14650">
                  <c:v>17.4404761904762</c:v>
                </c:pt>
                <c:pt idx="14651">
                  <c:v>17.441666666666698</c:v>
                </c:pt>
                <c:pt idx="14652">
                  <c:v>17.4428571428571</c:v>
                </c:pt>
                <c:pt idx="14653">
                  <c:v>17.444047619047598</c:v>
                </c:pt>
                <c:pt idx="14654">
                  <c:v>17.4452380952381</c:v>
                </c:pt>
                <c:pt idx="14655">
                  <c:v>17.446428571428601</c:v>
                </c:pt>
                <c:pt idx="14656">
                  <c:v>17.447619047619</c:v>
                </c:pt>
                <c:pt idx="14657">
                  <c:v>17.448809523809501</c:v>
                </c:pt>
                <c:pt idx="14658">
                  <c:v>17.45</c:v>
                </c:pt>
                <c:pt idx="14659">
                  <c:v>17.451190476190501</c:v>
                </c:pt>
                <c:pt idx="14660">
                  <c:v>17.452380952380999</c:v>
                </c:pt>
                <c:pt idx="14661">
                  <c:v>17.453571428571401</c:v>
                </c:pt>
                <c:pt idx="14662">
                  <c:v>17.454761904761899</c:v>
                </c:pt>
                <c:pt idx="14663">
                  <c:v>17.4559523809524</c:v>
                </c:pt>
                <c:pt idx="14664">
                  <c:v>17.457142857142902</c:v>
                </c:pt>
                <c:pt idx="14665">
                  <c:v>17.4583333333333</c:v>
                </c:pt>
                <c:pt idx="14666">
                  <c:v>17.459523809523802</c:v>
                </c:pt>
                <c:pt idx="14667">
                  <c:v>17.4607142857143</c:v>
                </c:pt>
                <c:pt idx="14668">
                  <c:v>17.461904761904801</c:v>
                </c:pt>
                <c:pt idx="14669">
                  <c:v>17.4630952380952</c:v>
                </c:pt>
                <c:pt idx="14670">
                  <c:v>17.464285714285701</c:v>
                </c:pt>
                <c:pt idx="14671">
                  <c:v>17.465476190476199</c:v>
                </c:pt>
                <c:pt idx="14672">
                  <c:v>17.466666666666701</c:v>
                </c:pt>
                <c:pt idx="14673">
                  <c:v>17.467857142857099</c:v>
                </c:pt>
                <c:pt idx="14674">
                  <c:v>17.469047619047601</c:v>
                </c:pt>
                <c:pt idx="14675">
                  <c:v>17.470238095238098</c:v>
                </c:pt>
                <c:pt idx="14676">
                  <c:v>17.4714285714286</c:v>
                </c:pt>
                <c:pt idx="14677">
                  <c:v>17.472619047618998</c:v>
                </c:pt>
                <c:pt idx="14678">
                  <c:v>17.4738095238095</c:v>
                </c:pt>
                <c:pt idx="14679">
                  <c:v>17.475000000000001</c:v>
                </c:pt>
                <c:pt idx="14680">
                  <c:v>17.476190476190499</c:v>
                </c:pt>
                <c:pt idx="14681">
                  <c:v>17.477380952381001</c:v>
                </c:pt>
                <c:pt idx="14682">
                  <c:v>17.478571428571399</c:v>
                </c:pt>
                <c:pt idx="14683">
                  <c:v>17.479761904761901</c:v>
                </c:pt>
                <c:pt idx="14684">
                  <c:v>17.480952380952399</c:v>
                </c:pt>
                <c:pt idx="14685">
                  <c:v>17.4821428571429</c:v>
                </c:pt>
                <c:pt idx="14686">
                  <c:v>17.483333333333299</c:v>
                </c:pt>
                <c:pt idx="14687">
                  <c:v>17.4845238095238</c:v>
                </c:pt>
                <c:pt idx="14688">
                  <c:v>17.485714285714302</c:v>
                </c:pt>
                <c:pt idx="14689">
                  <c:v>17.4869047619048</c:v>
                </c:pt>
                <c:pt idx="14690">
                  <c:v>17.488095238095202</c:v>
                </c:pt>
                <c:pt idx="14691">
                  <c:v>17.4892857142857</c:v>
                </c:pt>
                <c:pt idx="14692">
                  <c:v>17.490476190476201</c:v>
                </c:pt>
                <c:pt idx="14693">
                  <c:v>17.491666666666699</c:v>
                </c:pt>
                <c:pt idx="14694">
                  <c:v>17.492857142857101</c:v>
                </c:pt>
                <c:pt idx="14695">
                  <c:v>17.494047619047599</c:v>
                </c:pt>
                <c:pt idx="14696">
                  <c:v>17.495238095238101</c:v>
                </c:pt>
                <c:pt idx="14697">
                  <c:v>17.496428571428599</c:v>
                </c:pt>
                <c:pt idx="14698">
                  <c:v>17.497619047619001</c:v>
                </c:pt>
                <c:pt idx="14699">
                  <c:v>17.498809523809499</c:v>
                </c:pt>
                <c:pt idx="14700">
                  <c:v>17.5</c:v>
                </c:pt>
                <c:pt idx="14701">
                  <c:v>17.501190476190501</c:v>
                </c:pt>
                <c:pt idx="14702">
                  <c:v>17.502380952380999</c:v>
                </c:pt>
                <c:pt idx="14703">
                  <c:v>17.503571428571401</c:v>
                </c:pt>
                <c:pt idx="14704">
                  <c:v>17.504761904761899</c:v>
                </c:pt>
                <c:pt idx="14705">
                  <c:v>17.505952380952401</c:v>
                </c:pt>
                <c:pt idx="14706">
                  <c:v>17.507142857142899</c:v>
                </c:pt>
                <c:pt idx="14707">
                  <c:v>17.508333333333301</c:v>
                </c:pt>
                <c:pt idx="14708">
                  <c:v>17.509523809523799</c:v>
                </c:pt>
                <c:pt idx="14709">
                  <c:v>17.5107142857143</c:v>
                </c:pt>
                <c:pt idx="14710">
                  <c:v>17.511904761904798</c:v>
                </c:pt>
                <c:pt idx="14711">
                  <c:v>17.5130952380952</c:v>
                </c:pt>
                <c:pt idx="14712">
                  <c:v>17.514285714285698</c:v>
                </c:pt>
                <c:pt idx="14713">
                  <c:v>17.5154761904762</c:v>
                </c:pt>
                <c:pt idx="14714">
                  <c:v>17.516666666666701</c:v>
                </c:pt>
                <c:pt idx="14715">
                  <c:v>17.5178571428571</c:v>
                </c:pt>
                <c:pt idx="14716">
                  <c:v>17.519047619047601</c:v>
                </c:pt>
                <c:pt idx="14717">
                  <c:v>17.520238095238099</c:v>
                </c:pt>
                <c:pt idx="14718">
                  <c:v>17.521428571428601</c:v>
                </c:pt>
                <c:pt idx="14719">
                  <c:v>17.522619047619099</c:v>
                </c:pt>
                <c:pt idx="14720">
                  <c:v>17.523809523809501</c:v>
                </c:pt>
                <c:pt idx="14721">
                  <c:v>17.524999999999999</c:v>
                </c:pt>
                <c:pt idx="14722">
                  <c:v>17.5261904761905</c:v>
                </c:pt>
                <c:pt idx="14723">
                  <c:v>17.527380952381002</c:v>
                </c:pt>
                <c:pt idx="14724">
                  <c:v>17.5285714285714</c:v>
                </c:pt>
                <c:pt idx="14725">
                  <c:v>17.529761904761902</c:v>
                </c:pt>
                <c:pt idx="14726">
                  <c:v>17.530952380952399</c:v>
                </c:pt>
                <c:pt idx="14727">
                  <c:v>17.532142857142901</c:v>
                </c:pt>
                <c:pt idx="14728">
                  <c:v>17.533333333333299</c:v>
                </c:pt>
                <c:pt idx="14729">
                  <c:v>17.534523809523801</c:v>
                </c:pt>
                <c:pt idx="14730">
                  <c:v>17.535714285714299</c:v>
                </c:pt>
                <c:pt idx="14731">
                  <c:v>17.5369047619048</c:v>
                </c:pt>
                <c:pt idx="14732">
                  <c:v>17.538095238095199</c:v>
                </c:pt>
                <c:pt idx="14733">
                  <c:v>17.5392857142857</c:v>
                </c:pt>
                <c:pt idx="14734">
                  <c:v>17.540476190476198</c:v>
                </c:pt>
                <c:pt idx="14735">
                  <c:v>17.5416666666667</c:v>
                </c:pt>
                <c:pt idx="14736">
                  <c:v>17.542857142857098</c:v>
                </c:pt>
                <c:pt idx="14737">
                  <c:v>17.5440476190476</c:v>
                </c:pt>
                <c:pt idx="14738">
                  <c:v>17.545238095238101</c:v>
                </c:pt>
                <c:pt idx="14739">
                  <c:v>17.546428571428599</c:v>
                </c:pt>
                <c:pt idx="14740">
                  <c:v>17.547619047619001</c:v>
                </c:pt>
                <c:pt idx="14741">
                  <c:v>17.548809523809499</c:v>
                </c:pt>
                <c:pt idx="14742">
                  <c:v>17.55</c:v>
                </c:pt>
                <c:pt idx="14743">
                  <c:v>17.551190476190499</c:v>
                </c:pt>
                <c:pt idx="14744">
                  <c:v>17.552380952381</c:v>
                </c:pt>
                <c:pt idx="14745">
                  <c:v>17.553571428571399</c:v>
                </c:pt>
                <c:pt idx="14746">
                  <c:v>17.5547619047619</c:v>
                </c:pt>
                <c:pt idx="14747">
                  <c:v>17.555952380952402</c:v>
                </c:pt>
                <c:pt idx="14748">
                  <c:v>17.5571428571429</c:v>
                </c:pt>
                <c:pt idx="14749">
                  <c:v>17.558333333333302</c:v>
                </c:pt>
                <c:pt idx="14750">
                  <c:v>17.5595238095238</c:v>
                </c:pt>
                <c:pt idx="14751">
                  <c:v>17.560714285714301</c:v>
                </c:pt>
                <c:pt idx="14752">
                  <c:v>17.561904761904799</c:v>
                </c:pt>
                <c:pt idx="14753">
                  <c:v>17.563095238095201</c:v>
                </c:pt>
                <c:pt idx="14754">
                  <c:v>17.564285714285699</c:v>
                </c:pt>
                <c:pt idx="14755">
                  <c:v>17.5654761904762</c:v>
                </c:pt>
                <c:pt idx="14756">
                  <c:v>17.566666666666698</c:v>
                </c:pt>
                <c:pt idx="14757">
                  <c:v>17.5678571428571</c:v>
                </c:pt>
                <c:pt idx="14758">
                  <c:v>17.569047619047598</c:v>
                </c:pt>
                <c:pt idx="14759">
                  <c:v>17.5702380952381</c:v>
                </c:pt>
                <c:pt idx="14760">
                  <c:v>17.571428571428601</c:v>
                </c:pt>
                <c:pt idx="14761">
                  <c:v>17.572619047619099</c:v>
                </c:pt>
                <c:pt idx="14762">
                  <c:v>17.573809523809501</c:v>
                </c:pt>
                <c:pt idx="14763">
                  <c:v>17.574999999999999</c:v>
                </c:pt>
                <c:pt idx="14764">
                  <c:v>17.576190476190501</c:v>
                </c:pt>
                <c:pt idx="14765">
                  <c:v>17.577380952380999</c:v>
                </c:pt>
                <c:pt idx="14766">
                  <c:v>17.578571428571401</c:v>
                </c:pt>
                <c:pt idx="14767">
                  <c:v>17.579761904761899</c:v>
                </c:pt>
                <c:pt idx="14768">
                  <c:v>17.5809523809524</c:v>
                </c:pt>
                <c:pt idx="14769">
                  <c:v>17.582142857142902</c:v>
                </c:pt>
                <c:pt idx="14770">
                  <c:v>17.5833333333333</c:v>
                </c:pt>
                <c:pt idx="14771">
                  <c:v>17.584523809523802</c:v>
                </c:pt>
                <c:pt idx="14772">
                  <c:v>17.5857142857143</c:v>
                </c:pt>
                <c:pt idx="14773">
                  <c:v>17.586904761904801</c:v>
                </c:pt>
                <c:pt idx="14774">
                  <c:v>17.5880952380952</c:v>
                </c:pt>
                <c:pt idx="14775">
                  <c:v>17.589285714285701</c:v>
                </c:pt>
                <c:pt idx="14776">
                  <c:v>17.590476190476199</c:v>
                </c:pt>
                <c:pt idx="14777">
                  <c:v>17.591666666666701</c:v>
                </c:pt>
                <c:pt idx="14778">
                  <c:v>17.592857142857099</c:v>
                </c:pt>
                <c:pt idx="14779">
                  <c:v>17.594047619047601</c:v>
                </c:pt>
                <c:pt idx="14780">
                  <c:v>17.595238095238098</c:v>
                </c:pt>
                <c:pt idx="14781">
                  <c:v>17.5964285714286</c:v>
                </c:pt>
                <c:pt idx="14782">
                  <c:v>17.597619047618998</c:v>
                </c:pt>
                <c:pt idx="14783">
                  <c:v>17.5988095238095</c:v>
                </c:pt>
                <c:pt idx="14784">
                  <c:v>17.600000000000001</c:v>
                </c:pt>
                <c:pt idx="14785">
                  <c:v>17.601190476190499</c:v>
                </c:pt>
                <c:pt idx="14786">
                  <c:v>17.602380952381001</c:v>
                </c:pt>
                <c:pt idx="14787">
                  <c:v>17.603571428571399</c:v>
                </c:pt>
                <c:pt idx="14788">
                  <c:v>17.604761904761901</c:v>
                </c:pt>
                <c:pt idx="14789">
                  <c:v>17.605952380952399</c:v>
                </c:pt>
                <c:pt idx="14790">
                  <c:v>17.6071428571429</c:v>
                </c:pt>
                <c:pt idx="14791">
                  <c:v>17.608333333333299</c:v>
                </c:pt>
                <c:pt idx="14792">
                  <c:v>17.6095238095238</c:v>
                </c:pt>
                <c:pt idx="14793">
                  <c:v>17.610714285714302</c:v>
                </c:pt>
                <c:pt idx="14794">
                  <c:v>17.6119047619048</c:v>
                </c:pt>
                <c:pt idx="14795">
                  <c:v>17.613095238095202</c:v>
                </c:pt>
                <c:pt idx="14796">
                  <c:v>17.6142857142857</c:v>
                </c:pt>
                <c:pt idx="14797">
                  <c:v>17.615476190476201</c:v>
                </c:pt>
                <c:pt idx="14798">
                  <c:v>17.616666666666699</c:v>
                </c:pt>
                <c:pt idx="14799">
                  <c:v>17.617857142857101</c:v>
                </c:pt>
                <c:pt idx="14800">
                  <c:v>17.619047619047599</c:v>
                </c:pt>
                <c:pt idx="14801">
                  <c:v>17.620238095238101</c:v>
                </c:pt>
                <c:pt idx="14802">
                  <c:v>17.621428571428599</c:v>
                </c:pt>
                <c:pt idx="14803">
                  <c:v>17.622619047619001</c:v>
                </c:pt>
                <c:pt idx="14804">
                  <c:v>17.623809523809499</c:v>
                </c:pt>
                <c:pt idx="14805">
                  <c:v>17.625</c:v>
                </c:pt>
                <c:pt idx="14806">
                  <c:v>17.626190476190501</c:v>
                </c:pt>
                <c:pt idx="14807">
                  <c:v>17.627380952380999</c:v>
                </c:pt>
                <c:pt idx="14808">
                  <c:v>17.628571428571401</c:v>
                </c:pt>
                <c:pt idx="14809">
                  <c:v>17.629761904761899</c:v>
                </c:pt>
                <c:pt idx="14810">
                  <c:v>17.630952380952401</c:v>
                </c:pt>
                <c:pt idx="14811">
                  <c:v>17.632142857142899</c:v>
                </c:pt>
                <c:pt idx="14812">
                  <c:v>17.633333333333301</c:v>
                </c:pt>
                <c:pt idx="14813">
                  <c:v>17.634523809523799</c:v>
                </c:pt>
                <c:pt idx="14814">
                  <c:v>17.6357142857143</c:v>
                </c:pt>
                <c:pt idx="14815">
                  <c:v>17.636904761904798</c:v>
                </c:pt>
                <c:pt idx="14816">
                  <c:v>17.6380952380952</c:v>
                </c:pt>
                <c:pt idx="14817">
                  <c:v>17.639285714285698</c:v>
                </c:pt>
                <c:pt idx="14818">
                  <c:v>17.6404761904762</c:v>
                </c:pt>
                <c:pt idx="14819">
                  <c:v>17.641666666666701</c:v>
                </c:pt>
                <c:pt idx="14820">
                  <c:v>17.6428571428571</c:v>
                </c:pt>
                <c:pt idx="14821">
                  <c:v>17.644047619047601</c:v>
                </c:pt>
                <c:pt idx="14822">
                  <c:v>17.645238095238099</c:v>
                </c:pt>
                <c:pt idx="14823">
                  <c:v>17.646428571428601</c:v>
                </c:pt>
                <c:pt idx="14824">
                  <c:v>17.647619047618999</c:v>
                </c:pt>
                <c:pt idx="14825">
                  <c:v>17.648809523809501</c:v>
                </c:pt>
                <c:pt idx="14826">
                  <c:v>17.649999999999999</c:v>
                </c:pt>
                <c:pt idx="14827">
                  <c:v>17.6511904761905</c:v>
                </c:pt>
                <c:pt idx="14828">
                  <c:v>17.652380952381002</c:v>
                </c:pt>
                <c:pt idx="14829">
                  <c:v>17.6535714285714</c:v>
                </c:pt>
                <c:pt idx="14830">
                  <c:v>17.654761904761902</c:v>
                </c:pt>
                <c:pt idx="14831">
                  <c:v>17.655952380952399</c:v>
                </c:pt>
                <c:pt idx="14832">
                  <c:v>17.657142857142901</c:v>
                </c:pt>
                <c:pt idx="14833">
                  <c:v>17.658333333333299</c:v>
                </c:pt>
                <c:pt idx="14834">
                  <c:v>17.659523809523801</c:v>
                </c:pt>
                <c:pt idx="14835">
                  <c:v>17.660714285714299</c:v>
                </c:pt>
                <c:pt idx="14836">
                  <c:v>17.6619047619048</c:v>
                </c:pt>
                <c:pt idx="14837">
                  <c:v>17.663095238095199</c:v>
                </c:pt>
                <c:pt idx="14838">
                  <c:v>17.6642857142857</c:v>
                </c:pt>
                <c:pt idx="14839">
                  <c:v>17.665476190476198</c:v>
                </c:pt>
                <c:pt idx="14840">
                  <c:v>17.6666666666667</c:v>
                </c:pt>
                <c:pt idx="14841">
                  <c:v>17.667857142857098</c:v>
                </c:pt>
                <c:pt idx="14842">
                  <c:v>17.6690476190476</c:v>
                </c:pt>
                <c:pt idx="14843">
                  <c:v>17.670238095238101</c:v>
                </c:pt>
                <c:pt idx="14844">
                  <c:v>17.671428571428599</c:v>
                </c:pt>
                <c:pt idx="14845">
                  <c:v>17.672619047619001</c:v>
                </c:pt>
                <c:pt idx="14846">
                  <c:v>17.673809523809499</c:v>
                </c:pt>
                <c:pt idx="14847">
                  <c:v>17.675000000000001</c:v>
                </c:pt>
                <c:pt idx="14848">
                  <c:v>17.676190476190499</c:v>
                </c:pt>
                <c:pt idx="14849">
                  <c:v>17.677380952381</c:v>
                </c:pt>
                <c:pt idx="14850">
                  <c:v>17.678571428571399</c:v>
                </c:pt>
                <c:pt idx="14851">
                  <c:v>17.6797619047619</c:v>
                </c:pt>
                <c:pt idx="14852">
                  <c:v>17.680952380952402</c:v>
                </c:pt>
                <c:pt idx="14853">
                  <c:v>17.6821428571429</c:v>
                </c:pt>
                <c:pt idx="14854">
                  <c:v>17.683333333333302</c:v>
                </c:pt>
                <c:pt idx="14855">
                  <c:v>17.6845238095238</c:v>
                </c:pt>
                <c:pt idx="14856">
                  <c:v>17.685714285714301</c:v>
                </c:pt>
                <c:pt idx="14857">
                  <c:v>17.686904761904799</c:v>
                </c:pt>
                <c:pt idx="14858">
                  <c:v>17.688095238095201</c:v>
                </c:pt>
                <c:pt idx="14859">
                  <c:v>17.689285714285699</c:v>
                </c:pt>
                <c:pt idx="14860">
                  <c:v>17.6904761904762</c:v>
                </c:pt>
                <c:pt idx="14861">
                  <c:v>17.691666666666698</c:v>
                </c:pt>
                <c:pt idx="14862">
                  <c:v>17.6928571428571</c:v>
                </c:pt>
                <c:pt idx="14863">
                  <c:v>17.694047619047598</c:v>
                </c:pt>
                <c:pt idx="14864">
                  <c:v>17.6952380952381</c:v>
                </c:pt>
                <c:pt idx="14865">
                  <c:v>17.696428571428601</c:v>
                </c:pt>
                <c:pt idx="14866">
                  <c:v>17.697619047619</c:v>
                </c:pt>
                <c:pt idx="14867">
                  <c:v>17.698809523809501</c:v>
                </c:pt>
                <c:pt idx="14868">
                  <c:v>17.7</c:v>
                </c:pt>
                <c:pt idx="14869">
                  <c:v>17.701190476190501</c:v>
                </c:pt>
                <c:pt idx="14870">
                  <c:v>17.702380952380999</c:v>
                </c:pt>
                <c:pt idx="14871">
                  <c:v>17.703571428571401</c:v>
                </c:pt>
                <c:pt idx="14872">
                  <c:v>17.704761904761899</c:v>
                </c:pt>
                <c:pt idx="14873">
                  <c:v>17.7059523809524</c:v>
                </c:pt>
                <c:pt idx="14874">
                  <c:v>17.707142857142902</c:v>
                </c:pt>
                <c:pt idx="14875">
                  <c:v>17.7083333333333</c:v>
                </c:pt>
                <c:pt idx="14876">
                  <c:v>17.709523809523802</c:v>
                </c:pt>
                <c:pt idx="14877">
                  <c:v>17.7107142857143</c:v>
                </c:pt>
                <c:pt idx="14878">
                  <c:v>17.711904761904801</c:v>
                </c:pt>
                <c:pt idx="14879">
                  <c:v>17.7130952380952</c:v>
                </c:pt>
                <c:pt idx="14880">
                  <c:v>17.714285714285701</c:v>
                </c:pt>
                <c:pt idx="14881">
                  <c:v>17.715476190476199</c:v>
                </c:pt>
                <c:pt idx="14882">
                  <c:v>17.716666666666701</c:v>
                </c:pt>
                <c:pt idx="14883">
                  <c:v>17.717857142857099</c:v>
                </c:pt>
                <c:pt idx="14884">
                  <c:v>17.719047619047601</c:v>
                </c:pt>
                <c:pt idx="14885">
                  <c:v>17.720238095238098</c:v>
                </c:pt>
                <c:pt idx="14886">
                  <c:v>17.7214285714286</c:v>
                </c:pt>
                <c:pt idx="14887">
                  <c:v>17.722619047618998</c:v>
                </c:pt>
                <c:pt idx="14888">
                  <c:v>17.7238095238095</c:v>
                </c:pt>
                <c:pt idx="14889">
                  <c:v>17.725000000000001</c:v>
                </c:pt>
                <c:pt idx="14890">
                  <c:v>17.726190476190499</c:v>
                </c:pt>
                <c:pt idx="14891">
                  <c:v>17.727380952381001</c:v>
                </c:pt>
                <c:pt idx="14892">
                  <c:v>17.728571428571399</c:v>
                </c:pt>
                <c:pt idx="14893">
                  <c:v>17.729761904761901</c:v>
                </c:pt>
                <c:pt idx="14894">
                  <c:v>17.730952380952399</c:v>
                </c:pt>
                <c:pt idx="14895">
                  <c:v>17.7321428571429</c:v>
                </c:pt>
                <c:pt idx="14896">
                  <c:v>17.733333333333299</c:v>
                </c:pt>
                <c:pt idx="14897">
                  <c:v>17.7345238095238</c:v>
                </c:pt>
                <c:pt idx="14898">
                  <c:v>17.735714285714302</c:v>
                </c:pt>
                <c:pt idx="14899">
                  <c:v>17.7369047619048</c:v>
                </c:pt>
                <c:pt idx="14900">
                  <c:v>17.738095238095202</c:v>
                </c:pt>
                <c:pt idx="14901">
                  <c:v>17.7392857142857</c:v>
                </c:pt>
                <c:pt idx="14902">
                  <c:v>17.740476190476201</c:v>
                </c:pt>
                <c:pt idx="14903">
                  <c:v>17.741666666666699</c:v>
                </c:pt>
                <c:pt idx="14904">
                  <c:v>17.742857142857101</c:v>
                </c:pt>
                <c:pt idx="14905">
                  <c:v>17.744047619047599</c:v>
                </c:pt>
                <c:pt idx="14906">
                  <c:v>17.745238095238101</c:v>
                </c:pt>
                <c:pt idx="14907">
                  <c:v>17.746428571428599</c:v>
                </c:pt>
                <c:pt idx="14908">
                  <c:v>17.747619047619001</c:v>
                </c:pt>
                <c:pt idx="14909">
                  <c:v>17.748809523809499</c:v>
                </c:pt>
                <c:pt idx="14910">
                  <c:v>17.75</c:v>
                </c:pt>
                <c:pt idx="14911">
                  <c:v>17.751190476190501</c:v>
                </c:pt>
                <c:pt idx="14912">
                  <c:v>17.752380952380999</c:v>
                </c:pt>
                <c:pt idx="14913">
                  <c:v>17.753571428571401</c:v>
                </c:pt>
                <c:pt idx="14914">
                  <c:v>17.754761904761899</c:v>
                </c:pt>
                <c:pt idx="14915">
                  <c:v>17.755952380952401</c:v>
                </c:pt>
                <c:pt idx="14916">
                  <c:v>17.757142857142899</c:v>
                </c:pt>
                <c:pt idx="14917">
                  <c:v>17.758333333333301</c:v>
                </c:pt>
                <c:pt idx="14918">
                  <c:v>17.759523809523799</c:v>
                </c:pt>
                <c:pt idx="14919">
                  <c:v>17.7607142857143</c:v>
                </c:pt>
                <c:pt idx="14920">
                  <c:v>17.761904761904798</c:v>
                </c:pt>
                <c:pt idx="14921">
                  <c:v>17.7630952380952</c:v>
                </c:pt>
                <c:pt idx="14922">
                  <c:v>17.764285714285698</c:v>
                </c:pt>
                <c:pt idx="14923">
                  <c:v>17.7654761904762</c:v>
                </c:pt>
                <c:pt idx="14924">
                  <c:v>17.766666666666701</c:v>
                </c:pt>
                <c:pt idx="14925">
                  <c:v>17.7678571428571</c:v>
                </c:pt>
                <c:pt idx="14926">
                  <c:v>17.769047619047601</c:v>
                </c:pt>
                <c:pt idx="14927">
                  <c:v>17.770238095238099</c:v>
                </c:pt>
                <c:pt idx="14928">
                  <c:v>17.771428571428601</c:v>
                </c:pt>
                <c:pt idx="14929">
                  <c:v>17.772619047619099</c:v>
                </c:pt>
                <c:pt idx="14930">
                  <c:v>17.773809523809501</c:v>
                </c:pt>
                <c:pt idx="14931">
                  <c:v>17.774999999999999</c:v>
                </c:pt>
                <c:pt idx="14932">
                  <c:v>17.7761904761905</c:v>
                </c:pt>
                <c:pt idx="14933">
                  <c:v>17.777380952381002</c:v>
                </c:pt>
                <c:pt idx="14934">
                  <c:v>17.7785714285714</c:v>
                </c:pt>
                <c:pt idx="14935">
                  <c:v>17.779761904761902</c:v>
                </c:pt>
                <c:pt idx="14936">
                  <c:v>17.780952380952399</c:v>
                </c:pt>
                <c:pt idx="14937">
                  <c:v>17.782142857142901</c:v>
                </c:pt>
                <c:pt idx="14938">
                  <c:v>17.783333333333299</c:v>
                </c:pt>
                <c:pt idx="14939">
                  <c:v>17.784523809523801</c:v>
                </c:pt>
                <c:pt idx="14940">
                  <c:v>17.785714285714299</c:v>
                </c:pt>
                <c:pt idx="14941">
                  <c:v>17.7869047619048</c:v>
                </c:pt>
                <c:pt idx="14942">
                  <c:v>17.788095238095199</c:v>
                </c:pt>
                <c:pt idx="14943">
                  <c:v>17.7892857142857</c:v>
                </c:pt>
                <c:pt idx="14944">
                  <c:v>17.790476190476198</c:v>
                </c:pt>
                <c:pt idx="14945">
                  <c:v>17.7916666666667</c:v>
                </c:pt>
                <c:pt idx="14946">
                  <c:v>17.792857142857098</c:v>
                </c:pt>
                <c:pt idx="14947">
                  <c:v>17.7940476190476</c:v>
                </c:pt>
                <c:pt idx="14948">
                  <c:v>17.795238095238101</c:v>
                </c:pt>
                <c:pt idx="14949">
                  <c:v>17.796428571428599</c:v>
                </c:pt>
                <c:pt idx="14950">
                  <c:v>17.797619047619001</c:v>
                </c:pt>
                <c:pt idx="14951">
                  <c:v>17.798809523809499</c:v>
                </c:pt>
                <c:pt idx="14952">
                  <c:v>17.8</c:v>
                </c:pt>
                <c:pt idx="14953">
                  <c:v>17.801190476190499</c:v>
                </c:pt>
                <c:pt idx="14954">
                  <c:v>17.802380952381</c:v>
                </c:pt>
                <c:pt idx="14955">
                  <c:v>17.803571428571399</c:v>
                </c:pt>
                <c:pt idx="14956">
                  <c:v>17.8047619047619</c:v>
                </c:pt>
                <c:pt idx="14957">
                  <c:v>17.805952380952402</c:v>
                </c:pt>
                <c:pt idx="14958">
                  <c:v>17.8071428571429</c:v>
                </c:pt>
                <c:pt idx="14959">
                  <c:v>17.808333333333302</c:v>
                </c:pt>
                <c:pt idx="14960">
                  <c:v>17.8095238095238</c:v>
                </c:pt>
                <c:pt idx="14961">
                  <c:v>17.810714285714301</c:v>
                </c:pt>
                <c:pt idx="14962">
                  <c:v>17.811904761904799</c:v>
                </c:pt>
                <c:pt idx="14963">
                  <c:v>17.813095238095201</c:v>
                </c:pt>
                <c:pt idx="14964">
                  <c:v>17.814285714285699</c:v>
                </c:pt>
                <c:pt idx="14965">
                  <c:v>17.8154761904762</c:v>
                </c:pt>
                <c:pt idx="14966">
                  <c:v>17.816666666666698</c:v>
                </c:pt>
                <c:pt idx="14967">
                  <c:v>17.8178571428571</c:v>
                </c:pt>
                <c:pt idx="14968">
                  <c:v>17.819047619047598</c:v>
                </c:pt>
                <c:pt idx="14969">
                  <c:v>17.8202380952381</c:v>
                </c:pt>
                <c:pt idx="14970">
                  <c:v>17.821428571428601</c:v>
                </c:pt>
                <c:pt idx="14971">
                  <c:v>17.822619047619099</c:v>
                </c:pt>
                <c:pt idx="14972">
                  <c:v>17.823809523809501</c:v>
                </c:pt>
                <c:pt idx="14973">
                  <c:v>17.824999999999999</c:v>
                </c:pt>
                <c:pt idx="14974">
                  <c:v>17.826190476190501</c:v>
                </c:pt>
                <c:pt idx="14975">
                  <c:v>17.827380952380999</c:v>
                </c:pt>
                <c:pt idx="14976">
                  <c:v>17.828571428571401</c:v>
                </c:pt>
                <c:pt idx="14977">
                  <c:v>17.829761904761899</c:v>
                </c:pt>
                <c:pt idx="14978">
                  <c:v>17.8309523809524</c:v>
                </c:pt>
                <c:pt idx="14979">
                  <c:v>17.832142857142902</c:v>
                </c:pt>
                <c:pt idx="14980">
                  <c:v>17.8333333333333</c:v>
                </c:pt>
                <c:pt idx="14981">
                  <c:v>17.834523809523802</c:v>
                </c:pt>
                <c:pt idx="14982">
                  <c:v>17.8357142857143</c:v>
                </c:pt>
                <c:pt idx="14983">
                  <c:v>17.836904761904801</c:v>
                </c:pt>
                <c:pt idx="14984">
                  <c:v>17.8380952380952</c:v>
                </c:pt>
                <c:pt idx="14985">
                  <c:v>17.839285714285701</c:v>
                </c:pt>
                <c:pt idx="14986">
                  <c:v>17.840476190476199</c:v>
                </c:pt>
                <c:pt idx="14987">
                  <c:v>17.841666666666701</c:v>
                </c:pt>
                <c:pt idx="14988">
                  <c:v>17.842857142857099</c:v>
                </c:pt>
                <c:pt idx="14989">
                  <c:v>17.844047619047601</c:v>
                </c:pt>
                <c:pt idx="14990">
                  <c:v>17.845238095238098</c:v>
                </c:pt>
                <c:pt idx="14991">
                  <c:v>17.8464285714286</c:v>
                </c:pt>
                <c:pt idx="14992">
                  <c:v>17.847619047618998</c:v>
                </c:pt>
                <c:pt idx="14993">
                  <c:v>17.8488095238095</c:v>
                </c:pt>
                <c:pt idx="14994">
                  <c:v>17.850000000000001</c:v>
                </c:pt>
                <c:pt idx="14995">
                  <c:v>17.851190476190499</c:v>
                </c:pt>
                <c:pt idx="14996">
                  <c:v>17.852380952381001</c:v>
                </c:pt>
                <c:pt idx="14997">
                  <c:v>17.853571428571399</c:v>
                </c:pt>
                <c:pt idx="14998">
                  <c:v>17.854761904761901</c:v>
                </c:pt>
                <c:pt idx="14999">
                  <c:v>17.855952380952399</c:v>
                </c:pt>
                <c:pt idx="15000">
                  <c:v>17.8571428571429</c:v>
                </c:pt>
                <c:pt idx="15001">
                  <c:v>17.858333333333299</c:v>
                </c:pt>
                <c:pt idx="15002">
                  <c:v>17.8595238095238</c:v>
                </c:pt>
                <c:pt idx="15003">
                  <c:v>17.860714285714302</c:v>
                </c:pt>
                <c:pt idx="15004">
                  <c:v>17.8619047619048</c:v>
                </c:pt>
                <c:pt idx="15005">
                  <c:v>17.863095238095202</c:v>
                </c:pt>
                <c:pt idx="15006">
                  <c:v>17.8642857142857</c:v>
                </c:pt>
                <c:pt idx="15007">
                  <c:v>17.865476190476201</c:v>
                </c:pt>
                <c:pt idx="15008">
                  <c:v>17.866666666666699</c:v>
                </c:pt>
                <c:pt idx="15009">
                  <c:v>17.867857142857101</c:v>
                </c:pt>
                <c:pt idx="15010">
                  <c:v>17.869047619047599</c:v>
                </c:pt>
                <c:pt idx="15011">
                  <c:v>17.870238095238101</c:v>
                </c:pt>
                <c:pt idx="15012">
                  <c:v>17.871428571428599</c:v>
                </c:pt>
                <c:pt idx="15013">
                  <c:v>17.872619047619001</c:v>
                </c:pt>
                <c:pt idx="15014">
                  <c:v>17.873809523809499</c:v>
                </c:pt>
                <c:pt idx="15015">
                  <c:v>17.875</c:v>
                </c:pt>
                <c:pt idx="15016">
                  <c:v>17.876190476190501</c:v>
                </c:pt>
                <c:pt idx="15017">
                  <c:v>17.877380952380999</c:v>
                </c:pt>
                <c:pt idx="15018">
                  <c:v>17.878571428571401</c:v>
                </c:pt>
                <c:pt idx="15019">
                  <c:v>17.879761904761899</c:v>
                </c:pt>
                <c:pt idx="15020">
                  <c:v>17.880952380952401</c:v>
                </c:pt>
                <c:pt idx="15021">
                  <c:v>17.882142857142899</c:v>
                </c:pt>
                <c:pt idx="15022">
                  <c:v>17.883333333333301</c:v>
                </c:pt>
                <c:pt idx="15023">
                  <c:v>17.884523809523799</c:v>
                </c:pt>
                <c:pt idx="15024">
                  <c:v>17.8857142857143</c:v>
                </c:pt>
                <c:pt idx="15025">
                  <c:v>17.886904761904798</c:v>
                </c:pt>
                <c:pt idx="15026">
                  <c:v>17.8880952380952</c:v>
                </c:pt>
                <c:pt idx="15027">
                  <c:v>17.889285714285698</c:v>
                </c:pt>
                <c:pt idx="15028">
                  <c:v>17.8904761904762</c:v>
                </c:pt>
                <c:pt idx="15029">
                  <c:v>17.891666666666701</c:v>
                </c:pt>
                <c:pt idx="15030">
                  <c:v>17.8928571428571</c:v>
                </c:pt>
                <c:pt idx="15031">
                  <c:v>17.894047619047601</c:v>
                </c:pt>
                <c:pt idx="15032">
                  <c:v>17.895238095238099</c:v>
                </c:pt>
                <c:pt idx="15033">
                  <c:v>17.896428571428601</c:v>
                </c:pt>
                <c:pt idx="15034">
                  <c:v>17.897619047619099</c:v>
                </c:pt>
                <c:pt idx="15035">
                  <c:v>17.898809523809501</c:v>
                </c:pt>
                <c:pt idx="15036">
                  <c:v>17.899999999999999</c:v>
                </c:pt>
                <c:pt idx="15037">
                  <c:v>17.9011904761905</c:v>
                </c:pt>
                <c:pt idx="15038">
                  <c:v>17.902380952381002</c:v>
                </c:pt>
                <c:pt idx="15039">
                  <c:v>17.9035714285714</c:v>
                </c:pt>
                <c:pt idx="15040">
                  <c:v>17.904761904761902</c:v>
                </c:pt>
                <c:pt idx="15041">
                  <c:v>17.905952380952399</c:v>
                </c:pt>
                <c:pt idx="15042">
                  <c:v>17.907142857142901</c:v>
                </c:pt>
                <c:pt idx="15043">
                  <c:v>17.908333333333299</c:v>
                </c:pt>
                <c:pt idx="15044">
                  <c:v>17.909523809523801</c:v>
                </c:pt>
                <c:pt idx="15045">
                  <c:v>17.910714285714299</c:v>
                </c:pt>
                <c:pt idx="15046">
                  <c:v>17.9119047619048</c:v>
                </c:pt>
                <c:pt idx="15047">
                  <c:v>17.913095238095199</c:v>
                </c:pt>
                <c:pt idx="15048">
                  <c:v>17.9142857142857</c:v>
                </c:pt>
                <c:pt idx="15049">
                  <c:v>17.915476190476198</c:v>
                </c:pt>
                <c:pt idx="15050">
                  <c:v>17.9166666666667</c:v>
                </c:pt>
                <c:pt idx="15051">
                  <c:v>17.917857142857098</c:v>
                </c:pt>
                <c:pt idx="15052">
                  <c:v>17.9190476190476</c:v>
                </c:pt>
                <c:pt idx="15053">
                  <c:v>17.920238095238101</c:v>
                </c:pt>
                <c:pt idx="15054">
                  <c:v>17.921428571428599</c:v>
                </c:pt>
                <c:pt idx="15055">
                  <c:v>17.922619047619001</c:v>
                </c:pt>
                <c:pt idx="15056">
                  <c:v>17.923809523809499</c:v>
                </c:pt>
                <c:pt idx="15057">
                  <c:v>17.925000000000001</c:v>
                </c:pt>
                <c:pt idx="15058">
                  <c:v>17.926190476190499</c:v>
                </c:pt>
                <c:pt idx="15059">
                  <c:v>17.927380952381</c:v>
                </c:pt>
                <c:pt idx="15060">
                  <c:v>17.928571428571399</c:v>
                </c:pt>
                <c:pt idx="15061">
                  <c:v>17.9297619047619</c:v>
                </c:pt>
                <c:pt idx="15062">
                  <c:v>17.930952380952402</c:v>
                </c:pt>
                <c:pt idx="15063">
                  <c:v>17.9321428571429</c:v>
                </c:pt>
                <c:pt idx="15064">
                  <c:v>17.933333333333302</c:v>
                </c:pt>
                <c:pt idx="15065">
                  <c:v>17.9345238095238</c:v>
                </c:pt>
                <c:pt idx="15066">
                  <c:v>17.935714285714301</c:v>
                </c:pt>
                <c:pt idx="15067">
                  <c:v>17.936904761904799</c:v>
                </c:pt>
                <c:pt idx="15068">
                  <c:v>17.938095238095201</c:v>
                </c:pt>
                <c:pt idx="15069">
                  <c:v>17.939285714285699</c:v>
                </c:pt>
                <c:pt idx="15070">
                  <c:v>17.9404761904762</c:v>
                </c:pt>
                <c:pt idx="15071">
                  <c:v>17.941666666666698</c:v>
                </c:pt>
                <c:pt idx="15072">
                  <c:v>17.9428571428571</c:v>
                </c:pt>
                <c:pt idx="15073">
                  <c:v>17.944047619047598</c:v>
                </c:pt>
                <c:pt idx="15074">
                  <c:v>17.9452380952381</c:v>
                </c:pt>
                <c:pt idx="15075">
                  <c:v>17.946428571428601</c:v>
                </c:pt>
                <c:pt idx="15076">
                  <c:v>17.947619047619</c:v>
                </c:pt>
                <c:pt idx="15077">
                  <c:v>17.948809523809501</c:v>
                </c:pt>
                <c:pt idx="15078">
                  <c:v>17.95</c:v>
                </c:pt>
                <c:pt idx="15079">
                  <c:v>17.951190476190501</c:v>
                </c:pt>
                <c:pt idx="15080">
                  <c:v>17.952380952380999</c:v>
                </c:pt>
                <c:pt idx="15081">
                  <c:v>17.953571428571401</c:v>
                </c:pt>
                <c:pt idx="15082">
                  <c:v>17.954761904761899</c:v>
                </c:pt>
                <c:pt idx="15083">
                  <c:v>17.9559523809524</c:v>
                </c:pt>
                <c:pt idx="15084">
                  <c:v>17.957142857142902</c:v>
                </c:pt>
                <c:pt idx="15085">
                  <c:v>17.9583333333333</c:v>
                </c:pt>
                <c:pt idx="15086">
                  <c:v>17.959523809523802</c:v>
                </c:pt>
                <c:pt idx="15087">
                  <c:v>17.9607142857143</c:v>
                </c:pt>
                <c:pt idx="15088">
                  <c:v>17.961904761904801</c:v>
                </c:pt>
                <c:pt idx="15089">
                  <c:v>17.9630952380952</c:v>
                </c:pt>
                <c:pt idx="15090">
                  <c:v>17.964285714285701</c:v>
                </c:pt>
                <c:pt idx="15091">
                  <c:v>17.965476190476199</c:v>
                </c:pt>
                <c:pt idx="15092">
                  <c:v>17.966666666666701</c:v>
                </c:pt>
                <c:pt idx="15093">
                  <c:v>17.967857142857099</c:v>
                </c:pt>
                <c:pt idx="15094">
                  <c:v>17.969047619047601</c:v>
                </c:pt>
                <c:pt idx="15095">
                  <c:v>17.970238095238098</c:v>
                </c:pt>
                <c:pt idx="15096">
                  <c:v>17.9714285714286</c:v>
                </c:pt>
                <c:pt idx="15097">
                  <c:v>17.972619047618998</c:v>
                </c:pt>
                <c:pt idx="15098">
                  <c:v>17.9738095238095</c:v>
                </c:pt>
                <c:pt idx="15099">
                  <c:v>17.975000000000001</c:v>
                </c:pt>
                <c:pt idx="15100">
                  <c:v>17.976190476190499</c:v>
                </c:pt>
                <c:pt idx="15101">
                  <c:v>17.977380952381001</c:v>
                </c:pt>
                <c:pt idx="15102">
                  <c:v>17.978571428571399</c:v>
                </c:pt>
                <c:pt idx="15103">
                  <c:v>17.979761904761901</c:v>
                </c:pt>
                <c:pt idx="15104">
                  <c:v>17.980952380952399</c:v>
                </c:pt>
                <c:pt idx="15105">
                  <c:v>17.9821428571429</c:v>
                </c:pt>
                <c:pt idx="15106">
                  <c:v>17.983333333333299</c:v>
                </c:pt>
                <c:pt idx="15107">
                  <c:v>17.9845238095238</c:v>
                </c:pt>
                <c:pt idx="15108">
                  <c:v>17.985714285714302</c:v>
                </c:pt>
                <c:pt idx="15109">
                  <c:v>17.9869047619048</c:v>
                </c:pt>
                <c:pt idx="15110">
                  <c:v>17.988095238095202</c:v>
                </c:pt>
                <c:pt idx="15111">
                  <c:v>17.9892857142857</c:v>
                </c:pt>
                <c:pt idx="15112">
                  <c:v>17.990476190476201</c:v>
                </c:pt>
                <c:pt idx="15113">
                  <c:v>17.991666666666699</c:v>
                </c:pt>
                <c:pt idx="15114">
                  <c:v>17.992857142857101</c:v>
                </c:pt>
                <c:pt idx="15115">
                  <c:v>17.994047619047599</c:v>
                </c:pt>
                <c:pt idx="15116">
                  <c:v>17.995238095238101</c:v>
                </c:pt>
                <c:pt idx="15117">
                  <c:v>17.996428571428599</c:v>
                </c:pt>
                <c:pt idx="15118">
                  <c:v>17.997619047619001</c:v>
                </c:pt>
                <c:pt idx="15119">
                  <c:v>17.998809523809499</c:v>
                </c:pt>
                <c:pt idx="15120">
                  <c:v>18</c:v>
                </c:pt>
                <c:pt idx="15121">
                  <c:v>18.001190476190501</c:v>
                </c:pt>
                <c:pt idx="15122">
                  <c:v>18.002380952380999</c:v>
                </c:pt>
                <c:pt idx="15123">
                  <c:v>18.003571428571401</c:v>
                </c:pt>
                <c:pt idx="15124">
                  <c:v>18.004761904761899</c:v>
                </c:pt>
                <c:pt idx="15125">
                  <c:v>18.005952380952401</c:v>
                </c:pt>
                <c:pt idx="15126">
                  <c:v>18.007142857142899</c:v>
                </c:pt>
                <c:pt idx="15127">
                  <c:v>18.008333333333301</c:v>
                </c:pt>
                <c:pt idx="15128">
                  <c:v>18.009523809523799</c:v>
                </c:pt>
                <c:pt idx="15129">
                  <c:v>18.0107142857143</c:v>
                </c:pt>
                <c:pt idx="15130">
                  <c:v>18.011904761904798</c:v>
                </c:pt>
                <c:pt idx="15131">
                  <c:v>18.0130952380952</c:v>
                </c:pt>
                <c:pt idx="15132">
                  <c:v>18.014285714285698</c:v>
                </c:pt>
                <c:pt idx="15133">
                  <c:v>18.0154761904762</c:v>
                </c:pt>
                <c:pt idx="15134">
                  <c:v>18.016666666666701</c:v>
                </c:pt>
                <c:pt idx="15135">
                  <c:v>18.0178571428571</c:v>
                </c:pt>
                <c:pt idx="15136">
                  <c:v>18.019047619047601</c:v>
                </c:pt>
                <c:pt idx="15137">
                  <c:v>18.020238095238099</c:v>
                </c:pt>
                <c:pt idx="15138">
                  <c:v>18.021428571428601</c:v>
                </c:pt>
                <c:pt idx="15139">
                  <c:v>18.022619047619099</c:v>
                </c:pt>
                <c:pt idx="15140">
                  <c:v>18.023809523809501</c:v>
                </c:pt>
                <c:pt idx="15141">
                  <c:v>18.024999999999999</c:v>
                </c:pt>
                <c:pt idx="15142">
                  <c:v>18.0261904761905</c:v>
                </c:pt>
                <c:pt idx="15143">
                  <c:v>18.027380952381002</c:v>
                </c:pt>
                <c:pt idx="15144">
                  <c:v>18.0285714285714</c:v>
                </c:pt>
                <c:pt idx="15145">
                  <c:v>18.029761904761902</c:v>
                </c:pt>
                <c:pt idx="15146">
                  <c:v>18.030952380952399</c:v>
                </c:pt>
                <c:pt idx="15147">
                  <c:v>18.032142857142901</c:v>
                </c:pt>
                <c:pt idx="15148">
                  <c:v>18.033333333333299</c:v>
                </c:pt>
                <c:pt idx="15149">
                  <c:v>18.034523809523801</c:v>
                </c:pt>
                <c:pt idx="15150">
                  <c:v>18.035714285714299</c:v>
                </c:pt>
                <c:pt idx="15151">
                  <c:v>18.0369047619048</c:v>
                </c:pt>
                <c:pt idx="15152">
                  <c:v>18.038095238095199</c:v>
                </c:pt>
                <c:pt idx="15153">
                  <c:v>18.0392857142857</c:v>
                </c:pt>
                <c:pt idx="15154">
                  <c:v>18.040476190476198</c:v>
                </c:pt>
                <c:pt idx="15155">
                  <c:v>18.0416666666667</c:v>
                </c:pt>
                <c:pt idx="15156">
                  <c:v>18.042857142857098</c:v>
                </c:pt>
                <c:pt idx="15157">
                  <c:v>18.0440476190476</c:v>
                </c:pt>
                <c:pt idx="15158">
                  <c:v>18.045238095238101</c:v>
                </c:pt>
                <c:pt idx="15159">
                  <c:v>18.046428571428599</c:v>
                </c:pt>
                <c:pt idx="15160">
                  <c:v>18.047619047619001</c:v>
                </c:pt>
                <c:pt idx="15161">
                  <c:v>18.048809523809499</c:v>
                </c:pt>
                <c:pt idx="15162">
                  <c:v>18.05</c:v>
                </c:pt>
                <c:pt idx="15163">
                  <c:v>18.051190476190499</c:v>
                </c:pt>
                <c:pt idx="15164">
                  <c:v>18.052380952381</c:v>
                </c:pt>
                <c:pt idx="15165">
                  <c:v>18.053571428571399</c:v>
                </c:pt>
                <c:pt idx="15166">
                  <c:v>18.0547619047619</c:v>
                </c:pt>
                <c:pt idx="15167">
                  <c:v>18.055952380952402</c:v>
                </c:pt>
                <c:pt idx="15168">
                  <c:v>18.0571428571429</c:v>
                </c:pt>
                <c:pt idx="15169">
                  <c:v>18.058333333333302</c:v>
                </c:pt>
                <c:pt idx="15170">
                  <c:v>18.0595238095238</c:v>
                </c:pt>
                <c:pt idx="15171">
                  <c:v>18.060714285714301</c:v>
                </c:pt>
                <c:pt idx="15172">
                  <c:v>18.061904761904799</c:v>
                </c:pt>
                <c:pt idx="15173">
                  <c:v>18.063095238095201</c:v>
                </c:pt>
                <c:pt idx="15174">
                  <c:v>18.064285714285699</c:v>
                </c:pt>
                <c:pt idx="15175">
                  <c:v>18.0654761904762</c:v>
                </c:pt>
                <c:pt idx="15176">
                  <c:v>18.066666666666698</c:v>
                </c:pt>
                <c:pt idx="15177">
                  <c:v>18.0678571428571</c:v>
                </c:pt>
                <c:pt idx="15178">
                  <c:v>18.069047619047598</c:v>
                </c:pt>
                <c:pt idx="15179">
                  <c:v>18.0702380952381</c:v>
                </c:pt>
                <c:pt idx="15180">
                  <c:v>18.071428571428601</c:v>
                </c:pt>
                <c:pt idx="15181">
                  <c:v>18.072619047619099</c:v>
                </c:pt>
                <c:pt idx="15182">
                  <c:v>18.073809523809501</c:v>
                </c:pt>
                <c:pt idx="15183">
                  <c:v>18.074999999999999</c:v>
                </c:pt>
                <c:pt idx="15184">
                  <c:v>18.076190476190501</c:v>
                </c:pt>
                <c:pt idx="15185">
                  <c:v>18.077380952380999</c:v>
                </c:pt>
                <c:pt idx="15186">
                  <c:v>18.078571428571401</c:v>
                </c:pt>
                <c:pt idx="15187">
                  <c:v>18.079761904761899</c:v>
                </c:pt>
                <c:pt idx="15188">
                  <c:v>18.0809523809524</c:v>
                </c:pt>
                <c:pt idx="15189">
                  <c:v>18.082142857142902</c:v>
                </c:pt>
                <c:pt idx="15190">
                  <c:v>18.0833333333333</c:v>
                </c:pt>
                <c:pt idx="15191">
                  <c:v>18.084523809523802</c:v>
                </c:pt>
                <c:pt idx="15192">
                  <c:v>18.0857142857143</c:v>
                </c:pt>
                <c:pt idx="15193">
                  <c:v>18.086904761904801</c:v>
                </c:pt>
                <c:pt idx="15194">
                  <c:v>18.0880952380952</c:v>
                </c:pt>
                <c:pt idx="15195">
                  <c:v>18.089285714285701</c:v>
                </c:pt>
                <c:pt idx="15196">
                  <c:v>18.090476190476199</c:v>
                </c:pt>
                <c:pt idx="15197">
                  <c:v>18.091666666666701</c:v>
                </c:pt>
                <c:pt idx="15198">
                  <c:v>18.092857142857099</c:v>
                </c:pt>
                <c:pt idx="15199">
                  <c:v>18.094047619047601</c:v>
                </c:pt>
                <c:pt idx="15200">
                  <c:v>18.095238095238098</c:v>
                </c:pt>
                <c:pt idx="15201">
                  <c:v>18.0964285714286</c:v>
                </c:pt>
                <c:pt idx="15202">
                  <c:v>18.097619047618998</c:v>
                </c:pt>
                <c:pt idx="15203">
                  <c:v>18.0988095238095</c:v>
                </c:pt>
                <c:pt idx="15204">
                  <c:v>18.100000000000001</c:v>
                </c:pt>
                <c:pt idx="15205">
                  <c:v>18.101190476190499</c:v>
                </c:pt>
                <c:pt idx="15206">
                  <c:v>18.102380952381001</c:v>
                </c:pt>
                <c:pt idx="15207">
                  <c:v>18.103571428571399</c:v>
                </c:pt>
                <c:pt idx="15208">
                  <c:v>18.104761904761901</c:v>
                </c:pt>
                <c:pt idx="15209">
                  <c:v>18.105952380952399</c:v>
                </c:pt>
                <c:pt idx="15210">
                  <c:v>18.1071428571429</c:v>
                </c:pt>
                <c:pt idx="15211">
                  <c:v>18.108333333333299</c:v>
                </c:pt>
                <c:pt idx="15212">
                  <c:v>18.1095238095238</c:v>
                </c:pt>
                <c:pt idx="15213">
                  <c:v>18.110714285714302</c:v>
                </c:pt>
                <c:pt idx="15214">
                  <c:v>18.1119047619048</c:v>
                </c:pt>
                <c:pt idx="15215">
                  <c:v>18.113095238095202</c:v>
                </c:pt>
                <c:pt idx="15216">
                  <c:v>18.1142857142857</c:v>
                </c:pt>
                <c:pt idx="15217">
                  <c:v>18.115476190476201</c:v>
                </c:pt>
                <c:pt idx="15218">
                  <c:v>18.116666666666699</c:v>
                </c:pt>
                <c:pt idx="15219">
                  <c:v>18.117857142857101</c:v>
                </c:pt>
                <c:pt idx="15220">
                  <c:v>18.119047619047599</c:v>
                </c:pt>
                <c:pt idx="15221">
                  <c:v>18.120238095238101</c:v>
                </c:pt>
                <c:pt idx="15222">
                  <c:v>18.121428571428599</c:v>
                </c:pt>
                <c:pt idx="15223">
                  <c:v>18.1226190476191</c:v>
                </c:pt>
                <c:pt idx="15224">
                  <c:v>18.123809523809499</c:v>
                </c:pt>
                <c:pt idx="15225">
                  <c:v>18.125</c:v>
                </c:pt>
                <c:pt idx="15226">
                  <c:v>18.126190476190501</c:v>
                </c:pt>
                <c:pt idx="15227">
                  <c:v>18.127380952380999</c:v>
                </c:pt>
                <c:pt idx="15228">
                  <c:v>18.128571428571401</c:v>
                </c:pt>
                <c:pt idx="15229">
                  <c:v>18.129761904761899</c:v>
                </c:pt>
                <c:pt idx="15230">
                  <c:v>18.130952380952401</c:v>
                </c:pt>
                <c:pt idx="15231">
                  <c:v>18.132142857142899</c:v>
                </c:pt>
                <c:pt idx="15232">
                  <c:v>18.133333333333301</c:v>
                </c:pt>
                <c:pt idx="15233">
                  <c:v>18.134523809523799</c:v>
                </c:pt>
                <c:pt idx="15234">
                  <c:v>18.1357142857143</c:v>
                </c:pt>
                <c:pt idx="15235">
                  <c:v>18.136904761904798</c:v>
                </c:pt>
                <c:pt idx="15236">
                  <c:v>18.1380952380952</c:v>
                </c:pt>
                <c:pt idx="15237">
                  <c:v>18.139285714285698</c:v>
                </c:pt>
                <c:pt idx="15238">
                  <c:v>18.1404761904762</c:v>
                </c:pt>
                <c:pt idx="15239">
                  <c:v>18.141666666666701</c:v>
                </c:pt>
                <c:pt idx="15240">
                  <c:v>18.1428571428571</c:v>
                </c:pt>
                <c:pt idx="15241">
                  <c:v>18.144047619047601</c:v>
                </c:pt>
                <c:pt idx="15242">
                  <c:v>18.145238095238099</c:v>
                </c:pt>
                <c:pt idx="15243">
                  <c:v>18.146428571428601</c:v>
                </c:pt>
                <c:pt idx="15244">
                  <c:v>18.147619047619099</c:v>
                </c:pt>
                <c:pt idx="15245">
                  <c:v>18.148809523809501</c:v>
                </c:pt>
                <c:pt idx="15246">
                  <c:v>18.149999999999999</c:v>
                </c:pt>
                <c:pt idx="15247">
                  <c:v>18.1511904761905</c:v>
                </c:pt>
                <c:pt idx="15248">
                  <c:v>18.152380952381002</c:v>
                </c:pt>
                <c:pt idx="15249">
                  <c:v>18.1535714285714</c:v>
                </c:pt>
                <c:pt idx="15250">
                  <c:v>18.154761904761902</c:v>
                </c:pt>
                <c:pt idx="15251">
                  <c:v>18.155952380952399</c:v>
                </c:pt>
                <c:pt idx="15252">
                  <c:v>18.157142857142901</c:v>
                </c:pt>
                <c:pt idx="15253">
                  <c:v>18.158333333333299</c:v>
                </c:pt>
                <c:pt idx="15254">
                  <c:v>18.159523809523801</c:v>
                </c:pt>
                <c:pt idx="15255">
                  <c:v>18.160714285714299</c:v>
                </c:pt>
                <c:pt idx="15256">
                  <c:v>18.1619047619048</c:v>
                </c:pt>
                <c:pt idx="15257">
                  <c:v>18.163095238095199</c:v>
                </c:pt>
                <c:pt idx="15258">
                  <c:v>18.1642857142857</c:v>
                </c:pt>
                <c:pt idx="15259">
                  <c:v>18.165476190476198</c:v>
                </c:pt>
                <c:pt idx="15260">
                  <c:v>18.1666666666667</c:v>
                </c:pt>
                <c:pt idx="15261">
                  <c:v>18.167857142857098</c:v>
                </c:pt>
                <c:pt idx="15262">
                  <c:v>18.1690476190476</c:v>
                </c:pt>
                <c:pt idx="15263">
                  <c:v>18.170238095238101</c:v>
                </c:pt>
                <c:pt idx="15264">
                  <c:v>18.171428571428599</c:v>
                </c:pt>
                <c:pt idx="15265">
                  <c:v>18.172619047619001</c:v>
                </c:pt>
                <c:pt idx="15266">
                  <c:v>18.173809523809499</c:v>
                </c:pt>
                <c:pt idx="15267">
                  <c:v>18.175000000000001</c:v>
                </c:pt>
                <c:pt idx="15268">
                  <c:v>18.176190476190499</c:v>
                </c:pt>
                <c:pt idx="15269">
                  <c:v>18.177380952381</c:v>
                </c:pt>
                <c:pt idx="15270">
                  <c:v>18.178571428571399</c:v>
                </c:pt>
                <c:pt idx="15271">
                  <c:v>18.1797619047619</c:v>
                </c:pt>
                <c:pt idx="15272">
                  <c:v>18.180952380952402</c:v>
                </c:pt>
                <c:pt idx="15273">
                  <c:v>18.1821428571429</c:v>
                </c:pt>
                <c:pt idx="15274">
                  <c:v>18.183333333333302</c:v>
                </c:pt>
                <c:pt idx="15275">
                  <c:v>18.1845238095238</c:v>
                </c:pt>
                <c:pt idx="15276">
                  <c:v>18.185714285714301</c:v>
                </c:pt>
                <c:pt idx="15277">
                  <c:v>18.186904761904799</c:v>
                </c:pt>
                <c:pt idx="15278">
                  <c:v>18.188095238095201</c:v>
                </c:pt>
                <c:pt idx="15279">
                  <c:v>18.189285714285699</c:v>
                </c:pt>
                <c:pt idx="15280">
                  <c:v>18.1904761904762</c:v>
                </c:pt>
                <c:pt idx="15281">
                  <c:v>18.191666666666698</c:v>
                </c:pt>
                <c:pt idx="15282">
                  <c:v>18.1928571428571</c:v>
                </c:pt>
                <c:pt idx="15283">
                  <c:v>18.194047619047598</c:v>
                </c:pt>
                <c:pt idx="15284">
                  <c:v>18.1952380952381</c:v>
                </c:pt>
                <c:pt idx="15285">
                  <c:v>18.196428571428601</c:v>
                </c:pt>
                <c:pt idx="15286">
                  <c:v>18.197619047619</c:v>
                </c:pt>
                <c:pt idx="15287">
                  <c:v>18.198809523809501</c:v>
                </c:pt>
                <c:pt idx="15288">
                  <c:v>18.2</c:v>
                </c:pt>
                <c:pt idx="15289">
                  <c:v>18.201190476190501</c:v>
                </c:pt>
                <c:pt idx="15290">
                  <c:v>18.202380952380999</c:v>
                </c:pt>
                <c:pt idx="15291">
                  <c:v>18.203571428571401</c:v>
                </c:pt>
                <c:pt idx="15292">
                  <c:v>18.204761904761899</c:v>
                </c:pt>
                <c:pt idx="15293">
                  <c:v>18.2059523809524</c:v>
                </c:pt>
                <c:pt idx="15294">
                  <c:v>18.207142857142902</c:v>
                </c:pt>
                <c:pt idx="15295">
                  <c:v>18.2083333333333</c:v>
                </c:pt>
                <c:pt idx="15296">
                  <c:v>18.209523809523802</c:v>
                </c:pt>
                <c:pt idx="15297">
                  <c:v>18.2107142857143</c:v>
                </c:pt>
                <c:pt idx="15298">
                  <c:v>18.211904761904801</c:v>
                </c:pt>
                <c:pt idx="15299">
                  <c:v>18.2130952380952</c:v>
                </c:pt>
                <c:pt idx="15300">
                  <c:v>18.214285714285701</c:v>
                </c:pt>
                <c:pt idx="15301">
                  <c:v>18.215476190476199</c:v>
                </c:pt>
                <c:pt idx="15302">
                  <c:v>18.216666666666701</c:v>
                </c:pt>
                <c:pt idx="15303">
                  <c:v>18.217857142857099</c:v>
                </c:pt>
                <c:pt idx="15304">
                  <c:v>18.219047619047601</c:v>
                </c:pt>
                <c:pt idx="15305">
                  <c:v>18.220238095238098</c:v>
                </c:pt>
                <c:pt idx="15306">
                  <c:v>18.2214285714286</c:v>
                </c:pt>
                <c:pt idx="15307">
                  <c:v>18.222619047618998</c:v>
                </c:pt>
                <c:pt idx="15308">
                  <c:v>18.2238095238095</c:v>
                </c:pt>
                <c:pt idx="15309">
                  <c:v>18.225000000000001</c:v>
                </c:pt>
                <c:pt idx="15310">
                  <c:v>18.226190476190499</c:v>
                </c:pt>
                <c:pt idx="15311">
                  <c:v>18.227380952381001</c:v>
                </c:pt>
                <c:pt idx="15312">
                  <c:v>18.228571428571399</c:v>
                </c:pt>
                <c:pt idx="15313">
                  <c:v>18.229761904761901</c:v>
                </c:pt>
                <c:pt idx="15314">
                  <c:v>18.230952380952399</c:v>
                </c:pt>
                <c:pt idx="15315">
                  <c:v>18.2321428571429</c:v>
                </c:pt>
                <c:pt idx="15316">
                  <c:v>18.233333333333299</c:v>
                </c:pt>
                <c:pt idx="15317">
                  <c:v>18.2345238095238</c:v>
                </c:pt>
                <c:pt idx="15318">
                  <c:v>18.235714285714302</c:v>
                </c:pt>
                <c:pt idx="15319">
                  <c:v>18.2369047619048</c:v>
                </c:pt>
                <c:pt idx="15320">
                  <c:v>18.238095238095202</c:v>
                </c:pt>
                <c:pt idx="15321">
                  <c:v>18.2392857142857</c:v>
                </c:pt>
                <c:pt idx="15322">
                  <c:v>18.240476190476201</c:v>
                </c:pt>
                <c:pt idx="15323">
                  <c:v>18.241666666666699</c:v>
                </c:pt>
                <c:pt idx="15324">
                  <c:v>18.242857142857101</c:v>
                </c:pt>
                <c:pt idx="15325">
                  <c:v>18.244047619047599</c:v>
                </c:pt>
                <c:pt idx="15326">
                  <c:v>18.245238095238101</c:v>
                </c:pt>
                <c:pt idx="15327">
                  <c:v>18.246428571428599</c:v>
                </c:pt>
                <c:pt idx="15328">
                  <c:v>18.247619047619001</c:v>
                </c:pt>
                <c:pt idx="15329">
                  <c:v>18.248809523809499</c:v>
                </c:pt>
                <c:pt idx="15330">
                  <c:v>18.25</c:v>
                </c:pt>
                <c:pt idx="15331">
                  <c:v>18.251190476190501</c:v>
                </c:pt>
                <c:pt idx="15332">
                  <c:v>18.252380952380999</c:v>
                </c:pt>
                <c:pt idx="15333">
                  <c:v>18.253571428571401</c:v>
                </c:pt>
                <c:pt idx="15334">
                  <c:v>18.254761904761899</c:v>
                </c:pt>
                <c:pt idx="15335">
                  <c:v>18.255952380952401</c:v>
                </c:pt>
                <c:pt idx="15336">
                  <c:v>18.257142857142899</c:v>
                </c:pt>
                <c:pt idx="15337">
                  <c:v>18.258333333333301</c:v>
                </c:pt>
                <c:pt idx="15338">
                  <c:v>18.259523809523799</c:v>
                </c:pt>
                <c:pt idx="15339">
                  <c:v>18.2607142857143</c:v>
                </c:pt>
                <c:pt idx="15340">
                  <c:v>18.261904761904798</c:v>
                </c:pt>
                <c:pt idx="15341">
                  <c:v>18.2630952380952</c:v>
                </c:pt>
                <c:pt idx="15342">
                  <c:v>18.264285714285698</c:v>
                </c:pt>
                <c:pt idx="15343">
                  <c:v>18.2654761904762</c:v>
                </c:pt>
                <c:pt idx="15344">
                  <c:v>18.266666666666701</c:v>
                </c:pt>
                <c:pt idx="15345">
                  <c:v>18.2678571428571</c:v>
                </c:pt>
                <c:pt idx="15346">
                  <c:v>18.269047619047601</c:v>
                </c:pt>
                <c:pt idx="15347">
                  <c:v>18.270238095238099</c:v>
                </c:pt>
                <c:pt idx="15348">
                  <c:v>18.271428571428601</c:v>
                </c:pt>
                <c:pt idx="15349">
                  <c:v>18.272619047619099</c:v>
                </c:pt>
                <c:pt idx="15350">
                  <c:v>18.273809523809501</c:v>
                </c:pt>
                <c:pt idx="15351">
                  <c:v>18.274999999999999</c:v>
                </c:pt>
                <c:pt idx="15352">
                  <c:v>18.2761904761905</c:v>
                </c:pt>
                <c:pt idx="15353">
                  <c:v>18.277380952381002</c:v>
                </c:pt>
                <c:pt idx="15354">
                  <c:v>18.2785714285714</c:v>
                </c:pt>
                <c:pt idx="15355">
                  <c:v>18.279761904761902</c:v>
                </c:pt>
                <c:pt idx="15356">
                  <c:v>18.280952380952399</c:v>
                </c:pt>
                <c:pt idx="15357">
                  <c:v>18.282142857142901</c:v>
                </c:pt>
                <c:pt idx="15358">
                  <c:v>18.283333333333299</c:v>
                </c:pt>
                <c:pt idx="15359">
                  <c:v>18.284523809523801</c:v>
                </c:pt>
                <c:pt idx="15360">
                  <c:v>18.285714285714299</c:v>
                </c:pt>
                <c:pt idx="15361">
                  <c:v>18.2869047619048</c:v>
                </c:pt>
                <c:pt idx="15362">
                  <c:v>18.288095238095199</c:v>
                </c:pt>
                <c:pt idx="15363">
                  <c:v>18.2892857142857</c:v>
                </c:pt>
                <c:pt idx="15364">
                  <c:v>18.290476190476198</c:v>
                </c:pt>
                <c:pt idx="15365">
                  <c:v>18.2916666666667</c:v>
                </c:pt>
                <c:pt idx="15366">
                  <c:v>18.292857142857098</c:v>
                </c:pt>
                <c:pt idx="15367">
                  <c:v>18.2940476190476</c:v>
                </c:pt>
                <c:pt idx="15368">
                  <c:v>18.295238095238101</c:v>
                </c:pt>
                <c:pt idx="15369">
                  <c:v>18.296428571428599</c:v>
                </c:pt>
                <c:pt idx="15370">
                  <c:v>18.297619047619001</c:v>
                </c:pt>
                <c:pt idx="15371">
                  <c:v>18.298809523809499</c:v>
                </c:pt>
                <c:pt idx="15372">
                  <c:v>18.3</c:v>
                </c:pt>
                <c:pt idx="15373">
                  <c:v>18.301190476190499</c:v>
                </c:pt>
                <c:pt idx="15374">
                  <c:v>18.302380952381</c:v>
                </c:pt>
                <c:pt idx="15375">
                  <c:v>18.303571428571399</c:v>
                </c:pt>
                <c:pt idx="15376">
                  <c:v>18.3047619047619</c:v>
                </c:pt>
                <c:pt idx="15377">
                  <c:v>18.305952380952402</c:v>
                </c:pt>
                <c:pt idx="15378">
                  <c:v>18.3071428571429</c:v>
                </c:pt>
                <c:pt idx="15379">
                  <c:v>18.308333333333302</c:v>
                </c:pt>
                <c:pt idx="15380">
                  <c:v>18.3095238095238</c:v>
                </c:pt>
                <c:pt idx="15381">
                  <c:v>18.310714285714301</c:v>
                </c:pt>
                <c:pt idx="15382">
                  <c:v>18.311904761904799</c:v>
                </c:pt>
                <c:pt idx="15383">
                  <c:v>18.313095238095201</c:v>
                </c:pt>
                <c:pt idx="15384">
                  <c:v>18.314285714285699</c:v>
                </c:pt>
                <c:pt idx="15385">
                  <c:v>18.3154761904762</c:v>
                </c:pt>
                <c:pt idx="15386">
                  <c:v>18.316666666666698</c:v>
                </c:pt>
                <c:pt idx="15387">
                  <c:v>18.3178571428571</c:v>
                </c:pt>
                <c:pt idx="15388">
                  <c:v>18.319047619047598</c:v>
                </c:pt>
                <c:pt idx="15389">
                  <c:v>18.3202380952381</c:v>
                </c:pt>
                <c:pt idx="15390">
                  <c:v>18.321428571428601</c:v>
                </c:pt>
                <c:pt idx="15391">
                  <c:v>18.322619047619099</c:v>
                </c:pt>
                <c:pt idx="15392">
                  <c:v>18.323809523809501</c:v>
                </c:pt>
                <c:pt idx="15393">
                  <c:v>18.324999999999999</c:v>
                </c:pt>
                <c:pt idx="15394">
                  <c:v>18.326190476190501</c:v>
                </c:pt>
                <c:pt idx="15395">
                  <c:v>18.327380952380999</c:v>
                </c:pt>
                <c:pt idx="15396">
                  <c:v>18.328571428571401</c:v>
                </c:pt>
                <c:pt idx="15397">
                  <c:v>18.329761904761899</c:v>
                </c:pt>
                <c:pt idx="15398">
                  <c:v>18.3309523809524</c:v>
                </c:pt>
                <c:pt idx="15399">
                  <c:v>18.332142857142902</c:v>
                </c:pt>
                <c:pt idx="15400">
                  <c:v>18.3333333333333</c:v>
                </c:pt>
                <c:pt idx="15401">
                  <c:v>18.334523809523802</c:v>
                </c:pt>
                <c:pt idx="15402">
                  <c:v>18.3357142857143</c:v>
                </c:pt>
                <c:pt idx="15403">
                  <c:v>18.336904761904801</c:v>
                </c:pt>
                <c:pt idx="15404">
                  <c:v>18.3380952380952</c:v>
                </c:pt>
                <c:pt idx="15405">
                  <c:v>18.339285714285701</c:v>
                </c:pt>
                <c:pt idx="15406">
                  <c:v>18.340476190476199</c:v>
                </c:pt>
                <c:pt idx="15407">
                  <c:v>18.341666666666701</c:v>
                </c:pt>
                <c:pt idx="15408">
                  <c:v>18.342857142857099</c:v>
                </c:pt>
                <c:pt idx="15409">
                  <c:v>18.344047619047601</c:v>
                </c:pt>
                <c:pt idx="15410">
                  <c:v>18.345238095238098</c:v>
                </c:pt>
                <c:pt idx="15411">
                  <c:v>18.3464285714286</c:v>
                </c:pt>
                <c:pt idx="15412">
                  <c:v>18.347619047618998</c:v>
                </c:pt>
                <c:pt idx="15413">
                  <c:v>18.3488095238095</c:v>
                </c:pt>
                <c:pt idx="15414">
                  <c:v>18.350000000000001</c:v>
                </c:pt>
                <c:pt idx="15415">
                  <c:v>18.351190476190499</c:v>
                </c:pt>
                <c:pt idx="15416">
                  <c:v>18.352380952381001</c:v>
                </c:pt>
                <c:pt idx="15417">
                  <c:v>18.353571428571399</c:v>
                </c:pt>
                <c:pt idx="15418">
                  <c:v>18.354761904761901</c:v>
                </c:pt>
                <c:pt idx="15419">
                  <c:v>18.355952380952399</c:v>
                </c:pt>
                <c:pt idx="15420">
                  <c:v>18.3571428571429</c:v>
                </c:pt>
                <c:pt idx="15421">
                  <c:v>18.358333333333299</c:v>
                </c:pt>
                <c:pt idx="15422">
                  <c:v>18.3595238095238</c:v>
                </c:pt>
                <c:pt idx="15423">
                  <c:v>18.360714285714302</c:v>
                </c:pt>
                <c:pt idx="15424">
                  <c:v>18.3619047619048</c:v>
                </c:pt>
                <c:pt idx="15425">
                  <c:v>18.363095238095202</c:v>
                </c:pt>
                <c:pt idx="15426">
                  <c:v>18.3642857142857</c:v>
                </c:pt>
                <c:pt idx="15427">
                  <c:v>18.365476190476201</c:v>
                </c:pt>
                <c:pt idx="15428">
                  <c:v>18.366666666666699</c:v>
                </c:pt>
                <c:pt idx="15429">
                  <c:v>18.367857142857101</c:v>
                </c:pt>
                <c:pt idx="15430">
                  <c:v>18.369047619047599</c:v>
                </c:pt>
                <c:pt idx="15431">
                  <c:v>18.370238095238101</c:v>
                </c:pt>
                <c:pt idx="15432">
                  <c:v>18.371428571428599</c:v>
                </c:pt>
                <c:pt idx="15433">
                  <c:v>18.3726190476191</c:v>
                </c:pt>
                <c:pt idx="15434">
                  <c:v>18.373809523809499</c:v>
                </c:pt>
                <c:pt idx="15435">
                  <c:v>18.375</c:v>
                </c:pt>
                <c:pt idx="15436">
                  <c:v>18.376190476190501</c:v>
                </c:pt>
                <c:pt idx="15437">
                  <c:v>18.377380952380999</c:v>
                </c:pt>
                <c:pt idx="15438">
                  <c:v>18.378571428571401</c:v>
                </c:pt>
                <c:pt idx="15439">
                  <c:v>18.379761904761899</c:v>
                </c:pt>
                <c:pt idx="15440">
                  <c:v>18.380952380952401</c:v>
                </c:pt>
                <c:pt idx="15441">
                  <c:v>18.382142857142899</c:v>
                </c:pt>
                <c:pt idx="15442">
                  <c:v>18.383333333333301</c:v>
                </c:pt>
                <c:pt idx="15443">
                  <c:v>18.384523809523799</c:v>
                </c:pt>
                <c:pt idx="15444">
                  <c:v>18.3857142857143</c:v>
                </c:pt>
                <c:pt idx="15445">
                  <c:v>18.386904761904798</c:v>
                </c:pt>
                <c:pt idx="15446">
                  <c:v>18.3880952380952</c:v>
                </c:pt>
                <c:pt idx="15447">
                  <c:v>18.389285714285698</c:v>
                </c:pt>
                <c:pt idx="15448">
                  <c:v>18.3904761904762</c:v>
                </c:pt>
                <c:pt idx="15449">
                  <c:v>18.391666666666701</c:v>
                </c:pt>
                <c:pt idx="15450">
                  <c:v>18.3928571428571</c:v>
                </c:pt>
                <c:pt idx="15451">
                  <c:v>18.394047619047601</c:v>
                </c:pt>
                <c:pt idx="15452">
                  <c:v>18.395238095238099</c:v>
                </c:pt>
                <c:pt idx="15453">
                  <c:v>18.396428571428601</c:v>
                </c:pt>
                <c:pt idx="15454">
                  <c:v>18.397619047619099</c:v>
                </c:pt>
                <c:pt idx="15455">
                  <c:v>18.398809523809501</c:v>
                </c:pt>
                <c:pt idx="15456">
                  <c:v>18.399999999999999</c:v>
                </c:pt>
                <c:pt idx="15457">
                  <c:v>18.4011904761905</c:v>
                </c:pt>
                <c:pt idx="15458">
                  <c:v>18.402380952381002</c:v>
                </c:pt>
                <c:pt idx="15459">
                  <c:v>18.4035714285714</c:v>
                </c:pt>
                <c:pt idx="15460">
                  <c:v>18.404761904761902</c:v>
                </c:pt>
                <c:pt idx="15461">
                  <c:v>18.405952380952399</c:v>
                </c:pt>
                <c:pt idx="15462">
                  <c:v>18.407142857142901</c:v>
                </c:pt>
                <c:pt idx="15463">
                  <c:v>18.408333333333299</c:v>
                </c:pt>
                <c:pt idx="15464">
                  <c:v>18.409523809523801</c:v>
                </c:pt>
                <c:pt idx="15465">
                  <c:v>18.410714285714299</c:v>
                </c:pt>
                <c:pt idx="15466">
                  <c:v>18.4119047619048</c:v>
                </c:pt>
                <c:pt idx="15467">
                  <c:v>18.413095238095199</c:v>
                </c:pt>
                <c:pt idx="15468">
                  <c:v>18.4142857142857</c:v>
                </c:pt>
                <c:pt idx="15469">
                  <c:v>18.415476190476198</c:v>
                </c:pt>
                <c:pt idx="15470">
                  <c:v>18.4166666666667</c:v>
                </c:pt>
                <c:pt idx="15471">
                  <c:v>18.417857142857098</c:v>
                </c:pt>
                <c:pt idx="15472">
                  <c:v>18.4190476190476</c:v>
                </c:pt>
                <c:pt idx="15473">
                  <c:v>18.420238095238101</c:v>
                </c:pt>
                <c:pt idx="15474">
                  <c:v>18.421428571428599</c:v>
                </c:pt>
                <c:pt idx="15475">
                  <c:v>18.422619047619001</c:v>
                </c:pt>
                <c:pt idx="15476">
                  <c:v>18.423809523809499</c:v>
                </c:pt>
                <c:pt idx="15477">
                  <c:v>18.425000000000001</c:v>
                </c:pt>
                <c:pt idx="15478">
                  <c:v>18.426190476190499</c:v>
                </c:pt>
                <c:pt idx="15479">
                  <c:v>18.427380952381</c:v>
                </c:pt>
                <c:pt idx="15480">
                  <c:v>18.428571428571399</c:v>
                </c:pt>
                <c:pt idx="15481">
                  <c:v>18.4297619047619</c:v>
                </c:pt>
                <c:pt idx="15482">
                  <c:v>18.430952380952402</c:v>
                </c:pt>
                <c:pt idx="15483">
                  <c:v>18.4321428571429</c:v>
                </c:pt>
                <c:pt idx="15484">
                  <c:v>18.433333333333302</c:v>
                </c:pt>
                <c:pt idx="15485">
                  <c:v>18.4345238095238</c:v>
                </c:pt>
                <c:pt idx="15486">
                  <c:v>18.435714285714301</c:v>
                </c:pt>
                <c:pt idx="15487">
                  <c:v>18.436904761904799</c:v>
                </c:pt>
                <c:pt idx="15488">
                  <c:v>18.438095238095201</c:v>
                </c:pt>
                <c:pt idx="15489">
                  <c:v>18.439285714285699</c:v>
                </c:pt>
                <c:pt idx="15490">
                  <c:v>18.4404761904762</c:v>
                </c:pt>
                <c:pt idx="15491">
                  <c:v>18.441666666666698</c:v>
                </c:pt>
                <c:pt idx="15492">
                  <c:v>18.4428571428571</c:v>
                </c:pt>
                <c:pt idx="15493">
                  <c:v>18.444047619047598</c:v>
                </c:pt>
                <c:pt idx="15494">
                  <c:v>18.4452380952381</c:v>
                </c:pt>
                <c:pt idx="15495">
                  <c:v>18.446428571428601</c:v>
                </c:pt>
                <c:pt idx="15496">
                  <c:v>18.447619047619</c:v>
                </c:pt>
                <c:pt idx="15497">
                  <c:v>18.448809523809501</c:v>
                </c:pt>
                <c:pt idx="15498">
                  <c:v>18.45</c:v>
                </c:pt>
                <c:pt idx="15499">
                  <c:v>18.451190476190501</c:v>
                </c:pt>
                <c:pt idx="15500">
                  <c:v>18.452380952380999</c:v>
                </c:pt>
                <c:pt idx="15501">
                  <c:v>18.453571428571401</c:v>
                </c:pt>
                <c:pt idx="15502">
                  <c:v>18.454761904761899</c:v>
                </c:pt>
                <c:pt idx="15503">
                  <c:v>18.4559523809524</c:v>
                </c:pt>
                <c:pt idx="15504">
                  <c:v>18.457142857142902</c:v>
                </c:pt>
                <c:pt idx="15505">
                  <c:v>18.4583333333333</c:v>
                </c:pt>
                <c:pt idx="15506">
                  <c:v>18.459523809523802</c:v>
                </c:pt>
                <c:pt idx="15507">
                  <c:v>18.4607142857143</c:v>
                </c:pt>
                <c:pt idx="15508">
                  <c:v>18.461904761904801</c:v>
                </c:pt>
                <c:pt idx="15509">
                  <c:v>18.4630952380952</c:v>
                </c:pt>
                <c:pt idx="15510">
                  <c:v>18.464285714285701</c:v>
                </c:pt>
                <c:pt idx="15511">
                  <c:v>18.465476190476199</c:v>
                </c:pt>
                <c:pt idx="15512">
                  <c:v>18.466666666666701</c:v>
                </c:pt>
                <c:pt idx="15513">
                  <c:v>18.467857142857099</c:v>
                </c:pt>
                <c:pt idx="15514">
                  <c:v>18.469047619047601</c:v>
                </c:pt>
                <c:pt idx="15515">
                  <c:v>18.470238095238098</c:v>
                </c:pt>
                <c:pt idx="15516">
                  <c:v>18.4714285714286</c:v>
                </c:pt>
                <c:pt idx="15517">
                  <c:v>18.472619047618998</c:v>
                </c:pt>
                <c:pt idx="15518">
                  <c:v>18.4738095238095</c:v>
                </c:pt>
                <c:pt idx="15519">
                  <c:v>18.475000000000001</c:v>
                </c:pt>
                <c:pt idx="15520">
                  <c:v>18.476190476190499</c:v>
                </c:pt>
                <c:pt idx="15521">
                  <c:v>18.477380952381001</c:v>
                </c:pt>
                <c:pt idx="15522">
                  <c:v>18.478571428571399</c:v>
                </c:pt>
                <c:pt idx="15523">
                  <c:v>18.479761904761901</c:v>
                </c:pt>
                <c:pt idx="15524">
                  <c:v>18.480952380952399</c:v>
                </c:pt>
                <c:pt idx="15525">
                  <c:v>18.4821428571429</c:v>
                </c:pt>
                <c:pt idx="15526">
                  <c:v>18.483333333333299</c:v>
                </c:pt>
                <c:pt idx="15527">
                  <c:v>18.4845238095238</c:v>
                </c:pt>
                <c:pt idx="15528">
                  <c:v>18.485714285714302</c:v>
                </c:pt>
                <c:pt idx="15529">
                  <c:v>18.4869047619048</c:v>
                </c:pt>
                <c:pt idx="15530">
                  <c:v>18.488095238095202</c:v>
                </c:pt>
                <c:pt idx="15531">
                  <c:v>18.4892857142857</c:v>
                </c:pt>
                <c:pt idx="15532">
                  <c:v>18.490476190476201</c:v>
                </c:pt>
                <c:pt idx="15533">
                  <c:v>18.491666666666699</c:v>
                </c:pt>
                <c:pt idx="15534">
                  <c:v>18.492857142857101</c:v>
                </c:pt>
                <c:pt idx="15535">
                  <c:v>18.494047619047599</c:v>
                </c:pt>
                <c:pt idx="15536">
                  <c:v>18.495238095238101</c:v>
                </c:pt>
                <c:pt idx="15537">
                  <c:v>18.496428571428599</c:v>
                </c:pt>
                <c:pt idx="15538">
                  <c:v>18.497619047619001</c:v>
                </c:pt>
                <c:pt idx="15539">
                  <c:v>18.498809523809499</c:v>
                </c:pt>
                <c:pt idx="15540">
                  <c:v>18.5</c:v>
                </c:pt>
                <c:pt idx="15541">
                  <c:v>18.501190476190501</c:v>
                </c:pt>
                <c:pt idx="15542">
                  <c:v>18.502380952380999</c:v>
                </c:pt>
                <c:pt idx="15543">
                  <c:v>18.503571428571401</c:v>
                </c:pt>
                <c:pt idx="15544">
                  <c:v>18.504761904761899</c:v>
                </c:pt>
                <c:pt idx="15545">
                  <c:v>18.505952380952401</c:v>
                </c:pt>
                <c:pt idx="15546">
                  <c:v>18.507142857142899</c:v>
                </c:pt>
                <c:pt idx="15547">
                  <c:v>18.508333333333301</c:v>
                </c:pt>
                <c:pt idx="15548">
                  <c:v>18.509523809523799</c:v>
                </c:pt>
                <c:pt idx="15549">
                  <c:v>18.5107142857143</c:v>
                </c:pt>
                <c:pt idx="15550">
                  <c:v>18.511904761904798</c:v>
                </c:pt>
                <c:pt idx="15551">
                  <c:v>18.5130952380952</c:v>
                </c:pt>
                <c:pt idx="15552">
                  <c:v>18.514285714285698</c:v>
                </c:pt>
                <c:pt idx="15553">
                  <c:v>18.5154761904762</c:v>
                </c:pt>
                <c:pt idx="15554">
                  <c:v>18.516666666666701</c:v>
                </c:pt>
                <c:pt idx="15555">
                  <c:v>18.5178571428571</c:v>
                </c:pt>
                <c:pt idx="15556">
                  <c:v>18.519047619047601</c:v>
                </c:pt>
                <c:pt idx="15557">
                  <c:v>18.520238095238099</c:v>
                </c:pt>
                <c:pt idx="15558">
                  <c:v>18.521428571428601</c:v>
                </c:pt>
                <c:pt idx="15559">
                  <c:v>18.522619047619099</c:v>
                </c:pt>
                <c:pt idx="15560">
                  <c:v>18.523809523809501</c:v>
                </c:pt>
                <c:pt idx="15561">
                  <c:v>18.524999999999999</c:v>
                </c:pt>
                <c:pt idx="15562">
                  <c:v>18.5261904761905</c:v>
                </c:pt>
                <c:pt idx="15563">
                  <c:v>18.527380952381002</c:v>
                </c:pt>
                <c:pt idx="15564">
                  <c:v>18.5285714285714</c:v>
                </c:pt>
                <c:pt idx="15565">
                  <c:v>18.529761904761902</c:v>
                </c:pt>
                <c:pt idx="15566">
                  <c:v>18.530952380952399</c:v>
                </c:pt>
                <c:pt idx="15567">
                  <c:v>18.532142857142901</c:v>
                </c:pt>
                <c:pt idx="15568">
                  <c:v>18.533333333333299</c:v>
                </c:pt>
                <c:pt idx="15569">
                  <c:v>18.534523809523801</c:v>
                </c:pt>
                <c:pt idx="15570">
                  <c:v>18.535714285714299</c:v>
                </c:pt>
                <c:pt idx="15571">
                  <c:v>18.5369047619048</c:v>
                </c:pt>
                <c:pt idx="15572">
                  <c:v>18.538095238095199</c:v>
                </c:pt>
                <c:pt idx="15573">
                  <c:v>18.5392857142857</c:v>
                </c:pt>
                <c:pt idx="15574">
                  <c:v>18.540476190476198</c:v>
                </c:pt>
                <c:pt idx="15575">
                  <c:v>18.5416666666667</c:v>
                </c:pt>
                <c:pt idx="15576">
                  <c:v>18.542857142857098</c:v>
                </c:pt>
                <c:pt idx="15577">
                  <c:v>18.5440476190476</c:v>
                </c:pt>
                <c:pt idx="15578">
                  <c:v>18.545238095238101</c:v>
                </c:pt>
                <c:pt idx="15579">
                  <c:v>18.546428571428599</c:v>
                </c:pt>
                <c:pt idx="15580">
                  <c:v>18.547619047619001</c:v>
                </c:pt>
                <c:pt idx="15581">
                  <c:v>18.548809523809499</c:v>
                </c:pt>
                <c:pt idx="15582">
                  <c:v>18.55</c:v>
                </c:pt>
                <c:pt idx="15583">
                  <c:v>18.551190476190499</c:v>
                </c:pt>
                <c:pt idx="15584">
                  <c:v>18.552380952381</c:v>
                </c:pt>
                <c:pt idx="15585">
                  <c:v>18.553571428571399</c:v>
                </c:pt>
                <c:pt idx="15586">
                  <c:v>18.5547619047619</c:v>
                </c:pt>
                <c:pt idx="15587">
                  <c:v>18.555952380952402</c:v>
                </c:pt>
                <c:pt idx="15588">
                  <c:v>18.5571428571429</c:v>
                </c:pt>
                <c:pt idx="15589">
                  <c:v>18.558333333333302</c:v>
                </c:pt>
                <c:pt idx="15590">
                  <c:v>18.5595238095238</c:v>
                </c:pt>
                <c:pt idx="15591">
                  <c:v>18.560714285714301</c:v>
                </c:pt>
                <c:pt idx="15592">
                  <c:v>18.561904761904799</c:v>
                </c:pt>
                <c:pt idx="15593">
                  <c:v>18.563095238095201</c:v>
                </c:pt>
                <c:pt idx="15594">
                  <c:v>18.564285714285699</c:v>
                </c:pt>
                <c:pt idx="15595">
                  <c:v>18.5654761904762</c:v>
                </c:pt>
                <c:pt idx="15596">
                  <c:v>18.566666666666698</c:v>
                </c:pt>
                <c:pt idx="15597">
                  <c:v>18.5678571428571</c:v>
                </c:pt>
                <c:pt idx="15598">
                  <c:v>18.569047619047598</c:v>
                </c:pt>
                <c:pt idx="15599">
                  <c:v>18.5702380952381</c:v>
                </c:pt>
                <c:pt idx="15600">
                  <c:v>18.571428571428601</c:v>
                </c:pt>
                <c:pt idx="15601">
                  <c:v>18.572619047619099</c:v>
                </c:pt>
                <c:pt idx="15602">
                  <c:v>18.573809523809501</c:v>
                </c:pt>
                <c:pt idx="15603">
                  <c:v>18.574999999999999</c:v>
                </c:pt>
                <c:pt idx="15604">
                  <c:v>18.576190476190501</c:v>
                </c:pt>
                <c:pt idx="15605">
                  <c:v>18.577380952380999</c:v>
                </c:pt>
                <c:pt idx="15606">
                  <c:v>18.578571428571401</c:v>
                </c:pt>
                <c:pt idx="15607">
                  <c:v>18.579761904761899</c:v>
                </c:pt>
                <c:pt idx="15608">
                  <c:v>18.5809523809524</c:v>
                </c:pt>
                <c:pt idx="15609">
                  <c:v>18.582142857142902</c:v>
                </c:pt>
                <c:pt idx="15610">
                  <c:v>18.5833333333333</c:v>
                </c:pt>
                <c:pt idx="15611">
                  <c:v>18.584523809523802</c:v>
                </c:pt>
                <c:pt idx="15612">
                  <c:v>18.5857142857143</c:v>
                </c:pt>
                <c:pt idx="15613">
                  <c:v>18.586904761904801</c:v>
                </c:pt>
                <c:pt idx="15614">
                  <c:v>18.5880952380952</c:v>
                </c:pt>
                <c:pt idx="15615">
                  <c:v>18.589285714285701</c:v>
                </c:pt>
                <c:pt idx="15616">
                  <c:v>18.590476190476199</c:v>
                </c:pt>
                <c:pt idx="15617">
                  <c:v>18.591666666666701</c:v>
                </c:pt>
                <c:pt idx="15618">
                  <c:v>18.592857142857099</c:v>
                </c:pt>
                <c:pt idx="15619">
                  <c:v>18.594047619047601</c:v>
                </c:pt>
                <c:pt idx="15620">
                  <c:v>18.595238095238098</c:v>
                </c:pt>
                <c:pt idx="15621">
                  <c:v>18.5964285714286</c:v>
                </c:pt>
                <c:pt idx="15622">
                  <c:v>18.597619047618998</c:v>
                </c:pt>
                <c:pt idx="15623">
                  <c:v>18.5988095238095</c:v>
                </c:pt>
                <c:pt idx="15624">
                  <c:v>18.600000000000001</c:v>
                </c:pt>
                <c:pt idx="15625">
                  <c:v>18.601190476190499</c:v>
                </c:pt>
                <c:pt idx="15626">
                  <c:v>18.602380952381001</c:v>
                </c:pt>
                <c:pt idx="15627">
                  <c:v>18.603571428571399</c:v>
                </c:pt>
                <c:pt idx="15628">
                  <c:v>18.604761904761901</c:v>
                </c:pt>
                <c:pt idx="15629">
                  <c:v>18.605952380952399</c:v>
                </c:pt>
                <c:pt idx="15630">
                  <c:v>18.6071428571429</c:v>
                </c:pt>
                <c:pt idx="15631">
                  <c:v>18.608333333333299</c:v>
                </c:pt>
                <c:pt idx="15632">
                  <c:v>18.6095238095238</c:v>
                </c:pt>
                <c:pt idx="15633">
                  <c:v>18.610714285714302</c:v>
                </c:pt>
                <c:pt idx="15634">
                  <c:v>18.6119047619048</c:v>
                </c:pt>
                <c:pt idx="15635">
                  <c:v>18.613095238095202</c:v>
                </c:pt>
                <c:pt idx="15636">
                  <c:v>18.6142857142857</c:v>
                </c:pt>
                <c:pt idx="15637">
                  <c:v>18.615476190476201</c:v>
                </c:pt>
                <c:pt idx="15638">
                  <c:v>18.616666666666699</c:v>
                </c:pt>
                <c:pt idx="15639">
                  <c:v>18.617857142857101</c:v>
                </c:pt>
                <c:pt idx="15640">
                  <c:v>18.619047619047599</c:v>
                </c:pt>
                <c:pt idx="15641">
                  <c:v>18.620238095238101</c:v>
                </c:pt>
                <c:pt idx="15642">
                  <c:v>18.621428571428599</c:v>
                </c:pt>
                <c:pt idx="15643">
                  <c:v>18.6226190476191</c:v>
                </c:pt>
                <c:pt idx="15644">
                  <c:v>18.623809523809499</c:v>
                </c:pt>
                <c:pt idx="15645">
                  <c:v>18.625</c:v>
                </c:pt>
                <c:pt idx="15646">
                  <c:v>18.626190476190501</c:v>
                </c:pt>
                <c:pt idx="15647">
                  <c:v>18.627380952380999</c:v>
                </c:pt>
                <c:pt idx="15648">
                  <c:v>18.628571428571401</c:v>
                </c:pt>
                <c:pt idx="15649">
                  <c:v>18.629761904761899</c:v>
                </c:pt>
                <c:pt idx="15650">
                  <c:v>18.630952380952401</c:v>
                </c:pt>
                <c:pt idx="15651">
                  <c:v>18.632142857142899</c:v>
                </c:pt>
                <c:pt idx="15652">
                  <c:v>18.633333333333301</c:v>
                </c:pt>
                <c:pt idx="15653">
                  <c:v>18.634523809523799</c:v>
                </c:pt>
                <c:pt idx="15654">
                  <c:v>18.6357142857143</c:v>
                </c:pt>
                <c:pt idx="15655">
                  <c:v>18.636904761904798</c:v>
                </c:pt>
                <c:pt idx="15656">
                  <c:v>18.6380952380952</c:v>
                </c:pt>
                <c:pt idx="15657">
                  <c:v>18.639285714285698</c:v>
                </c:pt>
                <c:pt idx="15658">
                  <c:v>18.6404761904762</c:v>
                </c:pt>
                <c:pt idx="15659">
                  <c:v>18.641666666666701</c:v>
                </c:pt>
                <c:pt idx="15660">
                  <c:v>18.6428571428571</c:v>
                </c:pt>
                <c:pt idx="15661">
                  <c:v>18.644047619047601</c:v>
                </c:pt>
                <c:pt idx="15662">
                  <c:v>18.645238095238099</c:v>
                </c:pt>
                <c:pt idx="15663">
                  <c:v>18.646428571428601</c:v>
                </c:pt>
                <c:pt idx="15664">
                  <c:v>18.647619047619099</c:v>
                </c:pt>
                <c:pt idx="15665">
                  <c:v>18.648809523809501</c:v>
                </c:pt>
                <c:pt idx="15666">
                  <c:v>18.649999999999999</c:v>
                </c:pt>
                <c:pt idx="15667">
                  <c:v>18.6511904761905</c:v>
                </c:pt>
                <c:pt idx="15668">
                  <c:v>18.652380952381002</c:v>
                </c:pt>
                <c:pt idx="15669">
                  <c:v>18.6535714285714</c:v>
                </c:pt>
                <c:pt idx="15670">
                  <c:v>18.654761904761902</c:v>
                </c:pt>
                <c:pt idx="15671">
                  <c:v>18.655952380952399</c:v>
                </c:pt>
                <c:pt idx="15672">
                  <c:v>18.657142857142901</c:v>
                </c:pt>
                <c:pt idx="15673">
                  <c:v>18.658333333333299</c:v>
                </c:pt>
                <c:pt idx="15674">
                  <c:v>18.659523809523801</c:v>
                </c:pt>
                <c:pt idx="15675">
                  <c:v>18.660714285714299</c:v>
                </c:pt>
                <c:pt idx="15676">
                  <c:v>18.6619047619048</c:v>
                </c:pt>
                <c:pt idx="15677">
                  <c:v>18.663095238095199</c:v>
                </c:pt>
                <c:pt idx="15678">
                  <c:v>18.6642857142857</c:v>
                </c:pt>
                <c:pt idx="15679">
                  <c:v>18.665476190476198</c:v>
                </c:pt>
                <c:pt idx="15680">
                  <c:v>18.6666666666667</c:v>
                </c:pt>
                <c:pt idx="15681">
                  <c:v>18.667857142857098</c:v>
                </c:pt>
                <c:pt idx="15682">
                  <c:v>18.6690476190476</c:v>
                </c:pt>
                <c:pt idx="15683">
                  <c:v>18.670238095238101</c:v>
                </c:pt>
                <c:pt idx="15684">
                  <c:v>18.671428571428599</c:v>
                </c:pt>
                <c:pt idx="15685">
                  <c:v>18.672619047619001</c:v>
                </c:pt>
                <c:pt idx="15686">
                  <c:v>18.673809523809499</c:v>
                </c:pt>
                <c:pt idx="15687">
                  <c:v>18.675000000000001</c:v>
                </c:pt>
                <c:pt idx="15688">
                  <c:v>18.676190476190499</c:v>
                </c:pt>
                <c:pt idx="15689">
                  <c:v>18.677380952381</c:v>
                </c:pt>
                <c:pt idx="15690">
                  <c:v>18.678571428571399</c:v>
                </c:pt>
                <c:pt idx="15691">
                  <c:v>18.6797619047619</c:v>
                </c:pt>
                <c:pt idx="15692">
                  <c:v>18.680952380952402</c:v>
                </c:pt>
                <c:pt idx="15693">
                  <c:v>18.6821428571429</c:v>
                </c:pt>
                <c:pt idx="15694">
                  <c:v>18.683333333333302</c:v>
                </c:pt>
                <c:pt idx="15695">
                  <c:v>18.6845238095238</c:v>
                </c:pt>
                <c:pt idx="15696">
                  <c:v>18.685714285714301</c:v>
                </c:pt>
                <c:pt idx="15697">
                  <c:v>18.686904761904799</c:v>
                </c:pt>
                <c:pt idx="15698">
                  <c:v>18.688095238095201</c:v>
                </c:pt>
                <c:pt idx="15699">
                  <c:v>18.689285714285699</c:v>
                </c:pt>
                <c:pt idx="15700">
                  <c:v>18.6904761904762</c:v>
                </c:pt>
                <c:pt idx="15701">
                  <c:v>18.691666666666698</c:v>
                </c:pt>
                <c:pt idx="15702">
                  <c:v>18.6928571428571</c:v>
                </c:pt>
                <c:pt idx="15703">
                  <c:v>18.694047619047598</c:v>
                </c:pt>
                <c:pt idx="15704">
                  <c:v>18.6952380952381</c:v>
                </c:pt>
                <c:pt idx="15705">
                  <c:v>18.696428571428601</c:v>
                </c:pt>
                <c:pt idx="15706">
                  <c:v>18.697619047619</c:v>
                </c:pt>
                <c:pt idx="15707">
                  <c:v>18.698809523809501</c:v>
                </c:pt>
                <c:pt idx="15708">
                  <c:v>18.7</c:v>
                </c:pt>
                <c:pt idx="15709">
                  <c:v>18.701190476190501</c:v>
                </c:pt>
                <c:pt idx="15710">
                  <c:v>18.702380952380999</c:v>
                </c:pt>
                <c:pt idx="15711">
                  <c:v>18.703571428571401</c:v>
                </c:pt>
                <c:pt idx="15712">
                  <c:v>18.704761904761899</c:v>
                </c:pt>
                <c:pt idx="15713">
                  <c:v>18.7059523809524</c:v>
                </c:pt>
                <c:pt idx="15714">
                  <c:v>18.707142857142902</c:v>
                </c:pt>
                <c:pt idx="15715">
                  <c:v>18.7083333333333</c:v>
                </c:pt>
                <c:pt idx="15716">
                  <c:v>18.709523809523802</c:v>
                </c:pt>
                <c:pt idx="15717">
                  <c:v>18.7107142857143</c:v>
                </c:pt>
                <c:pt idx="15718">
                  <c:v>18.711904761904801</c:v>
                </c:pt>
                <c:pt idx="15719">
                  <c:v>18.7130952380952</c:v>
                </c:pt>
                <c:pt idx="15720">
                  <c:v>18.714285714285701</c:v>
                </c:pt>
                <c:pt idx="15721">
                  <c:v>18.715476190476199</c:v>
                </c:pt>
                <c:pt idx="15722">
                  <c:v>18.716666666666701</c:v>
                </c:pt>
                <c:pt idx="15723">
                  <c:v>18.717857142857099</c:v>
                </c:pt>
                <c:pt idx="15724">
                  <c:v>18.719047619047601</c:v>
                </c:pt>
                <c:pt idx="15725">
                  <c:v>18.720238095238098</c:v>
                </c:pt>
                <c:pt idx="15726">
                  <c:v>18.7214285714286</c:v>
                </c:pt>
                <c:pt idx="15727">
                  <c:v>18.722619047618998</c:v>
                </c:pt>
                <c:pt idx="15728">
                  <c:v>18.7238095238095</c:v>
                </c:pt>
                <c:pt idx="15729">
                  <c:v>18.725000000000001</c:v>
                </c:pt>
                <c:pt idx="15730">
                  <c:v>18.726190476190499</c:v>
                </c:pt>
                <c:pt idx="15731">
                  <c:v>18.727380952381001</c:v>
                </c:pt>
                <c:pt idx="15732">
                  <c:v>18.728571428571399</c:v>
                </c:pt>
                <c:pt idx="15733">
                  <c:v>18.729761904761901</c:v>
                </c:pt>
                <c:pt idx="15734">
                  <c:v>18.730952380952399</c:v>
                </c:pt>
                <c:pt idx="15735">
                  <c:v>18.7321428571429</c:v>
                </c:pt>
                <c:pt idx="15736">
                  <c:v>18.733333333333299</c:v>
                </c:pt>
                <c:pt idx="15737">
                  <c:v>18.7345238095238</c:v>
                </c:pt>
                <c:pt idx="15738">
                  <c:v>18.735714285714302</c:v>
                </c:pt>
                <c:pt idx="15739">
                  <c:v>18.7369047619048</c:v>
                </c:pt>
                <c:pt idx="15740">
                  <c:v>18.738095238095202</c:v>
                </c:pt>
                <c:pt idx="15741">
                  <c:v>18.7392857142857</c:v>
                </c:pt>
                <c:pt idx="15742">
                  <c:v>18.740476190476201</c:v>
                </c:pt>
                <c:pt idx="15743">
                  <c:v>18.741666666666699</c:v>
                </c:pt>
                <c:pt idx="15744">
                  <c:v>18.742857142857101</c:v>
                </c:pt>
                <c:pt idx="15745">
                  <c:v>18.744047619047599</c:v>
                </c:pt>
                <c:pt idx="15746">
                  <c:v>18.745238095238101</c:v>
                </c:pt>
                <c:pt idx="15747">
                  <c:v>18.746428571428599</c:v>
                </c:pt>
                <c:pt idx="15748">
                  <c:v>18.747619047619001</c:v>
                </c:pt>
                <c:pt idx="15749">
                  <c:v>18.748809523809499</c:v>
                </c:pt>
                <c:pt idx="15750">
                  <c:v>18.75</c:v>
                </c:pt>
                <c:pt idx="15751">
                  <c:v>18.751190476190501</c:v>
                </c:pt>
                <c:pt idx="15752">
                  <c:v>18.752380952380999</c:v>
                </c:pt>
                <c:pt idx="15753">
                  <c:v>18.753571428571401</c:v>
                </c:pt>
                <c:pt idx="15754">
                  <c:v>18.754761904761899</c:v>
                </c:pt>
                <c:pt idx="15755">
                  <c:v>18.755952380952401</c:v>
                </c:pt>
                <c:pt idx="15756">
                  <c:v>18.757142857142899</c:v>
                </c:pt>
                <c:pt idx="15757">
                  <c:v>18.758333333333301</c:v>
                </c:pt>
                <c:pt idx="15758">
                  <c:v>18.759523809523799</c:v>
                </c:pt>
                <c:pt idx="15759">
                  <c:v>18.7607142857143</c:v>
                </c:pt>
                <c:pt idx="15760">
                  <c:v>18.761904761904798</c:v>
                </c:pt>
                <c:pt idx="15761">
                  <c:v>18.7630952380952</c:v>
                </c:pt>
                <c:pt idx="15762">
                  <c:v>18.764285714285698</c:v>
                </c:pt>
                <c:pt idx="15763">
                  <c:v>18.7654761904762</c:v>
                </c:pt>
                <c:pt idx="15764">
                  <c:v>18.766666666666701</c:v>
                </c:pt>
                <c:pt idx="15765">
                  <c:v>18.7678571428571</c:v>
                </c:pt>
                <c:pt idx="15766">
                  <c:v>18.769047619047601</c:v>
                </c:pt>
                <c:pt idx="15767">
                  <c:v>18.770238095238099</c:v>
                </c:pt>
                <c:pt idx="15768">
                  <c:v>18.771428571428601</c:v>
                </c:pt>
                <c:pt idx="15769">
                  <c:v>18.772619047619099</c:v>
                </c:pt>
                <c:pt idx="15770">
                  <c:v>18.773809523809501</c:v>
                </c:pt>
                <c:pt idx="15771">
                  <c:v>18.774999999999999</c:v>
                </c:pt>
                <c:pt idx="15772">
                  <c:v>18.7761904761905</c:v>
                </c:pt>
                <c:pt idx="15773">
                  <c:v>18.777380952381002</c:v>
                </c:pt>
                <c:pt idx="15774">
                  <c:v>18.7785714285714</c:v>
                </c:pt>
                <c:pt idx="15775">
                  <c:v>18.779761904761902</c:v>
                </c:pt>
                <c:pt idx="15776">
                  <c:v>18.780952380952399</c:v>
                </c:pt>
                <c:pt idx="15777">
                  <c:v>18.782142857142901</c:v>
                </c:pt>
                <c:pt idx="15778">
                  <c:v>18.783333333333299</c:v>
                </c:pt>
                <c:pt idx="15779">
                  <c:v>18.784523809523801</c:v>
                </c:pt>
                <c:pt idx="15780">
                  <c:v>18.785714285714299</c:v>
                </c:pt>
                <c:pt idx="15781">
                  <c:v>18.7869047619048</c:v>
                </c:pt>
                <c:pt idx="15782">
                  <c:v>18.788095238095199</c:v>
                </c:pt>
                <c:pt idx="15783">
                  <c:v>18.7892857142857</c:v>
                </c:pt>
                <c:pt idx="15784">
                  <c:v>18.790476190476198</c:v>
                </c:pt>
                <c:pt idx="15785">
                  <c:v>18.7916666666667</c:v>
                </c:pt>
                <c:pt idx="15786">
                  <c:v>18.792857142857098</c:v>
                </c:pt>
                <c:pt idx="15787">
                  <c:v>18.7940476190476</c:v>
                </c:pt>
                <c:pt idx="15788">
                  <c:v>18.795238095238101</c:v>
                </c:pt>
                <c:pt idx="15789">
                  <c:v>18.796428571428599</c:v>
                </c:pt>
                <c:pt idx="15790">
                  <c:v>18.797619047619001</c:v>
                </c:pt>
                <c:pt idx="15791">
                  <c:v>18.798809523809499</c:v>
                </c:pt>
                <c:pt idx="15792">
                  <c:v>18.8</c:v>
                </c:pt>
                <c:pt idx="15793">
                  <c:v>18.801190476190499</c:v>
                </c:pt>
                <c:pt idx="15794">
                  <c:v>18.802380952381</c:v>
                </c:pt>
                <c:pt idx="15795">
                  <c:v>18.803571428571399</c:v>
                </c:pt>
                <c:pt idx="15796">
                  <c:v>18.8047619047619</c:v>
                </c:pt>
                <c:pt idx="15797">
                  <c:v>18.805952380952402</c:v>
                </c:pt>
                <c:pt idx="15798">
                  <c:v>18.8071428571429</c:v>
                </c:pt>
                <c:pt idx="15799">
                  <c:v>18.808333333333302</c:v>
                </c:pt>
                <c:pt idx="15800">
                  <c:v>18.8095238095238</c:v>
                </c:pt>
                <c:pt idx="15801">
                  <c:v>18.810714285714301</c:v>
                </c:pt>
                <c:pt idx="15802">
                  <c:v>18.811904761904799</c:v>
                </c:pt>
                <c:pt idx="15803">
                  <c:v>18.813095238095201</c:v>
                </c:pt>
                <c:pt idx="15804">
                  <c:v>18.814285714285699</c:v>
                </c:pt>
                <c:pt idx="15805">
                  <c:v>18.8154761904762</c:v>
                </c:pt>
                <c:pt idx="15806">
                  <c:v>18.816666666666698</c:v>
                </c:pt>
                <c:pt idx="15807">
                  <c:v>18.8178571428571</c:v>
                </c:pt>
                <c:pt idx="15808">
                  <c:v>18.819047619047598</c:v>
                </c:pt>
                <c:pt idx="15809">
                  <c:v>18.8202380952381</c:v>
                </c:pt>
                <c:pt idx="15810">
                  <c:v>18.821428571428601</c:v>
                </c:pt>
                <c:pt idx="15811">
                  <c:v>18.822619047619099</c:v>
                </c:pt>
                <c:pt idx="15812">
                  <c:v>18.823809523809501</c:v>
                </c:pt>
                <c:pt idx="15813">
                  <c:v>18.824999999999999</c:v>
                </c:pt>
                <c:pt idx="15814">
                  <c:v>18.826190476190501</c:v>
                </c:pt>
                <c:pt idx="15815">
                  <c:v>18.827380952380999</c:v>
                </c:pt>
                <c:pt idx="15816">
                  <c:v>18.828571428571401</c:v>
                </c:pt>
                <c:pt idx="15817">
                  <c:v>18.829761904761899</c:v>
                </c:pt>
                <c:pt idx="15818">
                  <c:v>18.8309523809524</c:v>
                </c:pt>
                <c:pt idx="15819">
                  <c:v>18.832142857142902</c:v>
                </c:pt>
                <c:pt idx="15820">
                  <c:v>18.8333333333333</c:v>
                </c:pt>
                <c:pt idx="15821">
                  <c:v>18.834523809523802</c:v>
                </c:pt>
                <c:pt idx="15822">
                  <c:v>18.8357142857143</c:v>
                </c:pt>
                <c:pt idx="15823">
                  <c:v>18.836904761904801</c:v>
                </c:pt>
                <c:pt idx="15824">
                  <c:v>18.8380952380952</c:v>
                </c:pt>
                <c:pt idx="15825">
                  <c:v>18.839285714285701</c:v>
                </c:pt>
                <c:pt idx="15826">
                  <c:v>18.840476190476199</c:v>
                </c:pt>
                <c:pt idx="15827">
                  <c:v>18.841666666666701</c:v>
                </c:pt>
                <c:pt idx="15828">
                  <c:v>18.842857142857099</c:v>
                </c:pt>
                <c:pt idx="15829">
                  <c:v>18.844047619047601</c:v>
                </c:pt>
                <c:pt idx="15830">
                  <c:v>18.845238095238098</c:v>
                </c:pt>
                <c:pt idx="15831">
                  <c:v>18.8464285714286</c:v>
                </c:pt>
                <c:pt idx="15832">
                  <c:v>18.847619047618998</c:v>
                </c:pt>
                <c:pt idx="15833">
                  <c:v>18.8488095238095</c:v>
                </c:pt>
                <c:pt idx="15834">
                  <c:v>18.850000000000001</c:v>
                </c:pt>
                <c:pt idx="15835">
                  <c:v>18.851190476190499</c:v>
                </c:pt>
                <c:pt idx="15836">
                  <c:v>18.852380952381001</c:v>
                </c:pt>
                <c:pt idx="15837">
                  <c:v>18.853571428571399</c:v>
                </c:pt>
                <c:pt idx="15838">
                  <c:v>18.854761904761901</c:v>
                </c:pt>
                <c:pt idx="15839">
                  <c:v>18.855952380952399</c:v>
                </c:pt>
                <c:pt idx="15840">
                  <c:v>18.8571428571429</c:v>
                </c:pt>
                <c:pt idx="15841">
                  <c:v>18.858333333333299</c:v>
                </c:pt>
                <c:pt idx="15842">
                  <c:v>18.8595238095238</c:v>
                </c:pt>
                <c:pt idx="15843">
                  <c:v>18.860714285714302</c:v>
                </c:pt>
                <c:pt idx="15844">
                  <c:v>18.8619047619048</c:v>
                </c:pt>
                <c:pt idx="15845">
                  <c:v>18.863095238095202</c:v>
                </c:pt>
                <c:pt idx="15846">
                  <c:v>18.8642857142857</c:v>
                </c:pt>
                <c:pt idx="15847">
                  <c:v>18.865476190476201</c:v>
                </c:pt>
                <c:pt idx="15848">
                  <c:v>18.866666666666699</c:v>
                </c:pt>
                <c:pt idx="15849">
                  <c:v>18.867857142857101</c:v>
                </c:pt>
                <c:pt idx="15850">
                  <c:v>18.869047619047599</c:v>
                </c:pt>
                <c:pt idx="15851">
                  <c:v>18.870238095238101</c:v>
                </c:pt>
                <c:pt idx="15852">
                  <c:v>18.871428571428599</c:v>
                </c:pt>
                <c:pt idx="15853">
                  <c:v>18.8726190476191</c:v>
                </c:pt>
                <c:pt idx="15854">
                  <c:v>18.873809523809499</c:v>
                </c:pt>
                <c:pt idx="15855">
                  <c:v>18.875</c:v>
                </c:pt>
                <c:pt idx="15856">
                  <c:v>18.876190476190501</c:v>
                </c:pt>
                <c:pt idx="15857">
                  <c:v>18.877380952380999</c:v>
                </c:pt>
                <c:pt idx="15858">
                  <c:v>18.878571428571401</c:v>
                </c:pt>
                <c:pt idx="15859">
                  <c:v>18.879761904761899</c:v>
                </c:pt>
                <c:pt idx="15860">
                  <c:v>18.880952380952401</c:v>
                </c:pt>
                <c:pt idx="15861">
                  <c:v>18.882142857142899</c:v>
                </c:pt>
                <c:pt idx="15862">
                  <c:v>18.883333333333301</c:v>
                </c:pt>
                <c:pt idx="15863">
                  <c:v>18.884523809523799</c:v>
                </c:pt>
                <c:pt idx="15864">
                  <c:v>18.8857142857143</c:v>
                </c:pt>
                <c:pt idx="15865">
                  <c:v>18.886904761904798</c:v>
                </c:pt>
                <c:pt idx="15866">
                  <c:v>18.8880952380952</c:v>
                </c:pt>
                <c:pt idx="15867">
                  <c:v>18.889285714285698</c:v>
                </c:pt>
                <c:pt idx="15868">
                  <c:v>18.8904761904762</c:v>
                </c:pt>
                <c:pt idx="15869">
                  <c:v>18.891666666666701</c:v>
                </c:pt>
                <c:pt idx="15870">
                  <c:v>18.8928571428571</c:v>
                </c:pt>
                <c:pt idx="15871">
                  <c:v>18.894047619047601</c:v>
                </c:pt>
                <c:pt idx="15872">
                  <c:v>18.895238095238099</c:v>
                </c:pt>
                <c:pt idx="15873">
                  <c:v>18.896428571428601</c:v>
                </c:pt>
                <c:pt idx="15874">
                  <c:v>18.897619047619099</c:v>
                </c:pt>
                <c:pt idx="15875">
                  <c:v>18.898809523809501</c:v>
                </c:pt>
                <c:pt idx="15876">
                  <c:v>18.899999999999999</c:v>
                </c:pt>
                <c:pt idx="15877">
                  <c:v>18.9011904761905</c:v>
                </c:pt>
                <c:pt idx="15878">
                  <c:v>18.902380952381002</c:v>
                </c:pt>
                <c:pt idx="15879">
                  <c:v>18.9035714285714</c:v>
                </c:pt>
                <c:pt idx="15880">
                  <c:v>18.904761904761902</c:v>
                </c:pt>
                <c:pt idx="15881">
                  <c:v>18.905952380952399</c:v>
                </c:pt>
                <c:pt idx="15882">
                  <c:v>18.907142857142901</c:v>
                </c:pt>
                <c:pt idx="15883">
                  <c:v>18.908333333333299</c:v>
                </c:pt>
                <c:pt idx="15884">
                  <c:v>18.909523809523801</c:v>
                </c:pt>
                <c:pt idx="15885">
                  <c:v>18.910714285714299</c:v>
                </c:pt>
                <c:pt idx="15886">
                  <c:v>18.9119047619048</c:v>
                </c:pt>
                <c:pt idx="15887">
                  <c:v>18.913095238095199</c:v>
                </c:pt>
                <c:pt idx="15888">
                  <c:v>18.9142857142857</c:v>
                </c:pt>
                <c:pt idx="15889">
                  <c:v>18.915476190476198</c:v>
                </c:pt>
                <c:pt idx="15890">
                  <c:v>18.9166666666667</c:v>
                </c:pt>
                <c:pt idx="15891">
                  <c:v>18.917857142857098</c:v>
                </c:pt>
                <c:pt idx="15892">
                  <c:v>18.9190476190476</c:v>
                </c:pt>
                <c:pt idx="15893">
                  <c:v>18.920238095238101</c:v>
                </c:pt>
                <c:pt idx="15894">
                  <c:v>18.921428571428599</c:v>
                </c:pt>
                <c:pt idx="15895">
                  <c:v>18.922619047619001</c:v>
                </c:pt>
                <c:pt idx="15896">
                  <c:v>18.923809523809499</c:v>
                </c:pt>
                <c:pt idx="15897">
                  <c:v>18.925000000000001</c:v>
                </c:pt>
                <c:pt idx="15898">
                  <c:v>18.926190476190499</c:v>
                </c:pt>
                <c:pt idx="15899">
                  <c:v>18.927380952381</c:v>
                </c:pt>
                <c:pt idx="15900">
                  <c:v>18.928571428571399</c:v>
                </c:pt>
                <c:pt idx="15901">
                  <c:v>18.9297619047619</c:v>
                </c:pt>
                <c:pt idx="15902">
                  <c:v>18.930952380952402</c:v>
                </c:pt>
                <c:pt idx="15903">
                  <c:v>18.9321428571429</c:v>
                </c:pt>
                <c:pt idx="15904">
                  <c:v>18.933333333333302</c:v>
                </c:pt>
                <c:pt idx="15905">
                  <c:v>18.9345238095238</c:v>
                </c:pt>
                <c:pt idx="15906">
                  <c:v>18.935714285714301</c:v>
                </c:pt>
                <c:pt idx="15907">
                  <c:v>18.936904761904799</c:v>
                </c:pt>
                <c:pt idx="15908">
                  <c:v>18.938095238095201</c:v>
                </c:pt>
                <c:pt idx="15909">
                  <c:v>18.939285714285699</c:v>
                </c:pt>
                <c:pt idx="15910">
                  <c:v>18.9404761904762</c:v>
                </c:pt>
                <c:pt idx="15911">
                  <c:v>18.941666666666698</c:v>
                </c:pt>
                <c:pt idx="15912">
                  <c:v>18.9428571428571</c:v>
                </c:pt>
                <c:pt idx="15913">
                  <c:v>18.944047619047598</c:v>
                </c:pt>
                <c:pt idx="15914">
                  <c:v>18.9452380952381</c:v>
                </c:pt>
                <c:pt idx="15915">
                  <c:v>18.946428571428601</c:v>
                </c:pt>
                <c:pt idx="15916">
                  <c:v>18.947619047619099</c:v>
                </c:pt>
                <c:pt idx="15917">
                  <c:v>18.948809523809501</c:v>
                </c:pt>
                <c:pt idx="15918">
                  <c:v>18.95</c:v>
                </c:pt>
                <c:pt idx="15919">
                  <c:v>18.951190476190501</c:v>
                </c:pt>
                <c:pt idx="15920">
                  <c:v>18.952380952380999</c:v>
                </c:pt>
                <c:pt idx="15921">
                  <c:v>18.953571428571401</c:v>
                </c:pt>
                <c:pt idx="15922">
                  <c:v>18.954761904761899</c:v>
                </c:pt>
                <c:pt idx="15923">
                  <c:v>18.9559523809524</c:v>
                </c:pt>
                <c:pt idx="15924">
                  <c:v>18.957142857142902</c:v>
                </c:pt>
                <c:pt idx="15925">
                  <c:v>18.9583333333333</c:v>
                </c:pt>
                <c:pt idx="15926">
                  <c:v>18.959523809523802</c:v>
                </c:pt>
                <c:pt idx="15927">
                  <c:v>18.9607142857143</c:v>
                </c:pt>
                <c:pt idx="15928">
                  <c:v>18.961904761904801</c:v>
                </c:pt>
                <c:pt idx="15929">
                  <c:v>18.9630952380952</c:v>
                </c:pt>
                <c:pt idx="15930">
                  <c:v>18.964285714285701</c:v>
                </c:pt>
                <c:pt idx="15931">
                  <c:v>18.965476190476199</c:v>
                </c:pt>
                <c:pt idx="15932">
                  <c:v>18.966666666666701</c:v>
                </c:pt>
                <c:pt idx="15933">
                  <c:v>18.967857142857099</c:v>
                </c:pt>
                <c:pt idx="15934">
                  <c:v>18.969047619047601</c:v>
                </c:pt>
                <c:pt idx="15935">
                  <c:v>18.970238095238098</c:v>
                </c:pt>
                <c:pt idx="15936">
                  <c:v>18.9714285714286</c:v>
                </c:pt>
                <c:pt idx="15937">
                  <c:v>18.972619047618998</c:v>
                </c:pt>
                <c:pt idx="15938">
                  <c:v>18.9738095238095</c:v>
                </c:pt>
                <c:pt idx="15939">
                  <c:v>18.975000000000001</c:v>
                </c:pt>
                <c:pt idx="15940">
                  <c:v>18.976190476190499</c:v>
                </c:pt>
                <c:pt idx="15941">
                  <c:v>18.977380952381001</c:v>
                </c:pt>
                <c:pt idx="15942">
                  <c:v>18.978571428571399</c:v>
                </c:pt>
                <c:pt idx="15943">
                  <c:v>18.979761904761901</c:v>
                </c:pt>
                <c:pt idx="15944">
                  <c:v>18.980952380952399</c:v>
                </c:pt>
                <c:pt idx="15945">
                  <c:v>18.9821428571429</c:v>
                </c:pt>
                <c:pt idx="15946">
                  <c:v>18.983333333333299</c:v>
                </c:pt>
                <c:pt idx="15947">
                  <c:v>18.9845238095238</c:v>
                </c:pt>
                <c:pt idx="15948">
                  <c:v>18.985714285714302</c:v>
                </c:pt>
                <c:pt idx="15949">
                  <c:v>18.9869047619048</c:v>
                </c:pt>
                <c:pt idx="15950">
                  <c:v>18.988095238095202</c:v>
                </c:pt>
                <c:pt idx="15951">
                  <c:v>18.9892857142857</c:v>
                </c:pt>
                <c:pt idx="15952">
                  <c:v>18.990476190476201</c:v>
                </c:pt>
                <c:pt idx="15953">
                  <c:v>18.991666666666699</c:v>
                </c:pt>
                <c:pt idx="15954">
                  <c:v>18.992857142857101</c:v>
                </c:pt>
                <c:pt idx="15955">
                  <c:v>18.994047619047599</c:v>
                </c:pt>
                <c:pt idx="15956">
                  <c:v>18.995238095238101</c:v>
                </c:pt>
                <c:pt idx="15957">
                  <c:v>18.996428571428599</c:v>
                </c:pt>
                <c:pt idx="15958">
                  <c:v>18.997619047619001</c:v>
                </c:pt>
                <c:pt idx="15959">
                  <c:v>18.998809523809499</c:v>
                </c:pt>
                <c:pt idx="15960">
                  <c:v>19</c:v>
                </c:pt>
                <c:pt idx="15961">
                  <c:v>19.001190476190501</c:v>
                </c:pt>
                <c:pt idx="15962">
                  <c:v>19.002380952380999</c:v>
                </c:pt>
                <c:pt idx="15963">
                  <c:v>19.003571428571401</c:v>
                </c:pt>
                <c:pt idx="15964">
                  <c:v>19.004761904761899</c:v>
                </c:pt>
                <c:pt idx="15965">
                  <c:v>19.005952380952401</c:v>
                </c:pt>
                <c:pt idx="15966">
                  <c:v>19.007142857142899</c:v>
                </c:pt>
                <c:pt idx="15967">
                  <c:v>19.008333333333301</c:v>
                </c:pt>
                <c:pt idx="15968">
                  <c:v>19.009523809523799</c:v>
                </c:pt>
                <c:pt idx="15969">
                  <c:v>19.0107142857143</c:v>
                </c:pt>
                <c:pt idx="15970">
                  <c:v>19.011904761904798</c:v>
                </c:pt>
                <c:pt idx="15971">
                  <c:v>19.0130952380952</c:v>
                </c:pt>
                <c:pt idx="15972">
                  <c:v>19.014285714285698</c:v>
                </c:pt>
                <c:pt idx="15973">
                  <c:v>19.0154761904762</c:v>
                </c:pt>
                <c:pt idx="15974">
                  <c:v>19.016666666666701</c:v>
                </c:pt>
                <c:pt idx="15975">
                  <c:v>19.0178571428571</c:v>
                </c:pt>
                <c:pt idx="15976">
                  <c:v>19.019047619047601</c:v>
                </c:pt>
                <c:pt idx="15977">
                  <c:v>19.020238095238099</c:v>
                </c:pt>
                <c:pt idx="15978">
                  <c:v>19.021428571428601</c:v>
                </c:pt>
                <c:pt idx="15979">
                  <c:v>19.022619047619099</c:v>
                </c:pt>
                <c:pt idx="15980">
                  <c:v>19.023809523809501</c:v>
                </c:pt>
                <c:pt idx="15981">
                  <c:v>19.024999999999999</c:v>
                </c:pt>
                <c:pt idx="15982">
                  <c:v>19.0261904761905</c:v>
                </c:pt>
                <c:pt idx="15983">
                  <c:v>19.027380952381002</c:v>
                </c:pt>
                <c:pt idx="15984">
                  <c:v>19.0285714285714</c:v>
                </c:pt>
                <c:pt idx="15985">
                  <c:v>19.029761904761902</c:v>
                </c:pt>
                <c:pt idx="15986">
                  <c:v>19.030952380952399</c:v>
                </c:pt>
                <c:pt idx="15987">
                  <c:v>19.032142857142901</c:v>
                </c:pt>
                <c:pt idx="15988">
                  <c:v>19.033333333333299</c:v>
                </c:pt>
                <c:pt idx="15989">
                  <c:v>19.034523809523801</c:v>
                </c:pt>
                <c:pt idx="15990">
                  <c:v>19.035714285714299</c:v>
                </c:pt>
                <c:pt idx="15991">
                  <c:v>19.0369047619048</c:v>
                </c:pt>
                <c:pt idx="15992">
                  <c:v>19.038095238095199</c:v>
                </c:pt>
                <c:pt idx="15993">
                  <c:v>19.0392857142857</c:v>
                </c:pt>
                <c:pt idx="15994">
                  <c:v>19.040476190476198</c:v>
                </c:pt>
                <c:pt idx="15995">
                  <c:v>19.0416666666667</c:v>
                </c:pt>
                <c:pt idx="15996">
                  <c:v>19.042857142857098</c:v>
                </c:pt>
                <c:pt idx="15997">
                  <c:v>19.0440476190476</c:v>
                </c:pt>
                <c:pt idx="15998">
                  <c:v>19.045238095238101</c:v>
                </c:pt>
                <c:pt idx="15999">
                  <c:v>19.046428571428599</c:v>
                </c:pt>
                <c:pt idx="16000">
                  <c:v>19.047619047619001</c:v>
                </c:pt>
                <c:pt idx="16001">
                  <c:v>19.048809523809499</c:v>
                </c:pt>
                <c:pt idx="16002">
                  <c:v>19.05</c:v>
                </c:pt>
                <c:pt idx="16003">
                  <c:v>19.051190476190499</c:v>
                </c:pt>
                <c:pt idx="16004">
                  <c:v>19.052380952381</c:v>
                </c:pt>
                <c:pt idx="16005">
                  <c:v>19.053571428571399</c:v>
                </c:pt>
                <c:pt idx="16006">
                  <c:v>19.0547619047619</c:v>
                </c:pt>
                <c:pt idx="16007">
                  <c:v>19.055952380952402</c:v>
                </c:pt>
                <c:pt idx="16008">
                  <c:v>19.0571428571429</c:v>
                </c:pt>
                <c:pt idx="16009">
                  <c:v>19.058333333333302</c:v>
                </c:pt>
                <c:pt idx="16010">
                  <c:v>19.0595238095238</c:v>
                </c:pt>
                <c:pt idx="16011">
                  <c:v>19.060714285714301</c:v>
                </c:pt>
                <c:pt idx="16012">
                  <c:v>19.061904761904799</c:v>
                </c:pt>
                <c:pt idx="16013">
                  <c:v>19.063095238095201</c:v>
                </c:pt>
                <c:pt idx="16014">
                  <c:v>19.064285714285699</c:v>
                </c:pt>
                <c:pt idx="16015">
                  <c:v>19.0654761904762</c:v>
                </c:pt>
                <c:pt idx="16016">
                  <c:v>19.066666666666698</c:v>
                </c:pt>
                <c:pt idx="16017">
                  <c:v>19.0678571428571</c:v>
                </c:pt>
                <c:pt idx="16018">
                  <c:v>19.069047619047598</c:v>
                </c:pt>
                <c:pt idx="16019">
                  <c:v>19.0702380952381</c:v>
                </c:pt>
                <c:pt idx="16020">
                  <c:v>19.071428571428601</c:v>
                </c:pt>
                <c:pt idx="16021">
                  <c:v>19.072619047619099</c:v>
                </c:pt>
                <c:pt idx="16022">
                  <c:v>19.073809523809501</c:v>
                </c:pt>
                <c:pt idx="16023">
                  <c:v>19.074999999999999</c:v>
                </c:pt>
                <c:pt idx="16024">
                  <c:v>19.076190476190501</c:v>
                </c:pt>
                <c:pt idx="16025">
                  <c:v>19.077380952380999</c:v>
                </c:pt>
                <c:pt idx="16026">
                  <c:v>19.078571428571401</c:v>
                </c:pt>
                <c:pt idx="16027">
                  <c:v>19.079761904761899</c:v>
                </c:pt>
                <c:pt idx="16028">
                  <c:v>19.0809523809524</c:v>
                </c:pt>
                <c:pt idx="16029">
                  <c:v>19.082142857142902</c:v>
                </c:pt>
                <c:pt idx="16030">
                  <c:v>19.0833333333333</c:v>
                </c:pt>
                <c:pt idx="16031">
                  <c:v>19.084523809523802</c:v>
                </c:pt>
                <c:pt idx="16032">
                  <c:v>19.0857142857143</c:v>
                </c:pt>
                <c:pt idx="16033">
                  <c:v>19.086904761904801</c:v>
                </c:pt>
                <c:pt idx="16034">
                  <c:v>19.0880952380952</c:v>
                </c:pt>
                <c:pt idx="16035">
                  <c:v>19.089285714285701</c:v>
                </c:pt>
                <c:pt idx="16036">
                  <c:v>19.090476190476199</c:v>
                </c:pt>
                <c:pt idx="16037">
                  <c:v>19.091666666666701</c:v>
                </c:pt>
                <c:pt idx="16038">
                  <c:v>19.092857142857099</c:v>
                </c:pt>
                <c:pt idx="16039">
                  <c:v>19.094047619047601</c:v>
                </c:pt>
                <c:pt idx="16040">
                  <c:v>19.095238095238098</c:v>
                </c:pt>
                <c:pt idx="16041">
                  <c:v>19.0964285714286</c:v>
                </c:pt>
                <c:pt idx="16042">
                  <c:v>19.097619047618998</c:v>
                </c:pt>
                <c:pt idx="16043">
                  <c:v>19.0988095238095</c:v>
                </c:pt>
                <c:pt idx="16044">
                  <c:v>19.100000000000001</c:v>
                </c:pt>
                <c:pt idx="16045">
                  <c:v>19.101190476190499</c:v>
                </c:pt>
                <c:pt idx="16046">
                  <c:v>19.102380952381001</c:v>
                </c:pt>
                <c:pt idx="16047">
                  <c:v>19.103571428571399</c:v>
                </c:pt>
                <c:pt idx="16048">
                  <c:v>19.104761904761901</c:v>
                </c:pt>
                <c:pt idx="16049">
                  <c:v>19.105952380952399</c:v>
                </c:pt>
                <c:pt idx="16050">
                  <c:v>19.1071428571429</c:v>
                </c:pt>
                <c:pt idx="16051">
                  <c:v>19.108333333333299</c:v>
                </c:pt>
                <c:pt idx="16052">
                  <c:v>19.1095238095238</c:v>
                </c:pt>
                <c:pt idx="16053">
                  <c:v>19.110714285714302</c:v>
                </c:pt>
                <c:pt idx="16054">
                  <c:v>19.1119047619048</c:v>
                </c:pt>
                <c:pt idx="16055">
                  <c:v>19.113095238095202</c:v>
                </c:pt>
                <c:pt idx="16056">
                  <c:v>19.1142857142857</c:v>
                </c:pt>
                <c:pt idx="16057">
                  <c:v>19.115476190476201</c:v>
                </c:pt>
                <c:pt idx="16058">
                  <c:v>19.116666666666699</c:v>
                </c:pt>
                <c:pt idx="16059">
                  <c:v>19.117857142857101</c:v>
                </c:pt>
                <c:pt idx="16060">
                  <c:v>19.119047619047599</c:v>
                </c:pt>
                <c:pt idx="16061">
                  <c:v>19.120238095238101</c:v>
                </c:pt>
                <c:pt idx="16062">
                  <c:v>19.121428571428599</c:v>
                </c:pt>
                <c:pt idx="16063">
                  <c:v>19.1226190476191</c:v>
                </c:pt>
                <c:pt idx="16064">
                  <c:v>19.123809523809499</c:v>
                </c:pt>
                <c:pt idx="16065">
                  <c:v>19.125</c:v>
                </c:pt>
                <c:pt idx="16066">
                  <c:v>19.126190476190501</c:v>
                </c:pt>
                <c:pt idx="16067">
                  <c:v>19.127380952380999</c:v>
                </c:pt>
                <c:pt idx="16068">
                  <c:v>19.128571428571401</c:v>
                </c:pt>
                <c:pt idx="16069">
                  <c:v>19.129761904761899</c:v>
                </c:pt>
                <c:pt idx="16070">
                  <c:v>19.130952380952401</c:v>
                </c:pt>
                <c:pt idx="16071">
                  <c:v>19.132142857142899</c:v>
                </c:pt>
                <c:pt idx="16072">
                  <c:v>19.133333333333301</c:v>
                </c:pt>
                <c:pt idx="16073">
                  <c:v>19.134523809523799</c:v>
                </c:pt>
                <c:pt idx="16074">
                  <c:v>19.1357142857143</c:v>
                </c:pt>
                <c:pt idx="16075">
                  <c:v>19.136904761904798</c:v>
                </c:pt>
                <c:pt idx="16076">
                  <c:v>19.1380952380952</c:v>
                </c:pt>
                <c:pt idx="16077">
                  <c:v>19.139285714285698</c:v>
                </c:pt>
                <c:pt idx="16078">
                  <c:v>19.1404761904762</c:v>
                </c:pt>
                <c:pt idx="16079">
                  <c:v>19.141666666666701</c:v>
                </c:pt>
                <c:pt idx="16080">
                  <c:v>19.1428571428571</c:v>
                </c:pt>
                <c:pt idx="16081">
                  <c:v>19.144047619047601</c:v>
                </c:pt>
                <c:pt idx="16082">
                  <c:v>19.145238095238099</c:v>
                </c:pt>
                <c:pt idx="16083">
                  <c:v>19.146428571428601</c:v>
                </c:pt>
                <c:pt idx="16084">
                  <c:v>19.147619047619099</c:v>
                </c:pt>
                <c:pt idx="16085">
                  <c:v>19.148809523809501</c:v>
                </c:pt>
                <c:pt idx="16086">
                  <c:v>19.149999999999999</c:v>
                </c:pt>
                <c:pt idx="16087">
                  <c:v>19.1511904761905</c:v>
                </c:pt>
                <c:pt idx="16088">
                  <c:v>19.152380952381002</c:v>
                </c:pt>
                <c:pt idx="16089">
                  <c:v>19.1535714285714</c:v>
                </c:pt>
                <c:pt idx="16090">
                  <c:v>19.154761904761902</c:v>
                </c:pt>
                <c:pt idx="16091">
                  <c:v>19.155952380952399</c:v>
                </c:pt>
                <c:pt idx="16092">
                  <c:v>19.157142857142901</c:v>
                </c:pt>
                <c:pt idx="16093">
                  <c:v>19.158333333333299</c:v>
                </c:pt>
                <c:pt idx="16094">
                  <c:v>19.159523809523801</c:v>
                </c:pt>
                <c:pt idx="16095">
                  <c:v>19.160714285714299</c:v>
                </c:pt>
                <c:pt idx="16096">
                  <c:v>19.1619047619048</c:v>
                </c:pt>
                <c:pt idx="16097">
                  <c:v>19.163095238095199</c:v>
                </c:pt>
                <c:pt idx="16098">
                  <c:v>19.1642857142857</c:v>
                </c:pt>
                <c:pt idx="16099">
                  <c:v>19.165476190476198</c:v>
                </c:pt>
                <c:pt idx="16100">
                  <c:v>19.1666666666667</c:v>
                </c:pt>
                <c:pt idx="16101">
                  <c:v>19.167857142857098</c:v>
                </c:pt>
                <c:pt idx="16102">
                  <c:v>19.1690476190476</c:v>
                </c:pt>
                <c:pt idx="16103">
                  <c:v>19.170238095238101</c:v>
                </c:pt>
                <c:pt idx="16104">
                  <c:v>19.171428571428599</c:v>
                </c:pt>
                <c:pt idx="16105">
                  <c:v>19.172619047619101</c:v>
                </c:pt>
                <c:pt idx="16106">
                  <c:v>19.173809523809499</c:v>
                </c:pt>
                <c:pt idx="16107">
                  <c:v>19.175000000000001</c:v>
                </c:pt>
                <c:pt idx="16108">
                  <c:v>19.176190476190499</c:v>
                </c:pt>
                <c:pt idx="16109">
                  <c:v>19.177380952381</c:v>
                </c:pt>
                <c:pt idx="16110">
                  <c:v>19.178571428571399</c:v>
                </c:pt>
                <c:pt idx="16111">
                  <c:v>19.1797619047619</c:v>
                </c:pt>
                <c:pt idx="16112">
                  <c:v>19.180952380952402</c:v>
                </c:pt>
                <c:pt idx="16113">
                  <c:v>19.1821428571429</c:v>
                </c:pt>
                <c:pt idx="16114">
                  <c:v>19.183333333333302</c:v>
                </c:pt>
                <c:pt idx="16115">
                  <c:v>19.1845238095238</c:v>
                </c:pt>
                <c:pt idx="16116">
                  <c:v>19.185714285714301</c:v>
                </c:pt>
                <c:pt idx="16117">
                  <c:v>19.186904761904799</c:v>
                </c:pt>
                <c:pt idx="16118">
                  <c:v>19.188095238095201</c:v>
                </c:pt>
                <c:pt idx="16119">
                  <c:v>19.189285714285699</c:v>
                </c:pt>
                <c:pt idx="16120">
                  <c:v>19.1904761904762</c:v>
                </c:pt>
                <c:pt idx="16121">
                  <c:v>19.191666666666698</c:v>
                </c:pt>
                <c:pt idx="16122">
                  <c:v>19.1928571428571</c:v>
                </c:pt>
                <c:pt idx="16123">
                  <c:v>19.194047619047598</c:v>
                </c:pt>
                <c:pt idx="16124">
                  <c:v>19.1952380952381</c:v>
                </c:pt>
                <c:pt idx="16125">
                  <c:v>19.196428571428601</c:v>
                </c:pt>
                <c:pt idx="16126">
                  <c:v>19.197619047619099</c:v>
                </c:pt>
                <c:pt idx="16127">
                  <c:v>19.198809523809501</c:v>
                </c:pt>
                <c:pt idx="16128">
                  <c:v>19.2</c:v>
                </c:pt>
                <c:pt idx="16129">
                  <c:v>19.201190476190501</c:v>
                </c:pt>
                <c:pt idx="16130">
                  <c:v>19.202380952380999</c:v>
                </c:pt>
                <c:pt idx="16131">
                  <c:v>19.203571428571401</c:v>
                </c:pt>
                <c:pt idx="16132">
                  <c:v>19.204761904761899</c:v>
                </c:pt>
                <c:pt idx="16133">
                  <c:v>19.2059523809524</c:v>
                </c:pt>
                <c:pt idx="16134">
                  <c:v>19.207142857142902</c:v>
                </c:pt>
                <c:pt idx="16135">
                  <c:v>19.2083333333333</c:v>
                </c:pt>
                <c:pt idx="16136">
                  <c:v>19.209523809523802</c:v>
                </c:pt>
                <c:pt idx="16137">
                  <c:v>19.2107142857143</c:v>
                </c:pt>
                <c:pt idx="16138">
                  <c:v>19.211904761904801</c:v>
                </c:pt>
                <c:pt idx="16139">
                  <c:v>19.2130952380952</c:v>
                </c:pt>
                <c:pt idx="16140">
                  <c:v>19.214285714285701</c:v>
                </c:pt>
                <c:pt idx="16141">
                  <c:v>19.215476190476199</c:v>
                </c:pt>
                <c:pt idx="16142">
                  <c:v>19.216666666666701</c:v>
                </c:pt>
                <c:pt idx="16143">
                  <c:v>19.217857142857099</c:v>
                </c:pt>
                <c:pt idx="16144">
                  <c:v>19.219047619047601</c:v>
                </c:pt>
                <c:pt idx="16145">
                  <c:v>19.220238095238098</c:v>
                </c:pt>
                <c:pt idx="16146">
                  <c:v>19.2214285714286</c:v>
                </c:pt>
                <c:pt idx="16147">
                  <c:v>19.222619047618998</c:v>
                </c:pt>
                <c:pt idx="16148">
                  <c:v>19.2238095238095</c:v>
                </c:pt>
                <c:pt idx="16149">
                  <c:v>19.225000000000001</c:v>
                </c:pt>
                <c:pt idx="16150">
                  <c:v>19.226190476190499</c:v>
                </c:pt>
                <c:pt idx="16151">
                  <c:v>19.227380952381001</c:v>
                </c:pt>
                <c:pt idx="16152">
                  <c:v>19.228571428571399</c:v>
                </c:pt>
                <c:pt idx="16153">
                  <c:v>19.229761904761901</c:v>
                </c:pt>
                <c:pt idx="16154">
                  <c:v>19.230952380952399</c:v>
                </c:pt>
                <c:pt idx="16155">
                  <c:v>19.2321428571429</c:v>
                </c:pt>
                <c:pt idx="16156">
                  <c:v>19.233333333333299</c:v>
                </c:pt>
                <c:pt idx="16157">
                  <c:v>19.2345238095238</c:v>
                </c:pt>
                <c:pt idx="16158">
                  <c:v>19.235714285714302</c:v>
                </c:pt>
                <c:pt idx="16159">
                  <c:v>19.2369047619048</c:v>
                </c:pt>
                <c:pt idx="16160">
                  <c:v>19.238095238095202</c:v>
                </c:pt>
                <c:pt idx="16161">
                  <c:v>19.2392857142857</c:v>
                </c:pt>
                <c:pt idx="16162">
                  <c:v>19.240476190476201</c:v>
                </c:pt>
                <c:pt idx="16163">
                  <c:v>19.241666666666699</c:v>
                </c:pt>
                <c:pt idx="16164">
                  <c:v>19.242857142857101</c:v>
                </c:pt>
                <c:pt idx="16165">
                  <c:v>19.244047619047599</c:v>
                </c:pt>
                <c:pt idx="16166">
                  <c:v>19.245238095238101</c:v>
                </c:pt>
                <c:pt idx="16167">
                  <c:v>19.246428571428599</c:v>
                </c:pt>
                <c:pt idx="16168">
                  <c:v>19.247619047619001</c:v>
                </c:pt>
                <c:pt idx="16169">
                  <c:v>19.248809523809499</c:v>
                </c:pt>
                <c:pt idx="16170">
                  <c:v>19.25</c:v>
                </c:pt>
                <c:pt idx="16171">
                  <c:v>19.251190476190501</c:v>
                </c:pt>
                <c:pt idx="16172">
                  <c:v>19.252380952380999</c:v>
                </c:pt>
                <c:pt idx="16173">
                  <c:v>19.253571428571401</c:v>
                </c:pt>
                <c:pt idx="16174">
                  <c:v>19.254761904761899</c:v>
                </c:pt>
                <c:pt idx="16175">
                  <c:v>19.255952380952401</c:v>
                </c:pt>
                <c:pt idx="16176">
                  <c:v>19.257142857142899</c:v>
                </c:pt>
                <c:pt idx="16177">
                  <c:v>19.258333333333301</c:v>
                </c:pt>
                <c:pt idx="16178">
                  <c:v>19.259523809523799</c:v>
                </c:pt>
                <c:pt idx="16179">
                  <c:v>19.2607142857143</c:v>
                </c:pt>
                <c:pt idx="16180">
                  <c:v>19.261904761904798</c:v>
                </c:pt>
                <c:pt idx="16181">
                  <c:v>19.2630952380952</c:v>
                </c:pt>
                <c:pt idx="16182">
                  <c:v>19.264285714285698</c:v>
                </c:pt>
                <c:pt idx="16183">
                  <c:v>19.2654761904762</c:v>
                </c:pt>
                <c:pt idx="16184">
                  <c:v>19.266666666666701</c:v>
                </c:pt>
                <c:pt idx="16185">
                  <c:v>19.2678571428571</c:v>
                </c:pt>
                <c:pt idx="16186">
                  <c:v>19.269047619047601</c:v>
                </c:pt>
                <c:pt idx="16187">
                  <c:v>19.270238095238099</c:v>
                </c:pt>
                <c:pt idx="16188">
                  <c:v>19.271428571428601</c:v>
                </c:pt>
                <c:pt idx="16189">
                  <c:v>19.272619047619099</c:v>
                </c:pt>
                <c:pt idx="16190">
                  <c:v>19.273809523809501</c:v>
                </c:pt>
                <c:pt idx="16191">
                  <c:v>19.274999999999999</c:v>
                </c:pt>
                <c:pt idx="16192">
                  <c:v>19.2761904761905</c:v>
                </c:pt>
                <c:pt idx="16193">
                  <c:v>19.277380952381002</c:v>
                </c:pt>
                <c:pt idx="16194">
                  <c:v>19.2785714285714</c:v>
                </c:pt>
                <c:pt idx="16195">
                  <c:v>19.279761904761902</c:v>
                </c:pt>
                <c:pt idx="16196">
                  <c:v>19.280952380952399</c:v>
                </c:pt>
                <c:pt idx="16197">
                  <c:v>19.282142857142901</c:v>
                </c:pt>
                <c:pt idx="16198">
                  <c:v>19.283333333333299</c:v>
                </c:pt>
                <c:pt idx="16199">
                  <c:v>19.284523809523801</c:v>
                </c:pt>
                <c:pt idx="16200">
                  <c:v>19.285714285714299</c:v>
                </c:pt>
                <c:pt idx="16201">
                  <c:v>19.2869047619048</c:v>
                </c:pt>
                <c:pt idx="16202">
                  <c:v>19.288095238095199</c:v>
                </c:pt>
                <c:pt idx="16203">
                  <c:v>19.2892857142857</c:v>
                </c:pt>
                <c:pt idx="16204">
                  <c:v>19.290476190476198</c:v>
                </c:pt>
                <c:pt idx="16205">
                  <c:v>19.2916666666667</c:v>
                </c:pt>
                <c:pt idx="16206">
                  <c:v>19.292857142857098</c:v>
                </c:pt>
                <c:pt idx="16207">
                  <c:v>19.2940476190476</c:v>
                </c:pt>
                <c:pt idx="16208">
                  <c:v>19.295238095238101</c:v>
                </c:pt>
                <c:pt idx="16209">
                  <c:v>19.296428571428599</c:v>
                </c:pt>
                <c:pt idx="16210">
                  <c:v>19.297619047619001</c:v>
                </c:pt>
                <c:pt idx="16211">
                  <c:v>19.298809523809499</c:v>
                </c:pt>
                <c:pt idx="16212">
                  <c:v>19.3</c:v>
                </c:pt>
                <c:pt idx="16213">
                  <c:v>19.301190476190499</c:v>
                </c:pt>
                <c:pt idx="16214">
                  <c:v>19.302380952381</c:v>
                </c:pt>
                <c:pt idx="16215">
                  <c:v>19.303571428571399</c:v>
                </c:pt>
                <c:pt idx="16216">
                  <c:v>19.3047619047619</c:v>
                </c:pt>
                <c:pt idx="16217">
                  <c:v>19.305952380952402</c:v>
                </c:pt>
                <c:pt idx="16218">
                  <c:v>19.3071428571429</c:v>
                </c:pt>
                <c:pt idx="16219">
                  <c:v>19.308333333333302</c:v>
                </c:pt>
                <c:pt idx="16220">
                  <c:v>19.3095238095238</c:v>
                </c:pt>
                <c:pt idx="16221">
                  <c:v>19.310714285714301</c:v>
                </c:pt>
                <c:pt idx="16222">
                  <c:v>19.311904761904799</c:v>
                </c:pt>
                <c:pt idx="16223">
                  <c:v>19.313095238095201</c:v>
                </c:pt>
                <c:pt idx="16224">
                  <c:v>19.314285714285699</c:v>
                </c:pt>
                <c:pt idx="16225">
                  <c:v>19.3154761904762</c:v>
                </c:pt>
                <c:pt idx="16226">
                  <c:v>19.316666666666698</c:v>
                </c:pt>
                <c:pt idx="16227">
                  <c:v>19.3178571428571</c:v>
                </c:pt>
                <c:pt idx="16228">
                  <c:v>19.319047619047598</c:v>
                </c:pt>
                <c:pt idx="16229">
                  <c:v>19.3202380952381</c:v>
                </c:pt>
                <c:pt idx="16230">
                  <c:v>19.321428571428601</c:v>
                </c:pt>
                <c:pt idx="16231">
                  <c:v>19.322619047619099</c:v>
                </c:pt>
                <c:pt idx="16232">
                  <c:v>19.323809523809501</c:v>
                </c:pt>
                <c:pt idx="16233">
                  <c:v>19.324999999999999</c:v>
                </c:pt>
                <c:pt idx="16234">
                  <c:v>19.326190476190501</c:v>
                </c:pt>
                <c:pt idx="16235">
                  <c:v>19.327380952380999</c:v>
                </c:pt>
                <c:pt idx="16236">
                  <c:v>19.328571428571401</c:v>
                </c:pt>
                <c:pt idx="16237">
                  <c:v>19.329761904761899</c:v>
                </c:pt>
                <c:pt idx="16238">
                  <c:v>19.3309523809524</c:v>
                </c:pt>
                <c:pt idx="16239">
                  <c:v>19.332142857142902</c:v>
                </c:pt>
                <c:pt idx="16240">
                  <c:v>19.3333333333333</c:v>
                </c:pt>
                <c:pt idx="16241">
                  <c:v>19.334523809523802</c:v>
                </c:pt>
                <c:pt idx="16242">
                  <c:v>19.3357142857143</c:v>
                </c:pt>
                <c:pt idx="16243">
                  <c:v>19.336904761904801</c:v>
                </c:pt>
                <c:pt idx="16244">
                  <c:v>19.3380952380952</c:v>
                </c:pt>
                <c:pt idx="16245">
                  <c:v>19.339285714285701</c:v>
                </c:pt>
                <c:pt idx="16246">
                  <c:v>19.340476190476199</c:v>
                </c:pt>
                <c:pt idx="16247">
                  <c:v>19.341666666666701</c:v>
                </c:pt>
                <c:pt idx="16248">
                  <c:v>19.342857142857099</c:v>
                </c:pt>
                <c:pt idx="16249">
                  <c:v>19.344047619047601</c:v>
                </c:pt>
                <c:pt idx="16250">
                  <c:v>19.345238095238098</c:v>
                </c:pt>
                <c:pt idx="16251">
                  <c:v>19.3464285714286</c:v>
                </c:pt>
                <c:pt idx="16252">
                  <c:v>19.347619047618998</c:v>
                </c:pt>
                <c:pt idx="16253">
                  <c:v>19.3488095238095</c:v>
                </c:pt>
                <c:pt idx="16254">
                  <c:v>19.350000000000001</c:v>
                </c:pt>
                <c:pt idx="16255">
                  <c:v>19.351190476190499</c:v>
                </c:pt>
                <c:pt idx="16256">
                  <c:v>19.352380952381001</c:v>
                </c:pt>
                <c:pt idx="16257">
                  <c:v>19.353571428571399</c:v>
                </c:pt>
                <c:pt idx="16258">
                  <c:v>19.354761904761901</c:v>
                </c:pt>
                <c:pt idx="16259">
                  <c:v>19.355952380952399</c:v>
                </c:pt>
                <c:pt idx="16260">
                  <c:v>19.3571428571429</c:v>
                </c:pt>
                <c:pt idx="16261">
                  <c:v>19.358333333333299</c:v>
                </c:pt>
                <c:pt idx="16262">
                  <c:v>19.3595238095238</c:v>
                </c:pt>
                <c:pt idx="16263">
                  <c:v>19.360714285714302</c:v>
                </c:pt>
                <c:pt idx="16264">
                  <c:v>19.3619047619048</c:v>
                </c:pt>
                <c:pt idx="16265">
                  <c:v>19.363095238095202</c:v>
                </c:pt>
                <c:pt idx="16266">
                  <c:v>19.3642857142857</c:v>
                </c:pt>
                <c:pt idx="16267">
                  <c:v>19.365476190476201</c:v>
                </c:pt>
                <c:pt idx="16268">
                  <c:v>19.366666666666699</c:v>
                </c:pt>
                <c:pt idx="16269">
                  <c:v>19.367857142857101</c:v>
                </c:pt>
                <c:pt idx="16270">
                  <c:v>19.369047619047599</c:v>
                </c:pt>
                <c:pt idx="16271">
                  <c:v>19.370238095238101</c:v>
                </c:pt>
                <c:pt idx="16272">
                  <c:v>19.371428571428599</c:v>
                </c:pt>
                <c:pt idx="16273">
                  <c:v>19.3726190476191</c:v>
                </c:pt>
                <c:pt idx="16274">
                  <c:v>19.373809523809499</c:v>
                </c:pt>
                <c:pt idx="16275">
                  <c:v>19.375</c:v>
                </c:pt>
                <c:pt idx="16276">
                  <c:v>19.376190476190501</c:v>
                </c:pt>
                <c:pt idx="16277">
                  <c:v>19.377380952380999</c:v>
                </c:pt>
                <c:pt idx="16278">
                  <c:v>19.378571428571401</c:v>
                </c:pt>
                <c:pt idx="16279">
                  <c:v>19.379761904761899</c:v>
                </c:pt>
                <c:pt idx="16280">
                  <c:v>19.380952380952401</c:v>
                </c:pt>
                <c:pt idx="16281">
                  <c:v>19.382142857142899</c:v>
                </c:pt>
                <c:pt idx="16282">
                  <c:v>19.383333333333301</c:v>
                </c:pt>
                <c:pt idx="16283">
                  <c:v>19.384523809523799</c:v>
                </c:pt>
                <c:pt idx="16284">
                  <c:v>19.3857142857143</c:v>
                </c:pt>
                <c:pt idx="16285">
                  <c:v>19.386904761904798</c:v>
                </c:pt>
                <c:pt idx="16286">
                  <c:v>19.3880952380952</c:v>
                </c:pt>
                <c:pt idx="16287">
                  <c:v>19.389285714285698</c:v>
                </c:pt>
                <c:pt idx="16288">
                  <c:v>19.3904761904762</c:v>
                </c:pt>
                <c:pt idx="16289">
                  <c:v>19.391666666666701</c:v>
                </c:pt>
                <c:pt idx="16290">
                  <c:v>19.3928571428571</c:v>
                </c:pt>
                <c:pt idx="16291">
                  <c:v>19.394047619047601</c:v>
                </c:pt>
                <c:pt idx="16292">
                  <c:v>19.395238095238099</c:v>
                </c:pt>
                <c:pt idx="16293">
                  <c:v>19.396428571428601</c:v>
                </c:pt>
                <c:pt idx="16294">
                  <c:v>19.397619047619099</c:v>
                </c:pt>
                <c:pt idx="16295">
                  <c:v>19.398809523809501</c:v>
                </c:pt>
                <c:pt idx="16296">
                  <c:v>19.399999999999999</c:v>
                </c:pt>
                <c:pt idx="16297">
                  <c:v>19.4011904761905</c:v>
                </c:pt>
                <c:pt idx="16298">
                  <c:v>19.402380952381002</c:v>
                </c:pt>
                <c:pt idx="16299">
                  <c:v>19.4035714285714</c:v>
                </c:pt>
                <c:pt idx="16300">
                  <c:v>19.404761904761902</c:v>
                </c:pt>
                <c:pt idx="16301">
                  <c:v>19.405952380952399</c:v>
                </c:pt>
                <c:pt idx="16302">
                  <c:v>19.407142857142901</c:v>
                </c:pt>
                <c:pt idx="16303">
                  <c:v>19.408333333333299</c:v>
                </c:pt>
                <c:pt idx="16304">
                  <c:v>19.409523809523801</c:v>
                </c:pt>
                <c:pt idx="16305">
                  <c:v>19.410714285714299</c:v>
                </c:pt>
                <c:pt idx="16306">
                  <c:v>19.4119047619048</c:v>
                </c:pt>
                <c:pt idx="16307">
                  <c:v>19.413095238095199</c:v>
                </c:pt>
                <c:pt idx="16308">
                  <c:v>19.4142857142857</c:v>
                </c:pt>
                <c:pt idx="16309">
                  <c:v>19.415476190476198</c:v>
                </c:pt>
                <c:pt idx="16310">
                  <c:v>19.4166666666667</c:v>
                </c:pt>
                <c:pt idx="16311">
                  <c:v>19.417857142857098</c:v>
                </c:pt>
                <c:pt idx="16312">
                  <c:v>19.4190476190476</c:v>
                </c:pt>
                <c:pt idx="16313">
                  <c:v>19.420238095238101</c:v>
                </c:pt>
                <c:pt idx="16314">
                  <c:v>19.421428571428599</c:v>
                </c:pt>
                <c:pt idx="16315">
                  <c:v>19.422619047619101</c:v>
                </c:pt>
                <c:pt idx="16316">
                  <c:v>19.423809523809499</c:v>
                </c:pt>
                <c:pt idx="16317">
                  <c:v>19.425000000000001</c:v>
                </c:pt>
                <c:pt idx="16318">
                  <c:v>19.426190476190499</c:v>
                </c:pt>
                <c:pt idx="16319">
                  <c:v>19.427380952381</c:v>
                </c:pt>
                <c:pt idx="16320">
                  <c:v>19.428571428571399</c:v>
                </c:pt>
                <c:pt idx="16321">
                  <c:v>19.4297619047619</c:v>
                </c:pt>
                <c:pt idx="16322">
                  <c:v>19.430952380952402</c:v>
                </c:pt>
                <c:pt idx="16323">
                  <c:v>19.4321428571429</c:v>
                </c:pt>
                <c:pt idx="16324">
                  <c:v>19.433333333333302</c:v>
                </c:pt>
                <c:pt idx="16325">
                  <c:v>19.4345238095238</c:v>
                </c:pt>
                <c:pt idx="16326">
                  <c:v>19.435714285714301</c:v>
                </c:pt>
                <c:pt idx="16327">
                  <c:v>19.436904761904799</c:v>
                </c:pt>
                <c:pt idx="16328">
                  <c:v>19.438095238095201</c:v>
                </c:pt>
                <c:pt idx="16329">
                  <c:v>19.439285714285699</c:v>
                </c:pt>
                <c:pt idx="16330">
                  <c:v>19.4404761904762</c:v>
                </c:pt>
                <c:pt idx="16331">
                  <c:v>19.441666666666698</c:v>
                </c:pt>
                <c:pt idx="16332">
                  <c:v>19.4428571428571</c:v>
                </c:pt>
                <c:pt idx="16333">
                  <c:v>19.444047619047598</c:v>
                </c:pt>
                <c:pt idx="16334">
                  <c:v>19.4452380952381</c:v>
                </c:pt>
                <c:pt idx="16335">
                  <c:v>19.446428571428601</c:v>
                </c:pt>
                <c:pt idx="16336">
                  <c:v>19.447619047619099</c:v>
                </c:pt>
                <c:pt idx="16337">
                  <c:v>19.448809523809501</c:v>
                </c:pt>
                <c:pt idx="16338">
                  <c:v>19.45</c:v>
                </c:pt>
                <c:pt idx="16339">
                  <c:v>19.451190476190501</c:v>
                </c:pt>
                <c:pt idx="16340">
                  <c:v>19.452380952380999</c:v>
                </c:pt>
                <c:pt idx="16341">
                  <c:v>19.453571428571401</c:v>
                </c:pt>
                <c:pt idx="16342">
                  <c:v>19.454761904761899</c:v>
                </c:pt>
                <c:pt idx="16343">
                  <c:v>19.4559523809524</c:v>
                </c:pt>
                <c:pt idx="16344">
                  <c:v>19.457142857142902</c:v>
                </c:pt>
                <c:pt idx="16345">
                  <c:v>19.4583333333333</c:v>
                </c:pt>
                <c:pt idx="16346">
                  <c:v>19.459523809523802</c:v>
                </c:pt>
                <c:pt idx="16347">
                  <c:v>19.4607142857143</c:v>
                </c:pt>
                <c:pt idx="16348">
                  <c:v>19.461904761904801</c:v>
                </c:pt>
                <c:pt idx="16349">
                  <c:v>19.4630952380952</c:v>
                </c:pt>
                <c:pt idx="16350">
                  <c:v>19.464285714285701</c:v>
                </c:pt>
                <c:pt idx="16351">
                  <c:v>19.465476190476199</c:v>
                </c:pt>
                <c:pt idx="16352">
                  <c:v>19.466666666666701</c:v>
                </c:pt>
                <c:pt idx="16353">
                  <c:v>19.467857142857099</c:v>
                </c:pt>
                <c:pt idx="16354">
                  <c:v>19.469047619047601</c:v>
                </c:pt>
                <c:pt idx="16355">
                  <c:v>19.470238095238098</c:v>
                </c:pt>
                <c:pt idx="16356">
                  <c:v>19.4714285714286</c:v>
                </c:pt>
                <c:pt idx="16357">
                  <c:v>19.472619047618998</c:v>
                </c:pt>
                <c:pt idx="16358">
                  <c:v>19.4738095238095</c:v>
                </c:pt>
                <c:pt idx="16359">
                  <c:v>19.475000000000001</c:v>
                </c:pt>
                <c:pt idx="16360">
                  <c:v>19.476190476190499</c:v>
                </c:pt>
                <c:pt idx="16361">
                  <c:v>19.477380952381001</c:v>
                </c:pt>
                <c:pt idx="16362">
                  <c:v>19.478571428571399</c:v>
                </c:pt>
                <c:pt idx="16363">
                  <c:v>19.479761904761901</c:v>
                </c:pt>
                <c:pt idx="16364">
                  <c:v>19.480952380952399</c:v>
                </c:pt>
                <c:pt idx="16365">
                  <c:v>19.4821428571429</c:v>
                </c:pt>
                <c:pt idx="16366">
                  <c:v>19.483333333333299</c:v>
                </c:pt>
                <c:pt idx="16367">
                  <c:v>19.4845238095238</c:v>
                </c:pt>
                <c:pt idx="16368">
                  <c:v>19.485714285714302</c:v>
                </c:pt>
                <c:pt idx="16369">
                  <c:v>19.4869047619048</c:v>
                </c:pt>
                <c:pt idx="16370">
                  <c:v>19.488095238095202</c:v>
                </c:pt>
                <c:pt idx="16371">
                  <c:v>19.4892857142857</c:v>
                </c:pt>
                <c:pt idx="16372">
                  <c:v>19.490476190476201</c:v>
                </c:pt>
                <c:pt idx="16373">
                  <c:v>19.491666666666699</c:v>
                </c:pt>
                <c:pt idx="16374">
                  <c:v>19.492857142857101</c:v>
                </c:pt>
                <c:pt idx="16375">
                  <c:v>19.494047619047599</c:v>
                </c:pt>
                <c:pt idx="16376">
                  <c:v>19.495238095238101</c:v>
                </c:pt>
                <c:pt idx="16377">
                  <c:v>19.496428571428599</c:v>
                </c:pt>
                <c:pt idx="16378">
                  <c:v>19.497619047619001</c:v>
                </c:pt>
                <c:pt idx="16379">
                  <c:v>19.498809523809499</c:v>
                </c:pt>
                <c:pt idx="16380">
                  <c:v>19.5</c:v>
                </c:pt>
                <c:pt idx="16381">
                  <c:v>19.501190476190501</c:v>
                </c:pt>
                <c:pt idx="16382">
                  <c:v>19.502380952380999</c:v>
                </c:pt>
                <c:pt idx="16383">
                  <c:v>19.503571428571401</c:v>
                </c:pt>
                <c:pt idx="16384">
                  <c:v>19.504761904761899</c:v>
                </c:pt>
                <c:pt idx="16385">
                  <c:v>19.505952380952401</c:v>
                </c:pt>
                <c:pt idx="16386">
                  <c:v>19.507142857142899</c:v>
                </c:pt>
                <c:pt idx="16387">
                  <c:v>19.508333333333301</c:v>
                </c:pt>
                <c:pt idx="16388">
                  <c:v>19.509523809523799</c:v>
                </c:pt>
                <c:pt idx="16389">
                  <c:v>19.5107142857143</c:v>
                </c:pt>
                <c:pt idx="16390">
                  <c:v>19.511904761904798</c:v>
                </c:pt>
                <c:pt idx="16391">
                  <c:v>19.5130952380952</c:v>
                </c:pt>
                <c:pt idx="16392">
                  <c:v>19.514285714285698</c:v>
                </c:pt>
                <c:pt idx="16393">
                  <c:v>19.5154761904762</c:v>
                </c:pt>
                <c:pt idx="16394">
                  <c:v>19.516666666666701</c:v>
                </c:pt>
                <c:pt idx="16395">
                  <c:v>19.5178571428571</c:v>
                </c:pt>
                <c:pt idx="16396">
                  <c:v>19.519047619047601</c:v>
                </c:pt>
                <c:pt idx="16397">
                  <c:v>19.520238095238099</c:v>
                </c:pt>
                <c:pt idx="16398">
                  <c:v>19.521428571428601</c:v>
                </c:pt>
                <c:pt idx="16399">
                  <c:v>19.522619047618999</c:v>
                </c:pt>
                <c:pt idx="16400">
                  <c:v>19.523809523809501</c:v>
                </c:pt>
                <c:pt idx="16401">
                  <c:v>19.524999999999999</c:v>
                </c:pt>
                <c:pt idx="16402">
                  <c:v>19.5261904761905</c:v>
                </c:pt>
                <c:pt idx="16403">
                  <c:v>19.527380952381002</c:v>
                </c:pt>
                <c:pt idx="16404">
                  <c:v>19.5285714285714</c:v>
                </c:pt>
                <c:pt idx="16405">
                  <c:v>19.529761904761902</c:v>
                </c:pt>
                <c:pt idx="16406">
                  <c:v>19.530952380952399</c:v>
                </c:pt>
                <c:pt idx="16407">
                  <c:v>19.532142857142901</c:v>
                </c:pt>
                <c:pt idx="16408">
                  <c:v>19.533333333333299</c:v>
                </c:pt>
                <c:pt idx="16409">
                  <c:v>19.534523809523801</c:v>
                </c:pt>
                <c:pt idx="16410">
                  <c:v>19.535714285714299</c:v>
                </c:pt>
                <c:pt idx="16411">
                  <c:v>19.5369047619048</c:v>
                </c:pt>
                <c:pt idx="16412">
                  <c:v>19.538095238095199</c:v>
                </c:pt>
                <c:pt idx="16413">
                  <c:v>19.5392857142857</c:v>
                </c:pt>
                <c:pt idx="16414">
                  <c:v>19.540476190476198</c:v>
                </c:pt>
                <c:pt idx="16415">
                  <c:v>19.5416666666667</c:v>
                </c:pt>
                <c:pt idx="16416">
                  <c:v>19.542857142857098</c:v>
                </c:pt>
                <c:pt idx="16417">
                  <c:v>19.5440476190476</c:v>
                </c:pt>
                <c:pt idx="16418">
                  <c:v>19.545238095238101</c:v>
                </c:pt>
                <c:pt idx="16419">
                  <c:v>19.546428571428599</c:v>
                </c:pt>
                <c:pt idx="16420">
                  <c:v>19.547619047619001</c:v>
                </c:pt>
                <c:pt idx="16421">
                  <c:v>19.548809523809499</c:v>
                </c:pt>
                <c:pt idx="16422">
                  <c:v>19.55</c:v>
                </c:pt>
                <c:pt idx="16423">
                  <c:v>19.551190476190499</c:v>
                </c:pt>
                <c:pt idx="16424">
                  <c:v>19.552380952381</c:v>
                </c:pt>
                <c:pt idx="16425">
                  <c:v>19.553571428571399</c:v>
                </c:pt>
                <c:pt idx="16426">
                  <c:v>19.5547619047619</c:v>
                </c:pt>
                <c:pt idx="16427">
                  <c:v>19.555952380952402</c:v>
                </c:pt>
                <c:pt idx="16428">
                  <c:v>19.5571428571429</c:v>
                </c:pt>
                <c:pt idx="16429">
                  <c:v>19.558333333333302</c:v>
                </c:pt>
                <c:pt idx="16430">
                  <c:v>19.5595238095238</c:v>
                </c:pt>
                <c:pt idx="16431">
                  <c:v>19.560714285714301</c:v>
                </c:pt>
                <c:pt idx="16432">
                  <c:v>19.561904761904799</c:v>
                </c:pt>
                <c:pt idx="16433">
                  <c:v>19.563095238095201</c:v>
                </c:pt>
                <c:pt idx="16434">
                  <c:v>19.564285714285699</c:v>
                </c:pt>
                <c:pt idx="16435">
                  <c:v>19.5654761904762</c:v>
                </c:pt>
                <c:pt idx="16436">
                  <c:v>19.566666666666698</c:v>
                </c:pt>
                <c:pt idx="16437">
                  <c:v>19.5678571428571</c:v>
                </c:pt>
                <c:pt idx="16438">
                  <c:v>19.569047619047598</c:v>
                </c:pt>
                <c:pt idx="16439">
                  <c:v>19.5702380952381</c:v>
                </c:pt>
                <c:pt idx="16440">
                  <c:v>19.571428571428601</c:v>
                </c:pt>
                <c:pt idx="16441">
                  <c:v>19.572619047619</c:v>
                </c:pt>
                <c:pt idx="16442">
                  <c:v>19.573809523809501</c:v>
                </c:pt>
                <c:pt idx="16443">
                  <c:v>19.574999999999999</c:v>
                </c:pt>
                <c:pt idx="16444">
                  <c:v>19.576190476190501</c:v>
                </c:pt>
                <c:pt idx="16445">
                  <c:v>19.577380952380999</c:v>
                </c:pt>
                <c:pt idx="16446">
                  <c:v>19.578571428571401</c:v>
                </c:pt>
                <c:pt idx="16447">
                  <c:v>19.579761904761899</c:v>
                </c:pt>
                <c:pt idx="16448">
                  <c:v>19.5809523809524</c:v>
                </c:pt>
                <c:pt idx="16449">
                  <c:v>19.582142857142902</c:v>
                </c:pt>
                <c:pt idx="16450">
                  <c:v>19.5833333333333</c:v>
                </c:pt>
                <c:pt idx="16451">
                  <c:v>19.584523809523802</c:v>
                </c:pt>
                <c:pt idx="16452">
                  <c:v>19.5857142857143</c:v>
                </c:pt>
                <c:pt idx="16453">
                  <c:v>19.586904761904801</c:v>
                </c:pt>
                <c:pt idx="16454">
                  <c:v>19.5880952380952</c:v>
                </c:pt>
                <c:pt idx="16455">
                  <c:v>19.589285714285701</c:v>
                </c:pt>
                <c:pt idx="16456">
                  <c:v>19.590476190476199</c:v>
                </c:pt>
                <c:pt idx="16457">
                  <c:v>19.591666666666701</c:v>
                </c:pt>
                <c:pt idx="16458">
                  <c:v>19.592857142857099</c:v>
                </c:pt>
                <c:pt idx="16459">
                  <c:v>19.594047619047601</c:v>
                </c:pt>
                <c:pt idx="16460">
                  <c:v>19.595238095238098</c:v>
                </c:pt>
                <c:pt idx="16461">
                  <c:v>19.5964285714286</c:v>
                </c:pt>
                <c:pt idx="16462">
                  <c:v>19.597619047618998</c:v>
                </c:pt>
                <c:pt idx="16463">
                  <c:v>19.5988095238095</c:v>
                </c:pt>
                <c:pt idx="16464">
                  <c:v>19.600000000000001</c:v>
                </c:pt>
                <c:pt idx="16465">
                  <c:v>19.601190476190499</c:v>
                </c:pt>
                <c:pt idx="16466">
                  <c:v>19.602380952381001</c:v>
                </c:pt>
                <c:pt idx="16467">
                  <c:v>19.603571428571399</c:v>
                </c:pt>
                <c:pt idx="16468">
                  <c:v>19.604761904761901</c:v>
                </c:pt>
                <c:pt idx="16469">
                  <c:v>19.605952380952399</c:v>
                </c:pt>
                <c:pt idx="16470">
                  <c:v>19.6071428571429</c:v>
                </c:pt>
                <c:pt idx="16471">
                  <c:v>19.608333333333299</c:v>
                </c:pt>
                <c:pt idx="16472">
                  <c:v>19.6095238095238</c:v>
                </c:pt>
                <c:pt idx="16473">
                  <c:v>19.610714285714302</c:v>
                </c:pt>
                <c:pt idx="16474">
                  <c:v>19.6119047619048</c:v>
                </c:pt>
                <c:pt idx="16475">
                  <c:v>19.613095238095202</c:v>
                </c:pt>
                <c:pt idx="16476">
                  <c:v>19.6142857142857</c:v>
                </c:pt>
                <c:pt idx="16477">
                  <c:v>19.615476190476201</c:v>
                </c:pt>
                <c:pt idx="16478">
                  <c:v>19.616666666666699</c:v>
                </c:pt>
                <c:pt idx="16479">
                  <c:v>19.617857142857101</c:v>
                </c:pt>
                <c:pt idx="16480">
                  <c:v>19.619047619047599</c:v>
                </c:pt>
                <c:pt idx="16481">
                  <c:v>19.620238095238101</c:v>
                </c:pt>
                <c:pt idx="16482">
                  <c:v>19.621428571428599</c:v>
                </c:pt>
                <c:pt idx="16483">
                  <c:v>19.622619047619001</c:v>
                </c:pt>
                <c:pt idx="16484">
                  <c:v>19.623809523809499</c:v>
                </c:pt>
                <c:pt idx="16485">
                  <c:v>19.625</c:v>
                </c:pt>
                <c:pt idx="16486">
                  <c:v>19.626190476190501</c:v>
                </c:pt>
                <c:pt idx="16487">
                  <c:v>19.627380952380999</c:v>
                </c:pt>
                <c:pt idx="16488">
                  <c:v>19.628571428571401</c:v>
                </c:pt>
                <c:pt idx="16489">
                  <c:v>19.629761904761899</c:v>
                </c:pt>
                <c:pt idx="16490">
                  <c:v>19.630952380952401</c:v>
                </c:pt>
                <c:pt idx="16491">
                  <c:v>19.632142857142899</c:v>
                </c:pt>
                <c:pt idx="16492">
                  <c:v>19.633333333333301</c:v>
                </c:pt>
                <c:pt idx="16493">
                  <c:v>19.634523809523799</c:v>
                </c:pt>
                <c:pt idx="16494">
                  <c:v>19.6357142857143</c:v>
                </c:pt>
                <c:pt idx="16495">
                  <c:v>19.636904761904798</c:v>
                </c:pt>
                <c:pt idx="16496">
                  <c:v>19.6380952380952</c:v>
                </c:pt>
                <c:pt idx="16497">
                  <c:v>19.639285714285698</c:v>
                </c:pt>
                <c:pt idx="16498">
                  <c:v>19.6404761904762</c:v>
                </c:pt>
                <c:pt idx="16499">
                  <c:v>19.641666666666701</c:v>
                </c:pt>
                <c:pt idx="16500">
                  <c:v>19.6428571428571</c:v>
                </c:pt>
                <c:pt idx="16501">
                  <c:v>19.644047619047601</c:v>
                </c:pt>
                <c:pt idx="16502">
                  <c:v>19.645238095238099</c:v>
                </c:pt>
                <c:pt idx="16503">
                  <c:v>19.646428571428601</c:v>
                </c:pt>
                <c:pt idx="16504">
                  <c:v>19.647619047619099</c:v>
                </c:pt>
                <c:pt idx="16505">
                  <c:v>19.648809523809501</c:v>
                </c:pt>
                <c:pt idx="16506">
                  <c:v>19.649999999999999</c:v>
                </c:pt>
                <c:pt idx="16507">
                  <c:v>19.6511904761905</c:v>
                </c:pt>
                <c:pt idx="16508">
                  <c:v>19.652380952381002</c:v>
                </c:pt>
                <c:pt idx="16509">
                  <c:v>19.6535714285714</c:v>
                </c:pt>
                <c:pt idx="16510">
                  <c:v>19.654761904761902</c:v>
                </c:pt>
                <c:pt idx="16511">
                  <c:v>19.655952380952399</c:v>
                </c:pt>
                <c:pt idx="16512">
                  <c:v>19.657142857142901</c:v>
                </c:pt>
                <c:pt idx="16513">
                  <c:v>19.658333333333299</c:v>
                </c:pt>
                <c:pt idx="16514">
                  <c:v>19.659523809523801</c:v>
                </c:pt>
                <c:pt idx="16515">
                  <c:v>19.660714285714299</c:v>
                </c:pt>
                <c:pt idx="16516">
                  <c:v>19.6619047619048</c:v>
                </c:pt>
                <c:pt idx="16517">
                  <c:v>19.663095238095199</c:v>
                </c:pt>
                <c:pt idx="16518">
                  <c:v>19.6642857142857</c:v>
                </c:pt>
                <c:pt idx="16519">
                  <c:v>19.665476190476198</c:v>
                </c:pt>
                <c:pt idx="16520">
                  <c:v>19.6666666666667</c:v>
                </c:pt>
                <c:pt idx="16521">
                  <c:v>19.667857142857098</c:v>
                </c:pt>
                <c:pt idx="16522">
                  <c:v>19.6690476190476</c:v>
                </c:pt>
                <c:pt idx="16523">
                  <c:v>19.670238095238101</c:v>
                </c:pt>
                <c:pt idx="16524">
                  <c:v>19.671428571428599</c:v>
                </c:pt>
                <c:pt idx="16525">
                  <c:v>19.672619047619001</c:v>
                </c:pt>
                <c:pt idx="16526">
                  <c:v>19.673809523809499</c:v>
                </c:pt>
                <c:pt idx="16527">
                  <c:v>19.675000000000001</c:v>
                </c:pt>
                <c:pt idx="16528">
                  <c:v>19.676190476190499</c:v>
                </c:pt>
                <c:pt idx="16529">
                  <c:v>19.677380952381</c:v>
                </c:pt>
                <c:pt idx="16530">
                  <c:v>19.678571428571399</c:v>
                </c:pt>
                <c:pt idx="16531">
                  <c:v>19.6797619047619</c:v>
                </c:pt>
                <c:pt idx="16532">
                  <c:v>19.680952380952402</c:v>
                </c:pt>
                <c:pt idx="16533">
                  <c:v>19.6821428571429</c:v>
                </c:pt>
                <c:pt idx="16534">
                  <c:v>19.683333333333302</c:v>
                </c:pt>
                <c:pt idx="16535">
                  <c:v>19.6845238095238</c:v>
                </c:pt>
                <c:pt idx="16536">
                  <c:v>19.685714285714301</c:v>
                </c:pt>
                <c:pt idx="16537">
                  <c:v>19.686904761904799</c:v>
                </c:pt>
                <c:pt idx="16538">
                  <c:v>19.688095238095201</c:v>
                </c:pt>
                <c:pt idx="16539">
                  <c:v>19.689285714285699</c:v>
                </c:pt>
                <c:pt idx="16540">
                  <c:v>19.6904761904762</c:v>
                </c:pt>
                <c:pt idx="16541">
                  <c:v>19.691666666666698</c:v>
                </c:pt>
                <c:pt idx="16542">
                  <c:v>19.6928571428571</c:v>
                </c:pt>
                <c:pt idx="16543">
                  <c:v>19.694047619047598</c:v>
                </c:pt>
                <c:pt idx="16544">
                  <c:v>19.6952380952381</c:v>
                </c:pt>
                <c:pt idx="16545">
                  <c:v>19.696428571428601</c:v>
                </c:pt>
                <c:pt idx="16546">
                  <c:v>19.697619047619099</c:v>
                </c:pt>
                <c:pt idx="16547">
                  <c:v>19.698809523809501</c:v>
                </c:pt>
                <c:pt idx="16548">
                  <c:v>19.7</c:v>
                </c:pt>
                <c:pt idx="16549">
                  <c:v>19.701190476190501</c:v>
                </c:pt>
                <c:pt idx="16550">
                  <c:v>19.702380952380999</c:v>
                </c:pt>
                <c:pt idx="16551">
                  <c:v>19.703571428571401</c:v>
                </c:pt>
                <c:pt idx="16552">
                  <c:v>19.704761904761899</c:v>
                </c:pt>
                <c:pt idx="16553">
                  <c:v>19.7059523809524</c:v>
                </c:pt>
                <c:pt idx="16554">
                  <c:v>19.707142857142902</c:v>
                </c:pt>
                <c:pt idx="16555">
                  <c:v>19.7083333333333</c:v>
                </c:pt>
                <c:pt idx="16556">
                  <c:v>19.709523809523802</c:v>
                </c:pt>
                <c:pt idx="16557">
                  <c:v>19.7107142857143</c:v>
                </c:pt>
                <c:pt idx="16558">
                  <c:v>19.711904761904801</c:v>
                </c:pt>
                <c:pt idx="16559">
                  <c:v>19.7130952380952</c:v>
                </c:pt>
                <c:pt idx="16560">
                  <c:v>19.714285714285701</c:v>
                </c:pt>
                <c:pt idx="16561">
                  <c:v>19.715476190476199</c:v>
                </c:pt>
                <c:pt idx="16562">
                  <c:v>19.716666666666701</c:v>
                </c:pt>
                <c:pt idx="16563">
                  <c:v>19.717857142857099</c:v>
                </c:pt>
                <c:pt idx="16564">
                  <c:v>19.719047619047601</c:v>
                </c:pt>
                <c:pt idx="16565">
                  <c:v>19.720238095238098</c:v>
                </c:pt>
                <c:pt idx="16566">
                  <c:v>19.7214285714286</c:v>
                </c:pt>
                <c:pt idx="16567">
                  <c:v>19.722619047618998</c:v>
                </c:pt>
                <c:pt idx="16568">
                  <c:v>19.7238095238095</c:v>
                </c:pt>
                <c:pt idx="16569">
                  <c:v>19.725000000000001</c:v>
                </c:pt>
                <c:pt idx="16570">
                  <c:v>19.726190476190499</c:v>
                </c:pt>
                <c:pt idx="16571">
                  <c:v>19.727380952381001</c:v>
                </c:pt>
                <c:pt idx="16572">
                  <c:v>19.728571428571399</c:v>
                </c:pt>
                <c:pt idx="16573">
                  <c:v>19.729761904761901</c:v>
                </c:pt>
                <c:pt idx="16574">
                  <c:v>19.730952380952399</c:v>
                </c:pt>
                <c:pt idx="16575">
                  <c:v>19.7321428571429</c:v>
                </c:pt>
                <c:pt idx="16576">
                  <c:v>19.733333333333299</c:v>
                </c:pt>
                <c:pt idx="16577">
                  <c:v>19.7345238095238</c:v>
                </c:pt>
                <c:pt idx="16578">
                  <c:v>19.735714285714302</c:v>
                </c:pt>
                <c:pt idx="16579">
                  <c:v>19.7369047619048</c:v>
                </c:pt>
                <c:pt idx="16580">
                  <c:v>19.738095238095202</c:v>
                </c:pt>
                <c:pt idx="16581">
                  <c:v>19.7392857142857</c:v>
                </c:pt>
                <c:pt idx="16582">
                  <c:v>19.740476190476201</c:v>
                </c:pt>
                <c:pt idx="16583">
                  <c:v>19.741666666666699</c:v>
                </c:pt>
                <c:pt idx="16584">
                  <c:v>19.742857142857101</c:v>
                </c:pt>
                <c:pt idx="16585">
                  <c:v>19.744047619047599</c:v>
                </c:pt>
                <c:pt idx="16586">
                  <c:v>19.745238095238101</c:v>
                </c:pt>
                <c:pt idx="16587">
                  <c:v>19.746428571428599</c:v>
                </c:pt>
                <c:pt idx="16588">
                  <c:v>19.747619047619001</c:v>
                </c:pt>
                <c:pt idx="16589">
                  <c:v>19.748809523809499</c:v>
                </c:pt>
                <c:pt idx="16590">
                  <c:v>19.75</c:v>
                </c:pt>
                <c:pt idx="16591">
                  <c:v>19.751190476190501</c:v>
                </c:pt>
                <c:pt idx="16592">
                  <c:v>19.752380952380999</c:v>
                </c:pt>
                <c:pt idx="16593">
                  <c:v>19.753571428571401</c:v>
                </c:pt>
                <c:pt idx="16594">
                  <c:v>19.754761904761899</c:v>
                </c:pt>
                <c:pt idx="16595">
                  <c:v>19.755952380952401</c:v>
                </c:pt>
                <c:pt idx="16596">
                  <c:v>19.757142857142899</c:v>
                </c:pt>
                <c:pt idx="16597">
                  <c:v>19.758333333333301</c:v>
                </c:pt>
                <c:pt idx="16598">
                  <c:v>19.759523809523799</c:v>
                </c:pt>
                <c:pt idx="16599">
                  <c:v>19.7607142857143</c:v>
                </c:pt>
                <c:pt idx="16600">
                  <c:v>19.761904761904798</c:v>
                </c:pt>
                <c:pt idx="16601">
                  <c:v>19.7630952380952</c:v>
                </c:pt>
                <c:pt idx="16602">
                  <c:v>19.764285714285698</c:v>
                </c:pt>
                <c:pt idx="16603">
                  <c:v>19.7654761904762</c:v>
                </c:pt>
                <c:pt idx="16604">
                  <c:v>19.766666666666701</c:v>
                </c:pt>
                <c:pt idx="16605">
                  <c:v>19.7678571428571</c:v>
                </c:pt>
                <c:pt idx="16606">
                  <c:v>19.769047619047601</c:v>
                </c:pt>
                <c:pt idx="16607">
                  <c:v>19.770238095238099</c:v>
                </c:pt>
                <c:pt idx="16608">
                  <c:v>19.771428571428601</c:v>
                </c:pt>
                <c:pt idx="16609">
                  <c:v>19.772619047618999</c:v>
                </c:pt>
                <c:pt idx="16610">
                  <c:v>19.773809523809501</c:v>
                </c:pt>
                <c:pt idx="16611">
                  <c:v>19.774999999999999</c:v>
                </c:pt>
                <c:pt idx="16612">
                  <c:v>19.7761904761905</c:v>
                </c:pt>
                <c:pt idx="16613">
                  <c:v>19.777380952381002</c:v>
                </c:pt>
                <c:pt idx="16614">
                  <c:v>19.7785714285714</c:v>
                </c:pt>
                <c:pt idx="16615">
                  <c:v>19.779761904761902</c:v>
                </c:pt>
                <c:pt idx="16616">
                  <c:v>19.780952380952399</c:v>
                </c:pt>
                <c:pt idx="16617">
                  <c:v>19.782142857142901</c:v>
                </c:pt>
                <c:pt idx="16618">
                  <c:v>19.783333333333299</c:v>
                </c:pt>
                <c:pt idx="16619">
                  <c:v>19.784523809523801</c:v>
                </c:pt>
                <c:pt idx="16620">
                  <c:v>19.785714285714299</c:v>
                </c:pt>
                <c:pt idx="16621">
                  <c:v>19.7869047619048</c:v>
                </c:pt>
                <c:pt idx="16622">
                  <c:v>19.788095238095199</c:v>
                </c:pt>
                <c:pt idx="16623">
                  <c:v>19.7892857142857</c:v>
                </c:pt>
                <c:pt idx="16624">
                  <c:v>19.790476190476198</c:v>
                </c:pt>
                <c:pt idx="16625">
                  <c:v>19.7916666666667</c:v>
                </c:pt>
                <c:pt idx="16626">
                  <c:v>19.792857142857098</c:v>
                </c:pt>
                <c:pt idx="16627">
                  <c:v>19.7940476190476</c:v>
                </c:pt>
                <c:pt idx="16628">
                  <c:v>19.795238095238101</c:v>
                </c:pt>
                <c:pt idx="16629">
                  <c:v>19.796428571428599</c:v>
                </c:pt>
                <c:pt idx="16630">
                  <c:v>19.797619047619001</c:v>
                </c:pt>
                <c:pt idx="16631">
                  <c:v>19.798809523809499</c:v>
                </c:pt>
                <c:pt idx="16632">
                  <c:v>19.8</c:v>
                </c:pt>
                <c:pt idx="16633">
                  <c:v>19.801190476190499</c:v>
                </c:pt>
                <c:pt idx="16634">
                  <c:v>19.802380952381</c:v>
                </c:pt>
                <c:pt idx="16635">
                  <c:v>19.803571428571399</c:v>
                </c:pt>
                <c:pt idx="16636">
                  <c:v>19.8047619047619</c:v>
                </c:pt>
                <c:pt idx="16637">
                  <c:v>19.805952380952402</c:v>
                </c:pt>
                <c:pt idx="16638">
                  <c:v>19.8071428571429</c:v>
                </c:pt>
                <c:pt idx="16639">
                  <c:v>19.808333333333302</c:v>
                </c:pt>
                <c:pt idx="16640">
                  <c:v>19.8095238095238</c:v>
                </c:pt>
                <c:pt idx="16641">
                  <c:v>19.810714285714301</c:v>
                </c:pt>
                <c:pt idx="16642">
                  <c:v>19.811904761904799</c:v>
                </c:pt>
                <c:pt idx="16643">
                  <c:v>19.813095238095201</c:v>
                </c:pt>
                <c:pt idx="16644">
                  <c:v>19.814285714285699</c:v>
                </c:pt>
                <c:pt idx="16645">
                  <c:v>19.8154761904762</c:v>
                </c:pt>
                <c:pt idx="16646">
                  <c:v>19.816666666666698</c:v>
                </c:pt>
                <c:pt idx="16647">
                  <c:v>19.8178571428571</c:v>
                </c:pt>
                <c:pt idx="16648">
                  <c:v>19.819047619047598</c:v>
                </c:pt>
                <c:pt idx="16649">
                  <c:v>19.8202380952381</c:v>
                </c:pt>
                <c:pt idx="16650">
                  <c:v>19.821428571428601</c:v>
                </c:pt>
                <c:pt idx="16651">
                  <c:v>19.822619047619</c:v>
                </c:pt>
                <c:pt idx="16652">
                  <c:v>19.823809523809501</c:v>
                </c:pt>
                <c:pt idx="16653">
                  <c:v>19.824999999999999</c:v>
                </c:pt>
                <c:pt idx="16654">
                  <c:v>19.826190476190501</c:v>
                </c:pt>
                <c:pt idx="16655">
                  <c:v>19.827380952380999</c:v>
                </c:pt>
                <c:pt idx="16656">
                  <c:v>19.828571428571401</c:v>
                </c:pt>
                <c:pt idx="16657">
                  <c:v>19.829761904761899</c:v>
                </c:pt>
                <c:pt idx="16658">
                  <c:v>19.8309523809524</c:v>
                </c:pt>
                <c:pt idx="16659">
                  <c:v>19.832142857142902</c:v>
                </c:pt>
                <c:pt idx="16660">
                  <c:v>19.8333333333333</c:v>
                </c:pt>
                <c:pt idx="16661">
                  <c:v>19.834523809523802</c:v>
                </c:pt>
                <c:pt idx="16662">
                  <c:v>19.8357142857143</c:v>
                </c:pt>
                <c:pt idx="16663">
                  <c:v>19.836904761904801</c:v>
                </c:pt>
                <c:pt idx="16664">
                  <c:v>19.8380952380952</c:v>
                </c:pt>
                <c:pt idx="16665">
                  <c:v>19.839285714285701</c:v>
                </c:pt>
                <c:pt idx="16666">
                  <c:v>19.840476190476199</c:v>
                </c:pt>
                <c:pt idx="16667">
                  <c:v>19.841666666666701</c:v>
                </c:pt>
                <c:pt idx="16668">
                  <c:v>19.842857142857099</c:v>
                </c:pt>
                <c:pt idx="16669">
                  <c:v>19.844047619047601</c:v>
                </c:pt>
                <c:pt idx="16670">
                  <c:v>19.845238095238098</c:v>
                </c:pt>
                <c:pt idx="16671">
                  <c:v>19.8464285714286</c:v>
                </c:pt>
                <c:pt idx="16672">
                  <c:v>19.847619047618998</c:v>
                </c:pt>
                <c:pt idx="16673">
                  <c:v>19.8488095238095</c:v>
                </c:pt>
                <c:pt idx="16674">
                  <c:v>19.850000000000001</c:v>
                </c:pt>
                <c:pt idx="16675">
                  <c:v>19.851190476190499</c:v>
                </c:pt>
                <c:pt idx="16676">
                  <c:v>19.852380952381001</c:v>
                </c:pt>
                <c:pt idx="16677">
                  <c:v>19.853571428571399</c:v>
                </c:pt>
                <c:pt idx="16678">
                  <c:v>19.854761904761901</c:v>
                </c:pt>
                <c:pt idx="16679">
                  <c:v>19.855952380952399</c:v>
                </c:pt>
                <c:pt idx="16680">
                  <c:v>19.8571428571429</c:v>
                </c:pt>
                <c:pt idx="16681">
                  <c:v>19.858333333333299</c:v>
                </c:pt>
                <c:pt idx="16682">
                  <c:v>19.8595238095238</c:v>
                </c:pt>
                <c:pt idx="16683">
                  <c:v>19.860714285714302</c:v>
                </c:pt>
                <c:pt idx="16684">
                  <c:v>19.8619047619048</c:v>
                </c:pt>
                <c:pt idx="16685">
                  <c:v>19.863095238095202</c:v>
                </c:pt>
                <c:pt idx="16686">
                  <c:v>19.8642857142857</c:v>
                </c:pt>
                <c:pt idx="16687">
                  <c:v>19.865476190476201</c:v>
                </c:pt>
                <c:pt idx="16688">
                  <c:v>19.866666666666699</c:v>
                </c:pt>
                <c:pt idx="16689">
                  <c:v>19.867857142857101</c:v>
                </c:pt>
                <c:pt idx="16690">
                  <c:v>19.869047619047599</c:v>
                </c:pt>
                <c:pt idx="16691">
                  <c:v>19.870238095238101</c:v>
                </c:pt>
                <c:pt idx="16692">
                  <c:v>19.871428571428599</c:v>
                </c:pt>
                <c:pt idx="16693">
                  <c:v>19.872619047619001</c:v>
                </c:pt>
                <c:pt idx="16694">
                  <c:v>19.873809523809499</c:v>
                </c:pt>
                <c:pt idx="16695">
                  <c:v>19.875</c:v>
                </c:pt>
                <c:pt idx="16696">
                  <c:v>19.876190476190501</c:v>
                </c:pt>
                <c:pt idx="16697">
                  <c:v>19.877380952380999</c:v>
                </c:pt>
                <c:pt idx="16698">
                  <c:v>19.878571428571401</c:v>
                </c:pt>
                <c:pt idx="16699">
                  <c:v>19.879761904761899</c:v>
                </c:pt>
                <c:pt idx="16700">
                  <c:v>19.880952380952401</c:v>
                </c:pt>
                <c:pt idx="16701">
                  <c:v>19.882142857142899</c:v>
                </c:pt>
                <c:pt idx="16702">
                  <c:v>19.883333333333301</c:v>
                </c:pt>
                <c:pt idx="16703">
                  <c:v>19.884523809523799</c:v>
                </c:pt>
                <c:pt idx="16704">
                  <c:v>19.8857142857143</c:v>
                </c:pt>
                <c:pt idx="16705">
                  <c:v>19.886904761904798</c:v>
                </c:pt>
                <c:pt idx="16706">
                  <c:v>19.8880952380952</c:v>
                </c:pt>
                <c:pt idx="16707">
                  <c:v>19.889285714285698</c:v>
                </c:pt>
                <c:pt idx="16708">
                  <c:v>19.8904761904762</c:v>
                </c:pt>
                <c:pt idx="16709">
                  <c:v>19.891666666666701</c:v>
                </c:pt>
                <c:pt idx="16710">
                  <c:v>19.8928571428571</c:v>
                </c:pt>
                <c:pt idx="16711">
                  <c:v>19.894047619047601</c:v>
                </c:pt>
                <c:pt idx="16712">
                  <c:v>19.895238095238099</c:v>
                </c:pt>
                <c:pt idx="16713">
                  <c:v>19.896428571428601</c:v>
                </c:pt>
                <c:pt idx="16714">
                  <c:v>19.897619047619099</c:v>
                </c:pt>
                <c:pt idx="16715">
                  <c:v>19.898809523809501</c:v>
                </c:pt>
                <c:pt idx="16716">
                  <c:v>19.899999999999999</c:v>
                </c:pt>
                <c:pt idx="16717">
                  <c:v>19.9011904761905</c:v>
                </c:pt>
                <c:pt idx="16718">
                  <c:v>19.902380952381002</c:v>
                </c:pt>
                <c:pt idx="16719">
                  <c:v>19.9035714285714</c:v>
                </c:pt>
                <c:pt idx="16720">
                  <c:v>19.904761904761902</c:v>
                </c:pt>
                <c:pt idx="16721">
                  <c:v>19.905952380952399</c:v>
                </c:pt>
                <c:pt idx="16722">
                  <c:v>19.907142857142901</c:v>
                </c:pt>
                <c:pt idx="16723">
                  <c:v>19.908333333333299</c:v>
                </c:pt>
                <c:pt idx="16724">
                  <c:v>19.909523809523801</c:v>
                </c:pt>
                <c:pt idx="16725">
                  <c:v>19.910714285714299</c:v>
                </c:pt>
                <c:pt idx="16726">
                  <c:v>19.9119047619048</c:v>
                </c:pt>
                <c:pt idx="16727">
                  <c:v>19.913095238095199</c:v>
                </c:pt>
                <c:pt idx="16728">
                  <c:v>19.9142857142857</c:v>
                </c:pt>
                <c:pt idx="16729">
                  <c:v>19.915476190476198</c:v>
                </c:pt>
                <c:pt idx="16730">
                  <c:v>19.9166666666667</c:v>
                </c:pt>
                <c:pt idx="16731">
                  <c:v>19.917857142857098</c:v>
                </c:pt>
                <c:pt idx="16732">
                  <c:v>19.9190476190476</c:v>
                </c:pt>
                <c:pt idx="16733">
                  <c:v>19.920238095238101</c:v>
                </c:pt>
                <c:pt idx="16734">
                  <c:v>19.921428571428599</c:v>
                </c:pt>
                <c:pt idx="16735">
                  <c:v>19.922619047619001</c:v>
                </c:pt>
                <c:pt idx="16736">
                  <c:v>19.923809523809499</c:v>
                </c:pt>
                <c:pt idx="16737">
                  <c:v>19.925000000000001</c:v>
                </c:pt>
                <c:pt idx="16738">
                  <c:v>19.926190476190499</c:v>
                </c:pt>
                <c:pt idx="16739">
                  <c:v>19.927380952381</c:v>
                </c:pt>
                <c:pt idx="16740">
                  <c:v>19.928571428571399</c:v>
                </c:pt>
                <c:pt idx="16741">
                  <c:v>19.9297619047619</c:v>
                </c:pt>
                <c:pt idx="16742">
                  <c:v>19.930952380952402</c:v>
                </c:pt>
                <c:pt idx="16743">
                  <c:v>19.9321428571429</c:v>
                </c:pt>
                <c:pt idx="16744">
                  <c:v>19.933333333333302</c:v>
                </c:pt>
                <c:pt idx="16745">
                  <c:v>19.9345238095238</c:v>
                </c:pt>
                <c:pt idx="16746">
                  <c:v>19.935714285714301</c:v>
                </c:pt>
                <c:pt idx="16747">
                  <c:v>19.936904761904799</c:v>
                </c:pt>
                <c:pt idx="16748">
                  <c:v>19.938095238095201</c:v>
                </c:pt>
                <c:pt idx="16749">
                  <c:v>19.939285714285699</c:v>
                </c:pt>
                <c:pt idx="16750">
                  <c:v>19.9404761904762</c:v>
                </c:pt>
                <c:pt idx="16751">
                  <c:v>19.941666666666698</c:v>
                </c:pt>
                <c:pt idx="16752">
                  <c:v>19.9428571428571</c:v>
                </c:pt>
                <c:pt idx="16753">
                  <c:v>19.944047619047598</c:v>
                </c:pt>
                <c:pt idx="16754">
                  <c:v>19.9452380952381</c:v>
                </c:pt>
                <c:pt idx="16755">
                  <c:v>19.946428571428601</c:v>
                </c:pt>
                <c:pt idx="16756">
                  <c:v>19.947619047619099</c:v>
                </c:pt>
                <c:pt idx="16757">
                  <c:v>19.948809523809501</c:v>
                </c:pt>
                <c:pt idx="16758">
                  <c:v>19.95</c:v>
                </c:pt>
                <c:pt idx="16759">
                  <c:v>19.951190476190501</c:v>
                </c:pt>
                <c:pt idx="16760">
                  <c:v>19.952380952380999</c:v>
                </c:pt>
                <c:pt idx="16761">
                  <c:v>19.953571428571401</c:v>
                </c:pt>
                <c:pt idx="16762">
                  <c:v>19.954761904761899</c:v>
                </c:pt>
                <c:pt idx="16763">
                  <c:v>19.9559523809524</c:v>
                </c:pt>
                <c:pt idx="16764">
                  <c:v>19.957142857142902</c:v>
                </c:pt>
                <c:pt idx="16765">
                  <c:v>19.9583333333333</c:v>
                </c:pt>
                <c:pt idx="16766">
                  <c:v>19.959523809523802</c:v>
                </c:pt>
                <c:pt idx="16767">
                  <c:v>19.9607142857143</c:v>
                </c:pt>
                <c:pt idx="16768">
                  <c:v>19.961904761904801</c:v>
                </c:pt>
                <c:pt idx="16769">
                  <c:v>19.9630952380952</c:v>
                </c:pt>
                <c:pt idx="16770">
                  <c:v>19.964285714285701</c:v>
                </c:pt>
                <c:pt idx="16771">
                  <c:v>19.965476190476199</c:v>
                </c:pt>
                <c:pt idx="16772">
                  <c:v>19.966666666666701</c:v>
                </c:pt>
                <c:pt idx="16773">
                  <c:v>19.967857142857099</c:v>
                </c:pt>
                <c:pt idx="16774">
                  <c:v>19.969047619047601</c:v>
                </c:pt>
                <c:pt idx="16775">
                  <c:v>19.970238095238098</c:v>
                </c:pt>
                <c:pt idx="16776">
                  <c:v>19.9714285714286</c:v>
                </c:pt>
                <c:pt idx="16777">
                  <c:v>19.972619047618998</c:v>
                </c:pt>
                <c:pt idx="16778">
                  <c:v>19.9738095238095</c:v>
                </c:pt>
                <c:pt idx="16779">
                  <c:v>19.975000000000001</c:v>
                </c:pt>
                <c:pt idx="16780">
                  <c:v>19.976190476190499</c:v>
                </c:pt>
                <c:pt idx="16781">
                  <c:v>19.977380952381001</c:v>
                </c:pt>
                <c:pt idx="16782">
                  <c:v>19.978571428571399</c:v>
                </c:pt>
                <c:pt idx="16783">
                  <c:v>19.979761904761901</c:v>
                </c:pt>
                <c:pt idx="16784">
                  <c:v>19.980952380952399</c:v>
                </c:pt>
                <c:pt idx="16785">
                  <c:v>19.9821428571429</c:v>
                </c:pt>
                <c:pt idx="16786">
                  <c:v>19.983333333333299</c:v>
                </c:pt>
                <c:pt idx="16787">
                  <c:v>19.9845238095238</c:v>
                </c:pt>
                <c:pt idx="16788">
                  <c:v>19.985714285714302</c:v>
                </c:pt>
                <c:pt idx="16789">
                  <c:v>19.9869047619048</c:v>
                </c:pt>
                <c:pt idx="16790">
                  <c:v>19.988095238095202</c:v>
                </c:pt>
                <c:pt idx="16791">
                  <c:v>19.9892857142857</c:v>
                </c:pt>
                <c:pt idx="16792">
                  <c:v>19.990476190476201</c:v>
                </c:pt>
                <c:pt idx="16793">
                  <c:v>19.991666666666699</c:v>
                </c:pt>
                <c:pt idx="16794">
                  <c:v>19.992857142857101</c:v>
                </c:pt>
                <c:pt idx="16795">
                  <c:v>19.994047619047599</c:v>
                </c:pt>
                <c:pt idx="16796">
                  <c:v>19.995238095238101</c:v>
                </c:pt>
                <c:pt idx="16797">
                  <c:v>19.996428571428599</c:v>
                </c:pt>
                <c:pt idx="16798">
                  <c:v>19.997619047619001</c:v>
                </c:pt>
                <c:pt idx="16799">
                  <c:v>19.998809523809499</c:v>
                </c:pt>
                <c:pt idx="16800">
                  <c:v>20</c:v>
                </c:pt>
                <c:pt idx="16801">
                  <c:v>20.001190476190501</c:v>
                </c:pt>
                <c:pt idx="16802">
                  <c:v>20.002380952380999</c:v>
                </c:pt>
                <c:pt idx="16803">
                  <c:v>20.003571428571401</c:v>
                </c:pt>
                <c:pt idx="16804">
                  <c:v>20.004761904761899</c:v>
                </c:pt>
                <c:pt idx="16805">
                  <c:v>20.005952380952401</c:v>
                </c:pt>
                <c:pt idx="16806">
                  <c:v>20.007142857142899</c:v>
                </c:pt>
                <c:pt idx="16807">
                  <c:v>20.008333333333301</c:v>
                </c:pt>
                <c:pt idx="16808">
                  <c:v>20.009523809523799</c:v>
                </c:pt>
                <c:pt idx="16809">
                  <c:v>20.0107142857143</c:v>
                </c:pt>
                <c:pt idx="16810">
                  <c:v>20.011904761904798</c:v>
                </c:pt>
                <c:pt idx="16811">
                  <c:v>20.0130952380952</c:v>
                </c:pt>
                <c:pt idx="16812">
                  <c:v>20.014285714285698</c:v>
                </c:pt>
                <c:pt idx="16813">
                  <c:v>20.0154761904762</c:v>
                </c:pt>
                <c:pt idx="16814">
                  <c:v>20.016666666666701</c:v>
                </c:pt>
                <c:pt idx="16815">
                  <c:v>20.0178571428571</c:v>
                </c:pt>
                <c:pt idx="16816">
                  <c:v>20.019047619047601</c:v>
                </c:pt>
                <c:pt idx="16817">
                  <c:v>20.020238095238099</c:v>
                </c:pt>
                <c:pt idx="16818">
                  <c:v>20.021428571428601</c:v>
                </c:pt>
                <c:pt idx="16819">
                  <c:v>20.022619047619099</c:v>
                </c:pt>
                <c:pt idx="16820">
                  <c:v>20.023809523809501</c:v>
                </c:pt>
                <c:pt idx="16821">
                  <c:v>20.024999999999999</c:v>
                </c:pt>
                <c:pt idx="16822">
                  <c:v>20.0261904761905</c:v>
                </c:pt>
                <c:pt idx="16823">
                  <c:v>20.027380952381002</c:v>
                </c:pt>
                <c:pt idx="16824">
                  <c:v>20.0285714285714</c:v>
                </c:pt>
                <c:pt idx="16825">
                  <c:v>20.029761904761902</c:v>
                </c:pt>
                <c:pt idx="16826">
                  <c:v>20.030952380952399</c:v>
                </c:pt>
                <c:pt idx="16827">
                  <c:v>20.032142857142901</c:v>
                </c:pt>
                <c:pt idx="16828">
                  <c:v>20.033333333333299</c:v>
                </c:pt>
                <c:pt idx="16829">
                  <c:v>20.034523809523801</c:v>
                </c:pt>
                <c:pt idx="16830">
                  <c:v>20.035714285714299</c:v>
                </c:pt>
                <c:pt idx="16831">
                  <c:v>20.0369047619048</c:v>
                </c:pt>
                <c:pt idx="16832">
                  <c:v>20.038095238095199</c:v>
                </c:pt>
                <c:pt idx="16833">
                  <c:v>20.0392857142857</c:v>
                </c:pt>
                <c:pt idx="16834">
                  <c:v>20.040476190476198</c:v>
                </c:pt>
                <c:pt idx="16835">
                  <c:v>20.0416666666667</c:v>
                </c:pt>
                <c:pt idx="16836">
                  <c:v>20.042857142857098</c:v>
                </c:pt>
                <c:pt idx="16837">
                  <c:v>20.0440476190476</c:v>
                </c:pt>
                <c:pt idx="16838">
                  <c:v>20.045238095238101</c:v>
                </c:pt>
                <c:pt idx="16839">
                  <c:v>20.046428571428599</c:v>
                </c:pt>
                <c:pt idx="16840">
                  <c:v>20.047619047619001</c:v>
                </c:pt>
                <c:pt idx="16841">
                  <c:v>20.048809523809499</c:v>
                </c:pt>
                <c:pt idx="16842">
                  <c:v>20.05</c:v>
                </c:pt>
                <c:pt idx="16843">
                  <c:v>20.051190476190499</c:v>
                </c:pt>
                <c:pt idx="16844">
                  <c:v>20.052380952381</c:v>
                </c:pt>
                <c:pt idx="16845">
                  <c:v>20.053571428571399</c:v>
                </c:pt>
                <c:pt idx="16846">
                  <c:v>20.0547619047619</c:v>
                </c:pt>
                <c:pt idx="16847">
                  <c:v>20.055952380952402</c:v>
                </c:pt>
                <c:pt idx="16848">
                  <c:v>20.0571428571429</c:v>
                </c:pt>
                <c:pt idx="16849">
                  <c:v>20.058333333333302</c:v>
                </c:pt>
                <c:pt idx="16850">
                  <c:v>20.0595238095238</c:v>
                </c:pt>
                <c:pt idx="16851">
                  <c:v>20.060714285714301</c:v>
                </c:pt>
                <c:pt idx="16852">
                  <c:v>20.061904761904799</c:v>
                </c:pt>
                <c:pt idx="16853">
                  <c:v>20.063095238095201</c:v>
                </c:pt>
                <c:pt idx="16854">
                  <c:v>20.064285714285699</c:v>
                </c:pt>
                <c:pt idx="16855">
                  <c:v>20.0654761904762</c:v>
                </c:pt>
                <c:pt idx="16856">
                  <c:v>20.066666666666698</c:v>
                </c:pt>
                <c:pt idx="16857">
                  <c:v>20.0678571428571</c:v>
                </c:pt>
                <c:pt idx="16858">
                  <c:v>20.069047619047598</c:v>
                </c:pt>
                <c:pt idx="16859">
                  <c:v>20.0702380952381</c:v>
                </c:pt>
                <c:pt idx="16860">
                  <c:v>20.071428571428601</c:v>
                </c:pt>
                <c:pt idx="16861">
                  <c:v>20.072619047619</c:v>
                </c:pt>
                <c:pt idx="16862">
                  <c:v>20.073809523809501</c:v>
                </c:pt>
                <c:pt idx="16863">
                  <c:v>20.074999999999999</c:v>
                </c:pt>
                <c:pt idx="16864">
                  <c:v>20.076190476190501</c:v>
                </c:pt>
                <c:pt idx="16865">
                  <c:v>20.077380952380999</c:v>
                </c:pt>
                <c:pt idx="16866">
                  <c:v>20.078571428571401</c:v>
                </c:pt>
                <c:pt idx="16867">
                  <c:v>20.079761904761899</c:v>
                </c:pt>
                <c:pt idx="16868">
                  <c:v>20.0809523809524</c:v>
                </c:pt>
                <c:pt idx="16869">
                  <c:v>20.082142857142902</c:v>
                </c:pt>
                <c:pt idx="16870">
                  <c:v>20.0833333333333</c:v>
                </c:pt>
                <c:pt idx="16871">
                  <c:v>20.084523809523802</c:v>
                </c:pt>
                <c:pt idx="16872">
                  <c:v>20.0857142857143</c:v>
                </c:pt>
                <c:pt idx="16873">
                  <c:v>20.086904761904801</c:v>
                </c:pt>
                <c:pt idx="16874">
                  <c:v>20.0880952380952</c:v>
                </c:pt>
                <c:pt idx="16875">
                  <c:v>20.089285714285701</c:v>
                </c:pt>
                <c:pt idx="16876">
                  <c:v>20.090476190476199</c:v>
                </c:pt>
                <c:pt idx="16877">
                  <c:v>20.091666666666701</c:v>
                </c:pt>
                <c:pt idx="16878">
                  <c:v>20.092857142857099</c:v>
                </c:pt>
                <c:pt idx="16879">
                  <c:v>20.094047619047601</c:v>
                </c:pt>
                <c:pt idx="16880">
                  <c:v>20.095238095238098</c:v>
                </c:pt>
                <c:pt idx="16881">
                  <c:v>20.0964285714286</c:v>
                </c:pt>
                <c:pt idx="16882">
                  <c:v>20.097619047618998</c:v>
                </c:pt>
                <c:pt idx="16883">
                  <c:v>20.0988095238095</c:v>
                </c:pt>
                <c:pt idx="16884">
                  <c:v>20.100000000000001</c:v>
                </c:pt>
                <c:pt idx="16885">
                  <c:v>20.101190476190499</c:v>
                </c:pt>
                <c:pt idx="16886">
                  <c:v>20.102380952381001</c:v>
                </c:pt>
                <c:pt idx="16887">
                  <c:v>20.103571428571399</c:v>
                </c:pt>
                <c:pt idx="16888">
                  <c:v>20.104761904761901</c:v>
                </c:pt>
                <c:pt idx="16889">
                  <c:v>20.105952380952399</c:v>
                </c:pt>
                <c:pt idx="16890">
                  <c:v>20.1071428571429</c:v>
                </c:pt>
                <c:pt idx="16891">
                  <c:v>20.108333333333299</c:v>
                </c:pt>
                <c:pt idx="16892">
                  <c:v>20.1095238095238</c:v>
                </c:pt>
                <c:pt idx="16893">
                  <c:v>20.110714285714302</c:v>
                </c:pt>
                <c:pt idx="16894">
                  <c:v>20.1119047619048</c:v>
                </c:pt>
                <c:pt idx="16895">
                  <c:v>20.113095238095202</c:v>
                </c:pt>
                <c:pt idx="16896">
                  <c:v>20.1142857142857</c:v>
                </c:pt>
                <c:pt idx="16897">
                  <c:v>20.115476190476201</c:v>
                </c:pt>
                <c:pt idx="16898">
                  <c:v>20.116666666666699</c:v>
                </c:pt>
                <c:pt idx="16899">
                  <c:v>20.117857142857101</c:v>
                </c:pt>
                <c:pt idx="16900">
                  <c:v>20.119047619047599</c:v>
                </c:pt>
                <c:pt idx="16901">
                  <c:v>20.120238095238101</c:v>
                </c:pt>
                <c:pt idx="16902">
                  <c:v>20.121428571428599</c:v>
                </c:pt>
                <c:pt idx="16903">
                  <c:v>20.122619047619001</c:v>
                </c:pt>
                <c:pt idx="16904">
                  <c:v>20.123809523809499</c:v>
                </c:pt>
                <c:pt idx="16905">
                  <c:v>20.125</c:v>
                </c:pt>
                <c:pt idx="16906">
                  <c:v>20.126190476190501</c:v>
                </c:pt>
                <c:pt idx="16907">
                  <c:v>20.127380952380999</c:v>
                </c:pt>
                <c:pt idx="16908">
                  <c:v>20.128571428571401</c:v>
                </c:pt>
                <c:pt idx="16909">
                  <c:v>20.129761904761899</c:v>
                </c:pt>
                <c:pt idx="16910">
                  <c:v>20.130952380952401</c:v>
                </c:pt>
                <c:pt idx="16911">
                  <c:v>20.132142857142899</c:v>
                </c:pt>
                <c:pt idx="16912">
                  <c:v>20.133333333333301</c:v>
                </c:pt>
                <c:pt idx="16913">
                  <c:v>20.134523809523799</c:v>
                </c:pt>
                <c:pt idx="16914">
                  <c:v>20.1357142857143</c:v>
                </c:pt>
                <c:pt idx="16915">
                  <c:v>20.136904761904798</c:v>
                </c:pt>
                <c:pt idx="16916">
                  <c:v>20.1380952380952</c:v>
                </c:pt>
                <c:pt idx="16917">
                  <c:v>20.139285714285698</c:v>
                </c:pt>
                <c:pt idx="16918">
                  <c:v>20.1404761904762</c:v>
                </c:pt>
                <c:pt idx="16919">
                  <c:v>20.141666666666701</c:v>
                </c:pt>
                <c:pt idx="16920">
                  <c:v>20.1428571428571</c:v>
                </c:pt>
                <c:pt idx="16921">
                  <c:v>20.144047619047601</c:v>
                </c:pt>
                <c:pt idx="16922">
                  <c:v>20.145238095238099</c:v>
                </c:pt>
                <c:pt idx="16923">
                  <c:v>20.146428571428601</c:v>
                </c:pt>
                <c:pt idx="16924">
                  <c:v>20.147619047619099</c:v>
                </c:pt>
                <c:pt idx="16925">
                  <c:v>20.148809523809501</c:v>
                </c:pt>
                <c:pt idx="16926">
                  <c:v>20.149999999999999</c:v>
                </c:pt>
                <c:pt idx="16927">
                  <c:v>20.1511904761905</c:v>
                </c:pt>
                <c:pt idx="16928">
                  <c:v>20.152380952381002</c:v>
                </c:pt>
                <c:pt idx="16929">
                  <c:v>20.1535714285714</c:v>
                </c:pt>
                <c:pt idx="16930">
                  <c:v>20.154761904761902</c:v>
                </c:pt>
                <c:pt idx="16931">
                  <c:v>20.155952380952399</c:v>
                </c:pt>
                <c:pt idx="16932">
                  <c:v>20.157142857142901</c:v>
                </c:pt>
                <c:pt idx="16933">
                  <c:v>20.158333333333299</c:v>
                </c:pt>
                <c:pt idx="16934">
                  <c:v>20.159523809523801</c:v>
                </c:pt>
                <c:pt idx="16935">
                  <c:v>20.160714285714299</c:v>
                </c:pt>
                <c:pt idx="16936">
                  <c:v>20.1619047619048</c:v>
                </c:pt>
                <c:pt idx="16937">
                  <c:v>20.163095238095199</c:v>
                </c:pt>
                <c:pt idx="16938">
                  <c:v>20.1642857142857</c:v>
                </c:pt>
                <c:pt idx="16939">
                  <c:v>20.165476190476198</c:v>
                </c:pt>
                <c:pt idx="16940">
                  <c:v>20.1666666666667</c:v>
                </c:pt>
                <c:pt idx="16941">
                  <c:v>20.167857142857098</c:v>
                </c:pt>
                <c:pt idx="16942">
                  <c:v>20.1690476190476</c:v>
                </c:pt>
                <c:pt idx="16943">
                  <c:v>20.170238095238101</c:v>
                </c:pt>
                <c:pt idx="16944">
                  <c:v>20.171428571428599</c:v>
                </c:pt>
                <c:pt idx="16945">
                  <c:v>20.172619047619001</c:v>
                </c:pt>
                <c:pt idx="16946">
                  <c:v>20.173809523809499</c:v>
                </c:pt>
                <c:pt idx="16947">
                  <c:v>20.175000000000001</c:v>
                </c:pt>
                <c:pt idx="16948">
                  <c:v>20.176190476190499</c:v>
                </c:pt>
                <c:pt idx="16949">
                  <c:v>20.177380952381</c:v>
                </c:pt>
                <c:pt idx="16950">
                  <c:v>20.178571428571399</c:v>
                </c:pt>
                <c:pt idx="16951">
                  <c:v>20.1797619047619</c:v>
                </c:pt>
                <c:pt idx="16952">
                  <c:v>20.180952380952402</c:v>
                </c:pt>
                <c:pt idx="16953">
                  <c:v>20.1821428571429</c:v>
                </c:pt>
                <c:pt idx="16954">
                  <c:v>20.183333333333302</c:v>
                </c:pt>
                <c:pt idx="16955">
                  <c:v>20.1845238095238</c:v>
                </c:pt>
                <c:pt idx="16956">
                  <c:v>20.185714285714301</c:v>
                </c:pt>
                <c:pt idx="16957">
                  <c:v>20.186904761904799</c:v>
                </c:pt>
                <c:pt idx="16958">
                  <c:v>20.188095238095201</c:v>
                </c:pt>
                <c:pt idx="16959">
                  <c:v>20.189285714285699</c:v>
                </c:pt>
                <c:pt idx="16960">
                  <c:v>20.1904761904762</c:v>
                </c:pt>
                <c:pt idx="16961">
                  <c:v>20.191666666666698</c:v>
                </c:pt>
                <c:pt idx="16962">
                  <c:v>20.1928571428571</c:v>
                </c:pt>
                <c:pt idx="16963">
                  <c:v>20.194047619047598</c:v>
                </c:pt>
                <c:pt idx="16964">
                  <c:v>20.1952380952381</c:v>
                </c:pt>
                <c:pt idx="16965">
                  <c:v>20.196428571428601</c:v>
                </c:pt>
                <c:pt idx="16966">
                  <c:v>20.197619047619099</c:v>
                </c:pt>
                <c:pt idx="16967">
                  <c:v>20.198809523809501</c:v>
                </c:pt>
                <c:pt idx="16968">
                  <c:v>20.2</c:v>
                </c:pt>
                <c:pt idx="16969">
                  <c:v>20.201190476190501</c:v>
                </c:pt>
                <c:pt idx="16970">
                  <c:v>20.202380952380999</c:v>
                </c:pt>
                <c:pt idx="16971">
                  <c:v>20.203571428571401</c:v>
                </c:pt>
                <c:pt idx="16972">
                  <c:v>20.204761904761899</c:v>
                </c:pt>
                <c:pt idx="16973">
                  <c:v>20.2059523809524</c:v>
                </c:pt>
                <c:pt idx="16974">
                  <c:v>20.207142857142902</c:v>
                </c:pt>
                <c:pt idx="16975">
                  <c:v>20.2083333333333</c:v>
                </c:pt>
                <c:pt idx="16976">
                  <c:v>20.209523809523802</c:v>
                </c:pt>
                <c:pt idx="16977">
                  <c:v>20.2107142857143</c:v>
                </c:pt>
                <c:pt idx="16978">
                  <c:v>20.211904761904801</c:v>
                </c:pt>
                <c:pt idx="16979">
                  <c:v>20.2130952380952</c:v>
                </c:pt>
                <c:pt idx="16980">
                  <c:v>20.214285714285701</c:v>
                </c:pt>
                <c:pt idx="16981">
                  <c:v>20.215476190476199</c:v>
                </c:pt>
                <c:pt idx="16982">
                  <c:v>20.216666666666701</c:v>
                </c:pt>
                <c:pt idx="16983">
                  <c:v>20.217857142857099</c:v>
                </c:pt>
                <c:pt idx="16984">
                  <c:v>20.219047619047601</c:v>
                </c:pt>
                <c:pt idx="16985">
                  <c:v>20.220238095238098</c:v>
                </c:pt>
                <c:pt idx="16986">
                  <c:v>20.2214285714286</c:v>
                </c:pt>
                <c:pt idx="16987">
                  <c:v>20.222619047618998</c:v>
                </c:pt>
                <c:pt idx="16988">
                  <c:v>20.2238095238095</c:v>
                </c:pt>
                <c:pt idx="16989">
                  <c:v>20.225000000000001</c:v>
                </c:pt>
                <c:pt idx="16990">
                  <c:v>20.226190476190499</c:v>
                </c:pt>
                <c:pt idx="16991">
                  <c:v>20.227380952381001</c:v>
                </c:pt>
                <c:pt idx="16992">
                  <c:v>20.228571428571399</c:v>
                </c:pt>
                <c:pt idx="16993">
                  <c:v>20.229761904761901</c:v>
                </c:pt>
                <c:pt idx="16994">
                  <c:v>20.230952380952399</c:v>
                </c:pt>
                <c:pt idx="16995">
                  <c:v>20.2321428571429</c:v>
                </c:pt>
                <c:pt idx="16996">
                  <c:v>20.233333333333299</c:v>
                </c:pt>
                <c:pt idx="16997">
                  <c:v>20.2345238095238</c:v>
                </c:pt>
                <c:pt idx="16998">
                  <c:v>20.235714285714302</c:v>
                </c:pt>
                <c:pt idx="16999">
                  <c:v>20.2369047619048</c:v>
                </c:pt>
                <c:pt idx="17000">
                  <c:v>20.238095238095202</c:v>
                </c:pt>
                <c:pt idx="17001">
                  <c:v>20.2392857142857</c:v>
                </c:pt>
                <c:pt idx="17002">
                  <c:v>20.240476190476201</c:v>
                </c:pt>
                <c:pt idx="17003">
                  <c:v>20.241666666666699</c:v>
                </c:pt>
                <c:pt idx="17004">
                  <c:v>20.242857142857101</c:v>
                </c:pt>
                <c:pt idx="17005">
                  <c:v>20.244047619047599</c:v>
                </c:pt>
                <c:pt idx="17006">
                  <c:v>20.245238095238101</c:v>
                </c:pt>
                <c:pt idx="17007">
                  <c:v>20.246428571428599</c:v>
                </c:pt>
                <c:pt idx="17008">
                  <c:v>20.2476190476191</c:v>
                </c:pt>
                <c:pt idx="17009">
                  <c:v>20.248809523809499</c:v>
                </c:pt>
                <c:pt idx="17010">
                  <c:v>20.25</c:v>
                </c:pt>
                <c:pt idx="17011">
                  <c:v>20.251190476190501</c:v>
                </c:pt>
                <c:pt idx="17012">
                  <c:v>20.252380952380999</c:v>
                </c:pt>
                <c:pt idx="17013">
                  <c:v>20.253571428571401</c:v>
                </c:pt>
                <c:pt idx="17014">
                  <c:v>20.254761904761899</c:v>
                </c:pt>
                <c:pt idx="17015">
                  <c:v>20.255952380952401</c:v>
                </c:pt>
                <c:pt idx="17016">
                  <c:v>20.257142857142899</c:v>
                </c:pt>
                <c:pt idx="17017">
                  <c:v>20.258333333333301</c:v>
                </c:pt>
                <c:pt idx="17018">
                  <c:v>20.259523809523799</c:v>
                </c:pt>
                <c:pt idx="17019">
                  <c:v>20.2607142857143</c:v>
                </c:pt>
                <c:pt idx="17020">
                  <c:v>20.261904761904798</c:v>
                </c:pt>
                <c:pt idx="17021">
                  <c:v>20.2630952380952</c:v>
                </c:pt>
                <c:pt idx="17022">
                  <c:v>20.264285714285698</c:v>
                </c:pt>
                <c:pt idx="17023">
                  <c:v>20.2654761904762</c:v>
                </c:pt>
                <c:pt idx="17024">
                  <c:v>20.266666666666701</c:v>
                </c:pt>
                <c:pt idx="17025">
                  <c:v>20.2678571428571</c:v>
                </c:pt>
                <c:pt idx="17026">
                  <c:v>20.269047619047601</c:v>
                </c:pt>
                <c:pt idx="17027">
                  <c:v>20.270238095238099</c:v>
                </c:pt>
                <c:pt idx="17028">
                  <c:v>20.271428571428601</c:v>
                </c:pt>
                <c:pt idx="17029">
                  <c:v>20.272619047619099</c:v>
                </c:pt>
                <c:pt idx="17030">
                  <c:v>20.273809523809501</c:v>
                </c:pt>
                <c:pt idx="17031">
                  <c:v>20.274999999999999</c:v>
                </c:pt>
                <c:pt idx="17032">
                  <c:v>20.2761904761905</c:v>
                </c:pt>
                <c:pt idx="17033">
                  <c:v>20.277380952381002</c:v>
                </c:pt>
                <c:pt idx="17034">
                  <c:v>20.2785714285714</c:v>
                </c:pt>
                <c:pt idx="17035">
                  <c:v>20.279761904761902</c:v>
                </c:pt>
                <c:pt idx="17036">
                  <c:v>20.280952380952399</c:v>
                </c:pt>
                <c:pt idx="17037">
                  <c:v>20.282142857142901</c:v>
                </c:pt>
                <c:pt idx="17038">
                  <c:v>20.283333333333299</c:v>
                </c:pt>
                <c:pt idx="17039">
                  <c:v>20.284523809523801</c:v>
                </c:pt>
                <c:pt idx="17040">
                  <c:v>20.285714285714299</c:v>
                </c:pt>
                <c:pt idx="17041">
                  <c:v>20.2869047619048</c:v>
                </c:pt>
                <c:pt idx="17042">
                  <c:v>20.288095238095199</c:v>
                </c:pt>
                <c:pt idx="17043">
                  <c:v>20.2892857142857</c:v>
                </c:pt>
                <c:pt idx="17044">
                  <c:v>20.290476190476198</c:v>
                </c:pt>
                <c:pt idx="17045">
                  <c:v>20.2916666666667</c:v>
                </c:pt>
                <c:pt idx="17046">
                  <c:v>20.292857142857098</c:v>
                </c:pt>
                <c:pt idx="17047">
                  <c:v>20.2940476190476</c:v>
                </c:pt>
                <c:pt idx="17048">
                  <c:v>20.295238095238101</c:v>
                </c:pt>
                <c:pt idx="17049">
                  <c:v>20.296428571428599</c:v>
                </c:pt>
                <c:pt idx="17050">
                  <c:v>20.297619047619001</c:v>
                </c:pt>
                <c:pt idx="17051">
                  <c:v>20.298809523809499</c:v>
                </c:pt>
                <c:pt idx="17052">
                  <c:v>20.3</c:v>
                </c:pt>
                <c:pt idx="17053">
                  <c:v>20.301190476190499</c:v>
                </c:pt>
                <c:pt idx="17054">
                  <c:v>20.302380952381</c:v>
                </c:pt>
                <c:pt idx="17055">
                  <c:v>20.303571428571399</c:v>
                </c:pt>
                <c:pt idx="17056">
                  <c:v>20.3047619047619</c:v>
                </c:pt>
                <c:pt idx="17057">
                  <c:v>20.305952380952402</c:v>
                </c:pt>
                <c:pt idx="17058">
                  <c:v>20.3071428571429</c:v>
                </c:pt>
                <c:pt idx="17059">
                  <c:v>20.308333333333302</c:v>
                </c:pt>
                <c:pt idx="17060">
                  <c:v>20.3095238095238</c:v>
                </c:pt>
                <c:pt idx="17061">
                  <c:v>20.310714285714301</c:v>
                </c:pt>
                <c:pt idx="17062">
                  <c:v>20.311904761904799</c:v>
                </c:pt>
                <c:pt idx="17063">
                  <c:v>20.313095238095201</c:v>
                </c:pt>
                <c:pt idx="17064">
                  <c:v>20.314285714285699</c:v>
                </c:pt>
                <c:pt idx="17065">
                  <c:v>20.3154761904762</c:v>
                </c:pt>
                <c:pt idx="17066">
                  <c:v>20.316666666666698</c:v>
                </c:pt>
                <c:pt idx="17067">
                  <c:v>20.3178571428571</c:v>
                </c:pt>
                <c:pt idx="17068">
                  <c:v>20.319047619047598</c:v>
                </c:pt>
                <c:pt idx="17069">
                  <c:v>20.3202380952381</c:v>
                </c:pt>
                <c:pt idx="17070">
                  <c:v>20.321428571428601</c:v>
                </c:pt>
                <c:pt idx="17071">
                  <c:v>20.322619047619</c:v>
                </c:pt>
                <c:pt idx="17072">
                  <c:v>20.323809523809501</c:v>
                </c:pt>
                <c:pt idx="17073">
                  <c:v>20.324999999999999</c:v>
                </c:pt>
                <c:pt idx="17074">
                  <c:v>20.326190476190501</c:v>
                </c:pt>
                <c:pt idx="17075">
                  <c:v>20.327380952380999</c:v>
                </c:pt>
                <c:pt idx="17076">
                  <c:v>20.328571428571401</c:v>
                </c:pt>
                <c:pt idx="17077">
                  <c:v>20.329761904761899</c:v>
                </c:pt>
                <c:pt idx="17078">
                  <c:v>20.3309523809524</c:v>
                </c:pt>
                <c:pt idx="17079">
                  <c:v>20.332142857142902</c:v>
                </c:pt>
                <c:pt idx="17080">
                  <c:v>20.3333333333333</c:v>
                </c:pt>
                <c:pt idx="17081">
                  <c:v>20.334523809523802</c:v>
                </c:pt>
                <c:pt idx="17082">
                  <c:v>20.3357142857143</c:v>
                </c:pt>
                <c:pt idx="17083">
                  <c:v>20.336904761904801</c:v>
                </c:pt>
                <c:pt idx="17084">
                  <c:v>20.3380952380952</c:v>
                </c:pt>
                <c:pt idx="17085">
                  <c:v>20.339285714285701</c:v>
                </c:pt>
                <c:pt idx="17086">
                  <c:v>20.340476190476199</c:v>
                </c:pt>
                <c:pt idx="17087">
                  <c:v>20.341666666666701</c:v>
                </c:pt>
                <c:pt idx="17088">
                  <c:v>20.342857142857099</c:v>
                </c:pt>
                <c:pt idx="17089">
                  <c:v>20.344047619047601</c:v>
                </c:pt>
                <c:pt idx="17090">
                  <c:v>20.345238095238098</c:v>
                </c:pt>
                <c:pt idx="17091">
                  <c:v>20.3464285714286</c:v>
                </c:pt>
                <c:pt idx="17092">
                  <c:v>20.347619047618998</c:v>
                </c:pt>
                <c:pt idx="17093">
                  <c:v>20.3488095238095</c:v>
                </c:pt>
                <c:pt idx="17094">
                  <c:v>20.350000000000001</c:v>
                </c:pt>
                <c:pt idx="17095">
                  <c:v>20.351190476190499</c:v>
                </c:pt>
                <c:pt idx="17096">
                  <c:v>20.352380952381001</c:v>
                </c:pt>
                <c:pt idx="17097">
                  <c:v>20.353571428571399</c:v>
                </c:pt>
                <c:pt idx="17098">
                  <c:v>20.354761904761901</c:v>
                </c:pt>
                <c:pt idx="17099">
                  <c:v>20.355952380952399</c:v>
                </c:pt>
                <c:pt idx="17100">
                  <c:v>20.3571428571429</c:v>
                </c:pt>
                <c:pt idx="17101">
                  <c:v>20.358333333333299</c:v>
                </c:pt>
                <c:pt idx="17102">
                  <c:v>20.3595238095238</c:v>
                </c:pt>
                <c:pt idx="17103">
                  <c:v>20.360714285714302</c:v>
                </c:pt>
                <c:pt idx="17104">
                  <c:v>20.3619047619048</c:v>
                </c:pt>
                <c:pt idx="17105">
                  <c:v>20.363095238095202</c:v>
                </c:pt>
                <c:pt idx="17106">
                  <c:v>20.3642857142857</c:v>
                </c:pt>
                <c:pt idx="17107">
                  <c:v>20.365476190476201</c:v>
                </c:pt>
                <c:pt idx="17108">
                  <c:v>20.366666666666699</c:v>
                </c:pt>
                <c:pt idx="17109">
                  <c:v>20.367857142857101</c:v>
                </c:pt>
                <c:pt idx="17110">
                  <c:v>20.369047619047599</c:v>
                </c:pt>
                <c:pt idx="17111">
                  <c:v>20.370238095238101</c:v>
                </c:pt>
                <c:pt idx="17112">
                  <c:v>20.371428571428599</c:v>
                </c:pt>
                <c:pt idx="17113">
                  <c:v>20.372619047619001</c:v>
                </c:pt>
                <c:pt idx="17114">
                  <c:v>20.373809523809499</c:v>
                </c:pt>
                <c:pt idx="17115">
                  <c:v>20.375</c:v>
                </c:pt>
                <c:pt idx="17116">
                  <c:v>20.376190476190501</c:v>
                </c:pt>
                <c:pt idx="17117">
                  <c:v>20.377380952380999</c:v>
                </c:pt>
                <c:pt idx="17118">
                  <c:v>20.378571428571401</c:v>
                </c:pt>
                <c:pt idx="17119">
                  <c:v>20.379761904761899</c:v>
                </c:pt>
                <c:pt idx="17120">
                  <c:v>20.380952380952401</c:v>
                </c:pt>
                <c:pt idx="17121">
                  <c:v>20.382142857142899</c:v>
                </c:pt>
                <c:pt idx="17122">
                  <c:v>20.383333333333301</c:v>
                </c:pt>
                <c:pt idx="17123">
                  <c:v>20.384523809523799</c:v>
                </c:pt>
                <c:pt idx="17124">
                  <c:v>20.3857142857143</c:v>
                </c:pt>
                <c:pt idx="17125">
                  <c:v>20.386904761904798</c:v>
                </c:pt>
                <c:pt idx="17126">
                  <c:v>20.3880952380952</c:v>
                </c:pt>
                <c:pt idx="17127">
                  <c:v>20.389285714285698</c:v>
                </c:pt>
                <c:pt idx="17128">
                  <c:v>20.3904761904762</c:v>
                </c:pt>
                <c:pt idx="17129">
                  <c:v>20.391666666666701</c:v>
                </c:pt>
                <c:pt idx="17130">
                  <c:v>20.3928571428571</c:v>
                </c:pt>
                <c:pt idx="17131">
                  <c:v>20.394047619047601</c:v>
                </c:pt>
                <c:pt idx="17132">
                  <c:v>20.395238095238099</c:v>
                </c:pt>
                <c:pt idx="17133">
                  <c:v>20.396428571428601</c:v>
                </c:pt>
                <c:pt idx="17134">
                  <c:v>20.397619047619099</c:v>
                </c:pt>
                <c:pt idx="17135">
                  <c:v>20.398809523809501</c:v>
                </c:pt>
                <c:pt idx="17136">
                  <c:v>20.399999999999999</c:v>
                </c:pt>
                <c:pt idx="17137">
                  <c:v>20.4011904761905</c:v>
                </c:pt>
                <c:pt idx="17138">
                  <c:v>20.402380952381002</c:v>
                </c:pt>
                <c:pt idx="17139">
                  <c:v>20.4035714285714</c:v>
                </c:pt>
                <c:pt idx="17140">
                  <c:v>20.404761904761902</c:v>
                </c:pt>
                <c:pt idx="17141">
                  <c:v>20.405952380952399</c:v>
                </c:pt>
                <c:pt idx="17142">
                  <c:v>20.407142857142901</c:v>
                </c:pt>
                <c:pt idx="17143">
                  <c:v>20.408333333333299</c:v>
                </c:pt>
                <c:pt idx="17144">
                  <c:v>20.409523809523801</c:v>
                </c:pt>
                <c:pt idx="17145">
                  <c:v>20.410714285714299</c:v>
                </c:pt>
                <c:pt idx="17146">
                  <c:v>20.4119047619048</c:v>
                </c:pt>
                <c:pt idx="17147">
                  <c:v>20.413095238095199</c:v>
                </c:pt>
                <c:pt idx="17148">
                  <c:v>20.4142857142857</c:v>
                </c:pt>
                <c:pt idx="17149">
                  <c:v>20.415476190476198</c:v>
                </c:pt>
                <c:pt idx="17150">
                  <c:v>20.4166666666667</c:v>
                </c:pt>
                <c:pt idx="17151">
                  <c:v>20.417857142857098</c:v>
                </c:pt>
                <c:pt idx="17152">
                  <c:v>20.4190476190476</c:v>
                </c:pt>
                <c:pt idx="17153">
                  <c:v>20.420238095238101</c:v>
                </c:pt>
                <c:pt idx="17154">
                  <c:v>20.421428571428599</c:v>
                </c:pt>
                <c:pt idx="17155">
                  <c:v>20.422619047619001</c:v>
                </c:pt>
                <c:pt idx="17156">
                  <c:v>20.423809523809499</c:v>
                </c:pt>
                <c:pt idx="17157">
                  <c:v>20.425000000000001</c:v>
                </c:pt>
                <c:pt idx="17158">
                  <c:v>20.426190476190499</c:v>
                </c:pt>
                <c:pt idx="17159">
                  <c:v>20.427380952381</c:v>
                </c:pt>
                <c:pt idx="17160">
                  <c:v>20.428571428571399</c:v>
                </c:pt>
                <c:pt idx="17161">
                  <c:v>20.4297619047619</c:v>
                </c:pt>
                <c:pt idx="17162">
                  <c:v>20.430952380952402</c:v>
                </c:pt>
                <c:pt idx="17163">
                  <c:v>20.4321428571429</c:v>
                </c:pt>
                <c:pt idx="17164">
                  <c:v>20.433333333333302</c:v>
                </c:pt>
                <c:pt idx="17165">
                  <c:v>20.4345238095238</c:v>
                </c:pt>
                <c:pt idx="17166">
                  <c:v>20.435714285714301</c:v>
                </c:pt>
                <c:pt idx="17167">
                  <c:v>20.436904761904799</c:v>
                </c:pt>
                <c:pt idx="17168">
                  <c:v>20.438095238095201</c:v>
                </c:pt>
                <c:pt idx="17169">
                  <c:v>20.439285714285699</c:v>
                </c:pt>
                <c:pt idx="17170">
                  <c:v>20.4404761904762</c:v>
                </c:pt>
                <c:pt idx="17171">
                  <c:v>20.441666666666698</c:v>
                </c:pt>
                <c:pt idx="17172">
                  <c:v>20.4428571428571</c:v>
                </c:pt>
                <c:pt idx="17173">
                  <c:v>20.444047619047598</c:v>
                </c:pt>
                <c:pt idx="17174">
                  <c:v>20.4452380952381</c:v>
                </c:pt>
                <c:pt idx="17175">
                  <c:v>20.446428571428601</c:v>
                </c:pt>
                <c:pt idx="17176">
                  <c:v>20.447619047619099</c:v>
                </c:pt>
                <c:pt idx="17177">
                  <c:v>20.448809523809501</c:v>
                </c:pt>
                <c:pt idx="17178">
                  <c:v>20.45</c:v>
                </c:pt>
                <c:pt idx="17179">
                  <c:v>20.451190476190501</c:v>
                </c:pt>
                <c:pt idx="17180">
                  <c:v>20.452380952380999</c:v>
                </c:pt>
                <c:pt idx="17181">
                  <c:v>20.453571428571401</c:v>
                </c:pt>
                <c:pt idx="17182">
                  <c:v>20.454761904761899</c:v>
                </c:pt>
                <c:pt idx="17183">
                  <c:v>20.4559523809524</c:v>
                </c:pt>
                <c:pt idx="17184">
                  <c:v>20.457142857142902</c:v>
                </c:pt>
                <c:pt idx="17185">
                  <c:v>20.4583333333333</c:v>
                </c:pt>
                <c:pt idx="17186">
                  <c:v>20.459523809523802</c:v>
                </c:pt>
                <c:pt idx="17187">
                  <c:v>20.4607142857143</c:v>
                </c:pt>
                <c:pt idx="17188">
                  <c:v>20.461904761904801</c:v>
                </c:pt>
                <c:pt idx="17189">
                  <c:v>20.4630952380952</c:v>
                </c:pt>
                <c:pt idx="17190">
                  <c:v>20.464285714285701</c:v>
                </c:pt>
                <c:pt idx="17191">
                  <c:v>20.465476190476199</c:v>
                </c:pt>
                <c:pt idx="17192">
                  <c:v>20.466666666666701</c:v>
                </c:pt>
                <c:pt idx="17193">
                  <c:v>20.467857142857099</c:v>
                </c:pt>
                <c:pt idx="17194">
                  <c:v>20.469047619047601</c:v>
                </c:pt>
                <c:pt idx="17195">
                  <c:v>20.470238095238098</c:v>
                </c:pt>
                <c:pt idx="17196">
                  <c:v>20.4714285714286</c:v>
                </c:pt>
                <c:pt idx="17197">
                  <c:v>20.472619047618998</c:v>
                </c:pt>
                <c:pt idx="17198">
                  <c:v>20.4738095238095</c:v>
                </c:pt>
                <c:pt idx="17199">
                  <c:v>20.475000000000001</c:v>
                </c:pt>
                <c:pt idx="17200">
                  <c:v>20.476190476190499</c:v>
                </c:pt>
                <c:pt idx="17201">
                  <c:v>20.477380952381001</c:v>
                </c:pt>
                <c:pt idx="17202">
                  <c:v>20.478571428571399</c:v>
                </c:pt>
                <c:pt idx="17203">
                  <c:v>20.479761904761901</c:v>
                </c:pt>
                <c:pt idx="17204">
                  <c:v>20.480952380952399</c:v>
                </c:pt>
                <c:pt idx="17205">
                  <c:v>20.4821428571429</c:v>
                </c:pt>
                <c:pt idx="17206">
                  <c:v>20.483333333333299</c:v>
                </c:pt>
                <c:pt idx="17207">
                  <c:v>20.4845238095238</c:v>
                </c:pt>
                <c:pt idx="17208">
                  <c:v>20.485714285714302</c:v>
                </c:pt>
                <c:pt idx="17209">
                  <c:v>20.4869047619048</c:v>
                </c:pt>
                <c:pt idx="17210">
                  <c:v>20.488095238095202</c:v>
                </c:pt>
                <c:pt idx="17211">
                  <c:v>20.4892857142857</c:v>
                </c:pt>
                <c:pt idx="17212">
                  <c:v>20.490476190476201</c:v>
                </c:pt>
                <c:pt idx="17213">
                  <c:v>20.491666666666699</c:v>
                </c:pt>
                <c:pt idx="17214">
                  <c:v>20.492857142857101</c:v>
                </c:pt>
                <c:pt idx="17215">
                  <c:v>20.494047619047599</c:v>
                </c:pt>
                <c:pt idx="17216">
                  <c:v>20.495238095238101</c:v>
                </c:pt>
                <c:pt idx="17217">
                  <c:v>20.496428571428599</c:v>
                </c:pt>
                <c:pt idx="17218">
                  <c:v>20.4976190476191</c:v>
                </c:pt>
                <c:pt idx="17219">
                  <c:v>20.498809523809499</c:v>
                </c:pt>
                <c:pt idx="17220">
                  <c:v>20.5</c:v>
                </c:pt>
                <c:pt idx="17221">
                  <c:v>20.501190476190501</c:v>
                </c:pt>
                <c:pt idx="17222">
                  <c:v>20.502380952380999</c:v>
                </c:pt>
                <c:pt idx="17223">
                  <c:v>20.503571428571401</c:v>
                </c:pt>
                <c:pt idx="17224">
                  <c:v>20.504761904761899</c:v>
                </c:pt>
                <c:pt idx="17225">
                  <c:v>20.505952380952401</c:v>
                </c:pt>
                <c:pt idx="17226">
                  <c:v>20.507142857142899</c:v>
                </c:pt>
                <c:pt idx="17227">
                  <c:v>20.508333333333301</c:v>
                </c:pt>
                <c:pt idx="17228">
                  <c:v>20.509523809523799</c:v>
                </c:pt>
                <c:pt idx="17229">
                  <c:v>20.5107142857143</c:v>
                </c:pt>
                <c:pt idx="17230">
                  <c:v>20.511904761904798</c:v>
                </c:pt>
                <c:pt idx="17231">
                  <c:v>20.5130952380952</c:v>
                </c:pt>
                <c:pt idx="17232">
                  <c:v>20.514285714285698</c:v>
                </c:pt>
                <c:pt idx="17233">
                  <c:v>20.5154761904762</c:v>
                </c:pt>
                <c:pt idx="17234">
                  <c:v>20.516666666666701</c:v>
                </c:pt>
                <c:pt idx="17235">
                  <c:v>20.5178571428571</c:v>
                </c:pt>
                <c:pt idx="17236">
                  <c:v>20.519047619047601</c:v>
                </c:pt>
                <c:pt idx="17237">
                  <c:v>20.520238095238099</c:v>
                </c:pt>
                <c:pt idx="17238">
                  <c:v>20.521428571428601</c:v>
                </c:pt>
                <c:pt idx="17239">
                  <c:v>20.522619047619099</c:v>
                </c:pt>
                <c:pt idx="17240">
                  <c:v>20.523809523809501</c:v>
                </c:pt>
                <c:pt idx="17241">
                  <c:v>20.524999999999999</c:v>
                </c:pt>
                <c:pt idx="17242">
                  <c:v>20.5261904761905</c:v>
                </c:pt>
                <c:pt idx="17243">
                  <c:v>20.527380952381002</c:v>
                </c:pt>
                <c:pt idx="17244">
                  <c:v>20.5285714285714</c:v>
                </c:pt>
                <c:pt idx="17245">
                  <c:v>20.529761904761902</c:v>
                </c:pt>
                <c:pt idx="17246">
                  <c:v>20.530952380952399</c:v>
                </c:pt>
                <c:pt idx="17247">
                  <c:v>20.532142857142901</c:v>
                </c:pt>
                <c:pt idx="17248">
                  <c:v>20.533333333333299</c:v>
                </c:pt>
                <c:pt idx="17249">
                  <c:v>20.534523809523801</c:v>
                </c:pt>
                <c:pt idx="17250">
                  <c:v>20.535714285714299</c:v>
                </c:pt>
                <c:pt idx="17251">
                  <c:v>20.5369047619048</c:v>
                </c:pt>
                <c:pt idx="17252">
                  <c:v>20.538095238095199</c:v>
                </c:pt>
                <c:pt idx="17253">
                  <c:v>20.5392857142857</c:v>
                </c:pt>
                <c:pt idx="17254">
                  <c:v>20.540476190476198</c:v>
                </c:pt>
                <c:pt idx="17255">
                  <c:v>20.5416666666667</c:v>
                </c:pt>
                <c:pt idx="17256">
                  <c:v>20.542857142857098</c:v>
                </c:pt>
                <c:pt idx="17257">
                  <c:v>20.5440476190476</c:v>
                </c:pt>
                <c:pt idx="17258">
                  <c:v>20.545238095238101</c:v>
                </c:pt>
                <c:pt idx="17259">
                  <c:v>20.546428571428599</c:v>
                </c:pt>
                <c:pt idx="17260">
                  <c:v>20.547619047619001</c:v>
                </c:pt>
                <c:pt idx="17261">
                  <c:v>20.548809523809499</c:v>
                </c:pt>
                <c:pt idx="17262">
                  <c:v>20.55</c:v>
                </c:pt>
                <c:pt idx="17263">
                  <c:v>20.551190476190499</c:v>
                </c:pt>
                <c:pt idx="17264">
                  <c:v>20.552380952381</c:v>
                </c:pt>
                <c:pt idx="17265">
                  <c:v>20.553571428571399</c:v>
                </c:pt>
                <c:pt idx="17266">
                  <c:v>20.5547619047619</c:v>
                </c:pt>
                <c:pt idx="17267">
                  <c:v>20.555952380952402</c:v>
                </c:pt>
                <c:pt idx="17268">
                  <c:v>20.5571428571429</c:v>
                </c:pt>
                <c:pt idx="17269">
                  <c:v>20.558333333333302</c:v>
                </c:pt>
                <c:pt idx="17270">
                  <c:v>20.5595238095238</c:v>
                </c:pt>
                <c:pt idx="17271">
                  <c:v>20.560714285714301</c:v>
                </c:pt>
                <c:pt idx="17272">
                  <c:v>20.561904761904799</c:v>
                </c:pt>
                <c:pt idx="17273">
                  <c:v>20.563095238095201</c:v>
                </c:pt>
                <c:pt idx="17274">
                  <c:v>20.564285714285699</c:v>
                </c:pt>
                <c:pt idx="17275">
                  <c:v>20.5654761904762</c:v>
                </c:pt>
                <c:pt idx="17276">
                  <c:v>20.566666666666698</c:v>
                </c:pt>
                <c:pt idx="17277">
                  <c:v>20.5678571428571</c:v>
                </c:pt>
                <c:pt idx="17278">
                  <c:v>20.569047619047598</c:v>
                </c:pt>
                <c:pt idx="17279">
                  <c:v>20.5702380952381</c:v>
                </c:pt>
                <c:pt idx="17280">
                  <c:v>20.571428571428601</c:v>
                </c:pt>
                <c:pt idx="17281">
                  <c:v>20.572619047619</c:v>
                </c:pt>
                <c:pt idx="17282">
                  <c:v>20.573809523809501</c:v>
                </c:pt>
                <c:pt idx="17283">
                  <c:v>20.574999999999999</c:v>
                </c:pt>
                <c:pt idx="17284">
                  <c:v>20.576190476190501</c:v>
                </c:pt>
                <c:pt idx="17285">
                  <c:v>20.577380952380999</c:v>
                </c:pt>
                <c:pt idx="17286">
                  <c:v>20.578571428571401</c:v>
                </c:pt>
                <c:pt idx="17287">
                  <c:v>20.579761904761899</c:v>
                </c:pt>
                <c:pt idx="17288">
                  <c:v>20.5809523809524</c:v>
                </c:pt>
                <c:pt idx="17289">
                  <c:v>20.582142857142902</c:v>
                </c:pt>
                <c:pt idx="17290">
                  <c:v>20.5833333333333</c:v>
                </c:pt>
                <c:pt idx="17291">
                  <c:v>20.584523809523802</c:v>
                </c:pt>
                <c:pt idx="17292">
                  <c:v>20.5857142857143</c:v>
                </c:pt>
                <c:pt idx="17293">
                  <c:v>20.586904761904801</c:v>
                </c:pt>
                <c:pt idx="17294">
                  <c:v>20.5880952380952</c:v>
                </c:pt>
                <c:pt idx="17295">
                  <c:v>20.589285714285701</c:v>
                </c:pt>
                <c:pt idx="17296">
                  <c:v>20.590476190476199</c:v>
                </c:pt>
                <c:pt idx="17297">
                  <c:v>20.591666666666701</c:v>
                </c:pt>
                <c:pt idx="17298">
                  <c:v>20.592857142857099</c:v>
                </c:pt>
                <c:pt idx="17299">
                  <c:v>20.594047619047601</c:v>
                </c:pt>
                <c:pt idx="17300">
                  <c:v>20.595238095238098</c:v>
                </c:pt>
                <c:pt idx="17301">
                  <c:v>20.5964285714286</c:v>
                </c:pt>
                <c:pt idx="17302">
                  <c:v>20.597619047618998</c:v>
                </c:pt>
                <c:pt idx="17303">
                  <c:v>20.5988095238095</c:v>
                </c:pt>
                <c:pt idx="17304">
                  <c:v>20.6</c:v>
                </c:pt>
                <c:pt idx="17305">
                  <c:v>20.601190476190499</c:v>
                </c:pt>
                <c:pt idx="17306">
                  <c:v>20.602380952381001</c:v>
                </c:pt>
                <c:pt idx="17307">
                  <c:v>20.603571428571399</c:v>
                </c:pt>
                <c:pt idx="17308">
                  <c:v>20.604761904761901</c:v>
                </c:pt>
                <c:pt idx="17309">
                  <c:v>20.605952380952399</c:v>
                </c:pt>
                <c:pt idx="17310">
                  <c:v>20.6071428571429</c:v>
                </c:pt>
                <c:pt idx="17311">
                  <c:v>20.608333333333299</c:v>
                </c:pt>
                <c:pt idx="17312">
                  <c:v>20.6095238095238</c:v>
                </c:pt>
                <c:pt idx="17313">
                  <c:v>20.610714285714302</c:v>
                </c:pt>
                <c:pt idx="17314">
                  <c:v>20.6119047619048</c:v>
                </c:pt>
                <c:pt idx="17315">
                  <c:v>20.613095238095202</c:v>
                </c:pt>
                <c:pt idx="17316">
                  <c:v>20.6142857142857</c:v>
                </c:pt>
                <c:pt idx="17317">
                  <c:v>20.615476190476201</c:v>
                </c:pt>
                <c:pt idx="17318">
                  <c:v>20.616666666666699</c:v>
                </c:pt>
                <c:pt idx="17319">
                  <c:v>20.617857142857101</c:v>
                </c:pt>
                <c:pt idx="17320">
                  <c:v>20.619047619047599</c:v>
                </c:pt>
                <c:pt idx="17321">
                  <c:v>20.620238095238101</c:v>
                </c:pt>
                <c:pt idx="17322">
                  <c:v>20.621428571428599</c:v>
                </c:pt>
                <c:pt idx="17323">
                  <c:v>20.622619047619001</c:v>
                </c:pt>
                <c:pt idx="17324">
                  <c:v>20.623809523809499</c:v>
                </c:pt>
                <c:pt idx="17325">
                  <c:v>20.625</c:v>
                </c:pt>
                <c:pt idx="17326">
                  <c:v>20.626190476190501</c:v>
                </c:pt>
                <c:pt idx="17327">
                  <c:v>20.627380952380999</c:v>
                </c:pt>
                <c:pt idx="17328">
                  <c:v>20.628571428571401</c:v>
                </c:pt>
                <c:pt idx="17329">
                  <c:v>20.629761904761899</c:v>
                </c:pt>
                <c:pt idx="17330">
                  <c:v>20.630952380952401</c:v>
                </c:pt>
                <c:pt idx="17331">
                  <c:v>20.632142857142899</c:v>
                </c:pt>
                <c:pt idx="17332">
                  <c:v>20.633333333333301</c:v>
                </c:pt>
                <c:pt idx="17333">
                  <c:v>20.634523809523799</c:v>
                </c:pt>
                <c:pt idx="17334">
                  <c:v>20.6357142857143</c:v>
                </c:pt>
                <c:pt idx="17335">
                  <c:v>20.636904761904798</c:v>
                </c:pt>
                <c:pt idx="17336">
                  <c:v>20.6380952380952</c:v>
                </c:pt>
                <c:pt idx="17337">
                  <c:v>20.639285714285698</c:v>
                </c:pt>
                <c:pt idx="17338">
                  <c:v>20.6404761904762</c:v>
                </c:pt>
                <c:pt idx="17339">
                  <c:v>20.641666666666701</c:v>
                </c:pt>
                <c:pt idx="17340">
                  <c:v>20.6428571428571</c:v>
                </c:pt>
                <c:pt idx="17341">
                  <c:v>20.644047619047601</c:v>
                </c:pt>
                <c:pt idx="17342">
                  <c:v>20.645238095238099</c:v>
                </c:pt>
                <c:pt idx="17343">
                  <c:v>20.646428571428601</c:v>
                </c:pt>
                <c:pt idx="17344">
                  <c:v>20.647619047619099</c:v>
                </c:pt>
                <c:pt idx="17345">
                  <c:v>20.648809523809501</c:v>
                </c:pt>
                <c:pt idx="17346">
                  <c:v>20.65</c:v>
                </c:pt>
                <c:pt idx="17347">
                  <c:v>20.6511904761905</c:v>
                </c:pt>
                <c:pt idx="17348">
                  <c:v>20.652380952381002</c:v>
                </c:pt>
                <c:pt idx="17349">
                  <c:v>20.6535714285714</c:v>
                </c:pt>
                <c:pt idx="17350">
                  <c:v>20.654761904761902</c:v>
                </c:pt>
                <c:pt idx="17351">
                  <c:v>20.655952380952399</c:v>
                </c:pt>
                <c:pt idx="17352">
                  <c:v>20.657142857142901</c:v>
                </c:pt>
                <c:pt idx="17353">
                  <c:v>20.658333333333299</c:v>
                </c:pt>
                <c:pt idx="17354">
                  <c:v>20.659523809523801</c:v>
                </c:pt>
                <c:pt idx="17355">
                  <c:v>20.660714285714299</c:v>
                </c:pt>
                <c:pt idx="17356">
                  <c:v>20.6619047619048</c:v>
                </c:pt>
                <c:pt idx="17357">
                  <c:v>20.663095238095199</c:v>
                </c:pt>
                <c:pt idx="17358">
                  <c:v>20.6642857142857</c:v>
                </c:pt>
                <c:pt idx="17359">
                  <c:v>20.665476190476198</c:v>
                </c:pt>
                <c:pt idx="17360">
                  <c:v>20.6666666666667</c:v>
                </c:pt>
                <c:pt idx="17361">
                  <c:v>20.667857142857098</c:v>
                </c:pt>
                <c:pt idx="17362">
                  <c:v>20.6690476190476</c:v>
                </c:pt>
                <c:pt idx="17363">
                  <c:v>20.670238095238101</c:v>
                </c:pt>
                <c:pt idx="17364">
                  <c:v>20.671428571428599</c:v>
                </c:pt>
                <c:pt idx="17365">
                  <c:v>20.672619047619001</c:v>
                </c:pt>
                <c:pt idx="17366">
                  <c:v>20.673809523809499</c:v>
                </c:pt>
                <c:pt idx="17367">
                  <c:v>20.675000000000001</c:v>
                </c:pt>
                <c:pt idx="17368">
                  <c:v>20.676190476190499</c:v>
                </c:pt>
                <c:pt idx="17369">
                  <c:v>20.677380952381</c:v>
                </c:pt>
                <c:pt idx="17370">
                  <c:v>20.678571428571399</c:v>
                </c:pt>
                <c:pt idx="17371">
                  <c:v>20.6797619047619</c:v>
                </c:pt>
                <c:pt idx="17372">
                  <c:v>20.680952380952402</c:v>
                </c:pt>
                <c:pt idx="17373">
                  <c:v>20.6821428571429</c:v>
                </c:pt>
                <c:pt idx="17374">
                  <c:v>20.683333333333302</c:v>
                </c:pt>
                <c:pt idx="17375">
                  <c:v>20.6845238095238</c:v>
                </c:pt>
                <c:pt idx="17376">
                  <c:v>20.685714285714301</c:v>
                </c:pt>
                <c:pt idx="17377">
                  <c:v>20.686904761904799</c:v>
                </c:pt>
                <c:pt idx="17378">
                  <c:v>20.688095238095201</c:v>
                </c:pt>
                <c:pt idx="17379">
                  <c:v>20.689285714285699</c:v>
                </c:pt>
                <c:pt idx="17380">
                  <c:v>20.6904761904762</c:v>
                </c:pt>
                <c:pt idx="17381">
                  <c:v>20.691666666666698</c:v>
                </c:pt>
                <c:pt idx="17382">
                  <c:v>20.6928571428571</c:v>
                </c:pt>
                <c:pt idx="17383">
                  <c:v>20.694047619047598</c:v>
                </c:pt>
                <c:pt idx="17384">
                  <c:v>20.6952380952381</c:v>
                </c:pt>
                <c:pt idx="17385">
                  <c:v>20.696428571428601</c:v>
                </c:pt>
                <c:pt idx="17386">
                  <c:v>20.697619047619099</c:v>
                </c:pt>
                <c:pt idx="17387">
                  <c:v>20.698809523809501</c:v>
                </c:pt>
                <c:pt idx="17388">
                  <c:v>20.7</c:v>
                </c:pt>
                <c:pt idx="17389">
                  <c:v>20.701190476190501</c:v>
                </c:pt>
                <c:pt idx="17390">
                  <c:v>20.702380952380999</c:v>
                </c:pt>
                <c:pt idx="17391">
                  <c:v>20.703571428571401</c:v>
                </c:pt>
                <c:pt idx="17392">
                  <c:v>20.704761904761899</c:v>
                </c:pt>
                <c:pt idx="17393">
                  <c:v>20.7059523809524</c:v>
                </c:pt>
                <c:pt idx="17394">
                  <c:v>20.707142857142902</c:v>
                </c:pt>
                <c:pt idx="17395">
                  <c:v>20.7083333333333</c:v>
                </c:pt>
                <c:pt idx="17396">
                  <c:v>20.709523809523802</c:v>
                </c:pt>
                <c:pt idx="17397">
                  <c:v>20.7107142857143</c:v>
                </c:pt>
                <c:pt idx="17398">
                  <c:v>20.711904761904801</c:v>
                </c:pt>
                <c:pt idx="17399">
                  <c:v>20.7130952380952</c:v>
                </c:pt>
                <c:pt idx="17400">
                  <c:v>20.714285714285701</c:v>
                </c:pt>
                <c:pt idx="17401">
                  <c:v>20.715476190476199</c:v>
                </c:pt>
                <c:pt idx="17402">
                  <c:v>20.716666666666701</c:v>
                </c:pt>
                <c:pt idx="17403">
                  <c:v>20.717857142857099</c:v>
                </c:pt>
                <c:pt idx="17404">
                  <c:v>20.719047619047601</c:v>
                </c:pt>
                <c:pt idx="17405">
                  <c:v>20.720238095238098</c:v>
                </c:pt>
                <c:pt idx="17406">
                  <c:v>20.7214285714286</c:v>
                </c:pt>
                <c:pt idx="17407">
                  <c:v>20.722619047618998</c:v>
                </c:pt>
                <c:pt idx="17408">
                  <c:v>20.7238095238095</c:v>
                </c:pt>
                <c:pt idx="17409">
                  <c:v>20.725000000000001</c:v>
                </c:pt>
                <c:pt idx="17410">
                  <c:v>20.726190476190499</c:v>
                </c:pt>
                <c:pt idx="17411">
                  <c:v>20.727380952381001</c:v>
                </c:pt>
                <c:pt idx="17412">
                  <c:v>20.728571428571399</c:v>
                </c:pt>
                <c:pt idx="17413">
                  <c:v>20.729761904761901</c:v>
                </c:pt>
                <c:pt idx="17414">
                  <c:v>20.730952380952399</c:v>
                </c:pt>
                <c:pt idx="17415">
                  <c:v>20.7321428571429</c:v>
                </c:pt>
                <c:pt idx="17416">
                  <c:v>20.733333333333299</c:v>
                </c:pt>
                <c:pt idx="17417">
                  <c:v>20.7345238095238</c:v>
                </c:pt>
                <c:pt idx="17418">
                  <c:v>20.735714285714302</c:v>
                </c:pt>
                <c:pt idx="17419">
                  <c:v>20.7369047619048</c:v>
                </c:pt>
                <c:pt idx="17420">
                  <c:v>20.738095238095202</c:v>
                </c:pt>
                <c:pt idx="17421">
                  <c:v>20.7392857142857</c:v>
                </c:pt>
                <c:pt idx="17422">
                  <c:v>20.740476190476201</c:v>
                </c:pt>
                <c:pt idx="17423">
                  <c:v>20.741666666666699</c:v>
                </c:pt>
                <c:pt idx="17424">
                  <c:v>20.742857142857101</c:v>
                </c:pt>
                <c:pt idx="17425">
                  <c:v>20.744047619047599</c:v>
                </c:pt>
                <c:pt idx="17426">
                  <c:v>20.745238095238101</c:v>
                </c:pt>
                <c:pt idx="17427">
                  <c:v>20.746428571428599</c:v>
                </c:pt>
                <c:pt idx="17428">
                  <c:v>20.7476190476191</c:v>
                </c:pt>
                <c:pt idx="17429">
                  <c:v>20.748809523809499</c:v>
                </c:pt>
                <c:pt idx="17430">
                  <c:v>20.75</c:v>
                </c:pt>
                <c:pt idx="17431">
                  <c:v>20.751190476190501</c:v>
                </c:pt>
                <c:pt idx="17432">
                  <c:v>20.752380952380999</c:v>
                </c:pt>
                <c:pt idx="17433">
                  <c:v>20.753571428571401</c:v>
                </c:pt>
                <c:pt idx="17434">
                  <c:v>20.754761904761899</c:v>
                </c:pt>
                <c:pt idx="17435">
                  <c:v>20.755952380952401</c:v>
                </c:pt>
                <c:pt idx="17436">
                  <c:v>20.757142857142899</c:v>
                </c:pt>
                <c:pt idx="17437">
                  <c:v>20.758333333333301</c:v>
                </c:pt>
                <c:pt idx="17438">
                  <c:v>20.759523809523799</c:v>
                </c:pt>
                <c:pt idx="17439">
                  <c:v>20.7607142857143</c:v>
                </c:pt>
                <c:pt idx="17440">
                  <c:v>20.761904761904798</c:v>
                </c:pt>
                <c:pt idx="17441">
                  <c:v>20.7630952380952</c:v>
                </c:pt>
                <c:pt idx="17442">
                  <c:v>20.764285714285698</c:v>
                </c:pt>
                <c:pt idx="17443">
                  <c:v>20.7654761904762</c:v>
                </c:pt>
                <c:pt idx="17444">
                  <c:v>20.766666666666701</c:v>
                </c:pt>
                <c:pt idx="17445">
                  <c:v>20.7678571428571</c:v>
                </c:pt>
                <c:pt idx="17446">
                  <c:v>20.769047619047601</c:v>
                </c:pt>
                <c:pt idx="17447">
                  <c:v>20.770238095238099</c:v>
                </c:pt>
                <c:pt idx="17448">
                  <c:v>20.771428571428601</c:v>
                </c:pt>
                <c:pt idx="17449">
                  <c:v>20.772619047619099</c:v>
                </c:pt>
                <c:pt idx="17450">
                  <c:v>20.773809523809501</c:v>
                </c:pt>
                <c:pt idx="17451">
                  <c:v>20.774999999999999</c:v>
                </c:pt>
                <c:pt idx="17452">
                  <c:v>20.7761904761905</c:v>
                </c:pt>
                <c:pt idx="17453">
                  <c:v>20.777380952381002</c:v>
                </c:pt>
                <c:pt idx="17454">
                  <c:v>20.7785714285714</c:v>
                </c:pt>
                <c:pt idx="17455">
                  <c:v>20.779761904761902</c:v>
                </c:pt>
                <c:pt idx="17456">
                  <c:v>20.780952380952399</c:v>
                </c:pt>
                <c:pt idx="17457">
                  <c:v>20.782142857142901</c:v>
                </c:pt>
                <c:pt idx="17458">
                  <c:v>20.783333333333299</c:v>
                </c:pt>
                <c:pt idx="17459">
                  <c:v>20.784523809523801</c:v>
                </c:pt>
                <c:pt idx="17460">
                  <c:v>20.785714285714299</c:v>
                </c:pt>
                <c:pt idx="17461">
                  <c:v>20.7869047619048</c:v>
                </c:pt>
                <c:pt idx="17462">
                  <c:v>20.788095238095199</c:v>
                </c:pt>
                <c:pt idx="17463">
                  <c:v>20.7892857142857</c:v>
                </c:pt>
                <c:pt idx="17464">
                  <c:v>20.790476190476198</c:v>
                </c:pt>
                <c:pt idx="17465">
                  <c:v>20.7916666666667</c:v>
                </c:pt>
                <c:pt idx="17466">
                  <c:v>20.792857142857098</c:v>
                </c:pt>
                <c:pt idx="17467">
                  <c:v>20.7940476190476</c:v>
                </c:pt>
                <c:pt idx="17468">
                  <c:v>20.795238095238101</c:v>
                </c:pt>
                <c:pt idx="17469">
                  <c:v>20.796428571428599</c:v>
                </c:pt>
                <c:pt idx="17470">
                  <c:v>20.797619047619001</c:v>
                </c:pt>
                <c:pt idx="17471">
                  <c:v>20.798809523809499</c:v>
                </c:pt>
                <c:pt idx="17472">
                  <c:v>20.8</c:v>
                </c:pt>
                <c:pt idx="17473">
                  <c:v>20.801190476190499</c:v>
                </c:pt>
                <c:pt idx="17474">
                  <c:v>20.802380952381</c:v>
                </c:pt>
                <c:pt idx="17475">
                  <c:v>20.803571428571399</c:v>
                </c:pt>
                <c:pt idx="17476">
                  <c:v>20.8047619047619</c:v>
                </c:pt>
                <c:pt idx="17477">
                  <c:v>20.805952380952402</c:v>
                </c:pt>
                <c:pt idx="17478">
                  <c:v>20.8071428571429</c:v>
                </c:pt>
                <c:pt idx="17479">
                  <c:v>20.808333333333302</c:v>
                </c:pt>
                <c:pt idx="17480">
                  <c:v>20.8095238095238</c:v>
                </c:pt>
                <c:pt idx="17481">
                  <c:v>20.810714285714301</c:v>
                </c:pt>
                <c:pt idx="17482">
                  <c:v>20.811904761904799</c:v>
                </c:pt>
                <c:pt idx="17483">
                  <c:v>20.813095238095201</c:v>
                </c:pt>
                <c:pt idx="17484">
                  <c:v>20.814285714285699</c:v>
                </c:pt>
                <c:pt idx="17485">
                  <c:v>20.8154761904762</c:v>
                </c:pt>
                <c:pt idx="17486">
                  <c:v>20.816666666666698</c:v>
                </c:pt>
                <c:pt idx="17487">
                  <c:v>20.8178571428571</c:v>
                </c:pt>
                <c:pt idx="17488">
                  <c:v>20.819047619047598</c:v>
                </c:pt>
                <c:pt idx="17489">
                  <c:v>20.8202380952381</c:v>
                </c:pt>
                <c:pt idx="17490">
                  <c:v>20.821428571428601</c:v>
                </c:pt>
                <c:pt idx="17491">
                  <c:v>20.822619047619</c:v>
                </c:pt>
                <c:pt idx="17492">
                  <c:v>20.823809523809501</c:v>
                </c:pt>
                <c:pt idx="17493">
                  <c:v>20.824999999999999</c:v>
                </c:pt>
                <c:pt idx="17494">
                  <c:v>20.826190476190501</c:v>
                </c:pt>
                <c:pt idx="17495">
                  <c:v>20.827380952380999</c:v>
                </c:pt>
                <c:pt idx="17496">
                  <c:v>20.828571428571401</c:v>
                </c:pt>
                <c:pt idx="17497">
                  <c:v>20.829761904761899</c:v>
                </c:pt>
                <c:pt idx="17498">
                  <c:v>20.8309523809524</c:v>
                </c:pt>
                <c:pt idx="17499">
                  <c:v>20.832142857142902</c:v>
                </c:pt>
                <c:pt idx="17500">
                  <c:v>20.8333333333333</c:v>
                </c:pt>
                <c:pt idx="17501">
                  <c:v>20.834523809523802</c:v>
                </c:pt>
                <c:pt idx="17502">
                  <c:v>20.8357142857143</c:v>
                </c:pt>
                <c:pt idx="17503">
                  <c:v>20.836904761904801</c:v>
                </c:pt>
                <c:pt idx="17504">
                  <c:v>20.8380952380952</c:v>
                </c:pt>
                <c:pt idx="17505">
                  <c:v>20.839285714285701</c:v>
                </c:pt>
                <c:pt idx="17506">
                  <c:v>20.840476190476199</c:v>
                </c:pt>
                <c:pt idx="17507">
                  <c:v>20.841666666666701</c:v>
                </c:pt>
                <c:pt idx="17508">
                  <c:v>20.842857142857099</c:v>
                </c:pt>
                <c:pt idx="17509">
                  <c:v>20.844047619047601</c:v>
                </c:pt>
                <c:pt idx="17510">
                  <c:v>20.845238095238098</c:v>
                </c:pt>
                <c:pt idx="17511">
                  <c:v>20.8464285714286</c:v>
                </c:pt>
                <c:pt idx="17512">
                  <c:v>20.847619047618998</c:v>
                </c:pt>
                <c:pt idx="17513">
                  <c:v>20.8488095238095</c:v>
                </c:pt>
                <c:pt idx="17514">
                  <c:v>20.85</c:v>
                </c:pt>
                <c:pt idx="17515">
                  <c:v>20.851190476190499</c:v>
                </c:pt>
                <c:pt idx="17516">
                  <c:v>20.852380952381001</c:v>
                </c:pt>
                <c:pt idx="17517">
                  <c:v>20.853571428571399</c:v>
                </c:pt>
                <c:pt idx="17518">
                  <c:v>20.854761904761901</c:v>
                </c:pt>
                <c:pt idx="17519">
                  <c:v>20.855952380952399</c:v>
                </c:pt>
                <c:pt idx="17520">
                  <c:v>20.8571428571429</c:v>
                </c:pt>
                <c:pt idx="17521">
                  <c:v>20.858333333333299</c:v>
                </c:pt>
                <c:pt idx="17522">
                  <c:v>20.8595238095238</c:v>
                </c:pt>
                <c:pt idx="17523">
                  <c:v>20.860714285714302</c:v>
                </c:pt>
                <c:pt idx="17524">
                  <c:v>20.8619047619048</c:v>
                </c:pt>
                <c:pt idx="17525">
                  <c:v>20.863095238095202</c:v>
                </c:pt>
                <c:pt idx="17526">
                  <c:v>20.8642857142857</c:v>
                </c:pt>
                <c:pt idx="17527">
                  <c:v>20.865476190476201</c:v>
                </c:pt>
                <c:pt idx="17528">
                  <c:v>20.866666666666699</c:v>
                </c:pt>
                <c:pt idx="17529">
                  <c:v>20.867857142857101</c:v>
                </c:pt>
                <c:pt idx="17530">
                  <c:v>20.869047619047599</c:v>
                </c:pt>
                <c:pt idx="17531">
                  <c:v>20.870238095238101</c:v>
                </c:pt>
                <c:pt idx="17532">
                  <c:v>20.871428571428599</c:v>
                </c:pt>
                <c:pt idx="17533">
                  <c:v>20.872619047619001</c:v>
                </c:pt>
                <c:pt idx="17534">
                  <c:v>20.873809523809499</c:v>
                </c:pt>
                <c:pt idx="17535">
                  <c:v>20.875</c:v>
                </c:pt>
                <c:pt idx="17536">
                  <c:v>20.876190476190501</c:v>
                </c:pt>
                <c:pt idx="17537">
                  <c:v>20.877380952380999</c:v>
                </c:pt>
                <c:pt idx="17538">
                  <c:v>20.878571428571401</c:v>
                </c:pt>
                <c:pt idx="17539">
                  <c:v>20.879761904761899</c:v>
                </c:pt>
                <c:pt idx="17540">
                  <c:v>20.880952380952401</c:v>
                </c:pt>
                <c:pt idx="17541">
                  <c:v>20.882142857142899</c:v>
                </c:pt>
                <c:pt idx="17542">
                  <c:v>20.883333333333301</c:v>
                </c:pt>
                <c:pt idx="17543">
                  <c:v>20.884523809523799</c:v>
                </c:pt>
                <c:pt idx="17544">
                  <c:v>20.8857142857143</c:v>
                </c:pt>
                <c:pt idx="17545">
                  <c:v>20.886904761904798</c:v>
                </c:pt>
                <c:pt idx="17546">
                  <c:v>20.8880952380952</c:v>
                </c:pt>
                <c:pt idx="17547">
                  <c:v>20.889285714285698</c:v>
                </c:pt>
                <c:pt idx="17548">
                  <c:v>20.8904761904762</c:v>
                </c:pt>
                <c:pt idx="17549">
                  <c:v>20.891666666666701</c:v>
                </c:pt>
                <c:pt idx="17550">
                  <c:v>20.8928571428571</c:v>
                </c:pt>
                <c:pt idx="17551">
                  <c:v>20.894047619047601</c:v>
                </c:pt>
                <c:pt idx="17552">
                  <c:v>20.895238095238099</c:v>
                </c:pt>
                <c:pt idx="17553">
                  <c:v>20.896428571428601</c:v>
                </c:pt>
                <c:pt idx="17554">
                  <c:v>20.897619047619099</c:v>
                </c:pt>
                <c:pt idx="17555">
                  <c:v>20.898809523809501</c:v>
                </c:pt>
                <c:pt idx="17556">
                  <c:v>20.9</c:v>
                </c:pt>
                <c:pt idx="17557">
                  <c:v>20.9011904761905</c:v>
                </c:pt>
                <c:pt idx="17558">
                  <c:v>20.902380952381002</c:v>
                </c:pt>
                <c:pt idx="17559">
                  <c:v>20.9035714285714</c:v>
                </c:pt>
                <c:pt idx="17560">
                  <c:v>20.904761904761902</c:v>
                </c:pt>
                <c:pt idx="17561">
                  <c:v>20.905952380952399</c:v>
                </c:pt>
                <c:pt idx="17562">
                  <c:v>20.907142857142901</c:v>
                </c:pt>
                <c:pt idx="17563">
                  <c:v>20.908333333333299</c:v>
                </c:pt>
                <c:pt idx="17564">
                  <c:v>20.909523809523801</c:v>
                </c:pt>
                <c:pt idx="17565">
                  <c:v>20.910714285714299</c:v>
                </c:pt>
                <c:pt idx="17566">
                  <c:v>20.9119047619048</c:v>
                </c:pt>
                <c:pt idx="17567">
                  <c:v>20.913095238095199</c:v>
                </c:pt>
                <c:pt idx="17568">
                  <c:v>20.9142857142857</c:v>
                </c:pt>
                <c:pt idx="17569">
                  <c:v>20.915476190476198</c:v>
                </c:pt>
                <c:pt idx="17570">
                  <c:v>20.9166666666667</c:v>
                </c:pt>
                <c:pt idx="17571">
                  <c:v>20.917857142857098</c:v>
                </c:pt>
                <c:pt idx="17572">
                  <c:v>20.9190476190476</c:v>
                </c:pt>
                <c:pt idx="17573">
                  <c:v>20.920238095238101</c:v>
                </c:pt>
                <c:pt idx="17574">
                  <c:v>20.921428571428599</c:v>
                </c:pt>
                <c:pt idx="17575">
                  <c:v>20.922619047619001</c:v>
                </c:pt>
                <c:pt idx="17576">
                  <c:v>20.923809523809499</c:v>
                </c:pt>
                <c:pt idx="17577">
                  <c:v>20.925000000000001</c:v>
                </c:pt>
                <c:pt idx="17578">
                  <c:v>20.926190476190499</c:v>
                </c:pt>
                <c:pt idx="17579">
                  <c:v>20.927380952381</c:v>
                </c:pt>
                <c:pt idx="17580">
                  <c:v>20.928571428571399</c:v>
                </c:pt>
                <c:pt idx="17581">
                  <c:v>20.9297619047619</c:v>
                </c:pt>
                <c:pt idx="17582">
                  <c:v>20.930952380952402</c:v>
                </c:pt>
                <c:pt idx="17583">
                  <c:v>20.9321428571429</c:v>
                </c:pt>
                <c:pt idx="17584">
                  <c:v>20.933333333333302</c:v>
                </c:pt>
                <c:pt idx="17585">
                  <c:v>20.9345238095238</c:v>
                </c:pt>
                <c:pt idx="17586">
                  <c:v>20.935714285714301</c:v>
                </c:pt>
                <c:pt idx="17587">
                  <c:v>20.936904761904799</c:v>
                </c:pt>
                <c:pt idx="17588">
                  <c:v>20.938095238095201</c:v>
                </c:pt>
                <c:pt idx="17589">
                  <c:v>20.939285714285699</c:v>
                </c:pt>
                <c:pt idx="17590">
                  <c:v>20.9404761904762</c:v>
                </c:pt>
                <c:pt idx="17591">
                  <c:v>20.941666666666698</c:v>
                </c:pt>
                <c:pt idx="17592">
                  <c:v>20.9428571428571</c:v>
                </c:pt>
                <c:pt idx="17593">
                  <c:v>20.944047619047598</c:v>
                </c:pt>
                <c:pt idx="17594">
                  <c:v>20.9452380952381</c:v>
                </c:pt>
                <c:pt idx="17595">
                  <c:v>20.946428571428601</c:v>
                </c:pt>
                <c:pt idx="17596">
                  <c:v>20.947619047619099</c:v>
                </c:pt>
                <c:pt idx="17597">
                  <c:v>20.948809523809501</c:v>
                </c:pt>
                <c:pt idx="17598">
                  <c:v>20.95</c:v>
                </c:pt>
                <c:pt idx="17599">
                  <c:v>20.951190476190501</c:v>
                </c:pt>
                <c:pt idx="17600">
                  <c:v>20.952380952380999</c:v>
                </c:pt>
                <c:pt idx="17601">
                  <c:v>20.953571428571401</c:v>
                </c:pt>
                <c:pt idx="17602">
                  <c:v>20.954761904761899</c:v>
                </c:pt>
                <c:pt idx="17603">
                  <c:v>20.9559523809524</c:v>
                </c:pt>
                <c:pt idx="17604">
                  <c:v>20.957142857142902</c:v>
                </c:pt>
                <c:pt idx="17605">
                  <c:v>20.9583333333333</c:v>
                </c:pt>
                <c:pt idx="17606">
                  <c:v>20.959523809523802</c:v>
                </c:pt>
                <c:pt idx="17607">
                  <c:v>20.9607142857143</c:v>
                </c:pt>
                <c:pt idx="17608">
                  <c:v>20.961904761904801</c:v>
                </c:pt>
                <c:pt idx="17609">
                  <c:v>20.9630952380952</c:v>
                </c:pt>
                <c:pt idx="17610">
                  <c:v>20.964285714285701</c:v>
                </c:pt>
                <c:pt idx="17611">
                  <c:v>20.965476190476199</c:v>
                </c:pt>
                <c:pt idx="17612">
                  <c:v>20.966666666666701</c:v>
                </c:pt>
                <c:pt idx="17613">
                  <c:v>20.967857142857099</c:v>
                </c:pt>
                <c:pt idx="17614">
                  <c:v>20.969047619047601</c:v>
                </c:pt>
                <c:pt idx="17615">
                  <c:v>20.970238095238098</c:v>
                </c:pt>
                <c:pt idx="17616">
                  <c:v>20.9714285714286</c:v>
                </c:pt>
                <c:pt idx="17617">
                  <c:v>20.972619047618998</c:v>
                </c:pt>
                <c:pt idx="17618">
                  <c:v>20.9738095238095</c:v>
                </c:pt>
                <c:pt idx="17619">
                  <c:v>20.975000000000001</c:v>
                </c:pt>
                <c:pt idx="17620">
                  <c:v>20.976190476190499</c:v>
                </c:pt>
                <c:pt idx="17621">
                  <c:v>20.977380952381001</c:v>
                </c:pt>
                <c:pt idx="17622">
                  <c:v>20.978571428571399</c:v>
                </c:pt>
                <c:pt idx="17623">
                  <c:v>20.979761904761901</c:v>
                </c:pt>
                <c:pt idx="17624">
                  <c:v>20.980952380952399</c:v>
                </c:pt>
                <c:pt idx="17625">
                  <c:v>20.9821428571429</c:v>
                </c:pt>
                <c:pt idx="17626">
                  <c:v>20.983333333333299</c:v>
                </c:pt>
                <c:pt idx="17627">
                  <c:v>20.9845238095238</c:v>
                </c:pt>
                <c:pt idx="17628">
                  <c:v>20.985714285714302</c:v>
                </c:pt>
                <c:pt idx="17629">
                  <c:v>20.9869047619048</c:v>
                </c:pt>
                <c:pt idx="17630">
                  <c:v>20.988095238095202</c:v>
                </c:pt>
                <c:pt idx="17631">
                  <c:v>20.9892857142857</c:v>
                </c:pt>
                <c:pt idx="17632">
                  <c:v>20.990476190476201</c:v>
                </c:pt>
                <c:pt idx="17633">
                  <c:v>20.991666666666699</c:v>
                </c:pt>
                <c:pt idx="17634">
                  <c:v>20.992857142857101</c:v>
                </c:pt>
                <c:pt idx="17635">
                  <c:v>20.994047619047599</c:v>
                </c:pt>
                <c:pt idx="17636">
                  <c:v>20.995238095238101</c:v>
                </c:pt>
                <c:pt idx="17637">
                  <c:v>20.996428571428599</c:v>
                </c:pt>
                <c:pt idx="17638">
                  <c:v>20.9976190476191</c:v>
                </c:pt>
                <c:pt idx="17639">
                  <c:v>20.998809523809499</c:v>
                </c:pt>
                <c:pt idx="17640">
                  <c:v>21</c:v>
                </c:pt>
                <c:pt idx="17641">
                  <c:v>21.001190476190501</c:v>
                </c:pt>
                <c:pt idx="17642">
                  <c:v>21.002380952380999</c:v>
                </c:pt>
                <c:pt idx="17643">
                  <c:v>21.003571428571401</c:v>
                </c:pt>
                <c:pt idx="17644">
                  <c:v>21.004761904761899</c:v>
                </c:pt>
                <c:pt idx="17645">
                  <c:v>21.005952380952401</c:v>
                </c:pt>
                <c:pt idx="17646">
                  <c:v>21.007142857142899</c:v>
                </c:pt>
                <c:pt idx="17647">
                  <c:v>21.008333333333301</c:v>
                </c:pt>
                <c:pt idx="17648">
                  <c:v>21.009523809523799</c:v>
                </c:pt>
                <c:pt idx="17649">
                  <c:v>21.0107142857143</c:v>
                </c:pt>
                <c:pt idx="17650">
                  <c:v>21.011904761904798</c:v>
                </c:pt>
                <c:pt idx="17651">
                  <c:v>21.0130952380952</c:v>
                </c:pt>
                <c:pt idx="17652">
                  <c:v>21.014285714285698</c:v>
                </c:pt>
                <c:pt idx="17653">
                  <c:v>21.0154761904762</c:v>
                </c:pt>
                <c:pt idx="17654">
                  <c:v>21.016666666666701</c:v>
                </c:pt>
                <c:pt idx="17655">
                  <c:v>21.0178571428571</c:v>
                </c:pt>
                <c:pt idx="17656">
                  <c:v>21.019047619047601</c:v>
                </c:pt>
                <c:pt idx="17657">
                  <c:v>21.020238095238099</c:v>
                </c:pt>
                <c:pt idx="17658">
                  <c:v>21.021428571428601</c:v>
                </c:pt>
                <c:pt idx="17659">
                  <c:v>21.022619047619099</c:v>
                </c:pt>
                <c:pt idx="17660">
                  <c:v>21.023809523809501</c:v>
                </c:pt>
                <c:pt idx="17661">
                  <c:v>21.024999999999999</c:v>
                </c:pt>
                <c:pt idx="17662">
                  <c:v>21.0261904761905</c:v>
                </c:pt>
                <c:pt idx="17663">
                  <c:v>21.027380952381002</c:v>
                </c:pt>
                <c:pt idx="17664">
                  <c:v>21.0285714285714</c:v>
                </c:pt>
                <c:pt idx="17665">
                  <c:v>21.029761904761902</c:v>
                </c:pt>
                <c:pt idx="17666">
                  <c:v>21.030952380952399</c:v>
                </c:pt>
                <c:pt idx="17667">
                  <c:v>21.032142857142901</c:v>
                </c:pt>
                <c:pt idx="17668">
                  <c:v>21.033333333333299</c:v>
                </c:pt>
                <c:pt idx="17669">
                  <c:v>21.034523809523801</c:v>
                </c:pt>
                <c:pt idx="17670">
                  <c:v>21.035714285714299</c:v>
                </c:pt>
                <c:pt idx="17671">
                  <c:v>21.0369047619048</c:v>
                </c:pt>
                <c:pt idx="17672">
                  <c:v>21.038095238095199</c:v>
                </c:pt>
                <c:pt idx="17673">
                  <c:v>21.0392857142857</c:v>
                </c:pt>
                <c:pt idx="17674">
                  <c:v>21.040476190476198</c:v>
                </c:pt>
                <c:pt idx="17675">
                  <c:v>21.0416666666667</c:v>
                </c:pt>
                <c:pt idx="17676">
                  <c:v>21.042857142857098</c:v>
                </c:pt>
                <c:pt idx="17677">
                  <c:v>21.0440476190476</c:v>
                </c:pt>
                <c:pt idx="17678">
                  <c:v>21.045238095238101</c:v>
                </c:pt>
                <c:pt idx="17679">
                  <c:v>21.046428571428599</c:v>
                </c:pt>
                <c:pt idx="17680">
                  <c:v>21.047619047619001</c:v>
                </c:pt>
                <c:pt idx="17681">
                  <c:v>21.048809523809499</c:v>
                </c:pt>
                <c:pt idx="17682">
                  <c:v>21.05</c:v>
                </c:pt>
                <c:pt idx="17683">
                  <c:v>21.051190476190499</c:v>
                </c:pt>
                <c:pt idx="17684">
                  <c:v>21.052380952381</c:v>
                </c:pt>
                <c:pt idx="17685">
                  <c:v>21.053571428571399</c:v>
                </c:pt>
                <c:pt idx="17686">
                  <c:v>21.0547619047619</c:v>
                </c:pt>
                <c:pt idx="17687">
                  <c:v>21.055952380952402</c:v>
                </c:pt>
                <c:pt idx="17688">
                  <c:v>21.0571428571429</c:v>
                </c:pt>
                <c:pt idx="17689">
                  <c:v>21.058333333333302</c:v>
                </c:pt>
                <c:pt idx="17690">
                  <c:v>21.0595238095238</c:v>
                </c:pt>
                <c:pt idx="17691">
                  <c:v>21.060714285714301</c:v>
                </c:pt>
                <c:pt idx="17692">
                  <c:v>21.061904761904799</c:v>
                </c:pt>
                <c:pt idx="17693">
                  <c:v>21.063095238095201</c:v>
                </c:pt>
                <c:pt idx="17694">
                  <c:v>21.064285714285699</c:v>
                </c:pt>
                <c:pt idx="17695">
                  <c:v>21.0654761904762</c:v>
                </c:pt>
                <c:pt idx="17696">
                  <c:v>21.066666666666698</c:v>
                </c:pt>
                <c:pt idx="17697">
                  <c:v>21.0678571428571</c:v>
                </c:pt>
                <c:pt idx="17698">
                  <c:v>21.069047619047598</c:v>
                </c:pt>
                <c:pt idx="17699">
                  <c:v>21.0702380952381</c:v>
                </c:pt>
                <c:pt idx="17700">
                  <c:v>21.071428571428601</c:v>
                </c:pt>
                <c:pt idx="17701">
                  <c:v>21.072619047619099</c:v>
                </c:pt>
                <c:pt idx="17702">
                  <c:v>21.073809523809501</c:v>
                </c:pt>
                <c:pt idx="17703">
                  <c:v>21.074999999999999</c:v>
                </c:pt>
                <c:pt idx="17704">
                  <c:v>21.076190476190501</c:v>
                </c:pt>
                <c:pt idx="17705">
                  <c:v>21.077380952380999</c:v>
                </c:pt>
                <c:pt idx="17706">
                  <c:v>21.078571428571401</c:v>
                </c:pt>
                <c:pt idx="17707">
                  <c:v>21.079761904761899</c:v>
                </c:pt>
                <c:pt idx="17708">
                  <c:v>21.0809523809524</c:v>
                </c:pt>
                <c:pt idx="17709">
                  <c:v>21.082142857142902</c:v>
                </c:pt>
                <c:pt idx="17710">
                  <c:v>21.0833333333333</c:v>
                </c:pt>
                <c:pt idx="17711">
                  <c:v>21.084523809523802</c:v>
                </c:pt>
                <c:pt idx="17712">
                  <c:v>21.0857142857143</c:v>
                </c:pt>
                <c:pt idx="17713">
                  <c:v>21.086904761904801</c:v>
                </c:pt>
                <c:pt idx="17714">
                  <c:v>21.0880952380952</c:v>
                </c:pt>
                <c:pt idx="17715">
                  <c:v>21.089285714285701</c:v>
                </c:pt>
                <c:pt idx="17716">
                  <c:v>21.090476190476199</c:v>
                </c:pt>
                <c:pt idx="17717">
                  <c:v>21.091666666666701</c:v>
                </c:pt>
                <c:pt idx="17718">
                  <c:v>21.092857142857099</c:v>
                </c:pt>
                <c:pt idx="17719">
                  <c:v>21.094047619047601</c:v>
                </c:pt>
                <c:pt idx="17720">
                  <c:v>21.095238095238098</c:v>
                </c:pt>
                <c:pt idx="17721">
                  <c:v>21.0964285714286</c:v>
                </c:pt>
                <c:pt idx="17722">
                  <c:v>21.097619047618998</c:v>
                </c:pt>
                <c:pt idx="17723">
                  <c:v>21.0988095238095</c:v>
                </c:pt>
                <c:pt idx="17724">
                  <c:v>21.1</c:v>
                </c:pt>
                <c:pt idx="17725">
                  <c:v>21.101190476190499</c:v>
                </c:pt>
                <c:pt idx="17726">
                  <c:v>21.102380952381001</c:v>
                </c:pt>
                <c:pt idx="17727">
                  <c:v>21.103571428571399</c:v>
                </c:pt>
                <c:pt idx="17728">
                  <c:v>21.104761904761901</c:v>
                </c:pt>
                <c:pt idx="17729">
                  <c:v>21.105952380952399</c:v>
                </c:pt>
                <c:pt idx="17730">
                  <c:v>21.1071428571429</c:v>
                </c:pt>
                <c:pt idx="17731">
                  <c:v>21.108333333333299</c:v>
                </c:pt>
                <c:pt idx="17732">
                  <c:v>21.1095238095238</c:v>
                </c:pt>
                <c:pt idx="17733">
                  <c:v>21.110714285714302</c:v>
                </c:pt>
                <c:pt idx="17734">
                  <c:v>21.1119047619048</c:v>
                </c:pt>
                <c:pt idx="17735">
                  <c:v>21.113095238095202</c:v>
                </c:pt>
                <c:pt idx="17736">
                  <c:v>21.1142857142857</c:v>
                </c:pt>
                <c:pt idx="17737">
                  <c:v>21.115476190476201</c:v>
                </c:pt>
                <c:pt idx="17738">
                  <c:v>21.116666666666699</c:v>
                </c:pt>
                <c:pt idx="17739">
                  <c:v>21.117857142857101</c:v>
                </c:pt>
                <c:pt idx="17740">
                  <c:v>21.119047619047599</c:v>
                </c:pt>
                <c:pt idx="17741">
                  <c:v>21.120238095238101</c:v>
                </c:pt>
                <c:pt idx="17742">
                  <c:v>21.121428571428599</c:v>
                </c:pt>
                <c:pt idx="17743">
                  <c:v>21.122619047619001</c:v>
                </c:pt>
                <c:pt idx="17744">
                  <c:v>21.123809523809499</c:v>
                </c:pt>
                <c:pt idx="17745">
                  <c:v>21.125</c:v>
                </c:pt>
                <c:pt idx="17746">
                  <c:v>21.126190476190501</c:v>
                </c:pt>
                <c:pt idx="17747">
                  <c:v>21.127380952380999</c:v>
                </c:pt>
                <c:pt idx="17748">
                  <c:v>21.128571428571401</c:v>
                </c:pt>
                <c:pt idx="17749">
                  <c:v>21.129761904761899</c:v>
                </c:pt>
                <c:pt idx="17750">
                  <c:v>21.130952380952401</c:v>
                </c:pt>
                <c:pt idx="17751">
                  <c:v>21.132142857142899</c:v>
                </c:pt>
                <c:pt idx="17752">
                  <c:v>21.133333333333301</c:v>
                </c:pt>
                <c:pt idx="17753">
                  <c:v>21.134523809523799</c:v>
                </c:pt>
                <c:pt idx="17754">
                  <c:v>21.1357142857143</c:v>
                </c:pt>
                <c:pt idx="17755">
                  <c:v>21.136904761904798</c:v>
                </c:pt>
                <c:pt idx="17756">
                  <c:v>21.1380952380952</c:v>
                </c:pt>
                <c:pt idx="17757">
                  <c:v>21.139285714285698</c:v>
                </c:pt>
                <c:pt idx="17758">
                  <c:v>21.1404761904762</c:v>
                </c:pt>
                <c:pt idx="17759">
                  <c:v>21.141666666666701</c:v>
                </c:pt>
                <c:pt idx="17760">
                  <c:v>21.1428571428571</c:v>
                </c:pt>
                <c:pt idx="17761">
                  <c:v>21.144047619047601</c:v>
                </c:pt>
                <c:pt idx="17762">
                  <c:v>21.145238095238099</c:v>
                </c:pt>
                <c:pt idx="17763">
                  <c:v>21.146428571428601</c:v>
                </c:pt>
                <c:pt idx="17764">
                  <c:v>21.147619047619099</c:v>
                </c:pt>
                <c:pt idx="17765">
                  <c:v>21.148809523809501</c:v>
                </c:pt>
                <c:pt idx="17766">
                  <c:v>21.15</c:v>
                </c:pt>
                <c:pt idx="17767">
                  <c:v>21.1511904761905</c:v>
                </c:pt>
                <c:pt idx="17768">
                  <c:v>21.152380952381002</c:v>
                </c:pt>
                <c:pt idx="17769">
                  <c:v>21.1535714285714</c:v>
                </c:pt>
                <c:pt idx="17770">
                  <c:v>21.154761904761902</c:v>
                </c:pt>
                <c:pt idx="17771">
                  <c:v>21.155952380952399</c:v>
                </c:pt>
                <c:pt idx="17772">
                  <c:v>21.157142857142901</c:v>
                </c:pt>
                <c:pt idx="17773">
                  <c:v>21.158333333333299</c:v>
                </c:pt>
                <c:pt idx="17774">
                  <c:v>21.159523809523801</c:v>
                </c:pt>
                <c:pt idx="17775">
                  <c:v>21.160714285714299</c:v>
                </c:pt>
                <c:pt idx="17776">
                  <c:v>21.1619047619048</c:v>
                </c:pt>
                <c:pt idx="17777">
                  <c:v>21.163095238095199</c:v>
                </c:pt>
                <c:pt idx="17778">
                  <c:v>21.1642857142857</c:v>
                </c:pt>
                <c:pt idx="17779">
                  <c:v>21.165476190476198</c:v>
                </c:pt>
                <c:pt idx="17780">
                  <c:v>21.1666666666667</c:v>
                </c:pt>
                <c:pt idx="17781">
                  <c:v>21.167857142857098</c:v>
                </c:pt>
                <c:pt idx="17782">
                  <c:v>21.1690476190476</c:v>
                </c:pt>
                <c:pt idx="17783">
                  <c:v>21.170238095238101</c:v>
                </c:pt>
                <c:pt idx="17784">
                  <c:v>21.171428571428599</c:v>
                </c:pt>
                <c:pt idx="17785">
                  <c:v>21.172619047619001</c:v>
                </c:pt>
                <c:pt idx="17786">
                  <c:v>21.173809523809499</c:v>
                </c:pt>
                <c:pt idx="17787">
                  <c:v>21.175000000000001</c:v>
                </c:pt>
                <c:pt idx="17788">
                  <c:v>21.176190476190499</c:v>
                </c:pt>
                <c:pt idx="17789">
                  <c:v>21.177380952381</c:v>
                </c:pt>
                <c:pt idx="17790">
                  <c:v>21.178571428571399</c:v>
                </c:pt>
                <c:pt idx="17791">
                  <c:v>21.1797619047619</c:v>
                </c:pt>
                <c:pt idx="17792">
                  <c:v>21.180952380952402</c:v>
                </c:pt>
                <c:pt idx="17793">
                  <c:v>21.1821428571429</c:v>
                </c:pt>
                <c:pt idx="17794">
                  <c:v>21.183333333333302</c:v>
                </c:pt>
                <c:pt idx="17795">
                  <c:v>21.1845238095238</c:v>
                </c:pt>
                <c:pt idx="17796">
                  <c:v>21.185714285714301</c:v>
                </c:pt>
                <c:pt idx="17797">
                  <c:v>21.186904761904799</c:v>
                </c:pt>
                <c:pt idx="17798">
                  <c:v>21.188095238095201</c:v>
                </c:pt>
                <c:pt idx="17799">
                  <c:v>21.189285714285699</c:v>
                </c:pt>
                <c:pt idx="17800">
                  <c:v>21.1904761904762</c:v>
                </c:pt>
                <c:pt idx="17801">
                  <c:v>21.191666666666698</c:v>
                </c:pt>
                <c:pt idx="17802">
                  <c:v>21.1928571428571</c:v>
                </c:pt>
                <c:pt idx="17803">
                  <c:v>21.194047619047598</c:v>
                </c:pt>
                <c:pt idx="17804">
                  <c:v>21.1952380952381</c:v>
                </c:pt>
                <c:pt idx="17805">
                  <c:v>21.196428571428601</c:v>
                </c:pt>
                <c:pt idx="17806">
                  <c:v>21.197619047619099</c:v>
                </c:pt>
                <c:pt idx="17807">
                  <c:v>21.198809523809501</c:v>
                </c:pt>
                <c:pt idx="17808">
                  <c:v>21.2</c:v>
                </c:pt>
                <c:pt idx="17809">
                  <c:v>21.201190476190501</c:v>
                </c:pt>
                <c:pt idx="17810">
                  <c:v>21.202380952380999</c:v>
                </c:pt>
                <c:pt idx="17811">
                  <c:v>21.203571428571401</c:v>
                </c:pt>
                <c:pt idx="17812">
                  <c:v>21.204761904761899</c:v>
                </c:pt>
                <c:pt idx="17813">
                  <c:v>21.2059523809524</c:v>
                </c:pt>
                <c:pt idx="17814">
                  <c:v>21.207142857142902</c:v>
                </c:pt>
                <c:pt idx="17815">
                  <c:v>21.2083333333333</c:v>
                </c:pt>
                <c:pt idx="17816">
                  <c:v>21.209523809523802</c:v>
                </c:pt>
                <c:pt idx="17817">
                  <c:v>21.2107142857143</c:v>
                </c:pt>
                <c:pt idx="17818">
                  <c:v>21.211904761904801</c:v>
                </c:pt>
                <c:pt idx="17819">
                  <c:v>21.2130952380952</c:v>
                </c:pt>
                <c:pt idx="17820">
                  <c:v>21.214285714285701</c:v>
                </c:pt>
                <c:pt idx="17821">
                  <c:v>21.215476190476199</c:v>
                </c:pt>
                <c:pt idx="17822">
                  <c:v>21.216666666666701</c:v>
                </c:pt>
                <c:pt idx="17823">
                  <c:v>21.217857142857099</c:v>
                </c:pt>
                <c:pt idx="17824">
                  <c:v>21.219047619047601</c:v>
                </c:pt>
                <c:pt idx="17825">
                  <c:v>21.220238095238098</c:v>
                </c:pt>
                <c:pt idx="17826">
                  <c:v>21.2214285714286</c:v>
                </c:pt>
                <c:pt idx="17827">
                  <c:v>21.222619047618998</c:v>
                </c:pt>
                <c:pt idx="17828">
                  <c:v>21.2238095238095</c:v>
                </c:pt>
                <c:pt idx="17829">
                  <c:v>21.225000000000001</c:v>
                </c:pt>
                <c:pt idx="17830">
                  <c:v>21.226190476190499</c:v>
                </c:pt>
                <c:pt idx="17831">
                  <c:v>21.227380952381001</c:v>
                </c:pt>
                <c:pt idx="17832">
                  <c:v>21.228571428571399</c:v>
                </c:pt>
                <c:pt idx="17833">
                  <c:v>21.229761904761901</c:v>
                </c:pt>
                <c:pt idx="17834">
                  <c:v>21.230952380952399</c:v>
                </c:pt>
                <c:pt idx="17835">
                  <c:v>21.2321428571429</c:v>
                </c:pt>
                <c:pt idx="17836">
                  <c:v>21.233333333333299</c:v>
                </c:pt>
                <c:pt idx="17837">
                  <c:v>21.2345238095238</c:v>
                </c:pt>
                <c:pt idx="17838">
                  <c:v>21.235714285714302</c:v>
                </c:pt>
                <c:pt idx="17839">
                  <c:v>21.2369047619048</c:v>
                </c:pt>
                <c:pt idx="17840">
                  <c:v>21.238095238095202</c:v>
                </c:pt>
                <c:pt idx="17841">
                  <c:v>21.2392857142857</c:v>
                </c:pt>
                <c:pt idx="17842">
                  <c:v>21.240476190476201</c:v>
                </c:pt>
                <c:pt idx="17843">
                  <c:v>21.241666666666699</c:v>
                </c:pt>
                <c:pt idx="17844">
                  <c:v>21.242857142857101</c:v>
                </c:pt>
                <c:pt idx="17845">
                  <c:v>21.244047619047599</c:v>
                </c:pt>
                <c:pt idx="17846">
                  <c:v>21.245238095238101</c:v>
                </c:pt>
                <c:pt idx="17847">
                  <c:v>21.246428571428599</c:v>
                </c:pt>
                <c:pt idx="17848">
                  <c:v>21.2476190476191</c:v>
                </c:pt>
                <c:pt idx="17849">
                  <c:v>21.248809523809499</c:v>
                </c:pt>
                <c:pt idx="17850">
                  <c:v>21.25</c:v>
                </c:pt>
                <c:pt idx="17851">
                  <c:v>21.251190476190501</c:v>
                </c:pt>
                <c:pt idx="17852">
                  <c:v>21.252380952380999</c:v>
                </c:pt>
                <c:pt idx="17853">
                  <c:v>21.253571428571401</c:v>
                </c:pt>
                <c:pt idx="17854">
                  <c:v>21.254761904761899</c:v>
                </c:pt>
                <c:pt idx="17855">
                  <c:v>21.255952380952401</c:v>
                </c:pt>
                <c:pt idx="17856">
                  <c:v>21.257142857142899</c:v>
                </c:pt>
                <c:pt idx="17857">
                  <c:v>21.258333333333301</c:v>
                </c:pt>
                <c:pt idx="17858">
                  <c:v>21.259523809523799</c:v>
                </c:pt>
                <c:pt idx="17859">
                  <c:v>21.2607142857143</c:v>
                </c:pt>
                <c:pt idx="17860">
                  <c:v>21.261904761904798</c:v>
                </c:pt>
                <c:pt idx="17861">
                  <c:v>21.2630952380952</c:v>
                </c:pt>
                <c:pt idx="17862">
                  <c:v>21.264285714285698</c:v>
                </c:pt>
                <c:pt idx="17863">
                  <c:v>21.2654761904762</c:v>
                </c:pt>
                <c:pt idx="17864">
                  <c:v>21.266666666666701</c:v>
                </c:pt>
                <c:pt idx="17865">
                  <c:v>21.2678571428571</c:v>
                </c:pt>
                <c:pt idx="17866">
                  <c:v>21.269047619047601</c:v>
                </c:pt>
                <c:pt idx="17867">
                  <c:v>21.270238095238099</c:v>
                </c:pt>
                <c:pt idx="17868">
                  <c:v>21.271428571428601</c:v>
                </c:pt>
                <c:pt idx="17869">
                  <c:v>21.272619047619099</c:v>
                </c:pt>
                <c:pt idx="17870">
                  <c:v>21.273809523809501</c:v>
                </c:pt>
                <c:pt idx="17871">
                  <c:v>21.274999999999999</c:v>
                </c:pt>
                <c:pt idx="17872">
                  <c:v>21.2761904761905</c:v>
                </c:pt>
                <c:pt idx="17873">
                  <c:v>21.277380952381002</c:v>
                </c:pt>
                <c:pt idx="17874">
                  <c:v>21.2785714285714</c:v>
                </c:pt>
                <c:pt idx="17875">
                  <c:v>21.279761904761902</c:v>
                </c:pt>
                <c:pt idx="17876">
                  <c:v>21.280952380952399</c:v>
                </c:pt>
                <c:pt idx="17877">
                  <c:v>21.282142857142901</c:v>
                </c:pt>
                <c:pt idx="17878">
                  <c:v>21.283333333333299</c:v>
                </c:pt>
                <c:pt idx="17879">
                  <c:v>21.284523809523801</c:v>
                </c:pt>
                <c:pt idx="17880">
                  <c:v>21.285714285714299</c:v>
                </c:pt>
                <c:pt idx="17881">
                  <c:v>21.2869047619048</c:v>
                </c:pt>
                <c:pt idx="17882">
                  <c:v>21.288095238095199</c:v>
                </c:pt>
                <c:pt idx="17883">
                  <c:v>21.2892857142857</c:v>
                </c:pt>
                <c:pt idx="17884">
                  <c:v>21.290476190476198</c:v>
                </c:pt>
                <c:pt idx="17885">
                  <c:v>21.2916666666667</c:v>
                </c:pt>
                <c:pt idx="17886">
                  <c:v>21.292857142857098</c:v>
                </c:pt>
                <c:pt idx="17887">
                  <c:v>21.2940476190476</c:v>
                </c:pt>
                <c:pt idx="17888">
                  <c:v>21.295238095238101</c:v>
                </c:pt>
                <c:pt idx="17889">
                  <c:v>21.296428571428599</c:v>
                </c:pt>
                <c:pt idx="17890">
                  <c:v>21.297619047619101</c:v>
                </c:pt>
                <c:pt idx="17891">
                  <c:v>21.298809523809499</c:v>
                </c:pt>
                <c:pt idx="17892">
                  <c:v>21.3</c:v>
                </c:pt>
                <c:pt idx="17893">
                  <c:v>21.301190476190499</c:v>
                </c:pt>
                <c:pt idx="17894">
                  <c:v>21.302380952381</c:v>
                </c:pt>
                <c:pt idx="17895">
                  <c:v>21.303571428571399</c:v>
                </c:pt>
                <c:pt idx="17896">
                  <c:v>21.3047619047619</c:v>
                </c:pt>
                <c:pt idx="17897">
                  <c:v>21.305952380952402</c:v>
                </c:pt>
                <c:pt idx="17898">
                  <c:v>21.3071428571429</c:v>
                </c:pt>
                <c:pt idx="17899">
                  <c:v>21.308333333333302</c:v>
                </c:pt>
                <c:pt idx="17900">
                  <c:v>21.3095238095238</c:v>
                </c:pt>
                <c:pt idx="17901">
                  <c:v>21.310714285714301</c:v>
                </c:pt>
                <c:pt idx="17902">
                  <c:v>21.311904761904799</c:v>
                </c:pt>
                <c:pt idx="17903">
                  <c:v>21.313095238095201</c:v>
                </c:pt>
                <c:pt idx="17904">
                  <c:v>21.314285714285699</c:v>
                </c:pt>
                <c:pt idx="17905">
                  <c:v>21.3154761904762</c:v>
                </c:pt>
                <c:pt idx="17906">
                  <c:v>21.316666666666698</c:v>
                </c:pt>
                <c:pt idx="17907">
                  <c:v>21.3178571428571</c:v>
                </c:pt>
                <c:pt idx="17908">
                  <c:v>21.319047619047598</c:v>
                </c:pt>
                <c:pt idx="17909">
                  <c:v>21.3202380952381</c:v>
                </c:pt>
                <c:pt idx="17910">
                  <c:v>21.321428571428601</c:v>
                </c:pt>
                <c:pt idx="17911">
                  <c:v>21.322619047619099</c:v>
                </c:pt>
                <c:pt idx="17912">
                  <c:v>21.323809523809501</c:v>
                </c:pt>
                <c:pt idx="17913">
                  <c:v>21.324999999999999</c:v>
                </c:pt>
                <c:pt idx="17914">
                  <c:v>21.326190476190501</c:v>
                </c:pt>
                <c:pt idx="17915">
                  <c:v>21.327380952380999</c:v>
                </c:pt>
                <c:pt idx="17916">
                  <c:v>21.328571428571401</c:v>
                </c:pt>
                <c:pt idx="17917">
                  <c:v>21.329761904761899</c:v>
                </c:pt>
                <c:pt idx="17918">
                  <c:v>21.3309523809524</c:v>
                </c:pt>
                <c:pt idx="17919">
                  <c:v>21.332142857142902</c:v>
                </c:pt>
                <c:pt idx="17920">
                  <c:v>21.3333333333333</c:v>
                </c:pt>
                <c:pt idx="17921">
                  <c:v>21.334523809523802</c:v>
                </c:pt>
                <c:pt idx="17922">
                  <c:v>21.3357142857143</c:v>
                </c:pt>
                <c:pt idx="17923">
                  <c:v>21.336904761904801</c:v>
                </c:pt>
                <c:pt idx="17924">
                  <c:v>21.3380952380952</c:v>
                </c:pt>
                <c:pt idx="17925">
                  <c:v>21.339285714285701</c:v>
                </c:pt>
                <c:pt idx="17926">
                  <c:v>21.340476190476199</c:v>
                </c:pt>
                <c:pt idx="17927">
                  <c:v>21.341666666666701</c:v>
                </c:pt>
                <c:pt idx="17928">
                  <c:v>21.342857142857099</c:v>
                </c:pt>
                <c:pt idx="17929">
                  <c:v>21.344047619047601</c:v>
                </c:pt>
                <c:pt idx="17930">
                  <c:v>21.345238095238098</c:v>
                </c:pt>
                <c:pt idx="17931">
                  <c:v>21.3464285714286</c:v>
                </c:pt>
                <c:pt idx="17932">
                  <c:v>21.347619047618998</c:v>
                </c:pt>
                <c:pt idx="17933">
                  <c:v>21.3488095238095</c:v>
                </c:pt>
                <c:pt idx="17934">
                  <c:v>21.35</c:v>
                </c:pt>
                <c:pt idx="17935">
                  <c:v>21.351190476190499</c:v>
                </c:pt>
                <c:pt idx="17936">
                  <c:v>21.352380952381001</c:v>
                </c:pt>
                <c:pt idx="17937">
                  <c:v>21.353571428571399</c:v>
                </c:pt>
                <c:pt idx="17938">
                  <c:v>21.354761904761901</c:v>
                </c:pt>
                <c:pt idx="17939">
                  <c:v>21.355952380952399</c:v>
                </c:pt>
                <c:pt idx="17940">
                  <c:v>21.3571428571429</c:v>
                </c:pt>
                <c:pt idx="17941">
                  <c:v>21.358333333333299</c:v>
                </c:pt>
                <c:pt idx="17942">
                  <c:v>21.3595238095238</c:v>
                </c:pt>
                <c:pt idx="17943">
                  <c:v>21.360714285714302</c:v>
                </c:pt>
                <c:pt idx="17944">
                  <c:v>21.3619047619048</c:v>
                </c:pt>
                <c:pt idx="17945">
                  <c:v>21.363095238095202</c:v>
                </c:pt>
                <c:pt idx="17946">
                  <c:v>21.3642857142857</c:v>
                </c:pt>
                <c:pt idx="17947">
                  <c:v>21.365476190476201</c:v>
                </c:pt>
                <c:pt idx="17948">
                  <c:v>21.366666666666699</c:v>
                </c:pt>
                <c:pt idx="17949">
                  <c:v>21.367857142857101</c:v>
                </c:pt>
                <c:pt idx="17950">
                  <c:v>21.369047619047599</c:v>
                </c:pt>
                <c:pt idx="17951">
                  <c:v>21.370238095238101</c:v>
                </c:pt>
                <c:pt idx="17952">
                  <c:v>21.371428571428599</c:v>
                </c:pt>
                <c:pt idx="17953">
                  <c:v>21.372619047619001</c:v>
                </c:pt>
                <c:pt idx="17954">
                  <c:v>21.373809523809499</c:v>
                </c:pt>
                <c:pt idx="17955">
                  <c:v>21.375</c:v>
                </c:pt>
                <c:pt idx="17956">
                  <c:v>21.376190476190501</c:v>
                </c:pt>
                <c:pt idx="17957">
                  <c:v>21.377380952380999</c:v>
                </c:pt>
                <c:pt idx="17958">
                  <c:v>21.378571428571401</c:v>
                </c:pt>
                <c:pt idx="17959">
                  <c:v>21.379761904761899</c:v>
                </c:pt>
                <c:pt idx="17960">
                  <c:v>21.380952380952401</c:v>
                </c:pt>
                <c:pt idx="17961">
                  <c:v>21.382142857142899</c:v>
                </c:pt>
                <c:pt idx="17962">
                  <c:v>21.383333333333301</c:v>
                </c:pt>
                <c:pt idx="17963">
                  <c:v>21.384523809523799</c:v>
                </c:pt>
                <c:pt idx="17964">
                  <c:v>21.3857142857143</c:v>
                </c:pt>
                <c:pt idx="17965">
                  <c:v>21.386904761904798</c:v>
                </c:pt>
                <c:pt idx="17966">
                  <c:v>21.3880952380952</c:v>
                </c:pt>
                <c:pt idx="17967">
                  <c:v>21.389285714285698</c:v>
                </c:pt>
                <c:pt idx="17968">
                  <c:v>21.3904761904762</c:v>
                </c:pt>
                <c:pt idx="17969">
                  <c:v>21.391666666666701</c:v>
                </c:pt>
                <c:pt idx="17970">
                  <c:v>21.3928571428571</c:v>
                </c:pt>
                <c:pt idx="17971">
                  <c:v>21.394047619047601</c:v>
                </c:pt>
                <c:pt idx="17972">
                  <c:v>21.395238095238099</c:v>
                </c:pt>
                <c:pt idx="17973">
                  <c:v>21.396428571428601</c:v>
                </c:pt>
                <c:pt idx="17974">
                  <c:v>21.397619047619099</c:v>
                </c:pt>
                <c:pt idx="17975">
                  <c:v>21.398809523809501</c:v>
                </c:pt>
                <c:pt idx="17976">
                  <c:v>21.4</c:v>
                </c:pt>
                <c:pt idx="17977">
                  <c:v>21.4011904761905</c:v>
                </c:pt>
                <c:pt idx="17978">
                  <c:v>21.402380952381002</c:v>
                </c:pt>
                <c:pt idx="17979">
                  <c:v>21.4035714285714</c:v>
                </c:pt>
                <c:pt idx="17980">
                  <c:v>21.404761904761902</c:v>
                </c:pt>
                <c:pt idx="17981">
                  <c:v>21.405952380952399</c:v>
                </c:pt>
                <c:pt idx="17982">
                  <c:v>21.407142857142901</c:v>
                </c:pt>
                <c:pt idx="17983">
                  <c:v>21.408333333333299</c:v>
                </c:pt>
                <c:pt idx="17984">
                  <c:v>21.409523809523801</c:v>
                </c:pt>
                <c:pt idx="17985">
                  <c:v>21.410714285714299</c:v>
                </c:pt>
                <c:pt idx="17986">
                  <c:v>21.4119047619048</c:v>
                </c:pt>
                <c:pt idx="17987">
                  <c:v>21.413095238095199</c:v>
                </c:pt>
                <c:pt idx="17988">
                  <c:v>21.4142857142857</c:v>
                </c:pt>
                <c:pt idx="17989">
                  <c:v>21.415476190476198</c:v>
                </c:pt>
                <c:pt idx="17990">
                  <c:v>21.4166666666667</c:v>
                </c:pt>
                <c:pt idx="17991">
                  <c:v>21.417857142857098</c:v>
                </c:pt>
                <c:pt idx="17992">
                  <c:v>21.4190476190476</c:v>
                </c:pt>
                <c:pt idx="17993">
                  <c:v>21.420238095238101</c:v>
                </c:pt>
                <c:pt idx="17994">
                  <c:v>21.421428571428599</c:v>
                </c:pt>
                <c:pt idx="17995">
                  <c:v>21.422619047619001</c:v>
                </c:pt>
                <c:pt idx="17996">
                  <c:v>21.423809523809499</c:v>
                </c:pt>
                <c:pt idx="17997">
                  <c:v>21.425000000000001</c:v>
                </c:pt>
                <c:pt idx="17998">
                  <c:v>21.426190476190499</c:v>
                </c:pt>
                <c:pt idx="17999">
                  <c:v>21.427380952381</c:v>
                </c:pt>
                <c:pt idx="18000">
                  <c:v>21.428571428571399</c:v>
                </c:pt>
                <c:pt idx="18001">
                  <c:v>21.4297619047619</c:v>
                </c:pt>
                <c:pt idx="18002">
                  <c:v>21.430952380952402</c:v>
                </c:pt>
                <c:pt idx="18003">
                  <c:v>21.4321428571429</c:v>
                </c:pt>
                <c:pt idx="18004">
                  <c:v>21.433333333333302</c:v>
                </c:pt>
                <c:pt idx="18005">
                  <c:v>21.4345238095238</c:v>
                </c:pt>
                <c:pt idx="18006">
                  <c:v>21.435714285714301</c:v>
                </c:pt>
                <c:pt idx="18007">
                  <c:v>21.436904761904799</c:v>
                </c:pt>
                <c:pt idx="18008">
                  <c:v>21.438095238095201</c:v>
                </c:pt>
                <c:pt idx="18009">
                  <c:v>21.439285714285699</c:v>
                </c:pt>
                <c:pt idx="18010">
                  <c:v>21.4404761904762</c:v>
                </c:pt>
                <c:pt idx="18011">
                  <c:v>21.441666666666698</c:v>
                </c:pt>
                <c:pt idx="18012">
                  <c:v>21.4428571428571</c:v>
                </c:pt>
                <c:pt idx="18013">
                  <c:v>21.444047619047598</c:v>
                </c:pt>
                <c:pt idx="18014">
                  <c:v>21.4452380952381</c:v>
                </c:pt>
                <c:pt idx="18015">
                  <c:v>21.446428571428601</c:v>
                </c:pt>
                <c:pt idx="18016">
                  <c:v>21.447619047619099</c:v>
                </c:pt>
                <c:pt idx="18017">
                  <c:v>21.448809523809501</c:v>
                </c:pt>
                <c:pt idx="18018">
                  <c:v>21.45</c:v>
                </c:pt>
                <c:pt idx="18019">
                  <c:v>21.451190476190501</c:v>
                </c:pt>
                <c:pt idx="18020">
                  <c:v>21.452380952380999</c:v>
                </c:pt>
                <c:pt idx="18021">
                  <c:v>21.453571428571401</c:v>
                </c:pt>
                <c:pt idx="18022">
                  <c:v>21.454761904761899</c:v>
                </c:pt>
                <c:pt idx="18023">
                  <c:v>21.4559523809524</c:v>
                </c:pt>
                <c:pt idx="18024">
                  <c:v>21.457142857142902</c:v>
                </c:pt>
                <c:pt idx="18025">
                  <c:v>21.4583333333333</c:v>
                </c:pt>
                <c:pt idx="18026">
                  <c:v>21.459523809523802</c:v>
                </c:pt>
                <c:pt idx="18027">
                  <c:v>21.4607142857143</c:v>
                </c:pt>
                <c:pt idx="18028">
                  <c:v>21.461904761904801</c:v>
                </c:pt>
                <c:pt idx="18029">
                  <c:v>21.4630952380952</c:v>
                </c:pt>
                <c:pt idx="18030">
                  <c:v>21.464285714285701</c:v>
                </c:pt>
                <c:pt idx="18031">
                  <c:v>21.465476190476199</c:v>
                </c:pt>
                <c:pt idx="18032">
                  <c:v>21.466666666666701</c:v>
                </c:pt>
                <c:pt idx="18033">
                  <c:v>21.467857142857099</c:v>
                </c:pt>
                <c:pt idx="18034">
                  <c:v>21.469047619047601</c:v>
                </c:pt>
                <c:pt idx="18035">
                  <c:v>21.470238095238098</c:v>
                </c:pt>
                <c:pt idx="18036">
                  <c:v>21.4714285714286</c:v>
                </c:pt>
                <c:pt idx="18037">
                  <c:v>21.472619047618998</c:v>
                </c:pt>
                <c:pt idx="18038">
                  <c:v>21.4738095238095</c:v>
                </c:pt>
                <c:pt idx="18039">
                  <c:v>21.475000000000001</c:v>
                </c:pt>
                <c:pt idx="18040">
                  <c:v>21.476190476190499</c:v>
                </c:pt>
                <c:pt idx="18041">
                  <c:v>21.477380952381001</c:v>
                </c:pt>
                <c:pt idx="18042">
                  <c:v>21.478571428571399</c:v>
                </c:pt>
                <c:pt idx="18043">
                  <c:v>21.479761904761901</c:v>
                </c:pt>
                <c:pt idx="18044">
                  <c:v>21.480952380952399</c:v>
                </c:pt>
                <c:pt idx="18045">
                  <c:v>21.4821428571429</c:v>
                </c:pt>
                <c:pt idx="18046">
                  <c:v>21.483333333333299</c:v>
                </c:pt>
                <c:pt idx="18047">
                  <c:v>21.4845238095238</c:v>
                </c:pt>
                <c:pt idx="18048">
                  <c:v>21.485714285714302</c:v>
                </c:pt>
                <c:pt idx="18049">
                  <c:v>21.4869047619048</c:v>
                </c:pt>
                <c:pt idx="18050">
                  <c:v>21.488095238095202</c:v>
                </c:pt>
                <c:pt idx="18051">
                  <c:v>21.4892857142857</c:v>
                </c:pt>
                <c:pt idx="18052">
                  <c:v>21.490476190476201</c:v>
                </c:pt>
                <c:pt idx="18053">
                  <c:v>21.491666666666699</c:v>
                </c:pt>
                <c:pt idx="18054">
                  <c:v>21.492857142857101</c:v>
                </c:pt>
                <c:pt idx="18055">
                  <c:v>21.494047619047599</c:v>
                </c:pt>
                <c:pt idx="18056">
                  <c:v>21.495238095238101</c:v>
                </c:pt>
                <c:pt idx="18057">
                  <c:v>21.496428571428599</c:v>
                </c:pt>
                <c:pt idx="18058">
                  <c:v>21.4976190476191</c:v>
                </c:pt>
                <c:pt idx="18059">
                  <c:v>21.498809523809499</c:v>
                </c:pt>
                <c:pt idx="18060">
                  <c:v>21.5</c:v>
                </c:pt>
                <c:pt idx="18061">
                  <c:v>21.501190476190501</c:v>
                </c:pt>
                <c:pt idx="18062">
                  <c:v>21.502380952380999</c:v>
                </c:pt>
                <c:pt idx="18063">
                  <c:v>21.503571428571401</c:v>
                </c:pt>
                <c:pt idx="18064">
                  <c:v>21.504761904761899</c:v>
                </c:pt>
                <c:pt idx="18065">
                  <c:v>21.505952380952401</c:v>
                </c:pt>
                <c:pt idx="18066">
                  <c:v>21.507142857142899</c:v>
                </c:pt>
                <c:pt idx="18067">
                  <c:v>21.508333333333301</c:v>
                </c:pt>
                <c:pt idx="18068">
                  <c:v>21.509523809523799</c:v>
                </c:pt>
                <c:pt idx="18069">
                  <c:v>21.5107142857143</c:v>
                </c:pt>
                <c:pt idx="18070">
                  <c:v>21.511904761904798</c:v>
                </c:pt>
                <c:pt idx="18071">
                  <c:v>21.5130952380952</c:v>
                </c:pt>
                <c:pt idx="18072">
                  <c:v>21.514285714285698</c:v>
                </c:pt>
                <c:pt idx="18073">
                  <c:v>21.5154761904762</c:v>
                </c:pt>
                <c:pt idx="18074">
                  <c:v>21.516666666666701</c:v>
                </c:pt>
                <c:pt idx="18075">
                  <c:v>21.5178571428571</c:v>
                </c:pt>
                <c:pt idx="18076">
                  <c:v>21.519047619047601</c:v>
                </c:pt>
                <c:pt idx="18077">
                  <c:v>21.520238095238099</c:v>
                </c:pt>
                <c:pt idx="18078">
                  <c:v>21.521428571428601</c:v>
                </c:pt>
                <c:pt idx="18079">
                  <c:v>21.522619047619099</c:v>
                </c:pt>
                <c:pt idx="18080">
                  <c:v>21.523809523809501</c:v>
                </c:pt>
                <c:pt idx="18081">
                  <c:v>21.524999999999999</c:v>
                </c:pt>
                <c:pt idx="18082">
                  <c:v>21.5261904761905</c:v>
                </c:pt>
                <c:pt idx="18083">
                  <c:v>21.527380952381002</c:v>
                </c:pt>
                <c:pt idx="18084">
                  <c:v>21.5285714285714</c:v>
                </c:pt>
                <c:pt idx="18085">
                  <c:v>21.529761904761902</c:v>
                </c:pt>
                <c:pt idx="18086">
                  <c:v>21.530952380952399</c:v>
                </c:pt>
                <c:pt idx="18087">
                  <c:v>21.532142857142901</c:v>
                </c:pt>
                <c:pt idx="18088">
                  <c:v>21.533333333333299</c:v>
                </c:pt>
                <c:pt idx="18089">
                  <c:v>21.534523809523801</c:v>
                </c:pt>
                <c:pt idx="18090">
                  <c:v>21.535714285714299</c:v>
                </c:pt>
                <c:pt idx="18091">
                  <c:v>21.5369047619048</c:v>
                </c:pt>
                <c:pt idx="18092">
                  <c:v>21.538095238095199</c:v>
                </c:pt>
                <c:pt idx="18093">
                  <c:v>21.5392857142857</c:v>
                </c:pt>
                <c:pt idx="18094">
                  <c:v>21.540476190476198</c:v>
                </c:pt>
                <c:pt idx="18095">
                  <c:v>21.5416666666667</c:v>
                </c:pt>
                <c:pt idx="18096">
                  <c:v>21.542857142857098</c:v>
                </c:pt>
                <c:pt idx="18097">
                  <c:v>21.5440476190476</c:v>
                </c:pt>
                <c:pt idx="18098">
                  <c:v>21.545238095238101</c:v>
                </c:pt>
                <c:pt idx="18099">
                  <c:v>21.546428571428599</c:v>
                </c:pt>
                <c:pt idx="18100">
                  <c:v>21.547619047619101</c:v>
                </c:pt>
                <c:pt idx="18101">
                  <c:v>21.548809523809499</c:v>
                </c:pt>
                <c:pt idx="18102">
                  <c:v>21.55</c:v>
                </c:pt>
                <c:pt idx="18103">
                  <c:v>21.551190476190499</c:v>
                </c:pt>
                <c:pt idx="18104">
                  <c:v>21.552380952381</c:v>
                </c:pt>
                <c:pt idx="18105">
                  <c:v>21.553571428571399</c:v>
                </c:pt>
                <c:pt idx="18106">
                  <c:v>21.5547619047619</c:v>
                </c:pt>
                <c:pt idx="18107">
                  <c:v>21.555952380952402</c:v>
                </c:pt>
                <c:pt idx="18108">
                  <c:v>21.5571428571429</c:v>
                </c:pt>
                <c:pt idx="18109">
                  <c:v>21.558333333333302</c:v>
                </c:pt>
                <c:pt idx="18110">
                  <c:v>21.5595238095238</c:v>
                </c:pt>
                <c:pt idx="18111">
                  <c:v>21.560714285714301</c:v>
                </c:pt>
                <c:pt idx="18112">
                  <c:v>21.561904761904799</c:v>
                </c:pt>
                <c:pt idx="18113">
                  <c:v>21.563095238095201</c:v>
                </c:pt>
                <c:pt idx="18114">
                  <c:v>21.564285714285699</c:v>
                </c:pt>
                <c:pt idx="18115">
                  <c:v>21.5654761904762</c:v>
                </c:pt>
                <c:pt idx="18116">
                  <c:v>21.566666666666698</c:v>
                </c:pt>
                <c:pt idx="18117">
                  <c:v>21.5678571428571</c:v>
                </c:pt>
                <c:pt idx="18118">
                  <c:v>21.569047619047598</c:v>
                </c:pt>
                <c:pt idx="18119">
                  <c:v>21.5702380952381</c:v>
                </c:pt>
                <c:pt idx="18120">
                  <c:v>21.571428571428601</c:v>
                </c:pt>
                <c:pt idx="18121">
                  <c:v>21.572619047619099</c:v>
                </c:pt>
                <c:pt idx="18122">
                  <c:v>21.573809523809501</c:v>
                </c:pt>
                <c:pt idx="18123">
                  <c:v>21.574999999999999</c:v>
                </c:pt>
                <c:pt idx="18124">
                  <c:v>21.576190476190501</c:v>
                </c:pt>
                <c:pt idx="18125">
                  <c:v>21.577380952380999</c:v>
                </c:pt>
                <c:pt idx="18126">
                  <c:v>21.578571428571401</c:v>
                </c:pt>
                <c:pt idx="18127">
                  <c:v>21.579761904761899</c:v>
                </c:pt>
                <c:pt idx="18128">
                  <c:v>21.5809523809524</c:v>
                </c:pt>
                <c:pt idx="18129">
                  <c:v>21.582142857142902</c:v>
                </c:pt>
                <c:pt idx="18130">
                  <c:v>21.5833333333333</c:v>
                </c:pt>
                <c:pt idx="18131">
                  <c:v>21.584523809523802</c:v>
                </c:pt>
                <c:pt idx="18132">
                  <c:v>21.5857142857143</c:v>
                </c:pt>
                <c:pt idx="18133">
                  <c:v>21.586904761904801</c:v>
                </c:pt>
                <c:pt idx="18134">
                  <c:v>21.5880952380952</c:v>
                </c:pt>
                <c:pt idx="18135">
                  <c:v>21.589285714285701</c:v>
                </c:pt>
                <c:pt idx="18136">
                  <c:v>21.590476190476199</c:v>
                </c:pt>
                <c:pt idx="18137">
                  <c:v>21.591666666666701</c:v>
                </c:pt>
                <c:pt idx="18138">
                  <c:v>21.592857142857099</c:v>
                </c:pt>
                <c:pt idx="18139">
                  <c:v>21.594047619047601</c:v>
                </c:pt>
                <c:pt idx="18140">
                  <c:v>21.595238095238098</c:v>
                </c:pt>
                <c:pt idx="18141">
                  <c:v>21.5964285714286</c:v>
                </c:pt>
                <c:pt idx="18142">
                  <c:v>21.597619047618998</c:v>
                </c:pt>
                <c:pt idx="18143">
                  <c:v>21.5988095238095</c:v>
                </c:pt>
                <c:pt idx="18144">
                  <c:v>21.6</c:v>
                </c:pt>
                <c:pt idx="18145">
                  <c:v>21.601190476190499</c:v>
                </c:pt>
                <c:pt idx="18146">
                  <c:v>21.602380952381001</c:v>
                </c:pt>
                <c:pt idx="18147">
                  <c:v>21.603571428571399</c:v>
                </c:pt>
                <c:pt idx="18148">
                  <c:v>21.604761904761901</c:v>
                </c:pt>
                <c:pt idx="18149">
                  <c:v>21.605952380952399</c:v>
                </c:pt>
                <c:pt idx="18150">
                  <c:v>21.6071428571429</c:v>
                </c:pt>
                <c:pt idx="18151">
                  <c:v>21.608333333333299</c:v>
                </c:pt>
                <c:pt idx="18152">
                  <c:v>21.6095238095238</c:v>
                </c:pt>
                <c:pt idx="18153">
                  <c:v>21.610714285714302</c:v>
                </c:pt>
                <c:pt idx="18154">
                  <c:v>21.6119047619048</c:v>
                </c:pt>
                <c:pt idx="18155">
                  <c:v>21.613095238095202</c:v>
                </c:pt>
                <c:pt idx="18156">
                  <c:v>21.6142857142857</c:v>
                </c:pt>
                <c:pt idx="18157">
                  <c:v>21.615476190476201</c:v>
                </c:pt>
                <c:pt idx="18158">
                  <c:v>21.616666666666699</c:v>
                </c:pt>
                <c:pt idx="18159">
                  <c:v>21.617857142857101</c:v>
                </c:pt>
                <c:pt idx="18160">
                  <c:v>21.619047619047599</c:v>
                </c:pt>
                <c:pt idx="18161">
                  <c:v>21.620238095238101</c:v>
                </c:pt>
                <c:pt idx="18162">
                  <c:v>21.621428571428599</c:v>
                </c:pt>
                <c:pt idx="18163">
                  <c:v>21.622619047619001</c:v>
                </c:pt>
                <c:pt idx="18164">
                  <c:v>21.623809523809499</c:v>
                </c:pt>
                <c:pt idx="18165">
                  <c:v>21.625</c:v>
                </c:pt>
                <c:pt idx="18166">
                  <c:v>21.626190476190501</c:v>
                </c:pt>
                <c:pt idx="18167">
                  <c:v>21.627380952380999</c:v>
                </c:pt>
                <c:pt idx="18168">
                  <c:v>21.628571428571401</c:v>
                </c:pt>
                <c:pt idx="18169">
                  <c:v>21.629761904761899</c:v>
                </c:pt>
                <c:pt idx="18170">
                  <c:v>21.630952380952401</c:v>
                </c:pt>
                <c:pt idx="18171">
                  <c:v>21.632142857142899</c:v>
                </c:pt>
                <c:pt idx="18172">
                  <c:v>21.633333333333301</c:v>
                </c:pt>
                <c:pt idx="18173">
                  <c:v>21.634523809523799</c:v>
                </c:pt>
                <c:pt idx="18174">
                  <c:v>21.6357142857143</c:v>
                </c:pt>
                <c:pt idx="18175">
                  <c:v>21.636904761904798</c:v>
                </c:pt>
                <c:pt idx="18176">
                  <c:v>21.6380952380952</c:v>
                </c:pt>
                <c:pt idx="18177">
                  <c:v>21.639285714285698</c:v>
                </c:pt>
                <c:pt idx="18178">
                  <c:v>21.6404761904762</c:v>
                </c:pt>
                <c:pt idx="18179">
                  <c:v>21.641666666666701</c:v>
                </c:pt>
                <c:pt idx="18180">
                  <c:v>21.6428571428571</c:v>
                </c:pt>
                <c:pt idx="18181">
                  <c:v>21.644047619047601</c:v>
                </c:pt>
                <c:pt idx="18182">
                  <c:v>21.645238095238099</c:v>
                </c:pt>
                <c:pt idx="18183">
                  <c:v>21.646428571428601</c:v>
                </c:pt>
                <c:pt idx="18184">
                  <c:v>21.647619047618999</c:v>
                </c:pt>
                <c:pt idx="18185">
                  <c:v>21.648809523809501</c:v>
                </c:pt>
                <c:pt idx="18186">
                  <c:v>21.65</c:v>
                </c:pt>
                <c:pt idx="18187">
                  <c:v>21.6511904761905</c:v>
                </c:pt>
                <c:pt idx="18188">
                  <c:v>21.652380952381002</c:v>
                </c:pt>
                <c:pt idx="18189">
                  <c:v>21.6535714285714</c:v>
                </c:pt>
                <c:pt idx="18190">
                  <c:v>21.654761904761902</c:v>
                </c:pt>
                <c:pt idx="18191">
                  <c:v>21.655952380952399</c:v>
                </c:pt>
                <c:pt idx="18192">
                  <c:v>21.657142857142901</c:v>
                </c:pt>
                <c:pt idx="18193">
                  <c:v>21.658333333333299</c:v>
                </c:pt>
                <c:pt idx="18194">
                  <c:v>21.659523809523801</c:v>
                </c:pt>
                <c:pt idx="18195">
                  <c:v>21.660714285714299</c:v>
                </c:pt>
                <c:pt idx="18196">
                  <c:v>21.6619047619048</c:v>
                </c:pt>
                <c:pt idx="18197">
                  <c:v>21.663095238095199</c:v>
                </c:pt>
                <c:pt idx="18198">
                  <c:v>21.6642857142857</c:v>
                </c:pt>
                <c:pt idx="18199">
                  <c:v>21.665476190476198</c:v>
                </c:pt>
                <c:pt idx="18200">
                  <c:v>21.6666666666667</c:v>
                </c:pt>
                <c:pt idx="18201">
                  <c:v>21.667857142857098</c:v>
                </c:pt>
                <c:pt idx="18202">
                  <c:v>21.6690476190476</c:v>
                </c:pt>
                <c:pt idx="18203">
                  <c:v>21.670238095238101</c:v>
                </c:pt>
                <c:pt idx="18204">
                  <c:v>21.671428571428599</c:v>
                </c:pt>
                <c:pt idx="18205">
                  <c:v>21.672619047619001</c:v>
                </c:pt>
                <c:pt idx="18206">
                  <c:v>21.673809523809499</c:v>
                </c:pt>
                <c:pt idx="18207">
                  <c:v>21.675000000000001</c:v>
                </c:pt>
                <c:pt idx="18208">
                  <c:v>21.676190476190499</c:v>
                </c:pt>
                <c:pt idx="18209">
                  <c:v>21.677380952381</c:v>
                </c:pt>
                <c:pt idx="18210">
                  <c:v>21.678571428571399</c:v>
                </c:pt>
                <c:pt idx="18211">
                  <c:v>21.6797619047619</c:v>
                </c:pt>
                <c:pt idx="18212">
                  <c:v>21.680952380952402</c:v>
                </c:pt>
                <c:pt idx="18213">
                  <c:v>21.6821428571429</c:v>
                </c:pt>
                <c:pt idx="18214">
                  <c:v>21.683333333333302</c:v>
                </c:pt>
                <c:pt idx="18215">
                  <c:v>21.6845238095238</c:v>
                </c:pt>
                <c:pt idx="18216">
                  <c:v>21.685714285714301</c:v>
                </c:pt>
                <c:pt idx="18217">
                  <c:v>21.686904761904799</c:v>
                </c:pt>
                <c:pt idx="18218">
                  <c:v>21.688095238095201</c:v>
                </c:pt>
                <c:pt idx="18219">
                  <c:v>21.689285714285699</c:v>
                </c:pt>
                <c:pt idx="18220">
                  <c:v>21.6904761904762</c:v>
                </c:pt>
                <c:pt idx="18221">
                  <c:v>21.691666666666698</c:v>
                </c:pt>
                <c:pt idx="18222">
                  <c:v>21.6928571428571</c:v>
                </c:pt>
                <c:pt idx="18223">
                  <c:v>21.694047619047598</c:v>
                </c:pt>
                <c:pt idx="18224">
                  <c:v>21.6952380952381</c:v>
                </c:pt>
                <c:pt idx="18225">
                  <c:v>21.696428571428601</c:v>
                </c:pt>
                <c:pt idx="18226">
                  <c:v>21.697619047619</c:v>
                </c:pt>
                <c:pt idx="18227">
                  <c:v>21.698809523809501</c:v>
                </c:pt>
                <c:pt idx="18228">
                  <c:v>21.7</c:v>
                </c:pt>
                <c:pt idx="18229">
                  <c:v>21.701190476190501</c:v>
                </c:pt>
                <c:pt idx="18230">
                  <c:v>21.702380952380999</c:v>
                </c:pt>
                <c:pt idx="18231">
                  <c:v>21.703571428571401</c:v>
                </c:pt>
                <c:pt idx="18232">
                  <c:v>21.704761904761899</c:v>
                </c:pt>
                <c:pt idx="18233">
                  <c:v>21.7059523809524</c:v>
                </c:pt>
                <c:pt idx="18234">
                  <c:v>21.707142857142902</c:v>
                </c:pt>
                <c:pt idx="18235">
                  <c:v>21.7083333333333</c:v>
                </c:pt>
                <c:pt idx="18236">
                  <c:v>21.709523809523802</c:v>
                </c:pt>
                <c:pt idx="18237">
                  <c:v>21.7107142857143</c:v>
                </c:pt>
                <c:pt idx="18238">
                  <c:v>21.711904761904801</c:v>
                </c:pt>
                <c:pt idx="18239">
                  <c:v>21.7130952380952</c:v>
                </c:pt>
                <c:pt idx="18240">
                  <c:v>21.714285714285701</c:v>
                </c:pt>
                <c:pt idx="18241">
                  <c:v>21.715476190476199</c:v>
                </c:pt>
                <c:pt idx="18242">
                  <c:v>21.716666666666701</c:v>
                </c:pt>
                <c:pt idx="18243">
                  <c:v>21.717857142857099</c:v>
                </c:pt>
                <c:pt idx="18244">
                  <c:v>21.719047619047601</c:v>
                </c:pt>
                <c:pt idx="18245">
                  <c:v>21.720238095238098</c:v>
                </c:pt>
                <c:pt idx="18246">
                  <c:v>21.7214285714286</c:v>
                </c:pt>
                <c:pt idx="18247">
                  <c:v>21.722619047618998</c:v>
                </c:pt>
                <c:pt idx="18248">
                  <c:v>21.7238095238095</c:v>
                </c:pt>
                <c:pt idx="18249">
                  <c:v>21.725000000000001</c:v>
                </c:pt>
                <c:pt idx="18250">
                  <c:v>21.726190476190499</c:v>
                </c:pt>
                <c:pt idx="18251">
                  <c:v>21.727380952381001</c:v>
                </c:pt>
                <c:pt idx="18252">
                  <c:v>21.728571428571399</c:v>
                </c:pt>
                <c:pt idx="18253">
                  <c:v>21.729761904761901</c:v>
                </c:pt>
                <c:pt idx="18254">
                  <c:v>21.730952380952399</c:v>
                </c:pt>
                <c:pt idx="18255">
                  <c:v>21.7321428571429</c:v>
                </c:pt>
                <c:pt idx="18256">
                  <c:v>21.733333333333299</c:v>
                </c:pt>
                <c:pt idx="18257">
                  <c:v>21.7345238095238</c:v>
                </c:pt>
                <c:pt idx="18258">
                  <c:v>21.735714285714302</c:v>
                </c:pt>
                <c:pt idx="18259">
                  <c:v>21.7369047619048</c:v>
                </c:pt>
                <c:pt idx="18260">
                  <c:v>21.738095238095202</c:v>
                </c:pt>
                <c:pt idx="18261">
                  <c:v>21.7392857142857</c:v>
                </c:pt>
                <c:pt idx="18262">
                  <c:v>21.740476190476201</c:v>
                </c:pt>
                <c:pt idx="18263">
                  <c:v>21.741666666666699</c:v>
                </c:pt>
                <c:pt idx="18264">
                  <c:v>21.742857142857101</c:v>
                </c:pt>
                <c:pt idx="18265">
                  <c:v>21.744047619047599</c:v>
                </c:pt>
                <c:pt idx="18266">
                  <c:v>21.745238095238101</c:v>
                </c:pt>
                <c:pt idx="18267">
                  <c:v>21.746428571428599</c:v>
                </c:pt>
                <c:pt idx="18268">
                  <c:v>21.747619047619001</c:v>
                </c:pt>
                <c:pt idx="18269">
                  <c:v>21.748809523809499</c:v>
                </c:pt>
                <c:pt idx="18270">
                  <c:v>21.75</c:v>
                </c:pt>
                <c:pt idx="18271">
                  <c:v>21.751190476190501</c:v>
                </c:pt>
                <c:pt idx="18272">
                  <c:v>21.752380952380999</c:v>
                </c:pt>
                <c:pt idx="18273">
                  <c:v>21.753571428571401</c:v>
                </c:pt>
                <c:pt idx="18274">
                  <c:v>21.754761904761899</c:v>
                </c:pt>
                <c:pt idx="18275">
                  <c:v>21.755952380952401</c:v>
                </c:pt>
                <c:pt idx="18276">
                  <c:v>21.757142857142899</c:v>
                </c:pt>
                <c:pt idx="18277">
                  <c:v>21.758333333333301</c:v>
                </c:pt>
                <c:pt idx="18278">
                  <c:v>21.759523809523799</c:v>
                </c:pt>
                <c:pt idx="18279">
                  <c:v>21.7607142857143</c:v>
                </c:pt>
                <c:pt idx="18280">
                  <c:v>21.761904761904798</c:v>
                </c:pt>
                <c:pt idx="18281">
                  <c:v>21.7630952380952</c:v>
                </c:pt>
                <c:pt idx="18282">
                  <c:v>21.764285714285698</c:v>
                </c:pt>
                <c:pt idx="18283">
                  <c:v>21.7654761904762</c:v>
                </c:pt>
                <c:pt idx="18284">
                  <c:v>21.766666666666701</c:v>
                </c:pt>
                <c:pt idx="18285">
                  <c:v>21.7678571428571</c:v>
                </c:pt>
                <c:pt idx="18286">
                  <c:v>21.769047619047601</c:v>
                </c:pt>
                <c:pt idx="18287">
                  <c:v>21.770238095238099</c:v>
                </c:pt>
                <c:pt idx="18288">
                  <c:v>21.771428571428601</c:v>
                </c:pt>
                <c:pt idx="18289">
                  <c:v>21.772619047619099</c:v>
                </c:pt>
                <c:pt idx="18290">
                  <c:v>21.773809523809501</c:v>
                </c:pt>
                <c:pt idx="18291">
                  <c:v>21.774999999999999</c:v>
                </c:pt>
                <c:pt idx="18292">
                  <c:v>21.7761904761905</c:v>
                </c:pt>
                <c:pt idx="18293">
                  <c:v>21.777380952381002</c:v>
                </c:pt>
                <c:pt idx="18294">
                  <c:v>21.7785714285714</c:v>
                </c:pt>
                <c:pt idx="18295">
                  <c:v>21.779761904761902</c:v>
                </c:pt>
                <c:pt idx="18296">
                  <c:v>21.780952380952399</c:v>
                </c:pt>
                <c:pt idx="18297">
                  <c:v>21.782142857142901</c:v>
                </c:pt>
                <c:pt idx="18298">
                  <c:v>21.783333333333299</c:v>
                </c:pt>
                <c:pt idx="18299">
                  <c:v>21.784523809523801</c:v>
                </c:pt>
                <c:pt idx="18300">
                  <c:v>21.785714285714299</c:v>
                </c:pt>
                <c:pt idx="18301">
                  <c:v>21.7869047619048</c:v>
                </c:pt>
                <c:pt idx="18302">
                  <c:v>21.788095238095199</c:v>
                </c:pt>
                <c:pt idx="18303">
                  <c:v>21.7892857142857</c:v>
                </c:pt>
                <c:pt idx="18304">
                  <c:v>21.790476190476198</c:v>
                </c:pt>
                <c:pt idx="18305">
                  <c:v>21.7916666666667</c:v>
                </c:pt>
                <c:pt idx="18306">
                  <c:v>21.792857142857098</c:v>
                </c:pt>
                <c:pt idx="18307">
                  <c:v>21.7940476190476</c:v>
                </c:pt>
                <c:pt idx="18308">
                  <c:v>21.795238095238101</c:v>
                </c:pt>
                <c:pt idx="18309">
                  <c:v>21.796428571428599</c:v>
                </c:pt>
                <c:pt idx="18310">
                  <c:v>21.797619047619001</c:v>
                </c:pt>
                <c:pt idx="18311">
                  <c:v>21.798809523809499</c:v>
                </c:pt>
                <c:pt idx="18312">
                  <c:v>21.8</c:v>
                </c:pt>
                <c:pt idx="18313">
                  <c:v>21.801190476190499</c:v>
                </c:pt>
                <c:pt idx="18314">
                  <c:v>21.802380952381</c:v>
                </c:pt>
                <c:pt idx="18315">
                  <c:v>21.803571428571399</c:v>
                </c:pt>
                <c:pt idx="18316">
                  <c:v>21.8047619047619</c:v>
                </c:pt>
                <c:pt idx="18317">
                  <c:v>21.805952380952402</c:v>
                </c:pt>
                <c:pt idx="18318">
                  <c:v>21.8071428571429</c:v>
                </c:pt>
                <c:pt idx="18319">
                  <c:v>21.808333333333302</c:v>
                </c:pt>
                <c:pt idx="18320">
                  <c:v>21.8095238095238</c:v>
                </c:pt>
                <c:pt idx="18321">
                  <c:v>21.810714285714301</c:v>
                </c:pt>
                <c:pt idx="18322">
                  <c:v>21.811904761904799</c:v>
                </c:pt>
                <c:pt idx="18323">
                  <c:v>21.813095238095201</c:v>
                </c:pt>
                <c:pt idx="18324">
                  <c:v>21.814285714285699</c:v>
                </c:pt>
                <c:pt idx="18325">
                  <c:v>21.8154761904762</c:v>
                </c:pt>
                <c:pt idx="18326">
                  <c:v>21.816666666666698</c:v>
                </c:pt>
                <c:pt idx="18327">
                  <c:v>21.8178571428571</c:v>
                </c:pt>
                <c:pt idx="18328">
                  <c:v>21.819047619047598</c:v>
                </c:pt>
                <c:pt idx="18329">
                  <c:v>21.8202380952381</c:v>
                </c:pt>
                <c:pt idx="18330">
                  <c:v>21.821428571428601</c:v>
                </c:pt>
                <c:pt idx="18331">
                  <c:v>21.822619047619099</c:v>
                </c:pt>
                <c:pt idx="18332">
                  <c:v>21.823809523809501</c:v>
                </c:pt>
                <c:pt idx="18333">
                  <c:v>21.824999999999999</c:v>
                </c:pt>
                <c:pt idx="18334">
                  <c:v>21.826190476190501</c:v>
                </c:pt>
                <c:pt idx="18335">
                  <c:v>21.827380952380999</c:v>
                </c:pt>
                <c:pt idx="18336">
                  <c:v>21.828571428571401</c:v>
                </c:pt>
                <c:pt idx="18337">
                  <c:v>21.829761904761899</c:v>
                </c:pt>
                <c:pt idx="18338">
                  <c:v>21.8309523809524</c:v>
                </c:pt>
                <c:pt idx="18339">
                  <c:v>21.832142857142902</c:v>
                </c:pt>
                <c:pt idx="18340">
                  <c:v>21.8333333333333</c:v>
                </c:pt>
                <c:pt idx="18341">
                  <c:v>21.834523809523802</c:v>
                </c:pt>
                <c:pt idx="18342">
                  <c:v>21.8357142857143</c:v>
                </c:pt>
                <c:pt idx="18343">
                  <c:v>21.836904761904801</c:v>
                </c:pt>
                <c:pt idx="18344">
                  <c:v>21.8380952380952</c:v>
                </c:pt>
                <c:pt idx="18345">
                  <c:v>21.839285714285701</c:v>
                </c:pt>
                <c:pt idx="18346">
                  <c:v>21.840476190476199</c:v>
                </c:pt>
                <c:pt idx="18347">
                  <c:v>21.841666666666701</c:v>
                </c:pt>
                <c:pt idx="18348">
                  <c:v>21.842857142857099</c:v>
                </c:pt>
                <c:pt idx="18349">
                  <c:v>21.844047619047601</c:v>
                </c:pt>
                <c:pt idx="18350">
                  <c:v>21.845238095238098</c:v>
                </c:pt>
                <c:pt idx="18351">
                  <c:v>21.8464285714286</c:v>
                </c:pt>
                <c:pt idx="18352">
                  <c:v>21.847619047618998</c:v>
                </c:pt>
                <c:pt idx="18353">
                  <c:v>21.8488095238095</c:v>
                </c:pt>
                <c:pt idx="18354">
                  <c:v>21.85</c:v>
                </c:pt>
                <c:pt idx="18355">
                  <c:v>21.851190476190499</c:v>
                </c:pt>
                <c:pt idx="18356">
                  <c:v>21.852380952381001</c:v>
                </c:pt>
                <c:pt idx="18357">
                  <c:v>21.853571428571399</c:v>
                </c:pt>
                <c:pt idx="18358">
                  <c:v>21.854761904761901</c:v>
                </c:pt>
                <c:pt idx="18359">
                  <c:v>21.855952380952399</c:v>
                </c:pt>
                <c:pt idx="18360">
                  <c:v>21.8571428571429</c:v>
                </c:pt>
                <c:pt idx="18361">
                  <c:v>21.858333333333299</c:v>
                </c:pt>
                <c:pt idx="18362">
                  <c:v>21.8595238095238</c:v>
                </c:pt>
                <c:pt idx="18363">
                  <c:v>21.860714285714302</c:v>
                </c:pt>
                <c:pt idx="18364">
                  <c:v>21.8619047619048</c:v>
                </c:pt>
                <c:pt idx="18365">
                  <c:v>21.863095238095202</c:v>
                </c:pt>
                <c:pt idx="18366">
                  <c:v>21.8642857142857</c:v>
                </c:pt>
                <c:pt idx="18367">
                  <c:v>21.865476190476201</c:v>
                </c:pt>
                <c:pt idx="18368">
                  <c:v>21.866666666666699</c:v>
                </c:pt>
                <c:pt idx="18369">
                  <c:v>21.867857142857101</c:v>
                </c:pt>
                <c:pt idx="18370">
                  <c:v>21.869047619047599</c:v>
                </c:pt>
                <c:pt idx="18371">
                  <c:v>21.870238095238101</c:v>
                </c:pt>
                <c:pt idx="18372">
                  <c:v>21.871428571428599</c:v>
                </c:pt>
                <c:pt idx="18373">
                  <c:v>21.872619047619001</c:v>
                </c:pt>
                <c:pt idx="18374">
                  <c:v>21.873809523809499</c:v>
                </c:pt>
                <c:pt idx="18375">
                  <c:v>21.875</c:v>
                </c:pt>
                <c:pt idx="18376">
                  <c:v>21.876190476190501</c:v>
                </c:pt>
                <c:pt idx="18377">
                  <c:v>21.877380952380999</c:v>
                </c:pt>
                <c:pt idx="18378">
                  <c:v>21.878571428571401</c:v>
                </c:pt>
                <c:pt idx="18379">
                  <c:v>21.879761904761899</c:v>
                </c:pt>
                <c:pt idx="18380">
                  <c:v>21.880952380952401</c:v>
                </c:pt>
                <c:pt idx="18381">
                  <c:v>21.882142857142899</c:v>
                </c:pt>
                <c:pt idx="18382">
                  <c:v>21.883333333333301</c:v>
                </c:pt>
                <c:pt idx="18383">
                  <c:v>21.884523809523799</c:v>
                </c:pt>
                <c:pt idx="18384">
                  <c:v>21.8857142857143</c:v>
                </c:pt>
                <c:pt idx="18385">
                  <c:v>21.886904761904798</c:v>
                </c:pt>
                <c:pt idx="18386">
                  <c:v>21.8880952380952</c:v>
                </c:pt>
                <c:pt idx="18387">
                  <c:v>21.889285714285698</c:v>
                </c:pt>
                <c:pt idx="18388">
                  <c:v>21.8904761904762</c:v>
                </c:pt>
                <c:pt idx="18389">
                  <c:v>21.891666666666701</c:v>
                </c:pt>
                <c:pt idx="18390">
                  <c:v>21.8928571428571</c:v>
                </c:pt>
                <c:pt idx="18391">
                  <c:v>21.894047619047601</c:v>
                </c:pt>
                <c:pt idx="18392">
                  <c:v>21.895238095238099</c:v>
                </c:pt>
                <c:pt idx="18393">
                  <c:v>21.896428571428601</c:v>
                </c:pt>
                <c:pt idx="18394">
                  <c:v>21.897619047619099</c:v>
                </c:pt>
                <c:pt idx="18395">
                  <c:v>21.898809523809501</c:v>
                </c:pt>
                <c:pt idx="18396">
                  <c:v>21.9</c:v>
                </c:pt>
                <c:pt idx="18397">
                  <c:v>21.9011904761905</c:v>
                </c:pt>
                <c:pt idx="18398">
                  <c:v>21.902380952381002</c:v>
                </c:pt>
                <c:pt idx="18399">
                  <c:v>21.9035714285714</c:v>
                </c:pt>
                <c:pt idx="18400">
                  <c:v>21.904761904761902</c:v>
                </c:pt>
                <c:pt idx="18401">
                  <c:v>21.905952380952399</c:v>
                </c:pt>
                <c:pt idx="18402">
                  <c:v>21.907142857142901</c:v>
                </c:pt>
                <c:pt idx="18403">
                  <c:v>21.908333333333299</c:v>
                </c:pt>
                <c:pt idx="18404">
                  <c:v>21.909523809523801</c:v>
                </c:pt>
                <c:pt idx="18405">
                  <c:v>21.910714285714299</c:v>
                </c:pt>
                <c:pt idx="18406">
                  <c:v>21.9119047619048</c:v>
                </c:pt>
                <c:pt idx="18407">
                  <c:v>21.913095238095199</c:v>
                </c:pt>
                <c:pt idx="18408">
                  <c:v>21.9142857142857</c:v>
                </c:pt>
                <c:pt idx="18409">
                  <c:v>21.915476190476198</c:v>
                </c:pt>
                <c:pt idx="18410">
                  <c:v>21.9166666666667</c:v>
                </c:pt>
                <c:pt idx="18411">
                  <c:v>21.917857142857098</c:v>
                </c:pt>
                <c:pt idx="18412">
                  <c:v>21.9190476190476</c:v>
                </c:pt>
                <c:pt idx="18413">
                  <c:v>21.920238095238101</c:v>
                </c:pt>
                <c:pt idx="18414">
                  <c:v>21.921428571428599</c:v>
                </c:pt>
                <c:pt idx="18415">
                  <c:v>21.922619047619001</c:v>
                </c:pt>
                <c:pt idx="18416">
                  <c:v>21.923809523809499</c:v>
                </c:pt>
                <c:pt idx="18417">
                  <c:v>21.925000000000001</c:v>
                </c:pt>
                <c:pt idx="18418">
                  <c:v>21.926190476190499</c:v>
                </c:pt>
                <c:pt idx="18419">
                  <c:v>21.927380952381</c:v>
                </c:pt>
                <c:pt idx="18420">
                  <c:v>21.928571428571399</c:v>
                </c:pt>
                <c:pt idx="18421">
                  <c:v>21.9297619047619</c:v>
                </c:pt>
                <c:pt idx="18422">
                  <c:v>21.930952380952402</c:v>
                </c:pt>
                <c:pt idx="18423">
                  <c:v>21.9321428571429</c:v>
                </c:pt>
                <c:pt idx="18424">
                  <c:v>21.933333333333302</c:v>
                </c:pt>
                <c:pt idx="18425">
                  <c:v>21.9345238095238</c:v>
                </c:pt>
                <c:pt idx="18426">
                  <c:v>21.935714285714301</c:v>
                </c:pt>
                <c:pt idx="18427">
                  <c:v>21.936904761904799</c:v>
                </c:pt>
                <c:pt idx="18428">
                  <c:v>21.938095238095201</c:v>
                </c:pt>
                <c:pt idx="18429">
                  <c:v>21.939285714285699</c:v>
                </c:pt>
                <c:pt idx="18430">
                  <c:v>21.9404761904762</c:v>
                </c:pt>
                <c:pt idx="18431">
                  <c:v>21.941666666666698</c:v>
                </c:pt>
                <c:pt idx="18432">
                  <c:v>21.9428571428571</c:v>
                </c:pt>
                <c:pt idx="18433">
                  <c:v>21.944047619047598</c:v>
                </c:pt>
                <c:pt idx="18434">
                  <c:v>21.9452380952381</c:v>
                </c:pt>
                <c:pt idx="18435">
                  <c:v>21.946428571428601</c:v>
                </c:pt>
                <c:pt idx="18436">
                  <c:v>21.947619047619</c:v>
                </c:pt>
                <c:pt idx="18437">
                  <c:v>21.948809523809501</c:v>
                </c:pt>
                <c:pt idx="18438">
                  <c:v>21.95</c:v>
                </c:pt>
                <c:pt idx="18439">
                  <c:v>21.951190476190501</c:v>
                </c:pt>
                <c:pt idx="18440">
                  <c:v>21.952380952380999</c:v>
                </c:pt>
                <c:pt idx="18441">
                  <c:v>21.953571428571401</c:v>
                </c:pt>
                <c:pt idx="18442">
                  <c:v>21.954761904761899</c:v>
                </c:pt>
                <c:pt idx="18443">
                  <c:v>21.9559523809524</c:v>
                </c:pt>
                <c:pt idx="18444">
                  <c:v>21.957142857142902</c:v>
                </c:pt>
                <c:pt idx="18445">
                  <c:v>21.9583333333333</c:v>
                </c:pt>
                <c:pt idx="18446">
                  <c:v>21.959523809523802</c:v>
                </c:pt>
                <c:pt idx="18447">
                  <c:v>21.9607142857143</c:v>
                </c:pt>
                <c:pt idx="18448">
                  <c:v>21.961904761904801</c:v>
                </c:pt>
                <c:pt idx="18449">
                  <c:v>21.9630952380952</c:v>
                </c:pt>
                <c:pt idx="18450">
                  <c:v>21.964285714285701</c:v>
                </c:pt>
                <c:pt idx="18451">
                  <c:v>21.965476190476199</c:v>
                </c:pt>
                <c:pt idx="18452">
                  <c:v>21.966666666666701</c:v>
                </c:pt>
                <c:pt idx="18453">
                  <c:v>21.967857142857099</c:v>
                </c:pt>
                <c:pt idx="18454">
                  <c:v>21.969047619047601</c:v>
                </c:pt>
                <c:pt idx="18455">
                  <c:v>21.970238095238098</c:v>
                </c:pt>
                <c:pt idx="18456">
                  <c:v>21.9714285714286</c:v>
                </c:pt>
                <c:pt idx="18457">
                  <c:v>21.972619047618998</c:v>
                </c:pt>
                <c:pt idx="18458">
                  <c:v>21.9738095238095</c:v>
                </c:pt>
                <c:pt idx="18459">
                  <c:v>21.975000000000001</c:v>
                </c:pt>
                <c:pt idx="18460">
                  <c:v>21.976190476190499</c:v>
                </c:pt>
                <c:pt idx="18461">
                  <c:v>21.977380952381001</c:v>
                </c:pt>
                <c:pt idx="18462">
                  <c:v>21.978571428571399</c:v>
                </c:pt>
                <c:pt idx="18463">
                  <c:v>21.979761904761901</c:v>
                </c:pt>
                <c:pt idx="18464">
                  <c:v>21.980952380952399</c:v>
                </c:pt>
                <c:pt idx="18465">
                  <c:v>21.9821428571429</c:v>
                </c:pt>
                <c:pt idx="18466">
                  <c:v>21.983333333333299</c:v>
                </c:pt>
                <c:pt idx="18467">
                  <c:v>21.9845238095238</c:v>
                </c:pt>
                <c:pt idx="18468">
                  <c:v>21.985714285714302</c:v>
                </c:pt>
                <c:pt idx="18469">
                  <c:v>21.9869047619048</c:v>
                </c:pt>
                <c:pt idx="18470">
                  <c:v>21.988095238095202</c:v>
                </c:pt>
                <c:pt idx="18471">
                  <c:v>21.9892857142857</c:v>
                </c:pt>
                <c:pt idx="18472">
                  <c:v>21.990476190476201</c:v>
                </c:pt>
                <c:pt idx="18473">
                  <c:v>21.991666666666699</c:v>
                </c:pt>
                <c:pt idx="18474">
                  <c:v>21.992857142857101</c:v>
                </c:pt>
                <c:pt idx="18475">
                  <c:v>21.994047619047599</c:v>
                </c:pt>
                <c:pt idx="18476">
                  <c:v>21.995238095238101</c:v>
                </c:pt>
                <c:pt idx="18477">
                  <c:v>21.996428571428599</c:v>
                </c:pt>
                <c:pt idx="18478">
                  <c:v>21.997619047619001</c:v>
                </c:pt>
                <c:pt idx="18479">
                  <c:v>21.998809523809499</c:v>
                </c:pt>
                <c:pt idx="18480">
                  <c:v>22</c:v>
                </c:pt>
                <c:pt idx="18481">
                  <c:v>22.001190476190501</c:v>
                </c:pt>
                <c:pt idx="18482">
                  <c:v>22.002380952380999</c:v>
                </c:pt>
                <c:pt idx="18483">
                  <c:v>22.003571428571401</c:v>
                </c:pt>
                <c:pt idx="18484">
                  <c:v>22.004761904761899</c:v>
                </c:pt>
                <c:pt idx="18485">
                  <c:v>22.005952380952401</c:v>
                </c:pt>
                <c:pt idx="18486">
                  <c:v>22.007142857142899</c:v>
                </c:pt>
                <c:pt idx="18487">
                  <c:v>22.008333333333301</c:v>
                </c:pt>
                <c:pt idx="18488">
                  <c:v>22.009523809523799</c:v>
                </c:pt>
                <c:pt idx="18489">
                  <c:v>22.0107142857143</c:v>
                </c:pt>
                <c:pt idx="18490">
                  <c:v>22.011904761904798</c:v>
                </c:pt>
                <c:pt idx="18491">
                  <c:v>22.0130952380952</c:v>
                </c:pt>
                <c:pt idx="18492">
                  <c:v>22.014285714285698</c:v>
                </c:pt>
                <c:pt idx="18493">
                  <c:v>22.0154761904762</c:v>
                </c:pt>
                <c:pt idx="18494">
                  <c:v>22.016666666666701</c:v>
                </c:pt>
                <c:pt idx="18495">
                  <c:v>22.0178571428571</c:v>
                </c:pt>
                <c:pt idx="18496">
                  <c:v>22.019047619047601</c:v>
                </c:pt>
                <c:pt idx="18497">
                  <c:v>22.020238095238099</c:v>
                </c:pt>
                <c:pt idx="18498">
                  <c:v>22.021428571428601</c:v>
                </c:pt>
                <c:pt idx="18499">
                  <c:v>22.022619047619099</c:v>
                </c:pt>
                <c:pt idx="18500">
                  <c:v>22.023809523809501</c:v>
                </c:pt>
                <c:pt idx="18501">
                  <c:v>22.024999999999999</c:v>
                </c:pt>
                <c:pt idx="18502">
                  <c:v>22.0261904761905</c:v>
                </c:pt>
                <c:pt idx="18503">
                  <c:v>22.027380952381002</c:v>
                </c:pt>
                <c:pt idx="18504">
                  <c:v>22.0285714285714</c:v>
                </c:pt>
                <c:pt idx="18505">
                  <c:v>22.029761904761902</c:v>
                </c:pt>
                <c:pt idx="18506">
                  <c:v>22.030952380952399</c:v>
                </c:pt>
                <c:pt idx="18507">
                  <c:v>22.032142857142901</c:v>
                </c:pt>
                <c:pt idx="18508">
                  <c:v>22.033333333333299</c:v>
                </c:pt>
                <c:pt idx="18509">
                  <c:v>22.034523809523801</c:v>
                </c:pt>
                <c:pt idx="18510">
                  <c:v>22.035714285714299</c:v>
                </c:pt>
                <c:pt idx="18511">
                  <c:v>22.0369047619048</c:v>
                </c:pt>
                <c:pt idx="18512">
                  <c:v>22.038095238095199</c:v>
                </c:pt>
                <c:pt idx="18513">
                  <c:v>22.0392857142857</c:v>
                </c:pt>
                <c:pt idx="18514">
                  <c:v>22.040476190476198</c:v>
                </c:pt>
                <c:pt idx="18515">
                  <c:v>22.0416666666667</c:v>
                </c:pt>
                <c:pt idx="18516">
                  <c:v>22.042857142857098</c:v>
                </c:pt>
                <c:pt idx="18517">
                  <c:v>22.0440476190476</c:v>
                </c:pt>
                <c:pt idx="18518">
                  <c:v>22.045238095238101</c:v>
                </c:pt>
                <c:pt idx="18519">
                  <c:v>22.046428571428599</c:v>
                </c:pt>
                <c:pt idx="18520">
                  <c:v>22.047619047619001</c:v>
                </c:pt>
                <c:pt idx="18521">
                  <c:v>22.048809523809499</c:v>
                </c:pt>
                <c:pt idx="18522">
                  <c:v>22.05</c:v>
                </c:pt>
                <c:pt idx="18523">
                  <c:v>22.051190476190499</c:v>
                </c:pt>
                <c:pt idx="18524">
                  <c:v>22.052380952381</c:v>
                </c:pt>
                <c:pt idx="18525">
                  <c:v>22.053571428571399</c:v>
                </c:pt>
                <c:pt idx="18526">
                  <c:v>22.0547619047619</c:v>
                </c:pt>
                <c:pt idx="18527">
                  <c:v>22.055952380952402</c:v>
                </c:pt>
                <c:pt idx="18528">
                  <c:v>22.0571428571429</c:v>
                </c:pt>
                <c:pt idx="18529">
                  <c:v>22.058333333333302</c:v>
                </c:pt>
                <c:pt idx="18530">
                  <c:v>22.0595238095238</c:v>
                </c:pt>
                <c:pt idx="18531">
                  <c:v>22.060714285714301</c:v>
                </c:pt>
                <c:pt idx="18532">
                  <c:v>22.061904761904799</c:v>
                </c:pt>
                <c:pt idx="18533">
                  <c:v>22.063095238095201</c:v>
                </c:pt>
                <c:pt idx="18534">
                  <c:v>22.064285714285699</c:v>
                </c:pt>
                <c:pt idx="18535">
                  <c:v>22.0654761904762</c:v>
                </c:pt>
                <c:pt idx="18536">
                  <c:v>22.066666666666698</c:v>
                </c:pt>
                <c:pt idx="18537">
                  <c:v>22.0678571428571</c:v>
                </c:pt>
                <c:pt idx="18538">
                  <c:v>22.069047619047598</c:v>
                </c:pt>
                <c:pt idx="18539">
                  <c:v>22.0702380952381</c:v>
                </c:pt>
                <c:pt idx="18540">
                  <c:v>22.071428571428601</c:v>
                </c:pt>
                <c:pt idx="18541">
                  <c:v>22.072619047619099</c:v>
                </c:pt>
                <c:pt idx="18542">
                  <c:v>22.073809523809501</c:v>
                </c:pt>
                <c:pt idx="18543">
                  <c:v>22.074999999999999</c:v>
                </c:pt>
                <c:pt idx="18544">
                  <c:v>22.076190476190501</c:v>
                </c:pt>
                <c:pt idx="18545">
                  <c:v>22.077380952380999</c:v>
                </c:pt>
                <c:pt idx="18546">
                  <c:v>22.078571428571401</c:v>
                </c:pt>
                <c:pt idx="18547">
                  <c:v>22.079761904761899</c:v>
                </c:pt>
                <c:pt idx="18548">
                  <c:v>22.0809523809524</c:v>
                </c:pt>
                <c:pt idx="18549">
                  <c:v>22.082142857142902</c:v>
                </c:pt>
                <c:pt idx="18550">
                  <c:v>22.0833333333333</c:v>
                </c:pt>
                <c:pt idx="18551">
                  <c:v>22.084523809523802</c:v>
                </c:pt>
                <c:pt idx="18552">
                  <c:v>22.0857142857143</c:v>
                </c:pt>
                <c:pt idx="18553">
                  <c:v>22.086904761904801</c:v>
                </c:pt>
                <c:pt idx="18554">
                  <c:v>22.0880952380952</c:v>
                </c:pt>
                <c:pt idx="18555">
                  <c:v>22.089285714285701</c:v>
                </c:pt>
                <c:pt idx="18556">
                  <c:v>22.090476190476199</c:v>
                </c:pt>
                <c:pt idx="18557">
                  <c:v>22.091666666666701</c:v>
                </c:pt>
                <c:pt idx="18558">
                  <c:v>22.092857142857099</c:v>
                </c:pt>
                <c:pt idx="18559">
                  <c:v>22.094047619047601</c:v>
                </c:pt>
                <c:pt idx="18560">
                  <c:v>22.095238095238098</c:v>
                </c:pt>
                <c:pt idx="18561">
                  <c:v>22.0964285714286</c:v>
                </c:pt>
                <c:pt idx="18562">
                  <c:v>22.097619047618998</c:v>
                </c:pt>
                <c:pt idx="18563">
                  <c:v>22.0988095238095</c:v>
                </c:pt>
                <c:pt idx="18564">
                  <c:v>22.1</c:v>
                </c:pt>
                <c:pt idx="18565">
                  <c:v>22.101190476190499</c:v>
                </c:pt>
                <c:pt idx="18566">
                  <c:v>22.102380952381001</c:v>
                </c:pt>
                <c:pt idx="18567">
                  <c:v>22.103571428571399</c:v>
                </c:pt>
                <c:pt idx="18568">
                  <c:v>22.104761904761901</c:v>
                </c:pt>
                <c:pt idx="18569">
                  <c:v>22.105952380952399</c:v>
                </c:pt>
                <c:pt idx="18570">
                  <c:v>22.1071428571429</c:v>
                </c:pt>
                <c:pt idx="18571">
                  <c:v>22.108333333333299</c:v>
                </c:pt>
                <c:pt idx="18572">
                  <c:v>22.1095238095238</c:v>
                </c:pt>
                <c:pt idx="18573">
                  <c:v>22.110714285714302</c:v>
                </c:pt>
                <c:pt idx="18574">
                  <c:v>22.1119047619048</c:v>
                </c:pt>
                <c:pt idx="18575">
                  <c:v>22.113095238095202</c:v>
                </c:pt>
                <c:pt idx="18576">
                  <c:v>22.1142857142857</c:v>
                </c:pt>
                <c:pt idx="18577">
                  <c:v>22.115476190476201</c:v>
                </c:pt>
                <c:pt idx="18578">
                  <c:v>22.116666666666699</c:v>
                </c:pt>
                <c:pt idx="18579">
                  <c:v>22.117857142857101</c:v>
                </c:pt>
                <c:pt idx="18580">
                  <c:v>22.119047619047599</c:v>
                </c:pt>
                <c:pt idx="18581">
                  <c:v>22.120238095238101</c:v>
                </c:pt>
                <c:pt idx="18582">
                  <c:v>22.121428571428599</c:v>
                </c:pt>
                <c:pt idx="18583">
                  <c:v>22.1226190476191</c:v>
                </c:pt>
                <c:pt idx="18584">
                  <c:v>22.123809523809499</c:v>
                </c:pt>
                <c:pt idx="18585">
                  <c:v>22.125</c:v>
                </c:pt>
                <c:pt idx="18586">
                  <c:v>22.126190476190501</c:v>
                </c:pt>
                <c:pt idx="18587">
                  <c:v>22.127380952380999</c:v>
                </c:pt>
                <c:pt idx="18588">
                  <c:v>22.128571428571401</c:v>
                </c:pt>
                <c:pt idx="18589">
                  <c:v>22.129761904761899</c:v>
                </c:pt>
                <c:pt idx="18590">
                  <c:v>22.130952380952401</c:v>
                </c:pt>
                <c:pt idx="18591">
                  <c:v>22.132142857142899</c:v>
                </c:pt>
                <c:pt idx="18592">
                  <c:v>22.133333333333301</c:v>
                </c:pt>
                <c:pt idx="18593">
                  <c:v>22.134523809523799</c:v>
                </c:pt>
                <c:pt idx="18594">
                  <c:v>22.1357142857143</c:v>
                </c:pt>
                <c:pt idx="18595">
                  <c:v>22.136904761904798</c:v>
                </c:pt>
                <c:pt idx="18596">
                  <c:v>22.1380952380952</c:v>
                </c:pt>
                <c:pt idx="18597">
                  <c:v>22.139285714285698</c:v>
                </c:pt>
                <c:pt idx="18598">
                  <c:v>22.1404761904762</c:v>
                </c:pt>
                <c:pt idx="18599">
                  <c:v>22.141666666666701</c:v>
                </c:pt>
                <c:pt idx="18600">
                  <c:v>22.1428571428571</c:v>
                </c:pt>
                <c:pt idx="18601">
                  <c:v>22.144047619047601</c:v>
                </c:pt>
                <c:pt idx="18602">
                  <c:v>22.145238095238099</c:v>
                </c:pt>
                <c:pt idx="18603">
                  <c:v>22.146428571428601</c:v>
                </c:pt>
                <c:pt idx="18604">
                  <c:v>22.147619047619099</c:v>
                </c:pt>
                <c:pt idx="18605">
                  <c:v>22.148809523809501</c:v>
                </c:pt>
                <c:pt idx="18606">
                  <c:v>22.15</c:v>
                </c:pt>
                <c:pt idx="18607">
                  <c:v>22.1511904761905</c:v>
                </c:pt>
                <c:pt idx="18608">
                  <c:v>22.152380952381002</c:v>
                </c:pt>
                <c:pt idx="18609">
                  <c:v>22.1535714285714</c:v>
                </c:pt>
                <c:pt idx="18610">
                  <c:v>22.154761904761902</c:v>
                </c:pt>
                <c:pt idx="18611">
                  <c:v>22.155952380952399</c:v>
                </c:pt>
                <c:pt idx="18612">
                  <c:v>22.157142857142901</c:v>
                </c:pt>
                <c:pt idx="18613">
                  <c:v>22.158333333333299</c:v>
                </c:pt>
                <c:pt idx="18614">
                  <c:v>22.159523809523801</c:v>
                </c:pt>
                <c:pt idx="18615">
                  <c:v>22.160714285714299</c:v>
                </c:pt>
                <c:pt idx="18616">
                  <c:v>22.1619047619048</c:v>
                </c:pt>
                <c:pt idx="18617">
                  <c:v>22.163095238095199</c:v>
                </c:pt>
                <c:pt idx="18618">
                  <c:v>22.1642857142857</c:v>
                </c:pt>
                <c:pt idx="18619">
                  <c:v>22.165476190476198</c:v>
                </c:pt>
                <c:pt idx="18620">
                  <c:v>22.1666666666667</c:v>
                </c:pt>
                <c:pt idx="18621">
                  <c:v>22.167857142857098</c:v>
                </c:pt>
                <c:pt idx="18622">
                  <c:v>22.1690476190476</c:v>
                </c:pt>
                <c:pt idx="18623">
                  <c:v>22.170238095238101</c:v>
                </c:pt>
                <c:pt idx="18624">
                  <c:v>22.171428571428599</c:v>
                </c:pt>
                <c:pt idx="18625">
                  <c:v>22.172619047619001</c:v>
                </c:pt>
                <c:pt idx="18626">
                  <c:v>22.173809523809499</c:v>
                </c:pt>
                <c:pt idx="18627">
                  <c:v>22.175000000000001</c:v>
                </c:pt>
                <c:pt idx="18628">
                  <c:v>22.176190476190499</c:v>
                </c:pt>
                <c:pt idx="18629">
                  <c:v>22.177380952381</c:v>
                </c:pt>
                <c:pt idx="18630">
                  <c:v>22.178571428571399</c:v>
                </c:pt>
                <c:pt idx="18631">
                  <c:v>22.1797619047619</c:v>
                </c:pt>
                <c:pt idx="18632">
                  <c:v>22.180952380952402</c:v>
                </c:pt>
                <c:pt idx="18633">
                  <c:v>22.1821428571429</c:v>
                </c:pt>
                <c:pt idx="18634">
                  <c:v>22.183333333333302</c:v>
                </c:pt>
                <c:pt idx="18635">
                  <c:v>22.1845238095238</c:v>
                </c:pt>
                <c:pt idx="18636">
                  <c:v>22.185714285714301</c:v>
                </c:pt>
                <c:pt idx="18637">
                  <c:v>22.186904761904799</c:v>
                </c:pt>
                <c:pt idx="18638">
                  <c:v>22.188095238095201</c:v>
                </c:pt>
                <c:pt idx="18639">
                  <c:v>22.189285714285699</c:v>
                </c:pt>
                <c:pt idx="18640">
                  <c:v>22.1904761904762</c:v>
                </c:pt>
                <c:pt idx="18641">
                  <c:v>22.191666666666698</c:v>
                </c:pt>
                <c:pt idx="18642">
                  <c:v>22.1928571428571</c:v>
                </c:pt>
                <c:pt idx="18643">
                  <c:v>22.194047619047598</c:v>
                </c:pt>
                <c:pt idx="18644">
                  <c:v>22.1952380952381</c:v>
                </c:pt>
                <c:pt idx="18645">
                  <c:v>22.196428571428601</c:v>
                </c:pt>
                <c:pt idx="18646">
                  <c:v>22.197619047619</c:v>
                </c:pt>
                <c:pt idx="18647">
                  <c:v>22.198809523809501</c:v>
                </c:pt>
                <c:pt idx="18648">
                  <c:v>22.2</c:v>
                </c:pt>
                <c:pt idx="18649">
                  <c:v>22.201190476190501</c:v>
                </c:pt>
                <c:pt idx="18650">
                  <c:v>22.202380952380999</c:v>
                </c:pt>
                <c:pt idx="18651">
                  <c:v>22.203571428571401</c:v>
                </c:pt>
                <c:pt idx="18652">
                  <c:v>22.204761904761899</c:v>
                </c:pt>
                <c:pt idx="18653">
                  <c:v>22.2059523809524</c:v>
                </c:pt>
                <c:pt idx="18654">
                  <c:v>22.207142857142902</c:v>
                </c:pt>
                <c:pt idx="18655">
                  <c:v>22.2083333333333</c:v>
                </c:pt>
                <c:pt idx="18656">
                  <c:v>22.209523809523802</c:v>
                </c:pt>
                <c:pt idx="18657">
                  <c:v>22.2107142857143</c:v>
                </c:pt>
                <c:pt idx="18658">
                  <c:v>22.211904761904801</c:v>
                </c:pt>
                <c:pt idx="18659">
                  <c:v>22.2130952380952</c:v>
                </c:pt>
                <c:pt idx="18660">
                  <c:v>22.214285714285701</c:v>
                </c:pt>
                <c:pt idx="18661">
                  <c:v>22.215476190476199</c:v>
                </c:pt>
                <c:pt idx="18662">
                  <c:v>22.216666666666701</c:v>
                </c:pt>
                <c:pt idx="18663">
                  <c:v>22.217857142857099</c:v>
                </c:pt>
                <c:pt idx="18664">
                  <c:v>22.219047619047601</c:v>
                </c:pt>
                <c:pt idx="18665">
                  <c:v>22.220238095238098</c:v>
                </c:pt>
                <c:pt idx="18666">
                  <c:v>22.2214285714286</c:v>
                </c:pt>
                <c:pt idx="18667">
                  <c:v>22.222619047618998</c:v>
                </c:pt>
                <c:pt idx="18668">
                  <c:v>22.2238095238095</c:v>
                </c:pt>
                <c:pt idx="18669">
                  <c:v>22.225000000000001</c:v>
                </c:pt>
                <c:pt idx="18670">
                  <c:v>22.226190476190499</c:v>
                </c:pt>
                <c:pt idx="18671">
                  <c:v>22.227380952381001</c:v>
                </c:pt>
                <c:pt idx="18672">
                  <c:v>22.228571428571399</c:v>
                </c:pt>
                <c:pt idx="18673">
                  <c:v>22.229761904761901</c:v>
                </c:pt>
                <c:pt idx="18674">
                  <c:v>22.230952380952399</c:v>
                </c:pt>
                <c:pt idx="18675">
                  <c:v>22.2321428571429</c:v>
                </c:pt>
                <c:pt idx="18676">
                  <c:v>22.233333333333299</c:v>
                </c:pt>
                <c:pt idx="18677">
                  <c:v>22.2345238095238</c:v>
                </c:pt>
                <c:pt idx="18678">
                  <c:v>22.235714285714302</c:v>
                </c:pt>
                <c:pt idx="18679">
                  <c:v>22.2369047619048</c:v>
                </c:pt>
                <c:pt idx="18680">
                  <c:v>22.238095238095202</c:v>
                </c:pt>
                <c:pt idx="18681">
                  <c:v>22.2392857142857</c:v>
                </c:pt>
                <c:pt idx="18682">
                  <c:v>22.240476190476201</c:v>
                </c:pt>
                <c:pt idx="18683">
                  <c:v>22.241666666666699</c:v>
                </c:pt>
                <c:pt idx="18684">
                  <c:v>22.242857142857101</c:v>
                </c:pt>
                <c:pt idx="18685">
                  <c:v>22.244047619047599</c:v>
                </c:pt>
                <c:pt idx="18686">
                  <c:v>22.245238095238101</c:v>
                </c:pt>
                <c:pt idx="18687">
                  <c:v>22.246428571428599</c:v>
                </c:pt>
                <c:pt idx="18688">
                  <c:v>22.247619047619001</c:v>
                </c:pt>
                <c:pt idx="18689">
                  <c:v>22.248809523809499</c:v>
                </c:pt>
                <c:pt idx="18690">
                  <c:v>22.25</c:v>
                </c:pt>
                <c:pt idx="18691">
                  <c:v>22.251190476190501</c:v>
                </c:pt>
                <c:pt idx="18692">
                  <c:v>22.252380952380999</c:v>
                </c:pt>
                <c:pt idx="18693">
                  <c:v>22.253571428571401</c:v>
                </c:pt>
                <c:pt idx="18694">
                  <c:v>22.254761904761899</c:v>
                </c:pt>
                <c:pt idx="18695">
                  <c:v>22.255952380952401</c:v>
                </c:pt>
                <c:pt idx="18696">
                  <c:v>22.257142857142899</c:v>
                </c:pt>
                <c:pt idx="18697">
                  <c:v>22.258333333333301</c:v>
                </c:pt>
                <c:pt idx="18698">
                  <c:v>22.259523809523799</c:v>
                </c:pt>
                <c:pt idx="18699">
                  <c:v>22.2607142857143</c:v>
                </c:pt>
                <c:pt idx="18700">
                  <c:v>22.261904761904798</c:v>
                </c:pt>
                <c:pt idx="18701">
                  <c:v>22.2630952380952</c:v>
                </c:pt>
                <c:pt idx="18702">
                  <c:v>22.264285714285698</c:v>
                </c:pt>
                <c:pt idx="18703">
                  <c:v>22.2654761904762</c:v>
                </c:pt>
                <c:pt idx="18704">
                  <c:v>22.266666666666701</c:v>
                </c:pt>
                <c:pt idx="18705">
                  <c:v>22.2678571428571</c:v>
                </c:pt>
                <c:pt idx="18706">
                  <c:v>22.269047619047601</c:v>
                </c:pt>
                <c:pt idx="18707">
                  <c:v>22.270238095238099</c:v>
                </c:pt>
                <c:pt idx="18708">
                  <c:v>22.271428571428601</c:v>
                </c:pt>
                <c:pt idx="18709">
                  <c:v>22.272619047619099</c:v>
                </c:pt>
                <c:pt idx="18710">
                  <c:v>22.273809523809501</c:v>
                </c:pt>
                <c:pt idx="18711">
                  <c:v>22.274999999999999</c:v>
                </c:pt>
                <c:pt idx="18712">
                  <c:v>22.2761904761905</c:v>
                </c:pt>
                <c:pt idx="18713">
                  <c:v>22.277380952381002</c:v>
                </c:pt>
                <c:pt idx="18714">
                  <c:v>22.2785714285714</c:v>
                </c:pt>
                <c:pt idx="18715">
                  <c:v>22.279761904761902</c:v>
                </c:pt>
                <c:pt idx="18716">
                  <c:v>22.280952380952399</c:v>
                </c:pt>
                <c:pt idx="18717">
                  <c:v>22.282142857142901</c:v>
                </c:pt>
                <c:pt idx="18718">
                  <c:v>22.283333333333299</c:v>
                </c:pt>
                <c:pt idx="18719">
                  <c:v>22.284523809523801</c:v>
                </c:pt>
                <c:pt idx="18720">
                  <c:v>22.285714285714299</c:v>
                </c:pt>
                <c:pt idx="18721">
                  <c:v>22.2869047619048</c:v>
                </c:pt>
                <c:pt idx="18722">
                  <c:v>22.288095238095199</c:v>
                </c:pt>
                <c:pt idx="18723">
                  <c:v>22.2892857142857</c:v>
                </c:pt>
                <c:pt idx="18724">
                  <c:v>22.290476190476198</c:v>
                </c:pt>
                <c:pt idx="18725">
                  <c:v>22.2916666666667</c:v>
                </c:pt>
                <c:pt idx="18726">
                  <c:v>22.292857142857098</c:v>
                </c:pt>
                <c:pt idx="18727">
                  <c:v>22.2940476190476</c:v>
                </c:pt>
                <c:pt idx="18728">
                  <c:v>22.295238095238101</c:v>
                </c:pt>
                <c:pt idx="18729">
                  <c:v>22.296428571428599</c:v>
                </c:pt>
                <c:pt idx="18730">
                  <c:v>22.297619047619001</c:v>
                </c:pt>
                <c:pt idx="18731">
                  <c:v>22.298809523809499</c:v>
                </c:pt>
                <c:pt idx="18732">
                  <c:v>22.3</c:v>
                </c:pt>
                <c:pt idx="18733">
                  <c:v>22.301190476190499</c:v>
                </c:pt>
                <c:pt idx="18734">
                  <c:v>22.302380952381</c:v>
                </c:pt>
                <c:pt idx="18735">
                  <c:v>22.303571428571399</c:v>
                </c:pt>
                <c:pt idx="18736">
                  <c:v>22.3047619047619</c:v>
                </c:pt>
                <c:pt idx="18737">
                  <c:v>22.305952380952402</c:v>
                </c:pt>
                <c:pt idx="18738">
                  <c:v>22.3071428571429</c:v>
                </c:pt>
                <c:pt idx="18739">
                  <c:v>22.308333333333302</c:v>
                </c:pt>
                <c:pt idx="18740">
                  <c:v>22.3095238095238</c:v>
                </c:pt>
                <c:pt idx="18741">
                  <c:v>22.310714285714301</c:v>
                </c:pt>
                <c:pt idx="18742">
                  <c:v>22.311904761904799</c:v>
                </c:pt>
                <c:pt idx="18743">
                  <c:v>22.313095238095201</c:v>
                </c:pt>
                <c:pt idx="18744">
                  <c:v>22.314285714285699</c:v>
                </c:pt>
                <c:pt idx="18745">
                  <c:v>22.3154761904762</c:v>
                </c:pt>
                <c:pt idx="18746">
                  <c:v>22.316666666666698</c:v>
                </c:pt>
                <c:pt idx="18747">
                  <c:v>22.3178571428571</c:v>
                </c:pt>
                <c:pt idx="18748">
                  <c:v>22.319047619047598</c:v>
                </c:pt>
                <c:pt idx="18749">
                  <c:v>22.3202380952381</c:v>
                </c:pt>
                <c:pt idx="18750">
                  <c:v>22.321428571428601</c:v>
                </c:pt>
                <c:pt idx="18751">
                  <c:v>22.322619047619099</c:v>
                </c:pt>
                <c:pt idx="18752">
                  <c:v>22.323809523809501</c:v>
                </c:pt>
                <c:pt idx="18753">
                  <c:v>22.324999999999999</c:v>
                </c:pt>
                <c:pt idx="18754">
                  <c:v>22.326190476190501</c:v>
                </c:pt>
                <c:pt idx="18755">
                  <c:v>22.327380952380999</c:v>
                </c:pt>
                <c:pt idx="18756">
                  <c:v>22.328571428571401</c:v>
                </c:pt>
                <c:pt idx="18757">
                  <c:v>22.329761904761899</c:v>
                </c:pt>
                <c:pt idx="18758">
                  <c:v>22.3309523809524</c:v>
                </c:pt>
                <c:pt idx="18759">
                  <c:v>22.332142857142902</c:v>
                </c:pt>
                <c:pt idx="18760">
                  <c:v>22.3333333333333</c:v>
                </c:pt>
                <c:pt idx="18761">
                  <c:v>22.334523809523802</c:v>
                </c:pt>
                <c:pt idx="18762">
                  <c:v>22.3357142857143</c:v>
                </c:pt>
                <c:pt idx="18763">
                  <c:v>22.336904761904801</c:v>
                </c:pt>
                <c:pt idx="18764">
                  <c:v>22.3380952380952</c:v>
                </c:pt>
                <c:pt idx="18765">
                  <c:v>22.339285714285701</c:v>
                </c:pt>
                <c:pt idx="18766">
                  <c:v>22.340476190476199</c:v>
                </c:pt>
                <c:pt idx="18767">
                  <c:v>22.341666666666701</c:v>
                </c:pt>
                <c:pt idx="18768">
                  <c:v>22.342857142857099</c:v>
                </c:pt>
                <c:pt idx="18769">
                  <c:v>22.344047619047601</c:v>
                </c:pt>
                <c:pt idx="18770">
                  <c:v>22.345238095238098</c:v>
                </c:pt>
                <c:pt idx="18771">
                  <c:v>22.3464285714286</c:v>
                </c:pt>
                <c:pt idx="18772">
                  <c:v>22.347619047618998</c:v>
                </c:pt>
                <c:pt idx="18773">
                  <c:v>22.3488095238095</c:v>
                </c:pt>
                <c:pt idx="18774">
                  <c:v>22.35</c:v>
                </c:pt>
                <c:pt idx="18775">
                  <c:v>22.351190476190499</c:v>
                </c:pt>
                <c:pt idx="18776">
                  <c:v>22.352380952381001</c:v>
                </c:pt>
                <c:pt idx="18777">
                  <c:v>22.353571428571399</c:v>
                </c:pt>
                <c:pt idx="18778">
                  <c:v>22.354761904761901</c:v>
                </c:pt>
                <c:pt idx="18779">
                  <c:v>22.355952380952399</c:v>
                </c:pt>
                <c:pt idx="18780">
                  <c:v>22.3571428571429</c:v>
                </c:pt>
                <c:pt idx="18781">
                  <c:v>22.358333333333299</c:v>
                </c:pt>
                <c:pt idx="18782">
                  <c:v>22.3595238095238</c:v>
                </c:pt>
                <c:pt idx="18783">
                  <c:v>22.360714285714302</c:v>
                </c:pt>
                <c:pt idx="18784">
                  <c:v>22.3619047619048</c:v>
                </c:pt>
                <c:pt idx="18785">
                  <c:v>22.363095238095202</c:v>
                </c:pt>
                <c:pt idx="18786">
                  <c:v>22.3642857142857</c:v>
                </c:pt>
                <c:pt idx="18787">
                  <c:v>22.365476190476201</c:v>
                </c:pt>
                <c:pt idx="18788">
                  <c:v>22.366666666666699</c:v>
                </c:pt>
                <c:pt idx="18789">
                  <c:v>22.367857142857101</c:v>
                </c:pt>
                <c:pt idx="18790">
                  <c:v>22.369047619047599</c:v>
                </c:pt>
                <c:pt idx="18791">
                  <c:v>22.370238095238101</c:v>
                </c:pt>
                <c:pt idx="18792">
                  <c:v>22.371428571428599</c:v>
                </c:pt>
                <c:pt idx="18793">
                  <c:v>22.3726190476191</c:v>
                </c:pt>
                <c:pt idx="18794">
                  <c:v>22.373809523809499</c:v>
                </c:pt>
                <c:pt idx="18795">
                  <c:v>22.375</c:v>
                </c:pt>
                <c:pt idx="18796">
                  <c:v>22.376190476190501</c:v>
                </c:pt>
                <c:pt idx="18797">
                  <c:v>22.377380952380999</c:v>
                </c:pt>
                <c:pt idx="18798">
                  <c:v>22.378571428571401</c:v>
                </c:pt>
                <c:pt idx="18799">
                  <c:v>22.379761904761899</c:v>
                </c:pt>
                <c:pt idx="18800">
                  <c:v>22.380952380952401</c:v>
                </c:pt>
                <c:pt idx="18801">
                  <c:v>22.382142857142899</c:v>
                </c:pt>
                <c:pt idx="18802">
                  <c:v>22.383333333333301</c:v>
                </c:pt>
                <c:pt idx="18803">
                  <c:v>22.384523809523799</c:v>
                </c:pt>
                <c:pt idx="18804">
                  <c:v>22.3857142857143</c:v>
                </c:pt>
                <c:pt idx="18805">
                  <c:v>22.386904761904798</c:v>
                </c:pt>
                <c:pt idx="18806">
                  <c:v>22.3880952380952</c:v>
                </c:pt>
                <c:pt idx="18807">
                  <c:v>22.389285714285698</c:v>
                </c:pt>
                <c:pt idx="18808">
                  <c:v>22.3904761904762</c:v>
                </c:pt>
                <c:pt idx="18809">
                  <c:v>22.391666666666701</c:v>
                </c:pt>
                <c:pt idx="18810">
                  <c:v>22.3928571428571</c:v>
                </c:pt>
                <c:pt idx="18811">
                  <c:v>22.394047619047601</c:v>
                </c:pt>
                <c:pt idx="18812">
                  <c:v>22.395238095238099</c:v>
                </c:pt>
                <c:pt idx="18813">
                  <c:v>22.396428571428601</c:v>
                </c:pt>
                <c:pt idx="18814">
                  <c:v>22.397619047619099</c:v>
                </c:pt>
                <c:pt idx="18815">
                  <c:v>22.398809523809501</c:v>
                </c:pt>
                <c:pt idx="18816">
                  <c:v>22.4</c:v>
                </c:pt>
                <c:pt idx="18817">
                  <c:v>22.4011904761905</c:v>
                </c:pt>
                <c:pt idx="18818">
                  <c:v>22.402380952381002</c:v>
                </c:pt>
                <c:pt idx="18819">
                  <c:v>22.4035714285714</c:v>
                </c:pt>
                <c:pt idx="18820">
                  <c:v>22.404761904761902</c:v>
                </c:pt>
                <c:pt idx="18821">
                  <c:v>22.405952380952399</c:v>
                </c:pt>
                <c:pt idx="18822">
                  <c:v>22.407142857142901</c:v>
                </c:pt>
                <c:pt idx="18823">
                  <c:v>22.408333333333299</c:v>
                </c:pt>
                <c:pt idx="18824">
                  <c:v>22.409523809523801</c:v>
                </c:pt>
                <c:pt idx="18825">
                  <c:v>22.410714285714299</c:v>
                </c:pt>
                <c:pt idx="18826">
                  <c:v>22.4119047619048</c:v>
                </c:pt>
                <c:pt idx="18827">
                  <c:v>22.413095238095199</c:v>
                </c:pt>
                <c:pt idx="18828">
                  <c:v>22.4142857142857</c:v>
                </c:pt>
                <c:pt idx="18829">
                  <c:v>22.415476190476198</c:v>
                </c:pt>
                <c:pt idx="18830">
                  <c:v>22.4166666666667</c:v>
                </c:pt>
                <c:pt idx="18831">
                  <c:v>22.417857142857098</c:v>
                </c:pt>
                <c:pt idx="18832">
                  <c:v>22.4190476190476</c:v>
                </c:pt>
                <c:pt idx="18833">
                  <c:v>22.420238095238101</c:v>
                </c:pt>
                <c:pt idx="18834">
                  <c:v>22.421428571428599</c:v>
                </c:pt>
                <c:pt idx="18835">
                  <c:v>22.422619047619001</c:v>
                </c:pt>
                <c:pt idx="18836">
                  <c:v>22.423809523809499</c:v>
                </c:pt>
                <c:pt idx="18837">
                  <c:v>22.425000000000001</c:v>
                </c:pt>
                <c:pt idx="18838">
                  <c:v>22.426190476190499</c:v>
                </c:pt>
                <c:pt idx="18839">
                  <c:v>22.427380952381</c:v>
                </c:pt>
                <c:pt idx="18840">
                  <c:v>22.428571428571399</c:v>
                </c:pt>
                <c:pt idx="18841">
                  <c:v>22.4297619047619</c:v>
                </c:pt>
                <c:pt idx="18842">
                  <c:v>22.430952380952402</c:v>
                </c:pt>
                <c:pt idx="18843">
                  <c:v>22.4321428571429</c:v>
                </c:pt>
                <c:pt idx="18844">
                  <c:v>22.433333333333302</c:v>
                </c:pt>
                <c:pt idx="18845">
                  <c:v>22.4345238095238</c:v>
                </c:pt>
                <c:pt idx="18846">
                  <c:v>22.435714285714301</c:v>
                </c:pt>
                <c:pt idx="18847">
                  <c:v>22.436904761904799</c:v>
                </c:pt>
                <c:pt idx="18848">
                  <c:v>22.438095238095201</c:v>
                </c:pt>
                <c:pt idx="18849">
                  <c:v>22.439285714285699</c:v>
                </c:pt>
                <c:pt idx="18850">
                  <c:v>22.4404761904762</c:v>
                </c:pt>
                <c:pt idx="18851">
                  <c:v>22.441666666666698</c:v>
                </c:pt>
                <c:pt idx="18852">
                  <c:v>22.4428571428571</c:v>
                </c:pt>
                <c:pt idx="18853">
                  <c:v>22.444047619047598</c:v>
                </c:pt>
                <c:pt idx="18854">
                  <c:v>22.4452380952381</c:v>
                </c:pt>
                <c:pt idx="18855">
                  <c:v>22.446428571428601</c:v>
                </c:pt>
                <c:pt idx="18856">
                  <c:v>22.447619047619</c:v>
                </c:pt>
                <c:pt idx="18857">
                  <c:v>22.448809523809501</c:v>
                </c:pt>
                <c:pt idx="18858">
                  <c:v>22.45</c:v>
                </c:pt>
                <c:pt idx="18859">
                  <c:v>22.451190476190501</c:v>
                </c:pt>
                <c:pt idx="18860">
                  <c:v>22.452380952380999</c:v>
                </c:pt>
                <c:pt idx="18861">
                  <c:v>22.453571428571401</c:v>
                </c:pt>
                <c:pt idx="18862">
                  <c:v>22.454761904761899</c:v>
                </c:pt>
                <c:pt idx="18863">
                  <c:v>22.4559523809524</c:v>
                </c:pt>
                <c:pt idx="18864">
                  <c:v>22.457142857142902</c:v>
                </c:pt>
                <c:pt idx="18865">
                  <c:v>22.4583333333333</c:v>
                </c:pt>
                <c:pt idx="18866">
                  <c:v>22.459523809523802</c:v>
                </c:pt>
                <c:pt idx="18867">
                  <c:v>22.4607142857143</c:v>
                </c:pt>
                <c:pt idx="18868">
                  <c:v>22.461904761904801</c:v>
                </c:pt>
                <c:pt idx="18869">
                  <c:v>22.4630952380952</c:v>
                </c:pt>
                <c:pt idx="18870">
                  <c:v>22.464285714285701</c:v>
                </c:pt>
                <c:pt idx="18871">
                  <c:v>22.465476190476199</c:v>
                </c:pt>
                <c:pt idx="18872">
                  <c:v>22.466666666666701</c:v>
                </c:pt>
                <c:pt idx="18873">
                  <c:v>22.467857142857099</c:v>
                </c:pt>
                <c:pt idx="18874">
                  <c:v>22.469047619047601</c:v>
                </c:pt>
                <c:pt idx="18875">
                  <c:v>22.470238095238098</c:v>
                </c:pt>
                <c:pt idx="18876">
                  <c:v>22.4714285714286</c:v>
                </c:pt>
                <c:pt idx="18877">
                  <c:v>22.472619047618998</c:v>
                </c:pt>
                <c:pt idx="18878">
                  <c:v>22.4738095238095</c:v>
                </c:pt>
                <c:pt idx="18879">
                  <c:v>22.475000000000001</c:v>
                </c:pt>
                <c:pt idx="18880">
                  <c:v>22.476190476190499</c:v>
                </c:pt>
                <c:pt idx="18881">
                  <c:v>22.477380952381001</c:v>
                </c:pt>
                <c:pt idx="18882">
                  <c:v>22.478571428571399</c:v>
                </c:pt>
                <c:pt idx="18883">
                  <c:v>22.479761904761901</c:v>
                </c:pt>
                <c:pt idx="18884">
                  <c:v>22.480952380952399</c:v>
                </c:pt>
                <c:pt idx="18885">
                  <c:v>22.4821428571429</c:v>
                </c:pt>
                <c:pt idx="18886">
                  <c:v>22.483333333333299</c:v>
                </c:pt>
                <c:pt idx="18887">
                  <c:v>22.4845238095238</c:v>
                </c:pt>
                <c:pt idx="18888">
                  <c:v>22.485714285714302</c:v>
                </c:pt>
                <c:pt idx="18889">
                  <c:v>22.4869047619048</c:v>
                </c:pt>
                <c:pt idx="18890">
                  <c:v>22.488095238095202</c:v>
                </c:pt>
                <c:pt idx="18891">
                  <c:v>22.4892857142857</c:v>
                </c:pt>
                <c:pt idx="18892">
                  <c:v>22.490476190476201</c:v>
                </c:pt>
                <c:pt idx="18893">
                  <c:v>22.491666666666699</c:v>
                </c:pt>
                <c:pt idx="18894">
                  <c:v>22.492857142857101</c:v>
                </c:pt>
                <c:pt idx="18895">
                  <c:v>22.494047619047599</c:v>
                </c:pt>
                <c:pt idx="18896">
                  <c:v>22.495238095238101</c:v>
                </c:pt>
                <c:pt idx="18897">
                  <c:v>22.496428571428599</c:v>
                </c:pt>
                <c:pt idx="18898">
                  <c:v>22.497619047619001</c:v>
                </c:pt>
                <c:pt idx="18899">
                  <c:v>22.498809523809499</c:v>
                </c:pt>
                <c:pt idx="18900">
                  <c:v>22.5</c:v>
                </c:pt>
                <c:pt idx="18901">
                  <c:v>22.501190476190501</c:v>
                </c:pt>
                <c:pt idx="18902">
                  <c:v>22.502380952380999</c:v>
                </c:pt>
                <c:pt idx="18903">
                  <c:v>22.503571428571401</c:v>
                </c:pt>
                <c:pt idx="18904">
                  <c:v>22.504761904761899</c:v>
                </c:pt>
                <c:pt idx="18905">
                  <c:v>22.505952380952401</c:v>
                </c:pt>
                <c:pt idx="18906">
                  <c:v>22.507142857142899</c:v>
                </c:pt>
                <c:pt idx="18907">
                  <c:v>22.508333333333301</c:v>
                </c:pt>
                <c:pt idx="18908">
                  <c:v>22.509523809523799</c:v>
                </c:pt>
                <c:pt idx="18909">
                  <c:v>22.5107142857143</c:v>
                </c:pt>
                <c:pt idx="18910">
                  <c:v>22.511904761904798</c:v>
                </c:pt>
                <c:pt idx="18911">
                  <c:v>22.5130952380952</c:v>
                </c:pt>
                <c:pt idx="18912">
                  <c:v>22.514285714285698</c:v>
                </c:pt>
                <c:pt idx="18913">
                  <c:v>22.5154761904762</c:v>
                </c:pt>
                <c:pt idx="18914">
                  <c:v>22.516666666666701</c:v>
                </c:pt>
                <c:pt idx="18915">
                  <c:v>22.5178571428571</c:v>
                </c:pt>
                <c:pt idx="18916">
                  <c:v>22.519047619047601</c:v>
                </c:pt>
                <c:pt idx="18917">
                  <c:v>22.520238095238099</c:v>
                </c:pt>
                <c:pt idx="18918">
                  <c:v>22.521428571428601</c:v>
                </c:pt>
                <c:pt idx="18919">
                  <c:v>22.522619047619099</c:v>
                </c:pt>
                <c:pt idx="18920">
                  <c:v>22.523809523809501</c:v>
                </c:pt>
                <c:pt idx="18921">
                  <c:v>22.524999999999999</c:v>
                </c:pt>
                <c:pt idx="18922">
                  <c:v>22.5261904761905</c:v>
                </c:pt>
                <c:pt idx="18923">
                  <c:v>22.527380952381002</c:v>
                </c:pt>
                <c:pt idx="18924">
                  <c:v>22.5285714285714</c:v>
                </c:pt>
                <c:pt idx="18925">
                  <c:v>22.529761904761902</c:v>
                </c:pt>
                <c:pt idx="18926">
                  <c:v>22.530952380952399</c:v>
                </c:pt>
                <c:pt idx="18927">
                  <c:v>22.532142857142901</c:v>
                </c:pt>
                <c:pt idx="18928">
                  <c:v>22.533333333333299</c:v>
                </c:pt>
                <c:pt idx="18929">
                  <c:v>22.534523809523801</c:v>
                </c:pt>
                <c:pt idx="18930">
                  <c:v>22.535714285714299</c:v>
                </c:pt>
                <c:pt idx="18931">
                  <c:v>22.5369047619048</c:v>
                </c:pt>
                <c:pt idx="18932">
                  <c:v>22.538095238095199</c:v>
                </c:pt>
                <c:pt idx="18933">
                  <c:v>22.5392857142857</c:v>
                </c:pt>
                <c:pt idx="18934">
                  <c:v>22.540476190476198</c:v>
                </c:pt>
                <c:pt idx="18935">
                  <c:v>22.5416666666667</c:v>
                </c:pt>
                <c:pt idx="18936">
                  <c:v>22.542857142857098</c:v>
                </c:pt>
                <c:pt idx="18937">
                  <c:v>22.5440476190476</c:v>
                </c:pt>
                <c:pt idx="18938">
                  <c:v>22.545238095238101</c:v>
                </c:pt>
                <c:pt idx="18939">
                  <c:v>22.546428571428599</c:v>
                </c:pt>
                <c:pt idx="18940">
                  <c:v>22.547619047619001</c:v>
                </c:pt>
                <c:pt idx="18941">
                  <c:v>22.548809523809499</c:v>
                </c:pt>
                <c:pt idx="18942">
                  <c:v>22.55</c:v>
                </c:pt>
                <c:pt idx="18943">
                  <c:v>22.551190476190499</c:v>
                </c:pt>
                <c:pt idx="18944">
                  <c:v>22.552380952381</c:v>
                </c:pt>
                <c:pt idx="18945">
                  <c:v>22.553571428571399</c:v>
                </c:pt>
                <c:pt idx="18946">
                  <c:v>22.5547619047619</c:v>
                </c:pt>
                <c:pt idx="18947">
                  <c:v>22.555952380952402</c:v>
                </c:pt>
                <c:pt idx="18948">
                  <c:v>22.5571428571429</c:v>
                </c:pt>
                <c:pt idx="18949">
                  <c:v>22.558333333333302</c:v>
                </c:pt>
                <c:pt idx="18950">
                  <c:v>22.5595238095238</c:v>
                </c:pt>
                <c:pt idx="18951">
                  <c:v>22.560714285714301</c:v>
                </c:pt>
                <c:pt idx="18952">
                  <c:v>22.561904761904799</c:v>
                </c:pt>
                <c:pt idx="18953">
                  <c:v>22.563095238095201</c:v>
                </c:pt>
                <c:pt idx="18954">
                  <c:v>22.564285714285699</c:v>
                </c:pt>
                <c:pt idx="18955">
                  <c:v>22.5654761904762</c:v>
                </c:pt>
                <c:pt idx="18956">
                  <c:v>22.566666666666698</c:v>
                </c:pt>
                <c:pt idx="18957">
                  <c:v>22.5678571428571</c:v>
                </c:pt>
                <c:pt idx="18958">
                  <c:v>22.569047619047598</c:v>
                </c:pt>
                <c:pt idx="18959">
                  <c:v>22.5702380952381</c:v>
                </c:pt>
                <c:pt idx="18960">
                  <c:v>22.571428571428601</c:v>
                </c:pt>
                <c:pt idx="18961">
                  <c:v>22.572619047619099</c:v>
                </c:pt>
                <c:pt idx="18962">
                  <c:v>22.573809523809501</c:v>
                </c:pt>
                <c:pt idx="18963">
                  <c:v>22.574999999999999</c:v>
                </c:pt>
                <c:pt idx="18964">
                  <c:v>22.576190476190501</c:v>
                </c:pt>
                <c:pt idx="18965">
                  <c:v>22.577380952380999</c:v>
                </c:pt>
                <c:pt idx="18966">
                  <c:v>22.578571428571401</c:v>
                </c:pt>
                <c:pt idx="18967">
                  <c:v>22.579761904761899</c:v>
                </c:pt>
                <c:pt idx="18968">
                  <c:v>22.5809523809524</c:v>
                </c:pt>
                <c:pt idx="18969">
                  <c:v>22.582142857142902</c:v>
                </c:pt>
                <c:pt idx="18970">
                  <c:v>22.5833333333333</c:v>
                </c:pt>
                <c:pt idx="18971">
                  <c:v>22.584523809523802</c:v>
                </c:pt>
                <c:pt idx="18972">
                  <c:v>22.5857142857143</c:v>
                </c:pt>
                <c:pt idx="18973">
                  <c:v>22.586904761904801</c:v>
                </c:pt>
                <c:pt idx="18974">
                  <c:v>22.5880952380952</c:v>
                </c:pt>
                <c:pt idx="18975">
                  <c:v>22.589285714285701</c:v>
                </c:pt>
                <c:pt idx="18976">
                  <c:v>22.590476190476199</c:v>
                </c:pt>
                <c:pt idx="18977">
                  <c:v>22.591666666666701</c:v>
                </c:pt>
                <c:pt idx="18978">
                  <c:v>22.592857142857099</c:v>
                </c:pt>
                <c:pt idx="18979">
                  <c:v>22.594047619047601</c:v>
                </c:pt>
                <c:pt idx="18980">
                  <c:v>22.595238095238098</c:v>
                </c:pt>
                <c:pt idx="18981">
                  <c:v>22.5964285714286</c:v>
                </c:pt>
                <c:pt idx="18982">
                  <c:v>22.597619047618998</c:v>
                </c:pt>
                <c:pt idx="18983">
                  <c:v>22.5988095238095</c:v>
                </c:pt>
                <c:pt idx="18984">
                  <c:v>22.6</c:v>
                </c:pt>
                <c:pt idx="18985">
                  <c:v>22.601190476190499</c:v>
                </c:pt>
                <c:pt idx="18986">
                  <c:v>22.602380952381001</c:v>
                </c:pt>
                <c:pt idx="18987">
                  <c:v>22.603571428571399</c:v>
                </c:pt>
                <c:pt idx="18988">
                  <c:v>22.604761904761901</c:v>
                </c:pt>
                <c:pt idx="18989">
                  <c:v>22.605952380952399</c:v>
                </c:pt>
                <c:pt idx="18990">
                  <c:v>22.6071428571429</c:v>
                </c:pt>
                <c:pt idx="18991">
                  <c:v>22.608333333333299</c:v>
                </c:pt>
                <c:pt idx="18992">
                  <c:v>22.6095238095238</c:v>
                </c:pt>
                <c:pt idx="18993">
                  <c:v>22.610714285714302</c:v>
                </c:pt>
                <c:pt idx="18994">
                  <c:v>22.6119047619048</c:v>
                </c:pt>
                <c:pt idx="18995">
                  <c:v>22.613095238095202</c:v>
                </c:pt>
                <c:pt idx="18996">
                  <c:v>22.6142857142857</c:v>
                </c:pt>
                <c:pt idx="18997">
                  <c:v>22.615476190476201</c:v>
                </c:pt>
                <c:pt idx="18998">
                  <c:v>22.616666666666699</c:v>
                </c:pt>
                <c:pt idx="18999">
                  <c:v>22.617857142857101</c:v>
                </c:pt>
                <c:pt idx="19000">
                  <c:v>22.619047619047599</c:v>
                </c:pt>
                <c:pt idx="19001">
                  <c:v>22.620238095238101</c:v>
                </c:pt>
                <c:pt idx="19002">
                  <c:v>22.621428571428599</c:v>
                </c:pt>
                <c:pt idx="19003">
                  <c:v>22.6226190476191</c:v>
                </c:pt>
                <c:pt idx="19004">
                  <c:v>22.623809523809499</c:v>
                </c:pt>
                <c:pt idx="19005">
                  <c:v>22.625</c:v>
                </c:pt>
                <c:pt idx="19006">
                  <c:v>22.626190476190501</c:v>
                </c:pt>
                <c:pt idx="19007">
                  <c:v>22.627380952380999</c:v>
                </c:pt>
                <c:pt idx="19008">
                  <c:v>22.628571428571401</c:v>
                </c:pt>
                <c:pt idx="19009">
                  <c:v>22.629761904761899</c:v>
                </c:pt>
                <c:pt idx="19010">
                  <c:v>22.630952380952401</c:v>
                </c:pt>
                <c:pt idx="19011">
                  <c:v>22.632142857142899</c:v>
                </c:pt>
                <c:pt idx="19012">
                  <c:v>22.633333333333301</c:v>
                </c:pt>
                <c:pt idx="19013">
                  <c:v>22.634523809523799</c:v>
                </c:pt>
                <c:pt idx="19014">
                  <c:v>22.6357142857143</c:v>
                </c:pt>
                <c:pt idx="19015">
                  <c:v>22.636904761904798</c:v>
                </c:pt>
                <c:pt idx="19016">
                  <c:v>22.6380952380952</c:v>
                </c:pt>
                <c:pt idx="19017">
                  <c:v>22.639285714285698</c:v>
                </c:pt>
                <c:pt idx="19018">
                  <c:v>22.6404761904762</c:v>
                </c:pt>
                <c:pt idx="19019">
                  <c:v>22.641666666666701</c:v>
                </c:pt>
                <c:pt idx="19020">
                  <c:v>22.6428571428571</c:v>
                </c:pt>
                <c:pt idx="19021">
                  <c:v>22.644047619047601</c:v>
                </c:pt>
                <c:pt idx="19022">
                  <c:v>22.645238095238099</c:v>
                </c:pt>
                <c:pt idx="19023">
                  <c:v>22.646428571428601</c:v>
                </c:pt>
                <c:pt idx="19024">
                  <c:v>22.647619047619099</c:v>
                </c:pt>
                <c:pt idx="19025">
                  <c:v>22.648809523809501</c:v>
                </c:pt>
                <c:pt idx="19026">
                  <c:v>22.65</c:v>
                </c:pt>
                <c:pt idx="19027">
                  <c:v>22.6511904761905</c:v>
                </c:pt>
                <c:pt idx="19028">
                  <c:v>22.652380952381002</c:v>
                </c:pt>
                <c:pt idx="19029">
                  <c:v>22.6535714285714</c:v>
                </c:pt>
                <c:pt idx="19030">
                  <c:v>22.654761904761902</c:v>
                </c:pt>
                <c:pt idx="19031">
                  <c:v>22.655952380952399</c:v>
                </c:pt>
                <c:pt idx="19032">
                  <c:v>22.657142857142901</c:v>
                </c:pt>
                <c:pt idx="19033">
                  <c:v>22.658333333333299</c:v>
                </c:pt>
                <c:pt idx="19034">
                  <c:v>22.659523809523801</c:v>
                </c:pt>
                <c:pt idx="19035">
                  <c:v>22.660714285714299</c:v>
                </c:pt>
                <c:pt idx="19036">
                  <c:v>22.6619047619048</c:v>
                </c:pt>
                <c:pt idx="19037">
                  <c:v>22.663095238095199</c:v>
                </c:pt>
                <c:pt idx="19038">
                  <c:v>22.6642857142857</c:v>
                </c:pt>
                <c:pt idx="19039">
                  <c:v>22.665476190476198</c:v>
                </c:pt>
                <c:pt idx="19040">
                  <c:v>22.6666666666667</c:v>
                </c:pt>
                <c:pt idx="19041">
                  <c:v>22.667857142857098</c:v>
                </c:pt>
                <c:pt idx="19042">
                  <c:v>22.6690476190476</c:v>
                </c:pt>
                <c:pt idx="19043">
                  <c:v>22.670238095238101</c:v>
                </c:pt>
                <c:pt idx="19044">
                  <c:v>22.671428571428599</c:v>
                </c:pt>
                <c:pt idx="19045">
                  <c:v>22.672619047619001</c:v>
                </c:pt>
                <c:pt idx="19046">
                  <c:v>22.673809523809499</c:v>
                </c:pt>
                <c:pt idx="19047">
                  <c:v>22.675000000000001</c:v>
                </c:pt>
                <c:pt idx="19048">
                  <c:v>22.676190476190499</c:v>
                </c:pt>
                <c:pt idx="19049">
                  <c:v>22.677380952381</c:v>
                </c:pt>
                <c:pt idx="19050">
                  <c:v>22.678571428571399</c:v>
                </c:pt>
                <c:pt idx="19051">
                  <c:v>22.6797619047619</c:v>
                </c:pt>
                <c:pt idx="19052">
                  <c:v>22.680952380952402</c:v>
                </c:pt>
                <c:pt idx="19053">
                  <c:v>22.6821428571429</c:v>
                </c:pt>
                <c:pt idx="19054">
                  <c:v>22.683333333333302</c:v>
                </c:pt>
                <c:pt idx="19055">
                  <c:v>22.6845238095238</c:v>
                </c:pt>
                <c:pt idx="19056">
                  <c:v>22.685714285714301</c:v>
                </c:pt>
                <c:pt idx="19057">
                  <c:v>22.686904761904799</c:v>
                </c:pt>
                <c:pt idx="19058">
                  <c:v>22.688095238095201</c:v>
                </c:pt>
                <c:pt idx="19059">
                  <c:v>22.689285714285699</c:v>
                </c:pt>
                <c:pt idx="19060">
                  <c:v>22.6904761904762</c:v>
                </c:pt>
                <c:pt idx="19061">
                  <c:v>22.691666666666698</c:v>
                </c:pt>
                <c:pt idx="19062">
                  <c:v>22.6928571428571</c:v>
                </c:pt>
                <c:pt idx="19063">
                  <c:v>22.694047619047598</c:v>
                </c:pt>
                <c:pt idx="19064">
                  <c:v>22.6952380952381</c:v>
                </c:pt>
                <c:pt idx="19065">
                  <c:v>22.696428571428601</c:v>
                </c:pt>
                <c:pt idx="19066">
                  <c:v>22.697619047619</c:v>
                </c:pt>
                <c:pt idx="19067">
                  <c:v>22.698809523809501</c:v>
                </c:pt>
                <c:pt idx="19068">
                  <c:v>22.7</c:v>
                </c:pt>
                <c:pt idx="19069">
                  <c:v>22.701190476190501</c:v>
                </c:pt>
                <c:pt idx="19070">
                  <c:v>22.702380952380999</c:v>
                </c:pt>
                <c:pt idx="19071">
                  <c:v>22.703571428571401</c:v>
                </c:pt>
                <c:pt idx="19072">
                  <c:v>22.704761904761899</c:v>
                </c:pt>
                <c:pt idx="19073">
                  <c:v>22.7059523809524</c:v>
                </c:pt>
                <c:pt idx="19074">
                  <c:v>22.707142857142902</c:v>
                </c:pt>
                <c:pt idx="19075">
                  <c:v>22.7083333333333</c:v>
                </c:pt>
                <c:pt idx="19076">
                  <c:v>22.709523809523802</c:v>
                </c:pt>
                <c:pt idx="19077">
                  <c:v>22.7107142857143</c:v>
                </c:pt>
                <c:pt idx="19078">
                  <c:v>22.711904761904801</c:v>
                </c:pt>
                <c:pt idx="19079">
                  <c:v>22.7130952380952</c:v>
                </c:pt>
                <c:pt idx="19080">
                  <c:v>22.714285714285701</c:v>
                </c:pt>
                <c:pt idx="19081">
                  <c:v>22.715476190476199</c:v>
                </c:pt>
                <c:pt idx="19082">
                  <c:v>22.716666666666701</c:v>
                </c:pt>
                <c:pt idx="19083">
                  <c:v>22.717857142857099</c:v>
                </c:pt>
                <c:pt idx="19084">
                  <c:v>22.719047619047601</c:v>
                </c:pt>
                <c:pt idx="19085">
                  <c:v>22.720238095238098</c:v>
                </c:pt>
                <c:pt idx="19086">
                  <c:v>22.7214285714286</c:v>
                </c:pt>
                <c:pt idx="19087">
                  <c:v>22.722619047618998</c:v>
                </c:pt>
                <c:pt idx="19088">
                  <c:v>22.7238095238095</c:v>
                </c:pt>
                <c:pt idx="19089">
                  <c:v>22.725000000000001</c:v>
                </c:pt>
                <c:pt idx="19090">
                  <c:v>22.726190476190499</c:v>
                </c:pt>
                <c:pt idx="19091">
                  <c:v>22.727380952381001</c:v>
                </c:pt>
                <c:pt idx="19092">
                  <c:v>22.728571428571399</c:v>
                </c:pt>
                <c:pt idx="19093">
                  <c:v>22.729761904761901</c:v>
                </c:pt>
                <c:pt idx="19094">
                  <c:v>22.730952380952399</c:v>
                </c:pt>
                <c:pt idx="19095">
                  <c:v>22.7321428571429</c:v>
                </c:pt>
                <c:pt idx="19096">
                  <c:v>22.733333333333299</c:v>
                </c:pt>
                <c:pt idx="19097">
                  <c:v>22.7345238095238</c:v>
                </c:pt>
                <c:pt idx="19098">
                  <c:v>22.735714285714302</c:v>
                </c:pt>
                <c:pt idx="19099">
                  <c:v>22.7369047619048</c:v>
                </c:pt>
                <c:pt idx="19100">
                  <c:v>22.738095238095202</c:v>
                </c:pt>
                <c:pt idx="19101">
                  <c:v>22.7392857142857</c:v>
                </c:pt>
                <c:pt idx="19102">
                  <c:v>22.740476190476201</c:v>
                </c:pt>
                <c:pt idx="19103">
                  <c:v>22.741666666666699</c:v>
                </c:pt>
                <c:pt idx="19104">
                  <c:v>22.742857142857101</c:v>
                </c:pt>
                <c:pt idx="19105">
                  <c:v>22.744047619047599</c:v>
                </c:pt>
                <c:pt idx="19106">
                  <c:v>22.745238095238101</c:v>
                </c:pt>
                <c:pt idx="19107">
                  <c:v>22.746428571428599</c:v>
                </c:pt>
                <c:pt idx="19108">
                  <c:v>22.747619047619001</c:v>
                </c:pt>
                <c:pt idx="19109">
                  <c:v>22.748809523809499</c:v>
                </c:pt>
                <c:pt idx="19110">
                  <c:v>22.75</c:v>
                </c:pt>
                <c:pt idx="19111">
                  <c:v>22.751190476190501</c:v>
                </c:pt>
                <c:pt idx="19112">
                  <c:v>22.752380952380999</c:v>
                </c:pt>
                <c:pt idx="19113">
                  <c:v>22.753571428571401</c:v>
                </c:pt>
                <c:pt idx="19114">
                  <c:v>22.754761904761899</c:v>
                </c:pt>
                <c:pt idx="19115">
                  <c:v>22.755952380952401</c:v>
                </c:pt>
                <c:pt idx="19116">
                  <c:v>22.757142857142899</c:v>
                </c:pt>
                <c:pt idx="19117">
                  <c:v>22.758333333333301</c:v>
                </c:pt>
                <c:pt idx="19118">
                  <c:v>22.759523809523799</c:v>
                </c:pt>
                <c:pt idx="19119">
                  <c:v>22.7607142857143</c:v>
                </c:pt>
                <c:pt idx="19120">
                  <c:v>22.761904761904798</c:v>
                </c:pt>
                <c:pt idx="19121">
                  <c:v>22.7630952380952</c:v>
                </c:pt>
                <c:pt idx="19122">
                  <c:v>22.764285714285698</c:v>
                </c:pt>
                <c:pt idx="19123">
                  <c:v>22.7654761904762</c:v>
                </c:pt>
                <c:pt idx="19124">
                  <c:v>22.766666666666701</c:v>
                </c:pt>
                <c:pt idx="19125">
                  <c:v>22.7678571428571</c:v>
                </c:pt>
                <c:pt idx="19126">
                  <c:v>22.769047619047601</c:v>
                </c:pt>
                <c:pt idx="19127">
                  <c:v>22.770238095238099</c:v>
                </c:pt>
                <c:pt idx="19128">
                  <c:v>22.771428571428601</c:v>
                </c:pt>
                <c:pt idx="19129">
                  <c:v>22.772619047619099</c:v>
                </c:pt>
                <c:pt idx="19130">
                  <c:v>22.773809523809501</c:v>
                </c:pt>
                <c:pt idx="19131">
                  <c:v>22.774999999999999</c:v>
                </c:pt>
                <c:pt idx="19132">
                  <c:v>22.7761904761905</c:v>
                </c:pt>
                <c:pt idx="19133">
                  <c:v>22.777380952381002</c:v>
                </c:pt>
                <c:pt idx="19134">
                  <c:v>22.7785714285714</c:v>
                </c:pt>
                <c:pt idx="19135">
                  <c:v>22.779761904761902</c:v>
                </c:pt>
                <c:pt idx="19136">
                  <c:v>22.780952380952399</c:v>
                </c:pt>
                <c:pt idx="19137">
                  <c:v>22.782142857142901</c:v>
                </c:pt>
                <c:pt idx="19138">
                  <c:v>22.783333333333299</c:v>
                </c:pt>
                <c:pt idx="19139">
                  <c:v>22.784523809523801</c:v>
                </c:pt>
                <c:pt idx="19140">
                  <c:v>22.785714285714299</c:v>
                </c:pt>
                <c:pt idx="19141">
                  <c:v>22.7869047619048</c:v>
                </c:pt>
                <c:pt idx="19142">
                  <c:v>22.788095238095199</c:v>
                </c:pt>
                <c:pt idx="19143">
                  <c:v>22.7892857142857</c:v>
                </c:pt>
                <c:pt idx="19144">
                  <c:v>22.790476190476198</c:v>
                </c:pt>
                <c:pt idx="19145">
                  <c:v>22.7916666666667</c:v>
                </c:pt>
                <c:pt idx="19146">
                  <c:v>22.792857142857098</c:v>
                </c:pt>
                <c:pt idx="19147">
                  <c:v>22.7940476190476</c:v>
                </c:pt>
                <c:pt idx="19148">
                  <c:v>22.795238095238101</c:v>
                </c:pt>
                <c:pt idx="19149">
                  <c:v>22.796428571428599</c:v>
                </c:pt>
                <c:pt idx="19150">
                  <c:v>22.797619047619001</c:v>
                </c:pt>
                <c:pt idx="19151">
                  <c:v>22.798809523809499</c:v>
                </c:pt>
                <c:pt idx="19152">
                  <c:v>22.8</c:v>
                </c:pt>
                <c:pt idx="19153">
                  <c:v>22.801190476190499</c:v>
                </c:pt>
                <c:pt idx="19154">
                  <c:v>22.802380952381</c:v>
                </c:pt>
                <c:pt idx="19155">
                  <c:v>22.803571428571399</c:v>
                </c:pt>
                <c:pt idx="19156">
                  <c:v>22.8047619047619</c:v>
                </c:pt>
                <c:pt idx="19157">
                  <c:v>22.805952380952402</c:v>
                </c:pt>
                <c:pt idx="19158">
                  <c:v>22.8071428571429</c:v>
                </c:pt>
                <c:pt idx="19159">
                  <c:v>22.808333333333302</c:v>
                </c:pt>
                <c:pt idx="19160">
                  <c:v>22.8095238095238</c:v>
                </c:pt>
                <c:pt idx="19161">
                  <c:v>22.810714285714301</c:v>
                </c:pt>
                <c:pt idx="19162">
                  <c:v>22.811904761904799</c:v>
                </c:pt>
                <c:pt idx="19163">
                  <c:v>22.813095238095201</c:v>
                </c:pt>
                <c:pt idx="19164">
                  <c:v>22.814285714285699</c:v>
                </c:pt>
                <c:pt idx="19165">
                  <c:v>22.8154761904762</c:v>
                </c:pt>
                <c:pt idx="19166">
                  <c:v>22.816666666666698</c:v>
                </c:pt>
                <c:pt idx="19167">
                  <c:v>22.8178571428571</c:v>
                </c:pt>
                <c:pt idx="19168">
                  <c:v>22.819047619047598</c:v>
                </c:pt>
                <c:pt idx="19169">
                  <c:v>22.8202380952381</c:v>
                </c:pt>
                <c:pt idx="19170">
                  <c:v>22.821428571428601</c:v>
                </c:pt>
                <c:pt idx="19171">
                  <c:v>22.822619047619099</c:v>
                </c:pt>
                <c:pt idx="19172">
                  <c:v>22.823809523809501</c:v>
                </c:pt>
                <c:pt idx="19173">
                  <c:v>22.824999999999999</c:v>
                </c:pt>
                <c:pt idx="19174">
                  <c:v>22.826190476190501</c:v>
                </c:pt>
                <c:pt idx="19175">
                  <c:v>22.827380952380999</c:v>
                </c:pt>
                <c:pt idx="19176">
                  <c:v>22.828571428571401</c:v>
                </c:pt>
                <c:pt idx="19177">
                  <c:v>22.829761904761899</c:v>
                </c:pt>
                <c:pt idx="19178">
                  <c:v>22.8309523809524</c:v>
                </c:pt>
                <c:pt idx="19179">
                  <c:v>22.832142857142902</c:v>
                </c:pt>
                <c:pt idx="19180">
                  <c:v>22.8333333333333</c:v>
                </c:pt>
                <c:pt idx="19181">
                  <c:v>22.834523809523802</c:v>
                </c:pt>
                <c:pt idx="19182">
                  <c:v>22.8357142857143</c:v>
                </c:pt>
                <c:pt idx="19183">
                  <c:v>22.836904761904801</c:v>
                </c:pt>
                <c:pt idx="19184">
                  <c:v>22.8380952380952</c:v>
                </c:pt>
                <c:pt idx="19185">
                  <c:v>22.839285714285701</c:v>
                </c:pt>
                <c:pt idx="19186">
                  <c:v>22.840476190476199</c:v>
                </c:pt>
                <c:pt idx="19187">
                  <c:v>22.841666666666701</c:v>
                </c:pt>
                <c:pt idx="19188">
                  <c:v>22.842857142857099</c:v>
                </c:pt>
                <c:pt idx="19189">
                  <c:v>22.844047619047601</c:v>
                </c:pt>
                <c:pt idx="19190">
                  <c:v>22.845238095238098</c:v>
                </c:pt>
                <c:pt idx="19191">
                  <c:v>22.8464285714286</c:v>
                </c:pt>
                <c:pt idx="19192">
                  <c:v>22.847619047618998</c:v>
                </c:pt>
                <c:pt idx="19193">
                  <c:v>22.8488095238095</c:v>
                </c:pt>
                <c:pt idx="19194">
                  <c:v>22.85</c:v>
                </c:pt>
                <c:pt idx="19195">
                  <c:v>22.851190476190499</c:v>
                </c:pt>
                <c:pt idx="19196">
                  <c:v>22.852380952381001</c:v>
                </c:pt>
                <c:pt idx="19197">
                  <c:v>22.853571428571399</c:v>
                </c:pt>
                <c:pt idx="19198">
                  <c:v>22.854761904761901</c:v>
                </c:pt>
                <c:pt idx="19199">
                  <c:v>22.855952380952399</c:v>
                </c:pt>
                <c:pt idx="19200">
                  <c:v>22.8571428571429</c:v>
                </c:pt>
                <c:pt idx="19201">
                  <c:v>22.858333333333299</c:v>
                </c:pt>
                <c:pt idx="19202">
                  <c:v>22.8595238095238</c:v>
                </c:pt>
                <c:pt idx="19203">
                  <c:v>22.860714285714302</c:v>
                </c:pt>
                <c:pt idx="19204">
                  <c:v>22.8619047619048</c:v>
                </c:pt>
                <c:pt idx="19205">
                  <c:v>22.863095238095202</c:v>
                </c:pt>
                <c:pt idx="19206">
                  <c:v>22.8642857142857</c:v>
                </c:pt>
                <c:pt idx="19207">
                  <c:v>22.865476190476201</c:v>
                </c:pt>
                <c:pt idx="19208">
                  <c:v>22.866666666666699</c:v>
                </c:pt>
                <c:pt idx="19209">
                  <c:v>22.867857142857101</c:v>
                </c:pt>
                <c:pt idx="19210">
                  <c:v>22.869047619047599</c:v>
                </c:pt>
                <c:pt idx="19211">
                  <c:v>22.870238095238101</c:v>
                </c:pt>
                <c:pt idx="19212">
                  <c:v>22.871428571428599</c:v>
                </c:pt>
                <c:pt idx="19213">
                  <c:v>22.8726190476191</c:v>
                </c:pt>
                <c:pt idx="19214">
                  <c:v>22.873809523809499</c:v>
                </c:pt>
                <c:pt idx="19215">
                  <c:v>22.875</c:v>
                </c:pt>
                <c:pt idx="19216">
                  <c:v>22.876190476190501</c:v>
                </c:pt>
                <c:pt idx="19217">
                  <c:v>22.877380952380999</c:v>
                </c:pt>
                <c:pt idx="19218">
                  <c:v>22.878571428571401</c:v>
                </c:pt>
                <c:pt idx="19219">
                  <c:v>22.879761904761899</c:v>
                </c:pt>
                <c:pt idx="19220">
                  <c:v>22.880952380952401</c:v>
                </c:pt>
                <c:pt idx="19221">
                  <c:v>22.882142857142899</c:v>
                </c:pt>
                <c:pt idx="19222">
                  <c:v>22.883333333333301</c:v>
                </c:pt>
                <c:pt idx="19223">
                  <c:v>22.884523809523799</c:v>
                </c:pt>
                <c:pt idx="19224">
                  <c:v>22.8857142857143</c:v>
                </c:pt>
                <c:pt idx="19225">
                  <c:v>22.886904761904798</c:v>
                </c:pt>
                <c:pt idx="19226">
                  <c:v>22.8880952380952</c:v>
                </c:pt>
                <c:pt idx="19227">
                  <c:v>22.889285714285698</c:v>
                </c:pt>
                <c:pt idx="19228">
                  <c:v>22.8904761904762</c:v>
                </c:pt>
                <c:pt idx="19229">
                  <c:v>22.891666666666701</c:v>
                </c:pt>
                <c:pt idx="19230">
                  <c:v>22.8928571428571</c:v>
                </c:pt>
                <c:pt idx="19231">
                  <c:v>22.894047619047601</c:v>
                </c:pt>
                <c:pt idx="19232">
                  <c:v>22.895238095238099</c:v>
                </c:pt>
                <c:pt idx="19233">
                  <c:v>22.896428571428601</c:v>
                </c:pt>
                <c:pt idx="19234">
                  <c:v>22.897619047619099</c:v>
                </c:pt>
                <c:pt idx="19235">
                  <c:v>22.898809523809501</c:v>
                </c:pt>
                <c:pt idx="19236">
                  <c:v>22.9</c:v>
                </c:pt>
                <c:pt idx="19237">
                  <c:v>22.9011904761905</c:v>
                </c:pt>
                <c:pt idx="19238">
                  <c:v>22.902380952381002</c:v>
                </c:pt>
                <c:pt idx="19239">
                  <c:v>22.9035714285714</c:v>
                </c:pt>
                <c:pt idx="19240">
                  <c:v>22.904761904761902</c:v>
                </c:pt>
                <c:pt idx="19241">
                  <c:v>22.905952380952399</c:v>
                </c:pt>
                <c:pt idx="19242">
                  <c:v>22.907142857142901</c:v>
                </c:pt>
                <c:pt idx="19243">
                  <c:v>22.908333333333299</c:v>
                </c:pt>
                <c:pt idx="19244">
                  <c:v>22.909523809523801</c:v>
                </c:pt>
                <c:pt idx="19245">
                  <c:v>22.910714285714299</c:v>
                </c:pt>
                <c:pt idx="19246">
                  <c:v>22.9119047619048</c:v>
                </c:pt>
                <c:pt idx="19247">
                  <c:v>22.913095238095199</c:v>
                </c:pt>
                <c:pt idx="19248">
                  <c:v>22.9142857142857</c:v>
                </c:pt>
                <c:pt idx="19249">
                  <c:v>22.915476190476198</c:v>
                </c:pt>
                <c:pt idx="19250">
                  <c:v>22.9166666666667</c:v>
                </c:pt>
                <c:pt idx="19251">
                  <c:v>22.917857142857098</c:v>
                </c:pt>
                <c:pt idx="19252">
                  <c:v>22.9190476190476</c:v>
                </c:pt>
                <c:pt idx="19253">
                  <c:v>22.920238095238101</c:v>
                </c:pt>
                <c:pt idx="19254">
                  <c:v>22.921428571428599</c:v>
                </c:pt>
                <c:pt idx="19255">
                  <c:v>22.922619047619001</c:v>
                </c:pt>
                <c:pt idx="19256">
                  <c:v>22.923809523809499</c:v>
                </c:pt>
                <c:pt idx="19257">
                  <c:v>22.925000000000001</c:v>
                </c:pt>
                <c:pt idx="19258">
                  <c:v>22.926190476190499</c:v>
                </c:pt>
                <c:pt idx="19259">
                  <c:v>22.927380952381</c:v>
                </c:pt>
                <c:pt idx="19260">
                  <c:v>22.928571428571399</c:v>
                </c:pt>
                <c:pt idx="19261">
                  <c:v>22.9297619047619</c:v>
                </c:pt>
                <c:pt idx="19262">
                  <c:v>22.930952380952402</c:v>
                </c:pt>
                <c:pt idx="19263">
                  <c:v>22.9321428571429</c:v>
                </c:pt>
                <c:pt idx="19264">
                  <c:v>22.933333333333302</c:v>
                </c:pt>
                <c:pt idx="19265">
                  <c:v>22.9345238095238</c:v>
                </c:pt>
                <c:pt idx="19266">
                  <c:v>22.935714285714301</c:v>
                </c:pt>
                <c:pt idx="19267">
                  <c:v>22.936904761904799</c:v>
                </c:pt>
                <c:pt idx="19268">
                  <c:v>22.938095238095201</c:v>
                </c:pt>
                <c:pt idx="19269">
                  <c:v>22.939285714285699</c:v>
                </c:pt>
                <c:pt idx="19270">
                  <c:v>22.9404761904762</c:v>
                </c:pt>
                <c:pt idx="19271">
                  <c:v>22.941666666666698</c:v>
                </c:pt>
                <c:pt idx="19272">
                  <c:v>22.9428571428571</c:v>
                </c:pt>
                <c:pt idx="19273">
                  <c:v>22.944047619047598</c:v>
                </c:pt>
                <c:pt idx="19274">
                  <c:v>22.9452380952381</c:v>
                </c:pt>
                <c:pt idx="19275">
                  <c:v>22.946428571428601</c:v>
                </c:pt>
                <c:pt idx="19276">
                  <c:v>22.947619047619099</c:v>
                </c:pt>
                <c:pt idx="19277">
                  <c:v>22.948809523809501</c:v>
                </c:pt>
                <c:pt idx="19278">
                  <c:v>22.95</c:v>
                </c:pt>
                <c:pt idx="19279">
                  <c:v>22.951190476190501</c:v>
                </c:pt>
                <c:pt idx="19280">
                  <c:v>22.952380952380999</c:v>
                </c:pt>
                <c:pt idx="19281">
                  <c:v>22.953571428571401</c:v>
                </c:pt>
                <c:pt idx="19282">
                  <c:v>22.954761904761899</c:v>
                </c:pt>
                <c:pt idx="19283">
                  <c:v>22.9559523809524</c:v>
                </c:pt>
                <c:pt idx="19284">
                  <c:v>22.957142857142902</c:v>
                </c:pt>
                <c:pt idx="19285">
                  <c:v>22.9583333333333</c:v>
                </c:pt>
                <c:pt idx="19286">
                  <c:v>22.959523809523802</c:v>
                </c:pt>
                <c:pt idx="19287">
                  <c:v>22.9607142857143</c:v>
                </c:pt>
                <c:pt idx="19288">
                  <c:v>22.961904761904801</c:v>
                </c:pt>
                <c:pt idx="19289">
                  <c:v>22.9630952380952</c:v>
                </c:pt>
                <c:pt idx="19290">
                  <c:v>22.964285714285701</c:v>
                </c:pt>
                <c:pt idx="19291">
                  <c:v>22.965476190476199</c:v>
                </c:pt>
                <c:pt idx="19292">
                  <c:v>22.966666666666701</c:v>
                </c:pt>
                <c:pt idx="19293">
                  <c:v>22.967857142857099</c:v>
                </c:pt>
                <c:pt idx="19294">
                  <c:v>22.969047619047601</c:v>
                </c:pt>
                <c:pt idx="19295">
                  <c:v>22.970238095238098</c:v>
                </c:pt>
                <c:pt idx="19296">
                  <c:v>22.9714285714286</c:v>
                </c:pt>
                <c:pt idx="19297">
                  <c:v>22.972619047618998</c:v>
                </c:pt>
                <c:pt idx="19298">
                  <c:v>22.9738095238095</c:v>
                </c:pt>
                <c:pt idx="19299">
                  <c:v>22.975000000000001</c:v>
                </c:pt>
                <c:pt idx="19300">
                  <c:v>22.976190476190499</c:v>
                </c:pt>
                <c:pt idx="19301">
                  <c:v>22.977380952381001</c:v>
                </c:pt>
                <c:pt idx="19302">
                  <c:v>22.978571428571399</c:v>
                </c:pt>
                <c:pt idx="19303">
                  <c:v>22.979761904761901</c:v>
                </c:pt>
                <c:pt idx="19304">
                  <c:v>22.980952380952399</c:v>
                </c:pt>
                <c:pt idx="19305">
                  <c:v>22.9821428571429</c:v>
                </c:pt>
                <c:pt idx="19306">
                  <c:v>22.983333333333299</c:v>
                </c:pt>
                <c:pt idx="19307">
                  <c:v>22.9845238095238</c:v>
                </c:pt>
                <c:pt idx="19308">
                  <c:v>22.985714285714302</c:v>
                </c:pt>
                <c:pt idx="19309">
                  <c:v>22.9869047619048</c:v>
                </c:pt>
                <c:pt idx="19310">
                  <c:v>22.988095238095202</c:v>
                </c:pt>
                <c:pt idx="19311">
                  <c:v>22.9892857142857</c:v>
                </c:pt>
                <c:pt idx="19312">
                  <c:v>22.990476190476201</c:v>
                </c:pt>
                <c:pt idx="19313">
                  <c:v>22.991666666666699</c:v>
                </c:pt>
                <c:pt idx="19314">
                  <c:v>22.992857142857101</c:v>
                </c:pt>
                <c:pt idx="19315">
                  <c:v>22.994047619047599</c:v>
                </c:pt>
                <c:pt idx="19316">
                  <c:v>22.995238095238101</c:v>
                </c:pt>
                <c:pt idx="19317">
                  <c:v>22.996428571428599</c:v>
                </c:pt>
                <c:pt idx="19318">
                  <c:v>22.997619047619001</c:v>
                </c:pt>
                <c:pt idx="19319">
                  <c:v>22.998809523809499</c:v>
                </c:pt>
                <c:pt idx="19320">
                  <c:v>23</c:v>
                </c:pt>
                <c:pt idx="19321">
                  <c:v>23.001190476190501</c:v>
                </c:pt>
                <c:pt idx="19322">
                  <c:v>23.002380952380999</c:v>
                </c:pt>
                <c:pt idx="19323">
                  <c:v>23.003571428571401</c:v>
                </c:pt>
                <c:pt idx="19324">
                  <c:v>23.004761904761899</c:v>
                </c:pt>
                <c:pt idx="19325">
                  <c:v>23.005952380952401</c:v>
                </c:pt>
                <c:pt idx="19326">
                  <c:v>23.007142857142899</c:v>
                </c:pt>
                <c:pt idx="19327">
                  <c:v>23.008333333333301</c:v>
                </c:pt>
                <c:pt idx="19328">
                  <c:v>23.009523809523799</c:v>
                </c:pt>
                <c:pt idx="19329">
                  <c:v>23.0107142857143</c:v>
                </c:pt>
                <c:pt idx="19330">
                  <c:v>23.011904761904798</c:v>
                </c:pt>
                <c:pt idx="19331">
                  <c:v>23.0130952380952</c:v>
                </c:pt>
                <c:pt idx="19332">
                  <c:v>23.014285714285698</c:v>
                </c:pt>
                <c:pt idx="19333">
                  <c:v>23.0154761904762</c:v>
                </c:pt>
                <c:pt idx="19334">
                  <c:v>23.016666666666701</c:v>
                </c:pt>
                <c:pt idx="19335">
                  <c:v>23.0178571428571</c:v>
                </c:pt>
                <c:pt idx="19336">
                  <c:v>23.019047619047601</c:v>
                </c:pt>
                <c:pt idx="19337">
                  <c:v>23.020238095238099</c:v>
                </c:pt>
                <c:pt idx="19338">
                  <c:v>23.021428571428601</c:v>
                </c:pt>
                <c:pt idx="19339">
                  <c:v>23.022619047619099</c:v>
                </c:pt>
                <c:pt idx="19340">
                  <c:v>23.023809523809501</c:v>
                </c:pt>
                <c:pt idx="19341">
                  <c:v>23.024999999999999</c:v>
                </c:pt>
                <c:pt idx="19342">
                  <c:v>23.0261904761905</c:v>
                </c:pt>
                <c:pt idx="19343">
                  <c:v>23.027380952381002</c:v>
                </c:pt>
                <c:pt idx="19344">
                  <c:v>23.0285714285714</c:v>
                </c:pt>
                <c:pt idx="19345">
                  <c:v>23.029761904761902</c:v>
                </c:pt>
                <c:pt idx="19346">
                  <c:v>23.030952380952399</c:v>
                </c:pt>
                <c:pt idx="19347">
                  <c:v>23.032142857142901</c:v>
                </c:pt>
                <c:pt idx="19348">
                  <c:v>23.033333333333299</c:v>
                </c:pt>
                <c:pt idx="19349">
                  <c:v>23.034523809523801</c:v>
                </c:pt>
                <c:pt idx="19350">
                  <c:v>23.035714285714299</c:v>
                </c:pt>
                <c:pt idx="19351">
                  <c:v>23.0369047619048</c:v>
                </c:pt>
                <c:pt idx="19352">
                  <c:v>23.038095238095199</c:v>
                </c:pt>
                <c:pt idx="19353">
                  <c:v>23.0392857142857</c:v>
                </c:pt>
                <c:pt idx="19354">
                  <c:v>23.040476190476198</c:v>
                </c:pt>
                <c:pt idx="19355">
                  <c:v>23.0416666666667</c:v>
                </c:pt>
                <c:pt idx="19356">
                  <c:v>23.042857142857098</c:v>
                </c:pt>
                <c:pt idx="19357">
                  <c:v>23.0440476190476</c:v>
                </c:pt>
                <c:pt idx="19358">
                  <c:v>23.045238095238101</c:v>
                </c:pt>
                <c:pt idx="19359">
                  <c:v>23.046428571428599</c:v>
                </c:pt>
                <c:pt idx="19360">
                  <c:v>23.047619047619001</c:v>
                </c:pt>
                <c:pt idx="19361">
                  <c:v>23.048809523809499</c:v>
                </c:pt>
                <c:pt idx="19362">
                  <c:v>23.05</c:v>
                </c:pt>
                <c:pt idx="19363">
                  <c:v>23.051190476190499</c:v>
                </c:pt>
                <c:pt idx="19364">
                  <c:v>23.052380952381</c:v>
                </c:pt>
                <c:pt idx="19365">
                  <c:v>23.053571428571399</c:v>
                </c:pt>
                <c:pt idx="19366">
                  <c:v>23.0547619047619</c:v>
                </c:pt>
                <c:pt idx="19367">
                  <c:v>23.055952380952402</c:v>
                </c:pt>
                <c:pt idx="19368">
                  <c:v>23.0571428571429</c:v>
                </c:pt>
                <c:pt idx="19369">
                  <c:v>23.058333333333302</c:v>
                </c:pt>
                <c:pt idx="19370">
                  <c:v>23.0595238095238</c:v>
                </c:pt>
                <c:pt idx="19371">
                  <c:v>23.060714285714301</c:v>
                </c:pt>
                <c:pt idx="19372">
                  <c:v>23.061904761904799</c:v>
                </c:pt>
                <c:pt idx="19373">
                  <c:v>23.063095238095201</c:v>
                </c:pt>
                <c:pt idx="19374">
                  <c:v>23.064285714285699</c:v>
                </c:pt>
                <c:pt idx="19375">
                  <c:v>23.0654761904762</c:v>
                </c:pt>
                <c:pt idx="19376">
                  <c:v>23.066666666666698</c:v>
                </c:pt>
                <c:pt idx="19377">
                  <c:v>23.0678571428571</c:v>
                </c:pt>
                <c:pt idx="19378">
                  <c:v>23.069047619047598</c:v>
                </c:pt>
                <c:pt idx="19379">
                  <c:v>23.0702380952381</c:v>
                </c:pt>
                <c:pt idx="19380">
                  <c:v>23.071428571428601</c:v>
                </c:pt>
                <c:pt idx="19381">
                  <c:v>23.072619047619099</c:v>
                </c:pt>
                <c:pt idx="19382">
                  <c:v>23.073809523809501</c:v>
                </c:pt>
                <c:pt idx="19383">
                  <c:v>23.074999999999999</c:v>
                </c:pt>
                <c:pt idx="19384">
                  <c:v>23.076190476190501</c:v>
                </c:pt>
                <c:pt idx="19385">
                  <c:v>23.077380952380999</c:v>
                </c:pt>
                <c:pt idx="19386">
                  <c:v>23.078571428571401</c:v>
                </c:pt>
                <c:pt idx="19387">
                  <c:v>23.079761904761899</c:v>
                </c:pt>
                <c:pt idx="19388">
                  <c:v>23.0809523809524</c:v>
                </c:pt>
                <c:pt idx="19389">
                  <c:v>23.082142857142902</c:v>
                </c:pt>
                <c:pt idx="19390">
                  <c:v>23.0833333333333</c:v>
                </c:pt>
                <c:pt idx="19391">
                  <c:v>23.084523809523802</c:v>
                </c:pt>
                <c:pt idx="19392">
                  <c:v>23.0857142857143</c:v>
                </c:pt>
                <c:pt idx="19393">
                  <c:v>23.086904761904801</c:v>
                </c:pt>
                <c:pt idx="19394">
                  <c:v>23.0880952380952</c:v>
                </c:pt>
                <c:pt idx="19395">
                  <c:v>23.089285714285701</c:v>
                </c:pt>
                <c:pt idx="19396">
                  <c:v>23.090476190476199</c:v>
                </c:pt>
                <c:pt idx="19397">
                  <c:v>23.091666666666701</c:v>
                </c:pt>
                <c:pt idx="19398">
                  <c:v>23.092857142857099</c:v>
                </c:pt>
                <c:pt idx="19399">
                  <c:v>23.094047619047601</c:v>
                </c:pt>
                <c:pt idx="19400">
                  <c:v>23.095238095238098</c:v>
                </c:pt>
                <c:pt idx="19401">
                  <c:v>23.0964285714286</c:v>
                </c:pt>
                <c:pt idx="19402">
                  <c:v>23.097619047618998</c:v>
                </c:pt>
                <c:pt idx="19403">
                  <c:v>23.0988095238095</c:v>
                </c:pt>
                <c:pt idx="19404">
                  <c:v>23.1</c:v>
                </c:pt>
                <c:pt idx="19405">
                  <c:v>23.101190476190499</c:v>
                </c:pt>
                <c:pt idx="19406">
                  <c:v>23.102380952381001</c:v>
                </c:pt>
                <c:pt idx="19407">
                  <c:v>23.103571428571399</c:v>
                </c:pt>
                <c:pt idx="19408">
                  <c:v>23.104761904761901</c:v>
                </c:pt>
                <c:pt idx="19409">
                  <c:v>23.105952380952399</c:v>
                </c:pt>
                <c:pt idx="19410">
                  <c:v>23.1071428571429</c:v>
                </c:pt>
                <c:pt idx="19411">
                  <c:v>23.108333333333299</c:v>
                </c:pt>
                <c:pt idx="19412">
                  <c:v>23.1095238095238</c:v>
                </c:pt>
                <c:pt idx="19413">
                  <c:v>23.110714285714302</c:v>
                </c:pt>
                <c:pt idx="19414">
                  <c:v>23.1119047619048</c:v>
                </c:pt>
                <c:pt idx="19415">
                  <c:v>23.113095238095202</c:v>
                </c:pt>
                <c:pt idx="19416">
                  <c:v>23.1142857142857</c:v>
                </c:pt>
                <c:pt idx="19417">
                  <c:v>23.115476190476201</c:v>
                </c:pt>
                <c:pt idx="19418">
                  <c:v>23.116666666666699</c:v>
                </c:pt>
                <c:pt idx="19419">
                  <c:v>23.117857142857101</c:v>
                </c:pt>
                <c:pt idx="19420">
                  <c:v>23.119047619047599</c:v>
                </c:pt>
                <c:pt idx="19421">
                  <c:v>23.120238095238101</c:v>
                </c:pt>
                <c:pt idx="19422">
                  <c:v>23.121428571428599</c:v>
                </c:pt>
                <c:pt idx="19423">
                  <c:v>23.1226190476191</c:v>
                </c:pt>
                <c:pt idx="19424">
                  <c:v>23.123809523809499</c:v>
                </c:pt>
                <c:pt idx="19425">
                  <c:v>23.125</c:v>
                </c:pt>
                <c:pt idx="19426">
                  <c:v>23.126190476190501</c:v>
                </c:pt>
                <c:pt idx="19427">
                  <c:v>23.127380952380999</c:v>
                </c:pt>
                <c:pt idx="19428">
                  <c:v>23.128571428571401</c:v>
                </c:pt>
                <c:pt idx="19429">
                  <c:v>23.129761904761899</c:v>
                </c:pt>
                <c:pt idx="19430">
                  <c:v>23.130952380952401</c:v>
                </c:pt>
                <c:pt idx="19431">
                  <c:v>23.132142857142899</c:v>
                </c:pt>
                <c:pt idx="19432">
                  <c:v>23.133333333333301</c:v>
                </c:pt>
                <c:pt idx="19433">
                  <c:v>23.134523809523799</c:v>
                </c:pt>
                <c:pt idx="19434">
                  <c:v>23.1357142857143</c:v>
                </c:pt>
                <c:pt idx="19435">
                  <c:v>23.136904761904798</c:v>
                </c:pt>
                <c:pt idx="19436">
                  <c:v>23.1380952380952</c:v>
                </c:pt>
                <c:pt idx="19437">
                  <c:v>23.139285714285698</c:v>
                </c:pt>
                <c:pt idx="19438">
                  <c:v>23.1404761904762</c:v>
                </c:pt>
                <c:pt idx="19439">
                  <c:v>23.141666666666701</c:v>
                </c:pt>
                <c:pt idx="19440">
                  <c:v>23.1428571428571</c:v>
                </c:pt>
                <c:pt idx="19441">
                  <c:v>23.144047619047601</c:v>
                </c:pt>
                <c:pt idx="19442">
                  <c:v>23.145238095238099</c:v>
                </c:pt>
                <c:pt idx="19443">
                  <c:v>23.146428571428601</c:v>
                </c:pt>
                <c:pt idx="19444">
                  <c:v>23.147619047619099</c:v>
                </c:pt>
                <c:pt idx="19445">
                  <c:v>23.148809523809501</c:v>
                </c:pt>
                <c:pt idx="19446">
                  <c:v>23.15</c:v>
                </c:pt>
                <c:pt idx="19447">
                  <c:v>23.1511904761905</c:v>
                </c:pt>
                <c:pt idx="19448">
                  <c:v>23.152380952381002</c:v>
                </c:pt>
                <c:pt idx="19449">
                  <c:v>23.1535714285714</c:v>
                </c:pt>
                <c:pt idx="19450">
                  <c:v>23.154761904761902</c:v>
                </c:pt>
                <c:pt idx="19451">
                  <c:v>23.155952380952399</c:v>
                </c:pt>
                <c:pt idx="19452">
                  <c:v>23.157142857142901</c:v>
                </c:pt>
                <c:pt idx="19453">
                  <c:v>23.158333333333299</c:v>
                </c:pt>
                <c:pt idx="19454">
                  <c:v>23.159523809523801</c:v>
                </c:pt>
                <c:pt idx="19455">
                  <c:v>23.160714285714299</c:v>
                </c:pt>
                <c:pt idx="19456">
                  <c:v>23.1619047619048</c:v>
                </c:pt>
                <c:pt idx="19457">
                  <c:v>23.163095238095199</c:v>
                </c:pt>
                <c:pt idx="19458">
                  <c:v>23.1642857142857</c:v>
                </c:pt>
                <c:pt idx="19459">
                  <c:v>23.165476190476198</c:v>
                </c:pt>
                <c:pt idx="19460">
                  <c:v>23.1666666666667</c:v>
                </c:pt>
                <c:pt idx="19461">
                  <c:v>23.167857142857098</c:v>
                </c:pt>
                <c:pt idx="19462">
                  <c:v>23.1690476190476</c:v>
                </c:pt>
                <c:pt idx="19463">
                  <c:v>23.170238095238101</c:v>
                </c:pt>
                <c:pt idx="19464">
                  <c:v>23.171428571428599</c:v>
                </c:pt>
                <c:pt idx="19465">
                  <c:v>23.172619047619101</c:v>
                </c:pt>
                <c:pt idx="19466">
                  <c:v>23.173809523809499</c:v>
                </c:pt>
                <c:pt idx="19467">
                  <c:v>23.175000000000001</c:v>
                </c:pt>
                <c:pt idx="19468">
                  <c:v>23.176190476190499</c:v>
                </c:pt>
                <c:pt idx="19469">
                  <c:v>23.177380952381</c:v>
                </c:pt>
                <c:pt idx="19470">
                  <c:v>23.178571428571399</c:v>
                </c:pt>
                <c:pt idx="19471">
                  <c:v>23.1797619047619</c:v>
                </c:pt>
                <c:pt idx="19472">
                  <c:v>23.180952380952402</c:v>
                </c:pt>
                <c:pt idx="19473">
                  <c:v>23.1821428571429</c:v>
                </c:pt>
                <c:pt idx="19474">
                  <c:v>23.183333333333302</c:v>
                </c:pt>
                <c:pt idx="19475">
                  <c:v>23.1845238095238</c:v>
                </c:pt>
                <c:pt idx="19476">
                  <c:v>23.185714285714301</c:v>
                </c:pt>
                <c:pt idx="19477">
                  <c:v>23.186904761904799</c:v>
                </c:pt>
                <c:pt idx="19478">
                  <c:v>23.188095238095201</c:v>
                </c:pt>
                <c:pt idx="19479">
                  <c:v>23.189285714285699</c:v>
                </c:pt>
                <c:pt idx="19480">
                  <c:v>23.1904761904762</c:v>
                </c:pt>
                <c:pt idx="19481">
                  <c:v>23.191666666666698</c:v>
                </c:pt>
                <c:pt idx="19482">
                  <c:v>23.1928571428571</c:v>
                </c:pt>
                <c:pt idx="19483">
                  <c:v>23.194047619047598</c:v>
                </c:pt>
                <c:pt idx="19484">
                  <c:v>23.1952380952381</c:v>
                </c:pt>
                <c:pt idx="19485">
                  <c:v>23.196428571428601</c:v>
                </c:pt>
                <c:pt idx="19486">
                  <c:v>23.197619047619099</c:v>
                </c:pt>
                <c:pt idx="19487">
                  <c:v>23.198809523809501</c:v>
                </c:pt>
                <c:pt idx="19488">
                  <c:v>23.2</c:v>
                </c:pt>
                <c:pt idx="19489">
                  <c:v>23.201190476190501</c:v>
                </c:pt>
                <c:pt idx="19490">
                  <c:v>23.202380952380999</c:v>
                </c:pt>
                <c:pt idx="19491">
                  <c:v>23.203571428571401</c:v>
                </c:pt>
                <c:pt idx="19492">
                  <c:v>23.204761904761899</c:v>
                </c:pt>
                <c:pt idx="19493">
                  <c:v>23.2059523809524</c:v>
                </c:pt>
                <c:pt idx="19494">
                  <c:v>23.207142857142902</c:v>
                </c:pt>
                <c:pt idx="19495">
                  <c:v>23.2083333333333</c:v>
                </c:pt>
                <c:pt idx="19496">
                  <c:v>23.209523809523802</c:v>
                </c:pt>
                <c:pt idx="19497">
                  <c:v>23.2107142857143</c:v>
                </c:pt>
                <c:pt idx="19498">
                  <c:v>23.211904761904801</c:v>
                </c:pt>
                <c:pt idx="19499">
                  <c:v>23.2130952380952</c:v>
                </c:pt>
                <c:pt idx="19500">
                  <c:v>23.214285714285701</c:v>
                </c:pt>
                <c:pt idx="19501">
                  <c:v>23.215476190476199</c:v>
                </c:pt>
                <c:pt idx="19502">
                  <c:v>23.216666666666701</c:v>
                </c:pt>
                <c:pt idx="19503">
                  <c:v>23.217857142857099</c:v>
                </c:pt>
                <c:pt idx="19504">
                  <c:v>23.219047619047601</c:v>
                </c:pt>
                <c:pt idx="19505">
                  <c:v>23.220238095238098</c:v>
                </c:pt>
                <c:pt idx="19506">
                  <c:v>23.2214285714286</c:v>
                </c:pt>
                <c:pt idx="19507">
                  <c:v>23.222619047618998</c:v>
                </c:pt>
                <c:pt idx="19508">
                  <c:v>23.2238095238095</c:v>
                </c:pt>
                <c:pt idx="19509">
                  <c:v>23.225000000000001</c:v>
                </c:pt>
                <c:pt idx="19510">
                  <c:v>23.226190476190499</c:v>
                </c:pt>
                <c:pt idx="19511">
                  <c:v>23.227380952381001</c:v>
                </c:pt>
                <c:pt idx="19512">
                  <c:v>23.228571428571399</c:v>
                </c:pt>
                <c:pt idx="19513">
                  <c:v>23.229761904761901</c:v>
                </c:pt>
                <c:pt idx="19514">
                  <c:v>23.230952380952399</c:v>
                </c:pt>
                <c:pt idx="19515">
                  <c:v>23.2321428571429</c:v>
                </c:pt>
                <c:pt idx="19516">
                  <c:v>23.233333333333299</c:v>
                </c:pt>
                <c:pt idx="19517">
                  <c:v>23.2345238095238</c:v>
                </c:pt>
                <c:pt idx="19518">
                  <c:v>23.235714285714302</c:v>
                </c:pt>
                <c:pt idx="19519">
                  <c:v>23.2369047619048</c:v>
                </c:pt>
                <c:pt idx="19520">
                  <c:v>23.238095238095202</c:v>
                </c:pt>
                <c:pt idx="19521">
                  <c:v>23.2392857142857</c:v>
                </c:pt>
                <c:pt idx="19522">
                  <c:v>23.240476190476201</c:v>
                </c:pt>
                <c:pt idx="19523">
                  <c:v>23.241666666666699</c:v>
                </c:pt>
                <c:pt idx="19524">
                  <c:v>23.242857142857101</c:v>
                </c:pt>
                <c:pt idx="19525">
                  <c:v>23.244047619047599</c:v>
                </c:pt>
                <c:pt idx="19526">
                  <c:v>23.245238095238101</c:v>
                </c:pt>
                <c:pt idx="19527">
                  <c:v>23.246428571428599</c:v>
                </c:pt>
                <c:pt idx="19528">
                  <c:v>23.247619047619001</c:v>
                </c:pt>
                <c:pt idx="19529">
                  <c:v>23.248809523809499</c:v>
                </c:pt>
                <c:pt idx="19530">
                  <c:v>23.25</c:v>
                </c:pt>
                <c:pt idx="19531">
                  <c:v>23.251190476190501</c:v>
                </c:pt>
                <c:pt idx="19532">
                  <c:v>23.252380952380999</c:v>
                </c:pt>
                <c:pt idx="19533">
                  <c:v>23.253571428571401</c:v>
                </c:pt>
                <c:pt idx="19534">
                  <c:v>23.254761904761899</c:v>
                </c:pt>
                <c:pt idx="19535">
                  <c:v>23.255952380952401</c:v>
                </c:pt>
                <c:pt idx="19536">
                  <c:v>23.257142857142899</c:v>
                </c:pt>
                <c:pt idx="19537">
                  <c:v>23.258333333333301</c:v>
                </c:pt>
                <c:pt idx="19538">
                  <c:v>23.259523809523799</c:v>
                </c:pt>
                <c:pt idx="19539">
                  <c:v>23.2607142857143</c:v>
                </c:pt>
                <c:pt idx="19540">
                  <c:v>23.261904761904798</c:v>
                </c:pt>
                <c:pt idx="19541">
                  <c:v>23.2630952380952</c:v>
                </c:pt>
                <c:pt idx="19542">
                  <c:v>23.264285714285698</c:v>
                </c:pt>
                <c:pt idx="19543">
                  <c:v>23.2654761904762</c:v>
                </c:pt>
                <c:pt idx="19544">
                  <c:v>23.266666666666701</c:v>
                </c:pt>
                <c:pt idx="19545">
                  <c:v>23.2678571428571</c:v>
                </c:pt>
                <c:pt idx="19546">
                  <c:v>23.269047619047601</c:v>
                </c:pt>
                <c:pt idx="19547">
                  <c:v>23.270238095238099</c:v>
                </c:pt>
                <c:pt idx="19548">
                  <c:v>23.271428571428601</c:v>
                </c:pt>
                <c:pt idx="19549">
                  <c:v>23.272619047619099</c:v>
                </c:pt>
                <c:pt idx="19550">
                  <c:v>23.273809523809501</c:v>
                </c:pt>
                <c:pt idx="19551">
                  <c:v>23.274999999999999</c:v>
                </c:pt>
                <c:pt idx="19552">
                  <c:v>23.2761904761905</c:v>
                </c:pt>
                <c:pt idx="19553">
                  <c:v>23.277380952381002</c:v>
                </c:pt>
                <c:pt idx="19554">
                  <c:v>23.2785714285714</c:v>
                </c:pt>
                <c:pt idx="19555">
                  <c:v>23.279761904761902</c:v>
                </c:pt>
                <c:pt idx="19556">
                  <c:v>23.280952380952399</c:v>
                </c:pt>
                <c:pt idx="19557">
                  <c:v>23.282142857142901</c:v>
                </c:pt>
                <c:pt idx="19558">
                  <c:v>23.283333333333299</c:v>
                </c:pt>
                <c:pt idx="19559">
                  <c:v>23.284523809523801</c:v>
                </c:pt>
                <c:pt idx="19560">
                  <c:v>23.285714285714299</c:v>
                </c:pt>
                <c:pt idx="19561">
                  <c:v>23.2869047619048</c:v>
                </c:pt>
                <c:pt idx="19562">
                  <c:v>23.288095238095199</c:v>
                </c:pt>
                <c:pt idx="19563">
                  <c:v>23.2892857142857</c:v>
                </c:pt>
                <c:pt idx="19564">
                  <c:v>23.290476190476198</c:v>
                </c:pt>
                <c:pt idx="19565">
                  <c:v>23.2916666666667</c:v>
                </c:pt>
                <c:pt idx="19566">
                  <c:v>23.292857142857098</c:v>
                </c:pt>
                <c:pt idx="19567">
                  <c:v>23.2940476190476</c:v>
                </c:pt>
                <c:pt idx="19568">
                  <c:v>23.295238095238101</c:v>
                </c:pt>
                <c:pt idx="19569">
                  <c:v>23.296428571428599</c:v>
                </c:pt>
                <c:pt idx="19570">
                  <c:v>23.297619047619001</c:v>
                </c:pt>
                <c:pt idx="19571">
                  <c:v>23.298809523809499</c:v>
                </c:pt>
                <c:pt idx="19572">
                  <c:v>23.3</c:v>
                </c:pt>
                <c:pt idx="19573">
                  <c:v>23.301190476190499</c:v>
                </c:pt>
                <c:pt idx="19574">
                  <c:v>23.302380952381</c:v>
                </c:pt>
                <c:pt idx="19575">
                  <c:v>23.303571428571399</c:v>
                </c:pt>
                <c:pt idx="19576">
                  <c:v>23.3047619047619</c:v>
                </c:pt>
                <c:pt idx="19577">
                  <c:v>23.305952380952402</c:v>
                </c:pt>
                <c:pt idx="19578">
                  <c:v>23.3071428571429</c:v>
                </c:pt>
                <c:pt idx="19579">
                  <c:v>23.308333333333302</c:v>
                </c:pt>
                <c:pt idx="19580">
                  <c:v>23.3095238095238</c:v>
                </c:pt>
                <c:pt idx="19581">
                  <c:v>23.310714285714301</c:v>
                </c:pt>
                <c:pt idx="19582">
                  <c:v>23.311904761904799</c:v>
                </c:pt>
                <c:pt idx="19583">
                  <c:v>23.313095238095201</c:v>
                </c:pt>
                <c:pt idx="19584">
                  <c:v>23.314285714285699</c:v>
                </c:pt>
                <c:pt idx="19585">
                  <c:v>23.3154761904762</c:v>
                </c:pt>
                <c:pt idx="19586">
                  <c:v>23.316666666666698</c:v>
                </c:pt>
                <c:pt idx="19587">
                  <c:v>23.3178571428571</c:v>
                </c:pt>
                <c:pt idx="19588">
                  <c:v>23.319047619047598</c:v>
                </c:pt>
                <c:pt idx="19589">
                  <c:v>23.3202380952381</c:v>
                </c:pt>
                <c:pt idx="19590">
                  <c:v>23.321428571428601</c:v>
                </c:pt>
                <c:pt idx="19591">
                  <c:v>23.322619047619099</c:v>
                </c:pt>
                <c:pt idx="19592">
                  <c:v>23.323809523809501</c:v>
                </c:pt>
                <c:pt idx="19593">
                  <c:v>23.324999999999999</c:v>
                </c:pt>
                <c:pt idx="19594">
                  <c:v>23.326190476190501</c:v>
                </c:pt>
                <c:pt idx="19595">
                  <c:v>23.327380952380999</c:v>
                </c:pt>
                <c:pt idx="19596">
                  <c:v>23.328571428571401</c:v>
                </c:pt>
                <c:pt idx="19597">
                  <c:v>23.329761904761899</c:v>
                </c:pt>
                <c:pt idx="19598">
                  <c:v>23.3309523809524</c:v>
                </c:pt>
                <c:pt idx="19599">
                  <c:v>23.332142857142902</c:v>
                </c:pt>
                <c:pt idx="19600">
                  <c:v>23.3333333333333</c:v>
                </c:pt>
                <c:pt idx="19601">
                  <c:v>23.334523809523802</c:v>
                </c:pt>
                <c:pt idx="19602">
                  <c:v>23.3357142857143</c:v>
                </c:pt>
                <c:pt idx="19603">
                  <c:v>23.336904761904801</c:v>
                </c:pt>
                <c:pt idx="19604">
                  <c:v>23.3380952380952</c:v>
                </c:pt>
                <c:pt idx="19605">
                  <c:v>23.339285714285701</c:v>
                </c:pt>
                <c:pt idx="19606">
                  <c:v>23.340476190476199</c:v>
                </c:pt>
                <c:pt idx="19607">
                  <c:v>23.341666666666701</c:v>
                </c:pt>
                <c:pt idx="19608">
                  <c:v>23.342857142857099</c:v>
                </c:pt>
                <c:pt idx="19609">
                  <c:v>23.344047619047601</c:v>
                </c:pt>
                <c:pt idx="19610">
                  <c:v>23.345238095238098</c:v>
                </c:pt>
                <c:pt idx="19611">
                  <c:v>23.3464285714286</c:v>
                </c:pt>
                <c:pt idx="19612">
                  <c:v>23.347619047618998</c:v>
                </c:pt>
                <c:pt idx="19613">
                  <c:v>23.3488095238095</c:v>
                </c:pt>
                <c:pt idx="19614">
                  <c:v>23.35</c:v>
                </c:pt>
                <c:pt idx="19615">
                  <c:v>23.351190476190499</c:v>
                </c:pt>
                <c:pt idx="19616">
                  <c:v>23.352380952381001</c:v>
                </c:pt>
                <c:pt idx="19617">
                  <c:v>23.353571428571399</c:v>
                </c:pt>
                <c:pt idx="19618">
                  <c:v>23.354761904761901</c:v>
                </c:pt>
                <c:pt idx="19619">
                  <c:v>23.355952380952399</c:v>
                </c:pt>
                <c:pt idx="19620">
                  <c:v>23.3571428571429</c:v>
                </c:pt>
                <c:pt idx="19621">
                  <c:v>23.358333333333299</c:v>
                </c:pt>
                <c:pt idx="19622">
                  <c:v>23.3595238095238</c:v>
                </c:pt>
                <c:pt idx="19623">
                  <c:v>23.360714285714302</c:v>
                </c:pt>
                <c:pt idx="19624">
                  <c:v>23.3619047619048</c:v>
                </c:pt>
                <c:pt idx="19625">
                  <c:v>23.363095238095202</c:v>
                </c:pt>
                <c:pt idx="19626">
                  <c:v>23.3642857142857</c:v>
                </c:pt>
                <c:pt idx="19627">
                  <c:v>23.365476190476201</c:v>
                </c:pt>
                <c:pt idx="19628">
                  <c:v>23.366666666666699</c:v>
                </c:pt>
                <c:pt idx="19629">
                  <c:v>23.367857142857101</c:v>
                </c:pt>
                <c:pt idx="19630">
                  <c:v>23.369047619047599</c:v>
                </c:pt>
                <c:pt idx="19631">
                  <c:v>23.370238095238101</c:v>
                </c:pt>
                <c:pt idx="19632">
                  <c:v>23.371428571428599</c:v>
                </c:pt>
                <c:pt idx="19633">
                  <c:v>23.3726190476191</c:v>
                </c:pt>
                <c:pt idx="19634">
                  <c:v>23.373809523809499</c:v>
                </c:pt>
                <c:pt idx="19635">
                  <c:v>23.375</c:v>
                </c:pt>
                <c:pt idx="19636">
                  <c:v>23.376190476190501</c:v>
                </c:pt>
                <c:pt idx="19637">
                  <c:v>23.377380952380999</c:v>
                </c:pt>
                <c:pt idx="19638">
                  <c:v>23.378571428571401</c:v>
                </c:pt>
                <c:pt idx="19639">
                  <c:v>23.379761904761899</c:v>
                </c:pt>
                <c:pt idx="19640">
                  <c:v>23.380952380952401</c:v>
                </c:pt>
                <c:pt idx="19641">
                  <c:v>23.382142857142899</c:v>
                </c:pt>
                <c:pt idx="19642">
                  <c:v>23.383333333333301</c:v>
                </c:pt>
                <c:pt idx="19643">
                  <c:v>23.384523809523799</c:v>
                </c:pt>
                <c:pt idx="19644">
                  <c:v>23.3857142857143</c:v>
                </c:pt>
                <c:pt idx="19645">
                  <c:v>23.386904761904798</c:v>
                </c:pt>
                <c:pt idx="19646">
                  <c:v>23.3880952380952</c:v>
                </c:pt>
                <c:pt idx="19647">
                  <c:v>23.389285714285698</c:v>
                </c:pt>
                <c:pt idx="19648">
                  <c:v>23.3904761904762</c:v>
                </c:pt>
                <c:pt idx="19649">
                  <c:v>23.391666666666701</c:v>
                </c:pt>
                <c:pt idx="19650">
                  <c:v>23.3928571428571</c:v>
                </c:pt>
                <c:pt idx="19651">
                  <c:v>23.394047619047601</c:v>
                </c:pt>
                <c:pt idx="19652">
                  <c:v>23.395238095238099</c:v>
                </c:pt>
                <c:pt idx="19653">
                  <c:v>23.396428571428601</c:v>
                </c:pt>
                <c:pt idx="19654">
                  <c:v>23.397619047619099</c:v>
                </c:pt>
                <c:pt idx="19655">
                  <c:v>23.398809523809501</c:v>
                </c:pt>
                <c:pt idx="19656">
                  <c:v>23.4</c:v>
                </c:pt>
                <c:pt idx="19657">
                  <c:v>23.4011904761905</c:v>
                </c:pt>
                <c:pt idx="19658">
                  <c:v>23.402380952381002</c:v>
                </c:pt>
                <c:pt idx="19659">
                  <c:v>23.4035714285714</c:v>
                </c:pt>
                <c:pt idx="19660">
                  <c:v>23.404761904761902</c:v>
                </c:pt>
                <c:pt idx="19661">
                  <c:v>23.405952380952399</c:v>
                </c:pt>
                <c:pt idx="19662">
                  <c:v>23.407142857142901</c:v>
                </c:pt>
                <c:pt idx="19663">
                  <c:v>23.408333333333299</c:v>
                </c:pt>
                <c:pt idx="19664">
                  <c:v>23.409523809523801</c:v>
                </c:pt>
                <c:pt idx="19665">
                  <c:v>23.410714285714299</c:v>
                </c:pt>
                <c:pt idx="19666">
                  <c:v>23.4119047619048</c:v>
                </c:pt>
                <c:pt idx="19667">
                  <c:v>23.413095238095199</c:v>
                </c:pt>
                <c:pt idx="19668">
                  <c:v>23.4142857142857</c:v>
                </c:pt>
                <c:pt idx="19669">
                  <c:v>23.415476190476198</c:v>
                </c:pt>
                <c:pt idx="19670">
                  <c:v>23.4166666666667</c:v>
                </c:pt>
                <c:pt idx="19671">
                  <c:v>23.417857142857098</c:v>
                </c:pt>
                <c:pt idx="19672">
                  <c:v>23.4190476190476</c:v>
                </c:pt>
                <c:pt idx="19673">
                  <c:v>23.420238095238101</c:v>
                </c:pt>
                <c:pt idx="19674">
                  <c:v>23.421428571428599</c:v>
                </c:pt>
                <c:pt idx="19675">
                  <c:v>23.422619047619101</c:v>
                </c:pt>
                <c:pt idx="19676">
                  <c:v>23.423809523809499</c:v>
                </c:pt>
                <c:pt idx="19677">
                  <c:v>23.425000000000001</c:v>
                </c:pt>
                <c:pt idx="19678">
                  <c:v>23.426190476190499</c:v>
                </c:pt>
                <c:pt idx="19679">
                  <c:v>23.427380952381</c:v>
                </c:pt>
                <c:pt idx="19680">
                  <c:v>23.428571428571399</c:v>
                </c:pt>
                <c:pt idx="19681">
                  <c:v>23.4297619047619</c:v>
                </c:pt>
                <c:pt idx="19682">
                  <c:v>23.430952380952402</c:v>
                </c:pt>
                <c:pt idx="19683">
                  <c:v>23.4321428571429</c:v>
                </c:pt>
                <c:pt idx="19684">
                  <c:v>23.433333333333302</c:v>
                </c:pt>
                <c:pt idx="19685">
                  <c:v>23.4345238095238</c:v>
                </c:pt>
                <c:pt idx="19686">
                  <c:v>23.435714285714301</c:v>
                </c:pt>
                <c:pt idx="19687">
                  <c:v>23.436904761904799</c:v>
                </c:pt>
                <c:pt idx="19688">
                  <c:v>23.438095238095201</c:v>
                </c:pt>
                <c:pt idx="19689">
                  <c:v>23.439285714285699</c:v>
                </c:pt>
                <c:pt idx="19690">
                  <c:v>23.4404761904762</c:v>
                </c:pt>
                <c:pt idx="19691">
                  <c:v>23.441666666666698</c:v>
                </c:pt>
                <c:pt idx="19692">
                  <c:v>23.4428571428571</c:v>
                </c:pt>
                <c:pt idx="19693">
                  <c:v>23.444047619047598</c:v>
                </c:pt>
                <c:pt idx="19694">
                  <c:v>23.4452380952381</c:v>
                </c:pt>
                <c:pt idx="19695">
                  <c:v>23.446428571428601</c:v>
                </c:pt>
                <c:pt idx="19696">
                  <c:v>23.447619047619099</c:v>
                </c:pt>
                <c:pt idx="19697">
                  <c:v>23.448809523809501</c:v>
                </c:pt>
                <c:pt idx="19698">
                  <c:v>23.45</c:v>
                </c:pt>
                <c:pt idx="19699">
                  <c:v>23.451190476190501</c:v>
                </c:pt>
                <c:pt idx="19700">
                  <c:v>23.452380952380999</c:v>
                </c:pt>
                <c:pt idx="19701">
                  <c:v>23.453571428571401</c:v>
                </c:pt>
                <c:pt idx="19702">
                  <c:v>23.454761904761899</c:v>
                </c:pt>
                <c:pt idx="19703">
                  <c:v>23.4559523809524</c:v>
                </c:pt>
                <c:pt idx="19704">
                  <c:v>23.457142857142902</c:v>
                </c:pt>
                <c:pt idx="19705">
                  <c:v>23.4583333333333</c:v>
                </c:pt>
                <c:pt idx="19706">
                  <c:v>23.459523809523802</c:v>
                </c:pt>
                <c:pt idx="19707">
                  <c:v>23.4607142857143</c:v>
                </c:pt>
                <c:pt idx="19708">
                  <c:v>23.461904761904801</c:v>
                </c:pt>
                <c:pt idx="19709">
                  <c:v>23.4630952380952</c:v>
                </c:pt>
                <c:pt idx="19710">
                  <c:v>23.464285714285701</c:v>
                </c:pt>
                <c:pt idx="19711">
                  <c:v>23.465476190476199</c:v>
                </c:pt>
                <c:pt idx="19712">
                  <c:v>23.466666666666701</c:v>
                </c:pt>
                <c:pt idx="19713">
                  <c:v>23.467857142857099</c:v>
                </c:pt>
                <c:pt idx="19714">
                  <c:v>23.469047619047601</c:v>
                </c:pt>
                <c:pt idx="19715">
                  <c:v>23.470238095238098</c:v>
                </c:pt>
                <c:pt idx="19716">
                  <c:v>23.4714285714286</c:v>
                </c:pt>
                <c:pt idx="19717">
                  <c:v>23.472619047618998</c:v>
                </c:pt>
                <c:pt idx="19718">
                  <c:v>23.4738095238095</c:v>
                </c:pt>
                <c:pt idx="19719">
                  <c:v>23.475000000000001</c:v>
                </c:pt>
                <c:pt idx="19720">
                  <c:v>23.476190476190499</c:v>
                </c:pt>
                <c:pt idx="19721">
                  <c:v>23.477380952381001</c:v>
                </c:pt>
                <c:pt idx="19722">
                  <c:v>23.478571428571399</c:v>
                </c:pt>
                <c:pt idx="19723">
                  <c:v>23.479761904761901</c:v>
                </c:pt>
                <c:pt idx="19724">
                  <c:v>23.480952380952399</c:v>
                </c:pt>
                <c:pt idx="19725">
                  <c:v>23.4821428571429</c:v>
                </c:pt>
                <c:pt idx="19726">
                  <c:v>23.483333333333299</c:v>
                </c:pt>
                <c:pt idx="19727">
                  <c:v>23.4845238095238</c:v>
                </c:pt>
                <c:pt idx="19728">
                  <c:v>23.485714285714302</c:v>
                </c:pt>
                <c:pt idx="19729">
                  <c:v>23.4869047619048</c:v>
                </c:pt>
                <c:pt idx="19730">
                  <c:v>23.488095238095202</c:v>
                </c:pt>
                <c:pt idx="19731">
                  <c:v>23.4892857142857</c:v>
                </c:pt>
                <c:pt idx="19732">
                  <c:v>23.490476190476201</c:v>
                </c:pt>
                <c:pt idx="19733">
                  <c:v>23.491666666666699</c:v>
                </c:pt>
                <c:pt idx="19734">
                  <c:v>23.492857142857101</c:v>
                </c:pt>
                <c:pt idx="19735">
                  <c:v>23.494047619047599</c:v>
                </c:pt>
                <c:pt idx="19736">
                  <c:v>23.495238095238101</c:v>
                </c:pt>
                <c:pt idx="19737">
                  <c:v>23.496428571428599</c:v>
                </c:pt>
                <c:pt idx="19738">
                  <c:v>23.497619047619001</c:v>
                </c:pt>
                <c:pt idx="19739">
                  <c:v>23.498809523809499</c:v>
                </c:pt>
                <c:pt idx="19740">
                  <c:v>23.5</c:v>
                </c:pt>
                <c:pt idx="19741">
                  <c:v>23.501190476190501</c:v>
                </c:pt>
                <c:pt idx="19742">
                  <c:v>23.502380952380999</c:v>
                </c:pt>
                <c:pt idx="19743">
                  <c:v>23.503571428571401</c:v>
                </c:pt>
                <c:pt idx="19744">
                  <c:v>23.504761904761899</c:v>
                </c:pt>
                <c:pt idx="19745">
                  <c:v>23.505952380952401</c:v>
                </c:pt>
                <c:pt idx="19746">
                  <c:v>23.507142857142899</c:v>
                </c:pt>
                <c:pt idx="19747">
                  <c:v>23.508333333333301</c:v>
                </c:pt>
                <c:pt idx="19748">
                  <c:v>23.509523809523799</c:v>
                </c:pt>
                <c:pt idx="19749">
                  <c:v>23.5107142857143</c:v>
                </c:pt>
                <c:pt idx="19750">
                  <c:v>23.511904761904798</c:v>
                </c:pt>
                <c:pt idx="19751">
                  <c:v>23.5130952380952</c:v>
                </c:pt>
                <c:pt idx="19752">
                  <c:v>23.514285714285698</c:v>
                </c:pt>
                <c:pt idx="19753">
                  <c:v>23.5154761904762</c:v>
                </c:pt>
                <c:pt idx="19754">
                  <c:v>23.516666666666701</c:v>
                </c:pt>
                <c:pt idx="19755">
                  <c:v>23.5178571428571</c:v>
                </c:pt>
                <c:pt idx="19756">
                  <c:v>23.519047619047601</c:v>
                </c:pt>
                <c:pt idx="19757">
                  <c:v>23.520238095238099</c:v>
                </c:pt>
                <c:pt idx="19758">
                  <c:v>23.521428571428601</c:v>
                </c:pt>
                <c:pt idx="19759">
                  <c:v>23.522619047619099</c:v>
                </c:pt>
                <c:pt idx="19760">
                  <c:v>23.523809523809501</c:v>
                </c:pt>
                <c:pt idx="19761">
                  <c:v>23.524999999999999</c:v>
                </c:pt>
                <c:pt idx="19762">
                  <c:v>23.5261904761905</c:v>
                </c:pt>
                <c:pt idx="19763">
                  <c:v>23.527380952381002</c:v>
                </c:pt>
                <c:pt idx="19764">
                  <c:v>23.5285714285714</c:v>
                </c:pt>
                <c:pt idx="19765">
                  <c:v>23.529761904761902</c:v>
                </c:pt>
                <c:pt idx="19766">
                  <c:v>23.530952380952399</c:v>
                </c:pt>
                <c:pt idx="19767">
                  <c:v>23.532142857142901</c:v>
                </c:pt>
                <c:pt idx="19768">
                  <c:v>23.533333333333299</c:v>
                </c:pt>
                <c:pt idx="19769">
                  <c:v>23.534523809523801</c:v>
                </c:pt>
                <c:pt idx="19770">
                  <c:v>23.535714285714299</c:v>
                </c:pt>
                <c:pt idx="19771">
                  <c:v>23.5369047619048</c:v>
                </c:pt>
                <c:pt idx="19772">
                  <c:v>23.538095238095199</c:v>
                </c:pt>
                <c:pt idx="19773">
                  <c:v>23.5392857142857</c:v>
                </c:pt>
                <c:pt idx="19774">
                  <c:v>23.540476190476198</c:v>
                </c:pt>
                <c:pt idx="19775">
                  <c:v>23.5416666666667</c:v>
                </c:pt>
                <c:pt idx="19776">
                  <c:v>23.542857142857098</c:v>
                </c:pt>
                <c:pt idx="19777">
                  <c:v>23.5440476190476</c:v>
                </c:pt>
                <c:pt idx="19778">
                  <c:v>23.545238095238101</c:v>
                </c:pt>
                <c:pt idx="19779">
                  <c:v>23.546428571428599</c:v>
                </c:pt>
                <c:pt idx="19780">
                  <c:v>23.547619047619001</c:v>
                </c:pt>
                <c:pt idx="19781">
                  <c:v>23.548809523809499</c:v>
                </c:pt>
                <c:pt idx="19782">
                  <c:v>23.55</c:v>
                </c:pt>
                <c:pt idx="19783">
                  <c:v>23.551190476190499</c:v>
                </c:pt>
                <c:pt idx="19784">
                  <c:v>23.552380952381</c:v>
                </c:pt>
                <c:pt idx="19785">
                  <c:v>23.553571428571399</c:v>
                </c:pt>
                <c:pt idx="19786">
                  <c:v>23.5547619047619</c:v>
                </c:pt>
                <c:pt idx="19787">
                  <c:v>23.555952380952402</c:v>
                </c:pt>
                <c:pt idx="19788">
                  <c:v>23.5571428571429</c:v>
                </c:pt>
                <c:pt idx="19789">
                  <c:v>23.558333333333302</c:v>
                </c:pt>
                <c:pt idx="19790">
                  <c:v>23.5595238095238</c:v>
                </c:pt>
                <c:pt idx="19791">
                  <c:v>23.560714285714301</c:v>
                </c:pt>
                <c:pt idx="19792">
                  <c:v>23.561904761904799</c:v>
                </c:pt>
                <c:pt idx="19793">
                  <c:v>23.563095238095201</c:v>
                </c:pt>
                <c:pt idx="19794">
                  <c:v>23.564285714285699</c:v>
                </c:pt>
                <c:pt idx="19795">
                  <c:v>23.5654761904762</c:v>
                </c:pt>
                <c:pt idx="19796">
                  <c:v>23.566666666666698</c:v>
                </c:pt>
                <c:pt idx="19797">
                  <c:v>23.5678571428571</c:v>
                </c:pt>
                <c:pt idx="19798">
                  <c:v>23.569047619047598</c:v>
                </c:pt>
                <c:pt idx="19799">
                  <c:v>23.5702380952381</c:v>
                </c:pt>
                <c:pt idx="19800">
                  <c:v>23.571428571428601</c:v>
                </c:pt>
                <c:pt idx="19801">
                  <c:v>23.572619047619099</c:v>
                </c:pt>
                <c:pt idx="19802">
                  <c:v>23.573809523809501</c:v>
                </c:pt>
                <c:pt idx="19803">
                  <c:v>23.574999999999999</c:v>
                </c:pt>
                <c:pt idx="19804">
                  <c:v>23.576190476190501</c:v>
                </c:pt>
                <c:pt idx="19805">
                  <c:v>23.577380952380999</c:v>
                </c:pt>
                <c:pt idx="19806">
                  <c:v>23.578571428571401</c:v>
                </c:pt>
                <c:pt idx="19807">
                  <c:v>23.579761904761899</c:v>
                </c:pt>
                <c:pt idx="19808">
                  <c:v>23.5809523809524</c:v>
                </c:pt>
                <c:pt idx="19809">
                  <c:v>23.582142857142902</c:v>
                </c:pt>
                <c:pt idx="19810">
                  <c:v>23.5833333333333</c:v>
                </c:pt>
                <c:pt idx="19811">
                  <c:v>23.584523809523802</c:v>
                </c:pt>
                <c:pt idx="19812">
                  <c:v>23.5857142857143</c:v>
                </c:pt>
                <c:pt idx="19813">
                  <c:v>23.586904761904801</c:v>
                </c:pt>
                <c:pt idx="19814">
                  <c:v>23.5880952380952</c:v>
                </c:pt>
                <c:pt idx="19815">
                  <c:v>23.589285714285701</c:v>
                </c:pt>
                <c:pt idx="19816">
                  <c:v>23.590476190476199</c:v>
                </c:pt>
                <c:pt idx="19817">
                  <c:v>23.591666666666701</c:v>
                </c:pt>
                <c:pt idx="19818">
                  <c:v>23.592857142857099</c:v>
                </c:pt>
                <c:pt idx="19819">
                  <c:v>23.594047619047601</c:v>
                </c:pt>
                <c:pt idx="19820">
                  <c:v>23.595238095238098</c:v>
                </c:pt>
                <c:pt idx="19821">
                  <c:v>23.5964285714286</c:v>
                </c:pt>
                <c:pt idx="19822">
                  <c:v>23.597619047618998</c:v>
                </c:pt>
                <c:pt idx="19823">
                  <c:v>23.5988095238095</c:v>
                </c:pt>
                <c:pt idx="19824">
                  <c:v>23.6</c:v>
                </c:pt>
                <c:pt idx="19825">
                  <c:v>23.601190476190499</c:v>
                </c:pt>
                <c:pt idx="19826">
                  <c:v>23.602380952381001</c:v>
                </c:pt>
                <c:pt idx="19827">
                  <c:v>23.603571428571399</c:v>
                </c:pt>
                <c:pt idx="19828">
                  <c:v>23.604761904761901</c:v>
                </c:pt>
                <c:pt idx="19829">
                  <c:v>23.605952380952399</c:v>
                </c:pt>
                <c:pt idx="19830">
                  <c:v>23.6071428571429</c:v>
                </c:pt>
                <c:pt idx="19831">
                  <c:v>23.608333333333299</c:v>
                </c:pt>
                <c:pt idx="19832">
                  <c:v>23.6095238095238</c:v>
                </c:pt>
                <c:pt idx="19833">
                  <c:v>23.610714285714302</c:v>
                </c:pt>
                <c:pt idx="19834">
                  <c:v>23.6119047619048</c:v>
                </c:pt>
                <c:pt idx="19835">
                  <c:v>23.613095238095202</c:v>
                </c:pt>
                <c:pt idx="19836">
                  <c:v>23.6142857142857</c:v>
                </c:pt>
                <c:pt idx="19837">
                  <c:v>23.615476190476201</c:v>
                </c:pt>
                <c:pt idx="19838">
                  <c:v>23.616666666666699</c:v>
                </c:pt>
                <c:pt idx="19839">
                  <c:v>23.617857142857101</c:v>
                </c:pt>
                <c:pt idx="19840">
                  <c:v>23.619047619047599</c:v>
                </c:pt>
                <c:pt idx="19841">
                  <c:v>23.620238095238101</c:v>
                </c:pt>
                <c:pt idx="19842">
                  <c:v>23.621428571428599</c:v>
                </c:pt>
                <c:pt idx="19843">
                  <c:v>23.6226190476191</c:v>
                </c:pt>
                <c:pt idx="19844">
                  <c:v>23.623809523809499</c:v>
                </c:pt>
                <c:pt idx="19845">
                  <c:v>23.625</c:v>
                </c:pt>
                <c:pt idx="19846">
                  <c:v>23.626190476190501</c:v>
                </c:pt>
                <c:pt idx="19847">
                  <c:v>23.627380952380999</c:v>
                </c:pt>
                <c:pt idx="19848">
                  <c:v>23.628571428571401</c:v>
                </c:pt>
                <c:pt idx="19849">
                  <c:v>23.629761904761899</c:v>
                </c:pt>
                <c:pt idx="19850">
                  <c:v>23.630952380952401</c:v>
                </c:pt>
                <c:pt idx="19851">
                  <c:v>23.632142857142899</c:v>
                </c:pt>
                <c:pt idx="19852">
                  <c:v>23.633333333333301</c:v>
                </c:pt>
                <c:pt idx="19853">
                  <c:v>23.634523809523799</c:v>
                </c:pt>
                <c:pt idx="19854">
                  <c:v>23.6357142857143</c:v>
                </c:pt>
                <c:pt idx="19855">
                  <c:v>23.636904761904798</c:v>
                </c:pt>
                <c:pt idx="19856">
                  <c:v>23.6380952380952</c:v>
                </c:pt>
                <c:pt idx="19857">
                  <c:v>23.639285714285698</c:v>
                </c:pt>
                <c:pt idx="19858">
                  <c:v>23.6404761904762</c:v>
                </c:pt>
                <c:pt idx="19859">
                  <c:v>23.641666666666701</c:v>
                </c:pt>
                <c:pt idx="19860">
                  <c:v>23.6428571428571</c:v>
                </c:pt>
                <c:pt idx="19861">
                  <c:v>23.644047619047601</c:v>
                </c:pt>
                <c:pt idx="19862">
                  <c:v>23.645238095238099</c:v>
                </c:pt>
                <c:pt idx="19863">
                  <c:v>23.646428571428601</c:v>
                </c:pt>
                <c:pt idx="19864">
                  <c:v>23.647619047619099</c:v>
                </c:pt>
                <c:pt idx="19865">
                  <c:v>23.648809523809501</c:v>
                </c:pt>
                <c:pt idx="19866">
                  <c:v>23.65</c:v>
                </c:pt>
                <c:pt idx="19867">
                  <c:v>23.6511904761905</c:v>
                </c:pt>
                <c:pt idx="19868">
                  <c:v>23.652380952381002</c:v>
                </c:pt>
                <c:pt idx="19869">
                  <c:v>23.6535714285714</c:v>
                </c:pt>
                <c:pt idx="19870">
                  <c:v>23.654761904761902</c:v>
                </c:pt>
                <c:pt idx="19871">
                  <c:v>23.655952380952399</c:v>
                </c:pt>
                <c:pt idx="19872">
                  <c:v>23.657142857142901</c:v>
                </c:pt>
                <c:pt idx="19873">
                  <c:v>23.658333333333299</c:v>
                </c:pt>
                <c:pt idx="19874">
                  <c:v>23.659523809523801</c:v>
                </c:pt>
                <c:pt idx="19875">
                  <c:v>23.660714285714299</c:v>
                </c:pt>
                <c:pt idx="19876">
                  <c:v>23.6619047619048</c:v>
                </c:pt>
                <c:pt idx="19877">
                  <c:v>23.663095238095199</c:v>
                </c:pt>
                <c:pt idx="19878">
                  <c:v>23.6642857142857</c:v>
                </c:pt>
                <c:pt idx="19879">
                  <c:v>23.665476190476198</c:v>
                </c:pt>
                <c:pt idx="19880">
                  <c:v>23.6666666666667</c:v>
                </c:pt>
                <c:pt idx="19881">
                  <c:v>23.667857142857098</c:v>
                </c:pt>
                <c:pt idx="19882">
                  <c:v>23.6690476190476</c:v>
                </c:pt>
                <c:pt idx="19883">
                  <c:v>23.670238095238101</c:v>
                </c:pt>
                <c:pt idx="19884">
                  <c:v>23.671428571428599</c:v>
                </c:pt>
                <c:pt idx="19885">
                  <c:v>23.672619047619101</c:v>
                </c:pt>
                <c:pt idx="19886">
                  <c:v>23.673809523809499</c:v>
                </c:pt>
                <c:pt idx="19887">
                  <c:v>23.675000000000001</c:v>
                </c:pt>
                <c:pt idx="19888">
                  <c:v>23.676190476190499</c:v>
                </c:pt>
                <c:pt idx="19889">
                  <c:v>23.677380952381</c:v>
                </c:pt>
                <c:pt idx="19890">
                  <c:v>23.678571428571399</c:v>
                </c:pt>
                <c:pt idx="19891">
                  <c:v>23.6797619047619</c:v>
                </c:pt>
                <c:pt idx="19892">
                  <c:v>23.680952380952402</c:v>
                </c:pt>
                <c:pt idx="19893">
                  <c:v>23.6821428571429</c:v>
                </c:pt>
                <c:pt idx="19894">
                  <c:v>23.683333333333302</c:v>
                </c:pt>
                <c:pt idx="19895">
                  <c:v>23.6845238095238</c:v>
                </c:pt>
                <c:pt idx="19896">
                  <c:v>23.685714285714301</c:v>
                </c:pt>
                <c:pt idx="19897">
                  <c:v>23.686904761904799</c:v>
                </c:pt>
                <c:pt idx="19898">
                  <c:v>23.688095238095201</c:v>
                </c:pt>
                <c:pt idx="19899">
                  <c:v>23.689285714285699</c:v>
                </c:pt>
                <c:pt idx="19900">
                  <c:v>23.6904761904762</c:v>
                </c:pt>
                <c:pt idx="19901">
                  <c:v>23.691666666666698</c:v>
                </c:pt>
                <c:pt idx="19902">
                  <c:v>23.6928571428571</c:v>
                </c:pt>
                <c:pt idx="19903">
                  <c:v>23.694047619047598</c:v>
                </c:pt>
                <c:pt idx="19904">
                  <c:v>23.6952380952381</c:v>
                </c:pt>
                <c:pt idx="19905">
                  <c:v>23.696428571428601</c:v>
                </c:pt>
                <c:pt idx="19906">
                  <c:v>23.697619047619099</c:v>
                </c:pt>
                <c:pt idx="19907">
                  <c:v>23.698809523809501</c:v>
                </c:pt>
                <c:pt idx="19908">
                  <c:v>23.7</c:v>
                </c:pt>
                <c:pt idx="19909">
                  <c:v>23.701190476190501</c:v>
                </c:pt>
                <c:pt idx="19910">
                  <c:v>23.702380952380999</c:v>
                </c:pt>
                <c:pt idx="19911">
                  <c:v>23.703571428571401</c:v>
                </c:pt>
                <c:pt idx="19912">
                  <c:v>23.704761904761899</c:v>
                </c:pt>
                <c:pt idx="19913">
                  <c:v>23.7059523809524</c:v>
                </c:pt>
                <c:pt idx="19914">
                  <c:v>23.707142857142902</c:v>
                </c:pt>
                <c:pt idx="19915">
                  <c:v>23.7083333333333</c:v>
                </c:pt>
                <c:pt idx="19916">
                  <c:v>23.709523809523802</c:v>
                </c:pt>
                <c:pt idx="19917">
                  <c:v>23.7107142857143</c:v>
                </c:pt>
                <c:pt idx="19918">
                  <c:v>23.711904761904801</c:v>
                </c:pt>
                <c:pt idx="19919">
                  <c:v>23.7130952380952</c:v>
                </c:pt>
                <c:pt idx="19920">
                  <c:v>23.714285714285701</c:v>
                </c:pt>
                <c:pt idx="19921">
                  <c:v>23.715476190476199</c:v>
                </c:pt>
                <c:pt idx="19922">
                  <c:v>23.716666666666701</c:v>
                </c:pt>
                <c:pt idx="19923">
                  <c:v>23.717857142857099</c:v>
                </c:pt>
                <c:pt idx="19924">
                  <c:v>23.719047619047601</c:v>
                </c:pt>
                <c:pt idx="19925">
                  <c:v>23.720238095238098</c:v>
                </c:pt>
                <c:pt idx="19926">
                  <c:v>23.7214285714286</c:v>
                </c:pt>
                <c:pt idx="19927">
                  <c:v>23.722619047618998</c:v>
                </c:pt>
                <c:pt idx="19928">
                  <c:v>23.7238095238095</c:v>
                </c:pt>
                <c:pt idx="19929">
                  <c:v>23.725000000000001</c:v>
                </c:pt>
                <c:pt idx="19930">
                  <c:v>23.726190476190499</c:v>
                </c:pt>
                <c:pt idx="19931">
                  <c:v>23.727380952381001</c:v>
                </c:pt>
                <c:pt idx="19932">
                  <c:v>23.728571428571399</c:v>
                </c:pt>
                <c:pt idx="19933">
                  <c:v>23.729761904761901</c:v>
                </c:pt>
                <c:pt idx="19934">
                  <c:v>23.730952380952399</c:v>
                </c:pt>
                <c:pt idx="19935">
                  <c:v>23.7321428571429</c:v>
                </c:pt>
                <c:pt idx="19936">
                  <c:v>23.733333333333299</c:v>
                </c:pt>
                <c:pt idx="19937">
                  <c:v>23.7345238095238</c:v>
                </c:pt>
                <c:pt idx="19938">
                  <c:v>23.735714285714302</c:v>
                </c:pt>
                <c:pt idx="19939">
                  <c:v>23.7369047619048</c:v>
                </c:pt>
                <c:pt idx="19940">
                  <c:v>23.738095238095202</c:v>
                </c:pt>
                <c:pt idx="19941">
                  <c:v>23.7392857142857</c:v>
                </c:pt>
                <c:pt idx="19942">
                  <c:v>23.740476190476201</c:v>
                </c:pt>
                <c:pt idx="19943">
                  <c:v>23.741666666666699</c:v>
                </c:pt>
                <c:pt idx="19944">
                  <c:v>23.742857142857101</c:v>
                </c:pt>
                <c:pt idx="19945">
                  <c:v>23.744047619047599</c:v>
                </c:pt>
                <c:pt idx="19946">
                  <c:v>23.745238095238101</c:v>
                </c:pt>
                <c:pt idx="19947">
                  <c:v>23.746428571428599</c:v>
                </c:pt>
                <c:pt idx="19948">
                  <c:v>23.747619047619001</c:v>
                </c:pt>
                <c:pt idx="19949">
                  <c:v>23.748809523809499</c:v>
                </c:pt>
                <c:pt idx="19950">
                  <c:v>23.75</c:v>
                </c:pt>
                <c:pt idx="19951">
                  <c:v>23.751190476190501</c:v>
                </c:pt>
                <c:pt idx="19952">
                  <c:v>23.752380952380999</c:v>
                </c:pt>
                <c:pt idx="19953">
                  <c:v>23.753571428571401</c:v>
                </c:pt>
                <c:pt idx="19954">
                  <c:v>23.754761904761899</c:v>
                </c:pt>
                <c:pt idx="19955">
                  <c:v>23.755952380952401</c:v>
                </c:pt>
                <c:pt idx="19956">
                  <c:v>23.757142857142899</c:v>
                </c:pt>
                <c:pt idx="19957">
                  <c:v>23.758333333333301</c:v>
                </c:pt>
                <c:pt idx="19958">
                  <c:v>23.759523809523799</c:v>
                </c:pt>
                <c:pt idx="19959">
                  <c:v>23.7607142857143</c:v>
                </c:pt>
                <c:pt idx="19960">
                  <c:v>23.761904761904798</c:v>
                </c:pt>
                <c:pt idx="19961">
                  <c:v>23.7630952380952</c:v>
                </c:pt>
                <c:pt idx="19962">
                  <c:v>23.764285714285698</c:v>
                </c:pt>
                <c:pt idx="19963">
                  <c:v>23.7654761904762</c:v>
                </c:pt>
                <c:pt idx="19964">
                  <c:v>23.766666666666701</c:v>
                </c:pt>
                <c:pt idx="19965">
                  <c:v>23.7678571428571</c:v>
                </c:pt>
                <c:pt idx="19966">
                  <c:v>23.769047619047601</c:v>
                </c:pt>
                <c:pt idx="19967">
                  <c:v>23.770238095238099</c:v>
                </c:pt>
                <c:pt idx="19968">
                  <c:v>23.771428571428601</c:v>
                </c:pt>
                <c:pt idx="19969">
                  <c:v>23.772619047618999</c:v>
                </c:pt>
                <c:pt idx="19970">
                  <c:v>23.773809523809501</c:v>
                </c:pt>
                <c:pt idx="19971">
                  <c:v>23.774999999999999</c:v>
                </c:pt>
                <c:pt idx="19972">
                  <c:v>23.7761904761905</c:v>
                </c:pt>
                <c:pt idx="19973">
                  <c:v>23.777380952381002</c:v>
                </c:pt>
                <c:pt idx="19974">
                  <c:v>23.7785714285714</c:v>
                </c:pt>
                <c:pt idx="19975">
                  <c:v>23.779761904761902</c:v>
                </c:pt>
                <c:pt idx="19976">
                  <c:v>23.780952380952399</c:v>
                </c:pt>
                <c:pt idx="19977">
                  <c:v>23.782142857142901</c:v>
                </c:pt>
                <c:pt idx="19978">
                  <c:v>23.783333333333299</c:v>
                </c:pt>
                <c:pt idx="19979">
                  <c:v>23.784523809523801</c:v>
                </c:pt>
                <c:pt idx="19980">
                  <c:v>23.785714285714299</c:v>
                </c:pt>
                <c:pt idx="19981">
                  <c:v>23.7869047619048</c:v>
                </c:pt>
                <c:pt idx="19982">
                  <c:v>23.788095238095199</c:v>
                </c:pt>
                <c:pt idx="19983">
                  <c:v>23.7892857142857</c:v>
                </c:pt>
                <c:pt idx="19984">
                  <c:v>23.790476190476198</c:v>
                </c:pt>
                <c:pt idx="19985">
                  <c:v>23.7916666666667</c:v>
                </c:pt>
                <c:pt idx="19986">
                  <c:v>23.792857142857098</c:v>
                </c:pt>
                <c:pt idx="19987">
                  <c:v>23.7940476190476</c:v>
                </c:pt>
                <c:pt idx="19988">
                  <c:v>23.795238095238101</c:v>
                </c:pt>
                <c:pt idx="19989">
                  <c:v>23.796428571428599</c:v>
                </c:pt>
                <c:pt idx="19990">
                  <c:v>23.797619047619001</c:v>
                </c:pt>
                <c:pt idx="19991">
                  <c:v>23.798809523809499</c:v>
                </c:pt>
                <c:pt idx="19992">
                  <c:v>23.8</c:v>
                </c:pt>
                <c:pt idx="19993">
                  <c:v>23.801190476190499</c:v>
                </c:pt>
                <c:pt idx="19994">
                  <c:v>23.802380952381</c:v>
                </c:pt>
                <c:pt idx="19995">
                  <c:v>23.803571428571399</c:v>
                </c:pt>
                <c:pt idx="19996">
                  <c:v>23.8047619047619</c:v>
                </c:pt>
                <c:pt idx="19997">
                  <c:v>23.805952380952402</c:v>
                </c:pt>
                <c:pt idx="19998">
                  <c:v>23.8071428571429</c:v>
                </c:pt>
                <c:pt idx="19999">
                  <c:v>23.808333333333302</c:v>
                </c:pt>
                <c:pt idx="20000">
                  <c:v>23.8095238095238</c:v>
                </c:pt>
                <c:pt idx="20001">
                  <c:v>23.810714285714301</c:v>
                </c:pt>
                <c:pt idx="20002">
                  <c:v>23.811904761904799</c:v>
                </c:pt>
                <c:pt idx="20003">
                  <c:v>23.813095238095201</c:v>
                </c:pt>
                <c:pt idx="20004">
                  <c:v>23.814285714285699</c:v>
                </c:pt>
                <c:pt idx="20005">
                  <c:v>23.8154761904762</c:v>
                </c:pt>
                <c:pt idx="20006">
                  <c:v>23.816666666666698</c:v>
                </c:pt>
                <c:pt idx="20007">
                  <c:v>23.8178571428571</c:v>
                </c:pt>
                <c:pt idx="20008">
                  <c:v>23.819047619047598</c:v>
                </c:pt>
                <c:pt idx="20009">
                  <c:v>23.8202380952381</c:v>
                </c:pt>
                <c:pt idx="20010">
                  <c:v>23.821428571428601</c:v>
                </c:pt>
                <c:pt idx="20011">
                  <c:v>23.822619047619</c:v>
                </c:pt>
                <c:pt idx="20012">
                  <c:v>23.823809523809501</c:v>
                </c:pt>
                <c:pt idx="20013">
                  <c:v>23.824999999999999</c:v>
                </c:pt>
                <c:pt idx="20014">
                  <c:v>23.826190476190501</c:v>
                </c:pt>
                <c:pt idx="20015">
                  <c:v>23.827380952380999</c:v>
                </c:pt>
                <c:pt idx="20016">
                  <c:v>23.828571428571401</c:v>
                </c:pt>
                <c:pt idx="20017">
                  <c:v>23.829761904761899</c:v>
                </c:pt>
                <c:pt idx="20018">
                  <c:v>23.8309523809524</c:v>
                </c:pt>
                <c:pt idx="20019">
                  <c:v>23.832142857142902</c:v>
                </c:pt>
                <c:pt idx="20020">
                  <c:v>23.8333333333333</c:v>
                </c:pt>
                <c:pt idx="20021">
                  <c:v>23.834523809523802</c:v>
                </c:pt>
                <c:pt idx="20022">
                  <c:v>23.8357142857143</c:v>
                </c:pt>
                <c:pt idx="20023">
                  <c:v>23.836904761904801</c:v>
                </c:pt>
                <c:pt idx="20024">
                  <c:v>23.8380952380952</c:v>
                </c:pt>
                <c:pt idx="20025">
                  <c:v>23.839285714285701</c:v>
                </c:pt>
                <c:pt idx="20026">
                  <c:v>23.840476190476199</c:v>
                </c:pt>
                <c:pt idx="20027">
                  <c:v>23.841666666666701</c:v>
                </c:pt>
                <c:pt idx="20028">
                  <c:v>23.842857142857099</c:v>
                </c:pt>
                <c:pt idx="20029">
                  <c:v>23.844047619047601</c:v>
                </c:pt>
                <c:pt idx="20030">
                  <c:v>23.845238095238098</c:v>
                </c:pt>
                <c:pt idx="20031">
                  <c:v>23.8464285714286</c:v>
                </c:pt>
                <c:pt idx="20032">
                  <c:v>23.847619047618998</c:v>
                </c:pt>
                <c:pt idx="20033">
                  <c:v>23.8488095238095</c:v>
                </c:pt>
                <c:pt idx="20034">
                  <c:v>23.85</c:v>
                </c:pt>
                <c:pt idx="20035">
                  <c:v>23.851190476190499</c:v>
                </c:pt>
                <c:pt idx="20036">
                  <c:v>23.852380952381001</c:v>
                </c:pt>
                <c:pt idx="20037">
                  <c:v>23.853571428571399</c:v>
                </c:pt>
                <c:pt idx="20038">
                  <c:v>23.854761904761901</c:v>
                </c:pt>
                <c:pt idx="20039">
                  <c:v>23.855952380952399</c:v>
                </c:pt>
                <c:pt idx="20040">
                  <c:v>23.8571428571429</c:v>
                </c:pt>
                <c:pt idx="20041">
                  <c:v>23.858333333333299</c:v>
                </c:pt>
                <c:pt idx="20042">
                  <c:v>23.8595238095238</c:v>
                </c:pt>
                <c:pt idx="20043">
                  <c:v>23.860714285714302</c:v>
                </c:pt>
                <c:pt idx="20044">
                  <c:v>23.8619047619048</c:v>
                </c:pt>
                <c:pt idx="20045">
                  <c:v>23.863095238095202</c:v>
                </c:pt>
                <c:pt idx="20046">
                  <c:v>23.8642857142857</c:v>
                </c:pt>
                <c:pt idx="20047">
                  <c:v>23.865476190476201</c:v>
                </c:pt>
                <c:pt idx="20048">
                  <c:v>23.866666666666699</c:v>
                </c:pt>
                <c:pt idx="20049">
                  <c:v>23.867857142857101</c:v>
                </c:pt>
                <c:pt idx="20050">
                  <c:v>23.869047619047599</c:v>
                </c:pt>
                <c:pt idx="20051">
                  <c:v>23.870238095238101</c:v>
                </c:pt>
                <c:pt idx="20052">
                  <c:v>23.871428571428599</c:v>
                </c:pt>
                <c:pt idx="20053">
                  <c:v>23.872619047619001</c:v>
                </c:pt>
                <c:pt idx="20054">
                  <c:v>23.873809523809499</c:v>
                </c:pt>
                <c:pt idx="20055">
                  <c:v>23.875</c:v>
                </c:pt>
                <c:pt idx="20056">
                  <c:v>23.876190476190501</c:v>
                </c:pt>
                <c:pt idx="20057">
                  <c:v>23.877380952380999</c:v>
                </c:pt>
                <c:pt idx="20058">
                  <c:v>23.878571428571401</c:v>
                </c:pt>
                <c:pt idx="20059">
                  <c:v>23.879761904761899</c:v>
                </c:pt>
                <c:pt idx="20060">
                  <c:v>23.880952380952401</c:v>
                </c:pt>
                <c:pt idx="20061">
                  <c:v>23.882142857142899</c:v>
                </c:pt>
                <c:pt idx="20062">
                  <c:v>23.883333333333301</c:v>
                </c:pt>
                <c:pt idx="20063">
                  <c:v>23.884523809523799</c:v>
                </c:pt>
                <c:pt idx="20064">
                  <c:v>23.8857142857143</c:v>
                </c:pt>
                <c:pt idx="20065">
                  <c:v>23.886904761904798</c:v>
                </c:pt>
                <c:pt idx="20066">
                  <c:v>23.8880952380952</c:v>
                </c:pt>
                <c:pt idx="20067">
                  <c:v>23.889285714285698</c:v>
                </c:pt>
                <c:pt idx="20068">
                  <c:v>23.8904761904762</c:v>
                </c:pt>
                <c:pt idx="20069">
                  <c:v>23.891666666666701</c:v>
                </c:pt>
                <c:pt idx="20070">
                  <c:v>23.8928571428571</c:v>
                </c:pt>
                <c:pt idx="20071">
                  <c:v>23.894047619047601</c:v>
                </c:pt>
                <c:pt idx="20072">
                  <c:v>23.895238095238099</c:v>
                </c:pt>
                <c:pt idx="20073">
                  <c:v>23.896428571428601</c:v>
                </c:pt>
                <c:pt idx="20074">
                  <c:v>23.897619047619099</c:v>
                </c:pt>
                <c:pt idx="20075">
                  <c:v>23.898809523809501</c:v>
                </c:pt>
                <c:pt idx="20076">
                  <c:v>23.9</c:v>
                </c:pt>
                <c:pt idx="20077">
                  <c:v>23.9011904761905</c:v>
                </c:pt>
                <c:pt idx="20078">
                  <c:v>23.902380952381002</c:v>
                </c:pt>
                <c:pt idx="20079">
                  <c:v>23.9035714285714</c:v>
                </c:pt>
                <c:pt idx="20080">
                  <c:v>23.904761904761902</c:v>
                </c:pt>
                <c:pt idx="20081">
                  <c:v>23.905952380952399</c:v>
                </c:pt>
                <c:pt idx="20082">
                  <c:v>23.907142857142901</c:v>
                </c:pt>
                <c:pt idx="20083">
                  <c:v>23.908333333333299</c:v>
                </c:pt>
                <c:pt idx="20084">
                  <c:v>23.909523809523801</c:v>
                </c:pt>
                <c:pt idx="20085">
                  <c:v>23.910714285714299</c:v>
                </c:pt>
                <c:pt idx="20086">
                  <c:v>23.9119047619048</c:v>
                </c:pt>
                <c:pt idx="20087">
                  <c:v>23.913095238095199</c:v>
                </c:pt>
                <c:pt idx="20088">
                  <c:v>23.9142857142857</c:v>
                </c:pt>
                <c:pt idx="20089">
                  <c:v>23.915476190476198</c:v>
                </c:pt>
                <c:pt idx="20090">
                  <c:v>23.9166666666667</c:v>
                </c:pt>
                <c:pt idx="20091">
                  <c:v>23.917857142857098</c:v>
                </c:pt>
                <c:pt idx="20092">
                  <c:v>23.9190476190476</c:v>
                </c:pt>
                <c:pt idx="20093">
                  <c:v>23.920238095238101</c:v>
                </c:pt>
                <c:pt idx="20094">
                  <c:v>23.921428571428599</c:v>
                </c:pt>
                <c:pt idx="20095">
                  <c:v>23.922619047619001</c:v>
                </c:pt>
                <c:pt idx="20096">
                  <c:v>23.923809523809499</c:v>
                </c:pt>
                <c:pt idx="20097">
                  <c:v>23.925000000000001</c:v>
                </c:pt>
                <c:pt idx="20098">
                  <c:v>23.926190476190499</c:v>
                </c:pt>
                <c:pt idx="20099">
                  <c:v>23.927380952381</c:v>
                </c:pt>
                <c:pt idx="20100">
                  <c:v>23.928571428571399</c:v>
                </c:pt>
                <c:pt idx="20101">
                  <c:v>23.9297619047619</c:v>
                </c:pt>
                <c:pt idx="20102">
                  <c:v>23.930952380952402</c:v>
                </c:pt>
                <c:pt idx="20103">
                  <c:v>23.9321428571429</c:v>
                </c:pt>
                <c:pt idx="20104">
                  <c:v>23.933333333333302</c:v>
                </c:pt>
                <c:pt idx="20105">
                  <c:v>23.9345238095238</c:v>
                </c:pt>
                <c:pt idx="20106">
                  <c:v>23.935714285714301</c:v>
                </c:pt>
                <c:pt idx="20107">
                  <c:v>23.936904761904799</c:v>
                </c:pt>
                <c:pt idx="20108">
                  <c:v>23.938095238095201</c:v>
                </c:pt>
                <c:pt idx="20109">
                  <c:v>23.939285714285699</c:v>
                </c:pt>
                <c:pt idx="20110">
                  <c:v>23.9404761904762</c:v>
                </c:pt>
                <c:pt idx="20111">
                  <c:v>23.941666666666698</c:v>
                </c:pt>
                <c:pt idx="20112">
                  <c:v>23.9428571428571</c:v>
                </c:pt>
                <c:pt idx="20113">
                  <c:v>23.944047619047598</c:v>
                </c:pt>
                <c:pt idx="20114">
                  <c:v>23.9452380952381</c:v>
                </c:pt>
                <c:pt idx="20115">
                  <c:v>23.946428571428601</c:v>
                </c:pt>
                <c:pt idx="20116">
                  <c:v>23.947619047619099</c:v>
                </c:pt>
                <c:pt idx="20117">
                  <c:v>23.948809523809501</c:v>
                </c:pt>
                <c:pt idx="20118">
                  <c:v>23.95</c:v>
                </c:pt>
                <c:pt idx="20119">
                  <c:v>23.951190476190501</c:v>
                </c:pt>
                <c:pt idx="20120">
                  <c:v>23.952380952380999</c:v>
                </c:pt>
                <c:pt idx="20121">
                  <c:v>23.953571428571401</c:v>
                </c:pt>
                <c:pt idx="20122">
                  <c:v>23.954761904761899</c:v>
                </c:pt>
                <c:pt idx="20123">
                  <c:v>23.9559523809524</c:v>
                </c:pt>
                <c:pt idx="20124">
                  <c:v>23.957142857142902</c:v>
                </c:pt>
                <c:pt idx="20125">
                  <c:v>23.9583333333333</c:v>
                </c:pt>
                <c:pt idx="20126">
                  <c:v>23.959523809523802</c:v>
                </c:pt>
                <c:pt idx="20127">
                  <c:v>23.9607142857143</c:v>
                </c:pt>
                <c:pt idx="20128">
                  <c:v>23.961904761904801</c:v>
                </c:pt>
                <c:pt idx="20129">
                  <c:v>23.9630952380952</c:v>
                </c:pt>
                <c:pt idx="20130">
                  <c:v>23.964285714285701</c:v>
                </c:pt>
                <c:pt idx="20131">
                  <c:v>23.965476190476199</c:v>
                </c:pt>
                <c:pt idx="20132">
                  <c:v>23.966666666666701</c:v>
                </c:pt>
                <c:pt idx="20133">
                  <c:v>23.967857142857099</c:v>
                </c:pt>
                <c:pt idx="20134">
                  <c:v>23.969047619047601</c:v>
                </c:pt>
                <c:pt idx="20135">
                  <c:v>23.970238095238098</c:v>
                </c:pt>
                <c:pt idx="20136">
                  <c:v>23.9714285714286</c:v>
                </c:pt>
                <c:pt idx="20137">
                  <c:v>23.972619047618998</c:v>
                </c:pt>
                <c:pt idx="20138">
                  <c:v>23.9738095238095</c:v>
                </c:pt>
                <c:pt idx="20139">
                  <c:v>23.975000000000001</c:v>
                </c:pt>
                <c:pt idx="20140">
                  <c:v>23.976190476190499</c:v>
                </c:pt>
                <c:pt idx="20141">
                  <c:v>23.977380952381001</c:v>
                </c:pt>
                <c:pt idx="20142">
                  <c:v>23.978571428571399</c:v>
                </c:pt>
                <c:pt idx="20143">
                  <c:v>23.979761904761901</c:v>
                </c:pt>
                <c:pt idx="20144">
                  <c:v>23.980952380952399</c:v>
                </c:pt>
                <c:pt idx="20145">
                  <c:v>23.9821428571429</c:v>
                </c:pt>
                <c:pt idx="20146">
                  <c:v>23.983333333333299</c:v>
                </c:pt>
                <c:pt idx="20147">
                  <c:v>23.9845238095238</c:v>
                </c:pt>
                <c:pt idx="20148">
                  <c:v>23.985714285714302</c:v>
                </c:pt>
                <c:pt idx="20149">
                  <c:v>23.9869047619048</c:v>
                </c:pt>
                <c:pt idx="20150">
                  <c:v>23.988095238095202</c:v>
                </c:pt>
                <c:pt idx="20151">
                  <c:v>23.9892857142857</c:v>
                </c:pt>
                <c:pt idx="20152">
                  <c:v>23.990476190476201</c:v>
                </c:pt>
                <c:pt idx="20153">
                  <c:v>23.991666666666699</c:v>
                </c:pt>
                <c:pt idx="20154">
                  <c:v>23.992857142857101</c:v>
                </c:pt>
                <c:pt idx="20155">
                  <c:v>23.994047619047599</c:v>
                </c:pt>
                <c:pt idx="20156">
                  <c:v>23.995238095238101</c:v>
                </c:pt>
                <c:pt idx="20157">
                  <c:v>23.996428571428599</c:v>
                </c:pt>
                <c:pt idx="20158">
                  <c:v>23.997619047619001</c:v>
                </c:pt>
                <c:pt idx="20159">
                  <c:v>23.998809523809499</c:v>
                </c:pt>
                <c:pt idx="20160">
                  <c:v>24</c:v>
                </c:pt>
                <c:pt idx="20161">
                  <c:v>24.001190476190501</c:v>
                </c:pt>
                <c:pt idx="20162">
                  <c:v>24.002380952380999</c:v>
                </c:pt>
                <c:pt idx="20163">
                  <c:v>24.003571428571401</c:v>
                </c:pt>
                <c:pt idx="20164">
                  <c:v>24.004761904761899</c:v>
                </c:pt>
                <c:pt idx="20165">
                  <c:v>24.005952380952401</c:v>
                </c:pt>
                <c:pt idx="20166">
                  <c:v>24.007142857142899</c:v>
                </c:pt>
                <c:pt idx="20167">
                  <c:v>24.008333333333301</c:v>
                </c:pt>
                <c:pt idx="20168">
                  <c:v>24.009523809523799</c:v>
                </c:pt>
                <c:pt idx="20169">
                  <c:v>24.0107142857143</c:v>
                </c:pt>
                <c:pt idx="20170">
                  <c:v>24.011904761904798</c:v>
                </c:pt>
                <c:pt idx="20171">
                  <c:v>24.0130952380952</c:v>
                </c:pt>
                <c:pt idx="20172">
                  <c:v>24.014285714285698</c:v>
                </c:pt>
                <c:pt idx="20173">
                  <c:v>24.0154761904762</c:v>
                </c:pt>
                <c:pt idx="20174">
                  <c:v>24.016666666666701</c:v>
                </c:pt>
                <c:pt idx="20175">
                  <c:v>24.0178571428571</c:v>
                </c:pt>
                <c:pt idx="20176">
                  <c:v>24.019047619047601</c:v>
                </c:pt>
                <c:pt idx="20177">
                  <c:v>24.020238095238099</c:v>
                </c:pt>
                <c:pt idx="20178">
                  <c:v>24.021428571428601</c:v>
                </c:pt>
                <c:pt idx="20179">
                  <c:v>24.022619047619099</c:v>
                </c:pt>
                <c:pt idx="20180">
                  <c:v>24.023809523809501</c:v>
                </c:pt>
                <c:pt idx="20181">
                  <c:v>24.024999999999999</c:v>
                </c:pt>
                <c:pt idx="20182">
                  <c:v>24.0261904761905</c:v>
                </c:pt>
                <c:pt idx="20183">
                  <c:v>24.027380952381002</c:v>
                </c:pt>
                <c:pt idx="20184">
                  <c:v>24.0285714285714</c:v>
                </c:pt>
                <c:pt idx="20185">
                  <c:v>24.029761904761902</c:v>
                </c:pt>
                <c:pt idx="20186">
                  <c:v>24.030952380952399</c:v>
                </c:pt>
                <c:pt idx="20187">
                  <c:v>24.032142857142901</c:v>
                </c:pt>
                <c:pt idx="20188">
                  <c:v>24.033333333333299</c:v>
                </c:pt>
                <c:pt idx="20189">
                  <c:v>24.034523809523801</c:v>
                </c:pt>
                <c:pt idx="20190">
                  <c:v>24.035714285714299</c:v>
                </c:pt>
                <c:pt idx="20191">
                  <c:v>24.0369047619048</c:v>
                </c:pt>
                <c:pt idx="20192">
                  <c:v>24.038095238095199</c:v>
                </c:pt>
                <c:pt idx="20193">
                  <c:v>24.0392857142857</c:v>
                </c:pt>
                <c:pt idx="20194">
                  <c:v>24.040476190476198</c:v>
                </c:pt>
                <c:pt idx="20195">
                  <c:v>24.0416666666667</c:v>
                </c:pt>
                <c:pt idx="20196">
                  <c:v>24.042857142857098</c:v>
                </c:pt>
                <c:pt idx="20197">
                  <c:v>24.0440476190476</c:v>
                </c:pt>
                <c:pt idx="20198">
                  <c:v>24.045238095238101</c:v>
                </c:pt>
                <c:pt idx="20199">
                  <c:v>24.046428571428599</c:v>
                </c:pt>
                <c:pt idx="20200">
                  <c:v>24.047619047619001</c:v>
                </c:pt>
                <c:pt idx="20201">
                  <c:v>24.048809523809499</c:v>
                </c:pt>
                <c:pt idx="20202">
                  <c:v>24.05</c:v>
                </c:pt>
                <c:pt idx="20203">
                  <c:v>24.051190476190499</c:v>
                </c:pt>
                <c:pt idx="20204">
                  <c:v>24.052380952381</c:v>
                </c:pt>
                <c:pt idx="20205">
                  <c:v>24.053571428571399</c:v>
                </c:pt>
                <c:pt idx="20206">
                  <c:v>24.0547619047619</c:v>
                </c:pt>
                <c:pt idx="20207">
                  <c:v>24.055952380952402</c:v>
                </c:pt>
                <c:pt idx="20208">
                  <c:v>24.0571428571429</c:v>
                </c:pt>
                <c:pt idx="20209">
                  <c:v>24.058333333333302</c:v>
                </c:pt>
                <c:pt idx="20210">
                  <c:v>24.0595238095238</c:v>
                </c:pt>
                <c:pt idx="20211">
                  <c:v>24.060714285714301</c:v>
                </c:pt>
                <c:pt idx="20212">
                  <c:v>24.061904761904799</c:v>
                </c:pt>
                <c:pt idx="20213">
                  <c:v>24.063095238095201</c:v>
                </c:pt>
                <c:pt idx="20214">
                  <c:v>24.064285714285699</c:v>
                </c:pt>
                <c:pt idx="20215">
                  <c:v>24.0654761904762</c:v>
                </c:pt>
                <c:pt idx="20216">
                  <c:v>24.066666666666698</c:v>
                </c:pt>
                <c:pt idx="20217">
                  <c:v>24.0678571428571</c:v>
                </c:pt>
                <c:pt idx="20218">
                  <c:v>24.069047619047598</c:v>
                </c:pt>
                <c:pt idx="20219">
                  <c:v>24.0702380952381</c:v>
                </c:pt>
                <c:pt idx="20220">
                  <c:v>24.071428571428601</c:v>
                </c:pt>
                <c:pt idx="20221">
                  <c:v>24.072619047619</c:v>
                </c:pt>
                <c:pt idx="20222">
                  <c:v>24.073809523809501</c:v>
                </c:pt>
                <c:pt idx="20223">
                  <c:v>24.074999999999999</c:v>
                </c:pt>
                <c:pt idx="20224">
                  <c:v>24.076190476190501</c:v>
                </c:pt>
                <c:pt idx="20225">
                  <c:v>24.077380952380999</c:v>
                </c:pt>
                <c:pt idx="20226">
                  <c:v>24.078571428571401</c:v>
                </c:pt>
                <c:pt idx="20227">
                  <c:v>24.079761904761899</c:v>
                </c:pt>
                <c:pt idx="20228">
                  <c:v>24.0809523809524</c:v>
                </c:pt>
                <c:pt idx="20229">
                  <c:v>24.082142857142902</c:v>
                </c:pt>
                <c:pt idx="20230">
                  <c:v>24.0833333333333</c:v>
                </c:pt>
                <c:pt idx="20231">
                  <c:v>24.084523809523802</c:v>
                </c:pt>
                <c:pt idx="20232">
                  <c:v>24.0857142857143</c:v>
                </c:pt>
                <c:pt idx="20233">
                  <c:v>24.086904761904801</c:v>
                </c:pt>
                <c:pt idx="20234">
                  <c:v>24.0880952380952</c:v>
                </c:pt>
                <c:pt idx="20235">
                  <c:v>24.089285714285701</c:v>
                </c:pt>
                <c:pt idx="20236">
                  <c:v>24.090476190476199</c:v>
                </c:pt>
                <c:pt idx="20237">
                  <c:v>24.091666666666701</c:v>
                </c:pt>
                <c:pt idx="20238">
                  <c:v>24.092857142857099</c:v>
                </c:pt>
                <c:pt idx="20239">
                  <c:v>24.094047619047601</c:v>
                </c:pt>
                <c:pt idx="20240">
                  <c:v>24.095238095238098</c:v>
                </c:pt>
                <c:pt idx="20241">
                  <c:v>24.0964285714286</c:v>
                </c:pt>
                <c:pt idx="20242">
                  <c:v>24.097619047618998</c:v>
                </c:pt>
                <c:pt idx="20243">
                  <c:v>24.0988095238095</c:v>
                </c:pt>
                <c:pt idx="20244">
                  <c:v>24.1</c:v>
                </c:pt>
                <c:pt idx="20245">
                  <c:v>24.101190476190499</c:v>
                </c:pt>
                <c:pt idx="20246">
                  <c:v>24.102380952381001</c:v>
                </c:pt>
                <c:pt idx="20247">
                  <c:v>24.103571428571399</c:v>
                </c:pt>
                <c:pt idx="20248">
                  <c:v>24.104761904761901</c:v>
                </c:pt>
                <c:pt idx="20249">
                  <c:v>24.105952380952399</c:v>
                </c:pt>
                <c:pt idx="20250">
                  <c:v>24.1071428571429</c:v>
                </c:pt>
                <c:pt idx="20251">
                  <c:v>24.108333333333299</c:v>
                </c:pt>
                <c:pt idx="20252">
                  <c:v>24.1095238095238</c:v>
                </c:pt>
                <c:pt idx="20253">
                  <c:v>24.110714285714302</c:v>
                </c:pt>
                <c:pt idx="20254">
                  <c:v>24.1119047619048</c:v>
                </c:pt>
                <c:pt idx="20255">
                  <c:v>24.113095238095202</c:v>
                </c:pt>
                <c:pt idx="20256">
                  <c:v>24.1142857142857</c:v>
                </c:pt>
                <c:pt idx="20257">
                  <c:v>24.115476190476201</c:v>
                </c:pt>
                <c:pt idx="20258">
                  <c:v>24.116666666666699</c:v>
                </c:pt>
                <c:pt idx="20259">
                  <c:v>24.117857142857101</c:v>
                </c:pt>
                <c:pt idx="20260">
                  <c:v>24.119047619047599</c:v>
                </c:pt>
                <c:pt idx="20261">
                  <c:v>24.120238095238101</c:v>
                </c:pt>
                <c:pt idx="20262">
                  <c:v>24.121428571428599</c:v>
                </c:pt>
                <c:pt idx="20263">
                  <c:v>24.1226190476191</c:v>
                </c:pt>
                <c:pt idx="20264">
                  <c:v>24.123809523809499</c:v>
                </c:pt>
                <c:pt idx="20265">
                  <c:v>24.125</c:v>
                </c:pt>
                <c:pt idx="20266">
                  <c:v>24.126190476190501</c:v>
                </c:pt>
                <c:pt idx="20267">
                  <c:v>24.127380952380999</c:v>
                </c:pt>
                <c:pt idx="20268">
                  <c:v>24.128571428571401</c:v>
                </c:pt>
                <c:pt idx="20269">
                  <c:v>24.129761904761899</c:v>
                </c:pt>
                <c:pt idx="20270">
                  <c:v>24.130952380952401</c:v>
                </c:pt>
                <c:pt idx="20271">
                  <c:v>24.132142857142899</c:v>
                </c:pt>
                <c:pt idx="20272">
                  <c:v>24.133333333333301</c:v>
                </c:pt>
                <c:pt idx="20273">
                  <c:v>24.134523809523799</c:v>
                </c:pt>
                <c:pt idx="20274">
                  <c:v>24.1357142857143</c:v>
                </c:pt>
                <c:pt idx="20275">
                  <c:v>24.136904761904798</c:v>
                </c:pt>
                <c:pt idx="20276">
                  <c:v>24.1380952380952</c:v>
                </c:pt>
                <c:pt idx="20277">
                  <c:v>24.139285714285698</c:v>
                </c:pt>
                <c:pt idx="20278">
                  <c:v>24.1404761904762</c:v>
                </c:pt>
                <c:pt idx="20279">
                  <c:v>24.141666666666701</c:v>
                </c:pt>
                <c:pt idx="20280">
                  <c:v>24.1428571428571</c:v>
                </c:pt>
                <c:pt idx="20281">
                  <c:v>24.144047619047601</c:v>
                </c:pt>
                <c:pt idx="20282">
                  <c:v>24.145238095238099</c:v>
                </c:pt>
                <c:pt idx="20283">
                  <c:v>24.146428571428601</c:v>
                </c:pt>
                <c:pt idx="20284">
                  <c:v>24.147619047618999</c:v>
                </c:pt>
                <c:pt idx="20285">
                  <c:v>24.148809523809501</c:v>
                </c:pt>
                <c:pt idx="20286">
                  <c:v>24.15</c:v>
                </c:pt>
                <c:pt idx="20287">
                  <c:v>24.1511904761905</c:v>
                </c:pt>
                <c:pt idx="20288">
                  <c:v>24.152380952381002</c:v>
                </c:pt>
                <c:pt idx="20289">
                  <c:v>24.1535714285714</c:v>
                </c:pt>
                <c:pt idx="20290">
                  <c:v>24.154761904761902</c:v>
                </c:pt>
                <c:pt idx="20291">
                  <c:v>24.155952380952399</c:v>
                </c:pt>
                <c:pt idx="20292">
                  <c:v>24.157142857142901</c:v>
                </c:pt>
                <c:pt idx="20293">
                  <c:v>24.158333333333299</c:v>
                </c:pt>
                <c:pt idx="20294">
                  <c:v>24.159523809523801</c:v>
                </c:pt>
                <c:pt idx="20295">
                  <c:v>24.160714285714299</c:v>
                </c:pt>
                <c:pt idx="20296">
                  <c:v>24.1619047619048</c:v>
                </c:pt>
                <c:pt idx="20297">
                  <c:v>24.163095238095199</c:v>
                </c:pt>
                <c:pt idx="20298">
                  <c:v>24.1642857142857</c:v>
                </c:pt>
                <c:pt idx="20299">
                  <c:v>24.165476190476198</c:v>
                </c:pt>
                <c:pt idx="20300">
                  <c:v>24.1666666666667</c:v>
                </c:pt>
                <c:pt idx="20301">
                  <c:v>24.167857142857098</c:v>
                </c:pt>
                <c:pt idx="20302">
                  <c:v>24.1690476190476</c:v>
                </c:pt>
                <c:pt idx="20303">
                  <c:v>24.170238095238101</c:v>
                </c:pt>
                <c:pt idx="20304">
                  <c:v>24.171428571428599</c:v>
                </c:pt>
                <c:pt idx="20305">
                  <c:v>24.172619047619001</c:v>
                </c:pt>
                <c:pt idx="20306">
                  <c:v>24.173809523809499</c:v>
                </c:pt>
                <c:pt idx="20307">
                  <c:v>24.175000000000001</c:v>
                </c:pt>
                <c:pt idx="20308">
                  <c:v>24.176190476190499</c:v>
                </c:pt>
                <c:pt idx="20309">
                  <c:v>24.177380952381</c:v>
                </c:pt>
                <c:pt idx="20310">
                  <c:v>24.178571428571399</c:v>
                </c:pt>
                <c:pt idx="20311">
                  <c:v>24.1797619047619</c:v>
                </c:pt>
                <c:pt idx="20312">
                  <c:v>24.180952380952402</c:v>
                </c:pt>
                <c:pt idx="20313">
                  <c:v>24.1821428571429</c:v>
                </c:pt>
                <c:pt idx="20314">
                  <c:v>24.183333333333302</c:v>
                </c:pt>
                <c:pt idx="20315">
                  <c:v>24.1845238095238</c:v>
                </c:pt>
                <c:pt idx="20316">
                  <c:v>24.185714285714301</c:v>
                </c:pt>
                <c:pt idx="20317">
                  <c:v>24.186904761904799</c:v>
                </c:pt>
                <c:pt idx="20318">
                  <c:v>24.188095238095201</c:v>
                </c:pt>
                <c:pt idx="20319">
                  <c:v>24.189285714285699</c:v>
                </c:pt>
                <c:pt idx="20320">
                  <c:v>24.1904761904762</c:v>
                </c:pt>
                <c:pt idx="20321">
                  <c:v>24.191666666666698</c:v>
                </c:pt>
                <c:pt idx="20322">
                  <c:v>24.1928571428571</c:v>
                </c:pt>
                <c:pt idx="20323">
                  <c:v>24.194047619047598</c:v>
                </c:pt>
                <c:pt idx="20324">
                  <c:v>24.1952380952381</c:v>
                </c:pt>
                <c:pt idx="20325">
                  <c:v>24.196428571428601</c:v>
                </c:pt>
                <c:pt idx="20326">
                  <c:v>24.197619047619099</c:v>
                </c:pt>
                <c:pt idx="20327">
                  <c:v>24.198809523809501</c:v>
                </c:pt>
                <c:pt idx="20328">
                  <c:v>24.2</c:v>
                </c:pt>
                <c:pt idx="20329">
                  <c:v>24.201190476190501</c:v>
                </c:pt>
                <c:pt idx="20330">
                  <c:v>24.202380952380999</c:v>
                </c:pt>
                <c:pt idx="20331">
                  <c:v>24.203571428571401</c:v>
                </c:pt>
                <c:pt idx="20332">
                  <c:v>24.204761904761899</c:v>
                </c:pt>
                <c:pt idx="20333">
                  <c:v>24.2059523809524</c:v>
                </c:pt>
                <c:pt idx="20334">
                  <c:v>24.207142857142902</c:v>
                </c:pt>
                <c:pt idx="20335">
                  <c:v>24.2083333333333</c:v>
                </c:pt>
                <c:pt idx="20336">
                  <c:v>24.209523809523802</c:v>
                </c:pt>
                <c:pt idx="20337">
                  <c:v>24.2107142857143</c:v>
                </c:pt>
                <c:pt idx="20338">
                  <c:v>24.211904761904801</c:v>
                </c:pt>
                <c:pt idx="20339">
                  <c:v>24.2130952380952</c:v>
                </c:pt>
                <c:pt idx="20340">
                  <c:v>24.214285714285701</c:v>
                </c:pt>
                <c:pt idx="20341">
                  <c:v>24.215476190476199</c:v>
                </c:pt>
                <c:pt idx="20342">
                  <c:v>24.216666666666701</c:v>
                </c:pt>
                <c:pt idx="20343">
                  <c:v>24.217857142857099</c:v>
                </c:pt>
                <c:pt idx="20344">
                  <c:v>24.219047619047601</c:v>
                </c:pt>
                <c:pt idx="20345">
                  <c:v>24.220238095238098</c:v>
                </c:pt>
                <c:pt idx="20346">
                  <c:v>24.2214285714286</c:v>
                </c:pt>
                <c:pt idx="20347">
                  <c:v>24.222619047619101</c:v>
                </c:pt>
                <c:pt idx="20348">
                  <c:v>24.2238095238095</c:v>
                </c:pt>
                <c:pt idx="20349">
                  <c:v>24.225000000000001</c:v>
                </c:pt>
                <c:pt idx="20350">
                  <c:v>24.226190476190499</c:v>
                </c:pt>
                <c:pt idx="20351">
                  <c:v>24.227380952381001</c:v>
                </c:pt>
                <c:pt idx="20352">
                  <c:v>24.228571428571399</c:v>
                </c:pt>
                <c:pt idx="20353">
                  <c:v>24.229761904761901</c:v>
                </c:pt>
                <c:pt idx="20354">
                  <c:v>24.230952380952399</c:v>
                </c:pt>
                <c:pt idx="20355">
                  <c:v>24.2321428571429</c:v>
                </c:pt>
                <c:pt idx="20356">
                  <c:v>24.233333333333299</c:v>
                </c:pt>
                <c:pt idx="20357">
                  <c:v>24.2345238095238</c:v>
                </c:pt>
                <c:pt idx="20358">
                  <c:v>24.235714285714302</c:v>
                </c:pt>
                <c:pt idx="20359">
                  <c:v>24.2369047619048</c:v>
                </c:pt>
                <c:pt idx="20360">
                  <c:v>24.238095238095202</c:v>
                </c:pt>
                <c:pt idx="20361">
                  <c:v>24.2392857142857</c:v>
                </c:pt>
                <c:pt idx="20362">
                  <c:v>24.240476190476201</c:v>
                </c:pt>
                <c:pt idx="20363">
                  <c:v>24.241666666666699</c:v>
                </c:pt>
                <c:pt idx="20364">
                  <c:v>24.242857142857101</c:v>
                </c:pt>
                <c:pt idx="20365">
                  <c:v>24.244047619047599</c:v>
                </c:pt>
                <c:pt idx="20366">
                  <c:v>24.245238095238101</c:v>
                </c:pt>
                <c:pt idx="20367">
                  <c:v>24.246428571428599</c:v>
                </c:pt>
                <c:pt idx="20368">
                  <c:v>24.247619047619001</c:v>
                </c:pt>
                <c:pt idx="20369">
                  <c:v>24.248809523809499</c:v>
                </c:pt>
                <c:pt idx="20370">
                  <c:v>24.25</c:v>
                </c:pt>
                <c:pt idx="20371">
                  <c:v>24.251190476190501</c:v>
                </c:pt>
                <c:pt idx="20372">
                  <c:v>24.252380952380999</c:v>
                </c:pt>
                <c:pt idx="20373">
                  <c:v>24.253571428571401</c:v>
                </c:pt>
                <c:pt idx="20374">
                  <c:v>24.254761904761899</c:v>
                </c:pt>
                <c:pt idx="20375">
                  <c:v>24.255952380952401</c:v>
                </c:pt>
                <c:pt idx="20376">
                  <c:v>24.257142857142899</c:v>
                </c:pt>
                <c:pt idx="20377">
                  <c:v>24.258333333333301</c:v>
                </c:pt>
                <c:pt idx="20378">
                  <c:v>24.259523809523799</c:v>
                </c:pt>
                <c:pt idx="20379">
                  <c:v>24.2607142857143</c:v>
                </c:pt>
                <c:pt idx="20380">
                  <c:v>24.261904761904798</c:v>
                </c:pt>
                <c:pt idx="20381">
                  <c:v>24.2630952380952</c:v>
                </c:pt>
                <c:pt idx="20382">
                  <c:v>24.264285714285698</c:v>
                </c:pt>
                <c:pt idx="20383">
                  <c:v>24.2654761904762</c:v>
                </c:pt>
                <c:pt idx="20384">
                  <c:v>24.266666666666701</c:v>
                </c:pt>
                <c:pt idx="20385">
                  <c:v>24.2678571428571</c:v>
                </c:pt>
                <c:pt idx="20386">
                  <c:v>24.269047619047601</c:v>
                </c:pt>
                <c:pt idx="20387">
                  <c:v>24.270238095238099</c:v>
                </c:pt>
                <c:pt idx="20388">
                  <c:v>24.271428571428601</c:v>
                </c:pt>
                <c:pt idx="20389">
                  <c:v>24.272619047619099</c:v>
                </c:pt>
                <c:pt idx="20390">
                  <c:v>24.273809523809501</c:v>
                </c:pt>
                <c:pt idx="20391">
                  <c:v>24.274999999999999</c:v>
                </c:pt>
                <c:pt idx="20392">
                  <c:v>24.2761904761905</c:v>
                </c:pt>
                <c:pt idx="20393">
                  <c:v>24.277380952381002</c:v>
                </c:pt>
                <c:pt idx="20394">
                  <c:v>24.2785714285714</c:v>
                </c:pt>
                <c:pt idx="20395">
                  <c:v>24.279761904761902</c:v>
                </c:pt>
                <c:pt idx="20396">
                  <c:v>24.280952380952399</c:v>
                </c:pt>
                <c:pt idx="20397">
                  <c:v>24.282142857142901</c:v>
                </c:pt>
                <c:pt idx="20398">
                  <c:v>24.283333333333299</c:v>
                </c:pt>
                <c:pt idx="20399">
                  <c:v>24.284523809523801</c:v>
                </c:pt>
                <c:pt idx="20400">
                  <c:v>24.285714285714299</c:v>
                </c:pt>
                <c:pt idx="20401">
                  <c:v>24.2869047619048</c:v>
                </c:pt>
                <c:pt idx="20402">
                  <c:v>24.288095238095199</c:v>
                </c:pt>
                <c:pt idx="20403">
                  <c:v>24.2892857142857</c:v>
                </c:pt>
                <c:pt idx="20404">
                  <c:v>24.290476190476198</c:v>
                </c:pt>
                <c:pt idx="20405">
                  <c:v>24.2916666666667</c:v>
                </c:pt>
                <c:pt idx="20406">
                  <c:v>24.292857142857098</c:v>
                </c:pt>
                <c:pt idx="20407">
                  <c:v>24.2940476190476</c:v>
                </c:pt>
                <c:pt idx="20408">
                  <c:v>24.295238095238101</c:v>
                </c:pt>
                <c:pt idx="20409">
                  <c:v>24.296428571428599</c:v>
                </c:pt>
                <c:pt idx="20410">
                  <c:v>24.297619047619001</c:v>
                </c:pt>
                <c:pt idx="20411">
                  <c:v>24.298809523809499</c:v>
                </c:pt>
                <c:pt idx="20412">
                  <c:v>24.3</c:v>
                </c:pt>
                <c:pt idx="20413">
                  <c:v>24.301190476190499</c:v>
                </c:pt>
                <c:pt idx="20414">
                  <c:v>24.302380952381</c:v>
                </c:pt>
                <c:pt idx="20415">
                  <c:v>24.303571428571399</c:v>
                </c:pt>
                <c:pt idx="20416">
                  <c:v>24.3047619047619</c:v>
                </c:pt>
                <c:pt idx="20417">
                  <c:v>24.305952380952402</c:v>
                </c:pt>
                <c:pt idx="20418">
                  <c:v>24.3071428571429</c:v>
                </c:pt>
                <c:pt idx="20419">
                  <c:v>24.308333333333302</c:v>
                </c:pt>
                <c:pt idx="20420">
                  <c:v>24.3095238095238</c:v>
                </c:pt>
                <c:pt idx="20421">
                  <c:v>24.310714285714301</c:v>
                </c:pt>
                <c:pt idx="20422">
                  <c:v>24.311904761904799</c:v>
                </c:pt>
                <c:pt idx="20423">
                  <c:v>24.313095238095201</c:v>
                </c:pt>
                <c:pt idx="20424">
                  <c:v>24.314285714285699</c:v>
                </c:pt>
                <c:pt idx="20425">
                  <c:v>24.3154761904762</c:v>
                </c:pt>
                <c:pt idx="20426">
                  <c:v>24.316666666666698</c:v>
                </c:pt>
                <c:pt idx="20427">
                  <c:v>24.3178571428571</c:v>
                </c:pt>
                <c:pt idx="20428">
                  <c:v>24.319047619047598</c:v>
                </c:pt>
                <c:pt idx="20429">
                  <c:v>24.3202380952381</c:v>
                </c:pt>
                <c:pt idx="20430">
                  <c:v>24.321428571428601</c:v>
                </c:pt>
                <c:pt idx="20431">
                  <c:v>24.322619047619099</c:v>
                </c:pt>
                <c:pt idx="20432">
                  <c:v>24.323809523809501</c:v>
                </c:pt>
                <c:pt idx="20433">
                  <c:v>24.324999999999999</c:v>
                </c:pt>
                <c:pt idx="20434">
                  <c:v>24.326190476190501</c:v>
                </c:pt>
                <c:pt idx="20435">
                  <c:v>24.327380952380999</c:v>
                </c:pt>
                <c:pt idx="20436">
                  <c:v>24.328571428571401</c:v>
                </c:pt>
                <c:pt idx="20437">
                  <c:v>24.329761904761899</c:v>
                </c:pt>
                <c:pt idx="20438">
                  <c:v>24.3309523809524</c:v>
                </c:pt>
                <c:pt idx="20439">
                  <c:v>24.332142857142902</c:v>
                </c:pt>
                <c:pt idx="20440">
                  <c:v>24.3333333333333</c:v>
                </c:pt>
                <c:pt idx="20441">
                  <c:v>24.334523809523802</c:v>
                </c:pt>
                <c:pt idx="20442">
                  <c:v>24.3357142857143</c:v>
                </c:pt>
                <c:pt idx="20443">
                  <c:v>24.336904761904801</c:v>
                </c:pt>
                <c:pt idx="20444">
                  <c:v>24.3380952380952</c:v>
                </c:pt>
                <c:pt idx="20445">
                  <c:v>24.339285714285701</c:v>
                </c:pt>
                <c:pt idx="20446">
                  <c:v>24.340476190476199</c:v>
                </c:pt>
                <c:pt idx="20447">
                  <c:v>24.341666666666701</c:v>
                </c:pt>
                <c:pt idx="20448">
                  <c:v>24.342857142857099</c:v>
                </c:pt>
                <c:pt idx="20449">
                  <c:v>24.344047619047601</c:v>
                </c:pt>
                <c:pt idx="20450">
                  <c:v>24.345238095238098</c:v>
                </c:pt>
                <c:pt idx="20451">
                  <c:v>24.3464285714286</c:v>
                </c:pt>
                <c:pt idx="20452">
                  <c:v>24.347619047618998</c:v>
                </c:pt>
                <c:pt idx="20453">
                  <c:v>24.3488095238095</c:v>
                </c:pt>
                <c:pt idx="20454">
                  <c:v>24.35</c:v>
                </c:pt>
                <c:pt idx="20455">
                  <c:v>24.351190476190499</c:v>
                </c:pt>
                <c:pt idx="20456">
                  <c:v>24.352380952381001</c:v>
                </c:pt>
                <c:pt idx="20457">
                  <c:v>24.353571428571399</c:v>
                </c:pt>
                <c:pt idx="20458">
                  <c:v>24.354761904761901</c:v>
                </c:pt>
                <c:pt idx="20459">
                  <c:v>24.355952380952399</c:v>
                </c:pt>
                <c:pt idx="20460">
                  <c:v>24.3571428571429</c:v>
                </c:pt>
                <c:pt idx="20461">
                  <c:v>24.358333333333299</c:v>
                </c:pt>
                <c:pt idx="20462">
                  <c:v>24.3595238095238</c:v>
                </c:pt>
                <c:pt idx="20463">
                  <c:v>24.360714285714302</c:v>
                </c:pt>
                <c:pt idx="20464">
                  <c:v>24.3619047619048</c:v>
                </c:pt>
                <c:pt idx="20465">
                  <c:v>24.363095238095202</c:v>
                </c:pt>
                <c:pt idx="20466">
                  <c:v>24.3642857142857</c:v>
                </c:pt>
                <c:pt idx="20467">
                  <c:v>24.365476190476201</c:v>
                </c:pt>
                <c:pt idx="20468">
                  <c:v>24.366666666666699</c:v>
                </c:pt>
                <c:pt idx="20469">
                  <c:v>24.367857142857101</c:v>
                </c:pt>
                <c:pt idx="20470">
                  <c:v>24.369047619047599</c:v>
                </c:pt>
                <c:pt idx="20471">
                  <c:v>24.370238095238101</c:v>
                </c:pt>
                <c:pt idx="20472">
                  <c:v>24.371428571428599</c:v>
                </c:pt>
                <c:pt idx="20473">
                  <c:v>24.372619047619001</c:v>
                </c:pt>
                <c:pt idx="20474">
                  <c:v>24.373809523809499</c:v>
                </c:pt>
                <c:pt idx="20475">
                  <c:v>24.375</c:v>
                </c:pt>
                <c:pt idx="20476">
                  <c:v>24.376190476190501</c:v>
                </c:pt>
                <c:pt idx="20477">
                  <c:v>24.377380952380999</c:v>
                </c:pt>
                <c:pt idx="20478">
                  <c:v>24.378571428571401</c:v>
                </c:pt>
                <c:pt idx="20479">
                  <c:v>24.379761904761899</c:v>
                </c:pt>
                <c:pt idx="20480">
                  <c:v>24.380952380952401</c:v>
                </c:pt>
                <c:pt idx="20481">
                  <c:v>24.382142857142899</c:v>
                </c:pt>
                <c:pt idx="20482">
                  <c:v>24.383333333333301</c:v>
                </c:pt>
                <c:pt idx="20483">
                  <c:v>24.384523809523799</c:v>
                </c:pt>
                <c:pt idx="20484">
                  <c:v>24.3857142857143</c:v>
                </c:pt>
                <c:pt idx="20485">
                  <c:v>24.386904761904798</c:v>
                </c:pt>
                <c:pt idx="20486">
                  <c:v>24.3880952380952</c:v>
                </c:pt>
                <c:pt idx="20487">
                  <c:v>24.389285714285698</c:v>
                </c:pt>
                <c:pt idx="20488">
                  <c:v>24.3904761904762</c:v>
                </c:pt>
                <c:pt idx="20489">
                  <c:v>24.391666666666701</c:v>
                </c:pt>
                <c:pt idx="20490">
                  <c:v>24.3928571428571</c:v>
                </c:pt>
                <c:pt idx="20491">
                  <c:v>24.394047619047601</c:v>
                </c:pt>
                <c:pt idx="20492">
                  <c:v>24.395238095238099</c:v>
                </c:pt>
                <c:pt idx="20493">
                  <c:v>24.396428571428601</c:v>
                </c:pt>
                <c:pt idx="20494">
                  <c:v>24.397619047619099</c:v>
                </c:pt>
                <c:pt idx="20495">
                  <c:v>24.398809523809501</c:v>
                </c:pt>
                <c:pt idx="20496">
                  <c:v>24.4</c:v>
                </c:pt>
                <c:pt idx="20497">
                  <c:v>24.4011904761905</c:v>
                </c:pt>
                <c:pt idx="20498">
                  <c:v>24.402380952381002</c:v>
                </c:pt>
                <c:pt idx="20499">
                  <c:v>24.4035714285714</c:v>
                </c:pt>
                <c:pt idx="20500">
                  <c:v>24.404761904761902</c:v>
                </c:pt>
                <c:pt idx="20501">
                  <c:v>24.405952380952399</c:v>
                </c:pt>
                <c:pt idx="20502">
                  <c:v>24.407142857142901</c:v>
                </c:pt>
                <c:pt idx="20503">
                  <c:v>24.408333333333299</c:v>
                </c:pt>
                <c:pt idx="20504">
                  <c:v>24.409523809523801</c:v>
                </c:pt>
                <c:pt idx="20505">
                  <c:v>24.410714285714299</c:v>
                </c:pt>
                <c:pt idx="20506">
                  <c:v>24.4119047619048</c:v>
                </c:pt>
                <c:pt idx="20507">
                  <c:v>24.413095238095199</c:v>
                </c:pt>
                <c:pt idx="20508">
                  <c:v>24.4142857142857</c:v>
                </c:pt>
                <c:pt idx="20509">
                  <c:v>24.415476190476198</c:v>
                </c:pt>
                <c:pt idx="20510">
                  <c:v>24.4166666666667</c:v>
                </c:pt>
                <c:pt idx="20511">
                  <c:v>24.417857142857098</c:v>
                </c:pt>
                <c:pt idx="20512">
                  <c:v>24.4190476190476</c:v>
                </c:pt>
                <c:pt idx="20513">
                  <c:v>24.420238095238101</c:v>
                </c:pt>
                <c:pt idx="20514">
                  <c:v>24.421428571428599</c:v>
                </c:pt>
                <c:pt idx="20515">
                  <c:v>24.422619047619101</c:v>
                </c:pt>
                <c:pt idx="20516">
                  <c:v>24.423809523809499</c:v>
                </c:pt>
                <c:pt idx="20517">
                  <c:v>24.425000000000001</c:v>
                </c:pt>
                <c:pt idx="20518">
                  <c:v>24.426190476190499</c:v>
                </c:pt>
                <c:pt idx="20519">
                  <c:v>24.427380952381</c:v>
                </c:pt>
                <c:pt idx="20520">
                  <c:v>24.428571428571399</c:v>
                </c:pt>
                <c:pt idx="20521">
                  <c:v>24.4297619047619</c:v>
                </c:pt>
                <c:pt idx="20522">
                  <c:v>24.430952380952402</c:v>
                </c:pt>
                <c:pt idx="20523">
                  <c:v>24.4321428571429</c:v>
                </c:pt>
                <c:pt idx="20524">
                  <c:v>24.433333333333302</c:v>
                </c:pt>
                <c:pt idx="20525">
                  <c:v>24.4345238095238</c:v>
                </c:pt>
                <c:pt idx="20526">
                  <c:v>24.435714285714301</c:v>
                </c:pt>
                <c:pt idx="20527">
                  <c:v>24.436904761904799</c:v>
                </c:pt>
                <c:pt idx="20528">
                  <c:v>24.438095238095201</c:v>
                </c:pt>
                <c:pt idx="20529">
                  <c:v>24.439285714285699</c:v>
                </c:pt>
                <c:pt idx="20530">
                  <c:v>24.4404761904762</c:v>
                </c:pt>
                <c:pt idx="20531">
                  <c:v>24.441666666666698</c:v>
                </c:pt>
                <c:pt idx="20532">
                  <c:v>24.4428571428571</c:v>
                </c:pt>
                <c:pt idx="20533">
                  <c:v>24.444047619047598</c:v>
                </c:pt>
                <c:pt idx="20534">
                  <c:v>24.4452380952381</c:v>
                </c:pt>
                <c:pt idx="20535">
                  <c:v>24.446428571428601</c:v>
                </c:pt>
                <c:pt idx="20536">
                  <c:v>24.447619047619</c:v>
                </c:pt>
                <c:pt idx="20537">
                  <c:v>24.448809523809501</c:v>
                </c:pt>
                <c:pt idx="20538">
                  <c:v>24.45</c:v>
                </c:pt>
                <c:pt idx="20539">
                  <c:v>24.451190476190501</c:v>
                </c:pt>
                <c:pt idx="20540">
                  <c:v>24.452380952380999</c:v>
                </c:pt>
                <c:pt idx="20541">
                  <c:v>24.453571428571401</c:v>
                </c:pt>
                <c:pt idx="20542">
                  <c:v>24.454761904761899</c:v>
                </c:pt>
                <c:pt idx="20543">
                  <c:v>24.4559523809524</c:v>
                </c:pt>
                <c:pt idx="20544">
                  <c:v>24.457142857142902</c:v>
                </c:pt>
                <c:pt idx="20545">
                  <c:v>24.4583333333333</c:v>
                </c:pt>
                <c:pt idx="20546">
                  <c:v>24.459523809523802</c:v>
                </c:pt>
                <c:pt idx="20547">
                  <c:v>24.4607142857143</c:v>
                </c:pt>
                <c:pt idx="20548">
                  <c:v>24.461904761904801</c:v>
                </c:pt>
                <c:pt idx="20549">
                  <c:v>24.4630952380952</c:v>
                </c:pt>
                <c:pt idx="20550">
                  <c:v>24.464285714285701</c:v>
                </c:pt>
                <c:pt idx="20551">
                  <c:v>24.465476190476199</c:v>
                </c:pt>
                <c:pt idx="20552">
                  <c:v>24.466666666666701</c:v>
                </c:pt>
                <c:pt idx="20553">
                  <c:v>24.467857142857099</c:v>
                </c:pt>
                <c:pt idx="20554">
                  <c:v>24.469047619047601</c:v>
                </c:pt>
                <c:pt idx="20555">
                  <c:v>24.470238095238098</c:v>
                </c:pt>
                <c:pt idx="20556">
                  <c:v>24.4714285714286</c:v>
                </c:pt>
                <c:pt idx="20557">
                  <c:v>24.472619047618998</c:v>
                </c:pt>
                <c:pt idx="20558">
                  <c:v>24.4738095238095</c:v>
                </c:pt>
                <c:pt idx="20559">
                  <c:v>24.475000000000001</c:v>
                </c:pt>
                <c:pt idx="20560">
                  <c:v>24.476190476190499</c:v>
                </c:pt>
                <c:pt idx="20561">
                  <c:v>24.477380952381001</c:v>
                </c:pt>
                <c:pt idx="20562">
                  <c:v>24.478571428571399</c:v>
                </c:pt>
                <c:pt idx="20563">
                  <c:v>24.479761904761901</c:v>
                </c:pt>
                <c:pt idx="20564">
                  <c:v>24.480952380952399</c:v>
                </c:pt>
                <c:pt idx="20565">
                  <c:v>24.4821428571429</c:v>
                </c:pt>
                <c:pt idx="20566">
                  <c:v>24.483333333333299</c:v>
                </c:pt>
                <c:pt idx="20567">
                  <c:v>24.4845238095238</c:v>
                </c:pt>
                <c:pt idx="20568">
                  <c:v>24.485714285714302</c:v>
                </c:pt>
                <c:pt idx="20569">
                  <c:v>24.4869047619048</c:v>
                </c:pt>
                <c:pt idx="20570">
                  <c:v>24.488095238095202</c:v>
                </c:pt>
                <c:pt idx="20571">
                  <c:v>24.4892857142857</c:v>
                </c:pt>
                <c:pt idx="20572">
                  <c:v>24.490476190476201</c:v>
                </c:pt>
                <c:pt idx="20573">
                  <c:v>24.491666666666699</c:v>
                </c:pt>
                <c:pt idx="20574">
                  <c:v>24.492857142857101</c:v>
                </c:pt>
                <c:pt idx="20575">
                  <c:v>24.494047619047599</c:v>
                </c:pt>
                <c:pt idx="20576">
                  <c:v>24.495238095238101</c:v>
                </c:pt>
                <c:pt idx="20577">
                  <c:v>24.496428571428599</c:v>
                </c:pt>
                <c:pt idx="20578">
                  <c:v>24.4976190476191</c:v>
                </c:pt>
                <c:pt idx="20579">
                  <c:v>24.498809523809499</c:v>
                </c:pt>
                <c:pt idx="20580">
                  <c:v>24.5</c:v>
                </c:pt>
                <c:pt idx="20581">
                  <c:v>24.501190476190501</c:v>
                </c:pt>
                <c:pt idx="20582">
                  <c:v>24.502380952380999</c:v>
                </c:pt>
                <c:pt idx="20583">
                  <c:v>24.503571428571401</c:v>
                </c:pt>
                <c:pt idx="20584">
                  <c:v>24.504761904761899</c:v>
                </c:pt>
                <c:pt idx="20585">
                  <c:v>24.505952380952401</c:v>
                </c:pt>
                <c:pt idx="20586">
                  <c:v>24.507142857142899</c:v>
                </c:pt>
                <c:pt idx="20587">
                  <c:v>24.508333333333301</c:v>
                </c:pt>
                <c:pt idx="20588">
                  <c:v>24.509523809523799</c:v>
                </c:pt>
                <c:pt idx="20589">
                  <c:v>24.5107142857143</c:v>
                </c:pt>
                <c:pt idx="20590">
                  <c:v>24.511904761904798</c:v>
                </c:pt>
                <c:pt idx="20591">
                  <c:v>24.5130952380952</c:v>
                </c:pt>
                <c:pt idx="20592">
                  <c:v>24.514285714285698</c:v>
                </c:pt>
                <c:pt idx="20593">
                  <c:v>24.5154761904762</c:v>
                </c:pt>
                <c:pt idx="20594">
                  <c:v>24.516666666666701</c:v>
                </c:pt>
                <c:pt idx="20595">
                  <c:v>24.5178571428571</c:v>
                </c:pt>
                <c:pt idx="20596">
                  <c:v>24.519047619047601</c:v>
                </c:pt>
                <c:pt idx="20597">
                  <c:v>24.520238095238099</c:v>
                </c:pt>
                <c:pt idx="20598">
                  <c:v>24.521428571428601</c:v>
                </c:pt>
                <c:pt idx="20599">
                  <c:v>24.522619047619099</c:v>
                </c:pt>
                <c:pt idx="20600">
                  <c:v>24.523809523809501</c:v>
                </c:pt>
                <c:pt idx="20601">
                  <c:v>24.524999999999999</c:v>
                </c:pt>
                <c:pt idx="20602">
                  <c:v>24.5261904761905</c:v>
                </c:pt>
                <c:pt idx="20603">
                  <c:v>24.527380952381002</c:v>
                </c:pt>
                <c:pt idx="20604">
                  <c:v>24.5285714285714</c:v>
                </c:pt>
                <c:pt idx="20605">
                  <c:v>24.529761904761902</c:v>
                </c:pt>
                <c:pt idx="20606">
                  <c:v>24.530952380952399</c:v>
                </c:pt>
                <c:pt idx="20607">
                  <c:v>24.532142857142901</c:v>
                </c:pt>
                <c:pt idx="20608">
                  <c:v>24.533333333333299</c:v>
                </c:pt>
                <c:pt idx="20609">
                  <c:v>24.534523809523801</c:v>
                </c:pt>
                <c:pt idx="20610">
                  <c:v>24.535714285714299</c:v>
                </c:pt>
                <c:pt idx="20611">
                  <c:v>24.5369047619048</c:v>
                </c:pt>
                <c:pt idx="20612">
                  <c:v>24.538095238095199</c:v>
                </c:pt>
                <c:pt idx="20613">
                  <c:v>24.5392857142857</c:v>
                </c:pt>
                <c:pt idx="20614">
                  <c:v>24.540476190476198</c:v>
                </c:pt>
                <c:pt idx="20615">
                  <c:v>24.5416666666667</c:v>
                </c:pt>
                <c:pt idx="20616">
                  <c:v>24.542857142857098</c:v>
                </c:pt>
                <c:pt idx="20617">
                  <c:v>24.5440476190476</c:v>
                </c:pt>
                <c:pt idx="20618">
                  <c:v>24.545238095238101</c:v>
                </c:pt>
                <c:pt idx="20619">
                  <c:v>24.546428571428599</c:v>
                </c:pt>
                <c:pt idx="20620">
                  <c:v>24.547619047619001</c:v>
                </c:pt>
                <c:pt idx="20621">
                  <c:v>24.548809523809499</c:v>
                </c:pt>
                <c:pt idx="20622">
                  <c:v>24.55</c:v>
                </c:pt>
                <c:pt idx="20623">
                  <c:v>24.551190476190499</c:v>
                </c:pt>
                <c:pt idx="20624">
                  <c:v>24.552380952381</c:v>
                </c:pt>
                <c:pt idx="20625">
                  <c:v>24.553571428571399</c:v>
                </c:pt>
                <c:pt idx="20626">
                  <c:v>24.5547619047619</c:v>
                </c:pt>
                <c:pt idx="20627">
                  <c:v>24.555952380952402</c:v>
                </c:pt>
                <c:pt idx="20628">
                  <c:v>24.5571428571429</c:v>
                </c:pt>
                <c:pt idx="20629">
                  <c:v>24.558333333333302</c:v>
                </c:pt>
                <c:pt idx="20630">
                  <c:v>24.5595238095238</c:v>
                </c:pt>
                <c:pt idx="20631">
                  <c:v>24.560714285714301</c:v>
                </c:pt>
                <c:pt idx="20632">
                  <c:v>24.561904761904799</c:v>
                </c:pt>
                <c:pt idx="20633">
                  <c:v>24.563095238095201</c:v>
                </c:pt>
                <c:pt idx="20634">
                  <c:v>24.564285714285699</c:v>
                </c:pt>
                <c:pt idx="20635">
                  <c:v>24.5654761904762</c:v>
                </c:pt>
                <c:pt idx="20636">
                  <c:v>24.566666666666698</c:v>
                </c:pt>
                <c:pt idx="20637">
                  <c:v>24.5678571428571</c:v>
                </c:pt>
                <c:pt idx="20638">
                  <c:v>24.569047619047598</c:v>
                </c:pt>
                <c:pt idx="20639">
                  <c:v>24.5702380952381</c:v>
                </c:pt>
                <c:pt idx="20640">
                  <c:v>24.571428571428601</c:v>
                </c:pt>
                <c:pt idx="20641">
                  <c:v>24.572619047619</c:v>
                </c:pt>
                <c:pt idx="20642">
                  <c:v>24.573809523809501</c:v>
                </c:pt>
                <c:pt idx="20643">
                  <c:v>24.574999999999999</c:v>
                </c:pt>
                <c:pt idx="20644">
                  <c:v>24.576190476190501</c:v>
                </c:pt>
                <c:pt idx="20645">
                  <c:v>24.577380952380999</c:v>
                </c:pt>
                <c:pt idx="20646">
                  <c:v>24.578571428571401</c:v>
                </c:pt>
                <c:pt idx="20647">
                  <c:v>24.579761904761899</c:v>
                </c:pt>
                <c:pt idx="20648">
                  <c:v>24.5809523809524</c:v>
                </c:pt>
                <c:pt idx="20649">
                  <c:v>24.582142857142902</c:v>
                </c:pt>
                <c:pt idx="20650">
                  <c:v>24.5833333333333</c:v>
                </c:pt>
                <c:pt idx="20651">
                  <c:v>24.584523809523802</c:v>
                </c:pt>
                <c:pt idx="20652">
                  <c:v>24.5857142857143</c:v>
                </c:pt>
                <c:pt idx="20653">
                  <c:v>24.586904761904801</c:v>
                </c:pt>
                <c:pt idx="20654">
                  <c:v>24.5880952380952</c:v>
                </c:pt>
                <c:pt idx="20655">
                  <c:v>24.589285714285701</c:v>
                </c:pt>
                <c:pt idx="20656">
                  <c:v>24.590476190476199</c:v>
                </c:pt>
                <c:pt idx="20657">
                  <c:v>24.591666666666701</c:v>
                </c:pt>
                <c:pt idx="20658">
                  <c:v>24.592857142857099</c:v>
                </c:pt>
                <c:pt idx="20659">
                  <c:v>24.594047619047601</c:v>
                </c:pt>
                <c:pt idx="20660">
                  <c:v>24.595238095238098</c:v>
                </c:pt>
                <c:pt idx="20661">
                  <c:v>24.5964285714286</c:v>
                </c:pt>
                <c:pt idx="20662">
                  <c:v>24.597619047618998</c:v>
                </c:pt>
                <c:pt idx="20663">
                  <c:v>24.5988095238095</c:v>
                </c:pt>
                <c:pt idx="20664">
                  <c:v>24.6</c:v>
                </c:pt>
                <c:pt idx="20665">
                  <c:v>24.601190476190499</c:v>
                </c:pt>
                <c:pt idx="20666">
                  <c:v>24.602380952381001</c:v>
                </c:pt>
                <c:pt idx="20667">
                  <c:v>24.603571428571399</c:v>
                </c:pt>
                <c:pt idx="20668">
                  <c:v>24.604761904761901</c:v>
                </c:pt>
                <c:pt idx="20669">
                  <c:v>24.605952380952399</c:v>
                </c:pt>
                <c:pt idx="20670">
                  <c:v>24.6071428571429</c:v>
                </c:pt>
                <c:pt idx="20671">
                  <c:v>24.608333333333299</c:v>
                </c:pt>
                <c:pt idx="20672">
                  <c:v>24.6095238095238</c:v>
                </c:pt>
                <c:pt idx="20673">
                  <c:v>24.610714285714302</c:v>
                </c:pt>
                <c:pt idx="20674">
                  <c:v>24.6119047619048</c:v>
                </c:pt>
                <c:pt idx="20675">
                  <c:v>24.613095238095202</c:v>
                </c:pt>
                <c:pt idx="20676">
                  <c:v>24.6142857142857</c:v>
                </c:pt>
                <c:pt idx="20677">
                  <c:v>24.615476190476201</c:v>
                </c:pt>
                <c:pt idx="20678">
                  <c:v>24.616666666666699</c:v>
                </c:pt>
                <c:pt idx="20679">
                  <c:v>24.617857142857101</c:v>
                </c:pt>
                <c:pt idx="20680">
                  <c:v>24.619047619047599</c:v>
                </c:pt>
                <c:pt idx="20681">
                  <c:v>24.620238095238101</c:v>
                </c:pt>
                <c:pt idx="20682">
                  <c:v>24.621428571428599</c:v>
                </c:pt>
                <c:pt idx="20683">
                  <c:v>24.6226190476191</c:v>
                </c:pt>
                <c:pt idx="20684">
                  <c:v>24.623809523809499</c:v>
                </c:pt>
                <c:pt idx="20685">
                  <c:v>24.625</c:v>
                </c:pt>
                <c:pt idx="20686">
                  <c:v>24.626190476190501</c:v>
                </c:pt>
                <c:pt idx="20687">
                  <c:v>24.627380952380999</c:v>
                </c:pt>
                <c:pt idx="20688">
                  <c:v>24.628571428571401</c:v>
                </c:pt>
                <c:pt idx="20689">
                  <c:v>24.629761904761899</c:v>
                </c:pt>
                <c:pt idx="20690">
                  <c:v>24.630952380952401</c:v>
                </c:pt>
                <c:pt idx="20691">
                  <c:v>24.632142857142899</c:v>
                </c:pt>
                <c:pt idx="20692">
                  <c:v>24.633333333333301</c:v>
                </c:pt>
                <c:pt idx="20693">
                  <c:v>24.634523809523799</c:v>
                </c:pt>
                <c:pt idx="20694">
                  <c:v>24.6357142857143</c:v>
                </c:pt>
                <c:pt idx="20695">
                  <c:v>24.636904761904798</c:v>
                </c:pt>
                <c:pt idx="20696">
                  <c:v>24.6380952380952</c:v>
                </c:pt>
                <c:pt idx="20697">
                  <c:v>24.639285714285698</c:v>
                </c:pt>
                <c:pt idx="20698">
                  <c:v>24.6404761904762</c:v>
                </c:pt>
                <c:pt idx="20699">
                  <c:v>24.641666666666701</c:v>
                </c:pt>
                <c:pt idx="20700">
                  <c:v>24.6428571428571</c:v>
                </c:pt>
                <c:pt idx="20701">
                  <c:v>24.644047619047601</c:v>
                </c:pt>
                <c:pt idx="20702">
                  <c:v>24.645238095238099</c:v>
                </c:pt>
                <c:pt idx="20703">
                  <c:v>24.646428571428601</c:v>
                </c:pt>
                <c:pt idx="20704">
                  <c:v>24.647619047618999</c:v>
                </c:pt>
                <c:pt idx="20705">
                  <c:v>24.648809523809501</c:v>
                </c:pt>
                <c:pt idx="20706">
                  <c:v>24.65</c:v>
                </c:pt>
                <c:pt idx="20707">
                  <c:v>24.6511904761905</c:v>
                </c:pt>
                <c:pt idx="20708">
                  <c:v>24.652380952381002</c:v>
                </c:pt>
                <c:pt idx="20709">
                  <c:v>24.6535714285714</c:v>
                </c:pt>
                <c:pt idx="20710">
                  <c:v>24.654761904761902</c:v>
                </c:pt>
                <c:pt idx="20711">
                  <c:v>24.655952380952399</c:v>
                </c:pt>
                <c:pt idx="20712">
                  <c:v>24.657142857142901</c:v>
                </c:pt>
                <c:pt idx="20713">
                  <c:v>24.658333333333299</c:v>
                </c:pt>
                <c:pt idx="20714">
                  <c:v>24.659523809523801</c:v>
                </c:pt>
                <c:pt idx="20715">
                  <c:v>24.660714285714299</c:v>
                </c:pt>
                <c:pt idx="20716">
                  <c:v>24.6619047619048</c:v>
                </c:pt>
                <c:pt idx="20717">
                  <c:v>24.663095238095199</c:v>
                </c:pt>
                <c:pt idx="20718">
                  <c:v>24.6642857142857</c:v>
                </c:pt>
                <c:pt idx="20719">
                  <c:v>24.665476190476198</c:v>
                </c:pt>
                <c:pt idx="20720">
                  <c:v>24.6666666666667</c:v>
                </c:pt>
                <c:pt idx="20721">
                  <c:v>24.667857142857098</c:v>
                </c:pt>
                <c:pt idx="20722">
                  <c:v>24.6690476190476</c:v>
                </c:pt>
                <c:pt idx="20723">
                  <c:v>24.670238095238101</c:v>
                </c:pt>
                <c:pt idx="20724">
                  <c:v>24.671428571428599</c:v>
                </c:pt>
                <c:pt idx="20725">
                  <c:v>24.672619047619001</c:v>
                </c:pt>
                <c:pt idx="20726">
                  <c:v>24.673809523809499</c:v>
                </c:pt>
                <c:pt idx="20727">
                  <c:v>24.675000000000001</c:v>
                </c:pt>
                <c:pt idx="20728">
                  <c:v>24.676190476190499</c:v>
                </c:pt>
                <c:pt idx="20729">
                  <c:v>24.677380952381</c:v>
                </c:pt>
                <c:pt idx="20730">
                  <c:v>24.678571428571399</c:v>
                </c:pt>
                <c:pt idx="20731">
                  <c:v>24.6797619047619</c:v>
                </c:pt>
                <c:pt idx="20732">
                  <c:v>24.680952380952402</c:v>
                </c:pt>
                <c:pt idx="20733">
                  <c:v>24.6821428571429</c:v>
                </c:pt>
                <c:pt idx="20734">
                  <c:v>24.683333333333302</c:v>
                </c:pt>
                <c:pt idx="20735">
                  <c:v>24.6845238095238</c:v>
                </c:pt>
                <c:pt idx="20736">
                  <c:v>24.685714285714301</c:v>
                </c:pt>
                <c:pt idx="20737">
                  <c:v>24.686904761904799</c:v>
                </c:pt>
                <c:pt idx="20738">
                  <c:v>24.688095238095201</c:v>
                </c:pt>
                <c:pt idx="20739">
                  <c:v>24.689285714285699</c:v>
                </c:pt>
                <c:pt idx="20740">
                  <c:v>24.6904761904762</c:v>
                </c:pt>
                <c:pt idx="20741">
                  <c:v>24.691666666666698</c:v>
                </c:pt>
                <c:pt idx="20742">
                  <c:v>24.6928571428571</c:v>
                </c:pt>
                <c:pt idx="20743">
                  <c:v>24.694047619047598</c:v>
                </c:pt>
                <c:pt idx="20744">
                  <c:v>24.6952380952381</c:v>
                </c:pt>
                <c:pt idx="20745">
                  <c:v>24.696428571428601</c:v>
                </c:pt>
                <c:pt idx="20746">
                  <c:v>24.697619047619099</c:v>
                </c:pt>
                <c:pt idx="20747">
                  <c:v>24.698809523809501</c:v>
                </c:pt>
                <c:pt idx="20748">
                  <c:v>24.7</c:v>
                </c:pt>
                <c:pt idx="20749">
                  <c:v>24.701190476190501</c:v>
                </c:pt>
                <c:pt idx="20750">
                  <c:v>24.702380952380999</c:v>
                </c:pt>
                <c:pt idx="20751">
                  <c:v>24.703571428571401</c:v>
                </c:pt>
                <c:pt idx="20752">
                  <c:v>24.704761904761899</c:v>
                </c:pt>
                <c:pt idx="20753">
                  <c:v>24.7059523809524</c:v>
                </c:pt>
                <c:pt idx="20754">
                  <c:v>24.707142857142902</c:v>
                </c:pt>
                <c:pt idx="20755">
                  <c:v>24.7083333333333</c:v>
                </c:pt>
                <c:pt idx="20756">
                  <c:v>24.709523809523802</c:v>
                </c:pt>
                <c:pt idx="20757">
                  <c:v>24.7107142857143</c:v>
                </c:pt>
                <c:pt idx="20758">
                  <c:v>24.711904761904801</c:v>
                </c:pt>
                <c:pt idx="20759">
                  <c:v>24.7130952380952</c:v>
                </c:pt>
                <c:pt idx="20760">
                  <c:v>24.714285714285701</c:v>
                </c:pt>
                <c:pt idx="20761">
                  <c:v>24.715476190476199</c:v>
                </c:pt>
                <c:pt idx="20762">
                  <c:v>24.716666666666701</c:v>
                </c:pt>
                <c:pt idx="20763">
                  <c:v>24.717857142857099</c:v>
                </c:pt>
                <c:pt idx="20764">
                  <c:v>24.719047619047601</c:v>
                </c:pt>
                <c:pt idx="20765">
                  <c:v>24.720238095238098</c:v>
                </c:pt>
                <c:pt idx="20766">
                  <c:v>24.7214285714286</c:v>
                </c:pt>
                <c:pt idx="20767">
                  <c:v>24.722619047619101</c:v>
                </c:pt>
                <c:pt idx="20768">
                  <c:v>24.7238095238095</c:v>
                </c:pt>
                <c:pt idx="20769">
                  <c:v>24.725000000000001</c:v>
                </c:pt>
                <c:pt idx="20770">
                  <c:v>24.726190476190499</c:v>
                </c:pt>
                <c:pt idx="20771">
                  <c:v>24.727380952381001</c:v>
                </c:pt>
                <c:pt idx="20772">
                  <c:v>24.728571428571399</c:v>
                </c:pt>
                <c:pt idx="20773">
                  <c:v>24.729761904761901</c:v>
                </c:pt>
                <c:pt idx="20774">
                  <c:v>24.730952380952399</c:v>
                </c:pt>
                <c:pt idx="20775">
                  <c:v>24.7321428571429</c:v>
                </c:pt>
                <c:pt idx="20776">
                  <c:v>24.733333333333299</c:v>
                </c:pt>
                <c:pt idx="20777">
                  <c:v>24.7345238095238</c:v>
                </c:pt>
                <c:pt idx="20778">
                  <c:v>24.735714285714302</c:v>
                </c:pt>
                <c:pt idx="20779">
                  <c:v>24.7369047619048</c:v>
                </c:pt>
                <c:pt idx="20780">
                  <c:v>24.738095238095202</c:v>
                </c:pt>
                <c:pt idx="20781">
                  <c:v>24.7392857142857</c:v>
                </c:pt>
                <c:pt idx="20782">
                  <c:v>24.740476190476201</c:v>
                </c:pt>
                <c:pt idx="20783">
                  <c:v>24.741666666666699</c:v>
                </c:pt>
                <c:pt idx="20784">
                  <c:v>24.742857142857101</c:v>
                </c:pt>
                <c:pt idx="20785">
                  <c:v>24.744047619047599</c:v>
                </c:pt>
                <c:pt idx="20786">
                  <c:v>24.745238095238101</c:v>
                </c:pt>
                <c:pt idx="20787">
                  <c:v>24.746428571428599</c:v>
                </c:pt>
                <c:pt idx="20788">
                  <c:v>24.747619047619001</c:v>
                </c:pt>
                <c:pt idx="20789">
                  <c:v>24.748809523809499</c:v>
                </c:pt>
                <c:pt idx="20790">
                  <c:v>24.75</c:v>
                </c:pt>
                <c:pt idx="20791">
                  <c:v>24.751190476190501</c:v>
                </c:pt>
                <c:pt idx="20792">
                  <c:v>24.752380952380999</c:v>
                </c:pt>
                <c:pt idx="20793">
                  <c:v>24.753571428571401</c:v>
                </c:pt>
                <c:pt idx="20794">
                  <c:v>24.754761904761899</c:v>
                </c:pt>
                <c:pt idx="20795">
                  <c:v>24.755952380952401</c:v>
                </c:pt>
                <c:pt idx="20796">
                  <c:v>24.757142857142899</c:v>
                </c:pt>
                <c:pt idx="20797">
                  <c:v>24.758333333333301</c:v>
                </c:pt>
                <c:pt idx="20798">
                  <c:v>24.759523809523799</c:v>
                </c:pt>
                <c:pt idx="20799">
                  <c:v>24.7607142857143</c:v>
                </c:pt>
                <c:pt idx="20800">
                  <c:v>24.761904761904798</c:v>
                </c:pt>
                <c:pt idx="20801">
                  <c:v>24.7630952380952</c:v>
                </c:pt>
                <c:pt idx="20802">
                  <c:v>24.764285714285698</c:v>
                </c:pt>
                <c:pt idx="20803">
                  <c:v>24.7654761904762</c:v>
                </c:pt>
                <c:pt idx="20804">
                  <c:v>24.766666666666701</c:v>
                </c:pt>
                <c:pt idx="20805">
                  <c:v>24.7678571428571</c:v>
                </c:pt>
                <c:pt idx="20806">
                  <c:v>24.769047619047601</c:v>
                </c:pt>
                <c:pt idx="20807">
                  <c:v>24.770238095238099</c:v>
                </c:pt>
                <c:pt idx="20808">
                  <c:v>24.771428571428601</c:v>
                </c:pt>
                <c:pt idx="20809">
                  <c:v>24.772619047619099</c:v>
                </c:pt>
                <c:pt idx="20810">
                  <c:v>24.773809523809501</c:v>
                </c:pt>
                <c:pt idx="20811">
                  <c:v>24.774999999999999</c:v>
                </c:pt>
                <c:pt idx="20812">
                  <c:v>24.7761904761905</c:v>
                </c:pt>
                <c:pt idx="20813">
                  <c:v>24.777380952381002</c:v>
                </c:pt>
                <c:pt idx="20814">
                  <c:v>24.7785714285714</c:v>
                </c:pt>
                <c:pt idx="20815">
                  <c:v>24.779761904761902</c:v>
                </c:pt>
                <c:pt idx="20816">
                  <c:v>24.780952380952399</c:v>
                </c:pt>
                <c:pt idx="20817">
                  <c:v>24.782142857142901</c:v>
                </c:pt>
                <c:pt idx="20818">
                  <c:v>24.783333333333299</c:v>
                </c:pt>
                <c:pt idx="20819">
                  <c:v>24.784523809523801</c:v>
                </c:pt>
                <c:pt idx="20820">
                  <c:v>24.785714285714299</c:v>
                </c:pt>
                <c:pt idx="20821">
                  <c:v>24.7869047619048</c:v>
                </c:pt>
                <c:pt idx="20822">
                  <c:v>24.788095238095199</c:v>
                </c:pt>
                <c:pt idx="20823">
                  <c:v>24.7892857142857</c:v>
                </c:pt>
                <c:pt idx="20824">
                  <c:v>24.790476190476198</c:v>
                </c:pt>
                <c:pt idx="20825">
                  <c:v>24.7916666666667</c:v>
                </c:pt>
                <c:pt idx="20826">
                  <c:v>24.792857142857098</c:v>
                </c:pt>
                <c:pt idx="20827">
                  <c:v>24.7940476190476</c:v>
                </c:pt>
                <c:pt idx="20828">
                  <c:v>24.795238095238101</c:v>
                </c:pt>
                <c:pt idx="20829">
                  <c:v>24.796428571428599</c:v>
                </c:pt>
                <c:pt idx="20830">
                  <c:v>24.797619047619001</c:v>
                </c:pt>
                <c:pt idx="20831">
                  <c:v>24.798809523809499</c:v>
                </c:pt>
                <c:pt idx="20832">
                  <c:v>24.8</c:v>
                </c:pt>
                <c:pt idx="20833">
                  <c:v>24.801190476190499</c:v>
                </c:pt>
                <c:pt idx="20834">
                  <c:v>24.802380952381</c:v>
                </c:pt>
                <c:pt idx="20835">
                  <c:v>24.803571428571399</c:v>
                </c:pt>
                <c:pt idx="20836">
                  <c:v>24.8047619047619</c:v>
                </c:pt>
                <c:pt idx="20837">
                  <c:v>24.805952380952402</c:v>
                </c:pt>
                <c:pt idx="20838">
                  <c:v>24.8071428571429</c:v>
                </c:pt>
                <c:pt idx="20839">
                  <c:v>24.808333333333302</c:v>
                </c:pt>
                <c:pt idx="20840">
                  <c:v>24.8095238095238</c:v>
                </c:pt>
                <c:pt idx="20841">
                  <c:v>24.810714285714301</c:v>
                </c:pt>
                <c:pt idx="20842">
                  <c:v>24.811904761904799</c:v>
                </c:pt>
                <c:pt idx="20843">
                  <c:v>24.813095238095201</c:v>
                </c:pt>
                <c:pt idx="20844">
                  <c:v>24.814285714285699</c:v>
                </c:pt>
                <c:pt idx="20845">
                  <c:v>24.8154761904762</c:v>
                </c:pt>
                <c:pt idx="20846">
                  <c:v>24.816666666666698</c:v>
                </c:pt>
                <c:pt idx="20847">
                  <c:v>24.8178571428571</c:v>
                </c:pt>
                <c:pt idx="20848">
                  <c:v>24.819047619047598</c:v>
                </c:pt>
                <c:pt idx="20849">
                  <c:v>24.8202380952381</c:v>
                </c:pt>
                <c:pt idx="20850">
                  <c:v>24.821428571428601</c:v>
                </c:pt>
                <c:pt idx="20851">
                  <c:v>24.822619047619099</c:v>
                </c:pt>
                <c:pt idx="20852">
                  <c:v>24.823809523809501</c:v>
                </c:pt>
                <c:pt idx="20853">
                  <c:v>24.824999999999999</c:v>
                </c:pt>
                <c:pt idx="20854">
                  <c:v>24.826190476190501</c:v>
                </c:pt>
                <c:pt idx="20855">
                  <c:v>24.827380952380999</c:v>
                </c:pt>
                <c:pt idx="20856">
                  <c:v>24.828571428571401</c:v>
                </c:pt>
                <c:pt idx="20857">
                  <c:v>24.829761904761899</c:v>
                </c:pt>
                <c:pt idx="20858">
                  <c:v>24.8309523809524</c:v>
                </c:pt>
                <c:pt idx="20859">
                  <c:v>24.832142857142902</c:v>
                </c:pt>
                <c:pt idx="20860">
                  <c:v>24.8333333333333</c:v>
                </c:pt>
                <c:pt idx="20861">
                  <c:v>24.834523809523802</c:v>
                </c:pt>
                <c:pt idx="20862">
                  <c:v>24.8357142857143</c:v>
                </c:pt>
                <c:pt idx="20863">
                  <c:v>24.836904761904801</c:v>
                </c:pt>
                <c:pt idx="20864">
                  <c:v>24.8380952380952</c:v>
                </c:pt>
                <c:pt idx="20865">
                  <c:v>24.839285714285701</c:v>
                </c:pt>
                <c:pt idx="20866">
                  <c:v>24.840476190476199</c:v>
                </c:pt>
                <c:pt idx="20867">
                  <c:v>24.841666666666701</c:v>
                </c:pt>
                <c:pt idx="20868">
                  <c:v>24.842857142857099</c:v>
                </c:pt>
                <c:pt idx="20869">
                  <c:v>24.844047619047601</c:v>
                </c:pt>
                <c:pt idx="20870">
                  <c:v>24.845238095238098</c:v>
                </c:pt>
                <c:pt idx="20871">
                  <c:v>24.8464285714286</c:v>
                </c:pt>
                <c:pt idx="20872">
                  <c:v>24.847619047618998</c:v>
                </c:pt>
                <c:pt idx="20873">
                  <c:v>24.8488095238095</c:v>
                </c:pt>
                <c:pt idx="20874">
                  <c:v>24.85</c:v>
                </c:pt>
                <c:pt idx="20875">
                  <c:v>24.851190476190499</c:v>
                </c:pt>
                <c:pt idx="20876">
                  <c:v>24.852380952381001</c:v>
                </c:pt>
                <c:pt idx="20877">
                  <c:v>24.853571428571399</c:v>
                </c:pt>
                <c:pt idx="20878">
                  <c:v>24.854761904761901</c:v>
                </c:pt>
                <c:pt idx="20879">
                  <c:v>24.855952380952399</c:v>
                </c:pt>
                <c:pt idx="20880">
                  <c:v>24.8571428571429</c:v>
                </c:pt>
                <c:pt idx="20881">
                  <c:v>24.858333333333299</c:v>
                </c:pt>
                <c:pt idx="20882">
                  <c:v>24.8595238095238</c:v>
                </c:pt>
                <c:pt idx="20883">
                  <c:v>24.860714285714302</c:v>
                </c:pt>
                <c:pt idx="20884">
                  <c:v>24.8619047619048</c:v>
                </c:pt>
                <c:pt idx="20885">
                  <c:v>24.863095238095202</c:v>
                </c:pt>
                <c:pt idx="20886">
                  <c:v>24.8642857142857</c:v>
                </c:pt>
                <c:pt idx="20887">
                  <c:v>24.865476190476201</c:v>
                </c:pt>
                <c:pt idx="20888">
                  <c:v>24.866666666666699</c:v>
                </c:pt>
                <c:pt idx="20889">
                  <c:v>24.867857142857101</c:v>
                </c:pt>
                <c:pt idx="20890">
                  <c:v>24.869047619047599</c:v>
                </c:pt>
                <c:pt idx="20891">
                  <c:v>24.870238095238101</c:v>
                </c:pt>
                <c:pt idx="20892">
                  <c:v>24.871428571428599</c:v>
                </c:pt>
                <c:pt idx="20893">
                  <c:v>24.872619047619001</c:v>
                </c:pt>
                <c:pt idx="20894">
                  <c:v>24.873809523809499</c:v>
                </c:pt>
                <c:pt idx="20895">
                  <c:v>24.875</c:v>
                </c:pt>
                <c:pt idx="20896">
                  <c:v>24.876190476190501</c:v>
                </c:pt>
                <c:pt idx="20897">
                  <c:v>24.877380952380999</c:v>
                </c:pt>
                <c:pt idx="20898">
                  <c:v>24.878571428571401</c:v>
                </c:pt>
                <c:pt idx="20899">
                  <c:v>24.879761904761899</c:v>
                </c:pt>
                <c:pt idx="20900">
                  <c:v>24.880952380952401</c:v>
                </c:pt>
                <c:pt idx="20901">
                  <c:v>24.882142857142899</c:v>
                </c:pt>
                <c:pt idx="20902">
                  <c:v>24.883333333333301</c:v>
                </c:pt>
                <c:pt idx="20903">
                  <c:v>24.884523809523799</c:v>
                </c:pt>
                <c:pt idx="20904">
                  <c:v>24.8857142857143</c:v>
                </c:pt>
                <c:pt idx="20905">
                  <c:v>24.886904761904798</c:v>
                </c:pt>
                <c:pt idx="20906">
                  <c:v>24.8880952380952</c:v>
                </c:pt>
                <c:pt idx="20907">
                  <c:v>24.889285714285698</c:v>
                </c:pt>
                <c:pt idx="20908">
                  <c:v>24.8904761904762</c:v>
                </c:pt>
                <c:pt idx="20909">
                  <c:v>24.891666666666701</c:v>
                </c:pt>
                <c:pt idx="20910">
                  <c:v>24.8928571428571</c:v>
                </c:pt>
                <c:pt idx="20911">
                  <c:v>24.894047619047601</c:v>
                </c:pt>
                <c:pt idx="20912">
                  <c:v>24.895238095238099</c:v>
                </c:pt>
                <c:pt idx="20913">
                  <c:v>24.896428571428601</c:v>
                </c:pt>
                <c:pt idx="20914">
                  <c:v>24.897619047619099</c:v>
                </c:pt>
                <c:pt idx="20915">
                  <c:v>24.898809523809501</c:v>
                </c:pt>
                <c:pt idx="20916">
                  <c:v>24.9</c:v>
                </c:pt>
                <c:pt idx="20917">
                  <c:v>24.9011904761905</c:v>
                </c:pt>
                <c:pt idx="20918">
                  <c:v>24.902380952381002</c:v>
                </c:pt>
                <c:pt idx="20919">
                  <c:v>24.9035714285714</c:v>
                </c:pt>
                <c:pt idx="20920">
                  <c:v>24.904761904761902</c:v>
                </c:pt>
                <c:pt idx="20921">
                  <c:v>24.905952380952399</c:v>
                </c:pt>
                <c:pt idx="20922">
                  <c:v>24.907142857142901</c:v>
                </c:pt>
                <c:pt idx="20923">
                  <c:v>24.908333333333299</c:v>
                </c:pt>
                <c:pt idx="20924">
                  <c:v>24.909523809523801</c:v>
                </c:pt>
                <c:pt idx="20925">
                  <c:v>24.910714285714299</c:v>
                </c:pt>
                <c:pt idx="20926">
                  <c:v>24.9119047619048</c:v>
                </c:pt>
                <c:pt idx="20927">
                  <c:v>24.913095238095199</c:v>
                </c:pt>
                <c:pt idx="20928">
                  <c:v>24.9142857142857</c:v>
                </c:pt>
                <c:pt idx="20929">
                  <c:v>24.915476190476198</c:v>
                </c:pt>
                <c:pt idx="20930">
                  <c:v>24.9166666666667</c:v>
                </c:pt>
                <c:pt idx="20931">
                  <c:v>24.917857142857098</c:v>
                </c:pt>
                <c:pt idx="20932">
                  <c:v>24.9190476190476</c:v>
                </c:pt>
                <c:pt idx="20933">
                  <c:v>24.920238095238101</c:v>
                </c:pt>
                <c:pt idx="20934">
                  <c:v>24.921428571428599</c:v>
                </c:pt>
                <c:pt idx="20935">
                  <c:v>24.922619047619101</c:v>
                </c:pt>
                <c:pt idx="20936">
                  <c:v>24.923809523809499</c:v>
                </c:pt>
                <c:pt idx="20937">
                  <c:v>24.925000000000001</c:v>
                </c:pt>
                <c:pt idx="20938">
                  <c:v>24.926190476190499</c:v>
                </c:pt>
                <c:pt idx="20939">
                  <c:v>24.927380952381</c:v>
                </c:pt>
                <c:pt idx="20940">
                  <c:v>24.928571428571399</c:v>
                </c:pt>
                <c:pt idx="20941">
                  <c:v>24.9297619047619</c:v>
                </c:pt>
                <c:pt idx="20942">
                  <c:v>24.930952380952402</c:v>
                </c:pt>
                <c:pt idx="20943">
                  <c:v>24.9321428571429</c:v>
                </c:pt>
                <c:pt idx="20944">
                  <c:v>24.933333333333302</c:v>
                </c:pt>
                <c:pt idx="20945">
                  <c:v>24.9345238095238</c:v>
                </c:pt>
                <c:pt idx="20946">
                  <c:v>24.935714285714301</c:v>
                </c:pt>
                <c:pt idx="20947">
                  <c:v>24.936904761904799</c:v>
                </c:pt>
                <c:pt idx="20948">
                  <c:v>24.938095238095201</c:v>
                </c:pt>
                <c:pt idx="20949">
                  <c:v>24.939285714285699</c:v>
                </c:pt>
                <c:pt idx="20950">
                  <c:v>24.9404761904762</c:v>
                </c:pt>
                <c:pt idx="20951">
                  <c:v>24.941666666666698</c:v>
                </c:pt>
                <c:pt idx="20952">
                  <c:v>24.9428571428571</c:v>
                </c:pt>
                <c:pt idx="20953">
                  <c:v>24.944047619047598</c:v>
                </c:pt>
                <c:pt idx="20954">
                  <c:v>24.9452380952381</c:v>
                </c:pt>
                <c:pt idx="20955">
                  <c:v>24.946428571428601</c:v>
                </c:pt>
                <c:pt idx="20956">
                  <c:v>24.947619047619</c:v>
                </c:pt>
                <c:pt idx="20957">
                  <c:v>24.948809523809501</c:v>
                </c:pt>
                <c:pt idx="20958">
                  <c:v>24.95</c:v>
                </c:pt>
                <c:pt idx="20959">
                  <c:v>24.951190476190501</c:v>
                </c:pt>
                <c:pt idx="20960">
                  <c:v>24.952380952380999</c:v>
                </c:pt>
                <c:pt idx="20961">
                  <c:v>24.953571428571401</c:v>
                </c:pt>
                <c:pt idx="20962">
                  <c:v>24.954761904761899</c:v>
                </c:pt>
                <c:pt idx="20963">
                  <c:v>24.9559523809524</c:v>
                </c:pt>
                <c:pt idx="20964">
                  <c:v>24.957142857142902</c:v>
                </c:pt>
                <c:pt idx="20965">
                  <c:v>24.9583333333333</c:v>
                </c:pt>
                <c:pt idx="20966">
                  <c:v>24.959523809523802</c:v>
                </c:pt>
                <c:pt idx="20967">
                  <c:v>24.9607142857143</c:v>
                </c:pt>
                <c:pt idx="20968">
                  <c:v>24.961904761904801</c:v>
                </c:pt>
                <c:pt idx="20969">
                  <c:v>24.9630952380952</c:v>
                </c:pt>
                <c:pt idx="20970">
                  <c:v>24.964285714285701</c:v>
                </c:pt>
                <c:pt idx="20971">
                  <c:v>24.965476190476199</c:v>
                </c:pt>
                <c:pt idx="20972">
                  <c:v>24.966666666666701</c:v>
                </c:pt>
                <c:pt idx="20973">
                  <c:v>24.967857142857099</c:v>
                </c:pt>
                <c:pt idx="20974">
                  <c:v>24.969047619047601</c:v>
                </c:pt>
                <c:pt idx="20975">
                  <c:v>24.970238095238098</c:v>
                </c:pt>
                <c:pt idx="20976">
                  <c:v>24.9714285714286</c:v>
                </c:pt>
                <c:pt idx="20977">
                  <c:v>24.972619047618998</c:v>
                </c:pt>
                <c:pt idx="20978">
                  <c:v>24.9738095238095</c:v>
                </c:pt>
                <c:pt idx="20979">
                  <c:v>24.975000000000001</c:v>
                </c:pt>
                <c:pt idx="20980">
                  <c:v>24.976190476190499</c:v>
                </c:pt>
                <c:pt idx="20981">
                  <c:v>24.977380952381001</c:v>
                </c:pt>
                <c:pt idx="20982">
                  <c:v>24.978571428571399</c:v>
                </c:pt>
                <c:pt idx="20983">
                  <c:v>24.979761904761901</c:v>
                </c:pt>
                <c:pt idx="20984">
                  <c:v>24.980952380952399</c:v>
                </c:pt>
                <c:pt idx="20985">
                  <c:v>24.9821428571429</c:v>
                </c:pt>
                <c:pt idx="20986">
                  <c:v>24.983333333333299</c:v>
                </c:pt>
                <c:pt idx="20987">
                  <c:v>24.9845238095238</c:v>
                </c:pt>
                <c:pt idx="20988">
                  <c:v>24.985714285714302</c:v>
                </c:pt>
                <c:pt idx="20989">
                  <c:v>24.9869047619048</c:v>
                </c:pt>
                <c:pt idx="20990">
                  <c:v>24.988095238095202</c:v>
                </c:pt>
                <c:pt idx="20991">
                  <c:v>24.9892857142857</c:v>
                </c:pt>
                <c:pt idx="20992">
                  <c:v>24.990476190476201</c:v>
                </c:pt>
                <c:pt idx="20993">
                  <c:v>24.991666666666699</c:v>
                </c:pt>
                <c:pt idx="20994">
                  <c:v>24.992857142857101</c:v>
                </c:pt>
                <c:pt idx="20995">
                  <c:v>24.994047619047599</c:v>
                </c:pt>
                <c:pt idx="20996">
                  <c:v>24.995238095238101</c:v>
                </c:pt>
                <c:pt idx="20997">
                  <c:v>24.996428571428599</c:v>
                </c:pt>
                <c:pt idx="20998">
                  <c:v>24.9976190476191</c:v>
                </c:pt>
                <c:pt idx="20999">
                  <c:v>24.998809523809499</c:v>
                </c:pt>
                <c:pt idx="21000">
                  <c:v>25</c:v>
                </c:pt>
                <c:pt idx="21001">
                  <c:v>25.001190476190501</c:v>
                </c:pt>
                <c:pt idx="21002">
                  <c:v>25.002380952380999</c:v>
                </c:pt>
                <c:pt idx="21003">
                  <c:v>25.003571428571401</c:v>
                </c:pt>
                <c:pt idx="21004">
                  <c:v>25.004761904761899</c:v>
                </c:pt>
                <c:pt idx="21005">
                  <c:v>25.005952380952401</c:v>
                </c:pt>
                <c:pt idx="21006">
                  <c:v>25.007142857142899</c:v>
                </c:pt>
                <c:pt idx="21007">
                  <c:v>25.008333333333301</c:v>
                </c:pt>
                <c:pt idx="21008">
                  <c:v>25.009523809523799</c:v>
                </c:pt>
                <c:pt idx="21009">
                  <c:v>25.0107142857143</c:v>
                </c:pt>
                <c:pt idx="21010">
                  <c:v>25.011904761904798</c:v>
                </c:pt>
                <c:pt idx="21011">
                  <c:v>25.0130952380952</c:v>
                </c:pt>
                <c:pt idx="21012">
                  <c:v>25.014285714285698</c:v>
                </c:pt>
                <c:pt idx="21013">
                  <c:v>25.0154761904762</c:v>
                </c:pt>
                <c:pt idx="21014">
                  <c:v>25.016666666666701</c:v>
                </c:pt>
                <c:pt idx="21015">
                  <c:v>25.0178571428571</c:v>
                </c:pt>
                <c:pt idx="21016">
                  <c:v>25.019047619047601</c:v>
                </c:pt>
                <c:pt idx="21017">
                  <c:v>25.020238095238099</c:v>
                </c:pt>
                <c:pt idx="21018">
                  <c:v>25.021428571428601</c:v>
                </c:pt>
                <c:pt idx="21019">
                  <c:v>25.022619047619099</c:v>
                </c:pt>
                <c:pt idx="21020">
                  <c:v>25.023809523809501</c:v>
                </c:pt>
                <c:pt idx="21021">
                  <c:v>25.024999999999999</c:v>
                </c:pt>
                <c:pt idx="21022">
                  <c:v>25.0261904761905</c:v>
                </c:pt>
                <c:pt idx="21023">
                  <c:v>25.027380952381002</c:v>
                </c:pt>
                <c:pt idx="21024">
                  <c:v>25.0285714285714</c:v>
                </c:pt>
                <c:pt idx="21025">
                  <c:v>25.029761904761902</c:v>
                </c:pt>
                <c:pt idx="21026">
                  <c:v>25.030952380952399</c:v>
                </c:pt>
                <c:pt idx="21027">
                  <c:v>25.032142857142901</c:v>
                </c:pt>
                <c:pt idx="21028">
                  <c:v>25.033333333333299</c:v>
                </c:pt>
                <c:pt idx="21029">
                  <c:v>25.034523809523801</c:v>
                </c:pt>
                <c:pt idx="21030">
                  <c:v>25.035714285714299</c:v>
                </c:pt>
                <c:pt idx="21031">
                  <c:v>25.0369047619048</c:v>
                </c:pt>
                <c:pt idx="21032">
                  <c:v>25.038095238095199</c:v>
                </c:pt>
                <c:pt idx="21033">
                  <c:v>25.0392857142857</c:v>
                </c:pt>
                <c:pt idx="21034">
                  <c:v>25.040476190476198</c:v>
                </c:pt>
                <c:pt idx="21035">
                  <c:v>25.0416666666667</c:v>
                </c:pt>
                <c:pt idx="21036">
                  <c:v>25.042857142857098</c:v>
                </c:pt>
                <c:pt idx="21037">
                  <c:v>25.0440476190476</c:v>
                </c:pt>
                <c:pt idx="21038">
                  <c:v>25.045238095238101</c:v>
                </c:pt>
                <c:pt idx="21039">
                  <c:v>25.046428571428599</c:v>
                </c:pt>
                <c:pt idx="21040">
                  <c:v>25.047619047619001</c:v>
                </c:pt>
                <c:pt idx="21041">
                  <c:v>25.048809523809499</c:v>
                </c:pt>
                <c:pt idx="21042">
                  <c:v>25.05</c:v>
                </c:pt>
                <c:pt idx="21043">
                  <c:v>25.051190476190499</c:v>
                </c:pt>
                <c:pt idx="21044">
                  <c:v>25.052380952381</c:v>
                </c:pt>
                <c:pt idx="21045">
                  <c:v>25.053571428571399</c:v>
                </c:pt>
                <c:pt idx="21046">
                  <c:v>25.0547619047619</c:v>
                </c:pt>
                <c:pt idx="21047">
                  <c:v>25.055952380952402</c:v>
                </c:pt>
                <c:pt idx="21048">
                  <c:v>25.0571428571429</c:v>
                </c:pt>
                <c:pt idx="21049">
                  <c:v>25.058333333333302</c:v>
                </c:pt>
                <c:pt idx="21050">
                  <c:v>25.0595238095238</c:v>
                </c:pt>
                <c:pt idx="21051">
                  <c:v>25.060714285714301</c:v>
                </c:pt>
                <c:pt idx="21052">
                  <c:v>25.061904761904799</c:v>
                </c:pt>
                <c:pt idx="21053">
                  <c:v>25.063095238095201</c:v>
                </c:pt>
                <c:pt idx="21054">
                  <c:v>25.064285714285699</c:v>
                </c:pt>
                <c:pt idx="21055">
                  <c:v>25.0654761904762</c:v>
                </c:pt>
                <c:pt idx="21056">
                  <c:v>25.066666666666698</c:v>
                </c:pt>
                <c:pt idx="21057">
                  <c:v>25.0678571428571</c:v>
                </c:pt>
                <c:pt idx="21058">
                  <c:v>25.069047619047598</c:v>
                </c:pt>
                <c:pt idx="21059">
                  <c:v>25.0702380952381</c:v>
                </c:pt>
                <c:pt idx="21060">
                  <c:v>25.071428571428601</c:v>
                </c:pt>
                <c:pt idx="21061">
                  <c:v>25.072619047619099</c:v>
                </c:pt>
                <c:pt idx="21062">
                  <c:v>25.073809523809501</c:v>
                </c:pt>
                <c:pt idx="21063">
                  <c:v>25.074999999999999</c:v>
                </c:pt>
                <c:pt idx="21064">
                  <c:v>25.076190476190501</c:v>
                </c:pt>
                <c:pt idx="21065">
                  <c:v>25.077380952380999</c:v>
                </c:pt>
                <c:pt idx="21066">
                  <c:v>25.078571428571401</c:v>
                </c:pt>
                <c:pt idx="21067">
                  <c:v>25.079761904761899</c:v>
                </c:pt>
                <c:pt idx="21068">
                  <c:v>25.0809523809524</c:v>
                </c:pt>
                <c:pt idx="21069">
                  <c:v>25.082142857142902</c:v>
                </c:pt>
                <c:pt idx="21070">
                  <c:v>25.0833333333333</c:v>
                </c:pt>
                <c:pt idx="21071">
                  <c:v>25.084523809523802</c:v>
                </c:pt>
                <c:pt idx="21072">
                  <c:v>25.0857142857143</c:v>
                </c:pt>
                <c:pt idx="21073">
                  <c:v>25.086904761904801</c:v>
                </c:pt>
                <c:pt idx="21074">
                  <c:v>25.0880952380952</c:v>
                </c:pt>
                <c:pt idx="21075">
                  <c:v>25.089285714285701</c:v>
                </c:pt>
                <c:pt idx="21076">
                  <c:v>25.090476190476199</c:v>
                </c:pt>
                <c:pt idx="21077">
                  <c:v>25.091666666666701</c:v>
                </c:pt>
                <c:pt idx="21078">
                  <c:v>25.092857142857099</c:v>
                </c:pt>
                <c:pt idx="21079">
                  <c:v>25.094047619047601</c:v>
                </c:pt>
                <c:pt idx="21080">
                  <c:v>25.095238095238098</c:v>
                </c:pt>
                <c:pt idx="21081">
                  <c:v>25.0964285714286</c:v>
                </c:pt>
                <c:pt idx="21082">
                  <c:v>25.097619047618998</c:v>
                </c:pt>
                <c:pt idx="21083">
                  <c:v>25.0988095238095</c:v>
                </c:pt>
                <c:pt idx="21084">
                  <c:v>25.1</c:v>
                </c:pt>
                <c:pt idx="21085">
                  <c:v>25.101190476190499</c:v>
                </c:pt>
                <c:pt idx="21086">
                  <c:v>25.102380952381001</c:v>
                </c:pt>
                <c:pt idx="21087">
                  <c:v>25.103571428571399</c:v>
                </c:pt>
                <c:pt idx="21088">
                  <c:v>25.104761904761901</c:v>
                </c:pt>
                <c:pt idx="21089">
                  <c:v>25.105952380952399</c:v>
                </c:pt>
                <c:pt idx="21090">
                  <c:v>25.1071428571429</c:v>
                </c:pt>
                <c:pt idx="21091">
                  <c:v>25.108333333333299</c:v>
                </c:pt>
                <c:pt idx="21092">
                  <c:v>25.1095238095238</c:v>
                </c:pt>
                <c:pt idx="21093">
                  <c:v>25.110714285714302</c:v>
                </c:pt>
                <c:pt idx="21094">
                  <c:v>25.1119047619048</c:v>
                </c:pt>
                <c:pt idx="21095">
                  <c:v>25.113095238095202</c:v>
                </c:pt>
                <c:pt idx="21096">
                  <c:v>25.1142857142857</c:v>
                </c:pt>
                <c:pt idx="21097">
                  <c:v>25.115476190476201</c:v>
                </c:pt>
                <c:pt idx="21098">
                  <c:v>25.116666666666699</c:v>
                </c:pt>
                <c:pt idx="21099">
                  <c:v>25.117857142857101</c:v>
                </c:pt>
                <c:pt idx="21100">
                  <c:v>25.119047619047599</c:v>
                </c:pt>
                <c:pt idx="21101">
                  <c:v>25.120238095238101</c:v>
                </c:pt>
                <c:pt idx="21102">
                  <c:v>25.121428571428599</c:v>
                </c:pt>
                <c:pt idx="21103">
                  <c:v>25.1226190476191</c:v>
                </c:pt>
                <c:pt idx="21104">
                  <c:v>25.123809523809499</c:v>
                </c:pt>
                <c:pt idx="21105">
                  <c:v>25.125</c:v>
                </c:pt>
                <c:pt idx="21106">
                  <c:v>25.126190476190501</c:v>
                </c:pt>
                <c:pt idx="21107">
                  <c:v>25.127380952380999</c:v>
                </c:pt>
                <c:pt idx="21108">
                  <c:v>25.128571428571401</c:v>
                </c:pt>
                <c:pt idx="21109">
                  <c:v>25.129761904761899</c:v>
                </c:pt>
                <c:pt idx="21110">
                  <c:v>25.130952380952401</c:v>
                </c:pt>
                <c:pt idx="21111">
                  <c:v>25.132142857142899</c:v>
                </c:pt>
                <c:pt idx="21112">
                  <c:v>25.133333333333301</c:v>
                </c:pt>
                <c:pt idx="21113">
                  <c:v>25.134523809523799</c:v>
                </c:pt>
                <c:pt idx="21114">
                  <c:v>25.1357142857143</c:v>
                </c:pt>
                <c:pt idx="21115">
                  <c:v>25.136904761904798</c:v>
                </c:pt>
                <c:pt idx="21116">
                  <c:v>25.1380952380952</c:v>
                </c:pt>
                <c:pt idx="21117">
                  <c:v>25.139285714285698</c:v>
                </c:pt>
                <c:pt idx="21118">
                  <c:v>25.1404761904762</c:v>
                </c:pt>
                <c:pt idx="21119">
                  <c:v>25.141666666666701</c:v>
                </c:pt>
                <c:pt idx="21120">
                  <c:v>25.1428571428571</c:v>
                </c:pt>
                <c:pt idx="21121">
                  <c:v>25.144047619047601</c:v>
                </c:pt>
                <c:pt idx="21122">
                  <c:v>25.145238095238099</c:v>
                </c:pt>
                <c:pt idx="21123">
                  <c:v>25.146428571428601</c:v>
                </c:pt>
                <c:pt idx="21124">
                  <c:v>25.147619047618999</c:v>
                </c:pt>
                <c:pt idx="21125">
                  <c:v>25.148809523809501</c:v>
                </c:pt>
                <c:pt idx="21126">
                  <c:v>25.15</c:v>
                </c:pt>
                <c:pt idx="21127">
                  <c:v>25.1511904761905</c:v>
                </c:pt>
                <c:pt idx="21128">
                  <c:v>25.152380952381002</c:v>
                </c:pt>
                <c:pt idx="21129">
                  <c:v>25.1535714285714</c:v>
                </c:pt>
                <c:pt idx="21130">
                  <c:v>25.154761904761902</c:v>
                </c:pt>
                <c:pt idx="21131">
                  <c:v>25.155952380952399</c:v>
                </c:pt>
                <c:pt idx="21132">
                  <c:v>25.157142857142901</c:v>
                </c:pt>
                <c:pt idx="21133">
                  <c:v>25.158333333333299</c:v>
                </c:pt>
                <c:pt idx="21134">
                  <c:v>25.159523809523801</c:v>
                </c:pt>
                <c:pt idx="21135">
                  <c:v>25.160714285714299</c:v>
                </c:pt>
                <c:pt idx="21136">
                  <c:v>25.1619047619048</c:v>
                </c:pt>
                <c:pt idx="21137">
                  <c:v>25.163095238095199</c:v>
                </c:pt>
                <c:pt idx="21138">
                  <c:v>25.1642857142857</c:v>
                </c:pt>
                <c:pt idx="21139">
                  <c:v>25.165476190476198</c:v>
                </c:pt>
                <c:pt idx="21140">
                  <c:v>25.1666666666667</c:v>
                </c:pt>
                <c:pt idx="21141">
                  <c:v>25.167857142857098</c:v>
                </c:pt>
                <c:pt idx="21142">
                  <c:v>25.1690476190476</c:v>
                </c:pt>
                <c:pt idx="21143">
                  <c:v>25.170238095238101</c:v>
                </c:pt>
                <c:pt idx="21144">
                  <c:v>25.171428571428599</c:v>
                </c:pt>
                <c:pt idx="21145">
                  <c:v>25.172619047619001</c:v>
                </c:pt>
                <c:pt idx="21146">
                  <c:v>25.173809523809499</c:v>
                </c:pt>
                <c:pt idx="21147">
                  <c:v>25.175000000000001</c:v>
                </c:pt>
                <c:pt idx="21148">
                  <c:v>25.176190476190499</c:v>
                </c:pt>
                <c:pt idx="21149">
                  <c:v>25.177380952381</c:v>
                </c:pt>
                <c:pt idx="21150">
                  <c:v>25.178571428571399</c:v>
                </c:pt>
                <c:pt idx="21151">
                  <c:v>25.1797619047619</c:v>
                </c:pt>
                <c:pt idx="21152">
                  <c:v>25.180952380952402</c:v>
                </c:pt>
                <c:pt idx="21153">
                  <c:v>25.1821428571429</c:v>
                </c:pt>
                <c:pt idx="21154">
                  <c:v>25.183333333333302</c:v>
                </c:pt>
                <c:pt idx="21155">
                  <c:v>25.1845238095238</c:v>
                </c:pt>
                <c:pt idx="21156">
                  <c:v>25.185714285714301</c:v>
                </c:pt>
                <c:pt idx="21157">
                  <c:v>25.186904761904799</c:v>
                </c:pt>
                <c:pt idx="21158">
                  <c:v>25.188095238095201</c:v>
                </c:pt>
                <c:pt idx="21159">
                  <c:v>25.189285714285699</c:v>
                </c:pt>
                <c:pt idx="21160">
                  <c:v>25.1904761904762</c:v>
                </c:pt>
                <c:pt idx="21161">
                  <c:v>25.191666666666698</c:v>
                </c:pt>
                <c:pt idx="21162">
                  <c:v>25.1928571428571</c:v>
                </c:pt>
                <c:pt idx="21163">
                  <c:v>25.194047619047598</c:v>
                </c:pt>
                <c:pt idx="21164">
                  <c:v>25.1952380952381</c:v>
                </c:pt>
                <c:pt idx="21165">
                  <c:v>25.196428571428601</c:v>
                </c:pt>
                <c:pt idx="21166">
                  <c:v>25.197619047619099</c:v>
                </c:pt>
                <c:pt idx="21167">
                  <c:v>25.198809523809501</c:v>
                </c:pt>
                <c:pt idx="21168">
                  <c:v>25.2</c:v>
                </c:pt>
                <c:pt idx="21169">
                  <c:v>25.201190476190501</c:v>
                </c:pt>
                <c:pt idx="21170">
                  <c:v>25.202380952380999</c:v>
                </c:pt>
                <c:pt idx="21171">
                  <c:v>25.203571428571401</c:v>
                </c:pt>
                <c:pt idx="21172">
                  <c:v>25.204761904761899</c:v>
                </c:pt>
                <c:pt idx="21173">
                  <c:v>25.2059523809524</c:v>
                </c:pt>
                <c:pt idx="21174">
                  <c:v>25.207142857142902</c:v>
                </c:pt>
                <c:pt idx="21175">
                  <c:v>25.2083333333333</c:v>
                </c:pt>
                <c:pt idx="21176">
                  <c:v>25.209523809523802</c:v>
                </c:pt>
                <c:pt idx="21177">
                  <c:v>25.2107142857143</c:v>
                </c:pt>
                <c:pt idx="21178">
                  <c:v>25.211904761904801</c:v>
                </c:pt>
                <c:pt idx="21179">
                  <c:v>25.2130952380952</c:v>
                </c:pt>
                <c:pt idx="21180">
                  <c:v>25.214285714285701</c:v>
                </c:pt>
                <c:pt idx="21181">
                  <c:v>25.215476190476199</c:v>
                </c:pt>
                <c:pt idx="21182">
                  <c:v>25.216666666666701</c:v>
                </c:pt>
                <c:pt idx="21183">
                  <c:v>25.217857142857099</c:v>
                </c:pt>
                <c:pt idx="21184">
                  <c:v>25.219047619047601</c:v>
                </c:pt>
                <c:pt idx="21185">
                  <c:v>25.220238095238098</c:v>
                </c:pt>
                <c:pt idx="21186">
                  <c:v>25.2214285714286</c:v>
                </c:pt>
                <c:pt idx="21187">
                  <c:v>25.222619047619101</c:v>
                </c:pt>
                <c:pt idx="21188">
                  <c:v>25.2238095238095</c:v>
                </c:pt>
                <c:pt idx="21189">
                  <c:v>25.225000000000001</c:v>
                </c:pt>
                <c:pt idx="21190">
                  <c:v>25.226190476190499</c:v>
                </c:pt>
                <c:pt idx="21191">
                  <c:v>25.227380952381001</c:v>
                </c:pt>
                <c:pt idx="21192">
                  <c:v>25.228571428571399</c:v>
                </c:pt>
                <c:pt idx="21193">
                  <c:v>25.229761904761901</c:v>
                </c:pt>
                <c:pt idx="21194">
                  <c:v>25.230952380952399</c:v>
                </c:pt>
                <c:pt idx="21195">
                  <c:v>25.2321428571429</c:v>
                </c:pt>
                <c:pt idx="21196">
                  <c:v>25.233333333333299</c:v>
                </c:pt>
                <c:pt idx="21197">
                  <c:v>25.2345238095238</c:v>
                </c:pt>
                <c:pt idx="21198">
                  <c:v>25.235714285714302</c:v>
                </c:pt>
                <c:pt idx="21199">
                  <c:v>25.2369047619048</c:v>
                </c:pt>
                <c:pt idx="21200">
                  <c:v>25.238095238095202</c:v>
                </c:pt>
                <c:pt idx="21201">
                  <c:v>25.2392857142857</c:v>
                </c:pt>
                <c:pt idx="21202">
                  <c:v>25.240476190476201</c:v>
                </c:pt>
                <c:pt idx="21203">
                  <c:v>25.241666666666699</c:v>
                </c:pt>
                <c:pt idx="21204">
                  <c:v>25.242857142857101</c:v>
                </c:pt>
                <c:pt idx="21205">
                  <c:v>25.244047619047599</c:v>
                </c:pt>
                <c:pt idx="21206">
                  <c:v>25.245238095238101</c:v>
                </c:pt>
                <c:pt idx="21207">
                  <c:v>25.246428571428599</c:v>
                </c:pt>
                <c:pt idx="21208">
                  <c:v>25.247619047619001</c:v>
                </c:pt>
                <c:pt idx="21209">
                  <c:v>25.248809523809499</c:v>
                </c:pt>
                <c:pt idx="21210">
                  <c:v>25.25</c:v>
                </c:pt>
                <c:pt idx="21211">
                  <c:v>25.251190476190501</c:v>
                </c:pt>
                <c:pt idx="21212">
                  <c:v>25.252380952380999</c:v>
                </c:pt>
                <c:pt idx="21213">
                  <c:v>25.253571428571401</c:v>
                </c:pt>
                <c:pt idx="21214">
                  <c:v>25.254761904761899</c:v>
                </c:pt>
                <c:pt idx="21215">
                  <c:v>25.255952380952401</c:v>
                </c:pt>
                <c:pt idx="21216">
                  <c:v>25.257142857142899</c:v>
                </c:pt>
                <c:pt idx="21217">
                  <c:v>25.258333333333301</c:v>
                </c:pt>
                <c:pt idx="21218">
                  <c:v>25.259523809523799</c:v>
                </c:pt>
                <c:pt idx="21219">
                  <c:v>25.2607142857143</c:v>
                </c:pt>
                <c:pt idx="21220">
                  <c:v>25.261904761904798</c:v>
                </c:pt>
                <c:pt idx="21221">
                  <c:v>25.2630952380952</c:v>
                </c:pt>
                <c:pt idx="21222">
                  <c:v>25.264285714285698</c:v>
                </c:pt>
                <c:pt idx="21223">
                  <c:v>25.2654761904762</c:v>
                </c:pt>
                <c:pt idx="21224">
                  <c:v>25.266666666666701</c:v>
                </c:pt>
                <c:pt idx="21225">
                  <c:v>25.2678571428571</c:v>
                </c:pt>
                <c:pt idx="21226">
                  <c:v>25.269047619047601</c:v>
                </c:pt>
                <c:pt idx="21227">
                  <c:v>25.270238095238099</c:v>
                </c:pt>
                <c:pt idx="21228">
                  <c:v>25.271428571428601</c:v>
                </c:pt>
                <c:pt idx="21229">
                  <c:v>25.272619047619099</c:v>
                </c:pt>
                <c:pt idx="21230">
                  <c:v>25.273809523809501</c:v>
                </c:pt>
                <c:pt idx="21231">
                  <c:v>25.274999999999999</c:v>
                </c:pt>
                <c:pt idx="21232">
                  <c:v>25.2761904761905</c:v>
                </c:pt>
                <c:pt idx="21233">
                  <c:v>25.277380952381002</c:v>
                </c:pt>
                <c:pt idx="21234">
                  <c:v>25.2785714285714</c:v>
                </c:pt>
                <c:pt idx="21235">
                  <c:v>25.279761904761902</c:v>
                </c:pt>
                <c:pt idx="21236">
                  <c:v>25.280952380952399</c:v>
                </c:pt>
                <c:pt idx="21237">
                  <c:v>25.282142857142901</c:v>
                </c:pt>
                <c:pt idx="21238">
                  <c:v>25.283333333333299</c:v>
                </c:pt>
                <c:pt idx="21239">
                  <c:v>25.284523809523801</c:v>
                </c:pt>
                <c:pt idx="21240">
                  <c:v>25.285714285714299</c:v>
                </c:pt>
                <c:pt idx="21241">
                  <c:v>25.2869047619048</c:v>
                </c:pt>
                <c:pt idx="21242">
                  <c:v>25.288095238095199</c:v>
                </c:pt>
                <c:pt idx="21243">
                  <c:v>25.2892857142857</c:v>
                </c:pt>
                <c:pt idx="21244">
                  <c:v>25.290476190476198</c:v>
                </c:pt>
                <c:pt idx="21245">
                  <c:v>25.2916666666667</c:v>
                </c:pt>
                <c:pt idx="21246">
                  <c:v>25.292857142857098</c:v>
                </c:pt>
                <c:pt idx="21247">
                  <c:v>25.2940476190476</c:v>
                </c:pt>
                <c:pt idx="21248">
                  <c:v>25.295238095238101</c:v>
                </c:pt>
                <c:pt idx="21249">
                  <c:v>25.296428571428599</c:v>
                </c:pt>
                <c:pt idx="21250">
                  <c:v>25.297619047619101</c:v>
                </c:pt>
                <c:pt idx="21251">
                  <c:v>25.298809523809499</c:v>
                </c:pt>
                <c:pt idx="21252">
                  <c:v>25.3</c:v>
                </c:pt>
                <c:pt idx="21253">
                  <c:v>25.301190476190499</c:v>
                </c:pt>
                <c:pt idx="21254">
                  <c:v>25.302380952381</c:v>
                </c:pt>
                <c:pt idx="21255">
                  <c:v>25.303571428571399</c:v>
                </c:pt>
                <c:pt idx="21256">
                  <c:v>25.3047619047619</c:v>
                </c:pt>
                <c:pt idx="21257">
                  <c:v>25.305952380952402</c:v>
                </c:pt>
                <c:pt idx="21258">
                  <c:v>25.3071428571429</c:v>
                </c:pt>
                <c:pt idx="21259">
                  <c:v>25.308333333333302</c:v>
                </c:pt>
                <c:pt idx="21260">
                  <c:v>25.3095238095238</c:v>
                </c:pt>
                <c:pt idx="21261">
                  <c:v>25.310714285714301</c:v>
                </c:pt>
                <c:pt idx="21262">
                  <c:v>25.311904761904799</c:v>
                </c:pt>
                <c:pt idx="21263">
                  <c:v>25.313095238095201</c:v>
                </c:pt>
                <c:pt idx="21264">
                  <c:v>25.314285714285699</c:v>
                </c:pt>
                <c:pt idx="21265">
                  <c:v>25.3154761904762</c:v>
                </c:pt>
                <c:pt idx="21266">
                  <c:v>25.316666666666698</c:v>
                </c:pt>
                <c:pt idx="21267">
                  <c:v>25.3178571428571</c:v>
                </c:pt>
                <c:pt idx="21268">
                  <c:v>25.319047619047598</c:v>
                </c:pt>
                <c:pt idx="21269">
                  <c:v>25.3202380952381</c:v>
                </c:pt>
                <c:pt idx="21270">
                  <c:v>25.321428571428601</c:v>
                </c:pt>
                <c:pt idx="21271">
                  <c:v>25.322619047619099</c:v>
                </c:pt>
                <c:pt idx="21272">
                  <c:v>25.323809523809501</c:v>
                </c:pt>
                <c:pt idx="21273">
                  <c:v>25.324999999999999</c:v>
                </c:pt>
                <c:pt idx="21274">
                  <c:v>25.326190476190501</c:v>
                </c:pt>
                <c:pt idx="21275">
                  <c:v>25.327380952380999</c:v>
                </c:pt>
                <c:pt idx="21276">
                  <c:v>25.328571428571401</c:v>
                </c:pt>
                <c:pt idx="21277">
                  <c:v>25.329761904761899</c:v>
                </c:pt>
                <c:pt idx="21278">
                  <c:v>25.3309523809524</c:v>
                </c:pt>
                <c:pt idx="21279">
                  <c:v>25.332142857142902</c:v>
                </c:pt>
                <c:pt idx="21280">
                  <c:v>25.3333333333333</c:v>
                </c:pt>
                <c:pt idx="21281">
                  <c:v>25.334523809523802</c:v>
                </c:pt>
                <c:pt idx="21282">
                  <c:v>25.3357142857143</c:v>
                </c:pt>
                <c:pt idx="21283">
                  <c:v>25.336904761904801</c:v>
                </c:pt>
                <c:pt idx="21284">
                  <c:v>25.3380952380952</c:v>
                </c:pt>
                <c:pt idx="21285">
                  <c:v>25.339285714285701</c:v>
                </c:pt>
                <c:pt idx="21286">
                  <c:v>25.340476190476199</c:v>
                </c:pt>
                <c:pt idx="21287">
                  <c:v>25.341666666666701</c:v>
                </c:pt>
                <c:pt idx="21288">
                  <c:v>25.342857142857099</c:v>
                </c:pt>
                <c:pt idx="21289">
                  <c:v>25.344047619047601</c:v>
                </c:pt>
                <c:pt idx="21290">
                  <c:v>25.345238095238098</c:v>
                </c:pt>
                <c:pt idx="21291">
                  <c:v>25.3464285714286</c:v>
                </c:pt>
                <c:pt idx="21292">
                  <c:v>25.347619047618998</c:v>
                </c:pt>
                <c:pt idx="21293">
                  <c:v>25.3488095238095</c:v>
                </c:pt>
                <c:pt idx="21294">
                  <c:v>25.35</c:v>
                </c:pt>
                <c:pt idx="21295">
                  <c:v>25.351190476190499</c:v>
                </c:pt>
                <c:pt idx="21296">
                  <c:v>25.352380952381001</c:v>
                </c:pt>
                <c:pt idx="21297">
                  <c:v>25.353571428571399</c:v>
                </c:pt>
                <c:pt idx="21298">
                  <c:v>25.354761904761901</c:v>
                </c:pt>
                <c:pt idx="21299">
                  <c:v>25.355952380952399</c:v>
                </c:pt>
                <c:pt idx="21300">
                  <c:v>25.3571428571429</c:v>
                </c:pt>
                <c:pt idx="21301">
                  <c:v>25.358333333333299</c:v>
                </c:pt>
                <c:pt idx="21302">
                  <c:v>25.3595238095238</c:v>
                </c:pt>
                <c:pt idx="21303">
                  <c:v>25.360714285714302</c:v>
                </c:pt>
                <c:pt idx="21304">
                  <c:v>25.3619047619048</c:v>
                </c:pt>
                <c:pt idx="21305">
                  <c:v>25.363095238095202</c:v>
                </c:pt>
                <c:pt idx="21306">
                  <c:v>25.3642857142857</c:v>
                </c:pt>
                <c:pt idx="21307">
                  <c:v>25.365476190476201</c:v>
                </c:pt>
                <c:pt idx="21308">
                  <c:v>25.366666666666699</c:v>
                </c:pt>
                <c:pt idx="21309">
                  <c:v>25.367857142857101</c:v>
                </c:pt>
                <c:pt idx="21310">
                  <c:v>25.369047619047599</c:v>
                </c:pt>
                <c:pt idx="21311">
                  <c:v>25.370238095238101</c:v>
                </c:pt>
                <c:pt idx="21312">
                  <c:v>25.371428571428599</c:v>
                </c:pt>
                <c:pt idx="21313">
                  <c:v>25.372619047619001</c:v>
                </c:pt>
                <c:pt idx="21314">
                  <c:v>25.373809523809499</c:v>
                </c:pt>
                <c:pt idx="21315">
                  <c:v>25.375</c:v>
                </c:pt>
                <c:pt idx="21316">
                  <c:v>25.376190476190501</c:v>
                </c:pt>
                <c:pt idx="21317">
                  <c:v>25.377380952380999</c:v>
                </c:pt>
                <c:pt idx="21318">
                  <c:v>25.378571428571401</c:v>
                </c:pt>
                <c:pt idx="21319">
                  <c:v>25.379761904761899</c:v>
                </c:pt>
                <c:pt idx="21320">
                  <c:v>25.380952380952401</c:v>
                </c:pt>
                <c:pt idx="21321">
                  <c:v>25.382142857142899</c:v>
                </c:pt>
                <c:pt idx="21322">
                  <c:v>25.383333333333301</c:v>
                </c:pt>
                <c:pt idx="21323">
                  <c:v>25.384523809523799</c:v>
                </c:pt>
                <c:pt idx="21324">
                  <c:v>25.3857142857143</c:v>
                </c:pt>
                <c:pt idx="21325">
                  <c:v>25.386904761904798</c:v>
                </c:pt>
                <c:pt idx="21326">
                  <c:v>25.3880952380952</c:v>
                </c:pt>
                <c:pt idx="21327">
                  <c:v>25.389285714285698</c:v>
                </c:pt>
                <c:pt idx="21328">
                  <c:v>25.3904761904762</c:v>
                </c:pt>
                <c:pt idx="21329">
                  <c:v>25.391666666666701</c:v>
                </c:pt>
                <c:pt idx="21330">
                  <c:v>25.3928571428571</c:v>
                </c:pt>
                <c:pt idx="21331">
                  <c:v>25.394047619047601</c:v>
                </c:pt>
                <c:pt idx="21332">
                  <c:v>25.395238095238099</c:v>
                </c:pt>
                <c:pt idx="21333">
                  <c:v>25.396428571428601</c:v>
                </c:pt>
                <c:pt idx="21334">
                  <c:v>25.397619047619099</c:v>
                </c:pt>
                <c:pt idx="21335">
                  <c:v>25.398809523809501</c:v>
                </c:pt>
                <c:pt idx="21336">
                  <c:v>25.4</c:v>
                </c:pt>
                <c:pt idx="21337">
                  <c:v>25.4011904761905</c:v>
                </c:pt>
                <c:pt idx="21338">
                  <c:v>25.402380952381002</c:v>
                </c:pt>
                <c:pt idx="21339">
                  <c:v>25.4035714285714</c:v>
                </c:pt>
                <c:pt idx="21340">
                  <c:v>25.404761904761902</c:v>
                </c:pt>
                <c:pt idx="21341">
                  <c:v>25.405952380952399</c:v>
                </c:pt>
                <c:pt idx="21342">
                  <c:v>25.407142857142901</c:v>
                </c:pt>
                <c:pt idx="21343">
                  <c:v>25.408333333333299</c:v>
                </c:pt>
                <c:pt idx="21344">
                  <c:v>25.409523809523801</c:v>
                </c:pt>
                <c:pt idx="21345">
                  <c:v>25.410714285714299</c:v>
                </c:pt>
                <c:pt idx="21346">
                  <c:v>25.4119047619048</c:v>
                </c:pt>
                <c:pt idx="21347">
                  <c:v>25.413095238095199</c:v>
                </c:pt>
                <c:pt idx="21348">
                  <c:v>25.4142857142857</c:v>
                </c:pt>
                <c:pt idx="21349">
                  <c:v>25.415476190476198</c:v>
                </c:pt>
                <c:pt idx="21350">
                  <c:v>25.4166666666667</c:v>
                </c:pt>
                <c:pt idx="21351">
                  <c:v>25.417857142857098</c:v>
                </c:pt>
                <c:pt idx="21352">
                  <c:v>25.4190476190476</c:v>
                </c:pt>
                <c:pt idx="21353">
                  <c:v>25.420238095238101</c:v>
                </c:pt>
                <c:pt idx="21354">
                  <c:v>25.421428571428599</c:v>
                </c:pt>
                <c:pt idx="21355">
                  <c:v>25.422619047619101</c:v>
                </c:pt>
                <c:pt idx="21356">
                  <c:v>25.423809523809499</c:v>
                </c:pt>
                <c:pt idx="21357">
                  <c:v>25.425000000000001</c:v>
                </c:pt>
                <c:pt idx="21358">
                  <c:v>25.426190476190499</c:v>
                </c:pt>
                <c:pt idx="21359">
                  <c:v>25.427380952381</c:v>
                </c:pt>
                <c:pt idx="21360">
                  <c:v>25.428571428571399</c:v>
                </c:pt>
                <c:pt idx="21361">
                  <c:v>25.4297619047619</c:v>
                </c:pt>
                <c:pt idx="21362">
                  <c:v>25.430952380952402</c:v>
                </c:pt>
                <c:pt idx="21363">
                  <c:v>25.4321428571429</c:v>
                </c:pt>
                <c:pt idx="21364">
                  <c:v>25.433333333333302</c:v>
                </c:pt>
                <c:pt idx="21365">
                  <c:v>25.4345238095238</c:v>
                </c:pt>
                <c:pt idx="21366">
                  <c:v>25.435714285714301</c:v>
                </c:pt>
                <c:pt idx="21367">
                  <c:v>25.436904761904799</c:v>
                </c:pt>
                <c:pt idx="21368">
                  <c:v>25.438095238095201</c:v>
                </c:pt>
                <c:pt idx="21369">
                  <c:v>25.439285714285699</c:v>
                </c:pt>
                <c:pt idx="21370">
                  <c:v>25.4404761904762</c:v>
                </c:pt>
                <c:pt idx="21371">
                  <c:v>25.441666666666698</c:v>
                </c:pt>
                <c:pt idx="21372">
                  <c:v>25.4428571428571</c:v>
                </c:pt>
                <c:pt idx="21373">
                  <c:v>25.444047619047598</c:v>
                </c:pt>
                <c:pt idx="21374">
                  <c:v>25.4452380952381</c:v>
                </c:pt>
                <c:pt idx="21375">
                  <c:v>25.446428571428601</c:v>
                </c:pt>
                <c:pt idx="21376">
                  <c:v>25.447619047619</c:v>
                </c:pt>
                <c:pt idx="21377">
                  <c:v>25.448809523809501</c:v>
                </c:pt>
                <c:pt idx="21378">
                  <c:v>25.45</c:v>
                </c:pt>
                <c:pt idx="21379">
                  <c:v>25.451190476190501</c:v>
                </c:pt>
                <c:pt idx="21380">
                  <c:v>25.452380952380999</c:v>
                </c:pt>
                <c:pt idx="21381">
                  <c:v>25.453571428571401</c:v>
                </c:pt>
                <c:pt idx="21382">
                  <c:v>25.454761904761899</c:v>
                </c:pt>
                <c:pt idx="21383">
                  <c:v>25.4559523809524</c:v>
                </c:pt>
                <c:pt idx="21384">
                  <c:v>25.457142857142902</c:v>
                </c:pt>
                <c:pt idx="21385">
                  <c:v>25.4583333333333</c:v>
                </c:pt>
                <c:pt idx="21386">
                  <c:v>25.459523809523802</c:v>
                </c:pt>
                <c:pt idx="21387">
                  <c:v>25.4607142857143</c:v>
                </c:pt>
                <c:pt idx="21388">
                  <c:v>25.461904761904801</c:v>
                </c:pt>
                <c:pt idx="21389">
                  <c:v>25.4630952380952</c:v>
                </c:pt>
                <c:pt idx="21390">
                  <c:v>25.464285714285701</c:v>
                </c:pt>
                <c:pt idx="21391">
                  <c:v>25.465476190476199</c:v>
                </c:pt>
                <c:pt idx="21392">
                  <c:v>25.466666666666701</c:v>
                </c:pt>
                <c:pt idx="21393">
                  <c:v>25.467857142857099</c:v>
                </c:pt>
                <c:pt idx="21394">
                  <c:v>25.469047619047601</c:v>
                </c:pt>
                <c:pt idx="21395">
                  <c:v>25.470238095238098</c:v>
                </c:pt>
                <c:pt idx="21396">
                  <c:v>25.4714285714286</c:v>
                </c:pt>
                <c:pt idx="21397">
                  <c:v>25.472619047618998</c:v>
                </c:pt>
                <c:pt idx="21398">
                  <c:v>25.4738095238095</c:v>
                </c:pt>
                <c:pt idx="21399">
                  <c:v>25.475000000000001</c:v>
                </c:pt>
                <c:pt idx="21400">
                  <c:v>25.476190476190499</c:v>
                </c:pt>
                <c:pt idx="21401">
                  <c:v>25.477380952381001</c:v>
                </c:pt>
                <c:pt idx="21402">
                  <c:v>25.478571428571399</c:v>
                </c:pt>
                <c:pt idx="21403">
                  <c:v>25.479761904761901</c:v>
                </c:pt>
                <c:pt idx="21404">
                  <c:v>25.480952380952399</c:v>
                </c:pt>
                <c:pt idx="21405">
                  <c:v>25.4821428571429</c:v>
                </c:pt>
                <c:pt idx="21406">
                  <c:v>25.483333333333299</c:v>
                </c:pt>
                <c:pt idx="21407">
                  <c:v>25.4845238095238</c:v>
                </c:pt>
                <c:pt idx="21408">
                  <c:v>25.485714285714302</c:v>
                </c:pt>
                <c:pt idx="21409">
                  <c:v>25.4869047619048</c:v>
                </c:pt>
                <c:pt idx="21410">
                  <c:v>25.488095238095202</c:v>
                </c:pt>
                <c:pt idx="21411">
                  <c:v>25.4892857142857</c:v>
                </c:pt>
                <c:pt idx="21412">
                  <c:v>25.490476190476201</c:v>
                </c:pt>
                <c:pt idx="21413">
                  <c:v>25.491666666666699</c:v>
                </c:pt>
                <c:pt idx="21414">
                  <c:v>25.492857142857101</c:v>
                </c:pt>
                <c:pt idx="21415">
                  <c:v>25.494047619047599</c:v>
                </c:pt>
                <c:pt idx="21416">
                  <c:v>25.495238095238101</c:v>
                </c:pt>
                <c:pt idx="21417">
                  <c:v>25.496428571428599</c:v>
                </c:pt>
                <c:pt idx="21418">
                  <c:v>25.4976190476191</c:v>
                </c:pt>
                <c:pt idx="21419">
                  <c:v>25.498809523809499</c:v>
                </c:pt>
                <c:pt idx="21420">
                  <c:v>25.5</c:v>
                </c:pt>
                <c:pt idx="21421">
                  <c:v>25.501190476190501</c:v>
                </c:pt>
                <c:pt idx="21422">
                  <c:v>25.502380952380999</c:v>
                </c:pt>
                <c:pt idx="21423">
                  <c:v>25.503571428571401</c:v>
                </c:pt>
                <c:pt idx="21424">
                  <c:v>25.504761904761899</c:v>
                </c:pt>
                <c:pt idx="21425">
                  <c:v>25.505952380952401</c:v>
                </c:pt>
                <c:pt idx="21426">
                  <c:v>25.507142857142899</c:v>
                </c:pt>
                <c:pt idx="21427">
                  <c:v>25.508333333333301</c:v>
                </c:pt>
                <c:pt idx="21428">
                  <c:v>25.509523809523799</c:v>
                </c:pt>
                <c:pt idx="21429">
                  <c:v>25.5107142857143</c:v>
                </c:pt>
                <c:pt idx="21430">
                  <c:v>25.511904761904798</c:v>
                </c:pt>
                <c:pt idx="21431">
                  <c:v>25.5130952380952</c:v>
                </c:pt>
                <c:pt idx="21432">
                  <c:v>25.514285714285698</c:v>
                </c:pt>
                <c:pt idx="21433">
                  <c:v>25.5154761904762</c:v>
                </c:pt>
                <c:pt idx="21434">
                  <c:v>25.516666666666701</c:v>
                </c:pt>
                <c:pt idx="21435">
                  <c:v>25.5178571428571</c:v>
                </c:pt>
                <c:pt idx="21436">
                  <c:v>25.519047619047601</c:v>
                </c:pt>
                <c:pt idx="21437">
                  <c:v>25.520238095238099</c:v>
                </c:pt>
                <c:pt idx="21438">
                  <c:v>25.521428571428601</c:v>
                </c:pt>
                <c:pt idx="21439">
                  <c:v>25.522619047619099</c:v>
                </c:pt>
                <c:pt idx="21440">
                  <c:v>25.523809523809501</c:v>
                </c:pt>
                <c:pt idx="21441">
                  <c:v>25.524999999999999</c:v>
                </c:pt>
                <c:pt idx="21442">
                  <c:v>25.5261904761905</c:v>
                </c:pt>
                <c:pt idx="21443">
                  <c:v>25.527380952381002</c:v>
                </c:pt>
                <c:pt idx="21444">
                  <c:v>25.5285714285714</c:v>
                </c:pt>
                <c:pt idx="21445">
                  <c:v>25.529761904761902</c:v>
                </c:pt>
                <c:pt idx="21446">
                  <c:v>25.530952380952399</c:v>
                </c:pt>
                <c:pt idx="21447">
                  <c:v>25.532142857142901</c:v>
                </c:pt>
                <c:pt idx="21448">
                  <c:v>25.533333333333299</c:v>
                </c:pt>
                <c:pt idx="21449">
                  <c:v>25.534523809523801</c:v>
                </c:pt>
                <c:pt idx="21450">
                  <c:v>25.535714285714299</c:v>
                </c:pt>
                <c:pt idx="21451">
                  <c:v>25.5369047619048</c:v>
                </c:pt>
                <c:pt idx="21452">
                  <c:v>25.538095238095199</c:v>
                </c:pt>
                <c:pt idx="21453">
                  <c:v>25.5392857142857</c:v>
                </c:pt>
                <c:pt idx="21454">
                  <c:v>25.540476190476198</c:v>
                </c:pt>
                <c:pt idx="21455">
                  <c:v>25.5416666666667</c:v>
                </c:pt>
                <c:pt idx="21456">
                  <c:v>25.542857142857098</c:v>
                </c:pt>
                <c:pt idx="21457">
                  <c:v>25.5440476190476</c:v>
                </c:pt>
                <c:pt idx="21458">
                  <c:v>25.545238095238101</c:v>
                </c:pt>
                <c:pt idx="21459">
                  <c:v>25.546428571428599</c:v>
                </c:pt>
                <c:pt idx="21460">
                  <c:v>25.547619047619001</c:v>
                </c:pt>
                <c:pt idx="21461">
                  <c:v>25.548809523809499</c:v>
                </c:pt>
                <c:pt idx="21462">
                  <c:v>25.55</c:v>
                </c:pt>
                <c:pt idx="21463">
                  <c:v>25.551190476190499</c:v>
                </c:pt>
                <c:pt idx="21464">
                  <c:v>25.552380952381</c:v>
                </c:pt>
                <c:pt idx="21465">
                  <c:v>25.553571428571399</c:v>
                </c:pt>
                <c:pt idx="21466">
                  <c:v>25.5547619047619</c:v>
                </c:pt>
                <c:pt idx="21467">
                  <c:v>25.555952380952402</c:v>
                </c:pt>
                <c:pt idx="21468">
                  <c:v>25.5571428571429</c:v>
                </c:pt>
                <c:pt idx="21469">
                  <c:v>25.558333333333302</c:v>
                </c:pt>
                <c:pt idx="21470">
                  <c:v>25.5595238095238</c:v>
                </c:pt>
                <c:pt idx="21471">
                  <c:v>25.560714285714301</c:v>
                </c:pt>
                <c:pt idx="21472">
                  <c:v>25.561904761904799</c:v>
                </c:pt>
                <c:pt idx="21473">
                  <c:v>25.563095238095201</c:v>
                </c:pt>
                <c:pt idx="21474">
                  <c:v>25.564285714285699</c:v>
                </c:pt>
                <c:pt idx="21475">
                  <c:v>25.5654761904762</c:v>
                </c:pt>
                <c:pt idx="21476">
                  <c:v>25.566666666666698</c:v>
                </c:pt>
                <c:pt idx="21477">
                  <c:v>25.5678571428571</c:v>
                </c:pt>
                <c:pt idx="21478">
                  <c:v>25.569047619047598</c:v>
                </c:pt>
                <c:pt idx="21479">
                  <c:v>25.5702380952381</c:v>
                </c:pt>
                <c:pt idx="21480">
                  <c:v>25.571428571428601</c:v>
                </c:pt>
                <c:pt idx="21481">
                  <c:v>25.572619047619099</c:v>
                </c:pt>
                <c:pt idx="21482">
                  <c:v>25.573809523809501</c:v>
                </c:pt>
                <c:pt idx="21483">
                  <c:v>25.574999999999999</c:v>
                </c:pt>
                <c:pt idx="21484">
                  <c:v>25.576190476190501</c:v>
                </c:pt>
                <c:pt idx="21485">
                  <c:v>25.577380952380999</c:v>
                </c:pt>
                <c:pt idx="21486">
                  <c:v>25.578571428571401</c:v>
                </c:pt>
                <c:pt idx="21487">
                  <c:v>25.579761904761899</c:v>
                </c:pt>
                <c:pt idx="21488">
                  <c:v>25.5809523809524</c:v>
                </c:pt>
                <c:pt idx="21489">
                  <c:v>25.582142857142902</c:v>
                </c:pt>
                <c:pt idx="21490">
                  <c:v>25.5833333333333</c:v>
                </c:pt>
                <c:pt idx="21491">
                  <c:v>25.584523809523802</c:v>
                </c:pt>
                <c:pt idx="21492">
                  <c:v>25.5857142857143</c:v>
                </c:pt>
                <c:pt idx="21493">
                  <c:v>25.586904761904801</c:v>
                </c:pt>
                <c:pt idx="21494">
                  <c:v>25.5880952380952</c:v>
                </c:pt>
                <c:pt idx="21495">
                  <c:v>25.589285714285701</c:v>
                </c:pt>
                <c:pt idx="21496">
                  <c:v>25.590476190476199</c:v>
                </c:pt>
                <c:pt idx="21497">
                  <c:v>25.591666666666701</c:v>
                </c:pt>
                <c:pt idx="21498">
                  <c:v>25.592857142857099</c:v>
                </c:pt>
                <c:pt idx="21499">
                  <c:v>25.594047619047601</c:v>
                </c:pt>
                <c:pt idx="21500">
                  <c:v>25.595238095238098</c:v>
                </c:pt>
                <c:pt idx="21501">
                  <c:v>25.5964285714286</c:v>
                </c:pt>
                <c:pt idx="21502">
                  <c:v>25.597619047618998</c:v>
                </c:pt>
                <c:pt idx="21503">
                  <c:v>25.5988095238095</c:v>
                </c:pt>
                <c:pt idx="21504">
                  <c:v>25.6</c:v>
                </c:pt>
                <c:pt idx="21505">
                  <c:v>25.601190476190499</c:v>
                </c:pt>
                <c:pt idx="21506">
                  <c:v>25.602380952381001</c:v>
                </c:pt>
                <c:pt idx="21507">
                  <c:v>25.603571428571399</c:v>
                </c:pt>
                <c:pt idx="21508">
                  <c:v>25.604761904761901</c:v>
                </c:pt>
                <c:pt idx="21509">
                  <c:v>25.605952380952399</c:v>
                </c:pt>
                <c:pt idx="21510">
                  <c:v>25.6071428571429</c:v>
                </c:pt>
                <c:pt idx="21511">
                  <c:v>25.608333333333299</c:v>
                </c:pt>
                <c:pt idx="21512">
                  <c:v>25.6095238095238</c:v>
                </c:pt>
                <c:pt idx="21513">
                  <c:v>25.610714285714302</c:v>
                </c:pt>
                <c:pt idx="21514">
                  <c:v>25.6119047619048</c:v>
                </c:pt>
                <c:pt idx="21515">
                  <c:v>25.613095238095202</c:v>
                </c:pt>
                <c:pt idx="21516">
                  <c:v>25.6142857142857</c:v>
                </c:pt>
                <c:pt idx="21517">
                  <c:v>25.615476190476201</c:v>
                </c:pt>
                <c:pt idx="21518">
                  <c:v>25.616666666666699</c:v>
                </c:pt>
                <c:pt idx="21519">
                  <c:v>25.617857142857101</c:v>
                </c:pt>
                <c:pt idx="21520">
                  <c:v>25.619047619047599</c:v>
                </c:pt>
                <c:pt idx="21521">
                  <c:v>25.620238095238101</c:v>
                </c:pt>
                <c:pt idx="21522">
                  <c:v>25.621428571428599</c:v>
                </c:pt>
                <c:pt idx="21523">
                  <c:v>25.6226190476191</c:v>
                </c:pt>
                <c:pt idx="21524">
                  <c:v>25.623809523809499</c:v>
                </c:pt>
                <c:pt idx="21525">
                  <c:v>25.625</c:v>
                </c:pt>
                <c:pt idx="21526">
                  <c:v>25.626190476190501</c:v>
                </c:pt>
                <c:pt idx="21527">
                  <c:v>25.627380952380999</c:v>
                </c:pt>
                <c:pt idx="21528">
                  <c:v>25.628571428571401</c:v>
                </c:pt>
                <c:pt idx="21529">
                  <c:v>25.629761904761899</c:v>
                </c:pt>
                <c:pt idx="21530">
                  <c:v>25.630952380952401</c:v>
                </c:pt>
                <c:pt idx="21531">
                  <c:v>25.632142857142899</c:v>
                </c:pt>
                <c:pt idx="21532">
                  <c:v>25.633333333333301</c:v>
                </c:pt>
                <c:pt idx="21533">
                  <c:v>25.634523809523799</c:v>
                </c:pt>
                <c:pt idx="21534">
                  <c:v>25.6357142857143</c:v>
                </c:pt>
                <c:pt idx="21535">
                  <c:v>25.636904761904798</c:v>
                </c:pt>
                <c:pt idx="21536">
                  <c:v>25.6380952380952</c:v>
                </c:pt>
                <c:pt idx="21537">
                  <c:v>25.639285714285698</c:v>
                </c:pt>
                <c:pt idx="21538">
                  <c:v>25.6404761904762</c:v>
                </c:pt>
                <c:pt idx="21539">
                  <c:v>25.641666666666701</c:v>
                </c:pt>
                <c:pt idx="21540">
                  <c:v>25.6428571428571</c:v>
                </c:pt>
                <c:pt idx="21541">
                  <c:v>25.644047619047601</c:v>
                </c:pt>
                <c:pt idx="21542">
                  <c:v>25.645238095238099</c:v>
                </c:pt>
                <c:pt idx="21543">
                  <c:v>25.646428571428601</c:v>
                </c:pt>
                <c:pt idx="21544">
                  <c:v>25.647619047618999</c:v>
                </c:pt>
                <c:pt idx="21545">
                  <c:v>25.648809523809501</c:v>
                </c:pt>
                <c:pt idx="21546">
                  <c:v>25.65</c:v>
                </c:pt>
                <c:pt idx="21547">
                  <c:v>25.6511904761905</c:v>
                </c:pt>
                <c:pt idx="21548">
                  <c:v>25.652380952381002</c:v>
                </c:pt>
                <c:pt idx="21549">
                  <c:v>25.6535714285714</c:v>
                </c:pt>
                <c:pt idx="21550">
                  <c:v>25.654761904761902</c:v>
                </c:pt>
                <c:pt idx="21551">
                  <c:v>25.655952380952399</c:v>
                </c:pt>
                <c:pt idx="21552">
                  <c:v>25.657142857142901</c:v>
                </c:pt>
                <c:pt idx="21553">
                  <c:v>25.658333333333299</c:v>
                </c:pt>
                <c:pt idx="21554">
                  <c:v>25.659523809523801</c:v>
                </c:pt>
                <c:pt idx="21555">
                  <c:v>25.660714285714299</c:v>
                </c:pt>
                <c:pt idx="21556">
                  <c:v>25.6619047619048</c:v>
                </c:pt>
                <c:pt idx="21557">
                  <c:v>25.663095238095199</c:v>
                </c:pt>
                <c:pt idx="21558">
                  <c:v>25.6642857142857</c:v>
                </c:pt>
                <c:pt idx="21559">
                  <c:v>25.665476190476198</c:v>
                </c:pt>
                <c:pt idx="21560">
                  <c:v>25.6666666666667</c:v>
                </c:pt>
                <c:pt idx="21561">
                  <c:v>25.667857142857098</c:v>
                </c:pt>
                <c:pt idx="21562">
                  <c:v>25.6690476190476</c:v>
                </c:pt>
                <c:pt idx="21563">
                  <c:v>25.670238095238101</c:v>
                </c:pt>
                <c:pt idx="21564">
                  <c:v>25.671428571428599</c:v>
                </c:pt>
                <c:pt idx="21565">
                  <c:v>25.672619047619001</c:v>
                </c:pt>
                <c:pt idx="21566">
                  <c:v>25.673809523809499</c:v>
                </c:pt>
                <c:pt idx="21567">
                  <c:v>25.675000000000001</c:v>
                </c:pt>
                <c:pt idx="21568">
                  <c:v>25.676190476190499</c:v>
                </c:pt>
                <c:pt idx="21569">
                  <c:v>25.677380952381</c:v>
                </c:pt>
                <c:pt idx="21570">
                  <c:v>25.678571428571399</c:v>
                </c:pt>
                <c:pt idx="21571">
                  <c:v>25.6797619047619</c:v>
                </c:pt>
                <c:pt idx="21572">
                  <c:v>25.680952380952402</c:v>
                </c:pt>
                <c:pt idx="21573">
                  <c:v>25.6821428571429</c:v>
                </c:pt>
                <c:pt idx="21574">
                  <c:v>25.683333333333302</c:v>
                </c:pt>
                <c:pt idx="21575">
                  <c:v>25.6845238095238</c:v>
                </c:pt>
                <c:pt idx="21576">
                  <c:v>25.685714285714301</c:v>
                </c:pt>
                <c:pt idx="21577">
                  <c:v>25.686904761904799</c:v>
                </c:pt>
                <c:pt idx="21578">
                  <c:v>25.688095238095201</c:v>
                </c:pt>
                <c:pt idx="21579">
                  <c:v>25.689285714285699</c:v>
                </c:pt>
                <c:pt idx="21580">
                  <c:v>25.6904761904762</c:v>
                </c:pt>
                <c:pt idx="21581">
                  <c:v>25.691666666666698</c:v>
                </c:pt>
                <c:pt idx="21582">
                  <c:v>25.6928571428571</c:v>
                </c:pt>
                <c:pt idx="21583">
                  <c:v>25.694047619047598</c:v>
                </c:pt>
                <c:pt idx="21584">
                  <c:v>25.6952380952381</c:v>
                </c:pt>
                <c:pt idx="21585">
                  <c:v>25.696428571428601</c:v>
                </c:pt>
                <c:pt idx="21586">
                  <c:v>25.697619047619099</c:v>
                </c:pt>
                <c:pt idx="21587">
                  <c:v>25.698809523809501</c:v>
                </c:pt>
                <c:pt idx="21588">
                  <c:v>25.7</c:v>
                </c:pt>
                <c:pt idx="21589">
                  <c:v>25.701190476190501</c:v>
                </c:pt>
                <c:pt idx="21590">
                  <c:v>25.702380952380999</c:v>
                </c:pt>
                <c:pt idx="21591">
                  <c:v>25.703571428571401</c:v>
                </c:pt>
                <c:pt idx="21592">
                  <c:v>25.704761904761899</c:v>
                </c:pt>
                <c:pt idx="21593">
                  <c:v>25.7059523809524</c:v>
                </c:pt>
                <c:pt idx="21594">
                  <c:v>25.707142857142902</c:v>
                </c:pt>
                <c:pt idx="21595">
                  <c:v>25.7083333333333</c:v>
                </c:pt>
                <c:pt idx="21596">
                  <c:v>25.709523809523802</c:v>
                </c:pt>
                <c:pt idx="21597">
                  <c:v>25.7107142857143</c:v>
                </c:pt>
                <c:pt idx="21598">
                  <c:v>25.711904761904801</c:v>
                </c:pt>
                <c:pt idx="21599">
                  <c:v>25.7130952380952</c:v>
                </c:pt>
              </c:numCache>
            </c:numRef>
          </c:xVal>
          <c:yVal>
            <c:numRef>
              <c:f>thist_V5!$AM$9:$AM$21608</c:f>
              <c:numCache>
                <c:formatCode>General</c:formatCode>
                <c:ptCount val="21600"/>
                <c:pt idx="0">
                  <c:v>0</c:v>
                </c:pt>
                <c:pt idx="1">
                  <c:v>0.207779832538384</c:v>
                </c:pt>
                <c:pt idx="2">
                  <c:v>1.4190243395497999</c:v>
                </c:pt>
                <c:pt idx="3">
                  <c:v>3.7335687979731298</c:v>
                </c:pt>
                <c:pt idx="4">
                  <c:v>7.0162523034691997</c:v>
                </c:pt>
                <c:pt idx="5">
                  <c:v>11.118973885711601</c:v>
                </c:pt>
                <c:pt idx="6">
                  <c:v>15.887086824021999</c:v>
                </c:pt>
                <c:pt idx="7">
                  <c:v>21.1648766262024</c:v>
                </c:pt>
                <c:pt idx="8">
                  <c:v>26.800529667448501</c:v>
                </c:pt>
                <c:pt idx="9">
                  <c:v>32.6500812273542</c:v>
                </c:pt>
                <c:pt idx="10">
                  <c:v>38.5802118658589</c:v>
                </c:pt>
                <c:pt idx="11">
                  <c:v>44.472181497216397</c:v>
                </c:pt>
                <c:pt idx="12">
                  <c:v>50.222167056282998</c:v>
                </c:pt>
                <c:pt idx="13">
                  <c:v>55.742429609452898</c:v>
                </c:pt>
                <c:pt idx="14">
                  <c:v>60.962015230290298</c:v>
                </c:pt>
                <c:pt idx="15">
                  <c:v>65.8270185216398</c:v>
                </c:pt>
                <c:pt idx="16">
                  <c:v>70.299385603105193</c:v>
                </c:pt>
                <c:pt idx="17">
                  <c:v>74.355675965774793</c:v>
                </c:pt>
                <c:pt idx="18">
                  <c:v>77.985687373697701</c:v>
                </c:pt>
                <c:pt idx="19">
                  <c:v>81.190863279150506</c:v>
                </c:pt>
                <c:pt idx="20">
                  <c:v>83.982720578930298</c:v>
                </c:pt>
                <c:pt idx="21">
                  <c:v>86.381501936430496</c:v>
                </c:pt>
                <c:pt idx="22">
                  <c:v>88.413846166453396</c:v>
                </c:pt>
                <c:pt idx="23">
                  <c:v>90.110865069846398</c:v>
                </c:pt>
                <c:pt idx="24">
                  <c:v>91.506649114509202</c:v>
                </c:pt>
                <c:pt idx="25">
                  <c:v>92.637205707161598</c:v>
                </c:pt>
                <c:pt idx="26">
                  <c:v>93.538586083139805</c:v>
                </c:pt>
                <c:pt idx="27">
                  <c:v>94.245551635624096</c:v>
                </c:pt>
                <c:pt idx="28">
                  <c:v>94.790924346306099</c:v>
                </c:pt>
                <c:pt idx="29">
                  <c:v>95.205404890190096</c:v>
                </c:pt>
                <c:pt idx="30">
                  <c:v>95.515207028954904</c:v>
                </c:pt>
                <c:pt idx="31">
                  <c:v>95.743154944952195</c:v>
                </c:pt>
                <c:pt idx="32">
                  <c:v>95.908873194148299</c:v>
                </c:pt>
                <c:pt idx="33">
                  <c:v>96.026931626606299</c:v>
                </c:pt>
                <c:pt idx="34">
                  <c:v>96.108542054975302</c:v>
                </c:pt>
                <c:pt idx="35">
                  <c:v>96.161205886686702</c:v>
                </c:pt>
                <c:pt idx="36">
                  <c:v>96.188963961625802</c:v>
                </c:pt>
                <c:pt idx="37">
                  <c:v>96.191945307341697</c:v>
                </c:pt>
                <c:pt idx="38">
                  <c:v>96.167916178983205</c:v>
                </c:pt>
                <c:pt idx="39">
                  <c:v>96.112967583794102</c:v>
                </c:pt>
                <c:pt idx="40">
                  <c:v>96.020184113128394</c:v>
                </c:pt>
                <c:pt idx="41">
                  <c:v>95.881888030363598</c:v>
                </c:pt>
                <c:pt idx="42">
                  <c:v>95.689678743812294</c:v>
                </c:pt>
                <c:pt idx="43">
                  <c:v>95.433870308444398</c:v>
                </c:pt>
                <c:pt idx="44">
                  <c:v>95.105147006673405</c:v>
                </c:pt>
                <c:pt idx="45">
                  <c:v>94.694200358944798</c:v>
                </c:pt>
                <c:pt idx="46">
                  <c:v>94.192155820715598</c:v>
                </c:pt>
                <c:pt idx="47">
                  <c:v>93.590471330021799</c:v>
                </c:pt>
                <c:pt idx="48">
                  <c:v>92.881598575624807</c:v>
                </c:pt>
                <c:pt idx="49">
                  <c:v>92.059083285041694</c:v>
                </c:pt>
                <c:pt idx="50">
                  <c:v>91.117159838623493</c:v>
                </c:pt>
                <c:pt idx="51">
                  <c:v>90.051281291185006</c:v>
                </c:pt>
                <c:pt idx="52">
                  <c:v>88.858258306412594</c:v>
                </c:pt>
                <c:pt idx="53">
                  <c:v>87.536196256331706</c:v>
                </c:pt>
                <c:pt idx="54">
                  <c:v>86.084084510973895</c:v>
                </c:pt>
                <c:pt idx="55">
                  <c:v>84.501098906925606</c:v>
                </c:pt>
                <c:pt idx="56">
                  <c:v>82.788270984970296</c:v>
                </c:pt>
                <c:pt idx="57">
                  <c:v>80.947191114376807</c:v>
                </c:pt>
                <c:pt idx="58">
                  <c:v>78.979894360754201</c:v>
                </c:pt>
                <c:pt idx="59">
                  <c:v>76.888751623082996</c:v>
                </c:pt>
                <c:pt idx="60">
                  <c:v>74.677441419488403</c:v>
                </c:pt>
                <c:pt idx="61">
                  <c:v>72.349191415601894</c:v>
                </c:pt>
                <c:pt idx="62">
                  <c:v>69.907656290881604</c:v>
                </c:pt>
                <c:pt idx="63">
                  <c:v>67.356483423519805</c:v>
                </c:pt>
                <c:pt idx="64">
                  <c:v>64.700154250982294</c:v>
                </c:pt>
                <c:pt idx="65">
                  <c:v>61.942269687587398</c:v>
                </c:pt>
                <c:pt idx="66">
                  <c:v>59.0866377780766</c:v>
                </c:pt>
                <c:pt idx="67">
                  <c:v>56.137185533124097</c:v>
                </c:pt>
                <c:pt idx="68">
                  <c:v>53.097877675201303</c:v>
                </c:pt>
                <c:pt idx="69">
                  <c:v>49.971571069600998</c:v>
                </c:pt>
                <c:pt idx="70">
                  <c:v>46.761777580996998</c:v>
                </c:pt>
                <c:pt idx="71">
                  <c:v>43.471943838535402</c:v>
                </c:pt>
                <c:pt idx="72">
                  <c:v>40.105112269025298</c:v>
                </c:pt>
                <c:pt idx="73">
                  <c:v>36.6639255778042</c:v>
                </c:pt>
                <c:pt idx="74">
                  <c:v>33.150802355630397</c:v>
                </c:pt>
                <c:pt idx="75">
                  <c:v>29.5684133511925</c:v>
                </c:pt>
                <c:pt idx="76">
                  <c:v>25.919185163021002</c:v>
                </c:pt>
                <c:pt idx="77">
                  <c:v>22.2053206559745</c:v>
                </c:pt>
                <c:pt idx="78">
                  <c:v>18.429283145399001</c:v>
                </c:pt>
                <c:pt idx="79">
                  <c:v>14.593465340374999</c:v>
                </c:pt>
                <c:pt idx="80">
                  <c:v>10.700346612928</c:v>
                </c:pt>
                <c:pt idx="81">
                  <c:v>6.7518686265986299</c:v>
                </c:pt>
                <c:pt idx="82">
                  <c:v>2.7507299268922099</c:v>
                </c:pt>
                <c:pt idx="83">
                  <c:v>-1.30061875384786</c:v>
                </c:pt>
                <c:pt idx="84">
                  <c:v>-5.4002526163651199</c:v>
                </c:pt>
                <c:pt idx="85">
                  <c:v>-9.5450194088861799</c:v>
                </c:pt>
                <c:pt idx="86">
                  <c:v>-13.732363286294801</c:v>
                </c:pt>
                <c:pt idx="87">
                  <c:v>-17.959958745484599</c:v>
                </c:pt>
                <c:pt idx="88">
                  <c:v>-22.224609024757498</c:v>
                </c:pt>
                <c:pt idx="89">
                  <c:v>-26.5231055162599</c:v>
                </c:pt>
                <c:pt idx="90">
                  <c:v>-30.852247407225899</c:v>
                </c:pt>
                <c:pt idx="91">
                  <c:v>-35.2093153924177</c:v>
                </c:pt>
                <c:pt idx="92">
                  <c:v>-39.590490643260303</c:v>
                </c:pt>
                <c:pt idx="93">
                  <c:v>-43.992681731634299</c:v>
                </c:pt>
                <c:pt idx="94">
                  <c:v>-48.412998615244</c:v>
                </c:pt>
                <c:pt idx="95">
                  <c:v>-52.847355672177301</c:v>
                </c:pt>
                <c:pt idx="96">
                  <c:v>-57.292303764498101</c:v>
                </c:pt>
                <c:pt idx="97">
                  <c:v>-61.744369956541497</c:v>
                </c:pt>
                <c:pt idx="98">
                  <c:v>-66.199768726944498</c:v>
                </c:pt>
                <c:pt idx="99">
                  <c:v>-70.654605462334104</c:v>
                </c:pt>
                <c:pt idx="100">
                  <c:v>-75.105373112581702</c:v>
                </c:pt>
                <c:pt idx="101">
                  <c:v>-79.548469219434097</c:v>
                </c:pt>
                <c:pt idx="102">
                  <c:v>-83.980064479837694</c:v>
                </c:pt>
                <c:pt idx="103">
                  <c:v>-88.396297589966693</c:v>
                </c:pt>
                <c:pt idx="104">
                  <c:v>-92.793762189031895</c:v>
                </c:pt>
                <c:pt idx="105">
                  <c:v>-97.169013559346297</c:v>
                </c:pt>
                <c:pt idx="106">
                  <c:v>-101.51842664630701</c:v>
                </c:pt>
                <c:pt idx="107">
                  <c:v>-105.838221741848</c:v>
                </c:pt>
                <c:pt idx="108">
                  <c:v>-110.124492171981</c:v>
                </c:pt>
                <c:pt idx="109">
                  <c:v>-114.37339164928601</c:v>
                </c:pt>
                <c:pt idx="110">
                  <c:v>-118.581612096749</c:v>
                </c:pt>
                <c:pt idx="111">
                  <c:v>-122.745880103038</c:v>
                </c:pt>
                <c:pt idx="112">
                  <c:v>-126.86264528565199</c:v>
                </c:pt>
                <c:pt idx="113">
                  <c:v>-130.92799481413999</c:v>
                </c:pt>
                <c:pt idx="114">
                  <c:v>-134.93898334088101</c:v>
                </c:pt>
                <c:pt idx="115">
                  <c:v>-138.892140818109</c:v>
                </c:pt>
                <c:pt idx="116">
                  <c:v>-142.78400893554701</c:v>
                </c:pt>
                <c:pt idx="117">
                  <c:v>-146.611253930207</c:v>
                </c:pt>
                <c:pt idx="118">
                  <c:v>-150.37055699541699</c:v>
                </c:pt>
                <c:pt idx="119">
                  <c:v>-154.05872863425799</c:v>
                </c:pt>
                <c:pt idx="120">
                  <c:v>-157.67256281723601</c:v>
                </c:pt>
                <c:pt idx="121">
                  <c:v>-161.20882908960701</c:v>
                </c:pt>
                <c:pt idx="122">
                  <c:v>-164.66440545585201</c:v>
                </c:pt>
                <c:pt idx="123">
                  <c:v>-168.03627432183399</c:v>
                </c:pt>
                <c:pt idx="124">
                  <c:v>-171.321393344341</c:v>
                </c:pt>
                <c:pt idx="125">
                  <c:v>-174.51671837949499</c:v>
                </c:pt>
                <c:pt idx="126">
                  <c:v>-177.61934816489401</c:v>
                </c:pt>
                <c:pt idx="127">
                  <c:v>-180.62640778409599</c:v>
                </c:pt>
                <c:pt idx="128">
                  <c:v>-183.53516011383601</c:v>
                </c:pt>
                <c:pt idx="129">
                  <c:v>-186.342882145293</c:v>
                </c:pt>
                <c:pt idx="130">
                  <c:v>-189.04639242935701</c:v>
                </c:pt>
                <c:pt idx="131">
                  <c:v>-191.64350918483299</c:v>
                </c:pt>
                <c:pt idx="132">
                  <c:v>-194.131672054121</c:v>
                </c:pt>
                <c:pt idx="133">
                  <c:v>-196.50810155408001</c:v>
                </c:pt>
                <c:pt idx="134">
                  <c:v>-198.770134042179</c:v>
                </c:pt>
                <c:pt idx="135">
                  <c:v>-200.91568395832101</c:v>
                </c:pt>
                <c:pt idx="136">
                  <c:v>-202.94272625865</c:v>
                </c:pt>
                <c:pt idx="137">
                  <c:v>-204.84913127967101</c:v>
                </c:pt>
                <c:pt idx="138">
                  <c:v>-206.63266892358001</c:v>
                </c:pt>
                <c:pt idx="139">
                  <c:v>-208.29101692595401</c:v>
                </c:pt>
                <c:pt idx="140">
                  <c:v>-209.82193116508299</c:v>
                </c:pt>
                <c:pt idx="141">
                  <c:v>-211.22370900311799</c:v>
                </c:pt>
                <c:pt idx="142">
                  <c:v>-212.49467389843801</c:v>
                </c:pt>
                <c:pt idx="143">
                  <c:v>-213.633013308546</c:v>
                </c:pt>
                <c:pt idx="144">
                  <c:v>-214.63694531494099</c:v>
                </c:pt>
                <c:pt idx="145">
                  <c:v>-215.50518030448501</c:v>
                </c:pt>
                <c:pt idx="146">
                  <c:v>-216.236405716825</c:v>
                </c:pt>
                <c:pt idx="147">
                  <c:v>-216.829125623599</c:v>
                </c:pt>
                <c:pt idx="148">
                  <c:v>-217.28198906076801</c:v>
                </c:pt>
                <c:pt idx="149">
                  <c:v>-217.59438744681901</c:v>
                </c:pt>
                <c:pt idx="150">
                  <c:v>-217.764673028696</c:v>
                </c:pt>
                <c:pt idx="151">
                  <c:v>-217.791653895254</c:v>
                </c:pt>
                <c:pt idx="152">
                  <c:v>-217.67500864463199</c:v>
                </c:pt>
                <c:pt idx="153">
                  <c:v>-217.41349994671</c:v>
                </c:pt>
                <c:pt idx="154">
                  <c:v>-217.006603157493</c:v>
                </c:pt>
                <c:pt idx="155">
                  <c:v>-216.45397012196</c:v>
                </c:pt>
                <c:pt idx="156">
                  <c:v>-215.75540101476801</c:v>
                </c:pt>
                <c:pt idx="157">
                  <c:v>-214.91004246477499</c:v>
                </c:pt>
                <c:pt idx="158">
                  <c:v>-213.91753413705999</c:v>
                </c:pt>
                <c:pt idx="159">
                  <c:v>-212.77826151020801</c:v>
                </c:pt>
                <c:pt idx="160">
                  <c:v>-211.49157551382299</c:v>
                </c:pt>
                <c:pt idx="161">
                  <c:v>-210.057588804164</c:v>
                </c:pt>
                <c:pt idx="162">
                  <c:v>-208.47678241356999</c:v>
                </c:pt>
                <c:pt idx="163">
                  <c:v>-206.74903668760399</c:v>
                </c:pt>
                <c:pt idx="164">
                  <c:v>-204.87491546858001</c:v>
                </c:pt>
                <c:pt idx="165">
                  <c:v>-202.85497347339</c:v>
                </c:pt>
                <c:pt idx="166">
                  <c:v>-200.68989952331901</c:v>
                </c:pt>
                <c:pt idx="167">
                  <c:v>-198.38018016185401</c:v>
                </c:pt>
                <c:pt idx="168">
                  <c:v>-195.926575079391</c:v>
                </c:pt>
                <c:pt idx="169">
                  <c:v>-193.33007960441901</c:v>
                </c:pt>
                <c:pt idx="170">
                  <c:v>-190.59142718973399</c:v>
                </c:pt>
                <c:pt idx="171">
                  <c:v>-187.711569517333</c:v>
                </c:pt>
                <c:pt idx="172">
                  <c:v>-184.69180344457601</c:v>
                </c:pt>
                <c:pt idx="173">
                  <c:v>-181.53372918187401</c:v>
                </c:pt>
                <c:pt idx="174">
                  <c:v>-178.23888851558499</c:v>
                </c:pt>
                <c:pt idx="175">
                  <c:v>-174.808138712405</c:v>
                </c:pt>
                <c:pt idx="176">
                  <c:v>-171.243410386807</c:v>
                </c:pt>
                <c:pt idx="177">
                  <c:v>-167.54651134149501</c:v>
                </c:pt>
                <c:pt idx="178">
                  <c:v>-163.719120461221</c:v>
                </c:pt>
                <c:pt idx="179">
                  <c:v>-159.76278984162801</c:v>
                </c:pt>
                <c:pt idx="180">
                  <c:v>-155.6800266955</c:v>
                </c:pt>
                <c:pt idx="181">
                  <c:v>-151.47264084859199</c:v>
                </c:pt>
                <c:pt idx="182">
                  <c:v>-147.14272171867501</c:v>
                </c:pt>
                <c:pt idx="183">
                  <c:v>-142.69229414011599</c:v>
                </c:pt>
                <c:pt idx="184">
                  <c:v>-138.124239341004</c:v>
                </c:pt>
                <c:pt idx="185">
                  <c:v>-133.440648442217</c:v>
                </c:pt>
                <c:pt idx="186">
                  <c:v>-128.643966140022</c:v>
                </c:pt>
                <c:pt idx="187">
                  <c:v>-123.73694644387</c:v>
                </c:pt>
                <c:pt idx="188">
                  <c:v>-118.72260350723801</c:v>
                </c:pt>
                <c:pt idx="189">
                  <c:v>-113.603086957586</c:v>
                </c:pt>
                <c:pt idx="190">
                  <c:v>-108.381455354716</c:v>
                </c:pt>
                <c:pt idx="191">
                  <c:v>-103.06095734465001</c:v>
                </c:pt>
                <c:pt idx="192">
                  <c:v>-97.644686087003606</c:v>
                </c:pt>
                <c:pt idx="193">
                  <c:v>-92.135570432828999</c:v>
                </c:pt>
                <c:pt idx="194">
                  <c:v>-86.536531856041194</c:v>
                </c:pt>
                <c:pt idx="195">
                  <c:v>-80.850937986185997</c:v>
                </c:pt>
                <c:pt idx="196">
                  <c:v>-75.082080749440195</c:v>
                </c:pt>
                <c:pt idx="197">
                  <c:v>-69.2331695901822</c:v>
                </c:pt>
                <c:pt idx="198">
                  <c:v>-63.307787873405402</c:v>
                </c:pt>
                <c:pt idx="199">
                  <c:v>-57.3095343889565</c:v>
                </c:pt>
                <c:pt idx="200">
                  <c:v>-51.242154315449497</c:v>
                </c:pt>
                <c:pt idx="201">
                  <c:v>-45.108890324464603</c:v>
                </c:pt>
                <c:pt idx="202">
                  <c:v>-38.913754930560103</c:v>
                </c:pt>
                <c:pt idx="203">
                  <c:v>-32.660506203161503</c:v>
                </c:pt>
                <c:pt idx="204">
                  <c:v>-26.352352932838901</c:v>
                </c:pt>
                <c:pt idx="205">
                  <c:v>-19.9936942935141</c:v>
                </c:pt>
                <c:pt idx="206">
                  <c:v>-13.5882852539157</c:v>
                </c:pt>
                <c:pt idx="207">
                  <c:v>-7.1395948178543902</c:v>
                </c:pt>
                <c:pt idx="208">
                  <c:v>-0.65190253915231999</c:v>
                </c:pt>
                <c:pt idx="209">
                  <c:v>5.8705634656234498</c:v>
                </c:pt>
                <c:pt idx="210">
                  <c:v>12.423646496029001</c:v>
                </c:pt>
                <c:pt idx="211">
                  <c:v>19.003733385676899</c:v>
                </c:pt>
                <c:pt idx="212">
                  <c:v>25.606170267183899</c:v>
                </c:pt>
                <c:pt idx="213">
                  <c:v>32.227085009673097</c:v>
                </c:pt>
                <c:pt idx="214">
                  <c:v>38.862855757758403</c:v>
                </c:pt>
                <c:pt idx="215">
                  <c:v>45.508707866779297</c:v>
                </c:pt>
                <c:pt idx="216">
                  <c:v>52.160539499066601</c:v>
                </c:pt>
                <c:pt idx="217">
                  <c:v>58.814254763849902</c:v>
                </c:pt>
                <c:pt idx="218">
                  <c:v>65.465468464747502</c:v>
                </c:pt>
                <c:pt idx="219">
                  <c:v>72.109703433281993</c:v>
                </c:pt>
                <c:pt idx="220">
                  <c:v>78.7428814828382</c:v>
                </c:pt>
                <c:pt idx="221">
                  <c:v>85.360835314284103</c:v>
                </c:pt>
                <c:pt idx="222">
                  <c:v>91.9591726192902</c:v>
                </c:pt>
                <c:pt idx="223">
                  <c:v>98.533467180163299</c:v>
                </c:pt>
                <c:pt idx="224">
                  <c:v>105.079742808516</c:v>
                </c:pt>
                <c:pt idx="225">
                  <c:v>111.59397777650599</c:v>
                </c:pt>
                <c:pt idx="226">
                  <c:v>118.07196127912501</c:v>
                </c:pt>
                <c:pt idx="227">
                  <c:v>124.509318227501</c:v>
                </c:pt>
                <c:pt idx="228">
                  <c:v>130.90153665534399</c:v>
                </c:pt>
                <c:pt idx="229">
                  <c:v>137.244155330464</c:v>
                </c:pt>
                <c:pt idx="230">
                  <c:v>143.533242301249</c:v>
                </c:pt>
                <c:pt idx="231">
                  <c:v>149.764892458064</c:v>
                </c:pt>
                <c:pt idx="232">
                  <c:v>155.934917304962</c:v>
                </c:pt>
                <c:pt idx="233">
                  <c:v>162.03876111456</c:v>
                </c:pt>
                <c:pt idx="234">
                  <c:v>168.07283263823001</c:v>
                </c:pt>
                <c:pt idx="235">
                  <c:v>174.03301478073499</c:v>
                </c:pt>
                <c:pt idx="236">
                  <c:v>179.91520291104601</c:v>
                </c:pt>
                <c:pt idx="237">
                  <c:v>185.71541950655799</c:v>
                </c:pt>
                <c:pt idx="238">
                  <c:v>191.42970631174799</c:v>
                </c:pt>
                <c:pt idx="239">
                  <c:v>197.054240319455</c:v>
                </c:pt>
                <c:pt idx="240">
                  <c:v>202.58518940643799</c:v>
                </c:pt>
                <c:pt idx="241">
                  <c:v>208.01870574857199</c:v>
                </c:pt>
                <c:pt idx="242">
                  <c:v>213.35105983134699</c:v>
                </c:pt>
                <c:pt idx="243">
                  <c:v>218.57863733129901</c:v>
                </c:pt>
                <c:pt idx="244">
                  <c:v>223.69781071959599</c:v>
                </c:pt>
                <c:pt idx="245">
                  <c:v>228.70496278610099</c:v>
                </c:pt>
                <c:pt idx="246">
                  <c:v>233.59663173017501</c:v>
                </c:pt>
                <c:pt idx="247">
                  <c:v>238.369394881575</c:v>
                </c:pt>
                <c:pt idx="248">
                  <c:v>243.019980269256</c:v>
                </c:pt>
                <c:pt idx="249">
                  <c:v>247.545142948348</c:v>
                </c:pt>
                <c:pt idx="250">
                  <c:v>251.941192355167</c:v>
                </c:pt>
                <c:pt idx="251">
                  <c:v>256.205450249119</c:v>
                </c:pt>
                <c:pt idx="252">
                  <c:v>260.33487224552499</c:v>
                </c:pt>
                <c:pt idx="253">
                  <c:v>264.32620700544999</c:v>
                </c:pt>
                <c:pt idx="254">
                  <c:v>268.17633091956202</c:v>
                </c:pt>
                <c:pt idx="255">
                  <c:v>271.88271006157697</c:v>
                </c:pt>
                <c:pt idx="256">
                  <c:v>275.44288234069103</c:v>
                </c:pt>
                <c:pt idx="257">
                  <c:v>278.85429210233099</c:v>
                </c:pt>
                <c:pt idx="258">
                  <c:v>282.11429407690002</c:v>
                </c:pt>
                <c:pt idx="259">
                  <c:v>285.22016144434701</c:v>
                </c:pt>
                <c:pt idx="260">
                  <c:v>288.16925597838599</c:v>
                </c:pt>
                <c:pt idx="261">
                  <c:v>290.95949126319402</c:v>
                </c:pt>
                <c:pt idx="262">
                  <c:v>293.58881722295001</c:v>
                </c:pt>
                <c:pt idx="263">
                  <c:v>296.055057982851</c:v>
                </c:pt>
                <c:pt idx="264">
                  <c:v>298.356078491191</c:v>
                </c:pt>
                <c:pt idx="265">
                  <c:v>300.49024623401402</c:v>
                </c:pt>
                <c:pt idx="266">
                  <c:v>302.45591604813001</c:v>
                </c:pt>
                <c:pt idx="267">
                  <c:v>304.25126979379797</c:v>
                </c:pt>
                <c:pt idx="268">
                  <c:v>305.87464480367299</c:v>
                </c:pt>
                <c:pt idx="269">
                  <c:v>307.32513143578802</c:v>
                </c:pt>
                <c:pt idx="270">
                  <c:v>308.60079166750501</c:v>
                </c:pt>
                <c:pt idx="271">
                  <c:v>309.70015426539601</c:v>
                </c:pt>
                <c:pt idx="272">
                  <c:v>310.62262961295198</c:v>
                </c:pt>
                <c:pt idx="273">
                  <c:v>311.36672343312898</c:v>
                </c:pt>
                <c:pt idx="274">
                  <c:v>311.93166555888502</c:v>
                </c:pt>
                <c:pt idx="275">
                  <c:v>312.31687388505497</c:v>
                </c:pt>
                <c:pt idx="276">
                  <c:v>312.52192634831999</c:v>
                </c:pt>
                <c:pt idx="277">
                  <c:v>312.545759179112</c:v>
                </c:pt>
                <c:pt idx="278">
                  <c:v>312.387813597552</c:v>
                </c:pt>
                <c:pt idx="279">
                  <c:v>312.04828869014</c:v>
                </c:pt>
                <c:pt idx="280">
                  <c:v>311.52636113153</c:v>
                </c:pt>
                <c:pt idx="281">
                  <c:v>310.82198152917101</c:v>
                </c:pt>
                <c:pt idx="282">
                  <c:v>309.93548112658101</c:v>
                </c:pt>
                <c:pt idx="283">
                  <c:v>308.86660277982003</c:v>
                </c:pt>
                <c:pt idx="284">
                  <c:v>307.61578516648802</c:v>
                </c:pt>
                <c:pt idx="285">
                  <c:v>306.18347017619402</c:v>
                </c:pt>
                <c:pt idx="286">
                  <c:v>304.57024614126402</c:v>
                </c:pt>
                <c:pt idx="287">
                  <c:v>302.77651144490898</c:v>
                </c:pt>
                <c:pt idx="288">
                  <c:v>300.80294992696503</c:v>
                </c:pt>
                <c:pt idx="289">
                  <c:v>298.65049334803899</c:v>
                </c:pt>
                <c:pt idx="290">
                  <c:v>296.31982384177599</c:v>
                </c:pt>
                <c:pt idx="291">
                  <c:v>293.81185398005499</c:v>
                </c:pt>
                <c:pt idx="292">
                  <c:v>291.12785367467501</c:v>
                </c:pt>
                <c:pt idx="293">
                  <c:v>288.26940830674499</c:v>
                </c:pt>
                <c:pt idx="294">
                  <c:v>285.238056898205</c:v>
                </c:pt>
                <c:pt idx="295">
                  <c:v>282.03466596246102</c:v>
                </c:pt>
                <c:pt idx="296">
                  <c:v>278.66118731616501</c:v>
                </c:pt>
                <c:pt idx="297">
                  <c:v>275.11946186252999</c:v>
                </c:pt>
                <c:pt idx="298">
                  <c:v>271.41121342680401</c:v>
                </c:pt>
                <c:pt idx="299">
                  <c:v>267.53805082565401</c:v>
                </c:pt>
                <c:pt idx="300">
                  <c:v>263.502549713012</c:v>
                </c:pt>
                <c:pt idx="301">
                  <c:v>259.306600014418</c:v>
                </c:pt>
                <c:pt idx="302">
                  <c:v>254.952382843425</c:v>
                </c:pt>
                <c:pt idx="303">
                  <c:v>250.44202626222699</c:v>
                </c:pt>
                <c:pt idx="304">
                  <c:v>245.77852619331301</c:v>
                </c:pt>
                <c:pt idx="305">
                  <c:v>240.96409985125001</c:v>
                </c:pt>
                <c:pt idx="306">
                  <c:v>236.00132935597401</c:v>
                </c:pt>
                <c:pt idx="307">
                  <c:v>230.89311739899</c:v>
                </c:pt>
                <c:pt idx="308">
                  <c:v>225.642637999995</c:v>
                </c:pt>
                <c:pt idx="309">
                  <c:v>220.25221175981699</c:v>
                </c:pt>
                <c:pt idx="310">
                  <c:v>214.72507923868801</c:v>
                </c:pt>
                <c:pt idx="311">
                  <c:v>209.06468202676399</c:v>
                </c:pt>
                <c:pt idx="312">
                  <c:v>203.274317084693</c:v>
                </c:pt>
                <c:pt idx="313">
                  <c:v>197.357127831046</c:v>
                </c:pt>
                <c:pt idx="314">
                  <c:v>191.31626097965901</c:v>
                </c:pt>
                <c:pt idx="315">
                  <c:v>185.15531997449401</c:v>
                </c:pt>
                <c:pt idx="316">
                  <c:v>178.87784302894099</c:v>
                </c:pt>
                <c:pt idx="317">
                  <c:v>172.48729624183301</c:v>
                </c:pt>
                <c:pt idx="318">
                  <c:v>165.98752989049001</c:v>
                </c:pt>
                <c:pt idx="319">
                  <c:v>159.38241982178701</c:v>
                </c:pt>
                <c:pt idx="320">
                  <c:v>152.67599829921801</c:v>
                </c:pt>
                <c:pt idx="321">
                  <c:v>145.87180498657301</c:v>
                </c:pt>
                <c:pt idx="322">
                  <c:v>138.974159173922</c:v>
                </c:pt>
                <c:pt idx="323">
                  <c:v>131.987135362034</c:v>
                </c:pt>
                <c:pt idx="324">
                  <c:v>124.914268297899</c:v>
                </c:pt>
                <c:pt idx="325">
                  <c:v>117.760292502974</c:v>
                </c:pt>
                <c:pt idx="326">
                  <c:v>110.529307547656</c:v>
                </c:pt>
                <c:pt idx="327">
                  <c:v>103.225136151622</c:v>
                </c:pt>
                <c:pt idx="328">
                  <c:v>95.852420556015801</c:v>
                </c:pt>
                <c:pt idx="329">
                  <c:v>88.415760390785493</c:v>
                </c:pt>
                <c:pt idx="330">
                  <c:v>80.919692547827097</c:v>
                </c:pt>
                <c:pt idx="331">
                  <c:v>73.368218912597001</c:v>
                </c:pt>
                <c:pt idx="332">
                  <c:v>65.766390446370906</c:v>
                </c:pt>
                <c:pt idx="333">
                  <c:v>58.118484593650997</c:v>
                </c:pt>
                <c:pt idx="334">
                  <c:v>50.428536585943903</c:v>
                </c:pt>
                <c:pt idx="335">
                  <c:v>42.701742347136999</c:v>
                </c:pt>
                <c:pt idx="336">
                  <c:v>34.942632735860499</c:v>
                </c:pt>
                <c:pt idx="337">
                  <c:v>27.155740242205301</c:v>
                </c:pt>
                <c:pt idx="338">
                  <c:v>19.345894074953101</c:v>
                </c:pt>
                <c:pt idx="339">
                  <c:v>11.5180226609519</c:v>
                </c:pt>
                <c:pt idx="340">
                  <c:v>3.6766625222127298</c:v>
                </c:pt>
                <c:pt idx="341">
                  <c:v>-4.1735538003948403</c:v>
                </c:pt>
                <c:pt idx="342">
                  <c:v>-12.027762022844099</c:v>
                </c:pt>
                <c:pt idx="343">
                  <c:v>-19.8810573918514</c:v>
                </c:pt>
                <c:pt idx="344">
                  <c:v>-27.728978799215</c:v>
                </c:pt>
                <c:pt idx="345">
                  <c:v>-35.567013390321897</c:v>
                </c:pt>
                <c:pt idx="346">
                  <c:v>-43.390453205206001</c:v>
                </c:pt>
                <c:pt idx="347">
                  <c:v>-51.194420152112201</c:v>
                </c:pt>
                <c:pt idx="348">
                  <c:v>-58.9738935956766</c:v>
                </c:pt>
                <c:pt idx="349">
                  <c:v>-66.723898151508806</c:v>
                </c:pt>
                <c:pt idx="350">
                  <c:v>-74.439982417104403</c:v>
                </c:pt>
                <c:pt idx="351">
                  <c:v>-82.117716718960807</c:v>
                </c:pt>
                <c:pt idx="352">
                  <c:v>-89.752383071216499</c:v>
                </c:pt>
                <c:pt idx="353">
                  <c:v>-97.338891518629495</c:v>
                </c:pt>
                <c:pt idx="354">
                  <c:v>-104.873112035974</c:v>
                </c:pt>
                <c:pt idx="355">
                  <c:v>-112.350384392927</c:v>
                </c:pt>
                <c:pt idx="356">
                  <c:v>-119.766056656131</c:v>
                </c:pt>
                <c:pt idx="357">
                  <c:v>-127.11560002552601</c:v>
                </c:pt>
                <c:pt idx="358">
                  <c:v>-134.394501186003</c:v>
                </c:pt>
                <c:pt idx="359">
                  <c:v>-141.59837848247901</c:v>
                </c:pt>
                <c:pt idx="360">
                  <c:v>-148.72283774988301</c:v>
                </c:pt>
                <c:pt idx="361">
                  <c:v>-155.763465923491</c:v>
                </c:pt>
                <c:pt idx="362">
                  <c:v>-162.715965245098</c:v>
                </c:pt>
                <c:pt idx="363">
                  <c:v>-169.57615034061999</c:v>
                </c:pt>
                <c:pt idx="364">
                  <c:v>-176.33982002027099</c:v>
                </c:pt>
                <c:pt idx="365">
                  <c:v>-183.002780999599</c:v>
                </c:pt>
                <c:pt idx="366">
                  <c:v>-189.56099318751001</c:v>
                </c:pt>
                <c:pt idx="367">
                  <c:v>-196.01045360462399</c:v>
                </c:pt>
                <c:pt idx="368">
                  <c:v>-202.347308149675</c:v>
                </c:pt>
                <c:pt idx="369">
                  <c:v>-208.56772812415599</c:v>
                </c:pt>
                <c:pt idx="370">
                  <c:v>-214.66743778503101</c:v>
                </c:pt>
                <c:pt idx="371">
                  <c:v>-220.643172484232</c:v>
                </c:pt>
                <c:pt idx="372">
                  <c:v>-226.49130039900501</c:v>
                </c:pt>
                <c:pt idx="373">
                  <c:v>-232.20798191902401</c:v>
                </c:pt>
                <c:pt idx="374">
                  <c:v>-237.78950452730999</c:v>
                </c:pt>
                <c:pt idx="375">
                  <c:v>-243.23274495038399</c:v>
                </c:pt>
                <c:pt idx="376">
                  <c:v>-248.534651507051</c:v>
                </c:pt>
                <c:pt idx="377">
                  <c:v>-253.69207890501099</c:v>
                </c:pt>
                <c:pt idx="378">
                  <c:v>-258.701792385001</c:v>
                </c:pt>
                <c:pt idx="379">
                  <c:v>-263.56047598014601</c:v>
                </c:pt>
                <c:pt idx="380">
                  <c:v>-268.26490285432499</c:v>
                </c:pt>
                <c:pt idx="381">
                  <c:v>-272.81239871235198</c:v>
                </c:pt>
                <c:pt idx="382">
                  <c:v>-277.20032652217998</c:v>
                </c:pt>
                <c:pt idx="383">
                  <c:v>-281.425924567815</c:v>
                </c:pt>
                <c:pt idx="384">
                  <c:v>-285.48647326236897</c:v>
                </c:pt>
                <c:pt idx="385">
                  <c:v>-289.37975705278598</c:v>
                </c:pt>
                <c:pt idx="386">
                  <c:v>-293.10354942188002</c:v>
                </c:pt>
                <c:pt idx="387">
                  <c:v>-296.65545274902797</c:v>
                </c:pt>
                <c:pt idx="388">
                  <c:v>-300.03322694598302</c:v>
                </c:pt>
                <c:pt idx="389">
                  <c:v>-303.23538719554102</c:v>
                </c:pt>
                <c:pt idx="390">
                  <c:v>-306.259422729959</c:v>
                </c:pt>
                <c:pt idx="391">
                  <c:v>-309.10329218400301</c:v>
                </c:pt>
                <c:pt idx="392">
                  <c:v>-311.76583860446499</c:v>
                </c:pt>
                <c:pt idx="393">
                  <c:v>-314.24500335311899</c:v>
                </c:pt>
                <c:pt idx="394">
                  <c:v>-316.53945505622102</c:v>
                </c:pt>
                <c:pt idx="395">
                  <c:v>-318.64805373379801</c:v>
                </c:pt>
                <c:pt idx="396">
                  <c:v>-320.56982295548897</c:v>
                </c:pt>
                <c:pt idx="397">
                  <c:v>-322.30314826667399</c:v>
                </c:pt>
                <c:pt idx="398">
                  <c:v>-323.84692405696597</c:v>
                </c:pt>
                <c:pt idx="399">
                  <c:v>-325.20080660772999</c:v>
                </c:pt>
                <c:pt idx="400">
                  <c:v>-326.36343398288602</c:v>
                </c:pt>
                <c:pt idx="401">
                  <c:v>-327.33422254074401</c:v>
                </c:pt>
                <c:pt idx="402">
                  <c:v>-328.11297380260498</c:v>
                </c:pt>
                <c:pt idx="403">
                  <c:v>-328.69890559259102</c:v>
                </c:pt>
                <c:pt idx="404">
                  <c:v>-329.09193640804</c:v>
                </c:pt>
                <c:pt idx="405">
                  <c:v>-329.291992969332</c:v>
                </c:pt>
                <c:pt idx="406">
                  <c:v>-329.29915360785702</c:v>
                </c:pt>
                <c:pt idx="407">
                  <c:v>-329.11331202932899</c:v>
                </c:pt>
                <c:pt idx="408">
                  <c:v>-328.73465287249797</c:v>
                </c:pt>
                <c:pt idx="409">
                  <c:v>-328.163614324035</c:v>
                </c:pt>
                <c:pt idx="410">
                  <c:v>-327.40039071928402</c:v>
                </c:pt>
                <c:pt idx="411">
                  <c:v>-326.44541275363298</c:v>
                </c:pt>
                <c:pt idx="412">
                  <c:v>-325.299474528031</c:v>
                </c:pt>
                <c:pt idx="413">
                  <c:v>-323.963691819801</c:v>
                </c:pt>
                <c:pt idx="414">
                  <c:v>-322.43914039317201</c:v>
                </c:pt>
                <c:pt idx="415">
                  <c:v>-320.72622998644999</c:v>
                </c:pt>
                <c:pt idx="416">
                  <c:v>-318.82646225781002</c:v>
                </c:pt>
                <c:pt idx="417">
                  <c:v>-316.74123470009602</c:v>
                </c:pt>
                <c:pt idx="418">
                  <c:v>-314.47183460517999</c:v>
                </c:pt>
                <c:pt idx="419">
                  <c:v>-312.01944125962399</c:v>
                </c:pt>
                <c:pt idx="420">
                  <c:v>-309.38620791413001</c:v>
                </c:pt>
                <c:pt idx="421">
                  <c:v>-306.57360933883302</c:v>
                </c:pt>
                <c:pt idx="422">
                  <c:v>-303.58341885789298</c:v>
                </c:pt>
                <c:pt idx="423">
                  <c:v>-300.417364225597</c:v>
                </c:pt>
                <c:pt idx="424">
                  <c:v>-297.07804865066697</c:v>
                </c:pt>
                <c:pt idx="425">
                  <c:v>-293.567304337895</c:v>
                </c:pt>
                <c:pt idx="426">
                  <c:v>-289.88733620849302</c:v>
                </c:pt>
                <c:pt idx="427">
                  <c:v>-286.04067767037799</c:v>
                </c:pt>
                <c:pt idx="428">
                  <c:v>-282.03014147608201</c:v>
                </c:pt>
                <c:pt idx="429">
                  <c:v>-277.857695073993</c:v>
                </c:pt>
                <c:pt idx="430">
                  <c:v>-273.52623408203499</c:v>
                </c:pt>
                <c:pt idx="431">
                  <c:v>-269.03886345054201</c:v>
                </c:pt>
                <c:pt idx="432">
                  <c:v>-264.39855189229303</c:v>
                </c:pt>
                <c:pt idx="433">
                  <c:v>-259.608123056294</c:v>
                </c:pt>
                <c:pt idx="434">
                  <c:v>-254.67041244849901</c:v>
                </c:pt>
                <c:pt idx="435">
                  <c:v>-249.588720946975</c:v>
                </c:pt>
                <c:pt idx="436">
                  <c:v>-244.366292918423</c:v>
                </c:pt>
                <c:pt idx="437">
                  <c:v>-239.00630940832801</c:v>
                </c:pt>
                <c:pt idx="438">
                  <c:v>-233.512344505024</c:v>
                </c:pt>
                <c:pt idx="439">
                  <c:v>-227.88800679869499</c:v>
                </c:pt>
                <c:pt idx="440">
                  <c:v>-222.137070293167</c:v>
                </c:pt>
                <c:pt idx="441">
                  <c:v>-216.26282545122399</c:v>
                </c:pt>
                <c:pt idx="442">
                  <c:v>-210.26935147903501</c:v>
                </c:pt>
                <c:pt idx="443">
                  <c:v>-204.16049196585399</c:v>
                </c:pt>
                <c:pt idx="444">
                  <c:v>-197.939559971634</c:v>
                </c:pt>
                <c:pt idx="445">
                  <c:v>-191.61107760417499</c:v>
                </c:pt>
                <c:pt idx="446">
                  <c:v>-185.178941339299</c:v>
                </c:pt>
                <c:pt idx="447">
                  <c:v>-178.64678016367799</c:v>
                </c:pt>
                <c:pt idx="448">
                  <c:v>-172.01905198631499</c:v>
                </c:pt>
                <c:pt idx="449">
                  <c:v>-165.300181541938</c:v>
                </c:pt>
                <c:pt idx="450">
                  <c:v>-158.49454029698401</c:v>
                </c:pt>
                <c:pt idx="451">
                  <c:v>-151.605974210835</c:v>
                </c:pt>
                <c:pt idx="452">
                  <c:v>-144.639387844488</c:v>
                </c:pt>
                <c:pt idx="453">
                  <c:v>-137.59892179111199</c:v>
                </c:pt>
                <c:pt idx="454">
                  <c:v>-130.48848399979201</c:v>
                </c:pt>
                <c:pt idx="455">
                  <c:v>-123.31315269763201</c:v>
                </c:pt>
                <c:pt idx="456">
                  <c:v>-116.07735064562</c:v>
                </c:pt>
                <c:pt idx="457">
                  <c:v>-108.78551184565301</c:v>
                </c:pt>
                <c:pt idx="458">
                  <c:v>-101.442376634848</c:v>
                </c:pt>
                <c:pt idx="459">
                  <c:v>-94.052794188795801</c:v>
                </c:pt>
                <c:pt idx="460">
                  <c:v>-86.621231399353306</c:v>
                </c:pt>
                <c:pt idx="461">
                  <c:v>-79.152260795846402</c:v>
                </c:pt>
                <c:pt idx="462">
                  <c:v>-71.650696263681098</c:v>
                </c:pt>
                <c:pt idx="463">
                  <c:v>-64.121401761596502</c:v>
                </c:pt>
                <c:pt idx="464">
                  <c:v>-56.568807195331303</c:v>
                </c:pt>
                <c:pt idx="465">
                  <c:v>-48.9974037939784</c:v>
                </c:pt>
                <c:pt idx="466">
                  <c:v>-41.411887450631603</c:v>
                </c:pt>
                <c:pt idx="467">
                  <c:v>-33.8171337274431</c:v>
                </c:pt>
                <c:pt idx="468">
                  <c:v>-26.2181702429504</c:v>
                </c:pt>
                <c:pt idx="469">
                  <c:v>-18.6199888499129</c:v>
                </c:pt>
                <c:pt idx="470">
                  <c:v>-11.0270668737415</c:v>
                </c:pt>
                <c:pt idx="471">
                  <c:v>-3.4438693317098501</c:v>
                </c:pt>
                <c:pt idx="472">
                  <c:v>4.1248410624178904</c:v>
                </c:pt>
                <c:pt idx="473">
                  <c:v>11.673920281104699</c:v>
                </c:pt>
                <c:pt idx="474">
                  <c:v>19.199174925155699</c:v>
                </c:pt>
                <c:pt idx="475">
                  <c:v>26.695872134291299</c:v>
                </c:pt>
                <c:pt idx="476">
                  <c:v>34.159278137841802</c:v>
                </c:pt>
                <c:pt idx="477">
                  <c:v>41.584773142633701</c:v>
                </c:pt>
                <c:pt idx="478">
                  <c:v>48.967743739088597</c:v>
                </c:pt>
                <c:pt idx="479">
                  <c:v>56.303699133609904</c:v>
                </c:pt>
                <c:pt idx="480">
                  <c:v>63.5881270387314</c:v>
                </c:pt>
                <c:pt idx="481">
                  <c:v>70.816487346416196</c:v>
                </c:pt>
                <c:pt idx="482">
                  <c:v>77.984346399991495</c:v>
                </c:pt>
                <c:pt idx="483">
                  <c:v>85.087374140271805</c:v>
                </c:pt>
                <c:pt idx="484">
                  <c:v>92.121215976965701</c:v>
                </c:pt>
                <c:pt idx="485">
                  <c:v>99.081516583667096</c:v>
                </c:pt>
                <c:pt idx="486">
                  <c:v>105.964065262468</c:v>
                </c:pt>
                <c:pt idx="487">
                  <c:v>112.76467994156501</c:v>
                </c:pt>
                <c:pt idx="488">
                  <c:v>119.479319023481</c:v>
                </c:pt>
                <c:pt idx="489">
                  <c:v>126.103957994125</c:v>
                </c:pt>
                <c:pt idx="490">
                  <c:v>132.63411706242701</c:v>
                </c:pt>
                <c:pt idx="491">
                  <c:v>139.06631938926199</c:v>
                </c:pt>
                <c:pt idx="492">
                  <c:v>145.39671290968701</c:v>
                </c:pt>
                <c:pt idx="493">
                  <c:v>151.62122981435201</c:v>
                </c:pt>
                <c:pt idx="494">
                  <c:v>157.73592152712001</c:v>
                </c:pt>
                <c:pt idx="495">
                  <c:v>163.73742095424799</c:v>
                </c:pt>
                <c:pt idx="496">
                  <c:v>169.62242493451899</c:v>
                </c:pt>
                <c:pt idx="497">
                  <c:v>175.38752913945899</c:v>
                </c:pt>
                <c:pt idx="498">
                  <c:v>181.02923232332299</c:v>
                </c:pt>
                <c:pt idx="499">
                  <c:v>186.54394469046201</c:v>
                </c:pt>
                <c:pt idx="500">
                  <c:v>191.92815834385601</c:v>
                </c:pt>
                <c:pt idx="501">
                  <c:v>197.17891080756499</c:v>
                </c:pt>
                <c:pt idx="502">
                  <c:v>202.29326986327001</c:v>
                </c:pt>
                <c:pt idx="503">
                  <c:v>207.268171719506</c:v>
                </c:pt>
                <c:pt idx="504">
                  <c:v>212.100587943064</c:v>
                </c:pt>
                <c:pt idx="505">
                  <c:v>216.787987483927</c:v>
                </c:pt>
                <c:pt idx="506">
                  <c:v>221.32782179947</c:v>
                </c:pt>
                <c:pt idx="507">
                  <c:v>225.71736483907699</c:v>
                </c:pt>
                <c:pt idx="508">
                  <c:v>229.954041805732</c:v>
                </c:pt>
                <c:pt idx="509">
                  <c:v>234.03602702219499</c:v>
                </c:pt>
                <c:pt idx="510">
                  <c:v>237.960462838594</c:v>
                </c:pt>
                <c:pt idx="511">
                  <c:v>241.72495511633099</c:v>
                </c:pt>
                <c:pt idx="512">
                  <c:v>245.32798837005399</c:v>
                </c:pt>
                <c:pt idx="513">
                  <c:v>248.76713980461801</c:v>
                </c:pt>
                <c:pt idx="514">
                  <c:v>252.04070840009399</c:v>
                </c:pt>
                <c:pt idx="515">
                  <c:v>255.14717917803199</c:v>
                </c:pt>
                <c:pt idx="516">
                  <c:v>258.085195495682</c:v>
                </c:pt>
                <c:pt idx="517">
                  <c:v>260.85275761185397</c:v>
                </c:pt>
                <c:pt idx="518">
                  <c:v>263.44836969647099</c:v>
                </c:pt>
                <c:pt idx="519">
                  <c:v>265.87129302036698</c:v>
                </c:pt>
                <c:pt idx="520">
                  <c:v>268.11976598963901</c:v>
                </c:pt>
                <c:pt idx="521">
                  <c:v>270.19280080212002</c:v>
                </c:pt>
                <c:pt idx="522">
                  <c:v>272.08979046178098</c:v>
                </c:pt>
                <c:pt idx="523">
                  <c:v>273.80954006538002</c:v>
                </c:pt>
                <c:pt idx="524">
                  <c:v>275.35155132070798</c:v>
                </c:pt>
                <c:pt idx="525">
                  <c:v>276.71533024517902</c:v>
                </c:pt>
                <c:pt idx="526">
                  <c:v>277.90053070352798</c:v>
                </c:pt>
                <c:pt idx="527">
                  <c:v>278.90661832162402</c:v>
                </c:pt>
                <c:pt idx="528">
                  <c:v>279.73334619654003</c:v>
                </c:pt>
                <c:pt idx="529">
                  <c:v>280.38071766351101</c:v>
                </c:pt>
                <c:pt idx="530">
                  <c:v>280.84848904945699</c:v>
                </c:pt>
                <c:pt idx="531">
                  <c:v>281.13665003776998</c:v>
                </c:pt>
                <c:pt idx="532">
                  <c:v>281.24555086781697</c:v>
                </c:pt>
                <c:pt idx="533">
                  <c:v>281.17586076030102</c:v>
                </c:pt>
                <c:pt idx="534">
                  <c:v>280.928206382795</c:v>
                </c:pt>
                <c:pt idx="535">
                  <c:v>280.50254599236098</c:v>
                </c:pt>
                <c:pt idx="536">
                  <c:v>279.89992753716899</c:v>
                </c:pt>
                <c:pt idx="537">
                  <c:v>279.12129272742499</c:v>
                </c:pt>
                <c:pt idx="538">
                  <c:v>278.167471156163</c:v>
                </c:pt>
                <c:pt idx="539">
                  <c:v>277.03918265153197</c:v>
                </c:pt>
                <c:pt idx="540">
                  <c:v>275.73811940305399</c:v>
                </c:pt>
                <c:pt idx="541">
                  <c:v>274.26529367382199</c:v>
                </c:pt>
                <c:pt idx="542">
                  <c:v>272.62201499208601</c:v>
                </c:pt>
                <c:pt idx="543">
                  <c:v>270.80954618432702</c:v>
                </c:pt>
                <c:pt idx="544">
                  <c:v>268.83002455651899</c:v>
                </c:pt>
                <c:pt idx="545">
                  <c:v>266.68481559261397</c:v>
                </c:pt>
                <c:pt idx="546">
                  <c:v>264.37565683159602</c:v>
                </c:pt>
                <c:pt idx="547">
                  <c:v>261.90461379427398</c:v>
                </c:pt>
                <c:pt idx="548">
                  <c:v>259.27403099745402</c:v>
                </c:pt>
                <c:pt idx="549">
                  <c:v>256.48540746114202</c:v>
                </c:pt>
                <c:pt idx="550">
                  <c:v>253.541170337826</c:v>
                </c:pt>
                <c:pt idx="551">
                  <c:v>250.443956230569</c:v>
                </c:pt>
                <c:pt idx="552">
                  <c:v>247.19626577778999</c:v>
                </c:pt>
                <c:pt idx="553">
                  <c:v>243.80045498131901</c:v>
                </c:pt>
                <c:pt idx="554">
                  <c:v>240.25889228080001</c:v>
                </c:pt>
                <c:pt idx="555">
                  <c:v>236.57441222198401</c:v>
                </c:pt>
                <c:pt idx="556">
                  <c:v>232.74979372567699</c:v>
                </c:pt>
                <c:pt idx="557">
                  <c:v>228.787753429682</c:v>
                </c:pt>
                <c:pt idx="558">
                  <c:v>224.69140220384699</c:v>
                </c:pt>
                <c:pt idx="559">
                  <c:v>220.46388675927599</c:v>
                </c:pt>
                <c:pt idx="560">
                  <c:v>216.10852070952299</c:v>
                </c:pt>
                <c:pt idx="561">
                  <c:v>211.62813576436</c:v>
                </c:pt>
                <c:pt idx="562">
                  <c:v>207.02635416176599</c:v>
                </c:pt>
                <c:pt idx="563">
                  <c:v>202.30656445418199</c:v>
                </c:pt>
                <c:pt idx="564">
                  <c:v>197.471626741672</c:v>
                </c:pt>
                <c:pt idx="565">
                  <c:v>192.525612393519</c:v>
                </c:pt>
                <c:pt idx="566">
                  <c:v>187.471969511737</c:v>
                </c:pt>
                <c:pt idx="567">
                  <c:v>182.31388121609899</c:v>
                </c:pt>
                <c:pt idx="568">
                  <c:v>177.05536219655599</c:v>
                </c:pt>
                <c:pt idx="569">
                  <c:v>171.70039675638299</c:v>
                </c:pt>
                <c:pt idx="570">
                  <c:v>166.25291885655901</c:v>
                </c:pt>
                <c:pt idx="571">
                  <c:v>160.71634001410899</c:v>
                </c:pt>
                <c:pt idx="572">
                  <c:v>155.09513354646299</c:v>
                </c:pt>
                <c:pt idx="573">
                  <c:v>149.39301213634701</c:v>
                </c:pt>
                <c:pt idx="574">
                  <c:v>143.61345928830099</c:v>
                </c:pt>
                <c:pt idx="575">
                  <c:v>137.76113238214199</c:v>
                </c:pt>
                <c:pt idx="576">
                  <c:v>131.84003705862199</c:v>
                </c:pt>
                <c:pt idx="577">
                  <c:v>125.854194054659</c:v>
                </c:pt>
                <c:pt idx="578">
                  <c:v>119.807934424218</c:v>
                </c:pt>
                <c:pt idx="579">
                  <c:v>113.705702166549</c:v>
                </c:pt>
                <c:pt idx="580">
                  <c:v>107.551563227191</c:v>
                </c:pt>
                <c:pt idx="581">
                  <c:v>101.349693540712</c:v>
                </c:pt>
                <c:pt idx="582">
                  <c:v>95.104514869057198</c:v>
                </c:pt>
                <c:pt idx="583">
                  <c:v>88.820503636791202</c:v>
                </c:pt>
                <c:pt idx="584">
                  <c:v>82.501706920856606</c:v>
                </c:pt>
                <c:pt idx="585">
                  <c:v>76.152237941205996</c:v>
                </c:pt>
                <c:pt idx="586">
                  <c:v>69.776419513809799</c:v>
                </c:pt>
                <c:pt idx="587">
                  <c:v>63.378759166120297</c:v>
                </c:pt>
                <c:pt idx="588">
                  <c:v>56.963921632889303</c:v>
                </c:pt>
                <c:pt idx="589">
                  <c:v>50.536541140452698</c:v>
                </c:pt>
                <c:pt idx="590">
                  <c:v>44.100742749635401</c:v>
                </c:pt>
                <c:pt idx="591">
                  <c:v>37.6606446773269</c:v>
                </c:pt>
                <c:pt idx="592">
                  <c:v>31.220668401440999</c:v>
                </c:pt>
                <c:pt idx="593">
                  <c:v>24.785622376400699</c:v>
                </c:pt>
                <c:pt idx="594">
                  <c:v>18.359370187091098</c:v>
                </c:pt>
                <c:pt idx="595">
                  <c:v>11.9463207321905</c:v>
                </c:pt>
                <c:pt idx="596">
                  <c:v>5.5508897652022098</c:v>
                </c:pt>
                <c:pt idx="597">
                  <c:v>-0.822614903932819</c:v>
                </c:pt>
                <c:pt idx="598">
                  <c:v>-7.1698857276521597</c:v>
                </c:pt>
                <c:pt idx="599">
                  <c:v>-13.486731568151001</c:v>
                </c:pt>
                <c:pt idx="600">
                  <c:v>-19.768933504799499</c:v>
                </c:pt>
                <c:pt idx="601">
                  <c:v>-26.012238426999499</c:v>
                </c:pt>
                <c:pt idx="602">
                  <c:v>-32.212493228028698</c:v>
                </c:pt>
                <c:pt idx="603">
                  <c:v>-38.365641875374401</c:v>
                </c:pt>
                <c:pt idx="604">
                  <c:v>-44.4675972087594</c:v>
                </c:pt>
                <c:pt idx="605">
                  <c:v>-50.514264664088401</c:v>
                </c:pt>
                <c:pt idx="606">
                  <c:v>-56.501687569435497</c:v>
                </c:pt>
                <c:pt idx="607">
                  <c:v>-62.425931076439397</c:v>
                </c:pt>
                <c:pt idx="608">
                  <c:v>-68.283193944736198</c:v>
                </c:pt>
                <c:pt idx="609">
                  <c:v>-74.069685089663594</c:v>
                </c:pt>
                <c:pt idx="610">
                  <c:v>-79.781151163010307</c:v>
                </c:pt>
                <c:pt idx="611">
                  <c:v>-85.4143347255322</c:v>
                </c:pt>
                <c:pt idx="612">
                  <c:v>-90.965596015228002</c:v>
                </c:pt>
                <c:pt idx="613">
                  <c:v>-96.431072377334502</c:v>
                </c:pt>
                <c:pt idx="614">
                  <c:v>-101.80701319297501</c:v>
                </c:pt>
                <c:pt idx="615">
                  <c:v>-107.09024208193701</c:v>
                </c:pt>
                <c:pt idx="616">
                  <c:v>-112.27763930888401</c:v>
                </c:pt>
                <c:pt idx="617">
                  <c:v>-117.365976642202</c:v>
                </c:pt>
                <c:pt idx="618">
                  <c:v>-122.351921565137</c:v>
                </c:pt>
                <c:pt idx="619">
                  <c:v>-127.23204560687201</c:v>
                </c:pt>
                <c:pt idx="620">
                  <c:v>-132.002994757312</c:v>
                </c:pt>
                <c:pt idx="621">
                  <c:v>-136.66195295833199</c:v>
                </c:pt>
                <c:pt idx="622">
                  <c:v>-141.20612691167099</c:v>
                </c:pt>
                <c:pt idx="623">
                  <c:v>-145.632584222102</c:v>
                </c:pt>
                <c:pt idx="624">
                  <c:v>-149.93842030528401</c:v>
                </c:pt>
                <c:pt idx="625">
                  <c:v>-154.12122039176899</c:v>
                </c:pt>
                <c:pt idx="626">
                  <c:v>-158.178544632761</c:v>
                </c:pt>
                <c:pt idx="627">
                  <c:v>-162.107768068946</c:v>
                </c:pt>
                <c:pt idx="628">
                  <c:v>-165.90640937876699</c:v>
                </c:pt>
                <c:pt idx="629">
                  <c:v>-169.572728733876</c:v>
                </c:pt>
                <c:pt idx="630">
                  <c:v>-173.10394669857601</c:v>
                </c:pt>
                <c:pt idx="631">
                  <c:v>-176.497739708106</c:v>
                </c:pt>
                <c:pt idx="632">
                  <c:v>-179.75265520752501</c:v>
                </c:pt>
                <c:pt idx="633">
                  <c:v>-182.86632568815</c:v>
                </c:pt>
                <c:pt idx="634">
                  <c:v>-185.837097774554</c:v>
                </c:pt>
                <c:pt idx="635">
                  <c:v>-188.66349649535499</c:v>
                </c:pt>
                <c:pt idx="636">
                  <c:v>-191.344197584471</c:v>
                </c:pt>
                <c:pt idx="637">
                  <c:v>-193.87722605653599</c:v>
                </c:pt>
                <c:pt idx="638">
                  <c:v>-196.26110322848601</c:v>
                </c:pt>
                <c:pt idx="639">
                  <c:v>-198.495099923895</c:v>
                </c:pt>
                <c:pt idx="640">
                  <c:v>-200.57745652433201</c:v>
                </c:pt>
                <c:pt idx="641">
                  <c:v>-202.507179645306</c:v>
                </c:pt>
                <c:pt idx="642">
                  <c:v>-204.28364917258901</c:v>
                </c:pt>
                <c:pt idx="643">
                  <c:v>-205.905649573228</c:v>
                </c:pt>
                <c:pt idx="644">
                  <c:v>-207.372654440562</c:v>
                </c:pt>
                <c:pt idx="645">
                  <c:v>-208.684134222018</c:v>
                </c:pt>
                <c:pt idx="646">
                  <c:v>-209.839699788362</c:v>
                </c:pt>
                <c:pt idx="647">
                  <c:v>-210.83876638148999</c:v>
                </c:pt>
                <c:pt idx="648">
                  <c:v>-211.68102936079899</c:v>
                </c:pt>
                <c:pt idx="649">
                  <c:v>-212.36642700879</c:v>
                </c:pt>
                <c:pt idx="650">
                  <c:v>-212.89464332556199</c:v>
                </c:pt>
                <c:pt idx="651">
                  <c:v>-213.265588436868</c:v>
                </c:pt>
                <c:pt idx="652">
                  <c:v>-213.47952583916501</c:v>
                </c:pt>
                <c:pt idx="653">
                  <c:v>-213.53703087277501</c:v>
                </c:pt>
                <c:pt idx="654">
                  <c:v>-213.43862923746499</c:v>
                </c:pt>
                <c:pt idx="655">
                  <c:v>-213.18417118732199</c:v>
                </c:pt>
                <c:pt idx="656">
                  <c:v>-212.77458968681</c:v>
                </c:pt>
                <c:pt idx="657">
                  <c:v>-212.21070453831999</c:v>
                </c:pt>
                <c:pt idx="658">
                  <c:v>-211.49321656171</c:v>
                </c:pt>
                <c:pt idx="659">
                  <c:v>-210.622710007465</c:v>
                </c:pt>
                <c:pt idx="660">
                  <c:v>-209.600734745918</c:v>
                </c:pt>
                <c:pt idx="661">
                  <c:v>-208.42815404447899</c:v>
                </c:pt>
                <c:pt idx="662">
                  <c:v>-207.10612182628</c:v>
                </c:pt>
                <c:pt idx="663">
                  <c:v>-205.63573877233</c:v>
                </c:pt>
                <c:pt idx="664">
                  <c:v>-204.01897357383601</c:v>
                </c:pt>
                <c:pt idx="665">
                  <c:v>-202.25701670369401</c:v>
                </c:pt>
                <c:pt idx="666">
                  <c:v>-200.35142436848301</c:v>
                </c:pt>
                <c:pt idx="667">
                  <c:v>-198.30407451208501</c:v>
                </c:pt>
                <c:pt idx="668">
                  <c:v>-196.11711790855099</c:v>
                </c:pt>
                <c:pt idx="669">
                  <c:v>-193.791853749827</c:v>
                </c:pt>
                <c:pt idx="670">
                  <c:v>-191.330503357368</c:v>
                </c:pt>
                <c:pt idx="671">
                  <c:v>-188.73549158431601</c:v>
                </c:pt>
                <c:pt idx="672">
                  <c:v>-186.009101486123</c:v>
                </c:pt>
                <c:pt idx="673">
                  <c:v>-183.15346573613499</c:v>
                </c:pt>
                <c:pt idx="674">
                  <c:v>-180.17072378920199</c:v>
                </c:pt>
                <c:pt idx="675">
                  <c:v>-177.06347564081099</c:v>
                </c:pt>
                <c:pt idx="676">
                  <c:v>-173.834260188478</c:v>
                </c:pt>
                <c:pt idx="677">
                  <c:v>-170.485548667692</c:v>
                </c:pt>
                <c:pt idx="678">
                  <c:v>-167.02020126251401</c:v>
                </c:pt>
                <c:pt idx="679">
                  <c:v>-163.441108811817</c:v>
                </c:pt>
                <c:pt idx="680">
                  <c:v>-159.751323968972</c:v>
                </c:pt>
                <c:pt idx="681">
                  <c:v>-155.95341249554801</c:v>
                </c:pt>
                <c:pt idx="682">
                  <c:v>-152.050725794583</c:v>
                </c:pt>
                <c:pt idx="683">
                  <c:v>-148.04637679952199</c:v>
                </c:pt>
                <c:pt idx="684">
                  <c:v>-143.94294531130799</c:v>
                </c:pt>
                <c:pt idx="685">
                  <c:v>-139.744217825249</c:v>
                </c:pt>
                <c:pt idx="686">
                  <c:v>-135.45335310098599</c:v>
                </c:pt>
                <c:pt idx="687">
                  <c:v>-131.07324055519001</c:v>
                </c:pt>
                <c:pt idx="688">
                  <c:v>-126.607596922817</c:v>
                </c:pt>
                <c:pt idx="689">
                  <c:v>-122.060104410195</c:v>
                </c:pt>
                <c:pt idx="690">
                  <c:v>-117.43439085043801</c:v>
                </c:pt>
                <c:pt idx="691">
                  <c:v>-112.733557713843</c:v>
                </c:pt>
                <c:pt idx="692">
                  <c:v>-107.961764465325</c:v>
                </c:pt>
                <c:pt idx="693">
                  <c:v>-103.122406243325</c:v>
                </c:pt>
                <c:pt idx="694">
                  <c:v>-98.218645431278802</c:v>
                </c:pt>
                <c:pt idx="695">
                  <c:v>-93.254814826904607</c:v>
                </c:pt>
                <c:pt idx="696">
                  <c:v>-88.2345921445242</c:v>
                </c:pt>
                <c:pt idx="697">
                  <c:v>-83.161666967745106</c:v>
                </c:pt>
                <c:pt idx="698">
                  <c:v>-78.040036088570204</c:v>
                </c:pt>
                <c:pt idx="699">
                  <c:v>-72.873806254564698</c:v>
                </c:pt>
                <c:pt idx="700">
                  <c:v>-67.666703289450396</c:v>
                </c:pt>
                <c:pt idx="701">
                  <c:v>-62.422560256110501</c:v>
                </c:pt>
                <c:pt idx="702">
                  <c:v>-57.145453415749898</c:v>
                </c:pt>
                <c:pt idx="703">
                  <c:v>-51.839511184516297</c:v>
                </c:pt>
                <c:pt idx="704">
                  <c:v>-46.5084302451572</c:v>
                </c:pt>
                <c:pt idx="705">
                  <c:v>-41.155971159998799</c:v>
                </c:pt>
                <c:pt idx="706">
                  <c:v>-35.786101946710502</c:v>
                </c:pt>
                <c:pt idx="707">
                  <c:v>-30.402973316981601</c:v>
                </c:pt>
                <c:pt idx="708">
                  <c:v>-25.010891295779899</c:v>
                </c:pt>
                <c:pt idx="709">
                  <c:v>-19.614129629488598</c:v>
                </c:pt>
                <c:pt idx="710">
                  <c:v>-14.2164512528256</c:v>
                </c:pt>
                <c:pt idx="711">
                  <c:v>-8.8216107347259403</c:v>
                </c:pt>
                <c:pt idx="712">
                  <c:v>-3.43366450772454</c:v>
                </c:pt>
                <c:pt idx="713">
                  <c:v>1.9429452919600301</c:v>
                </c:pt>
                <c:pt idx="714">
                  <c:v>7.3047225458191702</c:v>
                </c:pt>
                <c:pt idx="715">
                  <c:v>12.6476268449942</c:v>
                </c:pt>
                <c:pt idx="716">
                  <c:v>17.967611824526202</c:v>
                </c:pt>
                <c:pt idx="717">
                  <c:v>23.260739837039701</c:v>
                </c:pt>
                <c:pt idx="718">
                  <c:v>28.523074146949899</c:v>
                </c:pt>
                <c:pt idx="719">
                  <c:v>33.750794953340403</c:v>
                </c:pt>
                <c:pt idx="720">
                  <c:v>38.940055073023302</c:v>
                </c:pt>
                <c:pt idx="721">
                  <c:v>44.0869734092703</c:v>
                </c:pt>
                <c:pt idx="722">
                  <c:v>49.187769021725899</c:v>
                </c:pt>
                <c:pt idx="723">
                  <c:v>54.238758073123499</c:v>
                </c:pt>
                <c:pt idx="724">
                  <c:v>59.236225504000203</c:v>
                </c:pt>
                <c:pt idx="725">
                  <c:v>64.176448633674397</c:v>
                </c:pt>
                <c:pt idx="726">
                  <c:v>69.055842333699104</c:v>
                </c:pt>
                <c:pt idx="727">
                  <c:v>73.870842837132699</c:v>
                </c:pt>
                <c:pt idx="728">
                  <c:v>78.618019401329306</c:v>
                </c:pt>
                <c:pt idx="729">
                  <c:v>83.293950734525595</c:v>
                </c:pt>
                <c:pt idx="730">
                  <c:v>87.894752456016406</c:v>
                </c:pt>
                <c:pt idx="731">
                  <c:v>92.417535148705696</c:v>
                </c:pt>
                <c:pt idx="732">
                  <c:v>96.859026008030398</c:v>
                </c:pt>
                <c:pt idx="733">
                  <c:v>101.21572815329201</c:v>
                </c:pt>
                <c:pt idx="734">
                  <c:v>105.48425543832801</c:v>
                </c:pt>
                <c:pt idx="735">
                  <c:v>109.661794537082</c:v>
                </c:pt>
                <c:pt idx="736">
                  <c:v>113.745587233357</c:v>
                </c:pt>
                <c:pt idx="737">
                  <c:v>117.732765164059</c:v>
                </c:pt>
                <c:pt idx="738">
                  <c:v>121.620353915549</c:v>
                </c:pt>
                <c:pt idx="739">
                  <c:v>125.40528124084599</c:v>
                </c:pt>
                <c:pt idx="740">
                  <c:v>129.084547361457</c:v>
                </c:pt>
                <c:pt idx="741">
                  <c:v>132.65568834662699</c:v>
                </c:pt>
                <c:pt idx="742">
                  <c:v>136.11626081023201</c:v>
                </c:pt>
                <c:pt idx="743">
                  <c:v>139.463679943979</c:v>
                </c:pt>
                <c:pt idx="744">
                  <c:v>142.69538631634401</c:v>
                </c:pt>
                <c:pt idx="745">
                  <c:v>145.80930776875499</c:v>
                </c:pt>
                <c:pt idx="746">
                  <c:v>148.80334441468401</c:v>
                </c:pt>
                <c:pt idx="747">
                  <c:v>151.675208502922</c:v>
                </c:pt>
                <c:pt idx="748">
                  <c:v>154.42275306153499</c:v>
                </c:pt>
                <c:pt idx="749">
                  <c:v>157.044569650211</c:v>
                </c:pt>
                <c:pt idx="750">
                  <c:v>159.538207157822</c:v>
                </c:pt>
                <c:pt idx="751">
                  <c:v>161.901667180152</c:v>
                </c:pt>
                <c:pt idx="752">
                  <c:v>164.13381905952099</c:v>
                </c:pt>
                <c:pt idx="753">
                  <c:v>166.23261382330799</c:v>
                </c:pt>
                <c:pt idx="754">
                  <c:v>168.19671317440299</c:v>
                </c:pt>
                <c:pt idx="755">
                  <c:v>170.02495366686699</c:v>
                </c:pt>
                <c:pt idx="756">
                  <c:v>171.71631891346499</c:v>
                </c:pt>
                <c:pt idx="757">
                  <c:v>173.26913806883499</c:v>
                </c:pt>
                <c:pt idx="758">
                  <c:v>174.68223276029701</c:v>
                </c:pt>
                <c:pt idx="759">
                  <c:v>175.955170202939</c:v>
                </c:pt>
                <c:pt idx="760">
                  <c:v>177.086483163228</c:v>
                </c:pt>
                <c:pt idx="761">
                  <c:v>178.07546654880201</c:v>
                </c:pt>
                <c:pt idx="762">
                  <c:v>178.921784360201</c:v>
                </c:pt>
                <c:pt idx="763">
                  <c:v>179.62450091890699</c:v>
                </c:pt>
                <c:pt idx="764">
                  <c:v>180.183365331011</c:v>
                </c:pt>
                <c:pt idx="765">
                  <c:v>180.598119135324</c:v>
                </c:pt>
                <c:pt idx="766">
                  <c:v>180.86863979460401</c:v>
                </c:pt>
                <c:pt idx="767">
                  <c:v>180.994604567039</c:v>
                </c:pt>
                <c:pt idx="768">
                  <c:v>180.97596617800201</c:v>
                </c:pt>
                <c:pt idx="769">
                  <c:v>180.812915552802</c:v>
                </c:pt>
                <c:pt idx="770">
                  <c:v>180.50538454007</c:v>
                </c:pt>
                <c:pt idx="771">
                  <c:v>180.053526250479</c:v>
                </c:pt>
                <c:pt idx="772">
                  <c:v>179.45784223426699</c:v>
                </c:pt>
                <c:pt idx="773">
                  <c:v>178.719140888667</c:v>
                </c:pt>
                <c:pt idx="774">
                  <c:v>177.83817590960101</c:v>
                </c:pt>
                <c:pt idx="775">
                  <c:v>176.81502042449699</c:v>
                </c:pt>
                <c:pt idx="776">
                  <c:v>175.65082508816701</c:v>
                </c:pt>
                <c:pt idx="777">
                  <c:v>174.34662215203701</c:v>
                </c:pt>
                <c:pt idx="778">
                  <c:v>172.903319587271</c:v>
                </c:pt>
                <c:pt idx="779">
                  <c:v>171.321703443411</c:v>
                </c:pt>
                <c:pt idx="780">
                  <c:v>169.60351998499999</c:v>
                </c:pt>
                <c:pt idx="781">
                  <c:v>167.74982341813299</c:v>
                </c:pt>
                <c:pt idx="782">
                  <c:v>165.76195310037801</c:v>
                </c:pt>
                <c:pt idx="783">
                  <c:v>163.64118959615101</c:v>
                </c:pt>
                <c:pt idx="784">
                  <c:v>161.38967588421701</c:v>
                </c:pt>
                <c:pt idx="785">
                  <c:v>159.008771086341</c:v>
                </c:pt>
                <c:pt idx="786">
                  <c:v>156.50019437841601</c:v>
                </c:pt>
                <c:pt idx="787">
                  <c:v>153.865980955206</c:v>
                </c:pt>
                <c:pt idx="788">
                  <c:v>151.10843308634</c:v>
                </c:pt>
                <c:pt idx="789">
                  <c:v>148.228995669157</c:v>
                </c:pt>
                <c:pt idx="790">
                  <c:v>145.23002990745599</c:v>
                </c:pt>
                <c:pt idx="791">
                  <c:v>142.11409468283199</c:v>
                </c:pt>
                <c:pt idx="792">
                  <c:v>138.88360119645901</c:v>
                </c:pt>
                <c:pt idx="793">
                  <c:v>135.540804357876</c:v>
                </c:pt>
                <c:pt idx="794">
                  <c:v>132.087959923818</c:v>
                </c:pt>
                <c:pt idx="795">
                  <c:v>128.52777823459999</c:v>
                </c:pt>
                <c:pt idx="796">
                  <c:v>124.862902554803</c:v>
                </c:pt>
                <c:pt idx="797">
                  <c:v>121.095902490529</c:v>
                </c:pt>
                <c:pt idx="798">
                  <c:v>117.22973058336299</c:v>
                </c:pt>
                <c:pt idx="799">
                  <c:v>113.26736400199999</c:v>
                </c:pt>
                <c:pt idx="800">
                  <c:v>109.21193568935701</c:v>
                </c:pt>
                <c:pt idx="801">
                  <c:v>105.066085645733</c:v>
                </c:pt>
                <c:pt idx="802">
                  <c:v>100.83323345357501</c:v>
                </c:pt>
                <c:pt idx="803">
                  <c:v>96.516554159915799</c:v>
                </c:pt>
                <c:pt idx="804">
                  <c:v>92.118683609042705</c:v>
                </c:pt>
                <c:pt idx="805">
                  <c:v>87.643458266897994</c:v>
                </c:pt>
                <c:pt idx="806">
                  <c:v>83.094080790648107</c:v>
                </c:pt>
                <c:pt idx="807">
                  <c:v>78.473478422977394</c:v>
                </c:pt>
                <c:pt idx="808">
                  <c:v>73.785399656936306</c:v>
                </c:pt>
                <c:pt idx="809">
                  <c:v>69.033552394632395</c:v>
                </c:pt>
                <c:pt idx="810">
                  <c:v>64.221584110240101</c:v>
                </c:pt>
                <c:pt idx="811">
                  <c:v>59.3526098699759</c:v>
                </c:pt>
                <c:pt idx="812">
                  <c:v>54.430796701085697</c:v>
                </c:pt>
                <c:pt idx="813">
                  <c:v>49.459541284271801</c:v>
                </c:pt>
                <c:pt idx="814">
                  <c:v>44.442001540648498</c:v>
                </c:pt>
                <c:pt idx="815">
                  <c:v>39.382499818444899</c:v>
                </c:pt>
                <c:pt idx="816">
                  <c:v>34.284697414695799</c:v>
                </c:pt>
                <c:pt idx="817">
                  <c:v>29.1522615492078</c:v>
                </c:pt>
                <c:pt idx="818">
                  <c:v>23.989160726864299</c:v>
                </c:pt>
                <c:pt idx="819">
                  <c:v>18.799467509894601</c:v>
                </c:pt>
                <c:pt idx="820">
                  <c:v>13.5868676654532</c:v>
                </c:pt>
                <c:pt idx="821">
                  <c:v>8.3551483574783596</c:v>
                </c:pt>
                <c:pt idx="822">
                  <c:v>3.1083341365684598</c:v>
                </c:pt>
                <c:pt idx="823">
                  <c:v>-2.1495040708372799</c:v>
                </c:pt>
                <c:pt idx="824">
                  <c:v>-7.41473281642459</c:v>
                </c:pt>
                <c:pt idx="825">
                  <c:v>-12.6836604808241</c:v>
                </c:pt>
                <c:pt idx="826">
                  <c:v>-17.9523936598513</c:v>
                </c:pt>
                <c:pt idx="827">
                  <c:v>-23.216861886084398</c:v>
                </c:pt>
                <c:pt idx="828">
                  <c:v>-28.472844968057899</c:v>
                </c:pt>
                <c:pt idx="829">
                  <c:v>-33.716160538880203</c:v>
                </c:pt>
                <c:pt idx="830">
                  <c:v>-38.943142544313403</c:v>
                </c:pt>
                <c:pt idx="831">
                  <c:v>-44.150138750213202</c:v>
                </c:pt>
                <c:pt idx="832">
                  <c:v>-49.333200464770599</c:v>
                </c:pt>
                <c:pt idx="833">
                  <c:v>-54.487998648397998</c:v>
                </c:pt>
                <c:pt idx="834">
                  <c:v>-59.611155583451499</c:v>
                </c:pt>
                <c:pt idx="835">
                  <c:v>-64.698754512879404</c:v>
                </c:pt>
                <c:pt idx="836">
                  <c:v>-69.746877919584094</c:v>
                </c:pt>
                <c:pt idx="837">
                  <c:v>-74.751722143645097</c:v>
                </c:pt>
                <c:pt idx="838">
                  <c:v>-79.709489518507098</c:v>
                </c:pt>
                <c:pt idx="839">
                  <c:v>-84.616504334319501</c:v>
                </c:pt>
                <c:pt idx="840">
                  <c:v>-89.469068459945603</c:v>
                </c:pt>
                <c:pt idx="841">
                  <c:v>-94.263454749169199</c:v>
                </c:pt>
                <c:pt idx="842">
                  <c:v>-98.9960410466214</c:v>
                </c:pt>
                <c:pt idx="843">
                  <c:v>-103.663307069084</c:v>
                </c:pt>
                <c:pt idx="844">
                  <c:v>-108.261706013379</c:v>
                </c:pt>
                <c:pt idx="845">
                  <c:v>-112.787688089158</c:v>
                </c:pt>
                <c:pt idx="846">
                  <c:v>-117.23784562279</c:v>
                </c:pt>
                <c:pt idx="847">
                  <c:v>-121.608796795763</c:v>
                </c:pt>
                <c:pt idx="848">
                  <c:v>-125.897297235289</c:v>
                </c:pt>
                <c:pt idx="849">
                  <c:v>-130.10011636744699</c:v>
                </c:pt>
                <c:pt idx="850">
                  <c:v>-134.213564802653</c:v>
                </c:pt>
                <c:pt idx="851">
                  <c:v>-138.23495231230899</c:v>
                </c:pt>
                <c:pt idx="852">
                  <c:v>-142.16120940062299</c:v>
                </c:pt>
                <c:pt idx="853">
                  <c:v>-145.989046537674</c:v>
                </c:pt>
                <c:pt idx="854">
                  <c:v>-149.71528889071101</c:v>
                </c:pt>
                <c:pt idx="855">
                  <c:v>-153.33733832921101</c:v>
                </c:pt>
                <c:pt idx="856">
                  <c:v>-156.85265563307999</c:v>
                </c:pt>
                <c:pt idx="857">
                  <c:v>-160.258595153296</c:v>
                </c:pt>
                <c:pt idx="858">
                  <c:v>-163.55240882463701</c:v>
                </c:pt>
                <c:pt idx="859">
                  <c:v>-166.73125429828801</c:v>
                </c:pt>
                <c:pt idx="860">
                  <c:v>-169.792365158129</c:v>
                </c:pt>
                <c:pt idx="861">
                  <c:v>-172.73351421350401</c:v>
                </c:pt>
                <c:pt idx="862">
                  <c:v>-175.55249810877601</c:v>
                </c:pt>
                <c:pt idx="863">
                  <c:v>-178.24697526829399</c:v>
                </c:pt>
                <c:pt idx="864">
                  <c:v>-180.814632606304</c:v>
                </c:pt>
                <c:pt idx="865">
                  <c:v>-183.25364733329201</c:v>
                </c:pt>
                <c:pt idx="866">
                  <c:v>-185.56217186448001</c:v>
                </c:pt>
                <c:pt idx="867">
                  <c:v>-187.738173591774</c:v>
                </c:pt>
                <c:pt idx="868">
                  <c:v>-189.77976343569901</c:v>
                </c:pt>
                <c:pt idx="869">
                  <c:v>-191.685793505041</c:v>
                </c:pt>
                <c:pt idx="870">
                  <c:v>-193.45407580110901</c:v>
                </c:pt>
                <c:pt idx="871">
                  <c:v>-195.08287750150799</c:v>
                </c:pt>
                <c:pt idx="872">
                  <c:v>-196.57133590529199</c:v>
                </c:pt>
                <c:pt idx="873">
                  <c:v>-197.91767227644701</c:v>
                </c:pt>
                <c:pt idx="874">
                  <c:v>-199.12082073881601</c:v>
                </c:pt>
                <c:pt idx="875">
                  <c:v>-200.17989235575399</c:v>
                </c:pt>
                <c:pt idx="876">
                  <c:v>-201.09414724122601</c:v>
                </c:pt>
                <c:pt idx="877">
                  <c:v>-201.86219294613801</c:v>
                </c:pt>
                <c:pt idx="878">
                  <c:v>-202.48313129192701</c:v>
                </c:pt>
                <c:pt idx="879">
                  <c:v>-202.956811388105</c:v>
                </c:pt>
                <c:pt idx="880">
                  <c:v>-203.28204949801699</c:v>
                </c:pt>
                <c:pt idx="881">
                  <c:v>-203.45842553050801</c:v>
                </c:pt>
                <c:pt idx="882">
                  <c:v>-203.48588989329701</c:v>
                </c:pt>
                <c:pt idx="883">
                  <c:v>-203.36379462244699</c:v>
                </c:pt>
                <c:pt idx="884">
                  <c:v>-203.09217774730399</c:v>
                </c:pt>
                <c:pt idx="885">
                  <c:v>-202.67107083972601</c:v>
                </c:pt>
                <c:pt idx="886">
                  <c:v>-202.10064240634</c:v>
                </c:pt>
                <c:pt idx="887">
                  <c:v>-201.38086166096599</c:v>
                </c:pt>
                <c:pt idx="888">
                  <c:v>-200.51197409728999</c:v>
                </c:pt>
                <c:pt idx="889">
                  <c:v>-199.494464122517</c:v>
                </c:pt>
                <c:pt idx="890">
                  <c:v>-198.32855768168801</c:v>
                </c:pt>
                <c:pt idx="891">
                  <c:v>-197.014702497396</c:v>
                </c:pt>
                <c:pt idx="892">
                  <c:v>-195.55369514838301</c:v>
                </c:pt>
                <c:pt idx="893">
                  <c:v>-193.94663937819399</c:v>
                </c:pt>
                <c:pt idx="894">
                  <c:v>-192.194584448223</c:v>
                </c:pt>
                <c:pt idx="895">
                  <c:v>-190.29789917209101</c:v>
                </c:pt>
                <c:pt idx="896">
                  <c:v>-188.25802991329999</c:v>
                </c:pt>
                <c:pt idx="897">
                  <c:v>-186.07630455649499</c:v>
                </c:pt>
                <c:pt idx="898">
                  <c:v>-183.753926532902</c:v>
                </c:pt>
                <c:pt idx="899">
                  <c:v>-181.29197708159401</c:v>
                </c:pt>
                <c:pt idx="900">
                  <c:v>-178.69249728911001</c:v>
                </c:pt>
                <c:pt idx="901">
                  <c:v>-175.956835719346</c:v>
                </c:pt>
                <c:pt idx="902">
                  <c:v>-173.08662552726599</c:v>
                </c:pt>
                <c:pt idx="903">
                  <c:v>-170.08344041846499</c:v>
                </c:pt>
                <c:pt idx="904">
                  <c:v>-166.949715761379</c:v>
                </c:pt>
                <c:pt idx="905">
                  <c:v>-163.68710222110201</c:v>
                </c:pt>
                <c:pt idx="906">
                  <c:v>-160.297609576236</c:v>
                </c:pt>
                <c:pt idx="907">
                  <c:v>-156.783562589919</c:v>
                </c:pt>
                <c:pt idx="908">
                  <c:v>-153.14755197267499</c:v>
                </c:pt>
                <c:pt idx="909">
                  <c:v>-149.391309842765</c:v>
                </c:pt>
                <c:pt idx="910">
                  <c:v>-145.51748331307101</c:v>
                </c:pt>
                <c:pt idx="911">
                  <c:v>-141.528915771253</c:v>
                </c:pt>
                <c:pt idx="912">
                  <c:v>-137.428301431048</c:v>
                </c:pt>
                <c:pt idx="913">
                  <c:v>-133.21817663132799</c:v>
                </c:pt>
                <c:pt idx="914">
                  <c:v>-128.901076885957</c:v>
                </c:pt>
                <c:pt idx="915">
                  <c:v>-124.47999053196899</c:v>
                </c:pt>
                <c:pt idx="916">
                  <c:v>-119.957836982904</c:v>
                </c:pt>
                <c:pt idx="917">
                  <c:v>-115.337460059525</c:v>
                </c:pt>
                <c:pt idx="918">
                  <c:v>-110.622084498131</c:v>
                </c:pt>
                <c:pt idx="919">
                  <c:v>-105.814957557417</c:v>
                </c:pt>
                <c:pt idx="920">
                  <c:v>-100.919480081755</c:v>
                </c:pt>
                <c:pt idx="921">
                  <c:v>-95.938557701462599</c:v>
                </c:pt>
                <c:pt idx="922">
                  <c:v>-90.875873275647905</c:v>
                </c:pt>
                <c:pt idx="923">
                  <c:v>-85.734862693731699</c:v>
                </c:pt>
                <c:pt idx="924">
                  <c:v>-80.518420128206103</c:v>
                </c:pt>
                <c:pt idx="925">
                  <c:v>-75.230637780191898</c:v>
                </c:pt>
                <c:pt idx="926">
                  <c:v>-69.874971371211004</c:v>
                </c:pt>
                <c:pt idx="927">
                  <c:v>-64.454598460781597</c:v>
                </c:pt>
                <c:pt idx="928">
                  <c:v>-58.973515035696401</c:v>
                </c:pt>
                <c:pt idx="929">
                  <c:v>-53.435673594250801</c:v>
                </c:pt>
                <c:pt idx="930">
                  <c:v>-47.844963235970603</c:v>
                </c:pt>
                <c:pt idx="931">
                  <c:v>-42.204737609474002</c:v>
                </c:pt>
                <c:pt idx="932">
                  <c:v>-36.519399210542403</c:v>
                </c:pt>
                <c:pt idx="933">
                  <c:v>-30.7925770048465</c:v>
                </c:pt>
                <c:pt idx="934">
                  <c:v>-25.027657946470701</c:v>
                </c:pt>
                <c:pt idx="935">
                  <c:v>-19.229190097403301</c:v>
                </c:pt>
                <c:pt idx="936">
                  <c:v>-13.4010570832952</c:v>
                </c:pt>
                <c:pt idx="937">
                  <c:v>-7.5471450028279898</c:v>
                </c:pt>
                <c:pt idx="938">
                  <c:v>-1.6716377267078599</c:v>
                </c:pt>
                <c:pt idx="939">
                  <c:v>4.2211803920679198</c:v>
                </c:pt>
                <c:pt idx="940">
                  <c:v>10.127415431226799</c:v>
                </c:pt>
                <c:pt idx="941">
                  <c:v>16.043075766659101</c:v>
                </c:pt>
                <c:pt idx="942">
                  <c:v>21.963936140396299</c:v>
                </c:pt>
                <c:pt idx="943">
                  <c:v>27.885728727945398</c:v>
                </c:pt>
                <c:pt idx="944">
                  <c:v>33.804627047304002</c:v>
                </c:pt>
                <c:pt idx="945">
                  <c:v>39.716750363454601</c:v>
                </c:pt>
                <c:pt idx="946">
                  <c:v>45.618020126790697</c:v>
                </c:pt>
                <c:pt idx="947">
                  <c:v>51.504184745480401</c:v>
                </c:pt>
                <c:pt idx="948">
                  <c:v>57.370846973922802</c:v>
                </c:pt>
                <c:pt idx="949">
                  <c:v>63.213651509202002</c:v>
                </c:pt>
                <c:pt idx="950">
                  <c:v>69.0287635254696</c:v>
                </c:pt>
                <c:pt idx="951">
                  <c:v>74.812366226218202</c:v>
                </c:pt>
                <c:pt idx="952">
                  <c:v>80.560350609822805</c:v>
                </c:pt>
                <c:pt idx="953">
                  <c:v>86.268231621214994</c:v>
                </c:pt>
                <c:pt idx="954">
                  <c:v>91.9324798618579</c:v>
                </c:pt>
                <c:pt idx="955">
                  <c:v>97.549031267096296</c:v>
                </c:pt>
                <c:pt idx="956">
                  <c:v>103.11382542269</c:v>
                </c:pt>
                <c:pt idx="957">
                  <c:v>108.622920217622</c:v>
                </c:pt>
                <c:pt idx="958">
                  <c:v>114.07238401433</c:v>
                </c:pt>
                <c:pt idx="959">
                  <c:v>119.45841164450199</c:v>
                </c:pt>
                <c:pt idx="960">
                  <c:v>124.777180061962</c:v>
                </c:pt>
                <c:pt idx="961">
                  <c:v>130.024841778173</c:v>
                </c:pt>
                <c:pt idx="962">
                  <c:v>135.19765889586</c:v>
                </c:pt>
                <c:pt idx="963">
                  <c:v>140.29200001641999</c:v>
                </c:pt>
                <c:pt idx="964">
                  <c:v>145.30421187231499</c:v>
                </c:pt>
                <c:pt idx="965">
                  <c:v>150.23064288275501</c:v>
                </c:pt>
                <c:pt idx="966">
                  <c:v>155.067788278883</c:v>
                </c:pt>
                <c:pt idx="967">
                  <c:v>159.81217386184201</c:v>
                </c:pt>
                <c:pt idx="968">
                  <c:v>164.460467611458</c:v>
                </c:pt>
                <c:pt idx="969">
                  <c:v>169.00935605582299</c:v>
                </c:pt>
                <c:pt idx="970">
                  <c:v>173.45507167160301</c:v>
                </c:pt>
                <c:pt idx="971">
                  <c:v>177.79485087390501</c:v>
                </c:pt>
                <c:pt idx="972">
                  <c:v>182.025555599689</c:v>
                </c:pt>
                <c:pt idx="973">
                  <c:v>186.143832550826</c:v>
                </c:pt>
                <c:pt idx="974">
                  <c:v>190.146447933757</c:v>
                </c:pt>
                <c:pt idx="975">
                  <c:v>194.03074947130801</c:v>
                </c:pt>
                <c:pt idx="976">
                  <c:v>197.79414861603601</c:v>
                </c:pt>
                <c:pt idx="977">
                  <c:v>201.43395521439601</c:v>
                </c:pt>
                <c:pt idx="978">
                  <c:v>204.94738152139999</c:v>
                </c:pt>
                <c:pt idx="979">
                  <c:v>208.33155033355001</c:v>
                </c:pt>
                <c:pt idx="980">
                  <c:v>211.58366520384899</c:v>
                </c:pt>
                <c:pt idx="981">
                  <c:v>214.701473731698</c:v>
                </c:pt>
                <c:pt idx="982">
                  <c:v>217.68275216799699</c:v>
                </c:pt>
                <c:pt idx="983">
                  <c:v>220.52514335407301</c:v>
                </c:pt>
                <c:pt idx="984">
                  <c:v>223.226323423971</c:v>
                </c:pt>
                <c:pt idx="985">
                  <c:v>225.784463601613</c:v>
                </c:pt>
                <c:pt idx="986">
                  <c:v>228.19771509853999</c:v>
                </c:pt>
                <c:pt idx="987">
                  <c:v>230.46404887356201</c:v>
                </c:pt>
                <c:pt idx="988">
                  <c:v>232.581584170832</c:v>
                </c:pt>
                <c:pt idx="989">
                  <c:v>234.54918616411001</c:v>
                </c:pt>
                <c:pt idx="990">
                  <c:v>236.36468464409199</c:v>
                </c:pt>
                <c:pt idx="991">
                  <c:v>238.02636928376</c:v>
                </c:pt>
                <c:pt idx="992">
                  <c:v>239.53340456357401</c:v>
                </c:pt>
                <c:pt idx="993">
                  <c:v>240.88404359352</c:v>
                </c:pt>
                <c:pt idx="994">
                  <c:v>242.07725698509401</c:v>
                </c:pt>
                <c:pt idx="995">
                  <c:v>243.11219690655</c:v>
                </c:pt>
                <c:pt idx="996">
                  <c:v>243.98816916812601</c:v>
                </c:pt>
                <c:pt idx="997">
                  <c:v>244.70383158104801</c:v>
                </c:pt>
                <c:pt idx="998">
                  <c:v>245.25834076235901</c:v>
                </c:pt>
                <c:pt idx="999">
                  <c:v>245.65160512227399</c:v>
                </c:pt>
                <c:pt idx="1000">
                  <c:v>245.88250469833201</c:v>
                </c:pt>
                <c:pt idx="1001">
                  <c:v>245.950687614077</c:v>
                </c:pt>
                <c:pt idx="1002">
                  <c:v>245.856176898039</c:v>
                </c:pt>
                <c:pt idx="1003">
                  <c:v>245.598401577467</c:v>
                </c:pt>
                <c:pt idx="1004">
                  <c:v>245.177481006161</c:v>
                </c:pt>
                <c:pt idx="1005">
                  <c:v>244.593532375271</c:v>
                </c:pt>
                <c:pt idx="1006">
                  <c:v>243.84681406579301</c:v>
                </c:pt>
                <c:pt idx="1007">
                  <c:v>242.937389379937</c:v>
                </c:pt>
                <c:pt idx="1008">
                  <c:v>241.86560207145101</c:v>
                </c:pt>
                <c:pt idx="1009">
                  <c:v>240.632038935667</c:v>
                </c:pt>
                <c:pt idx="1010">
                  <c:v>239.23703238894501</c:v>
                </c:pt>
                <c:pt idx="1011">
                  <c:v>237.68114066229401</c:v>
                </c:pt>
                <c:pt idx="1012">
                  <c:v>235.96527483265999</c:v>
                </c:pt>
                <c:pt idx="1013">
                  <c:v>234.09065708306699</c:v>
                </c:pt>
                <c:pt idx="1014">
                  <c:v>232.05845900598001</c:v>
                </c:pt>
                <c:pt idx="1015">
                  <c:v>229.86917558685099</c:v>
                </c:pt>
                <c:pt idx="1016">
                  <c:v>227.52438314978301</c:v>
                </c:pt>
                <c:pt idx="1017">
                  <c:v>225.025543275709</c:v>
                </c:pt>
                <c:pt idx="1018">
                  <c:v>222.37399677363399</c:v>
                </c:pt>
                <c:pt idx="1019">
                  <c:v>219.570965886648</c:v>
                </c:pt>
                <c:pt idx="1020">
                  <c:v>216.61863627520501</c:v>
                </c:pt>
                <c:pt idx="1021">
                  <c:v>213.51850458968801</c:v>
                </c:pt>
                <c:pt idx="1022">
                  <c:v>210.27235552574501</c:v>
                </c:pt>
                <c:pt idx="1023">
                  <c:v>206.88191772450401</c:v>
                </c:pt>
                <c:pt idx="1024">
                  <c:v>203.34978482446601</c:v>
                </c:pt>
                <c:pt idx="1025">
                  <c:v>199.67776903406701</c:v>
                </c:pt>
                <c:pt idx="1026">
                  <c:v>195.868044886343</c:v>
                </c:pt>
                <c:pt idx="1027">
                  <c:v>191.923105046871</c:v>
                </c:pt>
                <c:pt idx="1028">
                  <c:v>187.84571121268399</c:v>
                </c:pt>
                <c:pt idx="1029">
                  <c:v>183.637769507798</c:v>
                </c:pt>
                <c:pt idx="1030">
                  <c:v>179.302104004471</c:v>
                </c:pt>
                <c:pt idx="1031">
                  <c:v>174.84173793692099</c:v>
                </c:pt>
                <c:pt idx="1032">
                  <c:v>170.259548185417</c:v>
                </c:pt>
                <c:pt idx="1033">
                  <c:v>165.55825650735301</c:v>
                </c:pt>
                <c:pt idx="1034">
                  <c:v>160.740586518405</c:v>
                </c:pt>
                <c:pt idx="1035">
                  <c:v>155.80971727131899</c:v>
                </c:pt>
                <c:pt idx="1036">
                  <c:v>150.768761439131</c:v>
                </c:pt>
                <c:pt idx="1037">
                  <c:v>145.62075857515899</c:v>
                </c:pt>
                <c:pt idx="1038">
                  <c:v>140.36913154992499</c:v>
                </c:pt>
                <c:pt idx="1039">
                  <c:v>135.017328086053</c:v>
                </c:pt>
                <c:pt idx="1040">
                  <c:v>129.56895174897201</c:v>
                </c:pt>
                <c:pt idx="1041">
                  <c:v>124.027113074063</c:v>
                </c:pt>
                <c:pt idx="1042">
                  <c:v>118.39570193588099</c:v>
                </c:pt>
                <c:pt idx="1043">
                  <c:v>112.678363275508</c:v>
                </c:pt>
                <c:pt idx="1044">
                  <c:v>106.87820227869599</c:v>
                </c:pt>
                <c:pt idx="1045">
                  <c:v>100.99952404634</c:v>
                </c:pt>
                <c:pt idx="1046">
                  <c:v>95.045999010759203</c:v>
                </c:pt>
                <c:pt idx="1047">
                  <c:v>89.021021177380007</c:v>
                </c:pt>
                <c:pt idx="1048">
                  <c:v>82.9288046377401</c:v>
                </c:pt>
                <c:pt idx="1049">
                  <c:v>76.773521577108895</c:v>
                </c:pt>
                <c:pt idx="1050">
                  <c:v>70.559282287256096</c:v>
                </c:pt>
                <c:pt idx="1051">
                  <c:v>64.289663037086697</c:v>
                </c:pt>
                <c:pt idx="1052">
                  <c:v>57.969290293213199</c:v>
                </c:pt>
                <c:pt idx="1053">
                  <c:v>51.602018264928397</c:v>
                </c:pt>
                <c:pt idx="1054">
                  <c:v>45.191460344773702</c:v>
                </c:pt>
                <c:pt idx="1055">
                  <c:v>38.742392149885298</c:v>
                </c:pt>
                <c:pt idx="1056">
                  <c:v>32.2589258994376</c:v>
                </c:pt>
                <c:pt idx="1057">
                  <c:v>25.745177245565401</c:v>
                </c:pt>
                <c:pt idx="1058">
                  <c:v>19.205560493805599</c:v>
                </c:pt>
                <c:pt idx="1059">
                  <c:v>12.644591234721901</c:v>
                </c:pt>
                <c:pt idx="1060">
                  <c:v>6.0663953521988603</c:v>
                </c:pt>
                <c:pt idx="1061">
                  <c:v>-0.52480292272969997</c:v>
                </c:pt>
                <c:pt idx="1062">
                  <c:v>-7.12454515858599</c:v>
                </c:pt>
                <c:pt idx="1063">
                  <c:v>-13.7283298694904</c:v>
                </c:pt>
                <c:pt idx="1064">
                  <c:v>-20.3320965028465</c:v>
                </c:pt>
                <c:pt idx="1065">
                  <c:v>-26.931729922410799</c:v>
                </c:pt>
                <c:pt idx="1066">
                  <c:v>-33.522916925218603</c:v>
                </c:pt>
                <c:pt idx="1067">
                  <c:v>-40.101171092306203</c:v>
                </c:pt>
                <c:pt idx="1068">
                  <c:v>-46.661860255381903</c:v>
                </c:pt>
                <c:pt idx="1069">
                  <c:v>-53.200394171322799</c:v>
                </c:pt>
                <c:pt idx="1070">
                  <c:v>-59.712703134385798</c:v>
                </c:pt>
                <c:pt idx="1071">
                  <c:v>-66.194735606094</c:v>
                </c:pt>
                <c:pt idx="1072">
                  <c:v>-72.642148058128498</c:v>
                </c:pt>
                <c:pt idx="1073">
                  <c:v>-79.050221201103696</c:v>
                </c:pt>
                <c:pt idx="1074">
                  <c:v>-85.415191771291703</c:v>
                </c:pt>
                <c:pt idx="1075">
                  <c:v>-91.7327622844563</c:v>
                </c:pt>
                <c:pt idx="1076">
                  <c:v>-97.998639428455604</c:v>
                </c:pt>
                <c:pt idx="1077">
                  <c:v>-104.208648791813</c:v>
                </c:pt>
                <c:pt idx="1078">
                  <c:v>-110.35862710925601</c:v>
                </c:pt>
                <c:pt idx="1079">
                  <c:v>-116.444538332414</c:v>
                </c:pt>
                <c:pt idx="1080">
                  <c:v>-122.46232935718299</c:v>
                </c:pt>
                <c:pt idx="1081">
                  <c:v>-128.40792353319699</c:v>
                </c:pt>
                <c:pt idx="1082">
                  <c:v>-134.27735477095899</c:v>
                </c:pt>
                <c:pt idx="1083">
                  <c:v>-140.06676452223101</c:v>
                </c:pt>
                <c:pt idx="1084">
                  <c:v>-145.772273484859</c:v>
                </c:pt>
                <c:pt idx="1085">
                  <c:v>-151.39000523035199</c:v>
                </c:pt>
                <c:pt idx="1086">
                  <c:v>-156.91623140034</c:v>
                </c:pt>
                <c:pt idx="1087">
                  <c:v>-162.34725553535301</c:v>
                </c:pt>
                <c:pt idx="1088">
                  <c:v>-167.67952475354201</c:v>
                </c:pt>
                <c:pt idx="1089">
                  <c:v>-172.909506189703</c:v>
                </c:pt>
                <c:pt idx="1090">
                  <c:v>-178.03321446429899</c:v>
                </c:pt>
                <c:pt idx="1091">
                  <c:v>-183.04766974139099</c:v>
                </c:pt>
                <c:pt idx="1092">
                  <c:v>-187.94951937939501</c:v>
                </c:pt>
                <c:pt idx="1093">
                  <c:v>-192.73519724072699</c:v>
                </c:pt>
                <c:pt idx="1094">
                  <c:v>-197.40125849733101</c:v>
                </c:pt>
                <c:pt idx="1095">
                  <c:v>-201.94484170756499</c:v>
                </c:pt>
                <c:pt idx="1096">
                  <c:v>-206.36315109383901</c:v>
                </c:pt>
                <c:pt idx="1097">
                  <c:v>-210.65329127026001</c:v>
                </c:pt>
                <c:pt idx="1098">
                  <c:v>-214.81227131993501</c:v>
                </c:pt>
                <c:pt idx="1099">
                  <c:v>-218.83701298970499</c:v>
                </c:pt>
                <c:pt idx="1100">
                  <c:v>-222.724520966081</c:v>
                </c:pt>
                <c:pt idx="1101">
                  <c:v>-226.47234622520099</c:v>
                </c:pt>
                <c:pt idx="1102">
                  <c:v>-230.07807069706001</c:v>
                </c:pt>
                <c:pt idx="1103">
                  <c:v>-233.53914526267801</c:v>
                </c:pt>
                <c:pt idx="1104">
                  <c:v>-236.85305651366301</c:v>
                </c:pt>
                <c:pt idx="1105">
                  <c:v>-240.01778860572901</c:v>
                </c:pt>
                <c:pt idx="1106">
                  <c:v>-243.031308211777</c:v>
                </c:pt>
                <c:pt idx="1107">
                  <c:v>-245.891404335956</c:v>
                </c:pt>
                <c:pt idx="1108">
                  <c:v>-248.59601690510101</c:v>
                </c:pt>
                <c:pt idx="1109">
                  <c:v>-251.14383446537099</c:v>
                </c:pt>
                <c:pt idx="1110">
                  <c:v>-253.532512920915</c:v>
                </c:pt>
                <c:pt idx="1111">
                  <c:v>-255.760170849518</c:v>
                </c:pt>
                <c:pt idx="1112">
                  <c:v>-257.82580447702901</c:v>
                </c:pt>
                <c:pt idx="1113">
                  <c:v>-259.72750154757</c:v>
                </c:pt>
                <c:pt idx="1114">
                  <c:v>-261.46407024260498</c:v>
                </c:pt>
                <c:pt idx="1115">
                  <c:v>-263.034503282174</c:v>
                </c:pt>
                <c:pt idx="1116">
                  <c:v>-264.43795005498401</c:v>
                </c:pt>
                <c:pt idx="1117">
                  <c:v>-265.67291502117502</c:v>
                </c:pt>
                <c:pt idx="1118">
                  <c:v>-266.73840455976398</c:v>
                </c:pt>
                <c:pt idx="1119">
                  <c:v>-267.63417999747497</c:v>
                </c:pt>
                <c:pt idx="1120">
                  <c:v>-268.35897748321997</c:v>
                </c:pt>
                <c:pt idx="1121">
                  <c:v>-268.91230448592501</c:v>
                </c:pt>
                <c:pt idx="1122">
                  <c:v>-269.294046651504</c:v>
                </c:pt>
                <c:pt idx="1123">
                  <c:v>-269.50349893337898</c:v>
                </c:pt>
                <c:pt idx="1124">
                  <c:v>-269.54064995592603</c:v>
                </c:pt>
                <c:pt idx="1125">
                  <c:v>-269.40548955966699</c:v>
                </c:pt>
                <c:pt idx="1126">
                  <c:v>-269.09815218696599</c:v>
                </c:pt>
                <c:pt idx="1127">
                  <c:v>-268.618580645365</c:v>
                </c:pt>
                <c:pt idx="1128">
                  <c:v>-267.96700166866498</c:v>
                </c:pt>
                <c:pt idx="1129">
                  <c:v>-267.14388853647603</c:v>
                </c:pt>
                <c:pt idx="1130">
                  <c:v>-266.149463681952</c:v>
                </c:pt>
                <c:pt idx="1131">
                  <c:v>-264.98417891243798</c:v>
                </c:pt>
                <c:pt idx="1132">
                  <c:v>-263.64884246654702</c:v>
                </c:pt>
                <c:pt idx="1133">
                  <c:v>-262.144577298819</c:v>
                </c:pt>
                <c:pt idx="1134">
                  <c:v>-260.472459406361</c:v>
                </c:pt>
                <c:pt idx="1135">
                  <c:v>-258.63289183439099</c:v>
                </c:pt>
                <c:pt idx="1136">
                  <c:v>-256.62736264263299</c:v>
                </c:pt>
                <c:pt idx="1137">
                  <c:v>-254.45724884296499</c:v>
                </c:pt>
                <c:pt idx="1138">
                  <c:v>-252.12381038884101</c:v>
                </c:pt>
                <c:pt idx="1139">
                  <c:v>-249.62819239821101</c:v>
                </c:pt>
                <c:pt idx="1140">
                  <c:v>-246.97250715243601</c:v>
                </c:pt>
                <c:pt idx="1141">
                  <c:v>-244.15818168319501</c:v>
                </c:pt>
                <c:pt idx="1142">
                  <c:v>-241.18693484088001</c:v>
                </c:pt>
                <c:pt idx="1143">
                  <c:v>-238.06043320660299</c:v>
                </c:pt>
                <c:pt idx="1144">
                  <c:v>-234.78121215457</c:v>
                </c:pt>
                <c:pt idx="1145">
                  <c:v>-231.351029433858</c:v>
                </c:pt>
                <c:pt idx="1146">
                  <c:v>-227.77200893100999</c:v>
                </c:pt>
                <c:pt idx="1147">
                  <c:v>-224.046596484612</c:v>
                </c:pt>
                <c:pt idx="1148">
                  <c:v>-220.177510789575</c:v>
                </c:pt>
                <c:pt idx="1149">
                  <c:v>-216.16661879673001</c:v>
                </c:pt>
                <c:pt idx="1150">
                  <c:v>-212.01670923690199</c:v>
                </c:pt>
                <c:pt idx="1151">
                  <c:v>-207.73077383614</c:v>
                </c:pt>
                <c:pt idx="1152">
                  <c:v>-203.31166180006699</c:v>
                </c:pt>
                <c:pt idx="1153">
                  <c:v>-198.76207104393299</c:v>
                </c:pt>
                <c:pt idx="1154">
                  <c:v>-194.084705171488</c:v>
                </c:pt>
                <c:pt idx="1155">
                  <c:v>-189.282727050218</c:v>
                </c:pt>
                <c:pt idx="1156">
                  <c:v>-184.35923698976899</c:v>
                </c:pt>
                <c:pt idx="1157">
                  <c:v>-179.31726599587401</c:v>
                </c:pt>
                <c:pt idx="1158">
                  <c:v>-174.160232199978</c:v>
                </c:pt>
                <c:pt idx="1159">
                  <c:v>-168.891582385578</c:v>
                </c:pt>
                <c:pt idx="1160">
                  <c:v>-163.514922969156</c:v>
                </c:pt>
                <c:pt idx="1161">
                  <c:v>-158.03337111631399</c:v>
                </c:pt>
                <c:pt idx="1162">
                  <c:v>-152.45082709875001</c:v>
                </c:pt>
                <c:pt idx="1163">
                  <c:v>-146.77095000818099</c:v>
                </c:pt>
                <c:pt idx="1164">
                  <c:v>-140.996862919828</c:v>
                </c:pt>
                <c:pt idx="1165">
                  <c:v>-135.132892547018</c:v>
                </c:pt>
                <c:pt idx="1166">
                  <c:v>-129.18273464044799</c:v>
                </c:pt>
                <c:pt idx="1167">
                  <c:v>-123.149812211621</c:v>
                </c:pt>
                <c:pt idx="1168">
                  <c:v>-117.038372026465</c:v>
                </c:pt>
                <c:pt idx="1169">
                  <c:v>-110.852622592373</c:v>
                </c:pt>
                <c:pt idx="1170">
                  <c:v>-104.596714149287</c:v>
                </c:pt>
                <c:pt idx="1171">
                  <c:v>-98.274266517446705</c:v>
                </c:pt>
                <c:pt idx="1172">
                  <c:v>-91.889953293987404</c:v>
                </c:pt>
                <c:pt idx="1173">
                  <c:v>-85.447679372792607</c:v>
                </c:pt>
                <c:pt idx="1174">
                  <c:v>-78.951112358851404</c:v>
                </c:pt>
                <c:pt idx="1175">
                  <c:v>-72.405085582273102</c:v>
                </c:pt>
                <c:pt idx="1176">
                  <c:v>-65.813772447334003</c:v>
                </c:pt>
                <c:pt idx="1177">
                  <c:v>-59.181353233908297</c:v>
                </c:pt>
                <c:pt idx="1178">
                  <c:v>-52.512310287386697</c:v>
                </c:pt>
                <c:pt idx="1179">
                  <c:v>-45.811230618687603</c:v>
                </c:pt>
                <c:pt idx="1180">
                  <c:v>-39.082314879937996</c:v>
                </c:pt>
                <c:pt idx="1181">
                  <c:v>-32.3298653846512</c:v>
                </c:pt>
                <c:pt idx="1182">
                  <c:v>-25.558421926363799</c:v>
                </c:pt>
                <c:pt idx="1183">
                  <c:v>-18.772570596953202</c:v>
                </c:pt>
                <c:pt idx="1184">
                  <c:v>-11.9764597623083</c:v>
                </c:pt>
                <c:pt idx="1185">
                  <c:v>-5.1742955416747796</c:v>
                </c:pt>
                <c:pt idx="1186">
                  <c:v>1.6295147478123699</c:v>
                </c:pt>
                <c:pt idx="1187">
                  <c:v>8.4303874813364708</c:v>
                </c:pt>
                <c:pt idx="1188">
                  <c:v>15.223590233459101</c:v>
                </c:pt>
                <c:pt idx="1189">
                  <c:v>22.004429493920899</c:v>
                </c:pt>
                <c:pt idx="1190">
                  <c:v>28.768729322040802</c:v>
                </c:pt>
                <c:pt idx="1191">
                  <c:v>35.512329019650302</c:v>
                </c:pt>
                <c:pt idx="1192">
                  <c:v>42.230773017912597</c:v>
                </c:pt>
                <c:pt idx="1193">
                  <c:v>48.919227150826501</c:v>
                </c:pt>
                <c:pt idx="1194">
                  <c:v>55.573810487540399</c:v>
                </c:pt>
                <c:pt idx="1195">
                  <c:v>62.190105132540801</c:v>
                </c:pt>
                <c:pt idx="1196">
                  <c:v>68.763694665423301</c:v>
                </c:pt>
                <c:pt idx="1197">
                  <c:v>75.290278917377506</c:v>
                </c:pt>
                <c:pt idx="1198">
                  <c:v>81.765566265406903</c:v>
                </c:pt>
                <c:pt idx="1199">
                  <c:v>88.185389752442504</c:v>
                </c:pt>
                <c:pt idx="1200">
                  <c:v>94.545562864803799</c:v>
                </c:pt>
                <c:pt idx="1201">
                  <c:v>100.841873092507</c:v>
                </c:pt>
                <c:pt idx="1202">
                  <c:v>107.070216087874</c:v>
                </c:pt>
                <c:pt idx="1203">
                  <c:v>113.226592698077</c:v>
                </c:pt>
                <c:pt idx="1204">
                  <c:v>119.30698072274799</c:v>
                </c:pt>
                <c:pt idx="1205">
                  <c:v>125.30735859496301</c:v>
                </c:pt>
                <c:pt idx="1206">
                  <c:v>131.22385063170799</c:v>
                </c:pt>
                <c:pt idx="1207">
                  <c:v>137.052610917235</c:v>
                </c:pt>
                <c:pt idx="1208">
                  <c:v>142.789935036955</c:v>
                </c:pt>
                <c:pt idx="1209">
                  <c:v>148.432136572107</c:v>
                </c:pt>
                <c:pt idx="1210">
                  <c:v>153.97507462504299</c:v>
                </c:pt>
                <c:pt idx="1211">
                  <c:v>159.41561193382199</c:v>
                </c:pt>
                <c:pt idx="1212">
                  <c:v>164.750236580186</c:v>
                </c:pt>
                <c:pt idx="1213">
                  <c:v>169.975221356845</c:v>
                </c:pt>
                <c:pt idx="1214">
                  <c:v>175.08695863111501</c:v>
                </c:pt>
                <c:pt idx="1215">
                  <c:v>180.082422480286</c:v>
                </c:pt>
                <c:pt idx="1216">
                  <c:v>184.95865102820699</c:v>
                </c:pt>
                <c:pt idx="1217">
                  <c:v>189.71258123219701</c:v>
                </c:pt>
                <c:pt idx="1218">
                  <c:v>194.34105302001601</c:v>
                </c:pt>
                <c:pt idx="1219">
                  <c:v>198.840817544575</c:v>
                </c:pt>
                <c:pt idx="1220">
                  <c:v>203.208707520182</c:v>
                </c:pt>
                <c:pt idx="1221">
                  <c:v>207.44210063310399</c:v>
                </c:pt>
                <c:pt idx="1222">
                  <c:v>211.538404266664</c:v>
                </c:pt>
                <c:pt idx="1223">
                  <c:v>215.49489355954799</c:v>
                </c:pt>
                <c:pt idx="1224">
                  <c:v>219.30887822673299</c:v>
                </c:pt>
                <c:pt idx="1225">
                  <c:v>222.978164474571</c:v>
                </c:pt>
                <c:pt idx="1226">
                  <c:v>226.50054001565701</c:v>
                </c:pt>
                <c:pt idx="1227">
                  <c:v>229.87361394481201</c:v>
                </c:pt>
                <c:pt idx="1228">
                  <c:v>233.09514539262301</c:v>
                </c:pt>
                <c:pt idx="1229">
                  <c:v>236.16364128428401</c:v>
                </c:pt>
                <c:pt idx="1230">
                  <c:v>239.076575140606</c:v>
                </c:pt>
                <c:pt idx="1231">
                  <c:v>241.83188245606601</c:v>
                </c:pt>
                <c:pt idx="1232">
                  <c:v>244.42837573570901</c:v>
                </c:pt>
                <c:pt idx="1233">
                  <c:v>246.86395842788801</c:v>
                </c:pt>
                <c:pt idx="1234">
                  <c:v>249.137253905883</c:v>
                </c:pt>
                <c:pt idx="1235">
                  <c:v>251.247069631675</c:v>
                </c:pt>
                <c:pt idx="1236">
                  <c:v>253.19236934858699</c:v>
                </c:pt>
                <c:pt idx="1237">
                  <c:v>254.971471546532</c:v>
                </c:pt>
                <c:pt idx="1238">
                  <c:v>256.583196371903</c:v>
                </c:pt>
                <c:pt idx="1239">
                  <c:v>258.027118718765</c:v>
                </c:pt>
                <c:pt idx="1240">
                  <c:v>259.301788165581</c:v>
                </c:pt>
                <c:pt idx="1241">
                  <c:v>260.406525535203</c:v>
                </c:pt>
                <c:pt idx="1242">
                  <c:v>261.34102981381602</c:v>
                </c:pt>
                <c:pt idx="1243">
                  <c:v>262.10440934332598</c:v>
                </c:pt>
                <c:pt idx="1244">
                  <c:v>262.69646624644503</c:v>
                </c:pt>
                <c:pt idx="1245">
                  <c:v>263.11700403335499</c:v>
                </c:pt>
                <c:pt idx="1246">
                  <c:v>263.36597104863398</c:v>
                </c:pt>
                <c:pt idx="1247">
                  <c:v>263.44312429560199</c:v>
                </c:pt>
                <c:pt idx="1248">
                  <c:v>263.34850505813301</c:v>
                </c:pt>
                <c:pt idx="1249">
                  <c:v>263.08240158067599</c:v>
                </c:pt>
                <c:pt idx="1250">
                  <c:v>262.64485173614497</c:v>
                </c:pt>
                <c:pt idx="1251">
                  <c:v>262.03612330642198</c:v>
                </c:pt>
                <c:pt idx="1252">
                  <c:v>261.256841098937</c:v>
                </c:pt>
                <c:pt idx="1253">
                  <c:v>260.30794529049001</c:v>
                </c:pt>
                <c:pt idx="1254">
                  <c:v>259.190329812671</c:v>
                </c:pt>
                <c:pt idx="1255">
                  <c:v>257.90421641578899</c:v>
                </c:pt>
                <c:pt idx="1256">
                  <c:v>256.45091269326201</c:v>
                </c:pt>
                <c:pt idx="1257">
                  <c:v>254.831616076801</c:v>
                </c:pt>
                <c:pt idx="1258">
                  <c:v>253.04740788294799</c:v>
                </c:pt>
                <c:pt idx="1259">
                  <c:v>251.09925559263601</c:v>
                </c:pt>
                <c:pt idx="1260">
                  <c:v>248.98909490626301</c:v>
                </c:pt>
                <c:pt idx="1261">
                  <c:v>246.71817738626299</c:v>
                </c:pt>
                <c:pt idx="1262">
                  <c:v>244.28804758064001</c:v>
                </c:pt>
                <c:pt idx="1263">
                  <c:v>241.700198989602</c:v>
                </c:pt>
                <c:pt idx="1264">
                  <c:v>238.95699518197901</c:v>
                </c:pt>
                <c:pt idx="1265">
                  <c:v>236.060023430515</c:v>
                </c:pt>
                <c:pt idx="1266">
                  <c:v>233.01123852736899</c:v>
                </c:pt>
                <c:pt idx="1267">
                  <c:v>229.81291865101201</c:v>
                </c:pt>
                <c:pt idx="1268">
                  <c:v>226.46761632221001</c:v>
                </c:pt>
                <c:pt idx="1269">
                  <c:v>222.97703385470001</c:v>
                </c:pt>
                <c:pt idx="1270">
                  <c:v>219.34379692968</c:v>
                </c:pt>
                <c:pt idx="1271">
                  <c:v>215.57073586082501</c:v>
                </c:pt>
                <c:pt idx="1272">
                  <c:v>211.66054012772301</c:v>
                </c:pt>
                <c:pt idx="1273">
                  <c:v>207.61574965432999</c:v>
                </c:pt>
                <c:pt idx="1274">
                  <c:v>203.43891183556801</c:v>
                </c:pt>
                <c:pt idx="1275">
                  <c:v>199.13303515951699</c:v>
                </c:pt>
                <c:pt idx="1276">
                  <c:v>194.701067432125</c:v>
                </c:pt>
                <c:pt idx="1277">
                  <c:v>190.14588907663</c:v>
                </c:pt>
                <c:pt idx="1278">
                  <c:v>185.47076960794499</c:v>
                </c:pt>
                <c:pt idx="1279">
                  <c:v>180.67900920298601</c:v>
                </c:pt>
                <c:pt idx="1280">
                  <c:v>175.774069724805</c:v>
                </c:pt>
                <c:pt idx="1281">
                  <c:v>170.758925881137</c:v>
                </c:pt>
                <c:pt idx="1282">
                  <c:v>165.63733762298</c:v>
                </c:pt>
                <c:pt idx="1283">
                  <c:v>160.412825899295</c:v>
                </c:pt>
                <c:pt idx="1284">
                  <c:v>155.088377860447</c:v>
                </c:pt>
                <c:pt idx="1285">
                  <c:v>149.66818655194101</c:v>
                </c:pt>
                <c:pt idx="1286">
                  <c:v>144.15581635191199</c:v>
                </c:pt>
                <c:pt idx="1287">
                  <c:v>138.55456123199599</c:v>
                </c:pt>
                <c:pt idx="1288">
                  <c:v>132.868541287467</c:v>
                </c:pt>
                <c:pt idx="1289">
                  <c:v>127.101840759925</c:v>
                </c:pt>
                <c:pt idx="1290">
                  <c:v>121.258488063125</c:v>
                </c:pt>
                <c:pt idx="1291">
                  <c:v>115.341983664612</c:v>
                </c:pt>
                <c:pt idx="1292">
                  <c:v>109.356884315239</c:v>
                </c:pt>
                <c:pt idx="1293">
                  <c:v>103.30698060107601</c:v>
                </c:pt>
                <c:pt idx="1294">
                  <c:v>97.195828388843097</c:v>
                </c:pt>
                <c:pt idx="1295">
                  <c:v>91.0281518701278</c:v>
                </c:pt>
                <c:pt idx="1296">
                  <c:v>84.808017939643094</c:v>
                </c:pt>
                <c:pt idx="1297">
                  <c:v>78.539503024946399</c:v>
                </c:pt>
                <c:pt idx="1298">
                  <c:v>72.226988303691101</c:v>
                </c:pt>
                <c:pt idx="1299">
                  <c:v>65.874962329995896</c:v>
                </c:pt>
                <c:pt idx="1300">
                  <c:v>59.487530035533297</c:v>
                </c:pt>
                <c:pt idx="1301">
                  <c:v>53.068900774129197</c:v>
                </c:pt>
                <c:pt idx="1302">
                  <c:v>46.623524163846497</c:v>
                </c:pt>
                <c:pt idx="1303">
                  <c:v>40.155898927765698</c:v>
                </c:pt>
                <c:pt idx="1304">
                  <c:v>33.6700888911232</c:v>
                </c:pt>
                <c:pt idx="1305">
                  <c:v>27.1702184811537</c:v>
                </c:pt>
                <c:pt idx="1306">
                  <c:v>20.660616191083498</c:v>
                </c:pt>
                <c:pt idx="1307">
                  <c:v>14.145789708418899</c:v>
                </c:pt>
                <c:pt idx="1308">
                  <c:v>7.6303984253542403</c:v>
                </c:pt>
                <c:pt idx="1309">
                  <c:v>1.1190657394505401</c:v>
                </c:pt>
                <c:pt idx="1310">
                  <c:v>-5.3840995853153801</c:v>
                </c:pt>
                <c:pt idx="1311">
                  <c:v>-11.8750010770498</c:v>
                </c:pt>
                <c:pt idx="1312">
                  <c:v>-18.349244429305301</c:v>
                </c:pt>
                <c:pt idx="1313">
                  <c:v>-24.802053762202299</c:v>
                </c:pt>
                <c:pt idx="1314">
                  <c:v>-31.229603443321601</c:v>
                </c:pt>
                <c:pt idx="1315">
                  <c:v>-37.627527877543898</c:v>
                </c:pt>
                <c:pt idx="1316">
                  <c:v>-43.9914599374479</c:v>
                </c:pt>
                <c:pt idx="1317">
                  <c:v>-50.3171457314726</c:v>
                </c:pt>
                <c:pt idx="1318">
                  <c:v>-56.6003368908246</c:v>
                </c:pt>
                <c:pt idx="1319">
                  <c:v>-62.836906683284099</c:v>
                </c:pt>
                <c:pt idx="1320">
                  <c:v>-69.022705785419006</c:v>
                </c:pt>
                <c:pt idx="1321">
                  <c:v>-75.153555838615503</c:v>
                </c:pt>
                <c:pt idx="1322">
                  <c:v>-81.225383604466103</c:v>
                </c:pt>
                <c:pt idx="1323">
                  <c:v>-87.234217995084094</c:v>
                </c:pt>
                <c:pt idx="1324">
                  <c:v>-93.176061829505002</c:v>
                </c:pt>
                <c:pt idx="1325">
                  <c:v>-99.046915514495097</c:v>
                </c:pt>
                <c:pt idx="1326">
                  <c:v>-104.842922295804</c:v>
                </c:pt>
                <c:pt idx="1327">
                  <c:v>-110.560252143361</c:v>
                </c:pt>
                <c:pt idx="1328">
                  <c:v>-116.195213487977</c:v>
                </c:pt>
                <c:pt idx="1329">
                  <c:v>-121.74412971984999</c:v>
                </c:pt>
                <c:pt idx="1330">
                  <c:v>-127.20286671865099</c:v>
                </c:pt>
                <c:pt idx="1331">
                  <c:v>-132.568290973941</c:v>
                </c:pt>
                <c:pt idx="1332">
                  <c:v>-137.83689129992501</c:v>
                </c:pt>
                <c:pt idx="1333">
                  <c:v>-143.00493821053399</c:v>
                </c:pt>
                <c:pt idx="1334">
                  <c:v>-148.06881879178499</c:v>
                </c:pt>
                <c:pt idx="1335">
                  <c:v>-153.025498846917</c:v>
                </c:pt>
                <c:pt idx="1336">
                  <c:v>-157.87200524361299</c:v>
                </c:pt>
                <c:pt idx="1337">
                  <c:v>-162.60526071260199</c:v>
                </c:pt>
                <c:pt idx="1338">
                  <c:v>-167.22208799720201</c:v>
                </c:pt>
                <c:pt idx="1339">
                  <c:v>-171.71921812158701</c:v>
                </c:pt>
                <c:pt idx="1340">
                  <c:v>-176.09346074151901</c:v>
                </c:pt>
                <c:pt idx="1341">
                  <c:v>-180.34216757031899</c:v>
                </c:pt>
                <c:pt idx="1342">
                  <c:v>-184.46271712031299</c:v>
                </c:pt>
                <c:pt idx="1343">
                  <c:v>-188.45235277838901</c:v>
                </c:pt>
                <c:pt idx="1344">
                  <c:v>-192.30834964509401</c:v>
                </c:pt>
                <c:pt idx="1345">
                  <c:v>-196.02847646878001</c:v>
                </c:pt>
                <c:pt idx="1346">
                  <c:v>-199.610480680422</c:v>
                </c:pt>
                <c:pt idx="1347">
                  <c:v>-203.05192829044799</c:v>
                </c:pt>
                <c:pt idx="1348">
                  <c:v>-206.35053256397899</c:v>
                </c:pt>
                <c:pt idx="1349">
                  <c:v>-209.50475180225601</c:v>
                </c:pt>
                <c:pt idx="1350">
                  <c:v>-212.51200816705699</c:v>
                </c:pt>
                <c:pt idx="1351">
                  <c:v>-215.37018308303101</c:v>
                </c:pt>
                <c:pt idx="1352">
                  <c:v>-218.07803229969701</c:v>
                </c:pt>
                <c:pt idx="1353">
                  <c:v>-220.63339985010501</c:v>
                </c:pt>
                <c:pt idx="1354">
                  <c:v>-223.03484705920201</c:v>
                </c:pt>
                <c:pt idx="1355">
                  <c:v>-225.281116735137</c:v>
                </c:pt>
                <c:pt idx="1356">
                  <c:v>-227.37110539022601</c:v>
                </c:pt>
                <c:pt idx="1357">
                  <c:v>-229.30306173531599</c:v>
                </c:pt>
                <c:pt idx="1358">
                  <c:v>-231.07573361953499</c:v>
                </c:pt>
                <c:pt idx="1359">
                  <c:v>-232.688621152119</c:v>
                </c:pt>
                <c:pt idx="1360">
                  <c:v>-234.140196670503</c:v>
                </c:pt>
                <c:pt idx="1361">
                  <c:v>-235.42970133240499</c:v>
                </c:pt>
                <c:pt idx="1362">
                  <c:v>-236.55675206760199</c:v>
                </c:pt>
                <c:pt idx="1363">
                  <c:v>-237.520372803816</c:v>
                </c:pt>
                <c:pt idx="1364">
                  <c:v>-238.32027892603</c:v>
                </c:pt>
                <c:pt idx="1365">
                  <c:v>-238.95618491803299</c:v>
                </c:pt>
                <c:pt idx="1366">
                  <c:v>-239.427947844904</c:v>
                </c:pt>
                <c:pt idx="1367">
                  <c:v>-239.735231213563</c:v>
                </c:pt>
                <c:pt idx="1368">
                  <c:v>-239.87798063143501</c:v>
                </c:pt>
                <c:pt idx="1369">
                  <c:v>-239.856386523927</c:v>
                </c:pt>
                <c:pt idx="1370">
                  <c:v>-239.67038684041401</c:v>
                </c:pt>
                <c:pt idx="1371">
                  <c:v>-239.32014737339901</c:v>
                </c:pt>
                <c:pt idx="1372">
                  <c:v>-238.80618891436299</c:v>
                </c:pt>
                <c:pt idx="1373">
                  <c:v>-238.129345637401</c:v>
                </c:pt>
                <c:pt idx="1374">
                  <c:v>-237.29040352502</c:v>
                </c:pt>
                <c:pt idx="1375">
                  <c:v>-236.289474472981</c:v>
                </c:pt>
                <c:pt idx="1376">
                  <c:v>-235.127754356119</c:v>
                </c:pt>
                <c:pt idx="1377">
                  <c:v>-233.806327065472</c:v>
                </c:pt>
                <c:pt idx="1378">
                  <c:v>-232.32615859724899</c:v>
                </c:pt>
                <c:pt idx="1379">
                  <c:v>-230.688099375306</c:v>
                </c:pt>
                <c:pt idx="1380">
                  <c:v>-228.89396634958101</c:v>
                </c:pt>
                <c:pt idx="1381">
                  <c:v>-226.94489068248899</c:v>
                </c:pt>
                <c:pt idx="1382">
                  <c:v>-224.84229491670001</c:v>
                </c:pt>
                <c:pt idx="1383">
                  <c:v>-222.58754898643201</c:v>
                </c:pt>
                <c:pt idx="1384">
                  <c:v>-220.18289137892799</c:v>
                </c:pt>
                <c:pt idx="1385">
                  <c:v>-217.62978281518801</c:v>
                </c:pt>
                <c:pt idx="1386">
                  <c:v>-214.93005011127599</c:v>
                </c:pt>
                <c:pt idx="1387">
                  <c:v>-212.085842091377</c:v>
                </c:pt>
                <c:pt idx="1388">
                  <c:v>-209.09958059026201</c:v>
                </c:pt>
                <c:pt idx="1389">
                  <c:v>-205.97283595078099</c:v>
                </c:pt>
                <c:pt idx="1390">
                  <c:v>-202.708100645455</c:v>
                </c:pt>
                <c:pt idx="1391">
                  <c:v>-199.308070588889</c:v>
                </c:pt>
                <c:pt idx="1392">
                  <c:v>-195.77529971886401</c:v>
                </c:pt>
                <c:pt idx="1393">
                  <c:v>-192.11219132271901</c:v>
                </c:pt>
                <c:pt idx="1394">
                  <c:v>-188.32115511207601</c:v>
                </c:pt>
                <c:pt idx="1395">
                  <c:v>-184.405060893426</c:v>
                </c:pt>
                <c:pt idx="1396">
                  <c:v>-180.366716841379</c:v>
                </c:pt>
                <c:pt idx="1397">
                  <c:v>-176.208862846866</c:v>
                </c:pt>
                <c:pt idx="1398">
                  <c:v>-171.93462704043799</c:v>
                </c:pt>
                <c:pt idx="1399">
                  <c:v>-167.54716741166101</c:v>
                </c:pt>
                <c:pt idx="1400">
                  <c:v>-163.049802882477</c:v>
                </c:pt>
                <c:pt idx="1401">
                  <c:v>-158.44536451507</c:v>
                </c:pt>
                <c:pt idx="1402">
                  <c:v>-153.73746795988299</c:v>
                </c:pt>
                <c:pt idx="1403">
                  <c:v>-148.929489259832</c:v>
                </c:pt>
                <c:pt idx="1404">
                  <c:v>-144.02427010334199</c:v>
                </c:pt>
                <c:pt idx="1405">
                  <c:v>-139.02585756770901</c:v>
                </c:pt>
                <c:pt idx="1406">
                  <c:v>-133.93766960628</c:v>
                </c:pt>
                <c:pt idx="1407">
                  <c:v>-128.762853359014</c:v>
                </c:pt>
                <c:pt idx="1408">
                  <c:v>-123.50538173229999</c:v>
                </c:pt>
                <c:pt idx="1409">
                  <c:v>-118.169191471357</c:v>
                </c:pt>
                <c:pt idx="1410">
                  <c:v>-112.758163235699</c:v>
                </c:pt>
                <c:pt idx="1411">
                  <c:v>-107.275649530371</c:v>
                </c:pt>
                <c:pt idx="1412">
                  <c:v>-101.726058985027</c:v>
                </c:pt>
                <c:pt idx="1413">
                  <c:v>-96.113033955294398</c:v>
                </c:pt>
                <c:pt idx="1414">
                  <c:v>-90.439982017580704</c:v>
                </c:pt>
                <c:pt idx="1415">
                  <c:v>-84.711479062533996</c:v>
                </c:pt>
                <c:pt idx="1416">
                  <c:v>-78.931443722462902</c:v>
                </c:pt>
                <c:pt idx="1417">
                  <c:v>-73.103804250026101</c:v>
                </c:pt>
                <c:pt idx="1418">
                  <c:v>-67.2327937842865</c:v>
                </c:pt>
                <c:pt idx="1419">
                  <c:v>-61.322753025793602</c:v>
                </c:pt>
                <c:pt idx="1420">
                  <c:v>-55.377639286076601</c:v>
                </c:pt>
                <c:pt idx="1421">
                  <c:v>-49.401514580541303</c:v>
                </c:pt>
                <c:pt idx="1422">
                  <c:v>-43.398681518576304</c:v>
                </c:pt>
                <c:pt idx="1423">
                  <c:v>-37.373492192114703</c:v>
                </c:pt>
                <c:pt idx="1424">
                  <c:v>-31.3298642203595</c:v>
                </c:pt>
                <c:pt idx="1425">
                  <c:v>-25.271776296869302</c:v>
                </c:pt>
                <c:pt idx="1426">
                  <c:v>-19.203411700566701</c:v>
                </c:pt>
                <c:pt idx="1427">
                  <c:v>-13.129133470727499</c:v>
                </c:pt>
                <c:pt idx="1428">
                  <c:v>-7.0534569637752096</c:v>
                </c:pt>
                <c:pt idx="1429">
                  <c:v>-0.98086220002846503</c:v>
                </c:pt>
                <c:pt idx="1430">
                  <c:v>5.0846847295356197</c:v>
                </c:pt>
                <c:pt idx="1431">
                  <c:v>11.1392292763953</c:v>
                </c:pt>
                <c:pt idx="1432">
                  <c:v>17.178518262865001</c:v>
                </c:pt>
                <c:pt idx="1433">
                  <c:v>23.197916098589801</c:v>
                </c:pt>
                <c:pt idx="1434">
                  <c:v>29.193736557217999</c:v>
                </c:pt>
                <c:pt idx="1435">
                  <c:v>35.161752522422802</c:v>
                </c:pt>
                <c:pt idx="1436">
                  <c:v>41.097734374926802</c:v>
                </c:pt>
                <c:pt idx="1437">
                  <c:v>46.997564717705799</c:v>
                </c:pt>
                <c:pt idx="1438">
                  <c:v>52.857130620386798</c:v>
                </c:pt>
                <c:pt idx="1439">
                  <c:v>58.672439691024799</c:v>
                </c:pt>
                <c:pt idx="1440">
                  <c:v>64.439475806750096</c:v>
                </c:pt>
                <c:pt idx="1441">
                  <c:v>70.154192628725198</c:v>
                </c:pt>
                <c:pt idx="1442">
                  <c:v>75.812647716950593</c:v>
                </c:pt>
                <c:pt idx="1443">
                  <c:v>81.410999520522694</c:v>
                </c:pt>
                <c:pt idx="1444">
                  <c:v>86.945379094499401</c:v>
                </c:pt>
                <c:pt idx="1445">
                  <c:v>92.411913741673899</c:v>
                </c:pt>
                <c:pt idx="1446">
                  <c:v>97.806872225418203</c:v>
                </c:pt>
                <c:pt idx="1447">
                  <c:v>103.126548616946</c:v>
                </c:pt>
                <c:pt idx="1448">
                  <c:v>108.367373994698</c:v>
                </c:pt>
                <c:pt idx="1449">
                  <c:v>113.525792906104</c:v>
                </c:pt>
                <c:pt idx="1450">
                  <c:v>118.597790861497</c:v>
                </c:pt>
                <c:pt idx="1451">
                  <c:v>123.580352418991</c:v>
                </c:pt>
                <c:pt idx="1452">
                  <c:v>128.47008286428101</c:v>
                </c:pt>
                <c:pt idx="1453">
                  <c:v>133.26336755140801</c:v>
                </c:pt>
                <c:pt idx="1454">
                  <c:v>137.95670674142201</c:v>
                </c:pt>
                <c:pt idx="1455">
                  <c:v>142.547177714475</c:v>
                </c:pt>
                <c:pt idx="1456">
                  <c:v>147.031917084638</c:v>
                </c:pt>
                <c:pt idx="1457">
                  <c:v>151.40795556676201</c:v>
                </c:pt>
                <c:pt idx="1458">
                  <c:v>155.67222209495</c:v>
                </c:pt>
                <c:pt idx="1459">
                  <c:v>159.82155206042901</c:v>
                </c:pt>
                <c:pt idx="1460">
                  <c:v>163.85285763255999</c:v>
                </c:pt>
                <c:pt idx="1461">
                  <c:v>167.763591155802</c:v>
                </c:pt>
                <c:pt idx="1462">
                  <c:v>171.55122986282899</c:v>
                </c:pt>
                <c:pt idx="1463">
                  <c:v>175.21311392247901</c:v>
                </c:pt>
                <c:pt idx="1464">
                  <c:v>178.74661325195399</c:v>
                </c:pt>
                <c:pt idx="1465">
                  <c:v>182.14958942479001</c:v>
                </c:pt>
                <c:pt idx="1466">
                  <c:v>185.41988068023699</c:v>
                </c:pt>
                <c:pt idx="1467">
                  <c:v>188.55514179537201</c:v>
                </c:pt>
                <c:pt idx="1468">
                  <c:v>191.553172736368</c:v>
                </c:pt>
                <c:pt idx="1469">
                  <c:v>194.41251641670601</c:v>
                </c:pt>
                <c:pt idx="1470">
                  <c:v>197.13067749912699</c:v>
                </c:pt>
                <c:pt idx="1471">
                  <c:v>199.70561777624701</c:v>
                </c:pt>
                <c:pt idx="1472">
                  <c:v>202.13617121162099</c:v>
                </c:pt>
                <c:pt idx="1473">
                  <c:v>204.42025787822899</c:v>
                </c:pt>
                <c:pt idx="1474">
                  <c:v>206.55651294742299</c:v>
                </c:pt>
                <c:pt idx="1475">
                  <c:v>208.543750861625</c:v>
                </c:pt>
                <c:pt idx="1476">
                  <c:v>210.38093753744499</c:v>
                </c:pt>
                <c:pt idx="1477">
                  <c:v>212.066388842983</c:v>
                </c:pt>
                <c:pt idx="1478">
                  <c:v>213.598917521316</c:v>
                </c:pt>
                <c:pt idx="1479">
                  <c:v>214.97808629684201</c:v>
                </c:pt>
                <c:pt idx="1480">
                  <c:v>216.202427828704</c:v>
                </c:pt>
                <c:pt idx="1481">
                  <c:v>217.271241288981</c:v>
                </c:pt>
                <c:pt idx="1482">
                  <c:v>218.18419930138899</c:v>
                </c:pt>
                <c:pt idx="1483">
                  <c:v>218.94037915489201</c:v>
                </c:pt>
                <c:pt idx="1484">
                  <c:v>219.53954725153801</c:v>
                </c:pt>
                <c:pt idx="1485">
                  <c:v>219.98146673734499</c:v>
                </c:pt>
                <c:pt idx="1486">
                  <c:v>220.26604097492401</c:v>
                </c:pt>
                <c:pt idx="1487">
                  <c:v>220.39297739498301</c:v>
                </c:pt>
                <c:pt idx="1488">
                  <c:v>220.36226314675</c:v>
                </c:pt>
                <c:pt idx="1489">
                  <c:v>220.17412780802499</c:v>
                </c:pt>
                <c:pt idx="1490">
                  <c:v>219.82854608454599</c:v>
                </c:pt>
                <c:pt idx="1491">
                  <c:v>219.32571812334601</c:v>
                </c:pt>
                <c:pt idx="1492">
                  <c:v>218.66619666360299</c:v>
                </c:pt>
                <c:pt idx="1493">
                  <c:v>217.85084541609299</c:v>
                </c:pt>
                <c:pt idx="1494">
                  <c:v>216.880477485613</c:v>
                </c:pt>
                <c:pt idx="1495">
                  <c:v>215.75522947325399</c:v>
                </c:pt>
                <c:pt idx="1496">
                  <c:v>214.47631954046</c:v>
                </c:pt>
                <c:pt idx="1497">
                  <c:v>213.04485144520299</c:v>
                </c:pt>
                <c:pt idx="1498">
                  <c:v>211.461808630799</c:v>
                </c:pt>
                <c:pt idx="1499">
                  <c:v>209.72805654903399</c:v>
                </c:pt>
                <c:pt idx="1500">
                  <c:v>207.84542476004901</c:v>
                </c:pt>
                <c:pt idx="1501">
                  <c:v>205.81505462098301</c:v>
                </c:pt>
                <c:pt idx="1502">
                  <c:v>203.638376456787</c:v>
                </c:pt>
                <c:pt idx="1503">
                  <c:v>201.316765575349</c:v>
                </c:pt>
                <c:pt idx="1504">
                  <c:v>198.85246343359401</c:v>
                </c:pt>
                <c:pt idx="1505">
                  <c:v>196.24693132361</c:v>
                </c:pt>
                <c:pt idx="1506">
                  <c:v>193.50199424013999</c:v>
                </c:pt>
                <c:pt idx="1507">
                  <c:v>190.619796800599</c:v>
                </c:pt>
                <c:pt idx="1508">
                  <c:v>187.60275425526399</c:v>
                </c:pt>
                <c:pt idx="1509">
                  <c:v>184.45242799326201</c:v>
                </c:pt>
                <c:pt idx="1510">
                  <c:v>181.17129917342299</c:v>
                </c:pt>
                <c:pt idx="1511">
                  <c:v>177.762050046703</c:v>
                </c:pt>
                <c:pt idx="1512">
                  <c:v>174.22721854804499</c:v>
                </c:pt>
                <c:pt idx="1513">
                  <c:v>170.56918963426901</c:v>
                </c:pt>
                <c:pt idx="1514">
                  <c:v>166.790352371051</c:v>
                </c:pt>
                <c:pt idx="1515">
                  <c:v>162.89355361649501</c:v>
                </c:pt>
                <c:pt idx="1516">
                  <c:v>158.88157630809499</c:v>
                </c:pt>
                <c:pt idx="1517">
                  <c:v>154.757132825372</c:v>
                </c:pt>
                <c:pt idx="1518">
                  <c:v>150.523321528325</c:v>
                </c:pt>
                <c:pt idx="1519">
                  <c:v>146.183268392679</c:v>
                </c:pt>
                <c:pt idx="1520">
                  <c:v>141.740258099811</c:v>
                </c:pt>
                <c:pt idx="1521">
                  <c:v>137.19708526185801</c:v>
                </c:pt>
                <c:pt idx="1522">
                  <c:v>132.55732688767799</c:v>
                </c:pt>
                <c:pt idx="1523">
                  <c:v>127.824318205682</c:v>
                </c:pt>
                <c:pt idx="1524">
                  <c:v>123.00085793613999</c:v>
                </c:pt>
                <c:pt idx="1525">
                  <c:v>118.09094805450999</c:v>
                </c:pt>
                <c:pt idx="1526">
                  <c:v>113.097959299206</c:v>
                </c:pt>
                <c:pt idx="1527">
                  <c:v>108.02498950340301</c:v>
                </c:pt>
                <c:pt idx="1528">
                  <c:v>102.87596019674599</c:v>
                </c:pt>
                <c:pt idx="1529">
                  <c:v>97.654754700249498</c:v>
                </c:pt>
                <c:pt idx="1530">
                  <c:v>92.365198224896801</c:v>
                </c:pt>
                <c:pt idx="1531">
                  <c:v>87.010585826606601</c:v>
                </c:pt>
                <c:pt idx="1532">
                  <c:v>81.595266709646296</c:v>
                </c:pt>
                <c:pt idx="1533">
                  <c:v>76.1228218529277</c:v>
                </c:pt>
                <c:pt idx="1534">
                  <c:v>70.596595530309401</c:v>
                </c:pt>
                <c:pt idx="1535">
                  <c:v>65.021098430138096</c:v>
                </c:pt>
                <c:pt idx="1536">
                  <c:v>59.400182109300303</c:v>
                </c:pt>
                <c:pt idx="1537">
                  <c:v>53.737705899096298</c:v>
                </c:pt>
                <c:pt idx="1538">
                  <c:v>48.037832199021302</c:v>
                </c:pt>
                <c:pt idx="1539">
                  <c:v>42.3048291800906</c:v>
                </c:pt>
                <c:pt idx="1540">
                  <c:v>36.542579863108998</c:v>
                </c:pt>
                <c:pt idx="1541">
                  <c:v>30.755070240840102</c:v>
                </c:pt>
                <c:pt idx="1542">
                  <c:v>24.946525197876898</c:v>
                </c:pt>
                <c:pt idx="1543">
                  <c:v>19.121217429482101</c:v>
                </c:pt>
                <c:pt idx="1544">
                  <c:v>13.2829835170163</c:v>
                </c:pt>
                <c:pt idx="1545">
                  <c:v>7.4357195062286898</c:v>
                </c:pt>
                <c:pt idx="1546">
                  <c:v>1.58352444989424</c:v>
                </c:pt>
                <c:pt idx="1547">
                  <c:v>-4.2693243850903198</c:v>
                </c:pt>
                <c:pt idx="1548">
                  <c:v>-10.1183989284422</c:v>
                </c:pt>
                <c:pt idx="1549">
                  <c:v>-15.9593079267931</c:v>
                </c:pt>
                <c:pt idx="1550">
                  <c:v>-21.788175503621801</c:v>
                </c:pt>
                <c:pt idx="1551">
                  <c:v>-27.601138738641001</c:v>
                </c:pt>
                <c:pt idx="1552">
                  <c:v>-33.394037462098403</c:v>
                </c:pt>
                <c:pt idx="1553">
                  <c:v>-39.162330436785602</c:v>
                </c:pt>
                <c:pt idx="1554">
                  <c:v>-44.902427099931103</c:v>
                </c:pt>
                <c:pt idx="1555">
                  <c:v>-50.610197274040203</c:v>
                </c:pt>
                <c:pt idx="1556">
                  <c:v>-56.281509518452502</c:v>
                </c:pt>
                <c:pt idx="1557">
                  <c:v>-61.912345818730003</c:v>
                </c:pt>
                <c:pt idx="1558">
                  <c:v>-67.498693794964396</c:v>
                </c:pt>
                <c:pt idx="1559">
                  <c:v>-73.036662737159105</c:v>
                </c:pt>
                <c:pt idx="1560">
                  <c:v>-78.522339299193007</c:v>
                </c:pt>
                <c:pt idx="1561">
                  <c:v>-83.951780976849506</c:v>
                </c:pt>
                <c:pt idx="1562">
                  <c:v>-89.321150185432501</c:v>
                </c:pt>
                <c:pt idx="1563">
                  <c:v>-94.626711212588802</c:v>
                </c:pt>
                <c:pt idx="1564">
                  <c:v>-99.864701897525805</c:v>
                </c:pt>
                <c:pt idx="1565">
                  <c:v>-105.03135723491501</c:v>
                </c:pt>
                <c:pt idx="1566">
                  <c:v>-110.123054549662</c:v>
                </c:pt>
                <c:pt idx="1567">
                  <c:v>-115.13619730592499</c:v>
                </c:pt>
                <c:pt idx="1568">
                  <c:v>-120.06732676806401</c:v>
                </c:pt>
                <c:pt idx="1569">
                  <c:v>-124.91299842381299</c:v>
                </c:pt>
                <c:pt idx="1570">
                  <c:v>-129.669309439464</c:v>
                </c:pt>
                <c:pt idx="1571">
                  <c:v>-134.333356705868</c:v>
                </c:pt>
                <c:pt idx="1572">
                  <c:v>-138.901858479249</c:v>
                </c:pt>
                <c:pt idx="1573">
                  <c:v>-143.371313682867</c:v>
                </c:pt>
                <c:pt idx="1574">
                  <c:v>-147.73833670648801</c:v>
                </c:pt>
                <c:pt idx="1575">
                  <c:v>-152.000119479202</c:v>
                </c:pt>
                <c:pt idx="1576">
                  <c:v>-156.15391374490099</c:v>
                </c:pt>
                <c:pt idx="1577">
                  <c:v>-160.19686578974</c:v>
                </c:pt>
                <c:pt idx="1578">
                  <c:v>-164.12602052117001</c:v>
                </c:pt>
                <c:pt idx="1579">
                  <c:v>-167.938329666344</c:v>
                </c:pt>
                <c:pt idx="1580">
                  <c:v>-171.630822053646</c:v>
                </c:pt>
                <c:pt idx="1581">
                  <c:v>-175.20106697017101</c:v>
                </c:pt>
                <c:pt idx="1582">
                  <c:v>-178.64665883536199</c:v>
                </c:pt>
                <c:pt idx="1583">
                  <c:v>-181.96505520952101</c:v>
                </c:pt>
                <c:pt idx="1584">
                  <c:v>-185.153743566586</c:v>
                </c:pt>
                <c:pt idx="1585">
                  <c:v>-188.210703162747</c:v>
                </c:pt>
                <c:pt idx="1586">
                  <c:v>-191.133890006521</c:v>
                </c:pt>
                <c:pt idx="1587">
                  <c:v>-193.92107669163801</c:v>
                </c:pt>
                <c:pt idx="1588">
                  <c:v>-196.570181009187</c:v>
                </c:pt>
                <c:pt idx="1589">
                  <c:v>-199.079863666785</c:v>
                </c:pt>
                <c:pt idx="1590">
                  <c:v>-201.44774705160501</c:v>
                </c:pt>
                <c:pt idx="1591">
                  <c:v>-203.671910572207</c:v>
                </c:pt>
                <c:pt idx="1592">
                  <c:v>-205.75130566094001</c:v>
                </c:pt>
                <c:pt idx="1593">
                  <c:v>-207.683969673929</c:v>
                </c:pt>
                <c:pt idx="1594">
                  <c:v>-209.46865484167901</c:v>
                </c:pt>
                <c:pt idx="1595">
                  <c:v>-211.10429240361</c:v>
                </c:pt>
                <c:pt idx="1596">
                  <c:v>-212.58996477320201</c:v>
                </c:pt>
                <c:pt idx="1597">
                  <c:v>-213.92410397751399</c:v>
                </c:pt>
                <c:pt idx="1598">
                  <c:v>-215.10563854312201</c:v>
                </c:pt>
                <c:pt idx="1599">
                  <c:v>-216.13424656510699</c:v>
                </c:pt>
                <c:pt idx="1600">
                  <c:v>-217.00857562339201</c:v>
                </c:pt>
                <c:pt idx="1601">
                  <c:v>-217.72803932406299</c:v>
                </c:pt>
                <c:pt idx="1602">
                  <c:v>-218.29242420148299</c:v>
                </c:pt>
                <c:pt idx="1603">
                  <c:v>-218.70092089557301</c:v>
                </c:pt>
                <c:pt idx="1604">
                  <c:v>-218.953408563605</c:v>
                </c:pt>
                <c:pt idx="1605">
                  <c:v>-219.049762475335</c:v>
                </c:pt>
                <c:pt idx="1606">
                  <c:v>-218.98999745018301</c:v>
                </c:pt>
                <c:pt idx="1607">
                  <c:v>-218.77393167359699</c:v>
                </c:pt>
                <c:pt idx="1608">
                  <c:v>-218.40166231267699</c:v>
                </c:pt>
                <c:pt idx="1609">
                  <c:v>-217.873528191753</c:v>
                </c:pt>
                <c:pt idx="1610">
                  <c:v>-217.18961245762799</c:v>
                </c:pt>
                <c:pt idx="1611">
                  <c:v>-216.350222859171</c:v>
                </c:pt>
                <c:pt idx="1612">
                  <c:v>-215.35601886476601</c:v>
                </c:pt>
                <c:pt idx="1613">
                  <c:v>-214.207970008746</c:v>
                </c:pt>
                <c:pt idx="1614">
                  <c:v>-212.90699428118401</c:v>
                </c:pt>
                <c:pt idx="1615">
                  <c:v>-211.45333219792801</c:v>
                </c:pt>
                <c:pt idx="1616">
                  <c:v>-209.848304832829</c:v>
                </c:pt>
                <c:pt idx="1617">
                  <c:v>-208.093117822512</c:v>
                </c:pt>
                <c:pt idx="1618">
                  <c:v>-206.18885542419901</c:v>
                </c:pt>
                <c:pt idx="1619">
                  <c:v>-204.136482808278</c:v>
                </c:pt>
                <c:pt idx="1620">
                  <c:v>-201.937928128094</c:v>
                </c:pt>
                <c:pt idx="1621">
                  <c:v>-199.594430178924</c:v>
                </c:pt>
                <c:pt idx="1622">
                  <c:v>-197.10751553960301</c:v>
                </c:pt>
                <c:pt idx="1623">
                  <c:v>-194.47865455892301</c:v>
                </c:pt>
                <c:pt idx="1624">
                  <c:v>-191.71018249348501</c:v>
                </c:pt>
                <c:pt idx="1625">
                  <c:v>-188.803653166065</c:v>
                </c:pt>
                <c:pt idx="1626">
                  <c:v>-185.76098280584199</c:v>
                </c:pt>
                <c:pt idx="1627">
                  <c:v>-182.584405941646</c:v>
                </c:pt>
                <c:pt idx="1628">
                  <c:v>-179.27642638589401</c:v>
                </c:pt>
                <c:pt idx="1629">
                  <c:v>-175.83869271483499</c:v>
                </c:pt>
                <c:pt idx="1630">
                  <c:v>-172.273771874196</c:v>
                </c:pt>
                <c:pt idx="1631">
                  <c:v>-168.58443047690901</c:v>
                </c:pt>
                <c:pt idx="1632">
                  <c:v>-164.773289370832</c:v>
                </c:pt>
                <c:pt idx="1633">
                  <c:v>-160.84281495302901</c:v>
                </c:pt>
                <c:pt idx="1634">
                  <c:v>-156.79547623369601</c:v>
                </c:pt>
                <c:pt idx="1635">
                  <c:v>-152.63419849724499</c:v>
                </c:pt>
                <c:pt idx="1636">
                  <c:v>-148.36184156732</c:v>
                </c:pt>
                <c:pt idx="1637">
                  <c:v>-143.981193148069</c:v>
                </c:pt>
                <c:pt idx="1638">
                  <c:v>-139.49542534180901</c:v>
                </c:pt>
                <c:pt idx="1639">
                  <c:v>-134.90773626405201</c:v>
                </c:pt>
                <c:pt idx="1640">
                  <c:v>-130.22148111380901</c:v>
                </c:pt>
                <c:pt idx="1641">
                  <c:v>-125.43952337965401</c:v>
                </c:pt>
                <c:pt idx="1642">
                  <c:v>-120.565507287234</c:v>
                </c:pt>
                <c:pt idx="1643">
                  <c:v>-115.60283360426401</c:v>
                </c:pt>
                <c:pt idx="1644">
                  <c:v>-110.554364895582</c:v>
                </c:pt>
                <c:pt idx="1645">
                  <c:v>-105.42416526983899</c:v>
                </c:pt>
                <c:pt idx="1646">
                  <c:v>-100.215665871239</c:v>
                </c:pt>
                <c:pt idx="1647">
                  <c:v>-94.932023195939905</c:v>
                </c:pt>
                <c:pt idx="1648">
                  <c:v>-89.577215678957899</c:v>
                </c:pt>
                <c:pt idx="1649">
                  <c:v>-84.155181774901394</c:v>
                </c:pt>
                <c:pt idx="1650">
                  <c:v>-78.669800043010994</c:v>
                </c:pt>
                <c:pt idx="1651">
                  <c:v>-73.124417089216905</c:v>
                </c:pt>
                <c:pt idx="1652">
                  <c:v>-67.523431857250301</c:v>
                </c:pt>
                <c:pt idx="1653">
                  <c:v>-61.870473243286099</c:v>
                </c:pt>
                <c:pt idx="1654">
                  <c:v>-56.168931605210901</c:v>
                </c:pt>
                <c:pt idx="1655">
                  <c:v>-50.423361871785701</c:v>
                </c:pt>
                <c:pt idx="1656">
                  <c:v>-44.637657986936397</c:v>
                </c:pt>
                <c:pt idx="1657">
                  <c:v>-38.815719806514103</c:v>
                </c:pt>
                <c:pt idx="1658">
                  <c:v>-32.961748383627302</c:v>
                </c:pt>
                <c:pt idx="1659">
                  <c:v>-27.080048664101302</c:v>
                </c:pt>
                <c:pt idx="1660">
                  <c:v>-21.174538557598101</c:v>
                </c:pt>
                <c:pt idx="1661">
                  <c:v>-15.2492370532165</c:v>
                </c:pt>
                <c:pt idx="1662">
                  <c:v>-9.3084001334795392</c:v>
                </c:pt>
                <c:pt idx="1663">
                  <c:v>-3.3563296879109399</c:v>
                </c:pt>
                <c:pt idx="1664">
                  <c:v>2.6031104161421701</c:v>
                </c:pt>
                <c:pt idx="1665">
                  <c:v>8.5659987591906699</c:v>
                </c:pt>
                <c:pt idx="1666">
                  <c:v>14.528212830266799</c:v>
                </c:pt>
                <c:pt idx="1667">
                  <c:v>20.485453822545299</c:v>
                </c:pt>
                <c:pt idx="1668">
                  <c:v>26.433274046076601</c:v>
                </c:pt>
                <c:pt idx="1669">
                  <c:v>32.367264549517003</c:v>
                </c:pt>
                <c:pt idx="1670">
                  <c:v>38.2835336807942</c:v>
                </c:pt>
                <c:pt idx="1671">
                  <c:v>44.178204666622698</c:v>
                </c:pt>
                <c:pt idx="1672">
                  <c:v>50.047105406275598</c:v>
                </c:pt>
                <c:pt idx="1673">
                  <c:v>55.885684652453001</c:v>
                </c:pt>
                <c:pt idx="1674">
                  <c:v>61.690343751375103</c:v>
                </c:pt>
                <c:pt idx="1675">
                  <c:v>67.456946351210405</c:v>
                </c:pt>
                <c:pt idx="1676">
                  <c:v>73.181356750585806</c:v>
                </c:pt>
                <c:pt idx="1677">
                  <c:v>78.859554584302003</c:v>
                </c:pt>
                <c:pt idx="1678">
                  <c:v>84.487527027344399</c:v>
                </c:pt>
                <c:pt idx="1679">
                  <c:v>90.0613848253562</c:v>
                </c:pt>
                <c:pt idx="1680">
                  <c:v>95.577217983066802</c:v>
                </c:pt>
                <c:pt idx="1681">
                  <c:v>101.031089236181</c:v>
                </c:pt>
                <c:pt idx="1682">
                  <c:v>106.419168122242</c:v>
                </c:pt>
                <c:pt idx="1683">
                  <c:v>111.737727926094</c:v>
                </c:pt>
                <c:pt idx="1684">
                  <c:v>116.983017351143</c:v>
                </c:pt>
                <c:pt idx="1685">
                  <c:v>122.151284114703</c:v>
                </c:pt>
                <c:pt idx="1686">
                  <c:v>127.238920113622</c:v>
                </c:pt>
                <c:pt idx="1687">
                  <c:v>132.242345223558</c:v>
                </c:pt>
                <c:pt idx="1688">
                  <c:v>137.15811894961001</c:v>
                </c:pt>
                <c:pt idx="1689">
                  <c:v>141.982816838595</c:v>
                </c:pt>
                <c:pt idx="1690">
                  <c:v>146.71255792275699</c:v>
                </c:pt>
                <c:pt idx="1691">
                  <c:v>151.34446275373099</c:v>
                </c:pt>
                <c:pt idx="1692">
                  <c:v>155.875275030761</c:v>
                </c:pt>
                <c:pt idx="1693">
                  <c:v>160.30152088918999</c:v>
                </c:pt>
                <c:pt idx="1694">
                  <c:v>164.61984368624201</c:v>
                </c:pt>
                <c:pt idx="1695">
                  <c:v>168.82746605956601</c:v>
                </c:pt>
                <c:pt idx="1696">
                  <c:v>172.92167218794</c:v>
                </c:pt>
                <c:pt idx="1697">
                  <c:v>176.89964250339301</c:v>
                </c:pt>
                <c:pt idx="1698">
                  <c:v>180.75845775439799</c:v>
                </c:pt>
                <c:pt idx="1699">
                  <c:v>184.495107187901</c:v>
                </c:pt>
                <c:pt idx="1700">
                  <c:v>188.10665881398</c:v>
                </c:pt>
                <c:pt idx="1701">
                  <c:v>191.590722745916</c:v>
                </c:pt>
                <c:pt idx="1702">
                  <c:v>194.94493585597399</c:v>
                </c:pt>
                <c:pt idx="1703">
                  <c:v>198.16679976551001</c:v>
                </c:pt>
                <c:pt idx="1704">
                  <c:v>201.25384759890599</c:v>
                </c:pt>
                <c:pt idx="1705">
                  <c:v>204.204105832837</c:v>
                </c:pt>
                <c:pt idx="1706">
                  <c:v>207.01557924655401</c:v>
                </c:pt>
                <c:pt idx="1707">
                  <c:v>209.68609073449599</c:v>
                </c:pt>
                <c:pt idx="1708">
                  <c:v>212.213609897715</c:v>
                </c:pt>
                <c:pt idx="1709">
                  <c:v>214.596850741889</c:v>
                </c:pt>
                <c:pt idx="1710">
                  <c:v>216.83349041875201</c:v>
                </c:pt>
                <c:pt idx="1711">
                  <c:v>218.921664545884</c:v>
                </c:pt>
                <c:pt idx="1712">
                  <c:v>220.86038218668199</c:v>
                </c:pt>
                <c:pt idx="1713">
                  <c:v>222.64773972747801</c:v>
                </c:pt>
                <c:pt idx="1714">
                  <c:v>224.28254980488501</c:v>
                </c:pt>
                <c:pt idx="1715">
                  <c:v>225.763805416677</c:v>
                </c:pt>
                <c:pt idx="1716">
                  <c:v>227.090652062891</c:v>
                </c:pt>
                <c:pt idx="1717">
                  <c:v>228.26158616093599</c:v>
                </c:pt>
                <c:pt idx="1718">
                  <c:v>229.27560190674299</c:v>
                </c:pt>
                <c:pt idx="1719">
                  <c:v>230.132444318616</c:v>
                </c:pt>
                <c:pt idx="1720">
                  <c:v>230.830829128077</c:v>
                </c:pt>
                <c:pt idx="1721">
                  <c:v>231.37023929536301</c:v>
                </c:pt>
                <c:pt idx="1722">
                  <c:v>231.75053188538001</c:v>
                </c:pt>
                <c:pt idx="1723">
                  <c:v>231.97096921850601</c:v>
                </c:pt>
                <c:pt idx="1724">
                  <c:v>232.031503255601</c:v>
                </c:pt>
                <c:pt idx="1725">
                  <c:v>231.93208316604401</c:v>
                </c:pt>
                <c:pt idx="1726">
                  <c:v>231.67279873753901</c:v>
                </c:pt>
                <c:pt idx="1727">
                  <c:v>231.253544164819</c:v>
                </c:pt>
                <c:pt idx="1728">
                  <c:v>230.674493637333</c:v>
                </c:pt>
                <c:pt idx="1729">
                  <c:v>229.936063986638</c:v>
                </c:pt>
                <c:pt idx="1730">
                  <c:v>229.03841732318901</c:v>
                </c:pt>
                <c:pt idx="1731">
                  <c:v>227.98194128725299</c:v>
                </c:pt>
                <c:pt idx="1732">
                  <c:v>226.76737613744299</c:v>
                </c:pt>
                <c:pt idx="1733">
                  <c:v>225.39577306801201</c:v>
                </c:pt>
                <c:pt idx="1734">
                  <c:v>223.86813256929</c:v>
                </c:pt>
                <c:pt idx="1735">
                  <c:v>222.184778468182</c:v>
                </c:pt>
                <c:pt idx="1736">
                  <c:v>220.34711593065401</c:v>
                </c:pt>
                <c:pt idx="1737">
                  <c:v>218.35643543658199</c:v>
                </c:pt>
                <c:pt idx="1738">
                  <c:v>216.21390680749201</c:v>
                </c:pt>
                <c:pt idx="1739">
                  <c:v>213.92058146888701</c:v>
                </c:pt>
                <c:pt idx="1740">
                  <c:v>211.478474489636</c:v>
                </c:pt>
                <c:pt idx="1741">
                  <c:v>208.888912210418</c:v>
                </c:pt>
                <c:pt idx="1742">
                  <c:v>206.153509354699</c:v>
                </c:pt>
                <c:pt idx="1743">
                  <c:v>203.27382498433599</c:v>
                </c:pt>
                <c:pt idx="1744">
                  <c:v>200.25228360656601</c:v>
                </c:pt>
                <c:pt idx="1745">
                  <c:v>197.09052880138199</c:v>
                </c:pt>
                <c:pt idx="1746">
                  <c:v>193.79056703069301</c:v>
                </c:pt>
                <c:pt idx="1747">
                  <c:v>190.35472350044401</c:v>
                </c:pt>
                <c:pt idx="1748">
                  <c:v>186.785593113338</c:v>
                </c:pt>
                <c:pt idx="1749">
                  <c:v>183.08491591783101</c:v>
                </c:pt>
                <c:pt idx="1750">
                  <c:v>179.25535068247001</c:v>
                </c:pt>
                <c:pt idx="1751">
                  <c:v>175.299756162292</c:v>
                </c:pt>
                <c:pt idx="1752">
                  <c:v>171.22084563518499</c:v>
                </c:pt>
                <c:pt idx="1753">
                  <c:v>167.02117818479999</c:v>
                </c:pt>
                <c:pt idx="1754">
                  <c:v>162.70331573311</c:v>
                </c:pt>
                <c:pt idx="1755">
                  <c:v>158.270276670122</c:v>
                </c:pt>
                <c:pt idx="1756">
                  <c:v>153.72501408756801</c:v>
                </c:pt>
                <c:pt idx="1757">
                  <c:v>149.07040908884599</c:v>
                </c:pt>
                <c:pt idx="1758">
                  <c:v>144.30972727542201</c:v>
                </c:pt>
                <c:pt idx="1759">
                  <c:v>139.44626033063801</c:v>
                </c:pt>
                <c:pt idx="1760">
                  <c:v>134.483457058835</c:v>
                </c:pt>
                <c:pt idx="1761">
                  <c:v>129.42427456034</c:v>
                </c:pt>
                <c:pt idx="1762">
                  <c:v>124.272450647965</c:v>
                </c:pt>
                <c:pt idx="1763">
                  <c:v>119.031479621063</c:v>
                </c:pt>
                <c:pt idx="1764">
                  <c:v>113.70431748978</c:v>
                </c:pt>
                <c:pt idx="1765">
                  <c:v>108.295121691029</c:v>
                </c:pt>
                <c:pt idx="1766">
                  <c:v>102.807416549634</c:v>
                </c:pt>
                <c:pt idx="1767">
                  <c:v>97.244451564271102</c:v>
                </c:pt>
                <c:pt idx="1768">
                  <c:v>91.610297964072799</c:v>
                </c:pt>
                <c:pt idx="1769">
                  <c:v>85.908986759148704</c:v>
                </c:pt>
                <c:pt idx="1770">
                  <c:v>80.144488795663406</c:v>
                </c:pt>
                <c:pt idx="1771">
                  <c:v>74.320242668012497</c:v>
                </c:pt>
                <c:pt idx="1772">
                  <c:v>68.440738980290504</c:v>
                </c:pt>
                <c:pt idx="1773">
                  <c:v>62.509697931439902</c:v>
                </c:pt>
                <c:pt idx="1774">
                  <c:v>56.530600795255097</c:v>
                </c:pt>
                <c:pt idx="1775">
                  <c:v>50.508093000466999</c:v>
                </c:pt>
                <c:pt idx="1776">
                  <c:v>44.446158546151302</c:v>
                </c:pt>
                <c:pt idx="1777">
                  <c:v>38.348786869883902</c:v>
                </c:pt>
                <c:pt idx="1778">
                  <c:v>32.220268104651304</c:v>
                </c:pt>
                <c:pt idx="1779">
                  <c:v>26.064995746155599</c:v>
                </c:pt>
                <c:pt idx="1780">
                  <c:v>19.8869756960149</c:v>
                </c:pt>
                <c:pt idx="1781">
                  <c:v>13.6903143497205</c:v>
                </c:pt>
                <c:pt idx="1782">
                  <c:v>7.4793544832299101</c:v>
                </c:pt>
                <c:pt idx="1783">
                  <c:v>1.25848413944013</c:v>
                </c:pt>
                <c:pt idx="1784">
                  <c:v>-4.9683473278130004</c:v>
                </c:pt>
                <c:pt idx="1785">
                  <c:v>-11.197133705978001</c:v>
                </c:pt>
                <c:pt idx="1786">
                  <c:v>-17.4236684106775</c:v>
                </c:pt>
                <c:pt idx="1787">
                  <c:v>-23.643569307261799</c:v>
                </c:pt>
                <c:pt idx="1788">
                  <c:v>-29.852306149149701</c:v>
                </c:pt>
                <c:pt idx="1789">
                  <c:v>-36.045388224837701</c:v>
                </c:pt>
                <c:pt idx="1790">
                  <c:v>-42.218842943528799</c:v>
                </c:pt>
                <c:pt idx="1791">
                  <c:v>-48.368713439263999</c:v>
                </c:pt>
                <c:pt idx="1792">
                  <c:v>-54.490748388967198</c:v>
                </c:pt>
                <c:pt idx="1793">
                  <c:v>-60.580318217229703</c:v>
                </c:pt>
                <c:pt idx="1794">
                  <c:v>-66.633746859958904</c:v>
                </c:pt>
                <c:pt idx="1795">
                  <c:v>-72.646821496016898</c:v>
                </c:pt>
                <c:pt idx="1796">
                  <c:v>-78.615330918526894</c:v>
                </c:pt>
                <c:pt idx="1797">
                  <c:v>-84.535180243044096</c:v>
                </c:pt>
                <c:pt idx="1798">
                  <c:v>-90.402283133619804</c:v>
                </c:pt>
                <c:pt idx="1799">
                  <c:v>-96.2126778549314</c:v>
                </c:pt>
                <c:pt idx="1800">
                  <c:v>-101.962382981975</c:v>
                </c:pt>
                <c:pt idx="1801">
                  <c:v>-107.64739089281601</c:v>
                </c:pt>
                <c:pt idx="1802">
                  <c:v>-113.26380185989299</c:v>
                </c:pt>
                <c:pt idx="1803">
                  <c:v>-118.80782101552499</c:v>
                </c:pt>
                <c:pt idx="1804">
                  <c:v>-124.27563004277</c:v>
                </c:pt>
                <c:pt idx="1805">
                  <c:v>-129.66341078996399</c:v>
                </c:pt>
                <c:pt idx="1806">
                  <c:v>-134.96749045509401</c:v>
                </c:pt>
                <c:pt idx="1807">
                  <c:v>-140.184225403384</c:v>
                </c:pt>
                <c:pt idx="1808">
                  <c:v>-145.31011283580901</c:v>
                </c:pt>
                <c:pt idx="1809">
                  <c:v>-150.34166721878799</c:v>
                </c:pt>
                <c:pt idx="1810">
                  <c:v>-155.27494774486999</c:v>
                </c:pt>
                <c:pt idx="1811">
                  <c:v>-160.107016383218</c:v>
                </c:pt>
                <c:pt idx="1812">
                  <c:v>-164.83455952387601</c:v>
                </c:pt>
                <c:pt idx="1813">
                  <c:v>-169.454047281866</c:v>
                </c:pt>
                <c:pt idx="1814">
                  <c:v>-173.96206829808199</c:v>
                </c:pt>
                <c:pt idx="1815">
                  <c:v>-178.35579181249901</c:v>
                </c:pt>
                <c:pt idx="1816">
                  <c:v>-182.632449939043</c:v>
                </c:pt>
                <c:pt idx="1817">
                  <c:v>-186.78917239142001</c:v>
                </c:pt>
                <c:pt idx="1818">
                  <c:v>-190.82299055952501</c:v>
                </c:pt>
                <c:pt idx="1819">
                  <c:v>-194.73084570420201</c:v>
                </c:pt>
                <c:pt idx="1820">
                  <c:v>-198.50975923413799</c:v>
                </c:pt>
                <c:pt idx="1821">
                  <c:v>-202.15729605770201</c:v>
                </c:pt>
                <c:pt idx="1822">
                  <c:v>-205.671049249969</c:v>
                </c:pt>
                <c:pt idx="1823">
                  <c:v>-209.04847805359799</c:v>
                </c:pt>
                <c:pt idx="1824">
                  <c:v>-212.28707464302801</c:v>
                </c:pt>
                <c:pt idx="1825">
                  <c:v>-215.38482598351399</c:v>
                </c:pt>
                <c:pt idx="1826">
                  <c:v>-218.339698790661</c:v>
                </c:pt>
                <c:pt idx="1827">
                  <c:v>-221.14947935180601</c:v>
                </c:pt>
                <c:pt idx="1828">
                  <c:v>-223.81210212568701</c:v>
                </c:pt>
                <c:pt idx="1829">
                  <c:v>-226.32624744820399</c:v>
                </c:pt>
                <c:pt idx="1830">
                  <c:v>-228.68956028108499</c:v>
                </c:pt>
                <c:pt idx="1831">
                  <c:v>-230.900145538407</c:v>
                </c:pt>
                <c:pt idx="1832">
                  <c:v>-232.95698307278099</c:v>
                </c:pt>
                <c:pt idx="1833">
                  <c:v>-234.858141558179</c:v>
                </c:pt>
                <c:pt idx="1834">
                  <c:v>-236.60240742247399</c:v>
                </c:pt>
                <c:pt idx="1835">
                  <c:v>-238.18874896301099</c:v>
                </c:pt>
                <c:pt idx="1836">
                  <c:v>-239.61628849187099</c:v>
                </c:pt>
                <c:pt idx="1837">
                  <c:v>-240.883500754648</c:v>
                </c:pt>
                <c:pt idx="1838">
                  <c:v>-241.989359794743</c:v>
                </c:pt>
                <c:pt idx="1839">
                  <c:v>-242.933591999859</c:v>
                </c:pt>
                <c:pt idx="1840">
                  <c:v>-243.714895994964</c:v>
                </c:pt>
                <c:pt idx="1841">
                  <c:v>-244.33273915941001</c:v>
                </c:pt>
                <c:pt idx="1842">
                  <c:v>-244.786964503993</c:v>
                </c:pt>
                <c:pt idx="1843">
                  <c:v>-245.076821822352</c:v>
                </c:pt>
                <c:pt idx="1844">
                  <c:v>-245.20225207607001</c:v>
                </c:pt>
                <c:pt idx="1845">
                  <c:v>-245.16319496230099</c:v>
                </c:pt>
                <c:pt idx="1846">
                  <c:v>-244.95973232264799</c:v>
                </c:pt>
                <c:pt idx="1847">
                  <c:v>-244.59175193045201</c:v>
                </c:pt>
                <c:pt idx="1848">
                  <c:v>-244.059423076553</c:v>
                </c:pt>
                <c:pt idx="1849">
                  <c:v>-243.363159214257</c:v>
                </c:pt>
                <c:pt idx="1850">
                  <c:v>-242.50312059321001</c:v>
                </c:pt>
                <c:pt idx="1851">
                  <c:v>-241.47969450689899</c:v>
                </c:pt>
                <c:pt idx="1852">
                  <c:v>-240.29362237727099</c:v>
                </c:pt>
                <c:pt idx="1853">
                  <c:v>-238.94595806764201</c:v>
                </c:pt>
                <c:pt idx="1854">
                  <c:v>-237.437706238245</c:v>
                </c:pt>
                <c:pt idx="1855">
                  <c:v>-235.76919638135999</c:v>
                </c:pt>
                <c:pt idx="1856">
                  <c:v>-233.941840817957</c:v>
                </c:pt>
                <c:pt idx="1857">
                  <c:v>-231.956938666215</c:v>
                </c:pt>
                <c:pt idx="1858">
                  <c:v>-229.81566986246699</c:v>
                </c:pt>
                <c:pt idx="1859">
                  <c:v>-227.51909741624701</c:v>
                </c:pt>
                <c:pt idx="1860">
                  <c:v>-225.06924944195501</c:v>
                </c:pt>
                <c:pt idx="1861">
                  <c:v>-222.46746677908899</c:v>
                </c:pt>
                <c:pt idx="1862">
                  <c:v>-219.71538009456401</c:v>
                </c:pt>
                <c:pt idx="1863">
                  <c:v>-216.81456582920299</c:v>
                </c:pt>
                <c:pt idx="1864">
                  <c:v>-213.76746729515801</c:v>
                </c:pt>
                <c:pt idx="1865">
                  <c:v>-210.575748293266</c:v>
                </c:pt>
                <c:pt idx="1866">
                  <c:v>-207.24143691176599</c:v>
                </c:pt>
                <c:pt idx="1867">
                  <c:v>-203.76688137751401</c:v>
                </c:pt>
                <c:pt idx="1868">
                  <c:v>-200.15470099738101</c:v>
                </c:pt>
                <c:pt idx="1869">
                  <c:v>-196.406661595499</c:v>
                </c:pt>
                <c:pt idx="1870">
                  <c:v>-192.52544907541801</c:v>
                </c:pt>
                <c:pt idx="1871">
                  <c:v>-188.51395067390999</c:v>
                </c:pt>
                <c:pt idx="1872">
                  <c:v>-184.37490948432301</c:v>
                </c:pt>
                <c:pt idx="1873">
                  <c:v>-180.11091572607501</c:v>
                </c:pt>
                <c:pt idx="1874">
                  <c:v>-175.72456376341</c:v>
                </c:pt>
                <c:pt idx="1875">
                  <c:v>-171.218905720881</c:v>
                </c:pt>
                <c:pt idx="1876">
                  <c:v>-166.59692970244899</c:v>
                </c:pt>
                <c:pt idx="1877">
                  <c:v>-161.86155308644101</c:v>
                </c:pt>
                <c:pt idx="1878">
                  <c:v>-157.01607899657699</c:v>
                </c:pt>
                <c:pt idx="1879">
                  <c:v>-152.06383787004799</c:v>
                </c:pt>
                <c:pt idx="1880">
                  <c:v>-147.00831848053701</c:v>
                </c:pt>
                <c:pt idx="1881">
                  <c:v>-141.852519096744</c:v>
                </c:pt>
                <c:pt idx="1882">
                  <c:v>-136.60021988205901</c:v>
                </c:pt>
                <c:pt idx="1883">
                  <c:v>-131.25495865147499</c:v>
                </c:pt>
                <c:pt idx="1884">
                  <c:v>-125.819736078321</c:v>
                </c:pt>
                <c:pt idx="1885">
                  <c:v>-120.298755392402</c:v>
                </c:pt>
                <c:pt idx="1886">
                  <c:v>-114.695587822992</c:v>
                </c:pt>
                <c:pt idx="1887">
                  <c:v>-109.013530866281</c:v>
                </c:pt>
                <c:pt idx="1888">
                  <c:v>-103.256704823181</c:v>
                </c:pt>
                <c:pt idx="1889">
                  <c:v>-97.429190830765194</c:v>
                </c:pt>
                <c:pt idx="1890">
                  <c:v>-91.535010897916194</c:v>
                </c:pt>
                <c:pt idx="1891">
                  <c:v>-85.577655797846901</c:v>
                </c:pt>
                <c:pt idx="1892">
                  <c:v>-79.561669309559505</c:v>
                </c:pt>
                <c:pt idx="1893">
                  <c:v>-73.490825782761107</c:v>
                </c:pt>
                <c:pt idx="1894">
                  <c:v>-67.368661597345707</c:v>
                </c:pt>
                <c:pt idx="1895">
                  <c:v>-61.199878222684298</c:v>
                </c:pt>
                <c:pt idx="1896">
                  <c:v>-54.988516612011402</c:v>
                </c:pt>
                <c:pt idx="1897">
                  <c:v>-48.738624049287502</c:v>
                </c:pt>
                <c:pt idx="1898">
                  <c:v>-42.454549384583999</c:v>
                </c:pt>
                <c:pt idx="1899">
                  <c:v>-36.140745679634399</c:v>
                </c:pt>
                <c:pt idx="1900">
                  <c:v>-29.8012792290764</c:v>
                </c:pt>
                <c:pt idx="1901">
                  <c:v>-23.440317626181599</c:v>
                </c:pt>
                <c:pt idx="1902">
                  <c:v>-17.062265627082599</c:v>
                </c:pt>
                <c:pt idx="1903">
                  <c:v>-10.671574014623699</c:v>
                </c:pt>
                <c:pt idx="1904">
                  <c:v>-4.2722556195761703</c:v>
                </c:pt>
                <c:pt idx="1905">
                  <c:v>2.1316191545561098</c:v>
                </c:pt>
                <c:pt idx="1906">
                  <c:v>8.5357788415816707</c:v>
                </c:pt>
                <c:pt idx="1907">
                  <c:v>14.9357757574915</c:v>
                </c:pt>
                <c:pt idx="1908">
                  <c:v>21.327013462272198</c:v>
                </c:pt>
                <c:pt idx="1909">
                  <c:v>27.704934430547802</c:v>
                </c:pt>
                <c:pt idx="1910">
                  <c:v>34.0654986609837</c:v>
                </c:pt>
                <c:pt idx="1911">
                  <c:v>40.4046813043078</c:v>
                </c:pt>
                <c:pt idx="1912">
                  <c:v>46.718162505396798</c:v>
                </c:pt>
                <c:pt idx="1913">
                  <c:v>53.001243632208698</c:v>
                </c:pt>
                <c:pt idx="1914">
                  <c:v>59.250179063692201</c:v>
                </c:pt>
                <c:pt idx="1915">
                  <c:v>65.460685945769299</c:v>
                </c:pt>
                <c:pt idx="1916">
                  <c:v>71.628482587113098</c:v>
                </c:pt>
                <c:pt idx="1917">
                  <c:v>77.749403191850703</c:v>
                </c:pt>
                <c:pt idx="1918">
                  <c:v>83.819290110232203</c:v>
                </c:pt>
                <c:pt idx="1919">
                  <c:v>89.834109915443506</c:v>
                </c:pt>
                <c:pt idx="1920">
                  <c:v>95.789809138054196</c:v>
                </c:pt>
                <c:pt idx="1921">
                  <c:v>101.682307783539</c:v>
                </c:pt>
                <c:pt idx="1922">
                  <c:v>107.507633448429</c:v>
                </c:pt>
                <c:pt idx="1923">
                  <c:v>113.261918310678</c:v>
                </c:pt>
                <c:pt idx="1924">
                  <c:v>118.94127084542799</c:v>
                </c:pt>
                <c:pt idx="1925">
                  <c:v>124.54179946446</c:v>
                </c:pt>
                <c:pt idx="1926">
                  <c:v>130.05975772547299</c:v>
                </c:pt>
                <c:pt idx="1927">
                  <c:v>135.491428174611</c:v>
                </c:pt>
                <c:pt idx="1928">
                  <c:v>140.833234039887</c:v>
                </c:pt>
                <c:pt idx="1929">
                  <c:v>146.08161568577901</c:v>
                </c:pt>
                <c:pt idx="1930">
                  <c:v>151.232558098791</c:v>
                </c:pt>
                <c:pt idx="1931">
                  <c:v>156.28304896278701</c:v>
                </c:pt>
                <c:pt idx="1932">
                  <c:v>161.22970032806299</c:v>
                </c:pt>
                <c:pt idx="1933">
                  <c:v>166.068907940202</c:v>
                </c:pt>
                <c:pt idx="1934">
                  <c:v>170.797186065669</c:v>
                </c:pt>
                <c:pt idx="1935">
                  <c:v>175.411629589667</c:v>
                </c:pt>
                <c:pt idx="1936">
                  <c:v>179.909396315566</c:v>
                </c:pt>
                <c:pt idx="1937">
                  <c:v>184.287541715218</c:v>
                </c:pt>
                <c:pt idx="1938">
                  <c:v>188.543023029773</c:v>
                </c:pt>
                <c:pt idx="1939">
                  <c:v>192.672707488735</c:v>
                </c:pt>
                <c:pt idx="1940">
                  <c:v>196.67354261106101</c:v>
                </c:pt>
                <c:pt idx="1941">
                  <c:v>200.543019581089</c:v>
                </c:pt>
                <c:pt idx="1942">
                  <c:v>204.278657939525</c:v>
                </c:pt>
                <c:pt idx="1943">
                  <c:v>207.87784360817599</c:v>
                </c:pt>
                <c:pt idx="1944">
                  <c:v>211.33799567784601</c:v>
                </c:pt>
                <c:pt idx="1945">
                  <c:v>214.65702829094801</c:v>
                </c:pt>
                <c:pt idx="1946">
                  <c:v>217.83283562444799</c:v>
                </c:pt>
                <c:pt idx="1947">
                  <c:v>220.86313173451899</c:v>
                </c:pt>
                <c:pt idx="1948">
                  <c:v>223.745779179306</c:v>
                </c:pt>
                <c:pt idx="1949">
                  <c:v>226.47938674761099</c:v>
                </c:pt>
                <c:pt idx="1950">
                  <c:v>229.06152823031701</c:v>
                </c:pt>
                <c:pt idx="1951">
                  <c:v>231.490237769472</c:v>
                </c:pt>
                <c:pt idx="1952">
                  <c:v>233.764424866844</c:v>
                </c:pt>
                <c:pt idx="1953">
                  <c:v>235.88208828892601</c:v>
                </c:pt>
                <c:pt idx="1954">
                  <c:v>237.841945021447</c:v>
                </c:pt>
                <c:pt idx="1955">
                  <c:v>239.64289440669299</c:v>
                </c:pt>
                <c:pt idx="1956">
                  <c:v>241.283990310315</c:v>
                </c:pt>
                <c:pt idx="1957">
                  <c:v>242.76363956141699</c:v>
                </c:pt>
                <c:pt idx="1958">
                  <c:v>244.080748837925</c:v>
                </c:pt>
                <c:pt idx="1959">
                  <c:v>245.23497773393001</c:v>
                </c:pt>
                <c:pt idx="1960">
                  <c:v>246.22495867324099</c:v>
                </c:pt>
                <c:pt idx="1961">
                  <c:v>247.05009344685899</c:v>
                </c:pt>
                <c:pt idx="1962">
                  <c:v>247.71016011011301</c:v>
                </c:pt>
                <c:pt idx="1963">
                  <c:v>248.20434415389801</c:v>
                </c:pt>
                <c:pt idx="1964">
                  <c:v>248.53252290932599</c:v>
                </c:pt>
                <c:pt idx="1965">
                  <c:v>248.694573134634</c:v>
                </c:pt>
                <c:pt idx="1966">
                  <c:v>248.69051444307499</c:v>
                </c:pt>
                <c:pt idx="1967">
                  <c:v>248.52017310890901</c:v>
                </c:pt>
                <c:pt idx="1968">
                  <c:v>248.18365767159901</c:v>
                </c:pt>
                <c:pt idx="1969">
                  <c:v>247.681321598908</c:v>
                </c:pt>
                <c:pt idx="1970">
                  <c:v>247.01326593859699</c:v>
                </c:pt>
                <c:pt idx="1971">
                  <c:v>246.17981958344299</c:v>
                </c:pt>
                <c:pt idx="1972">
                  <c:v>245.18166637307601</c:v>
                </c:pt>
                <c:pt idx="1973">
                  <c:v>244.019803423768</c:v>
                </c:pt>
                <c:pt idx="1974">
                  <c:v>242.69517950056701</c:v>
                </c:pt>
                <c:pt idx="1975">
                  <c:v>241.20806906865801</c:v>
                </c:pt>
                <c:pt idx="1976">
                  <c:v>239.55983030592401</c:v>
                </c:pt>
                <c:pt idx="1977">
                  <c:v>237.751709087048</c:v>
                </c:pt>
                <c:pt idx="1978">
                  <c:v>235.784833019693</c:v>
                </c:pt>
                <c:pt idx="1979">
                  <c:v>233.66021371444799</c:v>
                </c:pt>
                <c:pt idx="1980">
                  <c:v>231.37982883104101</c:v>
                </c:pt>
                <c:pt idx="1981">
                  <c:v>228.94496971276899</c:v>
                </c:pt>
                <c:pt idx="1982">
                  <c:v>226.35721850265699</c:v>
                </c:pt>
                <c:pt idx="1983">
                  <c:v>223.61810410344401</c:v>
                </c:pt>
                <c:pt idx="1984">
                  <c:v>220.730023288106</c:v>
                </c:pt>
                <c:pt idx="1985">
                  <c:v>217.69459432998599</c:v>
                </c:pt>
                <c:pt idx="1986">
                  <c:v>214.51380081388999</c:v>
                </c:pt>
                <c:pt idx="1987">
                  <c:v>211.18994749932</c:v>
                </c:pt>
                <c:pt idx="1988">
                  <c:v>207.72561127351199</c:v>
                </c:pt>
                <c:pt idx="1989">
                  <c:v>204.122516599942</c:v>
                </c:pt>
                <c:pt idx="1990">
                  <c:v>200.38330909136801</c:v>
                </c:pt>
                <c:pt idx="1991">
                  <c:v>196.51083677412899</c:v>
                </c:pt>
                <c:pt idx="1992">
                  <c:v>192.50780462161799</c:v>
                </c:pt>
                <c:pt idx="1993">
                  <c:v>188.376765833501</c:v>
                </c:pt>
                <c:pt idx="1994">
                  <c:v>184.120278863799</c:v>
                </c:pt>
                <c:pt idx="1995">
                  <c:v>179.74136104532701</c:v>
                </c:pt>
                <c:pt idx="1996">
                  <c:v>175.24296681733</c:v>
                </c:pt>
                <c:pt idx="1997">
                  <c:v>170.62798102860401</c:v>
                </c:pt>
                <c:pt idx="1998">
                  <c:v>165.89967541627399</c:v>
                </c:pt>
                <c:pt idx="1999">
                  <c:v>161.06135018122501</c:v>
                </c:pt>
                <c:pt idx="2000">
                  <c:v>156.116465018089</c:v>
                </c:pt>
                <c:pt idx="2001">
                  <c:v>151.06799028031199</c:v>
                </c:pt>
                <c:pt idx="2002">
                  <c:v>145.919679385992</c:v>
                </c:pt>
                <c:pt idx="2003">
                  <c:v>140.675044580529</c:v>
                </c:pt>
                <c:pt idx="2004">
                  <c:v>135.337062148705</c:v>
                </c:pt>
                <c:pt idx="2005">
                  <c:v>129.90991211776901</c:v>
                </c:pt>
                <c:pt idx="2006">
                  <c:v>124.39714370495101</c:v>
                </c:pt>
                <c:pt idx="2007">
                  <c:v>118.802033589045</c:v>
                </c:pt>
                <c:pt idx="2008">
                  <c:v>113.12868245192401</c:v>
                </c:pt>
                <c:pt idx="2009">
                  <c:v>107.381153013309</c:v>
                </c:pt>
                <c:pt idx="2010">
                  <c:v>101.563450069306</c:v>
                </c:pt>
                <c:pt idx="2011">
                  <c:v>95.679048387435003</c:v>
                </c:pt>
                <c:pt idx="2012">
                  <c:v>89.732476950182999</c:v>
                </c:pt>
                <c:pt idx="2013">
                  <c:v>83.727496521608302</c:v>
                </c:pt>
                <c:pt idx="2014">
                  <c:v>77.667631108098107</c:v>
                </c:pt>
                <c:pt idx="2015">
                  <c:v>71.557571018543499</c:v>
                </c:pt>
                <c:pt idx="2016">
                  <c:v>65.401347259196797</c:v>
                </c:pt>
                <c:pt idx="2017">
                  <c:v>59.202998380596902</c:v>
                </c:pt>
                <c:pt idx="2018">
                  <c:v>52.9668657126402</c:v>
                </c:pt>
                <c:pt idx="2019">
                  <c:v>46.6973960093827</c:v>
                </c:pt>
                <c:pt idx="2020">
                  <c:v>40.398650469156898</c:v>
                </c:pt>
                <c:pt idx="2021">
                  <c:v>34.074792798770197</c:v>
                </c:pt>
                <c:pt idx="2022">
                  <c:v>27.730225075810001</c:v>
                </c:pt>
                <c:pt idx="2023">
                  <c:v>21.3693966101653</c:v>
                </c:pt>
                <c:pt idx="2024">
                  <c:v>14.996319962533301</c:v>
                </c:pt>
                <c:pt idx="2025">
                  <c:v>8.6150664661210605</c:v>
                </c:pt>
                <c:pt idx="2026">
                  <c:v>2.2299097130961498</c:v>
                </c:pt>
                <c:pt idx="2027">
                  <c:v>-4.1546992941535104</c:v>
                </c:pt>
                <c:pt idx="2028">
                  <c:v>-10.5341596091029</c:v>
                </c:pt>
                <c:pt idx="2029">
                  <c:v>-16.903908016383301</c:v>
                </c:pt>
                <c:pt idx="2030">
                  <c:v>-23.259897646202301</c:v>
                </c:pt>
                <c:pt idx="2031">
                  <c:v>-29.598095607781602</c:v>
                </c:pt>
                <c:pt idx="2032">
                  <c:v>-35.9141728372175</c:v>
                </c:pt>
                <c:pt idx="2033">
                  <c:v>-42.203420332557499</c:v>
                </c:pt>
                <c:pt idx="2034">
                  <c:v>-48.462080948234401</c:v>
                </c:pt>
                <c:pt idx="2035">
                  <c:v>-54.685859157929201</c:v>
                </c:pt>
                <c:pt idx="2036">
                  <c:v>-60.8704594575876</c:v>
                </c:pt>
                <c:pt idx="2037">
                  <c:v>-67.011701105732499</c:v>
                </c:pt>
                <c:pt idx="2038">
                  <c:v>-73.105410382089005</c:v>
                </c:pt>
                <c:pt idx="2039">
                  <c:v>-79.147536672706295</c:v>
                </c:pt>
                <c:pt idx="2040">
                  <c:v>-85.134008213055495</c:v>
                </c:pt>
                <c:pt idx="2041">
                  <c:v>-91.060725614557896</c:v>
                </c:pt>
                <c:pt idx="2042">
                  <c:v>-96.923695990077405</c:v>
                </c:pt>
                <c:pt idx="2043">
                  <c:v>-102.719029953964</c:v>
                </c:pt>
                <c:pt idx="2044">
                  <c:v>-108.44281334781699</c:v>
                </c:pt>
                <c:pt idx="2045">
                  <c:v>-114.091130890279</c:v>
                </c:pt>
                <c:pt idx="2046">
                  <c:v>-119.660211396981</c:v>
                </c:pt>
                <c:pt idx="2047">
                  <c:v>-125.14631163403099</c:v>
                </c:pt>
                <c:pt idx="2048">
                  <c:v>-130.545828022748</c:v>
                </c:pt>
                <c:pt idx="2049">
                  <c:v>-135.855173105848</c:v>
                </c:pt>
                <c:pt idx="2050">
                  <c:v>-141.070303044919</c:v>
                </c:pt>
                <c:pt idx="2051">
                  <c:v>-146.18817570796199</c:v>
                </c:pt>
                <c:pt idx="2052">
                  <c:v>-151.20537235096501</c:v>
                </c:pt>
                <c:pt idx="2053">
                  <c:v>-156.11825695955699</c:v>
                </c:pt>
                <c:pt idx="2054">
                  <c:v>-160.92331108768201</c:v>
                </c:pt>
                <c:pt idx="2055">
                  <c:v>-165.61759596881001</c:v>
                </c:pt>
                <c:pt idx="2056">
                  <c:v>-170.198234829016</c:v>
                </c:pt>
                <c:pt idx="2057">
                  <c:v>-174.662247651191</c:v>
                </c:pt>
                <c:pt idx="2058">
                  <c:v>-179.00655529003001</c:v>
                </c:pt>
                <c:pt idx="2059">
                  <c:v>-183.22798770552799</c:v>
                </c:pt>
                <c:pt idx="2060">
                  <c:v>-187.323454278757</c:v>
                </c:pt>
                <c:pt idx="2061">
                  <c:v>-191.29040720272499</c:v>
                </c:pt>
                <c:pt idx="2062">
                  <c:v>-195.126326188554</c:v>
                </c:pt>
                <c:pt idx="2063">
                  <c:v>-198.828556505611</c:v>
                </c:pt>
                <c:pt idx="2064">
                  <c:v>-202.394475785059</c:v>
                </c:pt>
                <c:pt idx="2065">
                  <c:v>-205.821955918339</c:v>
                </c:pt>
                <c:pt idx="2066">
                  <c:v>-209.10884805620299</c:v>
                </c:pt>
                <c:pt idx="2067">
                  <c:v>-212.252822469672</c:v>
                </c:pt>
                <c:pt idx="2068">
                  <c:v>-215.25169718932199</c:v>
                </c:pt>
                <c:pt idx="2069">
                  <c:v>-218.104035750674</c:v>
                </c:pt>
                <c:pt idx="2070">
                  <c:v>-220.807365982535</c:v>
                </c:pt>
                <c:pt idx="2071">
                  <c:v>-223.359675373182</c:v>
                </c:pt>
                <c:pt idx="2072">
                  <c:v>-225.759826096197</c:v>
                </c:pt>
                <c:pt idx="2073">
                  <c:v>-228.00576893294399</c:v>
                </c:pt>
                <c:pt idx="2074">
                  <c:v>-230.09617224470199</c:v>
                </c:pt>
                <c:pt idx="2075">
                  <c:v>-232.02988612778699</c:v>
                </c:pt>
                <c:pt idx="2076">
                  <c:v>-233.80591459831999</c:v>
                </c:pt>
                <c:pt idx="2077">
                  <c:v>-235.42261405042001</c:v>
                </c:pt>
                <c:pt idx="2078">
                  <c:v>-236.87884015982499</c:v>
                </c:pt>
                <c:pt idx="2079">
                  <c:v>-238.17420096963701</c:v>
                </c:pt>
                <c:pt idx="2080">
                  <c:v>-239.307276822391</c:v>
                </c:pt>
                <c:pt idx="2081">
                  <c:v>-240.27741691618499</c:v>
                </c:pt>
                <c:pt idx="2082">
                  <c:v>-241.08434622059599</c:v>
                </c:pt>
                <c:pt idx="2083">
                  <c:v>-241.72719666679299</c:v>
                </c:pt>
                <c:pt idx="2084">
                  <c:v>-242.20579157118399</c:v>
                </c:pt>
                <c:pt idx="2085">
                  <c:v>-242.51995324142499</c:v>
                </c:pt>
                <c:pt idx="2086">
                  <c:v>-242.66964642348299</c:v>
                </c:pt>
                <c:pt idx="2087">
                  <c:v>-242.65464212691401</c:v>
                </c:pt>
                <c:pt idx="2088">
                  <c:v>-242.47499324840399</c:v>
                </c:pt>
                <c:pt idx="2089">
                  <c:v>-242.130997254297</c:v>
                </c:pt>
                <c:pt idx="2090">
                  <c:v>-241.62269885178901</c:v>
                </c:pt>
                <c:pt idx="2091">
                  <c:v>-240.95037027349801</c:v>
                </c:pt>
                <c:pt idx="2092">
                  <c:v>-240.11463839891201</c:v>
                </c:pt>
                <c:pt idx="2093">
                  <c:v>-239.11644310383801</c:v>
                </c:pt>
                <c:pt idx="2094">
                  <c:v>-237.95667565222499</c:v>
                </c:pt>
                <c:pt idx="2095">
                  <c:v>-236.635552767262</c:v>
                </c:pt>
                <c:pt idx="2096">
                  <c:v>-235.154374663699</c:v>
                </c:pt>
                <c:pt idx="2097">
                  <c:v>-233.51432905172001</c:v>
                </c:pt>
                <c:pt idx="2098">
                  <c:v>-231.71648519292401</c:v>
                </c:pt>
                <c:pt idx="2099">
                  <c:v>-229.76179619006999</c:v>
                </c:pt>
                <c:pt idx="2100">
                  <c:v>-227.65218105308699</c:v>
                </c:pt>
                <c:pt idx="2101">
                  <c:v>-225.388872353311</c:v>
                </c:pt>
                <c:pt idx="2102">
                  <c:v>-222.97339335941399</c:v>
                </c:pt>
                <c:pt idx="2103">
                  <c:v>-220.40721401716701</c:v>
                </c:pt>
                <c:pt idx="2104">
                  <c:v>-217.692672079695</c:v>
                </c:pt>
                <c:pt idx="2105">
                  <c:v>-214.831326757326</c:v>
                </c:pt>
                <c:pt idx="2106">
                  <c:v>-211.825102548345</c:v>
                </c:pt>
                <c:pt idx="2107">
                  <c:v>-208.676245121862</c:v>
                </c:pt>
                <c:pt idx="2108">
                  <c:v>-205.38727229041899</c:v>
                </c:pt>
                <c:pt idx="2109">
                  <c:v>-201.95984947802401</c:v>
                </c:pt>
                <c:pt idx="2110">
                  <c:v>-198.396563312637</c:v>
                </c:pt>
                <c:pt idx="2111">
                  <c:v>-194.70020290986</c:v>
                </c:pt>
                <c:pt idx="2112">
                  <c:v>-190.873414425715</c:v>
                </c:pt>
                <c:pt idx="2113">
                  <c:v>-186.91869235509401</c:v>
                </c:pt>
                <c:pt idx="2114">
                  <c:v>-182.83853657897399</c:v>
                </c:pt>
                <c:pt idx="2115">
                  <c:v>-178.63590600790499</c:v>
                </c:pt>
                <c:pt idx="2116">
                  <c:v>-174.313696828589</c:v>
                </c:pt>
                <c:pt idx="2117">
                  <c:v>-169.87473582582999</c:v>
                </c:pt>
                <c:pt idx="2118">
                  <c:v>-165.32223688004601</c:v>
                </c:pt>
                <c:pt idx="2119">
                  <c:v>-160.65944256130501</c:v>
                </c:pt>
                <c:pt idx="2120">
                  <c:v>-155.889755177783</c:v>
                </c:pt>
                <c:pt idx="2121">
                  <c:v>-151.016087959201</c:v>
                </c:pt>
                <c:pt idx="2122">
                  <c:v>-146.04213748085999</c:v>
                </c:pt>
                <c:pt idx="2123">
                  <c:v>-140.97135944438099</c:v>
                </c:pt>
                <c:pt idx="2124">
                  <c:v>-135.80667390770401</c:v>
                </c:pt>
                <c:pt idx="2125">
                  <c:v>-130.55220500594501</c:v>
                </c:pt>
                <c:pt idx="2126">
                  <c:v>-125.211446416543</c:v>
                </c:pt>
                <c:pt idx="2127">
                  <c:v>-119.787619648277</c:v>
                </c:pt>
                <c:pt idx="2128">
                  <c:v>-114.284770600079</c:v>
                </c:pt>
                <c:pt idx="2129">
                  <c:v>-108.70690761290901</c:v>
                </c:pt>
                <c:pt idx="2130">
                  <c:v>-103.05798152522399</c:v>
                </c:pt>
                <c:pt idx="2131">
                  <c:v>-97.341413584751095</c:v>
                </c:pt>
                <c:pt idx="2132">
                  <c:v>-91.561679708610299</c:v>
                </c:pt>
                <c:pt idx="2133">
                  <c:v>-85.722488066260198</c:v>
                </c:pt>
                <c:pt idx="2134">
                  <c:v>-79.827310556437794</c:v>
                </c:pt>
                <c:pt idx="2135">
                  <c:v>-73.880785883291594</c:v>
                </c:pt>
                <c:pt idx="2136">
                  <c:v>-67.886893966980296</c:v>
                </c:pt>
                <c:pt idx="2137">
                  <c:v>-61.849622806145597</c:v>
                </c:pt>
                <c:pt idx="2138">
                  <c:v>-55.773263728287802</c:v>
                </c:pt>
                <c:pt idx="2139">
                  <c:v>-49.662214049684401</c:v>
                </c:pt>
                <c:pt idx="2140">
                  <c:v>-43.520486110358398</c:v>
                </c:pt>
                <c:pt idx="2141">
                  <c:v>-37.352195352926401</c:v>
                </c:pt>
                <c:pt idx="2142">
                  <c:v>-31.161696199300199</c:v>
                </c:pt>
                <c:pt idx="2143">
                  <c:v>-24.953390926374801</c:v>
                </c:pt>
                <c:pt idx="2144">
                  <c:v>-18.7312456984493</c:v>
                </c:pt>
                <c:pt idx="2145">
                  <c:v>-12.4992861026009</c:v>
                </c:pt>
                <c:pt idx="2146">
                  <c:v>-6.2617406485630998</c:v>
                </c:pt>
                <c:pt idx="2147">
                  <c:v>-2.3015933138886599E-2</c:v>
                </c:pt>
                <c:pt idx="2148">
                  <c:v>6.2123308129750203</c:v>
                </c:pt>
                <c:pt idx="2149">
                  <c:v>12.4397793878331</c:v>
                </c:pt>
                <c:pt idx="2150">
                  <c:v>18.6553252202871</c:v>
                </c:pt>
                <c:pt idx="2151">
                  <c:v>24.854976991326598</c:v>
                </c:pt>
                <c:pt idx="2152">
                  <c:v>31.0344464700872</c:v>
                </c:pt>
                <c:pt idx="2153">
                  <c:v>37.189064737392997</c:v>
                </c:pt>
                <c:pt idx="2154">
                  <c:v>43.315113968883502</c:v>
                </c:pt>
                <c:pt idx="2155">
                  <c:v>49.4083371869065</c:v>
                </c:pt>
                <c:pt idx="2156">
                  <c:v>55.464476652807399</c:v>
                </c:pt>
                <c:pt idx="2157">
                  <c:v>61.479388596816399</c:v>
                </c:pt>
                <c:pt idx="2158">
                  <c:v>67.448935466556307</c:v>
                </c:pt>
                <c:pt idx="2159">
                  <c:v>73.369102002304601</c:v>
                </c:pt>
                <c:pt idx="2160">
                  <c:v>79.235850970554196</c:v>
                </c:pt>
                <c:pt idx="2161">
                  <c:v>85.045116681306993</c:v>
                </c:pt>
                <c:pt idx="2162">
                  <c:v>90.792939104592193</c:v>
                </c:pt>
                <c:pt idx="2163">
                  <c:v>96.475460861891506</c:v>
                </c:pt>
                <c:pt idx="2164">
                  <c:v>102.088798943554</c:v>
                </c:pt>
                <c:pt idx="2165">
                  <c:v>107.62906835054601</c:v>
                </c:pt>
                <c:pt idx="2166">
                  <c:v>113.092527306683</c:v>
                </c:pt>
                <c:pt idx="2167">
                  <c:v>118.475461104708</c:v>
                </c:pt>
                <c:pt idx="2168">
                  <c:v>123.77429380390301</c:v>
                </c:pt>
                <c:pt idx="2169">
                  <c:v>128.98546468949701</c:v>
                </c:pt>
                <c:pt idx="2170">
                  <c:v>134.10495576366301</c:v>
                </c:pt>
                <c:pt idx="2171">
                  <c:v>139.12974982689801</c:v>
                </c:pt>
                <c:pt idx="2172">
                  <c:v>144.05645215375301</c:v>
                </c:pt>
                <c:pt idx="2173">
                  <c:v>148.88144982896199</c:v>
                </c:pt>
                <c:pt idx="2174">
                  <c:v>153.60124658090999</c:v>
                </c:pt>
                <c:pt idx="2175">
                  <c:v>158.212924887963</c:v>
                </c:pt>
                <c:pt idx="2176">
                  <c:v>162.71362828696601</c:v>
                </c:pt>
                <c:pt idx="2177">
                  <c:v>167.10039613322999</c:v>
                </c:pt>
                <c:pt idx="2178">
                  <c:v>171.37016771158699</c:v>
                </c:pt>
                <c:pt idx="2179">
                  <c:v>175.51979046628401</c:v>
                </c:pt>
                <c:pt idx="2180">
                  <c:v>179.54619031349199</c:v>
                </c:pt>
                <c:pt idx="2181">
                  <c:v>183.44683502920299</c:v>
                </c:pt>
                <c:pt idx="2182">
                  <c:v>187.21921895278399</c:v>
                </c:pt>
                <c:pt idx="2183">
                  <c:v>190.860701024794</c:v>
                </c:pt>
                <c:pt idx="2184">
                  <c:v>194.368671588555</c:v>
                </c:pt>
                <c:pt idx="2185">
                  <c:v>197.74101428696699</c:v>
                </c:pt>
                <c:pt idx="2186">
                  <c:v>200.97559106021299</c:v>
                </c:pt>
                <c:pt idx="2187">
                  <c:v>204.07008200568501</c:v>
                </c:pt>
                <c:pt idx="2188">
                  <c:v>207.02231401658301</c:v>
                </c:pt>
                <c:pt idx="2189">
                  <c:v>209.83085852692801</c:v>
                </c:pt>
                <c:pt idx="2190">
                  <c:v>212.49325029985201</c:v>
                </c:pt>
                <c:pt idx="2191">
                  <c:v>215.00748279403999</c:v>
                </c:pt>
                <c:pt idx="2192">
                  <c:v>217.37242319015701</c:v>
                </c:pt>
                <c:pt idx="2193">
                  <c:v>219.586026314213</c:v>
                </c:pt>
                <c:pt idx="2194">
                  <c:v>221.646963610928</c:v>
                </c:pt>
                <c:pt idx="2195">
                  <c:v>223.55408730037701</c:v>
                </c:pt>
                <c:pt idx="2196">
                  <c:v>225.306402564607</c:v>
                </c:pt>
                <c:pt idx="2197">
                  <c:v>226.90226600798201</c:v>
                </c:pt>
                <c:pt idx="2198">
                  <c:v>228.340532563285</c:v>
                </c:pt>
                <c:pt idx="2199">
                  <c:v>229.62080858022199</c:v>
                </c:pt>
                <c:pt idx="2200">
                  <c:v>230.74167176060001</c:v>
                </c:pt>
                <c:pt idx="2201">
                  <c:v>231.70246771782499</c:v>
                </c:pt>
                <c:pt idx="2202">
                  <c:v>232.50291689652599</c:v>
                </c:pt>
                <c:pt idx="2203">
                  <c:v>233.14214576665699</c:v>
                </c:pt>
                <c:pt idx="2204">
                  <c:v>233.61997125144401</c:v>
                </c:pt>
                <c:pt idx="2205">
                  <c:v>233.93620833797999</c:v>
                </c:pt>
                <c:pt idx="2206">
                  <c:v>234.090813529179</c:v>
                </c:pt>
                <c:pt idx="2207">
                  <c:v>234.083548674235</c:v>
                </c:pt>
                <c:pt idx="2208">
                  <c:v>233.914456597628</c:v>
                </c:pt>
                <c:pt idx="2209">
                  <c:v>233.58382378741001</c:v>
                </c:pt>
                <c:pt idx="2210">
                  <c:v>233.09168307244201</c:v>
                </c:pt>
                <c:pt idx="2211">
                  <c:v>232.43829391329001</c:v>
                </c:pt>
                <c:pt idx="2212">
                  <c:v>231.62426953026801</c:v>
                </c:pt>
                <c:pt idx="2213">
                  <c:v>230.650535259771</c:v>
                </c:pt>
                <c:pt idx="2214">
                  <c:v>229.517966953251</c:v>
                </c:pt>
                <c:pt idx="2215">
                  <c:v>228.22676505573401</c:v>
                </c:pt>
                <c:pt idx="2216">
                  <c:v>226.77821264583099</c:v>
                </c:pt>
                <c:pt idx="2217">
                  <c:v>225.173479447565</c:v>
                </c:pt>
                <c:pt idx="2218">
                  <c:v>223.41361589456</c:v>
                </c:pt>
                <c:pt idx="2219">
                  <c:v>221.49955542826501</c:v>
                </c:pt>
                <c:pt idx="2220">
                  <c:v>219.43319657267801</c:v>
                </c:pt>
                <c:pt idx="2221">
                  <c:v>217.21575059756</c:v>
                </c:pt>
                <c:pt idx="2222">
                  <c:v>214.848718663585</c:v>
                </c:pt>
                <c:pt idx="2223">
                  <c:v>212.333547811562</c:v>
                </c:pt>
                <c:pt idx="2224">
                  <c:v>209.67255210239199</c:v>
                </c:pt>
                <c:pt idx="2225">
                  <c:v>206.867266276853</c:v>
                </c:pt>
                <c:pt idx="2226">
                  <c:v>203.91958959651899</c:v>
                </c:pt>
                <c:pt idx="2227">
                  <c:v>200.83174173702201</c:v>
                </c:pt>
                <c:pt idx="2228">
                  <c:v>197.60621377127899</c:v>
                </c:pt>
                <c:pt idx="2229">
                  <c:v>194.24464364835501</c:v>
                </c:pt>
                <c:pt idx="2230">
                  <c:v>190.749589797</c:v>
                </c:pt>
                <c:pt idx="2231">
                  <c:v>187.123812420609</c:v>
                </c:pt>
                <c:pt idx="2232">
                  <c:v>183.369928061454</c:v>
                </c:pt>
                <c:pt idx="2233">
                  <c:v>179.490400910809</c:v>
                </c:pt>
                <c:pt idx="2234">
                  <c:v>175.48769986803001</c:v>
                </c:pt>
                <c:pt idx="2235">
                  <c:v>171.36475219610401</c:v>
                </c:pt>
                <c:pt idx="2236">
                  <c:v>167.124421780467</c:v>
                </c:pt>
                <c:pt idx="2237">
                  <c:v>162.76950246339999</c:v>
                </c:pt>
                <c:pt idx="2238">
                  <c:v>158.30317455413501</c:v>
                </c:pt>
                <c:pt idx="2239">
                  <c:v>153.72864643568701</c:v>
                </c:pt>
                <c:pt idx="2240">
                  <c:v>149.04928562626699</c:v>
                </c:pt>
                <c:pt idx="2241">
                  <c:v>144.26796997583099</c:v>
                </c:pt>
                <c:pt idx="2242">
                  <c:v>139.38836010341001</c:v>
                </c:pt>
                <c:pt idx="2243">
                  <c:v>134.413875191269</c:v>
                </c:pt>
                <c:pt idx="2244">
                  <c:v>129.34739822850801</c:v>
                </c:pt>
                <c:pt idx="2245">
                  <c:v>124.193015745645</c:v>
                </c:pt>
                <c:pt idx="2246">
                  <c:v>118.95418329363601</c:v>
                </c:pt>
                <c:pt idx="2247">
                  <c:v>113.634083746909</c:v>
                </c:pt>
                <c:pt idx="2248">
                  <c:v>108.23672387630801</c:v>
                </c:pt>
                <c:pt idx="2249">
                  <c:v>102.766072415243</c:v>
                </c:pt>
                <c:pt idx="2250">
                  <c:v>97.226040129542795</c:v>
                </c:pt>
                <c:pt idx="2251">
                  <c:v>91.620007743729801</c:v>
                </c:pt>
                <c:pt idx="2252">
                  <c:v>85.952410215759997</c:v>
                </c:pt>
                <c:pt idx="2253">
                  <c:v>80.226914334695095</c:v>
                </c:pt>
                <c:pt idx="2254">
                  <c:v>74.446950212447504</c:v>
                </c:pt>
                <c:pt idx="2255">
                  <c:v>68.617114374831601</c:v>
                </c:pt>
                <c:pt idx="2256">
                  <c:v>62.741344187180097</c:v>
                </c:pt>
                <c:pt idx="2257">
                  <c:v>56.823584731898002</c:v>
                </c:pt>
                <c:pt idx="2258">
                  <c:v>50.868084074004997</c:v>
                </c:pt>
                <c:pt idx="2259">
                  <c:v>44.879195936306402</c:v>
                </c:pt>
                <c:pt idx="2260">
                  <c:v>38.860888749659502</c:v>
                </c:pt>
                <c:pt idx="2261">
                  <c:v>32.817233747223703</c:v>
                </c:pt>
                <c:pt idx="2262">
                  <c:v>26.752540856568501</c:v>
                </c:pt>
                <c:pt idx="2263">
                  <c:v>20.671167590877499</c:v>
                </c:pt>
                <c:pt idx="2264">
                  <c:v>14.5770350968782</c:v>
                </c:pt>
                <c:pt idx="2265">
                  <c:v>8.4741237058278696</c:v>
                </c:pt>
                <c:pt idx="2266">
                  <c:v>2.3666164489772701</c:v>
                </c:pt>
                <c:pt idx="2267">
                  <c:v>-3.7411257623491498</c:v>
                </c:pt>
                <c:pt idx="2268">
                  <c:v>-9.8445915742438999</c:v>
                </c:pt>
                <c:pt idx="2269">
                  <c:v>-15.939306837190999</c:v>
                </c:pt>
                <c:pt idx="2270">
                  <c:v>-22.0213131923757</c:v>
                </c:pt>
                <c:pt idx="2271">
                  <c:v>-28.086665677302999</c:v>
                </c:pt>
                <c:pt idx="2272">
                  <c:v>-34.131122546078799</c:v>
                </c:pt>
                <c:pt idx="2273">
                  <c:v>-40.1500614772118</c:v>
                </c:pt>
                <c:pt idx="2274">
                  <c:v>-46.139811341030203</c:v>
                </c:pt>
                <c:pt idx="2275">
                  <c:v>-52.096161935826501</c:v>
                </c:pt>
                <c:pt idx="2276">
                  <c:v>-58.014902364478601</c:v>
                </c:pt>
                <c:pt idx="2277">
                  <c:v>-63.891935748627901</c:v>
                </c:pt>
                <c:pt idx="2278">
                  <c:v>-69.723171461531606</c:v>
                </c:pt>
                <c:pt idx="2279">
                  <c:v>-75.504641187706198</c:v>
                </c:pt>
                <c:pt idx="2280">
                  <c:v>-81.232354640892694</c:v>
                </c:pt>
                <c:pt idx="2281">
                  <c:v>-86.902293065788797</c:v>
                </c:pt>
                <c:pt idx="2282">
                  <c:v>-92.510543339079405</c:v>
                </c:pt>
                <c:pt idx="2283">
                  <c:v>-98.0532949453806</c:v>
                </c:pt>
                <c:pt idx="2284">
                  <c:v>-103.52671167927301</c:v>
                </c:pt>
                <c:pt idx="2285">
                  <c:v>-108.926955271704</c:v>
                </c:pt>
                <c:pt idx="2286">
                  <c:v>-114.250330586941</c:v>
                </c:pt>
                <c:pt idx="2287">
                  <c:v>-119.493169453454</c:v>
                </c:pt>
                <c:pt idx="2288">
                  <c:v>-124.651942346387</c:v>
                </c:pt>
                <c:pt idx="2289">
                  <c:v>-129.72313483192201</c:v>
                </c:pt>
                <c:pt idx="2290">
                  <c:v>-134.70277504331099</c:v>
                </c:pt>
                <c:pt idx="2291">
                  <c:v>-139.58789174737299</c:v>
                </c:pt>
                <c:pt idx="2292">
                  <c:v>-144.37513600545401</c:v>
                </c:pt>
                <c:pt idx="2293">
                  <c:v>-149.060940494861</c:v>
                </c:pt>
                <c:pt idx="2294">
                  <c:v>-153.64185432775599</c:v>
                </c:pt>
                <c:pt idx="2295">
                  <c:v>-158.115005143009</c:v>
                </c:pt>
                <c:pt idx="2296">
                  <c:v>-162.47758140034799</c:v>
                </c:pt>
                <c:pt idx="2297">
                  <c:v>-166.72666712608699</c:v>
                </c:pt>
                <c:pt idx="2298">
                  <c:v>-170.85924601006801</c:v>
                </c:pt>
                <c:pt idx="2299">
                  <c:v>-174.872209621563</c:v>
                </c:pt>
                <c:pt idx="2300">
                  <c:v>-178.76252770790401</c:v>
                </c:pt>
                <c:pt idx="2301">
                  <c:v>-182.52771156866501</c:v>
                </c:pt>
                <c:pt idx="2302">
                  <c:v>-186.165298745602</c:v>
                </c:pt>
                <c:pt idx="2303">
                  <c:v>-189.67269104703999</c:v>
                </c:pt>
                <c:pt idx="2304">
                  <c:v>-193.04732133611699</c:v>
                </c:pt>
                <c:pt idx="2305">
                  <c:v>-196.28711541446799</c:v>
                </c:pt>
                <c:pt idx="2306">
                  <c:v>-199.38997700690601</c:v>
                </c:pt>
                <c:pt idx="2307">
                  <c:v>-202.353627608529</c:v>
                </c:pt>
                <c:pt idx="2308">
                  <c:v>-205.17593511062199</c:v>
                </c:pt>
                <c:pt idx="2309">
                  <c:v>-207.85551153317101</c:v>
                </c:pt>
                <c:pt idx="2310">
                  <c:v>-210.389931800798</c:v>
                </c:pt>
                <c:pt idx="2311">
                  <c:v>-212.77722909703701</c:v>
                </c:pt>
                <c:pt idx="2312">
                  <c:v>-215.01630987877201</c:v>
                </c:pt>
                <c:pt idx="2313">
                  <c:v>-217.10516778778401</c:v>
                </c:pt>
                <c:pt idx="2314">
                  <c:v>-219.042512612487</c:v>
                </c:pt>
                <c:pt idx="2315">
                  <c:v>-220.82723443313401</c:v>
                </c:pt>
                <c:pt idx="2316">
                  <c:v>-222.45837579718</c:v>
                </c:pt>
                <c:pt idx="2317">
                  <c:v>-223.93433016857</c:v>
                </c:pt>
                <c:pt idx="2318">
                  <c:v>-225.253988822982</c:v>
                </c:pt>
                <c:pt idx="2319">
                  <c:v>-226.41699392566699</c:v>
                </c:pt>
                <c:pt idx="2320">
                  <c:v>-227.42195845616999</c:v>
                </c:pt>
                <c:pt idx="2321">
                  <c:v>-228.26826275758</c:v>
                </c:pt>
                <c:pt idx="2322">
                  <c:v>-228.955661446101</c:v>
                </c:pt>
                <c:pt idx="2323">
                  <c:v>-229.48331459533301</c:v>
                </c:pt>
                <c:pt idx="2324">
                  <c:v>-229.85107215459399</c:v>
                </c:pt>
                <c:pt idx="2325">
                  <c:v>-230.05878155011499</c:v>
                </c:pt>
                <c:pt idx="2326">
                  <c:v>-230.10643112781699</c:v>
                </c:pt>
                <c:pt idx="2327">
                  <c:v>-229.99381397479999</c:v>
                </c:pt>
                <c:pt idx="2328">
                  <c:v>-229.721003539626</c:v>
                </c:pt>
                <c:pt idx="2329">
                  <c:v>-229.28831631208399</c:v>
                </c:pt>
                <c:pt idx="2330">
                  <c:v>-228.69581449215499</c:v>
                </c:pt>
                <c:pt idx="2331">
                  <c:v>-227.94378627284999</c:v>
                </c:pt>
                <c:pt idx="2332">
                  <c:v>-227.03287296044499</c:v>
                </c:pt>
                <c:pt idx="2333">
                  <c:v>-225.964027323224</c:v>
                </c:pt>
                <c:pt idx="2334">
                  <c:v>-224.738151983113</c:v>
                </c:pt>
                <c:pt idx="2335">
                  <c:v>-223.355473487089</c:v>
                </c:pt>
                <c:pt idx="2336">
                  <c:v>-221.81730034032401</c:v>
                </c:pt>
                <c:pt idx="2337">
                  <c:v>-220.12482701138899</c:v>
                </c:pt>
                <c:pt idx="2338">
                  <c:v>-218.27912799006</c:v>
                </c:pt>
                <c:pt idx="2339">
                  <c:v>-216.281160079404</c:v>
                </c:pt>
                <c:pt idx="2340">
                  <c:v>-214.13284446461199</c:v>
                </c:pt>
                <c:pt idx="2341">
                  <c:v>-211.83541437057599</c:v>
                </c:pt>
                <c:pt idx="2342">
                  <c:v>-209.39039220163801</c:v>
                </c:pt>
                <c:pt idx="2343">
                  <c:v>-206.79924552567101</c:v>
                </c:pt>
                <c:pt idx="2344">
                  <c:v>-204.064308209145</c:v>
                </c:pt>
                <c:pt idx="2345">
                  <c:v>-201.18713407226201</c:v>
                </c:pt>
                <c:pt idx="2346">
                  <c:v>-198.169640725497</c:v>
                </c:pt>
                <c:pt idx="2347">
                  <c:v>-195.01406545871899</c:v>
                </c:pt>
                <c:pt idx="2348">
                  <c:v>-191.72291622053999</c:v>
                </c:pt>
                <c:pt idx="2349">
                  <c:v>-188.29784709354601</c:v>
                </c:pt>
                <c:pt idx="2350">
                  <c:v>-184.74143189447301</c:v>
                </c:pt>
                <c:pt idx="2351">
                  <c:v>-181.056445466041</c:v>
                </c:pt>
                <c:pt idx="2352">
                  <c:v>-177.245518238339</c:v>
                </c:pt>
                <c:pt idx="2353">
                  <c:v>-173.31112753633599</c:v>
                </c:pt>
                <c:pt idx="2354">
                  <c:v>-169.25575463662699</c:v>
                </c:pt>
                <c:pt idx="2355">
                  <c:v>-165.082338420881</c:v>
                </c:pt>
                <c:pt idx="2356">
                  <c:v>-160.793753632836</c:v>
                </c:pt>
                <c:pt idx="2357">
                  <c:v>-156.392804211119</c:v>
                </c:pt>
                <c:pt idx="2358">
                  <c:v>-151.88267979802501</c:v>
                </c:pt>
                <c:pt idx="2359">
                  <c:v>-147.266597345295</c:v>
                </c:pt>
                <c:pt idx="2360">
                  <c:v>-142.54793217471499</c:v>
                </c:pt>
                <c:pt idx="2361">
                  <c:v>-137.72956917411901</c:v>
                </c:pt>
                <c:pt idx="2362">
                  <c:v>-132.81517523441701</c:v>
                </c:pt>
                <c:pt idx="2363">
                  <c:v>-127.80817504371601</c:v>
                </c:pt>
                <c:pt idx="2364">
                  <c:v>-122.711456331135</c:v>
                </c:pt>
                <c:pt idx="2365">
                  <c:v>-117.529109601844</c:v>
                </c:pt>
                <c:pt idx="2366">
                  <c:v>-112.26459361680701</c:v>
                </c:pt>
                <c:pt idx="2367">
                  <c:v>-106.921093696784</c:v>
                </c:pt>
                <c:pt idx="2368">
                  <c:v>-101.502618296492</c:v>
                </c:pt>
                <c:pt idx="2369">
                  <c:v>-96.013137072219607</c:v>
                </c:pt>
                <c:pt idx="2370">
                  <c:v>-90.456560953405301</c:v>
                </c:pt>
                <c:pt idx="2371">
                  <c:v>-84.836270070861303</c:v>
                </c:pt>
                <c:pt idx="2372">
                  <c:v>-79.156698033729896</c:v>
                </c:pt>
                <c:pt idx="2373">
                  <c:v>-73.421509529608898</c:v>
                </c:pt>
                <c:pt idx="2374">
                  <c:v>-67.634131818983093</c:v>
                </c:pt>
                <c:pt idx="2375">
                  <c:v>-61.799157829224903</c:v>
                </c:pt>
                <c:pt idx="2376">
                  <c:v>-55.920520583371797</c:v>
                </c:pt>
                <c:pt idx="2377">
                  <c:v>-50.002160081100101</c:v>
                </c:pt>
                <c:pt idx="2378">
                  <c:v>-44.0483185679211</c:v>
                </c:pt>
                <c:pt idx="2379">
                  <c:v>-38.063343214228297</c:v>
                </c:pt>
                <c:pt idx="2380">
                  <c:v>-32.051195169688398</c:v>
                </c:pt>
                <c:pt idx="2381">
                  <c:v>-26.015937661826602</c:v>
                </c:pt>
                <c:pt idx="2382">
                  <c:v>-19.961871892717699</c:v>
                </c:pt>
                <c:pt idx="2383">
                  <c:v>-13.8933459349893</c:v>
                </c:pt>
                <c:pt idx="2384">
                  <c:v>-7.8142707847762702</c:v>
                </c:pt>
                <c:pt idx="2385">
                  <c:v>-1.72861591795309</c:v>
                </c:pt>
                <c:pt idx="2386">
                  <c:v>4.3594471889370396</c:v>
                </c:pt>
                <c:pt idx="2387">
                  <c:v>10.445569872911101</c:v>
                </c:pt>
                <c:pt idx="2388">
                  <c:v>16.525253716158701</c:v>
                </c:pt>
                <c:pt idx="2389">
                  <c:v>22.5940381868832</c:v>
                </c:pt>
                <c:pt idx="2390">
                  <c:v>28.647979219303402</c:v>
                </c:pt>
                <c:pt idx="2391">
                  <c:v>34.683146812753598</c:v>
                </c:pt>
                <c:pt idx="2392">
                  <c:v>40.695314845217602</c:v>
                </c:pt>
                <c:pt idx="2393">
                  <c:v>46.679877274211997</c:v>
                </c:pt>
                <c:pt idx="2394">
                  <c:v>52.633179897068601</c:v>
                </c:pt>
                <c:pt idx="2395">
                  <c:v>58.551030079752699</c:v>
                </c:pt>
                <c:pt idx="2396">
                  <c:v>64.4292351259665</c:v>
                </c:pt>
                <c:pt idx="2397">
                  <c:v>70.263716983619602</c:v>
                </c:pt>
                <c:pt idx="2398">
                  <c:v>76.050404469785704</c:v>
                </c:pt>
                <c:pt idx="2399">
                  <c:v>81.785349322274499</c:v>
                </c:pt>
                <c:pt idx="2400">
                  <c:v>87.464581909323599</c:v>
                </c:pt>
                <c:pt idx="2401">
                  <c:v>93.084104722912201</c:v>
                </c:pt>
                <c:pt idx="2402">
                  <c:v>98.640026471170799</c:v>
                </c:pt>
                <c:pt idx="2403">
                  <c:v>104.128559045548</c:v>
                </c:pt>
                <c:pt idx="2404">
                  <c:v>109.5458892139</c:v>
                </c:pt>
                <c:pt idx="2405">
                  <c:v>114.888202237774</c:v>
                </c:pt>
                <c:pt idx="2406">
                  <c:v>120.151827060103</c:v>
                </c:pt>
                <c:pt idx="2407">
                  <c:v>125.333120126645</c:v>
                </c:pt>
                <c:pt idx="2408">
                  <c:v>130.428577058884</c:v>
                </c:pt>
                <c:pt idx="2409">
                  <c:v>135.43470908865999</c:v>
                </c:pt>
                <c:pt idx="2410">
                  <c:v>140.347570524319</c:v>
                </c:pt>
                <c:pt idx="2411">
                  <c:v>145.16421680720299</c:v>
                </c:pt>
                <c:pt idx="2412">
                  <c:v>149.88132616242899</c:v>
                </c:pt>
                <c:pt idx="2413">
                  <c:v>154.49535891005601</c:v>
                </c:pt>
                <c:pt idx="2414">
                  <c:v>159.002892273535</c:v>
                </c:pt>
                <c:pt idx="2415">
                  <c:v>163.40108246101701</c:v>
                </c:pt>
                <c:pt idx="2416">
                  <c:v>167.68714694882701</c:v>
                </c:pt>
                <c:pt idx="2417">
                  <c:v>171.85819921639799</c:v>
                </c:pt>
                <c:pt idx="2418">
                  <c:v>175.91125283229599</c:v>
                </c:pt>
                <c:pt idx="2419">
                  <c:v>179.84322965910499</c:v>
                </c:pt>
                <c:pt idx="2420">
                  <c:v>183.65113014092299</c:v>
                </c:pt>
                <c:pt idx="2421">
                  <c:v>187.332496666304</c:v>
                </c:pt>
                <c:pt idx="2422">
                  <c:v>190.88489824687301</c:v>
                </c:pt>
                <c:pt idx="2423">
                  <c:v>194.30576853027</c:v>
                </c:pt>
                <c:pt idx="2424">
                  <c:v>197.59257257688299</c:v>
                </c:pt>
                <c:pt idx="2425">
                  <c:v>200.74326873190799</c:v>
                </c:pt>
                <c:pt idx="2426">
                  <c:v>203.75579359834299</c:v>
                </c:pt>
                <c:pt idx="2427">
                  <c:v>206.62790187232099</c:v>
                </c:pt>
                <c:pt idx="2428">
                  <c:v>209.35749495715299</c:v>
                </c:pt>
                <c:pt idx="2429">
                  <c:v>211.943218683932</c:v>
                </c:pt>
                <c:pt idx="2430">
                  <c:v>214.38268207546599</c:v>
                </c:pt>
                <c:pt idx="2431">
                  <c:v>216.67395268851399</c:v>
                </c:pt>
                <c:pt idx="2432">
                  <c:v>218.81597161610199</c:v>
                </c:pt>
                <c:pt idx="2433">
                  <c:v>220.80676738691099</c:v>
                </c:pt>
                <c:pt idx="2434">
                  <c:v>222.64508491479</c:v>
                </c:pt>
                <c:pt idx="2435">
                  <c:v>224.32984963170199</c:v>
                </c:pt>
                <c:pt idx="2436">
                  <c:v>225.86013965078001</c:v>
                </c:pt>
                <c:pt idx="2437">
                  <c:v>227.23438420327199</c:v>
                </c:pt>
                <c:pt idx="2438">
                  <c:v>228.45151052140301</c:v>
                </c:pt>
                <c:pt idx="2439">
                  <c:v>229.51119690381</c:v>
                </c:pt>
                <c:pt idx="2440">
                  <c:v>230.41209262782601</c:v>
                </c:pt>
                <c:pt idx="2441">
                  <c:v>231.153614486279</c:v>
                </c:pt>
                <c:pt idx="2442">
                  <c:v>231.73555368458901</c:v>
                </c:pt>
                <c:pt idx="2443">
                  <c:v>232.15710701256199</c:v>
                </c:pt>
                <c:pt idx="2444">
                  <c:v>232.418161250222</c:v>
                </c:pt>
                <c:pt idx="2445">
                  <c:v>232.518600756501</c:v>
                </c:pt>
                <c:pt idx="2446">
                  <c:v>232.45845089952201</c:v>
                </c:pt>
                <c:pt idx="2447">
                  <c:v>232.23754186559299</c:v>
                </c:pt>
                <c:pt idx="2448">
                  <c:v>231.855984266994</c:v>
                </c:pt>
                <c:pt idx="2449">
                  <c:v>231.314131809277</c:v>
                </c:pt>
                <c:pt idx="2450">
                  <c:v>230.61208394775599</c:v>
                </c:pt>
                <c:pt idx="2451">
                  <c:v>229.750166157922</c:v>
                </c:pt>
                <c:pt idx="2452">
                  <c:v>228.729057043246</c:v>
                </c:pt>
                <c:pt idx="2453">
                  <c:v>227.54974667154201</c:v>
                </c:pt>
                <c:pt idx="2454">
                  <c:v>226.21317495424199</c:v>
                </c:pt>
                <c:pt idx="2455">
                  <c:v>224.71960570548899</c:v>
                </c:pt>
                <c:pt idx="2456">
                  <c:v>223.070384662994</c:v>
                </c:pt>
                <c:pt idx="2457">
                  <c:v>221.26674348101</c:v>
                </c:pt>
                <c:pt idx="2458">
                  <c:v>219.30979377594801</c:v>
                </c:pt>
                <c:pt idx="2459">
                  <c:v>217.20052940632499</c:v>
                </c:pt>
                <c:pt idx="2460">
                  <c:v>214.94090852952499</c:v>
                </c:pt>
                <c:pt idx="2461">
                  <c:v>212.53220124734301</c:v>
                </c:pt>
                <c:pt idx="2462">
                  <c:v>209.97596673378899</c:v>
                </c:pt>
                <c:pt idx="2463">
                  <c:v>207.27370920726901</c:v>
                </c:pt>
                <c:pt idx="2464">
                  <c:v>204.42779905384</c:v>
                </c:pt>
                <c:pt idx="2465">
                  <c:v>201.439826470599</c:v>
                </c:pt>
                <c:pt idx="2466">
                  <c:v>198.31174529056</c:v>
                </c:pt>
                <c:pt idx="2467">
                  <c:v>195.04582886018099</c:v>
                </c:pt>
                <c:pt idx="2468">
                  <c:v>191.64462100723401</c:v>
                </c:pt>
                <c:pt idx="2469">
                  <c:v>188.10981150460901</c:v>
                </c:pt>
                <c:pt idx="2470">
                  <c:v>184.444009659188</c:v>
                </c:pt>
                <c:pt idx="2471">
                  <c:v>180.65002559245201</c:v>
                </c:pt>
                <c:pt idx="2472">
                  <c:v>176.73052479074599</c:v>
                </c:pt>
                <c:pt idx="2473">
                  <c:v>172.68801940178599</c:v>
                </c:pt>
                <c:pt idx="2474">
                  <c:v>168.52502528047799</c:v>
                </c:pt>
                <c:pt idx="2475">
                  <c:v>164.24451563157299</c:v>
                </c:pt>
                <c:pt idx="2476">
                  <c:v>159.849399255984</c:v>
                </c:pt>
                <c:pt idx="2477">
                  <c:v>155.34251387302001</c:v>
                </c:pt>
                <c:pt idx="2478">
                  <c:v>150.72708261872901</c:v>
                </c:pt>
                <c:pt idx="2479">
                  <c:v>146.006355641342</c:v>
                </c:pt>
                <c:pt idx="2480">
                  <c:v>141.18374115166401</c:v>
                </c:pt>
                <c:pt idx="2481">
                  <c:v>136.26215660901701</c:v>
                </c:pt>
                <c:pt idx="2482">
                  <c:v>131.245301148317</c:v>
                </c:pt>
                <c:pt idx="2483">
                  <c:v>126.13663136439</c:v>
                </c:pt>
                <c:pt idx="2484">
                  <c:v>120.93906654612201</c:v>
                </c:pt>
                <c:pt idx="2485">
                  <c:v>115.65672840197099</c:v>
                </c:pt>
                <c:pt idx="2486">
                  <c:v>110.293106530318</c:v>
                </c:pt>
                <c:pt idx="2487">
                  <c:v>104.851416714233</c:v>
                </c:pt>
                <c:pt idx="2488">
                  <c:v>99.335697486552306</c:v>
                </c:pt>
                <c:pt idx="2489">
                  <c:v>93.749948188551301</c:v>
                </c:pt>
                <c:pt idx="2490">
                  <c:v>88.098109032727095</c:v>
                </c:pt>
                <c:pt idx="2491">
                  <c:v>82.383589022419301</c:v>
                </c:pt>
                <c:pt idx="2492">
                  <c:v>76.610850220271402</c:v>
                </c:pt>
                <c:pt idx="2493">
                  <c:v>70.783585340054003</c:v>
                </c:pt>
                <c:pt idx="2494">
                  <c:v>64.905249232968302</c:v>
                </c:pt>
                <c:pt idx="2495">
                  <c:v>58.9804619736475</c:v>
                </c:pt>
                <c:pt idx="2496">
                  <c:v>53.013183281134502</c:v>
                </c:pt>
                <c:pt idx="2497">
                  <c:v>47.007379392211199</c:v>
                </c:pt>
                <c:pt idx="2498">
                  <c:v>40.967318323127699</c:v>
                </c:pt>
                <c:pt idx="2499">
                  <c:v>34.897372541353299</c:v>
                </c:pt>
                <c:pt idx="2500">
                  <c:v>28.801528012856402</c:v>
                </c:pt>
                <c:pt idx="2501">
                  <c:v>22.683872293738599</c:v>
                </c:pt>
                <c:pt idx="2502">
                  <c:v>16.548730420178401</c:v>
                </c:pt>
                <c:pt idx="2503">
                  <c:v>10.400473797843</c:v>
                </c:pt>
                <c:pt idx="2504">
                  <c:v>4.2430362484655699</c:v>
                </c:pt>
                <c:pt idx="2505">
                  <c:v>-1.9195904401566199</c:v>
                </c:pt>
                <c:pt idx="2506">
                  <c:v>-8.0832129992347195</c:v>
                </c:pt>
                <c:pt idx="2507">
                  <c:v>-14.2434614990567</c:v>
                </c:pt>
                <c:pt idx="2508">
                  <c:v>-20.3958167862558</c:v>
                </c:pt>
                <c:pt idx="2509">
                  <c:v>-26.535798130096701</c:v>
                </c:pt>
                <c:pt idx="2510">
                  <c:v>-32.6594418077445</c:v>
                </c:pt>
                <c:pt idx="2511">
                  <c:v>-38.7627987084309</c:v>
                </c:pt>
                <c:pt idx="2512">
                  <c:v>-44.841624151864501</c:v>
                </c:pt>
                <c:pt idx="2513">
                  <c:v>-50.891294093795601</c:v>
                </c:pt>
                <c:pt idx="2514">
                  <c:v>-56.908136890770002</c:v>
                </c:pt>
                <c:pt idx="2515">
                  <c:v>-62.887943033256498</c:v>
                </c:pt>
                <c:pt idx="2516">
                  <c:v>-68.826503518805296</c:v>
                </c:pt>
                <c:pt idx="2517">
                  <c:v>-74.719724562426293</c:v>
                </c:pt>
                <c:pt idx="2518">
                  <c:v>-80.563519825229605</c:v>
                </c:pt>
                <c:pt idx="2519">
                  <c:v>-86.353926469471602</c:v>
                </c:pt>
                <c:pt idx="2520">
                  <c:v>-92.086960871555206</c:v>
                </c:pt>
                <c:pt idx="2521">
                  <c:v>-97.758612118392307</c:v>
                </c:pt>
                <c:pt idx="2522">
                  <c:v>-103.36497610272301</c:v>
                </c:pt>
                <c:pt idx="2523">
                  <c:v>-108.902252492949</c:v>
                </c:pt>
                <c:pt idx="2524">
                  <c:v>-114.366616428689</c:v>
                </c:pt>
                <c:pt idx="2525">
                  <c:v>-119.75424214034901</c:v>
                </c:pt>
                <c:pt idx="2526">
                  <c:v>-125.06144813886699</c:v>
                </c:pt>
                <c:pt idx="2527">
                  <c:v>-130.284581039025</c:v>
                </c:pt>
                <c:pt idx="2528">
                  <c:v>-135.420127234006</c:v>
                </c:pt>
                <c:pt idx="2529">
                  <c:v>-140.46458933148</c:v>
                </c:pt>
                <c:pt idx="2530">
                  <c:v>-145.414013621002</c:v>
                </c:pt>
                <c:pt idx="2531">
                  <c:v>-150.26544813155101</c:v>
                </c:pt>
                <c:pt idx="2532">
                  <c:v>-155.01556428315499</c:v>
                </c:pt>
                <c:pt idx="2533">
                  <c:v>-159.660816198693</c:v>
                </c:pt>
                <c:pt idx="2534">
                  <c:v>-164.197775512786</c:v>
                </c:pt>
                <c:pt idx="2535">
                  <c:v>-168.62359345334201</c:v>
                </c:pt>
                <c:pt idx="2536">
                  <c:v>-172.93548312505101</c:v>
                </c:pt>
                <c:pt idx="2537">
                  <c:v>-177.130554244168</c:v>
                </c:pt>
                <c:pt idx="2538">
                  <c:v>-181.20581722415599</c:v>
                </c:pt>
                <c:pt idx="2539">
                  <c:v>-185.15819137999699</c:v>
                </c:pt>
                <c:pt idx="2540">
                  <c:v>-188.98467521492901</c:v>
                </c:pt>
                <c:pt idx="2541">
                  <c:v>-192.682809782417</c:v>
                </c:pt>
                <c:pt idx="2542">
                  <c:v>-196.25016336359101</c:v>
                </c:pt>
                <c:pt idx="2543">
                  <c:v>-199.68416947883699</c:v>
                </c:pt>
                <c:pt idx="2544">
                  <c:v>-202.982293662969</c:v>
                </c:pt>
                <c:pt idx="2545">
                  <c:v>-206.14249533552601</c:v>
                </c:pt>
                <c:pt idx="2546">
                  <c:v>-209.162712771825</c:v>
                </c:pt>
                <c:pt idx="2547">
                  <c:v>-212.040702936147</c:v>
                </c:pt>
                <c:pt idx="2548">
                  <c:v>-214.77437009344999</c:v>
                </c:pt>
                <c:pt idx="2549">
                  <c:v>-217.36236352744899</c:v>
                </c:pt>
                <c:pt idx="2550">
                  <c:v>-219.80229630183101</c:v>
                </c:pt>
                <c:pt idx="2551">
                  <c:v>-222.09224059959899</c:v>
                </c:pt>
                <c:pt idx="2552">
                  <c:v>-224.23114272229401</c:v>
                </c:pt>
                <c:pt idx="2553">
                  <c:v>-226.217036986116</c:v>
                </c:pt>
                <c:pt idx="2554">
                  <c:v>-228.048674667981</c:v>
                </c:pt>
                <c:pt idx="2555">
                  <c:v>-229.724988134835</c:v>
                </c:pt>
                <c:pt idx="2556">
                  <c:v>-231.24506300288999</c:v>
                </c:pt>
                <c:pt idx="2557">
                  <c:v>-232.60733657057699</c:v>
                </c:pt>
                <c:pt idx="2558">
                  <c:v>-233.810744697242</c:v>
                </c:pt>
                <c:pt idx="2559">
                  <c:v>-234.854974864235</c:v>
                </c:pt>
                <c:pt idx="2560">
                  <c:v>-235.738686082676</c:v>
                </c:pt>
                <c:pt idx="2561">
                  <c:v>-236.461305425571</c:v>
                </c:pt>
                <c:pt idx="2562">
                  <c:v>-237.02263492005301</c:v>
                </c:pt>
                <c:pt idx="2563">
                  <c:v>-237.42188271415199</c:v>
                </c:pt>
                <c:pt idx="2564">
                  <c:v>-237.658947477444</c:v>
                </c:pt>
                <c:pt idx="2565">
                  <c:v>-237.73372598439499</c:v>
                </c:pt>
                <c:pt idx="2566">
                  <c:v>-237.64625653913001</c:v>
                </c:pt>
                <c:pt idx="2567">
                  <c:v>-237.396382778766</c:v>
                </c:pt>
                <c:pt idx="2568">
                  <c:v>-236.984229275378</c:v>
                </c:pt>
                <c:pt idx="2569">
                  <c:v>-236.41016419732401</c:v>
                </c:pt>
                <c:pt idx="2570">
                  <c:v>-235.674301959612</c:v>
                </c:pt>
                <c:pt idx="2571">
                  <c:v>-234.776983488035</c:v>
                </c:pt>
                <c:pt idx="2572">
                  <c:v>-233.71890332056699</c:v>
                </c:pt>
                <c:pt idx="2573">
                  <c:v>-232.501067937155</c:v>
                </c:pt>
                <c:pt idx="2574">
                  <c:v>-231.12443413229599</c:v>
                </c:pt>
                <c:pt idx="2575">
                  <c:v>-229.58928306728299</c:v>
                </c:pt>
                <c:pt idx="2576">
                  <c:v>-227.89697828409601</c:v>
                </c:pt>
                <c:pt idx="2577">
                  <c:v>-226.04876969125601</c:v>
                </c:pt>
                <c:pt idx="2578">
                  <c:v>-224.045787602209</c:v>
                </c:pt>
                <c:pt idx="2579">
                  <c:v>-221.889045007904</c:v>
                </c:pt>
                <c:pt idx="2580">
                  <c:v>-219.58051962606501</c:v>
                </c:pt>
                <c:pt idx="2581">
                  <c:v>-217.12150153911901</c:v>
                </c:pt>
                <c:pt idx="2582">
                  <c:v>-214.51357031427199</c:v>
                </c:pt>
                <c:pt idx="2583">
                  <c:v>-211.75825096783501</c:v>
                </c:pt>
                <c:pt idx="2584">
                  <c:v>-208.85793508053101</c:v>
                </c:pt>
                <c:pt idx="2585">
                  <c:v>-205.814234432798</c:v>
                </c:pt>
                <c:pt idx="2586">
                  <c:v>-202.62912482149201</c:v>
                </c:pt>
                <c:pt idx="2587">
                  <c:v>-199.30490192913999</c:v>
                </c:pt>
                <c:pt idx="2588">
                  <c:v>-195.84413228340799</c:v>
                </c:pt>
                <c:pt idx="2589">
                  <c:v>-192.24852871244499</c:v>
                </c:pt>
                <c:pt idx="2590">
                  <c:v>-188.52072392515899</c:v>
                </c:pt>
                <c:pt idx="2591">
                  <c:v>-184.66355178316601</c:v>
                </c:pt>
                <c:pt idx="2592">
                  <c:v>-180.67970184229699</c:v>
                </c:pt>
                <c:pt idx="2593">
                  <c:v>-176.57171064024899</c:v>
                </c:pt>
                <c:pt idx="2594">
                  <c:v>-172.34211873349099</c:v>
                </c:pt>
                <c:pt idx="2595">
                  <c:v>-167.99392433091199</c:v>
                </c:pt>
                <c:pt idx="2596">
                  <c:v>-163.530061531044</c:v>
                </c:pt>
                <c:pt idx="2597">
                  <c:v>-158.95339363514501</c:v>
                </c:pt>
                <c:pt idx="2598">
                  <c:v>-154.267169636327</c:v>
                </c:pt>
                <c:pt idx="2599">
                  <c:v>-149.47466580569301</c:v>
                </c:pt>
                <c:pt idx="2600">
                  <c:v>-144.579316733382</c:v>
                </c:pt>
                <c:pt idx="2601">
                  <c:v>-139.584066505094</c:v>
                </c:pt>
                <c:pt idx="2602">
                  <c:v>-134.492641119691</c:v>
                </c:pt>
                <c:pt idx="2603">
                  <c:v>-129.30852426399699</c:v>
                </c:pt>
                <c:pt idx="2604">
                  <c:v>-124.03466253736001</c:v>
                </c:pt>
                <c:pt idx="2605">
                  <c:v>-118.67520516755199</c:v>
                </c:pt>
                <c:pt idx="2606">
                  <c:v>-113.23366947144299</c:v>
                </c:pt>
                <c:pt idx="2607">
                  <c:v>-107.713299140072</c:v>
                </c:pt>
                <c:pt idx="2608">
                  <c:v>-102.118160793974</c:v>
                </c:pt>
                <c:pt idx="2609">
                  <c:v>-96.452282032065895</c:v>
                </c:pt>
                <c:pt idx="2610">
                  <c:v>-90.719631484648204</c:v>
                </c:pt>
                <c:pt idx="2611">
                  <c:v>-84.923646723161696</c:v>
                </c:pt>
                <c:pt idx="2612">
                  <c:v>-79.068818518810204</c:v>
                </c:pt>
                <c:pt idx="2613">
                  <c:v>-73.158868424493306</c:v>
                </c:pt>
                <c:pt idx="2614">
                  <c:v>-67.1972802512269</c:v>
                </c:pt>
                <c:pt idx="2615">
                  <c:v>-61.1887031442254</c:v>
                </c:pt>
                <c:pt idx="2616">
                  <c:v>-55.137125993959202</c:v>
                </c:pt>
                <c:pt idx="2617">
                  <c:v>-49.046544299565198</c:v>
                </c:pt>
                <c:pt idx="2618">
                  <c:v>-42.921255420639802</c:v>
                </c:pt>
                <c:pt idx="2619">
                  <c:v>-36.7656612390576</c:v>
                </c:pt>
                <c:pt idx="2620">
                  <c:v>-30.583777196333202</c:v>
                </c:pt>
                <c:pt idx="2621">
                  <c:v>-24.3797203753209</c:v>
                </c:pt>
                <c:pt idx="2622">
                  <c:v>-18.1578453802532</c:v>
                </c:pt>
                <c:pt idx="2623">
                  <c:v>-11.922553216253201</c:v>
                </c:pt>
                <c:pt idx="2624">
                  <c:v>-5.6778073260216901</c:v>
                </c:pt>
                <c:pt idx="2625">
                  <c:v>0.57237087001920495</c:v>
                </c:pt>
                <c:pt idx="2626">
                  <c:v>6.8237584686455302</c:v>
                </c:pt>
                <c:pt idx="2627">
                  <c:v>13.0719559137271</c:v>
                </c:pt>
                <c:pt idx="2628">
                  <c:v>19.312414443271699</c:v>
                </c:pt>
                <c:pt idx="2629">
                  <c:v>25.540623745461001</c:v>
                </c:pt>
                <c:pt idx="2630">
                  <c:v>31.752590553667702</c:v>
                </c:pt>
                <c:pt idx="2631">
                  <c:v>37.944336260267001</c:v>
                </c:pt>
                <c:pt idx="2632">
                  <c:v>44.111586744729401</c:v>
                </c:pt>
                <c:pt idx="2633">
                  <c:v>50.249688588747098</c:v>
                </c:pt>
                <c:pt idx="2634">
                  <c:v>56.354940850564503</c:v>
                </c:pt>
                <c:pt idx="2635">
                  <c:v>62.423104807586803</c:v>
                </c:pt>
                <c:pt idx="2636">
                  <c:v>68.449942338997104</c:v>
                </c:pt>
                <c:pt idx="2637">
                  <c:v>74.4313306455131</c:v>
                </c:pt>
                <c:pt idx="2638">
                  <c:v>80.363154487372299</c:v>
                </c:pt>
                <c:pt idx="2639">
                  <c:v>86.241422248630798</c:v>
                </c:pt>
                <c:pt idx="2640">
                  <c:v>92.062121659373105</c:v>
                </c:pt>
                <c:pt idx="2641">
                  <c:v>97.8212133012197</c:v>
                </c:pt>
                <c:pt idx="2642">
                  <c:v>103.51476471168699</c:v>
                </c:pt>
                <c:pt idx="2643">
                  <c:v>109.13894736302601</c:v>
                </c:pt>
                <c:pt idx="2644">
                  <c:v>114.689908366696</c:v>
                </c:pt>
                <c:pt idx="2645">
                  <c:v>120.16379410175</c:v>
                </c:pt>
                <c:pt idx="2646">
                  <c:v>125.556895413352</c:v>
                </c:pt>
                <c:pt idx="2647">
                  <c:v>130.86553144473999</c:v>
                </c:pt>
                <c:pt idx="2648">
                  <c:v>136.08616132037599</c:v>
                </c:pt>
                <c:pt idx="2649">
                  <c:v>141.21526059051101</c:v>
                </c:pt>
                <c:pt idx="2650">
                  <c:v>146.24884870698901</c:v>
                </c:pt>
                <c:pt idx="2651">
                  <c:v>151.18394708908301</c:v>
                </c:pt>
                <c:pt idx="2652">
                  <c:v>156.01720078332801</c:v>
                </c:pt>
                <c:pt idx="2653">
                  <c:v>160.74503778342799</c:v>
                </c:pt>
                <c:pt idx="2654">
                  <c:v>165.36400384714599</c:v>
                </c:pt>
                <c:pt idx="2655">
                  <c:v>169.87122458575101</c:v>
                </c:pt>
                <c:pt idx="2656">
                  <c:v>174.263887755306</c:v>
                </c:pt>
                <c:pt idx="2657">
                  <c:v>178.53907799912</c:v>
                </c:pt>
                <c:pt idx="2658">
                  <c:v>182.693780940972</c:v>
                </c:pt>
                <c:pt idx="2659">
                  <c:v>186.72489139688099</c:v>
                </c:pt>
                <c:pt idx="2660">
                  <c:v>190.62938366916501</c:v>
                </c:pt>
                <c:pt idx="2661">
                  <c:v>194.40477491565201</c:v>
                </c:pt>
                <c:pt idx="2662">
                  <c:v>198.04860983420599</c:v>
                </c:pt>
                <c:pt idx="2663">
                  <c:v>201.558298681308</c:v>
                </c:pt>
                <c:pt idx="2664">
                  <c:v>204.931284054071</c:v>
                </c:pt>
                <c:pt idx="2665">
                  <c:v>208.16550276727199</c:v>
                </c:pt>
                <c:pt idx="2666">
                  <c:v>211.25887083101</c:v>
                </c:pt>
                <c:pt idx="2667">
                  <c:v>214.20912329034701</c:v>
                </c:pt>
                <c:pt idx="2668">
                  <c:v>217.01414284338099</c:v>
                </c:pt>
                <c:pt idx="2669">
                  <c:v>219.672557565506</c:v>
                </c:pt>
                <c:pt idx="2670">
                  <c:v>222.18195967672</c:v>
                </c:pt>
                <c:pt idx="2671">
                  <c:v>224.540400886887</c:v>
                </c:pt>
                <c:pt idx="2672">
                  <c:v>226.746807400759</c:v>
                </c:pt>
                <c:pt idx="2673">
                  <c:v>228.799193819751</c:v>
                </c:pt>
                <c:pt idx="2674">
                  <c:v>230.69629209351399</c:v>
                </c:pt>
                <c:pt idx="2675">
                  <c:v>232.437015654611</c:v>
                </c:pt>
                <c:pt idx="2676">
                  <c:v>234.02043158298599</c:v>
                </c:pt>
                <c:pt idx="2677">
                  <c:v>235.44495904399699</c:v>
                </c:pt>
                <c:pt idx="2678">
                  <c:v>236.70951617204</c:v>
                </c:pt>
                <c:pt idx="2679">
                  <c:v>237.813773136425</c:v>
                </c:pt>
                <c:pt idx="2680">
                  <c:v>238.75637205378101</c:v>
                </c:pt>
                <c:pt idx="2681">
                  <c:v>239.53672352465301</c:v>
                </c:pt>
                <c:pt idx="2682">
                  <c:v>240.15461353007299</c:v>
                </c:pt>
                <c:pt idx="2683">
                  <c:v>240.60923460252201</c:v>
                </c:pt>
                <c:pt idx="2684">
                  <c:v>240.900470230591</c:v>
                </c:pt>
                <c:pt idx="2685">
                  <c:v>241.02820244620901</c:v>
                </c:pt>
                <c:pt idx="2686">
                  <c:v>240.99245525312301</c:v>
                </c:pt>
                <c:pt idx="2687">
                  <c:v>240.79305843379399</c:v>
                </c:pt>
                <c:pt idx="2688">
                  <c:v>240.43012315476301</c:v>
                </c:pt>
                <c:pt idx="2689">
                  <c:v>239.904004631226</c:v>
                </c:pt>
                <c:pt idx="2690">
                  <c:v>239.21480478048599</c:v>
                </c:pt>
                <c:pt idx="2691">
                  <c:v>238.362852489017</c:v>
                </c:pt>
                <c:pt idx="2692">
                  <c:v>237.34883071662799</c:v>
                </c:pt>
                <c:pt idx="2693">
                  <c:v>236.173734828866</c:v>
                </c:pt>
                <c:pt idx="2694">
                  <c:v>234.838510972036</c:v>
                </c:pt>
                <c:pt idx="2695">
                  <c:v>233.343430127744</c:v>
                </c:pt>
                <c:pt idx="2696">
                  <c:v>231.689846128901</c:v>
                </c:pt>
                <c:pt idx="2697">
                  <c:v>229.878999647554</c:v>
                </c:pt>
                <c:pt idx="2698">
                  <c:v>227.91201223506599</c:v>
                </c:pt>
                <c:pt idx="2699">
                  <c:v>225.78988859634001</c:v>
                </c:pt>
                <c:pt idx="2700">
                  <c:v>223.51459864056</c:v>
                </c:pt>
                <c:pt idx="2701">
                  <c:v>221.087425120452</c:v>
                </c:pt>
                <c:pt idx="2702">
                  <c:v>218.50994075349999</c:v>
                </c:pt>
                <c:pt idx="2703">
                  <c:v>215.78366418728001</c:v>
                </c:pt>
                <c:pt idx="2704">
                  <c:v>212.91098111557901</c:v>
                </c:pt>
                <c:pt idx="2705">
                  <c:v>209.893497914384</c:v>
                </c:pt>
                <c:pt idx="2706">
                  <c:v>206.73318545909001</c:v>
                </c:pt>
                <c:pt idx="2707">
                  <c:v>203.432334994092</c:v>
                </c:pt>
                <c:pt idx="2708">
                  <c:v>199.99350909244899</c:v>
                </c:pt>
                <c:pt idx="2709">
                  <c:v>196.41841711124201</c:v>
                </c:pt>
                <c:pt idx="2710">
                  <c:v>192.709688771728</c:v>
                </c:pt>
                <c:pt idx="2711">
                  <c:v>188.870155430978</c:v>
                </c:pt>
                <c:pt idx="2712">
                  <c:v>184.90250462294901</c:v>
                </c:pt>
                <c:pt idx="2713">
                  <c:v>180.80927134550799</c:v>
                </c:pt>
                <c:pt idx="2714">
                  <c:v>176.59299509657299</c:v>
                </c:pt>
                <c:pt idx="2715">
                  <c:v>172.25667350683199</c:v>
                </c:pt>
                <c:pt idx="2716">
                  <c:v>167.803240575882</c:v>
                </c:pt>
                <c:pt idx="2717">
                  <c:v>163.235559984075</c:v>
                </c:pt>
                <c:pt idx="2718">
                  <c:v>158.556881580246</c:v>
                </c:pt>
                <c:pt idx="2719">
                  <c:v>153.77048296629999</c:v>
                </c:pt>
                <c:pt idx="2720">
                  <c:v>148.87980053656199</c:v>
                </c:pt>
                <c:pt idx="2721">
                  <c:v>143.88778065243801</c:v>
                </c:pt>
                <c:pt idx="2722">
                  <c:v>138.79815205802001</c:v>
                </c:pt>
                <c:pt idx="2723">
                  <c:v>133.614401652721</c:v>
                </c:pt>
                <c:pt idx="2724">
                  <c:v>128.33947971353601</c:v>
                </c:pt>
                <c:pt idx="2725">
                  <c:v>122.977539608488</c:v>
                </c:pt>
                <c:pt idx="2726">
                  <c:v>117.53210325470501</c:v>
                </c:pt>
                <c:pt idx="2727">
                  <c:v>112.006419400743</c:v>
                </c:pt>
                <c:pt idx="2728">
                  <c:v>106.404560179028</c:v>
                </c:pt>
                <c:pt idx="2729">
                  <c:v>100.730559151706</c:v>
                </c:pt>
                <c:pt idx="2730">
                  <c:v>94.988391360470899</c:v>
                </c:pt>
                <c:pt idx="2731">
                  <c:v>89.181501233008802</c:v>
                </c:pt>
                <c:pt idx="2732">
                  <c:v>83.314386838178905</c:v>
                </c:pt>
                <c:pt idx="2733">
                  <c:v>77.390777464338498</c:v>
                </c:pt>
                <c:pt idx="2734">
                  <c:v>71.414165092056706</c:v>
                </c:pt>
                <c:pt idx="2735">
                  <c:v>65.389207466326894</c:v>
                </c:pt>
                <c:pt idx="2736">
                  <c:v>59.319902503647697</c:v>
                </c:pt>
                <c:pt idx="2737">
                  <c:v>53.210255151289999</c:v>
                </c:pt>
                <c:pt idx="2738">
                  <c:v>47.0645726348735</c:v>
                </c:pt>
                <c:pt idx="2739">
                  <c:v>40.887267115777398</c:v>
                </c:pt>
                <c:pt idx="2740">
                  <c:v>34.682364724011798</c:v>
                </c:pt>
                <c:pt idx="2741">
                  <c:v>28.453993635302101</c:v>
                </c:pt>
                <c:pt idx="2742">
                  <c:v>22.206519946365798</c:v>
                </c:pt>
                <c:pt idx="2743">
                  <c:v>15.9443565495671</c:v>
                </c:pt>
                <c:pt idx="2744">
                  <c:v>9.67147916461969</c:v>
                </c:pt>
                <c:pt idx="2745">
                  <c:v>3.3919218736217198</c:v>
                </c:pt>
                <c:pt idx="2746">
                  <c:v>-2.8900793790704302</c:v>
                </c:pt>
                <c:pt idx="2747">
                  <c:v>-9.1701116220613592</c:v>
                </c:pt>
                <c:pt idx="2748">
                  <c:v>-15.4436123093985</c:v>
                </c:pt>
                <c:pt idx="2749">
                  <c:v>-21.706056982166899</c:v>
                </c:pt>
                <c:pt idx="2750">
                  <c:v>-27.953437869118499</c:v>
                </c:pt>
                <c:pt idx="2751">
                  <c:v>-34.181761506275201</c:v>
                </c:pt>
                <c:pt idx="2752">
                  <c:v>-40.386738570847101</c:v>
                </c:pt>
                <c:pt idx="2753">
                  <c:v>-46.563700102334302</c:v>
                </c:pt>
                <c:pt idx="2754">
                  <c:v>-52.708929282880298</c:v>
                </c:pt>
                <c:pt idx="2755">
                  <c:v>-58.818171186045902</c:v>
                </c:pt>
                <c:pt idx="2756">
                  <c:v>-64.887171165645398</c:v>
                </c:pt>
                <c:pt idx="2757">
                  <c:v>-70.911789581849902</c:v>
                </c:pt>
                <c:pt idx="2758">
                  <c:v>-76.887894045555896</c:v>
                </c:pt>
                <c:pt idx="2759">
                  <c:v>-82.811475489216804</c:v>
                </c:pt>
                <c:pt idx="2760">
                  <c:v>-88.678503895602006</c:v>
                </c:pt>
                <c:pt idx="2761">
                  <c:v>-94.484921809988407</c:v>
                </c:pt>
                <c:pt idx="2762">
                  <c:v>-100.22677845124601</c:v>
                </c:pt>
                <c:pt idx="2763">
                  <c:v>-105.90022669750699</c:v>
                </c:pt>
                <c:pt idx="2764">
                  <c:v>-111.50139479750101</c:v>
                </c:pt>
                <c:pt idx="2765">
                  <c:v>-117.02641000593999</c:v>
                </c:pt>
                <c:pt idx="2766">
                  <c:v>-122.471543789018</c:v>
                </c:pt>
                <c:pt idx="2767">
                  <c:v>-127.833095663501</c:v>
                </c:pt>
                <c:pt idx="2768">
                  <c:v>-133.107504887012</c:v>
                </c:pt>
                <c:pt idx="2769">
                  <c:v>-138.29122690982601</c:v>
                </c:pt>
                <c:pt idx="2770">
                  <c:v>-143.380260857938</c:v>
                </c:pt>
                <c:pt idx="2771">
                  <c:v>-148.37160760623601</c:v>
                </c:pt>
                <c:pt idx="2772">
                  <c:v>-153.261891445716</c:v>
                </c:pt>
                <c:pt idx="2773">
                  <c:v>-158.04751941081099</c:v>
                </c:pt>
                <c:pt idx="2774">
                  <c:v>-162.72501610378299</c:v>
                </c:pt>
                <c:pt idx="2775">
                  <c:v>-167.291485791676</c:v>
                </c:pt>
                <c:pt idx="2776">
                  <c:v>-171.74409470518299</c:v>
                </c:pt>
                <c:pt idx="2777">
                  <c:v>-176.07990578870101</c:v>
                </c:pt>
                <c:pt idx="2778">
                  <c:v>-180.29588280120799</c:v>
                </c:pt>
                <c:pt idx="2779">
                  <c:v>-184.38889853570001</c:v>
                </c:pt>
                <c:pt idx="2780">
                  <c:v>-188.35590512097801</c:v>
                </c:pt>
                <c:pt idx="2781">
                  <c:v>-192.194397398587</c:v>
                </c:pt>
                <c:pt idx="2782">
                  <c:v>-195.90189761511999</c:v>
                </c:pt>
                <c:pt idx="2783">
                  <c:v>-199.47579344858499</c:v>
                </c:pt>
                <c:pt idx="2784">
                  <c:v>-202.91350479823299</c:v>
                </c:pt>
                <c:pt idx="2785">
                  <c:v>-206.21294566943101</c:v>
                </c:pt>
                <c:pt idx="2786">
                  <c:v>-209.37200915915801</c:v>
                </c:pt>
                <c:pt idx="2787">
                  <c:v>-212.38840730351299</c:v>
                </c:pt>
                <c:pt idx="2788">
                  <c:v>-215.259999703662</c:v>
                </c:pt>
                <c:pt idx="2789">
                  <c:v>-217.985391257977</c:v>
                </c:pt>
                <c:pt idx="2790">
                  <c:v>-220.56215093723199</c:v>
                </c:pt>
                <c:pt idx="2791">
                  <c:v>-222.988307137753</c:v>
                </c:pt>
                <c:pt idx="2792">
                  <c:v>-225.262762694331</c:v>
                </c:pt>
                <c:pt idx="2793">
                  <c:v>-227.38350878988601</c:v>
                </c:pt>
                <c:pt idx="2794">
                  <c:v>-229.34925391492001</c:v>
                </c:pt>
                <c:pt idx="2795">
                  <c:v>-231.158888010071</c:v>
                </c:pt>
                <c:pt idx="2796">
                  <c:v>-232.811454638447</c:v>
                </c:pt>
                <c:pt idx="2797">
                  <c:v>-234.30534943151</c:v>
                </c:pt>
                <c:pt idx="2798">
                  <c:v>-235.63946698053601</c:v>
                </c:pt>
                <c:pt idx="2799">
                  <c:v>-236.813453910319</c:v>
                </c:pt>
                <c:pt idx="2800">
                  <c:v>-237.82592879936399</c:v>
                </c:pt>
                <c:pt idx="2801">
                  <c:v>-238.67627872426701</c:v>
                </c:pt>
                <c:pt idx="2802">
                  <c:v>-239.36426616404</c:v>
                </c:pt>
                <c:pt idx="2803">
                  <c:v>-239.88906017878799</c:v>
                </c:pt>
                <c:pt idx="2804">
                  <c:v>-240.25052082207</c:v>
                </c:pt>
                <c:pt idx="2805">
                  <c:v>-240.44850673578401</c:v>
                </c:pt>
                <c:pt idx="2806">
                  <c:v>-240.483018586274</c:v>
                </c:pt>
                <c:pt idx="2807">
                  <c:v>-240.35386287880999</c:v>
                </c:pt>
                <c:pt idx="2808">
                  <c:v>-240.06112757050701</c:v>
                </c:pt>
                <c:pt idx="2809">
                  <c:v>-239.60514474239599</c:v>
                </c:pt>
                <c:pt idx="2810">
                  <c:v>-238.98599326034599</c:v>
                </c:pt>
                <c:pt idx="2811">
                  <c:v>-238.20397904953401</c:v>
                </c:pt>
                <c:pt idx="2812">
                  <c:v>-237.25976220597201</c:v>
                </c:pt>
                <c:pt idx="2813">
                  <c:v>-236.15431533622501</c:v>
                </c:pt>
                <c:pt idx="2814">
                  <c:v>-234.88856193968701</c:v>
                </c:pt>
                <c:pt idx="2815">
                  <c:v>-233.46275047032199</c:v>
                </c:pt>
                <c:pt idx="2816">
                  <c:v>-231.878212359814</c:v>
                </c:pt>
                <c:pt idx="2817">
                  <c:v>-230.13616601247699</c:v>
                </c:pt>
                <c:pt idx="2818">
                  <c:v>-228.237710852455</c:v>
                </c:pt>
                <c:pt idx="2819">
                  <c:v>-226.183829604896</c:v>
                </c:pt>
                <c:pt idx="2820">
                  <c:v>-223.976470353585</c:v>
                </c:pt>
                <c:pt idx="2821">
                  <c:v>-221.616894187013</c:v>
                </c:pt>
                <c:pt idx="2822">
                  <c:v>-219.10665232634699</c:v>
                </c:pt>
                <c:pt idx="2823">
                  <c:v>-216.44724209742699</c:v>
                </c:pt>
                <c:pt idx="2824">
                  <c:v>-213.64102805348901</c:v>
                </c:pt>
                <c:pt idx="2825">
                  <c:v>-210.689595617668</c:v>
                </c:pt>
                <c:pt idx="2826">
                  <c:v>-207.594894906642</c:v>
                </c:pt>
                <c:pt idx="2827">
                  <c:v>-204.35919660659101</c:v>
                </c:pt>
                <c:pt idx="2828">
                  <c:v>-200.985042939127</c:v>
                </c:pt>
                <c:pt idx="2829">
                  <c:v>-197.47412312284101</c:v>
                </c:pt>
                <c:pt idx="2830">
                  <c:v>-193.829046959566</c:v>
                </c:pt>
                <c:pt idx="2831">
                  <c:v>-190.05262611202801</c:v>
                </c:pt>
                <c:pt idx="2832">
                  <c:v>-186.14752865083</c:v>
                </c:pt>
                <c:pt idx="2833">
                  <c:v>-182.11627034731799</c:v>
                </c:pt>
                <c:pt idx="2834">
                  <c:v>-177.96137171545899</c:v>
                </c:pt>
                <c:pt idx="2835">
                  <c:v>-173.68581165019501</c:v>
                </c:pt>
                <c:pt idx="2836">
                  <c:v>-169.29250566912799</c:v>
                </c:pt>
                <c:pt idx="2837">
                  <c:v>-164.78429922981701</c:v>
                </c:pt>
                <c:pt idx="2838">
                  <c:v>-160.164424222842</c:v>
                </c:pt>
                <c:pt idx="2839">
                  <c:v>-155.43614056164199</c:v>
                </c:pt>
                <c:pt idx="2840">
                  <c:v>-150.60286722700499</c:v>
                </c:pt>
                <c:pt idx="2841">
                  <c:v>-145.66753344675701</c:v>
                </c:pt>
                <c:pt idx="2842">
                  <c:v>-140.63385111630501</c:v>
                </c:pt>
                <c:pt idx="2843">
                  <c:v>-135.50529057608799</c:v>
                </c:pt>
                <c:pt idx="2844">
                  <c:v>-130.284785838554</c:v>
                </c:pt>
                <c:pt idx="2845">
                  <c:v>-124.976474306212</c:v>
                </c:pt>
                <c:pt idx="2846">
                  <c:v>-119.583862234196</c:v>
                </c:pt>
                <c:pt idx="2847">
                  <c:v>-114.11018301697</c:v>
                </c:pt>
                <c:pt idx="2848">
                  <c:v>-108.55949374502801</c:v>
                </c:pt>
                <c:pt idx="2849">
                  <c:v>-102.935813254918</c:v>
                </c:pt>
                <c:pt idx="2850">
                  <c:v>-97.243102183075905</c:v>
                </c:pt>
                <c:pt idx="2851">
                  <c:v>-91.484790876212998</c:v>
                </c:pt>
                <c:pt idx="2852">
                  <c:v>-85.665363650276603</c:v>
                </c:pt>
                <c:pt idx="2853">
                  <c:v>-79.788536372484202</c:v>
                </c:pt>
                <c:pt idx="2854">
                  <c:v>-73.857787937568702</c:v>
                </c:pt>
                <c:pt idx="2855">
                  <c:v>-67.877763343460899</c:v>
                </c:pt>
                <c:pt idx="2856">
                  <c:v>-61.852448101665203</c:v>
                </c:pt>
                <c:pt idx="2857">
                  <c:v>-55.785835099756198</c:v>
                </c:pt>
                <c:pt idx="2858">
                  <c:v>-49.682219851995498</c:v>
                </c:pt>
                <c:pt idx="2859">
                  <c:v>-43.546003159729999</c:v>
                </c:pt>
                <c:pt idx="2860">
                  <c:v>-37.381200147060902</c:v>
                </c:pt>
                <c:pt idx="2861">
                  <c:v>-31.191928340660098</c:v>
                </c:pt>
                <c:pt idx="2862">
                  <c:v>-24.982543547596102</c:v>
                </c:pt>
                <c:pt idx="2863">
                  <c:v>-18.757448732466099</c:v>
                </c:pt>
                <c:pt idx="2864">
                  <c:v>-12.5206100514092</c:v>
                </c:pt>
                <c:pt idx="2865">
                  <c:v>-6.2760523893432403</c:v>
                </c:pt>
                <c:pt idx="2866">
                  <c:v>-2.8002861925080998E-2</c:v>
                </c:pt>
                <c:pt idx="2867">
                  <c:v>6.2191340177564296</c:v>
                </c:pt>
                <c:pt idx="2868">
                  <c:v>12.4608037898041</c:v>
                </c:pt>
                <c:pt idx="2869">
                  <c:v>18.692489707451699</c:v>
                </c:pt>
                <c:pt idx="2870">
                  <c:v>24.910191336120999</c:v>
                </c:pt>
                <c:pt idx="2871">
                  <c:v>31.1099221715866</c:v>
                </c:pt>
                <c:pt idx="2872">
                  <c:v>37.287399472606403</c:v>
                </c:pt>
                <c:pt idx="2873">
                  <c:v>43.437960480826803</c:v>
                </c:pt>
                <c:pt idx="2874">
                  <c:v>49.557894200112003</c:v>
                </c:pt>
                <c:pt idx="2875">
                  <c:v>55.6429511443867</c:v>
                </c:pt>
                <c:pt idx="2876">
                  <c:v>61.688881725697698</c:v>
                </c:pt>
                <c:pt idx="2877">
                  <c:v>67.691550979630804</c:v>
                </c:pt>
                <c:pt idx="2878">
                  <c:v>73.646830809187094</c:v>
                </c:pt>
                <c:pt idx="2879">
                  <c:v>79.550716055170696</c:v>
                </c:pt>
                <c:pt idx="2880">
                  <c:v>85.399180224706797</c:v>
                </c:pt>
                <c:pt idx="2881">
                  <c:v>91.188169003259105</c:v>
                </c:pt>
                <c:pt idx="2882">
                  <c:v>96.913734365723101</c:v>
                </c:pt>
                <c:pt idx="2883">
                  <c:v>102.57203156217</c:v>
                </c:pt>
                <c:pt idx="2884">
                  <c:v>108.159190829457</c:v>
                </c:pt>
                <c:pt idx="2885">
                  <c:v>113.671341026931</c:v>
                </c:pt>
                <c:pt idx="2886">
                  <c:v>119.10475484244699</c:v>
                </c:pt>
                <c:pt idx="2887">
                  <c:v>124.455732632059</c:v>
                </c:pt>
                <c:pt idx="2888">
                  <c:v>129.72071411104301</c:v>
                </c:pt>
                <c:pt idx="2889">
                  <c:v>134.89615480654999</c:v>
                </c:pt>
                <c:pt idx="2890">
                  <c:v>139.97805354167201</c:v>
                </c:pt>
                <c:pt idx="2891">
                  <c:v>144.96341050971</c:v>
                </c:pt>
                <c:pt idx="2892">
                  <c:v>149.848848942628</c:v>
                </c:pt>
                <c:pt idx="2893">
                  <c:v>154.63077443973901</c:v>
                </c:pt>
                <c:pt idx="2894">
                  <c:v>159.30570979356199</c:v>
                </c:pt>
                <c:pt idx="2895">
                  <c:v>163.87075708837199</c:v>
                </c:pt>
                <c:pt idx="2896">
                  <c:v>168.32308000078399</c:v>
                </c:pt>
                <c:pt idx="2897">
                  <c:v>172.65973855163799</c:v>
                </c:pt>
                <c:pt idx="2898">
                  <c:v>176.87769320882401</c:v>
                </c:pt>
                <c:pt idx="2899">
                  <c:v>180.97381310878399</c:v>
                </c:pt>
                <c:pt idx="2900">
                  <c:v>184.94504636048799</c:v>
                </c:pt>
                <c:pt idx="2901">
                  <c:v>188.788883424657</c:v>
                </c:pt>
                <c:pt idx="2902">
                  <c:v>192.50284180848499</c:v>
                </c:pt>
                <c:pt idx="2903">
                  <c:v>196.084304094522</c:v>
                </c:pt>
                <c:pt idx="2904">
                  <c:v>199.53068473314599</c:v>
                </c:pt>
                <c:pt idx="2905">
                  <c:v>202.83989193015901</c:v>
                </c:pt>
                <c:pt idx="2906">
                  <c:v>206.00981263515499</c:v>
                </c:pt>
                <c:pt idx="2907">
                  <c:v>209.03815239197499</c:v>
                </c:pt>
                <c:pt idx="2908">
                  <c:v>211.92276396772399</c:v>
                </c:pt>
                <c:pt idx="2909">
                  <c:v>214.66224508807801</c:v>
                </c:pt>
                <c:pt idx="2910">
                  <c:v>217.25415721575899</c:v>
                </c:pt>
                <c:pt idx="2911">
                  <c:v>219.696520907055</c:v>
                </c:pt>
                <c:pt idx="2912">
                  <c:v>221.98823082821701</c:v>
                </c:pt>
                <c:pt idx="2913">
                  <c:v>224.12726966869801</c:v>
                </c:pt>
                <c:pt idx="2914">
                  <c:v>226.112337104278</c:v>
                </c:pt>
                <c:pt idx="2915">
                  <c:v>227.942313943393</c:v>
                </c:pt>
                <c:pt idx="2916">
                  <c:v>229.616234303337</c:v>
                </c:pt>
                <c:pt idx="2917">
                  <c:v>231.132484060103</c:v>
                </c:pt>
                <c:pt idx="2918">
                  <c:v>232.489947743898</c:v>
                </c:pt>
                <c:pt idx="2919">
                  <c:v>233.68826161699101</c:v>
                </c:pt>
                <c:pt idx="2920">
                  <c:v>234.72603359813201</c:v>
                </c:pt>
                <c:pt idx="2921">
                  <c:v>235.60263981125999</c:v>
                </c:pt>
                <c:pt idx="2922">
                  <c:v>236.31783149422299</c:v>
                </c:pt>
                <c:pt idx="2923">
                  <c:v>236.87076618194999</c:v>
                </c:pt>
                <c:pt idx="2924">
                  <c:v>237.26129212337901</c:v>
                </c:pt>
                <c:pt idx="2925">
                  <c:v>237.48925588099399</c:v>
                </c:pt>
                <c:pt idx="2926">
                  <c:v>237.554645771662</c:v>
                </c:pt>
                <c:pt idx="2927">
                  <c:v>237.45725568591601</c:v>
                </c:pt>
                <c:pt idx="2928">
                  <c:v>237.19716070576001</c:v>
                </c:pt>
                <c:pt idx="2929">
                  <c:v>236.77467978169199</c:v>
                </c:pt>
                <c:pt idx="2930">
                  <c:v>236.18987839865</c:v>
                </c:pt>
                <c:pt idx="2931">
                  <c:v>235.44304885558199</c:v>
                </c:pt>
                <c:pt idx="2932">
                  <c:v>234.534837382132</c:v>
                </c:pt>
                <c:pt idx="2933">
                  <c:v>233.46620248359201</c:v>
                </c:pt>
                <c:pt idx="2934">
                  <c:v>232.238053328463</c:v>
                </c:pt>
                <c:pt idx="2935">
                  <c:v>230.850623815559</c:v>
                </c:pt>
                <c:pt idx="2936">
                  <c:v>229.305230602568</c:v>
                </c:pt>
                <c:pt idx="2937">
                  <c:v>227.60307710643599</c:v>
                </c:pt>
                <c:pt idx="2938">
                  <c:v>225.745247556094</c:v>
                </c:pt>
                <c:pt idx="2939">
                  <c:v>223.732709279218</c:v>
                </c:pt>
                <c:pt idx="2940">
                  <c:v>221.56739476549399</c:v>
                </c:pt>
                <c:pt idx="2941">
                  <c:v>219.25054931838</c:v>
                </c:pt>
                <c:pt idx="2942">
                  <c:v>216.783708188796</c:v>
                </c:pt>
                <c:pt idx="2943">
                  <c:v>214.16835255291801</c:v>
                </c:pt>
                <c:pt idx="2944">
                  <c:v>211.406830640707</c:v>
                </c:pt>
                <c:pt idx="2945">
                  <c:v>208.50071138429499</c:v>
                </c:pt>
                <c:pt idx="2946">
                  <c:v>205.45192824751899</c:v>
                </c:pt>
                <c:pt idx="2947">
                  <c:v>202.262735107835</c:v>
                </c:pt>
                <c:pt idx="2948">
                  <c:v>198.935657228221</c:v>
                </c:pt>
                <c:pt idx="2949">
                  <c:v>195.47236672474199</c:v>
                </c:pt>
                <c:pt idx="2950">
                  <c:v>191.87545615885199</c:v>
                </c:pt>
                <c:pt idx="2951">
                  <c:v>188.147719821126</c:v>
                </c:pt>
                <c:pt idx="2952">
                  <c:v>184.29180828434099</c:v>
                </c:pt>
                <c:pt idx="2953">
                  <c:v>180.310219702474</c:v>
                </c:pt>
                <c:pt idx="2954">
                  <c:v>176.205456858725</c:v>
                </c:pt>
                <c:pt idx="2955">
                  <c:v>171.98048081004299</c:v>
                </c:pt>
                <c:pt idx="2956">
                  <c:v>167.63818913501299</c:v>
                </c:pt>
                <c:pt idx="2957">
                  <c:v>163.181409257345</c:v>
                </c:pt>
                <c:pt idx="2958">
                  <c:v>158.613354945173</c:v>
                </c:pt>
                <c:pt idx="2959">
                  <c:v>153.93726790712299</c:v>
                </c:pt>
                <c:pt idx="2960">
                  <c:v>149.156548843053</c:v>
                </c:pt>
                <c:pt idx="2961">
                  <c:v>144.27410862999</c:v>
                </c:pt>
                <c:pt idx="2962">
                  <c:v>139.29364074894301</c:v>
                </c:pt>
                <c:pt idx="2963">
                  <c:v>134.218597068619</c:v>
                </c:pt>
                <c:pt idx="2964">
                  <c:v>129.05189307865899</c:v>
                </c:pt>
                <c:pt idx="2965">
                  <c:v>123.79764761397</c:v>
                </c:pt>
                <c:pt idx="2966">
                  <c:v>118.459348323551</c:v>
                </c:pt>
                <c:pt idx="2967">
                  <c:v>113.04020996345901</c:v>
                </c:pt>
                <c:pt idx="2968">
                  <c:v>107.544270959773</c:v>
                </c:pt>
                <c:pt idx="2969">
                  <c:v>101.97553146485301</c:v>
                </c:pt>
                <c:pt idx="2970">
                  <c:v>96.337933417432495</c:v>
                </c:pt>
                <c:pt idx="2971">
                  <c:v>90.634888459212704</c:v>
                </c:pt>
                <c:pt idx="2972">
                  <c:v>84.870862200051107</c:v>
                </c:pt>
                <c:pt idx="2973">
                  <c:v>79.049551806181199</c:v>
                </c:pt>
                <c:pt idx="2974">
                  <c:v>73.174417482650597</c:v>
                </c:pt>
                <c:pt idx="2975">
                  <c:v>67.250085555137204</c:v>
                </c:pt>
                <c:pt idx="2976">
                  <c:v>61.280522886492101</c:v>
                </c:pt>
                <c:pt idx="2977">
                  <c:v>55.2697037453175</c:v>
                </c:pt>
                <c:pt idx="2978">
                  <c:v>49.221905062697203</c:v>
                </c:pt>
                <c:pt idx="2979">
                  <c:v>43.1415090986293</c:v>
                </c:pt>
                <c:pt idx="2980">
                  <c:v>37.032512483743403</c:v>
                </c:pt>
                <c:pt idx="2981">
                  <c:v>30.8990143050898</c:v>
                </c:pt>
                <c:pt idx="2982">
                  <c:v>24.7453519899586</c:v>
                </c:pt>
                <c:pt idx="2983">
                  <c:v>18.575910188903499</c:v>
                </c:pt>
                <c:pt idx="2984">
                  <c:v>12.394636815671101</c:v>
                </c:pt>
                <c:pt idx="2985">
                  <c:v>6.2055385902852196</c:v>
                </c:pt>
                <c:pt idx="2986">
                  <c:v>1.2824546789879E-2</c:v>
                </c:pt>
                <c:pt idx="2987">
                  <c:v>-6.1791187942529398</c:v>
                </c:pt>
                <c:pt idx="2988">
                  <c:v>-12.3657548707034</c:v>
                </c:pt>
                <c:pt idx="2989">
                  <c:v>-18.542584733079</c:v>
                </c:pt>
                <c:pt idx="2990">
                  <c:v>-24.705625638001798</c:v>
                </c:pt>
                <c:pt idx="2991">
                  <c:v>-30.8509086607895</c:v>
                </c:pt>
                <c:pt idx="2992">
                  <c:v>-36.974168522549</c:v>
                </c:pt>
                <c:pt idx="2993">
                  <c:v>-43.070759804622497</c:v>
                </c:pt>
                <c:pt idx="2994">
                  <c:v>-49.136988722496802</c:v>
                </c:pt>
                <c:pt idx="2995">
                  <c:v>-55.168622868289397</c:v>
                </c:pt>
                <c:pt idx="2996">
                  <c:v>-61.161429593497601</c:v>
                </c:pt>
                <c:pt idx="2997">
                  <c:v>-67.111290729206701</c:v>
                </c:pt>
                <c:pt idx="2998">
                  <c:v>-73.014094824745797</c:v>
                </c:pt>
                <c:pt idx="2999">
                  <c:v>-78.865853212991794</c:v>
                </c:pt>
                <c:pt idx="3000">
                  <c:v>-84.6625557338227</c:v>
                </c:pt>
                <c:pt idx="3001">
                  <c:v>-90.400164241156901</c:v>
                </c:pt>
                <c:pt idx="3002">
                  <c:v>-96.074746709117903</c:v>
                </c:pt>
                <c:pt idx="3003">
                  <c:v>-101.68247421295</c:v>
                </c:pt>
                <c:pt idx="3004">
                  <c:v>-107.219492635827</c:v>
                </c:pt>
                <c:pt idx="3005">
                  <c:v>-112.681946299872</c:v>
                </c:pt>
                <c:pt idx="3006">
                  <c:v>-118.066123167531</c:v>
                </c:pt>
                <c:pt idx="3007">
                  <c:v>-123.368338676707</c:v>
                </c:pt>
                <c:pt idx="3008">
                  <c:v>-128.58504742730901</c:v>
                </c:pt>
                <c:pt idx="3009">
                  <c:v>-133.71271962949399</c:v>
                </c:pt>
                <c:pt idx="3010">
                  <c:v>-138.74736858340401</c:v>
                </c:pt>
                <c:pt idx="3011">
                  <c:v>-143.686008749194</c:v>
                </c:pt>
                <c:pt idx="3012">
                  <c:v>-148.52527741132101</c:v>
                </c:pt>
                <c:pt idx="3013">
                  <c:v>-153.26159400314299</c:v>
                </c:pt>
                <c:pt idx="3014">
                  <c:v>-157.89149492876999</c:v>
                </c:pt>
                <c:pt idx="3015">
                  <c:v>-162.412095657713</c:v>
                </c:pt>
                <c:pt idx="3016">
                  <c:v>-166.820573021624</c:v>
                </c:pt>
                <c:pt idx="3017">
                  <c:v>-171.11399996244501</c:v>
                </c:pt>
                <c:pt idx="3018">
                  <c:v>-175.289349631569</c:v>
                </c:pt>
                <c:pt idx="3019">
                  <c:v>-179.34350360777799</c:v>
                </c:pt>
                <c:pt idx="3020">
                  <c:v>-183.27342219773999</c:v>
                </c:pt>
                <c:pt idx="3021">
                  <c:v>-187.07660781184001</c:v>
                </c:pt>
                <c:pt idx="3022">
                  <c:v>-190.75058965561101</c:v>
                </c:pt>
                <c:pt idx="3023">
                  <c:v>-194.29276175540099</c:v>
                </c:pt>
                <c:pt idx="3024">
                  <c:v>-197.70054974773899</c:v>
                </c:pt>
                <c:pt idx="3025">
                  <c:v>-200.97187276391401</c:v>
                </c:pt>
                <c:pt idx="3026">
                  <c:v>-204.10462841540499</c:v>
                </c:pt>
                <c:pt idx="3027">
                  <c:v>-207.09653264152601</c:v>
                </c:pt>
                <c:pt idx="3028">
                  <c:v>-209.945448335686</c:v>
                </c:pt>
                <c:pt idx="3029">
                  <c:v>-212.64998307807801</c:v>
                </c:pt>
                <c:pt idx="3030">
                  <c:v>-215.20770791159899</c:v>
                </c:pt>
                <c:pt idx="3031">
                  <c:v>-217.61665269593601</c:v>
                </c:pt>
                <c:pt idx="3032">
                  <c:v>-219.875721121613</c:v>
                </c:pt>
                <c:pt idx="3033">
                  <c:v>-221.98290462098001</c:v>
                </c:pt>
                <c:pt idx="3034">
                  <c:v>-223.93691132919901</c:v>
                </c:pt>
                <c:pt idx="3035">
                  <c:v>-225.73663022852099</c:v>
                </c:pt>
                <c:pt idx="3036">
                  <c:v>-227.38110332253601</c:v>
                </c:pt>
                <c:pt idx="3037">
                  <c:v>-228.868724084175</c:v>
                </c:pt>
                <c:pt idx="3038">
                  <c:v>-230.19838434946999</c:v>
                </c:pt>
                <c:pt idx="3039">
                  <c:v>-231.369727393761</c:v>
                </c:pt>
                <c:pt idx="3040">
                  <c:v>-232.38136785457101</c:v>
                </c:pt>
                <c:pt idx="3041">
                  <c:v>-233.232688278865</c:v>
                </c:pt>
                <c:pt idx="3042">
                  <c:v>-233.92344603043699</c:v>
                </c:pt>
                <c:pt idx="3043">
                  <c:v>-234.45280447183501</c:v>
                </c:pt>
                <c:pt idx="3044">
                  <c:v>-234.82061738016299</c:v>
                </c:pt>
                <c:pt idx="3045">
                  <c:v>-235.026736545566</c:v>
                </c:pt>
                <c:pt idx="3046">
                  <c:v>-235.07115521115</c:v>
                </c:pt>
                <c:pt idx="3047">
                  <c:v>-234.95367189142701</c:v>
                </c:pt>
                <c:pt idx="3048">
                  <c:v>-234.67436598939199</c:v>
                </c:pt>
                <c:pt idx="3049">
                  <c:v>-234.23356047292199</c:v>
                </c:pt>
                <c:pt idx="3050">
                  <c:v>-233.63132454019799</c:v>
                </c:pt>
                <c:pt idx="3051">
                  <c:v>-232.867953898851</c:v>
                </c:pt>
                <c:pt idx="3052">
                  <c:v>-231.94409788233099</c:v>
                </c:pt>
                <c:pt idx="3053">
                  <c:v>-230.86071779464001</c:v>
                </c:pt>
                <c:pt idx="3054">
                  <c:v>-229.61872529777801</c:v>
                </c:pt>
                <c:pt idx="3055">
                  <c:v>-228.21835647882699</c:v>
                </c:pt>
                <c:pt idx="3056">
                  <c:v>-226.66092987860699</c:v>
                </c:pt>
                <c:pt idx="3057">
                  <c:v>-224.94765049223599</c:v>
                </c:pt>
                <c:pt idx="3058">
                  <c:v>-223.07960382215401</c:v>
                </c:pt>
                <c:pt idx="3059">
                  <c:v>-221.05775816526801</c:v>
                </c:pt>
                <c:pt idx="3060">
                  <c:v>-218.884046676699</c:v>
                </c:pt>
                <c:pt idx="3061">
                  <c:v>-216.559715022137</c:v>
                </c:pt>
                <c:pt idx="3062">
                  <c:v>-214.08629851221599</c:v>
                </c:pt>
                <c:pt idx="3063">
                  <c:v>-211.465278081083</c:v>
                </c:pt>
                <c:pt idx="3064">
                  <c:v>-208.699001415824</c:v>
                </c:pt>
                <c:pt idx="3065">
                  <c:v>-205.78903660581099</c:v>
                </c:pt>
                <c:pt idx="3066">
                  <c:v>-202.73731597332801</c:v>
                </c:pt>
                <c:pt idx="3067">
                  <c:v>-199.54609195664599</c:v>
                </c:pt>
                <c:pt idx="3068">
                  <c:v>-196.21788808319499</c:v>
                </c:pt>
                <c:pt idx="3069">
                  <c:v>-192.75437443849401</c:v>
                </c:pt>
                <c:pt idx="3070">
                  <c:v>-189.15814125990599</c:v>
                </c:pt>
                <c:pt idx="3071">
                  <c:v>-185.43198022192101</c:v>
                </c:pt>
                <c:pt idx="3072">
                  <c:v>-181.57853899087399</c:v>
                </c:pt>
                <c:pt idx="3073">
                  <c:v>-177.60031252568501</c:v>
                </c:pt>
                <c:pt idx="3074">
                  <c:v>-173.49980012769601</c:v>
                </c:pt>
                <c:pt idx="3075">
                  <c:v>-169.27995908712501</c:v>
                </c:pt>
                <c:pt idx="3076">
                  <c:v>-164.94368293294301</c:v>
                </c:pt>
                <c:pt idx="3077">
                  <c:v>-160.493794758462</c:v>
                </c:pt>
                <c:pt idx="3078">
                  <c:v>-155.93350372281401</c:v>
                </c:pt>
                <c:pt idx="3079">
                  <c:v>-151.26604664928399</c:v>
                </c:pt>
                <c:pt idx="3080">
                  <c:v>-146.49481907840001</c:v>
                </c:pt>
                <c:pt idx="3081">
                  <c:v>-141.62272645630799</c:v>
                </c:pt>
                <c:pt idx="3082">
                  <c:v>-136.653456564105</c:v>
                </c:pt>
                <c:pt idx="3083">
                  <c:v>-131.59045530415099</c:v>
                </c:pt>
                <c:pt idx="3084">
                  <c:v>-126.43663193600101</c:v>
                </c:pt>
                <c:pt idx="3085">
                  <c:v>-121.19609880348401</c:v>
                </c:pt>
                <c:pt idx="3086">
                  <c:v>-115.87233680638001</c:v>
                </c:pt>
                <c:pt idx="3087">
                  <c:v>-110.46855369631101</c:v>
                </c:pt>
                <c:pt idx="3088">
                  <c:v>-104.98878064269201</c:v>
                </c:pt>
                <c:pt idx="3089">
                  <c:v>-99.437010292069999</c:v>
                </c:pt>
                <c:pt idx="3090">
                  <c:v>-93.817176831359106</c:v>
                </c:pt>
                <c:pt idx="3091">
                  <c:v>-88.132683907653004</c:v>
                </c:pt>
                <c:pt idx="3092">
                  <c:v>-82.387988896721495</c:v>
                </c:pt>
                <c:pt idx="3093">
                  <c:v>-76.586780494567194</c:v>
                </c:pt>
                <c:pt idx="3094">
                  <c:v>-70.732510203307797</c:v>
                </c:pt>
                <c:pt idx="3095">
                  <c:v>-64.829795416501497</c:v>
                </c:pt>
                <c:pt idx="3096">
                  <c:v>-58.882593839237799</c:v>
                </c:pt>
                <c:pt idx="3097">
                  <c:v>-52.894870360364799</c:v>
                </c:pt>
                <c:pt idx="3098">
                  <c:v>-46.870892312900203</c:v>
                </c:pt>
                <c:pt idx="3099">
                  <c:v>-40.815032144226102</c:v>
                </c:pt>
                <c:pt idx="3100">
                  <c:v>-34.731276461631701</c:v>
                </c:pt>
                <c:pt idx="3101">
                  <c:v>-28.6237141219706</c:v>
                </c:pt>
                <c:pt idx="3102">
                  <c:v>-22.496672119425</c:v>
                </c:pt>
                <c:pt idx="3103">
                  <c:v>-16.3545244725203</c:v>
                </c:pt>
                <c:pt idx="3104">
                  <c:v>-10.201208268103001</c:v>
                </c:pt>
                <c:pt idx="3105">
                  <c:v>-4.0407192085165304</c:v>
                </c:pt>
                <c:pt idx="3106">
                  <c:v>2.1227448764739099</c:v>
                </c:pt>
                <c:pt idx="3107">
                  <c:v>8.2848088530086805</c:v>
                </c:pt>
                <c:pt idx="3108">
                  <c:v>14.440947723798301</c:v>
                </c:pt>
                <c:pt idx="3109">
                  <c:v>20.586674278064699</c:v>
                </c:pt>
                <c:pt idx="3110">
                  <c:v>26.718017680643399</c:v>
                </c:pt>
                <c:pt idx="3111">
                  <c:v>32.831021080173599</c:v>
                </c:pt>
                <c:pt idx="3112">
                  <c:v>38.921431431755003</c:v>
                </c:pt>
                <c:pt idx="3113">
                  <c:v>44.984615706930903</c:v>
                </c:pt>
                <c:pt idx="3114">
                  <c:v>51.016892663055998</c:v>
                </c:pt>
                <c:pt idx="3115">
                  <c:v>57.014042581255303</c:v>
                </c:pt>
                <c:pt idx="3116">
                  <c:v>62.971845644557398</c:v>
                </c:pt>
                <c:pt idx="3117">
                  <c:v>68.886196653486806</c:v>
                </c:pt>
                <c:pt idx="3118">
                  <c:v>74.752997260055693</c:v>
                </c:pt>
                <c:pt idx="3119">
                  <c:v>80.568272028378203</c:v>
                </c:pt>
                <c:pt idx="3120">
                  <c:v>86.328024153406801</c:v>
                </c:pt>
                <c:pt idx="3121">
                  <c:v>92.028228963198799</c:v>
                </c:pt>
                <c:pt idx="3122">
                  <c:v>97.664968020337696</c:v>
                </c:pt>
                <c:pt idx="3123">
                  <c:v>103.234426098013</c:v>
                </c:pt>
                <c:pt idx="3124">
                  <c:v>108.73276288202599</c:v>
                </c:pt>
                <c:pt idx="3125">
                  <c:v>114.15613659694399</c:v>
                </c:pt>
                <c:pt idx="3126">
                  <c:v>119.500849202623</c:v>
                </c:pt>
                <c:pt idx="3127">
                  <c:v>124.763230224441</c:v>
                </c:pt>
                <c:pt idx="3128">
                  <c:v>129.939748434948</c:v>
                </c:pt>
                <c:pt idx="3129">
                  <c:v>135.02688829719099</c:v>
                </c:pt>
                <c:pt idx="3130">
                  <c:v>140.02067743951901</c:v>
                </c:pt>
                <c:pt idx="3131">
                  <c:v>144.918144720664</c:v>
                </c:pt>
                <c:pt idx="3132">
                  <c:v>149.71594188907699</c:v>
                </c:pt>
                <c:pt idx="3133">
                  <c:v>154.41050290256101</c:v>
                </c:pt>
                <c:pt idx="3134">
                  <c:v>158.99837874516101</c:v>
                </c:pt>
                <c:pt idx="3135">
                  <c:v>163.47669951683099</c:v>
                </c:pt>
                <c:pt idx="3136">
                  <c:v>167.842656725193</c:v>
                </c:pt>
                <c:pt idx="3137">
                  <c:v>172.09333802871399</c:v>
                </c:pt>
                <c:pt idx="3138">
                  <c:v>176.22573133088</c:v>
                </c:pt>
                <c:pt idx="3139">
                  <c:v>180.23673299316499</c:v>
                </c:pt>
                <c:pt idx="3140">
                  <c:v>184.12331813053501</c:v>
                </c:pt>
                <c:pt idx="3141">
                  <c:v>187.883003982324</c:v>
                </c:pt>
                <c:pt idx="3142">
                  <c:v>191.51333459868999</c:v>
                </c:pt>
                <c:pt idx="3143">
                  <c:v>195.01171886133599</c:v>
                </c:pt>
                <c:pt idx="3144">
                  <c:v>198.37559726791301</c:v>
                </c:pt>
                <c:pt idx="3145">
                  <c:v>201.60290381167999</c:v>
                </c:pt>
                <c:pt idx="3146">
                  <c:v>204.69155096199901</c:v>
                </c:pt>
                <c:pt idx="3147">
                  <c:v>207.63926950707699</c:v>
                </c:pt>
                <c:pt idx="3148">
                  <c:v>210.443937175331</c:v>
                </c:pt>
                <c:pt idx="3149">
                  <c:v>213.104176363205</c:v>
                </c:pt>
                <c:pt idx="3150">
                  <c:v>215.61757290622799</c:v>
                </c:pt>
                <c:pt idx="3151">
                  <c:v>217.98217142827301</c:v>
                </c:pt>
                <c:pt idx="3152">
                  <c:v>220.196890350785</c:v>
                </c:pt>
                <c:pt idx="3153">
                  <c:v>222.25973579898101</c:v>
                </c:pt>
                <c:pt idx="3154">
                  <c:v>224.16943055807801</c:v>
                </c:pt>
                <c:pt idx="3155">
                  <c:v>225.92487821282501</c:v>
                </c:pt>
                <c:pt idx="3156">
                  <c:v>227.52513531705199</c:v>
                </c:pt>
                <c:pt idx="3157">
                  <c:v>228.96860983698599</c:v>
                </c:pt>
                <c:pt idx="3158">
                  <c:v>230.254208040371</c:v>
                </c:pt>
                <c:pt idx="3159">
                  <c:v>231.381587568052</c:v>
                </c:pt>
                <c:pt idx="3160">
                  <c:v>232.349377352277</c:v>
                </c:pt>
                <c:pt idx="3161">
                  <c:v>233.15697415940599</c:v>
                </c:pt>
                <c:pt idx="3162">
                  <c:v>233.80414949279199</c:v>
                </c:pt>
                <c:pt idx="3163">
                  <c:v>234.29008077023599</c:v>
                </c:pt>
                <c:pt idx="3164">
                  <c:v>234.61463573535701</c:v>
                </c:pt>
                <c:pt idx="3165">
                  <c:v>234.77768005169401</c:v>
                </c:pt>
                <c:pt idx="3166">
                  <c:v>234.77922073827401</c:v>
                </c:pt>
                <c:pt idx="3167">
                  <c:v>234.619069983759</c:v>
                </c:pt>
                <c:pt idx="3168">
                  <c:v>234.29732075926</c:v>
                </c:pt>
                <c:pt idx="3169">
                  <c:v>233.814309490532</c:v>
                </c:pt>
                <c:pt idx="3170">
                  <c:v>233.17011871922799</c:v>
                </c:pt>
                <c:pt idx="3171">
                  <c:v>232.365057377933</c:v>
                </c:pt>
                <c:pt idx="3172">
                  <c:v>231.39978790247099</c:v>
                </c:pt>
                <c:pt idx="3173">
                  <c:v>230.27528457261599</c:v>
                </c:pt>
                <c:pt idx="3174">
                  <c:v>228.99247189559199</c:v>
                </c:pt>
                <c:pt idx="3175">
                  <c:v>227.55159866924001</c:v>
                </c:pt>
                <c:pt idx="3176">
                  <c:v>225.95399600682501</c:v>
                </c:pt>
                <c:pt idx="3177">
                  <c:v>224.20088133380301</c:v>
                </c:pt>
                <c:pt idx="3178">
                  <c:v>222.29335243710699</c:v>
                </c:pt>
                <c:pt idx="3179">
                  <c:v>220.23238974860399</c:v>
                </c:pt>
                <c:pt idx="3180">
                  <c:v>218.01993840523599</c:v>
                </c:pt>
                <c:pt idx="3181">
                  <c:v>215.657255897797</c:v>
                </c:pt>
                <c:pt idx="3182">
                  <c:v>213.14588920182399</c:v>
                </c:pt>
                <c:pt idx="3183">
                  <c:v>210.48733075272199</c:v>
                </c:pt>
                <c:pt idx="3184">
                  <c:v>207.68393957181499</c:v>
                </c:pt>
                <c:pt idx="3185">
                  <c:v>204.737294912387</c:v>
                </c:pt>
                <c:pt idx="3186">
                  <c:v>201.649340087068</c:v>
                </c:pt>
                <c:pt idx="3187">
                  <c:v>198.42233834771901</c:v>
                </c:pt>
                <c:pt idx="3188">
                  <c:v>195.05882385550399</c:v>
                </c:pt>
                <c:pt idx="3189">
                  <c:v>191.560477146777</c:v>
                </c:pt>
                <c:pt idx="3190">
                  <c:v>187.92989872385101</c:v>
                </c:pt>
                <c:pt idx="3191">
                  <c:v>184.16989033738801</c:v>
                </c:pt>
                <c:pt idx="3192">
                  <c:v>180.283109538281</c:v>
                </c:pt>
                <c:pt idx="3193">
                  <c:v>176.27206097561901</c:v>
                </c:pt>
                <c:pt idx="3194">
                  <c:v>172.13925344384799</c:v>
                </c:pt>
                <c:pt idx="3195">
                  <c:v>167.88765352659101</c:v>
                </c:pt>
                <c:pt idx="3196">
                  <c:v>163.52016384398499</c:v>
                </c:pt>
                <c:pt idx="3197">
                  <c:v>159.03961637580301</c:v>
                </c:pt>
                <c:pt idx="3198">
                  <c:v>154.44922896051301</c:v>
                </c:pt>
                <c:pt idx="3199">
                  <c:v>149.752246891314</c:v>
                </c:pt>
                <c:pt idx="3200">
                  <c:v>144.952073966955</c:v>
                </c:pt>
                <c:pt idx="3201">
                  <c:v>140.051623677957</c:v>
                </c:pt>
                <c:pt idx="3202">
                  <c:v>135.054591633835</c:v>
                </c:pt>
                <c:pt idx="3203">
                  <c:v>129.964431347399</c:v>
                </c:pt>
                <c:pt idx="3204">
                  <c:v>124.784059468745</c:v>
                </c:pt>
                <c:pt idx="3205">
                  <c:v>119.517595510467</c:v>
                </c:pt>
                <c:pt idx="3206">
                  <c:v>114.16852731756001</c:v>
                </c:pt>
                <c:pt idx="3207">
                  <c:v>108.740069361587</c:v>
                </c:pt>
                <c:pt idx="3208">
                  <c:v>103.236259305022</c:v>
                </c:pt>
                <c:pt idx="3209">
                  <c:v>97.661096059032104</c:v>
                </c:pt>
                <c:pt idx="3210">
                  <c:v>92.018519845241897</c:v>
                </c:pt>
                <c:pt idx="3211">
                  <c:v>86.311940114171705</c:v>
                </c:pt>
                <c:pt idx="3212">
                  <c:v>80.545819812407998</c:v>
                </c:pt>
                <c:pt idx="3213">
                  <c:v>74.723852972950795</c:v>
                </c:pt>
                <c:pt idx="3214">
                  <c:v>68.849496199942294</c:v>
                </c:pt>
                <c:pt idx="3215">
                  <c:v>62.927371752928401</c:v>
                </c:pt>
                <c:pt idx="3216">
                  <c:v>56.9614419659598</c:v>
                </c:pt>
                <c:pt idx="3217">
                  <c:v>50.955676118928203</c:v>
                </c:pt>
                <c:pt idx="3218">
                  <c:v>44.914345697134102</c:v>
                </c:pt>
                <c:pt idx="3219">
                  <c:v>38.8418270607728</c:v>
                </c:pt>
                <c:pt idx="3220">
                  <c:v>32.742110489785603</c:v>
                </c:pt>
                <c:pt idx="3221">
                  <c:v>26.6192882729658</c:v>
                </c:pt>
                <c:pt idx="3222">
                  <c:v>20.477690595196201</c:v>
                </c:pt>
                <c:pt idx="3223">
                  <c:v>14.321694424082301</c:v>
                </c:pt>
                <c:pt idx="3224">
                  <c:v>8.1552395535639306</c:v>
                </c:pt>
                <c:pt idx="3225">
                  <c:v>1.9823241508625999</c:v>
                </c:pt>
                <c:pt idx="3226">
                  <c:v>-4.1928517317852503</c:v>
                </c:pt>
                <c:pt idx="3227">
                  <c:v>-10.365910980537899</c:v>
                </c:pt>
                <c:pt idx="3228">
                  <c:v>-16.532326860624099</c:v>
                </c:pt>
                <c:pt idx="3229">
                  <c:v>-22.6876106662219</c:v>
                </c:pt>
                <c:pt idx="3230">
                  <c:v>-28.827790309402499</c:v>
                </c:pt>
                <c:pt idx="3231">
                  <c:v>-34.948907928100901</c:v>
                </c:pt>
                <c:pt idx="3232">
                  <c:v>-41.046709708463602</c:v>
                </c:pt>
                <c:pt idx="3233">
                  <c:v>-47.116562094430101</c:v>
                </c:pt>
                <c:pt idx="3234">
                  <c:v>-53.154783556661499</c:v>
                </c:pt>
                <c:pt idx="3235">
                  <c:v>-59.157154329921298</c:v>
                </c:pt>
                <c:pt idx="3236">
                  <c:v>-65.119454790619997</c:v>
                </c:pt>
                <c:pt idx="3237">
                  <c:v>-71.037580171671806</c:v>
                </c:pt>
                <c:pt idx="3238">
                  <c:v>-76.907432795740604</c:v>
                </c:pt>
                <c:pt idx="3239">
                  <c:v>-82.725038134982995</c:v>
                </c:pt>
                <c:pt idx="3240">
                  <c:v>-88.486400528843902</c:v>
                </c:pt>
                <c:pt idx="3241">
                  <c:v>-94.187496685342396</c:v>
                </c:pt>
                <c:pt idx="3242">
                  <c:v>-99.824409781384702</c:v>
                </c:pt>
                <c:pt idx="3243">
                  <c:v>-105.393326437705</c:v>
                </c:pt>
                <c:pt idx="3244">
                  <c:v>-110.89040841963001</c:v>
                </c:pt>
                <c:pt idx="3245">
                  <c:v>-116.311816261934</c:v>
                </c:pt>
                <c:pt idx="3246">
                  <c:v>-121.65385446398101</c:v>
                </c:pt>
                <c:pt idx="3247">
                  <c:v>-126.91285531850799</c:v>
                </c:pt>
                <c:pt idx="3248">
                  <c:v>-132.08529059175399</c:v>
                </c:pt>
                <c:pt idx="3249">
                  <c:v>-137.167647965199</c:v>
                </c:pt>
                <c:pt idx="3250">
                  <c:v>-142.15595850869099</c:v>
                </c:pt>
                <c:pt idx="3251">
                  <c:v>-147.04725474381101</c:v>
                </c:pt>
                <c:pt idx="3252">
                  <c:v>-151.83819230140199</c:v>
                </c:pt>
                <c:pt idx="3253">
                  <c:v>-156.52520923933</c:v>
                </c:pt>
                <c:pt idx="3254">
                  <c:v>-161.104860857445</c:v>
                </c:pt>
                <c:pt idx="3255">
                  <c:v>-165.57428178524</c:v>
                </c:pt>
                <c:pt idx="3256">
                  <c:v>-169.93066827154701</c:v>
                </c:pt>
                <c:pt idx="3257">
                  <c:v>-174.17111292557999</c:v>
                </c:pt>
                <c:pt idx="3258">
                  <c:v>-178.292608808914</c:v>
                </c:pt>
                <c:pt idx="3259">
                  <c:v>-182.292057646193</c:v>
                </c:pt>
                <c:pt idx="3260">
                  <c:v>-186.16644011831701</c:v>
                </c:pt>
                <c:pt idx="3261">
                  <c:v>-189.91327923093601</c:v>
                </c:pt>
                <c:pt idx="3262">
                  <c:v>-193.53012499846199</c:v>
                </c:pt>
                <c:pt idx="3263">
                  <c:v>-197.01439246229</c:v>
                </c:pt>
                <c:pt idx="3264">
                  <c:v>-200.363528472648</c:v>
                </c:pt>
                <c:pt idx="3265">
                  <c:v>-203.57547356563001</c:v>
                </c:pt>
                <c:pt idx="3266">
                  <c:v>-206.64814694103401</c:v>
                </c:pt>
                <c:pt idx="3267">
                  <c:v>-209.57928630236199</c:v>
                </c:pt>
                <c:pt idx="3268">
                  <c:v>-212.36677647541799</c:v>
                </c:pt>
                <c:pt idx="3269">
                  <c:v>-215.009247133282</c:v>
                </c:pt>
                <c:pt idx="3270">
                  <c:v>-217.50429156448601</c:v>
                </c:pt>
                <c:pt idx="3271">
                  <c:v>-219.849962019336</c:v>
                </c:pt>
                <c:pt idx="3272">
                  <c:v>-222.045184716156</c:v>
                </c:pt>
                <c:pt idx="3273">
                  <c:v>-224.08797374445399</c:v>
                </c:pt>
                <c:pt idx="3274">
                  <c:v>-225.97706001806301</c:v>
                </c:pt>
                <c:pt idx="3275">
                  <c:v>-227.711355411554</c:v>
                </c:pt>
                <c:pt idx="3276">
                  <c:v>-229.289924926602</c:v>
                </c:pt>
                <c:pt idx="3277">
                  <c:v>-230.71118513209399</c:v>
                </c:pt>
                <c:pt idx="3278">
                  <c:v>-231.97405104998501</c:v>
                </c:pt>
                <c:pt idx="3279">
                  <c:v>-233.07818922358001</c:v>
                </c:pt>
                <c:pt idx="3280">
                  <c:v>-234.02223763249901</c:v>
                </c:pt>
                <c:pt idx="3281">
                  <c:v>-234.80560223200101</c:v>
                </c:pt>
                <c:pt idx="3282">
                  <c:v>-235.42806385244799</c:v>
                </c:pt>
                <c:pt idx="3283">
                  <c:v>-235.88880937330899</c:v>
                </c:pt>
                <c:pt idx="3284">
                  <c:v>-236.18771613102899</c:v>
                </c:pt>
                <c:pt idx="3285">
                  <c:v>-236.32465950962299</c:v>
                </c:pt>
                <c:pt idx="3286">
                  <c:v>-236.29965637266801</c:v>
                </c:pt>
                <c:pt idx="3287">
                  <c:v>-236.112528873873</c:v>
                </c:pt>
                <c:pt idx="3288">
                  <c:v>-235.76338006627199</c:v>
                </c:pt>
                <c:pt idx="3289">
                  <c:v>-235.252556570769</c:v>
                </c:pt>
                <c:pt idx="3290">
                  <c:v>-234.58015123371101</c:v>
                </c:pt>
                <c:pt idx="3291">
                  <c:v>-233.74648339822801</c:v>
                </c:pt>
                <c:pt idx="3292">
                  <c:v>-232.75222601280501</c:v>
                </c:pt>
                <c:pt idx="3293">
                  <c:v>-231.598363968245</c:v>
                </c:pt>
                <c:pt idx="3294">
                  <c:v>-230.28583247738899</c:v>
                </c:pt>
                <c:pt idx="3295">
                  <c:v>-228.814891134497</c:v>
                </c:pt>
                <c:pt idx="3296">
                  <c:v>-227.186881936227</c:v>
                </c:pt>
                <c:pt idx="3297">
                  <c:v>-225.40303327457801</c:v>
                </c:pt>
                <c:pt idx="3298">
                  <c:v>-223.464453982316</c:v>
                </c:pt>
                <c:pt idx="3299">
                  <c:v>-221.37213561256999</c:v>
                </c:pt>
                <c:pt idx="3300">
                  <c:v>-219.12803449508399</c:v>
                </c:pt>
                <c:pt idx="3301">
                  <c:v>-216.733419381104</c:v>
                </c:pt>
                <c:pt idx="3302">
                  <c:v>-214.18984857035301</c:v>
                </c:pt>
                <c:pt idx="3303">
                  <c:v>-211.49882588224801</c:v>
                </c:pt>
                <c:pt idx="3304">
                  <c:v>-208.662721778015</c:v>
                </c:pt>
                <c:pt idx="3305">
                  <c:v>-205.683127002795</c:v>
                </c:pt>
                <c:pt idx="3306">
                  <c:v>-202.561996409085</c:v>
                </c:pt>
                <c:pt idx="3307">
                  <c:v>-199.301604832685</c:v>
                </c:pt>
                <c:pt idx="3308">
                  <c:v>-195.90449805880499</c:v>
                </c:pt>
                <c:pt idx="3309">
                  <c:v>-192.372368284</c:v>
                </c:pt>
                <c:pt idx="3310">
                  <c:v>-188.707827702987</c:v>
                </c:pt>
                <c:pt idx="3311">
                  <c:v>-184.91368978707601</c:v>
                </c:pt>
                <c:pt idx="3312">
                  <c:v>-180.99262383208901</c:v>
                </c:pt>
                <c:pt idx="3313">
                  <c:v>-176.94714625238799</c:v>
                </c:pt>
                <c:pt idx="3314">
                  <c:v>-172.77977762406499</c:v>
                </c:pt>
                <c:pt idx="3315">
                  <c:v>-168.493496324837</c:v>
                </c:pt>
                <c:pt idx="3316">
                  <c:v>-164.091216777434</c:v>
                </c:pt>
                <c:pt idx="3317">
                  <c:v>-159.57578276879201</c:v>
                </c:pt>
                <c:pt idx="3318">
                  <c:v>-154.95042394519601</c:v>
                </c:pt>
                <c:pt idx="3319">
                  <c:v>-150.218397404396</c:v>
                </c:pt>
                <c:pt idx="3320">
                  <c:v>-145.383118742535</c:v>
                </c:pt>
                <c:pt idx="3321">
                  <c:v>-140.44751323647401</c:v>
                </c:pt>
                <c:pt idx="3322">
                  <c:v>-135.41528826715</c:v>
                </c:pt>
                <c:pt idx="3323">
                  <c:v>-130.289909100015</c:v>
                </c:pt>
                <c:pt idx="3324">
                  <c:v>-125.074304115186</c:v>
                </c:pt>
                <c:pt idx="3325">
                  <c:v>-119.77260452883399</c:v>
                </c:pt>
                <c:pt idx="3326">
                  <c:v>-114.388309859279</c:v>
                </c:pt>
                <c:pt idx="3327">
                  <c:v>-108.924646217377</c:v>
                </c:pt>
                <c:pt idx="3328">
                  <c:v>-103.38566286709499</c:v>
                </c:pt>
                <c:pt idx="3329">
                  <c:v>-97.775370279554195</c:v>
                </c:pt>
                <c:pt idx="3330">
                  <c:v>-92.097720191080001</c:v>
                </c:pt>
                <c:pt idx="3331">
                  <c:v>-86.356133517948095</c:v>
                </c:pt>
                <c:pt idx="3332">
                  <c:v>-80.555084619874606</c:v>
                </c:pt>
                <c:pt idx="3333">
                  <c:v>-74.698278886746706</c:v>
                </c:pt>
                <c:pt idx="3334">
                  <c:v>-68.789184219726195</c:v>
                </c:pt>
                <c:pt idx="3335">
                  <c:v>-62.8324341119243</c:v>
                </c:pt>
                <c:pt idx="3336">
                  <c:v>-56.832002063974201</c:v>
                </c:pt>
                <c:pt idx="3337">
                  <c:v>-50.7918684518202</c:v>
                </c:pt>
                <c:pt idx="3338">
                  <c:v>-44.716315782823301</c:v>
                </c:pt>
                <c:pt idx="3339">
                  <c:v>-38.609731361774401</c:v>
                </c:pt>
                <c:pt idx="3340">
                  <c:v>-32.476116332344802</c:v>
                </c:pt>
                <c:pt idx="3341">
                  <c:v>-26.319573762785499</c:v>
                </c:pt>
                <c:pt idx="3342">
                  <c:v>-20.144444529863701</c:v>
                </c:pt>
                <c:pt idx="3343">
                  <c:v>-13.9551162021273</c:v>
                </c:pt>
                <c:pt idx="3344">
                  <c:v>-7.7555390803077104</c:v>
                </c:pt>
                <c:pt idx="3345">
                  <c:v>-1.5497217409973201</c:v>
                </c:pt>
                <c:pt idx="3346">
                  <c:v>4.6581254547909898</c:v>
                </c:pt>
                <c:pt idx="3347">
                  <c:v>10.863615188167399</c:v>
                </c:pt>
                <c:pt idx="3348">
                  <c:v>17.062210626169101</c:v>
                </c:pt>
                <c:pt idx="3349">
                  <c:v>23.249413074680799</c:v>
                </c:pt>
                <c:pt idx="3350">
                  <c:v>29.421240570399299</c:v>
                </c:pt>
                <c:pt idx="3351">
                  <c:v>35.573725491773203</c:v>
                </c:pt>
                <c:pt idx="3352">
                  <c:v>41.702604384274203</c:v>
                </c:pt>
                <c:pt idx="3353">
                  <c:v>47.8032341728604</c:v>
                </c:pt>
                <c:pt idx="3354">
                  <c:v>53.871923933721</c:v>
                </c:pt>
                <c:pt idx="3355">
                  <c:v>59.904444634451401</c:v>
                </c:pt>
                <c:pt idx="3356">
                  <c:v>65.896567514312807</c:v>
                </c:pt>
                <c:pt idx="3357">
                  <c:v>71.844178801789596</c:v>
                </c:pt>
                <c:pt idx="3358">
                  <c:v>77.743171950443298</c:v>
                </c:pt>
                <c:pt idx="3359">
                  <c:v>83.589563701241502</c:v>
                </c:pt>
                <c:pt idx="3360">
                  <c:v>89.379349802880398</c:v>
                </c:pt>
                <c:pt idx="3361">
                  <c:v>95.108498515543999</c:v>
                </c:pt>
                <c:pt idx="3362">
                  <c:v>100.77308471361999</c:v>
                </c:pt>
                <c:pt idx="3363">
                  <c:v>106.369286863024</c:v>
                </c:pt>
                <c:pt idx="3364">
                  <c:v>111.893258724254</c:v>
                </c:pt>
                <c:pt idx="3365">
                  <c:v>117.341152979512</c:v>
                </c:pt>
                <c:pt idx="3366">
                  <c:v>122.70926643003099</c:v>
                </c:pt>
                <c:pt idx="3367">
                  <c:v>127.99392382700201</c:v>
                </c:pt>
                <c:pt idx="3368">
                  <c:v>133.191589553786</c:v>
                </c:pt>
                <c:pt idx="3369">
                  <c:v>138.29874406966499</c:v>
                </c:pt>
                <c:pt idx="3370">
                  <c:v>143.31141138495099</c:v>
                </c:pt>
                <c:pt idx="3371">
                  <c:v>148.226617126246</c:v>
                </c:pt>
                <c:pt idx="3372">
                  <c:v>153.041010195811</c:v>
                </c:pt>
                <c:pt idx="3373">
                  <c:v>157.75102209112799</c:v>
                </c:pt>
                <c:pt idx="3374">
                  <c:v>162.353201721575</c:v>
                </c:pt>
                <c:pt idx="3375">
                  <c:v>166.844677497752</c:v>
                </c:pt>
                <c:pt idx="3376">
                  <c:v>171.22263962278501</c:v>
                </c:pt>
                <c:pt idx="3377">
                  <c:v>175.48417483490201</c:v>
                </c:pt>
                <c:pt idx="3378">
                  <c:v>179.62627050090401</c:v>
                </c:pt>
                <c:pt idx="3379">
                  <c:v>183.64582282827601</c:v>
                </c:pt>
                <c:pt idx="3380">
                  <c:v>187.539807159742</c:v>
                </c:pt>
                <c:pt idx="3381">
                  <c:v>191.30574134304399</c:v>
                </c:pt>
                <c:pt idx="3382">
                  <c:v>194.94117041618401</c:v>
                </c:pt>
                <c:pt idx="3383">
                  <c:v>198.443504626813</c:v>
                </c:pt>
                <c:pt idx="3384">
                  <c:v>201.81018621517899</c:v>
                </c:pt>
                <c:pt idx="3385">
                  <c:v>205.039151292204</c:v>
                </c:pt>
                <c:pt idx="3386">
                  <c:v>208.12831481828999</c:v>
                </c:pt>
                <c:pt idx="3387">
                  <c:v>211.075410444234</c:v>
                </c:pt>
                <c:pt idx="3388">
                  <c:v>213.878319130671</c:v>
                </c:pt>
                <c:pt idx="3389">
                  <c:v>216.53566687382499</c:v>
                </c:pt>
                <c:pt idx="3390">
                  <c:v>219.045043474414</c:v>
                </c:pt>
                <c:pt idx="3391">
                  <c:v>221.40449788460799</c:v>
                </c:pt>
                <c:pt idx="3392">
                  <c:v>223.612953214876</c:v>
                </c:pt>
                <c:pt idx="3393">
                  <c:v>225.66842063766899</c:v>
                </c:pt>
                <c:pt idx="3394">
                  <c:v>227.56962834102001</c:v>
                </c:pt>
                <c:pt idx="3395">
                  <c:v>229.31548566535201</c:v>
                </c:pt>
                <c:pt idx="3396">
                  <c:v>230.905055270177</c:v>
                </c:pt>
                <c:pt idx="3397">
                  <c:v>232.33675157446399</c:v>
                </c:pt>
                <c:pt idx="3398">
                  <c:v>233.60948764270199</c:v>
                </c:pt>
                <c:pt idx="3399">
                  <c:v>234.72292825331601</c:v>
                </c:pt>
                <c:pt idx="3400">
                  <c:v>235.67570981370301</c:v>
                </c:pt>
                <c:pt idx="3401">
                  <c:v>236.46723689956801</c:v>
                </c:pt>
                <c:pt idx="3402">
                  <c:v>237.09728915433499</c:v>
                </c:pt>
                <c:pt idx="3403">
                  <c:v>237.56505246302399</c:v>
                </c:pt>
                <c:pt idx="3404">
                  <c:v>237.87040335994999</c:v>
                </c:pt>
                <c:pt idx="3405">
                  <c:v>238.01321661905999</c:v>
                </c:pt>
                <c:pt idx="3406">
                  <c:v>237.99350868562499</c:v>
                </c:pt>
                <c:pt idx="3407">
                  <c:v>237.811101486436</c:v>
                </c:pt>
                <c:pt idx="3408">
                  <c:v>237.46609803856401</c:v>
                </c:pt>
                <c:pt idx="3409">
                  <c:v>236.95884511740701</c:v>
                </c:pt>
                <c:pt idx="3410">
                  <c:v>236.289435913717</c:v>
                </c:pt>
                <c:pt idx="3411">
                  <c:v>235.458190304304</c:v>
                </c:pt>
                <c:pt idx="3412">
                  <c:v>234.465781959943</c:v>
                </c:pt>
                <c:pt idx="3413">
                  <c:v>233.31319668159199</c:v>
                </c:pt>
                <c:pt idx="3414">
                  <c:v>232.001370779312</c:v>
                </c:pt>
                <c:pt idx="3415">
                  <c:v>230.530565130784</c:v>
                </c:pt>
                <c:pt idx="3416">
                  <c:v>228.90212320137601</c:v>
                </c:pt>
                <c:pt idx="3417">
                  <c:v>227.117275036102</c:v>
                </c:pt>
                <c:pt idx="3418">
                  <c:v>225.17713130401299</c:v>
                </c:pt>
                <c:pt idx="3419">
                  <c:v>223.08268557669601</c:v>
                </c:pt>
                <c:pt idx="3420">
                  <c:v>220.83589638338</c:v>
                </c:pt>
                <c:pt idx="3421">
                  <c:v>218.43803485460501</c:v>
                </c:pt>
                <c:pt idx="3422">
                  <c:v>215.890661847942</c:v>
                </c:pt>
                <c:pt idx="3423">
                  <c:v>213.19528391787799</c:v>
                </c:pt>
                <c:pt idx="3424">
                  <c:v>210.35427443655999</c:v>
                </c:pt>
                <c:pt idx="3425">
                  <c:v>207.36922723447699</c:v>
                </c:pt>
                <c:pt idx="3426">
                  <c:v>204.24210042240199</c:v>
                </c:pt>
                <c:pt idx="3427">
                  <c:v>200.97517226580899</c:v>
                </c:pt>
                <c:pt idx="3428">
                  <c:v>197.570992149391</c:v>
                </c:pt>
                <c:pt idx="3429">
                  <c:v>194.03125603734799</c:v>
                </c:pt>
                <c:pt idx="3430">
                  <c:v>190.35858005851301</c:v>
                </c:pt>
                <c:pt idx="3431">
                  <c:v>186.555781783035</c:v>
                </c:pt>
                <c:pt idx="3432">
                  <c:v>182.625534768504</c:v>
                </c:pt>
                <c:pt idx="3433">
                  <c:v>178.57035985213699</c:v>
                </c:pt>
                <c:pt idx="3434">
                  <c:v>174.39278219207699</c:v>
                </c:pt>
                <c:pt idx="3435">
                  <c:v>170.095784905344</c:v>
                </c:pt>
                <c:pt idx="3436">
                  <c:v>165.682287309239</c:v>
                </c:pt>
                <c:pt idx="3437">
                  <c:v>161.1551382385</c:v>
                </c:pt>
                <c:pt idx="3438">
                  <c:v>156.51757253837599</c:v>
                </c:pt>
                <c:pt idx="3439">
                  <c:v>151.77285265460699</c:v>
                </c:pt>
                <c:pt idx="3440">
                  <c:v>146.92439967819499</c:v>
                </c:pt>
                <c:pt idx="3441">
                  <c:v>141.97514452552099</c:v>
                </c:pt>
                <c:pt idx="3442">
                  <c:v>136.92880035944</c:v>
                </c:pt>
                <c:pt idx="3443">
                  <c:v>131.788838367442</c:v>
                </c:pt>
                <c:pt idx="3444">
                  <c:v>126.558192989456</c:v>
                </c:pt>
                <c:pt idx="3445">
                  <c:v>121.241001636875</c:v>
                </c:pt>
                <c:pt idx="3446">
                  <c:v>115.84077015623799</c:v>
                </c:pt>
                <c:pt idx="3447">
                  <c:v>110.36073111716701</c:v>
                </c:pt>
                <c:pt idx="3448">
                  <c:v>104.804940370458</c:v>
                </c:pt>
                <c:pt idx="3449">
                  <c:v>99.177415099605398</c:v>
                </c:pt>
                <c:pt idx="3450">
                  <c:v>93.482113876288906</c:v>
                </c:pt>
                <c:pt idx="3451">
                  <c:v>87.7224645725356</c:v>
                </c:pt>
                <c:pt idx="3452">
                  <c:v>81.9029486215926</c:v>
                </c:pt>
                <c:pt idx="3453">
                  <c:v>76.027278601985302</c:v>
                </c:pt>
                <c:pt idx="3454">
                  <c:v>70.098929715955094</c:v>
                </c:pt>
                <c:pt idx="3455">
                  <c:v>64.122542867405599</c:v>
                </c:pt>
                <c:pt idx="3456">
                  <c:v>58.102099074730901</c:v>
                </c:pt>
                <c:pt idx="3457">
                  <c:v>52.041586335840002</c:v>
                </c:pt>
                <c:pt idx="3458">
                  <c:v>45.945294881452099</c:v>
                </c:pt>
                <c:pt idx="3459">
                  <c:v>39.817619838289097</c:v>
                </c:pt>
                <c:pt idx="3460">
                  <c:v>33.662570267666901</c:v>
                </c:pt>
                <c:pt idx="3461">
                  <c:v>27.4842572483394</c:v>
                </c:pt>
                <c:pt idx="3462">
                  <c:v>21.2870297574947</c:v>
                </c:pt>
                <c:pt idx="3463">
                  <c:v>15.075283551156501</c:v>
                </c:pt>
                <c:pt idx="3464">
                  <c:v>8.8529772015902104</c:v>
                </c:pt>
                <c:pt idx="3465">
                  <c:v>2.62412763805172</c:v>
                </c:pt>
                <c:pt idx="3466">
                  <c:v>-3.6070463476454502</c:v>
                </c:pt>
                <c:pt idx="3467">
                  <c:v>-9.8361489306732892</c:v>
                </c:pt>
                <c:pt idx="3468">
                  <c:v>-16.0586347000039</c:v>
                </c:pt>
                <c:pt idx="3469">
                  <c:v>-22.269996314364899</c:v>
                </c:pt>
                <c:pt idx="3470">
                  <c:v>-28.466243097259898</c:v>
                </c:pt>
                <c:pt idx="3471">
                  <c:v>-34.643398650947503</c:v>
                </c:pt>
                <c:pt idx="3472">
                  <c:v>-40.797190684801301</c:v>
                </c:pt>
                <c:pt idx="3473">
                  <c:v>-46.922967230859598</c:v>
                </c:pt>
                <c:pt idx="3474">
                  <c:v>-53.017028418659898</c:v>
                </c:pt>
                <c:pt idx="3475">
                  <c:v>-59.075136218506998</c:v>
                </c:pt>
                <c:pt idx="3476">
                  <c:v>-65.093052824875599</c:v>
                </c:pt>
                <c:pt idx="3477">
                  <c:v>-71.066655377060997</c:v>
                </c:pt>
                <c:pt idx="3478">
                  <c:v>-76.991828198174602</c:v>
                </c:pt>
                <c:pt idx="3479">
                  <c:v>-82.864578860601796</c:v>
                </c:pt>
                <c:pt idx="3480">
                  <c:v>-88.680893909459201</c:v>
                </c:pt>
                <c:pt idx="3481">
                  <c:v>-94.436732369495502</c:v>
                </c:pt>
                <c:pt idx="3482">
                  <c:v>-100.12815985096</c:v>
                </c:pt>
                <c:pt idx="3483">
                  <c:v>-105.751345530051</c:v>
                </c:pt>
                <c:pt idx="3484">
                  <c:v>-111.302433855131</c:v>
                </c:pt>
                <c:pt idx="3485">
                  <c:v>-116.77756817698</c:v>
                </c:pt>
                <c:pt idx="3486">
                  <c:v>-122.17303594927</c:v>
                </c:pt>
                <c:pt idx="3487">
                  <c:v>-127.48515256263001</c:v>
                </c:pt>
                <c:pt idx="3488">
                  <c:v>-132.71037302998499</c:v>
                </c:pt>
                <c:pt idx="3489">
                  <c:v>-137.845168433445</c:v>
                </c:pt>
                <c:pt idx="3490">
                  <c:v>-142.88555340253001</c:v>
                </c:pt>
                <c:pt idx="3491">
                  <c:v>-147.828544182548</c:v>
                </c:pt>
                <c:pt idx="3492">
                  <c:v>-152.67078029707201</c:v>
                </c:pt>
                <c:pt idx="3493">
                  <c:v>-157.408683870598</c:v>
                </c:pt>
                <c:pt idx="3494">
                  <c:v>-162.03879444831199</c:v>
                </c:pt>
                <c:pt idx="3495">
                  <c:v>-166.55823108848901</c:v>
                </c:pt>
                <c:pt idx="3496">
                  <c:v>-170.96417465686801</c:v>
                </c:pt>
                <c:pt idx="3497">
                  <c:v>-175.253702572272</c:v>
                </c:pt>
                <c:pt idx="3498">
                  <c:v>-179.423792903123</c:v>
                </c:pt>
                <c:pt idx="3499">
                  <c:v>-183.47133258257401</c:v>
                </c:pt>
                <c:pt idx="3500">
                  <c:v>-187.39328770607199</c:v>
                </c:pt>
                <c:pt idx="3501">
                  <c:v>-191.18716690412001</c:v>
                </c:pt>
                <c:pt idx="3502">
                  <c:v>-194.850506030508</c:v>
                </c:pt>
                <c:pt idx="3503">
                  <c:v>-198.380706184632</c:v>
                </c:pt>
                <c:pt idx="3504">
                  <c:v>-201.77520049739701</c:v>
                </c:pt>
                <c:pt idx="3505">
                  <c:v>-205.031916012192</c:v>
                </c:pt>
                <c:pt idx="3506">
                  <c:v>-208.14875866659301</c:v>
                </c:pt>
                <c:pt idx="3507">
                  <c:v>-211.12345313615</c:v>
                </c:pt>
                <c:pt idx="3508">
                  <c:v>-213.95387145666601</c:v>
                </c:pt>
                <c:pt idx="3509">
                  <c:v>-216.63863075278201</c:v>
                </c:pt>
                <c:pt idx="3510">
                  <c:v>-219.175312009664</c:v>
                </c:pt>
                <c:pt idx="3511">
                  <c:v>-221.56195542274301</c:v>
                </c:pt>
                <c:pt idx="3512">
                  <c:v>-223.79747540729801</c:v>
                </c:pt>
                <c:pt idx="3513">
                  <c:v>-225.879874504855</c:v>
                </c:pt>
                <c:pt idx="3514">
                  <c:v>-227.80787233947899</c:v>
                </c:pt>
                <c:pt idx="3515">
                  <c:v>-229.580369757234</c:v>
                </c:pt>
                <c:pt idx="3516">
                  <c:v>-231.196420995512</c:v>
                </c:pt>
                <c:pt idx="3517">
                  <c:v>-232.65443212599999</c:v>
                </c:pt>
                <c:pt idx="3518">
                  <c:v>-233.953307943303</c:v>
                </c:pt>
                <c:pt idx="3519">
                  <c:v>-235.09270503589599</c:v>
                </c:pt>
                <c:pt idx="3520">
                  <c:v>-236.07125170366001</c:v>
                </c:pt>
                <c:pt idx="3521">
                  <c:v>-236.888344499684</c:v>
                </c:pt>
                <c:pt idx="3522">
                  <c:v>-237.54375513209899</c:v>
                </c:pt>
                <c:pt idx="3523">
                  <c:v>-238.03666164036201</c:v>
                </c:pt>
                <c:pt idx="3524">
                  <c:v>-238.36693280530801</c:v>
                </c:pt>
                <c:pt idx="3525">
                  <c:v>-238.53443574180801</c:v>
                </c:pt>
                <c:pt idx="3526">
                  <c:v>-238.53917933275201</c:v>
                </c:pt>
                <c:pt idx="3527">
                  <c:v>-238.380978041487</c:v>
                </c:pt>
                <c:pt idx="3528">
                  <c:v>-238.05992752278701</c:v>
                </c:pt>
                <c:pt idx="3529">
                  <c:v>-237.57636729307299</c:v>
                </c:pt>
                <c:pt idx="3530">
                  <c:v>-236.93038338955699</c:v>
                </c:pt>
                <c:pt idx="3531">
                  <c:v>-236.122288643053</c:v>
                </c:pt>
                <c:pt idx="3532">
                  <c:v>-235.15274978791399</c:v>
                </c:pt>
                <c:pt idx="3533">
                  <c:v>-234.02274580026599</c:v>
                </c:pt>
                <c:pt idx="3534">
                  <c:v>-232.73320627888799</c:v>
                </c:pt>
                <c:pt idx="3535">
                  <c:v>-231.284385505649</c:v>
                </c:pt>
                <c:pt idx="3536">
                  <c:v>-229.67762046745199</c:v>
                </c:pt>
                <c:pt idx="3537">
                  <c:v>-227.914134850029</c:v>
                </c:pt>
                <c:pt idx="3538">
                  <c:v>-225.995033084119</c:v>
                </c:pt>
                <c:pt idx="3539">
                  <c:v>-223.921302625712</c:v>
                </c:pt>
                <c:pt idx="3540">
                  <c:v>-221.69489601284999</c:v>
                </c:pt>
                <c:pt idx="3541">
                  <c:v>-219.31707851095899</c:v>
                </c:pt>
                <c:pt idx="3542">
                  <c:v>-216.789405240164</c:v>
                </c:pt>
                <c:pt idx="3543">
                  <c:v>-214.11337714674301</c:v>
                </c:pt>
                <c:pt idx="3544">
                  <c:v>-211.29136212538501</c:v>
                </c:pt>
                <c:pt idx="3545">
                  <c:v>-208.32494866132799</c:v>
                </c:pt>
                <c:pt idx="3546">
                  <c:v>-205.216089653735</c:v>
                </c:pt>
                <c:pt idx="3547">
                  <c:v>-201.96705829146799</c:v>
                </c:pt>
                <c:pt idx="3548">
                  <c:v>-198.580399018939</c:v>
                </c:pt>
                <c:pt idx="3549">
                  <c:v>-195.05780299766201</c:v>
                </c:pt>
                <c:pt idx="3550">
                  <c:v>-191.40188169261299</c:v>
                </c:pt>
                <c:pt idx="3551">
                  <c:v>-187.61544815007801</c:v>
                </c:pt>
                <c:pt idx="3552">
                  <c:v>-183.70117154491899</c:v>
                </c:pt>
                <c:pt idx="3553">
                  <c:v>-179.66156847381799</c:v>
                </c:pt>
                <c:pt idx="3554">
                  <c:v>-175.499159997617</c:v>
                </c:pt>
                <c:pt idx="3555">
                  <c:v>-171.216925280239</c:v>
                </c:pt>
                <c:pt idx="3556">
                  <c:v>-166.81777983101699</c:v>
                </c:pt>
                <c:pt idx="3557">
                  <c:v>-162.30456882272901</c:v>
                </c:pt>
                <c:pt idx="3558">
                  <c:v>-157.68052358549599</c:v>
                </c:pt>
                <c:pt idx="3559">
                  <c:v>-152.948903197531</c:v>
                </c:pt>
                <c:pt idx="3560">
                  <c:v>-148.11312553063999</c:v>
                </c:pt>
                <c:pt idx="3561">
                  <c:v>-143.17611843100499</c:v>
                </c:pt>
                <c:pt idx="3562">
                  <c:v>-138.141592140906</c:v>
                </c:pt>
                <c:pt idx="3563">
                  <c:v>-133.01301507744299</c:v>
                </c:pt>
                <c:pt idx="3564">
                  <c:v>-127.793319060868</c:v>
                </c:pt>
                <c:pt idx="3565">
                  <c:v>-122.48663903407</c:v>
                </c:pt>
                <c:pt idx="3566">
                  <c:v>-117.09647852667599</c:v>
                </c:pt>
                <c:pt idx="3567">
                  <c:v>-111.62606794335299</c:v>
                </c:pt>
                <c:pt idx="3568">
                  <c:v>-106.079461122208</c:v>
                </c:pt>
                <c:pt idx="3569">
                  <c:v>-100.46067338658</c:v>
                </c:pt>
                <c:pt idx="3570">
                  <c:v>-94.773661600736503</c:v>
                </c:pt>
                <c:pt idx="3571">
                  <c:v>-89.021852082189497</c:v>
                </c:pt>
                <c:pt idx="3572">
                  <c:v>-83.209724862680503</c:v>
                </c:pt>
                <c:pt idx="3573">
                  <c:v>-77.340991272308898</c:v>
                </c:pt>
                <c:pt idx="3574">
                  <c:v>-71.419125417946404</c:v>
                </c:pt>
                <c:pt idx="3575">
                  <c:v>-65.448767261172094</c:v>
                </c:pt>
                <c:pt idx="3576">
                  <c:v>-59.4338970309853</c:v>
                </c:pt>
                <c:pt idx="3577">
                  <c:v>-53.378502088692201</c:v>
                </c:pt>
                <c:pt idx="3578">
                  <c:v>-47.286872181006402</c:v>
                </c:pt>
                <c:pt idx="3579">
                  <c:v>-41.163402102994098</c:v>
                </c:pt>
                <c:pt idx="3580">
                  <c:v>-35.0121007363744</c:v>
                </c:pt>
                <c:pt idx="3581">
                  <c:v>-28.837079132013798</c:v>
                </c:pt>
                <c:pt idx="3582">
                  <c:v>-22.642686390537602</c:v>
                </c:pt>
                <c:pt idx="3583">
                  <c:v>-16.433318542273401</c:v>
                </c:pt>
                <c:pt idx="3584">
                  <c:v>-10.212934584177299</c:v>
                </c:pt>
                <c:pt idx="3585">
                  <c:v>-3.9855520200413599</c:v>
                </c:pt>
                <c:pt idx="3586">
                  <c:v>2.24460963452298</c:v>
                </c:pt>
                <c:pt idx="3587">
                  <c:v>8.4731536822816</c:v>
                </c:pt>
                <c:pt idx="3588">
                  <c:v>14.6955336918606</c:v>
                </c:pt>
                <c:pt idx="3589">
                  <c:v>20.907241154432299</c:v>
                </c:pt>
                <c:pt idx="3590">
                  <c:v>27.1042840795178</c:v>
                </c:pt>
                <c:pt idx="3591">
                  <c:v>33.282684609792</c:v>
                </c:pt>
                <c:pt idx="3592">
                  <c:v>39.438168850314099</c:v>
                </c:pt>
                <c:pt idx="3593">
                  <c:v>45.566083084979901</c:v>
                </c:pt>
                <c:pt idx="3594">
                  <c:v>51.6627255523317</c:v>
                </c:pt>
                <c:pt idx="3595">
                  <c:v>57.723856189835899</c:v>
                </c:pt>
                <c:pt idx="3596">
                  <c:v>63.745235018315299</c:v>
                </c:pt>
                <c:pt idx="3597">
                  <c:v>69.722736863707198</c:v>
                </c:pt>
                <c:pt idx="3598">
                  <c:v>75.652243597194598</c:v>
                </c:pt>
                <c:pt idx="3599">
                  <c:v>81.529760201845406</c:v>
                </c:pt>
                <c:pt idx="3600">
                  <c:v>87.351270497287601</c:v>
                </c:pt>
                <c:pt idx="3601">
                  <c:v>93.112730647877996</c:v>
                </c:pt>
                <c:pt idx="3602">
                  <c:v>98.810203269868595</c:v>
                </c:pt>
                <c:pt idx="3603">
                  <c:v>104.439854413212</c:v>
                </c:pt>
                <c:pt idx="3604">
                  <c:v>109.997825269158</c:v>
                </c:pt>
                <c:pt idx="3605">
                  <c:v>115.48025580193</c:v>
                </c:pt>
                <c:pt idx="3606">
                  <c:v>120.883429950669</c:v>
                </c:pt>
                <c:pt idx="3607">
                  <c:v>126.20365946499901</c:v>
                </c:pt>
                <c:pt idx="3608">
                  <c:v>131.43739559191101</c:v>
                </c:pt>
                <c:pt idx="3609">
                  <c:v>136.58110552422599</c:v>
                </c:pt>
                <c:pt idx="3610">
                  <c:v>141.63079988044299</c:v>
                </c:pt>
                <c:pt idx="3611">
                  <c:v>146.583490774757</c:v>
                </c:pt>
                <c:pt idx="3612">
                  <c:v>151.43581348123101</c:v>
                </c:pt>
                <c:pt idx="3613">
                  <c:v>156.18418575817699</c:v>
                </c:pt>
                <c:pt idx="3614">
                  <c:v>160.82514266967499</c:v>
                </c:pt>
                <c:pt idx="3615">
                  <c:v>165.35579867975801</c:v>
                </c:pt>
                <c:pt idx="3616">
                  <c:v>169.77332994861001</c:v>
                </c:pt>
                <c:pt idx="3617">
                  <c:v>174.07480908004999</c:v>
                </c:pt>
                <c:pt idx="3618">
                  <c:v>178.25720921991399</c:v>
                </c:pt>
                <c:pt idx="3619">
                  <c:v>182.317412273119</c:v>
                </c:pt>
                <c:pt idx="3620">
                  <c:v>186.25237920315999</c:v>
                </c:pt>
                <c:pt idx="3621">
                  <c:v>190.05961340685701</c:v>
                </c:pt>
                <c:pt idx="3622">
                  <c:v>193.73664540457401</c:v>
                </c:pt>
                <c:pt idx="3623">
                  <c:v>197.28087086458899</c:v>
                </c:pt>
                <c:pt idx="3624">
                  <c:v>200.68971739103401</c:v>
                </c:pt>
                <c:pt idx="3625">
                  <c:v>203.96110640697199</c:v>
                </c:pt>
                <c:pt idx="3626">
                  <c:v>207.092938138194</c:v>
                </c:pt>
                <c:pt idx="3627">
                  <c:v>210.08293145915599</c:v>
                </c:pt>
                <c:pt idx="3628">
                  <c:v>212.92895251740001</c:v>
                </c:pt>
                <c:pt idx="3629">
                  <c:v>215.62961246432801</c:v>
                </c:pt>
                <c:pt idx="3630">
                  <c:v>218.18248622909601</c:v>
                </c:pt>
                <c:pt idx="3631">
                  <c:v>220.585607870573</c:v>
                </c:pt>
                <c:pt idx="3632">
                  <c:v>222.83788558917101</c:v>
                </c:pt>
                <c:pt idx="3633">
                  <c:v>224.937315635511</c:v>
                </c:pt>
                <c:pt idx="3634">
                  <c:v>226.882611268999</c:v>
                </c:pt>
                <c:pt idx="3635">
                  <c:v>228.67266689959001</c:v>
                </c:pt>
                <c:pt idx="3636">
                  <c:v>230.30653025943801</c:v>
                </c:pt>
                <c:pt idx="3637">
                  <c:v>231.78260084819999</c:v>
                </c:pt>
                <c:pt idx="3638">
                  <c:v>233.09977682400901</c:v>
                </c:pt>
                <c:pt idx="3639">
                  <c:v>234.257708076803</c:v>
                </c:pt>
                <c:pt idx="3640">
                  <c:v>235.255016148235</c:v>
                </c:pt>
                <c:pt idx="3641">
                  <c:v>236.09109077587499</c:v>
                </c:pt>
                <c:pt idx="3642">
                  <c:v>236.76569679745501</c:v>
                </c:pt>
                <c:pt idx="3643">
                  <c:v>237.278005329569</c:v>
                </c:pt>
                <c:pt idx="3644">
                  <c:v>237.627878180159</c:v>
                </c:pt>
                <c:pt idx="3645">
                  <c:v>237.815175443615</c:v>
                </c:pt>
                <c:pt idx="3646">
                  <c:v>237.83989893720701</c:v>
                </c:pt>
                <c:pt idx="3647">
                  <c:v>237.70185601598499</c:v>
                </c:pt>
                <c:pt idx="3648">
                  <c:v>237.40113518621499</c:v>
                </c:pt>
                <c:pt idx="3649">
                  <c:v>236.93806877806799</c:v>
                </c:pt>
                <c:pt idx="3650">
                  <c:v>236.31273560725501</c:v>
                </c:pt>
                <c:pt idx="3651">
                  <c:v>235.525441250309</c:v>
                </c:pt>
                <c:pt idx="3652">
                  <c:v>234.57684515702101</c:v>
                </c:pt>
                <c:pt idx="3653">
                  <c:v>233.46791899116101</c:v>
                </c:pt>
                <c:pt idx="3654">
                  <c:v>232.199585013855</c:v>
                </c:pt>
                <c:pt idx="3655">
                  <c:v>230.77209014651999</c:v>
                </c:pt>
                <c:pt idx="3656">
                  <c:v>229.18676399530401</c:v>
                </c:pt>
                <c:pt idx="3657">
                  <c:v>227.44482284737799</c:v>
                </c:pt>
                <c:pt idx="3658">
                  <c:v>225.54736371960999</c:v>
                </c:pt>
                <c:pt idx="3659">
                  <c:v>223.49536664131099</c:v>
                </c:pt>
                <c:pt idx="3660">
                  <c:v>221.29077671351999</c:v>
                </c:pt>
                <c:pt idx="3661">
                  <c:v>218.93485175683199</c:v>
                </c:pt>
                <c:pt idx="3662">
                  <c:v>216.42913944119601</c:v>
                </c:pt>
                <c:pt idx="3663">
                  <c:v>213.77513325985299</c:v>
                </c:pt>
                <c:pt idx="3664">
                  <c:v>210.97519365406399</c:v>
                </c:pt>
                <c:pt idx="3665">
                  <c:v>208.03090165772301</c:v>
                </c:pt>
                <c:pt idx="3666">
                  <c:v>204.94420272319101</c:v>
                </c:pt>
                <c:pt idx="3667">
                  <c:v>201.717362599522</c:v>
                </c:pt>
                <c:pt idx="3668">
                  <c:v>198.352918300765</c:v>
                </c:pt>
                <c:pt idx="3669">
                  <c:v>194.85255356994401</c:v>
                </c:pt>
                <c:pt idx="3670">
                  <c:v>191.21887246784701</c:v>
                </c:pt>
                <c:pt idx="3671">
                  <c:v>187.454680653287</c:v>
                </c:pt>
                <c:pt idx="3672">
                  <c:v>183.562639932769</c:v>
                </c:pt>
                <c:pt idx="3673">
                  <c:v>179.54525955612399</c:v>
                </c:pt>
                <c:pt idx="3674">
                  <c:v>175.40505326122201</c:v>
                </c:pt>
                <c:pt idx="3675">
                  <c:v>171.14499291525499</c:v>
                </c:pt>
                <c:pt idx="3676">
                  <c:v>166.767986759416</c:v>
                </c:pt>
                <c:pt idx="3677">
                  <c:v>162.27687272925999</c:v>
                </c:pt>
                <c:pt idx="3678">
                  <c:v>157.67487495091501</c:v>
                </c:pt>
                <c:pt idx="3679">
                  <c:v>152.965245334136</c:v>
                </c:pt>
                <c:pt idx="3680">
                  <c:v>148.15139462007701</c:v>
                </c:pt>
                <c:pt idx="3681">
                  <c:v>143.236243564338</c:v>
                </c:pt>
                <c:pt idx="3682">
                  <c:v>138.22349536092599</c:v>
                </c:pt>
                <c:pt idx="3683">
                  <c:v>133.11661142320199</c:v>
                </c:pt>
                <c:pt idx="3684">
                  <c:v>127.918516614412</c:v>
                </c:pt>
                <c:pt idx="3685">
                  <c:v>122.633338969351</c:v>
                </c:pt>
                <c:pt idx="3686">
                  <c:v>117.264575160619</c:v>
                </c:pt>
                <c:pt idx="3687">
                  <c:v>111.81544878906401</c:v>
                </c:pt>
                <c:pt idx="3688">
                  <c:v>106.290006944288</c:v>
                </c:pt>
                <c:pt idx="3689">
                  <c:v>100.692258258526</c:v>
                </c:pt>
                <c:pt idx="3690">
                  <c:v>95.026152964412006</c:v>
                </c:pt>
                <c:pt idx="3691">
                  <c:v>89.295110809323106</c:v>
                </c:pt>
                <c:pt idx="3692">
                  <c:v>83.503605318389702</c:v>
                </c:pt>
                <c:pt idx="3693">
                  <c:v>77.655341380595004</c:v>
                </c:pt>
                <c:pt idx="3694">
                  <c:v>71.753786729156303</c:v>
                </c:pt>
                <c:pt idx="3695">
                  <c:v>65.803575021393399</c:v>
                </c:pt>
                <c:pt idx="3696">
                  <c:v>59.808680253337997</c:v>
                </c:pt>
                <c:pt idx="3697">
                  <c:v>53.7730836264926</c:v>
                </c:pt>
                <c:pt idx="3698">
                  <c:v>47.701068802794602</c:v>
                </c:pt>
                <c:pt idx="3699">
                  <c:v>41.597024569351198</c:v>
                </c:pt>
                <c:pt idx="3700">
                  <c:v>35.464953878544399</c:v>
                </c:pt>
                <c:pt idx="3701">
                  <c:v>29.3089619322696</c:v>
                </c:pt>
                <c:pt idx="3702">
                  <c:v>23.1333920642743</c:v>
                </c:pt>
                <c:pt idx="3703">
                  <c:v>16.942634621788699</c:v>
                </c:pt>
                <c:pt idx="3704">
                  <c:v>10.7406430041246</c:v>
                </c:pt>
                <c:pt idx="3705">
                  <c:v>4.5314292044925999</c:v>
                </c:pt>
                <c:pt idx="3706">
                  <c:v>-1.68079268342106</c:v>
                </c:pt>
                <c:pt idx="3707">
                  <c:v>-7.8916312940721598</c:v>
                </c:pt>
                <c:pt idx="3708">
                  <c:v>-14.0965454360344</c:v>
                </c:pt>
                <c:pt idx="3709">
                  <c:v>-20.291031747194701</c:v>
                </c:pt>
                <c:pt idx="3710">
                  <c:v>-26.471103289079601</c:v>
                </c:pt>
                <c:pt idx="3711">
                  <c:v>-32.632787160263497</c:v>
                </c:pt>
                <c:pt idx="3712">
                  <c:v>-38.771814324194501</c:v>
                </c:pt>
                <c:pt idx="3713">
                  <c:v>-44.883535824312602</c:v>
                </c:pt>
                <c:pt idx="3714">
                  <c:v>-50.964254558529703</c:v>
                </c:pt>
                <c:pt idx="3715">
                  <c:v>-57.009735022246602</c:v>
                </c:pt>
                <c:pt idx="3716">
                  <c:v>-63.0157416915347</c:v>
                </c:pt>
                <c:pt idx="3717">
                  <c:v>-68.978153743695898</c:v>
                </c:pt>
                <c:pt idx="3718">
                  <c:v>-74.892857296231199</c:v>
                </c:pt>
                <c:pt idx="3719">
                  <c:v>-80.755861472341707</c:v>
                </c:pt>
                <c:pt idx="3720">
                  <c:v>-86.563154124532304</c:v>
                </c:pt>
                <c:pt idx="3721">
                  <c:v>-92.310695341718301</c:v>
                </c:pt>
                <c:pt idx="3722">
                  <c:v>-97.994551555380596</c:v>
                </c:pt>
                <c:pt idx="3723">
                  <c:v>-103.610892520403</c:v>
                </c:pt>
                <c:pt idx="3724">
                  <c:v>-109.15586302173099</c:v>
                </c:pt>
                <c:pt idx="3725">
                  <c:v>-114.62560650515699</c:v>
                </c:pt>
                <c:pt idx="3726">
                  <c:v>-120.016410278405</c:v>
                </c:pt>
                <c:pt idx="3727">
                  <c:v>-125.324589345885</c:v>
                </c:pt>
                <c:pt idx="3728">
                  <c:v>-130.5465980948</c:v>
                </c:pt>
                <c:pt idx="3729">
                  <c:v>-135.67890674287401</c:v>
                </c:pt>
                <c:pt idx="3730">
                  <c:v>-140.717528817502</c:v>
                </c:pt>
                <c:pt idx="3731">
                  <c:v>-145.659479225117</c:v>
                </c:pt>
                <c:pt idx="3732">
                  <c:v>-150.50139591474499</c:v>
                </c:pt>
                <c:pt idx="3733">
                  <c:v>-155.23969920181301</c:v>
                </c:pt>
                <c:pt idx="3734">
                  <c:v>-159.87092658912999</c:v>
                </c:pt>
                <c:pt idx="3735">
                  <c:v>-164.39219486058701</c:v>
                </c:pt>
                <c:pt idx="3736">
                  <c:v>-168.800682376899</c:v>
                </c:pt>
                <c:pt idx="3737">
                  <c:v>-173.09346382267299</c:v>
                </c:pt>
                <c:pt idx="3738">
                  <c:v>-177.26751430442101</c:v>
                </c:pt>
                <c:pt idx="3739">
                  <c:v>-181.31971756730101</c:v>
                </c:pt>
                <c:pt idx="3740">
                  <c:v>-185.24703629431599</c:v>
                </c:pt>
                <c:pt idx="3741">
                  <c:v>-189.04697548081401</c:v>
                </c:pt>
                <c:pt idx="3742">
                  <c:v>-192.71706712450299</c:v>
                </c:pt>
                <c:pt idx="3743">
                  <c:v>-196.25470824964901</c:v>
                </c:pt>
                <c:pt idx="3744">
                  <c:v>-199.65732769489199</c:v>
                </c:pt>
                <c:pt idx="3745">
                  <c:v>-202.92284799623701</c:v>
                </c:pt>
                <c:pt idx="3746">
                  <c:v>-206.04917037080901</c:v>
                </c:pt>
                <c:pt idx="3747">
                  <c:v>-209.03401456276799</c:v>
                </c:pt>
                <c:pt idx="3748">
                  <c:v>-211.87524746778999</c:v>
                </c:pt>
                <c:pt idx="3749">
                  <c:v>-214.57148086389901</c:v>
                </c:pt>
                <c:pt idx="3750">
                  <c:v>-217.12029018548</c:v>
                </c:pt>
                <c:pt idx="3751">
                  <c:v>-219.51970987539599</c:v>
                </c:pt>
                <c:pt idx="3752">
                  <c:v>-221.768648397009</c:v>
                </c:pt>
                <c:pt idx="3753">
                  <c:v>-223.86510214308501</c:v>
                </c:pt>
                <c:pt idx="3754">
                  <c:v>-225.80778439464001</c:v>
                </c:pt>
                <c:pt idx="3755">
                  <c:v>-227.59558946301701</c:v>
                </c:pt>
                <c:pt idx="3756">
                  <c:v>-229.22756486189101</c:v>
                </c:pt>
                <c:pt idx="3757">
                  <c:v>-230.70210975296101</c:v>
                </c:pt>
                <c:pt idx="3758">
                  <c:v>-232.01812183735299</c:v>
                </c:pt>
                <c:pt idx="3759">
                  <c:v>-233.175250429416</c:v>
                </c:pt>
                <c:pt idx="3760">
                  <c:v>-234.17211637714101</c:v>
                </c:pt>
                <c:pt idx="3761">
                  <c:v>-235.00810860689899</c:v>
                </c:pt>
                <c:pt idx="3762">
                  <c:v>-235.68299102827399</c:v>
                </c:pt>
                <c:pt idx="3763">
                  <c:v>-236.19593371337899</c:v>
                </c:pt>
                <c:pt idx="3764">
                  <c:v>-236.54679730999399</c:v>
                </c:pt>
                <c:pt idx="3765">
                  <c:v>-236.73544063735801</c:v>
                </c:pt>
                <c:pt idx="3766">
                  <c:v>-236.76186412333499</c:v>
                </c:pt>
                <c:pt idx="3767">
                  <c:v>-236.62587362006701</c:v>
                </c:pt>
                <c:pt idx="3768">
                  <c:v>-236.327556018216</c:v>
                </c:pt>
                <c:pt idx="3769">
                  <c:v>-235.86724192048899</c:v>
                </c:pt>
                <c:pt idx="3770">
                  <c:v>-235.24500830413399</c:v>
                </c:pt>
                <c:pt idx="3771">
                  <c:v>-234.46115879713301</c:v>
                </c:pt>
                <c:pt idx="3772">
                  <c:v>-233.51635079157401</c:v>
                </c:pt>
                <c:pt idx="3773">
                  <c:v>-232.41155378533901</c:v>
                </c:pt>
                <c:pt idx="3774">
                  <c:v>-231.14768776649001</c:v>
                </c:pt>
                <c:pt idx="3775">
                  <c:v>-229.72499727724201</c:v>
                </c:pt>
                <c:pt idx="3776">
                  <c:v>-228.144809439467</c:v>
                </c:pt>
                <c:pt idx="3777">
                  <c:v>-226.408337952094</c:v>
                </c:pt>
                <c:pt idx="3778">
                  <c:v>-224.51667714091101</c:v>
                </c:pt>
                <c:pt idx="3779">
                  <c:v>-222.47080424247901</c:v>
                </c:pt>
                <c:pt idx="3780">
                  <c:v>-220.272661464609</c:v>
                </c:pt>
                <c:pt idx="3781">
                  <c:v>-217.923503635419</c:v>
                </c:pt>
                <c:pt idx="3782">
                  <c:v>-215.42487533438</c:v>
                </c:pt>
                <c:pt idx="3783">
                  <c:v>-212.77826686754099</c:v>
                </c:pt>
                <c:pt idx="3784">
                  <c:v>-209.98603539357299</c:v>
                </c:pt>
                <c:pt idx="3785">
                  <c:v>-207.049758569711</c:v>
                </c:pt>
                <c:pt idx="3786">
                  <c:v>-203.97137837897199</c:v>
                </c:pt>
                <c:pt idx="3787">
                  <c:v>-200.75315700976199</c:v>
                </c:pt>
                <c:pt idx="3788">
                  <c:v>-197.39762782560601</c:v>
                </c:pt>
                <c:pt idx="3789">
                  <c:v>-193.906470830573</c:v>
                </c:pt>
                <c:pt idx="3790">
                  <c:v>-190.28228625954</c:v>
                </c:pt>
                <c:pt idx="3791">
                  <c:v>-186.52787585994901</c:v>
                </c:pt>
                <c:pt idx="3792">
                  <c:v>-182.64589744299701</c:v>
                </c:pt>
                <c:pt idx="3793">
                  <c:v>-178.63885618081201</c:v>
                </c:pt>
                <c:pt idx="3794">
                  <c:v>-174.509261652747</c:v>
                </c:pt>
                <c:pt idx="3795">
                  <c:v>-170.26008148823601</c:v>
                </c:pt>
                <c:pt idx="3796">
                  <c:v>-165.89421961310401</c:v>
                </c:pt>
                <c:pt idx="3797">
                  <c:v>-161.41450957155001</c:v>
                </c:pt>
                <c:pt idx="3798">
                  <c:v>-156.824171024024</c:v>
                </c:pt>
                <c:pt idx="3799">
                  <c:v>-152.12645134195</c:v>
                </c:pt>
                <c:pt idx="3800">
                  <c:v>-147.324756657195</c:v>
                </c:pt>
                <c:pt idx="3801">
                  <c:v>-142.422003046832</c:v>
                </c:pt>
                <c:pt idx="3802">
                  <c:v>-137.42188895883501</c:v>
                </c:pt>
                <c:pt idx="3803">
                  <c:v>-132.32787099477599</c:v>
                </c:pt>
                <c:pt idx="3804">
                  <c:v>-127.142869142121</c:v>
                </c:pt>
                <c:pt idx="3805">
                  <c:v>-121.871006497677</c:v>
                </c:pt>
                <c:pt idx="3806">
                  <c:v>-116.51577473566201</c:v>
                </c:pt>
                <c:pt idx="3807">
                  <c:v>-111.08039239994299</c:v>
                </c:pt>
                <c:pt idx="3808">
                  <c:v>-105.56890146638401</c:v>
                </c:pt>
                <c:pt idx="3809">
                  <c:v>-99.985305398573303</c:v>
                </c:pt>
                <c:pt idx="3810">
                  <c:v>-94.333549207430806</c:v>
                </c:pt>
                <c:pt idx="3811">
                  <c:v>-88.617047367442893</c:v>
                </c:pt>
                <c:pt idx="3812">
                  <c:v>-82.840268081530098</c:v>
                </c:pt>
                <c:pt idx="3813">
                  <c:v>-77.0069108690614</c:v>
                </c:pt>
                <c:pt idx="3814">
                  <c:v>-71.120438048132598</c:v>
                </c:pt>
                <c:pt idx="3815">
                  <c:v>-65.185477817336107</c:v>
                </c:pt>
                <c:pt idx="3816">
                  <c:v>-59.205998672314401</c:v>
                </c:pt>
                <c:pt idx="3817">
                  <c:v>-53.185976274441401</c:v>
                </c:pt>
                <c:pt idx="3818">
                  <c:v>-47.1296887077118</c:v>
                </c:pt>
                <c:pt idx="3819">
                  <c:v>-41.041519145453499</c:v>
                </c:pt>
                <c:pt idx="3820">
                  <c:v>-34.925464892360402</c:v>
                </c:pt>
                <c:pt idx="3821">
                  <c:v>-28.7856254706982</c:v>
                </c:pt>
                <c:pt idx="3822">
                  <c:v>-22.626338504626499</c:v>
                </c:pt>
                <c:pt idx="3823">
                  <c:v>-16.451988603766001</c:v>
                </c:pt>
                <c:pt idx="3824">
                  <c:v>-10.2665234037982</c:v>
                </c:pt>
                <c:pt idx="3825">
                  <c:v>-4.0739491102488996</c:v>
                </c:pt>
                <c:pt idx="3826">
                  <c:v>2.1215259929485701</c:v>
                </c:pt>
                <c:pt idx="3827">
                  <c:v>8.3155163700976296</c:v>
                </c:pt>
                <c:pt idx="3828">
                  <c:v>14.5034866777224</c:v>
                </c:pt>
                <c:pt idx="3829">
                  <c:v>20.680939417782401</c:v>
                </c:pt>
                <c:pt idx="3830">
                  <c:v>26.843893530012199</c:v>
                </c:pt>
                <c:pt idx="3831">
                  <c:v>32.988382003352903</c:v>
                </c:pt>
                <c:pt idx="3832">
                  <c:v>39.110141701788002</c:v>
                </c:pt>
                <c:pt idx="3833">
                  <c:v>45.204529577474403</c:v>
                </c:pt>
                <c:pt idx="3834">
                  <c:v>51.267854443266998</c:v>
                </c:pt>
                <c:pt idx="3835">
                  <c:v>57.2958867137366</c:v>
                </c:pt>
                <c:pt idx="3836">
                  <c:v>63.284396786390801</c:v>
                </c:pt>
                <c:pt idx="3837">
                  <c:v>69.2292697602754</c:v>
                </c:pt>
                <c:pt idx="3838">
                  <c:v>75.126397672957694</c:v>
                </c:pt>
                <c:pt idx="3839">
                  <c:v>80.971795564106998</c:v>
                </c:pt>
                <c:pt idx="3840">
                  <c:v>86.7614571971136</c:v>
                </c:pt>
                <c:pt idx="3841">
                  <c:v>92.491348564270794</c:v>
                </c:pt>
                <c:pt idx="3842">
                  <c:v>98.157541990997601</c:v>
                </c:pt>
                <c:pt idx="3843">
                  <c:v>103.756213114744</c:v>
                </c:pt>
                <c:pt idx="3844">
                  <c:v>109.28351258972999</c:v>
                </c:pt>
                <c:pt idx="3845">
                  <c:v>114.73558971582899</c:v>
                </c:pt>
                <c:pt idx="3846">
                  <c:v>120.10873763775299</c:v>
                </c:pt>
                <c:pt idx="3847">
                  <c:v>125.399277177915</c:v>
                </c:pt>
                <c:pt idx="3848">
                  <c:v>130.60366852066301</c:v>
                </c:pt>
                <c:pt idx="3849">
                  <c:v>135.71838765814999</c:v>
                </c:pt>
                <c:pt idx="3850">
                  <c:v>140.73945386762</c:v>
                </c:pt>
                <c:pt idx="3851">
                  <c:v>145.66388777894599</c:v>
                </c:pt>
                <c:pt idx="3852">
                  <c:v>150.488333036363</c:v>
                </c:pt>
                <c:pt idx="3853">
                  <c:v>155.20921562044899</c:v>
                </c:pt>
                <c:pt idx="3854">
                  <c:v>159.82307866732799</c:v>
                </c:pt>
                <c:pt idx="3855">
                  <c:v>164.327044560583</c:v>
                </c:pt>
                <c:pt idx="3856">
                  <c:v>168.71829722522699</c:v>
                </c:pt>
                <c:pt idx="3857">
                  <c:v>172.99391687302901</c:v>
                </c:pt>
                <c:pt idx="3858">
                  <c:v>177.15088409880099</c:v>
                </c:pt>
                <c:pt idx="3859">
                  <c:v>181.18608809541101</c:v>
                </c:pt>
                <c:pt idx="3860">
                  <c:v>185.09649695129599</c:v>
                </c:pt>
                <c:pt idx="3861">
                  <c:v>188.87962102328299</c:v>
                </c:pt>
                <c:pt idx="3862">
                  <c:v>192.532997624948</c:v>
                </c:pt>
                <c:pt idx="3863">
                  <c:v>196.05402904916301</c:v>
                </c:pt>
                <c:pt idx="3864">
                  <c:v>199.44014935431201</c:v>
                </c:pt>
                <c:pt idx="3865">
                  <c:v>202.68928624566399</c:v>
                </c:pt>
                <c:pt idx="3866">
                  <c:v>205.799346057565</c:v>
                </c:pt>
                <c:pt idx="3867">
                  <c:v>208.768053597793</c:v>
                </c:pt>
                <c:pt idx="3868">
                  <c:v>211.5932807705</c:v>
                </c:pt>
                <c:pt idx="3869">
                  <c:v>214.27364430553899</c:v>
                </c:pt>
                <c:pt idx="3870">
                  <c:v>216.80672453097901</c:v>
                </c:pt>
                <c:pt idx="3871">
                  <c:v>219.19056072376799</c:v>
                </c:pt>
                <c:pt idx="3872">
                  <c:v>221.424066120303</c:v>
                </c:pt>
                <c:pt idx="3873">
                  <c:v>223.505241823917</c:v>
                </c:pt>
                <c:pt idx="3874">
                  <c:v>225.43280576233801</c:v>
                </c:pt>
                <c:pt idx="3875">
                  <c:v>227.20565682838699</c:v>
                </c:pt>
                <c:pt idx="3876">
                  <c:v>228.82284705065001</c:v>
                </c:pt>
                <c:pt idx="3877">
                  <c:v>230.282780037842</c:v>
                </c:pt>
                <c:pt idx="3878">
                  <c:v>231.58435786892599</c:v>
                </c:pt>
                <c:pt idx="3879">
                  <c:v>232.72723416564</c:v>
                </c:pt>
                <c:pt idx="3880">
                  <c:v>233.710034011673</c:v>
                </c:pt>
                <c:pt idx="3881">
                  <c:v>234.532150496198</c:v>
                </c:pt>
                <c:pt idx="3882">
                  <c:v>235.19335161751701</c:v>
                </c:pt>
                <c:pt idx="3883">
                  <c:v>235.69281146121699</c:v>
                </c:pt>
                <c:pt idx="3884">
                  <c:v>236.03039461218501</c:v>
                </c:pt>
                <c:pt idx="3885">
                  <c:v>236.20596374929599</c:v>
                </c:pt>
                <c:pt idx="3886">
                  <c:v>236.219523081505</c:v>
                </c:pt>
                <c:pt idx="3887">
                  <c:v>236.07088216246001</c:v>
                </c:pt>
                <c:pt idx="3888">
                  <c:v>235.76013150373001</c:v>
                </c:pt>
                <c:pt idx="3889">
                  <c:v>235.287605247339</c:v>
                </c:pt>
                <c:pt idx="3890">
                  <c:v>234.65338382731699</c:v>
                </c:pt>
                <c:pt idx="3891">
                  <c:v>233.85777424495799</c:v>
                </c:pt>
                <c:pt idx="3892">
                  <c:v>232.90143718130199</c:v>
                </c:pt>
                <c:pt idx="3893">
                  <c:v>231.78534533796</c:v>
                </c:pt>
                <c:pt idx="3894">
                  <c:v>230.51042182065899</c:v>
                </c:pt>
                <c:pt idx="3895">
                  <c:v>229.076914202415</c:v>
                </c:pt>
                <c:pt idx="3896">
                  <c:v>227.48615254826601</c:v>
                </c:pt>
                <c:pt idx="3897">
                  <c:v>225.739353411927</c:v>
                </c:pt>
                <c:pt idx="3898">
                  <c:v>223.837613884885</c:v>
                </c:pt>
                <c:pt idx="3899">
                  <c:v>221.781913879629</c:v>
                </c:pt>
                <c:pt idx="3900">
                  <c:v>219.57419818948401</c:v>
                </c:pt>
                <c:pt idx="3901">
                  <c:v>217.215724137048</c:v>
                </c:pt>
                <c:pt idx="3902">
                  <c:v>214.70803870466</c:v>
                </c:pt>
                <c:pt idx="3903">
                  <c:v>212.052634509065</c:v>
                </c:pt>
                <c:pt idx="3904">
                  <c:v>209.25187092694199</c:v>
                </c:pt>
                <c:pt idx="3905">
                  <c:v>206.307327740364</c:v>
                </c:pt>
                <c:pt idx="3906">
                  <c:v>203.22094896354099</c:v>
                </c:pt>
                <c:pt idx="3907">
                  <c:v>199.99499872202901</c:v>
                </c:pt>
                <c:pt idx="3908">
                  <c:v>196.63201222203901</c:v>
                </c:pt>
                <c:pt idx="3909">
                  <c:v>193.13367121553799</c:v>
                </c:pt>
                <c:pt idx="3910">
                  <c:v>189.50257759015</c:v>
                </c:pt>
                <c:pt idx="3911">
                  <c:v>185.74153465064299</c:v>
                </c:pt>
                <c:pt idx="3912">
                  <c:v>181.85320166984599</c:v>
                </c:pt>
                <c:pt idx="3913">
                  <c:v>177.840085185606</c:v>
                </c:pt>
                <c:pt idx="3914">
                  <c:v>173.70469604686301</c:v>
                </c:pt>
                <c:pt idx="3915">
                  <c:v>169.45000305636401</c:v>
                </c:pt>
                <c:pt idx="3916">
                  <c:v>165.07891121682999</c:v>
                </c:pt>
                <c:pt idx="3917">
                  <c:v>160.59425505283801</c:v>
                </c:pt>
                <c:pt idx="3918">
                  <c:v>155.99925510863301</c:v>
                </c:pt>
                <c:pt idx="3919">
                  <c:v>151.29715954280601</c:v>
                </c:pt>
                <c:pt idx="3920">
                  <c:v>146.491375177778</c:v>
                </c:pt>
                <c:pt idx="3921">
                  <c:v>141.584818684569</c:v>
                </c:pt>
                <c:pt idx="3922">
                  <c:v>136.581189008568</c:v>
                </c:pt>
                <c:pt idx="3923">
                  <c:v>131.483943152314</c:v>
                </c:pt>
                <c:pt idx="3924">
                  <c:v>126.29600140791899</c:v>
                </c:pt>
                <c:pt idx="3925">
                  <c:v>121.021487080672</c:v>
                </c:pt>
                <c:pt idx="3926">
                  <c:v>115.66389195728399</c:v>
                </c:pt>
                <c:pt idx="3927">
                  <c:v>110.226434598361</c:v>
                </c:pt>
                <c:pt idx="3928">
                  <c:v>104.713156900991</c:v>
                </c:pt>
                <c:pt idx="3929">
                  <c:v>99.128062154743802</c:v>
                </c:pt>
                <c:pt idx="3930">
                  <c:v>93.475095101607593</c:v>
                </c:pt>
                <c:pt idx="3931">
                  <c:v>87.757669852545703</c:v>
                </c:pt>
                <c:pt idx="3932">
                  <c:v>81.980254152751698</c:v>
                </c:pt>
                <c:pt idx="3933">
                  <c:v>76.146546970052796</c:v>
                </c:pt>
                <c:pt idx="3934">
                  <c:v>70.2600099776257</c:v>
                </c:pt>
                <c:pt idx="3935">
                  <c:v>64.325270636233896</c:v>
                </c:pt>
                <c:pt idx="3936">
                  <c:v>58.346296611258197</c:v>
                </c:pt>
                <c:pt idx="3937">
                  <c:v>52.327062641910899</c:v>
                </c:pt>
                <c:pt idx="3938">
                  <c:v>46.2718457986714</c:v>
                </c:pt>
                <c:pt idx="3939">
                  <c:v>40.185028150570702</c:v>
                </c:pt>
                <c:pt idx="3940">
                  <c:v>34.070605807838</c:v>
                </c:pt>
                <c:pt idx="3941">
                  <c:v>27.932677008742498</c:v>
                </c:pt>
                <c:pt idx="3942">
                  <c:v>21.775578004565102</c:v>
                </c:pt>
                <c:pt idx="3943">
                  <c:v>15.6036919438799</c:v>
                </c:pt>
                <c:pt idx="3944">
                  <c:v>9.4209649138472091</c:v>
                </c:pt>
                <c:pt idx="3945">
                  <c:v>3.23140148475983</c:v>
                </c:pt>
                <c:pt idx="3946">
                  <c:v>-2.9607917806361299</c:v>
                </c:pt>
                <c:pt idx="3947">
                  <c:v>-9.1512311529684904</c:v>
                </c:pt>
                <c:pt idx="3948">
                  <c:v>-15.335383179424401</c:v>
                </c:pt>
                <c:pt idx="3949">
                  <c:v>-21.508752336087099</c:v>
                </c:pt>
                <c:pt idx="3950">
                  <c:v>-27.6673596194249</c:v>
                </c:pt>
                <c:pt idx="3951">
                  <c:v>-33.807240156806799</c:v>
                </c:pt>
                <c:pt idx="3952">
                  <c:v>-39.924133031412602</c:v>
                </c:pt>
                <c:pt idx="3953">
                  <c:v>-46.013397494432802</c:v>
                </c:pt>
                <c:pt idx="3954">
                  <c:v>-52.071344736595698</c:v>
                </c:pt>
                <c:pt idx="3955">
                  <c:v>-58.093747628204397</c:v>
                </c:pt>
                <c:pt idx="3956">
                  <c:v>-64.076379099333906</c:v>
                </c:pt>
                <c:pt idx="3957">
                  <c:v>-70.015126857384999</c:v>
                </c:pt>
                <c:pt idx="3958">
                  <c:v>-75.905885623015493</c:v>
                </c:pt>
                <c:pt idx="3959">
                  <c:v>-81.744673192613803</c:v>
                </c:pt>
                <c:pt idx="3960">
                  <c:v>-87.527486158832602</c:v>
                </c:pt>
                <c:pt idx="3961">
                  <c:v>-93.250293414620401</c:v>
                </c:pt>
                <c:pt idx="3962">
                  <c:v>-98.909170256312805</c:v>
                </c:pt>
                <c:pt idx="3963">
                  <c:v>-104.50029536135</c:v>
                </c:pt>
                <c:pt idx="3964">
                  <c:v>-110.01982249184</c:v>
                </c:pt>
                <c:pt idx="3965">
                  <c:v>-115.46390412222399</c:v>
                </c:pt>
                <c:pt idx="3966">
                  <c:v>-120.828836637235</c:v>
                </c:pt>
                <c:pt idx="3967">
                  <c:v>-126.11094416351899</c:v>
                </c:pt>
                <c:pt idx="3968">
                  <c:v>-131.306690252599</c:v>
                </c:pt>
                <c:pt idx="3969">
                  <c:v>-136.41255432546001</c:v>
                </c:pt>
                <c:pt idx="3970">
                  <c:v>-141.42455914854401</c:v>
                </c:pt>
                <c:pt idx="3971">
                  <c:v>-146.33972889997</c:v>
                </c:pt>
                <c:pt idx="3972">
                  <c:v>-151.15471082992801</c:v>
                </c:pt>
                <c:pt idx="3973">
                  <c:v>-155.865934581326</c:v>
                </c:pt>
                <c:pt idx="3974">
                  <c:v>-160.469947007618</c:v>
                </c:pt>
                <c:pt idx="3975">
                  <c:v>-164.963874263344</c:v>
                </c:pt>
                <c:pt idx="3976">
                  <c:v>-169.34490409671699</c:v>
                </c:pt>
                <c:pt idx="3977">
                  <c:v>-173.61012059353601</c:v>
                </c:pt>
                <c:pt idx="3978">
                  <c:v>-177.756508272057</c:v>
                </c:pt>
                <c:pt idx="3979">
                  <c:v>-181.780960296578</c:v>
                </c:pt>
                <c:pt idx="3980">
                  <c:v>-185.68044877350701</c:v>
                </c:pt>
                <c:pt idx="3981">
                  <c:v>-189.452488122734</c:v>
                </c:pt>
                <c:pt idx="3982">
                  <c:v>-193.094619764513</c:v>
                </c:pt>
                <c:pt idx="3983">
                  <c:v>-196.60425014055201</c:v>
                </c:pt>
                <c:pt idx="3984">
                  <c:v>-199.97881749872701</c:v>
                </c:pt>
                <c:pt idx="3985">
                  <c:v>-203.21625377296701</c:v>
                </c:pt>
                <c:pt idx="3986">
                  <c:v>-206.314469563941</c:v>
                </c:pt>
                <c:pt idx="3987">
                  <c:v>-209.27119398189799</c:v>
                </c:pt>
                <c:pt idx="3988">
                  <c:v>-212.084303268095</c:v>
                </c:pt>
                <c:pt idx="3989">
                  <c:v>-214.75241852258699</c:v>
                </c:pt>
                <c:pt idx="3990">
                  <c:v>-217.273124475217</c:v>
                </c:pt>
                <c:pt idx="3991">
                  <c:v>-219.64446483472599</c:v>
                </c:pt>
                <c:pt idx="3992">
                  <c:v>-221.86535729778501</c:v>
                </c:pt>
                <c:pt idx="3993">
                  <c:v>-223.93380745492999</c:v>
                </c:pt>
                <c:pt idx="3994">
                  <c:v>-225.84853774645401</c:v>
                </c:pt>
                <c:pt idx="3995">
                  <c:v>-227.60845160155699</c:v>
                </c:pt>
                <c:pt idx="3996">
                  <c:v>-229.212605607439</c:v>
                </c:pt>
                <c:pt idx="3997">
                  <c:v>-230.65940795210801</c:v>
                </c:pt>
                <c:pt idx="3998">
                  <c:v>-231.94776531292101</c:v>
                </c:pt>
                <c:pt idx="3999">
                  <c:v>-233.07733592753399</c:v>
                </c:pt>
                <c:pt idx="4000">
                  <c:v>-234.04674951151301</c:v>
                </c:pt>
                <c:pt idx="4001">
                  <c:v>-234.855403800288</c:v>
                </c:pt>
                <c:pt idx="4002">
                  <c:v>-235.503071451213</c:v>
                </c:pt>
                <c:pt idx="4003">
                  <c:v>-235.98893122015701</c:v>
                </c:pt>
                <c:pt idx="4004">
                  <c:v>-236.31285237193501</c:v>
                </c:pt>
                <c:pt idx="4005">
                  <c:v>-236.47470227342501</c:v>
                </c:pt>
                <c:pt idx="4006">
                  <c:v>-236.47448982808299</c:v>
                </c:pt>
                <c:pt idx="4007">
                  <c:v>-236.31202928898901</c:v>
                </c:pt>
                <c:pt idx="4008">
                  <c:v>-235.9874158705</c:v>
                </c:pt>
                <c:pt idx="4009">
                  <c:v>-235.50098841922301</c:v>
                </c:pt>
                <c:pt idx="4010">
                  <c:v>-234.85283207400201</c:v>
                </c:pt>
                <c:pt idx="4011">
                  <c:v>-234.04325853961601</c:v>
                </c:pt>
                <c:pt idx="4012">
                  <c:v>-233.07293319771</c:v>
                </c:pt>
                <c:pt idx="4013">
                  <c:v>-231.942833446066</c:v>
                </c:pt>
                <c:pt idx="4014">
                  <c:v>-230.65388708061499</c:v>
                </c:pt>
                <c:pt idx="4015">
                  <c:v>-229.206346357059</c:v>
                </c:pt>
                <c:pt idx="4016">
                  <c:v>-227.60154601408701</c:v>
                </c:pt>
                <c:pt idx="4017">
                  <c:v>-225.840707268497</c:v>
                </c:pt>
                <c:pt idx="4018">
                  <c:v>-223.92493186278</c:v>
                </c:pt>
                <c:pt idx="4019">
                  <c:v>-221.85520434684</c:v>
                </c:pt>
                <c:pt idx="4020">
                  <c:v>-219.63347413633201</c:v>
                </c:pt>
                <c:pt idx="4021">
                  <c:v>-217.26100315960201</c:v>
                </c:pt>
                <c:pt idx="4022">
                  <c:v>-214.73934298667999</c:v>
                </c:pt>
                <c:pt idx="4023">
                  <c:v>-212.06999080247101</c:v>
                </c:pt>
                <c:pt idx="4024">
                  <c:v>-209.25531053082801</c:v>
                </c:pt>
                <c:pt idx="4025">
                  <c:v>-206.296886478549</c:v>
                </c:pt>
                <c:pt idx="4026">
                  <c:v>-203.19666716069901</c:v>
                </c:pt>
                <c:pt idx="4027">
                  <c:v>-199.95692117837299</c:v>
                </c:pt>
                <c:pt idx="4028">
                  <c:v>-196.58018818661401</c:v>
                </c:pt>
                <c:pt idx="4029">
                  <c:v>-193.068154358084</c:v>
                </c:pt>
                <c:pt idx="4030">
                  <c:v>-189.42342597160001</c:v>
                </c:pt>
                <c:pt idx="4031">
                  <c:v>-185.64881069223401</c:v>
                </c:pt>
                <c:pt idx="4032">
                  <c:v>-181.746972120869</c:v>
                </c:pt>
                <c:pt idx="4033">
                  <c:v>-177.720421089805</c:v>
                </c:pt>
                <c:pt idx="4034">
                  <c:v>-173.57167270751401</c:v>
                </c:pt>
                <c:pt idx="4035">
                  <c:v>-169.303700000031</c:v>
                </c:pt>
                <c:pt idx="4036">
                  <c:v>-164.919412155804</c:v>
                </c:pt>
                <c:pt idx="4037">
                  <c:v>-160.421647846312</c:v>
                </c:pt>
                <c:pt idx="4038">
                  <c:v>-155.81363172259501</c:v>
                </c:pt>
                <c:pt idx="4039">
                  <c:v>-151.09861600868101</c:v>
                </c:pt>
                <c:pt idx="4040">
                  <c:v>-146.28001154983301</c:v>
                </c:pt>
                <c:pt idx="4041">
                  <c:v>-141.36073899610099</c:v>
                </c:pt>
                <c:pt idx="4042">
                  <c:v>-136.34450122689</c:v>
                </c:pt>
                <c:pt idx="4043">
                  <c:v>-131.23475913255899</c:v>
                </c:pt>
                <c:pt idx="4044">
                  <c:v>-126.03443684567399</c:v>
                </c:pt>
                <c:pt idx="4045">
                  <c:v>-120.74766146347601</c:v>
                </c:pt>
                <c:pt idx="4046">
                  <c:v>-115.37792851499201</c:v>
                </c:pt>
                <c:pt idx="4047">
                  <c:v>-109.928460252403</c:v>
                </c:pt>
                <c:pt idx="4048">
                  <c:v>-104.40330221254</c:v>
                </c:pt>
                <c:pt idx="4049">
                  <c:v>-98.806461271821803</c:v>
                </c:pt>
                <c:pt idx="4050">
                  <c:v>-93.141885705142201</c:v>
                </c:pt>
                <c:pt idx="4051">
                  <c:v>-87.412993101403103</c:v>
                </c:pt>
                <c:pt idx="4052">
                  <c:v>-81.6242546277564</c:v>
                </c:pt>
                <c:pt idx="4053">
                  <c:v>-75.7793726170258</c:v>
                </c:pt>
                <c:pt idx="4054">
                  <c:v>-69.881812049469403</c:v>
                </c:pt>
                <c:pt idx="4055">
                  <c:v>-63.936203634065002</c:v>
                </c:pt>
                <c:pt idx="4056">
                  <c:v>-57.94651822462</c:v>
                </c:pt>
                <c:pt idx="4057">
                  <c:v>-51.9167336880991</c:v>
                </c:pt>
                <c:pt idx="4058">
                  <c:v>-45.851130161178901</c:v>
                </c:pt>
                <c:pt idx="4059">
                  <c:v>-39.754092716674698</c:v>
                </c:pt>
                <c:pt idx="4060">
                  <c:v>-33.6296204053778</c:v>
                </c:pt>
                <c:pt idx="4061">
                  <c:v>-27.481814342067899</c:v>
                </c:pt>
                <c:pt idx="4062">
                  <c:v>-21.3150135897199</c:v>
                </c:pt>
                <c:pt idx="4063">
                  <c:v>-15.133604043013801</c:v>
                </c:pt>
                <c:pt idx="4064">
                  <c:v>-8.9415344689018799</c:v>
                </c:pt>
                <c:pt idx="4065">
                  <c:v>-2.7428120504449298</c:v>
                </c:pt>
                <c:pt idx="4066">
                  <c:v>3.4583541045597799</c:v>
                </c:pt>
                <c:pt idx="4067">
                  <c:v>9.6575777900744999</c:v>
                </c:pt>
                <c:pt idx="4068">
                  <c:v>15.850323145623101</c:v>
                </c:pt>
                <c:pt idx="4069">
                  <c:v>22.0320923092703</c:v>
                </c:pt>
                <c:pt idx="4070">
                  <c:v>28.1989040096779</c:v>
                </c:pt>
                <c:pt idx="4071">
                  <c:v>34.346791177186198</c:v>
                </c:pt>
                <c:pt idx="4072">
                  <c:v>40.471490769281502</c:v>
                </c:pt>
                <c:pt idx="4073">
                  <c:v>46.568359983292297</c:v>
                </c:pt>
                <c:pt idx="4074">
                  <c:v>52.633708028409899</c:v>
                </c:pt>
                <c:pt idx="4075">
                  <c:v>58.6633058661955</c:v>
                </c:pt>
                <c:pt idx="4076">
                  <c:v>64.652924591206798</c:v>
                </c:pt>
                <c:pt idx="4077">
                  <c:v>70.598450148977804</c:v>
                </c:pt>
                <c:pt idx="4078">
                  <c:v>76.495775572320895</c:v>
                </c:pt>
                <c:pt idx="4079">
                  <c:v>82.340917044176805</c:v>
                </c:pt>
                <c:pt idx="4080">
                  <c:v>88.129869618478807</c:v>
                </c:pt>
                <c:pt idx="4081">
                  <c:v>93.858600724497606</c:v>
                </c:pt>
                <c:pt idx="4082">
                  <c:v>99.523184270212695</c:v>
                </c:pt>
                <c:pt idx="4083">
                  <c:v>105.119797620299</c:v>
                </c:pt>
                <c:pt idx="4084">
                  <c:v>110.644593299915</c:v>
                </c:pt>
                <c:pt idx="4085">
                  <c:v>116.093722622576</c:v>
                </c:pt>
                <c:pt idx="4086">
                  <c:v>121.46348088831</c:v>
                </c:pt>
                <c:pt idx="4087">
                  <c:v>126.750191215415</c:v>
                </c:pt>
                <c:pt idx="4088">
                  <c:v>131.95031622356399</c:v>
                </c:pt>
                <c:pt idx="4089">
                  <c:v>137.06033447850001</c:v>
                </c:pt>
                <c:pt idx="4090">
                  <c:v>142.076267968102</c:v>
                </c:pt>
                <c:pt idx="4091">
                  <c:v>146.99514016866399</c:v>
                </c:pt>
                <c:pt idx="4092">
                  <c:v>151.813597705316</c:v>
                </c:pt>
                <c:pt idx="4093">
                  <c:v>156.528069672675</c:v>
                </c:pt>
                <c:pt idx="4094">
                  <c:v>161.135102452647</c:v>
                </c:pt>
                <c:pt idx="4095">
                  <c:v>165.631821804927</c:v>
                </c:pt>
                <c:pt idx="4096">
                  <c:v>170.015415159507</c:v>
                </c:pt>
                <c:pt idx="4097">
                  <c:v>174.28296636048901</c:v>
                </c:pt>
                <c:pt idx="4098">
                  <c:v>178.43145976084</c:v>
                </c:pt>
                <c:pt idx="4099">
                  <c:v>182.45778843582201</c:v>
                </c:pt>
                <c:pt idx="4100">
                  <c:v>186.35892447889299</c:v>
                </c:pt>
                <c:pt idx="4101">
                  <c:v>190.13238237287399</c:v>
                </c:pt>
                <c:pt idx="4102">
                  <c:v>193.775703676615</c:v>
                </c:pt>
                <c:pt idx="4103">
                  <c:v>197.28629504583699</c:v>
                </c:pt>
                <c:pt idx="4104">
                  <c:v>200.66159501756701</c:v>
                </c:pt>
                <c:pt idx="4105">
                  <c:v>203.89953588974399</c:v>
                </c:pt>
                <c:pt idx="4106">
                  <c:v>206.99802870156901</c:v>
                </c:pt>
                <c:pt idx="4107">
                  <c:v>209.95480307601301</c:v>
                </c:pt>
                <c:pt idx="4108">
                  <c:v>212.76773584087601</c:v>
                </c:pt>
                <c:pt idx="4109">
                  <c:v>215.43544875618201</c:v>
                </c:pt>
                <c:pt idx="4110">
                  <c:v>217.95552728476201</c:v>
                </c:pt>
                <c:pt idx="4111">
                  <c:v>220.326015940925</c:v>
                </c:pt>
                <c:pt idx="4112">
                  <c:v>222.545833299028</c:v>
                </c:pt>
                <c:pt idx="4113">
                  <c:v>224.61298589893099</c:v>
                </c:pt>
                <c:pt idx="4114">
                  <c:v>226.52619720138401</c:v>
                </c:pt>
                <c:pt idx="4115">
                  <c:v>228.284371726654</c:v>
                </c:pt>
                <c:pt idx="4116">
                  <c:v>229.886567223063</c:v>
                </c:pt>
                <c:pt idx="4117">
                  <c:v>231.33119310922501</c:v>
                </c:pt>
                <c:pt idx="4118">
                  <c:v>232.61715736200301</c:v>
                </c:pt>
                <c:pt idx="4119">
                  <c:v>233.74411958683999</c:v>
                </c:pt>
                <c:pt idx="4120">
                  <c:v>234.710710934736</c:v>
                </c:pt>
                <c:pt idx="4121">
                  <c:v>235.51633064354499</c:v>
                </c:pt>
                <c:pt idx="4122">
                  <c:v>236.160752939368</c:v>
                </c:pt>
                <c:pt idx="4123">
                  <c:v>236.64315821243699</c:v>
                </c:pt>
                <c:pt idx="4124">
                  <c:v>236.96341742683899</c:v>
                </c:pt>
                <c:pt idx="4125">
                  <c:v>237.12139971289699</c:v>
                </c:pt>
                <c:pt idx="4126">
                  <c:v>237.11711580092401</c:v>
                </c:pt>
                <c:pt idx="4127">
                  <c:v>236.95038183350599</c:v>
                </c:pt>
                <c:pt idx="4128">
                  <c:v>236.62129497635499</c:v>
                </c:pt>
                <c:pt idx="4129">
                  <c:v>236.130196088475</c:v>
                </c:pt>
                <c:pt idx="4130">
                  <c:v>235.47717238131699</c:v>
                </c:pt>
                <c:pt idx="4131">
                  <c:v>234.66253769163899</c:v>
                </c:pt>
                <c:pt idx="4132">
                  <c:v>233.68695959156199</c:v>
                </c:pt>
                <c:pt idx="4133">
                  <c:v>232.55141772697399</c:v>
                </c:pt>
                <c:pt idx="4134">
                  <c:v>231.256842198627</c:v>
                </c:pt>
                <c:pt idx="4135">
                  <c:v>229.80348762286499</c:v>
                </c:pt>
                <c:pt idx="4136">
                  <c:v>228.192691153895</c:v>
                </c:pt>
                <c:pt idx="4137">
                  <c:v>226.42567647797</c:v>
                </c:pt>
                <c:pt idx="4138">
                  <c:v>224.50354786001</c:v>
                </c:pt>
                <c:pt idx="4139">
                  <c:v>222.42729242434899</c:v>
                </c:pt>
                <c:pt idx="4140">
                  <c:v>220.19886221207901</c:v>
                </c:pt>
                <c:pt idx="4141">
                  <c:v>217.819521826986</c:v>
                </c:pt>
                <c:pt idx="4142">
                  <c:v>215.29082556352799</c:v>
                </c:pt>
                <c:pt idx="4143">
                  <c:v>212.61427337898999</c:v>
                </c:pt>
                <c:pt idx="4144">
                  <c:v>209.79223201650899</c:v>
                </c:pt>
                <c:pt idx="4145">
                  <c:v>206.826288648022</c:v>
                </c:pt>
                <c:pt idx="4146">
                  <c:v>203.71839469850701</c:v>
                </c:pt>
                <c:pt idx="4147">
                  <c:v>200.470821722674</c:v>
                </c:pt>
                <c:pt idx="4148">
                  <c:v>197.08611237177999</c:v>
                </c:pt>
                <c:pt idx="4149">
                  <c:v>193.565955856198</c:v>
                </c:pt>
                <c:pt idx="4150">
                  <c:v>189.91296153284199</c:v>
                </c:pt>
                <c:pt idx="4151">
                  <c:v>186.129940184129</c:v>
                </c:pt>
                <c:pt idx="4152">
                  <c:v>182.219558566411</c:v>
                </c:pt>
                <c:pt idx="4153">
                  <c:v>178.184330704432</c:v>
                </c:pt>
                <c:pt idx="4154">
                  <c:v>174.026774934917</c:v>
                </c:pt>
                <c:pt idx="4155">
                  <c:v>169.74986754681299</c:v>
                </c:pt>
                <c:pt idx="4156">
                  <c:v>165.35652102496101</c:v>
                </c:pt>
                <c:pt idx="4157">
                  <c:v>160.84957736953299</c:v>
                </c:pt>
                <c:pt idx="4158">
                  <c:v>156.23226459137001</c:v>
                </c:pt>
                <c:pt idx="4159">
                  <c:v>151.50783830422901</c:v>
                </c:pt>
                <c:pt idx="4160">
                  <c:v>146.679712771807</c:v>
                </c:pt>
                <c:pt idx="4161">
                  <c:v>141.75081209010301</c:v>
                </c:pt>
                <c:pt idx="4162">
                  <c:v>136.72484261075999</c:v>
                </c:pt>
                <c:pt idx="4163">
                  <c:v>131.60526872145101</c:v>
                </c:pt>
                <c:pt idx="4164">
                  <c:v>126.395018075907</c:v>
                </c:pt>
                <c:pt idx="4165">
                  <c:v>121.098221315153</c:v>
                </c:pt>
                <c:pt idx="4166">
                  <c:v>115.718377533385</c:v>
                </c:pt>
                <c:pt idx="4167">
                  <c:v>110.25871256810299</c:v>
                </c:pt>
                <c:pt idx="4168">
                  <c:v>104.723275560372</c:v>
                </c:pt>
                <c:pt idx="4169">
                  <c:v>99.116077008502003</c:v>
                </c:pt>
                <c:pt idx="4170">
                  <c:v>93.441068825704605</c:v>
                </c:pt>
                <c:pt idx="4171">
                  <c:v>87.701672254362094</c:v>
                </c:pt>
                <c:pt idx="4172">
                  <c:v>81.902362129036504</c:v>
                </c:pt>
                <c:pt idx="4173">
                  <c:v>76.046844462627206</c:v>
                </c:pt>
                <c:pt idx="4174">
                  <c:v>70.138587926883204</c:v>
                </c:pt>
                <c:pt idx="4175">
                  <c:v>64.182226932443797</c:v>
                </c:pt>
                <c:pt idx="4176">
                  <c:v>58.181736043688502</c:v>
                </c:pt>
                <c:pt idx="4177">
                  <c:v>52.141096845811497</c:v>
                </c:pt>
                <c:pt idx="4178">
                  <c:v>46.064593200127497</c:v>
                </c:pt>
                <c:pt idx="4179">
                  <c:v>39.956613909256099</c:v>
                </c:pt>
                <c:pt idx="4180">
                  <c:v>33.821161757691797</c:v>
                </c:pt>
                <c:pt idx="4181">
                  <c:v>27.662341596588799</c:v>
                </c:pt>
                <c:pt idx="4182">
                  <c:v>21.484496226708099</c:v>
                </c:pt>
                <c:pt idx="4183">
                  <c:v>15.292015280705201</c:v>
                </c:pt>
                <c:pt idx="4184">
                  <c:v>9.0888512624372293</c:v>
                </c:pt>
                <c:pt idx="4185">
                  <c:v>2.8790150895753301</c:v>
                </c:pt>
                <c:pt idx="4186">
                  <c:v>-3.3332803989959099</c:v>
                </c:pt>
                <c:pt idx="4187">
                  <c:v>-9.5436452709006208</c:v>
                </c:pt>
                <c:pt idx="4188">
                  <c:v>-15.7475399453</c:v>
                </c:pt>
                <c:pt idx="4189">
                  <c:v>-21.9404628470853</c:v>
                </c:pt>
                <c:pt idx="4190">
                  <c:v>-28.1184290001416</c:v>
                </c:pt>
                <c:pt idx="4191">
                  <c:v>-34.2774676396375</c:v>
                </c:pt>
                <c:pt idx="4192">
                  <c:v>-40.413312038685703</c:v>
                </c:pt>
                <c:pt idx="4193">
                  <c:v>-46.521315722239898</c:v>
                </c:pt>
                <c:pt idx="4194">
                  <c:v>-52.597784240288803</c:v>
                </c:pt>
                <c:pt idx="4195">
                  <c:v>-58.638484909540999</c:v>
                </c:pt>
                <c:pt idx="4196">
                  <c:v>-64.639185195234404</c:v>
                </c:pt>
                <c:pt idx="4197">
                  <c:v>-70.595767430247193</c:v>
                </c:pt>
                <c:pt idx="4198">
                  <c:v>-76.504121052592396</c:v>
                </c:pt>
                <c:pt idx="4199">
                  <c:v>-82.360258669371504</c:v>
                </c:pt>
                <c:pt idx="4200">
                  <c:v>-88.160171778795402</c:v>
                </c:pt>
                <c:pt idx="4201">
                  <c:v>-93.899824275648399</c:v>
                </c:pt>
                <c:pt idx="4202">
                  <c:v>-99.575286555767306</c:v>
                </c:pt>
                <c:pt idx="4203">
                  <c:v>-105.182732495141</c:v>
                </c:pt>
                <c:pt idx="4204">
                  <c:v>-110.718311154782</c:v>
                </c:pt>
                <c:pt idx="4205">
                  <c:v>-116.178170409693</c:v>
                </c:pt>
                <c:pt idx="4206">
                  <c:v>-121.55860214807799</c:v>
                </c:pt>
                <c:pt idx="4207">
                  <c:v>-126.855926104172</c:v>
                </c:pt>
                <c:pt idx="4208">
                  <c:v>-132.06660154238901</c:v>
                </c:pt>
                <c:pt idx="4209">
                  <c:v>-137.18710370304299</c:v>
                </c:pt>
                <c:pt idx="4210">
                  <c:v>-142.21345127945099</c:v>
                </c:pt>
                <c:pt idx="4211">
                  <c:v>-147.14266448520701</c:v>
                </c:pt>
                <c:pt idx="4212">
                  <c:v>-151.97138671560501</c:v>
                </c:pt>
                <c:pt idx="4213">
                  <c:v>-156.69604386927301</c:v>
                </c:pt>
                <c:pt idx="4214">
                  <c:v>-161.313179166943</c:v>
                </c:pt>
                <c:pt idx="4215">
                  <c:v>-165.81991524289899</c:v>
                </c:pt>
                <c:pt idx="4216">
                  <c:v>-170.213436438434</c:v>
                </c:pt>
                <c:pt idx="4217">
                  <c:v>-174.49082354658299</c:v>
                </c:pt>
                <c:pt idx="4218">
                  <c:v>-178.649057907789</c:v>
                </c:pt>
                <c:pt idx="4219">
                  <c:v>-182.68502962422599</c:v>
                </c:pt>
                <c:pt idx="4220">
                  <c:v>-186.59570785658701</c:v>
                </c:pt>
                <c:pt idx="4221">
                  <c:v>-190.37860419610399</c:v>
                </c:pt>
                <c:pt idx="4222">
                  <c:v>-194.03125735207399</c:v>
                </c:pt>
                <c:pt idx="4223">
                  <c:v>-197.55107117352</c:v>
                </c:pt>
                <c:pt idx="4224">
                  <c:v>-200.935481434455</c:v>
                </c:pt>
                <c:pt idx="4225">
                  <c:v>-204.182417714276</c:v>
                </c:pt>
                <c:pt idx="4226">
                  <c:v>-207.28978837890099</c:v>
                </c:pt>
                <c:pt idx="4227">
                  <c:v>-210.255320424041</c:v>
                </c:pt>
                <c:pt idx="4228">
                  <c:v>-213.07688809700599</c:v>
                </c:pt>
                <c:pt idx="4229">
                  <c:v>-215.753110624833</c:v>
                </c:pt>
                <c:pt idx="4230">
                  <c:v>-218.28157098557801</c:v>
                </c:pt>
                <c:pt idx="4231">
                  <c:v>-220.660311257682</c:v>
                </c:pt>
                <c:pt idx="4232">
                  <c:v>-222.88824762921999</c:v>
                </c:pt>
                <c:pt idx="4233">
                  <c:v>-224.963384304013</c:v>
                </c:pt>
                <c:pt idx="4234">
                  <c:v>-226.88444245765601</c:v>
                </c:pt>
                <c:pt idx="4235">
                  <c:v>-228.650324376762</c:v>
                </c:pt>
                <c:pt idx="4236">
                  <c:v>-230.26008562811001</c:v>
                </c:pt>
                <c:pt idx="4237">
                  <c:v>-231.71213350146201</c:v>
                </c:pt>
                <c:pt idx="4238">
                  <c:v>-233.00537389808301</c:v>
                </c:pt>
                <c:pt idx="4239">
                  <c:v>-234.13946440162101</c:v>
                </c:pt>
                <c:pt idx="4240">
                  <c:v>-235.11303419561099</c:v>
                </c:pt>
                <c:pt idx="4241">
                  <c:v>-235.925480605275</c:v>
                </c:pt>
                <c:pt idx="4242">
                  <c:v>-236.576575999407</c:v>
                </c:pt>
                <c:pt idx="4243">
                  <c:v>-237.065498966723</c:v>
                </c:pt>
                <c:pt idx="4244">
                  <c:v>-237.392118726034</c:v>
                </c:pt>
                <c:pt idx="4245">
                  <c:v>-237.55630271905301</c:v>
                </c:pt>
                <c:pt idx="4246">
                  <c:v>-237.558060044564</c:v>
                </c:pt>
                <c:pt idx="4247">
                  <c:v>-237.397205271084</c:v>
                </c:pt>
                <c:pt idx="4248">
                  <c:v>-237.073834048093</c:v>
                </c:pt>
                <c:pt idx="4249">
                  <c:v>-236.58828577654501</c:v>
                </c:pt>
                <c:pt idx="4250">
                  <c:v>-235.940646268352</c:v>
                </c:pt>
                <c:pt idx="4251">
                  <c:v>-235.13122801954901</c:v>
                </c:pt>
                <c:pt idx="4252">
                  <c:v>-234.16069732064301</c:v>
                </c:pt>
                <c:pt idx="4253">
                  <c:v>-233.03003259528001</c:v>
                </c:pt>
                <c:pt idx="4254">
                  <c:v>-231.74016278159101</c:v>
                </c:pt>
                <c:pt idx="4255">
                  <c:v>-230.29134139314701</c:v>
                </c:pt>
                <c:pt idx="4256">
                  <c:v>-228.68490454143301</c:v>
                </c:pt>
                <c:pt idx="4257">
                  <c:v>-226.92207493021999</c:v>
                </c:pt>
                <c:pt idx="4258">
                  <c:v>-225.00395590235399</c:v>
                </c:pt>
                <c:pt idx="4259">
                  <c:v>-222.93153372063799</c:v>
                </c:pt>
                <c:pt idx="4260">
                  <c:v>-220.70675962531001</c:v>
                </c:pt>
                <c:pt idx="4261">
                  <c:v>-218.33089748008101</c:v>
                </c:pt>
                <c:pt idx="4262">
                  <c:v>-215.80550090019301</c:v>
                </c:pt>
                <c:pt idx="4263">
                  <c:v>-213.13206922463999</c:v>
                </c:pt>
                <c:pt idx="4264">
                  <c:v>-210.31296863923501</c:v>
                </c:pt>
                <c:pt idx="4265">
                  <c:v>-207.34978581958299</c:v>
                </c:pt>
                <c:pt idx="4266">
                  <c:v>-204.244471755321</c:v>
                </c:pt>
                <c:pt idx="4267">
                  <c:v>-200.99929762679301</c:v>
                </c:pt>
                <c:pt idx="4268">
                  <c:v>-197.616805771825</c:v>
                </c:pt>
                <c:pt idx="4269">
                  <c:v>-194.09868514824001</c:v>
                </c:pt>
                <c:pt idx="4270">
                  <c:v>-190.44754492120001</c:v>
                </c:pt>
                <c:pt idx="4271">
                  <c:v>-186.66619574207601</c:v>
                </c:pt>
                <c:pt idx="4272">
                  <c:v>-182.757304296755</c:v>
                </c:pt>
                <c:pt idx="4273">
                  <c:v>-178.72338459996101</c:v>
                </c:pt>
                <c:pt idx="4274">
                  <c:v>-174.56695503869801</c:v>
                </c:pt>
                <c:pt idx="4275">
                  <c:v>-170.290992012294</c:v>
                </c:pt>
                <c:pt idx="4276">
                  <c:v>-165.898408175893</c:v>
                </c:pt>
                <c:pt idx="4277">
                  <c:v>-161.392045759675</c:v>
                </c:pt>
                <c:pt idx="4278">
                  <c:v>-156.775133063948</c:v>
                </c:pt>
                <c:pt idx="4279">
                  <c:v>-152.05092605115399</c:v>
                </c:pt>
                <c:pt idx="4280">
                  <c:v>-147.222839392612</c:v>
                </c:pt>
                <c:pt idx="4281">
                  <c:v>-142.29379765059201</c:v>
                </c:pt>
                <c:pt idx="4282">
                  <c:v>-137.26750770135001</c:v>
                </c:pt>
                <c:pt idx="4283">
                  <c:v>-132.147434515176</c:v>
                </c:pt>
                <c:pt idx="4284">
                  <c:v>-126.93650638608599</c:v>
                </c:pt>
                <c:pt idx="4285">
                  <c:v>-121.638854652685</c:v>
                </c:pt>
                <c:pt idx="4286">
                  <c:v>-116.257979163662</c:v>
                </c:pt>
                <c:pt idx="4287">
                  <c:v>-110.797106567528</c:v>
                </c:pt>
                <c:pt idx="4288">
                  <c:v>-105.260286872446</c:v>
                </c:pt>
                <c:pt idx="4289">
                  <c:v>-99.651531499492194</c:v>
                </c:pt>
                <c:pt idx="4290">
                  <c:v>-93.9747933398464</c:v>
                </c:pt>
                <c:pt idx="4291">
                  <c:v>-88.233494668586701</c:v>
                </c:pt>
                <c:pt idx="4292">
                  <c:v>-82.432111407227595</c:v>
                </c:pt>
                <c:pt idx="4293">
                  <c:v>-76.574350709364296</c:v>
                </c:pt>
                <c:pt idx="4294">
                  <c:v>-70.663682440661304</c:v>
                </c:pt>
                <c:pt idx="4295">
                  <c:v>-64.704742258359204</c:v>
                </c:pt>
                <c:pt idx="4296">
                  <c:v>-58.701506025577203</c:v>
                </c:pt>
                <c:pt idx="4297">
                  <c:v>-52.657956677808102</c:v>
                </c:pt>
                <c:pt idx="4298">
                  <c:v>-46.578379477654003</c:v>
                </c:pt>
                <c:pt idx="4299">
                  <c:v>-40.467164679398799</c:v>
                </c:pt>
                <c:pt idx="4300">
                  <c:v>-34.328316568971303</c:v>
                </c:pt>
                <c:pt idx="4301">
                  <c:v>-28.1659415480935</c:v>
                </c:pt>
                <c:pt idx="4302">
                  <c:v>-21.984384016596099</c:v>
                </c:pt>
                <c:pt idx="4303">
                  <c:v>-15.788035254032501</c:v>
                </c:pt>
                <c:pt idx="4304">
                  <c:v>-9.5808494583303805</c:v>
                </c:pt>
                <c:pt idx="4305">
                  <c:v>-3.3668392876974398</c:v>
                </c:pt>
                <c:pt idx="4306">
                  <c:v>2.8497806326565498</c:v>
                </c:pt>
                <c:pt idx="4307">
                  <c:v>9.0646185389707998</c:v>
                </c:pt>
                <c:pt idx="4308">
                  <c:v>15.273132974685099</c:v>
                </c:pt>
                <c:pt idx="4309">
                  <c:v>21.470820445363699</c:v>
                </c:pt>
                <c:pt idx="4310">
                  <c:v>27.6536940127185</c:v>
                </c:pt>
                <c:pt idx="4311">
                  <c:v>33.817780907665103</c:v>
                </c:pt>
                <c:pt idx="4312">
                  <c:v>39.958812357749999</c:v>
                </c:pt>
                <c:pt idx="4313">
                  <c:v>46.072139801831902</c:v>
                </c:pt>
                <c:pt idx="4314">
                  <c:v>52.154066664085001</c:v>
                </c:pt>
                <c:pt idx="4315">
                  <c:v>58.2003580964954</c:v>
                </c:pt>
                <c:pt idx="4316">
                  <c:v>64.206779361472798</c:v>
                </c:pt>
                <c:pt idx="4317">
                  <c:v>70.169210551809599</c:v>
                </c:pt>
                <c:pt idx="4318">
                  <c:v>76.083538829003302</c:v>
                </c:pt>
                <c:pt idx="4319">
                  <c:v>81.945774488073198</c:v>
                </c:pt>
                <c:pt idx="4320">
                  <c:v>87.7519066804348</c:v>
                </c:pt>
                <c:pt idx="4321">
                  <c:v>93.497896920226296</c:v>
                </c:pt>
                <c:pt idx="4322">
                  <c:v>99.179813189680004</c:v>
                </c:pt>
                <c:pt idx="4323">
                  <c:v>104.793826919097</c:v>
                </c:pt>
                <c:pt idx="4324">
                  <c:v>110.33608469262199</c:v>
                </c:pt>
                <c:pt idx="4325">
                  <c:v>115.802731878103</c:v>
                </c:pt>
                <c:pt idx="4326">
                  <c:v>121.19005782722201</c:v>
                </c:pt>
                <c:pt idx="4327">
                  <c:v>126.494379709241</c:v>
                </c:pt>
                <c:pt idx="4328">
                  <c:v>131.71215419606901</c:v>
                </c:pt>
                <c:pt idx="4329">
                  <c:v>136.83985390892499</c:v>
                </c:pt>
                <c:pt idx="4330">
                  <c:v>141.873494896365</c:v>
                </c:pt>
                <c:pt idx="4331">
                  <c:v>146.81009470251001</c:v>
                </c:pt>
                <c:pt idx="4332">
                  <c:v>151.64629402942001</c:v>
                </c:pt>
                <c:pt idx="4333">
                  <c:v>156.37851605967199</c:v>
                </c:pt>
                <c:pt idx="4334">
                  <c:v>161.00330127610101</c:v>
                </c:pt>
                <c:pt idx="4335">
                  <c:v>165.51776955420999</c:v>
                </c:pt>
                <c:pt idx="4336">
                  <c:v>169.91910245658499</c:v>
                </c:pt>
                <c:pt idx="4337">
                  <c:v>174.20437797861999</c:v>
                </c:pt>
                <c:pt idx="4338">
                  <c:v>178.37057464514299</c:v>
                </c:pt>
                <c:pt idx="4339">
                  <c:v>182.41457972573099</c:v>
                </c:pt>
                <c:pt idx="4340">
                  <c:v>186.33335953247101</c:v>
                </c:pt>
                <c:pt idx="4341">
                  <c:v>190.12442279297099</c:v>
                </c:pt>
                <c:pt idx="4342">
                  <c:v>193.78530533887499</c:v>
                </c:pt>
                <c:pt idx="4343">
                  <c:v>197.31340812851201</c:v>
                </c:pt>
                <c:pt idx="4344">
                  <c:v>200.70616403315199</c:v>
                </c:pt>
                <c:pt idx="4345">
                  <c:v>203.961499718391</c:v>
                </c:pt>
                <c:pt idx="4346">
                  <c:v>207.07732062628699</c:v>
                </c:pt>
                <c:pt idx="4347">
                  <c:v>210.05135081962499</c:v>
                </c:pt>
                <c:pt idx="4348">
                  <c:v>212.88146160471601</c:v>
                </c:pt>
                <c:pt idx="4349">
                  <c:v>215.56626926051999</c:v>
                </c:pt>
                <c:pt idx="4350">
                  <c:v>218.103353810935</c:v>
                </c:pt>
                <c:pt idx="4351">
                  <c:v>220.49075437516001</c:v>
                </c:pt>
                <c:pt idx="4352">
                  <c:v>222.72738417792999</c:v>
                </c:pt>
                <c:pt idx="4353">
                  <c:v>224.81124445662701</c:v>
                </c:pt>
                <c:pt idx="4354">
                  <c:v>226.741053418295</c:v>
                </c:pt>
                <c:pt idx="4355">
                  <c:v>228.51571037987199</c:v>
                </c:pt>
                <c:pt idx="4356">
                  <c:v>230.134267938325</c:v>
                </c:pt>
                <c:pt idx="4357">
                  <c:v>231.59513041445399</c:v>
                </c:pt>
                <c:pt idx="4358">
                  <c:v>232.89720074238599</c:v>
                </c:pt>
                <c:pt idx="4359">
                  <c:v>234.04013354144101</c:v>
                </c:pt>
                <c:pt idx="4360">
                  <c:v>235.02255503459901</c:v>
                </c:pt>
                <c:pt idx="4361">
                  <c:v>235.84385959128301</c:v>
                </c:pt>
                <c:pt idx="4362">
                  <c:v>236.503816630199</c:v>
                </c:pt>
                <c:pt idx="4363">
                  <c:v>237.00160179665599</c:v>
                </c:pt>
                <c:pt idx="4364">
                  <c:v>237.33708137369001</c:v>
                </c:pt>
                <c:pt idx="4365">
                  <c:v>237.51011987582399</c:v>
                </c:pt>
                <c:pt idx="4366">
                  <c:v>237.52072348418699</c:v>
                </c:pt>
                <c:pt idx="4367">
                  <c:v>237.36870386011199</c:v>
                </c:pt>
                <c:pt idx="4368">
                  <c:v>237.05415375730399</c:v>
                </c:pt>
                <c:pt idx="4369">
                  <c:v>236.57740969327801</c:v>
                </c:pt>
                <c:pt idx="4370">
                  <c:v>235.938554609763</c:v>
                </c:pt>
                <c:pt idx="4371">
                  <c:v>235.13789814678901</c:v>
                </c:pt>
                <c:pt idx="4372">
                  <c:v>234.176103753935</c:v>
                </c:pt>
                <c:pt idx="4373">
                  <c:v>233.054147029902</c:v>
                </c:pt>
                <c:pt idx="4374">
                  <c:v>231.77295410475401</c:v>
                </c:pt>
                <c:pt idx="4375">
                  <c:v>230.332775701749</c:v>
                </c:pt>
                <c:pt idx="4376">
                  <c:v>228.73494516069999</c:v>
                </c:pt>
                <c:pt idx="4377">
                  <c:v>226.980682433211</c:v>
                </c:pt>
                <c:pt idx="4378">
                  <c:v>225.07108813031999</c:v>
                </c:pt>
                <c:pt idx="4379">
                  <c:v>223.00714580424301</c:v>
                </c:pt>
                <c:pt idx="4380">
                  <c:v>220.790804006683</c:v>
                </c:pt>
                <c:pt idx="4381">
                  <c:v>218.42332393570399</c:v>
                </c:pt>
                <c:pt idx="4382">
                  <c:v>215.90625656460799</c:v>
                </c:pt>
                <c:pt idx="4383">
                  <c:v>213.24109861497601</c:v>
                </c:pt>
                <c:pt idx="4384">
                  <c:v>210.43021368052399</c:v>
                </c:pt>
                <c:pt idx="4385">
                  <c:v>207.475185870876</c:v>
                </c:pt>
                <c:pt idx="4386">
                  <c:v>204.37796363658299</c:v>
                </c:pt>
                <c:pt idx="4387">
                  <c:v>201.140815646562</c:v>
                </c:pt>
                <c:pt idx="4388">
                  <c:v>197.76628175563599</c:v>
                </c:pt>
                <c:pt idx="4389">
                  <c:v>194.25604846779501</c:v>
                </c:pt>
                <c:pt idx="4390">
                  <c:v>190.612722524264</c:v>
                </c:pt>
                <c:pt idx="4391">
                  <c:v>186.839112183108</c:v>
                </c:pt>
                <c:pt idx="4392">
                  <c:v>182.93788176824299</c:v>
                </c:pt>
                <c:pt idx="4393">
                  <c:v>178.91154296445899</c:v>
                </c:pt>
                <c:pt idx="4394">
                  <c:v>174.762611861545</c:v>
                </c:pt>
                <c:pt idx="4395">
                  <c:v>170.49406259501501</c:v>
                </c:pt>
                <c:pt idx="4396">
                  <c:v>166.10880559025</c:v>
                </c:pt>
                <c:pt idx="4397">
                  <c:v>161.60968088237399</c:v>
                </c:pt>
                <c:pt idx="4398">
                  <c:v>156.99991461198101</c:v>
                </c:pt>
                <c:pt idx="4399">
                  <c:v>152.28276061775199</c:v>
                </c:pt>
                <c:pt idx="4400">
                  <c:v>147.46163148382001</c:v>
                </c:pt>
                <c:pt idx="4401">
                  <c:v>142.53944972242701</c:v>
                </c:pt>
                <c:pt idx="4402">
                  <c:v>137.51992019754499</c:v>
                </c:pt>
                <c:pt idx="4403">
                  <c:v>132.40650590548699</c:v>
                </c:pt>
                <c:pt idx="4404">
                  <c:v>127.202133205154</c:v>
                </c:pt>
                <c:pt idx="4405">
                  <c:v>121.91093153942499</c:v>
                </c:pt>
                <c:pt idx="4406">
                  <c:v>116.536398901198</c:v>
                </c:pt>
                <c:pt idx="4407">
                  <c:v>111.08176012360801</c:v>
                </c:pt>
                <c:pt idx="4408">
                  <c:v>105.55106344037399</c:v>
                </c:pt>
                <c:pt idx="4409">
                  <c:v>99.948318539524905</c:v>
                </c:pt>
                <c:pt idx="4410">
                  <c:v>94.277476621053793</c:v>
                </c:pt>
                <c:pt idx="4411">
                  <c:v>88.541958311180494</c:v>
                </c:pt>
                <c:pt idx="4412">
                  <c:v>82.746237925295802</c:v>
                </c:pt>
                <c:pt idx="4413">
                  <c:v>76.894021054038902</c:v>
                </c:pt>
                <c:pt idx="4414">
                  <c:v>70.988776043693306</c:v>
                </c:pt>
                <c:pt idx="4415">
                  <c:v>65.035137076067301</c:v>
                </c:pt>
                <c:pt idx="4416">
                  <c:v>59.0370785831809</c:v>
                </c:pt>
                <c:pt idx="4417">
                  <c:v>52.998582114109098</c:v>
                </c:pt>
                <c:pt idx="4418">
                  <c:v>46.923931590057599</c:v>
                </c:pt>
                <c:pt idx="4419">
                  <c:v>40.817515969270701</c:v>
                </c:pt>
                <c:pt idx="4420">
                  <c:v>34.683338287285103</c:v>
                </c:pt>
                <c:pt idx="4421">
                  <c:v>28.5255037413935</c:v>
                </c:pt>
                <c:pt idx="4422">
                  <c:v>22.348355573210299</c:v>
                </c:pt>
                <c:pt idx="4423">
                  <c:v>16.1562839505692</c:v>
                </c:pt>
                <c:pt idx="4424">
                  <c:v>9.9532420064072102</c:v>
                </c:pt>
                <c:pt idx="4425">
                  <c:v>3.7432413809082301</c:v>
                </c:pt>
                <c:pt idx="4426">
                  <c:v>-2.4695042715780802</c:v>
                </c:pt>
                <c:pt idx="4427">
                  <c:v>-8.6806041107800507</c:v>
                </c:pt>
                <c:pt idx="4428">
                  <c:v>-14.885517556071999</c:v>
                </c:pt>
                <c:pt idx="4429">
                  <c:v>-21.079741941238201</c:v>
                </c:pt>
                <c:pt idx="4430">
                  <c:v>-27.259291108359001</c:v>
                </c:pt>
                <c:pt idx="4431">
                  <c:v>-33.420193020720802</c:v>
                </c:pt>
                <c:pt idx="4432">
                  <c:v>-39.558179590132397</c:v>
                </c:pt>
                <c:pt idx="4433">
                  <c:v>-45.668602891515597</c:v>
                </c:pt>
                <c:pt idx="4434">
                  <c:v>-51.747766936816703</c:v>
                </c:pt>
                <c:pt idx="4435">
                  <c:v>-57.7914374174321</c:v>
                </c:pt>
                <c:pt idx="4436">
                  <c:v>-63.795380086787901</c:v>
                </c:pt>
                <c:pt idx="4437">
                  <c:v>-69.755475480251505</c:v>
                </c:pt>
                <c:pt idx="4438">
                  <c:v>-75.667611153432105</c:v>
                </c:pt>
                <c:pt idx="4439">
                  <c:v>-81.527797747015995</c:v>
                </c:pt>
                <c:pt idx="4440">
                  <c:v>-87.3320247096202</c:v>
                </c:pt>
                <c:pt idx="4441">
                  <c:v>-93.076253804194593</c:v>
                </c:pt>
                <c:pt idx="4442">
                  <c:v>-98.756553213398902</c:v>
                </c:pt>
                <c:pt idx="4443">
                  <c:v>-104.369094519662</c:v>
                </c:pt>
                <c:pt idx="4444">
                  <c:v>-109.910024411027</c:v>
                </c:pt>
                <c:pt idx="4445">
                  <c:v>-115.37548831111</c:v>
                </c:pt>
                <c:pt idx="4446">
                  <c:v>-120.761775579333</c:v>
                </c:pt>
                <c:pt idx="4447">
                  <c:v>-126.065203344799</c:v>
                </c:pt>
                <c:pt idx="4448">
                  <c:v>-131.282228191499</c:v>
                </c:pt>
                <c:pt idx="4449">
                  <c:v>-136.409322605131</c:v>
                </c:pt>
                <c:pt idx="4450">
                  <c:v>-141.44250245130101</c:v>
                </c:pt>
                <c:pt idx="4451">
                  <c:v>-146.37878504393001</c:v>
                </c:pt>
                <c:pt idx="4452">
                  <c:v>-151.21481080783701</c:v>
                </c:pt>
                <c:pt idx="4453">
                  <c:v>-155.94700260153101</c:v>
                </c:pt>
                <c:pt idx="4454">
                  <c:v>-160.571900537185</c:v>
                </c:pt>
                <c:pt idx="4455">
                  <c:v>-165.086624073287</c:v>
                </c:pt>
                <c:pt idx="4456">
                  <c:v>-169.488354309328</c:v>
                </c:pt>
                <c:pt idx="4457">
                  <c:v>-173.774168731788</c:v>
                </c:pt>
                <c:pt idx="4458">
                  <c:v>-177.94104531106399</c:v>
                </c:pt>
                <c:pt idx="4459">
                  <c:v>-181.985870717083</c:v>
                </c:pt>
                <c:pt idx="4460">
                  <c:v>-185.905610617382</c:v>
                </c:pt>
                <c:pt idx="4461">
                  <c:v>-189.69777305045901</c:v>
                </c:pt>
                <c:pt idx="4462">
                  <c:v>-193.35989311462299</c:v>
                </c:pt>
                <c:pt idx="4463">
                  <c:v>-196.88937099101099</c:v>
                </c:pt>
                <c:pt idx="4464">
                  <c:v>-200.28363873021499</c:v>
                </c:pt>
                <c:pt idx="4465">
                  <c:v>-203.540622134058</c:v>
                </c:pt>
                <c:pt idx="4466">
                  <c:v>-206.65822573812699</c:v>
                </c:pt>
                <c:pt idx="4467">
                  <c:v>-209.634172656445</c:v>
                </c:pt>
                <c:pt idx="4468">
                  <c:v>-212.466333204714</c:v>
                </c:pt>
                <c:pt idx="4469">
                  <c:v>-215.15332262985899</c:v>
                </c:pt>
                <c:pt idx="4470">
                  <c:v>-217.692719882782</c:v>
                </c:pt>
                <c:pt idx="4471">
                  <c:v>-220.08256296917801</c:v>
                </c:pt>
                <c:pt idx="4472">
                  <c:v>-222.32176396025801</c:v>
                </c:pt>
                <c:pt idx="4473">
                  <c:v>-224.408322900336</c:v>
                </c:pt>
                <c:pt idx="4474">
                  <c:v>-226.340956764352</c:v>
                </c:pt>
                <c:pt idx="4475">
                  <c:v>-228.11856359861599</c:v>
                </c:pt>
                <c:pt idx="4476">
                  <c:v>-229.740194691461</c:v>
                </c:pt>
                <c:pt idx="4477">
                  <c:v>-231.20425301758499</c:v>
                </c:pt>
                <c:pt idx="4478">
                  <c:v>-232.50964012809001</c:v>
                </c:pt>
                <c:pt idx="4479">
                  <c:v>-233.65600922290099</c:v>
                </c:pt>
                <c:pt idx="4480">
                  <c:v>-234.64198506980401</c:v>
                </c:pt>
                <c:pt idx="4481">
                  <c:v>-235.46696054780099</c:v>
                </c:pt>
                <c:pt idx="4482">
                  <c:v>-236.13070355054299</c:v>
                </c:pt>
                <c:pt idx="4483">
                  <c:v>-236.63238816424101</c:v>
                </c:pt>
                <c:pt idx="4484">
                  <c:v>-236.9718790794</c:v>
                </c:pt>
                <c:pt idx="4485">
                  <c:v>-237.149039185194</c:v>
                </c:pt>
                <c:pt idx="4486">
                  <c:v>-237.163873005212</c:v>
                </c:pt>
                <c:pt idx="4487">
                  <c:v>-237.016190511688</c:v>
                </c:pt>
                <c:pt idx="4488">
                  <c:v>-236.70608273831101</c:v>
                </c:pt>
                <c:pt idx="4489">
                  <c:v>-236.23388445232101</c:v>
                </c:pt>
                <c:pt idx="4490">
                  <c:v>-235.599676815566</c:v>
                </c:pt>
                <c:pt idx="4491">
                  <c:v>-234.80376765925899</c:v>
                </c:pt>
                <c:pt idx="4492">
                  <c:v>-233.84681859590401</c:v>
                </c:pt>
                <c:pt idx="4493">
                  <c:v>-232.72980335954901</c:v>
                </c:pt>
                <c:pt idx="4494">
                  <c:v>-231.45364618871901</c:v>
                </c:pt>
                <c:pt idx="4495">
                  <c:v>-230.018595888948</c:v>
                </c:pt>
                <c:pt idx="4496">
                  <c:v>-228.425983856839</c:v>
                </c:pt>
                <c:pt idx="4497">
                  <c:v>-226.67702807601199</c:v>
                </c:pt>
                <c:pt idx="4498">
                  <c:v>-224.77282716547001</c:v>
                </c:pt>
                <c:pt idx="4499">
                  <c:v>-222.71436266205899</c:v>
                </c:pt>
                <c:pt idx="4500">
                  <c:v>-220.50358107951101</c:v>
                </c:pt>
                <c:pt idx="4501">
                  <c:v>-218.14174155605099</c:v>
                </c:pt>
                <c:pt idx="4502">
                  <c:v>-215.63039298401799</c:v>
                </c:pt>
                <c:pt idx="4503">
                  <c:v>-212.971029983639</c:v>
                </c:pt>
                <c:pt idx="4504">
                  <c:v>-210.166014027654</c:v>
                </c:pt>
                <c:pt idx="4505">
                  <c:v>-207.216927085827</c:v>
                </c:pt>
                <c:pt idx="4506">
                  <c:v>-204.12571545072899</c:v>
                </c:pt>
                <c:pt idx="4507">
                  <c:v>-200.894645615945</c:v>
                </c:pt>
                <c:pt idx="4508">
                  <c:v>-197.526255244373</c:v>
                </c:pt>
                <c:pt idx="4509">
                  <c:v>-194.02222863225199</c:v>
                </c:pt>
                <c:pt idx="4510">
                  <c:v>-190.38517029802</c:v>
                </c:pt>
                <c:pt idx="4511">
                  <c:v>-186.61788626267699</c:v>
                </c:pt>
                <c:pt idx="4512">
                  <c:v>-182.723038599577</c:v>
                </c:pt>
                <c:pt idx="4513">
                  <c:v>-178.70313673024401</c:v>
                </c:pt>
                <c:pt idx="4514">
                  <c:v>-174.56069446926799</c:v>
                </c:pt>
                <c:pt idx="4515">
                  <c:v>-170.298683665818</c:v>
                </c:pt>
                <c:pt idx="4516">
                  <c:v>-165.92001244858201</c:v>
                </c:pt>
                <c:pt idx="4517">
                  <c:v>-161.42751854640801</c:v>
                </c:pt>
                <c:pt idx="4518">
                  <c:v>-156.82442578484401</c:v>
                </c:pt>
                <c:pt idx="4519">
                  <c:v>-152.11398567953299</c:v>
                </c:pt>
                <c:pt idx="4520">
                  <c:v>-147.29960848436599</c:v>
                </c:pt>
                <c:pt idx="4521">
                  <c:v>-142.38421437494</c:v>
                </c:pt>
                <c:pt idx="4522">
                  <c:v>-137.37150587295699</c:v>
                </c:pt>
                <c:pt idx="4523">
                  <c:v>-132.264943627636</c:v>
                </c:pt>
                <c:pt idx="4524">
                  <c:v>-127.06745164674101</c:v>
                </c:pt>
                <c:pt idx="4525">
                  <c:v>-121.783157018775</c:v>
                </c:pt>
                <c:pt idx="4526">
                  <c:v>-116.415555379785</c:v>
                </c:pt>
                <c:pt idx="4527">
                  <c:v>-110.96786920439401</c:v>
                </c:pt>
                <c:pt idx="4528">
                  <c:v>-105.444144366912</c:v>
                </c:pt>
                <c:pt idx="4529">
                  <c:v>-99.848388195860593</c:v>
                </c:pt>
                <c:pt idx="4530">
                  <c:v>-94.184549532393802</c:v>
                </c:pt>
                <c:pt idx="4531">
                  <c:v>-88.456046645353496</c:v>
                </c:pt>
                <c:pt idx="4532">
                  <c:v>-82.667351494985695</c:v>
                </c:pt>
                <c:pt idx="4533">
                  <c:v>-76.822167319790196</c:v>
                </c:pt>
                <c:pt idx="4534">
                  <c:v>-70.923960117685496</c:v>
                </c:pt>
                <c:pt idx="4535">
                  <c:v>-64.977361726662096</c:v>
                </c:pt>
                <c:pt idx="4536">
                  <c:v>-58.986344240225797</c:v>
                </c:pt>
                <c:pt idx="4537">
                  <c:v>-52.9548868750176</c:v>
                </c:pt>
                <c:pt idx="4538">
                  <c:v>-46.887271226623703</c:v>
                </c:pt>
                <c:pt idx="4539">
                  <c:v>-40.787883935247102</c:v>
                </c:pt>
                <c:pt idx="4540">
                  <c:v>-34.660725726714098</c:v>
                </c:pt>
                <c:pt idx="4541">
                  <c:v>-28.509899497661198</c:v>
                </c:pt>
                <c:pt idx="4542">
                  <c:v>-22.339746198866099</c:v>
                </c:pt>
                <c:pt idx="4543">
                  <c:v>-16.154653717850898</c:v>
                </c:pt>
                <c:pt idx="4544">
                  <c:v>-9.9585729185121306</c:v>
                </c:pt>
                <c:pt idx="4545">
                  <c:v>-3.75551318397252</c:v>
                </c:pt>
                <c:pt idx="4546">
                  <c:v>2.4503140757705899</c:v>
                </c:pt>
                <c:pt idx="4547">
                  <c:v>8.6545202513926895</c:v>
                </c:pt>
                <c:pt idx="4548">
                  <c:v>14.8525669791035</c:v>
                </c:pt>
                <c:pt idx="4549">
                  <c:v>21.0399537947096</c:v>
                </c:pt>
                <c:pt idx="4550">
                  <c:v>27.212696726817398</c:v>
                </c:pt>
                <c:pt idx="4551">
                  <c:v>33.366825909051897</c:v>
                </c:pt>
                <c:pt idx="4552">
                  <c:v>39.498075406708899</c:v>
                </c:pt>
                <c:pt idx="4553">
                  <c:v>45.6017994306604</c:v>
                </c:pt>
                <c:pt idx="4554">
                  <c:v>51.674304110631802</c:v>
                </c:pt>
                <c:pt idx="4555">
                  <c:v>57.711357236946697</c:v>
                </c:pt>
                <c:pt idx="4556">
                  <c:v>63.708726642473401</c:v>
                </c:pt>
                <c:pt idx="4557">
                  <c:v>69.662294921906593</c:v>
                </c:pt>
                <c:pt idx="4558">
                  <c:v>75.567951669434606</c:v>
                </c:pt>
                <c:pt idx="4559">
                  <c:v>81.421709542937293</c:v>
                </c:pt>
                <c:pt idx="4560">
                  <c:v>87.219559986267399</c:v>
                </c:pt>
                <c:pt idx="4561">
                  <c:v>92.957466735004701</c:v>
                </c:pt>
                <c:pt idx="4562">
                  <c:v>98.631499921281602</c:v>
                </c:pt>
                <c:pt idx="4563">
                  <c:v>104.23783305322701</c:v>
                </c:pt>
                <c:pt idx="4564">
                  <c:v>109.772614720254</c:v>
                </c:pt>
                <c:pt idx="4565">
                  <c:v>115.231992222447</c:v>
                </c:pt>
                <c:pt idx="4566">
                  <c:v>120.612256770245</c:v>
                </c:pt>
                <c:pt idx="4567">
                  <c:v>125.909727317765</c:v>
                </c:pt>
                <c:pt idx="4568">
                  <c:v>131.12086224747799</c:v>
                </c:pt>
                <c:pt idx="4569">
                  <c:v>136.242135816499</c:v>
                </c:pt>
                <c:pt idx="4570">
                  <c:v>141.26956563427899</c:v>
                </c:pt>
                <c:pt idx="4571">
                  <c:v>146.20017073050499</c:v>
                </c:pt>
                <c:pt idx="4572">
                  <c:v>151.03059321718601</c:v>
                </c:pt>
                <c:pt idx="4573">
                  <c:v>155.75725761097101</c:v>
                </c:pt>
                <c:pt idx="4574">
                  <c:v>160.37670565264</c:v>
                </c:pt>
                <c:pt idx="4575">
                  <c:v>164.886058399305</c:v>
                </c:pt>
                <c:pt idx="4576">
                  <c:v>169.28249851863799</c:v>
                </c:pt>
                <c:pt idx="4577">
                  <c:v>173.56310503443001</c:v>
                </c:pt>
                <c:pt idx="4578">
                  <c:v>177.724857423082</c:v>
                </c:pt>
                <c:pt idx="4579">
                  <c:v>181.764643828804</c:v>
                </c:pt>
                <c:pt idx="4580">
                  <c:v>185.679431361301</c:v>
                </c:pt>
                <c:pt idx="4581">
                  <c:v>189.466729468719</c:v>
                </c:pt>
                <c:pt idx="4582">
                  <c:v>193.12407462612001</c:v>
                </c:pt>
                <c:pt idx="4583">
                  <c:v>196.64886835813101</c:v>
                </c:pt>
                <c:pt idx="4584">
                  <c:v>200.03854402521699</c:v>
                </c:pt>
                <c:pt idx="4585">
                  <c:v>203.291028705104</c:v>
                </c:pt>
                <c:pt idx="4586">
                  <c:v>206.40422817498799</c:v>
                </c:pt>
                <c:pt idx="4587">
                  <c:v>209.375866755891</c:v>
                </c:pt>
                <c:pt idx="4588">
                  <c:v>212.203815935573</c:v>
                </c:pt>
                <c:pt idx="4589">
                  <c:v>214.88669209781699</c:v>
                </c:pt>
                <c:pt idx="4590">
                  <c:v>217.42207529486501</c:v>
                </c:pt>
                <c:pt idx="4591">
                  <c:v>219.808004597988</c:v>
                </c:pt>
                <c:pt idx="4592">
                  <c:v>222.04339310793799</c:v>
                </c:pt>
                <c:pt idx="4593">
                  <c:v>224.12624186229601</c:v>
                </c:pt>
                <c:pt idx="4594">
                  <c:v>226.05526879275899</c:v>
                </c:pt>
                <c:pt idx="4595">
                  <c:v>227.829372865669</c:v>
                </c:pt>
                <c:pt idx="4596">
                  <c:v>229.44760625245101</c:v>
                </c:pt>
                <c:pt idx="4597">
                  <c:v>230.908372773769</c:v>
                </c:pt>
                <c:pt idx="4598">
                  <c:v>232.210574789378</c:v>
                </c:pt>
                <c:pt idx="4599">
                  <c:v>233.35386627037599</c:v>
                </c:pt>
                <c:pt idx="4600">
                  <c:v>234.33687271808901</c:v>
                </c:pt>
                <c:pt idx="4601">
                  <c:v>235.15898770727799</c:v>
                </c:pt>
                <c:pt idx="4602">
                  <c:v>235.819979789445</c:v>
                </c:pt>
                <c:pt idx="4603">
                  <c:v>236.31902367062699</c:v>
                </c:pt>
                <c:pt idx="4604">
                  <c:v>236.65598462302401</c:v>
                </c:pt>
                <c:pt idx="4605">
                  <c:v>236.83072607928599</c:v>
                </c:pt>
                <c:pt idx="4606">
                  <c:v>236.84325306817601</c:v>
                </c:pt>
                <c:pt idx="4607">
                  <c:v>236.69337602873699</c:v>
                </c:pt>
                <c:pt idx="4608">
                  <c:v>236.38118642305301</c:v>
                </c:pt>
                <c:pt idx="4609">
                  <c:v>235.90701940829399</c:v>
                </c:pt>
                <c:pt idx="4610">
                  <c:v>235.27095649776101</c:v>
                </c:pt>
                <c:pt idx="4611">
                  <c:v>234.47330583561501</c:v>
                </c:pt>
                <c:pt idx="4612">
                  <c:v>233.514729308814</c:v>
                </c:pt>
                <c:pt idx="4613">
                  <c:v>232.39620088736601</c:v>
                </c:pt>
                <c:pt idx="4614">
                  <c:v>231.11864500729499</c:v>
                </c:pt>
                <c:pt idx="4615">
                  <c:v>229.682310633203</c:v>
                </c:pt>
                <c:pt idx="4616">
                  <c:v>228.088529282384</c:v>
                </c:pt>
                <c:pt idx="4617">
                  <c:v>226.33851902083501</c:v>
                </c:pt>
                <c:pt idx="4618">
                  <c:v>224.43337851168801</c:v>
                </c:pt>
                <c:pt idx="4619">
                  <c:v>222.37408929776799</c:v>
                </c:pt>
                <c:pt idx="4620">
                  <c:v>220.16259786072999</c:v>
                </c:pt>
                <c:pt idx="4621">
                  <c:v>217.80016326877501</c:v>
                </c:pt>
                <c:pt idx="4622">
                  <c:v>215.288334306401</c:v>
                </c:pt>
                <c:pt idx="4623">
                  <c:v>212.62860544831</c:v>
                </c:pt>
                <c:pt idx="4624">
                  <c:v>209.82333798417699</c:v>
                </c:pt>
                <c:pt idx="4625">
                  <c:v>206.874113663332</c:v>
                </c:pt>
                <c:pt idx="4626">
                  <c:v>203.78287852070599</c:v>
                </c:pt>
                <c:pt idx="4627">
                  <c:v>200.55189875522501</c:v>
                </c:pt>
                <c:pt idx="4628">
                  <c:v>197.18371169830101</c:v>
                </c:pt>
                <c:pt idx="4629">
                  <c:v>193.68000127808099</c:v>
                </c:pt>
                <c:pt idx="4630">
                  <c:v>190.04337160850699</c:v>
                </c:pt>
                <c:pt idx="4631">
                  <c:v>186.27662826991801</c:v>
                </c:pt>
                <c:pt idx="4632">
                  <c:v>182.38243285908899</c:v>
                </c:pt>
                <c:pt idx="4633">
                  <c:v>178.36329428528501</c:v>
                </c:pt>
                <c:pt idx="4634">
                  <c:v>174.22172581543899</c:v>
                </c:pt>
                <c:pt idx="4635">
                  <c:v>169.960698715929</c:v>
                </c:pt>
                <c:pt idx="4636">
                  <c:v>165.583120497804</c:v>
                </c:pt>
                <c:pt idx="4637">
                  <c:v>161.09182823773401</c:v>
                </c:pt>
                <c:pt idx="4638">
                  <c:v>156.490045074839</c:v>
                </c:pt>
                <c:pt idx="4639">
                  <c:v>151.78102180442099</c:v>
                </c:pt>
                <c:pt idx="4640">
                  <c:v>146.96816792643401</c:v>
                </c:pt>
                <c:pt idx="4641">
                  <c:v>142.054402829281</c:v>
                </c:pt>
                <c:pt idx="4642">
                  <c:v>137.04342821456601</c:v>
                </c:pt>
                <c:pt idx="4643">
                  <c:v>131.93870387886699</c:v>
                </c:pt>
                <c:pt idx="4644">
                  <c:v>126.74315294512699</c:v>
                </c:pt>
                <c:pt idx="4645">
                  <c:v>121.460901585228</c:v>
                </c:pt>
                <c:pt idx="4646">
                  <c:v>116.095444487189</c:v>
                </c:pt>
                <c:pt idx="4647">
                  <c:v>110.650003146584</c:v>
                </c:pt>
                <c:pt idx="4648">
                  <c:v>105.128622428074</c:v>
                </c:pt>
                <c:pt idx="4649">
                  <c:v>99.535308620332998</c:v>
                </c:pt>
                <c:pt idx="4650">
                  <c:v>93.874009494909899</c:v>
                </c:pt>
                <c:pt idx="4651">
                  <c:v>88.148142221697995</c:v>
                </c:pt>
                <c:pt idx="4652">
                  <c:v>82.362177633107706</c:v>
                </c:pt>
                <c:pt idx="4653">
                  <c:v>76.519817811358905</c:v>
                </c:pt>
                <c:pt idx="4654">
                  <c:v>70.624527570105201</c:v>
                </c:pt>
                <c:pt idx="4655">
                  <c:v>64.680937535559394</c:v>
                </c:pt>
                <c:pt idx="4656">
                  <c:v>58.6930185624079</c:v>
                </c:pt>
                <c:pt idx="4657">
                  <c:v>52.664748601901003</c:v>
                </c:pt>
                <c:pt idx="4658">
                  <c:v>46.600407958176902</c:v>
                </c:pt>
                <c:pt idx="4659">
                  <c:v>40.504381954401403</c:v>
                </c:pt>
                <c:pt idx="4660">
                  <c:v>34.380669974304602</c:v>
                </c:pt>
                <c:pt idx="4661">
                  <c:v>28.233373547864101</c:v>
                </c:pt>
                <c:pt idx="4662">
                  <c:v>22.066832235155101</c:v>
                </c:pt>
                <c:pt idx="4663">
                  <c:v>15.8854325094805</c:v>
                </c:pt>
                <c:pt idx="4664">
                  <c:v>9.6931237975298306</c:v>
                </c:pt>
                <c:pt idx="4665">
                  <c:v>3.49391402277426</c:v>
                </c:pt>
                <c:pt idx="4666">
                  <c:v>-2.7079868863580701</c:v>
                </c:pt>
                <c:pt idx="4667">
                  <c:v>-8.9081918234585498</c:v>
                </c:pt>
                <c:pt idx="4668">
                  <c:v>-15.1021639484653</c:v>
                </c:pt>
                <c:pt idx="4669">
                  <c:v>-21.2854043411511</c:v>
                </c:pt>
                <c:pt idx="4670">
                  <c:v>-27.453930593770501</c:v>
                </c:pt>
                <c:pt idx="4671">
                  <c:v>-33.603774422706699</c:v>
                </c:pt>
                <c:pt idx="4672">
                  <c:v>-39.730671494545</c:v>
                </c:pt>
                <c:pt idx="4673">
                  <c:v>-45.829977639409798</c:v>
                </c:pt>
                <c:pt idx="4674">
                  <c:v>-51.898000623636499</c:v>
                </c:pt>
                <c:pt idx="4675">
                  <c:v>-57.9305098909526</c:v>
                </c:pt>
                <c:pt idx="4676">
                  <c:v>-63.923274943818598</c:v>
                </c:pt>
                <c:pt idx="4677">
                  <c:v>-69.872180062116001</c:v>
                </c:pt>
                <c:pt idx="4678">
                  <c:v>-75.773116540211703</c:v>
                </c:pt>
                <c:pt idx="4679">
                  <c:v>-81.622098750567602</c:v>
                </c:pt>
                <c:pt idx="4680">
                  <c:v>-87.415119865392398</c:v>
                </c:pt>
                <c:pt idx="4681">
                  <c:v>-93.148145361814002</c:v>
                </c:pt>
                <c:pt idx="4682">
                  <c:v>-98.817247126065993</c:v>
                </c:pt>
                <c:pt idx="4683">
                  <c:v>-104.41860043234099</c:v>
                </c:pt>
                <c:pt idx="4684">
                  <c:v>-109.948355647447</c:v>
                </c:pt>
                <c:pt idx="4685">
                  <c:v>-115.402661859582</c:v>
                </c:pt>
                <c:pt idx="4686">
                  <c:v>-120.77781207739601</c:v>
                </c:pt>
                <c:pt idx="4687">
                  <c:v>-126.070127062688</c:v>
                </c:pt>
                <c:pt idx="4688">
                  <c:v>-131.276067014468</c:v>
                </c:pt>
                <c:pt idx="4689">
                  <c:v>-136.39210801461101</c:v>
                </c:pt>
                <c:pt idx="4690">
                  <c:v>-141.41426950492999</c:v>
                </c:pt>
                <c:pt idx="4691">
                  <c:v>-146.33957235444501</c:v>
                </c:pt>
                <c:pt idx="4692">
                  <c:v>-151.164660520848</c:v>
                </c:pt>
                <c:pt idx="4693">
                  <c:v>-155.885960372184</c:v>
                </c:pt>
                <c:pt idx="4694">
                  <c:v>-160.50001550571901</c:v>
                </c:pt>
                <c:pt idx="4695">
                  <c:v>-165.00394883951401</c:v>
                </c:pt>
                <c:pt idx="4696">
                  <c:v>-169.39494490602499</c:v>
                </c:pt>
                <c:pt idx="4697">
                  <c:v>-173.670084597026</c:v>
                </c:pt>
                <c:pt idx="4698">
                  <c:v>-177.82634925948301</c:v>
                </c:pt>
                <c:pt idx="4699">
                  <c:v>-181.86062891012901</c:v>
                </c:pt>
                <c:pt idx="4700">
                  <c:v>-185.769892532509</c:v>
                </c:pt>
                <c:pt idx="4701">
                  <c:v>-189.55165144931601</c:v>
                </c:pt>
                <c:pt idx="4702">
                  <c:v>-193.203444010243</c:v>
                </c:pt>
                <c:pt idx="4703">
                  <c:v>-196.722673614005</c:v>
                </c:pt>
                <c:pt idx="4704">
                  <c:v>-200.106775493996</c:v>
                </c:pt>
                <c:pt idx="4705">
                  <c:v>-203.353678599093</c:v>
                </c:pt>
                <c:pt idx="4706">
                  <c:v>-206.461290575254</c:v>
                </c:pt>
                <c:pt idx="4707">
                  <c:v>-209.42733760925901</c:v>
                </c:pt>
                <c:pt idx="4708">
                  <c:v>-212.249693051012</c:v>
                </c:pt>
                <c:pt idx="4709">
                  <c:v>-214.92697514221899</c:v>
                </c:pt>
                <c:pt idx="4710">
                  <c:v>-217.456765788224</c:v>
                </c:pt>
                <c:pt idx="4711">
                  <c:v>-219.83710590796801</c:v>
                </c:pt>
                <c:pt idx="4712">
                  <c:v>-222.06691044385701</c:v>
                </c:pt>
                <c:pt idx="4713">
                  <c:v>-224.14418226850799</c:v>
                </c:pt>
                <c:pt idx="4714">
                  <c:v>-226.06764114144801</c:v>
                </c:pt>
                <c:pt idx="4715">
                  <c:v>-227.836187849053</c:v>
                </c:pt>
                <c:pt idx="4716">
                  <c:v>-229.448876374414</c:v>
                </c:pt>
                <c:pt idx="4717">
                  <c:v>-230.90411234090499</c:v>
                </c:pt>
                <c:pt idx="4718">
                  <c:v>-232.20079990146499</c:v>
                </c:pt>
                <c:pt idx="4719">
                  <c:v>-233.33859481028699</c:v>
                </c:pt>
                <c:pt idx="4720">
                  <c:v>-234.316124341132</c:v>
                </c:pt>
                <c:pt idx="4721">
                  <c:v>-235.13278382998101</c:v>
                </c:pt>
                <c:pt idx="4722">
                  <c:v>-235.788343577787</c:v>
                </c:pt>
                <c:pt idx="4723">
                  <c:v>-236.281980027721</c:v>
                </c:pt>
                <c:pt idx="4724">
                  <c:v>-236.613560176259</c:v>
                </c:pt>
                <c:pt idx="4725">
                  <c:v>-236.782949166929</c:v>
                </c:pt>
                <c:pt idx="4726">
                  <c:v>-236.790153725446</c:v>
                </c:pt>
                <c:pt idx="4727">
                  <c:v>-236.63498597335499</c:v>
                </c:pt>
                <c:pt idx="4728">
                  <c:v>-236.31753904026601</c:v>
                </c:pt>
                <c:pt idx="4729">
                  <c:v>-235.83814973540001</c:v>
                </c:pt>
                <c:pt idx="4730">
                  <c:v>-235.196901208112</c:v>
                </c:pt>
                <c:pt idx="4731">
                  <c:v>-234.39410322213499</c:v>
                </c:pt>
                <c:pt idx="4732">
                  <c:v>-233.430419267015</c:v>
                </c:pt>
                <c:pt idx="4733">
                  <c:v>-232.30682489788501</c:v>
                </c:pt>
                <c:pt idx="4734">
                  <c:v>-231.024246117947</c:v>
                </c:pt>
                <c:pt idx="4735">
                  <c:v>-229.58293344056599</c:v>
                </c:pt>
                <c:pt idx="4736">
                  <c:v>-227.98421991292</c:v>
                </c:pt>
                <c:pt idx="4737">
                  <c:v>-226.22932511155199</c:v>
                </c:pt>
                <c:pt idx="4738">
                  <c:v>-224.31934919035999</c:v>
                </c:pt>
                <c:pt idx="4739">
                  <c:v>-222.25527516270401</c:v>
                </c:pt>
                <c:pt idx="4740">
                  <c:v>-220.03905096011701</c:v>
                </c:pt>
                <c:pt idx="4741">
                  <c:v>-217.67193707959601</c:v>
                </c:pt>
                <c:pt idx="4742">
                  <c:v>-215.155483712928</c:v>
                </c:pt>
                <c:pt idx="4743">
                  <c:v>-212.49118672020001</c:v>
                </c:pt>
                <c:pt idx="4744">
                  <c:v>-209.68140875415699</c:v>
                </c:pt>
                <c:pt idx="4745">
                  <c:v>-206.72773290450101</c:v>
                </c:pt>
                <c:pt idx="4746">
                  <c:v>-203.63210652344301</c:v>
                </c:pt>
                <c:pt idx="4747">
                  <c:v>-200.39679710373099</c:v>
                </c:pt>
                <c:pt idx="4748">
                  <c:v>-197.024343246775</c:v>
                </c:pt>
                <c:pt idx="4749">
                  <c:v>-193.51643012653</c:v>
                </c:pt>
                <c:pt idx="4750">
                  <c:v>-189.875663078217</c:v>
                </c:pt>
                <c:pt idx="4751">
                  <c:v>-186.10484887857899</c:v>
                </c:pt>
                <c:pt idx="4752">
                  <c:v>-182.20665029559601</c:v>
                </c:pt>
                <c:pt idx="4753">
                  <c:v>-178.183577384215</c:v>
                </c:pt>
                <c:pt idx="4754">
                  <c:v>-174.038144531217</c:v>
                </c:pt>
                <c:pt idx="4755">
                  <c:v>-169.77332409669</c:v>
                </c:pt>
                <c:pt idx="4756">
                  <c:v>-165.392024658965</c:v>
                </c:pt>
                <c:pt idx="4757">
                  <c:v>-160.897084335279</c:v>
                </c:pt>
                <c:pt idx="4758">
                  <c:v>-156.29172727833901</c:v>
                </c:pt>
                <c:pt idx="4759">
                  <c:v>-151.57920526977901</c:v>
                </c:pt>
                <c:pt idx="4760">
                  <c:v>-146.76292876838099</c:v>
                </c:pt>
                <c:pt idx="4761">
                  <c:v>-141.84581809362999</c:v>
                </c:pt>
                <c:pt idx="4762">
                  <c:v>-136.83157585023</c:v>
                </c:pt>
                <c:pt idx="4763">
                  <c:v>-131.723662709645</c:v>
                </c:pt>
                <c:pt idx="4764">
                  <c:v>-126.52500264128901</c:v>
                </c:pt>
                <c:pt idx="4765">
                  <c:v>-121.239722634882</c:v>
                </c:pt>
                <c:pt idx="4766">
                  <c:v>-115.87131816746199</c:v>
                </c:pt>
                <c:pt idx="4767">
                  <c:v>-110.423011494618</c:v>
                </c:pt>
                <c:pt idx="4768">
                  <c:v>-104.898848211835</c:v>
                </c:pt>
                <c:pt idx="4769">
                  <c:v>-99.302835309276205</c:v>
                </c:pt>
                <c:pt idx="4770">
                  <c:v>-93.6389212304708</c:v>
                </c:pt>
                <c:pt idx="4771">
                  <c:v>-87.910523787659102</c:v>
                </c:pt>
                <c:pt idx="4772">
                  <c:v>-82.122114425805194</c:v>
                </c:pt>
                <c:pt idx="4773">
                  <c:v>-76.277395809792296</c:v>
                </c:pt>
                <c:pt idx="4774">
                  <c:v>-70.379833305918297</c:v>
                </c:pt>
                <c:pt idx="4775">
                  <c:v>-64.4340580629203</c:v>
                </c:pt>
                <c:pt idx="4776">
                  <c:v>-58.444041427800698</c:v>
                </c:pt>
                <c:pt idx="4777">
                  <c:v>-52.413761813828202</c:v>
                </c:pt>
                <c:pt idx="4778">
                  <c:v>-46.347499956790998</c:v>
                </c:pt>
                <c:pt idx="4779">
                  <c:v>-40.249641581082201</c:v>
                </c:pt>
                <c:pt idx="4780">
                  <c:v>-34.124186441170501</c:v>
                </c:pt>
                <c:pt idx="4781">
                  <c:v>-27.975236407253401</c:v>
                </c:pt>
                <c:pt idx="4782">
                  <c:v>-21.807131349069</c:v>
                </c:pt>
                <c:pt idx="4783">
                  <c:v>-15.624258019009901</c:v>
                </c:pt>
                <c:pt idx="4784">
                  <c:v>-9.4305660922672399</c:v>
                </c:pt>
                <c:pt idx="4785">
                  <c:v>-3.2300637102180301</c:v>
                </c:pt>
                <c:pt idx="4786">
                  <c:v>2.9730390113696301</c:v>
                </c:pt>
                <c:pt idx="4787">
                  <c:v>9.1743548093188299</c:v>
                </c:pt>
                <c:pt idx="4788">
                  <c:v>15.369346717319599</c:v>
                </c:pt>
                <c:pt idx="4789">
                  <c:v>21.553515719398501</c:v>
                </c:pt>
                <c:pt idx="4790">
                  <c:v>27.722879342501301</c:v>
                </c:pt>
                <c:pt idx="4791">
                  <c:v>33.873469268083397</c:v>
                </c:pt>
                <c:pt idx="4792">
                  <c:v>40.001021158120302</c:v>
                </c:pt>
                <c:pt idx="4793">
                  <c:v>46.100890868353197</c:v>
                </c:pt>
                <c:pt idx="4794">
                  <c:v>52.169386220896499</c:v>
                </c:pt>
                <c:pt idx="4795">
                  <c:v>58.202276745286902</c:v>
                </c:pt>
                <c:pt idx="4796">
                  <c:v>64.195332059742896</c:v>
                </c:pt>
                <c:pt idx="4797">
                  <c:v>70.144436589721707</c:v>
                </c:pt>
                <c:pt idx="4798">
                  <c:v>76.045481804865204</c:v>
                </c:pt>
                <c:pt idx="4799">
                  <c:v>81.894482282459094</c:v>
                </c:pt>
                <c:pt idx="4800">
                  <c:v>87.687431428953502</c:v>
                </c:pt>
                <c:pt idx="4801">
                  <c:v>93.420294984973097</c:v>
                </c:pt>
                <c:pt idx="4802">
                  <c:v>99.089145129331897</c:v>
                </c:pt>
                <c:pt idx="4803">
                  <c:v>104.690157457724</c:v>
                </c:pt>
                <c:pt idx="4804">
                  <c:v>110.219482687191</c:v>
                </c:pt>
                <c:pt idx="4805">
                  <c:v>115.673270284707</c:v>
                </c:pt>
                <c:pt idx="4806">
                  <c:v>121.047813666032</c:v>
                </c:pt>
                <c:pt idx="4807">
                  <c:v>126.33943402820999</c:v>
                </c:pt>
                <c:pt idx="4808">
                  <c:v>131.54459203340099</c:v>
                </c:pt>
                <c:pt idx="4809">
                  <c:v>136.65976425432001</c:v>
                </c:pt>
                <c:pt idx="4810">
                  <c:v>141.680970651059</c:v>
                </c:pt>
                <c:pt idx="4811">
                  <c:v>146.60523263812601</c:v>
                </c:pt>
                <c:pt idx="4812">
                  <c:v>151.42919474564499</c:v>
                </c:pt>
                <c:pt idx="4813">
                  <c:v>156.14928394078601</c:v>
                </c:pt>
                <c:pt idx="4814">
                  <c:v>160.76204444635999</c:v>
                </c:pt>
                <c:pt idx="4815">
                  <c:v>165.26459983210501</c:v>
                </c:pt>
                <c:pt idx="4816">
                  <c:v>169.654135308024</c:v>
                </c:pt>
                <c:pt idx="4817">
                  <c:v>173.92773246899199</c:v>
                </c:pt>
                <c:pt idx="4818">
                  <c:v>178.08237339034599</c:v>
                </c:pt>
                <c:pt idx="4819">
                  <c:v>182.11494884213801</c:v>
                </c:pt>
                <c:pt idx="4820">
                  <c:v>186.02242858587601</c:v>
                </c:pt>
                <c:pt idx="4821">
                  <c:v>189.802324746529</c:v>
                </c:pt>
                <c:pt idx="4822">
                  <c:v>193.45217650005301</c:v>
                </c:pt>
                <c:pt idx="4823">
                  <c:v>196.969388095076</c:v>
                </c:pt>
                <c:pt idx="4824">
                  <c:v>200.351395638204</c:v>
                </c:pt>
                <c:pt idx="4825">
                  <c:v>203.59612897448699</c:v>
                </c:pt>
                <c:pt idx="4826">
                  <c:v>206.70149666864501</c:v>
                </c:pt>
                <c:pt idx="4827">
                  <c:v>209.66522584845401</c:v>
                </c:pt>
                <c:pt idx="4828">
                  <c:v>212.48519082667599</c:v>
                </c:pt>
                <c:pt idx="4829">
                  <c:v>215.16001082935401</c:v>
                </c:pt>
                <c:pt idx="4830">
                  <c:v>217.68726876727499</c:v>
                </c:pt>
                <c:pt idx="4831">
                  <c:v>220.06500658553401</c:v>
                </c:pt>
                <c:pt idx="4832">
                  <c:v>222.292140273006</c:v>
                </c:pt>
                <c:pt idx="4833">
                  <c:v>224.366673768694</c:v>
                </c:pt>
                <c:pt idx="4834">
                  <c:v>226.287327918024</c:v>
                </c:pt>
                <c:pt idx="4835">
                  <c:v>228.05300461236899</c:v>
                </c:pt>
                <c:pt idx="4836">
                  <c:v>229.66275895849799</c:v>
                </c:pt>
                <c:pt idx="4837">
                  <c:v>231.11499772172601</c:v>
                </c:pt>
                <c:pt idx="4838">
                  <c:v>232.40862621476899</c:v>
                </c:pt>
                <c:pt idx="4839">
                  <c:v>233.543301368996</c:v>
                </c:pt>
                <c:pt idx="4840">
                  <c:v>234.51765165231399</c:v>
                </c:pt>
                <c:pt idx="4841">
                  <c:v>235.33107361137601</c:v>
                </c:pt>
                <c:pt idx="4842">
                  <c:v>235.98333877389001</c:v>
                </c:pt>
                <c:pt idx="4843">
                  <c:v>236.473624825412</c:v>
                </c:pt>
                <c:pt idx="4844">
                  <c:v>236.80180001998701</c:v>
                </c:pt>
                <c:pt idx="4845">
                  <c:v>236.96773077343201</c:v>
                </c:pt>
                <c:pt idx="4846">
                  <c:v>236.971425098016</c:v>
                </c:pt>
                <c:pt idx="4847">
                  <c:v>236.812696415636</c:v>
                </c:pt>
                <c:pt idx="4848">
                  <c:v>236.49163916958801</c:v>
                </c:pt>
                <c:pt idx="4849">
                  <c:v>236.008591495638</c:v>
                </c:pt>
                <c:pt idx="4850">
                  <c:v>235.36363788207601</c:v>
                </c:pt>
                <c:pt idx="4851">
                  <c:v>234.557089443482</c:v>
                </c:pt>
                <c:pt idx="4852">
                  <c:v>233.58961103168099</c:v>
                </c:pt>
                <c:pt idx="4853">
                  <c:v>232.46217957503799</c:v>
                </c:pt>
                <c:pt idx="4854">
                  <c:v>231.17572246045199</c:v>
                </c:pt>
                <c:pt idx="4855">
                  <c:v>229.73049159497199</c:v>
                </c:pt>
                <c:pt idx="4856">
                  <c:v>228.12782142895</c:v>
                </c:pt>
                <c:pt idx="4857">
                  <c:v>226.36893295110801</c:v>
                </c:pt>
                <c:pt idx="4858">
                  <c:v>224.45492773603701</c:v>
                </c:pt>
                <c:pt idx="4859">
                  <c:v>222.386790225808</c:v>
                </c:pt>
                <c:pt idx="4860">
                  <c:v>220.16646978819099</c:v>
                </c:pt>
                <c:pt idx="4861">
                  <c:v>217.79522836344901</c:v>
                </c:pt>
                <c:pt idx="4862">
                  <c:v>215.27461759317001</c:v>
                </c:pt>
                <c:pt idx="4863">
                  <c:v>212.60613479327699</c:v>
                </c:pt>
                <c:pt idx="4864">
                  <c:v>209.79214407789101</c:v>
                </c:pt>
                <c:pt idx="4865">
                  <c:v>206.83423000312101</c:v>
                </c:pt>
                <c:pt idx="4866">
                  <c:v>203.73434139213799</c:v>
                </c:pt>
                <c:pt idx="4867">
                  <c:v>200.49474721267899</c:v>
                </c:pt>
                <c:pt idx="4868">
                  <c:v>197.11798754469601</c:v>
                </c:pt>
                <c:pt idx="4869">
                  <c:v>193.60574904371899</c:v>
                </c:pt>
                <c:pt idx="4870">
                  <c:v>189.96063852909501</c:v>
                </c:pt>
                <c:pt idx="4871">
                  <c:v>186.18546426373899</c:v>
                </c:pt>
                <c:pt idx="4872">
                  <c:v>182.28289050334999</c:v>
                </c:pt>
                <c:pt idx="4873">
                  <c:v>178.25542879164701</c:v>
                </c:pt>
                <c:pt idx="4874">
                  <c:v>174.105595004739</c:v>
                </c:pt>
                <c:pt idx="4875">
                  <c:v>169.83636299210099</c:v>
                </c:pt>
                <c:pt idx="4876">
                  <c:v>165.45064282102601</c:v>
                </c:pt>
                <c:pt idx="4877">
                  <c:v>160.95127409678599</c:v>
                </c:pt>
                <c:pt idx="4878">
                  <c:v>156.34148245870799</c:v>
                </c:pt>
                <c:pt idx="4879">
                  <c:v>151.62452117314399</c:v>
                </c:pt>
                <c:pt idx="4880">
                  <c:v>146.80380218121101</c:v>
                </c:pt>
                <c:pt idx="4881">
                  <c:v>141.88224728185</c:v>
                </c:pt>
                <c:pt idx="4882">
                  <c:v>136.863560555867</c:v>
                </c:pt>
                <c:pt idx="4883">
                  <c:v>131.75120414699401</c:v>
                </c:pt>
                <c:pt idx="4884">
                  <c:v>126.548103492599</c:v>
                </c:pt>
                <c:pt idx="4885">
                  <c:v>121.25838704557199</c:v>
                </c:pt>
                <c:pt idx="4886">
                  <c:v>115.88555174085801</c:v>
                </c:pt>
                <c:pt idx="4887">
                  <c:v>110.43282128622801</c:v>
                </c:pt>
                <c:pt idx="4888">
                  <c:v>104.904242723159</c:v>
                </c:pt>
                <c:pt idx="4889">
                  <c:v>99.303824481145398</c:v>
                </c:pt>
                <c:pt idx="4890">
                  <c:v>93.6355164359355</c:v>
                </c:pt>
                <c:pt idx="4891">
                  <c:v>87.902737824418097</c:v>
                </c:pt>
                <c:pt idx="4892">
                  <c:v>82.1099615081839</c:v>
                </c:pt>
                <c:pt idx="4893">
                  <c:v>76.260891560280896</c:v>
                </c:pt>
                <c:pt idx="4894">
                  <c:v>70.358994746249707</c:v>
                </c:pt>
                <c:pt idx="4895">
                  <c:v>64.408903604721999</c:v>
                </c:pt>
                <c:pt idx="4896">
                  <c:v>58.414590862806698</c:v>
                </c:pt>
                <c:pt idx="4897">
                  <c:v>52.380036303660397</c:v>
                </c:pt>
                <c:pt idx="4898">
                  <c:v>46.309522022313899</c:v>
                </c:pt>
                <c:pt idx="4899">
                  <c:v>40.207435091338397</c:v>
                </c:pt>
                <c:pt idx="4900">
                  <c:v>34.077776601891799</c:v>
                </c:pt>
                <c:pt idx="4901">
                  <c:v>27.924649748967202</c:v>
                </c:pt>
                <c:pt idx="4902">
                  <c:v>21.7523957147964</c:v>
                </c:pt>
                <c:pt idx="4903">
                  <c:v>15.565402551562</c:v>
                </c:pt>
                <c:pt idx="4904">
                  <c:v>9.3676212211371901</c:v>
                </c:pt>
                <c:pt idx="4905">
                  <c:v>3.1630611380975502</c:v>
                </c:pt>
                <c:pt idx="4906">
                  <c:v>-3.04406632247471</c:v>
                </c:pt>
                <c:pt idx="4907">
                  <c:v>-9.2493726523453503</c:v>
                </c:pt>
                <c:pt idx="4908">
                  <c:v>-15.4483196547821</c:v>
                </c:pt>
                <c:pt idx="4909">
                  <c:v>-21.636407098389402</c:v>
                </c:pt>
                <c:pt idx="4910">
                  <c:v>-27.809651310053201</c:v>
                </c:pt>
                <c:pt idx="4911">
                  <c:v>-33.9640827868906</c:v>
                </c:pt>
                <c:pt idx="4912">
                  <c:v>-40.095436022609597</c:v>
                </c:pt>
                <c:pt idx="4913">
                  <c:v>-46.199065721106798</c:v>
                </c:pt>
                <c:pt idx="4914">
                  <c:v>-52.271278569385501</c:v>
                </c:pt>
                <c:pt idx="4915">
                  <c:v>-58.307842978979103</c:v>
                </c:pt>
                <c:pt idx="4916">
                  <c:v>-64.304527467491397</c:v>
                </c:pt>
                <c:pt idx="4917">
                  <c:v>-70.257215377509894</c:v>
                </c:pt>
                <c:pt idx="4918">
                  <c:v>-76.161797113828698</c:v>
                </c:pt>
                <c:pt idx="4919">
                  <c:v>-82.014286207244098</c:v>
                </c:pt>
                <c:pt idx="4920">
                  <c:v>-87.810675036347703</c:v>
                </c:pt>
                <c:pt idx="4921">
                  <c:v>-93.546928332838306</c:v>
                </c:pt>
                <c:pt idx="4922">
                  <c:v>-99.219117285826599</c:v>
                </c:pt>
                <c:pt idx="4923">
                  <c:v>-104.82341652079</c:v>
                </c:pt>
                <c:pt idx="4924">
                  <c:v>-110.355975804316</c:v>
                </c:pt>
                <c:pt idx="4925">
                  <c:v>-115.81294367295</c:v>
                </c:pt>
                <c:pt idx="4926">
                  <c:v>-121.1906126323</c:v>
                </c:pt>
                <c:pt idx="4927">
                  <c:v>-126.485302989787</c:v>
                </c:pt>
                <c:pt idx="4928">
                  <c:v>-131.69347453871401</c:v>
                </c:pt>
                <c:pt idx="4929">
                  <c:v>-136.81160300393699</c:v>
                </c:pt>
                <c:pt idx="4930">
                  <c:v>-141.83570751891</c:v>
                </c:pt>
                <c:pt idx="4931">
                  <c:v>-146.762808692953</c:v>
                </c:pt>
                <c:pt idx="4932">
                  <c:v>-151.58955027264599</c:v>
                </c:pt>
                <c:pt idx="4933">
                  <c:v>-156.31235846346701</c:v>
                </c:pt>
                <c:pt idx="4934">
                  <c:v>-160.927776748582</c:v>
                </c:pt>
                <c:pt idx="4935">
                  <c:v>-165.432927980329</c:v>
                </c:pt>
                <c:pt idx="4936">
                  <c:v>-169.824996673703</c:v>
                </c:pt>
                <c:pt idx="4937">
                  <c:v>-174.10106375116999</c:v>
                </c:pt>
                <c:pt idx="4938">
                  <c:v>-178.258110638396</c:v>
                </c:pt>
                <c:pt idx="4939">
                  <c:v>-182.29302747866001</c:v>
                </c:pt>
                <c:pt idx="4940">
                  <c:v>-186.20278342974899</c:v>
                </c:pt>
                <c:pt idx="4941">
                  <c:v>-189.984890036092</c:v>
                </c:pt>
                <c:pt idx="4942">
                  <c:v>-193.636885916425</c:v>
                </c:pt>
                <c:pt idx="4943">
                  <c:v>-197.15617478558801</c:v>
                </c:pt>
                <c:pt idx="4944">
                  <c:v>-200.540192239959</c:v>
                </c:pt>
                <c:pt idx="4945">
                  <c:v>-203.78686763801201</c:v>
                </c:pt>
                <c:pt idx="4946">
                  <c:v>-206.89410908165499</c:v>
                </c:pt>
                <c:pt idx="4947">
                  <c:v>-209.859643259694</c:v>
                </c:pt>
                <c:pt idx="4948">
                  <c:v>-212.68134406985499</c:v>
                </c:pt>
                <c:pt idx="4949">
                  <c:v>-215.357830347148</c:v>
                </c:pt>
                <c:pt idx="4950">
                  <c:v>-217.886684635394</c:v>
                </c:pt>
                <c:pt idx="4951">
                  <c:v>-220.265948536851</c:v>
                </c:pt>
                <c:pt idx="4952">
                  <c:v>-222.49453772173101</c:v>
                </c:pt>
                <c:pt idx="4953">
                  <c:v>-224.57045583459299</c:v>
                </c:pt>
                <c:pt idx="4954">
                  <c:v>-226.492423450671</c:v>
                </c:pt>
                <c:pt idx="4955">
                  <c:v>-228.259342215418</c:v>
                </c:pt>
                <c:pt idx="4956">
                  <c:v>-229.87026701398099</c:v>
                </c:pt>
                <c:pt idx="4957">
                  <c:v>-231.32360441434901</c:v>
                </c:pt>
                <c:pt idx="4958">
                  <c:v>-232.61825955621799</c:v>
                </c:pt>
                <c:pt idx="4959">
                  <c:v>-233.753889222232</c:v>
                </c:pt>
                <c:pt idx="4960">
                  <c:v>-234.72912175584901</c:v>
                </c:pt>
                <c:pt idx="4961">
                  <c:v>-235.54335360353599</c:v>
                </c:pt>
                <c:pt idx="4962">
                  <c:v>-236.19635621703401</c:v>
                </c:pt>
                <c:pt idx="4963">
                  <c:v>-236.687307230123</c:v>
                </c:pt>
                <c:pt idx="4964">
                  <c:v>-237.01607486920599</c:v>
                </c:pt>
                <c:pt idx="4965">
                  <c:v>-237.18252554654799</c:v>
                </c:pt>
                <c:pt idx="4966">
                  <c:v>-237.186667294882</c:v>
                </c:pt>
                <c:pt idx="4967">
                  <c:v>-237.028313580521</c:v>
                </c:pt>
                <c:pt idx="4968">
                  <c:v>-236.707558915053</c:v>
                </c:pt>
                <c:pt idx="4969">
                  <c:v>-236.224741526316</c:v>
                </c:pt>
                <c:pt idx="4970">
                  <c:v>-235.579946018371</c:v>
                </c:pt>
                <c:pt idx="4971">
                  <c:v>-234.773483645157</c:v>
                </c:pt>
                <c:pt idx="4972">
                  <c:v>-233.80601942134001</c:v>
                </c:pt>
                <c:pt idx="4973">
                  <c:v>-232.67853046149301</c:v>
                </c:pt>
                <c:pt idx="4974">
                  <c:v>-231.391944361968</c:v>
                </c:pt>
                <c:pt idx="4975">
                  <c:v>-229.94651326237499</c:v>
                </c:pt>
                <c:pt idx="4976">
                  <c:v>-228.34357186860299</c:v>
                </c:pt>
                <c:pt idx="4977">
                  <c:v>-226.58434144773699</c:v>
                </c:pt>
                <c:pt idx="4978">
                  <c:v>-224.669923875405</c:v>
                </c:pt>
                <c:pt idx="4979">
                  <c:v>-222.60130391723101</c:v>
                </c:pt>
                <c:pt idx="4980">
                  <c:v>-220.38043128688599</c:v>
                </c:pt>
                <c:pt idx="4981">
                  <c:v>-218.00856829270799</c:v>
                </c:pt>
                <c:pt idx="4982">
                  <c:v>-215.48726696635299</c:v>
                </c:pt>
                <c:pt idx="4983">
                  <c:v>-212.81802503561701</c:v>
                </c:pt>
                <c:pt idx="4984">
                  <c:v>-210.00320704810599</c:v>
                </c:pt>
                <c:pt idx="4985">
                  <c:v>-207.04439801482701</c:v>
                </c:pt>
                <c:pt idx="4986">
                  <c:v>-203.94354723504401</c:v>
                </c:pt>
                <c:pt idx="4987">
                  <c:v>-200.702924173588</c:v>
                </c:pt>
                <c:pt idx="4988">
                  <c:v>-197.32506942826001</c:v>
                </c:pt>
                <c:pt idx="4989">
                  <c:v>-193.811670192995</c:v>
                </c:pt>
                <c:pt idx="4990">
                  <c:v>-190.165333845845</c:v>
                </c:pt>
                <c:pt idx="4991">
                  <c:v>-186.3888692285</c:v>
                </c:pt>
                <c:pt idx="4992">
                  <c:v>-182.48494119526401</c:v>
                </c:pt>
                <c:pt idx="4993">
                  <c:v>-178.45606190803599</c:v>
                </c:pt>
                <c:pt idx="4994">
                  <c:v>-174.30474788041599</c:v>
                </c:pt>
                <c:pt idx="4995">
                  <c:v>-170.033973618435</c:v>
                </c:pt>
                <c:pt idx="4996">
                  <c:v>-165.64664986471999</c:v>
                </c:pt>
                <c:pt idx="4997">
                  <c:v>-161.14561691839799</c:v>
                </c:pt>
                <c:pt idx="4998">
                  <c:v>-156.53410113088299</c:v>
                </c:pt>
                <c:pt idx="4999">
                  <c:v>-151.81535649856599</c:v>
                </c:pt>
                <c:pt idx="5000">
                  <c:v>-146.992795710259</c:v>
                </c:pt>
                <c:pt idx="5001">
                  <c:v>-142.06934132997401</c:v>
                </c:pt>
                <c:pt idx="5002">
                  <c:v>-137.04869822065001</c:v>
                </c:pt>
                <c:pt idx="5003">
                  <c:v>-131.934329324918</c:v>
                </c:pt>
                <c:pt idx="5004">
                  <c:v>-126.729160895495</c:v>
                </c:pt>
                <c:pt idx="5005">
                  <c:v>-121.43732221676299</c:v>
                </c:pt>
                <c:pt idx="5006">
                  <c:v>-116.062311070985</c:v>
                </c:pt>
                <c:pt idx="5007">
                  <c:v>-110.60735202874299</c:v>
                </c:pt>
                <c:pt idx="5008">
                  <c:v>-105.076493009502</c:v>
                </c:pt>
                <c:pt idx="5009">
                  <c:v>-99.473743335584103</c:v>
                </c:pt>
                <c:pt idx="5010">
                  <c:v>-93.803053790074799</c:v>
                </c:pt>
                <c:pt idx="5011">
                  <c:v>-88.067844531366703</c:v>
                </c:pt>
                <c:pt idx="5012">
                  <c:v>-82.272589356379797</c:v>
                </c:pt>
                <c:pt idx="5013">
                  <c:v>-76.420993286968795</c:v>
                </c:pt>
                <c:pt idx="5014">
                  <c:v>-70.516524050612304</c:v>
                </c:pt>
                <c:pt idx="5015">
                  <c:v>-64.563815160653704</c:v>
                </c:pt>
                <c:pt idx="5016">
                  <c:v>-58.566840331331001</c:v>
                </c:pt>
                <c:pt idx="5017">
                  <c:v>-52.529580344992702</c:v>
                </c:pt>
                <c:pt idx="5018">
                  <c:v>-46.456318307552202</c:v>
                </c:pt>
                <c:pt idx="5019">
                  <c:v>-40.351442313798998</c:v>
                </c:pt>
                <c:pt idx="5020">
                  <c:v>-34.218954488069599</c:v>
                </c:pt>
                <c:pt idx="5021">
                  <c:v>-28.062959069125998</c:v>
                </c:pt>
                <c:pt idx="5022">
                  <c:v>-21.887798293186901</c:v>
                </c:pt>
                <c:pt idx="5023">
                  <c:v>-15.6978612762528</c:v>
                </c:pt>
                <c:pt idx="5024">
                  <c:v>-9.4971000534948402</c:v>
                </c:pt>
                <c:pt idx="5025">
                  <c:v>-3.28952512185713</c:v>
                </c:pt>
                <c:pt idx="5026">
                  <c:v>2.9206510525133398</c:v>
                </c:pt>
                <c:pt idx="5027">
                  <c:v>9.1290388619940508</c:v>
                </c:pt>
                <c:pt idx="5028">
                  <c:v>15.331099002541</c:v>
                </c:pt>
                <c:pt idx="5029">
                  <c:v>21.522330127902201</c:v>
                </c:pt>
                <c:pt idx="5030">
                  <c:v>27.698747442954101</c:v>
                </c:pt>
                <c:pt idx="5031">
                  <c:v>33.856380316052999</c:v>
                </c:pt>
                <c:pt idx="5032">
                  <c:v>39.990962105762598</c:v>
                </c:pt>
                <c:pt idx="5033">
                  <c:v>46.097846374865199</c:v>
                </c:pt>
                <c:pt idx="5034">
                  <c:v>52.173338663669099</c:v>
                </c:pt>
                <c:pt idx="5035">
                  <c:v>58.213206231811597</c:v>
                </c:pt>
                <c:pt idx="5036">
                  <c:v>64.213216440227896</c:v>
                </c:pt>
                <c:pt idx="5037">
                  <c:v>70.169251470413798</c:v>
                </c:pt>
                <c:pt idx="5038">
                  <c:v>76.077200562088294</c:v>
                </c:pt>
                <c:pt idx="5039">
                  <c:v>81.933076077359701</c:v>
                </c:pt>
                <c:pt idx="5040">
                  <c:v>87.732869222926496</c:v>
                </c:pt>
                <c:pt idx="5041">
                  <c:v>93.472543555777804</c:v>
                </c:pt>
                <c:pt idx="5042">
                  <c:v>99.148169087898296</c:v>
                </c:pt>
                <c:pt idx="5043">
                  <c:v>104.755919265624</c:v>
                </c:pt>
                <c:pt idx="5044">
                  <c:v>110.29194267477401</c:v>
                </c:pt>
                <c:pt idx="5045">
                  <c:v>115.75238666989701</c:v>
                </c:pt>
                <c:pt idx="5046">
                  <c:v>121.13354257377</c:v>
                </c:pt>
                <c:pt idx="5047">
                  <c:v>126.431729510545</c:v>
                </c:pt>
                <c:pt idx="5048">
                  <c:v>131.643406090204</c:v>
                </c:pt>
                <c:pt idx="5049">
                  <c:v>136.765046854628</c:v>
                </c:pt>
                <c:pt idx="5050">
                  <c:v>141.79266975503799</c:v>
                </c:pt>
                <c:pt idx="5051">
                  <c:v>146.72329421963599</c:v>
                </c:pt>
                <c:pt idx="5052">
                  <c:v>151.5535628154</c:v>
                </c:pt>
                <c:pt idx="5053">
                  <c:v>156.27990057011201</c:v>
                </c:pt>
                <c:pt idx="5054">
                  <c:v>160.89884979151799</c:v>
                </c:pt>
                <c:pt idx="5055">
                  <c:v>165.40753215920699</c:v>
                </c:pt>
                <c:pt idx="5056">
                  <c:v>169.80313101847301</c:v>
                </c:pt>
                <c:pt idx="5057">
                  <c:v>174.08272612551099</c:v>
                </c:pt>
                <c:pt idx="5058">
                  <c:v>178.24329774351699</c:v>
                </c:pt>
                <c:pt idx="5059">
                  <c:v>182.281734857483</c:v>
                </c:pt>
                <c:pt idx="5060">
                  <c:v>186.195005471461</c:v>
                </c:pt>
                <c:pt idx="5061">
                  <c:v>189.980619981069</c:v>
                </c:pt>
                <c:pt idx="5062">
                  <c:v>193.636115861511</c:v>
                </c:pt>
                <c:pt idx="5063">
                  <c:v>197.158895689763</c:v>
                </c:pt>
                <c:pt idx="5064">
                  <c:v>200.54639393034401</c:v>
                </c:pt>
                <c:pt idx="5065">
                  <c:v>203.796538816252</c:v>
                </c:pt>
                <c:pt idx="5066">
                  <c:v>206.90723733064399</c:v>
                </c:pt>
                <c:pt idx="5067">
                  <c:v>209.87621505065599</c:v>
                </c:pt>
                <c:pt idx="5068">
                  <c:v>212.701344769781</c:v>
                </c:pt>
                <c:pt idx="5069">
                  <c:v>215.38124422657199</c:v>
                </c:pt>
                <c:pt idx="5070">
                  <c:v>217.91349487651101</c:v>
                </c:pt>
                <c:pt idx="5071">
                  <c:v>220.29613724197799</c:v>
                </c:pt>
                <c:pt idx="5072">
                  <c:v>222.528085922103</c:v>
                </c:pt>
                <c:pt idx="5073">
                  <c:v>224.607343499487</c:v>
                </c:pt>
                <c:pt idx="5074">
                  <c:v>226.53262949685501</c:v>
                </c:pt>
                <c:pt idx="5075">
                  <c:v>228.30284451693299</c:v>
                </c:pt>
                <c:pt idx="5076">
                  <c:v>229.91704241223201</c:v>
                </c:pt>
                <c:pt idx="5077">
                  <c:v>231.37362872851801</c:v>
                </c:pt>
                <c:pt idx="5078">
                  <c:v>232.67150759398601</c:v>
                </c:pt>
                <c:pt idx="5079">
                  <c:v>233.81033479080401</c:v>
                </c:pt>
                <c:pt idx="5080">
                  <c:v>234.78873767328801</c:v>
                </c:pt>
                <c:pt idx="5081">
                  <c:v>235.60611171038499</c:v>
                </c:pt>
                <c:pt idx="5082">
                  <c:v>236.26222738823901</c:v>
                </c:pt>
                <c:pt idx="5083">
                  <c:v>236.75626138724201</c:v>
                </c:pt>
                <c:pt idx="5084">
                  <c:v>237.08808099289701</c:v>
                </c:pt>
                <c:pt idx="5085">
                  <c:v>237.257551689341</c:v>
                </c:pt>
                <c:pt idx="5086">
                  <c:v>237.264680594222</c:v>
                </c:pt>
                <c:pt idx="5087">
                  <c:v>237.10928027207899</c:v>
                </c:pt>
                <c:pt idx="5088">
                  <c:v>236.79144434630001</c:v>
                </c:pt>
                <c:pt idx="5089">
                  <c:v>236.311510170356</c:v>
                </c:pt>
                <c:pt idx="5090">
                  <c:v>235.669561488027</c:v>
                </c:pt>
                <c:pt idx="5091">
                  <c:v>234.865908707301</c:v>
                </c:pt>
                <c:pt idx="5092">
                  <c:v>233.90121601147399</c:v>
                </c:pt>
                <c:pt idx="5093">
                  <c:v>232.776459698553</c:v>
                </c:pt>
                <c:pt idx="5094">
                  <c:v>231.492566563373</c:v>
                </c:pt>
                <c:pt idx="5095">
                  <c:v>230.04978795928901</c:v>
                </c:pt>
                <c:pt idx="5096">
                  <c:v>228.44945782142599</c:v>
                </c:pt>
                <c:pt idx="5097">
                  <c:v>226.69279666180699</c:v>
                </c:pt>
                <c:pt idx="5098">
                  <c:v>224.78090561690601</c:v>
                </c:pt>
                <c:pt idx="5099">
                  <c:v>222.71476872930799</c:v>
                </c:pt>
                <c:pt idx="5100">
                  <c:v>220.49633500595399</c:v>
                </c:pt>
                <c:pt idx="5101">
                  <c:v>218.126866064947</c:v>
                </c:pt>
                <c:pt idx="5102">
                  <c:v>215.607913264399</c:v>
                </c:pt>
                <c:pt idx="5103">
                  <c:v>212.94097367542</c:v>
                </c:pt>
                <c:pt idx="5104">
                  <c:v>210.12841120596801</c:v>
                </c:pt>
                <c:pt idx="5105">
                  <c:v>207.17181024460601</c:v>
                </c:pt>
                <c:pt idx="5106">
                  <c:v>204.073119485516</c:v>
                </c:pt>
                <c:pt idx="5107">
                  <c:v>200.834607805959</c:v>
                </c:pt>
                <c:pt idx="5108">
                  <c:v>197.45881523384</c:v>
                </c:pt>
                <c:pt idx="5109">
                  <c:v>193.94742841099901</c:v>
                </c:pt>
                <c:pt idx="5110">
                  <c:v>190.30305418133199</c:v>
                </c:pt>
                <c:pt idx="5111">
                  <c:v>186.52850087045499</c:v>
                </c:pt>
                <c:pt idx="5112">
                  <c:v>182.62643283478499</c:v>
                </c:pt>
                <c:pt idx="5113">
                  <c:v>178.599361756642</c:v>
                </c:pt>
                <c:pt idx="5114">
                  <c:v>174.44980368847601</c:v>
                </c:pt>
                <c:pt idx="5115">
                  <c:v>170.18073269368699</c:v>
                </c:pt>
                <c:pt idx="5116">
                  <c:v>165.795059090899</c:v>
                </c:pt>
                <c:pt idx="5117">
                  <c:v>161.29562277394101</c:v>
                </c:pt>
                <c:pt idx="5118">
                  <c:v>156.68564970773301</c:v>
                </c:pt>
                <c:pt idx="5119">
                  <c:v>151.96839352104701</c:v>
                </c:pt>
                <c:pt idx="5120">
                  <c:v>147.14726655402001</c:v>
                </c:pt>
                <c:pt idx="5121">
                  <c:v>142.225191041004</c:v>
                </c:pt>
                <c:pt idx="5122">
                  <c:v>137.205871534349</c:v>
                </c:pt>
                <c:pt idx="5123">
                  <c:v>132.092770685218</c:v>
                </c:pt>
                <c:pt idx="5124">
                  <c:v>126.88881447403099</c:v>
                </c:pt>
                <c:pt idx="5125">
                  <c:v>121.598131932084</c:v>
                </c:pt>
                <c:pt idx="5126">
                  <c:v>116.22422060778599</c:v>
                </c:pt>
                <c:pt idx="5127">
                  <c:v>110.770304857143</c:v>
                </c:pt>
                <c:pt idx="5128">
                  <c:v>105.24043240432</c:v>
                </c:pt>
                <c:pt idx="5129">
                  <c:v>99.638612395651506</c:v>
                </c:pt>
                <c:pt idx="5130">
                  <c:v>93.968795457536899</c:v>
                </c:pt>
                <c:pt idx="5131">
                  <c:v>88.234401610987206</c:v>
                </c:pt>
                <c:pt idx="5132">
                  <c:v>82.439904534850598</c:v>
                </c:pt>
                <c:pt idx="5133">
                  <c:v>76.5890091521958</c:v>
                </c:pt>
                <c:pt idx="5134">
                  <c:v>70.685183110987097</c:v>
                </c:pt>
                <c:pt idx="5135">
                  <c:v>64.733059864304096</c:v>
                </c:pt>
                <c:pt idx="5136">
                  <c:v>58.736613085328898</c:v>
                </c:pt>
                <c:pt idx="5137">
                  <c:v>52.699823534543803</c:v>
                </c:pt>
                <c:pt idx="5138">
                  <c:v>46.626974315121402</c:v>
                </c:pt>
                <c:pt idx="5139">
                  <c:v>40.522453538199002</c:v>
                </c:pt>
                <c:pt idx="5140">
                  <c:v>34.390263363483399</c:v>
                </c:pt>
                <c:pt idx="5141">
                  <c:v>28.234508084085501</c:v>
                </c:pt>
                <c:pt idx="5142">
                  <c:v>22.0595300094562</c:v>
                </c:pt>
                <c:pt idx="5143">
                  <c:v>15.869718347664801</c:v>
                </c:pt>
                <c:pt idx="5144">
                  <c:v>9.6690252446844607</c:v>
                </c:pt>
                <c:pt idx="5145">
                  <c:v>3.4614613269215999</c:v>
                </c:pt>
                <c:pt idx="5146">
                  <c:v>-2.7487607914486598</c:v>
                </c:pt>
                <c:pt idx="5147">
                  <c:v>-8.9572513363112396</c:v>
                </c:pt>
                <c:pt idx="5148">
                  <c:v>-15.159470818769799</c:v>
                </c:pt>
                <c:pt idx="5149">
                  <c:v>-21.350917689466399</c:v>
                </c:pt>
                <c:pt idx="5150">
                  <c:v>-27.527606932039902</c:v>
                </c:pt>
                <c:pt idx="5151">
                  <c:v>-33.6855676755806</c:v>
                </c:pt>
                <c:pt idx="5152">
                  <c:v>-39.8205330215226</c:v>
                </c:pt>
                <c:pt idx="5153">
                  <c:v>-45.927856257738803</c:v>
                </c:pt>
                <c:pt idx="5154">
                  <c:v>-52.003842632028103</c:v>
                </c:pt>
                <c:pt idx="5155">
                  <c:v>-58.0442590940416</c:v>
                </c:pt>
                <c:pt idx="5156">
                  <c:v>-64.044872677398402</c:v>
                </c:pt>
                <c:pt idx="5157">
                  <c:v>-70.001565219119001</c:v>
                </c:pt>
                <c:pt idx="5158">
                  <c:v>-75.910225597430994</c:v>
                </c:pt>
                <c:pt idx="5159">
                  <c:v>-81.766865796102294</c:v>
                </c:pt>
                <c:pt idx="5160">
                  <c:v>-87.567476626823506</c:v>
                </c:pt>
                <c:pt idx="5161">
                  <c:v>-93.308021235070697</c:v>
                </c:pt>
                <c:pt idx="5162">
                  <c:v>-98.984569205002103</c:v>
                </c:pt>
                <c:pt idx="5163">
                  <c:v>-104.593293538987</c:v>
                </c:pt>
                <c:pt idx="5164">
                  <c:v>-110.13034236293301</c:v>
                </c:pt>
                <c:pt idx="5165">
                  <c:v>-115.59186255572899</c:v>
                </c:pt>
                <c:pt idx="5166">
                  <c:v>-120.974144948942</c:v>
                </c:pt>
                <c:pt idx="5167">
                  <c:v>-126.27350816016001</c:v>
                </c:pt>
                <c:pt idx="5168">
                  <c:v>-131.486410277673</c:v>
                </c:pt>
                <c:pt idx="5169">
                  <c:v>-136.60932530673901</c:v>
                </c:pt>
                <c:pt idx="5170">
                  <c:v>-141.63827064724401</c:v>
                </c:pt>
                <c:pt idx="5171">
                  <c:v>-146.57026516157401</c:v>
                </c:pt>
                <c:pt idx="5172">
                  <c:v>-151.40195083663201</c:v>
                </c:pt>
                <c:pt idx="5173">
                  <c:v>-156.12975210608201</c:v>
                </c:pt>
                <c:pt idx="5174">
                  <c:v>-160.75021066977001</c:v>
                </c:pt>
                <c:pt idx="5175">
                  <c:v>-165.260447585815</c:v>
                </c:pt>
                <c:pt idx="5176">
                  <c:v>-169.65764556473101</c:v>
                </c:pt>
                <c:pt idx="5177">
                  <c:v>-173.93888371485801</c:v>
                </c:pt>
                <c:pt idx="5178">
                  <c:v>-178.101141638711</c:v>
                </c:pt>
                <c:pt idx="5179">
                  <c:v>-182.14130764804199</c:v>
                </c:pt>
                <c:pt idx="5180">
                  <c:v>-186.056349061335</c:v>
                </c:pt>
                <c:pt idx="5181">
                  <c:v>-189.84377557659701</c:v>
                </c:pt>
                <c:pt idx="5182">
                  <c:v>-193.50112395962901</c:v>
                </c:pt>
                <c:pt idx="5183">
                  <c:v>-197.02579606647501</c:v>
                </c:pt>
                <c:pt idx="5184">
                  <c:v>-200.41522562947401</c:v>
                </c:pt>
                <c:pt idx="5185">
                  <c:v>-203.66734013845101</c:v>
                </c:pt>
                <c:pt idx="5186">
                  <c:v>-206.78004582269</c:v>
                </c:pt>
                <c:pt idx="5187">
                  <c:v>-209.751067495027</c:v>
                </c:pt>
                <c:pt idx="5188">
                  <c:v>-212.57827717449601</c:v>
                </c:pt>
                <c:pt idx="5189">
                  <c:v>-215.260291815334</c:v>
                </c:pt>
                <c:pt idx="5190">
                  <c:v>-217.79469207912399</c:v>
                </c:pt>
                <c:pt idx="5191">
                  <c:v>-220.17951768505799</c:v>
                </c:pt>
                <c:pt idx="5192">
                  <c:v>-222.413682420074</c:v>
                </c:pt>
                <c:pt idx="5193">
                  <c:v>-224.49518804587601</c:v>
                </c:pt>
                <c:pt idx="5194">
                  <c:v>-226.422753255879</c:v>
                </c:pt>
                <c:pt idx="5195">
                  <c:v>-228.19527781538099</c:v>
                </c:pt>
                <c:pt idx="5196">
                  <c:v>-229.811814731651</c:v>
                </c:pt>
                <c:pt idx="5197">
                  <c:v>-231.270768697694</c:v>
                </c:pt>
                <c:pt idx="5198">
                  <c:v>-232.57104298173101</c:v>
                </c:pt>
                <c:pt idx="5199">
                  <c:v>-233.71229249904499</c:v>
                </c:pt>
                <c:pt idx="5200">
                  <c:v>-234.69314373046299</c:v>
                </c:pt>
                <c:pt idx="5201">
                  <c:v>-235.512991265143</c:v>
                </c:pt>
                <c:pt idx="5202">
                  <c:v>-236.17160470345399</c:v>
                </c:pt>
                <c:pt idx="5203">
                  <c:v>-236.66815983432599</c:v>
                </c:pt>
                <c:pt idx="5204">
                  <c:v>-237.00252304643701</c:v>
                </c:pt>
                <c:pt idx="5205">
                  <c:v>-237.17455892203199</c:v>
                </c:pt>
                <c:pt idx="5206">
                  <c:v>-237.18427367212499</c:v>
                </c:pt>
                <c:pt idx="5207">
                  <c:v>-237.03147895018401</c:v>
                </c:pt>
                <c:pt idx="5208">
                  <c:v>-236.71626746440401</c:v>
                </c:pt>
                <c:pt idx="5209">
                  <c:v>-236.238975649259</c:v>
                </c:pt>
                <c:pt idx="5210">
                  <c:v>-235.59968632603699</c:v>
                </c:pt>
                <c:pt idx="5211">
                  <c:v>-234.79870897705601</c:v>
                </c:pt>
                <c:pt idx="5212">
                  <c:v>-233.83670685707801</c:v>
                </c:pt>
                <c:pt idx="5213">
                  <c:v>-232.714655333032</c:v>
                </c:pt>
                <c:pt idx="5214">
                  <c:v>-231.433480266435</c:v>
                </c:pt>
                <c:pt idx="5215">
                  <c:v>-229.99343207541401</c:v>
                </c:pt>
                <c:pt idx="5216">
                  <c:v>-228.395843758257</c:v>
                </c:pt>
                <c:pt idx="5217">
                  <c:v>-226.64193488886201</c:v>
                </c:pt>
                <c:pt idx="5218">
                  <c:v>-224.73280566460599</c:v>
                </c:pt>
                <c:pt idx="5219">
                  <c:v>-222.669439188312</c:v>
                </c:pt>
                <c:pt idx="5220">
                  <c:v>-220.453783526812</c:v>
                </c:pt>
                <c:pt idx="5221">
                  <c:v>-218.08709935806499</c:v>
                </c:pt>
                <c:pt idx="5222">
                  <c:v>-215.57093710031299</c:v>
                </c:pt>
                <c:pt idx="5223">
                  <c:v>-212.906792885383</c:v>
                </c:pt>
                <c:pt idx="5224">
                  <c:v>-210.09702968284401</c:v>
                </c:pt>
                <c:pt idx="5225">
                  <c:v>-207.14323094406899</c:v>
                </c:pt>
                <c:pt idx="5226">
                  <c:v>-204.04734442756899</c:v>
                </c:pt>
                <c:pt idx="5227">
                  <c:v>-200.81163807674901</c:v>
                </c:pt>
                <c:pt idx="5228">
                  <c:v>-197.43865098776999</c:v>
                </c:pt>
                <c:pt idx="5229">
                  <c:v>-193.93006887316</c:v>
                </c:pt>
                <c:pt idx="5230">
                  <c:v>-190.28849765022599</c:v>
                </c:pt>
                <c:pt idx="5231">
                  <c:v>-186.51674472101899</c:v>
                </c:pt>
                <c:pt idx="5232">
                  <c:v>-182.61747352171099</c:v>
                </c:pt>
                <c:pt idx="5233">
                  <c:v>-178.59319481799801</c:v>
                </c:pt>
                <c:pt idx="5234">
                  <c:v>-174.44642374961799</c:v>
                </c:pt>
                <c:pt idx="5235">
                  <c:v>-170.18013347146101</c:v>
                </c:pt>
                <c:pt idx="5236">
                  <c:v>-165.79723339813299</c:v>
                </c:pt>
                <c:pt idx="5237">
                  <c:v>-161.30056252423</c:v>
                </c:pt>
                <c:pt idx="5238">
                  <c:v>-156.693345920502</c:v>
                </c:pt>
                <c:pt idx="5239">
                  <c:v>-151.97883632689701</c:v>
                </c:pt>
                <c:pt idx="5240">
                  <c:v>-147.16044520036499</c:v>
                </c:pt>
                <c:pt idx="5241">
                  <c:v>-142.241093897968</c:v>
                </c:pt>
                <c:pt idx="5242">
                  <c:v>-137.22448610095</c:v>
                </c:pt>
                <c:pt idx="5243">
                  <c:v>-132.114083595821</c:v>
                </c:pt>
                <c:pt idx="5244">
                  <c:v>-126.912811505072</c:v>
                </c:pt>
                <c:pt idx="5245">
                  <c:v>-121.62479800905299</c:v>
                </c:pt>
                <c:pt idx="5246">
                  <c:v>-116.25353981248399</c:v>
                </c:pt>
                <c:pt idx="5247">
                  <c:v>-110.802260435186</c:v>
                </c:pt>
                <c:pt idx="5248">
                  <c:v>-105.275006772918</c:v>
                </c:pt>
                <c:pt idx="5249">
                  <c:v>-99.675787151621705</c:v>
                </c:pt>
                <c:pt idx="5250">
                  <c:v>-94.008551385577903</c:v>
                </c:pt>
                <c:pt idx="5251">
                  <c:v>-88.276718692199296</c:v>
                </c:pt>
                <c:pt idx="5252">
                  <c:v>-82.484761955500005</c:v>
                </c:pt>
                <c:pt idx="5253">
                  <c:v>-76.636385312715106</c:v>
                </c:pt>
                <c:pt idx="5254">
                  <c:v>-70.735055635211594</c:v>
                </c:pt>
                <c:pt idx="5255">
                  <c:v>-64.785405608950001</c:v>
                </c:pt>
                <c:pt idx="5256">
                  <c:v>-58.791408149691698</c:v>
                </c:pt>
                <c:pt idx="5257">
                  <c:v>-52.757043270413497</c:v>
                </c:pt>
                <c:pt idx="5258">
                  <c:v>-46.686593336943702</c:v>
                </c:pt>
                <c:pt idx="5259">
                  <c:v>-40.584445733429199</c:v>
                </c:pt>
                <c:pt idx="5260">
                  <c:v>-34.454601903171699</c:v>
                </c:pt>
                <c:pt idx="5261">
                  <c:v>-28.301165433649398</c:v>
                </c:pt>
                <c:pt idx="5262">
                  <c:v>-22.128477939686199</c:v>
                </c:pt>
                <c:pt idx="5263">
                  <c:v>-15.9409279459099</c:v>
                </c:pt>
                <c:pt idx="5264">
                  <c:v>-9.7424669262322201</c:v>
                </c:pt>
                <c:pt idx="5265">
                  <c:v>-3.5371048465951</c:v>
                </c:pt>
                <c:pt idx="5266">
                  <c:v>2.67094632753084</c:v>
                </c:pt>
                <c:pt idx="5267">
                  <c:v>8.8772974587912401</c:v>
                </c:pt>
                <c:pt idx="5268">
                  <c:v>15.077409682904801</c:v>
                </c:pt>
                <c:pt idx="5269">
                  <c:v>21.266782062828899</c:v>
                </c:pt>
                <c:pt idx="5270">
                  <c:v>27.441430182043</c:v>
                </c:pt>
                <c:pt idx="5271">
                  <c:v>33.597383756840898</c:v>
                </c:pt>
                <c:pt idx="5272">
                  <c:v>39.730376463046099</c:v>
                </c:pt>
                <c:pt idx="5273">
                  <c:v>45.835762149974599</c:v>
                </c:pt>
                <c:pt idx="5274">
                  <c:v>51.909846613749998</c:v>
                </c:pt>
                <c:pt idx="5275">
                  <c:v>57.948397339099202</c:v>
                </c:pt>
                <c:pt idx="5276">
                  <c:v>63.947181881315402</c:v>
                </c:pt>
                <c:pt idx="5277">
                  <c:v>69.902082585550801</c:v>
                </c:pt>
                <c:pt idx="5278">
                  <c:v>75.808988824509896</c:v>
                </c:pt>
                <c:pt idx="5279">
                  <c:v>81.663913062633995</c:v>
                </c:pt>
                <c:pt idx="5280">
                  <c:v>87.462846578370204</c:v>
                </c:pt>
                <c:pt idx="5281">
                  <c:v>93.201752969915901</c:v>
                </c:pt>
                <c:pt idx="5282">
                  <c:v>98.876702260003498</c:v>
                </c:pt>
                <c:pt idx="5283">
                  <c:v>104.48386787532201</c:v>
                </c:pt>
                <c:pt idx="5284">
                  <c:v>110.019398351737</c:v>
                </c:pt>
                <c:pt idx="5285">
                  <c:v>115.47944096364201</c:v>
                </c:pt>
                <c:pt idx="5286">
                  <c:v>120.86028692356</c:v>
                </c:pt>
                <c:pt idx="5287">
                  <c:v>126.158255215399</c:v>
                </c:pt>
                <c:pt idx="5288">
                  <c:v>131.36980427904999</c:v>
                </c:pt>
                <c:pt idx="5289">
                  <c:v>136.49140845657601</c:v>
                </c:pt>
                <c:pt idx="5290">
                  <c:v>141.51908546980201</c:v>
                </c:pt>
                <c:pt idx="5291">
                  <c:v>146.44985448811801</c:v>
                </c:pt>
                <c:pt idx="5292">
                  <c:v>151.28035779042699</c:v>
                </c:pt>
                <c:pt idx="5293">
                  <c:v>156.007020087353</c:v>
                </c:pt>
                <c:pt idx="5294">
                  <c:v>160.626383340584</c:v>
                </c:pt>
                <c:pt idx="5295">
                  <c:v>165.135568854936</c:v>
                </c:pt>
                <c:pt idx="5296">
                  <c:v>169.53175957242101</c:v>
                </c:pt>
                <c:pt idx="5297">
                  <c:v>173.81203481765101</c:v>
                </c:pt>
                <c:pt idx="5298">
                  <c:v>177.97337439415199</c:v>
                </c:pt>
                <c:pt idx="5299">
                  <c:v>182.012666799398</c:v>
                </c:pt>
                <c:pt idx="5300">
                  <c:v>185.926879522288</c:v>
                </c:pt>
                <c:pt idx="5301">
                  <c:v>189.713522415922</c:v>
                </c:pt>
                <c:pt idx="5302">
                  <c:v>193.37013238585601</c:v>
                </c:pt>
                <c:pt idx="5303">
                  <c:v>196.894111412554</c:v>
                </c:pt>
                <c:pt idx="5304">
                  <c:v>200.28289333742799</c:v>
                </c:pt>
                <c:pt idx="5305">
                  <c:v>203.534405744048</c:v>
                </c:pt>
                <c:pt idx="5306">
                  <c:v>206.646554940111</c:v>
                </c:pt>
                <c:pt idx="5307">
                  <c:v>209.61706580155499</c:v>
                </c:pt>
                <c:pt idx="5308">
                  <c:v>212.44381039523199</c:v>
                </c:pt>
                <c:pt idx="5309">
                  <c:v>215.12540570791899</c:v>
                </c:pt>
                <c:pt idx="5310">
                  <c:v>217.65943241851201</c:v>
                </c:pt>
                <c:pt idx="5311">
                  <c:v>220.043930248306</c:v>
                </c:pt>
                <c:pt idx="5312">
                  <c:v>222.277812971185</c:v>
                </c:pt>
                <c:pt idx="5313">
                  <c:v>224.359082320678</c:v>
                </c:pt>
                <c:pt idx="5314">
                  <c:v>226.28645694695899</c:v>
                </c:pt>
                <c:pt idx="5315">
                  <c:v>228.05883655706799</c:v>
                </c:pt>
                <c:pt idx="5316">
                  <c:v>229.67527408506399</c:v>
                </c:pt>
                <c:pt idx="5317">
                  <c:v>231.13417413584801</c:v>
                </c:pt>
                <c:pt idx="5318">
                  <c:v>232.43443987471801</c:v>
                </c:pt>
                <c:pt idx="5319">
                  <c:v>233.57572609928201</c:v>
                </c:pt>
                <c:pt idx="5320">
                  <c:v>234.556659158023</c:v>
                </c:pt>
                <c:pt idx="5321">
                  <c:v>235.37663349316901</c:v>
                </c:pt>
                <c:pt idx="5322">
                  <c:v>236.035418543654</c:v>
                </c:pt>
                <c:pt idx="5323">
                  <c:v>236.53218992256799</c:v>
                </c:pt>
                <c:pt idx="5324">
                  <c:v>236.866813828435</c:v>
                </c:pt>
                <c:pt idx="5325">
                  <c:v>237.03915463913799</c:v>
                </c:pt>
                <c:pt idx="5326">
                  <c:v>237.04921834721799</c:v>
                </c:pt>
                <c:pt idx="5327">
                  <c:v>236.89681637368</c:v>
                </c:pt>
                <c:pt idx="5328">
                  <c:v>236.58204118037</c:v>
                </c:pt>
                <c:pt idx="5329">
                  <c:v>236.10522894165101</c:v>
                </c:pt>
                <c:pt idx="5330">
                  <c:v>235.46646220506</c:v>
                </c:pt>
                <c:pt idx="5331">
                  <c:v>234.666050165652</c:v>
                </c:pt>
                <c:pt idx="5332">
                  <c:v>233.70465577753799</c:v>
                </c:pt>
                <c:pt idx="5333">
                  <c:v>232.583254093753</c:v>
                </c:pt>
                <c:pt idx="5334">
                  <c:v>231.30277064881099</c:v>
                </c:pt>
                <c:pt idx="5335">
                  <c:v>229.863455520868</c:v>
                </c:pt>
                <c:pt idx="5336">
                  <c:v>228.26664135542501</c:v>
                </c:pt>
                <c:pt idx="5337">
                  <c:v>226.513547360925</c:v>
                </c:pt>
                <c:pt idx="5338">
                  <c:v>224.605273356776</c:v>
                </c:pt>
                <c:pt idx="5339">
                  <c:v>222.54280205547801</c:v>
                </c:pt>
                <c:pt idx="5340">
                  <c:v>220.32808112134799</c:v>
                </c:pt>
                <c:pt idx="5341">
                  <c:v>217.96237081780501</c:v>
                </c:pt>
                <c:pt idx="5342">
                  <c:v>215.44722113668601</c:v>
                </c:pt>
                <c:pt idx="5343">
                  <c:v>212.78412777173699</c:v>
                </c:pt>
                <c:pt idx="5344">
                  <c:v>209.97545324293401</c:v>
                </c:pt>
                <c:pt idx="5345">
                  <c:v>207.022780540724</c:v>
                </c:pt>
                <c:pt idx="5346">
                  <c:v>203.92805695155101</c:v>
                </c:pt>
                <c:pt idx="5347">
                  <c:v>200.69354993578699</c:v>
                </c:pt>
                <c:pt idx="5348">
                  <c:v>197.32179809579199</c:v>
                </c:pt>
                <c:pt idx="5349">
                  <c:v>193.81448663971</c:v>
                </c:pt>
                <c:pt idx="5350">
                  <c:v>190.17422097008401</c:v>
                </c:pt>
                <c:pt idx="5351">
                  <c:v>186.40380796401101</c:v>
                </c:pt>
                <c:pt idx="5352">
                  <c:v>182.50591052272199</c:v>
                </c:pt>
                <c:pt idx="5353">
                  <c:v>178.48303886719501</c:v>
                </c:pt>
                <c:pt idx="5354">
                  <c:v>174.337707582869</c:v>
                </c:pt>
                <c:pt idx="5355">
                  <c:v>170.072889260972</c:v>
                </c:pt>
                <c:pt idx="5356">
                  <c:v>165.69149274328899</c:v>
                </c:pt>
                <c:pt idx="5357">
                  <c:v>161.19635644266</c:v>
                </c:pt>
                <c:pt idx="5358">
                  <c:v>156.59070483934599</c:v>
                </c:pt>
                <c:pt idx="5359">
                  <c:v>151.877790074308</c:v>
                </c:pt>
                <c:pt idx="5360">
                  <c:v>147.06102299721701</c:v>
                </c:pt>
                <c:pt idx="5361">
                  <c:v>142.14332434979599</c:v>
                </c:pt>
                <c:pt idx="5362">
                  <c:v>137.12839719011501</c:v>
                </c:pt>
                <c:pt idx="5363">
                  <c:v>132.01970267389899</c:v>
                </c:pt>
                <c:pt idx="5364">
                  <c:v>126.820165285473</c:v>
                </c:pt>
                <c:pt idx="5365">
                  <c:v>121.53391255986899</c:v>
                </c:pt>
                <c:pt idx="5366">
                  <c:v>116.164440549573</c:v>
                </c:pt>
                <c:pt idx="5367">
                  <c:v>110.714972115493</c:v>
                </c:pt>
                <c:pt idx="5368">
                  <c:v>105.18955348802299</c:v>
                </c:pt>
                <c:pt idx="5369">
                  <c:v>99.592192321530604</c:v>
                </c:pt>
                <c:pt idx="5370">
                  <c:v>93.926837752753997</c:v>
                </c:pt>
                <c:pt idx="5371">
                  <c:v>88.196908315831195</c:v>
                </c:pt>
                <c:pt idx="5372">
                  <c:v>82.406876206013905</c:v>
                </c:pt>
                <c:pt idx="5373">
                  <c:v>76.560444866521493</c:v>
                </c:pt>
                <c:pt idx="5374">
                  <c:v>70.661080469719195</c:v>
                </c:pt>
                <c:pt idx="5375">
                  <c:v>64.713414997789002</c:v>
                </c:pt>
                <c:pt idx="5376">
                  <c:v>58.721420658210398</c:v>
                </c:pt>
                <c:pt idx="5377">
                  <c:v>52.6890767514125</c:v>
                </c:pt>
                <c:pt idx="5378">
                  <c:v>46.6206649266583</c:v>
                </c:pt>
                <c:pt idx="5379">
                  <c:v>40.520571847752002</c:v>
                </c:pt>
                <c:pt idx="5380">
                  <c:v>34.392798234138503</c:v>
                </c:pt>
                <c:pt idx="5381">
                  <c:v>28.241446946162601</c:v>
                </c:pt>
                <c:pt idx="5382">
                  <c:v>22.070858868490799</c:v>
                </c:pt>
                <c:pt idx="5383">
                  <c:v>15.8854217928164</c:v>
                </c:pt>
                <c:pt idx="5384">
                  <c:v>9.6890864576049793</c:v>
                </c:pt>
                <c:pt idx="5385">
                  <c:v>3.4858620910612799</c:v>
                </c:pt>
                <c:pt idx="5386">
                  <c:v>-2.7200400810914398</c:v>
                </c:pt>
                <c:pt idx="5387">
                  <c:v>-8.9242316630232406</c:v>
                </c:pt>
                <c:pt idx="5388">
                  <c:v>-15.122174533500999</c:v>
                </c:pt>
                <c:pt idx="5389">
                  <c:v>-21.3093684998023</c:v>
                </c:pt>
                <c:pt idx="5390">
                  <c:v>-27.481829890749701</c:v>
                </c:pt>
                <c:pt idx="5391">
                  <c:v>-33.635589168750897</c:v>
                </c:pt>
                <c:pt idx="5392">
                  <c:v>-39.7663807562719</c:v>
                </c:pt>
                <c:pt idx="5393">
                  <c:v>-45.869559249546803</c:v>
                </c:pt>
                <c:pt idx="5394">
                  <c:v>-51.941431191641101</c:v>
                </c:pt>
                <c:pt idx="5395">
                  <c:v>-57.977764814005198</c:v>
                </c:pt>
                <c:pt idx="5396">
                  <c:v>-63.974328418191</c:v>
                </c:pt>
                <c:pt idx="5397">
                  <c:v>-69.927005094899499</c:v>
                </c:pt>
                <c:pt idx="5398">
                  <c:v>-75.831684961417807</c:v>
                </c:pt>
                <c:pt idx="5399">
                  <c:v>-81.684381225576999</c:v>
                </c:pt>
                <c:pt idx="5400">
                  <c:v>-87.481085907765305</c:v>
                </c:pt>
                <c:pt idx="5401">
                  <c:v>-93.217763346439597</c:v>
                </c:pt>
                <c:pt idx="5402">
                  <c:v>-98.890484302661704</c:v>
                </c:pt>
                <c:pt idx="5403">
                  <c:v>-104.495422939284</c:v>
                </c:pt>
                <c:pt idx="5404">
                  <c:v>-110.028728525934</c:v>
                </c:pt>
                <c:pt idx="5405">
                  <c:v>-115.48654906812401</c:v>
                </c:pt>
                <c:pt idx="5406">
                  <c:v>-120.86517650661899</c:v>
                </c:pt>
                <c:pt idx="5407">
                  <c:v>-126.160930550468</c:v>
                </c:pt>
                <c:pt idx="5408">
                  <c:v>-131.370270361351</c:v>
                </c:pt>
                <c:pt idx="5409">
                  <c:v>-136.48967099955701</c:v>
                </c:pt>
                <c:pt idx="5410">
                  <c:v>-141.51515090133501</c:v>
                </c:pt>
                <c:pt idx="5411">
                  <c:v>-146.44372994647</c:v>
                </c:pt>
                <c:pt idx="5412">
                  <c:v>-151.27205112001801</c:v>
                </c:pt>
                <c:pt idx="5413">
                  <c:v>-155.99653983427399</c:v>
                </c:pt>
                <c:pt idx="5414">
                  <c:v>-160.613738747908</c:v>
                </c:pt>
                <c:pt idx="5415">
                  <c:v>-165.12076985780701</c:v>
                </c:pt>
                <c:pt idx="5416">
                  <c:v>-169.51481679292701</c:v>
                </c:pt>
                <c:pt idx="5417">
                  <c:v>-173.79295955947799</c:v>
                </c:pt>
                <c:pt idx="5418">
                  <c:v>-177.95217863703701</c:v>
                </c:pt>
                <c:pt idx="5419">
                  <c:v>-181.98936319336099</c:v>
                </c:pt>
                <c:pt idx="5420">
                  <c:v>-185.90148138166899</c:v>
                </c:pt>
                <c:pt idx="5421">
                  <c:v>-189.686043713201</c:v>
                </c:pt>
                <c:pt idx="5422">
                  <c:v>-193.340587745286</c:v>
                </c:pt>
                <c:pt idx="5423">
                  <c:v>-196.862516103584</c:v>
                </c:pt>
                <c:pt idx="5424">
                  <c:v>-200.249263267933</c:v>
                </c:pt>
                <c:pt idx="5425">
                  <c:v>-203.49875745336999</c:v>
                </c:pt>
                <c:pt idx="5426">
                  <c:v>-206.6089055919</c:v>
                </c:pt>
                <c:pt idx="5427">
                  <c:v>-209.577433176434</c:v>
                </c:pt>
                <c:pt idx="5428">
                  <c:v>-212.40221288326299</c:v>
                </c:pt>
                <c:pt idx="5429">
                  <c:v>-215.08186230090601</c:v>
                </c:pt>
                <c:pt idx="5430">
                  <c:v>-217.613962702105</c:v>
                </c:pt>
                <c:pt idx="5431">
                  <c:v>-219.99655439394601</c:v>
                </c:pt>
                <c:pt idx="5432">
                  <c:v>-222.228551727862</c:v>
                </c:pt>
                <c:pt idx="5433">
                  <c:v>-224.30795700653499</c:v>
                </c:pt>
                <c:pt idx="5434">
                  <c:v>-226.233489440715</c:v>
                </c:pt>
                <c:pt idx="5435">
                  <c:v>-228.00404928928899</c:v>
                </c:pt>
                <c:pt idx="5436">
                  <c:v>-229.61869002926801</c:v>
                </c:pt>
                <c:pt idx="5437">
                  <c:v>-231.07581679946099</c:v>
                </c:pt>
                <c:pt idx="5438">
                  <c:v>-232.37433328986501</c:v>
                </c:pt>
                <c:pt idx="5439">
                  <c:v>-233.51389481344401</c:v>
                </c:pt>
                <c:pt idx="5440">
                  <c:v>-234.49312822453501</c:v>
                </c:pt>
                <c:pt idx="5441">
                  <c:v>-235.31142846158201</c:v>
                </c:pt>
                <c:pt idx="5442">
                  <c:v>-235.96856544996001</c:v>
                </c:pt>
                <c:pt idx="5443">
                  <c:v>-236.46371527928801</c:v>
                </c:pt>
                <c:pt idx="5444">
                  <c:v>-236.79674461457</c:v>
                </c:pt>
                <c:pt idx="5445">
                  <c:v>-236.96751829000101</c:v>
                </c:pt>
                <c:pt idx="5446">
                  <c:v>-236.97604274413899</c:v>
                </c:pt>
                <c:pt idx="5447">
                  <c:v>-236.82212983358599</c:v>
                </c:pt>
                <c:pt idx="5448">
                  <c:v>-236.50587244525499</c:v>
                </c:pt>
                <c:pt idx="5449">
                  <c:v>-236.027607167931</c:v>
                </c:pt>
                <c:pt idx="5450">
                  <c:v>-235.38741695281601</c:v>
                </c:pt>
                <c:pt idx="5451">
                  <c:v>-234.58561138777199</c:v>
                </c:pt>
                <c:pt idx="5452">
                  <c:v>-233.62285380875699</c:v>
                </c:pt>
                <c:pt idx="5453">
                  <c:v>-232.50011963959199</c:v>
                </c:pt>
                <c:pt idx="5454">
                  <c:v>-231.218334774429</c:v>
                </c:pt>
                <c:pt idx="5455">
                  <c:v>-229.77774963981901</c:v>
                </c:pt>
                <c:pt idx="5456">
                  <c:v>-228.179697218331</c:v>
                </c:pt>
                <c:pt idx="5457">
                  <c:v>-226.42539704407099</c:v>
                </c:pt>
                <c:pt idx="5458">
                  <c:v>-224.515949250619</c:v>
                </c:pt>
                <c:pt idx="5459">
                  <c:v>-222.45233685309501</c:v>
                </c:pt>
                <c:pt idx="5460">
                  <c:v>-220.236507806802</c:v>
                </c:pt>
                <c:pt idx="5461">
                  <c:v>-217.869722654453</c:v>
                </c:pt>
                <c:pt idx="5462">
                  <c:v>-215.35353165542401</c:v>
                </c:pt>
                <c:pt idx="5463">
                  <c:v>-212.689430759186</c:v>
                </c:pt>
                <c:pt idx="5464">
                  <c:v>-209.879782729575</c:v>
                </c:pt>
                <c:pt idx="5465">
                  <c:v>-206.92617078898499</c:v>
                </c:pt>
                <c:pt idx="5466">
                  <c:v>-203.830542443838</c:v>
                </c:pt>
                <c:pt idx="5467">
                  <c:v>-200.595165362492</c:v>
                </c:pt>
                <c:pt idx="5468">
                  <c:v>-197.222578343252</c:v>
                </c:pt>
                <c:pt idx="5469">
                  <c:v>-193.71446677813401</c:v>
                </c:pt>
                <c:pt idx="5470">
                  <c:v>-190.07343624145</c:v>
                </c:pt>
                <c:pt idx="5471">
                  <c:v>-186.302293769947</c:v>
                </c:pt>
                <c:pt idx="5472">
                  <c:v>-182.40370241235701</c:v>
                </c:pt>
                <c:pt idx="5473">
                  <c:v>-178.38017252500001</c:v>
                </c:pt>
                <c:pt idx="5474">
                  <c:v>-174.23421881647599</c:v>
                </c:pt>
                <c:pt idx="5475">
                  <c:v>-169.968813988997</c:v>
                </c:pt>
                <c:pt idx="5476">
                  <c:v>-165.58686698314301</c:v>
                </c:pt>
                <c:pt idx="5477">
                  <c:v>-161.09121629835499</c:v>
                </c:pt>
                <c:pt idx="5478">
                  <c:v>-156.48508648932301</c:v>
                </c:pt>
                <c:pt idx="5479">
                  <c:v>-151.77172975924901</c:v>
                </c:pt>
                <c:pt idx="5480">
                  <c:v>-146.954557007886</c:v>
                </c:pt>
                <c:pt idx="5481">
                  <c:v>-142.036489014891</c:v>
                </c:pt>
                <c:pt idx="5482">
                  <c:v>-137.021228864134</c:v>
                </c:pt>
                <c:pt idx="5483">
                  <c:v>-131.91223772503801</c:v>
                </c:pt>
                <c:pt idx="5484">
                  <c:v>-126.712440083545</c:v>
                </c:pt>
                <c:pt idx="5485">
                  <c:v>-121.425963464262</c:v>
                </c:pt>
                <c:pt idx="5486">
                  <c:v>-116.05630389723601</c:v>
                </c:pt>
                <c:pt idx="5487">
                  <c:v>-110.606684208964</c:v>
                </c:pt>
                <c:pt idx="5488">
                  <c:v>-105.08115058350199</c:v>
                </c:pt>
                <c:pt idx="5489">
                  <c:v>-99.483710616996703</c:v>
                </c:pt>
                <c:pt idx="5490">
                  <c:v>-93.818313376135904</c:v>
                </c:pt>
                <c:pt idx="5491">
                  <c:v>-88.088377313233295</c:v>
                </c:pt>
                <c:pt idx="5492">
                  <c:v>-82.298374529990795</c:v>
                </c:pt>
                <c:pt idx="5493">
                  <c:v>-76.452008364434406</c:v>
                </c:pt>
                <c:pt idx="5494">
                  <c:v>-70.552744872132095</c:v>
                </c:pt>
                <c:pt idx="5495">
                  <c:v>-64.605215906961604</c:v>
                </c:pt>
                <c:pt idx="5496">
                  <c:v>-58.613393536639201</c:v>
                </c:pt>
                <c:pt idx="5497">
                  <c:v>-52.581256910476199</c:v>
                </c:pt>
                <c:pt idx="5498">
                  <c:v>-46.513087515307603</c:v>
                </c:pt>
                <c:pt idx="5499">
                  <c:v>-40.413271841318398</c:v>
                </c:pt>
                <c:pt idx="5500">
                  <c:v>-34.285810423207799</c:v>
                </c:pt>
                <c:pt idx="5501">
                  <c:v>-28.134805925546601</c:v>
                </c:pt>
                <c:pt idx="5502">
                  <c:v>-21.964599026292301</c:v>
                </c:pt>
                <c:pt idx="5503">
                  <c:v>-15.7795772996046</c:v>
                </c:pt>
                <c:pt idx="5504">
                  <c:v>-9.5836912556561895</c:v>
                </c:pt>
                <c:pt idx="5505">
                  <c:v>-3.3809498837460099</c:v>
                </c:pt>
                <c:pt idx="5506">
                  <c:v>2.8244358398440501</c:v>
                </c:pt>
                <c:pt idx="5507">
                  <c:v>9.0280777791271394</c:v>
                </c:pt>
                <c:pt idx="5508">
                  <c:v>15.2254380830285</c:v>
                </c:pt>
                <c:pt idx="5509">
                  <c:v>21.412016839162</c:v>
                </c:pt>
                <c:pt idx="5510">
                  <c:v>27.583830666746401</c:v>
                </c:pt>
                <c:pt idx="5511">
                  <c:v>33.7369103285302</c:v>
                </c:pt>
                <c:pt idx="5512">
                  <c:v>39.866990557136397</c:v>
                </c:pt>
                <c:pt idx="5513">
                  <c:v>45.969426268637903</c:v>
                </c:pt>
                <c:pt idx="5514">
                  <c:v>52.040524335500102</c:v>
                </c:pt>
                <c:pt idx="5515">
                  <c:v>58.076053327990699</c:v>
                </c:pt>
                <c:pt idx="5516">
                  <c:v>64.071781895753602</c:v>
                </c:pt>
                <c:pt idx="5517">
                  <c:v>70.023593486738505</c:v>
                </c:pt>
                <c:pt idx="5518">
                  <c:v>75.927378584476998</c:v>
                </c:pt>
                <c:pt idx="5519">
                  <c:v>81.779150771896695</c:v>
                </c:pt>
                <c:pt idx="5520">
                  <c:v>87.574902453196799</c:v>
                </c:pt>
                <c:pt idx="5521">
                  <c:v>93.310598359192895</c:v>
                </c:pt>
                <c:pt idx="5522">
                  <c:v>98.982309651716903</c:v>
                </c:pt>
                <c:pt idx="5523">
                  <c:v>104.58621090264</c:v>
                </c:pt>
                <c:pt idx="5524">
                  <c:v>110.11845179870301</c:v>
                </c:pt>
                <c:pt idx="5525">
                  <c:v>115.57518077045999</c:v>
                </c:pt>
                <c:pt idx="5526">
                  <c:v>120.95269019149301</c:v>
                </c:pt>
                <c:pt idx="5527">
                  <c:v>126.24730021127201</c:v>
                </c:pt>
                <c:pt idx="5528">
                  <c:v>131.45547043934201</c:v>
                </c:pt>
                <c:pt idx="5529">
                  <c:v>136.57367639112601</c:v>
                </c:pt>
                <c:pt idx="5530">
                  <c:v>141.597936965114</c:v>
                </c:pt>
                <c:pt idx="5531">
                  <c:v>146.52527251026299</c:v>
                </c:pt>
                <c:pt idx="5532">
                  <c:v>151.35232648755499</c:v>
                </c:pt>
                <c:pt idx="5533">
                  <c:v>156.075524791796</c:v>
                </c:pt>
                <c:pt idx="5534">
                  <c:v>160.691410570572</c:v>
                </c:pt>
                <c:pt idx="5535">
                  <c:v>165.19710631590499</c:v>
                </c:pt>
                <c:pt idx="5536">
                  <c:v>169.589796157942</c:v>
                </c:pt>
                <c:pt idx="5537">
                  <c:v>173.866560609939</c:v>
                </c:pt>
                <c:pt idx="5538">
                  <c:v>178.02438066420399</c:v>
                </c:pt>
                <c:pt idx="5539">
                  <c:v>182.06014600671301</c:v>
                </c:pt>
                <c:pt idx="5540">
                  <c:v>185.97082531422001</c:v>
                </c:pt>
                <c:pt idx="5541">
                  <c:v>189.753929626619</c:v>
                </c:pt>
                <c:pt idx="5542">
                  <c:v>193.406997034825</c:v>
                </c:pt>
                <c:pt idx="5543">
                  <c:v>196.92743070282401</c:v>
                </c:pt>
                <c:pt idx="5544">
                  <c:v>200.31266565333999</c:v>
                </c:pt>
                <c:pt idx="5545">
                  <c:v>203.560630648646</c:v>
                </c:pt>
                <c:pt idx="5546">
                  <c:v>206.66923317216001</c:v>
                </c:pt>
                <c:pt idx="5547">
                  <c:v>209.63619927217201</c:v>
                </c:pt>
                <c:pt idx="5548">
                  <c:v>212.45940218413901</c:v>
                </c:pt>
                <c:pt idx="5549">
                  <c:v>215.137460059322</c:v>
                </c:pt>
                <c:pt idx="5550">
                  <c:v>217.667954736599</c:v>
                </c:pt>
                <c:pt idx="5551">
                  <c:v>220.048927092382</c:v>
                </c:pt>
                <c:pt idx="5552">
                  <c:v>222.27929205042599</c:v>
                </c:pt>
                <c:pt idx="5553">
                  <c:v>224.35705248853</c:v>
                </c:pt>
                <c:pt idx="5554">
                  <c:v>226.28092819516201</c:v>
                </c:pt>
                <c:pt idx="5555">
                  <c:v>228.049820009331</c:v>
                </c:pt>
                <c:pt idx="5556">
                  <c:v>229.66278199036799</c:v>
                </c:pt>
                <c:pt idx="5557">
                  <c:v>231.11821986140899</c:v>
                </c:pt>
                <c:pt idx="5558">
                  <c:v>232.41503789858501</c:v>
                </c:pt>
                <c:pt idx="5559">
                  <c:v>233.552892002596</c:v>
                </c:pt>
                <c:pt idx="5560">
                  <c:v>234.53040961692801</c:v>
                </c:pt>
                <c:pt idx="5561">
                  <c:v>235.34698627038</c:v>
                </c:pt>
                <c:pt idx="5562">
                  <c:v>236.00239247969299</c:v>
                </c:pt>
                <c:pt idx="5563">
                  <c:v>236.495804926662</c:v>
                </c:pt>
                <c:pt idx="5564">
                  <c:v>236.827090869084</c:v>
                </c:pt>
                <c:pt idx="5565">
                  <c:v>236.99611573436101</c:v>
                </c:pt>
                <c:pt idx="5566">
                  <c:v>237.00288655447301</c:v>
                </c:pt>
                <c:pt idx="5567">
                  <c:v>236.84721577947099</c:v>
                </c:pt>
                <c:pt idx="5568">
                  <c:v>236.52919688953699</c:v>
                </c:pt>
                <c:pt idx="5569">
                  <c:v>236.04916706635601</c:v>
                </c:pt>
                <c:pt idx="5570">
                  <c:v>235.40720985346201</c:v>
                </c:pt>
                <c:pt idx="5571">
                  <c:v>234.603635430286</c:v>
                </c:pt>
                <c:pt idx="5572">
                  <c:v>233.63910772340401</c:v>
                </c:pt>
                <c:pt idx="5573">
                  <c:v>232.514602746105</c:v>
                </c:pt>
                <c:pt idx="5574">
                  <c:v>231.23104698066501</c:v>
                </c:pt>
                <c:pt idx="5575">
                  <c:v>229.78869144023099</c:v>
                </c:pt>
                <c:pt idx="5576">
                  <c:v>228.188869692249</c:v>
                </c:pt>
                <c:pt idx="5577">
                  <c:v>226.43280185378299</c:v>
                </c:pt>
                <c:pt idx="5578">
                  <c:v>224.52158863928199</c:v>
                </c:pt>
                <c:pt idx="5579">
                  <c:v>222.45621364244201</c:v>
                </c:pt>
                <c:pt idx="5580">
                  <c:v>220.23862539467399</c:v>
                </c:pt>
                <c:pt idx="5581">
                  <c:v>217.870085012142</c:v>
                </c:pt>
                <c:pt idx="5582">
                  <c:v>215.35214332484099</c:v>
                </c:pt>
                <c:pt idx="5583">
                  <c:v>212.68629684983301</c:v>
                </c:pt>
                <c:pt idx="5584">
                  <c:v>209.874908915351</c:v>
                </c:pt>
                <c:pt idx="5585">
                  <c:v>206.91956330480701</c:v>
                </c:pt>
                <c:pt idx="5586">
                  <c:v>203.82220808208899</c:v>
                </c:pt>
                <c:pt idx="5587">
                  <c:v>200.58511146928501</c:v>
                </c:pt>
                <c:pt idx="5588">
                  <c:v>197.21081281453399</c:v>
                </c:pt>
                <c:pt idx="5589">
                  <c:v>193.70099805560699</c:v>
                </c:pt>
                <c:pt idx="5590">
                  <c:v>190.058273308331</c:v>
                </c:pt>
                <c:pt idx="5591">
                  <c:v>186.28544614654601</c:v>
                </c:pt>
                <c:pt idx="5592">
                  <c:v>182.38518015151101</c:v>
                </c:pt>
                <c:pt idx="5593">
                  <c:v>178.35998620731701</c:v>
                </c:pt>
                <c:pt idx="5594">
                  <c:v>174.212379545441</c:v>
                </c:pt>
                <c:pt idx="5595">
                  <c:v>169.94533338590099</c:v>
                </c:pt>
                <c:pt idx="5596">
                  <c:v>165.561757181861</c:v>
                </c:pt>
                <c:pt idx="5597">
                  <c:v>161.06448993996699</c:v>
                </c:pt>
                <c:pt idx="5598">
                  <c:v>156.456756716581</c:v>
                </c:pt>
                <c:pt idx="5599">
                  <c:v>151.74181021089501</c:v>
                </c:pt>
                <c:pt idx="5600">
                  <c:v>146.923061812817</c:v>
                </c:pt>
                <c:pt idx="5601">
                  <c:v>142.003432786178</c:v>
                </c:pt>
                <c:pt idx="5602">
                  <c:v>136.98662669289999</c:v>
                </c:pt>
                <c:pt idx="5603">
                  <c:v>131.87610517419</c:v>
                </c:pt>
                <c:pt idx="5604">
                  <c:v>126.674793181369</c:v>
                </c:pt>
                <c:pt idx="5605">
                  <c:v>121.386818697878</c:v>
                </c:pt>
                <c:pt idx="5606">
                  <c:v>116.01567820592599</c:v>
                </c:pt>
                <c:pt idx="5607">
                  <c:v>110.564594977353</c:v>
                </c:pt>
                <c:pt idx="5608">
                  <c:v>105.037615634627</c:v>
                </c:pt>
                <c:pt idx="5609">
                  <c:v>99.438748205236706</c:v>
                </c:pt>
                <c:pt idx="5610">
                  <c:v>93.771942180027196</c:v>
                </c:pt>
                <c:pt idx="5611">
                  <c:v>88.040616428149704</c:v>
                </c:pt>
                <c:pt idx="5612">
                  <c:v>82.249243460726703</c:v>
                </c:pt>
                <c:pt idx="5613">
                  <c:v>76.401527017643005</c:v>
                </c:pt>
                <c:pt idx="5614">
                  <c:v>70.500933548684799</c:v>
                </c:pt>
                <c:pt idx="5615">
                  <c:v>64.552095294162498</c:v>
                </c:pt>
                <c:pt idx="5616">
                  <c:v>58.558984700364299</c:v>
                </c:pt>
                <c:pt idx="5617">
                  <c:v>52.525581287176102</c:v>
                </c:pt>
                <c:pt idx="5618">
                  <c:v>46.456166903943398</c:v>
                </c:pt>
                <c:pt idx="5619">
                  <c:v>40.355128395166503</c:v>
                </c:pt>
                <c:pt idx="5620">
                  <c:v>34.226466641594897</c:v>
                </c:pt>
                <c:pt idx="5621">
                  <c:v>28.074284645473298</c:v>
                </c:pt>
                <c:pt idx="5622">
                  <c:v>21.902923413982599</c:v>
                </c:pt>
                <c:pt idx="5623">
                  <c:v>15.716770841945801</c:v>
                </c:pt>
                <c:pt idx="5624">
                  <c:v>9.5197777515906008</c:v>
                </c:pt>
                <c:pt idx="5625">
                  <c:v>3.31595343554921</c:v>
                </c:pt>
                <c:pt idx="5626">
                  <c:v>-2.8904908353439498</c:v>
                </c:pt>
                <c:pt idx="5627">
                  <c:v>-9.0951666394181796</c:v>
                </c:pt>
                <c:pt idx="5628">
                  <c:v>-15.2935358488315</c:v>
                </c:pt>
                <c:pt idx="5629">
                  <c:v>-21.481098283440399</c:v>
                </c:pt>
                <c:pt idx="5630">
                  <c:v>-27.653870303767999</c:v>
                </c:pt>
                <c:pt idx="5631">
                  <c:v>-33.807882422993004</c:v>
                </c:pt>
                <c:pt idx="5632">
                  <c:v>-39.938869133350998</c:v>
                </c:pt>
                <c:pt idx="5633">
                  <c:v>-46.042185119767502</c:v>
                </c:pt>
                <c:pt idx="5634">
                  <c:v>-52.114137032849101</c:v>
                </c:pt>
                <c:pt idx="5635">
                  <c:v>-58.1504932303476</c:v>
                </c:pt>
                <c:pt idx="5636">
                  <c:v>-64.147022158780899</c:v>
                </c:pt>
                <c:pt idx="5637">
                  <c:v>-70.099607072390398</c:v>
                </c:pt>
                <c:pt idx="5638">
                  <c:v>-76.004138270470307</c:v>
                </c:pt>
                <c:pt idx="5639">
                  <c:v>-81.856629161216404</c:v>
                </c:pt>
                <c:pt idx="5640">
                  <c:v>-87.653071983626205</c:v>
                </c:pt>
                <c:pt idx="5641">
                  <c:v>-93.389431312885094</c:v>
                </c:pt>
                <c:pt idx="5642">
                  <c:v>-99.061778164784201</c:v>
                </c:pt>
                <c:pt idx="5643">
                  <c:v>-104.66628697476</c:v>
                </c:pt>
                <c:pt idx="5644">
                  <c:v>-110.19910730276</c:v>
                </c:pt>
                <c:pt idx="5645">
                  <c:v>-115.65638746219101</c:v>
                </c:pt>
                <c:pt idx="5646">
                  <c:v>-121.034419719152</c:v>
                </c:pt>
                <c:pt idx="5647">
                  <c:v>-126.329524125303</c:v>
                </c:pt>
                <c:pt idx="5648">
                  <c:v>-131.53816020205701</c:v>
                </c:pt>
                <c:pt idx="5649">
                  <c:v>-136.656803386391</c:v>
                </c:pt>
                <c:pt idx="5650">
                  <c:v>-141.681472508029</c:v>
                </c:pt>
                <c:pt idx="5651">
                  <c:v>-146.60918785684299</c:v>
                </c:pt>
                <c:pt idx="5652">
                  <c:v>-151.436592844405</c:v>
                </c:pt>
                <c:pt idx="5653">
                  <c:v>-156.160113325775</c:v>
                </c:pt>
                <c:pt idx="5654">
                  <c:v>-160.77629241844801</c:v>
                </c:pt>
                <c:pt idx="5655">
                  <c:v>-165.28225259399099</c:v>
                </c:pt>
                <c:pt idx="5656">
                  <c:v>-169.67517797170501</c:v>
                </c:pt>
                <c:pt idx="5657">
                  <c:v>-173.95214906360999</c:v>
                </c:pt>
                <c:pt idx="5658">
                  <c:v>-178.11014687033901</c:v>
                </c:pt>
                <c:pt idx="5659">
                  <c:v>-182.14606109574001</c:v>
                </c:pt>
                <c:pt idx="5660">
                  <c:v>-186.05686044394801</c:v>
                </c:pt>
                <c:pt idx="5661">
                  <c:v>-189.84005599171601</c:v>
                </c:pt>
                <c:pt idx="5662">
                  <c:v>-193.493185876258</c:v>
                </c:pt>
                <c:pt idx="5663">
                  <c:v>-197.01365331725799</c:v>
                </c:pt>
                <c:pt idx="5664">
                  <c:v>-200.39889340249201</c:v>
                </c:pt>
                <c:pt idx="5665">
                  <c:v>-203.64683496859701</c:v>
                </c:pt>
                <c:pt idx="5666">
                  <c:v>-206.75538558261499</c:v>
                </c:pt>
                <c:pt idx="5667">
                  <c:v>-209.722271385667</c:v>
                </c:pt>
                <c:pt idx="5668">
                  <c:v>-212.545365715191</c:v>
                </c:pt>
                <c:pt idx="5669">
                  <c:v>-215.22328683352899</c:v>
                </c:pt>
                <c:pt idx="5670">
                  <c:v>-217.75361669966901</c:v>
                </c:pt>
                <c:pt idx="5671">
                  <c:v>-220.134396319106</c:v>
                </c:pt>
                <c:pt idx="5672">
                  <c:v>-222.36454075357901</c:v>
                </c:pt>
                <c:pt idx="5673">
                  <c:v>-224.44205302770601</c:v>
                </c:pt>
                <c:pt idx="5674">
                  <c:v>-226.36565308553699</c:v>
                </c:pt>
                <c:pt idx="5675">
                  <c:v>-228.13424193034601</c:v>
                </c:pt>
                <c:pt idx="5676">
                  <c:v>-229.746873794344</c:v>
                </c:pt>
                <c:pt idx="5677">
                  <c:v>-231.201954582073</c:v>
                </c:pt>
                <c:pt idx="5678">
                  <c:v>-232.49838875951701</c:v>
                </c:pt>
                <c:pt idx="5679">
                  <c:v>-233.63583242559301</c:v>
                </c:pt>
                <c:pt idx="5680">
                  <c:v>-234.61291323027501</c:v>
                </c:pt>
                <c:pt idx="5681">
                  <c:v>-235.42902691703401</c:v>
                </c:pt>
                <c:pt idx="5682">
                  <c:v>-236.08394422537299</c:v>
                </c:pt>
                <c:pt idx="5683">
                  <c:v>-236.576842067847</c:v>
                </c:pt>
                <c:pt idx="5684">
                  <c:v>-236.90758794090701</c:v>
                </c:pt>
                <c:pt idx="5685">
                  <c:v>-237.07604751840901</c:v>
                </c:pt>
                <c:pt idx="5686">
                  <c:v>-237.08222808648199</c:v>
                </c:pt>
                <c:pt idx="5687">
                  <c:v>-236.92594235691601</c:v>
                </c:pt>
                <c:pt idx="5688">
                  <c:v>-236.607284079116</c:v>
                </c:pt>
                <c:pt idx="5689">
                  <c:v>-236.126590711365</c:v>
                </c:pt>
                <c:pt idx="5690">
                  <c:v>-235.483946081059</c:v>
                </c:pt>
                <c:pt idx="5691">
                  <c:v>-234.67966065864201</c:v>
                </c:pt>
                <c:pt idx="5692">
                  <c:v>-233.71439866873601</c:v>
                </c:pt>
                <c:pt idx="5693">
                  <c:v>-232.58913642959499</c:v>
                </c:pt>
                <c:pt idx="5694">
                  <c:v>-231.30480073526101</c:v>
                </c:pt>
                <c:pt idx="5695">
                  <c:v>-229.86164291731899</c:v>
                </c:pt>
                <c:pt idx="5696">
                  <c:v>-228.26099686820999</c:v>
                </c:pt>
                <c:pt idx="5697">
                  <c:v>-226.504083036422</c:v>
                </c:pt>
                <c:pt idx="5698">
                  <c:v>-224.59200247413</c:v>
                </c:pt>
                <c:pt idx="5699">
                  <c:v>-222.52573911892699</c:v>
                </c:pt>
                <c:pt idx="5700">
                  <c:v>-220.307241852168</c:v>
                </c:pt>
                <c:pt idx="5701">
                  <c:v>-217.93777214587001</c:v>
                </c:pt>
                <c:pt idx="5702">
                  <c:v>-215.41888119165901</c:v>
                </c:pt>
                <c:pt idx="5703">
                  <c:v>-212.75206587387299</c:v>
                </c:pt>
                <c:pt idx="5704">
                  <c:v>-209.939689893523</c:v>
                </c:pt>
                <c:pt idx="5705">
                  <c:v>-206.98333741216999</c:v>
                </c:pt>
                <c:pt idx="5706">
                  <c:v>-203.88495687708101</c:v>
                </c:pt>
                <c:pt idx="5707">
                  <c:v>-200.646816898808</c:v>
                </c:pt>
                <c:pt idx="5708">
                  <c:v>-197.2714572189</c:v>
                </c:pt>
                <c:pt idx="5709">
                  <c:v>-193.76056417333999</c:v>
                </c:pt>
                <c:pt idx="5710">
                  <c:v>-190.11674428082699</c:v>
                </c:pt>
                <c:pt idx="5711">
                  <c:v>-186.342805522584</c:v>
                </c:pt>
                <c:pt idx="5712">
                  <c:v>-182.44141189161499</c:v>
                </c:pt>
                <c:pt idx="5713">
                  <c:v>-178.41507468797801</c:v>
                </c:pt>
                <c:pt idx="5714">
                  <c:v>-174.26630956318201</c:v>
                </c:pt>
                <c:pt idx="5715">
                  <c:v>-169.99809016119599</c:v>
                </c:pt>
                <c:pt idx="5716">
                  <c:v>-165.613326362902</c:v>
                </c:pt>
                <c:pt idx="5717">
                  <c:v>-161.114857606284</c:v>
                </c:pt>
                <c:pt idx="5718">
                  <c:v>-156.505909382498</c:v>
                </c:pt>
                <c:pt idx="5719">
                  <c:v>-151.78973482884601</c:v>
                </c:pt>
                <c:pt idx="5720">
                  <c:v>-146.96974577649999</c:v>
                </c:pt>
                <c:pt idx="5721">
                  <c:v>-142.04886393355901</c:v>
                </c:pt>
                <c:pt idx="5722">
                  <c:v>-137.030793309058</c:v>
                </c:pt>
                <c:pt idx="5723">
                  <c:v>-131.918995994011</c:v>
                </c:pt>
                <c:pt idx="5724">
                  <c:v>-126.716397392077</c:v>
                </c:pt>
                <c:pt idx="5725">
                  <c:v>-121.427125941417</c:v>
                </c:pt>
                <c:pt idx="5726">
                  <c:v>-116.054678581178</c:v>
                </c:pt>
                <c:pt idx="5727">
                  <c:v>-110.60227904221099</c:v>
                </c:pt>
                <c:pt idx="5728">
                  <c:v>-105.073974407894</c:v>
                </c:pt>
                <c:pt idx="5729">
                  <c:v>-99.473773168379395</c:v>
                </c:pt>
                <c:pt idx="5730">
                  <c:v>-93.8056252787608</c:v>
                </c:pt>
                <c:pt idx="5731">
                  <c:v>-88.0729500738843</c:v>
                </c:pt>
                <c:pt idx="5732">
                  <c:v>-82.280220531830693</c:v>
                </c:pt>
                <c:pt idx="5733">
                  <c:v>-76.431140860572</c:v>
                </c:pt>
                <c:pt idx="5734">
                  <c:v>-70.529177978929098</c:v>
                </c:pt>
                <c:pt idx="5735">
                  <c:v>-64.578964597056199</c:v>
                </c:pt>
                <c:pt idx="5736">
                  <c:v>-58.584473631730098</c:v>
                </c:pt>
                <c:pt idx="5737">
                  <c:v>-52.549685073813599</c:v>
                </c:pt>
                <c:pt idx="5738">
                  <c:v>-46.4788812439484</c:v>
                </c:pt>
                <c:pt idx="5739">
                  <c:v>-40.37644945812</c:v>
                </c:pt>
                <c:pt idx="5740">
                  <c:v>-34.246391068559603</c:v>
                </c:pt>
                <c:pt idx="5741">
                  <c:v>-28.0928095488743</c:v>
                </c:pt>
                <c:pt idx="5742">
                  <c:v>-21.920046377291499</c:v>
                </c:pt>
                <c:pt idx="5743">
                  <c:v>-15.7324899192476</c:v>
                </c:pt>
                <c:pt idx="5744">
                  <c:v>-9.5340914669647301</c:v>
                </c:pt>
                <c:pt idx="5745">
                  <c:v>-3.3288607823154099</c:v>
                </c:pt>
                <c:pt idx="5746">
                  <c:v>2.8789903955382301</c:v>
                </c:pt>
                <c:pt idx="5747">
                  <c:v>9.0850731776643805</c:v>
                </c:pt>
                <c:pt idx="5748">
                  <c:v>15.284848970177</c:v>
                </c:pt>
                <c:pt idx="5749">
                  <c:v>21.473817128258201</c:v>
                </c:pt>
                <c:pt idx="5750">
                  <c:v>27.647993549272901</c:v>
                </c:pt>
                <c:pt idx="5751">
                  <c:v>33.803408284917701</c:v>
                </c:pt>
                <c:pt idx="5752">
                  <c:v>39.935795367745499</c:v>
                </c:pt>
                <c:pt idx="5753">
                  <c:v>46.0405090249848</c:v>
                </c:pt>
                <c:pt idx="5754">
                  <c:v>52.113855451638798</c:v>
                </c:pt>
                <c:pt idx="5755">
                  <c:v>58.151602552118803</c:v>
                </c:pt>
                <c:pt idx="5756">
                  <c:v>64.149518322000105</c:v>
                </c:pt>
                <c:pt idx="5757">
                  <c:v>70.103485567120202</c:v>
                </c:pt>
                <c:pt idx="5758">
                  <c:v>76.009394141062799</c:v>
                </c:pt>
                <c:pt idx="5759">
                  <c:v>81.863257009131004</c:v>
                </c:pt>
                <c:pt idx="5760">
                  <c:v>87.661065970394304</c:v>
                </c:pt>
                <c:pt idx="5761">
                  <c:v>93.398785163210903</c:v>
                </c:pt>
                <c:pt idx="5762">
                  <c:v>99.072485169784002</c:v>
                </c:pt>
                <c:pt idx="5763">
                  <c:v>104.678339995336</c:v>
                </c:pt>
                <c:pt idx="5764">
                  <c:v>110.212498773105</c:v>
                </c:pt>
                <c:pt idx="5765">
                  <c:v>115.67110939342901</c:v>
                </c:pt>
                <c:pt idx="5766">
                  <c:v>121.050463703105</c:v>
                </c:pt>
                <c:pt idx="5767">
                  <c:v>126.346881338388</c:v>
                </c:pt>
                <c:pt idx="5768">
                  <c:v>131.55682140931501</c:v>
                </c:pt>
                <c:pt idx="5769">
                  <c:v>136.67675894563001</c:v>
                </c:pt>
                <c:pt idx="5770">
                  <c:v>141.70271237410699</c:v>
                </c:pt>
                <c:pt idx="5771">
                  <c:v>146.63170158605601</c:v>
                </c:pt>
                <c:pt idx="5772">
                  <c:v>151.46036959901301</c:v>
                </c:pt>
                <c:pt idx="5773">
                  <c:v>156.18514187862499</c:v>
                </c:pt>
                <c:pt idx="5774">
                  <c:v>160.802561157735</c:v>
                </c:pt>
                <c:pt idx="5775">
                  <c:v>165.30974952811999</c:v>
                </c:pt>
                <c:pt idx="5776">
                  <c:v>169.70389073427501</c:v>
                </c:pt>
                <c:pt idx="5777">
                  <c:v>173.98206491849601</c:v>
                </c:pt>
                <c:pt idx="5778">
                  <c:v>178.14125271689599</c:v>
                </c:pt>
                <c:pt idx="5779">
                  <c:v>182.178343474109</c:v>
                </c:pt>
                <c:pt idx="5780">
                  <c:v>186.09030554046799</c:v>
                </c:pt>
                <c:pt idx="5781">
                  <c:v>189.87464964443399</c:v>
                </c:pt>
                <c:pt idx="5782">
                  <c:v>193.52891358054299</c:v>
                </c:pt>
                <c:pt idx="5783">
                  <c:v>197.050500231516</c:v>
                </c:pt>
                <c:pt idx="5784">
                  <c:v>200.436844353976</c:v>
                </c:pt>
                <c:pt idx="5785">
                  <c:v>203.68587445930601</c:v>
                </c:pt>
                <c:pt idx="5786">
                  <c:v>206.79549779529299</c:v>
                </c:pt>
                <c:pt idx="5787">
                  <c:v>209.76344018988601</c:v>
                </c:pt>
                <c:pt idx="5788">
                  <c:v>212.587574673528</c:v>
                </c:pt>
                <c:pt idx="5789">
                  <c:v>215.266519207817</c:v>
                </c:pt>
                <c:pt idx="5790">
                  <c:v>217.797855457342</c:v>
                </c:pt>
                <c:pt idx="5791">
                  <c:v>220.17962413961999</c:v>
                </c:pt>
                <c:pt idx="5792">
                  <c:v>222.41074003491201</c:v>
                </c:pt>
                <c:pt idx="5793">
                  <c:v>224.48920589293101</c:v>
                </c:pt>
                <c:pt idx="5794">
                  <c:v>226.413741389476</c:v>
                </c:pt>
                <c:pt idx="5795">
                  <c:v>228.183247266287</c:v>
                </c:pt>
                <c:pt idx="5796">
                  <c:v>229.79677750082999</c:v>
                </c:pt>
                <c:pt idx="5797">
                  <c:v>231.25273774976</c:v>
                </c:pt>
                <c:pt idx="5798">
                  <c:v>232.55003223809001</c:v>
                </c:pt>
                <c:pt idx="5799">
                  <c:v>233.68831683075001</c:v>
                </c:pt>
                <c:pt idx="5800">
                  <c:v>234.66621895076401</c:v>
                </c:pt>
                <c:pt idx="5801">
                  <c:v>235.48313412175199</c:v>
                </c:pt>
                <c:pt idx="5802">
                  <c:v>236.138832870513</c:v>
                </c:pt>
                <c:pt idx="5803">
                  <c:v>236.63249190410099</c:v>
                </c:pt>
                <c:pt idx="5804">
                  <c:v>236.96397852071701</c:v>
                </c:pt>
                <c:pt idx="5805">
                  <c:v>237.13315820326201</c:v>
                </c:pt>
                <c:pt idx="5806">
                  <c:v>237.14003805425301</c:v>
                </c:pt>
                <c:pt idx="5807">
                  <c:v>236.984430609247</c:v>
                </c:pt>
                <c:pt idx="5808">
                  <c:v>236.66642944884001</c:v>
                </c:pt>
                <c:pt idx="5809">
                  <c:v>236.18637186996199</c:v>
                </c:pt>
                <c:pt idx="5810">
                  <c:v>235.54434154614299</c:v>
                </c:pt>
                <c:pt idx="5811">
                  <c:v>234.74064880148799</c:v>
                </c:pt>
                <c:pt idx="5812">
                  <c:v>233.77595772182599</c:v>
                </c:pt>
                <c:pt idx="5813">
                  <c:v>232.651244494195</c:v>
                </c:pt>
                <c:pt idx="5814">
                  <c:v>231.36743578902099</c:v>
                </c:pt>
                <c:pt idx="5815">
                  <c:v>229.92478282189401</c:v>
                </c:pt>
                <c:pt idx="5816">
                  <c:v>228.32461937689399</c:v>
                </c:pt>
                <c:pt idx="5817">
                  <c:v>226.568165801807</c:v>
                </c:pt>
                <c:pt idx="5818">
                  <c:v>224.656523055766</c:v>
                </c:pt>
                <c:pt idx="5819">
                  <c:v>222.590674991009</c:v>
                </c:pt>
                <c:pt idx="5820">
                  <c:v>220.372570411211</c:v>
                </c:pt>
                <c:pt idx="5821">
                  <c:v>218.00347071840699</c:v>
                </c:pt>
                <c:pt idx="5822">
                  <c:v>215.48492704193001</c:v>
                </c:pt>
                <c:pt idx="5823">
                  <c:v>212.81843621151799</c:v>
                </c:pt>
                <c:pt idx="5824">
                  <c:v>210.00636188127501</c:v>
                </c:pt>
                <c:pt idx="5825">
                  <c:v>207.05028817354301</c:v>
                </c:pt>
                <c:pt idx="5826">
                  <c:v>203.95216350403999</c:v>
                </c:pt>
                <c:pt idx="5827">
                  <c:v>200.71425645945001</c:v>
                </c:pt>
                <c:pt idx="5828">
                  <c:v>197.33910676510101</c:v>
                </c:pt>
                <c:pt idx="5829">
                  <c:v>193.82840074840101</c:v>
                </c:pt>
                <c:pt idx="5830">
                  <c:v>190.18474492709299</c:v>
                </c:pt>
                <c:pt idx="5831">
                  <c:v>186.41094728905301</c:v>
                </c:pt>
                <c:pt idx="5832">
                  <c:v>182.50967184151901</c:v>
                </c:pt>
                <c:pt idx="5833">
                  <c:v>178.483429906335</c:v>
                </c:pt>
                <c:pt idx="5834">
                  <c:v>174.33473716433201</c:v>
                </c:pt>
                <c:pt idx="5835">
                  <c:v>170.066567296291</c:v>
                </c:pt>
                <c:pt idx="5836">
                  <c:v>165.681830227387</c:v>
                </c:pt>
                <c:pt idx="5837">
                  <c:v>161.18336544731801</c:v>
                </c:pt>
                <c:pt idx="5838">
                  <c:v>156.574398506356</c:v>
                </c:pt>
                <c:pt idx="5839">
                  <c:v>151.85818260827401</c:v>
                </c:pt>
                <c:pt idx="5840">
                  <c:v>147.03812965803201</c:v>
                </c:pt>
                <c:pt idx="5841">
                  <c:v>142.11716144478899</c:v>
                </c:pt>
                <c:pt idx="5842">
                  <c:v>137.09898206586101</c:v>
                </c:pt>
                <c:pt idx="5843">
                  <c:v>131.98705370772501</c:v>
                </c:pt>
                <c:pt idx="5844">
                  <c:v>126.78430187662801</c:v>
                </c:pt>
                <c:pt idx="5845">
                  <c:v>121.494855120392</c:v>
                </c:pt>
                <c:pt idx="5846">
                  <c:v>116.12221049484199</c:v>
                </c:pt>
                <c:pt idx="5847">
                  <c:v>110.669591854468</c:v>
                </c:pt>
                <c:pt idx="5848">
                  <c:v>105.141046413193</c:v>
                </c:pt>
                <c:pt idx="5849">
                  <c:v>99.540582798547703</c:v>
                </c:pt>
                <c:pt idx="5850">
                  <c:v>93.872151109787396</c:v>
                </c:pt>
                <c:pt idx="5851">
                  <c:v>88.139170832624103</c:v>
                </c:pt>
                <c:pt idx="5852">
                  <c:v>82.346115102652107</c:v>
                </c:pt>
                <c:pt idx="5853">
                  <c:v>76.496688291925594</c:v>
                </c:pt>
                <c:pt idx="5854">
                  <c:v>70.594357489855398</c:v>
                </c:pt>
                <c:pt idx="5855">
                  <c:v>64.643755583609504</c:v>
                </c:pt>
                <c:pt idx="5856">
                  <c:v>58.648855673329898</c:v>
                </c:pt>
                <c:pt idx="5857">
                  <c:v>52.613637939514099</c:v>
                </c:pt>
                <c:pt idx="5858">
                  <c:v>46.5423848986472</c:v>
                </c:pt>
                <c:pt idx="5859">
                  <c:v>40.439484068656498</c:v>
                </c:pt>
                <c:pt idx="5860">
                  <c:v>34.308937009754899</c:v>
                </c:pt>
                <c:pt idx="5861">
                  <c:v>28.1548474094737</c:v>
                </c:pt>
                <c:pt idx="5862">
                  <c:v>21.9815569658223</c:v>
                </c:pt>
                <c:pt idx="5863">
                  <c:v>15.7934542697912</c:v>
                </c:pt>
                <c:pt idx="5864">
                  <c:v>9.5944908448384396</c:v>
                </c:pt>
                <c:pt idx="5865">
                  <c:v>3.3886766896621001</c:v>
                </c:pt>
                <c:pt idx="5866">
                  <c:v>-2.81977621426444</c:v>
                </c:pt>
                <c:pt idx="5867">
                  <c:v>-9.0264787302789493</c:v>
                </c:pt>
                <c:pt idx="5868">
                  <c:v>-15.226892011476</c:v>
                </c:pt>
                <c:pt idx="5869">
                  <c:v>-21.416515154810099</c:v>
                </c:pt>
                <c:pt idx="5870">
                  <c:v>-27.591363794304101</c:v>
                </c:pt>
                <c:pt idx="5871">
                  <c:v>-33.747467713304502</c:v>
                </c:pt>
                <c:pt idx="5872">
                  <c:v>-39.880560671123199</c:v>
                </c:pt>
                <c:pt idx="5873">
                  <c:v>-45.985996616933001</c:v>
                </c:pt>
                <c:pt idx="5874">
                  <c:v>-52.060081462993999</c:v>
                </c:pt>
                <c:pt idx="5875">
                  <c:v>-58.098582826379598</c:v>
                </c:pt>
                <c:pt idx="5876">
                  <c:v>-64.097268410842503</c:v>
                </c:pt>
                <c:pt idx="5877">
                  <c:v>-70.052020726033803</c:v>
                </c:pt>
                <c:pt idx="5878">
                  <c:v>-75.958729325075097</c:v>
                </c:pt>
                <c:pt idx="5879">
                  <c:v>-81.813406868656699</c:v>
                </c:pt>
                <c:pt idx="5880">
                  <c:v>-87.612044847198405</c:v>
                </c:pt>
                <c:pt idx="5881">
                  <c:v>-93.350607086478405</c:v>
                </c:pt>
                <c:pt idx="5882">
                  <c:v>-99.025163852295606</c:v>
                </c:pt>
                <c:pt idx="5883">
                  <c:v>-104.631888829782</c:v>
                </c:pt>
                <c:pt idx="5884">
                  <c:v>-110.166930828492</c:v>
                </c:pt>
                <c:pt idx="5885">
                  <c:v>-115.626437411617</c:v>
                </c:pt>
                <c:pt idx="5886">
                  <c:v>-121.00670009545399</c:v>
                </c:pt>
                <c:pt idx="5887">
                  <c:v>-126.304038182528</c:v>
                </c:pt>
                <c:pt idx="5888">
                  <c:v>-131.51491044603199</c:v>
                </c:pt>
                <c:pt idx="5889">
                  <c:v>-136.63579157587799</c:v>
                </c:pt>
                <c:pt idx="5890">
                  <c:v>-141.662699656131</c:v>
                </c:pt>
                <c:pt idx="5891">
                  <c:v>-146.59265423264</c:v>
                </c:pt>
                <c:pt idx="5892">
                  <c:v>-151.42229797485501</c:v>
                </c:pt>
                <c:pt idx="5893">
                  <c:v>-156.14805599782801</c:v>
                </c:pt>
                <c:pt idx="5894">
                  <c:v>-160.76647068141699</c:v>
                </c:pt>
                <c:pt idx="5895">
                  <c:v>-165.27466376216199</c:v>
                </c:pt>
                <c:pt idx="5896">
                  <c:v>-169.66981862717901</c:v>
                </c:pt>
                <c:pt idx="5897">
                  <c:v>-173.94901505936801</c:v>
                </c:pt>
                <c:pt idx="5898">
                  <c:v>-178.109233333562</c:v>
                </c:pt>
                <c:pt idx="5899">
                  <c:v>-182.14736243134999</c:v>
                </c:pt>
                <c:pt idx="5900">
                  <c:v>-186.06037033837501</c:v>
                </c:pt>
                <c:pt idx="5901">
                  <c:v>-189.84576741689401</c:v>
                </c:pt>
                <c:pt idx="5902">
                  <c:v>-193.50109109386</c:v>
                </c:pt>
                <c:pt idx="5903">
                  <c:v>-197.02374388313399</c:v>
                </c:pt>
                <c:pt idx="5904">
                  <c:v>-200.41116017134601</c:v>
                </c:pt>
                <c:pt idx="5905">
                  <c:v>-203.66126809887501</c:v>
                </c:pt>
                <c:pt idx="5906">
                  <c:v>-206.771974541611</c:v>
                </c:pt>
                <c:pt idx="5907">
                  <c:v>-209.74100495485001</c:v>
                </c:pt>
                <c:pt idx="5908">
                  <c:v>-212.56623199574</c:v>
                </c:pt>
                <c:pt idx="5909">
                  <c:v>-215.24627325207601</c:v>
                </c:pt>
                <c:pt idx="5910">
                  <c:v>-217.77871001425899</c:v>
                </c:pt>
                <c:pt idx="5911">
                  <c:v>-220.16158262535299</c:v>
                </c:pt>
                <c:pt idx="5912">
                  <c:v>-222.393805491032</c:v>
                </c:pt>
                <c:pt idx="5913">
                  <c:v>-224.47338098641001</c:v>
                </c:pt>
                <c:pt idx="5914">
                  <c:v>-226.39902841279701</c:v>
                </c:pt>
                <c:pt idx="5915">
                  <c:v>-228.16964813768001</c:v>
                </c:pt>
                <c:pt idx="5916">
                  <c:v>-229.78429376463399</c:v>
                </c:pt>
                <c:pt idx="5917">
                  <c:v>-231.24137057689899</c:v>
                </c:pt>
                <c:pt idx="5918">
                  <c:v>-232.53978242668299</c:v>
                </c:pt>
                <c:pt idx="5919">
                  <c:v>-233.679184806834</c:v>
                </c:pt>
                <c:pt idx="5920">
                  <c:v>-234.65820476914001</c:v>
                </c:pt>
                <c:pt idx="5921">
                  <c:v>-235.47623746695501</c:v>
                </c:pt>
                <c:pt idx="5922">
                  <c:v>-236.13305305790101</c:v>
                </c:pt>
                <c:pt idx="5923">
                  <c:v>-236.62782788105699</c:v>
                </c:pt>
                <c:pt idx="5924">
                  <c:v>-236.96042886798099</c:v>
                </c:pt>
                <c:pt idx="5925">
                  <c:v>-237.13072113637099</c:v>
                </c:pt>
                <c:pt idx="5926">
                  <c:v>-237.138711425103</c:v>
                </c:pt>
                <c:pt idx="5927">
                  <c:v>-236.984211907771</c:v>
                </c:pt>
                <c:pt idx="5928">
                  <c:v>-236.667315804797</c:v>
                </c:pt>
                <c:pt idx="5929">
                  <c:v>-236.18836005484701</c:v>
                </c:pt>
                <c:pt idx="5930">
                  <c:v>-235.54742797520899</c:v>
                </c:pt>
                <c:pt idx="5931">
                  <c:v>-234.744829535874</c:v>
                </c:pt>
                <c:pt idx="5932">
                  <c:v>-233.78122847080701</c:v>
                </c:pt>
                <c:pt idx="5933">
                  <c:v>-232.657600617534</c:v>
                </c:pt>
                <c:pt idx="5934">
                  <c:v>-231.37487229943301</c:v>
                </c:pt>
                <c:pt idx="5935">
                  <c:v>-229.93329438762299</c:v>
                </c:pt>
                <c:pt idx="5936">
                  <c:v>-228.33420032439</c:v>
                </c:pt>
                <c:pt idx="5937">
                  <c:v>-226.578810118512</c:v>
                </c:pt>
                <c:pt idx="5938">
                  <c:v>-224.66822439301001</c:v>
                </c:pt>
                <c:pt idx="5939">
                  <c:v>-222.603426666997</c:v>
                </c:pt>
                <c:pt idx="5940">
                  <c:v>-220.386365414127</c:v>
                </c:pt>
                <c:pt idx="5941">
                  <c:v>-218.01830170960901</c:v>
                </c:pt>
                <c:pt idx="5942">
                  <c:v>-215.50078635924601</c:v>
                </c:pt>
                <c:pt idx="5943">
                  <c:v>-212.83531587264801</c:v>
                </c:pt>
                <c:pt idx="5944">
                  <c:v>-210.02425358727999</c:v>
                </c:pt>
                <c:pt idx="5945">
                  <c:v>-207.069183312435</c:v>
                </c:pt>
                <c:pt idx="5946">
                  <c:v>-203.97205315446399</c:v>
                </c:pt>
                <c:pt idx="5947">
                  <c:v>-200.73513139445899</c:v>
                </c:pt>
                <c:pt idx="5948">
                  <c:v>-197.36095745602401</c:v>
                </c:pt>
                <c:pt idx="5949">
                  <c:v>-193.85121736880001</c:v>
                </c:pt>
                <c:pt idx="5950">
                  <c:v>-190.20851735681001</c:v>
                </c:pt>
                <c:pt idx="5951">
                  <c:v>-186.43566511833399</c:v>
                </c:pt>
                <c:pt idx="5952">
                  <c:v>-182.535324375231</c:v>
                </c:pt>
                <c:pt idx="5953">
                  <c:v>-178.510006168274</c:v>
                </c:pt>
                <c:pt idx="5954">
                  <c:v>-174.36222590159201</c:v>
                </c:pt>
                <c:pt idx="5955">
                  <c:v>-170.09495698373399</c:v>
                </c:pt>
                <c:pt idx="5956">
                  <c:v>-165.71110907217499</c:v>
                </c:pt>
                <c:pt idx="5957">
                  <c:v>-161.213521393533</c:v>
                </c:pt>
                <c:pt idx="5958">
                  <c:v>-156.605419239691</c:v>
                </c:pt>
                <c:pt idx="5959">
                  <c:v>-151.890055560794</c:v>
                </c:pt>
                <c:pt idx="5960">
                  <c:v>-147.07084201301001</c:v>
                </c:pt>
                <c:pt idx="5961">
                  <c:v>-142.15070014160901</c:v>
                </c:pt>
                <c:pt idx="5962">
                  <c:v>-137.133333804995</c:v>
                </c:pt>
                <c:pt idx="5963">
                  <c:v>-132.02220495576401</c:v>
                </c:pt>
                <c:pt idx="5964">
                  <c:v>-126.820238871388</c:v>
                </c:pt>
                <c:pt idx="5965">
                  <c:v>-121.53156387608099</c:v>
                </c:pt>
                <c:pt idx="5966">
                  <c:v>-116.159676807279</c:v>
                </c:pt>
                <c:pt idx="5967">
                  <c:v>-110.707801306371</c:v>
                </c:pt>
                <c:pt idx="5968">
                  <c:v>-105.179984379513</c:v>
                </c:pt>
                <c:pt idx="5969">
                  <c:v>-99.580234451870396</c:v>
                </c:pt>
                <c:pt idx="5970">
                  <c:v>-93.912501425771694</c:v>
                </c:pt>
                <c:pt idx="5971">
                  <c:v>-88.180204595508997</c:v>
                </c:pt>
                <c:pt idx="5972">
                  <c:v>-82.387816910798094</c:v>
                </c:pt>
                <c:pt idx="5973">
                  <c:v>-76.539042563402703</c:v>
                </c:pt>
                <c:pt idx="5974">
                  <c:v>-70.637348468088405</c:v>
                </c:pt>
                <c:pt idx="5975">
                  <c:v>-64.687367343059506</c:v>
                </c:pt>
                <c:pt idx="5976">
                  <c:v>-58.693072125211202</c:v>
                </c:pt>
                <c:pt idx="5977">
                  <c:v>-52.658442837558603</c:v>
                </c:pt>
                <c:pt idx="5978">
                  <c:v>-46.587761844899902</c:v>
                </c:pt>
                <c:pt idx="5979">
                  <c:v>-40.485416519308103</c:v>
                </c:pt>
                <c:pt idx="5980">
                  <c:v>-34.355408281008799</c:v>
                </c:pt>
                <c:pt idx="5981">
                  <c:v>-28.2018406834353</c:v>
                </c:pt>
                <c:pt idx="5982">
                  <c:v>-22.029055296436201</c:v>
                </c:pt>
                <c:pt idx="5983">
                  <c:v>-15.841440588779401</c:v>
                </c:pt>
                <c:pt idx="5984">
                  <c:v>-9.6429479676839591</c:v>
                </c:pt>
                <c:pt idx="5985">
                  <c:v>-3.4375873216006401</c:v>
                </c:pt>
                <c:pt idx="5986">
                  <c:v>2.77042947221201</c:v>
                </c:pt>
                <c:pt idx="5987">
                  <c:v>8.9767133752869199</c:v>
                </c:pt>
                <c:pt idx="5988">
                  <c:v>15.176725632846599</c:v>
                </c:pt>
                <c:pt idx="5989">
                  <c:v>21.365965427902299</c:v>
                </c:pt>
                <c:pt idx="5990">
                  <c:v>27.5404484744667</c:v>
                </c:pt>
                <c:pt idx="5991">
                  <c:v>33.696204629777</c:v>
                </c:pt>
                <c:pt idx="5992">
                  <c:v>39.828967720934202</c:v>
                </c:pt>
                <c:pt idx="5993">
                  <c:v>45.934091758795702</c:v>
                </c:pt>
                <c:pt idx="5994">
                  <c:v>52.007882711196899</c:v>
                </c:pt>
                <c:pt idx="5995">
                  <c:v>58.046108244676901</c:v>
                </c:pt>
                <c:pt idx="5996">
                  <c:v>64.044536106337105</c:v>
                </c:pt>
                <c:pt idx="5997">
                  <c:v>69.999048843071606</c:v>
                </c:pt>
                <c:pt idx="5998">
                  <c:v>75.905536039133494</c:v>
                </c:pt>
                <c:pt idx="5999">
                  <c:v>81.760010380246001</c:v>
                </c:pt>
                <c:pt idx="6000">
                  <c:v>87.558463375770899</c:v>
                </c:pt>
                <c:pt idx="6001">
                  <c:v>93.296858864342397</c:v>
                </c:pt>
                <c:pt idx="6002">
                  <c:v>98.971267118548198</c:v>
                </c:pt>
                <c:pt idx="6003">
                  <c:v>104.577861824249</c:v>
                </c:pt>
                <c:pt idx="6004">
                  <c:v>110.112791785688</c:v>
                </c:pt>
                <c:pt idx="6005">
                  <c:v>115.57220455471899</c:v>
                </c:pt>
                <c:pt idx="6006">
                  <c:v>120.952391630306</c:v>
                </c:pt>
                <c:pt idx="6007">
                  <c:v>126.249672291647</c:v>
                </c:pt>
                <c:pt idx="6008">
                  <c:v>131.46050528266201</c:v>
                </c:pt>
                <c:pt idx="6009">
                  <c:v>136.581365258049</c:v>
                </c:pt>
                <c:pt idx="6010">
                  <c:v>141.60827026075199</c:v>
                </c:pt>
                <c:pt idx="6011">
                  <c:v>146.53823978963601</c:v>
                </c:pt>
                <c:pt idx="6012">
                  <c:v>151.36791646130101</c:v>
                </c:pt>
                <c:pt idx="6013">
                  <c:v>156.09372533215699</c:v>
                </c:pt>
                <c:pt idx="6014">
                  <c:v>160.71220871763501</c:v>
                </c:pt>
                <c:pt idx="6015">
                  <c:v>165.22048828410399</c:v>
                </c:pt>
                <c:pt idx="6016">
                  <c:v>169.61574734281001</c:v>
                </c:pt>
                <c:pt idx="6017">
                  <c:v>173.895065595126</c:v>
                </c:pt>
                <c:pt idx="6018">
                  <c:v>178.05542322873001</c:v>
                </c:pt>
                <c:pt idx="6019">
                  <c:v>182.09370913248699</c:v>
                </c:pt>
                <c:pt idx="6020">
                  <c:v>186.006891193781</c:v>
                </c:pt>
                <c:pt idx="6021">
                  <c:v>189.79247967113301</c:v>
                </c:pt>
                <c:pt idx="6022">
                  <c:v>193.448011882316</c:v>
                </c:pt>
                <c:pt idx="6023">
                  <c:v>196.97089022663801</c:v>
                </c:pt>
                <c:pt idx="6024">
                  <c:v>200.35854897083601</c:v>
                </c:pt>
                <c:pt idx="6025">
                  <c:v>203.60891613012399</c:v>
                </c:pt>
                <c:pt idx="6026">
                  <c:v>206.719898450003</c:v>
                </c:pt>
                <c:pt idx="6027">
                  <c:v>209.68922125021601</c:v>
                </c:pt>
                <c:pt idx="6028">
                  <c:v>212.51475704724999</c:v>
                </c:pt>
                <c:pt idx="6029">
                  <c:v>215.195123283192</c:v>
                </c:pt>
                <c:pt idx="6030">
                  <c:v>217.727901097754</c:v>
                </c:pt>
                <c:pt idx="6031">
                  <c:v>220.11113067838599</c:v>
                </c:pt>
                <c:pt idx="6032">
                  <c:v>222.343726270292</c:v>
                </c:pt>
                <c:pt idx="6033">
                  <c:v>224.42369008332699</c:v>
                </c:pt>
                <c:pt idx="6034">
                  <c:v>226.34974124881401</c:v>
                </c:pt>
                <c:pt idx="6035">
                  <c:v>228.12077995960601</c:v>
                </c:pt>
                <c:pt idx="6036">
                  <c:v>229.73585964005099</c:v>
                </c:pt>
                <c:pt idx="6037">
                  <c:v>231.19338538965499</c:v>
                </c:pt>
                <c:pt idx="6038">
                  <c:v>232.49226087244901</c:v>
                </c:pt>
                <c:pt idx="6039">
                  <c:v>233.632141388739</c:v>
                </c:pt>
                <c:pt idx="6040">
                  <c:v>234.61165379348199</c:v>
                </c:pt>
                <c:pt idx="6041">
                  <c:v>235.43019303898299</c:v>
                </c:pt>
                <c:pt idx="6042">
                  <c:v>236.08752907768101</c:v>
                </c:pt>
                <c:pt idx="6043">
                  <c:v>236.58283803941799</c:v>
                </c:pt>
                <c:pt idx="6044">
                  <c:v>236.91598664252999</c:v>
                </c:pt>
                <c:pt idx="6045">
                  <c:v>237.086839787603</c:v>
                </c:pt>
                <c:pt idx="6046">
                  <c:v>237.09540399258501</c:v>
                </c:pt>
                <c:pt idx="6047">
                  <c:v>236.941491206411</c:v>
                </c:pt>
                <c:pt idx="6048">
                  <c:v>236.62519442119901</c:v>
                </c:pt>
                <c:pt idx="6049">
                  <c:v>236.14685034374901</c:v>
                </c:pt>
                <c:pt idx="6050">
                  <c:v>235.506542056006</c:v>
                </c:pt>
                <c:pt idx="6051">
                  <c:v>234.70457928923599</c:v>
                </c:pt>
                <c:pt idx="6052">
                  <c:v>233.74162553537201</c:v>
                </c:pt>
                <c:pt idx="6053">
                  <c:v>232.618656386704</c:v>
                </c:pt>
                <c:pt idx="6054">
                  <c:v>231.336597918249</c:v>
                </c:pt>
                <c:pt idx="6055">
                  <c:v>229.895700749735</c:v>
                </c:pt>
                <c:pt idx="6056">
                  <c:v>228.297298069118</c:v>
                </c:pt>
                <c:pt idx="6057">
                  <c:v>226.542609628001</c:v>
                </c:pt>
                <c:pt idx="6058">
                  <c:v>224.63273578947101</c:v>
                </c:pt>
                <c:pt idx="6059">
                  <c:v>222.56865981004901</c:v>
                </c:pt>
                <c:pt idx="6060">
                  <c:v>220.35232989823101</c:v>
                </c:pt>
                <c:pt idx="6061">
                  <c:v>217.98500686159201</c:v>
                </c:pt>
                <c:pt idx="6062">
                  <c:v>215.468241235926</c:v>
                </c:pt>
                <c:pt idx="6063">
                  <c:v>212.803529258553</c:v>
                </c:pt>
                <c:pt idx="6064">
                  <c:v>209.99323399245901</c:v>
                </c:pt>
                <c:pt idx="6065">
                  <c:v>207.03893897037301</c:v>
                </c:pt>
                <c:pt idx="6066">
                  <c:v>203.94259202009101</c:v>
                </c:pt>
                <c:pt idx="6067">
                  <c:v>200.706461142253</c:v>
                </c:pt>
                <c:pt idx="6068">
                  <c:v>197.333085478215</c:v>
                </c:pt>
                <c:pt idx="6069">
                  <c:v>193.82415077367401</c:v>
                </c:pt>
                <c:pt idx="6070">
                  <c:v>190.18226296710799</c:v>
                </c:pt>
                <c:pt idx="6071">
                  <c:v>186.41022946975301</c:v>
                </c:pt>
                <c:pt idx="6072">
                  <c:v>182.51071371502101</c:v>
                </c:pt>
                <c:pt idx="6073">
                  <c:v>178.48622645393601</c:v>
                </c:pt>
                <c:pt idx="6074">
                  <c:v>174.33928279967299</c:v>
                </c:pt>
                <c:pt idx="6075">
                  <c:v>170.07285586873101</c:v>
                </c:pt>
                <c:pt idx="6076">
                  <c:v>165.68985502552101</c:v>
                </c:pt>
                <c:pt idx="6077">
                  <c:v>161.19311920269899</c:v>
                </c:pt>
                <c:pt idx="6078">
                  <c:v>156.58587339738199</c:v>
                </c:pt>
                <c:pt idx="6079">
                  <c:v>151.87137026424</c:v>
                </c:pt>
                <c:pt idx="6080">
                  <c:v>147.053021163366</c:v>
                </c:pt>
                <c:pt idx="6081">
                  <c:v>142.133747343446</c:v>
                </c:pt>
                <c:pt idx="6082">
                  <c:v>137.11725236589601</c:v>
                </c:pt>
                <c:pt idx="6083">
                  <c:v>132.00699788601699</c:v>
                </c:pt>
                <c:pt idx="6084">
                  <c:v>126.805908883781</c:v>
                </c:pt>
                <c:pt idx="6085">
                  <c:v>121.51811338578899</c:v>
                </c:pt>
                <c:pt idx="6086">
                  <c:v>116.147107931862</c:v>
                </c:pt>
                <c:pt idx="6087">
                  <c:v>110.69611586585501</c:v>
                </c:pt>
                <c:pt idx="6088">
                  <c:v>105.169183896584</c:v>
                </c:pt>
                <c:pt idx="6089">
                  <c:v>99.570320152159098</c:v>
                </c:pt>
                <c:pt idx="6090">
                  <c:v>93.903474238236697</c:v>
                </c:pt>
                <c:pt idx="6091">
                  <c:v>88.172065152909894</c:v>
                </c:pt>
                <c:pt idx="6092">
                  <c:v>82.380565550279798</c:v>
                </c:pt>
                <c:pt idx="6093">
                  <c:v>76.532679327173994</c:v>
                </c:pt>
                <c:pt idx="6094">
                  <c:v>70.631873104181807</c:v>
                </c:pt>
                <c:pt idx="6095">
                  <c:v>64.682779306197801</c:v>
                </c:pt>
                <c:pt idx="6096">
                  <c:v>58.689370577769402</c:v>
                </c:pt>
                <c:pt idx="6097">
                  <c:v>52.6556266506214</c:v>
                </c:pt>
                <c:pt idx="6098">
                  <c:v>46.585829599399801</c:v>
                </c:pt>
                <c:pt idx="6099">
                  <c:v>40.484366507268298</c:v>
                </c:pt>
                <c:pt idx="6100">
                  <c:v>34.3552385068852</c:v>
                </c:pt>
                <c:pt idx="6101">
                  <c:v>28.202548865531799</c:v>
                </c:pt>
                <c:pt idx="6102">
                  <c:v>22.030638868421001</c:v>
                </c:pt>
                <c:pt idx="6103">
                  <c:v>15.8438967012936</c:v>
                </c:pt>
                <c:pt idx="6104">
                  <c:v>9.6462734900354192</c:v>
                </c:pt>
                <c:pt idx="6105">
                  <c:v>3.4417788435506398</c:v>
                </c:pt>
                <c:pt idx="6106">
                  <c:v>-2.7653756385837802</c:v>
                </c:pt>
                <c:pt idx="6107">
                  <c:v>-8.9708011936161807</c:v>
                </c:pt>
                <c:pt idx="6108">
                  <c:v>-15.169959340444899</c:v>
                </c:pt>
                <c:pt idx="6109">
                  <c:v>-21.3583495336275</c:v>
                </c:pt>
                <c:pt idx="6110">
                  <c:v>-27.5319877565071</c:v>
                </c:pt>
                <c:pt idx="6111">
                  <c:v>-33.686904133349401</c:v>
                </c:pt>
                <c:pt idx="6112">
                  <c:v>-39.818832755911899</c:v>
                </c:pt>
                <c:pt idx="6113">
                  <c:v>-45.923127897242999</c:v>
                </c:pt>
                <c:pt idx="6114">
                  <c:v>-51.996095784833898</c:v>
                </c:pt>
                <c:pt idx="6115">
                  <c:v>-58.033504342245202</c:v>
                </c:pt>
                <c:pt idx="6116">
                  <c:v>-64.031121570917605</c:v>
                </c:pt>
                <c:pt idx="6117">
                  <c:v>-69.984830269295998</c:v>
                </c:pt>
                <c:pt idx="6118">
                  <c:v>-75.890520270342407</c:v>
                </c:pt>
                <c:pt idx="6119">
                  <c:v>-81.744204505555302</c:v>
                </c:pt>
                <c:pt idx="6120">
                  <c:v>-87.541874727072098</c:v>
                </c:pt>
                <c:pt idx="6121">
                  <c:v>-93.279495013236897</c:v>
                </c:pt>
                <c:pt idx="6122">
                  <c:v>-98.953135873197795</c:v>
                </c:pt>
                <c:pt idx="6123">
                  <c:v>-104.558971226162</c:v>
                </c:pt>
                <c:pt idx="6124">
                  <c:v>-110.093150106441</c:v>
                </c:pt>
                <c:pt idx="6125">
                  <c:v>-115.551820292605</c:v>
                </c:pt>
                <c:pt idx="6126">
                  <c:v>-120.931273506913</c:v>
                </c:pt>
                <c:pt idx="6127">
                  <c:v>-126.227829248389</c:v>
                </c:pt>
                <c:pt idx="6128">
                  <c:v>-131.43794647722399</c:v>
                </c:pt>
                <c:pt idx="6129">
                  <c:v>-136.558100060784</c:v>
                </c:pt>
                <c:pt idx="6130">
                  <c:v>-141.58430825101601</c:v>
                </c:pt>
                <c:pt idx="6131">
                  <c:v>-146.51359075205599</c:v>
                </c:pt>
                <c:pt idx="6132">
                  <c:v>-151.342590381999</c:v>
                </c:pt>
                <c:pt idx="6133">
                  <c:v>-156.06773239489701</c:v>
                </c:pt>
                <c:pt idx="6134">
                  <c:v>-160.685559299934</c:v>
                </c:pt>
                <c:pt idx="6135">
                  <c:v>-165.19319295327901</c:v>
                </c:pt>
                <c:pt idx="6136">
                  <c:v>-169.587816851974</c:v>
                </c:pt>
                <c:pt idx="6137">
                  <c:v>-173.866510879137</c:v>
                </c:pt>
                <c:pt idx="6138">
                  <c:v>-178.02625540008501</c:v>
                </c:pt>
                <c:pt idx="6139">
                  <c:v>-182.063939477171</c:v>
                </c:pt>
                <c:pt idx="6140">
                  <c:v>-185.97653116707201</c:v>
                </c:pt>
                <c:pt idx="6141">
                  <c:v>-189.761540893356</c:v>
                </c:pt>
                <c:pt idx="6142">
                  <c:v>-193.416506134559</c:v>
                </c:pt>
                <c:pt idx="6143">
                  <c:v>-196.93882944642499</c:v>
                </c:pt>
                <c:pt idx="6144">
                  <c:v>-200.32594524775701</c:v>
                </c:pt>
                <c:pt idx="6145">
                  <c:v>-203.57578170143</c:v>
                </c:pt>
                <c:pt idx="6146">
                  <c:v>-206.68624569616199</c:v>
                </c:pt>
                <c:pt idx="6147">
                  <c:v>-209.65506269042999</c:v>
                </c:pt>
                <c:pt idx="6148">
                  <c:v>-212.48010533494499</c:v>
                </c:pt>
                <c:pt idx="6149">
                  <c:v>-215.15999120147299</c:v>
                </c:pt>
                <c:pt idx="6150">
                  <c:v>-217.69230155482401</c:v>
                </c:pt>
                <c:pt idx="6151">
                  <c:v>-220.075076702941</c:v>
                </c:pt>
                <c:pt idx="6152">
                  <c:v>-222.30723100689099</c:v>
                </c:pt>
                <c:pt idx="6153">
                  <c:v>-224.38676678772501</c:v>
                </c:pt>
                <c:pt idx="6154">
                  <c:v>-226.312403283284</c:v>
                </c:pt>
                <c:pt idx="6155">
                  <c:v>-228.083040788228</c:v>
                </c:pt>
                <c:pt idx="6156">
                  <c:v>-229.697732823987</c:v>
                </c:pt>
                <c:pt idx="6157">
                  <c:v>-231.15488458239699</c:v>
                </c:pt>
                <c:pt idx="6158">
                  <c:v>-232.453399815057</c:v>
                </c:pt>
                <c:pt idx="6159">
                  <c:v>-233.592933905054</c:v>
                </c:pt>
                <c:pt idx="6160">
                  <c:v>-234.57211378533401</c:v>
                </c:pt>
                <c:pt idx="6161">
                  <c:v>-235.39033448137801</c:v>
                </c:pt>
                <c:pt idx="6162">
                  <c:v>-236.04736601398099</c:v>
                </c:pt>
                <c:pt idx="6163">
                  <c:v>-236.54238457650601</c:v>
                </c:pt>
                <c:pt idx="6164">
                  <c:v>-236.87525694597699</c:v>
                </c:pt>
                <c:pt idx="6165">
                  <c:v>-237.04584807681499</c:v>
                </c:pt>
                <c:pt idx="6166">
                  <c:v>-237.054164535957</c:v>
                </c:pt>
                <c:pt idx="6167">
                  <c:v>-236.90001831647001</c:v>
                </c:pt>
                <c:pt idx="6168">
                  <c:v>-236.58350244974901</c:v>
                </c:pt>
                <c:pt idx="6169">
                  <c:v>-236.10495367701299</c:v>
                </c:pt>
                <c:pt idx="6170">
                  <c:v>-235.46445510977301</c:v>
                </c:pt>
                <c:pt idx="6171">
                  <c:v>-234.662316504009</c:v>
                </c:pt>
                <c:pt idx="6172">
                  <c:v>-233.69920137152201</c:v>
                </c:pt>
                <c:pt idx="6173">
                  <c:v>-232.576085319627</c:v>
                </c:pt>
                <c:pt idx="6174">
                  <c:v>-231.293894433535</c:v>
                </c:pt>
                <c:pt idx="6175">
                  <c:v>-229.852879338343</c:v>
                </c:pt>
                <c:pt idx="6176">
                  <c:v>-228.25437322256701</c:v>
                </c:pt>
                <c:pt idx="6177">
                  <c:v>-226.49959583356599</c:v>
                </c:pt>
                <c:pt idx="6178">
                  <c:v>-224.58964752540101</c:v>
                </c:pt>
                <c:pt idx="6179">
                  <c:v>-222.52551154079799</c:v>
                </c:pt>
                <c:pt idx="6180">
                  <c:v>-220.30913606969901</c:v>
                </c:pt>
                <c:pt idx="6181">
                  <c:v>-217.941781896398</c:v>
                </c:pt>
                <c:pt idx="6182">
                  <c:v>-215.424999528694</c:v>
                </c:pt>
                <c:pt idx="6183">
                  <c:v>-212.76028517121401</c:v>
                </c:pt>
                <c:pt idx="6184">
                  <c:v>-209.95000184959</c:v>
                </c:pt>
                <c:pt idx="6185">
                  <c:v>-206.99573305454899</c:v>
                </c:pt>
                <c:pt idx="6186">
                  <c:v>-203.899426567267</c:v>
                </c:pt>
                <c:pt idx="6187">
                  <c:v>-200.663350337179</c:v>
                </c:pt>
                <c:pt idx="6188">
                  <c:v>-197.290043449873</c:v>
                </c:pt>
                <c:pt idx="6189">
                  <c:v>-193.78119159074399</c:v>
                </c:pt>
                <c:pt idx="6190">
                  <c:v>-190.13940063347201</c:v>
                </c:pt>
                <c:pt idx="6191">
                  <c:v>-186.36747792003601</c:v>
                </c:pt>
                <c:pt idx="6192">
                  <c:v>-182.468086810156</c:v>
                </c:pt>
                <c:pt idx="6193">
                  <c:v>-178.44373797676701</c:v>
                </c:pt>
                <c:pt idx="6194">
                  <c:v>-174.296946450609</c:v>
                </c:pt>
                <c:pt idx="6195">
                  <c:v>-170.030685261418</c:v>
                </c:pt>
                <c:pt idx="6196">
                  <c:v>-165.64786368257199</c:v>
                </c:pt>
                <c:pt idx="6197">
                  <c:v>-161.151320551455</c:v>
                </c:pt>
                <c:pt idx="6198">
                  <c:v>-156.54428076571901</c:v>
                </c:pt>
                <c:pt idx="6199">
                  <c:v>-151.82999687642399</c:v>
                </c:pt>
                <c:pt idx="6200">
                  <c:v>-147.011880135946</c:v>
                </c:pt>
                <c:pt idx="6201">
                  <c:v>-142.092851681197</c:v>
                </c:pt>
                <c:pt idx="6202">
                  <c:v>-137.07661495781201</c:v>
                </c:pt>
                <c:pt idx="6203">
                  <c:v>-131.966631501352</c:v>
                </c:pt>
                <c:pt idx="6204">
                  <c:v>-126.76582616813501</c:v>
                </c:pt>
                <c:pt idx="6205">
                  <c:v>-121.478326857252</c:v>
                </c:pt>
                <c:pt idx="6206">
                  <c:v>-116.10762997720801</c:v>
                </c:pt>
                <c:pt idx="6207">
                  <c:v>-110.656958736788</c:v>
                </c:pt>
                <c:pt idx="6208">
                  <c:v>-105.130359706043</c:v>
                </c:pt>
                <c:pt idx="6209">
                  <c:v>-99.531840870670493</c:v>
                </c:pt>
                <c:pt idx="6210">
                  <c:v>-93.865351690334904</c:v>
                </c:pt>
                <c:pt idx="6211">
                  <c:v>-88.134311013612603</c:v>
                </c:pt>
                <c:pt idx="6212">
                  <c:v>-82.343191341607294</c:v>
                </c:pt>
                <c:pt idx="6213">
                  <c:v>-76.495696414749901</c:v>
                </c:pt>
                <c:pt idx="6214">
                  <c:v>-70.595292693885597</c:v>
                </c:pt>
                <c:pt idx="6215">
                  <c:v>-64.646612440873398</c:v>
                </c:pt>
                <c:pt idx="6216">
                  <c:v>-58.6536281340085</c:v>
                </c:pt>
                <c:pt idx="6217">
                  <c:v>-52.620319335595099</c:v>
                </c:pt>
                <c:pt idx="6218">
                  <c:v>-46.550967947772698</c:v>
                </c:pt>
                <c:pt idx="6219">
                  <c:v>-40.449960878165399</c:v>
                </c:pt>
                <c:pt idx="6220">
                  <c:v>-34.321299080921897</c:v>
                </c:pt>
                <c:pt idx="6221">
                  <c:v>-28.169085641925999</c:v>
                </c:pt>
                <c:pt idx="6222">
                  <c:v>-21.997661662160802</c:v>
                </c:pt>
                <c:pt idx="6223">
                  <c:v>-15.8114151403758</c:v>
                </c:pt>
                <c:pt idx="6224">
                  <c:v>-9.6142970127743492</c:v>
                </c:pt>
                <c:pt idx="6225">
                  <c:v>-3.4103166959587101</c:v>
                </c:pt>
                <c:pt idx="6226">
                  <c:v>2.7963144053462101</c:v>
                </c:pt>
                <c:pt idx="6227">
                  <c:v>9.0012077257246297</c:v>
                </c:pt>
                <c:pt idx="6228">
                  <c:v>15.199824983811901</c:v>
                </c:pt>
                <c:pt idx="6229">
                  <c:v>21.387665836245301</c:v>
                </c:pt>
                <c:pt idx="6230">
                  <c:v>27.560746470699801</c:v>
                </c:pt>
                <c:pt idx="6231">
                  <c:v>33.7150972179709</c:v>
                </c:pt>
                <c:pt idx="6232">
                  <c:v>39.846452378452902</c:v>
                </c:pt>
                <c:pt idx="6233">
                  <c:v>45.950166435870997</c:v>
                </c:pt>
                <c:pt idx="6234">
                  <c:v>52.022545830360897</c:v>
                </c:pt>
                <c:pt idx="6235">
                  <c:v>58.059358700013199</c:v>
                </c:pt>
                <c:pt idx="6236">
                  <c:v>64.056373262612496</c:v>
                </c:pt>
                <c:pt idx="6237">
                  <c:v>70.009472534682004</c:v>
                </c:pt>
                <c:pt idx="6238">
                  <c:v>75.914546568916407</c:v>
                </c:pt>
                <c:pt idx="6239">
                  <c:v>81.767608518146005</c:v>
                </c:pt>
                <c:pt idx="6240">
                  <c:v>87.564650357324794</c:v>
                </c:pt>
                <c:pt idx="6241">
                  <c:v>93.301636389047403</c:v>
                </c:pt>
                <c:pt idx="6242">
                  <c:v>98.974637348068299</c:v>
                </c:pt>
                <c:pt idx="6243">
                  <c:v>104.57982738045899</c:v>
                </c:pt>
                <c:pt idx="6244">
                  <c:v>110.113355748595</c:v>
                </c:pt>
                <c:pt idx="6245">
                  <c:v>115.571370460221</c:v>
                </c:pt>
                <c:pt idx="6246">
                  <c:v>120.950163467808</c:v>
                </c:pt>
                <c:pt idx="6247">
                  <c:v>126.24605450154399</c:v>
                </c:pt>
                <c:pt idx="6248">
                  <c:v>131.45550275366199</c:v>
                </c:pt>
                <c:pt idx="6249">
                  <c:v>136.574983324366</c:v>
                </c:pt>
                <c:pt idx="6250">
                  <c:v>141.60051469916201</c:v>
                </c:pt>
                <c:pt idx="6251">
                  <c:v>146.52911681637701</c:v>
                </c:pt>
                <c:pt idx="6252">
                  <c:v>151.35743272886299</c:v>
                </c:pt>
                <c:pt idx="6253">
                  <c:v>156.081887925909</c:v>
                </c:pt>
                <c:pt idx="6254">
                  <c:v>160.69902515233201</c:v>
                </c:pt>
                <c:pt idx="6255">
                  <c:v>165.20596650025999</c:v>
                </c:pt>
                <c:pt idx="6256">
                  <c:v>169.59989570294101</c:v>
                </c:pt>
                <c:pt idx="6257">
                  <c:v>173.877892879852</c:v>
                </c:pt>
                <c:pt idx="6258">
                  <c:v>178.03693863276399</c:v>
                </c:pt>
                <c:pt idx="6259">
                  <c:v>182.07392226048799</c:v>
                </c:pt>
                <c:pt idx="6260">
                  <c:v>185.98581205608599</c:v>
                </c:pt>
                <c:pt idx="6261">
                  <c:v>189.770118679364</c:v>
                </c:pt>
                <c:pt idx="6262">
                  <c:v>193.42437984487199</c:v>
                </c:pt>
                <c:pt idx="6263">
                  <c:v>196.94599834405099</c:v>
                </c:pt>
                <c:pt idx="6264">
                  <c:v>200.332408831034</c:v>
                </c:pt>
                <c:pt idx="6265">
                  <c:v>203.58153970355801</c:v>
                </c:pt>
                <c:pt idx="6266">
                  <c:v>206.691298084669</c:v>
                </c:pt>
                <c:pt idx="6267">
                  <c:v>209.659409666561</c:v>
                </c:pt>
                <c:pt idx="6268">
                  <c:v>212.483747332977</c:v>
                </c:pt>
                <c:pt idx="6269">
                  <c:v>215.16292888794899</c:v>
                </c:pt>
                <c:pt idx="6270">
                  <c:v>217.69453582771499</c:v>
                </c:pt>
                <c:pt idx="6271">
                  <c:v>220.07660869073601</c:v>
                </c:pt>
                <c:pt idx="6272">
                  <c:v>222.30806206761099</c:v>
                </c:pt>
                <c:pt idx="6273">
                  <c:v>224.386898507864</c:v>
                </c:pt>
                <c:pt idx="6274">
                  <c:v>226.31183747667501</c:v>
                </c:pt>
                <c:pt idx="6275">
                  <c:v>228.08177949484099</c:v>
                </c:pt>
                <c:pt idx="6276">
                  <c:v>229.69577830865001</c:v>
                </c:pt>
                <c:pt idx="6277">
                  <c:v>231.152239333453</c:v>
                </c:pt>
                <c:pt idx="6278">
                  <c:v>232.45006654294099</c:v>
                </c:pt>
                <c:pt idx="6279">
                  <c:v>233.588915540812</c:v>
                </c:pt>
                <c:pt idx="6280">
                  <c:v>234.567413479061</c:v>
                </c:pt>
                <c:pt idx="6281">
                  <c:v>235.38495560059599</c:v>
                </c:pt>
                <c:pt idx="6282">
                  <c:v>236.04131214194601</c:v>
                </c:pt>
                <c:pt idx="6283">
                  <c:v>236.53565951044999</c:v>
                </c:pt>
                <c:pt idx="6284">
                  <c:v>236.867864695279</c:v>
                </c:pt>
                <c:pt idx="6285">
                  <c:v>237.03779286111501</c:v>
                </c:pt>
                <c:pt idx="6286">
                  <c:v>237.04545078319401</c:v>
                </c:pt>
                <c:pt idx="6287">
                  <c:v>236.89065066086701</c:v>
                </c:pt>
                <c:pt idx="6288">
                  <c:v>236.573485729731</c:v>
                </c:pt>
                <c:pt idx="6289">
                  <c:v>236.09429293305999</c:v>
                </c:pt>
                <c:pt idx="6290">
                  <c:v>235.45315558221901</c:v>
                </c:pt>
                <c:pt idx="6291">
                  <c:v>234.650383630769</c:v>
                </c:pt>
                <c:pt idx="6292">
                  <c:v>233.686640785772</c:v>
                </c:pt>
                <c:pt idx="6293">
                  <c:v>232.56290284741999</c:v>
                </c:pt>
                <c:pt idx="6294">
                  <c:v>231.280096091357</c:v>
                </c:pt>
                <c:pt idx="6295">
                  <c:v>229.838471330619</c:v>
                </c:pt>
                <c:pt idx="6296">
                  <c:v>228.23936193910299</c:v>
                </c:pt>
                <c:pt idx="6297">
                  <c:v>226.48398784694399</c:v>
                </c:pt>
                <c:pt idx="6298">
                  <c:v>224.573449588318</c:v>
                </c:pt>
                <c:pt idx="6299">
                  <c:v>222.50873058334699</c:v>
                </c:pt>
                <c:pt idx="6300">
                  <c:v>220.29177919661001</c:v>
                </c:pt>
                <c:pt idx="6301">
                  <c:v>217.92385638421601</c:v>
                </c:pt>
                <c:pt idx="6302">
                  <c:v>215.40651282291699</c:v>
                </c:pt>
                <c:pt idx="6303">
                  <c:v>212.74124488337699</c:v>
                </c:pt>
                <c:pt idx="6304">
                  <c:v>209.93041575430499</c:v>
                </c:pt>
                <c:pt idx="6305">
                  <c:v>206.975609086497</c:v>
                </c:pt>
                <c:pt idx="6306">
                  <c:v>203.87877281814701</c:v>
                </c:pt>
                <c:pt idx="6307">
                  <c:v>200.64217505260899</c:v>
                </c:pt>
                <c:pt idx="6308">
                  <c:v>197.26835502625201</c:v>
                </c:pt>
                <c:pt idx="6309">
                  <c:v>193.758998572075</c:v>
                </c:pt>
                <c:pt idx="6310">
                  <c:v>190.11671170813801</c:v>
                </c:pt>
                <c:pt idx="6311">
                  <c:v>186.344301917537</c:v>
                </c:pt>
                <c:pt idx="6312">
                  <c:v>182.44443269781499</c:v>
                </c:pt>
                <c:pt idx="6313">
                  <c:v>178.41961485639499</c:v>
                </c:pt>
                <c:pt idx="6314">
                  <c:v>174.27236355513099</c:v>
                </c:pt>
                <c:pt idx="6315">
                  <c:v>170.00565195146899</c:v>
                </c:pt>
                <c:pt idx="6316">
                  <c:v>165.62238944306</c:v>
                </c:pt>
                <c:pt idx="6317">
                  <c:v>161.12541498809099</c:v>
                </c:pt>
                <c:pt idx="6318">
                  <c:v>156.51795360151101</c:v>
                </c:pt>
                <c:pt idx="6319">
                  <c:v>151.80325794814999</c:v>
                </c:pt>
                <c:pt idx="6320">
                  <c:v>146.98473939059301</c:v>
                </c:pt>
                <c:pt idx="6321">
                  <c:v>142.065319172378</c:v>
                </c:pt>
                <c:pt idx="6322">
                  <c:v>137.04870084215099</c:v>
                </c:pt>
                <c:pt idx="6323">
                  <c:v>131.938346034847</c:v>
                </c:pt>
                <c:pt idx="6324">
                  <c:v>126.7371797025</c:v>
                </c:pt>
                <c:pt idx="6325">
                  <c:v>121.449329836234</c:v>
                </c:pt>
                <c:pt idx="6326">
                  <c:v>116.078292932887</c:v>
                </c:pt>
                <c:pt idx="6327">
                  <c:v>110.62729228585501</c:v>
                </c:pt>
                <c:pt idx="6328">
                  <c:v>105.100374546056</c:v>
                </c:pt>
                <c:pt idx="6329">
                  <c:v>99.501547776303497</c:v>
                </c:pt>
                <c:pt idx="6330">
                  <c:v>93.834761509596206</c:v>
                </c:pt>
                <c:pt idx="6331">
                  <c:v>88.103434664069098</c:v>
                </c:pt>
                <c:pt idx="6332">
                  <c:v>82.3120398065833</c:v>
                </c:pt>
                <c:pt idx="6333">
                  <c:v>76.464280739507004</c:v>
                </c:pt>
                <c:pt idx="6334">
                  <c:v>70.563623981808803</c:v>
                </c:pt>
                <c:pt idx="6335">
                  <c:v>64.614701849639403</c:v>
                </c:pt>
                <c:pt idx="6336">
                  <c:v>58.621486871743997</c:v>
                </c:pt>
                <c:pt idx="6337">
                  <c:v>52.587958657035699</c:v>
                </c:pt>
                <c:pt idx="6338">
                  <c:v>46.518399150409998</c:v>
                </c:pt>
                <c:pt idx="6339">
                  <c:v>40.417195298397097</c:v>
                </c:pt>
                <c:pt idx="6340">
                  <c:v>34.288348090187498</c:v>
                </c:pt>
                <c:pt idx="6341">
                  <c:v>28.135960642853401</c:v>
                </c:pt>
                <c:pt idx="6342">
                  <c:v>21.964374084707501</c:v>
                </c:pt>
                <c:pt idx="6343">
                  <c:v>15.777976437973701</c:v>
                </c:pt>
                <c:pt idx="6344">
                  <c:v>9.5807186584728203</c:v>
                </c:pt>
                <c:pt idx="6345">
                  <c:v>3.37661017856917</c:v>
                </c:pt>
                <c:pt idx="6346">
                  <c:v>-2.8301375850887598</c:v>
                </c:pt>
                <c:pt idx="6347">
                  <c:v>-9.0351360590021397</c:v>
                </c:pt>
                <c:pt idx="6348">
                  <c:v>-15.2338469575601</c:v>
                </c:pt>
                <c:pt idx="6349">
                  <c:v>-21.421769936968499</c:v>
                </c:pt>
                <c:pt idx="6350">
                  <c:v>-27.594921188295</c:v>
                </c:pt>
                <c:pt idx="6351">
                  <c:v>-33.749331049522098</c:v>
                </c:pt>
                <c:pt idx="6352">
                  <c:v>-39.880733832023999</c:v>
                </c:pt>
                <c:pt idx="6353">
                  <c:v>-45.984484034280399</c:v>
                </c:pt>
                <c:pt idx="6354">
                  <c:v>-52.0568881149429</c:v>
                </c:pt>
                <c:pt idx="6355">
                  <c:v>-58.093714234361101</c:v>
                </c:pt>
                <c:pt idx="6356">
                  <c:v>-64.0907306363071</c:v>
                </c:pt>
                <c:pt idx="6357">
                  <c:v>-70.043820367005793</c:v>
                </c:pt>
                <c:pt idx="6358">
                  <c:v>-75.948873512535798</c:v>
                </c:pt>
                <c:pt idx="6359">
                  <c:v>-81.8019032627775</c:v>
                </c:pt>
                <c:pt idx="6360">
                  <c:v>-87.598901633392103</c:v>
                </c:pt>
                <c:pt idx="6361">
                  <c:v>-93.335832971297805</c:v>
                </c:pt>
                <c:pt idx="6362">
                  <c:v>-99.008768059169</c:v>
                </c:pt>
                <c:pt idx="6363">
                  <c:v>-104.613881094579</c:v>
                </c:pt>
                <c:pt idx="6364">
                  <c:v>-110.147321394944</c:v>
                </c:pt>
                <c:pt idx="6365">
                  <c:v>-115.605237026575</c:v>
                </c:pt>
                <c:pt idx="6366">
                  <c:v>-120.983920003995</c:v>
                </c:pt>
                <c:pt idx="6367">
                  <c:v>-126.27969012290799</c:v>
                </c:pt>
                <c:pt idx="6368">
                  <c:v>-131.48900664449101</c:v>
                </c:pt>
                <c:pt idx="6369">
                  <c:v>-136.608344741292</c:v>
                </c:pt>
                <c:pt idx="6370">
                  <c:v>-141.63372297452301</c:v>
                </c:pt>
                <c:pt idx="6371">
                  <c:v>-146.562161361553</c:v>
                </c:pt>
                <c:pt idx="6372">
                  <c:v>-151.39030303756701</c:v>
                </c:pt>
                <c:pt idx="6373">
                  <c:v>-156.114573577448</c:v>
                </c:pt>
                <c:pt idx="6374">
                  <c:v>-160.73151581483299</c:v>
                </c:pt>
                <c:pt idx="6375">
                  <c:v>-165.23825193385201</c:v>
                </c:pt>
                <c:pt idx="6376">
                  <c:v>-169.63196576290099</c:v>
                </c:pt>
                <c:pt idx="6377">
                  <c:v>-173.90973751971299</c:v>
                </c:pt>
                <c:pt idx="6378">
                  <c:v>-178.068547907382</c:v>
                </c:pt>
                <c:pt idx="6379">
                  <c:v>-182.105286329059</c:v>
                </c:pt>
                <c:pt idx="6380">
                  <c:v>-186.016921185136</c:v>
                </c:pt>
                <c:pt idx="6381">
                  <c:v>-189.800963245681</c:v>
                </c:pt>
                <c:pt idx="6382">
                  <c:v>-193.454950338396</c:v>
                </c:pt>
                <c:pt idx="6383">
                  <c:v>-196.97628537073399</c:v>
                </c:pt>
                <c:pt idx="6384">
                  <c:v>-200.36240311563299</c:v>
                </c:pt>
                <c:pt idx="6385">
                  <c:v>-203.61123209239099</c:v>
                </c:pt>
                <c:pt idx="6386">
                  <c:v>-206.72067954832701</c:v>
                </c:pt>
                <c:pt idx="6387">
                  <c:v>-209.68847130256501</c:v>
                </c:pt>
                <c:pt idx="6388">
                  <c:v>-212.512480368388</c:v>
                </c:pt>
                <c:pt idx="6389">
                  <c:v>-215.19132468193001</c:v>
                </c:pt>
                <c:pt idx="6390">
                  <c:v>-217.72258587403999</c:v>
                </c:pt>
                <c:pt idx="6391">
                  <c:v>-220.10430462025201</c:v>
                </c:pt>
                <c:pt idx="6392">
                  <c:v>-222.33539565064001</c:v>
                </c:pt>
                <c:pt idx="6393">
                  <c:v>-224.41386165656201</c:v>
                </c:pt>
                <c:pt idx="6394">
                  <c:v>-226.33842224732999</c:v>
                </c:pt>
                <c:pt idx="6395">
                  <c:v>-228.107978090122</c:v>
                </c:pt>
                <c:pt idx="6396">
                  <c:v>-229.72158307980001</c:v>
                </c:pt>
                <c:pt idx="6397">
                  <c:v>-231.17764278242501</c:v>
                </c:pt>
                <c:pt idx="6398">
                  <c:v>-232.47506132448501</c:v>
                </c:pt>
                <c:pt idx="6399">
                  <c:v>-233.61349446449501</c:v>
                </c:pt>
                <c:pt idx="6400">
                  <c:v>-234.59156951124001</c:v>
                </c:pt>
                <c:pt idx="6401">
                  <c:v>-235.40868186633099</c:v>
                </c:pt>
                <c:pt idx="6402">
                  <c:v>-236.064601926855</c:v>
                </c:pt>
                <c:pt idx="6403">
                  <c:v>-236.55850626250199</c:v>
                </c:pt>
                <c:pt idx="6404">
                  <c:v>-236.89026202653599</c:v>
                </c:pt>
                <c:pt idx="6405">
                  <c:v>-237.059734549409</c:v>
                </c:pt>
                <c:pt idx="6406">
                  <c:v>-237.06693077374899</c:v>
                </c:pt>
                <c:pt idx="6407">
                  <c:v>-236.911663067859</c:v>
                </c:pt>
                <c:pt idx="6408">
                  <c:v>-236.59402483778501</c:v>
                </c:pt>
                <c:pt idx="6409">
                  <c:v>-236.114353198694</c:v>
                </c:pt>
                <c:pt idx="6410">
                  <c:v>-235.472731635218</c:v>
                </c:pt>
                <c:pt idx="6411">
                  <c:v>-234.66947027550799</c:v>
                </c:pt>
                <c:pt idx="6412">
                  <c:v>-233.70523300246899</c:v>
                </c:pt>
                <c:pt idx="6413">
                  <c:v>-232.58099579333199</c:v>
                </c:pt>
                <c:pt idx="6414">
                  <c:v>-231.29768510191499</c:v>
                </c:pt>
                <c:pt idx="6415">
                  <c:v>-229.855551920496</c:v>
                </c:pt>
                <c:pt idx="6416">
                  <c:v>-228.255929803225</c:v>
                </c:pt>
                <c:pt idx="6417">
                  <c:v>-226.50003886143699</c:v>
                </c:pt>
                <c:pt idx="6418">
                  <c:v>-224.588979811391</c:v>
                </c:pt>
                <c:pt idx="6419">
                  <c:v>-222.52373625611401</c:v>
                </c:pt>
                <c:pt idx="6420">
                  <c:v>-220.30625674385001</c:v>
                </c:pt>
                <c:pt idx="6421">
                  <c:v>-217.93780241506801</c:v>
                </c:pt>
                <c:pt idx="6422">
                  <c:v>-215.41992413150999</c:v>
                </c:pt>
                <c:pt idx="6423">
                  <c:v>-212.75411844940601</c:v>
                </c:pt>
                <c:pt idx="6424">
                  <c:v>-209.942748743533</c:v>
                </c:pt>
                <c:pt idx="6425">
                  <c:v>-206.98739885120301</c:v>
                </c:pt>
                <c:pt idx="6426">
                  <c:v>-203.890016897506</c:v>
                </c:pt>
                <c:pt idx="6427">
                  <c:v>-200.652871173009</c:v>
                </c:pt>
                <c:pt idx="6428">
                  <c:v>-197.278501101551</c:v>
                </c:pt>
                <c:pt idx="6429">
                  <c:v>-193.768592703792</c:v>
                </c:pt>
                <c:pt idx="6430">
                  <c:v>-190.125752185587</c:v>
                </c:pt>
                <c:pt idx="6431">
                  <c:v>-186.35278721789101</c:v>
                </c:pt>
                <c:pt idx="6432">
                  <c:v>-182.452361486115</c:v>
                </c:pt>
                <c:pt idx="6433">
                  <c:v>-178.42698598548699</c:v>
                </c:pt>
                <c:pt idx="6434">
                  <c:v>-174.27917606555101</c:v>
                </c:pt>
                <c:pt idx="6435">
                  <c:v>-170.01190507126401</c:v>
                </c:pt>
                <c:pt idx="6436">
                  <c:v>-165.628082587541</c:v>
                </c:pt>
                <c:pt idx="6437">
                  <c:v>-161.13054775953199</c:v>
                </c:pt>
                <c:pt idx="6438">
                  <c:v>-156.522525788785</c:v>
                </c:pt>
                <c:pt idx="6439">
                  <c:v>-151.80726952630101</c:v>
                </c:pt>
                <c:pt idx="6440">
                  <c:v>-146.988190520351</c:v>
                </c:pt>
                <c:pt idx="6441">
                  <c:v>-142.068210199612</c:v>
                </c:pt>
                <c:pt idx="6442">
                  <c:v>-137.05103229726399</c:v>
                </c:pt>
                <c:pt idx="6443">
                  <c:v>-131.94011863210801</c:v>
                </c:pt>
                <c:pt idx="6444">
                  <c:v>-126.738394339321</c:v>
                </c:pt>
                <c:pt idx="6445">
                  <c:v>-121.449987592388</c:v>
                </c:pt>
                <c:pt idx="6446">
                  <c:v>-116.078395069661</c:v>
                </c:pt>
                <c:pt idx="6447">
                  <c:v>-110.626840245154</c:v>
                </c:pt>
                <c:pt idx="6448">
                  <c:v>-105.099369949446</c:v>
                </c:pt>
                <c:pt idx="6449">
                  <c:v>-99.499992423995707</c:v>
                </c:pt>
                <c:pt idx="6450">
                  <c:v>-93.832657379380393</c:v>
                </c:pt>
                <c:pt idx="6451">
                  <c:v>-88.100783910180795</c:v>
                </c:pt>
                <c:pt idx="6452">
                  <c:v>-82.308844758522795</c:v>
                </c:pt>
                <c:pt idx="6453">
                  <c:v>-76.460543900814201</c:v>
                </c:pt>
                <c:pt idx="6454">
                  <c:v>-70.559348028752296</c:v>
                </c:pt>
                <c:pt idx="6455">
                  <c:v>-64.609889629889395</c:v>
                </c:pt>
                <c:pt idx="6456">
                  <c:v>-58.616141402965802</c:v>
                </c:pt>
                <c:pt idx="6457">
                  <c:v>-52.582083125437997</c:v>
                </c:pt>
                <c:pt idx="6458">
                  <c:v>-46.511996909244402</c:v>
                </c:pt>
                <c:pt idx="6459">
                  <c:v>-40.410269866403901</c:v>
                </c:pt>
                <c:pt idx="6460">
                  <c:v>-34.280903149992398</c:v>
                </c:pt>
                <c:pt idx="6461">
                  <c:v>-28.128000039314099</c:v>
                </c:pt>
                <c:pt idx="6462">
                  <c:v>-21.9559018232057</c:v>
                </c:pt>
                <c:pt idx="6463">
                  <c:v>-15.7689966826606</c:v>
                </c:pt>
                <c:pt idx="6464">
                  <c:v>-9.5712357304772109</c:v>
                </c:pt>
                <c:pt idx="6465">
                  <c:v>-3.3666285541450498</c:v>
                </c:pt>
                <c:pt idx="6466">
                  <c:v>2.8406132764566698</c:v>
                </c:pt>
                <c:pt idx="6467">
                  <c:v>9.0461010365425203</c:v>
                </c:pt>
                <c:pt idx="6468">
                  <c:v>15.2452962911886</c:v>
                </c:pt>
                <c:pt idx="6469">
                  <c:v>21.4336985493307</c:v>
                </c:pt>
                <c:pt idx="6470">
                  <c:v>27.6073238568211</c:v>
                </c:pt>
                <c:pt idx="6471">
                  <c:v>33.762202408561599</c:v>
                </c:pt>
                <c:pt idx="6472">
                  <c:v>39.894068374986503</c:v>
                </c:pt>
                <c:pt idx="6473">
                  <c:v>45.998276115842003</c:v>
                </c:pt>
                <c:pt idx="6474">
                  <c:v>52.071131953276897</c:v>
                </c:pt>
                <c:pt idx="6475">
                  <c:v>58.108403913427097</c:v>
                </c:pt>
                <c:pt idx="6476">
                  <c:v>64.105860108155198</c:v>
                </c:pt>
                <c:pt idx="6477">
                  <c:v>70.059383454125793</c:v>
                </c:pt>
                <c:pt idx="6478">
                  <c:v>75.964863910264796</c:v>
                </c:pt>
                <c:pt idx="6479">
                  <c:v>81.818314541707807</c:v>
                </c:pt>
                <c:pt idx="6480">
                  <c:v>87.615727241835103</c:v>
                </c:pt>
                <c:pt idx="6481">
                  <c:v>93.353066237786194</c:v>
                </c:pt>
                <c:pt idx="6482">
                  <c:v>99.026402194974494</c:v>
                </c:pt>
                <c:pt idx="6483">
                  <c:v>104.631909196275</c:v>
                </c:pt>
                <c:pt idx="6484">
                  <c:v>110.165736446997</c:v>
                </c:pt>
                <c:pt idx="6485">
                  <c:v>115.624031903964</c:v>
                </c:pt>
                <c:pt idx="6486">
                  <c:v>121.003087474862</c:v>
                </c:pt>
                <c:pt idx="6487">
                  <c:v>126.299222851235</c:v>
                </c:pt>
                <c:pt idx="6488">
                  <c:v>131.50889719280701</c:v>
                </c:pt>
                <c:pt idx="6489">
                  <c:v>136.62858557340499</c:v>
                </c:pt>
                <c:pt idx="6490">
                  <c:v>141.65430645827601</c:v>
                </c:pt>
                <c:pt idx="6491">
                  <c:v>146.583079771608</c:v>
                </c:pt>
                <c:pt idx="6492">
                  <c:v>151.41154855820801</c:v>
                </c:pt>
                <c:pt idx="6493">
                  <c:v>156.136138305413</c:v>
                </c:pt>
                <c:pt idx="6494">
                  <c:v>160.75339176215601</c:v>
                </c:pt>
                <c:pt idx="6495">
                  <c:v>165.26043103074201</c:v>
                </c:pt>
                <c:pt idx="6496">
                  <c:v>169.654439860623</c:v>
                </c:pt>
                <c:pt idx="6497">
                  <c:v>173.93249839350099</c:v>
                </c:pt>
                <c:pt idx="6498">
                  <c:v>178.091587259363</c:v>
                </c:pt>
                <c:pt idx="6499">
                  <c:v>182.12859579119399</c:v>
                </c:pt>
                <c:pt idx="6500">
                  <c:v>186.04049232217301</c:v>
                </c:pt>
                <c:pt idx="6501">
                  <c:v>189.82478755813699</c:v>
                </c:pt>
                <c:pt idx="6502">
                  <c:v>193.479019265532</c:v>
                </c:pt>
                <c:pt idx="6503">
                  <c:v>197.000590293557</c:v>
                </c:pt>
                <c:pt idx="6504">
                  <c:v>200.386935359901</c:v>
                </c:pt>
                <c:pt idx="6505">
                  <c:v>203.635982931635</c:v>
                </c:pt>
                <c:pt idx="6506">
                  <c:v>206.74564020687799</c:v>
                </c:pt>
                <c:pt idx="6507">
                  <c:v>209.71363295859101</c:v>
                </c:pt>
                <c:pt idx="6508">
                  <c:v>212.53783415693499</c:v>
                </c:pt>
                <c:pt idx="6509">
                  <c:v>215.21686169797599</c:v>
                </c:pt>
                <c:pt idx="6510">
                  <c:v>217.74829717554601</c:v>
                </c:pt>
                <c:pt idx="6511">
                  <c:v>220.13018123122299</c:v>
                </c:pt>
                <c:pt idx="6512">
                  <c:v>222.36142856418701</c:v>
                </c:pt>
                <c:pt idx="6513">
                  <c:v>224.440041837965</c:v>
                </c:pt>
                <c:pt idx="6514">
                  <c:v>226.364740637106</c:v>
                </c:pt>
                <c:pt idx="6515">
                  <c:v>228.134425607086</c:v>
                </c:pt>
                <c:pt idx="6516">
                  <c:v>229.74815062413501</c:v>
                </c:pt>
                <c:pt idx="6517">
                  <c:v>231.20432123874099</c:v>
                </c:pt>
                <c:pt idx="6518">
                  <c:v>232.501841564877</c:v>
                </c:pt>
                <c:pt idx="6519">
                  <c:v>233.640367351603</c:v>
                </c:pt>
                <c:pt idx="6520">
                  <c:v>234.61852590129701</c:v>
                </c:pt>
                <c:pt idx="6521">
                  <c:v>235.43571261220799</c:v>
                </c:pt>
                <c:pt idx="6522">
                  <c:v>236.091697881096</c:v>
                </c:pt>
                <c:pt idx="6523">
                  <c:v>236.58565828035799</c:v>
                </c:pt>
                <c:pt idx="6524">
                  <c:v>236.91746096898299</c:v>
                </c:pt>
                <c:pt idx="6525">
                  <c:v>237.08697128616001</c:v>
                </c:pt>
                <c:pt idx="6526">
                  <c:v>237.09419618625299</c:v>
                </c:pt>
                <c:pt idx="6527">
                  <c:v>236.938948052287</c:v>
                </c:pt>
                <c:pt idx="6528">
                  <c:v>236.62132030801001</c:v>
                </c:pt>
                <c:pt idx="6529">
                  <c:v>236.141650089249</c:v>
                </c:pt>
                <c:pt idx="6530">
                  <c:v>235.500020904244</c:v>
                </c:pt>
                <c:pt idx="6531">
                  <c:v>234.69674290768401</c:v>
                </c:pt>
                <c:pt idx="6532">
                  <c:v>233.732480011928</c:v>
                </c:pt>
                <c:pt idx="6533">
                  <c:v>232.608208226556</c:v>
                </c:pt>
                <c:pt idx="6534">
                  <c:v>231.32485404061501</c:v>
                </c:pt>
                <c:pt idx="6535">
                  <c:v>229.88266848447199</c:v>
                </c:pt>
                <c:pt idx="6536">
                  <c:v>228.282985153205</c:v>
                </c:pt>
                <c:pt idx="6537">
                  <c:v>226.527024201892</c:v>
                </c:pt>
                <c:pt idx="6538">
                  <c:v>224.61588639333399</c:v>
                </c:pt>
                <c:pt idx="6539">
                  <c:v>222.550555379874</c:v>
                </c:pt>
                <c:pt idx="6540">
                  <c:v>220.332979761817</c:v>
                </c:pt>
                <c:pt idx="6541">
                  <c:v>217.96442073442299</c:v>
                </c:pt>
                <c:pt idx="6542">
                  <c:v>215.44642921692301</c:v>
                </c:pt>
                <c:pt idx="6543">
                  <c:v>212.780501825708</c:v>
                </c:pt>
                <c:pt idx="6544">
                  <c:v>209.96900199836401</c:v>
                </c:pt>
                <c:pt idx="6545">
                  <c:v>207.01351363763001</c:v>
                </c:pt>
                <c:pt idx="6546">
                  <c:v>203.91598493660999</c:v>
                </c:pt>
                <c:pt idx="6547">
                  <c:v>200.67868425645199</c:v>
                </c:pt>
                <c:pt idx="6548">
                  <c:v>197.30415109410001</c:v>
                </c:pt>
                <c:pt idx="6549">
                  <c:v>193.79407154582299</c:v>
                </c:pt>
                <c:pt idx="6550">
                  <c:v>190.15105189555001</c:v>
                </c:pt>
                <c:pt idx="6551">
                  <c:v>186.37789989474501</c:v>
                </c:pt>
                <c:pt idx="6552">
                  <c:v>182.47727931173199</c:v>
                </c:pt>
                <c:pt idx="6553">
                  <c:v>178.451701227022</c:v>
                </c:pt>
                <c:pt idx="6554">
                  <c:v>174.30368107777099</c:v>
                </c:pt>
                <c:pt idx="6555">
                  <c:v>170.03619229885001</c:v>
                </c:pt>
                <c:pt idx="6556">
                  <c:v>165.652144567351</c:v>
                </c:pt>
                <c:pt idx="6557">
                  <c:v>161.154377122825</c:v>
                </c:pt>
                <c:pt idx="6558">
                  <c:v>156.54611526341199</c:v>
                </c:pt>
                <c:pt idx="6559">
                  <c:v>151.830611938857</c:v>
                </c:pt>
                <c:pt idx="6560">
                  <c:v>147.011278798284</c:v>
                </c:pt>
                <c:pt idx="6561">
                  <c:v>142.09103737330099</c:v>
                </c:pt>
                <c:pt idx="6562">
                  <c:v>137.07359150205201</c:v>
                </c:pt>
                <c:pt idx="6563">
                  <c:v>131.96240311029501</c:v>
                </c:pt>
                <c:pt idx="6564">
                  <c:v>126.760397442119</c:v>
                </c:pt>
                <c:pt idx="6565">
                  <c:v>121.471702781831</c:v>
                </c:pt>
                <c:pt idx="6566">
                  <c:v>116.09981592047799</c:v>
                </c:pt>
                <c:pt idx="6567">
                  <c:v>110.647960446597</c:v>
                </c:pt>
                <c:pt idx="6568">
                  <c:v>105.12018330707301</c:v>
                </c:pt>
                <c:pt idx="6569">
                  <c:v>99.520492861414695</c:v>
                </c:pt>
                <c:pt idx="6570">
                  <c:v>93.8528389399454</c:v>
                </c:pt>
                <c:pt idx="6571">
                  <c:v>88.120640758648605</c:v>
                </c:pt>
                <c:pt idx="6572">
                  <c:v>82.328371182663901</c:v>
                </c:pt>
                <c:pt idx="6573">
                  <c:v>76.479734312972795</c:v>
                </c:pt>
                <c:pt idx="6574">
                  <c:v>70.578196967371994</c:v>
                </c:pt>
                <c:pt idx="6575">
                  <c:v>64.6283917609762</c:v>
                </c:pt>
                <c:pt idx="6576">
                  <c:v>58.634291521524098</c:v>
                </c:pt>
                <c:pt idx="6577">
                  <c:v>52.599876156852403</c:v>
                </c:pt>
                <c:pt idx="6578">
                  <c:v>46.529427910607403</c:v>
                </c:pt>
                <c:pt idx="6579">
                  <c:v>40.427334027806403</c:v>
                </c:pt>
                <c:pt idx="6580">
                  <c:v>34.297595795762803</c:v>
                </c:pt>
                <c:pt idx="6581">
                  <c:v>28.144316629209602</c:v>
                </c:pt>
                <c:pt idx="6582">
                  <c:v>21.9718379535507</c:v>
                </c:pt>
                <c:pt idx="6583">
                  <c:v>15.7845480874574</c:v>
                </c:pt>
                <c:pt idx="6584">
                  <c:v>9.5863982824318903</c:v>
                </c:pt>
                <c:pt idx="6585">
                  <c:v>3.38139826568126</c:v>
                </c:pt>
                <c:pt idx="6586">
                  <c:v>-2.8262402522543502</c:v>
                </c:pt>
                <c:pt idx="6587">
                  <c:v>-9.0321284050253503</c:v>
                </c:pt>
                <c:pt idx="6588">
                  <c:v>-15.2317276152991</c:v>
                </c:pt>
                <c:pt idx="6589">
                  <c:v>-21.420537248795199</c:v>
                </c:pt>
                <c:pt idx="6590">
                  <c:v>-27.594573207400298</c:v>
                </c:pt>
                <c:pt idx="6591">
                  <c:v>-33.749865541345798</c:v>
                </c:pt>
                <c:pt idx="6592">
                  <c:v>-39.882148275749699</c:v>
                </c:pt>
                <c:pt idx="6593">
                  <c:v>-45.986775624433797</c:v>
                </c:pt>
                <c:pt idx="6594">
                  <c:v>-52.0600537630663</c:v>
                </c:pt>
                <c:pt idx="6595">
                  <c:v>-58.097750570809097</c:v>
                </c:pt>
                <c:pt idx="6596">
                  <c:v>-64.095634012089405</c:v>
                </c:pt>
                <c:pt idx="6597">
                  <c:v>-70.049586855744295</c:v>
                </c:pt>
                <c:pt idx="6598">
                  <c:v>-75.955498912503998</c:v>
                </c:pt>
                <c:pt idx="6599">
                  <c:v>-81.809383099017694</c:v>
                </c:pt>
                <c:pt idx="6600">
                  <c:v>-87.607231159926798</c:v>
                </c:pt>
                <c:pt idx="6601">
                  <c:v>-93.345007173417599</c:v>
                </c:pt>
                <c:pt idx="6602">
                  <c:v>-99.018781655813498</c:v>
                </c:pt>
                <c:pt idx="6603">
                  <c:v>-104.624728540785</c:v>
                </c:pt>
                <c:pt idx="6604">
                  <c:v>-110.158996884385</c:v>
                </c:pt>
                <c:pt idx="6605">
                  <c:v>-115.617734494179</c:v>
                </c:pt>
                <c:pt idx="6606">
                  <c:v>-120.997233128641</c:v>
                </c:pt>
                <c:pt idx="6607">
                  <c:v>-126.29381233019301</c:v>
                </c:pt>
                <c:pt idx="6608">
                  <c:v>-131.503931109588</c:v>
                </c:pt>
                <c:pt idx="6609">
                  <c:v>-136.62406439186799</c:v>
                </c:pt>
                <c:pt idx="6610">
                  <c:v>-141.650230493744</c:v>
                </c:pt>
                <c:pt idx="6611">
                  <c:v>-146.579449191148</c:v>
                </c:pt>
                <c:pt idx="6612">
                  <c:v>-151.40836338097901</c:v>
                </c:pt>
                <c:pt idx="6613">
                  <c:v>-156.13339840304701</c:v>
                </c:pt>
                <c:pt idx="6614">
                  <c:v>-160.75109685919699</c:v>
                </c:pt>
                <c:pt idx="6615">
                  <c:v>-165.25858070512001</c:v>
                </c:pt>
                <c:pt idx="6616">
                  <c:v>-169.653033544191</c:v>
                </c:pt>
                <c:pt idx="6617">
                  <c:v>-173.93153537260801</c:v>
                </c:pt>
                <c:pt idx="6618">
                  <c:v>-178.09106667547701</c:v>
                </c:pt>
                <c:pt idx="6619">
                  <c:v>-182.12851664156901</c:v>
                </c:pt>
                <c:pt idx="6620">
                  <c:v>-186.04085346057201</c:v>
                </c:pt>
                <c:pt idx="6621">
                  <c:v>-189.82558769557701</c:v>
                </c:pt>
                <c:pt idx="6622">
                  <c:v>-193.48025697110899</c:v>
                </c:pt>
                <c:pt idx="6623">
                  <c:v>-197.00226399528</c:v>
                </c:pt>
                <c:pt idx="6624">
                  <c:v>-200.38904334559899</c:v>
                </c:pt>
                <c:pt idx="6625">
                  <c:v>-203.63852334989099</c:v>
                </c:pt>
                <c:pt idx="6626">
                  <c:v>-206.74861106801001</c:v>
                </c:pt>
                <c:pt idx="6627">
                  <c:v>-209.71703213568401</c:v>
                </c:pt>
                <c:pt idx="6628">
                  <c:v>-212.541659386905</c:v>
                </c:pt>
                <c:pt idx="6629">
                  <c:v>-215.22111058268101</c:v>
                </c:pt>
                <c:pt idx="6630">
                  <c:v>-217.752967182942</c:v>
                </c:pt>
                <c:pt idx="6631">
                  <c:v>-220.13526969655501</c:v>
                </c:pt>
                <c:pt idx="6632">
                  <c:v>-222.36693269122401</c:v>
                </c:pt>
                <c:pt idx="6633">
                  <c:v>-224.445958700278</c:v>
                </c:pt>
                <c:pt idx="6634">
                  <c:v>-226.371067179379</c:v>
                </c:pt>
                <c:pt idx="6635">
                  <c:v>-228.141158646473</c:v>
                </c:pt>
                <c:pt idx="6636">
                  <c:v>-229.755286851649</c:v>
                </c:pt>
                <c:pt idx="6637">
                  <c:v>-231.21185722068901</c:v>
                </c:pt>
                <c:pt idx="6638">
                  <c:v>-232.509773744325</c:v>
                </c:pt>
                <c:pt idx="6639">
                  <c:v>-233.64869204988099</c:v>
                </c:pt>
                <c:pt idx="6640">
                  <c:v>-234.62723931954301</c:v>
                </c:pt>
                <c:pt idx="6641">
                  <c:v>-235.44481083294201</c:v>
                </c:pt>
                <c:pt idx="6642">
                  <c:v>-236.10117686983401</c:v>
                </c:pt>
                <c:pt idx="6643">
                  <c:v>-236.59551388725799</c:v>
                </c:pt>
                <c:pt idx="6644">
                  <c:v>-236.92768893052599</c:v>
                </c:pt>
                <c:pt idx="6645">
                  <c:v>-237.097567226862</c:v>
                </c:pt>
                <c:pt idx="6646">
                  <c:v>-237.105155620414</c:v>
                </c:pt>
                <c:pt idx="6647">
                  <c:v>-236.95026638576499</c:v>
                </c:pt>
                <c:pt idx="6648">
                  <c:v>-236.632992840035</c:v>
                </c:pt>
                <c:pt idx="6649">
                  <c:v>-236.15367201425701</c:v>
                </c:pt>
                <c:pt idx="6650">
                  <c:v>-235.51238731375099</c:v>
                </c:pt>
                <c:pt idx="6651">
                  <c:v>-234.709448792183</c:v>
                </c:pt>
                <c:pt idx="6652">
                  <c:v>-233.745520262816</c:v>
                </c:pt>
                <c:pt idx="6653">
                  <c:v>-232.62157763808801</c:v>
                </c:pt>
                <c:pt idx="6654">
                  <c:v>-231.33854731188799</c:v>
                </c:pt>
                <c:pt idx="6655">
                  <c:v>-229.89668022142899</c:v>
                </c:pt>
                <c:pt idx="6656">
                  <c:v>-228.297309870671</c:v>
                </c:pt>
                <c:pt idx="6657">
                  <c:v>-226.54165632563399</c:v>
                </c:pt>
                <c:pt idx="6658">
                  <c:v>-224.630820262138</c:v>
                </c:pt>
                <c:pt idx="6659">
                  <c:v>-222.56578524765499</c:v>
                </c:pt>
                <c:pt idx="6660">
                  <c:v>-220.348499799747</c:v>
                </c:pt>
                <c:pt idx="6661">
                  <c:v>-217.98022503307499</c:v>
                </c:pt>
                <c:pt idx="6662">
                  <c:v>-215.46251178844801</c:v>
                </c:pt>
                <c:pt idx="6663">
                  <c:v>-212.79685660602499</c:v>
                </c:pt>
                <c:pt idx="6664">
                  <c:v>-209.98562284936801</c:v>
                </c:pt>
                <c:pt idx="6665">
                  <c:v>-207.030394349419</c:v>
                </c:pt>
                <c:pt idx="6666">
                  <c:v>-203.93311922973999</c:v>
                </c:pt>
                <c:pt idx="6667">
                  <c:v>-200.69606578419101</c:v>
                </c:pt>
                <c:pt idx="6668">
                  <c:v>-197.321773444716</c:v>
                </c:pt>
                <c:pt idx="6669">
                  <c:v>-193.81192824487499</c:v>
                </c:pt>
                <c:pt idx="6670">
                  <c:v>-190.16913640819899</c:v>
                </c:pt>
                <c:pt idx="6671">
                  <c:v>-186.396205628079</c:v>
                </c:pt>
                <c:pt idx="6672">
                  <c:v>-182.49579961710401</c:v>
                </c:pt>
                <c:pt idx="6673">
                  <c:v>-178.47042940239601</c:v>
                </c:pt>
                <c:pt idx="6674">
                  <c:v>-174.322610370089</c:v>
                </c:pt>
                <c:pt idx="6675">
                  <c:v>-170.055315906396</c:v>
                </c:pt>
                <c:pt idx="6676">
                  <c:v>-165.671455642138</c:v>
                </c:pt>
                <c:pt idx="6677">
                  <c:v>-161.17386877298199</c:v>
                </c:pt>
                <c:pt idx="6678">
                  <c:v>-156.56578055558501</c:v>
                </c:pt>
                <c:pt idx="6679">
                  <c:v>-151.850443900611</c:v>
                </c:pt>
                <c:pt idx="6680">
                  <c:v>-147.031270420521</c:v>
                </c:pt>
                <c:pt idx="6681">
                  <c:v>-142.11118161267299</c:v>
                </c:pt>
                <c:pt idx="6682">
                  <c:v>-137.09388128338699</c:v>
                </c:pt>
                <c:pt idx="6683">
                  <c:v>-131.98283132902401</c:v>
                </c:pt>
                <c:pt idx="6684">
                  <c:v>-126.780956966703</c:v>
                </c:pt>
                <c:pt idx="6685">
                  <c:v>-121.49238645619999</c:v>
                </c:pt>
                <c:pt idx="6686">
                  <c:v>-116.12061656646</c:v>
                </c:pt>
                <c:pt idx="6687">
                  <c:v>-110.668870866356</c:v>
                </c:pt>
                <c:pt idx="6688">
                  <c:v>-105.141196285543</c:v>
                </c:pt>
                <c:pt idx="6689">
                  <c:v>-99.541601168737003</c:v>
                </c:pt>
                <c:pt idx="6690">
                  <c:v>-93.874035333897993</c:v>
                </c:pt>
                <c:pt idx="6691">
                  <c:v>-88.141917987083701</c:v>
                </c:pt>
                <c:pt idx="6692">
                  <c:v>-82.349721985925001</c:v>
                </c:pt>
                <c:pt idx="6693">
                  <c:v>-76.501151426327496</c:v>
                </c:pt>
                <c:pt idx="6694">
                  <c:v>-70.599673123426001</c:v>
                </c:pt>
                <c:pt idx="6695">
                  <c:v>-64.649919692091203</c:v>
                </c:pt>
                <c:pt idx="6696">
                  <c:v>-58.655863962216699</c:v>
                </c:pt>
                <c:pt idx="6697">
                  <c:v>-52.6214858462032</c:v>
                </c:pt>
                <c:pt idx="6698">
                  <c:v>-46.551067594649197</c:v>
                </c:pt>
                <c:pt idx="6699">
                  <c:v>-40.448996461901501</c:v>
                </c:pt>
                <c:pt idx="6700">
                  <c:v>-34.319273746989502</c:v>
                </c:pt>
                <c:pt idx="6701">
                  <c:v>-28.166002878714099</c:v>
                </c:pt>
                <c:pt idx="6702">
                  <c:v>-21.993525298909699</c:v>
                </c:pt>
                <c:pt idx="6703">
                  <c:v>-15.806229345007299</c:v>
                </c:pt>
                <c:pt idx="6704">
                  <c:v>-9.6080662896119993</c:v>
                </c:pt>
                <c:pt idx="6705">
                  <c:v>-3.4030458833390198</c:v>
                </c:pt>
                <c:pt idx="6706">
                  <c:v>2.8046201375629098</c:v>
                </c:pt>
                <c:pt idx="6707">
                  <c:v>9.0105428787371693</c:v>
                </c:pt>
                <c:pt idx="6708">
                  <c:v>15.2101837325843</c:v>
                </c:pt>
                <c:pt idx="6709">
                  <c:v>21.3990420322971</c:v>
                </c:pt>
                <c:pt idx="6710">
                  <c:v>27.5731336449977</c:v>
                </c:pt>
                <c:pt idx="6711">
                  <c:v>33.728488583926101</c:v>
                </c:pt>
                <c:pt idx="6712">
                  <c:v>39.860840835015097</c:v>
                </c:pt>
                <c:pt idx="6713">
                  <c:v>45.965544570705497</c:v>
                </c:pt>
                <c:pt idx="6714">
                  <c:v>52.038905923133498</c:v>
                </c:pt>
                <c:pt idx="6715">
                  <c:v>58.076692725771302</c:v>
                </c:pt>
                <c:pt idx="6716">
                  <c:v>64.074672895240099</c:v>
                </c:pt>
                <c:pt idx="6717">
                  <c:v>70.028729150464997</c:v>
                </c:pt>
                <c:pt idx="6718">
                  <c:v>75.934751250186693</c:v>
                </c:pt>
                <c:pt idx="6719">
                  <c:v>81.788752057004302</c:v>
                </c:pt>
                <c:pt idx="6720">
                  <c:v>87.586723259481204</c:v>
                </c:pt>
                <c:pt idx="6721">
                  <c:v>93.324628877706104</c:v>
                </c:pt>
                <c:pt idx="6722">
                  <c:v>98.998539367921097</c:v>
                </c:pt>
                <c:pt idx="6723">
                  <c:v>104.60462860176401</c:v>
                </c:pt>
                <c:pt idx="6724">
                  <c:v>110.13904557131001</c:v>
                </c:pt>
                <c:pt idx="6725">
                  <c:v>115.597938018243</c:v>
                </c:pt>
                <c:pt idx="6726">
                  <c:v>120.977597633272</c:v>
                </c:pt>
                <c:pt idx="6727">
                  <c:v>126.274343889204</c:v>
                </c:pt>
                <c:pt idx="6728">
                  <c:v>131.484635725343</c:v>
                </c:pt>
                <c:pt idx="6729">
                  <c:v>136.60494799349399</c:v>
                </c:pt>
                <c:pt idx="6730">
                  <c:v>141.63129893535299</c:v>
                </c:pt>
                <c:pt idx="6731">
                  <c:v>146.56070825010599</c:v>
                </c:pt>
                <c:pt idx="6732">
                  <c:v>151.389818756192</c:v>
                </c:pt>
                <c:pt idx="6733">
                  <c:v>156.115055713283</c:v>
                </c:pt>
                <c:pt idx="6734">
                  <c:v>160.73296164144</c:v>
                </c:pt>
                <c:pt idx="6735">
                  <c:v>165.24065841295399</c:v>
                </c:pt>
                <c:pt idx="6736">
                  <c:v>169.635329546213</c:v>
                </c:pt>
                <c:pt idx="6737">
                  <c:v>173.91405495088</c:v>
                </c:pt>
                <c:pt idx="6738">
                  <c:v>178.07381502400401</c:v>
                </c:pt>
                <c:pt idx="6739">
                  <c:v>182.111498864814</c:v>
                </c:pt>
                <c:pt idx="6740">
                  <c:v>186.024074572003</c:v>
                </c:pt>
                <c:pt idx="6741">
                  <c:v>189.80905261625301</c:v>
                </c:pt>
                <c:pt idx="6742">
                  <c:v>193.463970528289</c:v>
                </c:pt>
                <c:pt idx="6743">
                  <c:v>196.98623092108099</c:v>
                </c:pt>
                <c:pt idx="6744">
                  <c:v>200.373268275675</c:v>
                </c:pt>
                <c:pt idx="6745">
                  <c:v>203.62301082215899</c:v>
                </c:pt>
                <c:pt idx="6746">
                  <c:v>206.73336552140699</c:v>
                </c:pt>
                <c:pt idx="6747">
                  <c:v>209.70205790895699</c:v>
                </c:pt>
                <c:pt idx="6748">
                  <c:v>212.52696071744299</c:v>
                </c:pt>
                <c:pt idx="6749">
                  <c:v>215.20669160538</c:v>
                </c:pt>
                <c:pt idx="6750">
                  <c:v>217.738831929111</c:v>
                </c:pt>
                <c:pt idx="6751">
                  <c:v>220.12142209285199</c:v>
                </c:pt>
                <c:pt idx="6752">
                  <c:v>222.35337655863799</c:v>
                </c:pt>
                <c:pt idx="6753">
                  <c:v>224.432697753139</c:v>
                </c:pt>
                <c:pt idx="6754">
                  <c:v>226.35810502441799</c:v>
                </c:pt>
                <c:pt idx="6755">
                  <c:v>228.128498781909</c:v>
                </c:pt>
                <c:pt idx="6756">
                  <c:v>229.74293266632199</c:v>
                </c:pt>
                <c:pt idx="6757">
                  <c:v>231.19981199322399</c:v>
                </c:pt>
                <c:pt idx="6758">
                  <c:v>232.49804064234601</c:v>
                </c:pt>
                <c:pt idx="6759">
                  <c:v>233.63727412924999</c:v>
                </c:pt>
                <c:pt idx="6760">
                  <c:v>234.616139523648</c:v>
                </c:pt>
                <c:pt idx="6761">
                  <c:v>235.43403199202299</c:v>
                </c:pt>
                <c:pt idx="6762">
                  <c:v>236.09072170034401</c:v>
                </c:pt>
                <c:pt idx="6763">
                  <c:v>236.58538499126701</c:v>
                </c:pt>
                <c:pt idx="6764">
                  <c:v>236.91788879516201</c:v>
                </c:pt>
                <c:pt idx="6765">
                  <c:v>237.088098223793</c:v>
                </c:pt>
                <c:pt idx="6766">
                  <c:v>237.09602000537001</c:v>
                </c:pt>
                <c:pt idx="6767">
                  <c:v>236.941466298102</c:v>
                </c:pt>
                <c:pt idx="6768">
                  <c:v>236.624530302328</c:v>
                </c:pt>
                <c:pt idx="6769">
                  <c:v>236.14554893194801</c:v>
                </c:pt>
                <c:pt idx="6770">
                  <c:v>235.50460547482601</c:v>
                </c:pt>
                <c:pt idx="6771">
                  <c:v>234.70200986689201</c:v>
                </c:pt>
                <c:pt idx="6772">
                  <c:v>233.73842580343299</c:v>
                </c:pt>
                <c:pt idx="6773">
                  <c:v>232.61482907871101</c:v>
                </c:pt>
                <c:pt idx="6774">
                  <c:v>231.33214596827699</c:v>
                </c:pt>
                <c:pt idx="6775">
                  <c:v>229.89062729088499</c:v>
                </c:pt>
                <c:pt idx="6776">
                  <c:v>228.29160643195399</c:v>
                </c:pt>
                <c:pt idx="6777">
                  <c:v>226.53630333892201</c:v>
                </c:pt>
                <c:pt idx="6778">
                  <c:v>224.62581856902199</c:v>
                </c:pt>
                <c:pt idx="6779">
                  <c:v>222.561135571177</c:v>
                </c:pt>
                <c:pt idx="6780">
                  <c:v>220.34420274447399</c:v>
                </c:pt>
                <c:pt idx="6781">
                  <c:v>217.97628108521599</c:v>
                </c:pt>
                <c:pt idx="6782">
                  <c:v>215.45892131600399</c:v>
                </c:pt>
                <c:pt idx="6783">
                  <c:v>212.793619858981</c:v>
                </c:pt>
                <c:pt idx="6784">
                  <c:v>209.98273995992901</c:v>
                </c:pt>
                <c:pt idx="6785">
                  <c:v>207.02786533227601</c:v>
                </c:pt>
                <c:pt idx="6786">
                  <c:v>203.930943982374</c:v>
                </c:pt>
                <c:pt idx="6787">
                  <c:v>200.69424408722</c:v>
                </c:pt>
                <c:pt idx="6788">
                  <c:v>197.32030496228299</c:v>
                </c:pt>
                <c:pt idx="6789">
                  <c:v>193.81081252505999</c:v>
                </c:pt>
                <c:pt idx="6790">
                  <c:v>190.168372883486</c:v>
                </c:pt>
                <c:pt idx="6791">
                  <c:v>186.39579361584501</c:v>
                </c:pt>
                <c:pt idx="6792">
                  <c:v>182.49573832015</c:v>
                </c:pt>
                <c:pt idx="6793">
                  <c:v>178.47071790952</c:v>
                </c:pt>
                <c:pt idx="6794">
                  <c:v>174.32324765668599</c:v>
                </c:pt>
                <c:pt idx="6795">
                  <c:v>170.05630083510101</c:v>
                </c:pt>
                <c:pt idx="6796">
                  <c:v>165.67278696350201</c:v>
                </c:pt>
                <c:pt idx="6797">
                  <c:v>161.17554512618199</c:v>
                </c:pt>
                <c:pt idx="6798">
                  <c:v>156.567800469171</c:v>
                </c:pt>
                <c:pt idx="6799">
                  <c:v>151.85280579328901</c:v>
                </c:pt>
                <c:pt idx="6800">
                  <c:v>147.03397260196601</c:v>
                </c:pt>
                <c:pt idx="6801">
                  <c:v>142.114222284378</c:v>
                </c:pt>
                <c:pt idx="6802">
                  <c:v>137.09725853954501</c:v>
                </c:pt>
                <c:pt idx="6803">
                  <c:v>131.98654315744801</c:v>
                </c:pt>
                <c:pt idx="6804">
                  <c:v>126.78500124977499</c:v>
                </c:pt>
                <c:pt idx="6805">
                  <c:v>121.496760971844</c:v>
                </c:pt>
                <c:pt idx="6806">
                  <c:v>116.125318989164</c:v>
                </c:pt>
                <c:pt idx="6807">
                  <c:v>110.67389876820999</c:v>
                </c:pt>
                <c:pt idx="6808">
                  <c:v>105.146547137325</c:v>
                </c:pt>
                <c:pt idx="6809">
                  <c:v>99.547272341006803</c:v>
                </c:pt>
                <c:pt idx="6810">
                  <c:v>93.880024098145</c:v>
                </c:pt>
                <c:pt idx="6811">
                  <c:v>88.148221516880795</c:v>
                </c:pt>
                <c:pt idx="6812">
                  <c:v>82.356337358143193</c:v>
                </c:pt>
                <c:pt idx="6813">
                  <c:v>76.508075622339604</c:v>
                </c:pt>
                <c:pt idx="6814">
                  <c:v>70.606903030372905</c:v>
                </c:pt>
                <c:pt idx="6815">
                  <c:v>64.657452104161607</c:v>
                </c:pt>
                <c:pt idx="6816">
                  <c:v>58.6636955819544</c:v>
                </c:pt>
                <c:pt idx="6817">
                  <c:v>52.629613285836001</c:v>
                </c:pt>
                <c:pt idx="6818">
                  <c:v>46.5594873774604</c:v>
                </c:pt>
                <c:pt idx="6819">
                  <c:v>40.457705023615503</c:v>
                </c:pt>
                <c:pt idx="6820">
                  <c:v>34.328267437173203</c:v>
                </c:pt>
                <c:pt idx="6821">
                  <c:v>28.1752779622303</c:v>
                </c:pt>
                <c:pt idx="6822">
                  <c:v>22.003077957367601</c:v>
                </c:pt>
                <c:pt idx="6823">
                  <c:v>15.8160556782552</c:v>
                </c:pt>
                <c:pt idx="6824">
                  <c:v>9.6181623172403494</c:v>
                </c:pt>
                <c:pt idx="6825">
                  <c:v>3.4134075462100402</c:v>
                </c:pt>
                <c:pt idx="6826">
                  <c:v>-2.7939969757512699</c:v>
                </c:pt>
                <c:pt idx="6827">
                  <c:v>-8.9996624298871399</c:v>
                </c:pt>
                <c:pt idx="6828">
                  <c:v>-15.1990502826048</c:v>
                </c:pt>
                <c:pt idx="6829">
                  <c:v>-21.387659939477199</c:v>
                </c:pt>
                <c:pt idx="6830">
                  <c:v>-27.5615073383781</c:v>
                </c:pt>
                <c:pt idx="6831">
                  <c:v>-33.7166225616456</c:v>
                </c:pt>
                <c:pt idx="6832">
                  <c:v>-39.848739662633797</c:v>
                </c:pt>
                <c:pt idx="6833">
                  <c:v>-45.953212879520301</c:v>
                </c:pt>
                <c:pt idx="6834">
                  <c:v>-52.026348408462603</c:v>
                </c:pt>
                <c:pt idx="6835">
                  <c:v>-58.063914145232999</c:v>
                </c:pt>
                <c:pt idx="6836">
                  <c:v>-64.061678067013801</c:v>
                </c:pt>
                <c:pt idx="6837">
                  <c:v>-70.015522951532702</c:v>
                </c:pt>
                <c:pt idx="6838">
                  <c:v>-75.921338614563297</c:v>
                </c:pt>
                <c:pt idx="6839">
                  <c:v>-81.775137973953093</c:v>
                </c:pt>
                <c:pt idx="6840">
                  <c:v>-87.572912771707607</c:v>
                </c:pt>
                <c:pt idx="6841">
                  <c:v>-93.310627079560206</c:v>
                </c:pt>
                <c:pt idx="6842">
                  <c:v>-98.984351403561107</c:v>
                </c:pt>
                <c:pt idx="6843">
                  <c:v>-104.59025966332599</c:v>
                </c:pt>
                <c:pt idx="6844">
                  <c:v>-110.124500897063</c:v>
                </c:pt>
                <c:pt idx="6845">
                  <c:v>-115.583222890728</c:v>
                </c:pt>
                <c:pt idx="6846">
                  <c:v>-120.962717377438</c:v>
                </c:pt>
                <c:pt idx="6847">
                  <c:v>-126.259303870531</c:v>
                </c:pt>
                <c:pt idx="6848">
                  <c:v>-131.46944134795999</c:v>
                </c:pt>
                <c:pt idx="6849">
                  <c:v>-136.58960469828099</c:v>
                </c:pt>
                <c:pt idx="6850">
                  <c:v>-141.61581219805001</c:v>
                </c:pt>
                <c:pt idx="6851">
                  <c:v>-146.54508357940401</c:v>
                </c:pt>
                <c:pt idx="6852">
                  <c:v>-151.37406169181801</c:v>
                </c:pt>
                <c:pt idx="6853">
                  <c:v>-156.09917182408901</c:v>
                </c:pt>
                <c:pt idx="6854">
                  <c:v>-160.71695652347799</c:v>
                </c:pt>
                <c:pt idx="6855">
                  <c:v>-165.22453768755301</c:v>
                </c:pt>
                <c:pt idx="6856">
                  <c:v>-169.61909885804801</c:v>
                </c:pt>
                <c:pt idx="6857">
                  <c:v>-173.897719966045</c:v>
                </c:pt>
                <c:pt idx="6858">
                  <c:v>-178.05738142807499</c:v>
                </c:pt>
                <c:pt idx="6859">
                  <c:v>-182.094972360919</c:v>
                </c:pt>
                <c:pt idx="6860">
                  <c:v>-186.007460878882</c:v>
                </c:pt>
                <c:pt idx="6861">
                  <c:v>-189.79235746632801</c:v>
                </c:pt>
                <c:pt idx="6862">
                  <c:v>-193.44719966572401</c:v>
                </c:pt>
                <c:pt idx="6863">
                  <c:v>-196.96939009985701</c:v>
                </c:pt>
                <c:pt idx="6864">
                  <c:v>-200.35636325764901</c:v>
                </c:pt>
                <c:pt idx="6865">
                  <c:v>-203.60604737514399</c:v>
                </c:pt>
                <c:pt idx="6866">
                  <c:v>-206.71634941724099</c:v>
                </c:pt>
                <c:pt idx="6867">
                  <c:v>-209.68499492158199</c:v>
                </c:pt>
                <c:pt idx="6868">
                  <c:v>-212.50985662099001</c:v>
                </c:pt>
                <c:pt idx="6869">
                  <c:v>-215.18955217225701</c:v>
                </c:pt>
                <c:pt idx="6870">
                  <c:v>-217.721662928092</c:v>
                </c:pt>
                <c:pt idx="6871">
                  <c:v>-220.10422928717901</c:v>
                </c:pt>
                <c:pt idx="6872">
                  <c:v>-222.336165704129</c:v>
                </c:pt>
                <c:pt idx="6873">
                  <c:v>-224.41547459629999</c:v>
                </c:pt>
                <c:pt idx="6874">
                  <c:v>-226.34087530056601</c:v>
                </c:pt>
                <c:pt idx="6875">
                  <c:v>-228.11126821330299</c:v>
                </c:pt>
                <c:pt idx="6876">
                  <c:v>-229.72570696029999</c:v>
                </c:pt>
                <c:pt idx="6877">
                  <c:v>-231.182596840358</c:v>
                </c:pt>
                <c:pt idx="6878">
                  <c:v>-232.48084171459701</c:v>
                </c:pt>
                <c:pt idx="6879">
                  <c:v>-233.62009707814499</c:v>
                </c:pt>
                <c:pt idx="6880">
                  <c:v>-234.598989978459</c:v>
                </c:pt>
                <c:pt idx="6881">
                  <c:v>-235.41691555796299</c:v>
                </c:pt>
                <c:pt idx="6882">
                  <c:v>-236.07364395677499</c:v>
                </c:pt>
                <c:pt idx="6883">
                  <c:v>-236.56835148992201</c:v>
                </c:pt>
                <c:pt idx="6884">
                  <c:v>-236.90090505838</c:v>
                </c:pt>
                <c:pt idx="6885">
                  <c:v>-237.07116974277</c:v>
                </c:pt>
                <c:pt idx="6886">
                  <c:v>-237.079152238419</c:v>
                </c:pt>
                <c:pt idx="6887">
                  <c:v>-236.92466466893799</c:v>
                </c:pt>
                <c:pt idx="6888">
                  <c:v>-236.60780019836301</c:v>
                </c:pt>
                <c:pt idx="6889">
                  <c:v>-236.128895702601</c:v>
                </c:pt>
                <c:pt idx="6890">
                  <c:v>-235.48803442985499</c:v>
                </c:pt>
                <c:pt idx="6891">
                  <c:v>-234.68552627474099</c:v>
                </c:pt>
                <c:pt idx="6892">
                  <c:v>-233.72203488959801</c:v>
                </c:pt>
                <c:pt idx="6893">
                  <c:v>-232.59853602412099</c:v>
                </c:pt>
                <c:pt idx="6894">
                  <c:v>-231.31595590770101</c:v>
                </c:pt>
                <c:pt idx="6895">
                  <c:v>-229.874545311351</c:v>
                </c:pt>
                <c:pt idx="6896">
                  <c:v>-228.27563757119401</c:v>
                </c:pt>
                <c:pt idx="6897">
                  <c:v>-226.52045258383299</c:v>
                </c:pt>
                <c:pt idx="6898">
                  <c:v>-224.61009085415199</c:v>
                </c:pt>
                <c:pt idx="6899">
                  <c:v>-222.545535777228</c:v>
                </c:pt>
                <c:pt idx="6900">
                  <c:v>-220.32873569682701</c:v>
                </c:pt>
                <c:pt idx="6901">
                  <c:v>-217.96095155248801</c:v>
                </c:pt>
                <c:pt idx="6902">
                  <c:v>-215.44373400861099</c:v>
                </c:pt>
                <c:pt idx="6903">
                  <c:v>-212.77857942774099</c:v>
                </c:pt>
                <c:pt idx="6904">
                  <c:v>-209.96785099467201</c:v>
                </c:pt>
                <c:pt idx="6905">
                  <c:v>-207.01313236049299</c:v>
                </c:pt>
                <c:pt idx="6906">
                  <c:v>-203.916371467879</c:v>
                </c:pt>
                <c:pt idx="6907">
                  <c:v>-200.67983642884701</c:v>
                </c:pt>
                <c:pt idx="6908">
                  <c:v>-197.306066492594</c:v>
                </c:pt>
                <c:pt idx="6909">
                  <c:v>-193.79674750909601</c:v>
                </c:pt>
                <c:pt idx="6910">
                  <c:v>-190.15448551752201</c:v>
                </c:pt>
                <c:pt idx="6911">
                  <c:v>-186.38208802619599</c:v>
                </c:pt>
                <c:pt idx="6912">
                  <c:v>-182.48221856198199</c:v>
                </c:pt>
                <c:pt idx="6913">
                  <c:v>-178.457387965701</c:v>
                </c:pt>
                <c:pt idx="6914">
                  <c:v>-174.31011143665501</c:v>
                </c:pt>
                <c:pt idx="6915">
                  <c:v>-170.043362173773</c:v>
                </c:pt>
                <c:pt idx="6916">
                  <c:v>-165.66004962019301</c:v>
                </c:pt>
                <c:pt idx="6917">
                  <c:v>-161.16301278356801</c:v>
                </c:pt>
                <c:pt idx="6918">
                  <c:v>-156.555476732269</c:v>
                </c:pt>
                <c:pt idx="6919">
                  <c:v>-151.84069418847099</c:v>
                </c:pt>
                <c:pt idx="6920">
                  <c:v>-147.02207657599899</c:v>
                </c:pt>
                <c:pt idx="6921">
                  <c:v>-142.10254520349901</c:v>
                </c:pt>
                <c:pt idx="6922">
                  <c:v>-137.08580368855399</c:v>
                </c:pt>
                <c:pt idx="6923">
                  <c:v>-131.97531373884101</c:v>
                </c:pt>
                <c:pt idx="6924">
                  <c:v>-126.774000382899</c:v>
                </c:pt>
                <c:pt idx="6925">
                  <c:v>-121.48599169209</c:v>
                </c:pt>
                <c:pt idx="6926">
                  <c:v>-116.114784247179</c:v>
                </c:pt>
                <c:pt idx="6927">
                  <c:v>-110.66360142915001</c:v>
                </c:pt>
                <c:pt idx="6928">
                  <c:v>-105.13648998012999</c:v>
                </c:pt>
                <c:pt idx="6929">
                  <c:v>-99.537458057710694</c:v>
                </c:pt>
                <c:pt idx="6930">
                  <c:v>-93.870455293215002</c:v>
                </c:pt>
                <c:pt idx="6931">
                  <c:v>-88.138900706589695</c:v>
                </c:pt>
                <c:pt idx="6932">
                  <c:v>-82.347266969964593</c:v>
                </c:pt>
                <c:pt idx="6933">
                  <c:v>-76.499257994391101</c:v>
                </c:pt>
                <c:pt idx="6934">
                  <c:v>-70.598340410869099</c:v>
                </c:pt>
                <c:pt idx="6935">
                  <c:v>-64.649146650909699</c:v>
                </c:pt>
                <c:pt idx="6936">
                  <c:v>-58.655649361883597</c:v>
                </c:pt>
                <c:pt idx="6937">
                  <c:v>-52.621828274555497</c:v>
                </c:pt>
                <c:pt idx="6938">
                  <c:v>-46.551965458838801</c:v>
                </c:pt>
                <c:pt idx="6939">
                  <c:v>-40.4504479894102</c:v>
                </c:pt>
                <c:pt idx="6940">
                  <c:v>-34.321276986683102</c:v>
                </c:pt>
                <c:pt idx="6941">
                  <c:v>-28.168555701967399</c:v>
                </c:pt>
                <c:pt idx="6942">
                  <c:v>-21.996625400781699</c:v>
                </c:pt>
                <c:pt idx="6943">
                  <c:v>-15.8098742454748</c:v>
                </c:pt>
                <c:pt idx="6944">
                  <c:v>-9.6122533348527099</c:v>
                </c:pt>
                <c:pt idx="6945">
                  <c:v>-3.4077722470735301</c:v>
                </c:pt>
                <c:pt idx="6946">
                  <c:v>2.7993574526739802</c:v>
                </c:pt>
                <c:pt idx="6947">
                  <c:v>9.0047470396539708</c:v>
                </c:pt>
                <c:pt idx="6948">
                  <c:v>15.203858074386</c:v>
                </c:pt>
                <c:pt idx="6949">
                  <c:v>21.392190056625299</c:v>
                </c:pt>
                <c:pt idx="6950">
                  <c:v>27.5657590184607</c:v>
                </c:pt>
                <c:pt idx="6951">
                  <c:v>33.720595136445397</c:v>
                </c:pt>
                <c:pt idx="6952">
                  <c:v>39.8524325581214</c:v>
                </c:pt>
                <c:pt idx="6953">
                  <c:v>45.956625615793101</c:v>
                </c:pt>
                <c:pt idx="6954">
                  <c:v>52.029480599657198</c:v>
                </c:pt>
                <c:pt idx="6955">
                  <c:v>58.066765499396197</c:v>
                </c:pt>
                <c:pt idx="6956">
                  <c:v>64.064248385956205</c:v>
                </c:pt>
                <c:pt idx="6957">
                  <c:v>70.017812130641204</c:v>
                </c:pt>
                <c:pt idx="6958">
                  <c:v>75.923346642589806</c:v>
                </c:pt>
                <c:pt idx="6959">
                  <c:v>81.776864932769001</c:v>
                </c:pt>
                <c:pt idx="6960">
                  <c:v>87.574358836033397</c:v>
                </c:pt>
                <c:pt idx="6961">
                  <c:v>93.311792516650101</c:v>
                </c:pt>
                <c:pt idx="6962">
                  <c:v>98.985236572883494</c:v>
                </c:pt>
                <c:pt idx="6963">
                  <c:v>104.590865016187</c:v>
                </c:pt>
                <c:pt idx="6964">
                  <c:v>110.124826976222</c:v>
                </c:pt>
                <c:pt idx="6965">
                  <c:v>115.583270329969</c:v>
                </c:pt>
                <c:pt idx="6966">
                  <c:v>120.962486901118</c:v>
                </c:pt>
                <c:pt idx="6967">
                  <c:v>126.258796293107</c:v>
                </c:pt>
                <c:pt idx="6968">
                  <c:v>131.46865757347001</c:v>
                </c:pt>
                <c:pt idx="6969">
                  <c:v>136.58854571981601</c:v>
                </c:pt>
                <c:pt idx="6970">
                  <c:v>141.614479097181</c:v>
                </c:pt>
                <c:pt idx="6971">
                  <c:v>146.543477525593</c:v>
                </c:pt>
                <c:pt idx="6972">
                  <c:v>151.372183941797</c:v>
                </c:pt>
                <c:pt idx="6973">
                  <c:v>156.097023721211</c:v>
                </c:pt>
                <c:pt idx="6974">
                  <c:v>160.71453949704301</c:v>
                </c:pt>
                <c:pt idx="6975">
                  <c:v>165.221853252107</c:v>
                </c:pt>
                <c:pt idx="6976">
                  <c:v>169.61614861265301</c:v>
                </c:pt>
                <c:pt idx="6977">
                  <c:v>173.89450559352801</c:v>
                </c:pt>
                <c:pt idx="6978">
                  <c:v>178.05390469424401</c:v>
                </c:pt>
                <c:pt idx="6979">
                  <c:v>182.09123511376399</c:v>
                </c:pt>
                <c:pt idx="6980">
                  <c:v>186.00346504773901</c:v>
                </c:pt>
                <c:pt idx="6981">
                  <c:v>189.78810506102801</c:v>
                </c:pt>
                <c:pt idx="6982">
                  <c:v>193.442692775713</c:v>
                </c:pt>
                <c:pt idx="6983">
                  <c:v>196.96463089328799</c:v>
                </c:pt>
                <c:pt idx="6984">
                  <c:v>200.35135398046501</c:v>
                </c:pt>
                <c:pt idx="6985">
                  <c:v>203.60079035011901</c:v>
                </c:pt>
                <c:pt idx="6986">
                  <c:v>206.71084704301001</c:v>
                </c:pt>
                <c:pt idx="6987">
                  <c:v>209.67924967164501</c:v>
                </c:pt>
                <c:pt idx="6988">
                  <c:v>212.50387104269601</c:v>
                </c:pt>
                <c:pt idx="6989">
                  <c:v>215.18332888576001</c:v>
                </c:pt>
                <c:pt idx="6990">
                  <c:v>217.71520462529401</c:v>
                </c:pt>
                <c:pt idx="6991">
                  <c:v>220.09753873064801</c:v>
                </c:pt>
                <c:pt idx="6992">
                  <c:v>222.32924572599401</c:v>
                </c:pt>
                <c:pt idx="6993">
                  <c:v>224.408328097131</c:v>
                </c:pt>
                <c:pt idx="6994">
                  <c:v>226.33350524823101</c:v>
                </c:pt>
                <c:pt idx="6995">
                  <c:v>228.103677641806</c:v>
                </c:pt>
                <c:pt idx="6996">
                  <c:v>229.71789896860099</c:v>
                </c:pt>
                <c:pt idx="6997">
                  <c:v>231.174574591176</c:v>
                </c:pt>
                <c:pt idx="6998">
                  <c:v>232.472608433191</c:v>
                </c:pt>
                <c:pt idx="6999">
                  <c:v>233.61165605108101</c:v>
                </c:pt>
                <c:pt idx="7000">
                  <c:v>234.59034455235999</c:v>
                </c:pt>
                <c:pt idx="7001">
                  <c:v>235.40806913823999</c:v>
                </c:pt>
                <c:pt idx="7002">
                  <c:v>236.06460000634499</c:v>
                </c:pt>
                <c:pt idx="7003">
                  <c:v>236.55911352790599</c:v>
                </c:pt>
                <c:pt idx="7004">
                  <c:v>236.89147665879099</c:v>
                </c:pt>
                <c:pt idx="7005">
                  <c:v>237.06155453318101</c:v>
                </c:pt>
                <c:pt idx="7006">
                  <c:v>237.06935389862599</c:v>
                </c:pt>
                <c:pt idx="7007">
                  <c:v>236.91468692959299</c:v>
                </c:pt>
                <c:pt idx="7008">
                  <c:v>236.59764683961299</c:v>
                </c:pt>
                <c:pt idx="7009">
                  <c:v>236.118570552699</c:v>
                </c:pt>
                <c:pt idx="7010">
                  <c:v>235.47754136376901</c:v>
                </c:pt>
                <c:pt idx="7011">
                  <c:v>234.674869212743</c:v>
                </c:pt>
                <c:pt idx="7012">
                  <c:v>233.71121779584701</c:v>
                </c:pt>
                <c:pt idx="7013">
                  <c:v>232.58756290523601</c:v>
                </c:pt>
                <c:pt idx="7014">
                  <c:v>231.304830811317</c:v>
                </c:pt>
                <c:pt idx="7015">
                  <c:v>229.86327232467599</c:v>
                </c:pt>
                <c:pt idx="7016">
                  <c:v>228.26422081954499</c:v>
                </c:pt>
                <c:pt idx="7017">
                  <c:v>226.50889622917299</c:v>
                </c:pt>
                <c:pt idx="7018">
                  <c:v>224.59839909361</c:v>
                </c:pt>
                <c:pt idx="7019">
                  <c:v>222.533712841621</c:v>
                </c:pt>
                <c:pt idx="7020">
                  <c:v>220.31678584916801</c:v>
                </c:pt>
                <c:pt idx="7021">
                  <c:v>217.94887908648701</c:v>
                </c:pt>
                <c:pt idx="7022">
                  <c:v>215.43154324717401</c:v>
                </c:pt>
                <c:pt idx="7023">
                  <c:v>212.76627472146001</c:v>
                </c:pt>
                <c:pt idx="7024">
                  <c:v>209.95543672031101</c:v>
                </c:pt>
                <c:pt idx="7025">
                  <c:v>207.00061291946901</c:v>
                </c:pt>
                <c:pt idx="7026">
                  <c:v>203.90375128474301</c:v>
                </c:pt>
                <c:pt idx="7027">
                  <c:v>200.66711994975199</c:v>
                </c:pt>
                <c:pt idx="7028">
                  <c:v>197.29325818376901</c:v>
                </c:pt>
                <c:pt idx="7029">
                  <c:v>193.78385185530999</c:v>
                </c:pt>
                <c:pt idx="7030">
                  <c:v>190.14150702055699</c:v>
                </c:pt>
                <c:pt idx="7031">
                  <c:v>186.369031203303</c:v>
                </c:pt>
                <c:pt idx="7032">
                  <c:v>182.46908794435001</c:v>
                </c:pt>
                <c:pt idx="7033">
                  <c:v>178.44418809691899</c:v>
                </c:pt>
                <c:pt idx="7034">
                  <c:v>174.296846871171</c:v>
                </c:pt>
                <c:pt idx="7035">
                  <c:v>170.03003747536101</c:v>
                </c:pt>
                <c:pt idx="7036">
                  <c:v>165.64666936041701</c:v>
                </c:pt>
                <c:pt idx="7037">
                  <c:v>161.14958154024399</c:v>
                </c:pt>
                <c:pt idx="7038">
                  <c:v>156.54199908793601</c:v>
                </c:pt>
                <c:pt idx="7039">
                  <c:v>151.827174728861</c:v>
                </c:pt>
                <c:pt idx="7040">
                  <c:v>147.00851988850999</c:v>
                </c:pt>
                <c:pt idx="7041">
                  <c:v>142.08895587567</c:v>
                </c:pt>
                <c:pt idx="7042">
                  <c:v>137.07218630654799</c:v>
                </c:pt>
                <c:pt idx="7043">
                  <c:v>131.96167288592599</c:v>
                </c:pt>
                <c:pt idx="7044">
                  <c:v>126.760340637946</c:v>
                </c:pt>
                <c:pt idx="7045">
                  <c:v>121.47231762805799</c:v>
                </c:pt>
                <c:pt idx="7046">
                  <c:v>116.101100429627</c:v>
                </c:pt>
                <c:pt idx="7047">
                  <c:v>110.64991241474</c:v>
                </c:pt>
                <c:pt idx="7048">
                  <c:v>105.12280031513799</c:v>
                </c:pt>
                <c:pt idx="7049">
                  <c:v>99.523772276558105</c:v>
                </c:pt>
                <c:pt idx="7050">
                  <c:v>93.856777916990197</c:v>
                </c:pt>
                <c:pt idx="7051">
                  <c:v>88.125236241596099</c:v>
                </c:pt>
                <c:pt idx="7052">
                  <c:v>82.333619906254</c:v>
                </c:pt>
                <c:pt idx="7053">
                  <c:v>76.485632804331104</c:v>
                </c:pt>
                <c:pt idx="7054">
                  <c:v>70.584741547709399</c:v>
                </c:pt>
                <c:pt idx="7055">
                  <c:v>64.635578547353504</c:v>
                </c:pt>
                <c:pt idx="7056">
                  <c:v>58.642116428672601</c:v>
                </c:pt>
                <c:pt idx="7057">
                  <c:v>52.6083348990743</c:v>
                </c:pt>
                <c:pt idx="7058">
                  <c:v>46.538516003723601</c:v>
                </c:pt>
                <c:pt idx="7059">
                  <c:v>40.437046791166402</c:v>
                </c:pt>
                <c:pt idx="7060">
                  <c:v>34.307928354317703</c:v>
                </c:pt>
                <c:pt idx="7061">
                  <c:v>28.155263915639701</c:v>
                </c:pt>
                <c:pt idx="7062">
                  <c:v>21.983394710464601</c:v>
                </c:pt>
                <c:pt idx="7063">
                  <c:v>15.796708869617101</c:v>
                </c:pt>
                <c:pt idx="7064">
                  <c:v>9.5991574590807094</c:v>
                </c:pt>
                <c:pt idx="7065">
                  <c:v>3.3947500228787599</c:v>
                </c:pt>
                <c:pt idx="7066">
                  <c:v>-2.81230190920899</c:v>
                </c:pt>
                <c:pt idx="7067">
                  <c:v>-9.0176096491296605</c:v>
                </c:pt>
                <c:pt idx="7068">
                  <c:v>-15.2166347953379</c:v>
                </c:pt>
                <c:pt idx="7069">
                  <c:v>-21.4048768867574</c:v>
                </c:pt>
                <c:pt idx="7070">
                  <c:v>-27.578351995874002</c:v>
                </c:pt>
                <c:pt idx="7071">
                  <c:v>-33.733090340840199</c:v>
                </c:pt>
                <c:pt idx="7072">
                  <c:v>-39.864826111979397</c:v>
                </c:pt>
                <c:pt idx="7073">
                  <c:v>-45.968913685554298</c:v>
                </c:pt>
                <c:pt idx="7074">
                  <c:v>-52.041659396865498</c:v>
                </c:pt>
                <c:pt idx="7075">
                  <c:v>-58.078831281842902</c:v>
                </c:pt>
                <c:pt idx="7076">
                  <c:v>-64.076197458787206</c:v>
                </c:pt>
                <c:pt idx="7077">
                  <c:v>-70.029640847463796</c:v>
                </c:pt>
                <c:pt idx="7078">
                  <c:v>-75.9350514065395</c:v>
                </c:pt>
                <c:pt idx="7079">
                  <c:v>-81.788442197583194</c:v>
                </c:pt>
                <c:pt idx="7080">
                  <c:v>-87.585805107078002</c:v>
                </c:pt>
                <c:pt idx="7081">
                  <c:v>-93.323104351952594</c:v>
                </c:pt>
                <c:pt idx="7082">
                  <c:v>-98.996410584116504</c:v>
                </c:pt>
                <c:pt idx="7083">
                  <c:v>-104.601897869661</c:v>
                </c:pt>
                <c:pt idx="7084">
                  <c:v>-110.135715393837</c:v>
                </c:pt>
                <c:pt idx="7085">
                  <c:v>-115.594011090157</c:v>
                </c:pt>
                <c:pt idx="7086">
                  <c:v>-120.97307683976</c:v>
                </c:pt>
                <c:pt idx="7087">
                  <c:v>-126.26923230442</c:v>
                </c:pt>
                <c:pt idx="7088">
                  <c:v>-131.47893661088801</c:v>
                </c:pt>
                <c:pt idx="7089">
                  <c:v>-136.59866479683899</c:v>
                </c:pt>
                <c:pt idx="7090">
                  <c:v>-141.624435288206</c:v>
                </c:pt>
                <c:pt idx="7091">
                  <c:v>-146.55326796671699</c:v>
                </c:pt>
                <c:pt idx="7092">
                  <c:v>-151.38180583160701</c:v>
                </c:pt>
                <c:pt idx="7093">
                  <c:v>-156.106474321539</c:v>
                </c:pt>
                <c:pt idx="7094">
                  <c:v>-160.72381613370899</c:v>
                </c:pt>
                <c:pt idx="7095">
                  <c:v>-165.23095331563499</c:v>
                </c:pt>
                <c:pt idx="7096">
                  <c:v>-169.625069558962</c:v>
                </c:pt>
                <c:pt idx="7097">
                  <c:v>-173.90324494459699</c:v>
                </c:pt>
                <c:pt idx="7098">
                  <c:v>-178.06246003876501</c:v>
                </c:pt>
                <c:pt idx="7099">
                  <c:v>-182.099604107754</c:v>
                </c:pt>
                <c:pt idx="7100">
                  <c:v>-186.01164541514501</c:v>
                </c:pt>
                <c:pt idx="7101">
                  <c:v>-189.79609459429699</c:v>
                </c:pt>
                <c:pt idx="7102">
                  <c:v>-193.45048933633799</c:v>
                </c:pt>
                <c:pt idx="7103">
                  <c:v>-196.97223241233999</c:v>
                </c:pt>
                <c:pt idx="7104">
                  <c:v>-200.35875845908501</c:v>
                </c:pt>
                <c:pt idx="7105">
                  <c:v>-203.60799585999999</c:v>
                </c:pt>
                <c:pt idx="7106">
                  <c:v>-206.717851726845</c:v>
                </c:pt>
                <c:pt idx="7107">
                  <c:v>-209.686051743555</c:v>
                </c:pt>
                <c:pt idx="7108">
                  <c:v>-212.51046878862999</c:v>
                </c:pt>
                <c:pt idx="7109">
                  <c:v>-215.18972066387201</c:v>
                </c:pt>
                <c:pt idx="7110">
                  <c:v>-217.721388866296</c:v>
                </c:pt>
                <c:pt idx="7111">
                  <c:v>-220.10351393813701</c:v>
                </c:pt>
                <c:pt idx="7112">
                  <c:v>-222.33501047675099</c:v>
                </c:pt>
                <c:pt idx="7113">
                  <c:v>-224.41388104140199</c:v>
                </c:pt>
                <c:pt idx="7114">
                  <c:v>-226.33884510997601</c:v>
                </c:pt>
                <c:pt idx="7115">
                  <c:v>-228.108803218925</c:v>
                </c:pt>
                <c:pt idx="7116">
                  <c:v>-229.72280913314</c:v>
                </c:pt>
                <c:pt idx="7117">
                  <c:v>-231.17926828949899</c:v>
                </c:pt>
                <c:pt idx="7118">
                  <c:v>-232.477084686133</c:v>
                </c:pt>
                <c:pt idx="7119">
                  <c:v>-233.61591395407501</c:v>
                </c:pt>
                <c:pt idx="7120">
                  <c:v>-234.59438327553701</c:v>
                </c:pt>
                <c:pt idx="7121">
                  <c:v>-235.41188792650701</c:v>
                </c:pt>
                <c:pt idx="7122">
                  <c:v>-236.068198179436</c:v>
                </c:pt>
                <c:pt idx="7123">
                  <c:v>-236.56249048040701</c:v>
                </c:pt>
                <c:pt idx="7124">
                  <c:v>-236.89463186014399</c:v>
                </c:pt>
                <c:pt idx="7125">
                  <c:v>-237.06448752765999</c:v>
                </c:pt>
                <c:pt idx="7126">
                  <c:v>-237.07206430528601</c:v>
                </c:pt>
                <c:pt idx="7127">
                  <c:v>-236.91717444220399</c:v>
                </c:pt>
                <c:pt idx="7128">
                  <c:v>-236.599911226557</c:v>
                </c:pt>
                <c:pt idx="7129">
                  <c:v>-236.12061165685199</c:v>
                </c:pt>
                <c:pt idx="7130">
                  <c:v>-235.47935910235199</c:v>
                </c:pt>
                <c:pt idx="7131">
                  <c:v>-234.676463577156</c:v>
                </c:pt>
                <c:pt idx="7132">
                  <c:v>-233.71258885147199</c:v>
                </c:pt>
                <c:pt idx="7133">
                  <c:v>-232.58871079122</c:v>
                </c:pt>
                <c:pt idx="7134">
                  <c:v>-231.305755740329</c:v>
                </c:pt>
                <c:pt idx="7135">
                  <c:v>-229.86397458264199</c:v>
                </c:pt>
                <c:pt idx="7136">
                  <c:v>-228.26470076535901</c:v>
                </c:pt>
                <c:pt idx="7137">
                  <c:v>-226.50915429438299</c:v>
                </c:pt>
                <c:pt idx="7138">
                  <c:v>-224.59843578208501</c:v>
                </c:pt>
                <c:pt idx="7139">
                  <c:v>-222.53352872918899</c:v>
                </c:pt>
                <c:pt idx="7140">
                  <c:v>-220.31638158323599</c:v>
                </c:pt>
                <c:pt idx="7141">
                  <c:v>-217.94825538563401</c:v>
                </c:pt>
                <c:pt idx="7142">
                  <c:v>-215.43070090072999</c:v>
                </c:pt>
                <c:pt idx="7143">
                  <c:v>-212.76521458905</c:v>
                </c:pt>
                <c:pt idx="7144">
                  <c:v>-209.95415973138799</c:v>
                </c:pt>
                <c:pt idx="7145">
                  <c:v>-206.999120072816</c:v>
                </c:pt>
                <c:pt idx="7146">
                  <c:v>-203.902043647966</c:v>
                </c:pt>
                <c:pt idx="7147">
                  <c:v>-200.665198658734</c:v>
                </c:pt>
                <c:pt idx="7148">
                  <c:v>-197.29112444212299</c:v>
                </c:pt>
                <c:pt idx="7149">
                  <c:v>-193.781506933792</c:v>
                </c:pt>
                <c:pt idx="7150">
                  <c:v>-190.13895225647099</c:v>
                </c:pt>
                <c:pt idx="7151">
                  <c:v>-186.36626799988201</c:v>
                </c:pt>
                <c:pt idx="7152">
                  <c:v>-182.46611777011199</c:v>
                </c:pt>
                <c:pt idx="7153">
                  <c:v>-178.44101248501099</c:v>
                </c:pt>
                <c:pt idx="7154">
                  <c:v>-174.29346741869199</c:v>
                </c:pt>
                <c:pt idx="7155">
                  <c:v>-170.02645584266</c:v>
                </c:pt>
                <c:pt idx="7156">
                  <c:v>-165.64288727036899</c:v>
                </c:pt>
                <c:pt idx="7157">
                  <c:v>-161.14560077752901</c:v>
                </c:pt>
                <c:pt idx="7158">
                  <c:v>-156.53782149827001</c:v>
                </c:pt>
                <c:pt idx="7159">
                  <c:v>-151.82280221822899</c:v>
                </c:pt>
                <c:pt idx="7160">
                  <c:v>-147.00395442237499</c:v>
                </c:pt>
                <c:pt idx="7161">
                  <c:v>-142.08419947816</c:v>
                </c:pt>
                <c:pt idx="7162">
                  <c:v>-137.067241059634</c:v>
                </c:pt>
                <c:pt idx="7163">
                  <c:v>-131.95654092858001</c:v>
                </c:pt>
                <c:pt idx="7164">
                  <c:v>-126.755024165275</c:v>
                </c:pt>
                <c:pt idx="7165">
                  <c:v>-121.46681889043801</c:v>
                </c:pt>
                <c:pt idx="7166">
                  <c:v>-116.09542173180201</c:v>
                </c:pt>
                <c:pt idx="7167">
                  <c:v>-110.644056114918</c:v>
                </c:pt>
                <c:pt idx="7168">
                  <c:v>-105.116768824068</c:v>
                </c:pt>
                <c:pt idx="7169">
                  <c:v>-99.517568056592694</c:v>
                </c:pt>
                <c:pt idx="7170">
                  <c:v>-93.850403481138301</c:v>
                </c:pt>
                <c:pt idx="7171">
                  <c:v>-88.118694152540797</c:v>
                </c:pt>
                <c:pt idx="7172">
                  <c:v>-82.326912775392302</c:v>
                </c:pt>
                <c:pt idx="7173">
                  <c:v>-76.478763290763197</c:v>
                </c:pt>
                <c:pt idx="7174">
                  <c:v>-70.577712357242007</c:v>
                </c:pt>
                <c:pt idx="7175">
                  <c:v>-64.628392431475305</c:v>
                </c:pt>
                <c:pt idx="7176">
                  <c:v>-58.6347761835246</c:v>
                </c:pt>
                <c:pt idx="7177">
                  <c:v>-52.6008433643998</c:v>
                </c:pt>
                <c:pt idx="7178">
                  <c:v>-46.530876061815803</c:v>
                </c:pt>
                <c:pt idx="7179">
                  <c:v>-40.429261365806099</c:v>
                </c:pt>
                <c:pt idx="7180">
                  <c:v>-34.300000409687797</c:v>
                </c:pt>
                <c:pt idx="7181">
                  <c:v>-28.147196455238699</c:v>
                </c:pt>
                <c:pt idx="7182">
                  <c:v>-21.975190776003199</c:v>
                </c:pt>
                <c:pt idx="7183">
                  <c:v>-15.788371539925899</c:v>
                </c:pt>
                <c:pt idx="7184">
                  <c:v>-9.5906898489684203</c:v>
                </c:pt>
                <c:pt idx="7185">
                  <c:v>-3.38615528202509</c:v>
                </c:pt>
                <c:pt idx="7186">
                  <c:v>2.8210205974006102</c:v>
                </c:pt>
                <c:pt idx="7187">
                  <c:v>9.02644906867034</c:v>
                </c:pt>
                <c:pt idx="7188">
                  <c:v>15.225591698806101</c:v>
                </c:pt>
                <c:pt idx="7189">
                  <c:v>21.413947996457502</c:v>
                </c:pt>
                <c:pt idx="7190">
                  <c:v>27.587534005001899</c:v>
                </c:pt>
                <c:pt idx="7191">
                  <c:v>33.742379914650698</c:v>
                </c:pt>
                <c:pt idx="7192">
                  <c:v>39.874219888979802</c:v>
                </c:pt>
                <c:pt idx="7193">
                  <c:v>45.978408278666301</c:v>
                </c:pt>
                <c:pt idx="7194">
                  <c:v>52.051251394635102</c:v>
                </c:pt>
                <c:pt idx="7195">
                  <c:v>58.088517249620601</c:v>
                </c:pt>
                <c:pt idx="7196">
                  <c:v>64.085973939938</c:v>
                </c:pt>
                <c:pt idx="7197">
                  <c:v>70.039504364556905</c:v>
                </c:pt>
                <c:pt idx="7198">
                  <c:v>75.944998462568805</c:v>
                </c:pt>
                <c:pt idx="7199">
                  <c:v>81.798469277166205</c:v>
                </c:pt>
                <c:pt idx="7200">
                  <c:v>87.5959086776747</c:v>
                </c:pt>
                <c:pt idx="7201">
                  <c:v>93.333280865075594</c:v>
                </c:pt>
                <c:pt idx="7202">
                  <c:v>99.006656476559698</c:v>
                </c:pt>
                <c:pt idx="7203">
                  <c:v>104.612209564705</c:v>
                </c:pt>
                <c:pt idx="7204">
                  <c:v>110.146089302473</c:v>
                </c:pt>
                <c:pt idx="7205">
                  <c:v>115.604443612314</c:v>
                </c:pt>
                <c:pt idx="7206">
                  <c:v>120.983564365519</c:v>
                </c:pt>
                <c:pt idx="7207">
                  <c:v>126.279771215238</c:v>
                </c:pt>
                <c:pt idx="7208">
                  <c:v>131.48952328082001</c:v>
                </c:pt>
                <c:pt idx="7209">
                  <c:v>136.60929559375799</c:v>
                </c:pt>
                <c:pt idx="7210">
                  <c:v>141.635106575018</c:v>
                </c:pt>
                <c:pt idx="7211">
                  <c:v>146.563976102585</c:v>
                </c:pt>
                <c:pt idx="7212">
                  <c:v>151.39254717316399</c:v>
                </c:pt>
                <c:pt idx="7213">
                  <c:v>156.11724522409699</c:v>
                </c:pt>
                <c:pt idx="7214">
                  <c:v>160.734612952475</c:v>
                </c:pt>
                <c:pt idx="7215">
                  <c:v>165.24177240691299</c:v>
                </c:pt>
                <c:pt idx="7216">
                  <c:v>169.63590728136199</c:v>
                </c:pt>
                <c:pt idx="7217">
                  <c:v>173.91409766023099</c:v>
                </c:pt>
                <c:pt idx="7218">
                  <c:v>178.07332411444099</c:v>
                </c:pt>
                <c:pt idx="7219">
                  <c:v>182.11047591617199</c:v>
                </c:pt>
                <c:pt idx="7220">
                  <c:v>186.02252133607499</c:v>
                </c:pt>
                <c:pt idx="7221">
                  <c:v>189.80697101576399</c:v>
                </c:pt>
                <c:pt idx="7222">
                  <c:v>193.46136265579699</c:v>
                </c:pt>
                <c:pt idx="7223">
                  <c:v>196.98309903783701</c:v>
                </c:pt>
                <c:pt idx="7224">
                  <c:v>200.36961481042599</c:v>
                </c:pt>
                <c:pt idx="7225">
                  <c:v>203.618838369901</c:v>
                </c:pt>
                <c:pt idx="7226">
                  <c:v>206.72867684207901</c:v>
                </c:pt>
                <c:pt idx="7227">
                  <c:v>209.696855926094</c:v>
                </c:pt>
                <c:pt idx="7228">
                  <c:v>212.52124851676999</c:v>
                </c:pt>
                <c:pt idx="7229">
                  <c:v>215.20047243336199</c:v>
                </c:pt>
                <c:pt idx="7230">
                  <c:v>217.73210919145001</c:v>
                </c:pt>
                <c:pt idx="7231">
                  <c:v>220.114199352935</c:v>
                </c:pt>
                <c:pt idx="7232">
                  <c:v>222.345657535942</c:v>
                </c:pt>
                <c:pt idx="7233">
                  <c:v>224.424486321584</c:v>
                </c:pt>
                <c:pt idx="7234">
                  <c:v>226.34940521067099</c:v>
                </c:pt>
                <c:pt idx="7235">
                  <c:v>228.119314763647</c:v>
                </c:pt>
                <c:pt idx="7236">
                  <c:v>229.73326877044801</c:v>
                </c:pt>
                <c:pt idx="7237">
                  <c:v>231.18967269403899</c:v>
                </c:pt>
                <c:pt idx="7238">
                  <c:v>232.48743055967199</c:v>
                </c:pt>
                <c:pt idx="7239">
                  <c:v>233.62619802652</c:v>
                </c:pt>
                <c:pt idx="7240">
                  <c:v>234.60460230594299</c:v>
                </c:pt>
                <c:pt idx="7241">
                  <c:v>235.42203870407201</c:v>
                </c:pt>
                <c:pt idx="7242">
                  <c:v>236.07827752448301</c:v>
                </c:pt>
                <c:pt idx="7243">
                  <c:v>236.57249524535999</c:v>
                </c:pt>
                <c:pt idx="7244">
                  <c:v>236.90455893047601</c:v>
                </c:pt>
                <c:pt idx="7245">
                  <c:v>237.07433382284401</c:v>
                </c:pt>
                <c:pt idx="7246">
                  <c:v>237.08182677972201</c:v>
                </c:pt>
                <c:pt idx="7247">
                  <c:v>236.92685008613199</c:v>
                </c:pt>
                <c:pt idx="7248">
                  <c:v>236.609497066963</c:v>
                </c:pt>
                <c:pt idx="7249">
                  <c:v>236.130104758351</c:v>
                </c:pt>
                <c:pt idx="7250">
                  <c:v>235.488756568063</c:v>
                </c:pt>
                <c:pt idx="7251">
                  <c:v>234.68576254955701</c:v>
                </c:pt>
                <c:pt idx="7252">
                  <c:v>233.721786513241</c:v>
                </c:pt>
                <c:pt idx="7253">
                  <c:v>232.59780436606201</c:v>
                </c:pt>
                <c:pt idx="7254">
                  <c:v>231.314742493789</c:v>
                </c:pt>
                <c:pt idx="7255">
                  <c:v>229.87285182289301</c:v>
                </c:pt>
                <c:pt idx="7256">
                  <c:v>228.273465843986</c:v>
                </c:pt>
                <c:pt idx="7257">
                  <c:v>226.51780460714201</c:v>
                </c:pt>
                <c:pt idx="7258">
                  <c:v>224.60696876964701</c:v>
                </c:pt>
                <c:pt idx="7259">
                  <c:v>222.54194187786999</c:v>
                </c:pt>
                <c:pt idx="7260">
                  <c:v>220.324672425708</c:v>
                </c:pt>
                <c:pt idx="7261">
                  <c:v>217.95642150161899</c:v>
                </c:pt>
                <c:pt idx="7262">
                  <c:v>215.43873991767299</c:v>
                </c:pt>
                <c:pt idx="7263">
                  <c:v>212.773124182781</c:v>
                </c:pt>
                <c:pt idx="7264">
                  <c:v>209.96193762676299</c:v>
                </c:pt>
                <c:pt idx="7265">
                  <c:v>207.00676404434199</c:v>
                </c:pt>
                <c:pt idx="7266">
                  <c:v>203.909551520398</c:v>
                </c:pt>
                <c:pt idx="7267">
                  <c:v>200.672568307674</c:v>
                </c:pt>
                <c:pt idx="7268">
                  <c:v>197.29835379457401</c:v>
                </c:pt>
                <c:pt idx="7269">
                  <c:v>193.78859396872301</c:v>
                </c:pt>
                <c:pt idx="7270">
                  <c:v>190.14589500533501</c:v>
                </c:pt>
                <c:pt idx="7271">
                  <c:v>186.37306454713701</c:v>
                </c:pt>
                <c:pt idx="7272">
                  <c:v>182.472766253711</c:v>
                </c:pt>
                <c:pt idx="7273">
                  <c:v>178.44751109687701</c:v>
                </c:pt>
                <c:pt idx="7274">
                  <c:v>174.29981440517199</c:v>
                </c:pt>
                <c:pt idx="7275">
                  <c:v>170.032649504961</c:v>
                </c:pt>
                <c:pt idx="7276">
                  <c:v>165.64892596498299</c:v>
                </c:pt>
                <c:pt idx="7277">
                  <c:v>161.151482916616</c:v>
                </c:pt>
                <c:pt idx="7278">
                  <c:v>156.54354555004701</c:v>
                </c:pt>
                <c:pt idx="7279">
                  <c:v>151.828366707323</c:v>
                </c:pt>
                <c:pt idx="7280">
                  <c:v>147.00935793016299</c:v>
                </c:pt>
                <c:pt idx="7281">
                  <c:v>142.089440643091</c:v>
                </c:pt>
                <c:pt idx="7282">
                  <c:v>137.07231857752399</c:v>
                </c:pt>
                <c:pt idx="7283">
                  <c:v>131.961453552893</c:v>
                </c:pt>
                <c:pt idx="7284">
                  <c:v>126.759770707382</c:v>
                </c:pt>
                <c:pt idx="7285">
                  <c:v>121.47139821985699</c:v>
                </c:pt>
                <c:pt idx="7286">
                  <c:v>116.099832776418</c:v>
                </c:pt>
                <c:pt idx="7287">
                  <c:v>110.64829786118401</c:v>
                </c:pt>
                <c:pt idx="7288">
                  <c:v>105.120840317187</c:v>
                </c:pt>
                <c:pt idx="7289">
                  <c:v>99.521468400671793</c:v>
                </c:pt>
                <c:pt idx="7290">
                  <c:v>93.854131839329796</c:v>
                </c:pt>
                <c:pt idx="7291">
                  <c:v>88.122249747170599</c:v>
                </c:pt>
                <c:pt idx="7292">
                  <c:v>82.330294888048599</c:v>
                </c:pt>
                <c:pt idx="7293">
                  <c:v>76.481971262389607</c:v>
                </c:pt>
                <c:pt idx="7294">
                  <c:v>70.580745588182893</c:v>
                </c:pt>
                <c:pt idx="7295">
                  <c:v>64.631250381527806</c:v>
                </c:pt>
                <c:pt idx="7296">
                  <c:v>58.637458371958203</c:v>
                </c:pt>
                <c:pt idx="7297">
                  <c:v>52.603349369958501</c:v>
                </c:pt>
                <c:pt idx="7298">
                  <c:v>46.5332055226962</c:v>
                </c:pt>
                <c:pt idx="7299">
                  <c:v>40.431413979614803</c:v>
                </c:pt>
                <c:pt idx="7300">
                  <c:v>34.301975933394097</c:v>
                </c:pt>
                <c:pt idx="7301">
                  <c:v>28.148994705089802</c:v>
                </c:pt>
                <c:pt idx="7302">
                  <c:v>21.9768116274345</c:v>
                </c:pt>
                <c:pt idx="7303">
                  <c:v>15.7898149274359</c:v>
                </c:pt>
                <c:pt idx="7304">
                  <c:v>9.5919557659923793</c:v>
                </c:pt>
                <c:pt idx="7305">
                  <c:v>3.3872437807731899</c:v>
                </c:pt>
                <c:pt idx="7306">
                  <c:v>-2.8201094061120502</c:v>
                </c:pt>
                <c:pt idx="7307">
                  <c:v>-9.0257150156115902</c:v>
                </c:pt>
                <c:pt idx="7308">
                  <c:v>-15.2250345565415</c:v>
                </c:pt>
                <c:pt idx="7309">
                  <c:v>-21.413567479589599</c:v>
                </c:pt>
                <c:pt idx="7310">
                  <c:v>-27.587329770400999</c:v>
                </c:pt>
                <c:pt idx="7311">
                  <c:v>-33.7423515617375</c:v>
                </c:pt>
                <c:pt idx="7312">
                  <c:v>-39.8743669599952</c:v>
                </c:pt>
                <c:pt idx="7313">
                  <c:v>-45.978730258994801</c:v>
                </c:pt>
                <c:pt idx="7314">
                  <c:v>-52.051747713107197</c:v>
                </c:pt>
                <c:pt idx="7315">
                  <c:v>-58.089187278864003</c:v>
                </c:pt>
                <c:pt idx="7316">
                  <c:v>-64.086816996725901</c:v>
                </c:pt>
                <c:pt idx="7317">
                  <c:v>-70.040519710190196</c:v>
                </c:pt>
                <c:pt idx="7318">
                  <c:v>-75.946185303266901</c:v>
                </c:pt>
                <c:pt idx="7319">
                  <c:v>-81.799826764471106</c:v>
                </c:pt>
                <c:pt idx="7320">
                  <c:v>-87.597435908878694</c:v>
                </c:pt>
                <c:pt idx="7321">
                  <c:v>-93.334976883672596</c:v>
                </c:pt>
                <c:pt idx="7322">
                  <c:v>-99.008520272691598</c:v>
                </c:pt>
                <c:pt idx="7323">
                  <c:v>-104.614240075645</c:v>
                </c:pt>
                <c:pt idx="7324">
                  <c:v>-110.148285413121</c:v>
                </c:pt>
                <c:pt idx="7325">
                  <c:v>-115.606804155696</c:v>
                </c:pt>
                <c:pt idx="7326">
                  <c:v>-120.98608812332</c:v>
                </c:pt>
                <c:pt idx="7327">
                  <c:v>-126.282456918336</c:v>
                </c:pt>
                <c:pt idx="7328">
                  <c:v>-131.49236960984501</c:v>
                </c:pt>
                <c:pt idx="7329">
                  <c:v>-136.612301179659</c:v>
                </c:pt>
                <c:pt idx="7330">
                  <c:v>-141.63826999965099</c:v>
                </c:pt>
                <c:pt idx="7331">
                  <c:v>-146.56729589931101</c:v>
                </c:pt>
                <c:pt idx="7332">
                  <c:v>-151.396021827461</c:v>
                </c:pt>
                <c:pt idx="7333">
                  <c:v>-156.12087317419801</c:v>
                </c:pt>
                <c:pt idx="7334">
                  <c:v>-160.73839259000101</c:v>
                </c:pt>
                <c:pt idx="7335">
                  <c:v>-165.245702077532</c:v>
                </c:pt>
                <c:pt idx="7336">
                  <c:v>-169.63998528545901</c:v>
                </c:pt>
                <c:pt idx="7337">
                  <c:v>-173.918322253594</c:v>
                </c:pt>
                <c:pt idx="7338">
                  <c:v>-178.077693508952</c:v>
                </c:pt>
                <c:pt idx="7339">
                  <c:v>-182.11498828052001</c:v>
                </c:pt>
                <c:pt idx="7340">
                  <c:v>-186.02717479647399</c:v>
                </c:pt>
                <c:pt idx="7341">
                  <c:v>-189.81176365668799</c:v>
                </c:pt>
                <c:pt idx="7342">
                  <c:v>-193.46629252072401</c:v>
                </c:pt>
                <c:pt idx="7343">
                  <c:v>-196.98816413000799</c:v>
                </c:pt>
                <c:pt idx="7344">
                  <c:v>-200.37481309360899</c:v>
                </c:pt>
                <c:pt idx="7345">
                  <c:v>-203.624167769173</c:v>
                </c:pt>
                <c:pt idx="7346">
                  <c:v>-206.734135244615</c:v>
                </c:pt>
                <c:pt idx="7347">
                  <c:v>-209.70244118196601</c:v>
                </c:pt>
                <c:pt idx="7348">
                  <c:v>-212.52695843976201</c:v>
                </c:pt>
                <c:pt idx="7349">
                  <c:v>-215.206304801784</c:v>
                </c:pt>
                <c:pt idx="7350">
                  <c:v>-217.73806174897101</c:v>
                </c:pt>
                <c:pt idx="7351">
                  <c:v>-220.120269809425</c:v>
                </c:pt>
                <c:pt idx="7352">
                  <c:v>-222.35184356831201</c:v>
                </c:pt>
                <c:pt idx="7353">
                  <c:v>-224.430785574651</c:v>
                </c:pt>
                <c:pt idx="7354">
                  <c:v>-226.355815298018</c:v>
                </c:pt>
                <c:pt idx="7355">
                  <c:v>-228.12583326849801</c:v>
                </c:pt>
                <c:pt idx="7356">
                  <c:v>-229.739893246549</c:v>
                </c:pt>
                <c:pt idx="7357">
                  <c:v>-231.196400666546</c:v>
                </c:pt>
                <c:pt idx="7358">
                  <c:v>-232.494259526045</c:v>
                </c:pt>
                <c:pt idx="7359">
                  <c:v>-233.63312545742801</c:v>
                </c:pt>
                <c:pt idx="7360">
                  <c:v>-234.61162564617001</c:v>
                </c:pt>
                <c:pt idx="7361">
                  <c:v>-235.429155373432</c:v>
                </c:pt>
                <c:pt idx="7362">
                  <c:v>-236.08548491874399</c:v>
                </c:pt>
                <c:pt idx="7363">
                  <c:v>-236.57979073716399</c:v>
                </c:pt>
                <c:pt idx="7364">
                  <c:v>-236.91193987027799</c:v>
                </c:pt>
                <c:pt idx="7365">
                  <c:v>-237.08179753984001</c:v>
                </c:pt>
                <c:pt idx="7366">
                  <c:v>-237.08937058279599</c:v>
                </c:pt>
                <c:pt idx="7367">
                  <c:v>-236.93447126479899</c:v>
                </c:pt>
                <c:pt idx="7368">
                  <c:v>-236.61719289231601</c:v>
                </c:pt>
                <c:pt idx="7369">
                  <c:v>-236.137872484019</c:v>
                </c:pt>
                <c:pt idx="7370">
                  <c:v>-235.496593431158</c:v>
                </c:pt>
                <c:pt idx="7371">
                  <c:v>-234.69366577164001</c:v>
                </c:pt>
                <c:pt idx="7372">
                  <c:v>-233.72975330128199</c:v>
                </c:pt>
                <c:pt idx="7373">
                  <c:v>-232.605831913401</c:v>
                </c:pt>
                <c:pt idx="7374">
                  <c:v>-231.32282798110299</c:v>
                </c:pt>
                <c:pt idx="7375">
                  <c:v>-229.88099241916299</c:v>
                </c:pt>
                <c:pt idx="7376">
                  <c:v>-228.28165870746599</c:v>
                </c:pt>
                <c:pt idx="7377">
                  <c:v>-226.52604688632701</c:v>
                </c:pt>
                <c:pt idx="7378">
                  <c:v>-224.61525760424499</c:v>
                </c:pt>
                <c:pt idx="7379">
                  <c:v>-222.55027439976899</c:v>
                </c:pt>
                <c:pt idx="7380">
                  <c:v>-220.333045759952</c:v>
                </c:pt>
                <c:pt idx="7381">
                  <c:v>-217.96483276737101</c:v>
                </c:pt>
                <c:pt idx="7382">
                  <c:v>-215.447186229192</c:v>
                </c:pt>
                <c:pt idx="7383">
                  <c:v>-212.781602650385</c:v>
                </c:pt>
                <c:pt idx="7384">
                  <c:v>-209.97044535779699</c:v>
                </c:pt>
                <c:pt idx="7385">
                  <c:v>-207.01529814414599</c:v>
                </c:pt>
                <c:pt idx="7386">
                  <c:v>-203.918109093271</c:v>
                </c:pt>
                <c:pt idx="7387">
                  <c:v>-200.68114645783001</c:v>
                </c:pt>
                <c:pt idx="7388">
                  <c:v>-197.306949627108</c:v>
                </c:pt>
                <c:pt idx="7389">
                  <c:v>-193.79720459056199</c:v>
                </c:pt>
                <c:pt idx="7390">
                  <c:v>-190.15451752619501</c:v>
                </c:pt>
                <c:pt idx="7391">
                  <c:v>-186.38169608046999</c:v>
                </c:pt>
                <c:pt idx="7392">
                  <c:v>-182.48140391765301</c:v>
                </c:pt>
                <c:pt idx="7393">
                  <c:v>-178.45615201518601</c:v>
                </c:pt>
                <c:pt idx="7394">
                  <c:v>-174.30845570816999</c:v>
                </c:pt>
                <c:pt idx="7395">
                  <c:v>-170.04128833046499</c:v>
                </c:pt>
                <c:pt idx="7396">
                  <c:v>-165.657559459227</c:v>
                </c:pt>
                <c:pt idx="7397">
                  <c:v>-161.16010823518499</c:v>
                </c:pt>
                <c:pt idx="7398">
                  <c:v>-156.552159858783</c:v>
                </c:pt>
                <c:pt idx="7399">
                  <c:v>-151.836967183246</c:v>
                </c:pt>
                <c:pt idx="7400">
                  <c:v>-147.017941762367</c:v>
                </c:pt>
                <c:pt idx="7401">
                  <c:v>-142.09800503364599</c:v>
                </c:pt>
                <c:pt idx="7402">
                  <c:v>-137.08086074237201</c:v>
                </c:pt>
                <c:pt idx="7403">
                  <c:v>-131.969970722726</c:v>
                </c:pt>
                <c:pt idx="7404">
                  <c:v>-126.768260128525</c:v>
                </c:pt>
                <c:pt idx="7405">
                  <c:v>-121.47985715513801</c:v>
                </c:pt>
                <c:pt idx="7406">
                  <c:v>-116.108258506027</c:v>
                </c:pt>
                <c:pt idx="7407">
                  <c:v>-110.65668768352801</c:v>
                </c:pt>
                <c:pt idx="7408">
                  <c:v>-105.12919154973901</c:v>
                </c:pt>
                <c:pt idx="7409">
                  <c:v>-99.529778380806405</c:v>
                </c:pt>
                <c:pt idx="7410">
                  <c:v>-93.862397925154795</c:v>
                </c:pt>
                <c:pt idx="7411">
                  <c:v>-88.130469318336793</c:v>
                </c:pt>
                <c:pt idx="7412">
                  <c:v>-82.3384653465789</c:v>
                </c:pt>
                <c:pt idx="7413">
                  <c:v>-76.490090033457903</c:v>
                </c:pt>
                <c:pt idx="7414">
                  <c:v>-70.588810120920598</c:v>
                </c:pt>
                <c:pt idx="7415">
                  <c:v>-64.639258149801705</c:v>
                </c:pt>
                <c:pt idx="7416">
                  <c:v>-58.645406875136402</c:v>
                </c:pt>
                <c:pt idx="7417">
                  <c:v>-52.611236133673799</c:v>
                </c:pt>
                <c:pt idx="7418">
                  <c:v>-46.541028099595302</c:v>
                </c:pt>
                <c:pt idx="7419">
                  <c:v>-40.439169950097998</c:v>
                </c:pt>
                <c:pt idx="7420">
                  <c:v>-34.309662906340499</c:v>
                </c:pt>
                <c:pt idx="7421">
                  <c:v>-28.1566103185787</c:v>
                </c:pt>
                <c:pt idx="7422">
                  <c:v>-21.984353549441298</c:v>
                </c:pt>
                <c:pt idx="7423">
                  <c:v>-15.797280856527999</c:v>
                </c:pt>
                <c:pt idx="7424">
                  <c:v>-9.5993434320151394</c:v>
                </c:pt>
                <c:pt idx="7425">
                  <c:v>-3.3945509455134002</c:v>
                </c:pt>
                <c:pt idx="7426">
                  <c:v>2.8128849482656499</c:v>
                </c:pt>
                <c:pt idx="7427">
                  <c:v>9.0185754370331104</c:v>
                </c:pt>
                <c:pt idx="7428">
                  <c:v>15.217981995730799</c:v>
                </c:pt>
                <c:pt idx="7429">
                  <c:v>21.406604040546402</c:v>
                </c:pt>
                <c:pt idx="7430">
                  <c:v>27.580457522040799</c:v>
                </c:pt>
                <c:pt idx="7431">
                  <c:v>33.7355725372826</c:v>
                </c:pt>
                <c:pt idx="7432">
                  <c:v>39.867683156395898</c:v>
                </c:pt>
                <c:pt idx="7433">
                  <c:v>45.972143636373502</c:v>
                </c:pt>
                <c:pt idx="7434">
                  <c:v>52.045260194205603</c:v>
                </c:pt>
                <c:pt idx="7435">
                  <c:v>58.082800748498002</c:v>
                </c:pt>
                <c:pt idx="7436">
                  <c:v>64.0805333012717</c:v>
                </c:pt>
                <c:pt idx="7437">
                  <c:v>70.0343406570735</c:v>
                </c:pt>
                <c:pt idx="7438">
                  <c:v>75.940112660456805</c:v>
                </c:pt>
                <c:pt idx="7439">
                  <c:v>81.793862260015203</c:v>
                </c:pt>
                <c:pt idx="7440">
                  <c:v>87.591581230429597</c:v>
                </c:pt>
                <c:pt idx="7441">
                  <c:v>93.329233678034498</c:v>
                </c:pt>
                <c:pt idx="7442">
                  <c:v>99.002890145385194</c:v>
                </c:pt>
                <c:pt idx="7443">
                  <c:v>104.60872459049</c:v>
                </c:pt>
                <c:pt idx="7444">
                  <c:v>110.14288609182201</c:v>
                </c:pt>
                <c:pt idx="7445">
                  <c:v>115.60152247745501</c:v>
                </c:pt>
                <c:pt idx="7446">
                  <c:v>120.980925524456</c:v>
                </c:pt>
                <c:pt idx="7447">
                  <c:v>126.27741479193</c:v>
                </c:pt>
                <c:pt idx="7448">
                  <c:v>131.48744930538601</c:v>
                </c:pt>
                <c:pt idx="7449">
                  <c:v>136.60750400271399</c:v>
                </c:pt>
                <c:pt idx="7450">
                  <c:v>141.633597211557</c:v>
                </c:pt>
                <c:pt idx="7451">
                  <c:v>146.562748716866</c:v>
                </c:pt>
                <c:pt idx="7452">
                  <c:v>151.39160142264299</c:v>
                </c:pt>
                <c:pt idx="7453">
                  <c:v>156.11658067389499</c:v>
                </c:pt>
                <c:pt idx="7454">
                  <c:v>160.73422907576</c:v>
                </c:pt>
                <c:pt idx="7455">
                  <c:v>165.241668585318</c:v>
                </c:pt>
                <c:pt idx="7456">
                  <c:v>169.636082805439</c:v>
                </c:pt>
                <c:pt idx="7457">
                  <c:v>173.91455172992201</c:v>
                </c:pt>
                <c:pt idx="7458">
                  <c:v>178.07405583958499</c:v>
                </c:pt>
                <c:pt idx="7459">
                  <c:v>182.11148431704001</c:v>
                </c:pt>
                <c:pt idx="7460">
                  <c:v>186.02380534393399</c:v>
                </c:pt>
                <c:pt idx="7461">
                  <c:v>189.80852947346301</c:v>
                </c:pt>
                <c:pt idx="7462">
                  <c:v>193.463194318387</c:v>
                </c:pt>
                <c:pt idx="7463">
                  <c:v>196.985202573218</c:v>
                </c:pt>
                <c:pt idx="7464">
                  <c:v>200.37198880001901</c:v>
                </c:pt>
                <c:pt idx="7465">
                  <c:v>203.62148130934099</c:v>
                </c:pt>
                <c:pt idx="7466">
                  <c:v>206.73158714195401</c:v>
                </c:pt>
                <c:pt idx="7467">
                  <c:v>209.70003191268401</c:v>
                </c:pt>
                <c:pt idx="7468">
                  <c:v>212.52468843283299</c:v>
                </c:pt>
                <c:pt idx="7469">
                  <c:v>215.20417443893601</c:v>
                </c:pt>
                <c:pt idx="7470">
                  <c:v>217.73607136467899</c:v>
                </c:pt>
                <c:pt idx="7471">
                  <c:v>220.11841969092899</c:v>
                </c:pt>
                <c:pt idx="7472">
                  <c:v>222.35013395564701</c:v>
                </c:pt>
                <c:pt idx="7473">
                  <c:v>224.42921666069</c:v>
                </c:pt>
                <c:pt idx="7474">
                  <c:v>226.354387228539</c:v>
                </c:pt>
                <c:pt idx="7475">
                  <c:v>228.12454614225899</c:v>
                </c:pt>
                <c:pt idx="7476">
                  <c:v>229.738747115374</c:v>
                </c:pt>
                <c:pt idx="7477">
                  <c:v>231.195395535442</c:v>
                </c:pt>
                <c:pt idx="7478">
                  <c:v>232.49339535331799</c:v>
                </c:pt>
                <c:pt idx="7479">
                  <c:v>233.63240215482301</c:v>
                </c:pt>
                <c:pt idx="7480">
                  <c:v>234.61104307902301</c:v>
                </c:pt>
                <c:pt idx="7481">
                  <c:v>235.42871336084201</c:v>
                </c:pt>
                <c:pt idx="7482">
                  <c:v>236.08518323374901</c:v>
                </c:pt>
                <c:pt idx="7483">
                  <c:v>236.579629106944</c:v>
                </c:pt>
                <c:pt idx="7484">
                  <c:v>236.91191797636299</c:v>
                </c:pt>
                <c:pt idx="7485">
                  <c:v>237.08191501834099</c:v>
                </c:pt>
                <c:pt idx="7486">
                  <c:v>237.089627024642</c:v>
                </c:pt>
                <c:pt idx="7487">
                  <c:v>236.93486621599601</c:v>
                </c:pt>
                <c:pt idx="7488">
                  <c:v>236.617725854214</c:v>
                </c:pt>
                <c:pt idx="7489">
                  <c:v>236.13854291359499</c:v>
                </c:pt>
                <c:pt idx="7490">
                  <c:v>235.49740074131901</c:v>
                </c:pt>
                <c:pt idx="7491">
                  <c:v>234.694609331528</c:v>
                </c:pt>
                <c:pt idx="7492">
                  <c:v>233.73083243660199</c:v>
                </c:pt>
                <c:pt idx="7493">
                  <c:v>232.60704590675999</c:v>
                </c:pt>
                <c:pt idx="7494">
                  <c:v>231.32417607236101</c:v>
                </c:pt>
                <c:pt idx="7495">
                  <c:v>229.8824738058</c:v>
                </c:pt>
                <c:pt idx="7496">
                  <c:v>228.28327254495801</c:v>
                </c:pt>
                <c:pt idx="7497">
                  <c:v>226.527792288537</c:v>
                </c:pt>
                <c:pt idx="7498">
                  <c:v>224.61713364383101</c:v>
                </c:pt>
                <c:pt idx="7499">
                  <c:v>222.55228010859599</c:v>
                </c:pt>
                <c:pt idx="7500">
                  <c:v>220.33518012952101</c:v>
                </c:pt>
                <c:pt idx="7501">
                  <c:v>217.96709474926399</c:v>
                </c:pt>
                <c:pt idx="7502">
                  <c:v>215.44957473552</c:v>
                </c:pt>
                <c:pt idx="7503">
                  <c:v>212.78411655425799</c:v>
                </c:pt>
                <c:pt idx="7504">
                  <c:v>209.9730834938</c:v>
                </c:pt>
                <c:pt idx="7505">
                  <c:v>207.01805930882301</c:v>
                </c:pt>
                <c:pt idx="7506">
                  <c:v>203.92099204562501</c:v>
                </c:pt>
                <c:pt idx="7507">
                  <c:v>200.68414991984</c:v>
                </c:pt>
                <c:pt idx="7508">
                  <c:v>197.310072284245</c:v>
                </c:pt>
                <c:pt idx="7509">
                  <c:v>193.800445092324</c:v>
                </c:pt>
                <c:pt idx="7510">
                  <c:v>190.15787448664599</c:v>
                </c:pt>
                <c:pt idx="7511">
                  <c:v>186.385168078795</c:v>
                </c:pt>
                <c:pt idx="7512">
                  <c:v>182.484989498722</c:v>
                </c:pt>
                <c:pt idx="7513">
                  <c:v>178.45984969012801</c:v>
                </c:pt>
                <c:pt idx="7514">
                  <c:v>174.31226395495099</c:v>
                </c:pt>
                <c:pt idx="7515">
                  <c:v>170.04520559448201</c:v>
                </c:pt>
                <c:pt idx="7516">
                  <c:v>165.66158415391601</c:v>
                </c:pt>
                <c:pt idx="7517">
                  <c:v>161.16423874261801</c:v>
                </c:pt>
                <c:pt idx="7518">
                  <c:v>156.5563945303</c:v>
                </c:pt>
                <c:pt idx="7519">
                  <c:v>151.84130434007301</c:v>
                </c:pt>
                <c:pt idx="7520">
                  <c:v>147.02237969625699</c:v>
                </c:pt>
                <c:pt idx="7521">
                  <c:v>142.102542007522</c:v>
                </c:pt>
                <c:pt idx="7522">
                  <c:v>137.085494990976</c:v>
                </c:pt>
                <c:pt idx="7523">
                  <c:v>131.97470045328399</c:v>
                </c:pt>
                <c:pt idx="7524">
                  <c:v>126.77308352140901</c:v>
                </c:pt>
                <c:pt idx="7525">
                  <c:v>121.484772364538</c:v>
                </c:pt>
                <c:pt idx="7526">
                  <c:v>116.113263660638</c:v>
                </c:pt>
                <c:pt idx="7527">
                  <c:v>110.66178088723601</c:v>
                </c:pt>
                <c:pt idx="7528">
                  <c:v>105.134370882307</c:v>
                </c:pt>
                <c:pt idx="7529">
                  <c:v>99.535041898583003</c:v>
                </c:pt>
                <c:pt idx="7530">
                  <c:v>93.867743661778206</c:v>
                </c:pt>
                <c:pt idx="7531">
                  <c:v>88.1358952854455</c:v>
                </c:pt>
                <c:pt idx="7532">
                  <c:v>82.343969534522302</c:v>
                </c:pt>
                <c:pt idx="7533">
                  <c:v>76.495670412028403</c:v>
                </c:pt>
                <c:pt idx="7534">
                  <c:v>70.594464640074605</c:v>
                </c:pt>
                <c:pt idx="7535">
                  <c:v>64.644984740393994</c:v>
                </c:pt>
                <c:pt idx="7536">
                  <c:v>58.651203449654702</c:v>
                </c:pt>
                <c:pt idx="7537">
                  <c:v>52.617100586974701</c:v>
                </c:pt>
                <c:pt idx="7538">
                  <c:v>46.546958309653498</c:v>
                </c:pt>
                <c:pt idx="7539">
                  <c:v>40.445163778753198</c:v>
                </c:pt>
                <c:pt idx="7540">
                  <c:v>34.315718200048401</c:v>
                </c:pt>
                <c:pt idx="7541">
                  <c:v>28.162724909156399</c:v>
                </c:pt>
                <c:pt idx="7542">
                  <c:v>21.990525254840101</c:v>
                </c:pt>
                <c:pt idx="7543">
                  <c:v>15.803507481580301</c:v>
                </c:pt>
                <c:pt idx="7544">
                  <c:v>9.6056227691968594</c:v>
                </c:pt>
                <c:pt idx="7545">
                  <c:v>3.4008807757146</c:v>
                </c:pt>
                <c:pt idx="7546">
                  <c:v>-2.8065068549824699</c:v>
                </c:pt>
                <c:pt idx="7547">
                  <c:v>-9.0121513206601307</c:v>
                </c:pt>
                <c:pt idx="7548">
                  <c:v>-15.211514105551201</c:v>
                </c:pt>
                <c:pt idx="7549">
                  <c:v>-21.4000946343651</c:v>
                </c:pt>
                <c:pt idx="7550">
                  <c:v>-27.573908865406299</c:v>
                </c:pt>
                <c:pt idx="7551">
                  <c:v>-33.728986902720997</c:v>
                </c:pt>
                <c:pt idx="7552">
                  <c:v>-39.861062822651498</c:v>
                </c:pt>
                <c:pt idx="7553">
                  <c:v>-45.965490887616902</c:v>
                </c:pt>
                <c:pt idx="7554">
                  <c:v>-52.038577319277898</c:v>
                </c:pt>
                <c:pt idx="7555">
                  <c:v>-58.076090040135803</c:v>
                </c:pt>
                <c:pt idx="7556">
                  <c:v>-64.073797055339796</c:v>
                </c:pt>
                <c:pt idx="7557">
                  <c:v>-70.027581171788299</c:v>
                </c:pt>
                <c:pt idx="7558">
                  <c:v>-75.933332235631994</c:v>
                </c:pt>
                <c:pt idx="7559">
                  <c:v>-81.787063196283199</c:v>
                </c:pt>
                <c:pt idx="7560">
                  <c:v>-87.584765828488898</c:v>
                </c:pt>
                <c:pt idx="7561">
                  <c:v>-93.322404237878601</c:v>
                </c:pt>
                <c:pt idx="7562">
                  <c:v>-98.996048965550003</c:v>
                </c:pt>
                <c:pt idx="7563">
                  <c:v>-104.601873967293</c:v>
                </c:pt>
                <c:pt idx="7564">
                  <c:v>-110.13602831860599</c:v>
                </c:pt>
                <c:pt idx="7565">
                  <c:v>-115.594659843842</c:v>
                </c:pt>
                <c:pt idx="7566">
                  <c:v>-120.974060315597</c:v>
                </c:pt>
                <c:pt idx="7567">
                  <c:v>-126.27054928775399</c:v>
                </c:pt>
                <c:pt idx="7568">
                  <c:v>-131.48058577986799</c:v>
                </c:pt>
                <c:pt idx="7569">
                  <c:v>-136.60064472313601</c:v>
                </c:pt>
                <c:pt idx="7570">
                  <c:v>-141.62674443776899</c:v>
                </c:pt>
                <c:pt idx="7571">
                  <c:v>-146.55590470056501</c:v>
                </c:pt>
                <c:pt idx="7572">
                  <c:v>-151.38476840664299</c:v>
                </c:pt>
                <c:pt idx="7573">
                  <c:v>-156.109760891414</c:v>
                </c:pt>
                <c:pt idx="7574">
                  <c:v>-160.72742474969999</c:v>
                </c:pt>
                <c:pt idx="7575">
                  <c:v>-165.234881927564</c:v>
                </c:pt>
                <c:pt idx="7576">
                  <c:v>-169.629316016144</c:v>
                </c:pt>
                <c:pt idx="7577">
                  <c:v>-173.90780699682301</c:v>
                </c:pt>
                <c:pt idx="7578">
                  <c:v>-178.06733533730301</c:v>
                </c:pt>
                <c:pt idx="7579">
                  <c:v>-182.10479020639701</c:v>
                </c:pt>
                <c:pt idx="7580">
                  <c:v>-186.01713977127599</c:v>
                </c:pt>
                <c:pt idx="7581">
                  <c:v>-189.801894569984</c:v>
                </c:pt>
                <c:pt idx="7582">
                  <c:v>-193.45659219946799</c:v>
                </c:pt>
                <c:pt idx="7583">
                  <c:v>-196.97863533776601</c:v>
                </c:pt>
                <c:pt idx="7584">
                  <c:v>-200.36545852981499</c:v>
                </c:pt>
                <c:pt idx="7585">
                  <c:v>-203.61499006840199</c:v>
                </c:pt>
                <c:pt idx="7586">
                  <c:v>-206.72513697588599</c:v>
                </c:pt>
                <c:pt idx="7587">
                  <c:v>-209.693624848063</c:v>
                </c:pt>
                <c:pt idx="7588">
                  <c:v>-212.51832647658199</c:v>
                </c:pt>
                <c:pt idx="7589">
                  <c:v>-215.19785957771001</c:v>
                </c:pt>
                <c:pt idx="7590">
                  <c:v>-217.72980556426401</c:v>
                </c:pt>
                <c:pt idx="7591">
                  <c:v>-220.11220489564599</c:v>
                </c:pt>
                <c:pt idx="7592">
                  <c:v>-222.34397208776701</c:v>
                </c:pt>
                <c:pt idx="7593">
                  <c:v>-224.423109619851</c:v>
                </c:pt>
                <c:pt idx="7594">
                  <c:v>-226.34833689118</c:v>
                </c:pt>
                <c:pt idx="7595">
                  <c:v>-228.11855436106299</c:v>
                </c:pt>
                <c:pt idx="7596">
                  <c:v>-229.73281571871399</c:v>
                </c:pt>
                <c:pt idx="7597">
                  <c:v>-231.189526326839</c:v>
                </c:pt>
                <c:pt idx="7598">
                  <c:v>-232.48759011091599</c:v>
                </c:pt>
                <c:pt idx="7599">
                  <c:v>-233.626662630862</c:v>
                </c:pt>
                <c:pt idx="7600">
                  <c:v>-234.60537099933001</c:v>
                </c:pt>
                <c:pt idx="7601">
                  <c:v>-235.423110424328</c:v>
                </c:pt>
                <c:pt idx="7602">
                  <c:v>-236.07965111191999</c:v>
                </c:pt>
                <c:pt idx="7603">
                  <c:v>-236.57416944341901</c:v>
                </c:pt>
                <c:pt idx="7604">
                  <c:v>-236.90653238640601</c:v>
                </c:pt>
                <c:pt idx="7605">
                  <c:v>-237.076605088398</c:v>
                </c:pt>
                <c:pt idx="7606">
                  <c:v>-237.08439431189501</c:v>
                </c:pt>
                <c:pt idx="7607">
                  <c:v>-236.92971224792399</c:v>
                </c:pt>
                <c:pt idx="7608">
                  <c:v>-236.61265212816701</c:v>
                </c:pt>
                <c:pt idx="7609">
                  <c:v>-236.13355089637699</c:v>
                </c:pt>
                <c:pt idx="7610">
                  <c:v>-235.49249186878399</c:v>
                </c:pt>
                <c:pt idx="7611">
                  <c:v>-234.68978500818801</c:v>
                </c:pt>
                <c:pt idx="7612">
                  <c:v>-233.72609403524299</c:v>
                </c:pt>
                <c:pt idx="7613">
                  <c:v>-232.602394768073</c:v>
                </c:pt>
                <c:pt idx="7614">
                  <c:v>-231.319613504583</c:v>
                </c:pt>
                <c:pt idx="7615">
                  <c:v>-229.87800108436801</c:v>
                </c:pt>
                <c:pt idx="7616">
                  <c:v>-228.27889091217301</c:v>
                </c:pt>
                <c:pt idx="7617">
                  <c:v>-226.52350295324001</c:v>
                </c:pt>
                <c:pt idx="7618">
                  <c:v>-224.612937781092</c:v>
                </c:pt>
                <c:pt idx="7619">
                  <c:v>-222.548178859416</c:v>
                </c:pt>
                <c:pt idx="7620">
                  <c:v>-220.33117460054399</c:v>
                </c:pt>
                <c:pt idx="7621">
                  <c:v>-217.96318601249999</c:v>
                </c:pt>
                <c:pt idx="7622">
                  <c:v>-215.44576382808501</c:v>
                </c:pt>
                <c:pt idx="7623">
                  <c:v>-212.780404478121</c:v>
                </c:pt>
                <c:pt idx="7624">
                  <c:v>-209.96947121554601</c:v>
                </c:pt>
                <c:pt idx="7625">
                  <c:v>-207.014547759424</c:v>
                </c:pt>
                <c:pt idx="7626">
                  <c:v>-203.917582120231</c:v>
                </c:pt>
                <c:pt idx="7627">
                  <c:v>-200.68084247757699</c:v>
                </c:pt>
                <c:pt idx="7628">
                  <c:v>-197.306868148023</c:v>
                </c:pt>
                <c:pt idx="7629">
                  <c:v>-193.797345048659</c:v>
                </c:pt>
                <c:pt idx="7630">
                  <c:v>-190.15487928550499</c:v>
                </c:pt>
                <c:pt idx="7631">
                  <c:v>-186.38227843343699</c:v>
                </c:pt>
                <c:pt idx="7632">
                  <c:v>-182.48220608556201</c:v>
                </c:pt>
                <c:pt idx="7633">
                  <c:v>-178.457173148609</c:v>
                </c:pt>
                <c:pt idx="7634">
                  <c:v>-174.309694887435</c:v>
                </c:pt>
                <c:pt idx="7635">
                  <c:v>-170.04274456614499</c:v>
                </c:pt>
                <c:pt idx="7636">
                  <c:v>-165.65923169265901</c:v>
                </c:pt>
                <c:pt idx="7637">
                  <c:v>-161.16199533899601</c:v>
                </c:pt>
                <c:pt idx="7638">
                  <c:v>-156.55426063745401</c:v>
                </c:pt>
                <c:pt idx="7639">
                  <c:v>-151.83928037368199</c:v>
                </c:pt>
                <c:pt idx="7640">
                  <c:v>-147.020466034496</c:v>
                </c:pt>
                <c:pt idx="7641">
                  <c:v>-142.10073899104401</c:v>
                </c:pt>
                <c:pt idx="7642">
                  <c:v>-137.083802922893</c:v>
                </c:pt>
                <c:pt idx="7643">
                  <c:v>-131.97311959916399</c:v>
                </c:pt>
                <c:pt idx="7644">
                  <c:v>-126.771614109295</c:v>
                </c:pt>
                <c:pt idx="7645">
                  <c:v>-121.48341458496699</c:v>
                </c:pt>
                <c:pt idx="7646">
                  <c:v>-116.11201766668</c:v>
                </c:pt>
                <c:pt idx="7647">
                  <c:v>-110.66064679453901</c:v>
                </c:pt>
                <c:pt idx="7648">
                  <c:v>-105.13334876916601</c:v>
                </c:pt>
                <c:pt idx="7649">
                  <c:v>-99.534131806005306</c:v>
                </c:pt>
                <c:pt idx="7650">
                  <c:v>-93.866945593570904</c:v>
                </c:pt>
                <c:pt idx="7651">
                  <c:v>-88.135209208314393</c:v>
                </c:pt>
                <c:pt idx="7652">
                  <c:v>-82.343395378181995</c:v>
                </c:pt>
                <c:pt idx="7653">
                  <c:v>-76.495208069324903</c:v>
                </c:pt>
                <c:pt idx="7654">
                  <c:v>-70.594113967114097</c:v>
                </c:pt>
                <c:pt idx="7655">
                  <c:v>-64.644745556689699</c:v>
                </c:pt>
                <c:pt idx="7656">
                  <c:v>-58.651075538284502</c:v>
                </c:pt>
                <c:pt idx="7657">
                  <c:v>-52.617083694754001</c:v>
                </c:pt>
                <c:pt idx="7658">
                  <c:v>-46.5470521473095</c:v>
                </c:pt>
                <c:pt idx="7659">
                  <c:v>-40.445368021117702</c:v>
                </c:pt>
                <c:pt idx="7660">
                  <c:v>-34.316032486255999</c:v>
                </c:pt>
                <c:pt idx="7661">
                  <c:v>-28.163148842875799</c:v>
                </c:pt>
                <c:pt idx="7662">
                  <c:v>-21.991058404479698</c:v>
                </c:pt>
                <c:pt idx="7663">
                  <c:v>-15.8041493805363</c:v>
                </c:pt>
                <c:pt idx="7664">
                  <c:v>-9.6063729160952605</c:v>
                </c:pt>
                <c:pt idx="7665">
                  <c:v>-3.4017386346756302</c:v>
                </c:pt>
                <c:pt idx="7666">
                  <c:v>2.80554185408544</c:v>
                </c:pt>
                <c:pt idx="7667">
                  <c:v>9.0110797819087001</c:v>
                </c:pt>
                <c:pt idx="7668">
                  <c:v>15.210336666697501</c:v>
                </c:pt>
                <c:pt idx="7669">
                  <c:v>21.398811966534101</c:v>
                </c:pt>
                <c:pt idx="7670">
                  <c:v>27.572521672782301</c:v>
                </c:pt>
                <c:pt idx="7671">
                  <c:v>33.727495922226097</c:v>
                </c:pt>
                <c:pt idx="7672">
                  <c:v>39.859468823611401</c:v>
                </c:pt>
                <c:pt idx="7673">
                  <c:v>45.963794671430698</c:v>
                </c:pt>
                <c:pt idx="7674">
                  <c:v>52.036779719052802</c:v>
                </c:pt>
                <c:pt idx="7675">
                  <c:v>58.074191920341597</c:v>
                </c:pt>
                <c:pt idx="7676">
                  <c:v>64.071799311427498</c:v>
                </c:pt>
                <c:pt idx="7677">
                  <c:v>70.025484729818999</c:v>
                </c:pt>
                <c:pt idx="7678">
                  <c:v>75.931138051885796</c:v>
                </c:pt>
                <c:pt idx="7679">
                  <c:v>81.784772256864699</c:v>
                </c:pt>
                <c:pt idx="7680">
                  <c:v>87.582379148917795</c:v>
                </c:pt>
                <c:pt idx="7681">
                  <c:v>93.319922862678496</c:v>
                </c:pt>
                <c:pt idx="7682">
                  <c:v>98.993473967820506</c:v>
                </c:pt>
                <c:pt idx="7683">
                  <c:v>104.59920644828399</c:v>
                </c:pt>
                <c:pt idx="7684">
                  <c:v>110.133269407283</c:v>
                </c:pt>
                <c:pt idx="7685">
                  <c:v>115.59181069642401</c:v>
                </c:pt>
                <c:pt idx="7686">
                  <c:v>120.971122115111</c:v>
                </c:pt>
                <c:pt idx="7687">
                  <c:v>126.267523243575</c:v>
                </c:pt>
                <c:pt idx="7688">
                  <c:v>131.47747312724101</c:v>
                </c:pt>
                <c:pt idx="7689">
                  <c:v>136.59744672270099</c:v>
                </c:pt>
                <c:pt idx="7690">
                  <c:v>141.623462375077</c:v>
                </c:pt>
                <c:pt idx="7691">
                  <c:v>146.552539885588</c:v>
                </c:pt>
                <c:pt idx="7692">
                  <c:v>151.381322173271</c:v>
                </c:pt>
                <c:pt idx="7693">
                  <c:v>156.10623459695299</c:v>
                </c:pt>
                <c:pt idx="7694">
                  <c:v>160.72381977436001</c:v>
                </c:pt>
                <c:pt idx="7695">
                  <c:v>165.231199673937</c:v>
                </c:pt>
                <c:pt idx="7696">
                  <c:v>169.62555790869101</c:v>
                </c:pt>
                <c:pt idx="7697">
                  <c:v>173.90397448133001</c:v>
                </c:pt>
                <c:pt idx="7698">
                  <c:v>178.06342988035701</c:v>
                </c:pt>
                <c:pt idx="7699">
                  <c:v>182.10081329483799</c:v>
                </c:pt>
                <c:pt idx="7700">
                  <c:v>186.01309291165501</c:v>
                </c:pt>
                <c:pt idx="7701">
                  <c:v>189.79777928801201</c:v>
                </c:pt>
                <c:pt idx="7702">
                  <c:v>193.45241003945799</c:v>
                </c:pt>
                <c:pt idx="7703">
                  <c:v>196.97438786207201</c:v>
                </c:pt>
                <c:pt idx="7704">
                  <c:v>200.361147318268</c:v>
                </c:pt>
                <c:pt idx="7705">
                  <c:v>203.61061671773899</c:v>
                </c:pt>
                <c:pt idx="7706">
                  <c:v>206.720703099178</c:v>
                </c:pt>
                <c:pt idx="7707">
                  <c:v>209.68913207413999</c:v>
                </c:pt>
                <c:pt idx="7708">
                  <c:v>212.513776449445</c:v>
                </c:pt>
                <c:pt idx="7709">
                  <c:v>215.193253955952</c:v>
                </c:pt>
                <c:pt idx="7710">
                  <c:v>217.72514602048099</c:v>
                </c:pt>
                <c:pt idx="7711">
                  <c:v>220.107493115843</c:v>
                </c:pt>
                <c:pt idx="7712">
                  <c:v>222.33920977076801</c:v>
                </c:pt>
                <c:pt idx="7713">
                  <c:v>224.41829847670201</c:v>
                </c:pt>
                <c:pt idx="7714">
                  <c:v>226.34347864454799</c:v>
                </c:pt>
                <c:pt idx="7715">
                  <c:v>228.11365074463399</c:v>
                </c:pt>
                <c:pt idx="7716">
                  <c:v>229.72786847659401</c:v>
                </c:pt>
                <c:pt idx="7717">
                  <c:v>231.184537212945</c:v>
                </c:pt>
                <c:pt idx="7718">
                  <c:v>232.48256088837101</c:v>
                </c:pt>
                <c:pt idx="7719">
                  <c:v>233.621595071385</c:v>
                </c:pt>
                <c:pt idx="7720">
                  <c:v>234.60026688263</c:v>
                </c:pt>
                <c:pt idx="7721">
                  <c:v>235.41797153748999</c:v>
                </c:pt>
                <c:pt idx="7722">
                  <c:v>236.074479248795</c:v>
                </c:pt>
                <c:pt idx="7723">
                  <c:v>236.568966404012</c:v>
                </c:pt>
                <c:pt idx="7724">
                  <c:v>236.901299976263</c:v>
                </c:pt>
                <c:pt idx="7725">
                  <c:v>237.071345117997</c:v>
                </c:pt>
                <c:pt idx="7726">
                  <c:v>237.07910859602799</c:v>
                </c:pt>
                <c:pt idx="7727">
                  <c:v>236.92440260508801</c:v>
                </c:pt>
                <c:pt idx="7728">
                  <c:v>236.60732037995101</c:v>
                </c:pt>
                <c:pt idx="7729">
                  <c:v>236.12819886685301</c:v>
                </c:pt>
                <c:pt idx="7730">
                  <c:v>235.487121383892</c:v>
                </c:pt>
                <c:pt idx="7731">
                  <c:v>234.68439789512999</c:v>
                </c:pt>
                <c:pt idx="7732">
                  <c:v>233.72069212187299</c:v>
                </c:pt>
                <c:pt idx="7733">
                  <c:v>232.596979882293</c:v>
                </c:pt>
                <c:pt idx="7734">
                  <c:v>231.314187473733</c:v>
                </c:pt>
                <c:pt idx="7735">
                  <c:v>229.872565734625</c:v>
                </c:pt>
                <c:pt idx="7736">
                  <c:v>228.27344806794801</c:v>
                </c:pt>
                <c:pt idx="7737">
                  <c:v>226.51805443658299</c:v>
                </c:pt>
                <c:pt idx="7738">
                  <c:v>224.60748541109001</c:v>
                </c:pt>
                <c:pt idx="7739">
                  <c:v>222.54272445160001</c:v>
                </c:pt>
                <c:pt idx="7740">
                  <c:v>220.32571996629801</c:v>
                </c:pt>
                <c:pt idx="7741">
                  <c:v>217.95773295847201</c:v>
                </c:pt>
                <c:pt idx="7742">
                  <c:v>215.44031415560201</c:v>
                </c:pt>
                <c:pt idx="7743">
                  <c:v>212.774959982605</c:v>
                </c:pt>
                <c:pt idx="7744">
                  <c:v>209.96403368593599</c:v>
                </c:pt>
                <c:pt idx="7745">
                  <c:v>207.00911897760301</c:v>
                </c:pt>
                <c:pt idx="7746">
                  <c:v>203.91216386045301</c:v>
                </c:pt>
                <c:pt idx="7747">
                  <c:v>200.67543650589599</c:v>
                </c:pt>
                <c:pt idx="7748">
                  <c:v>197.301476221737</c:v>
                </c:pt>
                <c:pt idx="7749">
                  <c:v>193.79196891574901</c:v>
                </c:pt>
                <c:pt idx="7750">
                  <c:v>190.149520684077</c:v>
                </c:pt>
                <c:pt idx="7751">
                  <c:v>186.37693909117701</c:v>
                </c:pt>
                <c:pt idx="7752">
                  <c:v>182.47688771919101</c:v>
                </c:pt>
                <c:pt idx="7753">
                  <c:v>178.451877463344</c:v>
                </c:pt>
                <c:pt idx="7754">
                  <c:v>174.304423576452</c:v>
                </c:pt>
                <c:pt idx="7755">
                  <c:v>170.03749931005501</c:v>
                </c:pt>
                <c:pt idx="7756">
                  <c:v>165.654014158981</c:v>
                </c:pt>
                <c:pt idx="7757">
                  <c:v>161.15680718164</c:v>
                </c:pt>
                <c:pt idx="7758">
                  <c:v>156.549103496214</c:v>
                </c:pt>
                <c:pt idx="7759">
                  <c:v>151.83415587372201</c:v>
                </c:pt>
                <c:pt idx="7760">
                  <c:v>147.015375785863</c:v>
                </c:pt>
                <c:pt idx="7761">
                  <c:v>142.09568458816199</c:v>
                </c:pt>
                <c:pt idx="7762">
                  <c:v>137.07878594408299</c:v>
                </c:pt>
                <c:pt idx="7763">
                  <c:v>131.96814160616799</c:v>
                </c:pt>
                <c:pt idx="7764">
                  <c:v>126.766676646793</c:v>
                </c:pt>
                <c:pt idx="7765">
                  <c:v>121.478519180123</c:v>
                </c:pt>
                <c:pt idx="7766">
                  <c:v>116.107165828672</c:v>
                </c:pt>
                <c:pt idx="7767">
                  <c:v>110.655840014112</c:v>
                </c:pt>
                <c:pt idx="7768">
                  <c:v>105.128588518187</c:v>
                </c:pt>
                <c:pt idx="7769">
                  <c:v>99.529419537028701</c:v>
                </c:pt>
                <c:pt idx="7770">
                  <c:v>93.862282739399603</c:v>
                </c:pt>
                <c:pt idx="7771">
                  <c:v>88.130597181592506</c:v>
                </c:pt>
                <c:pt idx="7772">
                  <c:v>82.338835570966793</c:v>
                </c:pt>
                <c:pt idx="7773">
                  <c:v>76.490701852688602</c:v>
                </c:pt>
                <c:pt idx="7774">
                  <c:v>70.589662690743694</c:v>
                </c:pt>
                <c:pt idx="7775">
                  <c:v>64.640350548494197</c:v>
                </c:pt>
                <c:pt idx="7776">
                  <c:v>58.646738104020201</c:v>
                </c:pt>
                <c:pt idx="7777">
                  <c:v>52.612805117639098</c:v>
                </c:pt>
                <c:pt idx="7778">
                  <c:v>46.542833687671497</c:v>
                </c:pt>
                <c:pt idx="7779">
                  <c:v>40.441210916029902</c:v>
                </c:pt>
                <c:pt idx="7780">
                  <c:v>34.311937949192803</c:v>
                </c:pt>
                <c:pt idx="7781">
                  <c:v>28.159118063368702</c:v>
                </c:pt>
                <c:pt idx="7782">
                  <c:v>21.987092547794902</c:v>
                </c:pt>
                <c:pt idx="7783">
                  <c:v>15.8002495873437</c:v>
                </c:pt>
                <c:pt idx="7784">
                  <c:v>9.6025403021677302</c:v>
                </c:pt>
                <c:pt idx="7785">
                  <c:v>3.3979742905730599</c:v>
                </c:pt>
                <c:pt idx="7786">
                  <c:v>-2.8092368632969</c:v>
                </c:pt>
                <c:pt idx="7787">
                  <c:v>-9.0147044169559294</c:v>
                </c:pt>
                <c:pt idx="7788">
                  <c:v>-15.213889914366501</c:v>
                </c:pt>
                <c:pt idx="7789">
                  <c:v>-21.4022928399365</c:v>
                </c:pt>
                <c:pt idx="7790">
                  <c:v>-27.5759292116173</c:v>
                </c:pt>
                <c:pt idx="7791">
                  <c:v>-33.730829193023503</c:v>
                </c:pt>
                <c:pt idx="7792">
                  <c:v>-39.862726919969703</c:v>
                </c:pt>
                <c:pt idx="7793">
                  <c:v>-45.966976714246798</c:v>
                </c:pt>
                <c:pt idx="7794">
                  <c:v>-52.0398848567404</c:v>
                </c:pt>
                <c:pt idx="7795">
                  <c:v>-58.077219329037</c:v>
                </c:pt>
                <c:pt idx="7796">
                  <c:v>-64.074748195196705</c:v>
                </c:pt>
                <c:pt idx="7797">
                  <c:v>-70.028354320837906</c:v>
                </c:pt>
                <c:pt idx="7798">
                  <c:v>-75.933927610625403</c:v>
                </c:pt>
                <c:pt idx="7799">
                  <c:v>-81.787481072260306</c:v>
                </c:pt>
                <c:pt idx="7800">
                  <c:v>-87.585006538524794</c:v>
                </c:pt>
                <c:pt idx="7801">
                  <c:v>-93.322468172826504</c:v>
                </c:pt>
                <c:pt idx="7802">
                  <c:v>-98.995936573753099</c:v>
                </c:pt>
                <c:pt idx="7803">
                  <c:v>-104.601585754287</c:v>
                </c:pt>
                <c:pt idx="7804">
                  <c:v>-110.13556484680301</c:v>
                </c:pt>
                <c:pt idx="7805">
                  <c:v>-115.594021732184</c:v>
                </c:pt>
                <c:pt idx="7806">
                  <c:v>-120.97324823920501</c:v>
                </c:pt>
                <c:pt idx="7807">
                  <c:v>-126.269563977564</c:v>
                </c:pt>
                <c:pt idx="7808">
                  <c:v>-131.47942802222499</c:v>
                </c:pt>
                <c:pt idx="7809">
                  <c:v>-136.59931535939799</c:v>
                </c:pt>
                <c:pt idx="7810">
                  <c:v>-141.62524436387699</c:v>
                </c:pt>
                <c:pt idx="7811">
                  <c:v>-146.554234866602</c:v>
                </c:pt>
                <c:pt idx="7812">
                  <c:v>-151.38292981638199</c:v>
                </c:pt>
                <c:pt idx="7813">
                  <c:v>-156.10775460183299</c:v>
                </c:pt>
                <c:pt idx="7814">
                  <c:v>-160.725251870498</c:v>
                </c:pt>
                <c:pt idx="7815">
                  <c:v>-165.23254362064699</c:v>
                </c:pt>
                <c:pt idx="7816">
                  <c:v>-169.62681349511001</c:v>
                </c:pt>
                <c:pt idx="7817">
                  <c:v>-173.905141526417</c:v>
                </c:pt>
                <c:pt idx="7818">
                  <c:v>-178.06450823286201</c:v>
                </c:pt>
                <c:pt idx="7819">
                  <c:v>-182.10180283328501</c:v>
                </c:pt>
                <c:pt idx="7820">
                  <c:v>-186.013993544296</c:v>
                </c:pt>
                <c:pt idx="7821">
                  <c:v>-189.79859095277601</c:v>
                </c:pt>
                <c:pt idx="7822">
                  <c:v>-193.45313270389801</c:v>
                </c:pt>
                <c:pt idx="7823">
                  <c:v>-196.97502152329801</c:v>
                </c:pt>
                <c:pt idx="7824">
                  <c:v>-200.36169200286301</c:v>
                </c:pt>
                <c:pt idx="7825">
                  <c:v>-203.61107248167801</c:v>
                </c:pt>
                <c:pt idx="7826">
                  <c:v>-206.721070027732</c:v>
                </c:pt>
                <c:pt idx="7827">
                  <c:v>-209.68941028175999</c:v>
                </c:pt>
                <c:pt idx="7828">
                  <c:v>-212.51396607966001</c:v>
                </c:pt>
                <c:pt idx="7829">
                  <c:v>-215.193355181237</c:v>
                </c:pt>
                <c:pt idx="7830">
                  <c:v>-217.72515904212301</c:v>
                </c:pt>
                <c:pt idx="7831">
                  <c:v>-220.107418163799</c:v>
                </c:pt>
                <c:pt idx="7832">
                  <c:v>-222.339047103512</c:v>
                </c:pt>
                <c:pt idx="7833">
                  <c:v>-224.418048381066</c:v>
                </c:pt>
                <c:pt idx="7834">
                  <c:v>-226.34314143554801</c:v>
                </c:pt>
                <c:pt idx="7835">
                  <c:v>-228.113226765294</c:v>
                </c:pt>
                <c:pt idx="7836">
                  <c:v>-229.72735809775699</c:v>
                </c:pt>
                <c:pt idx="7837">
                  <c:v>-231.18394083307601</c:v>
                </c:pt>
                <c:pt idx="7838">
                  <c:v>-232.48187893335199</c:v>
                </c:pt>
                <c:pt idx="7839">
                  <c:v>-233.62082799429999</c:v>
                </c:pt>
                <c:pt idx="7840">
                  <c:v>-234.59941516354499</c:v>
                </c:pt>
                <c:pt idx="7841">
                  <c:v>-235.41703568322001</c:v>
                </c:pt>
                <c:pt idx="7842">
                  <c:v>-236.07345979266799</c:v>
                </c:pt>
                <c:pt idx="7843">
                  <c:v>-236.56786390561899</c:v>
                </c:pt>
                <c:pt idx="7844">
                  <c:v>-236.90011502120601</c:v>
                </c:pt>
                <c:pt idx="7845">
                  <c:v>-237.07007831762101</c:v>
                </c:pt>
                <c:pt idx="7846">
                  <c:v>-237.077760587157</c:v>
                </c:pt>
                <c:pt idx="7847">
                  <c:v>-236.92297404974099</c:v>
                </c:pt>
                <c:pt idx="7848">
                  <c:v>-236.605811965058</c:v>
                </c:pt>
                <c:pt idx="7849">
                  <c:v>-236.12661130396199</c:v>
                </c:pt>
                <c:pt idx="7850">
                  <c:v>-235.48545540886701</c:v>
                </c:pt>
                <c:pt idx="7851">
                  <c:v>-234.68265426784299</c:v>
                </c:pt>
                <c:pt idx="7852">
                  <c:v>-233.71887162588899</c:v>
                </c:pt>
                <c:pt idx="7853">
                  <c:v>-232.59508332454601</c:v>
                </c:pt>
                <c:pt idx="7854">
                  <c:v>-231.3122156842</c:v>
                </c:pt>
                <c:pt idx="7855">
                  <c:v>-229.870519565987</c:v>
                </c:pt>
                <c:pt idx="7856">
                  <c:v>-228.27132839524899</c:v>
                </c:pt>
                <c:pt idx="7857">
                  <c:v>-226.515862156879</c:v>
                </c:pt>
                <c:pt idx="7858">
                  <c:v>-224.60522144309601</c:v>
                </c:pt>
                <c:pt idx="7859">
                  <c:v>-222.54038973532801</c:v>
                </c:pt>
                <c:pt idx="7860">
                  <c:v>-220.323315462686</c:v>
                </c:pt>
                <c:pt idx="7861">
                  <c:v>-217.95525964901401</c:v>
                </c:pt>
                <c:pt idx="7862">
                  <c:v>-215.43777304196701</c:v>
                </c:pt>
                <c:pt idx="7863">
                  <c:v>-212.772352086251</c:v>
                </c:pt>
                <c:pt idx="7864">
                  <c:v>-209.96136004772001</c:v>
                </c:pt>
                <c:pt idx="7865">
                  <c:v>-207.00638065738599</c:v>
                </c:pt>
                <c:pt idx="7866">
                  <c:v>-203.90936193669799</c:v>
                </c:pt>
                <c:pt idx="7867">
                  <c:v>-200.67257207525799</c:v>
                </c:pt>
                <c:pt idx="7868">
                  <c:v>-197.29855039865501</c:v>
                </c:pt>
                <c:pt idx="7869">
                  <c:v>-193.78898283203199</c:v>
                </c:pt>
                <c:pt idx="7870">
                  <c:v>-190.14647548847799</c:v>
                </c:pt>
                <c:pt idx="7871">
                  <c:v>-186.37383594897301</c:v>
                </c:pt>
                <c:pt idx="7872">
                  <c:v>-182.47372781174599</c:v>
                </c:pt>
                <c:pt idx="7873">
                  <c:v>-178.44866198768301</c:v>
                </c:pt>
                <c:pt idx="7874">
                  <c:v>-174.30115374481801</c:v>
                </c:pt>
                <c:pt idx="7875">
                  <c:v>-170.034176349468</c:v>
                </c:pt>
                <c:pt idx="7876">
                  <c:v>-165.65063931079399</c:v>
                </c:pt>
                <c:pt idx="7877">
                  <c:v>-161.153381701092</c:v>
                </c:pt>
                <c:pt idx="7878">
                  <c:v>-156.545628651968</c:v>
                </c:pt>
                <c:pt idx="7879">
                  <c:v>-151.830632947422</c:v>
                </c:pt>
                <c:pt idx="7880">
                  <c:v>-147.011806071666</c:v>
                </c:pt>
                <c:pt idx="7881">
                  <c:v>-142.09206939228099</c:v>
                </c:pt>
                <c:pt idx="7882">
                  <c:v>-137.07512658432</c:v>
                </c:pt>
                <c:pt idx="7883">
                  <c:v>-131.96443941144599</c:v>
                </c:pt>
                <c:pt idx="7884">
                  <c:v>-126.76293295669301</c:v>
                </c:pt>
                <c:pt idx="7885">
                  <c:v>-121.47473534440201</c:v>
                </c:pt>
                <c:pt idx="7886">
                  <c:v>-116.103343206796</c:v>
                </c:pt>
                <c:pt idx="7887">
                  <c:v>-110.65197997478199</c:v>
                </c:pt>
                <c:pt idx="7888">
                  <c:v>-105.124692438853</c:v>
                </c:pt>
                <c:pt idx="7889">
                  <c:v>-99.5254888034153</c:v>
                </c:pt>
                <c:pt idx="7890">
                  <c:v>-93.858318745031198</c:v>
                </c:pt>
                <c:pt idx="7891">
                  <c:v>-88.126601327297806</c:v>
                </c:pt>
                <c:pt idx="7892">
                  <c:v>-82.334809264407497</c:v>
                </c:pt>
                <c:pt idx="7893">
                  <c:v>-76.486646507867206</c:v>
                </c:pt>
                <c:pt idx="7894">
                  <c:v>-70.585579727524504</c:v>
                </c:pt>
                <c:pt idx="7895">
                  <c:v>-64.636241392111103</c:v>
                </c:pt>
                <c:pt idx="7896">
                  <c:v>-58.642604184597701</c:v>
                </c:pt>
                <c:pt idx="7897">
                  <c:v>-52.608647869702203</c:v>
                </c:pt>
                <c:pt idx="7898">
                  <c:v>-46.538654549658901</c:v>
                </c:pt>
                <c:pt idx="7899">
                  <c:v>-40.437011329806303</c:v>
                </c:pt>
                <c:pt idx="7900">
                  <c:v>-34.307719359567102</c:v>
                </c:pt>
                <c:pt idx="7901">
                  <c:v>-28.154881917600999</c:v>
                </c:pt>
                <c:pt idx="7902">
                  <c:v>-21.982840295112901</c:v>
                </c:pt>
                <c:pt idx="7903">
                  <c:v>-15.795982678467899</c:v>
                </c:pt>
                <c:pt idx="7904">
                  <c:v>-9.5982601888079309</c:v>
                </c:pt>
                <c:pt idx="7905">
                  <c:v>-3.3936824249587199</c:v>
                </c:pt>
                <c:pt idx="7906">
                  <c:v>2.8135390288996698</c:v>
                </c:pt>
                <c:pt idx="7907">
                  <c:v>9.0190154307307608</c:v>
                </c:pt>
                <c:pt idx="7908">
                  <c:v>15.218208325424101</c:v>
                </c:pt>
                <c:pt idx="7909">
                  <c:v>21.406617198786499</c:v>
                </c:pt>
                <c:pt idx="7910">
                  <c:v>27.5802580706547</c:v>
                </c:pt>
                <c:pt idx="7911">
                  <c:v>33.735161106996699</c:v>
                </c:pt>
                <c:pt idx="7912">
                  <c:v>39.867060446454303</c:v>
                </c:pt>
                <c:pt idx="7913">
                  <c:v>45.971310414115599</c:v>
                </c:pt>
                <c:pt idx="7914">
                  <c:v>52.044217294631302</c:v>
                </c:pt>
                <c:pt idx="7915">
                  <c:v>58.081549073819403</c:v>
                </c:pt>
                <c:pt idx="7916">
                  <c:v>64.079073820430494</c:v>
                </c:pt>
                <c:pt idx="7917">
                  <c:v>70.032674405236193</c:v>
                </c:pt>
                <c:pt idx="7918">
                  <c:v>75.938240738511496</c:v>
                </c:pt>
                <c:pt idx="7919">
                  <c:v>81.791785834019194</c:v>
                </c:pt>
                <c:pt idx="7920">
                  <c:v>87.589301531056705</c:v>
                </c:pt>
                <c:pt idx="7921">
                  <c:v>93.326751999991401</c:v>
                </c:pt>
                <c:pt idx="7922">
                  <c:v>99.000207846820999</c:v>
                </c:pt>
                <c:pt idx="7923">
                  <c:v>104.605843092367</c:v>
                </c:pt>
                <c:pt idx="7924">
                  <c:v>110.139806877289</c:v>
                </c:pt>
                <c:pt idx="7925">
                  <c:v>115.59824709118401</c:v>
                </c:pt>
                <c:pt idx="7926">
                  <c:v>120.977455571969</c:v>
                </c:pt>
                <c:pt idx="7927">
                  <c:v>126.27375193890499</c:v>
                </c:pt>
                <c:pt idx="7928">
                  <c:v>131.48359527694899</c:v>
                </c:pt>
                <c:pt idx="7929">
                  <c:v>136.603460582709</c:v>
                </c:pt>
                <c:pt idx="7930">
                  <c:v>141.62936624179599</c:v>
                </c:pt>
                <c:pt idx="7931">
                  <c:v>146.558332096367</c:v>
                </c:pt>
                <c:pt idx="7932">
                  <c:v>151.38700110685099</c:v>
                </c:pt>
                <c:pt idx="7933">
                  <c:v>156.111798673885</c:v>
                </c:pt>
                <c:pt idx="7934">
                  <c:v>160.72926745741799</c:v>
                </c:pt>
                <c:pt idx="7935">
                  <c:v>165.236529468519</c:v>
                </c:pt>
                <c:pt idx="7936">
                  <c:v>169.63076836319601</c:v>
                </c:pt>
                <c:pt idx="7937">
                  <c:v>173.90906418752601</c:v>
                </c:pt>
                <c:pt idx="7938">
                  <c:v>178.068397473733</c:v>
                </c:pt>
                <c:pt idx="7939">
                  <c:v>182.10565745494199</c:v>
                </c:pt>
                <c:pt idx="7940">
                  <c:v>186.017812362407</c:v>
                </c:pt>
                <c:pt idx="7941">
                  <c:v>189.802372798015</c:v>
                </c:pt>
                <c:pt idx="7942">
                  <c:v>193.45687642228299</c:v>
                </c:pt>
                <c:pt idx="7943">
                  <c:v>196.97872597653699</c:v>
                </c:pt>
                <c:pt idx="7944">
                  <c:v>200.36535606868901</c:v>
                </c:pt>
                <c:pt idx="7945">
                  <c:v>203.614695054175</c:v>
                </c:pt>
                <c:pt idx="7946">
                  <c:v>206.72465001766099</c:v>
                </c:pt>
                <c:pt idx="7947">
                  <c:v>209.692946616873</c:v>
                </c:pt>
                <c:pt idx="7948">
                  <c:v>212.517457705015</c:v>
                </c:pt>
                <c:pt idx="7949">
                  <c:v>215.196801059493</c:v>
                </c:pt>
                <c:pt idx="7950">
                  <c:v>217.72855815384301</c:v>
                </c:pt>
                <c:pt idx="7951">
                  <c:v>220.11076950773801</c:v>
                </c:pt>
                <c:pt idx="7952">
                  <c:v>222.34234969690101</c:v>
                </c:pt>
                <c:pt idx="7953">
                  <c:v>224.42130125988601</c:v>
                </c:pt>
                <c:pt idx="7954">
                  <c:v>226.346343654804</c:v>
                </c:pt>
                <c:pt idx="7955">
                  <c:v>228.11637739927201</c:v>
                </c:pt>
                <c:pt idx="7956">
                  <c:v>229.730456240282</c:v>
                </c:pt>
                <c:pt idx="7957">
                  <c:v>231.18698559776101</c:v>
                </c:pt>
                <c:pt idx="7958">
                  <c:v>232.48486945383601</c:v>
                </c:pt>
                <c:pt idx="7959">
                  <c:v>233.62376342448599</c:v>
                </c:pt>
                <c:pt idx="7960">
                  <c:v>234.60229467782099</c:v>
                </c:pt>
                <c:pt idx="7961">
                  <c:v>235.419858476684</c:v>
                </c:pt>
                <c:pt idx="7962">
                  <c:v>236.07622508133301</c:v>
                </c:pt>
                <c:pt idx="7963">
                  <c:v>236.57057092662299</c:v>
                </c:pt>
                <c:pt idx="7964">
                  <c:v>236.902763033003</c:v>
                </c:pt>
                <c:pt idx="7965">
                  <c:v>237.07266660017501</c:v>
                </c:pt>
                <c:pt idx="7966">
                  <c:v>237.08028844211901</c:v>
                </c:pt>
                <c:pt idx="7967">
                  <c:v>236.925440800627</c:v>
                </c:pt>
                <c:pt idx="7968">
                  <c:v>236.608216957412</c:v>
                </c:pt>
                <c:pt idx="7969">
                  <c:v>236.12895390551199</c:v>
                </c:pt>
                <c:pt idx="7970">
                  <c:v>235.48773500968099</c:v>
                </c:pt>
                <c:pt idx="7971">
                  <c:v>234.68487028046701</c:v>
                </c:pt>
                <c:pt idx="7972">
                  <c:v>233.72102348548501</c:v>
                </c:pt>
                <c:pt idx="7973">
                  <c:v>232.597170489017</c:v>
                </c:pt>
                <c:pt idx="7974">
                  <c:v>231.314237634308</c:v>
                </c:pt>
                <c:pt idx="7975">
                  <c:v>229.87247580546801</c:v>
                </c:pt>
                <c:pt idx="7976">
                  <c:v>228.27321845091299</c:v>
                </c:pt>
                <c:pt idx="7977">
                  <c:v>226.51768557870699</c:v>
                </c:pt>
                <c:pt idx="7978">
                  <c:v>224.60697780432599</c:v>
                </c:pt>
                <c:pt idx="7979">
                  <c:v>222.54207863253501</c:v>
                </c:pt>
                <c:pt idx="7980">
                  <c:v>220.324936515856</c:v>
                </c:pt>
                <c:pt idx="7981">
                  <c:v>217.95681250160499</c:v>
                </c:pt>
                <c:pt idx="7982">
                  <c:v>215.439257360965</c:v>
                </c:pt>
                <c:pt idx="7983">
                  <c:v>212.77376756221801</c:v>
                </c:pt>
                <c:pt idx="7984">
                  <c:v>209.96270639483501</c:v>
                </c:pt>
                <c:pt idx="7985">
                  <c:v>207.007657613475</c:v>
                </c:pt>
                <c:pt idx="7986">
                  <c:v>203.910569263257</c:v>
                </c:pt>
                <c:pt idx="7987">
                  <c:v>200.67370955747501</c:v>
                </c:pt>
                <c:pt idx="7988">
                  <c:v>197.29961784541399</c:v>
                </c:pt>
                <c:pt idx="7989">
                  <c:v>193.78998007590999</c:v>
                </c:pt>
                <c:pt idx="7990">
                  <c:v>190.14740238574299</c:v>
                </c:pt>
                <c:pt idx="7991">
                  <c:v>186.374692379566</c:v>
                </c:pt>
                <c:pt idx="7992">
                  <c:v>182.474513679262</c:v>
                </c:pt>
                <c:pt idx="7993">
                  <c:v>178.44937721933101</c:v>
                </c:pt>
                <c:pt idx="7994">
                  <c:v>174.301798291393</c:v>
                </c:pt>
                <c:pt idx="7995">
                  <c:v>170.034750185299</c:v>
                </c:pt>
                <c:pt idx="7996">
                  <c:v>165.65114243368799</c:v>
                </c:pt>
                <c:pt idx="7997">
                  <c:v>161.15381413227601</c:v>
                </c:pt>
                <c:pt idx="7998">
                  <c:v>156.54599043601999</c:v>
                </c:pt>
                <c:pt idx="7999">
                  <c:v>151.830924152195</c:v>
                </c:pt>
                <c:pt idx="8000">
                  <c:v>147.012026788198</c:v>
                </c:pt>
                <c:pt idx="8001">
                  <c:v>142.09221973470801</c:v>
                </c:pt>
                <c:pt idx="8002">
                  <c:v>137.07520668977699</c:v>
                </c:pt>
                <c:pt idx="8003">
                  <c:v>131.96444943995999</c:v>
                </c:pt>
                <c:pt idx="8004">
                  <c:v>126.762873091066</c:v>
                </c:pt>
                <c:pt idx="8005">
                  <c:v>121.474605790095</c:v>
                </c:pt>
                <c:pt idx="8006">
                  <c:v>116.103144191799</c:v>
                </c:pt>
                <c:pt idx="8007">
                  <c:v>110.651711749475</c:v>
                </c:pt>
                <c:pt idx="8008">
                  <c:v>105.12435527587</c:v>
                </c:pt>
                <c:pt idx="8009">
                  <c:v>99.525082997490202</c:v>
                </c:pt>
                <c:pt idx="8010">
                  <c:v>93.857844612841305</c:v>
                </c:pt>
                <c:pt idx="8011">
                  <c:v>88.126059207306099</c:v>
                </c:pt>
                <c:pt idx="8012">
                  <c:v>82.334199516684606</c:v>
                </c:pt>
                <c:pt idx="8013">
                  <c:v>76.485969513923905</c:v>
                </c:pt>
                <c:pt idx="8014">
                  <c:v>70.584835890120999</c:v>
                </c:pt>
                <c:pt idx="8015">
                  <c:v>64.635431135071698</c:v>
                </c:pt>
                <c:pt idx="8016">
                  <c:v>58.641727952608598</c:v>
                </c:pt>
                <c:pt idx="8017">
                  <c:v>52.607706128117201</c:v>
                </c:pt>
                <c:pt idx="8018">
                  <c:v>46.537647784284403</c:v>
                </c:pt>
                <c:pt idx="8019">
                  <c:v>40.435940046688401</c:v>
                </c:pt>
                <c:pt idx="8020">
                  <c:v>34.306584084771401</c:v>
                </c:pt>
                <c:pt idx="8021">
                  <c:v>28.1536831969829</c:v>
                </c:pt>
                <c:pt idx="8022">
                  <c:v>21.981578694083002</c:v>
                </c:pt>
                <c:pt idx="8023">
                  <c:v>15.794658781754601</c:v>
                </c:pt>
                <c:pt idx="8024">
                  <c:v>9.5968746002157808</c:v>
                </c:pt>
                <c:pt idx="8025">
                  <c:v>3.3922357671182102</c:v>
                </c:pt>
                <c:pt idx="8026">
                  <c:v>-2.81504611480351</c:v>
                </c:pt>
                <c:pt idx="8027">
                  <c:v>-9.0205822851953101</c:v>
                </c:pt>
                <c:pt idx="8028">
                  <c:v>-15.219834270913699</c:v>
                </c:pt>
                <c:pt idx="8029">
                  <c:v>-21.408301540000199</c:v>
                </c:pt>
                <c:pt idx="8030">
                  <c:v>-27.582000094804101</c:v>
                </c:pt>
                <c:pt idx="8031">
                  <c:v>-33.736960084084203</c:v>
                </c:pt>
                <c:pt idx="8032">
                  <c:v>-39.868915629569301</c:v>
                </c:pt>
                <c:pt idx="8033">
                  <c:v>-45.973221039716897</c:v>
                </c:pt>
                <c:pt idx="8034">
                  <c:v>-52.046182582848203</c:v>
                </c:pt>
                <c:pt idx="8035">
                  <c:v>-58.083568228756597</c:v>
                </c:pt>
                <c:pt idx="8036">
                  <c:v>-64.081146030467195</c:v>
                </c:pt>
                <c:pt idx="8037">
                  <c:v>-70.034798843345399</c:v>
                </c:pt>
                <c:pt idx="8038">
                  <c:v>-75.940416562566796</c:v>
                </c:pt>
                <c:pt idx="8039">
                  <c:v>-81.794012187116095</c:v>
                </c:pt>
                <c:pt idx="8040">
                  <c:v>-87.591577541837395</c:v>
                </c:pt>
                <c:pt idx="8041">
                  <c:v>-93.329076782973303</c:v>
                </c:pt>
                <c:pt idx="8042">
                  <c:v>-99.002580502721003</c:v>
                </c:pt>
                <c:pt idx="8043">
                  <c:v>-104.608262708441</c:v>
                </c:pt>
                <c:pt idx="8044">
                  <c:v>-110.142272527668</c:v>
                </c:pt>
                <c:pt idx="8045">
                  <c:v>-115.60075783721599</c:v>
                </c:pt>
                <c:pt idx="8046">
                  <c:v>-120.98001046256501</c:v>
                </c:pt>
                <c:pt idx="8047">
                  <c:v>-126.27635001088601</c:v>
                </c:pt>
                <c:pt idx="8048">
                  <c:v>-131.48623555539299</c:v>
                </c:pt>
                <c:pt idx="8049">
                  <c:v>-136.60614208131301</c:v>
                </c:pt>
                <c:pt idx="8050">
                  <c:v>-141.632087963224</c:v>
                </c:pt>
                <c:pt idx="8051">
                  <c:v>-146.561093032619</c:v>
                </c:pt>
                <c:pt idx="8052">
                  <c:v>-151.38980023961801</c:v>
                </c:pt>
                <c:pt idx="8053">
                  <c:v>-156.114634974914</c:v>
                </c:pt>
                <c:pt idx="8054">
                  <c:v>-160.73213988888401</c:v>
                </c:pt>
                <c:pt idx="8055">
                  <c:v>-165.239436983389</c:v>
                </c:pt>
                <c:pt idx="8056">
                  <c:v>-169.63370990559599</c:v>
                </c:pt>
                <c:pt idx="8057">
                  <c:v>-173.91203869313</c:v>
                </c:pt>
                <c:pt idx="8058">
                  <c:v>-178.071403870122</c:v>
                </c:pt>
                <c:pt idx="8059">
                  <c:v>-182.108694661985</c:v>
                </c:pt>
                <c:pt idx="8060">
                  <c:v>-186.020879292644</c:v>
                </c:pt>
                <c:pt idx="8061">
                  <c:v>-189.80546835703001</c:v>
                </c:pt>
                <c:pt idx="8062">
                  <c:v>-193.45999950908899</c:v>
                </c:pt>
                <c:pt idx="8063">
                  <c:v>-196.98187548395501</c:v>
                </c:pt>
                <c:pt idx="8064">
                  <c:v>-200.36853088373499</c:v>
                </c:pt>
                <c:pt idx="8065">
                  <c:v>-203.61789405844101</c:v>
                </c:pt>
                <c:pt idx="8066">
                  <c:v>-206.72787208769901</c:v>
                </c:pt>
                <c:pt idx="8067">
                  <c:v>-209.696190624585</c:v>
                </c:pt>
                <c:pt idx="8068">
                  <c:v>-212.52072251803199</c:v>
                </c:pt>
                <c:pt idx="8069">
                  <c:v>-215.20008554156601</c:v>
                </c:pt>
                <c:pt idx="8070">
                  <c:v>-217.731861165228</c:v>
                </c:pt>
                <c:pt idx="8071">
                  <c:v>-220.11408990558601</c:v>
                </c:pt>
                <c:pt idx="8072">
                  <c:v>-222.345686335637</c:v>
                </c:pt>
                <c:pt idx="8073">
                  <c:v>-224.42465299160301</c:v>
                </c:pt>
                <c:pt idx="8074">
                  <c:v>-226.349709329647</c:v>
                </c:pt>
                <c:pt idx="8075">
                  <c:v>-228.11975586582199</c:v>
                </c:pt>
                <c:pt idx="8076">
                  <c:v>-229.73384634594299</c:v>
                </c:pt>
                <c:pt idx="8077">
                  <c:v>-231.19038618914499</c:v>
                </c:pt>
                <c:pt idx="8078">
                  <c:v>-232.48827937714699</c:v>
                </c:pt>
                <c:pt idx="8079">
                  <c:v>-233.62718152590099</c:v>
                </c:pt>
                <c:pt idx="8080">
                  <c:v>-234.60571980387601</c:v>
                </c:pt>
                <c:pt idx="8081">
                  <c:v>-235.42328947465001</c:v>
                </c:pt>
                <c:pt idx="8082">
                  <c:v>-236.07966079960099</c:v>
                </c:pt>
                <c:pt idx="8083">
                  <c:v>-236.574010215078</c:v>
                </c:pt>
                <c:pt idx="8084">
                  <c:v>-236.90620474340301</c:v>
                </c:pt>
                <c:pt idx="8085">
                  <c:v>-237.076109586527</c:v>
                </c:pt>
                <c:pt idx="8086">
                  <c:v>-237.083731561051</c:v>
                </c:pt>
                <c:pt idx="8087">
                  <c:v>-236.928882911758</c:v>
                </c:pt>
                <c:pt idx="8088">
                  <c:v>-236.61165692372501</c:v>
                </c:pt>
                <c:pt idx="8089">
                  <c:v>-236.13239059372</c:v>
                </c:pt>
                <c:pt idx="8090">
                  <c:v>-235.49116729059301</c:v>
                </c:pt>
                <c:pt idx="8091">
                  <c:v>-234.688297029349</c:v>
                </c:pt>
                <c:pt idx="8092">
                  <c:v>-233.724443582422</c:v>
                </c:pt>
                <c:pt idx="8093">
                  <c:v>-232.60058281927201</c:v>
                </c:pt>
                <c:pt idx="8094">
                  <c:v>-231.31764108867699</c:v>
                </c:pt>
                <c:pt idx="8095">
                  <c:v>-229.87586928062899</c:v>
                </c:pt>
                <c:pt idx="8096">
                  <c:v>-228.276600849782</c:v>
                </c:pt>
                <c:pt idx="8097">
                  <c:v>-226.52105581077899</c:v>
                </c:pt>
                <c:pt idx="8098">
                  <c:v>-224.61033478602101</c:v>
                </c:pt>
                <c:pt idx="8099">
                  <c:v>-222.54542128753999</c:v>
                </c:pt>
                <c:pt idx="8100">
                  <c:v>-220.328263775457</c:v>
                </c:pt>
                <c:pt idx="8101">
                  <c:v>-217.96012330502799</c:v>
                </c:pt>
                <c:pt idx="8102">
                  <c:v>-215.442550655698</c:v>
                </c:pt>
                <c:pt idx="8103">
                  <c:v>-212.777042304345</c:v>
                </c:pt>
                <c:pt idx="8104">
                  <c:v>-209.96596154935401</c:v>
                </c:pt>
                <c:pt idx="8105">
                  <c:v>-207.010892154619</c:v>
                </c:pt>
                <c:pt idx="8106">
                  <c:v>-203.91378217480701</c:v>
                </c:pt>
                <c:pt idx="8107">
                  <c:v>-200.67689983307599</c:v>
                </c:pt>
                <c:pt idx="8108">
                  <c:v>-197.30278448887501</c:v>
                </c:pt>
                <c:pt idx="8109">
                  <c:v>-193.79312210151201</c:v>
                </c:pt>
                <c:pt idx="8110">
                  <c:v>-190.15051881853699</c:v>
                </c:pt>
                <c:pt idx="8111">
                  <c:v>-186.377782255667</c:v>
                </c:pt>
                <c:pt idx="8112">
                  <c:v>-182.477576046134</c:v>
                </c:pt>
                <c:pt idx="8113">
                  <c:v>-178.452411136081</c:v>
                </c:pt>
                <c:pt idx="8114">
                  <c:v>-174.304802829045</c:v>
                </c:pt>
                <c:pt idx="8115">
                  <c:v>-170.03772442707</c:v>
                </c:pt>
                <c:pt idx="8116">
                  <c:v>-165.654085475264</c:v>
                </c:pt>
                <c:pt idx="8117">
                  <c:v>-161.15672508207399</c:v>
                </c:pt>
                <c:pt idx="8118">
                  <c:v>-156.54886841545201</c:v>
                </c:pt>
                <c:pt idx="8119">
                  <c:v>-151.833768295921</c:v>
                </c:pt>
                <c:pt idx="8120">
                  <c:v>-147.014836244381</c:v>
                </c:pt>
                <c:pt idx="8121">
                  <c:v>-142.09499366525699</c:v>
                </c:pt>
                <c:pt idx="8122">
                  <c:v>-137.07794427059301</c:v>
                </c:pt>
                <c:pt idx="8123">
                  <c:v>-131.96714986116501</c:v>
                </c:pt>
                <c:pt idx="8124">
                  <c:v>-126.765535557238</c:v>
                </c:pt>
                <c:pt idx="8125">
                  <c:v>-121.47722952049099</c:v>
                </c:pt>
                <c:pt idx="8126">
                  <c:v>-116.105728420576</c:v>
                </c:pt>
                <c:pt idx="8127">
                  <c:v>-110.654255725903</c:v>
                </c:pt>
                <c:pt idx="8128">
                  <c:v>-105.126858264538</c:v>
                </c:pt>
                <c:pt idx="8129">
                  <c:v>-99.527544278518207</c:v>
                </c:pt>
                <c:pt idx="8130">
                  <c:v>-93.860263482065093</c:v>
                </c:pt>
                <c:pt idx="8131">
                  <c:v>-88.128434976475404</c:v>
                </c:pt>
                <c:pt idx="8132">
                  <c:v>-82.336531513648097</c:v>
                </c:pt>
                <c:pt idx="8133">
                  <c:v>-76.488257082810193</c:v>
                </c:pt>
                <c:pt idx="8134">
                  <c:v>-70.587078391505599</c:v>
                </c:pt>
                <c:pt idx="8135">
                  <c:v>-64.637627946158801</c:v>
                </c:pt>
                <c:pt idx="8136">
                  <c:v>-58.643878467379899</c:v>
                </c:pt>
                <c:pt idx="8137">
                  <c:v>-52.609809757493103</c:v>
                </c:pt>
                <c:pt idx="8138">
                  <c:v>-46.539703956271403</c:v>
                </c:pt>
                <c:pt idx="8139">
                  <c:v>-40.437948206532901</c:v>
                </c:pt>
                <c:pt idx="8140">
                  <c:v>-34.308543695082697</c:v>
                </c:pt>
                <c:pt idx="8141">
                  <c:v>-28.155593737873001</c:v>
                </c:pt>
                <c:pt idx="8142">
                  <c:v>-21.9834396632966</c:v>
                </c:pt>
                <c:pt idx="8143">
                  <c:v>-15.7964696947815</c:v>
                </c:pt>
                <c:pt idx="8144">
                  <c:v>-9.5986349904060901</c:v>
                </c:pt>
                <c:pt idx="8145">
                  <c:v>-3.3939451857873002</c:v>
                </c:pt>
                <c:pt idx="8146">
                  <c:v>2.8133880982668402</c:v>
                </c:pt>
                <c:pt idx="8147">
                  <c:v>9.0189760832424994</c:v>
                </c:pt>
                <c:pt idx="8148">
                  <c:v>15.218280277742799</c:v>
                </c:pt>
                <c:pt idx="8149">
                  <c:v>21.406800131480701</c:v>
                </c:pt>
                <c:pt idx="8150">
                  <c:v>27.580551628388498</c:v>
                </c:pt>
                <c:pt idx="8151">
                  <c:v>33.735564898751598</c:v>
                </c:pt>
                <c:pt idx="8152">
                  <c:v>39.867574045755198</c:v>
                </c:pt>
                <c:pt idx="8153">
                  <c:v>45.971933359260198</c:v>
                </c:pt>
                <c:pt idx="8154">
                  <c:v>52.044949088935901</c:v>
                </c:pt>
                <c:pt idx="8155">
                  <c:v>58.082389185882001</c:v>
                </c:pt>
                <c:pt idx="8156">
                  <c:v>64.0800216843963</c:v>
                </c:pt>
                <c:pt idx="8157">
                  <c:v>70.033729421075193</c:v>
                </c:pt>
                <c:pt idx="8158">
                  <c:v>75.939402272308499</c:v>
                </c:pt>
                <c:pt idx="8159">
                  <c:v>81.793053218276597</c:v>
                </c:pt>
                <c:pt idx="8160">
                  <c:v>87.590674064999405</c:v>
                </c:pt>
                <c:pt idx="8161">
                  <c:v>93.328228949893401</c:v>
                </c:pt>
                <c:pt idx="8162">
                  <c:v>99.001788446330494</c:v>
                </c:pt>
                <c:pt idx="8163">
                  <c:v>104.60752654285101</c:v>
                </c:pt>
                <c:pt idx="8164">
                  <c:v>110.141592348179</c:v>
                </c:pt>
                <c:pt idx="8165">
                  <c:v>115.600133720337</c:v>
                </c:pt>
                <c:pt idx="8166">
                  <c:v>120.979442466042</c:v>
                </c:pt>
                <c:pt idx="8167">
                  <c:v>126.275838173728</c:v>
                </c:pt>
                <c:pt idx="8168">
                  <c:v>131.48577989791301</c:v>
                </c:pt>
                <c:pt idx="8169">
                  <c:v>136.60574260516799</c:v>
                </c:pt>
                <c:pt idx="8170">
                  <c:v>141.631744651464</c:v>
                </c:pt>
                <c:pt idx="8171">
                  <c:v>146.560805849742</c:v>
                </c:pt>
                <c:pt idx="8172">
                  <c:v>151.389569131634</c:v>
                </c:pt>
                <c:pt idx="8173">
                  <c:v>156.11445986940899</c:v>
                </c:pt>
                <c:pt idx="8174">
                  <c:v>160.73202069509199</c:v>
                </c:pt>
                <c:pt idx="8175">
                  <c:v>165.239373592275</c:v>
                </c:pt>
                <c:pt idx="8176">
                  <c:v>169.633702189941</c:v>
                </c:pt>
                <c:pt idx="8177">
                  <c:v>173.91208650761001</c:v>
                </c:pt>
                <c:pt idx="8178">
                  <c:v>178.07150705141899</c:v>
                </c:pt>
                <c:pt idx="8179">
                  <c:v>182.10885302888201</c:v>
                </c:pt>
                <c:pt idx="8180">
                  <c:v>186.021092646131</c:v>
                </c:pt>
                <c:pt idx="8181">
                  <c:v>189.80573648041999</c:v>
                </c:pt>
                <c:pt idx="8182">
                  <c:v>193.46032216814001</c:v>
                </c:pt>
                <c:pt idx="8183">
                  <c:v>196.98225242698501</c:v>
                </c:pt>
                <c:pt idx="8184">
                  <c:v>200.36896184175799</c:v>
                </c:pt>
                <c:pt idx="8185">
                  <c:v>203.618378745304</c:v>
                </c:pt>
                <c:pt idx="8186">
                  <c:v>206.72841020021599</c:v>
                </c:pt>
                <c:pt idx="8187">
                  <c:v>209.69678184268801</c:v>
                </c:pt>
                <c:pt idx="8188">
                  <c:v>212.52136650491499</c:v>
                </c:pt>
                <c:pt idx="8189">
                  <c:v>215.20078194385201</c:v>
                </c:pt>
                <c:pt idx="8190">
                  <c:v>217.73260961312101</c:v>
                </c:pt>
                <c:pt idx="8191">
                  <c:v>220.11489001303801</c:v>
                </c:pt>
                <c:pt idx="8192">
                  <c:v>222.34653770052401</c:v>
                </c:pt>
                <c:pt idx="8193">
                  <c:v>224.42555519589601</c:v>
                </c:pt>
                <c:pt idx="8194">
                  <c:v>226.35066193959199</c:v>
                </c:pt>
                <c:pt idx="8195">
                  <c:v>228.12075843213</c:v>
                </c:pt>
                <c:pt idx="8196">
                  <c:v>229.734898403979</c:v>
                </c:pt>
                <c:pt idx="8197">
                  <c:v>231.19148725911799</c:v>
                </c:pt>
                <c:pt idx="8198">
                  <c:v>232.48942896431299</c:v>
                </c:pt>
                <c:pt idx="8199">
                  <c:v>233.62837912076799</c:v>
                </c:pt>
                <c:pt idx="8200">
                  <c:v>234.606964882407</c:v>
                </c:pt>
                <c:pt idx="8201">
                  <c:v>235.42458149847999</c:v>
                </c:pt>
                <c:pt idx="8202">
                  <c:v>236.08099921624901</c:v>
                </c:pt>
                <c:pt idx="8203">
                  <c:v>236.57539445817201</c:v>
                </c:pt>
                <c:pt idx="8204">
                  <c:v>236.90763423290201</c:v>
                </c:pt>
                <c:pt idx="8205">
                  <c:v>237.077583728946</c:v>
                </c:pt>
                <c:pt idx="8206">
                  <c:v>237.08524974969899</c:v>
                </c:pt>
                <c:pt idx="8207">
                  <c:v>236.930444526972</c:v>
                </c:pt>
                <c:pt idx="8208">
                  <c:v>236.613261333108</c:v>
                </c:pt>
                <c:pt idx="8209">
                  <c:v>236.13403715238701</c:v>
                </c:pt>
                <c:pt idx="8210">
                  <c:v>235.49285534141299</c:v>
                </c:pt>
                <c:pt idx="8211">
                  <c:v>234.69002590320099</c:v>
                </c:pt>
                <c:pt idx="8212">
                  <c:v>233.72621259844399</c:v>
                </c:pt>
                <c:pt idx="8213">
                  <c:v>232.60239128512001</c:v>
                </c:pt>
                <c:pt idx="8214">
                  <c:v>231.319488300784</c:v>
                </c:pt>
                <c:pt idx="8215">
                  <c:v>229.87775452446701</c:v>
                </c:pt>
                <c:pt idx="8216">
                  <c:v>228.27852340012799</c:v>
                </c:pt>
                <c:pt idx="8217">
                  <c:v>226.52301493198499</c:v>
                </c:pt>
                <c:pt idx="8218">
                  <c:v>224.612329732284</c:v>
                </c:pt>
                <c:pt idx="8219">
                  <c:v>222.547451303175</c:v>
                </c:pt>
                <c:pt idx="8220">
                  <c:v>220.33032809517599</c:v>
                </c:pt>
                <c:pt idx="8221">
                  <c:v>217.962221154216</c:v>
                </c:pt>
                <c:pt idx="8222">
                  <c:v>215.44468125069699</c:v>
                </c:pt>
                <c:pt idx="8223">
                  <c:v>212.779204852736</c:v>
                </c:pt>
                <c:pt idx="8224">
                  <c:v>209.96815525024101</c:v>
                </c:pt>
                <c:pt idx="8225">
                  <c:v>207.01311619891899</c:v>
                </c:pt>
                <c:pt idx="8226">
                  <c:v>203.91603574554301</c:v>
                </c:pt>
                <c:pt idx="8227">
                  <c:v>200.67918210565799</c:v>
                </c:pt>
                <c:pt idx="8228">
                  <c:v>197.30509463140399</c:v>
                </c:pt>
                <c:pt idx="8229">
                  <c:v>193.79545927507201</c:v>
                </c:pt>
                <c:pt idx="8230">
                  <c:v>190.15288217748801</c:v>
                </c:pt>
                <c:pt idx="8231">
                  <c:v>186.38017094794199</c:v>
                </c:pt>
                <c:pt idx="8232">
                  <c:v>182.47998921354801</c:v>
                </c:pt>
                <c:pt idx="8233">
                  <c:v>178.45484791461701</c:v>
                </c:pt>
                <c:pt idx="8234">
                  <c:v>174.30726234916901</c:v>
                </c:pt>
                <c:pt idx="8235">
                  <c:v>170.040205814025</c:v>
                </c:pt>
                <c:pt idx="8236">
                  <c:v>165.65658784937699</c:v>
                </c:pt>
                <c:pt idx="8237">
                  <c:v>161.15924755905999</c:v>
                </c:pt>
                <c:pt idx="8238">
                  <c:v>156.55141010671699</c:v>
                </c:pt>
                <c:pt idx="8239">
                  <c:v>151.83632830886799</c:v>
                </c:pt>
                <c:pt idx="8240">
                  <c:v>147.01741368272101</c:v>
                </c:pt>
                <c:pt idx="8241">
                  <c:v>142.09758762931099</c:v>
                </c:pt>
                <c:pt idx="8242">
                  <c:v>137.08055385759701</c:v>
                </c:pt>
                <c:pt idx="8243">
                  <c:v>131.969774165584</c:v>
                </c:pt>
                <c:pt idx="8244">
                  <c:v>126.76817367106599</c:v>
                </c:pt>
                <c:pt idx="8245">
                  <c:v>121.479880533562</c:v>
                </c:pt>
                <c:pt idx="8246">
                  <c:v>116.108391420871</c:v>
                </c:pt>
                <c:pt idx="8247">
                  <c:v>110.656929799856</c:v>
                </c:pt>
                <c:pt idx="8248">
                  <c:v>105.12954249734599</c:v>
                </c:pt>
                <c:pt idx="8249">
                  <c:v>99.5302377544363</c:v>
                </c:pt>
                <c:pt idx="8250">
                  <c:v>93.862965284728801</c:v>
                </c:pt>
                <c:pt idx="8251">
                  <c:v>88.131144189191801</c:v>
                </c:pt>
                <c:pt idx="8252">
                  <c:v>82.339247219709407</c:v>
                </c:pt>
                <c:pt idx="8253">
                  <c:v>76.490978365787896</c:v>
                </c:pt>
                <c:pt idx="8254">
                  <c:v>70.589804335565901</c:v>
                </c:pt>
                <c:pt idx="8255">
                  <c:v>64.640357636350799</c:v>
                </c:pt>
                <c:pt idx="8256">
                  <c:v>58.6466109899443</c:v>
                </c:pt>
                <c:pt idx="8257">
                  <c:v>52.612544200161203</c:v>
                </c:pt>
                <c:pt idx="8258">
                  <c:v>46.542439408560803</c:v>
                </c:pt>
                <c:pt idx="8259">
                  <c:v>40.440683760044699</c:v>
                </c:pt>
                <c:pt idx="8260">
                  <c:v>34.311278443795501</c:v>
                </c:pt>
                <c:pt idx="8261">
                  <c:v>28.158326778445598</c:v>
                </c:pt>
                <c:pt idx="8262">
                  <c:v>21.9861700953435</c:v>
                </c:pt>
                <c:pt idx="8263">
                  <c:v>15.7991966211757</c:v>
                </c:pt>
                <c:pt idx="8264">
                  <c:v>9.6013575175672798</c:v>
                </c:pt>
                <c:pt idx="8265">
                  <c:v>3.3966624239611298</c:v>
                </c:pt>
                <c:pt idx="8266">
                  <c:v>-2.81067703471708</c:v>
                </c:pt>
                <c:pt idx="8267">
                  <c:v>-9.0162720755604298</c:v>
                </c:pt>
                <c:pt idx="8268">
                  <c:v>-15.2155842024963</c:v>
                </c:pt>
                <c:pt idx="8269">
                  <c:v>-21.404112860277198</c:v>
                </c:pt>
                <c:pt idx="8270">
                  <c:v>-27.577874027609099</c:v>
                </c:pt>
                <c:pt idx="8271">
                  <c:v>-33.732897829275302</c:v>
                </c:pt>
                <c:pt idx="8272">
                  <c:v>-39.864918362683802</c:v>
                </c:pt>
                <c:pt idx="8273">
                  <c:v>-45.969289911654002</c:v>
                </c:pt>
                <c:pt idx="8274">
                  <c:v>-52.042318719554601</c:v>
                </c:pt>
                <c:pt idx="8275">
                  <c:v>-58.079772730914897</c:v>
                </c:pt>
                <c:pt idx="8276">
                  <c:v>-64.077419973199994</c:v>
                </c:pt>
                <c:pt idx="8277">
                  <c:v>-70.031143275927306</c:v>
                </c:pt>
                <c:pt idx="8278">
                  <c:v>-75.936832508147205</c:v>
                </c:pt>
                <c:pt idx="8279">
                  <c:v>-81.790500642449004</c:v>
                </c:pt>
                <c:pt idx="8280">
                  <c:v>-87.588139477022906</c:v>
                </c:pt>
                <c:pt idx="8281">
                  <c:v>-93.325713141200495</c:v>
                </c:pt>
                <c:pt idx="8282">
                  <c:v>-98.999292200034006</c:v>
                </c:pt>
                <c:pt idx="8283">
                  <c:v>-104.60505063350899</c:v>
                </c:pt>
                <c:pt idx="8284">
                  <c:v>-110.13913754155899</c:v>
                </c:pt>
                <c:pt idx="8285">
                  <c:v>-115.597700773185</c:v>
                </c:pt>
                <c:pt idx="8286">
                  <c:v>-120.977032125853</c:v>
                </c:pt>
                <c:pt idx="8287">
                  <c:v>-126.273451178531</c:v>
                </c:pt>
                <c:pt idx="8288">
                  <c:v>-131.48341697604599</c:v>
                </c:pt>
                <c:pt idx="8289">
                  <c:v>-136.60340447506201</c:v>
                </c:pt>
                <c:pt idx="8290">
                  <c:v>-141.62943202143501</c:v>
                </c:pt>
                <c:pt idx="8291">
                  <c:v>-146.55851941778201</c:v>
                </c:pt>
                <c:pt idx="8292">
                  <c:v>-151.387309585205</c:v>
                </c:pt>
                <c:pt idx="8293">
                  <c:v>-156.11222788524501</c:v>
                </c:pt>
                <c:pt idx="8294">
                  <c:v>-160.72981693900701</c:v>
                </c:pt>
                <c:pt idx="8295">
                  <c:v>-165.23719871896401</c:v>
                </c:pt>
                <c:pt idx="8296">
                  <c:v>-169.631556842799</c:v>
                </c:pt>
                <c:pt idx="8297">
                  <c:v>-173.909971318548</c:v>
                </c:pt>
                <c:pt idx="8298">
                  <c:v>-178.06942264068201</c:v>
                </c:pt>
                <c:pt idx="8299">
                  <c:v>-182.10680000487801</c:v>
                </c:pt>
                <c:pt idx="8300">
                  <c:v>-186.01907160526099</c:v>
                </c:pt>
                <c:pt idx="8301">
                  <c:v>-189.80374800691001</c:v>
                </c:pt>
                <c:pt idx="8302">
                  <c:v>-193.45836683387799</c:v>
                </c:pt>
                <c:pt idx="8303">
                  <c:v>-196.98033079137301</c:v>
                </c:pt>
                <c:pt idx="8304">
                  <c:v>-200.367074451554</c:v>
                </c:pt>
                <c:pt idx="8305">
                  <c:v>-203.61652613447001</c:v>
                </c:pt>
                <c:pt idx="8306">
                  <c:v>-206.726592889784</c:v>
                </c:pt>
                <c:pt idx="8307">
                  <c:v>-209.69500034061801</c:v>
                </c:pt>
                <c:pt idx="8308">
                  <c:v>-212.519621305962</c:v>
                </c:pt>
                <c:pt idx="8309">
                  <c:v>-215.199073529434</c:v>
                </c:pt>
                <c:pt idx="8310">
                  <c:v>-217.73093845120101</c:v>
                </c:pt>
                <c:pt idx="8311">
                  <c:v>-220.11325655800101</c:v>
                </c:pt>
                <c:pt idx="8312">
                  <c:v>-222.34494239306201</c:v>
                </c:pt>
                <c:pt idx="8313">
                  <c:v>-224.42399846289999</c:v>
                </c:pt>
                <c:pt idx="8314">
                  <c:v>-226.34914419404799</c:v>
                </c:pt>
                <c:pt idx="8315">
                  <c:v>-228.11928007301901</c:v>
                </c:pt>
                <c:pt idx="8316">
                  <c:v>-229.733459816178</c:v>
                </c:pt>
                <c:pt idx="8317">
                  <c:v>-231.19008881331601</c:v>
                </c:pt>
                <c:pt idx="8318">
                  <c:v>-232.48807101692401</c:v>
                </c:pt>
                <c:pt idx="8319">
                  <c:v>-233.62706201384901</c:v>
                </c:pt>
                <c:pt idx="8320">
                  <c:v>-234.605688943583</c:v>
                </c:pt>
                <c:pt idx="8321">
                  <c:v>-235.423347040876</c:v>
                </c:pt>
                <c:pt idx="8322">
                  <c:v>-236.079806538425</c:v>
                </c:pt>
                <c:pt idx="8323">
                  <c:v>-236.57424384405999</c:v>
                </c:pt>
                <c:pt idx="8324">
                  <c:v>-236.906525951752</c:v>
                </c:pt>
                <c:pt idx="8325">
                  <c:v>-237.07651803527901</c:v>
                </c:pt>
                <c:pt idx="8326">
                  <c:v>-237.08422688325601</c:v>
                </c:pt>
                <c:pt idx="8327">
                  <c:v>-236.92946471267899</c:v>
                </c:pt>
                <c:pt idx="8328">
                  <c:v>-236.61232478103699</c:v>
                </c:pt>
                <c:pt idx="8329">
                  <c:v>-236.133144057729</c:v>
                </c:pt>
                <c:pt idx="8330">
                  <c:v>-235.49200588445299</c:v>
                </c:pt>
                <c:pt idx="8331">
                  <c:v>-234.689220249295</c:v>
                </c:pt>
                <c:pt idx="8332">
                  <c:v>-233.72545089800599</c:v>
                </c:pt>
                <c:pt idx="8333">
                  <c:v>-232.601673673611</c:v>
                </c:pt>
                <c:pt idx="8334">
                  <c:v>-231.31881489870699</c:v>
                </c:pt>
                <c:pt idx="8335">
                  <c:v>-229.87712543736799</c:v>
                </c:pt>
                <c:pt idx="8336">
                  <c:v>-228.27793871859899</c:v>
                </c:pt>
                <c:pt idx="8337">
                  <c:v>-226.52247473167401</c:v>
                </c:pt>
                <c:pt idx="8338">
                  <c:v>-224.61183407391201</c:v>
                </c:pt>
                <c:pt idx="8339">
                  <c:v>-222.54700023255199</c:v>
                </c:pt>
                <c:pt idx="8340">
                  <c:v>-220.32992164322999</c:v>
                </c:pt>
                <c:pt idx="8341">
                  <c:v>-217.96185933701599</c:v>
                </c:pt>
                <c:pt idx="8342">
                  <c:v>-215.444364069492</c:v>
                </c:pt>
                <c:pt idx="8343">
                  <c:v>-212.778932293992</c:v>
                </c:pt>
                <c:pt idx="8344">
                  <c:v>-209.96792728568701</c:v>
                </c:pt>
                <c:pt idx="8345">
                  <c:v>-207.01293278559299</c:v>
                </c:pt>
                <c:pt idx="8346">
                  <c:v>-203.91589682584501</c:v>
                </c:pt>
                <c:pt idx="8347">
                  <c:v>-200.67908760741</c:v>
                </c:pt>
                <c:pt idx="8348">
                  <c:v>-197.30504446791301</c:v>
                </c:pt>
                <c:pt idx="8349">
                  <c:v>-193.79545334519099</c:v>
                </c:pt>
                <c:pt idx="8350">
                  <c:v>-190.15292036569801</c:v>
                </c:pt>
                <c:pt idx="8351">
                  <c:v>-186.38025312442099</c:v>
                </c:pt>
                <c:pt idx="8352">
                  <c:v>-182.48011523425399</c:v>
                </c:pt>
                <c:pt idx="8353">
                  <c:v>-178.45501762137599</c:v>
                </c:pt>
                <c:pt idx="8354">
                  <c:v>-174.307475569758</c:v>
                </c:pt>
                <c:pt idx="8355">
                  <c:v>-170.040462362276</c:v>
                </c:pt>
                <c:pt idx="8356">
                  <c:v>-165.656887525267</c:v>
                </c:pt>
                <c:pt idx="8357">
                  <c:v>-161.15959014881599</c:v>
                </c:pt>
                <c:pt idx="8358">
                  <c:v>-156.551795382931</c:v>
                </c:pt>
                <c:pt idx="8359">
                  <c:v>-151.836756030597</c:v>
                </c:pt>
                <c:pt idx="8360">
                  <c:v>-147.01788359560899</c:v>
                </c:pt>
                <c:pt idx="8361">
                  <c:v>-142.098099465709</c:v>
                </c:pt>
                <c:pt idx="8362">
                  <c:v>-137.08110733668701</c:v>
                </c:pt>
                <c:pt idx="8363">
                  <c:v>-131.97036899350201</c:v>
                </c:pt>
                <c:pt idx="8364">
                  <c:v>-126.768809541043</c:v>
                </c:pt>
                <c:pt idx="8365">
                  <c:v>-121.480557126051</c:v>
                </c:pt>
                <c:pt idx="8366">
                  <c:v>-116.10910840369</c:v>
                </c:pt>
                <c:pt idx="8367">
                  <c:v>-110.657686828335</c:v>
                </c:pt>
                <c:pt idx="8368">
                  <c:v>-105.13033921446799</c:v>
                </c:pt>
                <c:pt idx="8369">
                  <c:v>-99.531073790994</c:v>
                </c:pt>
                <c:pt idx="8370">
                  <c:v>-93.863840259472695</c:v>
                </c:pt>
                <c:pt idx="8371">
                  <c:v>-88.132057708996697</c:v>
                </c:pt>
                <c:pt idx="8372">
                  <c:v>-82.340198879733407</c:v>
                </c:pt>
                <c:pt idx="8373">
                  <c:v>-76.491967749628898</c:v>
                </c:pt>
                <c:pt idx="8374">
                  <c:v>-70.590831015443499</c:v>
                </c:pt>
                <c:pt idx="8375">
                  <c:v>-64.641421173269705</c:v>
                </c:pt>
                <c:pt idx="8376">
                  <c:v>-58.647710933872297</c:v>
                </c:pt>
                <c:pt idx="8377">
                  <c:v>-52.613680090207502</c:v>
                </c:pt>
                <c:pt idx="8378">
                  <c:v>-46.543610773153802</c:v>
                </c:pt>
                <c:pt idx="8379">
                  <c:v>-40.441890117121098</c:v>
                </c:pt>
                <c:pt idx="8380">
                  <c:v>-34.312519300987802</c:v>
                </c:pt>
                <c:pt idx="8381">
                  <c:v>-28.159601633269101</c:v>
                </c:pt>
                <c:pt idx="8382">
                  <c:v>-21.987478435394799</c:v>
                </c:pt>
                <c:pt idx="8383">
                  <c:v>-15.8005379243214</c:v>
                </c:pt>
                <c:pt idx="8384">
                  <c:v>-9.6027312521445598</c:v>
                </c:pt>
                <c:pt idx="8385">
                  <c:v>-3.3980680489866901</c:v>
                </c:pt>
                <c:pt idx="8386">
                  <c:v>2.8092400693522701</c:v>
                </c:pt>
                <c:pt idx="8387">
                  <c:v>9.0148043288782294</c:v>
                </c:pt>
                <c:pt idx="8388">
                  <c:v>15.214086242225701</c:v>
                </c:pt>
                <c:pt idx="8389">
                  <c:v>21.4025852626472</c:v>
                </c:pt>
                <c:pt idx="8390">
                  <c:v>27.576317377127801</c:v>
                </c:pt>
                <c:pt idx="8391">
                  <c:v>33.731312718521302</c:v>
                </c:pt>
                <c:pt idx="8392">
                  <c:v>39.863305392081898</c:v>
                </c:pt>
                <c:pt idx="8393">
                  <c:v>45.967649689258302</c:v>
                </c:pt>
                <c:pt idx="8394">
                  <c:v>52.040651860828703</c:v>
                </c:pt>
                <c:pt idx="8395">
                  <c:v>58.078079858507799</c:v>
                </c:pt>
                <c:pt idx="8396">
                  <c:v>64.0757017167182</c:v>
                </c:pt>
                <c:pt idx="8397">
                  <c:v>70.029400271711296</c:v>
                </c:pt>
                <c:pt idx="8398">
                  <c:v>75.935065399043197</c:v>
                </c:pt>
                <c:pt idx="8399">
                  <c:v>81.788710077572802</c:v>
                </c:pt>
                <c:pt idx="8400">
                  <c:v>87.586326111535499</c:v>
                </c:pt>
                <c:pt idx="8401">
                  <c:v>93.323877636071302</c:v>
                </c:pt>
                <c:pt idx="8402">
                  <c:v>98.997435221806796</c:v>
                </c:pt>
                <c:pt idx="8403">
                  <c:v>104.60317285406801</c:v>
                </c:pt>
                <c:pt idx="8404">
                  <c:v>110.13723963789</c:v>
                </c:pt>
                <c:pt idx="8405">
                  <c:v>115.59578342714001</c:v>
                </c:pt>
                <c:pt idx="8406">
                  <c:v>120.975096023913</c:v>
                </c:pt>
                <c:pt idx="8407">
                  <c:v>126.271497011558</c:v>
                </c:pt>
                <c:pt idx="8408">
                  <c:v>131.481445439053</c:v>
                </c:pt>
                <c:pt idx="8409">
                  <c:v>136.601416266965</c:v>
                </c:pt>
                <c:pt idx="8410">
                  <c:v>141.627427844816</c:v>
                </c:pt>
                <c:pt idx="8411">
                  <c:v>146.55649997864001</c:v>
                </c:pt>
                <c:pt idx="8412">
                  <c:v>151.385275592722</c:v>
                </c:pt>
                <c:pt idx="8413">
                  <c:v>156.11018005153599</c:v>
                </c:pt>
                <c:pt idx="8414">
                  <c:v>160.72775597887801</c:v>
                </c:pt>
                <c:pt idx="8415">
                  <c:v>165.235125349669</c:v>
                </c:pt>
                <c:pt idx="8416">
                  <c:v>169.629471783795</c:v>
                </c:pt>
                <c:pt idx="8417">
                  <c:v>173.90787529125299</c:v>
                </c:pt>
                <c:pt idx="8418">
                  <c:v>178.06731636823</c:v>
                </c:pt>
                <c:pt idx="8419">
                  <c:v>182.10468421187301</c:v>
                </c:pt>
                <c:pt idx="8420">
                  <c:v>186.01694701753499</c:v>
                </c:pt>
                <c:pt idx="8421">
                  <c:v>189.80161535127999</c:v>
                </c:pt>
                <c:pt idx="8422">
                  <c:v>193.45622683790199</c:v>
                </c:pt>
                <c:pt idx="8423">
                  <c:v>196.97818418310601</c:v>
                </c:pt>
                <c:pt idx="8424">
                  <c:v>200.36492195930501</c:v>
                </c:pt>
                <c:pt idx="8425">
                  <c:v>203.61436848656501</c:v>
                </c:pt>
                <c:pt idx="8426">
                  <c:v>206.72443081432201</c:v>
                </c:pt>
                <c:pt idx="8427">
                  <c:v>209.692834565227</c:v>
                </c:pt>
                <c:pt idx="8428">
                  <c:v>212.51745255756401</c:v>
                </c:pt>
                <c:pt idx="8429">
                  <c:v>215.19690253400699</c:v>
                </c:pt>
                <c:pt idx="8430">
                  <c:v>217.72876593353399</c:v>
                </c:pt>
                <c:pt idx="8431">
                  <c:v>220.111083241465</c:v>
                </c:pt>
                <c:pt idx="8432">
                  <c:v>222.342768999371</c:v>
                </c:pt>
                <c:pt idx="8433">
                  <c:v>224.42182571187701</c:v>
                </c:pt>
                <c:pt idx="8434">
                  <c:v>226.34697280339</c:v>
                </c:pt>
                <c:pt idx="8435">
                  <c:v>228.11711075806801</c:v>
                </c:pt>
                <c:pt idx="8436">
                  <c:v>229.73129328968801</c:v>
                </c:pt>
                <c:pt idx="8437">
                  <c:v>231.18792578522499</c:v>
                </c:pt>
                <c:pt idx="8438">
                  <c:v>232.48591219412501</c:v>
                </c:pt>
                <c:pt idx="8439">
                  <c:v>233.62490809996501</c:v>
                </c:pt>
                <c:pt idx="8440">
                  <c:v>234.60354063874499</c:v>
                </c:pt>
                <c:pt idx="8441">
                  <c:v>235.42120504149699</c:v>
                </c:pt>
                <c:pt idx="8442">
                  <c:v>236.07767153698001</c:v>
                </c:pt>
                <c:pt idx="8443">
                  <c:v>236.57211652886701</c:v>
                </c:pt>
                <c:pt idx="8444">
                  <c:v>236.90440700675899</c:v>
                </c:pt>
                <c:pt idx="8445">
                  <c:v>237.074408139843</c:v>
                </c:pt>
                <c:pt idx="8446">
                  <c:v>237.08212671193499</c:v>
                </c:pt>
                <c:pt idx="8447">
                  <c:v>236.927374935019</c:v>
                </c:pt>
                <c:pt idx="8448">
                  <c:v>236.61024606136601</c:v>
                </c:pt>
                <c:pt idx="8449">
                  <c:v>236.13107705494599</c:v>
                </c:pt>
                <c:pt idx="8450">
                  <c:v>235.48995125182901</c:v>
                </c:pt>
                <c:pt idx="8451">
                  <c:v>234.68717863427099</c:v>
                </c:pt>
                <c:pt idx="8452">
                  <c:v>233.72342294199299</c:v>
                </c:pt>
                <c:pt idx="8453">
                  <c:v>232.599660011792</c:v>
                </c:pt>
                <c:pt idx="8454">
                  <c:v>231.31681615984701</c:v>
                </c:pt>
                <c:pt idx="8455">
                  <c:v>229.87514224361999</c:v>
                </c:pt>
                <c:pt idx="8456">
                  <c:v>228.27597168531801</c:v>
                </c:pt>
                <c:pt idx="8457">
                  <c:v>226.520524467229</c:v>
                </c:pt>
                <c:pt idx="8458">
                  <c:v>224.609901179503</c:v>
                </c:pt>
                <c:pt idx="8459">
                  <c:v>222.54508530203199</c:v>
                </c:pt>
                <c:pt idx="8460">
                  <c:v>220.32802526292599</c:v>
                </c:pt>
                <c:pt idx="8461">
                  <c:v>217.95998208555599</c:v>
                </c:pt>
                <c:pt idx="8462">
                  <c:v>215.442506517635</c:v>
                </c:pt>
                <c:pt idx="8463">
                  <c:v>212.77709500445599</c:v>
                </c:pt>
                <c:pt idx="8464">
                  <c:v>209.96611081298801</c:v>
                </c:pt>
                <c:pt idx="8465">
                  <c:v>207.01113767588299</c:v>
                </c:pt>
                <c:pt idx="8466">
                  <c:v>203.91412361674799</c:v>
                </c:pt>
                <c:pt idx="8467">
                  <c:v>200.677336827875</c:v>
                </c:pt>
                <c:pt idx="8468">
                  <c:v>197.30331663805401</c:v>
                </c:pt>
                <c:pt idx="8469">
                  <c:v>193.79374897614599</c:v>
                </c:pt>
                <c:pt idx="8470">
                  <c:v>190.15123995947599</c:v>
                </c:pt>
                <c:pt idx="8471">
                  <c:v>186.378597173765</c:v>
                </c:pt>
                <c:pt idx="8472">
                  <c:v>182.47848422249999</c:v>
                </c:pt>
                <c:pt idx="8473">
                  <c:v>178.45341202232001</c:v>
                </c:pt>
                <c:pt idx="8474">
                  <c:v>174.30589584752201</c:v>
                </c:pt>
                <c:pt idx="8475">
                  <c:v>170.038908971181</c:v>
                </c:pt>
                <c:pt idx="8476">
                  <c:v>165.65536090971401</c:v>
                </c:pt>
                <c:pt idx="8477">
                  <c:v>161.15809074315499</c:v>
                </c:pt>
                <c:pt idx="8478">
                  <c:v>156.550323611349</c:v>
                </c:pt>
                <c:pt idx="8479">
                  <c:v>151.835312307007</c:v>
                </c:pt>
                <c:pt idx="8480">
                  <c:v>147.01646832353899</c:v>
                </c:pt>
                <c:pt idx="8481">
                  <c:v>142.09671303819201</c:v>
                </c:pt>
                <c:pt idx="8482">
                  <c:v>137.07975013616101</c:v>
                </c:pt>
                <c:pt idx="8483">
                  <c:v>131.969041391715</c:v>
                </c:pt>
                <c:pt idx="8484">
                  <c:v>126.767511898953</c:v>
                </c:pt>
                <c:pt idx="8485">
                  <c:v>121.479289793739</c:v>
                </c:pt>
                <c:pt idx="8486">
                  <c:v>116.107871720272</c:v>
                </c:pt>
                <c:pt idx="8487">
                  <c:v>110.656481121876</c:v>
                </c:pt>
                <c:pt idx="8488">
                  <c:v>105.129164801907</c:v>
                </c:pt>
                <c:pt idx="8489">
                  <c:v>99.529930978065394</c:v>
                </c:pt>
                <c:pt idx="8490">
                  <c:v>93.862729340640101</c:v>
                </c:pt>
                <c:pt idx="8491">
                  <c:v>88.130978967375796</c:v>
                </c:pt>
                <c:pt idx="8492">
                  <c:v>82.3391525870355</c:v>
                </c:pt>
                <c:pt idx="8493">
                  <c:v>76.4909541661047</c:v>
                </c:pt>
                <c:pt idx="8494">
                  <c:v>70.589850389812895</c:v>
                </c:pt>
                <c:pt idx="8495">
                  <c:v>64.640473742687107</c:v>
                </c:pt>
                <c:pt idx="8496">
                  <c:v>58.6467969238698</c:v>
                </c:pt>
                <c:pt idx="8497">
                  <c:v>52.612799714648503</c:v>
                </c:pt>
                <c:pt idx="8498">
                  <c:v>46.5427642342041</c:v>
                </c:pt>
                <c:pt idx="8499">
                  <c:v>40.441077605202999</c:v>
                </c:pt>
                <c:pt idx="8500">
                  <c:v>34.311740994748703</c:v>
                </c:pt>
                <c:pt idx="8501">
                  <c:v>28.158857699559501</c:v>
                </c:pt>
                <c:pt idx="8502">
                  <c:v>21.9867690292389</c:v>
                </c:pt>
                <c:pt idx="8503">
                  <c:v>15.799863188900799</c:v>
                </c:pt>
                <c:pt idx="8504">
                  <c:v>9.6020913187833994</c:v>
                </c:pt>
                <c:pt idx="8505">
                  <c:v>3.3974630371332202</c:v>
                </c:pt>
                <c:pt idx="8506">
                  <c:v>-2.8098100521274199</c:v>
                </c:pt>
                <c:pt idx="8507">
                  <c:v>-9.0153391868912305</c:v>
                </c:pt>
                <c:pt idx="8508">
                  <c:v>-15.214585891674099</c:v>
                </c:pt>
                <c:pt idx="8509">
                  <c:v>-21.4030496316078</c:v>
                </c:pt>
                <c:pt idx="8510">
                  <c:v>-27.5767464055535</c:v>
                </c:pt>
                <c:pt idx="8511">
                  <c:v>-33.7317063582204</c:v>
                </c:pt>
                <c:pt idx="8512">
                  <c:v>-39.863663606712798</c:v>
                </c:pt>
                <c:pt idx="8513">
                  <c:v>-45.967972454303897</c:v>
                </c:pt>
                <c:pt idx="8514">
                  <c:v>-52.040939163578102</c:v>
                </c:pt>
                <c:pt idx="8515">
                  <c:v>-58.078331698017202</c:v>
                </c:pt>
                <c:pt idx="8516">
                  <c:v>-64.075918103795004</c:v>
                </c:pt>
                <c:pt idx="8517">
                  <c:v>-70.029581228871606</c:v>
                </c:pt>
                <c:pt idx="8518">
                  <c:v>-75.935210960469703</c:v>
                </c:pt>
                <c:pt idx="8519">
                  <c:v>-81.788820289083404</c:v>
                </c:pt>
                <c:pt idx="8520">
                  <c:v>-87.586401030526403</c:v>
                </c:pt>
                <c:pt idx="8521">
                  <c:v>-93.323917331473396</c:v>
                </c:pt>
                <c:pt idx="8522">
                  <c:v>-98.997439774032699</c:v>
                </c:pt>
                <c:pt idx="8523">
                  <c:v>-104.60314235494999</c:v>
                </c:pt>
                <c:pt idx="8524">
                  <c:v>-110.137174190621</c:v>
                </c:pt>
                <c:pt idx="8525">
                  <c:v>-115.59568314621499</c:v>
                </c:pt>
                <c:pt idx="8526">
                  <c:v>-120.974961035051</c:v>
                </c:pt>
                <c:pt idx="8527">
                  <c:v>-126.271327451639</c:v>
                </c:pt>
                <c:pt idx="8528">
                  <c:v>-131.48124145604001</c:v>
                </c:pt>
                <c:pt idx="8529">
                  <c:v>-136.601178019825</c:v>
                </c:pt>
                <c:pt idx="8530">
                  <c:v>-141.627155503437</c:v>
                </c:pt>
                <c:pt idx="8531">
                  <c:v>-146.55619372375301</c:v>
                </c:pt>
                <c:pt idx="8532">
                  <c:v>-151.38493561579901</c:v>
                </c:pt>
                <c:pt idx="8533">
                  <c:v>-156.109806554713</c:v>
                </c:pt>
                <c:pt idx="8534">
                  <c:v>-160.727349174848</c:v>
                </c:pt>
                <c:pt idx="8535">
                  <c:v>-165.23468546159</c:v>
                </c:pt>
                <c:pt idx="8536">
                  <c:v>-169.62899904518801</c:v>
                </c:pt>
                <c:pt idx="8537">
                  <c:v>-173.907369945894</c:v>
                </c:pt>
                <c:pt idx="8538">
                  <c:v>-178.066778670042</c:v>
                </c:pt>
                <c:pt idx="8539">
                  <c:v>-182.10411442482001</c:v>
                </c:pt>
                <c:pt idx="8540">
                  <c:v>-186.016345415502</c:v>
                </c:pt>
                <c:pt idx="8541">
                  <c:v>-189.80098221796101</c:v>
                </c:pt>
                <c:pt idx="8542">
                  <c:v>-193.45556246667701</c:v>
                </c:pt>
                <c:pt idx="8543">
                  <c:v>-196.977488876916</c:v>
                </c:pt>
                <c:pt idx="8544">
                  <c:v>-200.36419603053301</c:v>
                </c:pt>
                <c:pt idx="8545">
                  <c:v>-203.613612256903</c:v>
                </c:pt>
                <c:pt idx="8546">
                  <c:v>-206.72364461463701</c:v>
                </c:pt>
                <c:pt idx="8547">
                  <c:v>-209.69201873543199</c:v>
                </c:pt>
                <c:pt idx="8548">
                  <c:v>-212.516607446482</c:v>
                </c:pt>
                <c:pt idx="8549">
                  <c:v>-215.196028499226</c:v>
                </c:pt>
                <c:pt idx="8550">
                  <c:v>-217.72786334127301</c:v>
                </c:pt>
                <c:pt idx="8551">
                  <c:v>-220.11015246642299</c:v>
                </c:pt>
                <c:pt idx="8552">
                  <c:v>-222.341810424584</c:v>
                </c:pt>
                <c:pt idx="8553">
                  <c:v>-224.42083972856801</c:v>
                </c:pt>
                <c:pt idx="8554">
                  <c:v>-226.34595981081901</c:v>
                </c:pt>
                <c:pt idx="8555">
                  <c:v>-228.11607116337501</c:v>
                </c:pt>
                <c:pt idx="8556">
                  <c:v>-229.730227507742</c:v>
                </c:pt>
                <c:pt idx="8557">
                  <c:v>-231.18683423846301</c:v>
                </c:pt>
                <c:pt idx="8558">
                  <c:v>-232.484795312393</c:v>
                </c:pt>
                <c:pt idx="8559">
                  <c:v>-233.623766320356</c:v>
                </c:pt>
                <c:pt idx="8560">
                  <c:v>-234.60237440543401</c:v>
                </c:pt>
                <c:pt idx="8561">
                  <c:v>-235.42001480557701</c:v>
                </c:pt>
                <c:pt idx="8562">
                  <c:v>-236.076457756292</c:v>
                </c:pt>
                <c:pt idx="8563">
                  <c:v>-236.57087966783399</c:v>
                </c:pt>
                <c:pt idx="8564">
                  <c:v>-236.90314753620899</c:v>
                </c:pt>
                <c:pt idx="8565">
                  <c:v>-237.07312653684301</c:v>
                </c:pt>
                <c:pt idx="8566">
                  <c:v>-237.080823459611</c:v>
                </c:pt>
                <c:pt idx="8567">
                  <c:v>-236.92605052238301</c:v>
                </c:pt>
                <c:pt idx="8568">
                  <c:v>-236.60890098313499</c:v>
                </c:pt>
                <c:pt idx="8569">
                  <c:v>-236.12971181136999</c:v>
                </c:pt>
                <c:pt idx="8570">
                  <c:v>-235.48856634850199</c:v>
                </c:pt>
                <c:pt idx="8571">
                  <c:v>-234.685774581955</c:v>
                </c:pt>
                <c:pt idx="8572">
                  <c:v>-233.722000256434</c:v>
                </c:pt>
                <c:pt idx="8573">
                  <c:v>-232.59821921353699</c:v>
                </c:pt>
                <c:pt idx="8574">
                  <c:v>-231.31535777405401</c:v>
                </c:pt>
                <c:pt idx="8575">
                  <c:v>-229.873666799879</c:v>
                </c:pt>
                <c:pt idx="8576">
                  <c:v>-228.274479717459</c:v>
                </c:pt>
                <c:pt idx="8577">
                  <c:v>-226.51901651313401</c:v>
                </c:pt>
                <c:pt idx="8578">
                  <c:v>-224.60837778092099</c:v>
                </c:pt>
                <c:pt idx="8579">
                  <c:v>-222.543547004386</c:v>
                </c:pt>
                <c:pt idx="8580">
                  <c:v>-220.32647261512099</c:v>
                </c:pt>
                <c:pt idx="8581">
                  <c:v>-217.95841563979499</c:v>
                </c:pt>
                <c:pt idx="8582">
                  <c:v>-215.44092682921899</c:v>
                </c:pt>
                <c:pt idx="8583">
                  <c:v>-212.77550263159799</c:v>
                </c:pt>
                <c:pt idx="8584">
                  <c:v>-209.96450631661699</c:v>
                </c:pt>
                <c:pt idx="8585">
                  <c:v>-207.00952161945099</c:v>
                </c:pt>
                <c:pt idx="8586">
                  <c:v>-203.91249656604299</c:v>
                </c:pt>
                <c:pt idx="8587">
                  <c:v>-200.675699350819</c:v>
                </c:pt>
                <c:pt idx="8588">
                  <c:v>-197.30166930451301</c:v>
                </c:pt>
                <c:pt idx="8589">
                  <c:v>-193.79209235773399</c:v>
                </c:pt>
                <c:pt idx="8590">
                  <c:v>-190.149574629368</c:v>
                </c:pt>
                <c:pt idx="8591">
                  <c:v>-186.37692370649401</c:v>
                </c:pt>
                <c:pt idx="8592">
                  <c:v>-182.476803193769</c:v>
                </c:pt>
                <c:pt idx="8593">
                  <c:v>-178.451724008806</c:v>
                </c:pt>
                <c:pt idx="8594">
                  <c:v>-174.30420142668299</c:v>
                </c:pt>
                <c:pt idx="8595">
                  <c:v>-170.03720872106501</c:v>
                </c:pt>
                <c:pt idx="8596">
                  <c:v>-165.653655408758</c:v>
                </c:pt>
                <c:pt idx="8597">
                  <c:v>-161.15638057000399</c:v>
                </c:pt>
                <c:pt idx="8598">
                  <c:v>-156.54860934465501</c:v>
                </c:pt>
                <c:pt idx="8599">
                  <c:v>-151.833594525244</c:v>
                </c:pt>
                <c:pt idx="8600">
                  <c:v>-147.014747604804</c:v>
                </c:pt>
                <c:pt idx="8601">
                  <c:v>-142.09498996002199</c:v>
                </c:pt>
                <c:pt idx="8602">
                  <c:v>-137.07802527533801</c:v>
                </c:pt>
                <c:pt idx="8603">
                  <c:v>-131.967315324081</c:v>
                </c:pt>
                <c:pt idx="8604">
                  <c:v>-126.765785199221</c:v>
                </c:pt>
                <c:pt idx="8605">
                  <c:v>-121.47756303530301</c:v>
                </c:pt>
                <c:pt idx="8606">
                  <c:v>-116.106145475022</c:v>
                </c:pt>
                <c:pt idx="8607">
                  <c:v>-110.654755960017</c:v>
                </c:pt>
                <c:pt idx="8608">
                  <c:v>-105.127441291765</c:v>
                </c:pt>
                <c:pt idx="8609">
                  <c:v>-99.528209685915598</c:v>
                </c:pt>
                <c:pt idx="8610">
                  <c:v>-93.8610108305149</c:v>
                </c:pt>
                <c:pt idx="8611">
                  <c:v>-88.129263800891906</c:v>
                </c:pt>
                <c:pt idx="8612">
                  <c:v>-82.3374413232075</c:v>
                </c:pt>
                <c:pt idx="8613">
                  <c:v>-76.489247361171294</c:v>
                </c:pt>
                <c:pt idx="8614">
                  <c:v>-70.588148597062897</c:v>
                </c:pt>
                <c:pt idx="8615">
                  <c:v>-64.638777512275396</c:v>
                </c:pt>
                <c:pt idx="8616">
                  <c:v>-58.645106802650403</c:v>
                </c:pt>
                <c:pt idx="8617">
                  <c:v>-52.611116246000499</c:v>
                </c:pt>
                <c:pt idx="8618">
                  <c:v>-46.541087957858799</c:v>
                </c:pt>
                <c:pt idx="8619">
                  <c:v>-40.439409057078699</c:v>
                </c:pt>
                <c:pt idx="8620">
                  <c:v>-34.310080706781697</c:v>
                </c:pt>
                <c:pt idx="8621">
                  <c:v>-28.157206199535601</c:v>
                </c:pt>
                <c:pt idx="8622">
                  <c:v>-21.9851268406352</c:v>
                </c:pt>
                <c:pt idx="8623">
                  <c:v>-15.798230830720399</c:v>
                </c:pt>
                <c:pt idx="8624">
                  <c:v>-9.6004693053960199</c:v>
                </c:pt>
                <c:pt idx="8625">
                  <c:v>-3.3958518781152098</c:v>
                </c:pt>
                <c:pt idx="8626">
                  <c:v>2.8114098521453399</c:v>
                </c:pt>
                <c:pt idx="8627">
                  <c:v>9.0169271283781907</c:v>
                </c:pt>
                <c:pt idx="8628">
                  <c:v>15.2161614803533</c:v>
                </c:pt>
                <c:pt idx="8629">
                  <c:v>21.404612378607101</c:v>
                </c:pt>
                <c:pt idx="8630">
                  <c:v>27.5782958275502</c:v>
                </c:pt>
                <c:pt idx="8631">
                  <c:v>33.733241977586701</c:v>
                </c:pt>
                <c:pt idx="8632">
                  <c:v>39.865184951660503</c:v>
                </c:pt>
                <c:pt idx="8633">
                  <c:v>45.969479059023897</c:v>
                </c:pt>
                <c:pt idx="8634">
                  <c:v>52.042430568376403</c:v>
                </c:pt>
                <c:pt idx="8635">
                  <c:v>58.079807449456297</c:v>
                </c:pt>
                <c:pt idx="8636">
                  <c:v>64.077377754827907</c:v>
                </c:pt>
                <c:pt idx="8637">
                  <c:v>70.031024338962595</c:v>
                </c:pt>
                <c:pt idx="8638">
                  <c:v>75.936637095734397</c:v>
                </c:pt>
                <c:pt idx="8639">
                  <c:v>81.790229022409704</c:v>
                </c:pt>
                <c:pt idx="8640">
                  <c:v>87.587791941693794</c:v>
                </c:pt>
                <c:pt idx="8641">
                  <c:v>93.325290007286796</c:v>
                </c:pt>
                <c:pt idx="8642">
                  <c:v>98.998793808426598</c:v>
                </c:pt>
                <c:pt idx="8643">
                  <c:v>104.604477349109</c:v>
                </c:pt>
                <c:pt idx="8644">
                  <c:v>110.138489753098</c:v>
                </c:pt>
                <c:pt idx="8645">
                  <c:v>115.59697889303099</c:v>
                </c:pt>
                <c:pt idx="8646">
                  <c:v>120.976236589812</c:v>
                </c:pt>
                <c:pt idx="8647">
                  <c:v>126.272582445636</c:v>
                </c:pt>
                <c:pt idx="8648">
                  <c:v>131.48247552834599</c:v>
                </c:pt>
                <c:pt idx="8649">
                  <c:v>136.602390817405</c:v>
                </c:pt>
                <c:pt idx="8650">
                  <c:v>141.62834668123699</c:v>
                </c:pt>
                <c:pt idx="8651">
                  <c:v>146.557362944788</c:v>
                </c:pt>
                <c:pt idx="8652">
                  <c:v>151.386082551257</c:v>
                </c:pt>
                <c:pt idx="8653">
                  <c:v>156.11093088403001</c:v>
                </c:pt>
                <c:pt idx="8654">
                  <c:v>160.728450585795</c:v>
                </c:pt>
                <c:pt idx="8655">
                  <c:v>165.23576365036001</c:v>
                </c:pt>
                <c:pt idx="8656">
                  <c:v>169.63005371646599</c:v>
                </c:pt>
                <c:pt idx="8657">
                  <c:v>173.908400812937</c:v>
                </c:pt>
                <c:pt idx="8658">
                  <c:v>178.067785454751</c:v>
                </c:pt>
                <c:pt idx="8659">
                  <c:v>182.105096857809</c:v>
                </c:pt>
                <c:pt idx="8660">
                  <c:v>186.01730323616101</c:v>
                </c:pt>
                <c:pt idx="8661">
                  <c:v>189.801915174523</c:v>
                </c:pt>
                <c:pt idx="8662">
                  <c:v>193.45647031627499</c:v>
                </c:pt>
                <c:pt idx="8663">
                  <c:v>196.978371385646</c:v>
                </c:pt>
                <c:pt idx="8664">
                  <c:v>200.36505297349601</c:v>
                </c:pt>
                <c:pt idx="8665">
                  <c:v>203.61444341826501</c:v>
                </c:pt>
                <c:pt idx="8666">
                  <c:v>206.724449787673</c:v>
                </c:pt>
                <c:pt idx="8667">
                  <c:v>209.692797722574</c:v>
                </c:pt>
                <c:pt idx="8668">
                  <c:v>212.517360059353</c:v>
                </c:pt>
                <c:pt idx="8669">
                  <c:v>215.19675455868401</c:v>
                </c:pt>
                <c:pt idx="8670">
                  <c:v>217.72856267744299</c:v>
                </c:pt>
                <c:pt idx="8671">
                  <c:v>220.11082491873</c:v>
                </c:pt>
                <c:pt idx="8672">
                  <c:v>222.34245584178001</c:v>
                </c:pt>
                <c:pt idx="8673">
                  <c:v>224.42145796875801</c:v>
                </c:pt>
                <c:pt idx="8674">
                  <c:v>226.34655074148401</c:v>
                </c:pt>
                <c:pt idx="8675">
                  <c:v>228.11663466139001</c:v>
                </c:pt>
                <c:pt idx="8676">
                  <c:v>229.73076345939299</c:v>
                </c:pt>
                <c:pt idx="8677">
                  <c:v>231.18734253945701</c:v>
                </c:pt>
                <c:pt idx="8678">
                  <c:v>232.48527586786901</c:v>
                </c:pt>
                <c:pt idx="8679">
                  <c:v>233.62421904489401</c:v>
                </c:pt>
                <c:pt idx="8680">
                  <c:v>234.60279922305401</c:v>
                </c:pt>
                <c:pt idx="8681">
                  <c:v>235.420411649741</c:v>
                </c:pt>
                <c:pt idx="8682">
                  <c:v>236.07682656990099</c:v>
                </c:pt>
                <c:pt idx="8683">
                  <c:v>236.57122040322199</c:v>
                </c:pt>
                <c:pt idx="8684">
                  <c:v>236.90346015513299</c:v>
                </c:pt>
                <c:pt idx="8685">
                  <c:v>237.07341101047101</c:v>
                </c:pt>
                <c:pt idx="8686">
                  <c:v>237.08107976850701</c:v>
                </c:pt>
                <c:pt idx="8687">
                  <c:v>236.926278656487</c:v>
                </c:pt>
                <c:pt idx="8688">
                  <c:v>236.609100941744</c:v>
                </c:pt>
                <c:pt idx="8689">
                  <c:v>236.12988360310999</c:v>
                </c:pt>
                <c:pt idx="8690">
                  <c:v>235.488709991305</c:v>
                </c:pt>
                <c:pt idx="8691">
                  <c:v>234.68589010302301</c:v>
                </c:pt>
                <c:pt idx="8692">
                  <c:v>233.72208769220899</c:v>
                </c:pt>
                <c:pt idx="8693">
                  <c:v>232.598278609663</c:v>
                </c:pt>
                <c:pt idx="8694">
                  <c:v>231.31538918533801</c:v>
                </c:pt>
                <c:pt idx="8695">
                  <c:v>229.87367029024901</c:v>
                </c:pt>
                <c:pt idx="8696">
                  <c:v>228.274455359916</c:v>
                </c:pt>
                <c:pt idx="8697">
                  <c:v>226.518964389708</c:v>
                </c:pt>
                <c:pt idx="8698">
                  <c:v>224.608297982615</c:v>
                </c:pt>
                <c:pt idx="8699">
                  <c:v>222.543439631127</c:v>
                </c:pt>
                <c:pt idx="8700">
                  <c:v>220.32633777570001</c:v>
                </c:pt>
                <c:pt idx="8701">
                  <c:v>217.958253451806</c:v>
                </c:pt>
                <c:pt idx="8702">
                  <c:v>215.44073741900201</c:v>
                </c:pt>
                <c:pt idx="8703">
                  <c:v>212.77528613416899</c:v>
                </c:pt>
                <c:pt idx="8704">
                  <c:v>209.96426287560399</c:v>
                </c:pt>
                <c:pt idx="8705">
                  <c:v>207.00925138701899</c:v>
                </c:pt>
                <c:pt idx="8706">
                  <c:v>203.91219970282401</c:v>
                </c:pt>
                <c:pt idx="8707">
                  <c:v>200.67537602583701</c:v>
                </c:pt>
                <c:pt idx="8708">
                  <c:v>197.30131969510501</c:v>
                </c:pt>
                <c:pt idx="8709">
                  <c:v>193.79171664946901</c:v>
                </c:pt>
                <c:pt idx="8710">
                  <c:v>190.14917301595901</c:v>
                </c:pt>
                <c:pt idx="8711">
                  <c:v>186.376496389723</c:v>
                </c:pt>
                <c:pt idx="8712">
                  <c:v>182.47635038338899</c:v>
                </c:pt>
                <c:pt idx="8713">
                  <c:v>178.45124592245699</c:v>
                </c:pt>
                <c:pt idx="8714">
                  <c:v>174.303698289793</c:v>
                </c:pt>
                <c:pt idx="8715">
                  <c:v>170.036680766757</c:v>
                </c:pt>
                <c:pt idx="8716">
                  <c:v>165.653102877756</c:v>
                </c:pt>
                <c:pt idx="8717">
                  <c:v>161.15580371052801</c:v>
                </c:pt>
                <c:pt idx="8718">
                  <c:v>156.548008412321</c:v>
                </c:pt>
                <c:pt idx="8719">
                  <c:v>151.83296978295999</c:v>
                </c:pt>
                <c:pt idx="8720">
                  <c:v>147.01409932266199</c:v>
                </c:pt>
                <c:pt idx="8721">
                  <c:v>142.09431841519299</c:v>
                </c:pt>
                <c:pt idx="8722">
                  <c:v>137.07733075196001</c:v>
                </c:pt>
                <c:pt idx="8723">
                  <c:v>131.96659811314299</c:v>
                </c:pt>
                <c:pt idx="8724">
                  <c:v>126.76504559845</c:v>
                </c:pt>
                <c:pt idx="8725">
                  <c:v>121.47680134905301</c:v>
                </c:pt>
                <c:pt idx="8726">
                  <c:v>116.105362014148</c:v>
                </c:pt>
                <c:pt idx="8727">
                  <c:v>110.653951041757</c:v>
                </c:pt>
                <c:pt idx="8728">
                  <c:v>105.12661523962301</c:v>
                </c:pt>
                <c:pt idx="8729">
                  <c:v>99.527362829530006</c:v>
                </c:pt>
                <c:pt idx="8730">
                  <c:v>93.860143505539</c:v>
                </c:pt>
                <c:pt idx="8731">
                  <c:v>88.128376348863696</c:v>
                </c:pt>
                <c:pt idx="8732">
                  <c:v>82.336534091424099</c:v>
                </c:pt>
                <c:pt idx="8733">
                  <c:v>76.488320702554603</c:v>
                </c:pt>
                <c:pt idx="8734">
                  <c:v>70.587202870031007</c:v>
                </c:pt>
                <c:pt idx="8735">
                  <c:v>64.637813080603607</c:v>
                </c:pt>
                <c:pt idx="8736">
                  <c:v>58.644124035347701</c:v>
                </c:pt>
                <c:pt idx="8737">
                  <c:v>52.610115517161098</c:v>
                </c:pt>
                <c:pt idx="8738">
                  <c:v>46.540069646537198</c:v>
                </c:pt>
                <c:pt idx="8739">
                  <c:v>40.438373547135498</c:v>
                </c:pt>
                <c:pt idx="8740">
                  <c:v>34.309028386759003</c:v>
                </c:pt>
                <c:pt idx="8741">
                  <c:v>28.1561374625079</c:v>
                </c:pt>
                <c:pt idx="8742">
                  <c:v>21.9840420840682</c:v>
                </c:pt>
                <c:pt idx="8743">
                  <c:v>15.7971304563281</c:v>
                </c:pt>
                <c:pt idx="8744">
                  <c:v>9.5993537189950704</c:v>
                </c:pt>
                <c:pt idx="8745">
                  <c:v>3.39472148948605</c:v>
                </c:pt>
                <c:pt idx="8746">
                  <c:v>-2.8125546294130701</c:v>
                </c:pt>
                <c:pt idx="8747">
                  <c:v>-9.0180858770324406</c:v>
                </c:pt>
                <c:pt idx="8748">
                  <c:v>-15.2173337796191</c:v>
                </c:pt>
                <c:pt idx="8749">
                  <c:v>-21.4057978043408</c:v>
                </c:pt>
                <c:pt idx="8750">
                  <c:v>-27.579493952389999</c:v>
                </c:pt>
                <c:pt idx="8751">
                  <c:v>-33.734452371103103</c:v>
                </c:pt>
                <c:pt idx="8752">
                  <c:v>-39.866407180497802</c:v>
                </c:pt>
                <c:pt idx="8753">
                  <c:v>-45.9707126870709</c:v>
                </c:pt>
                <c:pt idx="8754">
                  <c:v>-52.0436751568947</c:v>
                </c:pt>
                <c:pt idx="8755">
                  <c:v>-58.081062557247797</c:v>
                </c:pt>
                <c:pt idx="8756">
                  <c:v>-64.078642938381094</c:v>
                </c:pt>
                <c:pt idx="8757">
                  <c:v>-70.032299152612794</c:v>
                </c:pt>
                <c:pt idx="8758">
                  <c:v>-75.937921091808505</c:v>
                </c:pt>
                <c:pt idx="8759">
                  <c:v>-81.791521751383897</c:v>
                </c:pt>
                <c:pt idx="8760">
                  <c:v>-87.5890929523502</c:v>
                </c:pt>
                <c:pt idx="8761">
                  <c:v>-93.326598846856101</c:v>
                </c:pt>
                <c:pt idx="8762">
                  <c:v>-99.000110022754299</c:v>
                </c:pt>
                <c:pt idx="8763">
                  <c:v>-104.60580048280799</c:v>
                </c:pt>
                <c:pt idx="8764">
                  <c:v>-110.139819349695</c:v>
                </c:pt>
                <c:pt idx="8765">
                  <c:v>-115.598314495127</c:v>
                </c:pt>
                <c:pt idx="8766">
                  <c:v>-120.97757773923399</c:v>
                </c:pt>
                <c:pt idx="8767">
                  <c:v>-126.273928683591</c:v>
                </c:pt>
                <c:pt idx="8768">
                  <c:v>-131.48382639557801</c:v>
                </c:pt>
                <c:pt idx="8769">
                  <c:v>-136.603745854339</c:v>
                </c:pt>
                <c:pt idx="8770">
                  <c:v>-141.62970542814199</c:v>
                </c:pt>
                <c:pt idx="8771">
                  <c:v>-146.55872494192801</c:v>
                </c:pt>
                <c:pt idx="8772">
                  <c:v>-151.38744733903499</c:v>
                </c:pt>
                <c:pt idx="8773">
                  <c:v>-156.112298003147</c:v>
                </c:pt>
                <c:pt idx="8774">
                  <c:v>-160.72981957740501</c:v>
                </c:pt>
                <c:pt idx="8775">
                  <c:v>-165.237134056211</c:v>
                </c:pt>
                <c:pt idx="8776">
                  <c:v>-169.63142507905499</c:v>
                </c:pt>
                <c:pt idx="8777">
                  <c:v>-173.909772675661</c:v>
                </c:pt>
                <c:pt idx="8778">
                  <c:v>-178.069157362054</c:v>
                </c:pt>
                <c:pt idx="8779">
                  <c:v>-182.10646835532799</c:v>
                </c:pt>
                <c:pt idx="8780">
                  <c:v>-186.01867387088001</c:v>
                </c:pt>
                <c:pt idx="8781">
                  <c:v>-189.803284494911</c:v>
                </c:pt>
                <c:pt idx="8782">
                  <c:v>-193.45783787243701</c:v>
                </c:pt>
                <c:pt idx="8783">
                  <c:v>-196.97973672946301</c:v>
                </c:pt>
                <c:pt idx="8784">
                  <c:v>-200.36641565877699</c:v>
                </c:pt>
                <c:pt idx="8785">
                  <c:v>-203.615803000879</c:v>
                </c:pt>
                <c:pt idx="8786">
                  <c:v>-206.72580582570299</c:v>
                </c:pt>
                <c:pt idx="8787">
                  <c:v>-209.694149776442</c:v>
                </c:pt>
                <c:pt idx="8788">
                  <c:v>-212.51870769197299</c:v>
                </c:pt>
                <c:pt idx="8789">
                  <c:v>-215.19809733559299</c:v>
                </c:pt>
                <c:pt idx="8790">
                  <c:v>-217.72990016694001</c:v>
                </c:pt>
                <c:pt idx="8791">
                  <c:v>-220.11215669201101</c:v>
                </c:pt>
                <c:pt idx="8792">
                  <c:v>-222.34378147307299</c:v>
                </c:pt>
                <c:pt idx="8793">
                  <c:v>-224.42277703545699</c:v>
                </c:pt>
                <c:pt idx="8794">
                  <c:v>-226.347862824277</c:v>
                </c:pt>
                <c:pt idx="8795">
                  <c:v>-228.11793934439001</c:v>
                </c:pt>
                <c:pt idx="8796">
                  <c:v>-229.73206033027</c:v>
                </c:pt>
                <c:pt idx="8797">
                  <c:v>-231.18863118956099</c:v>
                </c:pt>
                <c:pt idx="8798">
                  <c:v>-232.48655589236</c:v>
                </c:pt>
                <c:pt idx="8799">
                  <c:v>-233.62549004286001</c:v>
                </c:pt>
                <c:pt idx="8800">
                  <c:v>-234.60406079763899</c:v>
                </c:pt>
                <c:pt idx="8801">
                  <c:v>-235.421663408261</c:v>
                </c:pt>
                <c:pt idx="8802">
                  <c:v>-236.078068123967</c:v>
                </c:pt>
                <c:pt idx="8803">
                  <c:v>-236.57245136885399</c:v>
                </c:pt>
                <c:pt idx="8804">
                  <c:v>-236.904680152878</c:v>
                </c:pt>
                <c:pt idx="8805">
                  <c:v>-237.07461966551301</c:v>
                </c:pt>
                <c:pt idx="8806">
                  <c:v>-237.08227671078399</c:v>
                </c:pt>
                <c:pt idx="8807">
                  <c:v>-236.92746352079701</c:v>
                </c:pt>
                <c:pt idx="8808">
                  <c:v>-236.61027336785301</c:v>
                </c:pt>
                <c:pt idx="8809">
                  <c:v>-236.13104323586001</c:v>
                </c:pt>
                <c:pt idx="8810">
                  <c:v>-235.48985648071701</c:v>
                </c:pt>
                <c:pt idx="8811">
                  <c:v>-234.687023104399</c:v>
                </c:pt>
                <c:pt idx="8812">
                  <c:v>-233.72320686623399</c:v>
                </c:pt>
                <c:pt idx="8813">
                  <c:v>-232.599383622499</c:v>
                </c:pt>
                <c:pt idx="8814">
                  <c:v>-231.31647970872501</c:v>
                </c:pt>
                <c:pt idx="8815">
                  <c:v>-229.87474600159399</c:v>
                </c:pt>
                <c:pt idx="8816">
                  <c:v>-228.27551594238901</c:v>
                </c:pt>
                <c:pt idx="8817">
                  <c:v>-226.520009532329</c:v>
                </c:pt>
                <c:pt idx="8818">
                  <c:v>-224.60932738034199</c:v>
                </c:pt>
                <c:pt idx="8819">
                  <c:v>-222.54445298494099</c:v>
                </c:pt>
                <c:pt idx="8820">
                  <c:v>-220.32733479269001</c:v>
                </c:pt>
                <c:pt idx="8821">
                  <c:v>-217.95923384524599</c:v>
                </c:pt>
                <c:pt idx="8822">
                  <c:v>-215.441700908434</c:v>
                </c:pt>
                <c:pt idx="8823">
                  <c:v>-212.77623244547499</c:v>
                </c:pt>
                <c:pt idx="8824">
                  <c:v>-209.96519174108099</c:v>
                </c:pt>
                <c:pt idx="8825">
                  <c:v>-207.01016254545499</c:v>
                </c:pt>
                <c:pt idx="8826">
                  <c:v>-203.91309289956101</c:v>
                </c:pt>
                <c:pt idx="8827">
                  <c:v>-200.67625101284</c:v>
                </c:pt>
                <c:pt idx="8828">
                  <c:v>-197.302176231027</c:v>
                </c:pt>
                <c:pt idx="8829">
                  <c:v>-193.792554499716</c:v>
                </c:pt>
                <c:pt idx="8830">
                  <c:v>-190.14999195274601</c:v>
                </c:pt>
                <c:pt idx="8831">
                  <c:v>-186.37729619213101</c:v>
                </c:pt>
                <c:pt idx="8832">
                  <c:v>-182.47713083742201</c:v>
                </c:pt>
                <c:pt idx="8833">
                  <c:v>-178.45200682109001</c:v>
                </c:pt>
                <c:pt idx="8834">
                  <c:v>-174.304439433032</c:v>
                </c:pt>
                <c:pt idx="8835">
                  <c:v>-170.037401961678</c:v>
                </c:pt>
                <c:pt idx="8836">
                  <c:v>-165.65380393855</c:v>
                </c:pt>
                <c:pt idx="8837">
                  <c:v>-161.15648445854799</c:v>
                </c:pt>
                <c:pt idx="8838">
                  <c:v>-156.54866867612199</c:v>
                </c:pt>
                <c:pt idx="8839">
                  <c:v>-151.83360939833</c:v>
                </c:pt>
                <c:pt idx="8840">
                  <c:v>-147.01471813266599</c:v>
                </c:pt>
                <c:pt idx="8841">
                  <c:v>-142.0949162702</c:v>
                </c:pt>
                <c:pt idx="8842">
                  <c:v>-137.07790750967499</c:v>
                </c:pt>
                <c:pt idx="8843">
                  <c:v>-131.967153638632</c:v>
                </c:pt>
                <c:pt idx="8844">
                  <c:v>-126.76557976417099</c:v>
                </c:pt>
                <c:pt idx="8845">
                  <c:v>-121.47731403487199</c:v>
                </c:pt>
                <c:pt idx="8846">
                  <c:v>-116.105853107367</c:v>
                </c:pt>
                <c:pt idx="8847">
                  <c:v>-110.65442043712</c:v>
                </c:pt>
                <c:pt idx="8848">
                  <c:v>-105.127062839342</c:v>
                </c:pt>
                <c:pt idx="8849">
                  <c:v>-99.527788543293298</c:v>
                </c:pt>
                <c:pt idx="8850">
                  <c:v>-93.860547250519502</c:v>
                </c:pt>
                <c:pt idx="8851">
                  <c:v>-88.128758049730195</c:v>
                </c:pt>
                <c:pt idx="8852">
                  <c:v>-82.336893680343593</c:v>
                </c:pt>
                <c:pt idx="8853">
                  <c:v>-76.488658119195406</c:v>
                </c:pt>
                <c:pt idx="8854">
                  <c:v>-70.587518061560601</c:v>
                </c:pt>
                <c:pt idx="8855">
                  <c:v>-64.638106001694098</c:v>
                </c:pt>
                <c:pt idx="8856">
                  <c:v>-58.6443946481578</c:v>
                </c:pt>
                <c:pt idx="8857">
                  <c:v>-52.610363791345002</c:v>
                </c:pt>
                <c:pt idx="8858">
                  <c:v>-46.540295559220702</c:v>
                </c:pt>
                <c:pt idx="8859">
                  <c:v>-40.438577082909099</c:v>
                </c:pt>
                <c:pt idx="8860">
                  <c:v>-34.309209537664302</c:v>
                </c:pt>
                <c:pt idx="8861">
                  <c:v>-28.156296228021699</c:v>
                </c:pt>
                <c:pt idx="8862">
                  <c:v>-21.984178471076699</c:v>
                </c:pt>
                <c:pt idx="8863">
                  <c:v>-15.797244479108199</c:v>
                </c:pt>
                <c:pt idx="8864">
                  <c:v>-9.5994453991965596</c:v>
                </c:pt>
                <c:pt idx="8865">
                  <c:v>-3.3947908560924702</c:v>
                </c:pt>
                <c:pt idx="8866">
                  <c:v>2.8125075401023998</c:v>
                </c:pt>
                <c:pt idx="8867">
                  <c:v>9.0180610214411008</c:v>
                </c:pt>
                <c:pt idx="8868">
                  <c:v>15.2173311069229</c:v>
                </c:pt>
                <c:pt idx="8869">
                  <c:v>21.405817256510002</c:v>
                </c:pt>
                <c:pt idx="8870">
                  <c:v>27.579535464216999</c:v>
                </c:pt>
                <c:pt idx="8871">
                  <c:v>33.734515870253603</c:v>
                </c:pt>
                <c:pt idx="8872">
                  <c:v>39.866492587553203</c:v>
                </c:pt>
                <c:pt idx="8873">
                  <c:v>45.970819915559403</c:v>
                </c:pt>
                <c:pt idx="8874">
                  <c:v>52.043804113355698</c:v>
                </c:pt>
                <c:pt idx="8875">
                  <c:v>58.081213141279399</c:v>
                </c:pt>
                <c:pt idx="8876">
                  <c:v>64.078815042676993</c:v>
                </c:pt>
                <c:pt idx="8877">
                  <c:v>70.032492663032002</c:v>
                </c:pt>
                <c:pt idx="8878">
                  <c:v>75.938135887423101</c:v>
                </c:pt>
                <c:pt idx="8879">
                  <c:v>81.791757704543301</c:v>
                </c:pt>
                <c:pt idx="8880">
                  <c:v>87.589349928734194</c:v>
                </c:pt>
                <c:pt idx="8881">
                  <c:v>93.326876705539405</c:v>
                </c:pt>
                <c:pt idx="8882">
                  <c:v>99.000408616277994</c:v>
                </c:pt>
                <c:pt idx="8883">
                  <c:v>104.606119657232</c:v>
                </c:pt>
                <c:pt idx="8884">
                  <c:v>110.140158944677</c:v>
                </c:pt>
                <c:pt idx="8885">
                  <c:v>115.59867434399</c:v>
                </c:pt>
                <c:pt idx="8886">
                  <c:v>120.977957669037</c:v>
                </c:pt>
                <c:pt idx="8887">
                  <c:v>126.274328515203</c:v>
                </c:pt>
                <c:pt idx="8888">
                  <c:v>131.48424594375399</c:v>
                </c:pt>
                <c:pt idx="8889">
                  <c:v>136.604184927798</c:v>
                </c:pt>
                <c:pt idx="8890">
                  <c:v>141.63016382964599</c:v>
                </c:pt>
                <c:pt idx="8891">
                  <c:v>146.55920246836399</c:v>
                </c:pt>
                <c:pt idx="8892">
                  <c:v>151.387943781497</c:v>
                </c:pt>
                <c:pt idx="8893">
                  <c:v>156.11281314702001</c:v>
                </c:pt>
                <c:pt idx="8894">
                  <c:v>160.73035320245299</c:v>
                </c:pt>
                <c:pt idx="8895">
                  <c:v>165.23768593666099</c:v>
                </c:pt>
                <c:pt idx="8896">
                  <c:v>169.631994983693</c:v>
                </c:pt>
                <c:pt idx="8897">
                  <c:v>173.910360367918</c:v>
                </c:pt>
                <c:pt idx="8898">
                  <c:v>178.06976260009901</c:v>
                </c:pt>
                <c:pt idx="8899">
                  <c:v>182.10709089216201</c:v>
                </c:pt>
                <c:pt idx="8900">
                  <c:v>186.01931345443501</c:v>
                </c:pt>
                <c:pt idx="8901">
                  <c:v>189.80394086814201</c:v>
                </c:pt>
                <c:pt idx="8902">
                  <c:v>193.458510773423</c:v>
                </c:pt>
                <c:pt idx="8903">
                  <c:v>196.98042589150799</c:v>
                </c:pt>
                <c:pt idx="8904">
                  <c:v>200.367120810508</c:v>
                </c:pt>
                <c:pt idx="8905">
                  <c:v>203.61652386635001</c:v>
                </c:pt>
                <c:pt idx="8906">
                  <c:v>206.72654212449399</c:v>
                </c:pt>
                <c:pt idx="8907">
                  <c:v>209.69490122377499</c:v>
                </c:pt>
                <c:pt idx="8908">
                  <c:v>212.51947399880501</c:v>
                </c:pt>
                <c:pt idx="8909">
                  <c:v>215.198878208732</c:v>
                </c:pt>
                <c:pt idx="8910">
                  <c:v>217.73069530914699</c:v>
                </c:pt>
                <c:pt idx="8911">
                  <c:v>220.11296580211399</c:v>
                </c:pt>
                <c:pt idx="8912">
                  <c:v>222.344604246074</c:v>
                </c:pt>
                <c:pt idx="8913">
                  <c:v>224.42361316264501</c:v>
                </c:pt>
                <c:pt idx="8914">
                  <c:v>226.34871199333799</c:v>
                </c:pt>
                <c:pt idx="8915">
                  <c:v>228.118801239524</c:v>
                </c:pt>
                <c:pt idx="8916">
                  <c:v>229.732934632298</c:v>
                </c:pt>
                <c:pt idx="8917">
                  <c:v>231.18951757604901</c:v>
                </c:pt>
                <c:pt idx="8918">
                  <c:v>232.487454037725</c:v>
                </c:pt>
                <c:pt idx="8919">
                  <c:v>233.62639961849101</c:v>
                </c:pt>
                <c:pt idx="8920">
                  <c:v>234.604981472014</c:v>
                </c:pt>
                <c:pt idx="8921">
                  <c:v>235.422594847064</c:v>
                </c:pt>
                <c:pt idx="8922">
                  <c:v>236.079009990206</c:v>
                </c:pt>
                <c:pt idx="8923">
                  <c:v>236.57340332297801</c:v>
                </c:pt>
                <c:pt idx="8924">
                  <c:v>236.90564185289901</c:v>
                </c:pt>
                <c:pt idx="8925">
                  <c:v>237.07559076712499</c:v>
                </c:pt>
                <c:pt idx="8926">
                  <c:v>237.08325686748</c:v>
                </c:pt>
                <c:pt idx="8927">
                  <c:v>236.928452383993</c:v>
                </c:pt>
                <c:pt idx="8928">
                  <c:v>236.61127058701101</c:v>
                </c:pt>
                <c:pt idx="8929">
                  <c:v>236.13204845860301</c:v>
                </c:pt>
                <c:pt idx="8930">
                  <c:v>235.490869352955</c:v>
                </c:pt>
                <c:pt idx="8931">
                  <c:v>234.688043270451</c:v>
                </c:pt>
                <c:pt idx="8932">
                  <c:v>233.72423396894499</c:v>
                </c:pt>
                <c:pt idx="8933">
                  <c:v>232.60041730336999</c:v>
                </c:pt>
                <c:pt idx="8934">
                  <c:v>231.31751960802899</c:v>
                </c:pt>
                <c:pt idx="8935">
                  <c:v>229.875791758502</c:v>
                </c:pt>
                <c:pt idx="8936">
                  <c:v>228.27656719508801</c:v>
                </c:pt>
                <c:pt idx="8937">
                  <c:v>226.52106591815101</c:v>
                </c:pt>
                <c:pt idx="8938">
                  <c:v>224.610388535879</c:v>
                </c:pt>
                <c:pt idx="8939">
                  <c:v>222.54551854617301</c:v>
                </c:pt>
                <c:pt idx="8940">
                  <c:v>220.328404395105</c:v>
                </c:pt>
                <c:pt idx="8941">
                  <c:v>217.96030712396299</c:v>
                </c:pt>
                <c:pt idx="8942">
                  <c:v>215.44277749832099</c:v>
                </c:pt>
                <c:pt idx="8943">
                  <c:v>212.77731198127699</c:v>
                </c:pt>
                <c:pt idx="8944">
                  <c:v>209.96627385753399</c:v>
                </c:pt>
                <c:pt idx="8945">
                  <c:v>207.01124687741401</c:v>
                </c:pt>
                <c:pt idx="8946">
                  <c:v>203.914179082115</c:v>
                </c:pt>
                <c:pt idx="8947">
                  <c:v>200.677338681436</c:v>
                </c:pt>
                <c:pt idx="8948">
                  <c:v>197.303265021588</c:v>
                </c:pt>
                <c:pt idx="8949">
                  <c:v>193.79364404875801</c:v>
                </c:pt>
                <c:pt idx="8950">
                  <c:v>190.15108189750401</c:v>
                </c:pt>
                <c:pt idx="8951">
                  <c:v>186.378386170667</c:v>
                </c:pt>
                <c:pt idx="8952">
                  <c:v>182.478220488754</c:v>
                </c:pt>
                <c:pt idx="8953">
                  <c:v>178.45309578529901</c:v>
                </c:pt>
                <c:pt idx="8954">
                  <c:v>174.30552735138301</c:v>
                </c:pt>
                <c:pt idx="8955">
                  <c:v>170.03848847673501</c:v>
                </c:pt>
                <c:pt idx="8956">
                  <c:v>165.65488869429299</c:v>
                </c:pt>
                <c:pt idx="8957">
                  <c:v>161.15756710048299</c:v>
                </c:pt>
                <c:pt idx="8958">
                  <c:v>156.54974885139501</c:v>
                </c:pt>
                <c:pt idx="8959">
                  <c:v>151.83468675584601</c:v>
                </c:pt>
                <c:pt idx="8960">
                  <c:v>147.01579232319199</c:v>
                </c:pt>
                <c:pt idx="8961">
                  <c:v>142.09598694647801</c:v>
                </c:pt>
                <c:pt idx="8962">
                  <c:v>137.07897432653499</c:v>
                </c:pt>
                <c:pt idx="8963">
                  <c:v>131.9682162531</c:v>
                </c:pt>
                <c:pt idx="8964">
                  <c:v>126.766637835572</c:v>
                </c:pt>
                <c:pt idx="8965">
                  <c:v>121.47836722494201</c:v>
                </c:pt>
                <c:pt idx="8966">
                  <c:v>116.106901080355</c:v>
                </c:pt>
                <c:pt idx="8967">
                  <c:v>110.655462859897</c:v>
                </c:pt>
                <c:pt idx="8968">
                  <c:v>105.128099381499</c:v>
                </c:pt>
                <c:pt idx="8969">
                  <c:v>99.528818877248199</c:v>
                </c:pt>
                <c:pt idx="8970">
                  <c:v>93.861571051611904</c:v>
                </c:pt>
                <c:pt idx="8971">
                  <c:v>88.129774996331406</c:v>
                </c:pt>
                <c:pt idx="8972">
                  <c:v>82.3379034539401</c:v>
                </c:pt>
                <c:pt idx="8973">
                  <c:v>76.489660404500995</c:v>
                </c:pt>
                <c:pt idx="8974">
                  <c:v>70.588512546606594</c:v>
                </c:pt>
                <c:pt idx="8975">
                  <c:v>64.6390923779189</c:v>
                </c:pt>
                <c:pt idx="8976">
                  <c:v>58.645372610507998</c:v>
                </c:pt>
                <c:pt idx="8977">
                  <c:v>52.611333038359902</c:v>
                </c:pt>
                <c:pt idx="8978">
                  <c:v>46.541255793125998</c:v>
                </c:pt>
                <c:pt idx="8979">
                  <c:v>40.439528009708297</c:v>
                </c:pt>
                <c:pt idx="8980">
                  <c:v>34.310150867223697</c:v>
                </c:pt>
                <c:pt idx="8981">
                  <c:v>28.157227674152701</c:v>
                </c:pt>
                <c:pt idx="8982">
                  <c:v>21.985099751625601</c:v>
                </c:pt>
                <c:pt idx="8983">
                  <c:v>15.7981553160357</c:v>
                </c:pt>
                <c:pt idx="8984">
                  <c:v>9.6003455186595108</c:v>
                </c:pt>
                <c:pt idx="8985">
                  <c:v>3.3956799885255</c:v>
                </c:pt>
                <c:pt idx="8986">
                  <c:v>-2.81162965991575</c:v>
                </c:pt>
                <c:pt idx="8987">
                  <c:v>-9.01719465428015</c:v>
                </c:pt>
                <c:pt idx="8988">
                  <c:v>-15.216476509069301</c:v>
                </c:pt>
                <c:pt idx="8989">
                  <c:v>-21.404974679663201</c:v>
                </c:pt>
                <c:pt idx="8990">
                  <c:v>-27.5787051554281</c:v>
                </c:pt>
                <c:pt idx="8991">
                  <c:v>-33.733698071857702</c:v>
                </c:pt>
                <c:pt idx="8992">
                  <c:v>-39.8656875370975</c:v>
                </c:pt>
                <c:pt idx="8993">
                  <c:v>-45.970027845741001</c:v>
                </c:pt>
                <c:pt idx="8994">
                  <c:v>-52.043025251953601</c:v>
                </c:pt>
                <c:pt idx="8995">
                  <c:v>-58.080447711095601</c:v>
                </c:pt>
                <c:pt idx="8996">
                  <c:v>-64.078063261476203</c:v>
                </c:pt>
                <c:pt idx="8997">
                  <c:v>-70.031754743478999</c:v>
                </c:pt>
                <c:pt idx="8998">
                  <c:v>-75.937412037029603</c:v>
                </c:pt>
                <c:pt idx="8999">
                  <c:v>-81.791048125609095</c:v>
                </c:pt>
                <c:pt idx="9000">
                  <c:v>-87.588654818297798</c:v>
                </c:pt>
                <c:pt idx="9001">
                  <c:v>-93.326196255330103</c:v>
                </c:pt>
                <c:pt idx="9002">
                  <c:v>-98.999743012652601</c:v>
                </c:pt>
                <c:pt idx="9003">
                  <c:v>-104.60546908114399</c:v>
                </c:pt>
                <c:pt idx="9004">
                  <c:v>-110.13952357162</c:v>
                </c:pt>
                <c:pt idx="9005">
                  <c:v>-115.59805434396</c:v>
                </c:pt>
                <c:pt idx="9006">
                  <c:v>-120.97735320648501</c:v>
                </c:pt>
                <c:pt idx="9007">
                  <c:v>-126.273739749003</c:v>
                </c:pt>
                <c:pt idx="9008">
                  <c:v>-131.48367302715801</c:v>
                </c:pt>
                <c:pt idx="9009">
                  <c:v>-136.603628008405</c:v>
                </c:pt>
                <c:pt idx="9010">
                  <c:v>-141.62962304936499</c:v>
                </c:pt>
                <c:pt idx="9011">
                  <c:v>-146.558677963382</c:v>
                </c:pt>
                <c:pt idx="9012">
                  <c:v>-151.387435682253</c:v>
                </c:pt>
                <c:pt idx="9013">
                  <c:v>-156.112321578175</c:v>
                </c:pt>
                <c:pt idx="9014">
                  <c:v>-160.72987828286</c:v>
                </c:pt>
                <c:pt idx="9015">
                  <c:v>-165.23722777934901</c:v>
                </c:pt>
                <c:pt idx="9016">
                  <c:v>-169.63155369583799</c:v>
                </c:pt>
                <c:pt idx="9017">
                  <c:v>-173.90993605082701</c:v>
                </c:pt>
                <c:pt idx="9018">
                  <c:v>-178.06935534919</c:v>
                </c:pt>
                <c:pt idx="9019">
                  <c:v>-182.106700796951</c:v>
                </c:pt>
                <c:pt idx="9020">
                  <c:v>-186.018940598516</c:v>
                </c:pt>
                <c:pt idx="9021">
                  <c:v>-189.803585329182</c:v>
                </c:pt>
                <c:pt idx="9022">
                  <c:v>-193.45817262314901</c:v>
                </c:pt>
                <c:pt idx="9023">
                  <c:v>-196.98010519569701</c:v>
                </c:pt>
                <c:pt idx="9024">
                  <c:v>-200.36681762898499</c:v>
                </c:pt>
                <c:pt idx="9025">
                  <c:v>-203.61623825298199</c:v>
                </c:pt>
                <c:pt idx="9026">
                  <c:v>-206.726274127187</c:v>
                </c:pt>
                <c:pt idx="9027">
                  <c:v>-209.69465088447501</c:v>
                </c:pt>
                <c:pt idx="9028">
                  <c:v>-212.519241353501</c:v>
                </c:pt>
                <c:pt idx="9029">
                  <c:v>-215.198663287459</c:v>
                </c:pt>
                <c:pt idx="9030">
                  <c:v>-217.73049813599101</c:v>
                </c:pt>
                <c:pt idx="9031">
                  <c:v>-220.11278639522001</c:v>
                </c:pt>
                <c:pt idx="9032">
                  <c:v>-222.34444261765799</c:v>
                </c:pt>
                <c:pt idx="9033">
                  <c:v>-224.42346931900201</c:v>
                </c:pt>
                <c:pt idx="9034">
                  <c:v>-226.34858593485899</c:v>
                </c:pt>
                <c:pt idx="9035">
                  <c:v>-228.118692960711</c:v>
                </c:pt>
                <c:pt idx="9036">
                  <c:v>-229.73284412178</c:v>
                </c:pt>
                <c:pt idx="9037">
                  <c:v>-231.1894448166</c:v>
                </c:pt>
                <c:pt idx="9038">
                  <c:v>-232.487399006289</c:v>
                </c:pt>
                <c:pt idx="9039">
                  <c:v>-233.62636228620499</c:v>
                </c:pt>
                <c:pt idx="9040">
                  <c:v>-234.60496180422999</c:v>
                </c:pt>
                <c:pt idx="9041">
                  <c:v>-235.422592803377</c:v>
                </c:pt>
                <c:pt idx="9042">
                  <c:v>-236.07902552448201</c:v>
                </c:pt>
                <c:pt idx="9043">
                  <c:v>-236.57343638338801</c:v>
                </c:pt>
                <c:pt idx="9044">
                  <c:v>-236.90569238194601</c:v>
                </c:pt>
                <c:pt idx="9045">
                  <c:v>-237.07565870168199</c:v>
                </c:pt>
                <c:pt idx="9046">
                  <c:v>-237.083342138826</c:v>
                </c:pt>
                <c:pt idx="9047">
                  <c:v>-236.928554917848</c:v>
                </c:pt>
                <c:pt idx="9048">
                  <c:v>-236.61139030357501</c:v>
                </c:pt>
                <c:pt idx="9049">
                  <c:v>-236.13218527260099</c:v>
                </c:pt>
                <c:pt idx="9050">
                  <c:v>-235.49102317367701</c:v>
                </c:pt>
                <c:pt idx="9051">
                  <c:v>-234.68821400179499</c:v>
                </c:pt>
                <c:pt idx="9052">
                  <c:v>-233.72442150947001</c:v>
                </c:pt>
                <c:pt idx="9053">
                  <c:v>-232.600621546333</c:v>
                </c:pt>
                <c:pt idx="9054">
                  <c:v>-231.31774044144299</c:v>
                </c:pt>
                <c:pt idx="9055">
                  <c:v>-229.87602906518401</c:v>
                </c:pt>
                <c:pt idx="9056">
                  <c:v>-228.276820852714</c:v>
                </c:pt>
                <c:pt idx="9057">
                  <c:v>-226.52133579930401</c:v>
                </c:pt>
                <c:pt idx="9058">
                  <c:v>-224.610674508112</c:v>
                </c:pt>
                <c:pt idx="9059">
                  <c:v>-222.54582047206199</c:v>
                </c:pt>
                <c:pt idx="9060">
                  <c:v>-220.328722132308</c:v>
                </c:pt>
                <c:pt idx="9061">
                  <c:v>-217.96064052528101</c:v>
                </c:pt>
                <c:pt idx="9062">
                  <c:v>-215.443126411761</c:v>
                </c:pt>
                <c:pt idx="9063">
                  <c:v>-212.777676250111</c:v>
                </c:pt>
                <c:pt idx="9064">
                  <c:v>-209.96665332037</c:v>
                </c:pt>
                <c:pt idx="9065">
                  <c:v>-207.01164136825301</c:v>
                </c:pt>
                <c:pt idx="9066">
                  <c:v>-203.91458843042599</c:v>
                </c:pt>
                <c:pt idx="9067">
                  <c:v>-200.67776271222201</c:v>
                </c:pt>
                <c:pt idx="9068">
                  <c:v>-197.30370355545401</c:v>
                </c:pt>
                <c:pt idx="9069">
                  <c:v>-193.794096901985</c:v>
                </c:pt>
                <c:pt idx="9070">
                  <c:v>-190.151548882116</c:v>
                </c:pt>
                <c:pt idx="9071">
                  <c:v>-186.37886709451399</c:v>
                </c:pt>
                <c:pt idx="9072">
                  <c:v>-182.47871515557401</c:v>
                </c:pt>
                <c:pt idx="9073">
                  <c:v>-178.45360399480899</c:v>
                </c:pt>
                <c:pt idx="9074">
                  <c:v>-174.30604889934199</c:v>
                </c:pt>
                <c:pt idx="9075">
                  <c:v>-170.03902315503001</c:v>
                </c:pt>
                <c:pt idx="9076">
                  <c:v>-165.655436291016</c:v>
                </c:pt>
                <c:pt idx="9077">
                  <c:v>-161.158127400014</c:v>
                </c:pt>
                <c:pt idx="9078">
                  <c:v>-156.550321634477</c:v>
                </c:pt>
                <c:pt idx="9079">
                  <c:v>-151.83527179967101</c:v>
                </c:pt>
                <c:pt idx="9080">
                  <c:v>-147.016389401487</c:v>
                </c:pt>
                <c:pt idx="9081">
                  <c:v>-142.096595829585</c:v>
                </c:pt>
                <c:pt idx="9082">
                  <c:v>-137.07959478149701</c:v>
                </c:pt>
                <c:pt idx="9083">
                  <c:v>-131.96884804374699</c:v>
                </c:pt>
                <c:pt idx="9084">
                  <c:v>-126.76728072261</c:v>
                </c:pt>
                <c:pt idx="9085">
                  <c:v>-121.479020966036</c:v>
                </c:pt>
                <c:pt idx="9086">
                  <c:v>-116.107565430221</c:v>
                </c:pt>
                <c:pt idx="9087">
                  <c:v>-110.65613757039</c:v>
                </c:pt>
                <c:pt idx="9088">
                  <c:v>-105.128784201703</c:v>
                </c:pt>
                <c:pt idx="9089">
                  <c:v>-99.5295135535643</c:v>
                </c:pt>
                <c:pt idx="9090">
                  <c:v>-93.862275327854505</c:v>
                </c:pt>
                <c:pt idx="9091">
                  <c:v>-88.130488613811195</c:v>
                </c:pt>
                <c:pt idx="9092">
                  <c:v>-82.338626151571304</c:v>
                </c:pt>
                <c:pt idx="9093">
                  <c:v>-76.490391918875304</c:v>
                </c:pt>
                <c:pt idx="9094">
                  <c:v>-70.589252612099997</c:v>
                </c:pt>
                <c:pt idx="9095">
                  <c:v>-64.639840726785195</c:v>
                </c:pt>
                <c:pt idx="9096">
                  <c:v>-58.646128972963403</c:v>
                </c:pt>
                <c:pt idx="9097">
                  <c:v>-52.612097142687198</c:v>
                </c:pt>
                <c:pt idx="9098">
                  <c:v>-46.542027365763303</c:v>
                </c:pt>
                <c:pt idx="9099">
                  <c:v>-40.4403067753532</c:v>
                </c:pt>
                <c:pt idx="9100">
                  <c:v>-34.310936548918001</c:v>
                </c:pt>
                <c:pt idx="9101">
                  <c:v>-28.158019993383199</c:v>
                </c:pt>
                <c:pt idx="9102">
                  <c:v>-21.985898428426999</c:v>
                </c:pt>
                <c:pt idx="9103">
                  <c:v>-15.7989600690768</c:v>
                </c:pt>
                <c:pt idx="9104">
                  <c:v>-9.60115606534624</c:v>
                </c:pt>
                <c:pt idx="9105">
                  <c:v>-3.3964960450924502</c:v>
                </c:pt>
                <c:pt idx="9106">
                  <c:v>2.8108083782969202</c:v>
                </c:pt>
                <c:pt idx="9107">
                  <c:v>9.01636843341808</c:v>
                </c:pt>
                <c:pt idx="9108">
                  <c:v>15.215645635648301</c:v>
                </c:pt>
                <c:pt idx="9109">
                  <c:v>21.4041394411441</c:v>
                </c:pt>
                <c:pt idx="9110">
                  <c:v>27.5778658399548</c:v>
                </c:pt>
                <c:pt idx="9111">
                  <c:v>33.732854968161398</c:v>
                </c:pt>
                <c:pt idx="9112">
                  <c:v>39.864840934388603</c:v>
                </c:pt>
                <c:pt idx="9113">
                  <c:v>45.969178033628197</c:v>
                </c:pt>
                <c:pt idx="9114">
                  <c:v>52.042172520341197</c:v>
                </c:pt>
                <c:pt idx="9115">
                  <c:v>58.079592350073398</c:v>
                </c:pt>
                <c:pt idx="9116">
                  <c:v>64.077205561244099</c:v>
                </c:pt>
                <c:pt idx="9117">
                  <c:v>70.030894994233194</c:v>
                </c:pt>
                <c:pt idx="9118">
                  <c:v>75.9365505288836</c:v>
                </c:pt>
                <c:pt idx="9119">
                  <c:v>81.7901851484784</c:v>
                </c:pt>
                <c:pt idx="9120">
                  <c:v>87.587790661820407</c:v>
                </c:pt>
                <c:pt idx="9121">
                  <c:v>93.325331208762407</c:v>
                </c:pt>
                <c:pt idx="9122">
                  <c:v>98.998877364779005</c:v>
                </c:pt>
                <c:pt idx="9123">
                  <c:v>104.60460312017899</c:v>
                </c:pt>
                <c:pt idx="9124">
                  <c:v>110.13865758512</c:v>
                </c:pt>
                <c:pt idx="9125">
                  <c:v>115.59718861872101</c:v>
                </c:pt>
                <c:pt idx="9126">
                  <c:v>120.97648802846</c:v>
                </c:pt>
                <c:pt idx="9127">
                  <c:v>126.2728754032</c:v>
                </c:pt>
                <c:pt idx="9128">
                  <c:v>131.48280979755401</c:v>
                </c:pt>
                <c:pt idx="9129">
                  <c:v>136.60276617785499</c:v>
                </c:pt>
                <c:pt idx="9130">
                  <c:v>141.628762899507</c:v>
                </c:pt>
                <c:pt idx="9131">
                  <c:v>146.55781977455101</c:v>
                </c:pt>
                <c:pt idx="9132">
                  <c:v>151.38657973338999</c:v>
                </c:pt>
                <c:pt idx="9133">
                  <c:v>156.111468146737</c:v>
                </c:pt>
                <c:pt idx="9134">
                  <c:v>160.729027644735</c:v>
                </c:pt>
                <c:pt idx="9135">
                  <c:v>165.236380208767</c:v>
                </c:pt>
                <c:pt idx="9136">
                  <c:v>169.63070946528501</c:v>
                </c:pt>
                <c:pt idx="9137">
                  <c:v>173.90909543095799</c:v>
                </c:pt>
                <c:pt idx="9138">
                  <c:v>178.068518608749</c:v>
                </c:pt>
                <c:pt idx="9139">
                  <c:v>182.10586820268</c:v>
                </c:pt>
                <c:pt idx="9140">
                  <c:v>186.01811241507801</c:v>
                </c:pt>
                <c:pt idx="9141">
                  <c:v>189.80276181907499</c:v>
                </c:pt>
                <c:pt idx="9142">
                  <c:v>193.45735404662901</c:v>
                </c:pt>
                <c:pt idx="9143">
                  <c:v>196.97929181069301</c:v>
                </c:pt>
                <c:pt idx="9144">
                  <c:v>200.36600969102301</c:v>
                </c:pt>
                <c:pt idx="9145">
                  <c:v>203.615436015104</c:v>
                </c:pt>
                <c:pt idx="9146">
                  <c:v>206.72547783988</c:v>
                </c:pt>
                <c:pt idx="9147">
                  <c:v>209.69386079558501</c:v>
                </c:pt>
                <c:pt idx="9148">
                  <c:v>212.518457708168</c:v>
                </c:pt>
                <c:pt idx="9149">
                  <c:v>215.197886328035</c:v>
                </c:pt>
                <c:pt idx="9150">
                  <c:v>217.729728101973</c:v>
                </c:pt>
                <c:pt idx="9151">
                  <c:v>220.112023523174</c:v>
                </c:pt>
                <c:pt idx="9152">
                  <c:v>222.34368714115101</c:v>
                </c:pt>
                <c:pt idx="9153">
                  <c:v>224.42272146853301</c:v>
                </c:pt>
                <c:pt idx="9154">
                  <c:v>226.34784593778801</c:v>
                </c:pt>
                <c:pt idx="9155">
                  <c:v>228.117961041195</c:v>
                </c:pt>
                <c:pt idx="9156">
                  <c:v>229.732120500706</c:v>
                </c:pt>
                <c:pt idx="9157">
                  <c:v>231.18872971152101</c:v>
                </c:pt>
                <c:pt idx="9158">
                  <c:v>232.48669263136</c:v>
                </c:pt>
                <c:pt idx="9159">
                  <c:v>233.62566485212099</c:v>
                </c:pt>
                <c:pt idx="9160">
                  <c:v>234.60427351816699</c:v>
                </c:pt>
                <c:pt idx="9161">
                  <c:v>235.42191386893199</c:v>
                </c:pt>
                <c:pt idx="9162">
                  <c:v>236.07835614161499</c:v>
                </c:pt>
                <c:pt idx="9163">
                  <c:v>236.57277674836399</c:v>
                </c:pt>
                <c:pt idx="9164">
                  <c:v>236.90504268728199</c:v>
                </c:pt>
                <c:pt idx="9165">
                  <c:v>237.075019136093</c:v>
                </c:pt>
                <c:pt idx="9166">
                  <c:v>237.08271288717</c:v>
                </c:pt>
                <c:pt idx="9167">
                  <c:v>236.927936161079</c:v>
                </c:pt>
                <c:pt idx="9168">
                  <c:v>236.61078221869201</c:v>
                </c:pt>
                <c:pt idx="9169">
                  <c:v>236.13158803259799</c:v>
                </c:pt>
                <c:pt idx="9170">
                  <c:v>235.49043694749801</c:v>
                </c:pt>
                <c:pt idx="9171">
                  <c:v>234.68763895428901</c:v>
                </c:pt>
                <c:pt idx="9172">
                  <c:v>233.72385780134499</c:v>
                </c:pt>
                <c:pt idx="9173">
                  <c:v>232.60006933411799</c:v>
                </c:pt>
                <c:pt idx="9174">
                  <c:v>231.31719987744501</c:v>
                </c:pt>
                <c:pt idx="9175">
                  <c:v>229.87550029744699</c:v>
                </c:pt>
                <c:pt idx="9176">
                  <c:v>228.276304024984</c:v>
                </c:pt>
                <c:pt idx="9177">
                  <c:v>226.52083105099101</c:v>
                </c:pt>
                <c:pt idx="9178">
                  <c:v>224.61018197425801</c:v>
                </c:pt>
                <c:pt idx="9179">
                  <c:v>222.545340283304</c:v>
                </c:pt>
                <c:pt idx="9180">
                  <c:v>220.32825441485099</c:v>
                </c:pt>
                <c:pt idx="9181">
                  <c:v>217.960185400863</c:v>
                </c:pt>
                <c:pt idx="9182">
                  <c:v>215.442683997627</c:v>
                </c:pt>
                <c:pt idx="9183">
                  <c:v>212.77724665898899</c:v>
                </c:pt>
                <c:pt idx="9184">
                  <c:v>209.96623666043899</c:v>
                </c:pt>
                <c:pt idx="9185">
                  <c:v>207.011237743127</c:v>
                </c:pt>
                <c:pt idx="9186">
                  <c:v>203.91419793912701</c:v>
                </c:pt>
                <c:pt idx="9187">
                  <c:v>200.67738544915699</c:v>
                </c:pt>
                <c:pt idx="9188">
                  <c:v>197.30333961040401</c:v>
                </c:pt>
                <c:pt idx="9189">
                  <c:v>193.79374636007901</c:v>
                </c:pt>
                <c:pt idx="9190">
                  <c:v>190.151211823821</c:v>
                </c:pt>
                <c:pt idx="9191">
                  <c:v>186.37854359562101</c:v>
                </c:pt>
                <c:pt idx="9192">
                  <c:v>182.47840528717899</c:v>
                </c:pt>
                <c:pt idx="9193">
                  <c:v>178.453307823307</c:v>
                </c:pt>
                <c:pt idx="9194">
                  <c:v>174.30576648641801</c:v>
                </c:pt>
                <c:pt idx="9195">
                  <c:v>170.03875455765001</c:v>
                </c:pt>
                <c:pt idx="9196">
                  <c:v>165.655181561419</c:v>
                </c:pt>
                <c:pt idx="9197">
                  <c:v>161.15788658570699</c:v>
                </c:pt>
                <c:pt idx="9198">
                  <c:v>156.55009477823799</c:v>
                </c:pt>
                <c:pt idx="9199">
                  <c:v>151.83505893954</c:v>
                </c:pt>
                <c:pt idx="9200">
                  <c:v>147.016190570768</c:v>
                </c:pt>
                <c:pt idx="9201">
                  <c:v>142.09641105685</c:v>
                </c:pt>
                <c:pt idx="9202">
                  <c:v>137.079424090586</c:v>
                </c:pt>
                <c:pt idx="9203">
                  <c:v>131.96869145377701</c:v>
                </c:pt>
                <c:pt idx="9204">
                  <c:v>126.767138247975</c:v>
                </c:pt>
                <c:pt idx="9205">
                  <c:v>121.478892616419</c:v>
                </c:pt>
                <c:pt idx="9206">
                  <c:v>116.107451210603</c:v>
                </c:pt>
                <c:pt idx="9207">
                  <c:v>110.656037481063</c:v>
                </c:pt>
                <c:pt idx="9208">
                  <c:v>105.128698238274</c:v>
                </c:pt>
                <c:pt idx="9209">
                  <c:v>99.529441706977806</c:v>
                </c:pt>
                <c:pt idx="9210">
                  <c:v>93.862217584407205</c:v>
                </c:pt>
                <c:pt idx="9211">
                  <c:v>88.130444955160698</c:v>
                </c:pt>
                <c:pt idx="9212">
                  <c:v>82.338596554764706</c:v>
                </c:pt>
                <c:pt idx="9213">
                  <c:v>76.490376356368103</c:v>
                </c:pt>
                <c:pt idx="9214">
                  <c:v>70.5892510517657</c:v>
                </c:pt>
                <c:pt idx="9215">
                  <c:v>64.639853131950105</c:v>
                </c:pt>
                <c:pt idx="9216">
                  <c:v>58.6461553024319</c:v>
                </c:pt>
                <c:pt idx="9217">
                  <c:v>52.612137350755397</c:v>
                </c:pt>
                <c:pt idx="9218">
                  <c:v>46.542081402258503</c:v>
                </c:pt>
                <c:pt idx="9219">
                  <c:v>40.440374585653103</c:v>
                </c:pt>
                <c:pt idx="9220">
                  <c:v>34.311018073990503</c:v>
                </c:pt>
                <c:pt idx="9221">
                  <c:v>28.158115169806798</c:v>
                </c:pt>
                <c:pt idx="9222">
                  <c:v>21.986007188427699</c:v>
                </c:pt>
                <c:pt idx="9223">
                  <c:v>15.7990823405718</c:v>
                </c:pt>
                <c:pt idx="9224">
                  <c:v>9.6012917719606907</c:v>
                </c:pt>
                <c:pt idx="9225">
                  <c:v>3.3966451062107499</c:v>
                </c:pt>
                <c:pt idx="9226">
                  <c:v>-2.8106460474998198</c:v>
                </c:pt>
                <c:pt idx="9227">
                  <c:v>-9.01619292193452</c:v>
                </c:pt>
                <c:pt idx="9228">
                  <c:v>-15.2154570365956</c:v>
                </c:pt>
                <c:pt idx="9229">
                  <c:v>-21.403937851731801</c:v>
                </c:pt>
                <c:pt idx="9230">
                  <c:v>-27.577651361430899</c:v>
                </c:pt>
                <c:pt idx="9231">
                  <c:v>-33.732627705770597</c:v>
                </c:pt>
                <c:pt idx="9232">
                  <c:v>-39.864600997340901</c:v>
                </c:pt>
                <c:pt idx="9233">
                  <c:v>-45.968925535025598</c:v>
                </c:pt>
                <c:pt idx="9234">
                  <c:v>-52.041907577148102</c:v>
                </c:pt>
                <c:pt idx="9235">
                  <c:v>-58.079315083068998</c:v>
                </c:pt>
                <c:pt idx="9236">
                  <c:v>-64.076916094963707</c:v>
                </c:pt>
                <c:pt idx="9237">
                  <c:v>-70.030593456922304</c:v>
                </c:pt>
                <c:pt idx="9238">
                  <c:v>-75.936237052440902</c:v>
                </c:pt>
                <c:pt idx="9239">
                  <c:v>-81.789859868409906</c:v>
                </c:pt>
                <c:pt idx="9240">
                  <c:v>-87.587453717175293</c:v>
                </c:pt>
                <c:pt idx="9241">
                  <c:v>-93.324982742085098</c:v>
                </c:pt>
                <c:pt idx="9242">
                  <c:v>-98.998517522052495</c:v>
                </c:pt>
                <c:pt idx="9243">
                  <c:v>-104.604232050763</c:v>
                </c:pt>
                <c:pt idx="9244">
                  <c:v>-110.138275441693</c:v>
                </c:pt>
                <c:pt idx="9245">
                  <c:v>-115.596795557226</c:v>
                </c:pt>
                <c:pt idx="9246">
                  <c:v>-120.976084208039</c:v>
                </c:pt>
                <c:pt idx="9247">
                  <c:v>-126.27246098613401</c:v>
                </c:pt>
                <c:pt idx="9248">
                  <c:v>-131.482384949204</c:v>
                </c:pt>
                <c:pt idx="9249">
                  <c:v>-136.60233106659399</c:v>
                </c:pt>
                <c:pt idx="9250">
                  <c:v>-141.62831769665999</c:v>
                </c:pt>
                <c:pt idx="9251">
                  <c:v>-146.55736465432901</c:v>
                </c:pt>
                <c:pt idx="9252">
                  <c:v>-151.386114872826</c:v>
                </c:pt>
                <c:pt idx="9253">
                  <c:v>-156.11099372561699</c:v>
                </c:pt>
                <c:pt idx="9254">
                  <c:v>-160.728543845536</c:v>
                </c:pt>
                <c:pt idx="9255">
                  <c:v>-165.235887216582</c:v>
                </c:pt>
                <c:pt idx="9256">
                  <c:v>-169.630207467764</c:v>
                </c:pt>
                <c:pt idx="9257">
                  <c:v>-173.90858461823299</c:v>
                </c:pt>
                <c:pt idx="9258">
                  <c:v>-178.06799917336099</c:v>
                </c:pt>
                <c:pt idx="9259">
                  <c:v>-182.10534033952001</c:v>
                </c:pt>
                <c:pt idx="9260">
                  <c:v>-186.01757632130699</c:v>
                </c:pt>
                <c:pt idx="9261">
                  <c:v>-189.80221769405699</c:v>
                </c:pt>
                <c:pt idx="9262">
                  <c:v>-193.456802091854</c:v>
                </c:pt>
                <c:pt idx="9263">
                  <c:v>-196.97873222971401</c:v>
                </c:pt>
                <c:pt idx="9264">
                  <c:v>-200.36544268937101</c:v>
                </c:pt>
                <c:pt idx="9265">
                  <c:v>-203.614861800227</c:v>
                </c:pt>
                <c:pt idx="9266">
                  <c:v>-206.72489662105801</c:v>
                </c:pt>
                <c:pt idx="9267">
                  <c:v>-209.69327278386601</c:v>
                </c:pt>
                <c:pt idx="9268">
                  <c:v>-212.51786311628601</c:v>
                </c:pt>
                <c:pt idx="9269">
                  <c:v>-215.19728537033799</c:v>
                </c:pt>
                <c:pt idx="9270">
                  <c:v>-217.729120994347</c:v>
                </c:pt>
                <c:pt idx="9271">
                  <c:v>-220.11141048296901</c:v>
                </c:pt>
                <c:pt idx="9272">
                  <c:v>-222.34306838710299</c:v>
                </c:pt>
                <c:pt idx="9273">
                  <c:v>-224.42209722068901</c:v>
                </c:pt>
                <c:pt idx="9274">
                  <c:v>-226.34721641743201</c:v>
                </c:pt>
                <c:pt idx="9275">
                  <c:v>-228.11732647076499</c:v>
                </c:pt>
                <c:pt idx="9276">
                  <c:v>-229.73148110372401</c:v>
                </c:pt>
                <c:pt idx="9277">
                  <c:v>-231.18808571251199</c:v>
                </c:pt>
                <c:pt idx="9278">
                  <c:v>-232.48604425577801</c:v>
                </c:pt>
                <c:pt idx="9279">
                  <c:v>-233.62501232627</c:v>
                </c:pt>
                <c:pt idx="9280">
                  <c:v>-234.60361706912201</c:v>
                </c:pt>
                <c:pt idx="9281">
                  <c:v>-235.421253724466</c:v>
                </c:pt>
                <c:pt idx="9282">
                  <c:v>-236.07769253011901</c:v>
                </c:pt>
                <c:pt idx="9283">
                  <c:v>-236.57210989876901</c:v>
                </c:pt>
                <c:pt idx="9284">
                  <c:v>-236.904372828986</c:v>
                </c:pt>
                <c:pt idx="9285">
                  <c:v>-237.07434649887901</c:v>
                </c:pt>
                <c:pt idx="9286">
                  <c:v>-237.08203770113099</c:v>
                </c:pt>
                <c:pt idx="9287">
                  <c:v>-236.927258656541</c:v>
                </c:pt>
                <c:pt idx="9288">
                  <c:v>-236.61010262613601</c:v>
                </c:pt>
                <c:pt idx="9289">
                  <c:v>-236.13090658258599</c:v>
                </c:pt>
                <c:pt idx="9290">
                  <c:v>-235.48975387059301</c:v>
                </c:pt>
                <c:pt idx="9291">
                  <c:v>-234.686954480981</c:v>
                </c:pt>
                <c:pt idx="9292">
                  <c:v>-233.72317216197499</c:v>
                </c:pt>
                <c:pt idx="9293">
                  <c:v>-232.5993827588</c:v>
                </c:pt>
                <c:pt idx="9294">
                  <c:v>-231.31651259599201</c:v>
                </c:pt>
                <c:pt idx="9295">
                  <c:v>-229.87481253929599</c:v>
                </c:pt>
                <c:pt idx="9296">
                  <c:v>-228.27561601911799</c:v>
                </c:pt>
                <c:pt idx="9297">
                  <c:v>-226.52014302587099</c:v>
                </c:pt>
                <c:pt idx="9298">
                  <c:v>-224.60949415774201</c:v>
                </c:pt>
                <c:pt idx="9299">
                  <c:v>-222.54465290257701</c:v>
                </c:pt>
                <c:pt idx="9300">
                  <c:v>-220.32756769634699</c:v>
                </c:pt>
                <c:pt idx="9301">
                  <c:v>-217.959499570199</c:v>
                </c:pt>
                <c:pt idx="9302">
                  <c:v>-215.44199927952701</c:v>
                </c:pt>
                <c:pt idx="9303">
                  <c:v>-212.776563277208</c:v>
                </c:pt>
                <c:pt idx="9304">
                  <c:v>-209.96555483770001</c:v>
                </c:pt>
                <c:pt idx="9305">
                  <c:v>-207.01055770104199</c:v>
                </c:pt>
                <c:pt idx="9306">
                  <c:v>-203.91351989813001</c:v>
                </c:pt>
                <c:pt idx="9307">
                  <c:v>-200.67670962843499</c:v>
                </c:pt>
                <c:pt idx="9308">
                  <c:v>-197.30266622782699</c:v>
                </c:pt>
                <c:pt idx="9309">
                  <c:v>-193.79307563212899</c:v>
                </c:pt>
                <c:pt idx="9310">
                  <c:v>-190.15054396553001</c:v>
                </c:pt>
                <c:pt idx="9311">
                  <c:v>-186.37787882049301</c:v>
                </c:pt>
                <c:pt idx="9312">
                  <c:v>-182.47774380713801</c:v>
                </c:pt>
                <c:pt idx="9313">
                  <c:v>-178.45264984861799</c:v>
                </c:pt>
                <c:pt idx="9314">
                  <c:v>-174.30511222563001</c:v>
                </c:pt>
                <c:pt idx="9315">
                  <c:v>-170.038104217523</c:v>
                </c:pt>
                <c:pt idx="9316">
                  <c:v>-165.654535346872</c:v>
                </c:pt>
                <c:pt idx="9317">
                  <c:v>-161.157244699746</c:v>
                </c:pt>
                <c:pt idx="9318">
                  <c:v>-156.54945742189699</c:v>
                </c:pt>
                <c:pt idx="9319">
                  <c:v>-151.83442631181799</c:v>
                </c:pt>
                <c:pt idx="9320">
                  <c:v>-147.015562868572</c:v>
                </c:pt>
                <c:pt idx="9321">
                  <c:v>-142.09578847493</c:v>
                </c:pt>
                <c:pt idx="9322">
                  <c:v>-137.07880682148399</c:v>
                </c:pt>
                <c:pt idx="9323">
                  <c:v>-131.96807968776099</c:v>
                </c:pt>
                <c:pt idx="9324">
                  <c:v>-126.76653217298499</c:v>
                </c:pt>
                <c:pt idx="9325">
                  <c:v>-121.478292418015</c:v>
                </c:pt>
                <c:pt idx="9326">
                  <c:v>-116.106857071904</c:v>
                </c:pt>
                <c:pt idx="9327">
                  <c:v>-110.655449582693</c:v>
                </c:pt>
                <c:pt idx="9328">
                  <c:v>-105.12811675831701</c:v>
                </c:pt>
                <c:pt idx="9329">
                  <c:v>-99.528866820916306</c:v>
                </c:pt>
                <c:pt idx="9330">
                  <c:v>-93.861649465071906</c:v>
                </c:pt>
                <c:pt idx="9331">
                  <c:v>-88.129883772689098</c:v>
                </c:pt>
                <c:pt idx="9332">
                  <c:v>-82.338042476541503</c:v>
                </c:pt>
                <c:pt idx="9333">
                  <c:v>-76.489829546974804</c:v>
                </c:pt>
                <c:pt idx="9334">
                  <c:v>-70.588711672952996</c:v>
                </c:pt>
                <c:pt idx="9335">
                  <c:v>-64.639321342573496</c:v>
                </c:pt>
                <c:pt idx="9336">
                  <c:v>-58.6456312584043</c:v>
                </c:pt>
                <c:pt idx="9337">
                  <c:v>-52.611621205024697</c:v>
                </c:pt>
                <c:pt idx="9338">
                  <c:v>-46.541573304740098</c:v>
                </c:pt>
                <c:pt idx="9339">
                  <c:v>-40.4398746832074</c:v>
                </c:pt>
                <c:pt idx="9340">
                  <c:v>-34.310526510366302</c:v>
                </c:pt>
                <c:pt idx="9341">
                  <c:v>-28.157632085617401</c:v>
                </c:pt>
                <c:pt idx="9342">
                  <c:v>-21.985532721101102</c:v>
                </c:pt>
                <c:pt idx="9343">
                  <c:v>-15.7986166243199</c:v>
                </c:pt>
                <c:pt idx="9344">
                  <c:v>-9.6008349377421993</c:v>
                </c:pt>
                <c:pt idx="9345">
                  <c:v>-3.3961972816928601</c:v>
                </c:pt>
                <c:pt idx="9346">
                  <c:v>2.8110847379727502</c:v>
                </c:pt>
                <c:pt idx="9347">
                  <c:v>9.0166223573684494</c:v>
                </c:pt>
                <c:pt idx="9348">
                  <c:v>15.2158770993854</c:v>
                </c:pt>
                <c:pt idx="9349">
                  <c:v>21.4043484276851</c:v>
                </c:pt>
                <c:pt idx="9350">
                  <c:v>27.578052339804799</c:v>
                </c:pt>
                <c:pt idx="9351">
                  <c:v>33.733018979288097</c:v>
                </c:pt>
                <c:pt idx="9352">
                  <c:v>39.864982462226102</c:v>
                </c:pt>
                <c:pt idx="9353">
                  <c:v>45.969297091027101</c:v>
                </c:pt>
                <c:pt idx="9354">
                  <c:v>52.042269127561397</c:v>
                </c:pt>
                <c:pt idx="9355">
                  <c:v>58.079666534758303</c:v>
                </c:pt>
                <c:pt idx="9356">
                  <c:v>64.077257358382298</c:v>
                </c:pt>
                <c:pt idx="9357">
                  <c:v>70.030924446140006</c:v>
                </c:pt>
                <c:pt idx="9358">
                  <c:v>75.9365576851513</c:v>
                </c:pt>
                <c:pt idx="9359">
                  <c:v>81.790170065958094</c:v>
                </c:pt>
                <c:pt idx="9360">
                  <c:v>87.587753404570705</c:v>
                </c:pt>
                <c:pt idx="9361">
                  <c:v>93.325271848015802</c:v>
                </c:pt>
                <c:pt idx="9362">
                  <c:v>98.998795978897903</c:v>
                </c:pt>
                <c:pt idx="9363">
                  <c:v>104.604499794609</c:v>
                </c:pt>
                <c:pt idx="9364">
                  <c:v>110.138532412342</c:v>
                </c:pt>
                <c:pt idx="9365">
                  <c:v>115.597041698209</c:v>
                </c:pt>
                <c:pt idx="9366">
                  <c:v>120.97631946662</c:v>
                </c:pt>
                <c:pt idx="9367">
                  <c:v>126.272685313323</c:v>
                </c:pt>
                <c:pt idx="9368">
                  <c:v>131.482598299758</c:v>
                </c:pt>
                <c:pt idx="9369">
                  <c:v>136.602533399028</c:v>
                </c:pt>
                <c:pt idx="9370">
                  <c:v>141.62850897324299</c:v>
                </c:pt>
                <c:pt idx="9371">
                  <c:v>146.557544841094</c:v>
                </c:pt>
                <c:pt idx="9372">
                  <c:v>151.386283939566</c:v>
                </c:pt>
                <c:pt idx="9373">
                  <c:v>156.11115164589</c:v>
                </c:pt>
                <c:pt idx="9374">
                  <c:v>160.728690596658</c:v>
                </c:pt>
                <c:pt idx="9375">
                  <c:v>165.236022779629</c:v>
                </c:pt>
                <c:pt idx="9376">
                  <c:v>169.63033182756499</c:v>
                </c:pt>
                <c:pt idx="9377">
                  <c:v>173.90869776336899</c:v>
                </c:pt>
                <c:pt idx="9378">
                  <c:v>178.068101096156</c:v>
                </c:pt>
                <c:pt idx="9379">
                  <c:v>182.105431036033</c:v>
                </c:pt>
                <c:pt idx="9380">
                  <c:v>186.01765579132501</c:v>
                </c:pt>
                <c:pt idx="9381">
                  <c:v>189.80228594108399</c:v>
                </c:pt>
                <c:pt idx="9382">
                  <c:v>193.45685912310299</c:v>
                </c:pt>
                <c:pt idx="9383">
                  <c:v>196.978778056088</c:v>
                </c:pt>
                <c:pt idx="9384">
                  <c:v>200.36547732545901</c:v>
                </c:pt>
                <c:pt idx="9385">
                  <c:v>203.614885264283</c:v>
                </c:pt>
                <c:pt idx="9386">
                  <c:v>206.724908934984</c:v>
                </c:pt>
                <c:pt idx="9387">
                  <c:v>209.693273973201</c:v>
                </c:pt>
                <c:pt idx="9388">
                  <c:v>212.51785321018201</c:v>
                </c:pt>
                <c:pt idx="9389">
                  <c:v>215.197264401544</c:v>
                </c:pt>
                <c:pt idx="9390">
                  <c:v>217.729088999189</c:v>
                </c:pt>
                <c:pt idx="9391">
                  <c:v>220.11136750132701</c:v>
                </c:pt>
                <c:pt idx="9392">
                  <c:v>222.34301446238899</c:v>
                </c:pt>
                <c:pt idx="9393">
                  <c:v>224.422032399822</c:v>
                </c:pt>
                <c:pt idx="9394">
                  <c:v>226.34714075081399</c:v>
                </c:pt>
                <c:pt idx="9395">
                  <c:v>228.117240012255</c:v>
                </c:pt>
                <c:pt idx="9396">
                  <c:v>229.731383910613</c:v>
                </c:pt>
                <c:pt idx="9397">
                  <c:v>231.18797784549199</c:v>
                </c:pt>
                <c:pt idx="9398">
                  <c:v>232.48592577891401</c:v>
                </c:pt>
                <c:pt idx="9399">
                  <c:v>233.624883306969</c:v>
                </c:pt>
                <c:pt idx="9400">
                  <c:v>234.60347757810499</c:v>
                </c:pt>
                <c:pt idx="9401">
                  <c:v>235.42110383573001</c:v>
                </c:pt>
                <c:pt idx="9402">
                  <c:v>236.07753232091</c:v>
                </c:pt>
                <c:pt idx="9403">
                  <c:v>236.571939449544</c:v>
                </c:pt>
                <c:pt idx="9404">
                  <c:v>236.904192223378</c:v>
                </c:pt>
                <c:pt idx="9405">
                  <c:v>237.07415582366201</c:v>
                </c:pt>
                <c:pt idx="9406">
                  <c:v>237.081837046185</c:v>
                </c:pt>
                <c:pt idx="9407">
                  <c:v>236.927048114808</c:v>
                </c:pt>
                <c:pt idx="9408">
                  <c:v>236.60988229358699</c:v>
                </c:pt>
                <c:pt idx="9409">
                  <c:v>236.13067655817699</c:v>
                </c:pt>
                <c:pt idx="9410">
                  <c:v>235.489514256229</c:v>
                </c:pt>
                <c:pt idx="9411">
                  <c:v>234.68670538146901</c:v>
                </c:pt>
                <c:pt idx="9412">
                  <c:v>233.722913684985</c:v>
                </c:pt>
                <c:pt idx="9413">
                  <c:v>232.59911501482199</c:v>
                </c:pt>
                <c:pt idx="9414">
                  <c:v>231.31623569828901</c:v>
                </c:pt>
                <c:pt idx="9415">
                  <c:v>229.87452660386199</c:v>
                </c:pt>
                <c:pt idx="9416">
                  <c:v>228.275321164632</c:v>
                </c:pt>
                <c:pt idx="9417">
                  <c:v>226.51983937365</c:v>
                </c:pt>
                <c:pt idx="9418">
                  <c:v>224.60918183169099</c:v>
                </c:pt>
                <c:pt idx="9419">
                  <c:v>222.54433202914601</c:v>
                </c:pt>
                <c:pt idx="9420">
                  <c:v>220.32723840448099</c:v>
                </c:pt>
                <c:pt idx="9421">
                  <c:v>217.959161991288</c:v>
                </c:pt>
                <c:pt idx="9422">
                  <c:v>215.44165354735301</c:v>
                </c:pt>
                <c:pt idx="9423">
                  <c:v>212.77620952789999</c:v>
                </c:pt>
                <c:pt idx="9424">
                  <c:v>209.965193209679</c:v>
                </c:pt>
                <c:pt idx="9425">
                  <c:v>207.01018833496801</c:v>
                </c:pt>
                <c:pt idx="9426">
                  <c:v>203.913142936855</c:v>
                </c:pt>
                <c:pt idx="9427">
                  <c:v>200.676325216946</c:v>
                </c:pt>
                <c:pt idx="9428">
                  <c:v>197.30227451319001</c:v>
                </c:pt>
                <c:pt idx="9429">
                  <c:v>193.79267676344099</c:v>
                </c:pt>
                <c:pt idx="9430">
                  <c:v>190.15013809385599</c:v>
                </c:pt>
                <c:pt idx="9431">
                  <c:v>186.37746609882001</c:v>
                </c:pt>
                <c:pt idx="9432">
                  <c:v>182.47732439031299</c:v>
                </c:pt>
                <c:pt idx="9433">
                  <c:v>178.45222389329399</c:v>
                </c:pt>
                <c:pt idx="9434">
                  <c:v>174.30467989020701</c:v>
                </c:pt>
                <c:pt idx="9435">
                  <c:v>170.037665662097</c:v>
                </c:pt>
                <c:pt idx="9436">
                  <c:v>165.65409073316701</c:v>
                </c:pt>
                <c:pt idx="9437">
                  <c:v>161.156794191068</c:v>
                </c:pt>
                <c:pt idx="9438">
                  <c:v>156.549001183066</c:v>
                </c:pt>
                <c:pt idx="9439">
                  <c:v>151.83396450911599</c:v>
                </c:pt>
                <c:pt idx="9440">
                  <c:v>147.01509566968099</c:v>
                </c:pt>
                <c:pt idx="9441">
                  <c:v>142.09531604887599</c:v>
                </c:pt>
                <c:pt idx="9442">
                  <c:v>137.07832933856801</c:v>
                </c:pt>
                <c:pt idx="9443">
                  <c:v>131.96759731951201</c:v>
                </c:pt>
                <c:pt idx="9444">
                  <c:v>126.766045092092</c:v>
                </c:pt>
                <c:pt idx="9445">
                  <c:v>121.477800798269</c:v>
                </c:pt>
                <c:pt idx="9446">
                  <c:v>116.10636108813701</c:v>
                </c:pt>
                <c:pt idx="9447">
                  <c:v>110.65494941071699</c:v>
                </c:pt>
                <c:pt idx="9448">
                  <c:v>105.127612574865</c:v>
                </c:pt>
                <c:pt idx="9449">
                  <c:v>99.528358803578399</c:v>
                </c:pt>
                <c:pt idx="9450">
                  <c:v>93.861137792239504</c:v>
                </c:pt>
                <c:pt idx="9451">
                  <c:v>88.129368623486798</c:v>
                </c:pt>
                <c:pt idx="9452">
                  <c:v>82.337524030765906</c:v>
                </c:pt>
                <c:pt idx="9453">
                  <c:v>76.489307985048598</c:v>
                </c:pt>
                <c:pt idx="9454">
                  <c:v>70.588187175838499</c:v>
                </c:pt>
                <c:pt idx="9455">
                  <c:v>64.638794091726794</c:v>
                </c:pt>
                <c:pt idx="9456">
                  <c:v>58.645101435718601</c:v>
                </c:pt>
                <c:pt idx="9457">
                  <c:v>52.611088992752798</c:v>
                </c:pt>
                <c:pt idx="9458">
                  <c:v>46.541038885450703</c:v>
                </c:pt>
                <c:pt idx="9459">
                  <c:v>40.439338239704099</c:v>
                </c:pt>
                <c:pt idx="9460">
                  <c:v>34.309988225647402</c:v>
                </c:pt>
                <c:pt idx="9461">
                  <c:v>28.157092142802298</c:v>
                </c:pt>
                <c:pt idx="9462">
                  <c:v>21.984991303369799</c:v>
                </c:pt>
                <c:pt idx="9463">
                  <c:v>15.7980739148522</c:v>
                </c:pt>
                <c:pt idx="9464">
                  <c:v>9.6002911196613407</c:v>
                </c:pt>
                <c:pt idx="9465">
                  <c:v>3.3956525380062201</c:v>
                </c:pt>
                <c:pt idx="9466">
                  <c:v>-2.8116302244394999</c:v>
                </c:pt>
                <c:pt idx="9467">
                  <c:v>-9.0171684040319793</c:v>
                </c:pt>
                <c:pt idx="9468">
                  <c:v>-15.216423523959801</c:v>
                </c:pt>
                <c:pt idx="9469">
                  <c:v>-21.4048950482441</c:v>
                </c:pt>
                <c:pt idx="9470">
                  <c:v>-27.578598974841</c:v>
                </c:pt>
                <c:pt idx="9471">
                  <c:v>-33.733565447771198</c:v>
                </c:pt>
                <c:pt idx="9472">
                  <c:v>-39.865528583658097</c:v>
                </c:pt>
                <c:pt idx="9473">
                  <c:v>-45.969842685508702</c:v>
                </c:pt>
                <c:pt idx="9474">
                  <c:v>-52.042814015843099</c:v>
                </c:pt>
                <c:pt idx="9475">
                  <c:v>-58.0802105383029</c:v>
                </c:pt>
                <c:pt idx="9476">
                  <c:v>-64.077800299418001</c:v>
                </c:pt>
                <c:pt idx="9477">
                  <c:v>-70.031466147717495</c:v>
                </c:pt>
                <c:pt idx="9478">
                  <c:v>-75.937097971208203</c:v>
                </c:pt>
                <c:pt idx="9479">
                  <c:v>-81.790708761358701</c:v>
                </c:pt>
                <c:pt idx="9480">
                  <c:v>-87.588290335180105</c:v>
                </c:pt>
                <c:pt idx="9481">
                  <c:v>-93.325806840736306</c:v>
                </c:pt>
                <c:pt idx="9482">
                  <c:v>-98.999328861742299</c:v>
                </c:pt>
                <c:pt idx="9483">
                  <c:v>-104.605030396741</c:v>
                </c:pt>
                <c:pt idx="9484">
                  <c:v>-110.139060564137</c:v>
                </c:pt>
                <c:pt idx="9485">
                  <c:v>-115.5975672313</c:v>
                </c:pt>
                <c:pt idx="9486">
                  <c:v>-120.976842213959</c:v>
                </c:pt>
                <c:pt idx="9487">
                  <c:v>-126.273205109223</c:v>
                </c:pt>
                <c:pt idx="9488">
                  <c:v>-131.48311497995499</c:v>
                </c:pt>
                <c:pt idx="9489">
                  <c:v>-136.603046800719</c:v>
                </c:pt>
                <c:pt idx="9490">
                  <c:v>-141.62901893514999</c:v>
                </c:pt>
                <c:pt idx="9491">
                  <c:v>-146.558051203502</c:v>
                </c:pt>
                <c:pt idx="9492">
                  <c:v>-151.386786544377</c:v>
                </c:pt>
                <c:pt idx="9493">
                  <c:v>-156.11165033667001</c:v>
                </c:pt>
                <c:pt idx="9494">
                  <c:v>-160.72918521868499</c:v>
                </c:pt>
                <c:pt idx="9495">
                  <c:v>-165.23651317994</c:v>
                </c:pt>
                <c:pt idx="9496">
                  <c:v>-169.63081785499801</c:v>
                </c:pt>
                <c:pt idx="9497">
                  <c:v>-173.90917926861101</c:v>
                </c:pt>
                <c:pt idx="9498">
                  <c:v>-178.06857793179299</c:v>
                </c:pt>
                <c:pt idx="9499">
                  <c:v>-182.10590305658499</c:v>
                </c:pt>
                <c:pt idx="9500">
                  <c:v>-186.01812285329399</c:v>
                </c:pt>
                <c:pt idx="9501">
                  <c:v>-189.80274790299299</c:v>
                </c:pt>
                <c:pt idx="9502">
                  <c:v>-193.45731584554099</c:v>
                </c:pt>
                <c:pt idx="9503">
                  <c:v>-196.979229401749</c:v>
                </c:pt>
                <c:pt idx="9504">
                  <c:v>-200.36592315918301</c:v>
                </c:pt>
                <c:pt idx="9505">
                  <c:v>-203.61532545309001</c:v>
                </c:pt>
                <c:pt idx="9506">
                  <c:v>-206.72534334812099</c:v>
                </c:pt>
                <c:pt idx="9507">
                  <c:v>-209.693702482172</c:v>
                </c:pt>
                <c:pt idx="9508">
                  <c:v>-212.51827568878801</c:v>
                </c:pt>
                <c:pt idx="9509">
                  <c:v>-215.19768072591799</c:v>
                </c:pt>
                <c:pt idx="9510">
                  <c:v>-217.72949904782899</c:v>
                </c:pt>
                <c:pt idx="9511">
                  <c:v>-220.11177115513399</c:v>
                </c:pt>
                <c:pt idx="9512">
                  <c:v>-222.343411604696</c:v>
                </c:pt>
                <c:pt idx="9513">
                  <c:v>-224.42242291642799</c:v>
                </c:pt>
                <c:pt idx="9514">
                  <c:v>-226.34752453001701</c:v>
                </c:pt>
                <c:pt idx="9515">
                  <c:v>-228.11761694487899</c:v>
                </c:pt>
                <c:pt idx="9516">
                  <c:v>-229.731753890037</c:v>
                </c:pt>
                <c:pt idx="9517">
                  <c:v>-231.188340767684</c:v>
                </c:pt>
                <c:pt idx="9518">
                  <c:v>-232.48628154245301</c:v>
                </c:pt>
                <c:pt idx="9519">
                  <c:v>-233.62523181307401</c:v>
                </c:pt>
                <c:pt idx="9520">
                  <c:v>-234.60381873065899</c:v>
                </c:pt>
                <c:pt idx="9521">
                  <c:v>-235.42143754130899</c:v>
                </c:pt>
                <c:pt idx="9522">
                  <c:v>-236.07785848880101</c:v>
                </c:pt>
                <c:pt idx="9523">
                  <c:v>-236.572257991773</c:v>
                </c:pt>
                <c:pt idx="9524">
                  <c:v>-236.904503054727</c:v>
                </c:pt>
                <c:pt idx="9525">
                  <c:v>-237.07445886169501</c:v>
                </c:pt>
                <c:pt idx="9526">
                  <c:v>-237.082132211263</c:v>
                </c:pt>
                <c:pt idx="9527">
                  <c:v>-236.92733533011301</c:v>
                </c:pt>
                <c:pt idx="9528">
                  <c:v>-236.610161485134</c:v>
                </c:pt>
                <c:pt idx="9529">
                  <c:v>-236.130947654838</c:v>
                </c:pt>
                <c:pt idx="9530">
                  <c:v>-235.48977718974101</c:v>
                </c:pt>
                <c:pt idx="9531">
                  <c:v>-234.686960086456</c:v>
                </c:pt>
                <c:pt idx="9532">
                  <c:v>-233.72316009896801</c:v>
                </c:pt>
                <c:pt idx="9533">
                  <c:v>-232.599353078234</c:v>
                </c:pt>
                <c:pt idx="9534">
                  <c:v>-231.31646535448499</c:v>
                </c:pt>
                <c:pt idx="9535">
                  <c:v>-229.874747799132</c:v>
                </c:pt>
                <c:pt idx="9536">
                  <c:v>-228.27553384820999</c:v>
                </c:pt>
                <c:pt idx="9537">
                  <c:v>-226.52004349772099</c:v>
                </c:pt>
                <c:pt idx="9538">
                  <c:v>-224.60937735140601</c:v>
                </c:pt>
                <c:pt idx="9539">
                  <c:v>-222.54451890261899</c:v>
                </c:pt>
                <c:pt idx="9540">
                  <c:v>-220.32741659280299</c:v>
                </c:pt>
                <c:pt idx="9541">
                  <c:v>-217.95933145852601</c:v>
                </c:pt>
                <c:pt idx="9542">
                  <c:v>-215.44181426055999</c:v>
                </c:pt>
                <c:pt idx="9543">
                  <c:v>-212.776361457115</c:v>
                </c:pt>
                <c:pt idx="9544">
                  <c:v>-209.96533632792699</c:v>
                </c:pt>
                <c:pt idx="9545">
                  <c:v>-207.01032261826401</c:v>
                </c:pt>
                <c:pt idx="9546">
                  <c:v>-203.91326836420501</c:v>
                </c:pt>
                <c:pt idx="9547">
                  <c:v>-200.67644177033901</c:v>
                </c:pt>
                <c:pt idx="9548">
                  <c:v>-197.30238217760399</c:v>
                </c:pt>
                <c:pt idx="9549">
                  <c:v>-193.79277552683899</c:v>
                </c:pt>
                <c:pt idx="9550">
                  <c:v>-190.15022794717899</c:v>
                </c:pt>
                <c:pt idx="9551">
                  <c:v>-186.377547035981</c:v>
                </c:pt>
                <c:pt idx="9552">
                  <c:v>-182.47739640819401</c:v>
                </c:pt>
                <c:pt idx="9553">
                  <c:v>-178.45228699174001</c:v>
                </c:pt>
                <c:pt idx="9554">
                  <c:v>-174.304734072016</c:v>
                </c:pt>
                <c:pt idx="9555">
                  <c:v>-170.03771093301199</c:v>
                </c:pt>
                <c:pt idx="9556">
                  <c:v>-165.65412710186499</c:v>
                </c:pt>
                <c:pt idx="9557">
                  <c:v>-161.15682166915099</c:v>
                </c:pt>
                <c:pt idx="9558">
                  <c:v>-156.549019785052</c:v>
                </c:pt>
                <c:pt idx="9559">
                  <c:v>-151.83397425241901</c:v>
                </c:pt>
                <c:pt idx="9560">
                  <c:v>-147.015096574604</c:v>
                </c:pt>
                <c:pt idx="9561">
                  <c:v>-142.09530813859399</c:v>
                </c:pt>
                <c:pt idx="9562">
                  <c:v>-137.07831263911299</c:v>
                </c:pt>
                <c:pt idx="9563">
                  <c:v>-131.96757185975599</c:v>
                </c:pt>
                <c:pt idx="9564">
                  <c:v>-126.766010903734</c:v>
                </c:pt>
                <c:pt idx="9565">
                  <c:v>-121.47775791581201</c:v>
                </c:pt>
                <c:pt idx="9566">
                  <c:v>-116.10630954887</c:v>
                </c:pt>
                <c:pt idx="9567">
                  <c:v>-110.654889254699</c:v>
                </c:pt>
                <c:pt idx="9568">
                  <c:v>-105.12754384489899</c:v>
                </c:pt>
                <c:pt idx="9569">
                  <c:v>-99.528281545192101</c:v>
                </c:pt>
                <c:pt idx="9570">
                  <c:v>-93.861052053667606</c:v>
                </c:pt>
                <c:pt idx="9571">
                  <c:v>-88.129274455637997</c:v>
                </c:pt>
                <c:pt idx="9572">
                  <c:v>-82.337421487210605</c:v>
                </c:pt>
                <c:pt idx="9573">
                  <c:v>-76.489197121979004</c:v>
                </c:pt>
                <c:pt idx="9574">
                  <c:v>-70.588068052064401</c:v>
                </c:pt>
                <c:pt idx="9575">
                  <c:v>-64.638666768632007</c:v>
                </c:pt>
                <c:pt idx="9576">
                  <c:v>-58.6449659772329</c:v>
                </c:pt>
                <c:pt idx="9577">
                  <c:v>-52.610945465336101</c:v>
                </c:pt>
                <c:pt idx="9578">
                  <c:v>-46.540887358057503</c:v>
                </c:pt>
                <c:pt idx="9579">
                  <c:v>-40.439178783752503</c:v>
                </c:pt>
                <c:pt idx="9580">
                  <c:v>-34.309820914993601</c:v>
                </c:pt>
                <c:pt idx="9581">
                  <c:v>-28.1569170537018</c:v>
                </c:pt>
                <c:pt idx="9582">
                  <c:v>-21.9848085144592</c:v>
                </c:pt>
                <c:pt idx="9583">
                  <c:v>-15.7978835071033</c:v>
                </c:pt>
                <c:pt idx="9584">
                  <c:v>-9.6000931763515691</c:v>
                </c:pt>
                <c:pt idx="9585">
                  <c:v>-3.39544714469127</c:v>
                </c:pt>
                <c:pt idx="9586">
                  <c:v>2.81184297996609</c:v>
                </c:pt>
                <c:pt idx="9587">
                  <c:v>9.0173884317736803</c:v>
                </c:pt>
                <c:pt idx="9588">
                  <c:v>15.216650731748301</c:v>
                </c:pt>
                <c:pt idx="9589">
                  <c:v>21.405129341781699</c:v>
                </c:pt>
                <c:pt idx="9590">
                  <c:v>27.578840257727801</c:v>
                </c:pt>
                <c:pt idx="9591">
                  <c:v>33.733813621558802</c:v>
                </c:pt>
                <c:pt idx="9592">
                  <c:v>39.865783547871096</c:v>
                </c:pt>
                <c:pt idx="9593">
                  <c:v>45.970104337692902</c:v>
                </c:pt>
                <c:pt idx="9594">
                  <c:v>52.043082251601902</c:v>
                </c:pt>
                <c:pt idx="9595">
                  <c:v>58.080485251334203</c:v>
                </c:pt>
                <c:pt idx="9596">
                  <c:v>64.078081381563706</c:v>
                </c:pt>
                <c:pt idx="9597">
                  <c:v>70.0317534889911</c:v>
                </c:pt>
                <c:pt idx="9598">
                  <c:v>75.937391459845998</c:v>
                </c:pt>
                <c:pt idx="9599">
                  <c:v>81.791008283858702</c:v>
                </c:pt>
                <c:pt idx="9600">
                  <c:v>87.588595776343794</c:v>
                </c:pt>
                <c:pt idx="9601">
                  <c:v>93.326118083715002</c:v>
                </c:pt>
                <c:pt idx="9602">
                  <c:v>98.999645788066999</c:v>
                </c:pt>
                <c:pt idx="9603">
                  <c:v>104.605352886383</c:v>
                </c:pt>
                <c:pt idx="9604">
                  <c:v>110.139388495544</c:v>
                </c:pt>
                <c:pt idx="9605">
                  <c:v>115.597900481439</c:v>
                </c:pt>
                <c:pt idx="9606">
                  <c:v>120.977180658362</c:v>
                </c:pt>
                <c:pt idx="9607">
                  <c:v>126.273548622036</c:v>
                </c:pt>
                <c:pt idx="9608">
                  <c:v>131.48346343397699</c:v>
                </c:pt>
                <c:pt idx="9609">
                  <c:v>136.60340006745199</c:v>
                </c:pt>
                <c:pt idx="9610">
                  <c:v>141.62937688484399</c:v>
                </c:pt>
                <c:pt idx="9611">
                  <c:v>146.55841370520099</c:v>
                </c:pt>
                <c:pt idx="9612">
                  <c:v>151.38715346596601</c:v>
                </c:pt>
                <c:pt idx="9613">
                  <c:v>156.112021544919</c:v>
                </c:pt>
                <c:pt idx="9614">
                  <c:v>160.72956057930199</c:v>
                </c:pt>
                <c:pt idx="9615">
                  <c:v>165.23689255761201</c:v>
                </c:pt>
                <c:pt idx="9616">
                  <c:v>169.63120111344401</c:v>
                </c:pt>
                <c:pt idx="9617">
                  <c:v>173.90956627062499</c:v>
                </c:pt>
                <c:pt idx="9618">
                  <c:v>178.06896853929501</c:v>
                </c:pt>
                <c:pt idx="9619">
                  <c:v>182.10629713066501</c:v>
                </c:pt>
                <c:pt idx="9620">
                  <c:v>186.018520254267</c:v>
                </c:pt>
                <c:pt idx="9621">
                  <c:v>189.80314849044399</c:v>
                </c:pt>
                <c:pt idx="9622">
                  <c:v>193.45771947837</c:v>
                </c:pt>
                <c:pt idx="9623">
                  <c:v>196.97963593822399</c:v>
                </c:pt>
                <c:pt idx="9624">
                  <c:v>200.366332456984</c:v>
                </c:pt>
                <c:pt idx="9625">
                  <c:v>203.61573736936401</c:v>
                </c:pt>
                <c:pt idx="9626">
                  <c:v>206.72575773952801</c:v>
                </c:pt>
                <c:pt idx="9627">
                  <c:v>209.69411920492999</c:v>
                </c:pt>
                <c:pt idx="9628">
                  <c:v>212.518694598727</c:v>
                </c:pt>
                <c:pt idx="9629">
                  <c:v>215.198101678526</c:v>
                </c:pt>
                <c:pt idx="9630">
                  <c:v>217.72992189830401</c:v>
                </c:pt>
                <c:pt idx="9631">
                  <c:v>220.11219575842699</c:v>
                </c:pt>
                <c:pt idx="9632">
                  <c:v>222.343837815564</c:v>
                </c:pt>
                <c:pt idx="9633">
                  <c:v>224.42285058948201</c:v>
                </c:pt>
                <c:pt idx="9634">
                  <c:v>226.347953519768</c:v>
                </c:pt>
                <c:pt idx="9635">
                  <c:v>228.11804710579099</c:v>
                </c:pt>
                <c:pt idx="9636">
                  <c:v>229.73218507657299</c:v>
                </c:pt>
                <c:pt idx="9637">
                  <c:v>231.188772834351</c:v>
                </c:pt>
                <c:pt idx="9638">
                  <c:v>232.486714343855</c:v>
                </c:pt>
                <c:pt idx="9639">
                  <c:v>233.62566520395799</c:v>
                </c:pt>
                <c:pt idx="9640">
                  <c:v>234.60425256596301</c:v>
                </c:pt>
                <c:pt idx="9641">
                  <c:v>235.421871676206</c:v>
                </c:pt>
                <c:pt idx="9642">
                  <c:v>236.07829277875399</c:v>
                </c:pt>
                <c:pt idx="9643">
                  <c:v>236.572692292574</c:v>
                </c:pt>
                <c:pt idx="9644">
                  <c:v>236.90493722255101</c:v>
                </c:pt>
                <c:pt idx="9645">
                  <c:v>237.07489275313901</c:v>
                </c:pt>
                <c:pt idx="9646">
                  <c:v>237.082565683398</c:v>
                </c:pt>
                <c:pt idx="9647">
                  <c:v>236.92776824052899</c:v>
                </c:pt>
                <c:pt idx="9648">
                  <c:v>236.610593691986</c:v>
                </c:pt>
                <c:pt idx="9649">
                  <c:v>236.13137901688799</c:v>
                </c:pt>
                <c:pt idx="9650">
                  <c:v>235.490207566408</c:v>
                </c:pt>
                <c:pt idx="9651">
                  <c:v>234.687389337859</c:v>
                </c:pt>
                <c:pt idx="9652">
                  <c:v>233.723588085969</c:v>
                </c:pt>
                <c:pt idx="9653">
                  <c:v>232.59977966248201</c:v>
                </c:pt>
                <c:pt idx="9654">
                  <c:v>231.31689039846401</c:v>
                </c:pt>
                <c:pt idx="9655">
                  <c:v>229.87517116619901</c:v>
                </c:pt>
                <c:pt idx="9656">
                  <c:v>228.27595540263999</c:v>
                </c:pt>
                <c:pt idx="9657">
                  <c:v>226.520463104751</c:v>
                </c:pt>
                <c:pt idx="9658">
                  <c:v>224.60979487727499</c:v>
                </c:pt>
                <c:pt idx="9659">
                  <c:v>222.54493421461001</c:v>
                </c:pt>
                <c:pt idx="9660">
                  <c:v>220.32782955928499</c:v>
                </c:pt>
                <c:pt idx="9661">
                  <c:v>217.959741948995</c:v>
                </c:pt>
                <c:pt idx="9662">
                  <c:v>215.44222214567699</c:v>
                </c:pt>
                <c:pt idx="9663">
                  <c:v>212.77676660874701</c:v>
                </c:pt>
                <c:pt idx="9664">
                  <c:v>209.96573861918799</c:v>
                </c:pt>
                <c:pt idx="9665">
                  <c:v>207.01072192355201</c:v>
                </c:pt>
                <c:pt idx="9666">
                  <c:v>203.91366455923699</c:v>
                </c:pt>
                <c:pt idx="9667">
                  <c:v>200.67683473219699</c:v>
                </c:pt>
                <c:pt idx="9668">
                  <c:v>197.30277178476399</c:v>
                </c:pt>
                <c:pt idx="9669">
                  <c:v>193.79316165921099</c:v>
                </c:pt>
                <c:pt idx="9670">
                  <c:v>190.15061048614001</c:v>
                </c:pt>
                <c:pt idx="9671">
                  <c:v>186.37792586441699</c:v>
                </c:pt>
                <c:pt idx="9672">
                  <c:v>182.47777141053001</c:v>
                </c:pt>
                <c:pt idx="9673">
                  <c:v>178.45265805397099</c:v>
                </c:pt>
                <c:pt idx="9674">
                  <c:v>174.305101081749</c:v>
                </c:pt>
                <c:pt idx="9675">
                  <c:v>170.03807377949099</c:v>
                </c:pt>
                <c:pt idx="9676">
                  <c:v>165.65448567601001</c:v>
                </c:pt>
                <c:pt idx="9677">
                  <c:v>161.15717586358301</c:v>
                </c:pt>
                <c:pt idx="9678">
                  <c:v>156.54936949412701</c:v>
                </c:pt>
                <c:pt idx="9679">
                  <c:v>151.834319372263</c:v>
                </c:pt>
                <c:pt idx="9680">
                  <c:v>147.015437003134</c:v>
                </c:pt>
                <c:pt idx="9681">
                  <c:v>142.09564377555299</c:v>
                </c:pt>
                <c:pt idx="9682">
                  <c:v>137.078643386099</c:v>
                </c:pt>
                <c:pt idx="9683">
                  <c:v>131.967897620244</c:v>
                </c:pt>
                <c:pt idx="9684">
                  <c:v>126.76633158310899</c:v>
                </c:pt>
                <c:pt idx="9685">
                  <c:v>121.47807342138999</c:v>
                </c:pt>
                <c:pt idx="9686">
                  <c:v>116.106619789927</c:v>
                </c:pt>
                <c:pt idx="9687">
                  <c:v>110.655194142497</c:v>
                </c:pt>
                <c:pt idx="9688">
                  <c:v>105.12784329270499</c:v>
                </c:pt>
                <c:pt idx="9689">
                  <c:v>99.528575468311004</c:v>
                </c:pt>
                <c:pt idx="9690">
                  <c:v>93.861340369447205</c:v>
                </c:pt>
                <c:pt idx="9691">
                  <c:v>88.129557083516005</c:v>
                </c:pt>
                <c:pt idx="9692">
                  <c:v>82.337698348712095</c:v>
                </c:pt>
                <c:pt idx="9693">
                  <c:v>76.489468140752805</c:v>
                </c:pt>
                <c:pt idx="9694">
                  <c:v>70.588333153889096</c:v>
                </c:pt>
                <c:pt idx="9695">
                  <c:v>64.638925881446895</c:v>
                </c:pt>
                <c:pt idx="9696">
                  <c:v>58.645219031154603</c:v>
                </c:pt>
                <c:pt idx="9697">
                  <c:v>52.611192392669302</c:v>
                </c:pt>
                <c:pt idx="9698">
                  <c:v>46.5411280933154</c:v>
                </c:pt>
                <c:pt idx="9699">
                  <c:v>40.4394132636736</c:v>
                </c:pt>
                <c:pt idx="9700">
                  <c:v>34.310049078553902</c:v>
                </c:pt>
                <c:pt idx="9701">
                  <c:v>28.157138842133499</c:v>
                </c:pt>
                <c:pt idx="9702">
                  <c:v>21.985023871258299</c:v>
                </c:pt>
                <c:pt idx="9703">
                  <c:v>15.7980923780457</c:v>
                </c:pt>
                <c:pt idx="9704">
                  <c:v>9.6002955095078395</c:v>
                </c:pt>
                <c:pt idx="9705">
                  <c:v>3.3956428904342402</c:v>
                </c:pt>
                <c:pt idx="9706">
                  <c:v>-2.81165386895603</c:v>
                </c:pt>
                <c:pt idx="9707">
                  <c:v>-9.0172060004865404</c:v>
                </c:pt>
                <c:pt idx="9708">
                  <c:v>-15.216475022848099</c:v>
                </c:pt>
                <c:pt idx="9709">
                  <c:v>-21.404960395589999</c:v>
                </c:pt>
                <c:pt idx="9710">
                  <c:v>-27.5786781122255</c:v>
                </c:pt>
                <c:pt idx="9711">
                  <c:v>-33.733658312366003</c:v>
                </c:pt>
                <c:pt idx="9712">
                  <c:v>-39.8656351082562</c:v>
                </c:pt>
                <c:pt idx="9713">
                  <c:v>-45.969962798557901</c:v>
                </c:pt>
                <c:pt idx="9714">
                  <c:v>-52.042947641482499</c:v>
                </c:pt>
                <c:pt idx="9715">
                  <c:v>-58.0803575963998</c:v>
                </c:pt>
                <c:pt idx="9716">
                  <c:v>-64.077960705606301</c:v>
                </c:pt>
                <c:pt idx="9717">
                  <c:v>-70.031639813432704</c:v>
                </c:pt>
                <c:pt idx="9718">
                  <c:v>-75.937284803727394</c:v>
                </c:pt>
                <c:pt idx="9719">
                  <c:v>-81.790908663854594</c:v>
                </c:pt>
                <c:pt idx="9720">
                  <c:v>-87.588503206749493</c:v>
                </c:pt>
                <c:pt idx="9721">
                  <c:v>-93.326032576452306</c:v>
                </c:pt>
                <c:pt idx="9722">
                  <c:v>-98.999567352694896</c:v>
                </c:pt>
                <c:pt idx="9723">
                  <c:v>-104.605281530087</c:v>
                </c:pt>
                <c:pt idx="9724">
                  <c:v>-110.13932422314601</c:v>
                </c:pt>
                <c:pt idx="9725">
                  <c:v>-115.597843295408</c:v>
                </c:pt>
                <c:pt idx="9726">
                  <c:v>-120.97713055881</c:v>
                </c:pt>
                <c:pt idx="9727">
                  <c:v>-126.27350560673</c:v>
                </c:pt>
                <c:pt idx="9728">
                  <c:v>-131.483427498342</c:v>
                </c:pt>
                <c:pt idx="9729">
                  <c:v>-136.60337120458499</c:v>
                </c:pt>
                <c:pt idx="9730">
                  <c:v>-141.62935508551399</c:v>
                </c:pt>
                <c:pt idx="9731">
                  <c:v>-146.55839895786599</c:v>
                </c:pt>
                <c:pt idx="9732">
                  <c:v>-151.38714575677901</c:v>
                </c:pt>
                <c:pt idx="9733">
                  <c:v>-156.11202085774099</c:v>
                </c:pt>
                <c:pt idx="9734">
                  <c:v>-160.72956689570699</c:v>
                </c:pt>
                <c:pt idx="9735">
                  <c:v>-165.236905856909</c:v>
                </c:pt>
                <c:pt idx="9736">
                  <c:v>-169.63122137268201</c:v>
                </c:pt>
                <c:pt idx="9737">
                  <c:v>-173.90959346461301</c:v>
                </c:pt>
                <c:pt idx="9738">
                  <c:v>-178.06900264060599</c:v>
                </c:pt>
                <c:pt idx="9739">
                  <c:v>-182.10633810966701</c:v>
                </c:pt>
                <c:pt idx="9740">
                  <c:v>-186.01856807912199</c:v>
                </c:pt>
                <c:pt idx="9741">
                  <c:v>-189.80320312713499</c:v>
                </c:pt>
                <c:pt idx="9742">
                  <c:v>-193.457780890712</c:v>
                </c:pt>
                <c:pt idx="9743">
                  <c:v>-196.97970408789001</c:v>
                </c:pt>
                <c:pt idx="9744">
                  <c:v>-200.36640730351399</c:v>
                </c:pt>
                <c:pt idx="9745">
                  <c:v>-203.61581887019</c:v>
                </c:pt>
                <c:pt idx="9746">
                  <c:v>-206.72584584999001</c:v>
                </c:pt>
                <c:pt idx="9747">
                  <c:v>-209.69421387829999</c:v>
                </c:pt>
                <c:pt idx="9748">
                  <c:v>-212.518795786227</c:v>
                </c:pt>
                <c:pt idx="9749">
                  <c:v>-215.19820932935201</c:v>
                </c:pt>
                <c:pt idx="9750">
                  <c:v>-217.730035959644</c:v>
                </c:pt>
                <c:pt idx="9751">
                  <c:v>-220.11231617548901</c:v>
                </c:pt>
                <c:pt idx="9752">
                  <c:v>-222.343964531598</c:v>
                </c:pt>
                <c:pt idx="9753">
                  <c:v>-224.42298354580001</c:v>
                </c:pt>
                <c:pt idx="9754">
                  <c:v>-226.34809265577499</c:v>
                </c:pt>
                <c:pt idx="9755">
                  <c:v>-228.118192359006</c:v>
                </c:pt>
                <c:pt idx="9756">
                  <c:v>-229.73233638265299</c:v>
                </c:pt>
                <c:pt idx="9757">
                  <c:v>-231.188930127123</c:v>
                </c:pt>
                <c:pt idx="9758">
                  <c:v>-232.486877555338</c:v>
                </c:pt>
                <c:pt idx="9759">
                  <c:v>-233.62583426439201</c:v>
                </c:pt>
                <c:pt idx="9760">
                  <c:v>-234.60442740383601</c:v>
                </c:pt>
                <c:pt idx="9761">
                  <c:v>-235.42205221828499</c:v>
                </c:pt>
                <c:pt idx="9762">
                  <c:v>-236.07847895011</c:v>
                </c:pt>
                <c:pt idx="9763">
                  <c:v>-236.57288401661401</c:v>
                </c:pt>
                <c:pt idx="9764">
                  <c:v>-236.905134421046</c:v>
                </c:pt>
                <c:pt idx="9765">
                  <c:v>-237.07509534625601</c:v>
                </c:pt>
                <c:pt idx="9766">
                  <c:v>-237.082773589731</c:v>
                </c:pt>
                <c:pt idx="9767">
                  <c:v>-236.927981377126</c:v>
                </c:pt>
                <c:pt idx="9768">
                  <c:v>-236.610811974386</c:v>
                </c:pt>
                <c:pt idx="9769">
                  <c:v>-236.13160235914901</c:v>
                </c:pt>
                <c:pt idx="9770">
                  <c:v>-235.49043588114299</c:v>
                </c:pt>
                <c:pt idx="9771">
                  <c:v>-234.687622536265</c:v>
                </c:pt>
                <c:pt idx="9772">
                  <c:v>-233.72382607786099</c:v>
                </c:pt>
                <c:pt idx="9773">
                  <c:v>-232.60002235632999</c:v>
                </c:pt>
                <c:pt idx="9774">
                  <c:v>-231.31713770142301</c:v>
                </c:pt>
                <c:pt idx="9775">
                  <c:v>-229.875422984143</c:v>
                </c:pt>
                <c:pt idx="9776">
                  <c:v>-228.27621164020101</c:v>
                </c:pt>
                <c:pt idx="9777">
                  <c:v>-226.52072366534901</c:v>
                </c:pt>
                <c:pt idx="9778">
                  <c:v>-224.610059663154</c:v>
                </c:pt>
                <c:pt idx="9779">
                  <c:v>-222.54520312687899</c:v>
                </c:pt>
                <c:pt idx="9780">
                  <c:v>-220.328102497945</c:v>
                </c:pt>
                <c:pt idx="9781">
                  <c:v>-217.96001881298099</c:v>
                </c:pt>
                <c:pt idx="9782">
                  <c:v>-215.44250283289401</c:v>
                </c:pt>
                <c:pt idx="9783">
                  <c:v>-212.777051016103</c:v>
                </c:pt>
                <c:pt idx="9784">
                  <c:v>-209.96602664263401</c:v>
                </c:pt>
                <c:pt idx="9785">
                  <c:v>-207.01101345811901</c:v>
                </c:pt>
                <c:pt idx="9786">
                  <c:v>-203.91395949907201</c:v>
                </c:pt>
                <c:pt idx="9787">
                  <c:v>-200.67713297059899</c:v>
                </c:pt>
                <c:pt idx="9788">
                  <c:v>-197.30307321422401</c:v>
                </c:pt>
                <c:pt idx="9789">
                  <c:v>-193.79346617144799</c:v>
                </c:pt>
                <c:pt idx="9790">
                  <c:v>-190.15091797214399</c:v>
                </c:pt>
                <c:pt idx="9791">
                  <c:v>-186.37823621448001</c:v>
                </c:pt>
                <c:pt idx="9792">
                  <c:v>-182.478084514285</c:v>
                </c:pt>
                <c:pt idx="9793">
                  <c:v>-178.45297380043601</c:v>
                </c:pt>
                <c:pt idx="9794">
                  <c:v>-174.30541935936</c:v>
                </c:pt>
                <c:pt idx="9795">
                  <c:v>-170.038394476142</c:v>
                </c:pt>
                <c:pt idx="9796">
                  <c:v>-165.654808679094</c:v>
                </c:pt>
                <c:pt idx="9797">
                  <c:v>-161.157501060025</c:v>
                </c:pt>
                <c:pt idx="9798">
                  <c:v>-156.54969677042999</c:v>
                </c:pt>
                <c:pt idx="9799">
                  <c:v>-151.83464861453999</c:v>
                </c:pt>
                <c:pt idx="9800">
                  <c:v>-147.01576809714899</c:v>
                </c:pt>
                <c:pt idx="9801">
                  <c:v>-142.09597660676201</c:v>
                </c:pt>
                <c:pt idx="9802">
                  <c:v>-137.07897783968599</c:v>
                </c:pt>
                <c:pt idx="9803">
                  <c:v>-131.96823358116299</c:v>
                </c:pt>
                <c:pt idx="9804">
                  <c:v>-126.76666893611601</c:v>
                </c:pt>
                <c:pt idx="9805">
                  <c:v>-121.478412051091</c:v>
                </c:pt>
                <c:pt idx="9806">
                  <c:v>-116.10695958081099</c:v>
                </c:pt>
                <c:pt idx="9807">
                  <c:v>-110.655534978972</c:v>
                </c:pt>
                <c:pt idx="9808">
                  <c:v>-105.12818505914299</c:v>
                </c:pt>
                <c:pt idx="9809">
                  <c:v>-99.528918049079905</c:v>
                </c:pt>
                <c:pt idx="9810">
                  <c:v>-93.861683648959897</c:v>
                </c:pt>
                <c:pt idx="9811">
                  <c:v>-88.129900946248299</c:v>
                </c:pt>
                <c:pt idx="9812">
                  <c:v>-82.338042679265399</c:v>
                </c:pt>
                <c:pt idx="9813">
                  <c:v>-76.489812823873706</c:v>
                </c:pt>
                <c:pt idx="9814">
                  <c:v>-70.588678074516906</c:v>
                </c:pt>
                <c:pt idx="9815">
                  <c:v>-64.639270924746597</c:v>
                </c:pt>
                <c:pt idx="9816">
                  <c:v>-58.645564082555701</c:v>
                </c:pt>
                <c:pt idx="9817">
                  <c:v>-52.611537337902298</c:v>
                </c:pt>
                <c:pt idx="9818">
                  <c:v>-46.541472818446799</c:v>
                </c:pt>
                <c:pt idx="9819">
                  <c:v>-40.4397576551535</c:v>
                </c:pt>
                <c:pt idx="9820">
                  <c:v>-34.310393023238099</c:v>
                </c:pt>
                <c:pt idx="9821">
                  <c:v>-28.157482227324198</c:v>
                </c:pt>
                <c:pt idx="9822">
                  <c:v>-21.9853665847474</c:v>
                </c:pt>
                <c:pt idx="9823">
                  <c:v>-15.7984343081467</c:v>
                </c:pt>
                <c:pt idx="9824">
                  <c:v>-9.6006365450832103</c:v>
                </c:pt>
                <c:pt idx="9825">
                  <c:v>-3.3959829209429802</c:v>
                </c:pt>
                <c:pt idx="9826">
                  <c:v>2.8113149534288899</c:v>
                </c:pt>
                <c:pt idx="9827">
                  <c:v>9.0168683091950701</c:v>
                </c:pt>
                <c:pt idx="9828">
                  <c:v>15.2161386643543</c:v>
                </c:pt>
                <c:pt idx="9829">
                  <c:v>21.404625477721499</c:v>
                </c:pt>
                <c:pt idx="9830">
                  <c:v>27.578344742046301</c:v>
                </c:pt>
                <c:pt idx="9831">
                  <c:v>33.733326596146902</c:v>
                </c:pt>
                <c:pt idx="9832">
                  <c:v>39.865305151436601</c:v>
                </c:pt>
                <c:pt idx="9833">
                  <c:v>45.969634705715997</c:v>
                </c:pt>
                <c:pt idx="9834">
                  <c:v>52.042621516300798</c:v>
                </c:pt>
                <c:pt idx="9835">
                  <c:v>58.080033541629902</c:v>
                </c:pt>
                <c:pt idx="9836">
                  <c:v>64.077638823045305</c:v>
                </c:pt>
                <c:pt idx="9837">
                  <c:v>70.031320203888001</c:v>
                </c:pt>
                <c:pt idx="9838">
                  <c:v>75.936967566987903</c:v>
                </c:pt>
                <c:pt idx="9839">
                  <c:v>81.790593898656994</c:v>
                </c:pt>
                <c:pt idx="9840">
                  <c:v>87.588191010745604</c:v>
                </c:pt>
                <c:pt idx="9841">
                  <c:v>93.325723046186795</c:v>
                </c:pt>
                <c:pt idx="9842">
                  <c:v>98.999260583575506</c:v>
                </c:pt>
                <c:pt idx="9843">
                  <c:v>104.604977616352</c:v>
                </c:pt>
                <c:pt idx="9844">
                  <c:v>110.139023257841</c:v>
                </c:pt>
                <c:pt idx="9845">
                  <c:v>115.597545370349</c:v>
                </c:pt>
                <c:pt idx="9846">
                  <c:v>120.97683576456799</c:v>
                </c:pt>
                <c:pt idx="9847">
                  <c:v>126.273214032597</c:v>
                </c:pt>
                <c:pt idx="9848">
                  <c:v>131.483139232306</c:v>
                </c:pt>
                <c:pt idx="9849">
                  <c:v>136.60308633330499</c:v>
                </c:pt>
                <c:pt idx="9850">
                  <c:v>141.62907369429701</c:v>
                </c:pt>
                <c:pt idx="9851">
                  <c:v>146.55812113063701</c:v>
                </c:pt>
                <c:pt idx="9852">
                  <c:v>151.38687157606199</c:v>
                </c:pt>
                <c:pt idx="9853">
                  <c:v>156.111750404633</c:v>
                </c:pt>
                <c:pt idx="9854">
                  <c:v>160.72930024985499</c:v>
                </c:pt>
                <c:pt idx="9855">
                  <c:v>165.236643096488</c:v>
                </c:pt>
                <c:pt idx="9856">
                  <c:v>169.630962574374</c:v>
                </c:pt>
                <c:pt idx="9857">
                  <c:v>173.90933870358199</c:v>
                </c:pt>
                <c:pt idx="9858">
                  <c:v>178.068751990484</c:v>
                </c:pt>
                <c:pt idx="9859">
                  <c:v>182.10609164252401</c:v>
                </c:pt>
                <c:pt idx="9860">
                  <c:v>186.01832586545399</c:v>
                </c:pt>
                <c:pt idx="9861">
                  <c:v>189.802965235843</c:v>
                </c:pt>
                <c:pt idx="9862">
                  <c:v>193.45754738908499</c:v>
                </c:pt>
                <c:pt idx="9863">
                  <c:v>196.97947504157801</c:v>
                </c:pt>
                <c:pt idx="9864">
                  <c:v>200.366182776524</c:v>
                </c:pt>
                <c:pt idx="9865">
                  <c:v>203.61559892486</c:v>
                </c:pt>
                <c:pt idx="9866">
                  <c:v>206.725630546975</c:v>
                </c:pt>
                <c:pt idx="9867">
                  <c:v>209.69400327655899</c:v>
                </c:pt>
                <c:pt idx="9868">
                  <c:v>212.51858994300301</c:v>
                </c:pt>
                <c:pt idx="9869">
                  <c:v>215.19800830016101</c:v>
                </c:pt>
                <c:pt idx="9870">
                  <c:v>217.72983979826299</c:v>
                </c:pt>
                <c:pt idx="9871">
                  <c:v>220.11212493393799</c:v>
                </c:pt>
                <c:pt idx="9872">
                  <c:v>222.34377826013099</c:v>
                </c:pt>
                <c:pt idx="9873">
                  <c:v>224.42280229289199</c:v>
                </c:pt>
                <c:pt idx="9874">
                  <c:v>226.34791646810999</c:v>
                </c:pt>
                <c:pt idx="9875">
                  <c:v>228.11802128146601</c:v>
                </c:pt>
                <c:pt idx="9876">
                  <c:v>229.732170458311</c:v>
                </c:pt>
                <c:pt idx="9877">
                  <c:v>231.18876939722901</c:v>
                </c:pt>
                <c:pt idx="9878">
                  <c:v>232.48672205931399</c:v>
                </c:pt>
                <c:pt idx="9879">
                  <c:v>233.625684039822</c:v>
                </c:pt>
                <c:pt idx="9880">
                  <c:v>234.60428248645999</c:v>
                </c:pt>
                <c:pt idx="9881">
                  <c:v>235.421912641989</c:v>
                </c:pt>
                <c:pt idx="9882">
                  <c:v>236.078344746922</c:v>
                </c:pt>
                <c:pt idx="9883">
                  <c:v>236.57275521669899</c:v>
                </c:pt>
                <c:pt idx="9884">
                  <c:v>236.905011052698</c:v>
                </c:pt>
                <c:pt idx="9885">
                  <c:v>237.07497743589701</c:v>
                </c:pt>
                <c:pt idx="9886">
                  <c:v>237.08266116190501</c:v>
                </c:pt>
                <c:pt idx="9887">
                  <c:v>236.92787445449699</c:v>
                </c:pt>
                <c:pt idx="9888">
                  <c:v>236.61071057773299</c:v>
                </c:pt>
                <c:pt idx="9889">
                  <c:v>236.13150650737001</c:v>
                </c:pt>
                <c:pt idx="9890">
                  <c:v>235.49034559124601</c:v>
                </c:pt>
                <c:pt idx="9891">
                  <c:v>234.68753782337299</c:v>
                </c:pt>
                <c:pt idx="9892">
                  <c:v>233.72374695521199</c:v>
                </c:pt>
                <c:pt idx="9893">
                  <c:v>232.59994883527301</c:v>
                </c:pt>
                <c:pt idx="9894">
                  <c:v>231.317069791422</c:v>
                </c:pt>
                <c:pt idx="9895">
                  <c:v>229.87536069278201</c:v>
                </c:pt>
                <c:pt idx="9896">
                  <c:v>228.27615497318101</c:v>
                </c:pt>
                <c:pt idx="9897">
                  <c:v>226.52067262649501</c:v>
                </c:pt>
                <c:pt idx="9898">
                  <c:v>224.610014254417</c:v>
                </c:pt>
                <c:pt idx="9899">
                  <c:v>222.545163348339</c:v>
                </c:pt>
                <c:pt idx="9900">
                  <c:v>220.328068347819</c:v>
                </c:pt>
                <c:pt idx="9901">
                  <c:v>217.95999028762799</c:v>
                </c:pt>
                <c:pt idx="9902">
                  <c:v>215.442479926819</c:v>
                </c:pt>
                <c:pt idx="9903">
                  <c:v>212.77703372196601</c:v>
                </c:pt>
                <c:pt idx="9904">
                  <c:v>209.966014951256</c:v>
                </c:pt>
                <c:pt idx="9905">
                  <c:v>207.01100735848999</c:v>
                </c:pt>
                <c:pt idx="9906">
                  <c:v>203.91395897835801</c:v>
                </c:pt>
                <c:pt idx="9907">
                  <c:v>200.67713801415701</c:v>
                </c:pt>
                <c:pt idx="9908">
                  <c:v>197.30308380560399</c:v>
                </c:pt>
                <c:pt idx="9909">
                  <c:v>193.793482292411</c:v>
                </c:pt>
                <c:pt idx="9910">
                  <c:v>190.15093960266299</c:v>
                </c:pt>
                <c:pt idx="9911">
                  <c:v>186.37826333276001</c:v>
                </c:pt>
                <c:pt idx="9912">
                  <c:v>182.478117096772</c:v>
                </c:pt>
                <c:pt idx="9913">
                  <c:v>178.45301182183101</c:v>
                </c:pt>
                <c:pt idx="9914">
                  <c:v>174.30546279262501</c:v>
                </c:pt>
                <c:pt idx="9915">
                  <c:v>170.03844329252499</c:v>
                </c:pt>
                <c:pt idx="9916">
                  <c:v>165.65486284813099</c:v>
                </c:pt>
                <c:pt idx="9917">
                  <c:v>161.15756054956699</c:v>
                </c:pt>
                <c:pt idx="9918">
                  <c:v>156.54976154664601</c:v>
                </c:pt>
                <c:pt idx="9919">
                  <c:v>151.834718641942</c:v>
                </c:pt>
                <c:pt idx="9920">
                  <c:v>147.01584333860399</c:v>
                </c:pt>
                <c:pt idx="9921">
                  <c:v>142.096057023508</c:v>
                </c:pt>
                <c:pt idx="9922">
                  <c:v>137.07906339135201</c:v>
                </c:pt>
                <c:pt idx="9923">
                  <c:v>131.96832422578399</c:v>
                </c:pt>
                <c:pt idx="9924">
                  <c:v>126.76676463015301</c:v>
                </c:pt>
                <c:pt idx="9925">
                  <c:v>121.478512749448</c:v>
                </c:pt>
                <c:pt idx="9926">
                  <c:v>116.107065236854</c:v>
                </c:pt>
                <c:pt idx="9927">
                  <c:v>110.65564554455</c:v>
                </c:pt>
                <c:pt idx="9928">
                  <c:v>105.128300484609</c:v>
                </c:pt>
                <c:pt idx="9929">
                  <c:v>99.529038283309404</c:v>
                </c:pt>
                <c:pt idx="9930">
                  <c:v>93.861808639365606</c:v>
                </c:pt>
                <c:pt idx="9931">
                  <c:v>88.130030638819903</c:v>
                </c:pt>
                <c:pt idx="9932">
                  <c:v>82.338177018567293</c:v>
                </c:pt>
                <c:pt idx="9933">
                  <c:v>76.489951753087794</c:v>
                </c:pt>
                <c:pt idx="9934">
                  <c:v>70.588821535451899</c:v>
                </c:pt>
                <c:pt idx="9935">
                  <c:v>64.639418857861997</c:v>
                </c:pt>
                <c:pt idx="9936">
                  <c:v>58.645716426994603</c:v>
                </c:pt>
                <c:pt idx="9937">
                  <c:v>52.6116940315082</c:v>
                </c:pt>
                <c:pt idx="9938">
                  <c:v>46.541633797785302</c:v>
                </c:pt>
                <c:pt idx="9939">
                  <c:v>40.439922855542001</c:v>
                </c:pt>
                <c:pt idx="9940">
                  <c:v>34.310562378762199</c:v>
                </c:pt>
                <c:pt idx="9941">
                  <c:v>28.157655670879802</c:v>
                </c:pt>
                <c:pt idx="9942">
                  <c:v>21.985544048048101</c:v>
                </c:pt>
                <c:pt idx="9943">
                  <c:v>15.7986157217534</c:v>
                </c:pt>
                <c:pt idx="9944">
                  <c:v>9.6008218384423394</c:v>
                </c:pt>
                <c:pt idx="9945">
                  <c:v>3.39617202239585</c:v>
                </c:pt>
                <c:pt idx="9946">
                  <c:v>-2.8111221166094098</c:v>
                </c:pt>
                <c:pt idx="9947">
                  <c:v>-9.0166718107770105</c:v>
                </c:pt>
                <c:pt idx="9948">
                  <c:v>-15.2159385791246</c:v>
                </c:pt>
                <c:pt idx="9949">
                  <c:v>-21.4044218814565</c:v>
                </c:pt>
                <c:pt idx="9950">
                  <c:v>-27.578137711482501</c:v>
                </c:pt>
                <c:pt idx="9951">
                  <c:v>-33.733116208953398</c:v>
                </c:pt>
                <c:pt idx="9952">
                  <c:v>-39.865091486187602</c:v>
                </c:pt>
                <c:pt idx="9953">
                  <c:v>-45.9694178418668</c:v>
                </c:pt>
                <c:pt idx="9954">
                  <c:v>-52.042401534145696</c:v>
                </c:pt>
                <c:pt idx="9955">
                  <c:v>-58.079810522293101</c:v>
                </c:pt>
                <c:pt idx="9956">
                  <c:v>-64.077412848434605</c:v>
                </c:pt>
                <c:pt idx="9957">
                  <c:v>-70.031091356671496</c:v>
                </c:pt>
                <c:pt idx="9958">
                  <c:v>-75.936735930569697</c:v>
                </c:pt>
                <c:pt idx="9959">
                  <c:v>-81.790359557138899</c:v>
                </c:pt>
                <c:pt idx="9960">
                  <c:v>-87.587954048903001</c:v>
                </c:pt>
                <c:pt idx="9961">
                  <c:v>-93.3254835494415</c:v>
                </c:pt>
                <c:pt idx="9962">
                  <c:v>-98.999018637955004</c:v>
                </c:pt>
                <c:pt idx="9963">
                  <c:v>-104.60473330847201</c:v>
                </c:pt>
                <c:pt idx="9964">
                  <c:v>-110.138776674865</c:v>
                </c:pt>
                <c:pt idx="9965">
                  <c:v>-115.59729659996501</c:v>
                </c:pt>
                <c:pt idx="9966">
                  <c:v>-120.97658489495301</c:v>
                </c:pt>
                <c:pt idx="9967">
                  <c:v>-126.27296115239</c:v>
                </c:pt>
                <c:pt idx="9968">
                  <c:v>-131.48288443057899</c:v>
                </c:pt>
                <c:pt idx="9969">
                  <c:v>-136.60282969952601</c:v>
                </c:pt>
                <c:pt idx="9970">
                  <c:v>-141.62881531830399</c:v>
                </c:pt>
                <c:pt idx="9971">
                  <c:v>-146.55786110260701</c:v>
                </c:pt>
                <c:pt idx="9972">
                  <c:v>-151.38660998647899</c:v>
                </c:pt>
                <c:pt idx="9973">
                  <c:v>-156.111487344257</c:v>
                </c:pt>
                <c:pt idx="9974">
                  <c:v>-160.72903580969199</c:v>
                </c:pt>
                <c:pt idx="9975">
                  <c:v>-165.23637736776101</c:v>
                </c:pt>
                <c:pt idx="9976">
                  <c:v>-169.630695648488</c:v>
                </c:pt>
                <c:pt idx="9977">
                  <c:v>-173.90907067209801</c:v>
                </c:pt>
                <c:pt idx="9978">
                  <c:v>-178.06848294508299</c:v>
                </c:pt>
                <c:pt idx="9979">
                  <c:v>-182.105821674981</c:v>
                </c:pt>
                <c:pt idx="9980">
                  <c:v>-186.01805506760601</c:v>
                </c:pt>
                <c:pt idx="9981">
                  <c:v>-189.80269369955801</c:v>
                </c:pt>
                <c:pt idx="9982">
                  <c:v>-193.45727520622799</c:v>
                </c:pt>
                <c:pt idx="9983">
                  <c:v>-196.97920230398901</c:v>
                </c:pt>
                <c:pt idx="9984">
                  <c:v>-200.36590957598099</c:v>
                </c:pt>
                <c:pt idx="9985">
                  <c:v>-203.615325353049</c:v>
                </c:pt>
                <c:pt idx="9986">
                  <c:v>-206.72535669546301</c:v>
                </c:pt>
                <c:pt idx="9987">
                  <c:v>-209.69372923676099</c:v>
                </c:pt>
                <c:pt idx="9988">
                  <c:v>-212.51831580615701</c:v>
                </c:pt>
                <c:pt idx="9989">
                  <c:v>-215.19773415729099</c:v>
                </c:pt>
                <c:pt idx="9990">
                  <c:v>-217.72956574015501</c:v>
                </c:pt>
                <c:pt idx="9991">
                  <c:v>-220.111851051108</c:v>
                </c:pt>
                <c:pt idx="9992">
                  <c:v>-222.34350464279601</c:v>
                </c:pt>
                <c:pt idx="9993">
                  <c:v>-224.422529030943</c:v>
                </c:pt>
                <c:pt idx="9994">
                  <c:v>-226.347643651081</c:v>
                </c:pt>
                <c:pt idx="9995">
                  <c:v>-228.11774899850599</c:v>
                </c:pt>
                <c:pt idx="9996">
                  <c:v>-229.73189879815499</c:v>
                </c:pt>
                <c:pt idx="9997">
                  <c:v>-231.188498448172</c:v>
                </c:pt>
                <c:pt idx="9998">
                  <c:v>-232.48645190917799</c:v>
                </c:pt>
                <c:pt idx="9999">
                  <c:v>-233.625414775933</c:v>
                </c:pt>
                <c:pt idx="10000">
                  <c:v>-234.604014195617</c:v>
                </c:pt>
                <c:pt idx="10001">
                  <c:v>-235.42164541044201</c:v>
                </c:pt>
                <c:pt idx="10002">
                  <c:v>-236.07807866033701</c:v>
                </c:pt>
                <c:pt idx="10003">
                  <c:v>-236.57249036013701</c:v>
                </c:pt>
                <c:pt idx="10004">
                  <c:v>-236.90474751058699</c:v>
                </c:pt>
                <c:pt idx="10005">
                  <c:v>-237.074715292007</c:v>
                </c:pt>
                <c:pt idx="10006">
                  <c:v>-237.082400499317</c:v>
                </c:pt>
                <c:pt idx="10007">
                  <c:v>-236.92761535558299</c:v>
                </c:pt>
                <c:pt idx="10008">
                  <c:v>-236.61045312413</c:v>
                </c:pt>
                <c:pt idx="10009">
                  <c:v>-236.13125077995099</c:v>
                </c:pt>
                <c:pt idx="10010">
                  <c:v>-235.490091670098</c:v>
                </c:pt>
                <c:pt idx="10011">
                  <c:v>-234.68728578777299</c:v>
                </c:pt>
                <c:pt idx="10012">
                  <c:v>-233.723496883601</c:v>
                </c:pt>
                <c:pt idx="10013">
                  <c:v>-232.59970080523499</c:v>
                </c:pt>
                <c:pt idx="10014">
                  <c:v>-231.31682387965799</c:v>
                </c:pt>
                <c:pt idx="10015">
                  <c:v>-229.87511697508799</c:v>
                </c:pt>
                <c:pt idx="10016">
                  <c:v>-228.27591352442499</c:v>
                </c:pt>
                <c:pt idx="10017">
                  <c:v>-226.52043352059499</c:v>
                </c:pt>
                <c:pt idx="10018">
                  <c:v>-224.60977756431899</c:v>
                </c:pt>
                <c:pt idx="10019">
                  <c:v>-222.54492914599601</c:v>
                </c:pt>
                <c:pt idx="10020">
                  <c:v>-220.32783670416899</c:v>
                </c:pt>
                <c:pt idx="10021">
                  <c:v>-217.95976127257299</c:v>
                </c:pt>
                <c:pt idx="10022">
                  <c:v>-215.44225360920501</c:v>
                </c:pt>
                <c:pt idx="10023">
                  <c:v>-212.77681016956299</c:v>
                </c:pt>
                <c:pt idx="10024">
                  <c:v>-209.965794230738</c:v>
                </c:pt>
                <c:pt idx="10025">
                  <c:v>-207.010789535416</c:v>
                </c:pt>
                <c:pt idx="10026">
                  <c:v>-203.91374411715699</c:v>
                </c:pt>
                <c:pt idx="10027">
                  <c:v>-200.67692617810201</c:v>
                </c:pt>
                <c:pt idx="10028">
                  <c:v>-197.30287505680101</c:v>
                </c:pt>
                <c:pt idx="10029">
                  <c:v>-193.79327669177499</c:v>
                </c:pt>
                <c:pt idx="10030">
                  <c:v>-190.15073720991001</c:v>
                </c:pt>
                <c:pt idx="10031">
                  <c:v>-186.378064206381</c:v>
                </c:pt>
                <c:pt idx="10032">
                  <c:v>-182.47792129402399</c:v>
                </c:pt>
                <c:pt idx="10033">
                  <c:v>-178.452819398716</c:v>
                </c:pt>
                <c:pt idx="10034">
                  <c:v>-174.305273803879</c:v>
                </c:pt>
                <c:pt idx="10035">
                  <c:v>-170.03825779160101</c:v>
                </c:pt>
                <c:pt idx="10036">
                  <c:v>-165.654680887187</c:v>
                </c:pt>
                <c:pt idx="10037">
                  <c:v>-161.15738217944701</c:v>
                </c:pt>
                <c:pt idx="10038">
                  <c:v>-156.54958681687299</c:v>
                </c:pt>
                <c:pt idx="10039">
                  <c:v>-151.83454760069901</c:v>
                </c:pt>
                <c:pt idx="10040">
                  <c:v>-147.015676032729</c:v>
                </c:pt>
                <c:pt idx="10041">
                  <c:v>-142.095893498474</c:v>
                </c:pt>
                <c:pt idx="10042">
                  <c:v>-137.07890369126099</c:v>
                </c:pt>
                <c:pt idx="10043">
                  <c:v>-131.96816839335301</c:v>
                </c:pt>
                <c:pt idx="10044">
                  <c:v>-126.766612706708</c:v>
                </c:pt>
                <c:pt idx="10045">
                  <c:v>-121.47836477490701</c:v>
                </c:pt>
                <c:pt idx="10046">
                  <c:v>-116.106921249725</c:v>
                </c:pt>
                <c:pt idx="10047">
                  <c:v>-110.65550558191801</c:v>
                </c:pt>
                <c:pt idx="10048">
                  <c:v>-105.128164582124</c:v>
                </c:pt>
                <c:pt idx="10049">
                  <c:v>-99.528906475186304</c:v>
                </c:pt>
                <c:pt idx="10050">
                  <c:v>-93.8616809583757</c:v>
                </c:pt>
                <c:pt idx="10051">
                  <c:v>-88.129907116271795</c:v>
                </c:pt>
                <c:pt idx="10052">
                  <c:v>-82.3380576843185</c:v>
                </c:pt>
                <c:pt idx="10053">
                  <c:v>-76.489836635525293</c:v>
                </c:pt>
                <c:pt idx="10054">
                  <c:v>-70.588710661490396</c:v>
                </c:pt>
                <c:pt idx="10055">
                  <c:v>-64.6393122529457</c:v>
                </c:pt>
                <c:pt idx="10056">
                  <c:v>-58.645614115077102</c:v>
                </c:pt>
                <c:pt idx="10057">
                  <c:v>-52.611596035065197</c:v>
                </c:pt>
                <c:pt idx="10058">
                  <c:v>-46.541540137801903</c:v>
                </c:pt>
                <c:pt idx="10059">
                  <c:v>-40.439833551508798</c:v>
                </c:pt>
                <c:pt idx="10060">
                  <c:v>-34.310477448683002</c:v>
                </c:pt>
                <c:pt idx="10061">
                  <c:v>-28.1575751312565</c:v>
                </c:pt>
                <c:pt idx="10062">
                  <c:v>-21.985467913884801</c:v>
                </c:pt>
                <c:pt idx="10063">
                  <c:v>-15.7985440065598</c:v>
                </c:pt>
                <c:pt idx="10064">
                  <c:v>-9.6007545542263504</c:v>
                </c:pt>
                <c:pt idx="10065">
                  <c:v>-3.39610917966561</c:v>
                </c:pt>
                <c:pt idx="10066">
                  <c:v>2.8111805088401001</c:v>
                </c:pt>
                <c:pt idx="10067">
                  <c:v>9.0167257449997198</c:v>
                </c:pt>
                <c:pt idx="10068">
                  <c:v>15.215988049316</c:v>
                </c:pt>
                <c:pt idx="10069">
                  <c:v>21.404466883096902</c:v>
                </c:pt>
                <c:pt idx="10070">
                  <c:v>27.578178241541099</c:v>
                </c:pt>
                <c:pt idx="10071">
                  <c:v>33.733152265886197</c:v>
                </c:pt>
                <c:pt idx="10072">
                  <c:v>39.865123069935798</c:v>
                </c:pt>
                <c:pt idx="10073">
                  <c:v>45.969444953853198</c:v>
                </c:pt>
                <c:pt idx="10074">
                  <c:v>52.042424177274597</c:v>
                </c:pt>
                <c:pt idx="10075">
                  <c:v>58.079828700931699</c:v>
                </c:pt>
                <c:pt idx="10076">
                  <c:v>64.077426568422794</c:v>
                </c:pt>
                <c:pt idx="10077">
                  <c:v>70.031100625310202</c:v>
                </c:pt>
                <c:pt idx="10078">
                  <c:v>75.936740756608302</c:v>
                </c:pt>
                <c:pt idx="10079">
                  <c:v>81.790359950782502</c:v>
                </c:pt>
                <c:pt idx="10080">
                  <c:v>87.587950021794498</c:v>
                </c:pt>
                <c:pt idx="10081">
                  <c:v>93.325475114657195</c:v>
                </c:pt>
                <c:pt idx="10082">
                  <c:v>98.999005809992099</c:v>
                </c:pt>
                <c:pt idx="10083">
                  <c:v>104.60471610324601</c:v>
                </c:pt>
                <c:pt idx="10084">
                  <c:v>110.138755109698</c:v>
                </c:pt>
                <c:pt idx="10085">
                  <c:v>115.597270693578</c:v>
                </c:pt>
                <c:pt idx="10086">
                  <c:v>120.976554667454</c:v>
                </c:pt>
                <c:pt idx="10087">
                  <c:v>126.272926625265</c:v>
                </c:pt>
                <c:pt idx="10088">
                  <c:v>131.482845626677</c:v>
                </c:pt>
                <c:pt idx="10089">
                  <c:v>136.60278664305801</c:v>
                </c:pt>
                <c:pt idx="10090">
                  <c:v>141.62876803481899</c:v>
                </c:pt>
                <c:pt idx="10091">
                  <c:v>146.55780961898699</c:v>
                </c:pt>
                <c:pt idx="10092">
                  <c:v>151.386554330926</c:v>
                </c:pt>
                <c:pt idx="10093">
                  <c:v>156.11142754628</c:v>
                </c:pt>
                <c:pt idx="10094">
                  <c:v>160.728971900094</c:v>
                </c:pt>
                <c:pt idx="10095">
                  <c:v>165.236309378621</c:v>
                </c:pt>
                <c:pt idx="10096">
                  <c:v>169.630623613154</c:v>
                </c:pt>
                <c:pt idx="10097">
                  <c:v>173.908994625166</c:v>
                </c:pt>
                <c:pt idx="10098">
                  <c:v>178.06840292238999</c:v>
                </c:pt>
                <c:pt idx="10099">
                  <c:v>182.10573771358</c:v>
                </c:pt>
                <c:pt idx="10100">
                  <c:v>186.01796720575999</c:v>
                </c:pt>
                <c:pt idx="10101">
                  <c:v>189.80260197671601</c:v>
                </c:pt>
                <c:pt idx="10102">
                  <c:v>193.45717966301601</c:v>
                </c:pt>
                <c:pt idx="10103">
                  <c:v>196.97910298218801</c:v>
                </c:pt>
                <c:pt idx="10104">
                  <c:v>200.36580651851099</c:v>
                </c:pt>
                <c:pt idx="10105">
                  <c:v>203.615218603958</c:v>
                </c:pt>
                <c:pt idx="10106">
                  <c:v>206.725246299899</c:v>
                </c:pt>
                <c:pt idx="10107">
                  <c:v>209.693615240962</c:v>
                </c:pt>
                <c:pt idx="10108">
                  <c:v>212.518198257428</c:v>
                </c:pt>
                <c:pt idx="10109">
                  <c:v>215.19761310399099</c:v>
                </c:pt>
                <c:pt idx="10110">
                  <c:v>217.72944123167201</c:v>
                </c:pt>
                <c:pt idx="10111">
                  <c:v>220.11172313784499</c:v>
                </c:pt>
                <c:pt idx="10112">
                  <c:v>222.343373376149</c:v>
                </c:pt>
                <c:pt idx="10113">
                  <c:v>224.42239446328099</c:v>
                </c:pt>
                <c:pt idx="10114">
                  <c:v>226.347505835726</c:v>
                </c:pt>
                <c:pt idx="10115">
                  <c:v>228.11760798971599</c:v>
                </c:pt>
                <c:pt idx="10116">
                  <c:v>229.731754651101</c:v>
                </c:pt>
                <c:pt idx="10117">
                  <c:v>231.18835121891499</c:v>
                </c:pt>
                <c:pt idx="10118">
                  <c:v>232.486301654654</c:v>
                </c:pt>
                <c:pt idx="10119">
                  <c:v>233.62526155392601</c:v>
                </c:pt>
                <c:pt idx="10120">
                  <c:v>234.60385806474099</c:v>
                </c:pt>
                <c:pt idx="10121">
                  <c:v>235.42148643011799</c:v>
                </c:pt>
                <c:pt idx="10122">
                  <c:v>236.077916890772</c:v>
                </c:pt>
                <c:pt idx="10123">
                  <c:v>236.57232586230299</c:v>
                </c:pt>
                <c:pt idx="10124">
                  <c:v>236.90458034619499</c:v>
                </c:pt>
                <c:pt idx="10125">
                  <c:v>237.07454552348801</c:v>
                </c:pt>
                <c:pt idx="10126">
                  <c:v>237.082228189798</c:v>
                </c:pt>
                <c:pt idx="10127">
                  <c:v>236.92744056886701</c:v>
                </c:pt>
                <c:pt idx="10128">
                  <c:v>236.61027592466701</c:v>
                </c:pt>
                <c:pt idx="10129">
                  <c:v>236.131071232821</c:v>
                </c:pt>
                <c:pt idx="10130">
                  <c:v>235.48990984098501</c:v>
                </c:pt>
                <c:pt idx="10131">
                  <c:v>234.68710174294301</c:v>
                </c:pt>
                <c:pt idx="10132">
                  <c:v>233.72331068987501</c:v>
                </c:pt>
                <c:pt idx="10133">
                  <c:v>232.59951252997101</c:v>
                </c:pt>
                <c:pt idx="10134">
                  <c:v>231.316633590723</c:v>
                </c:pt>
                <c:pt idx="10135">
                  <c:v>229.87492474083601</c:v>
                </c:pt>
                <c:pt idx="10136">
                  <c:v>228.275719413671</c:v>
                </c:pt>
                <c:pt idx="10137">
                  <c:v>226.52023760259399</c:v>
                </c:pt>
                <c:pt idx="10138">
                  <c:v>224.60957990874101</c:v>
                </c:pt>
                <c:pt idx="10139">
                  <c:v>222.5447298229</c:v>
                </c:pt>
                <c:pt idx="10140">
                  <c:v>220.32763578398001</c:v>
                </c:pt>
                <c:pt idx="10141">
                  <c:v>217.95955882605901</c:v>
                </c:pt>
                <c:pt idx="10142">
                  <c:v>215.442049707449</c:v>
                </c:pt>
                <c:pt idx="10143">
                  <c:v>212.776604883944</c:v>
                </c:pt>
                <c:pt idx="10144">
                  <c:v>209.96558763290199</c:v>
                </c:pt>
                <c:pt idx="10145">
                  <c:v>207.010581697254</c:v>
                </c:pt>
                <c:pt idx="10146">
                  <c:v>203.91353511077801</c:v>
                </c:pt>
                <c:pt idx="10147">
                  <c:v>200.67671607581201</c:v>
                </c:pt>
                <c:pt idx="10148">
                  <c:v>197.30266393107601</c:v>
                </c:pt>
                <c:pt idx="10149">
                  <c:v>193.79306461523799</c:v>
                </c:pt>
                <c:pt idx="10150">
                  <c:v>190.15052425530499</c:v>
                </c:pt>
                <c:pt idx="10151">
                  <c:v>186.37785044655101</c:v>
                </c:pt>
                <c:pt idx="10152">
                  <c:v>182.47770680188401</c:v>
                </c:pt>
                <c:pt idx="10153">
                  <c:v>178.45260424723</c:v>
                </c:pt>
                <c:pt idx="10154">
                  <c:v>174.30505806603699</c:v>
                </c:pt>
                <c:pt idx="10155">
                  <c:v>170.038041540389</c:v>
                </c:pt>
                <c:pt idx="10156">
                  <c:v>165.65446419557099</c:v>
                </c:pt>
                <c:pt idx="10157">
                  <c:v>161.15716512034399</c:v>
                </c:pt>
                <c:pt idx="10158">
                  <c:v>156.54936946312799</c:v>
                </c:pt>
                <c:pt idx="10159">
                  <c:v>151.834330025062</c:v>
                </c:pt>
                <c:pt idx="10160">
                  <c:v>147.015458307827</c:v>
                </c:pt>
                <c:pt idx="10161">
                  <c:v>142.09567569679501</c:v>
                </c:pt>
                <c:pt idx="10162">
                  <c:v>137.07868588512301</c:v>
                </c:pt>
                <c:pt idx="10163">
                  <c:v>131.96795065488499</c:v>
                </c:pt>
                <c:pt idx="10164">
                  <c:v>126.766395107823</c:v>
                </c:pt>
                <c:pt idx="10165">
                  <c:v>121.47814738728199</c:v>
                </c:pt>
                <c:pt idx="10166">
                  <c:v>116.10670414477801</c:v>
                </c:pt>
                <c:pt idx="10167">
                  <c:v>110.65528883077999</c:v>
                </c:pt>
                <c:pt idx="10168">
                  <c:v>105.12794825562599</c:v>
                </c:pt>
                <c:pt idx="10169">
                  <c:v>99.528690643824206</c:v>
                </c:pt>
                <c:pt idx="10170">
                  <c:v>93.861465692296406</c:v>
                </c:pt>
                <c:pt idx="10171">
                  <c:v>88.129692485251496</c:v>
                </c:pt>
                <c:pt idx="10172">
                  <c:v>82.337843757733907</c:v>
                </c:pt>
                <c:pt idx="10173">
                  <c:v>76.489623482334693</c:v>
                </c:pt>
                <c:pt idx="10174">
                  <c:v>70.5884983502187</c:v>
                </c:pt>
                <c:pt idx="10175">
                  <c:v>64.639100851651605</c:v>
                </c:pt>
                <c:pt idx="10176">
                  <c:v>58.645403691343802</c:v>
                </c:pt>
                <c:pt idx="10177">
                  <c:v>52.611386655961901</c:v>
                </c:pt>
                <c:pt idx="10178">
                  <c:v>46.541331869885603</c:v>
                </c:pt>
                <c:pt idx="10179">
                  <c:v>40.439626460783899</c:v>
                </c:pt>
                <c:pt idx="10180">
                  <c:v>34.310271600592202</c:v>
                </c:pt>
                <c:pt idx="10181">
                  <c:v>28.1573705906568</c:v>
                </c:pt>
                <c:pt idx="10182">
                  <c:v>21.985264745023802</c:v>
                </c:pt>
                <c:pt idx="10183">
                  <c:v>15.79834227307</c:v>
                </c:pt>
                <c:pt idx="10184">
                  <c:v>9.6005543190850204</c:v>
                </c:pt>
                <c:pt idx="10185">
                  <c:v>3.3959105051926799</c:v>
                </c:pt>
                <c:pt idx="10186">
                  <c:v>-2.81137756100759</c:v>
                </c:pt>
                <c:pt idx="10187">
                  <c:v>-9.0169211139241607</c:v>
                </c:pt>
                <c:pt idx="10188">
                  <c:v>-15.216181674785</c:v>
                </c:pt>
                <c:pt idx="10189">
                  <c:v>-21.404658705626701</c:v>
                </c:pt>
                <c:pt idx="10190">
                  <c:v>-27.578368202409901</c:v>
                </c:pt>
                <c:pt idx="10191">
                  <c:v>-33.733340307141397</c:v>
                </c:pt>
                <c:pt idx="10192">
                  <c:v>-39.865309134414296</c:v>
                </c:pt>
                <c:pt idx="10193">
                  <c:v>-45.969628985197701</c:v>
                </c:pt>
                <c:pt idx="10194">
                  <c:v>-52.042606119951998</c:v>
                </c:pt>
                <c:pt idx="10195">
                  <c:v>-58.080008500249903</c:v>
                </c:pt>
                <c:pt idx="10196">
                  <c:v>-64.077604170541306</c:v>
                </c:pt>
                <c:pt idx="10197">
                  <c:v>-70.031275977262496</c:v>
                </c:pt>
                <c:pt idx="10198">
                  <c:v>-75.936913806309093</c:v>
                </c:pt>
                <c:pt idx="10199">
                  <c:v>-81.790530647049593</c:v>
                </c:pt>
                <c:pt idx="10200">
                  <c:v>-87.588118314358098</c:v>
                </c:pt>
                <c:pt idx="10201">
                  <c:v>-93.325640954180102</c:v>
                </c:pt>
                <c:pt idx="10202">
                  <c:v>-98.999169148080895</c:v>
                </c:pt>
                <c:pt idx="10203">
                  <c:v>-104.604876892462</c:v>
                </c:pt>
                <c:pt idx="10204">
                  <c:v>-110.138913303574</c:v>
                </c:pt>
                <c:pt idx="10205">
                  <c:v>-115.597426246628</c:v>
                </c:pt>
                <c:pt idx="10206">
                  <c:v>-120.97670753518901</c:v>
                </c:pt>
                <c:pt idx="10207">
                  <c:v>-126.273076764202</c:v>
                </c:pt>
                <c:pt idx="10208">
                  <c:v>-131.482992994353</c:v>
                </c:pt>
                <c:pt idx="10209">
                  <c:v>-136.602931198037</c:v>
                </c:pt>
                <c:pt idx="10210">
                  <c:v>-141.62890973671</c:v>
                </c:pt>
                <c:pt idx="10211">
                  <c:v>-146.557948428451</c:v>
                </c:pt>
                <c:pt idx="10212">
                  <c:v>-151.38669020968399</c:v>
                </c:pt>
                <c:pt idx="10213">
                  <c:v>-156.11156045712599</c:v>
                </c:pt>
                <c:pt idx="10214">
                  <c:v>-160.729101806904</c:v>
                </c:pt>
                <c:pt idx="10215">
                  <c:v>-165.236436246361</c:v>
                </c:pt>
                <c:pt idx="10216">
                  <c:v>-169.63074740788801</c:v>
                </c:pt>
                <c:pt idx="10217">
                  <c:v>-173.909115314069</c:v>
                </c:pt>
                <c:pt idx="10218">
                  <c:v>-178.06852047375</c:v>
                </c:pt>
                <c:pt idx="10219">
                  <c:v>-182.105852096809</c:v>
                </c:pt>
                <c:pt idx="10220">
                  <c:v>-186.018078391399</c:v>
                </c:pt>
                <c:pt idx="10221">
                  <c:v>-189.80270993644399</c:v>
                </c:pt>
                <c:pt idx="10222">
                  <c:v>-193.45728436965601</c:v>
                </c:pt>
                <c:pt idx="10223">
                  <c:v>-196.979204409711</c:v>
                </c:pt>
                <c:pt idx="10224">
                  <c:v>-200.365904642044</c:v>
                </c:pt>
                <c:pt idx="10225">
                  <c:v>-203.615313399786</c:v>
                </c:pt>
                <c:pt idx="10226">
                  <c:v>-206.725337745475</c:v>
                </c:pt>
                <c:pt idx="10227">
                  <c:v>-209.69370331490501</c:v>
                </c:pt>
                <c:pt idx="10228">
                  <c:v>-212.51828293953201</c:v>
                </c:pt>
                <c:pt idx="10229">
                  <c:v>-215.19769437522501</c:v>
                </c:pt>
                <c:pt idx="10230">
                  <c:v>-217.729519074188</c:v>
                </c:pt>
                <c:pt idx="10231">
                  <c:v>-220.11179753497501</c:v>
                </c:pt>
                <c:pt idx="10232">
                  <c:v>-222.34344431241001</c:v>
                </c:pt>
                <c:pt idx="10233">
                  <c:v>-224.42246192437901</c:v>
                </c:pt>
                <c:pt idx="10234">
                  <c:v>-226.347569808554</c:v>
                </c:pt>
                <c:pt idx="10235">
                  <c:v>-228.11766846235699</c:v>
                </c:pt>
                <c:pt idx="10236">
                  <c:v>-229.73181161282901</c:v>
                </c:pt>
                <c:pt idx="10237">
                  <c:v>-231.188404660195</c:v>
                </c:pt>
                <c:pt idx="10238">
                  <c:v>-232.48635156714101</c:v>
                </c:pt>
                <c:pt idx="10239">
                  <c:v>-233.62530793046699</c:v>
                </c:pt>
                <c:pt idx="10240">
                  <c:v>-234.60390089937201</c:v>
                </c:pt>
                <c:pt idx="10241">
                  <c:v>-235.42152571806301</c:v>
                </c:pt>
                <c:pt idx="10242">
                  <c:v>-236.077952628444</c:v>
                </c:pt>
                <c:pt idx="10243">
                  <c:v>-236.572358047297</c:v>
                </c:pt>
                <c:pt idx="10244">
                  <c:v>-236.90460897729201</c:v>
                </c:pt>
                <c:pt idx="10245">
                  <c:v>-237.07457060064499</c:v>
                </c:pt>
                <c:pt idx="10246">
                  <c:v>-237.08224971415299</c:v>
                </c:pt>
                <c:pt idx="10247">
                  <c:v>-236.927458542729</c:v>
                </c:pt>
                <c:pt idx="10248">
                  <c:v>-236.610290351515</c:v>
                </c:pt>
                <c:pt idx="10249">
                  <c:v>-236.13108211729801</c:v>
                </c:pt>
                <c:pt idx="10250">
                  <c:v>-235.48991718889701</c:v>
                </c:pt>
                <c:pt idx="10251">
                  <c:v>-234.68710556125001</c:v>
                </c:pt>
                <c:pt idx="10252">
                  <c:v>-233.72331098668701</c:v>
                </c:pt>
                <c:pt idx="10253">
                  <c:v>-232.59950931454301</c:v>
                </c:pt>
                <c:pt idx="10254">
                  <c:v>-231.316626873448</c:v>
                </c:pt>
                <c:pt idx="10255">
                  <c:v>-229.87491453323901</c:v>
                </c:pt>
                <c:pt idx="10256">
                  <c:v>-228.27570572840301</c:v>
                </c:pt>
                <c:pt idx="10257">
                  <c:v>-226.52022045342201</c:v>
                </c:pt>
                <c:pt idx="10258">
                  <c:v>-224.60955931054301</c:v>
                </c:pt>
                <c:pt idx="10259">
                  <c:v>-222.54470579165701</c:v>
                </c:pt>
                <c:pt idx="10260">
                  <c:v>-220.32760833676701</c:v>
                </c:pt>
                <c:pt idx="10261">
                  <c:v>-217.95952798103599</c:v>
                </c:pt>
                <c:pt idx="10262">
                  <c:v>-215.44201548385499</c:v>
                </c:pt>
                <c:pt idx="10263">
                  <c:v>-212.77656730208301</c:v>
                </c:pt>
                <c:pt idx="10264">
                  <c:v>-209.96554671413799</c:v>
                </c:pt>
                <c:pt idx="10265">
                  <c:v>-207.010537463996</c:v>
                </c:pt>
                <c:pt idx="10266">
                  <c:v>-203.91348758647601</c:v>
                </c:pt>
                <c:pt idx="10267">
                  <c:v>-200.676665284943</c:v>
                </c:pt>
                <c:pt idx="10268">
                  <c:v>-197.30260989913299</c:v>
                </c:pt>
                <c:pt idx="10269">
                  <c:v>-193.793007368719</c:v>
                </c:pt>
                <c:pt idx="10270">
                  <c:v>-190.150463821702</c:v>
                </c:pt>
                <c:pt idx="10271">
                  <c:v>-186.37778685434</c:v>
                </c:pt>
                <c:pt idx="10272">
                  <c:v>-182.47764008050899</c:v>
                </c:pt>
                <c:pt idx="10273">
                  <c:v>-178.45253442709301</c:v>
                </c:pt>
                <c:pt idx="10274">
                  <c:v>-174.30498517848699</c:v>
                </c:pt>
                <c:pt idx="10275">
                  <c:v>-170.03796561770699</c:v>
                </c:pt>
                <c:pt idx="10276">
                  <c:v>-165.654385270955</c:v>
                </c:pt>
                <c:pt idx="10277">
                  <c:v>-161.15708322790101</c:v>
                </c:pt>
                <c:pt idx="10278">
                  <c:v>-156.54928463785399</c:v>
                </c:pt>
                <c:pt idx="10279">
                  <c:v>-151.83424230283299</c:v>
                </c:pt>
                <c:pt idx="10280">
                  <c:v>-147.01536772538299</c:v>
                </c:pt>
                <c:pt idx="10281">
                  <c:v>-142.09558229172401</c:v>
                </c:pt>
                <c:pt idx="10282">
                  <c:v>-137.078589695848</c:v>
                </c:pt>
                <c:pt idx="10283">
                  <c:v>-131.967851720651</c:v>
                </c:pt>
                <c:pt idx="10284">
                  <c:v>-126.76629346867701</c:v>
                </c:pt>
                <c:pt idx="10285">
                  <c:v>-121.47804308406199</c:v>
                </c:pt>
                <c:pt idx="10286">
                  <c:v>-116.106597219093</c:v>
                </c:pt>
                <c:pt idx="10287">
                  <c:v>-110.655179325002</c:v>
                </c:pt>
                <c:pt idx="10288">
                  <c:v>-105.12783621286199</c:v>
                </c:pt>
                <c:pt idx="10289">
                  <c:v>-99.528576107912599</c:v>
                </c:pt>
                <c:pt idx="10290">
                  <c:v>-93.861348707780394</c:v>
                </c:pt>
                <c:pt idx="10291">
                  <c:v>-88.1295730973698</c:v>
                </c:pt>
                <c:pt idx="10292">
                  <c:v>-82.337722012398004</c:v>
                </c:pt>
                <c:pt idx="10293">
                  <c:v>-76.489499426118996</c:v>
                </c:pt>
                <c:pt idx="10294">
                  <c:v>-70.588372030334497</c:v>
                </c:pt>
                <c:pt idx="10295">
                  <c:v>-64.638972315936201</c:v>
                </c:pt>
                <c:pt idx="10296">
                  <c:v>-58.645272988242198</c:v>
                </c:pt>
                <c:pt idx="10297">
                  <c:v>-52.611253834506499</c:v>
                </c:pt>
                <c:pt idx="10298">
                  <c:v>-46.541196979677899</c:v>
                </c:pt>
                <c:pt idx="10299">
                  <c:v>-40.439489551983598</c:v>
                </c:pt>
                <c:pt idx="10300">
                  <c:v>-34.310132723891201</c:v>
                </c:pt>
                <c:pt idx="10301">
                  <c:v>-28.157229797261198</c:v>
                </c:pt>
                <c:pt idx="10302">
                  <c:v>-21.985122086646399</c:v>
                </c:pt>
                <c:pt idx="10303">
                  <c:v>-15.7981978018951</c:v>
                </c:pt>
                <c:pt idx="10304">
                  <c:v>-9.6004080877634799</c:v>
                </c:pt>
                <c:pt idx="10305">
                  <c:v>-3.3957625668195801</c:v>
                </c:pt>
                <c:pt idx="10306">
                  <c:v>2.8115271529186301</c:v>
                </c:pt>
                <c:pt idx="10307">
                  <c:v>9.0170723054501298</c:v>
                </c:pt>
                <c:pt idx="10308">
                  <c:v>15.2163344116173</c:v>
                </c:pt>
                <c:pt idx="10309">
                  <c:v>21.404812933087999</c:v>
                </c:pt>
                <c:pt idx="10310">
                  <c:v>27.578523865477301</c:v>
                </c:pt>
                <c:pt idx="10311">
                  <c:v>33.733497350460198</c:v>
                </c:pt>
                <c:pt idx="10312">
                  <c:v>39.8654675023229</c:v>
                </c:pt>
                <c:pt idx="10313">
                  <c:v>45.969788621740797</c:v>
                </c:pt>
                <c:pt idx="10314">
                  <c:v>52.042766968906399</c:v>
                </c:pt>
                <c:pt idx="10315">
                  <c:v>58.080170505133403</c:v>
                </c:pt>
                <c:pt idx="10316">
                  <c:v>64.077767274644302</c:v>
                </c:pt>
                <c:pt idx="10317">
                  <c:v>70.031440123662193</c:v>
                </c:pt>
                <c:pt idx="10318">
                  <c:v>75.937078937889893</c:v>
                </c:pt>
                <c:pt idx="10319">
                  <c:v>81.7906967065163</c:v>
                </c:pt>
                <c:pt idx="10320">
                  <c:v>87.588285244264696</c:v>
                </c:pt>
                <c:pt idx="10321">
                  <c:v>93.325808696945003</c:v>
                </c:pt>
                <c:pt idx="10322">
                  <c:v>98.9993376460028</c:v>
                </c:pt>
                <c:pt idx="10323">
                  <c:v>104.605046087747</c:v>
                </c:pt>
                <c:pt idx="10324">
                  <c:v>110.139083138346</c:v>
                </c:pt>
                <c:pt idx="10325">
                  <c:v>115.597596662958</c:v>
                </c:pt>
                <c:pt idx="10326">
                  <c:v>120.976878475107</c:v>
                </c:pt>
                <c:pt idx="10327">
                  <c:v>126.273248169716</c:v>
                </c:pt>
                <c:pt idx="10328">
                  <c:v>131.48316480747599</c:v>
                </c:pt>
                <c:pt idx="10329">
                  <c:v>136.603103360798</c:v>
                </c:pt>
                <c:pt idx="10330">
                  <c:v>141.629082191176</c:v>
                </c:pt>
                <c:pt idx="10331">
                  <c:v>146.558121116748</c:v>
                </c:pt>
                <c:pt idx="10332">
                  <c:v>151.38686307401301</c:v>
                </c:pt>
                <c:pt idx="10333">
                  <c:v>156.11173343978299</c:v>
                </c:pt>
                <c:pt idx="10334">
                  <c:v>160.72927485029899</c:v>
                </c:pt>
                <c:pt idx="10335">
                  <c:v>165.23660929303901</c:v>
                </c:pt>
                <c:pt idx="10336">
                  <c:v>169.63092040054499</c:v>
                </c:pt>
                <c:pt idx="10337">
                  <c:v>173.909288195567</c:v>
                </c:pt>
                <c:pt idx="10338">
                  <c:v>178.06869318714499</c:v>
                </c:pt>
                <c:pt idx="10339">
                  <c:v>182.10602458535999</c:v>
                </c:pt>
                <c:pt idx="10340">
                  <c:v>186.018250598593</c:v>
                </c:pt>
                <c:pt idx="10341">
                  <c:v>189.802881806009</c:v>
                </c:pt>
                <c:pt idx="10342">
                  <c:v>193.45745584558199</c:v>
                </c:pt>
                <c:pt idx="10343">
                  <c:v>196.97937543626799</c:v>
                </c:pt>
                <c:pt idx="10344">
                  <c:v>200.366075163798</c:v>
                </c:pt>
                <c:pt idx="10345">
                  <c:v>203.615483361618</c:v>
                </c:pt>
                <c:pt idx="10346">
                  <c:v>206.72550709259599</c:v>
                </c:pt>
                <c:pt idx="10347">
                  <c:v>209.69387199287601</c:v>
                </c:pt>
                <c:pt idx="10348">
                  <c:v>212.51845089428201</c:v>
                </c:pt>
                <c:pt idx="10349">
                  <c:v>215.197861553064</c:v>
                </c:pt>
                <c:pt idx="10350">
                  <c:v>217.72968542182599</c:v>
                </c:pt>
                <c:pt idx="10351">
                  <c:v>220.111962999539</c:v>
                </c:pt>
                <c:pt idx="10352">
                  <c:v>222.34360884146</c:v>
                </c:pt>
                <c:pt idx="10353">
                  <c:v>224.42262546592201</c:v>
                </c:pt>
                <c:pt idx="10354">
                  <c:v>226.34773231106601</c:v>
                </c:pt>
                <c:pt idx="10355">
                  <c:v>228.117829874791</c:v>
                </c:pt>
                <c:pt idx="10356">
                  <c:v>229.73197188463701</c:v>
                </c:pt>
                <c:pt idx="10357">
                  <c:v>231.18856374133901</c:v>
                </c:pt>
                <c:pt idx="10358">
                  <c:v>232.486509408112</c:v>
                </c:pt>
                <c:pt idx="10359">
                  <c:v>233.62546448229699</c:v>
                </c:pt>
                <c:pt idx="10360">
                  <c:v>234.60405611364999</c:v>
                </c:pt>
                <c:pt idx="10361">
                  <c:v>235.42167954695</c:v>
                </c:pt>
                <c:pt idx="10362">
                  <c:v>236.07810502468499</c:v>
                </c:pt>
                <c:pt idx="10363">
                  <c:v>236.57250896423901</c:v>
                </c:pt>
                <c:pt idx="10364">
                  <c:v>236.90475836889499</c:v>
                </c:pt>
                <c:pt idx="10365">
                  <c:v>237.07471842149701</c:v>
                </c:pt>
                <c:pt idx="10366">
                  <c:v>237.082395919482</c:v>
                </c:pt>
                <c:pt idx="10367">
                  <c:v>236.927603088415</c:v>
                </c:pt>
                <c:pt idx="10368">
                  <c:v>236.610433194108</c:v>
                </c:pt>
                <c:pt idx="10369">
                  <c:v>236.13122321402599</c:v>
                </c:pt>
                <c:pt idx="10370">
                  <c:v>235.49005649767901</c:v>
                </c:pt>
                <c:pt idx="10371">
                  <c:v>234.68724304070801</c:v>
                </c:pt>
                <c:pt idx="10372">
                  <c:v>233.72344659616201</c:v>
                </c:pt>
                <c:pt idx="10373">
                  <c:v>232.599643014099</c:v>
                </c:pt>
                <c:pt idx="10374">
                  <c:v>231.31675862389</c:v>
                </c:pt>
                <c:pt idx="10375">
                  <c:v>229.87504429612099</c:v>
                </c:pt>
                <c:pt idx="10376">
                  <c:v>228.27583346603899</c:v>
                </c:pt>
                <c:pt idx="10377">
                  <c:v>226.52034612889699</c:v>
                </c:pt>
                <c:pt idx="10378">
                  <c:v>224.60968288772301</c:v>
                </c:pt>
                <c:pt idx="10379">
                  <c:v>222.544827235197</c:v>
                </c:pt>
                <c:pt idx="10380">
                  <c:v>220.32772761212399</c:v>
                </c:pt>
                <c:pt idx="10381">
                  <c:v>217.95964505447699</c:v>
                </c:pt>
                <c:pt idx="10382">
                  <c:v>215.44213032246299</c:v>
                </c:pt>
                <c:pt idx="10383">
                  <c:v>212.77667987377299</c:v>
                </c:pt>
                <c:pt idx="10384">
                  <c:v>209.965656987655</c:v>
                </c:pt>
                <c:pt idx="10385">
                  <c:v>207.010645408936</c:v>
                </c:pt>
                <c:pt idx="10386">
                  <c:v>203.91359317327999</c:v>
                </c:pt>
                <c:pt idx="10387">
                  <c:v>200.67676848491399</c:v>
                </c:pt>
                <c:pt idx="10388">
                  <c:v>197.302710684441</c:v>
                </c:pt>
                <c:pt idx="10389">
                  <c:v>193.79310571240799</c:v>
                </c:pt>
                <c:pt idx="10390">
                  <c:v>190.150559697695</c:v>
                </c:pt>
                <c:pt idx="10391">
                  <c:v>186.377880237444</c:v>
                </c:pt>
                <c:pt idx="10392">
                  <c:v>182.47773094642801</c:v>
                </c:pt>
                <c:pt idx="10393">
                  <c:v>178.45262275242601</c:v>
                </c:pt>
                <c:pt idx="10394">
                  <c:v>174.30507094073599</c:v>
                </c:pt>
                <c:pt idx="10395">
                  <c:v>170.03804879528499</c:v>
                </c:pt>
                <c:pt idx="10396">
                  <c:v>165.65446584318599</c:v>
                </c:pt>
                <c:pt idx="10397">
                  <c:v>161.157161175026</c:v>
                </c:pt>
                <c:pt idx="10398">
                  <c:v>156.54935994103801</c:v>
                </c:pt>
                <c:pt idx="10399">
                  <c:v>151.83431494416399</c:v>
                </c:pt>
                <c:pt idx="10400">
                  <c:v>147.01543768788099</c:v>
                </c:pt>
                <c:pt idx="10401">
                  <c:v>142.09564955933701</c:v>
                </c:pt>
                <c:pt idx="10402">
                  <c:v>137.07865425346299</c:v>
                </c:pt>
                <c:pt idx="10403">
                  <c:v>131.967913554088</c:v>
                </c:pt>
                <c:pt idx="10404">
                  <c:v>126.7663525647</c:v>
                </c:pt>
                <c:pt idx="10405">
                  <c:v>121.478099430375</c:v>
                </c:pt>
                <c:pt idx="10406">
                  <c:v>116.106650804343</c:v>
                </c:pt>
                <c:pt idx="10407">
                  <c:v>110.65523013877799</c:v>
                </c:pt>
                <c:pt idx="10408">
                  <c:v>105.127884245703</c:v>
                </c:pt>
                <c:pt idx="10409">
                  <c:v>99.528621351299805</c:v>
                </c:pt>
                <c:pt idx="10410">
                  <c:v>93.861391154140705</c:v>
                </c:pt>
                <c:pt idx="10411">
                  <c:v>88.129612740078798</c:v>
                </c:pt>
                <c:pt idx="10412">
                  <c:v>82.337758845779504</c:v>
                </c:pt>
                <c:pt idx="10413">
                  <c:v>76.489533445436507</c:v>
                </c:pt>
                <c:pt idx="10414">
                  <c:v>70.588403231799006</c:v>
                </c:pt>
                <c:pt idx="10415">
                  <c:v>64.639000696698503</c:v>
                </c:pt>
                <c:pt idx="10416">
                  <c:v>58.6452985463986</c:v>
                </c:pt>
                <c:pt idx="10417">
                  <c:v>52.611276569091302</c:v>
                </c:pt>
                <c:pt idx="10418">
                  <c:v>46.541216890663598</c:v>
                </c:pt>
                <c:pt idx="10419">
                  <c:v>40.439506640278999</c:v>
                </c:pt>
                <c:pt idx="10420">
                  <c:v>34.3101469913302</c:v>
                </c:pt>
                <c:pt idx="10421">
                  <c:v>28.157241246617701</c:v>
                </c:pt>
                <c:pt idx="10422">
                  <c:v>21.985130721610201</c:v>
                </c:pt>
                <c:pt idx="10423">
                  <c:v>15.798203627083501</c:v>
                </c:pt>
                <c:pt idx="10424">
                  <c:v>9.6004111087131108</c:v>
                </c:pt>
                <c:pt idx="10425">
                  <c:v>3.3957627899723102</c:v>
                </c:pt>
                <c:pt idx="10426">
                  <c:v>-2.8115297201993998</c:v>
                </c:pt>
                <c:pt idx="10427">
                  <c:v>-9.01707765490697</c:v>
                </c:pt>
                <c:pt idx="10428">
                  <c:v>-15.216342534087801</c:v>
                </c:pt>
                <c:pt idx="10429">
                  <c:v>-21.404823818520899</c:v>
                </c:pt>
                <c:pt idx="10430">
                  <c:v>-27.578537502926</c:v>
                </c:pt>
                <c:pt idx="10431">
                  <c:v>-33.733513728101997</c:v>
                </c:pt>
                <c:pt idx="10432">
                  <c:v>-39.8654866074558</c:v>
                </c:pt>
                <c:pt idx="10433">
                  <c:v>-45.9698104407966</c:v>
                </c:pt>
                <c:pt idx="10434">
                  <c:v>-52.042791487450003</c:v>
                </c:pt>
                <c:pt idx="10435">
                  <c:v>-58.080197707880103</c:v>
                </c:pt>
                <c:pt idx="10436">
                  <c:v>-64.077797145457197</c:v>
                </c:pt>
                <c:pt idx="10437">
                  <c:v>-70.031472645562005</c:v>
                </c:pt>
                <c:pt idx="10438">
                  <c:v>-75.937114093067706</c:v>
                </c:pt>
                <c:pt idx="10439">
                  <c:v>-81.790734476340305</c:v>
                </c:pt>
                <c:pt idx="10440">
                  <c:v>-87.588325609284695</c:v>
                </c:pt>
                <c:pt idx="10441">
                  <c:v>-93.325851636899202</c:v>
                </c:pt>
                <c:pt idx="10442">
                  <c:v>-98.999383139838201</c:v>
                </c:pt>
                <c:pt idx="10443">
                  <c:v>-104.605094113616</c:v>
                </c:pt>
                <c:pt idx="10444">
                  <c:v>-110.139133673624</c:v>
                </c:pt>
                <c:pt idx="10445">
                  <c:v>-115.59764968424599</c:v>
                </c:pt>
                <c:pt idx="10446">
                  <c:v>-120.97693395824599</c:v>
                </c:pt>
                <c:pt idx="10447">
                  <c:v>-126.27330608979899</c:v>
                </c:pt>
                <c:pt idx="10448">
                  <c:v>-131.48322513885</c:v>
                </c:pt>
                <c:pt idx="10449">
                  <c:v>-136.60316607708501</c:v>
                </c:pt>
                <c:pt idx="10450">
                  <c:v>-141.629147265276</c:v>
                </c:pt>
                <c:pt idx="10451">
                  <c:v>-146.55818852085201</c:v>
                </c:pt>
                <c:pt idx="10452">
                  <c:v>-151.386932779614</c:v>
                </c:pt>
                <c:pt idx="10453">
                  <c:v>-156.11180541768999</c:v>
                </c:pt>
                <c:pt idx="10454">
                  <c:v>-160.72934907064399</c:v>
                </c:pt>
                <c:pt idx="10455">
                  <c:v>-165.23668572528999</c:v>
                </c:pt>
                <c:pt idx="10456">
                  <c:v>-169.630999013522</c:v>
                </c:pt>
                <c:pt idx="10457">
                  <c:v>-173.90936895745</c:v>
                </c:pt>
                <c:pt idx="10458">
                  <c:v>-178.06877606548201</c:v>
                </c:pt>
                <c:pt idx="10459">
                  <c:v>-182.10610954709301</c:v>
                </c:pt>
                <c:pt idx="10460">
                  <c:v>-186.018337610054</c:v>
                </c:pt>
                <c:pt idx="10461">
                  <c:v>-189.80297083294599</c:v>
                </c:pt>
                <c:pt idx="10462">
                  <c:v>-193.45754685316399</c:v>
                </c:pt>
                <c:pt idx="10463">
                  <c:v>-196.97946838910201</c:v>
                </c:pt>
                <c:pt idx="10464">
                  <c:v>-200.36617002594099</c:v>
                </c:pt>
                <c:pt idx="10465">
                  <c:v>-203.61558009658799</c:v>
                </c:pt>
                <c:pt idx="10466">
                  <c:v>-206.72560566339001</c:v>
                </c:pt>
                <c:pt idx="10467">
                  <c:v>-209.69397236198299</c:v>
                </c:pt>
                <c:pt idx="10468">
                  <c:v>-212.51855302369</c:v>
                </c:pt>
                <c:pt idx="10469">
                  <c:v>-215.19796540428499</c:v>
                </c:pt>
                <c:pt idx="10470">
                  <c:v>-217.7297909559</c:v>
                </c:pt>
                <c:pt idx="10471">
                  <c:v>-220.112070177053</c:v>
                </c:pt>
                <c:pt idx="10472">
                  <c:v>-222.34371762256399</c:v>
                </c:pt>
                <c:pt idx="10473">
                  <c:v>-224.42273581033899</c:v>
                </c:pt>
                <c:pt idx="10474">
                  <c:v>-226.34784417810701</c:v>
                </c:pt>
                <c:pt idx="10475">
                  <c:v>-228.117943223373</c:v>
                </c:pt>
                <c:pt idx="10476">
                  <c:v>-229.73208667329499</c:v>
                </c:pt>
                <c:pt idx="10477">
                  <c:v>-231.18867992824201</c:v>
                </c:pt>
                <c:pt idx="10478">
                  <c:v>-232.48662695107501</c:v>
                </c:pt>
                <c:pt idx="10479">
                  <c:v>-233.6255833388</c:v>
                </c:pt>
                <c:pt idx="10480">
                  <c:v>-234.60417624085099</c:v>
                </c:pt>
                <c:pt idx="10481">
                  <c:v>-235.42180090169899</c:v>
                </c:pt>
                <c:pt idx="10482">
                  <c:v>-236.07822756354199</c:v>
                </c:pt>
                <c:pt idx="10483">
                  <c:v>-236.57263264348501</c:v>
                </c:pt>
                <c:pt idx="10484">
                  <c:v>-236.90488314455001</c:v>
                </c:pt>
                <c:pt idx="10485">
                  <c:v>-237.074844249336</c:v>
                </c:pt>
                <c:pt idx="10486">
                  <c:v>-237.08252275504799</c:v>
                </c:pt>
                <c:pt idx="10487">
                  <c:v>-236.92773088703601</c:v>
                </c:pt>
                <c:pt idx="10488">
                  <c:v>-236.610561910912</c:v>
                </c:pt>
                <c:pt idx="10489">
                  <c:v>-236.131352803955</c:v>
                </c:pt>
                <c:pt idx="10490">
                  <c:v>-235.490186915507</c:v>
                </c:pt>
                <c:pt idx="10491">
                  <c:v>-234.68737424105399</c:v>
                </c:pt>
                <c:pt idx="10492">
                  <c:v>-233.72357853350701</c:v>
                </c:pt>
                <c:pt idx="10493">
                  <c:v>-232.59977564280001</c:v>
                </c:pt>
                <c:pt idx="10494">
                  <c:v>-231.31689189819801</c:v>
                </c:pt>
                <c:pt idx="10495">
                  <c:v>-229.87517817019301</c:v>
                </c:pt>
                <c:pt idx="10496">
                  <c:v>-228.27596789395599</c:v>
                </c:pt>
                <c:pt idx="10497">
                  <c:v>-226.52048106467899</c:v>
                </c:pt>
                <c:pt idx="10498">
                  <c:v>-224.60981828534199</c:v>
                </c:pt>
                <c:pt idx="10499">
                  <c:v>-222.544963048597</c:v>
                </c:pt>
                <c:pt idx="10500">
                  <c:v>-220.32786379523401</c:v>
                </c:pt>
                <c:pt idx="10501">
                  <c:v>-217.95978156122101</c:v>
                </c:pt>
                <c:pt idx="10502">
                  <c:v>-215.44226710678601</c:v>
                </c:pt>
                <c:pt idx="10503">
                  <c:v>-212.776816889646</c:v>
                </c:pt>
                <c:pt idx="10504">
                  <c:v>-209.965794189099</c:v>
                </c:pt>
                <c:pt idx="10505">
                  <c:v>-207.01078275002899</c:v>
                </c:pt>
                <c:pt idx="10506">
                  <c:v>-203.91373060817699</c:v>
                </c:pt>
                <c:pt idx="10507">
                  <c:v>-200.67690596786099</c:v>
                </c:pt>
                <c:pt idx="10508">
                  <c:v>-197.30284816979099</c:v>
                </c:pt>
                <c:pt idx="10509">
                  <c:v>-193.79324315463001</c:v>
                </c:pt>
                <c:pt idx="10510">
                  <c:v>-190.15069705139601</c:v>
                </c:pt>
                <c:pt idx="10511">
                  <c:v>-186.378017457384</c:v>
                </c:pt>
                <c:pt idx="10512">
                  <c:v>-182.477867987525</c:v>
                </c:pt>
                <c:pt idx="10513">
                  <c:v>-178.45275956978199</c:v>
                </c:pt>
                <c:pt idx="10514">
                  <c:v>-174.305207489644</c:v>
                </c:pt>
                <c:pt idx="10515">
                  <c:v>-170.038185031246</c:v>
                </c:pt>
                <c:pt idx="10516">
                  <c:v>-165.654601721923</c:v>
                </c:pt>
                <c:pt idx="10517">
                  <c:v>-161.15729665249901</c:v>
                </c:pt>
                <c:pt idx="10518">
                  <c:v>-156.54949497345501</c:v>
                </c:pt>
                <c:pt idx="10519">
                  <c:v>-151.83444948799701</c:v>
                </c:pt>
                <c:pt idx="10520">
                  <c:v>-147.01557169987899</c:v>
                </c:pt>
                <c:pt idx="10521">
                  <c:v>-142.09578299654299</c:v>
                </c:pt>
                <c:pt idx="10522">
                  <c:v>-137.078787073222</c:v>
                </c:pt>
                <c:pt idx="10523">
                  <c:v>-131.96804571406199</c:v>
                </c:pt>
                <c:pt idx="10524">
                  <c:v>-126.76648402288301</c:v>
                </c:pt>
                <c:pt idx="10525">
                  <c:v>-121.47823014510401</c:v>
                </c:pt>
                <c:pt idx="10526">
                  <c:v>-116.10678073431301</c:v>
                </c:pt>
                <c:pt idx="10527">
                  <c:v>-110.655359243053</c:v>
                </c:pt>
                <c:pt idx="10528">
                  <c:v>-105.12801248372899</c:v>
                </c:pt>
                <c:pt idx="10529">
                  <c:v>-99.528748682917296</c:v>
                </c:pt>
                <c:pt idx="10530">
                  <c:v>-93.861517539599802</c:v>
                </c:pt>
                <c:pt idx="10531">
                  <c:v>-88.129738140042804</c:v>
                </c:pt>
                <c:pt idx="10532">
                  <c:v>-82.337883221347596</c:v>
                </c:pt>
                <c:pt idx="10533">
                  <c:v>-76.489656758145102</c:v>
                </c:pt>
                <c:pt idx="10534">
                  <c:v>-70.588525443645096</c:v>
                </c:pt>
                <c:pt idx="10535">
                  <c:v>-64.639121770141898</c:v>
                </c:pt>
                <c:pt idx="10536">
                  <c:v>-58.645418444370698</c:v>
                </c:pt>
                <c:pt idx="10537">
                  <c:v>-52.611395255019303</c:v>
                </c:pt>
                <c:pt idx="10538">
                  <c:v>-46.541334328470398</c:v>
                </c:pt>
                <c:pt idx="10539">
                  <c:v>-40.439622794392101</c:v>
                </c:pt>
                <c:pt idx="10540">
                  <c:v>-34.310261826704199</c:v>
                </c:pt>
                <c:pt idx="10541">
                  <c:v>-28.1573547287285</c:v>
                </c:pt>
                <c:pt idx="10542">
                  <c:v>-21.985242816480898</c:v>
                </c:pt>
                <c:pt idx="10543">
                  <c:v>-15.7983143012803</c:v>
                </c:pt>
                <c:pt idx="10544">
                  <c:v>-9.6005203293679404</c:v>
                </c:pt>
                <c:pt idx="10545">
                  <c:v>-3.3958705247823602</c:v>
                </c:pt>
                <c:pt idx="10546">
                  <c:v>2.8114235029641299</c:v>
                </c:pt>
                <c:pt idx="10547">
                  <c:v>9.0169729863798391</c:v>
                </c:pt>
                <c:pt idx="10548">
                  <c:v>15.2162394448128</c:v>
                </c:pt>
                <c:pt idx="10549">
                  <c:v>21.404722338434699</c:v>
                </c:pt>
                <c:pt idx="10550">
                  <c:v>27.5784376613571</c:v>
                </c:pt>
                <c:pt idx="10551">
                  <c:v>33.733415553755101</c:v>
                </c:pt>
                <c:pt idx="10552">
                  <c:v>39.865390128413203</c:v>
                </c:pt>
                <c:pt idx="10553">
                  <c:v>45.969715684492499</c:v>
                </c:pt>
                <c:pt idx="10554">
                  <c:v>52.0426984806871</c:v>
                </c:pt>
                <c:pt idx="10555">
                  <c:v>58.080106476805703</c:v>
                </c:pt>
                <c:pt idx="10556">
                  <c:v>64.077707715563207</c:v>
                </c:pt>
                <c:pt idx="10557">
                  <c:v>70.031385041674099</c:v>
                </c:pt>
                <c:pt idx="10558">
                  <c:v>75.937028339343001</c:v>
                </c:pt>
                <c:pt idx="10559">
                  <c:v>81.790650596255304</c:v>
                </c:pt>
                <c:pt idx="10560">
                  <c:v>87.5882436256381</c:v>
                </c:pt>
                <c:pt idx="10561">
                  <c:v>93.325771571799507</c:v>
                </c:pt>
                <c:pt idx="10562">
                  <c:v>98.999305014698294</c:v>
                </c:pt>
                <c:pt idx="10563">
                  <c:v>104.605017949152</c:v>
                </c:pt>
                <c:pt idx="10564">
                  <c:v>110.139059489845</c:v>
                </c:pt>
                <c:pt idx="10565">
                  <c:v>115.597577500455</c:v>
                </c:pt>
                <c:pt idx="10566">
                  <c:v>120.976863793032</c:v>
                </c:pt>
                <c:pt idx="10567">
                  <c:v>126.273237961032</c:v>
                </c:pt>
                <c:pt idx="10568">
                  <c:v>131.48315906367901</c:v>
                </c:pt>
                <c:pt idx="10569">
                  <c:v>136.603102071932</c:v>
                </c:pt>
                <c:pt idx="10570">
                  <c:v>141.62908534583701</c:v>
                </c:pt>
                <c:pt idx="10571">
                  <c:v>146.558128702087</c:v>
                </c:pt>
                <c:pt idx="10572">
                  <c:v>151.38687507575199</c:v>
                </c:pt>
                <c:pt idx="10573">
                  <c:v>156.11174984221901</c:v>
                </c:pt>
                <c:pt idx="10574">
                  <c:v>160.729295636313</c:v>
                </c:pt>
                <c:pt idx="10575">
                  <c:v>165.236634444103</c:v>
                </c:pt>
                <c:pt idx="10576">
                  <c:v>169.63094989673999</c:v>
                </c:pt>
                <c:pt idx="10577">
                  <c:v>173.90932201558701</c:v>
                </c:pt>
                <c:pt idx="10578">
                  <c:v>178.06873130830499</c:v>
                </c:pt>
                <c:pt idx="10579">
                  <c:v>182.10606698361701</c:v>
                </c:pt>
                <c:pt idx="10580">
                  <c:v>186.01829724854699</c:v>
                </c:pt>
                <c:pt idx="10581">
                  <c:v>189.80293268092299</c:v>
                </c:pt>
                <c:pt idx="10582">
                  <c:v>193.45751091739001</c:v>
                </c:pt>
                <c:pt idx="10583">
                  <c:v>196.97943467558801</c:v>
                </c:pt>
                <c:pt idx="10584">
                  <c:v>200.36613853994501</c:v>
                </c:pt>
                <c:pt idx="10585">
                  <c:v>203.61555084262201</c:v>
                </c:pt>
                <c:pt idx="10586">
                  <c:v>206.72557864521201</c:v>
                </c:pt>
                <c:pt idx="10587">
                  <c:v>209.69394758259699</c:v>
                </c:pt>
                <c:pt idx="10588">
                  <c:v>212.51853048535801</c:v>
                </c:pt>
                <c:pt idx="10589">
                  <c:v>215.197945108515</c:v>
                </c:pt>
                <c:pt idx="10590">
                  <c:v>217.72977290345699</c:v>
                </c:pt>
                <c:pt idx="10591">
                  <c:v>220.112054367957</c:v>
                </c:pt>
                <c:pt idx="10592">
                  <c:v>222.343704056088</c:v>
                </c:pt>
                <c:pt idx="10593">
                  <c:v>224.42272448502101</c:v>
                </c:pt>
                <c:pt idx="10594">
                  <c:v>226.347835091744</c:v>
                </c:pt>
                <c:pt idx="10595">
                  <c:v>228.11793637302699</c:v>
                </c:pt>
                <c:pt idx="10596">
                  <c:v>229.732082055294</c:v>
                </c:pt>
                <c:pt idx="10597">
                  <c:v>231.188677538186</c:v>
                </c:pt>
                <c:pt idx="10598">
                  <c:v>232.486626783839</c:v>
                </c:pt>
                <c:pt idx="10599">
                  <c:v>233.625585388536</c:v>
                </c:pt>
                <c:pt idx="10600">
                  <c:v>234.60418050099099</c:v>
                </c:pt>
                <c:pt idx="10601">
                  <c:v>235.42180736496201</c:v>
                </c:pt>
                <c:pt idx="10602">
                  <c:v>236.07823622193601</c:v>
                </c:pt>
                <c:pt idx="10603">
                  <c:v>236.57264348831299</c:v>
                </c:pt>
                <c:pt idx="10604">
                  <c:v>236.904896166415</c:v>
                </c:pt>
                <c:pt idx="10605">
                  <c:v>237.07485943814399</c:v>
                </c:pt>
                <c:pt idx="10606">
                  <c:v>237.082540100014</c:v>
                </c:pt>
                <c:pt idx="10607">
                  <c:v>236.92775037669099</c:v>
                </c:pt>
                <c:pt idx="10608">
                  <c:v>236.610583533105</c:v>
                </c:pt>
                <c:pt idx="10609">
                  <c:v>236.13137654586501</c:v>
                </c:pt>
                <c:pt idx="10610">
                  <c:v>235.49021276364101</c:v>
                </c:pt>
                <c:pt idx="10611">
                  <c:v>234.68740218126101</c:v>
                </c:pt>
                <c:pt idx="10612">
                  <c:v>233.72360855097801</c:v>
                </c:pt>
                <c:pt idx="10613">
                  <c:v>232.59980772208101</c:v>
                </c:pt>
                <c:pt idx="10614">
                  <c:v>231.31692602319001</c:v>
                </c:pt>
                <c:pt idx="10615">
                  <c:v>229.87521432416301</c:v>
                </c:pt>
                <c:pt idx="10616">
                  <c:v>228.27600605954601</c:v>
                </c:pt>
                <c:pt idx="10617">
                  <c:v>226.52052122390799</c:v>
                </c:pt>
                <c:pt idx="10618">
                  <c:v>224.609860419618</c:v>
                </c:pt>
                <c:pt idx="10619">
                  <c:v>222.545007138724</c:v>
                </c:pt>
                <c:pt idx="10620">
                  <c:v>220.32790982141799</c:v>
                </c:pt>
                <c:pt idx="10621">
                  <c:v>217.95982950308201</c:v>
                </c:pt>
                <c:pt idx="10622">
                  <c:v>215.44231694336199</c:v>
                </c:pt>
                <c:pt idx="10623">
                  <c:v>212.776868599403</c:v>
                </c:pt>
                <c:pt idx="10624">
                  <c:v>209.96584774994099</c:v>
                </c:pt>
                <c:pt idx="10625">
                  <c:v>207.01083813930501</c:v>
                </c:pt>
                <c:pt idx="10626">
                  <c:v>203.91378780269201</c:v>
                </c:pt>
                <c:pt idx="10627">
                  <c:v>200.67696494388099</c:v>
                </c:pt>
                <c:pt idx="10628">
                  <c:v>197.30290890305699</c:v>
                </c:pt>
                <c:pt idx="10629">
                  <c:v>193.79330562036799</c:v>
                </c:pt>
                <c:pt idx="10630">
                  <c:v>190.15076122432299</c:v>
                </c:pt>
                <c:pt idx="10631">
                  <c:v>186.37808331171399</c:v>
                </c:pt>
                <c:pt idx="10632">
                  <c:v>182.47793549699</c:v>
                </c:pt>
                <c:pt idx="10633">
                  <c:v>178.45282870763199</c:v>
                </c:pt>
                <c:pt idx="10634">
                  <c:v>174.305278228665</c:v>
                </c:pt>
                <c:pt idx="10635">
                  <c:v>170.03825734375999</c:v>
                </c:pt>
                <c:pt idx="10636">
                  <c:v>165.654675579811</c:v>
                </c:pt>
                <c:pt idx="10637">
                  <c:v>161.15737202719899</c:v>
                </c:pt>
                <c:pt idx="10638">
                  <c:v>156.54957183598401</c:v>
                </c:pt>
                <c:pt idx="10639">
                  <c:v>151.834527808953</c:v>
                </c:pt>
                <c:pt idx="10640">
                  <c:v>147.01565144945599</c:v>
                </c:pt>
                <c:pt idx="10641">
                  <c:v>142.095864144541</c:v>
                </c:pt>
                <c:pt idx="10642">
                  <c:v>137.078869589058</c:v>
                </c:pt>
                <c:pt idx="10643">
                  <c:v>131.96812956678301</c:v>
                </c:pt>
                <c:pt idx="10644">
                  <c:v>126.766569181173</c:v>
                </c:pt>
                <c:pt idx="10645">
                  <c:v>121.478316577301</c:v>
                </c:pt>
                <c:pt idx="10646">
                  <c:v>116.106868408414</c:v>
                </c:pt>
                <c:pt idx="10647">
                  <c:v>110.655448126732</c:v>
                </c:pt>
                <c:pt idx="10648">
                  <c:v>105.128102544342</c:v>
                </c:pt>
                <c:pt idx="10649">
                  <c:v>99.528839887518501</c:v>
                </c:pt>
                <c:pt idx="10650">
                  <c:v>93.861609854953798</c:v>
                </c:pt>
                <c:pt idx="10651">
                  <c:v>88.129831532634299</c:v>
                </c:pt>
                <c:pt idx="10652">
                  <c:v>82.337977657390596</c:v>
                </c:pt>
                <c:pt idx="10653">
                  <c:v>76.4897522036037</c:v>
                </c:pt>
                <c:pt idx="10654">
                  <c:v>70.588621864232096</c:v>
                </c:pt>
                <c:pt idx="10655">
                  <c:v>64.639219131344205</c:v>
                </c:pt>
                <c:pt idx="10656">
                  <c:v>58.645516711453098</c:v>
                </c:pt>
                <c:pt idx="10657">
                  <c:v>52.611494393040999</c:v>
                </c:pt>
                <c:pt idx="10658">
                  <c:v>46.541434302290398</c:v>
                </c:pt>
                <c:pt idx="10659">
                  <c:v>40.439723568687803</c:v>
                </c:pt>
                <c:pt idx="10660">
                  <c:v>34.3103633659859</c:v>
                </c:pt>
                <c:pt idx="10661">
                  <c:v>28.157456997344902</c:v>
                </c:pt>
                <c:pt idx="10662">
                  <c:v>21.985345778631999</c:v>
                </c:pt>
                <c:pt idx="10663">
                  <c:v>15.7984179210322</c:v>
                </c:pt>
                <c:pt idx="10664">
                  <c:v>9.6006245706654205</c:v>
                </c:pt>
                <c:pt idx="10665">
                  <c:v>3.3959753514601401</c:v>
                </c:pt>
                <c:pt idx="10666">
                  <c:v>-2.8113181271649701</c:v>
                </c:pt>
                <c:pt idx="10667">
                  <c:v>-9.0168670978118506</c:v>
                </c:pt>
                <c:pt idx="10668">
                  <c:v>-15.216133079898301</c:v>
                </c:pt>
                <c:pt idx="10669">
                  <c:v>-21.4046155336565</c:v>
                </c:pt>
                <c:pt idx="10670">
                  <c:v>-27.578330453246</c:v>
                </c:pt>
                <c:pt idx="10671">
                  <c:v>-33.733307978881903</c:v>
                </c:pt>
                <c:pt idx="10672">
                  <c:v>-39.865282223365597</c:v>
                </c:pt>
                <c:pt idx="10673">
                  <c:v>-45.969607485879898</c:v>
                </c:pt>
                <c:pt idx="10674">
                  <c:v>-52.042590025111899</c:v>
                </c:pt>
                <c:pt idx="10675">
                  <c:v>-58.079997800860802</c:v>
                </c:pt>
                <c:pt idx="10676">
                  <c:v>-64.077598855816007</c:v>
                </c:pt>
                <c:pt idx="10677">
                  <c:v>-70.031276034656997</c:v>
                </c:pt>
                <c:pt idx="10678">
                  <c:v>-75.936919221539</c:v>
                </c:pt>
                <c:pt idx="10679">
                  <c:v>-81.790541404090305</c:v>
                </c:pt>
                <c:pt idx="10680">
                  <c:v>-87.588134395460898</c:v>
                </c:pt>
                <c:pt idx="10681">
                  <c:v>-93.325662339878306</c:v>
                </c:pt>
                <c:pt idx="10682">
                  <c:v>-98.999195817205802</c:v>
                </c:pt>
                <c:pt idx="10683">
                  <c:v>-104.604908822151</c:v>
                </c:pt>
                <c:pt idx="10684">
                  <c:v>-110.138950469283</c:v>
                </c:pt>
                <c:pt idx="10685">
                  <c:v>-115.597468622143</c:v>
                </c:pt>
                <c:pt idx="10686">
                  <c:v>-120.976755092644</c:v>
                </c:pt>
                <c:pt idx="10687">
                  <c:v>-126.27312947408601</c:v>
                </c:pt>
                <c:pt idx="10688">
                  <c:v>-131.48305082552901</c:v>
                </c:pt>
                <c:pt idx="10689">
                  <c:v>-136.602994117755</c:v>
                </c:pt>
                <c:pt idx="10690">
                  <c:v>-141.62897771062299</c:v>
                </c:pt>
                <c:pt idx="10691">
                  <c:v>-146.55802142062799</c:v>
                </c:pt>
                <c:pt idx="10692">
                  <c:v>-151.386768182628</c:v>
                </c:pt>
                <c:pt idx="10693">
                  <c:v>-156.11164337179099</c:v>
                </c:pt>
                <c:pt idx="10694">
                  <c:v>-160.729189622711</c:v>
                </c:pt>
                <c:pt idx="10695">
                  <c:v>-165.236528921218</c:v>
                </c:pt>
                <c:pt idx="10696">
                  <c:v>-169.630844898205</c:v>
                </c:pt>
                <c:pt idx="10697">
                  <c:v>-173.909217574774</c:v>
                </c:pt>
                <c:pt idx="10698">
                  <c:v>-178.06862745831401</c:v>
                </c:pt>
                <c:pt idx="10699">
                  <c:v>-182.10596375726499</c:v>
                </c:pt>
                <c:pt idx="10700">
                  <c:v>-186.018194678356</c:v>
                </c:pt>
                <c:pt idx="10701">
                  <c:v>-189.80283079911101</c:v>
                </c:pt>
                <c:pt idx="10702">
                  <c:v>-193.45740975586099</c:v>
                </c:pt>
                <c:pt idx="10703">
                  <c:v>-196.979334265924</c:v>
                </c:pt>
                <c:pt idx="10704">
                  <c:v>-200.366038913399</c:v>
                </c:pt>
                <c:pt idx="10705">
                  <c:v>-203.61545203009501</c:v>
                </c:pt>
                <c:pt idx="10706">
                  <c:v>-206.725480677262</c:v>
                </c:pt>
                <c:pt idx="10707">
                  <c:v>-209.69385048941899</c:v>
                </c:pt>
                <c:pt idx="10708">
                  <c:v>-212.51843429677601</c:v>
                </c:pt>
                <c:pt idx="10709">
                  <c:v>-215.19784985397499</c:v>
                </c:pt>
                <c:pt idx="10710">
                  <c:v>-217.72967861201599</c:v>
                </c:pt>
                <c:pt idx="10711">
                  <c:v>-220.111961068277</c:v>
                </c:pt>
                <c:pt idx="10712">
                  <c:v>-222.34361177642799</c:v>
                </c:pt>
                <c:pt idx="10713">
                  <c:v>-224.422633253225</c:v>
                </c:pt>
                <c:pt idx="10714">
                  <c:v>-226.34774493523599</c:v>
                </c:pt>
                <c:pt idx="10715">
                  <c:v>-228.117847318803</c:v>
                </c:pt>
                <c:pt idx="10716">
                  <c:v>-229.73199412991099</c:v>
                </c:pt>
                <c:pt idx="10717">
                  <c:v>-231.18859076776101</c:v>
                </c:pt>
                <c:pt idx="10718">
                  <c:v>-232.48654119403199</c:v>
                </c:pt>
                <c:pt idx="10719">
                  <c:v>-233.62550100455101</c:v>
                </c:pt>
                <c:pt idx="10720">
                  <c:v>-234.60409734756499</c:v>
                </c:pt>
                <c:pt idx="10721">
                  <c:v>-235.42172546635899</c:v>
                </c:pt>
                <c:pt idx="10722">
                  <c:v>-236.07815560194001</c:v>
                </c:pt>
                <c:pt idx="10723">
                  <c:v>-236.57256417022199</c:v>
                </c:pt>
                <c:pt idx="10724">
                  <c:v>-236.90481817303399</c:v>
                </c:pt>
                <c:pt idx="10725">
                  <c:v>-237.07478279177701</c:v>
                </c:pt>
                <c:pt idx="10726">
                  <c:v>-237.08246482246199</c:v>
                </c:pt>
                <c:pt idx="10727">
                  <c:v>-236.927676489243</c:v>
                </c:pt>
                <c:pt idx="10728">
                  <c:v>-236.61051105653399</c:v>
                </c:pt>
                <c:pt idx="10729">
                  <c:v>-236.13130550041899</c:v>
                </c:pt>
                <c:pt idx="10730">
                  <c:v>-235.49014316904501</c:v>
                </c:pt>
                <c:pt idx="10731">
                  <c:v>-234.68733405670201</c:v>
                </c:pt>
                <c:pt idx="10732">
                  <c:v>-233.723541915109</c:v>
                </c:pt>
                <c:pt idx="10733">
                  <c:v>-232.599742593011</c:v>
                </c:pt>
                <c:pt idx="10734">
                  <c:v>-231.316862418482</c:v>
                </c:pt>
                <c:pt idx="10735">
                  <c:v>-229.875152260828</c:v>
                </c:pt>
                <c:pt idx="10736">
                  <c:v>-228.275945554039</c:v>
                </c:pt>
                <c:pt idx="10737">
                  <c:v>-226.52046229212499</c:v>
                </c:pt>
                <c:pt idx="10738">
                  <c:v>-224.609803076893</c:v>
                </c:pt>
                <c:pt idx="10739">
                  <c:v>-222.544951399821</c:v>
                </c:pt>
                <c:pt idx="10740">
                  <c:v>-220.32785570053301</c:v>
                </c:pt>
                <c:pt idx="10741">
                  <c:v>-217.95977701383799</c:v>
                </c:pt>
                <c:pt idx="10742">
                  <c:v>-215.442266098804</c:v>
                </c:pt>
                <c:pt idx="10743">
                  <c:v>-212.77681941199799</c:v>
                </c:pt>
                <c:pt idx="10744">
                  <c:v>-209.96580023157301</c:v>
                </c:pt>
                <c:pt idx="10745">
                  <c:v>-207.01079230127499</c:v>
                </c:pt>
                <c:pt idx="10746">
                  <c:v>-203.91374365571301</c:v>
                </c:pt>
                <c:pt idx="10747">
                  <c:v>-200.67692249808101</c:v>
                </c:pt>
                <c:pt idx="10748">
                  <c:v>-197.30286816797101</c:v>
                </c:pt>
                <c:pt idx="10749">
                  <c:v>-193.793266604938</c:v>
                </c:pt>
                <c:pt idx="10750">
                  <c:v>-190.15072393690099</c:v>
                </c:pt>
                <c:pt idx="10751">
                  <c:v>-186.378047760057</c:v>
                </c:pt>
                <c:pt idx="10752">
                  <c:v>-182.47790168825799</c:v>
                </c:pt>
                <c:pt idx="10753">
                  <c:v>-178.452796648391</c:v>
                </c:pt>
                <c:pt idx="10754">
                  <c:v>-174.305247924882</c:v>
                </c:pt>
                <c:pt idx="10755">
                  <c:v>-170.03822880080801</c:v>
                </c:pt>
                <c:pt idx="10756">
                  <c:v>-165.65464880246199</c:v>
                </c:pt>
                <c:pt idx="10757">
                  <c:v>-161.157347019631</c:v>
                </c:pt>
                <c:pt idx="10758">
                  <c:v>-156.549548601775</c:v>
                </c:pt>
                <c:pt idx="10759">
                  <c:v>-151.83450635108801</c:v>
                </c:pt>
                <c:pt idx="10760">
                  <c:v>-147.01563177032</c:v>
                </c:pt>
                <c:pt idx="10761">
                  <c:v>-142.095846245926</c:v>
                </c:pt>
                <c:pt idx="10762">
                  <c:v>-137.078853472162</c:v>
                </c:pt>
                <c:pt idx="10763">
                  <c:v>-131.96811523221001</c:v>
                </c:pt>
                <c:pt idx="10764">
                  <c:v>-126.76655662893501</c:v>
                </c:pt>
                <c:pt idx="10765">
                  <c:v>-121.47830580682</c:v>
                </c:pt>
                <c:pt idx="10766">
                  <c:v>-116.106859418524</c:v>
                </c:pt>
                <c:pt idx="10767">
                  <c:v>-110.65544091567899</c:v>
                </c:pt>
                <c:pt idx="10768">
                  <c:v>-105.12809710979199</c:v>
                </c:pt>
                <c:pt idx="10769">
                  <c:v>-99.528836226550496</c:v>
                </c:pt>
                <c:pt idx="10770">
                  <c:v>-93.8616079640706</c:v>
                </c:pt>
                <c:pt idx="10771">
                  <c:v>-88.129831407759397</c:v>
                </c:pt>
                <c:pt idx="10772">
                  <c:v>-82.337979293875804</c:v>
                </c:pt>
                <c:pt idx="10773">
                  <c:v>-76.489755596226203</c:v>
                </c:pt>
                <c:pt idx="10774">
                  <c:v>-70.588627007207194</c:v>
                </c:pt>
                <c:pt idx="10775">
                  <c:v>-64.639226018320002</c:v>
                </c:pt>
                <c:pt idx="10776">
                  <c:v>-58.645525335517803</c:v>
                </c:pt>
                <c:pt idx="10777">
                  <c:v>-52.611504746721103</c:v>
                </c:pt>
                <c:pt idx="10778">
                  <c:v>-46.541446377567098</c:v>
                </c:pt>
                <c:pt idx="10779">
                  <c:v>-40.439737356993497</c:v>
                </c:pt>
                <c:pt idx="10780">
                  <c:v>-34.310378858200203</c:v>
                </c:pt>
                <c:pt idx="10781">
                  <c:v>-28.157474183813399</c:v>
                </c:pt>
                <c:pt idx="10782">
                  <c:v>-21.985364649167899</c:v>
                </c:pt>
                <c:pt idx="10783">
                  <c:v>-15.798438464912399</c:v>
                </c:pt>
                <c:pt idx="10784">
                  <c:v>-9.6006467766439503</c:v>
                </c:pt>
                <c:pt idx="10785">
                  <c:v>-3.3959992077676202</c:v>
                </c:pt>
                <c:pt idx="10786">
                  <c:v>2.8112926328082102</c:v>
                </c:pt>
                <c:pt idx="10787">
                  <c:v>9.0168399782013502</c:v>
                </c:pt>
                <c:pt idx="10788">
                  <c:v>15.216104348325301</c:v>
                </c:pt>
                <c:pt idx="10789">
                  <c:v>21.404585203917001</c:v>
                </c:pt>
                <c:pt idx="10790">
                  <c:v>27.578298539628001</c:v>
                </c:pt>
                <c:pt idx="10791">
                  <c:v>33.733274496158302</c:v>
                </c:pt>
                <c:pt idx="10792">
                  <c:v>39.865247186789802</c:v>
                </c:pt>
                <c:pt idx="10793">
                  <c:v>45.969570911179403</c:v>
                </c:pt>
                <c:pt idx="10794">
                  <c:v>52.042551928483903</c:v>
                </c:pt>
                <c:pt idx="10795">
                  <c:v>58.079958198959702</c:v>
                </c:pt>
                <c:pt idx="10796">
                  <c:v>64.077557765751607</c:v>
                </c:pt>
                <c:pt idx="10797">
                  <c:v>70.031233473988706</c:v>
                </c:pt>
                <c:pt idx="10798">
                  <c:v>75.936875208264894</c:v>
                </c:pt>
                <c:pt idx="10799">
                  <c:v>81.790495956640001</c:v>
                </c:pt>
                <c:pt idx="10800">
                  <c:v>87.588087532691901</c:v>
                </c:pt>
                <c:pt idx="10801">
                  <c:v>93.325614081068295</c:v>
                </c:pt>
                <c:pt idx="10802">
                  <c:v>98.999146182038999</c:v>
                </c:pt>
                <c:pt idx="10803">
                  <c:v>104.60485783071699</c:v>
                </c:pt>
                <c:pt idx="10804">
                  <c:v>110.13889814206701</c:v>
                </c:pt>
                <c:pt idx="10805">
                  <c:v>115.597414980021</c:v>
                </c:pt>
                <c:pt idx="10806">
                  <c:v>120.976700156866</c:v>
                </c:pt>
                <c:pt idx="10807">
                  <c:v>126.273073266279</c:v>
                </c:pt>
                <c:pt idx="10808">
                  <c:v>131.48299336768201</c:v>
                </c:pt>
                <c:pt idx="10809">
                  <c:v>136.602935432213</c:v>
                </c:pt>
                <c:pt idx="10810">
                  <c:v>141.62891782007699</c:v>
                </c:pt>
                <c:pt idx="10811">
                  <c:v>146.55796034810899</c:v>
                </c:pt>
                <c:pt idx="10812">
                  <c:v>151.386705951496</c:v>
                </c:pt>
                <c:pt idx="10813">
                  <c:v>156.11158000572999</c:v>
                </c:pt>
                <c:pt idx="10814">
                  <c:v>160.72912514571499</c:v>
                </c:pt>
                <c:pt idx="10815">
                  <c:v>165.236463357584</c:v>
                </c:pt>
                <c:pt idx="10816">
                  <c:v>169.63077827252999</c:v>
                </c:pt>
                <c:pt idx="10817">
                  <c:v>173.909149911941</c:v>
                </c:pt>
                <c:pt idx="10818">
                  <c:v>178.06855878347801</c:v>
                </c:pt>
                <c:pt idx="10819">
                  <c:v>182.10589409585299</c:v>
                </c:pt>
                <c:pt idx="10820">
                  <c:v>186.01812405605199</c:v>
                </c:pt>
                <c:pt idx="10821">
                  <c:v>189.80275924185099</c:v>
                </c:pt>
                <c:pt idx="10822">
                  <c:v>193.45733728982199</c:v>
                </c:pt>
                <c:pt idx="10823">
                  <c:v>196.97926091751401</c:v>
                </c:pt>
                <c:pt idx="10824">
                  <c:v>200.36596470924499</c:v>
                </c:pt>
                <c:pt idx="10825">
                  <c:v>203.615376997043</c:v>
                </c:pt>
                <c:pt idx="10826">
                  <c:v>206.72540484235401</c:v>
                </c:pt>
                <c:pt idx="10827">
                  <c:v>209.69377387989499</c:v>
                </c:pt>
                <c:pt idx="10828">
                  <c:v>212.518356940058</c:v>
                </c:pt>
                <c:pt idx="10829">
                  <c:v>215.19777177766201</c:v>
                </c:pt>
                <c:pt idx="10830">
                  <c:v>217.72959984387001</c:v>
                </c:pt>
                <c:pt idx="10831">
                  <c:v>220.111881636216</c:v>
                </c:pt>
                <c:pt idx="10832">
                  <c:v>222.343531708515</c:v>
                </c:pt>
                <c:pt idx="10833">
                  <c:v>224.42255257766001</c:v>
                </c:pt>
                <c:pt idx="10834">
                  <c:v>226.34766368034499</c:v>
                </c:pt>
                <c:pt idx="10835">
                  <c:v>228.11776551302799</c:v>
                </c:pt>
                <c:pt idx="10836">
                  <c:v>229.73191180180299</c:v>
                </c:pt>
                <c:pt idx="10837">
                  <c:v>231.18850794596401</c:v>
                </c:pt>
                <c:pt idx="10838">
                  <c:v>232.48645790728099</c:v>
                </c:pt>
                <c:pt idx="10839">
                  <c:v>233.62541728165601</c:v>
                </c:pt>
                <c:pt idx="10840">
                  <c:v>234.60401321740801</c:v>
                </c:pt>
                <c:pt idx="10841">
                  <c:v>235.42164095787601</c:v>
                </c:pt>
                <c:pt idx="10842">
                  <c:v>236.07807074411599</c:v>
                </c:pt>
                <c:pt idx="10843">
                  <c:v>236.57247899208301</c:v>
                </c:pt>
                <c:pt idx="10844">
                  <c:v>236.90473270363199</c:v>
                </c:pt>
                <c:pt idx="10845">
                  <c:v>237.074697060186</c:v>
                </c:pt>
                <c:pt idx="10846">
                  <c:v>237.08237885776401</c:v>
                </c:pt>
                <c:pt idx="10847">
                  <c:v>236.92759032052001</c:v>
                </c:pt>
                <c:pt idx="10848">
                  <c:v>236.61042471285899</c:v>
                </c:pt>
                <c:pt idx="10849">
                  <c:v>236.131219010846</c:v>
                </c:pt>
                <c:pt idx="10850">
                  <c:v>235.490056562597</c:v>
                </c:pt>
                <c:pt idx="10851">
                  <c:v>234.687247362367</c:v>
                </c:pt>
                <c:pt idx="10852">
                  <c:v>233.72345516182401</c:v>
                </c:pt>
                <c:pt idx="10853">
                  <c:v>232.59965580965701</c:v>
                </c:pt>
                <c:pt idx="10854">
                  <c:v>231.316775633872</c:v>
                </c:pt>
                <c:pt idx="10855">
                  <c:v>229.87506550370099</c:v>
                </c:pt>
                <c:pt idx="10856">
                  <c:v>228.27585885304799</c:v>
                </c:pt>
                <c:pt idx="10857">
                  <c:v>226.52037567582701</c:v>
                </c:pt>
                <c:pt idx="10858">
                  <c:v>224.60971657374299</c:v>
                </c:pt>
                <c:pt idx="10859">
                  <c:v>222.54486503816</c:v>
                </c:pt>
                <c:pt idx="10860">
                  <c:v>220.327769508579</c:v>
                </c:pt>
                <c:pt idx="10861">
                  <c:v>217.95969101967901</c:v>
                </c:pt>
                <c:pt idx="10862">
                  <c:v>215.442180330387</c:v>
                </c:pt>
                <c:pt idx="10863">
                  <c:v>212.776733897122</c:v>
                </c:pt>
                <c:pt idx="10864">
                  <c:v>209.965714997878</c:v>
                </c:pt>
                <c:pt idx="10865">
                  <c:v>207.01070737623701</c:v>
                </c:pt>
                <c:pt idx="10866">
                  <c:v>203.91365906663199</c:v>
                </c:pt>
                <c:pt idx="10867">
                  <c:v>200.67683827207</c:v>
                </c:pt>
                <c:pt idx="10868">
                  <c:v>197.30278433195301</c:v>
                </c:pt>
                <c:pt idx="10869">
                  <c:v>193.79318318563901</c:v>
                </c:pt>
                <c:pt idx="10870">
                  <c:v>190.150640960831</c:v>
                </c:pt>
                <c:pt idx="10871">
                  <c:v>186.37796525351399</c:v>
                </c:pt>
                <c:pt idx="10872">
                  <c:v>182.477819677312</c:v>
                </c:pt>
                <c:pt idx="10873">
                  <c:v>178.45271515888101</c:v>
                </c:pt>
                <c:pt idx="10874">
                  <c:v>174.30516698240399</c:v>
                </c:pt>
                <c:pt idx="10875">
                  <c:v>170.03814843070899</c:v>
                </c:pt>
                <c:pt idx="10876">
                  <c:v>165.65456902983399</c:v>
                </c:pt>
                <c:pt idx="10877">
                  <c:v>161.15726786929901</c:v>
                </c:pt>
                <c:pt idx="10878">
                  <c:v>156.549470098293</c:v>
                </c:pt>
                <c:pt idx="10879">
                  <c:v>151.83442851873099</c:v>
                </c:pt>
                <c:pt idx="10880">
                  <c:v>147.01555463307599</c:v>
                </c:pt>
                <c:pt idx="10881">
                  <c:v>142.09576982748999</c:v>
                </c:pt>
                <c:pt idx="10882">
                  <c:v>137.07877779592499</c:v>
                </c:pt>
                <c:pt idx="10883">
                  <c:v>131.968040321258</c:v>
                </c:pt>
                <c:pt idx="10884">
                  <c:v>126.76648250604001</c:v>
                </c:pt>
                <c:pt idx="10885">
                  <c:v>121.478232494431</c:v>
                </c:pt>
                <c:pt idx="10886">
                  <c:v>116.106786938761</c:v>
                </c:pt>
                <c:pt idx="10887">
                  <c:v>110.655369290331</c:v>
                </c:pt>
                <c:pt idx="10888">
                  <c:v>105.12802636030401</c:v>
                </c:pt>
                <c:pt idx="10889">
                  <c:v>99.528766374021203</c:v>
                </c:pt>
                <c:pt idx="10890">
                  <c:v>93.861539029244796</c:v>
                </c:pt>
                <c:pt idx="10891">
                  <c:v>88.129763411026502</c:v>
                </c:pt>
                <c:pt idx="10892">
                  <c:v>82.337912255256995</c:v>
                </c:pt>
                <c:pt idx="10893">
                  <c:v>76.489689535375703</c:v>
                </c:pt>
                <c:pt idx="10894">
                  <c:v>70.588561943397195</c:v>
                </c:pt>
                <c:pt idx="10895">
                  <c:v>64.639161970446395</c:v>
                </c:pt>
                <c:pt idx="10896">
                  <c:v>58.645462322089202</c:v>
                </c:pt>
                <c:pt idx="10897">
                  <c:v>52.611442785854997</c:v>
                </c:pt>
                <c:pt idx="10898">
                  <c:v>46.541385486984503</c:v>
                </c:pt>
                <c:pt idx="10899">
                  <c:v>40.439677554009698</c:v>
                </c:pt>
                <c:pt idx="10900">
                  <c:v>34.310320159728398</c:v>
                </c:pt>
                <c:pt idx="10901">
                  <c:v>28.157416606357501</c:v>
                </c:pt>
                <c:pt idx="10902">
                  <c:v>21.9853082088094</c:v>
                </c:pt>
                <c:pt idx="10903">
                  <c:v>15.798383177323799</c:v>
                </c:pt>
                <c:pt idx="10904">
                  <c:v>9.6005926570640003</c:v>
                </c:pt>
                <c:pt idx="10905">
                  <c:v>3.3959462710205099</c:v>
                </c:pt>
                <c:pt idx="10906">
                  <c:v>-2.8113443723426501</c:v>
                </c:pt>
                <c:pt idx="10907">
                  <c:v>-9.0168905065673606</c:v>
                </c:pt>
                <c:pt idx="10908">
                  <c:v>-15.216153652013199</c:v>
                </c:pt>
                <c:pt idx="10909">
                  <c:v>-21.404633269854099</c:v>
                </c:pt>
                <c:pt idx="10910">
                  <c:v>-27.5783453551858</c:v>
                </c:pt>
                <c:pt idx="10911">
                  <c:v>-33.733320049158003</c:v>
                </c:pt>
                <c:pt idx="10912">
                  <c:v>-39.865291465500697</c:v>
                </c:pt>
                <c:pt idx="10913">
                  <c:v>-45.969613904326003</c:v>
                </c:pt>
                <c:pt idx="10914">
                  <c:v>-52.042593625244102</c:v>
                </c:pt>
                <c:pt idx="10915">
                  <c:v>-58.079998588974199</c:v>
                </c:pt>
                <c:pt idx="10916">
                  <c:v>-64.077596839116097</c:v>
                </c:pt>
                <c:pt idx="10917">
                  <c:v>-70.031271221261704</c:v>
                </c:pt>
                <c:pt idx="10918">
                  <c:v>-75.936911620471193</c:v>
                </c:pt>
                <c:pt idx="10919">
                  <c:v>-81.790531025270695</c:v>
                </c:pt>
                <c:pt idx="10920">
                  <c:v>-87.588121249702397</c:v>
                </c:pt>
                <c:pt idx="10921">
                  <c:v>-93.325646438885997</c:v>
                </c:pt>
                <c:pt idx="10922">
                  <c:v>-98.999177173556703</c:v>
                </c:pt>
                <c:pt idx="10923">
                  <c:v>-104.604887449305</c:v>
                </c:pt>
                <c:pt idx="10924">
                  <c:v>-110.138926381565</c:v>
                </c:pt>
                <c:pt idx="10925">
                  <c:v>-115.59744183474101</c:v>
                </c:pt>
                <c:pt idx="10926">
                  <c:v>-120.976725621596</c:v>
                </c:pt>
                <c:pt idx="10927">
                  <c:v>-126.273097336278</c:v>
                </c:pt>
                <c:pt idx="10928">
                  <c:v>-131.483016038686</c:v>
                </c:pt>
                <c:pt idx="10929">
                  <c:v>-136.60295670043001</c:v>
                </c:pt>
                <c:pt idx="10930">
                  <c:v>-141.62893768219101</c:v>
                </c:pt>
                <c:pt idx="10931">
                  <c:v>-146.55797880127801</c:v>
                </c:pt>
                <c:pt idx="10932">
                  <c:v>-151.38672299335201</c:v>
                </c:pt>
                <c:pt idx="10933">
                  <c:v>-156.11159563437801</c:v>
                </c:pt>
                <c:pt idx="10934">
                  <c:v>-160.729139359736</c:v>
                </c:pt>
                <c:pt idx="10935">
                  <c:v>-165.236476156029</c:v>
                </c:pt>
                <c:pt idx="10936">
                  <c:v>-169.630789654919</c:v>
                </c:pt>
                <c:pt idx="10937">
                  <c:v>-173.909159878266</c:v>
                </c:pt>
                <c:pt idx="10938">
                  <c:v>-178.06856733420301</c:v>
                </c:pt>
                <c:pt idx="10939">
                  <c:v>-182.105901231904</c:v>
                </c:pt>
                <c:pt idx="10940">
                  <c:v>-186.01812977882599</c:v>
                </c:pt>
                <c:pt idx="10941">
                  <c:v>-189.80276355320601</c:v>
                </c:pt>
                <c:pt idx="10942">
                  <c:v>-193.45734019207899</c:v>
                </c:pt>
                <c:pt idx="10943">
                  <c:v>-196.97926241345399</c:v>
                </c:pt>
                <c:pt idx="10944">
                  <c:v>-200.36596480210801</c:v>
                </c:pt>
                <c:pt idx="10945">
                  <c:v>-203.61537569052501</c:v>
                </c:pt>
                <c:pt idx="10946">
                  <c:v>-206.72540214060399</c:v>
                </c:pt>
                <c:pt idx="10947">
                  <c:v>-209.69376978751501</c:v>
                </c:pt>
                <c:pt idx="10948">
                  <c:v>-212.51835146209501</c:v>
                </c:pt>
                <c:pt idx="10949">
                  <c:v>-215.19776491960999</c:v>
                </c:pt>
                <c:pt idx="10950">
                  <c:v>-217.729591611665</c:v>
                </c:pt>
                <c:pt idx="10951">
                  <c:v>-220.11187203623399</c:v>
                </c:pt>
                <c:pt idx="10952">
                  <c:v>-222.34352074756799</c:v>
                </c:pt>
                <c:pt idx="10953">
                  <c:v>-224.42254026299099</c:v>
                </c:pt>
                <c:pt idx="10954">
                  <c:v>-226.347650019627</c:v>
                </c:pt>
                <c:pt idx="10955">
                  <c:v>-228.11775051436001</c:v>
                </c:pt>
                <c:pt idx="10956">
                  <c:v>-229.73189547370299</c:v>
                </c:pt>
                <c:pt idx="10957">
                  <c:v>-231.18849029737001</c:v>
                </c:pt>
                <c:pt idx="10958">
                  <c:v>-232.486438947545</c:v>
                </c:pt>
                <c:pt idx="10959">
                  <c:v>-233.62539702053701</c:v>
                </c:pt>
                <c:pt idx="10960">
                  <c:v>-234.60399166507</c:v>
                </c:pt>
                <c:pt idx="10961">
                  <c:v>-235.42161812488601</c:v>
                </c:pt>
                <c:pt idx="10962">
                  <c:v>-236.078046641436</c:v>
                </c:pt>
                <c:pt idx="10963">
                  <c:v>-236.57245363106401</c:v>
                </c:pt>
                <c:pt idx="10964">
                  <c:v>-236.904706096014</c:v>
                </c:pt>
                <c:pt idx="10965">
                  <c:v>-237.07466921809001</c:v>
                </c:pt>
                <c:pt idx="10966">
                  <c:v>-237.082349793687</c:v>
                </c:pt>
                <c:pt idx="10967">
                  <c:v>-236.92756004733201</c:v>
                </c:pt>
                <c:pt idx="10968">
                  <c:v>-236.61039324379399</c:v>
                </c:pt>
                <c:pt idx="10969">
                  <c:v>-236.131186359499</c:v>
                </c:pt>
                <c:pt idx="10970">
                  <c:v>-235.49002274291999</c:v>
                </c:pt>
                <c:pt idx="10971">
                  <c:v>-234.68721238865999</c:v>
                </c:pt>
                <c:pt idx="10972">
                  <c:v>-233.72341904873301</c:v>
                </c:pt>
                <c:pt idx="10973">
                  <c:v>-232.59961857216501</c:v>
                </c:pt>
                <c:pt idx="10974">
                  <c:v>-231.31673728729601</c:v>
                </c:pt>
                <c:pt idx="10975">
                  <c:v>-229.87502606368199</c:v>
                </c:pt>
                <c:pt idx="10976">
                  <c:v>-228.27581833554899</c:v>
                </c:pt>
                <c:pt idx="10977">
                  <c:v>-226.52033409712601</c:v>
                </c:pt>
                <c:pt idx="10978">
                  <c:v>-224.609673950424</c:v>
                </c:pt>
                <c:pt idx="10979">
                  <c:v>-222.544821387111</c:v>
                </c:pt>
                <c:pt idx="10980">
                  <c:v>-220.32772484698299</c:v>
                </c:pt>
                <c:pt idx="10981">
                  <c:v>-217.95964536500699</c:v>
                </c:pt>
                <c:pt idx="10982">
                  <c:v>-215.44213370039401</c:v>
                </c:pt>
                <c:pt idx="10983">
                  <c:v>-212.776686309837</c:v>
                </c:pt>
                <c:pt idx="10984">
                  <c:v>-209.96566647160199</c:v>
                </c:pt>
                <c:pt idx="10985">
                  <c:v>-207.01065792952701</c:v>
                </c:pt>
                <c:pt idx="10986">
                  <c:v>-203.91360871830599</c:v>
                </c:pt>
                <c:pt idx="10987">
                  <c:v>-200.67678704119501</c:v>
                </c:pt>
                <c:pt idx="10988">
                  <c:v>-197.30273223783499</c:v>
                </c:pt>
                <c:pt idx="10989">
                  <c:v>-193.79313024781899</c:v>
                </c:pt>
                <c:pt idx="10990">
                  <c:v>-190.15058719907699</c:v>
                </c:pt>
                <c:pt idx="10991">
                  <c:v>-186.37791068781499</c:v>
                </c:pt>
                <c:pt idx="10992">
                  <c:v>-182.47776432787299</c:v>
                </c:pt>
                <c:pt idx="10993">
                  <c:v>-178.45265904610801</c:v>
                </c:pt>
                <c:pt idx="10994">
                  <c:v>-174.305110126903</c:v>
                </c:pt>
                <c:pt idx="10995">
                  <c:v>-170.03809085327899</c:v>
                </c:pt>
                <c:pt idx="10996">
                  <c:v>-165.65451075145401</c:v>
                </c:pt>
                <c:pt idx="10997">
                  <c:v>-161.15720891113</c:v>
                </c:pt>
                <c:pt idx="10998">
                  <c:v>-156.54941048166</c:v>
                </c:pt>
                <c:pt idx="10999">
                  <c:v>-151.83436826512201</c:v>
                </c:pt>
                <c:pt idx="11000">
                  <c:v>-147.015493764133</c:v>
                </c:pt>
                <c:pt idx="11001">
                  <c:v>-142.095708365002</c:v>
                </c:pt>
                <c:pt idx="11002">
                  <c:v>-137.07871576182001</c:v>
                </c:pt>
                <c:pt idx="11003">
                  <c:v>-131.96797773759201</c:v>
                </c:pt>
                <c:pt idx="11004">
                  <c:v>-126.766419394995</c:v>
                </c:pt>
                <c:pt idx="11005">
                  <c:v>-121.47816887830299</c:v>
                </c:pt>
                <c:pt idx="11006">
                  <c:v>-116.10672283995601</c:v>
                </c:pt>
                <c:pt idx="11007">
                  <c:v>-110.655304731353</c:v>
                </c:pt>
                <c:pt idx="11008">
                  <c:v>-105.12796136375199</c:v>
                </c:pt>
                <c:pt idx="11009">
                  <c:v>-99.528700962579094</c:v>
                </c:pt>
                <c:pt idx="11010">
                  <c:v>-93.861473225669002</c:v>
                </c:pt>
                <c:pt idx="11011">
                  <c:v>-88.129697238149902</c:v>
                </c:pt>
                <c:pt idx="11012">
                  <c:v>-82.337845735968301</c:v>
                </c:pt>
                <c:pt idx="11013">
                  <c:v>-76.489622692622305</c:v>
                </c:pt>
                <c:pt idx="11014">
                  <c:v>-70.588494800168903</c:v>
                </c:pt>
                <c:pt idx="11015">
                  <c:v>-64.639094549771599</c:v>
                </c:pt>
                <c:pt idx="11016">
                  <c:v>-58.6453946470292</c:v>
                </c:pt>
                <c:pt idx="11017">
                  <c:v>-52.611374879491301</c:v>
                </c:pt>
                <c:pt idx="11018">
                  <c:v>-46.5413173724152</c:v>
                </c:pt>
                <c:pt idx="11019">
                  <c:v>-40.439609254341903</c:v>
                </c:pt>
                <c:pt idx="11020">
                  <c:v>-34.310251698067702</c:v>
                </c:pt>
                <c:pt idx="11021">
                  <c:v>-28.157348005801801</c:v>
                </c:pt>
                <c:pt idx="11022">
                  <c:v>-21.985239492442201</c:v>
                </c:pt>
                <c:pt idx="11023">
                  <c:v>-15.798314368204499</c:v>
                </c:pt>
                <c:pt idx="11024">
                  <c:v>-9.6005237782227901</c:v>
                </c:pt>
                <c:pt idx="11025">
                  <c:v>-3.3958773454489601</c:v>
                </c:pt>
                <c:pt idx="11026">
                  <c:v>2.8114133217025201</c:v>
                </c:pt>
                <c:pt idx="11027">
                  <c:v>9.0169594568194302</c:v>
                </c:pt>
                <c:pt idx="11028">
                  <c:v>15.216222580325599</c:v>
                </c:pt>
                <c:pt idx="11029">
                  <c:v>21.404702153464701</c:v>
                </c:pt>
                <c:pt idx="11030">
                  <c:v>27.578414171404098</c:v>
                </c:pt>
                <c:pt idx="11031">
                  <c:v>33.733388775377897</c:v>
                </c:pt>
                <c:pt idx="11032">
                  <c:v>39.865360079208102</c:v>
                </c:pt>
                <c:pt idx="11033">
                  <c:v>45.969682383101897</c:v>
                </c:pt>
                <c:pt idx="11034">
                  <c:v>52.042661946770799</c:v>
                </c:pt>
                <c:pt idx="11035">
                  <c:v>58.080066731045697</c:v>
                </c:pt>
                <c:pt idx="11036">
                  <c:v>64.077664779649595</c:v>
                </c:pt>
                <c:pt idx="11037">
                  <c:v>70.031338938297296</c:v>
                </c:pt>
                <c:pt idx="11038">
                  <c:v>75.936979092181303</c:v>
                </c:pt>
                <c:pt idx="11039">
                  <c:v>81.790598229963393</c:v>
                </c:pt>
                <c:pt idx="11040">
                  <c:v>87.588188165841999</c:v>
                </c:pt>
                <c:pt idx="11041">
                  <c:v>93.325713045074295</c:v>
                </c:pt>
                <c:pt idx="11042">
                  <c:v>98.999243448572699</c:v>
                </c:pt>
                <c:pt idx="11043">
                  <c:v>104.60495337208</c:v>
                </c:pt>
                <c:pt idx="11044">
                  <c:v>110.138991931207</c:v>
                </c:pt>
                <c:pt idx="11045">
                  <c:v>115.59750699053799</c:v>
                </c:pt>
                <c:pt idx="11046">
                  <c:v>120.97679036301901</c:v>
                </c:pt>
                <c:pt idx="11047">
                  <c:v>126.273161642993</c:v>
                </c:pt>
                <c:pt idx="11048">
                  <c:v>131.48307989055499</c:v>
                </c:pt>
                <c:pt idx="11049">
                  <c:v>136.60302007752</c:v>
                </c:pt>
                <c:pt idx="11050">
                  <c:v>141.62900056477699</c:v>
                </c:pt>
                <c:pt idx="11051">
                  <c:v>146.55804116985499</c:v>
                </c:pt>
                <c:pt idx="11052">
                  <c:v>151.386784828635</c:v>
                </c:pt>
                <c:pt idx="11053">
                  <c:v>156.11165691730901</c:v>
                </c:pt>
                <c:pt idx="11054">
                  <c:v>160.72920007149</c:v>
                </c:pt>
                <c:pt idx="11055">
                  <c:v>165.23653627802199</c:v>
                </c:pt>
                <c:pt idx="11056">
                  <c:v>169.63084916881101</c:v>
                </c:pt>
                <c:pt idx="11057">
                  <c:v>173.90921876596599</c:v>
                </c:pt>
                <c:pt idx="11058">
                  <c:v>178.06862557787699</c:v>
                </c:pt>
                <c:pt idx="11059">
                  <c:v>182.105958813977</c:v>
                </c:pt>
                <c:pt idx="11060">
                  <c:v>186.01818668199101</c:v>
                </c:pt>
                <c:pt idx="11061">
                  <c:v>189.802819760424</c:v>
                </c:pt>
                <c:pt idx="11062">
                  <c:v>193.457395686588</c:v>
                </c:pt>
                <c:pt idx="11063">
                  <c:v>196.97931717877401</c:v>
                </c:pt>
                <c:pt idx="11064">
                  <c:v>200.36601882204201</c:v>
                </c:pt>
                <c:pt idx="11065">
                  <c:v>203.61542894916599</c:v>
                </c:pt>
                <c:pt idx="11066">
                  <c:v>206.725454622341</c:v>
                </c:pt>
                <c:pt idx="11067">
                  <c:v>209.693821477033</c:v>
                </c:pt>
                <c:pt idx="11068">
                  <c:v>212.51840234438501</c:v>
                </c:pt>
                <c:pt idx="11069">
                  <c:v>215.197814979968</c:v>
                </c:pt>
                <c:pt idx="11070">
                  <c:v>217.729640835699</c:v>
                </c:pt>
                <c:pt idx="11071">
                  <c:v>220.111920409867</c:v>
                </c:pt>
                <c:pt idx="11072">
                  <c:v>222.34356825704199</c:v>
                </c:pt>
                <c:pt idx="11073">
                  <c:v>224.42258689487099</c:v>
                </c:pt>
                <c:pt idx="11074">
                  <c:v>226.34769576080399</c:v>
                </c:pt>
                <c:pt idx="11075">
                  <c:v>228.11779535205301</c:v>
                </c:pt>
                <c:pt idx="11076">
                  <c:v>229.731939395468</c:v>
                </c:pt>
                <c:pt idx="11077">
                  <c:v>231.188533291097</c:v>
                </c:pt>
                <c:pt idx="11078">
                  <c:v>232.48648100146201</c:v>
                </c:pt>
                <c:pt idx="11079">
                  <c:v>233.62543812321701</c:v>
                </c:pt>
                <c:pt idx="11080">
                  <c:v>234.60403180543</c:v>
                </c:pt>
                <c:pt idx="11081">
                  <c:v>235.42165729219099</c:v>
                </c:pt>
                <c:pt idx="11082">
                  <c:v>236.078084825302</c:v>
                </c:pt>
                <c:pt idx="11083">
                  <c:v>236.572490821461</c:v>
                </c:pt>
                <c:pt idx="11084">
                  <c:v>236.90474228326599</c:v>
                </c:pt>
                <c:pt idx="11085">
                  <c:v>237.07470439287999</c:v>
                </c:pt>
                <c:pt idx="11086">
                  <c:v>237.08238394705799</c:v>
                </c:pt>
                <c:pt idx="11087">
                  <c:v>236.927593170687</c:v>
                </c:pt>
                <c:pt idx="11088">
                  <c:v>236.61042532890301</c:v>
                </c:pt>
                <c:pt idx="11089">
                  <c:v>236.13121739849601</c:v>
                </c:pt>
                <c:pt idx="11090">
                  <c:v>235.49005272830601</c:v>
                </c:pt>
                <c:pt idx="11091">
                  <c:v>234.68724131330501</c:v>
                </c:pt>
                <c:pt idx="11092">
                  <c:v>233.72344690587801</c:v>
                </c:pt>
                <c:pt idx="11093">
                  <c:v>232.59964535542099</c:v>
                </c:pt>
                <c:pt idx="11094">
                  <c:v>231.31676299064699</c:v>
                </c:pt>
                <c:pt idx="11095">
                  <c:v>229.87505068148599</c:v>
                </c:pt>
                <c:pt idx="11096">
                  <c:v>228.27584186253799</c:v>
                </c:pt>
                <c:pt idx="11097">
                  <c:v>226.520356528408</c:v>
                </c:pt>
                <c:pt idx="11098">
                  <c:v>224.609695281482</c:v>
                </c:pt>
                <c:pt idx="11099">
                  <c:v>222.544841613805</c:v>
                </c:pt>
                <c:pt idx="11100">
                  <c:v>220.327743965547</c:v>
                </c:pt>
                <c:pt idx="11101">
                  <c:v>217.95966337205601</c:v>
                </c:pt>
                <c:pt idx="11102">
                  <c:v>215.44215059291699</c:v>
                </c:pt>
                <c:pt idx="11103">
                  <c:v>212.77670208520101</c:v>
                </c:pt>
                <c:pt idx="11104">
                  <c:v>209.96568112755</c:v>
                </c:pt>
                <c:pt idx="11105">
                  <c:v>207.010671464182</c:v>
                </c:pt>
                <c:pt idx="11106">
                  <c:v>203.91362113016299</c:v>
                </c:pt>
                <c:pt idx="11107">
                  <c:v>200.676798329127</c:v>
                </c:pt>
                <c:pt idx="11108">
                  <c:v>197.302742401091</c:v>
                </c:pt>
                <c:pt idx="11109">
                  <c:v>193.79313928601701</c:v>
                </c:pt>
                <c:pt idx="11110">
                  <c:v>190.15059511221699</c:v>
                </c:pt>
                <c:pt idx="11111">
                  <c:v>186.377917476265</c:v>
                </c:pt>
                <c:pt idx="11112">
                  <c:v>182.47776999236899</c:v>
                </c:pt>
                <c:pt idx="11113">
                  <c:v>178.452663587762</c:v>
                </c:pt>
                <c:pt idx="11114">
                  <c:v>174.30511354719201</c:v>
                </c:pt>
                <c:pt idx="11115">
                  <c:v>170.03809315404999</c:v>
                </c:pt>
                <c:pt idx="11116">
                  <c:v>165.65451193491899</c:v>
                </c:pt>
                <c:pt idx="11117">
                  <c:v>161.15720897986299</c:v>
                </c:pt>
                <c:pt idx="11118">
                  <c:v>156.549409438601</c:v>
                </c:pt>
                <c:pt idx="11119">
                  <c:v>151.83436611356899</c:v>
                </c:pt>
                <c:pt idx="11120">
                  <c:v>147.01549050774301</c:v>
                </c:pt>
                <c:pt idx="11121">
                  <c:v>142.095704007786</c:v>
                </c:pt>
                <c:pt idx="11122">
                  <c:v>137.07871030814499</c:v>
                </c:pt>
                <c:pt idx="11123">
                  <c:v>131.96797119217601</c:v>
                </c:pt>
                <c:pt idx="11124">
                  <c:v>126.76641176290499</c:v>
                </c:pt>
                <c:pt idx="11125">
                  <c:v>121.47816016495101</c:v>
                </c:pt>
                <c:pt idx="11126">
                  <c:v>116.10671305110201</c:v>
                </c:pt>
                <c:pt idx="11127">
                  <c:v>110.655293873093</c:v>
                </c:pt>
                <c:pt idx="11128">
                  <c:v>105.12794944252001</c:v>
                </c:pt>
                <c:pt idx="11129">
                  <c:v>99.528687985147101</c:v>
                </c:pt>
                <c:pt idx="11130">
                  <c:v>93.861459199140597</c:v>
                </c:pt>
                <c:pt idx="11131">
                  <c:v>88.129682169952503</c:v>
                </c:pt>
                <c:pt idx="11132">
                  <c:v>82.337829633858306</c:v>
                </c:pt>
                <c:pt idx="11133">
                  <c:v>76.489605564677305</c:v>
                </c:pt>
                <c:pt idx="11134">
                  <c:v>70.588476654785794</c:v>
                </c:pt>
                <c:pt idx="11135">
                  <c:v>64.639075395661294</c:v>
                </c:pt>
                <c:pt idx="11136">
                  <c:v>58.645374493210902</c:v>
                </c:pt>
                <c:pt idx="11137">
                  <c:v>52.6113537352946</c:v>
                </c:pt>
                <c:pt idx="11138">
                  <c:v>46.541295247470799</c:v>
                </c:pt>
                <c:pt idx="11139">
                  <c:v>40.439586158581399</c:v>
                </c:pt>
                <c:pt idx="11140">
                  <c:v>34.310227641716502</c:v>
                </c:pt>
                <c:pt idx="11141">
                  <c:v>28.157322999373701</c:v>
                </c:pt>
                <c:pt idx="11142">
                  <c:v>21.9852135467425</c:v>
                </c:pt>
                <c:pt idx="11143">
                  <c:v>15.7982874943197</c:v>
                </c:pt>
                <c:pt idx="11144">
                  <c:v>9.6004959875147406</c:v>
                </c:pt>
                <c:pt idx="11145">
                  <c:v>3.3958486495529101</c:v>
                </c:pt>
                <c:pt idx="11146">
                  <c:v>-2.8114429108777301</c:v>
                </c:pt>
                <c:pt idx="11147">
                  <c:v>-9.0169899271060903</c:v>
                </c:pt>
                <c:pt idx="11148">
                  <c:v>-15.2162539192972</c:v>
                </c:pt>
                <c:pt idx="11149">
                  <c:v>-21.404734348434001</c:v>
                </c:pt>
                <c:pt idx="11150">
                  <c:v>-27.578447209439702</c:v>
                </c:pt>
                <c:pt idx="11151">
                  <c:v>-33.733422643298802</c:v>
                </c:pt>
                <c:pt idx="11152">
                  <c:v>-39.865394763598097</c:v>
                </c:pt>
                <c:pt idx="11153">
                  <c:v>-45.969717870308301</c:v>
                </c:pt>
                <c:pt idx="11154">
                  <c:v>-52.042698222911199</c:v>
                </c:pt>
                <c:pt idx="11155">
                  <c:v>-58.080103782015598</c:v>
                </c:pt>
                <c:pt idx="11156">
                  <c:v>-64.077702591122502</c:v>
                </c:pt>
                <c:pt idx="11157">
                  <c:v>-70.031377495733594</c:v>
                </c:pt>
                <c:pt idx="11158">
                  <c:v>-75.937018380830295</c:v>
                </c:pt>
                <c:pt idx="11159">
                  <c:v>-81.790638234878003</c:v>
                </c:pt>
                <c:pt idx="11160">
                  <c:v>-87.588228871871394</c:v>
                </c:pt>
                <c:pt idx="11161">
                  <c:v>-93.325754436880302</c:v>
                </c:pt>
                <c:pt idx="11162">
                  <c:v>-98.999285510628098</c:v>
                </c:pt>
                <c:pt idx="11163">
                  <c:v>-104.604996088677</c:v>
                </c:pt>
                <c:pt idx="11164">
                  <c:v>-110.139035286466</c:v>
                </c:pt>
                <c:pt idx="11165">
                  <c:v>-115.597550968406</c:v>
                </c:pt>
                <c:pt idx="11166">
                  <c:v>-120.976834947282</c:v>
                </c:pt>
                <c:pt idx="11167">
                  <c:v>-126.27320681727799</c:v>
                </c:pt>
                <c:pt idx="11168">
                  <c:v>-131.48312563833699</c:v>
                </c:pt>
                <c:pt idx="11169">
                  <c:v>-136.60306638212799</c:v>
                </c:pt>
                <c:pt idx="11170">
                  <c:v>-141.629047409403</c:v>
                </c:pt>
                <c:pt idx="11171">
                  <c:v>-146.55808853755201</c:v>
                </c:pt>
                <c:pt idx="11172">
                  <c:v>-151.38683270233</c:v>
                </c:pt>
                <c:pt idx="11173">
                  <c:v>-156.111705279809</c:v>
                </c:pt>
                <c:pt idx="11174">
                  <c:v>-160.729248905482</c:v>
                </c:pt>
                <c:pt idx="11175">
                  <c:v>-165.23658556608601</c:v>
                </c:pt>
                <c:pt idx="11176">
                  <c:v>-169.63089889342001</c:v>
                </c:pt>
                <c:pt idx="11177">
                  <c:v>-173.909268909498</c:v>
                </c:pt>
                <c:pt idx="11178">
                  <c:v>-178.06867612261499</c:v>
                </c:pt>
                <c:pt idx="11179">
                  <c:v>-182.10600974212099</c:v>
                </c:pt>
                <c:pt idx="11180">
                  <c:v>-186.01823797565899</c:v>
                </c:pt>
                <c:pt idx="11181">
                  <c:v>-189.802871401663</c:v>
                </c:pt>
                <c:pt idx="11182">
                  <c:v>-193.457447657377</c:v>
                </c:pt>
                <c:pt idx="11183">
                  <c:v>-196.979369461028</c:v>
                </c:pt>
                <c:pt idx="11184">
                  <c:v>-200.36607139762401</c:v>
                </c:pt>
                <c:pt idx="11185">
                  <c:v>-203.61548179988901</c:v>
                </c:pt>
                <c:pt idx="11186">
                  <c:v>-206.72550772997499</c:v>
                </c:pt>
                <c:pt idx="11187">
                  <c:v>-209.693874823313</c:v>
                </c:pt>
                <c:pt idx="11188">
                  <c:v>-212.51845591101201</c:v>
                </c:pt>
                <c:pt idx="11189">
                  <c:v>-215.197868748621</c:v>
                </c:pt>
                <c:pt idx="11190">
                  <c:v>-217.72969478803901</c:v>
                </c:pt>
                <c:pt idx="11191">
                  <c:v>-220.111974527542</c:v>
                </c:pt>
                <c:pt idx="11192">
                  <c:v>-222.34362252169501</c:v>
                </c:pt>
                <c:pt idx="11193">
                  <c:v>-224.42264128814401</c:v>
                </c:pt>
                <c:pt idx="11194">
                  <c:v>-226.347750264345</c:v>
                </c:pt>
                <c:pt idx="11195">
                  <c:v>-228.11784994752401</c:v>
                </c:pt>
                <c:pt idx="11196">
                  <c:v>-229.731994064547</c:v>
                </c:pt>
                <c:pt idx="11197">
                  <c:v>-231.188588015487</c:v>
                </c:pt>
                <c:pt idx="11198">
                  <c:v>-232.486535762898</c:v>
                </c:pt>
                <c:pt idx="11199">
                  <c:v>-233.625492903469</c:v>
                </c:pt>
                <c:pt idx="11200">
                  <c:v>-234.60408658630899</c:v>
                </c:pt>
                <c:pt idx="11201">
                  <c:v>-235.421712055558</c:v>
                </c:pt>
                <c:pt idx="11202">
                  <c:v>-236.078139553071</c:v>
                </c:pt>
                <c:pt idx="11203">
                  <c:v>-236.57254549560599</c:v>
                </c:pt>
                <c:pt idx="11204">
                  <c:v>-236.90479688582701</c:v>
                </c:pt>
                <c:pt idx="11205">
                  <c:v>-237.074758905967</c:v>
                </c:pt>
                <c:pt idx="11206">
                  <c:v>-237.08243835286001</c:v>
                </c:pt>
                <c:pt idx="11207">
                  <c:v>-236.927647451475</c:v>
                </c:pt>
                <c:pt idx="11208">
                  <c:v>-236.61047946703599</c:v>
                </c:pt>
                <c:pt idx="11209">
                  <c:v>-236.131271376428</c:v>
                </c:pt>
                <c:pt idx="11210">
                  <c:v>-235.49010652858999</c:v>
                </c:pt>
                <c:pt idx="11211">
                  <c:v>-234.6872949186</c:v>
                </c:pt>
                <c:pt idx="11212">
                  <c:v>-233.72350029895199</c:v>
                </c:pt>
                <c:pt idx="11213">
                  <c:v>-232.59969851915901</c:v>
                </c:pt>
                <c:pt idx="11214">
                  <c:v>-231.31681590805701</c:v>
                </c:pt>
                <c:pt idx="11215">
                  <c:v>-229.8751033357</c:v>
                </c:pt>
                <c:pt idx="11216">
                  <c:v>-228.27589423682099</c:v>
                </c:pt>
                <c:pt idx="11217">
                  <c:v>-226.52040860616199</c:v>
                </c:pt>
                <c:pt idx="11218">
                  <c:v>-224.60974704625201</c:v>
                </c:pt>
                <c:pt idx="11219">
                  <c:v>-222.544893049282</c:v>
                </c:pt>
                <c:pt idx="11220">
                  <c:v>-220.32779505557801</c:v>
                </c:pt>
                <c:pt idx="11221">
                  <c:v>-217.95971410063899</c:v>
                </c:pt>
                <c:pt idx="11222">
                  <c:v>-215.44220094421701</c:v>
                </c:pt>
                <c:pt idx="11223">
                  <c:v>-212.77675204354799</c:v>
                </c:pt>
                <c:pt idx="11224">
                  <c:v>-209.965730677447</c:v>
                </c:pt>
                <c:pt idx="11225">
                  <c:v>-207.01072059030801</c:v>
                </c:pt>
                <c:pt idx="11226">
                  <c:v>-203.91366981737701</c:v>
                </c:pt>
                <c:pt idx="11227">
                  <c:v>-200.676846562474</c:v>
                </c:pt>
                <c:pt idx="11228">
                  <c:v>-197.30279016580701</c:v>
                </c:pt>
                <c:pt idx="11229">
                  <c:v>-193.79318656753199</c:v>
                </c:pt>
                <c:pt idx="11230">
                  <c:v>-190.15064189615799</c:v>
                </c:pt>
                <c:pt idx="11231">
                  <c:v>-186.377963748463</c:v>
                </c:pt>
                <c:pt idx="11232">
                  <c:v>-182.477815738864</c:v>
                </c:pt>
                <c:pt idx="11233">
                  <c:v>-178.45270879480199</c:v>
                </c:pt>
                <c:pt idx="11234">
                  <c:v>-174.30515820124299</c:v>
                </c:pt>
                <c:pt idx="11235">
                  <c:v>-170.038137241795</c:v>
                </c:pt>
                <c:pt idx="11236">
                  <c:v>-165.654555443265</c:v>
                </c:pt>
                <c:pt idx="11237">
                  <c:v>-161.15725189594301</c:v>
                </c:pt>
                <c:pt idx="11238">
                  <c:v>-156.549451749778</c:v>
                </c:pt>
                <c:pt idx="11239">
                  <c:v>-151.83440780743899</c:v>
                </c:pt>
                <c:pt idx="11240">
                  <c:v>-147.01553157214201</c:v>
                </c:pt>
                <c:pt idx="11241">
                  <c:v>-142.09574443078901</c:v>
                </c:pt>
                <c:pt idx="11242">
                  <c:v>-137.07875007807101</c:v>
                </c:pt>
                <c:pt idx="11243">
                  <c:v>-131.968010297593</c:v>
                </c:pt>
                <c:pt idx="11244">
                  <c:v>-126.76645019262899</c:v>
                </c:pt>
                <c:pt idx="11245">
                  <c:v>-121.478197908054</c:v>
                </c:pt>
                <c:pt idx="11246">
                  <c:v>-116.106750096908</c:v>
                </c:pt>
                <c:pt idx="11247">
                  <c:v>-110.655330211189</c:v>
                </c:pt>
                <c:pt idx="11248">
                  <c:v>-105.127985062755</c:v>
                </c:pt>
                <c:pt idx="11249">
                  <c:v>-99.528722877631694</c:v>
                </c:pt>
                <c:pt idx="11250">
                  <c:v>-93.861493354257902</c:v>
                </c:pt>
                <c:pt idx="11251">
                  <c:v>-88.129715578350101</c:v>
                </c:pt>
                <c:pt idx="11252">
                  <c:v>-82.337862286458105</c:v>
                </c:pt>
                <c:pt idx="11253">
                  <c:v>-76.489637452674799</c:v>
                </c:pt>
                <c:pt idx="11254">
                  <c:v>-70.588507769655607</c:v>
                </c:pt>
                <c:pt idx="11255">
                  <c:v>-64.639105729151296</c:v>
                </c:pt>
                <c:pt idx="11256">
                  <c:v>-58.645404037355803</c:v>
                </c:pt>
                <c:pt idx="11257">
                  <c:v>-52.611382482407699</c:v>
                </c:pt>
                <c:pt idx="11258">
                  <c:v>-46.541323190150202</c:v>
                </c:pt>
                <c:pt idx="11259">
                  <c:v>-40.439613289711602</c:v>
                </c:pt>
                <c:pt idx="11260">
                  <c:v>-34.310253954470099</c:v>
                </c:pt>
                <c:pt idx="11261">
                  <c:v>-28.157348487213302</c:v>
                </c:pt>
                <c:pt idx="11262">
                  <c:v>-21.985238203421101</c:v>
                </c:pt>
                <c:pt idx="11263">
                  <c:v>-15.798311313876299</c:v>
                </c:pt>
                <c:pt idx="11264">
                  <c:v>-9.6005189642895505</c:v>
                </c:pt>
                <c:pt idx="11265">
                  <c:v>-3.39587077817625</c:v>
                </c:pt>
                <c:pt idx="11266">
                  <c:v>2.8114216354800101</c:v>
                </c:pt>
                <c:pt idx="11267">
                  <c:v>9.0169695097144302</c:v>
                </c:pt>
                <c:pt idx="11268">
                  <c:v>15.2162343643909</c:v>
                </c:pt>
                <c:pt idx="11269">
                  <c:v>21.404715660195102</c:v>
                </c:pt>
                <c:pt idx="11270">
                  <c:v>27.578429391758199</c:v>
                </c:pt>
                <c:pt idx="11271">
                  <c:v>33.733405699761903</c:v>
                </c:pt>
                <c:pt idx="11272">
                  <c:v>39.865378697491899</c:v>
                </c:pt>
                <c:pt idx="11273">
                  <c:v>45.969702684621502</c:v>
                </c:pt>
                <c:pt idx="11274">
                  <c:v>52.042683920335001</c:v>
                </c:pt>
                <c:pt idx="11275">
                  <c:v>58.0800903649384</c:v>
                </c:pt>
                <c:pt idx="11276">
                  <c:v>64.077690061633504</c:v>
                </c:pt>
                <c:pt idx="11277">
                  <c:v>70.031365855626305</c:v>
                </c:pt>
                <c:pt idx="11278">
                  <c:v>75.937007631599101</c:v>
                </c:pt>
                <c:pt idx="11279">
                  <c:v>81.790628377712594</c:v>
                </c:pt>
                <c:pt idx="11280">
                  <c:v>87.588219907665604</c:v>
                </c:pt>
                <c:pt idx="11281">
                  <c:v>93.325746366232707</c:v>
                </c:pt>
                <c:pt idx="11282">
                  <c:v>98.999278333835306</c:v>
                </c:pt>
                <c:pt idx="11283">
                  <c:v>104.60498980574501</c:v>
                </c:pt>
                <c:pt idx="11284">
                  <c:v>110.139029897097</c:v>
                </c:pt>
                <c:pt idx="11285">
                  <c:v>115.59754647201299</c:v>
                </c:pt>
                <c:pt idx="11286">
                  <c:v>120.976831342982</c:v>
                </c:pt>
                <c:pt idx="11287">
                  <c:v>126.273204103894</c:v>
                </c:pt>
                <c:pt idx="11288">
                  <c:v>131.48312381440201</c:v>
                </c:pt>
                <c:pt idx="11289">
                  <c:v>136.60306544588499</c:v>
                </c:pt>
                <c:pt idx="11290">
                  <c:v>141.62904735880201</c:v>
                </c:pt>
                <c:pt idx="11291">
                  <c:v>146.55808937025799</c:v>
                </c:pt>
                <c:pt idx="11292">
                  <c:v>151.38683441572201</c:v>
                </c:pt>
                <c:pt idx="11293">
                  <c:v>156.11170787097899</c:v>
                </c:pt>
                <c:pt idx="11294">
                  <c:v>160.72925237124201</c:v>
                </c:pt>
                <c:pt idx="11295">
                  <c:v>165.23658990296499</c:v>
                </c:pt>
                <c:pt idx="11296">
                  <c:v>169.630904097669</c:v>
                </c:pt>
                <c:pt idx="11297">
                  <c:v>173.90927497708901</c:v>
                </c:pt>
                <c:pt idx="11298">
                  <c:v>178.068683049247</c:v>
                </c:pt>
                <c:pt idx="11299">
                  <c:v>182.10601752322</c:v>
                </c:pt>
                <c:pt idx="11300">
                  <c:v>186.01824660637701</c:v>
                </c:pt>
                <c:pt idx="11301">
                  <c:v>189.80288087688601</c:v>
                </c:pt>
                <c:pt idx="11302">
                  <c:v>193.457457971726</c:v>
                </c:pt>
                <c:pt idx="11303">
                  <c:v>196.979380608859</c:v>
                </c:pt>
                <c:pt idx="11304">
                  <c:v>200.36608337303201</c:v>
                </c:pt>
                <c:pt idx="11305">
                  <c:v>203.61549459670999</c:v>
                </c:pt>
                <c:pt idx="11306">
                  <c:v>206.72552134179099</c:v>
                </c:pt>
                <c:pt idx="11307">
                  <c:v>209.693889243451</c:v>
                </c:pt>
                <c:pt idx="11308">
                  <c:v>212.51847113255201</c:v>
                </c:pt>
                <c:pt idx="11309">
                  <c:v>215.19788476439501</c:v>
                </c:pt>
                <c:pt idx="11310">
                  <c:v>217.729711590634</c:v>
                </c:pt>
                <c:pt idx="11311">
                  <c:v>220.11199210930499</c:v>
                </c:pt>
                <c:pt idx="11312">
                  <c:v>222.343640874735</c:v>
                </c:pt>
                <c:pt idx="11313">
                  <c:v>224.42266040433501</c:v>
                </c:pt>
                <c:pt idx="11314">
                  <c:v>226.34777013533201</c:v>
                </c:pt>
                <c:pt idx="11315">
                  <c:v>228.11787056472201</c:v>
                </c:pt>
                <c:pt idx="11316">
                  <c:v>229.73201541914801</c:v>
                </c:pt>
                <c:pt idx="11317">
                  <c:v>231.18861009846199</c:v>
                </c:pt>
                <c:pt idx="11318">
                  <c:v>232.48655856500099</c:v>
                </c:pt>
                <c:pt idx="11319">
                  <c:v>233.62551641523899</c:v>
                </c:pt>
                <c:pt idx="11320">
                  <c:v>234.60411079807699</c:v>
                </c:pt>
                <c:pt idx="11321">
                  <c:v>235.42173695744799</c:v>
                </c:pt>
                <c:pt idx="11322">
                  <c:v>236.07816513500501</c:v>
                </c:pt>
                <c:pt idx="11323">
                  <c:v>236.57257174730799</c:v>
                </c:pt>
                <c:pt idx="11324">
                  <c:v>236.90482379682601</c:v>
                </c:pt>
                <c:pt idx="11325">
                  <c:v>237.07478646560099</c:v>
                </c:pt>
                <c:pt idx="11326">
                  <c:v>237.082466550281</c:v>
                </c:pt>
                <c:pt idx="11327">
                  <c:v>236.92767627565399</c:v>
                </c:pt>
                <c:pt idx="11328">
                  <c:v>236.61050890676401</c:v>
                </c:pt>
                <c:pt idx="11329">
                  <c:v>236.13130142032199</c:v>
                </c:pt>
                <c:pt idx="11330">
                  <c:v>235.49013716509799</c:v>
                </c:pt>
                <c:pt idx="11331">
                  <c:v>234.687326136004</c:v>
                </c:pt>
                <c:pt idx="11332">
                  <c:v>233.72353208537399</c:v>
                </c:pt>
                <c:pt idx="11333">
                  <c:v>232.59973086256201</c:v>
                </c:pt>
                <c:pt idx="11334">
                  <c:v>231.316848796252</c:v>
                </c:pt>
                <c:pt idx="11335">
                  <c:v>229.87513675635299</c:v>
                </c:pt>
                <c:pt idx="11336">
                  <c:v>228.27592817745</c:v>
                </c:pt>
                <c:pt idx="11337">
                  <c:v>226.52044305415001</c:v>
                </c:pt>
                <c:pt idx="11338">
                  <c:v>224.60978198884399</c:v>
                </c:pt>
                <c:pt idx="11339">
                  <c:v>222.54492847359501</c:v>
                </c:pt>
                <c:pt idx="11340">
                  <c:v>220.32783094860301</c:v>
                </c:pt>
                <c:pt idx="11341">
                  <c:v>217.95975044924799</c:v>
                </c:pt>
                <c:pt idx="11342">
                  <c:v>215.44223773516401</c:v>
                </c:pt>
                <c:pt idx="11343">
                  <c:v>212.77678926347701</c:v>
                </c:pt>
                <c:pt idx="11344">
                  <c:v>209.96576831289599</c:v>
                </c:pt>
                <c:pt idx="11345">
                  <c:v>207.01075862770901</c:v>
                </c:pt>
                <c:pt idx="11346">
                  <c:v>203.913708243071</c:v>
                </c:pt>
                <c:pt idx="11347">
                  <c:v>200.676885362707</c:v>
                </c:pt>
                <c:pt idx="11348">
                  <c:v>197.30282932673299</c:v>
                </c:pt>
                <c:pt idx="11349">
                  <c:v>193.79322607523099</c:v>
                </c:pt>
                <c:pt idx="11350">
                  <c:v>190.150681736629</c:v>
                </c:pt>
                <c:pt idx="11351">
                  <c:v>186.378003907627</c:v>
                </c:pt>
                <c:pt idx="11352">
                  <c:v>182.47785620258</c:v>
                </c:pt>
                <c:pt idx="11353">
                  <c:v>178.45274954886301</c:v>
                </c:pt>
                <c:pt idx="11354">
                  <c:v>174.30519923138399</c:v>
                </c:pt>
                <c:pt idx="11355">
                  <c:v>170.03817853369699</c:v>
                </c:pt>
                <c:pt idx="11356">
                  <c:v>165.654596982561</c:v>
                </c:pt>
                <c:pt idx="11357">
                  <c:v>161.157293668222</c:v>
                </c:pt>
                <c:pt idx="11358">
                  <c:v>156.549493740591</c:v>
                </c:pt>
                <c:pt idx="11359">
                  <c:v>151.83445000230199</c:v>
                </c:pt>
                <c:pt idx="11360">
                  <c:v>147.01557395654299</c:v>
                </c:pt>
                <c:pt idx="11361">
                  <c:v>142.095786990189</c:v>
                </c:pt>
                <c:pt idx="11362">
                  <c:v>137.07879279791601</c:v>
                </c:pt>
                <c:pt idx="11363">
                  <c:v>131.96805316331</c:v>
                </c:pt>
                <c:pt idx="11364">
                  <c:v>126.766493189638</c:v>
                </c:pt>
                <c:pt idx="11365">
                  <c:v>121.47824102177</c:v>
                </c:pt>
                <c:pt idx="11366">
                  <c:v>116.106793312747</c:v>
                </c:pt>
                <c:pt idx="11367">
                  <c:v>110.65537351457</c:v>
                </c:pt>
                <c:pt idx="11368">
                  <c:v>105.12802843910799</c:v>
                </c:pt>
                <c:pt idx="11369">
                  <c:v>99.528766312400606</c:v>
                </c:pt>
                <c:pt idx="11370">
                  <c:v>93.861536832906097</c:v>
                </c:pt>
                <c:pt idx="11371">
                  <c:v>88.1297590863675</c:v>
                </c:pt>
                <c:pt idx="11372">
                  <c:v>82.337905809356499</c:v>
                </c:pt>
                <c:pt idx="11373">
                  <c:v>76.489680976006397</c:v>
                </c:pt>
                <c:pt idx="11374">
                  <c:v>70.588551279007604</c:v>
                </c:pt>
                <c:pt idx="11375">
                  <c:v>64.639149210158607</c:v>
                </c:pt>
                <c:pt idx="11376">
                  <c:v>58.645447475693501</c:v>
                </c:pt>
                <c:pt idx="11377">
                  <c:v>52.611425863806197</c:v>
                </c:pt>
                <c:pt idx="11378">
                  <c:v>46.541366500398503</c:v>
                </c:pt>
                <c:pt idx="11379">
                  <c:v>40.439656514655702</c:v>
                </c:pt>
                <c:pt idx="11380">
                  <c:v>34.3102970800294</c:v>
                </c:pt>
                <c:pt idx="11381">
                  <c:v>28.157391499369599</c:v>
                </c:pt>
                <c:pt idx="11382">
                  <c:v>21.9852810882333</c:v>
                </c:pt>
                <c:pt idx="11383">
                  <c:v>15.798354057484101</c:v>
                </c:pt>
                <c:pt idx="11384">
                  <c:v>9.6005615529190198</c:v>
                </c:pt>
                <c:pt idx="11385">
                  <c:v>3.3959131981322499</c:v>
                </c:pt>
                <c:pt idx="11386">
                  <c:v>-2.8113793977916002</c:v>
                </c:pt>
                <c:pt idx="11387">
                  <c:v>-9.0169274677940905</c:v>
                </c:pt>
                <c:pt idx="11388">
                  <c:v>-15.216192531640001</c:v>
                </c:pt>
                <c:pt idx="11389">
                  <c:v>-21.404674049910302</c:v>
                </c:pt>
                <c:pt idx="11390">
                  <c:v>-27.578388017124301</c:v>
                </c:pt>
                <c:pt idx="11391">
                  <c:v>-33.733364573849798</c:v>
                </c:pt>
                <c:pt idx="11392">
                  <c:v>-39.865337833262302</c:v>
                </c:pt>
                <c:pt idx="11393">
                  <c:v>-45.9696620949085</c:v>
                </c:pt>
                <c:pt idx="11394">
                  <c:v>-52.042643617847901</c:v>
                </c:pt>
                <c:pt idx="11395">
                  <c:v>-58.080050362259797</c:v>
                </c:pt>
                <c:pt idx="11396">
                  <c:v>-64.077650371211902</c:v>
                </c:pt>
                <c:pt idx="11397">
                  <c:v>-70.0313264897745</c:v>
                </c:pt>
                <c:pt idx="11398">
                  <c:v>-75.936968602486701</c:v>
                </c:pt>
                <c:pt idx="11399">
                  <c:v>-81.790589697369398</c:v>
                </c:pt>
                <c:pt idx="11400">
                  <c:v>-87.588181587972997</c:v>
                </c:pt>
                <c:pt idx="11401">
                  <c:v>-93.325708418923398</c:v>
                </c:pt>
                <c:pt idx="11402">
                  <c:v>-98.999240770480199</c:v>
                </c:pt>
                <c:pt idx="11403">
                  <c:v>-104.604952637762</c:v>
                </c:pt>
                <c:pt idx="11404">
                  <c:v>-110.13899313574299</c:v>
                </c:pt>
                <c:pt idx="11405">
                  <c:v>-115.59751012837999</c:v>
                </c:pt>
                <c:pt idx="11406">
                  <c:v>-120.97679542799401</c:v>
                </c:pt>
                <c:pt idx="11407">
                  <c:v>-126.27316862830401</c:v>
                </c:pt>
                <c:pt idx="11408">
                  <c:v>-131.48308878879001</c:v>
                </c:pt>
                <c:pt idx="11409">
                  <c:v>-136.603030880651</c:v>
                </c:pt>
                <c:pt idx="11410">
                  <c:v>-141.629013264169</c:v>
                </c:pt>
                <c:pt idx="11411">
                  <c:v>-146.55805575626499</c:v>
                </c:pt>
                <c:pt idx="11412">
                  <c:v>-151.386801292222</c:v>
                </c:pt>
                <c:pt idx="11413">
                  <c:v>-156.11167524763599</c:v>
                </c:pt>
                <c:pt idx="11414">
                  <c:v>-160.72922025752899</c:v>
                </c:pt>
                <c:pt idx="11415">
                  <c:v>-165.23655830816199</c:v>
                </c:pt>
                <c:pt idx="11416">
                  <c:v>-169.63087303085999</c:v>
                </c:pt>
                <c:pt idx="11417">
                  <c:v>-173.90924444715799</c:v>
                </c:pt>
                <c:pt idx="11418">
                  <c:v>-178.06865306487501</c:v>
                </c:pt>
                <c:pt idx="11419">
                  <c:v>-182.105988092887</c:v>
                </c:pt>
                <c:pt idx="11420">
                  <c:v>-186.01821773835599</c:v>
                </c:pt>
                <c:pt idx="11421">
                  <c:v>-189.80285257924299</c:v>
                </c:pt>
                <c:pt idx="11422">
                  <c:v>-193.457430252313</c:v>
                </c:pt>
                <c:pt idx="11423">
                  <c:v>-196.97935347531899</c:v>
                </c:pt>
                <c:pt idx="11424">
                  <c:v>-200.36605683279299</c:v>
                </c:pt>
                <c:pt idx="11425">
                  <c:v>-203.615468656985</c:v>
                </c:pt>
                <c:pt idx="11426">
                  <c:v>-206.725496009572</c:v>
                </c:pt>
                <c:pt idx="11427">
                  <c:v>-209.693864525512</c:v>
                </c:pt>
                <c:pt idx="11428">
                  <c:v>-212.518447035447</c:v>
                </c:pt>
                <c:pt idx="11429">
                  <c:v>-215.19786129445299</c:v>
                </c:pt>
                <c:pt idx="11430">
                  <c:v>-217.72968875396</c:v>
                </c:pt>
                <c:pt idx="11431">
                  <c:v>-220.111969911779</c:v>
                </c:pt>
                <c:pt idx="11432">
                  <c:v>-222.34361932200801</c:v>
                </c:pt>
                <c:pt idx="11433">
                  <c:v>-224.42263950183201</c:v>
                </c:pt>
                <c:pt idx="11434">
                  <c:v>-226.347749888246</c:v>
                </c:pt>
                <c:pt idx="11435">
                  <c:v>-228.117850978017</c:v>
                </c:pt>
                <c:pt idx="11436">
                  <c:v>-229.731996497555</c:v>
                </c:pt>
                <c:pt idx="11437">
                  <c:v>-231.188591846479</c:v>
                </c:pt>
                <c:pt idx="11438">
                  <c:v>-232.48654098689201</c:v>
                </c:pt>
                <c:pt idx="11439">
                  <c:v>-233.62549951503499</c:v>
                </c:pt>
                <c:pt idx="11440">
                  <c:v>-234.604094579574</c:v>
                </c:pt>
                <c:pt idx="11441">
                  <c:v>-235.42172142420401</c:v>
                </c:pt>
                <c:pt idx="11442">
                  <c:v>-236.07815029034401</c:v>
                </c:pt>
                <c:pt idx="11443">
                  <c:v>-236.57255759431601</c:v>
                </c:pt>
                <c:pt idx="11444">
                  <c:v>-236.90481033835201</c:v>
                </c:pt>
                <c:pt idx="11445">
                  <c:v>-237.07477370425701</c:v>
                </c:pt>
                <c:pt idx="11446">
                  <c:v>-237.08245448844099</c:v>
                </c:pt>
                <c:pt idx="11447">
                  <c:v>-236.927664915452</c:v>
                </c:pt>
                <c:pt idx="11448">
                  <c:v>-236.610498250099</c:v>
                </c:pt>
                <c:pt idx="11449">
                  <c:v>-236.13129146885399</c:v>
                </c:pt>
                <c:pt idx="11450">
                  <c:v>-235.49012792024899</c:v>
                </c:pt>
                <c:pt idx="11451">
                  <c:v>-234.687317598959</c:v>
                </c:pt>
                <c:pt idx="11452">
                  <c:v>-233.723524257078</c:v>
                </c:pt>
                <c:pt idx="11453">
                  <c:v>-232.599723743726</c:v>
                </c:pt>
                <c:pt idx="11454">
                  <c:v>-231.316842387348</c:v>
                </c:pt>
                <c:pt idx="11455">
                  <c:v>-229.87513105761701</c:v>
                </c:pt>
                <c:pt idx="11456">
                  <c:v>-228.27592318888401</c:v>
                </c:pt>
                <c:pt idx="11457">
                  <c:v>-226.52043877551699</c:v>
                </c:pt>
                <c:pt idx="11458">
                  <c:v>-224.60977841967701</c:v>
                </c:pt>
                <c:pt idx="11459">
                  <c:v>-222.54492561319199</c:v>
                </c:pt>
                <c:pt idx="11460">
                  <c:v>-220.32782879602701</c:v>
                </c:pt>
                <c:pt idx="11461">
                  <c:v>-217.959749003333</c:v>
                </c:pt>
                <c:pt idx="11462">
                  <c:v>-215.442236994512</c:v>
                </c:pt>
                <c:pt idx="11463">
                  <c:v>-212.77678922646001</c:v>
                </c:pt>
                <c:pt idx="11464">
                  <c:v>-209.96576897765499</c:v>
                </c:pt>
                <c:pt idx="11465">
                  <c:v>-207.010759992163</c:v>
                </c:pt>
                <c:pt idx="11466">
                  <c:v>-203.91371030490899</c:v>
                </c:pt>
                <c:pt idx="11467">
                  <c:v>-200.676888119392</c:v>
                </c:pt>
                <c:pt idx="11468">
                  <c:v>-197.30283277551001</c:v>
                </c:pt>
                <c:pt idx="11469">
                  <c:v>-193.79323021311899</c:v>
                </c:pt>
                <c:pt idx="11470">
                  <c:v>-190.15068656042601</c:v>
                </c:pt>
                <c:pt idx="11471">
                  <c:v>-186.378009413916</c:v>
                </c:pt>
                <c:pt idx="11472">
                  <c:v>-182.47786238772301</c:v>
                </c:pt>
                <c:pt idx="11473">
                  <c:v>-178.45275640901099</c:v>
                </c:pt>
                <c:pt idx="11474">
                  <c:v>-174.30520676247201</c:v>
                </c:pt>
                <c:pt idx="11475">
                  <c:v>-170.03818673145</c:v>
                </c:pt>
                <c:pt idx="11476">
                  <c:v>-165.65460584249399</c:v>
                </c:pt>
                <c:pt idx="11477">
                  <c:v>-161.15730318564201</c:v>
                </c:pt>
                <c:pt idx="11478">
                  <c:v>-156.54950391060001</c:v>
                </c:pt>
                <c:pt idx="11479">
                  <c:v>-151.8344608198</c:v>
                </c:pt>
                <c:pt idx="11480">
                  <c:v>-147.01558541622899</c:v>
                </c:pt>
                <c:pt idx="11481">
                  <c:v>-142.09579908656301</c:v>
                </c:pt>
                <c:pt idx="11482">
                  <c:v>-137.07880552527999</c:v>
                </c:pt>
                <c:pt idx="11483">
                  <c:v>-131.968066515777</c:v>
                </c:pt>
                <c:pt idx="11484">
                  <c:v>-126.76650716112501</c:v>
                </c:pt>
                <c:pt idx="11485">
                  <c:v>-121.478255606007</c:v>
                </c:pt>
                <c:pt idx="11486">
                  <c:v>-116.106808503278</c:v>
                </c:pt>
                <c:pt idx="11487">
                  <c:v>-110.655389304756</c:v>
                </c:pt>
                <c:pt idx="11488">
                  <c:v>-105.128044822126</c:v>
                </c:pt>
                <c:pt idx="11489">
                  <c:v>-99.528783281253197</c:v>
                </c:pt>
                <c:pt idx="11490">
                  <c:v>-93.861554380418099</c:v>
                </c:pt>
                <c:pt idx="11491">
                  <c:v>-88.129777205190194</c:v>
                </c:pt>
                <c:pt idx="11492">
                  <c:v>-82.337924491977901</c:v>
                </c:pt>
                <c:pt idx="11493">
                  <c:v>-76.489700214737994</c:v>
                </c:pt>
                <c:pt idx="11494">
                  <c:v>-70.588571066005102</c:v>
                </c:pt>
                <c:pt idx="11495">
                  <c:v>-64.6391695374124</c:v>
                </c:pt>
                <c:pt idx="11496">
                  <c:v>-58.645468335039702</c:v>
                </c:pt>
                <c:pt idx="11497">
                  <c:v>-52.6114472469269</c:v>
                </c:pt>
                <c:pt idx="11498">
                  <c:v>-46.541388398819599</c:v>
                </c:pt>
                <c:pt idx="11499">
                  <c:v>-40.439678919761803</c:v>
                </c:pt>
                <c:pt idx="11500">
                  <c:v>-34.310319983050903</c:v>
                </c:pt>
                <c:pt idx="11501">
                  <c:v>-28.157414891404699</c:v>
                </c:pt>
                <c:pt idx="11502">
                  <c:v>-21.985304960235101</c:v>
                </c:pt>
                <c:pt idx="11503">
                  <c:v>-15.7983784002791</c:v>
                </c:pt>
                <c:pt idx="11504">
                  <c:v>-9.6005863571886803</c:v>
                </c:pt>
                <c:pt idx="11505">
                  <c:v>-3.3959384544442499</c:v>
                </c:pt>
                <c:pt idx="11506">
                  <c:v>2.81135369900178</c:v>
                </c:pt>
                <c:pt idx="11507">
                  <c:v>9.0169013362121504</c:v>
                </c:pt>
                <c:pt idx="11508">
                  <c:v>15.2161659770636</c:v>
                </c:pt>
                <c:pt idx="11509">
                  <c:v>21.404647082260102</c:v>
                </c:pt>
                <c:pt idx="11510">
                  <c:v>27.578360646423899</c:v>
                </c:pt>
                <c:pt idx="11511">
                  <c:v>33.733336810234498</c:v>
                </c:pt>
                <c:pt idx="11512">
                  <c:v>39.865309686963101</c:v>
                </c:pt>
                <c:pt idx="11513">
                  <c:v>45.969633576264599</c:v>
                </c:pt>
                <c:pt idx="11514">
                  <c:v>52.042614737292197</c:v>
                </c:pt>
                <c:pt idx="11515">
                  <c:v>58.080021130315203</c:v>
                </c:pt>
                <c:pt idx="11516">
                  <c:v>64.077620798490997</c:v>
                </c:pt>
                <c:pt idx="11517">
                  <c:v>70.031296586970996</c:v>
                </c:pt>
                <c:pt idx="11518">
                  <c:v>75.936938380380198</c:v>
                </c:pt>
                <c:pt idx="11519">
                  <c:v>81.790559166817005</c:v>
                </c:pt>
                <c:pt idx="11520">
                  <c:v>87.5881507598978</c:v>
                </c:pt>
                <c:pt idx="11521">
                  <c:v>93.325677304325296</c:v>
                </c:pt>
                <c:pt idx="11522">
                  <c:v>98.999209380421902</c:v>
                </c:pt>
                <c:pt idx="11523">
                  <c:v>104.604920983369</c:v>
                </c:pt>
                <c:pt idx="11524">
                  <c:v>110.13896122819899</c:v>
                </c:pt>
                <c:pt idx="11525">
                  <c:v>115.59747797892</c:v>
                </c:pt>
                <c:pt idx="11526">
                  <c:v>120.976763047907</c:v>
                </c:pt>
                <c:pt idx="11527">
                  <c:v>126.27313602892301</c:v>
                </c:pt>
                <c:pt idx="11528">
                  <c:v>131.48305598149199</c:v>
                </c:pt>
                <c:pt idx="11529">
                  <c:v>136.60299787685</c:v>
                </c:pt>
                <c:pt idx="11530">
                  <c:v>141.62898007531501</c:v>
                </c:pt>
                <c:pt idx="11531">
                  <c:v>146.558022393839</c:v>
                </c:pt>
                <c:pt idx="11532">
                  <c:v>151.38676776773099</c:v>
                </c:pt>
                <c:pt idx="11533">
                  <c:v>156.11164157261001</c:v>
                </c:pt>
                <c:pt idx="11534">
                  <c:v>160.72918644351799</c:v>
                </c:pt>
                <c:pt idx="11535">
                  <c:v>165.236524366732</c:v>
                </c:pt>
                <c:pt idx="11536">
                  <c:v>169.63083897358601</c:v>
                </c:pt>
                <c:pt idx="11537">
                  <c:v>173.909210285624</c:v>
                </c:pt>
                <c:pt idx="11538">
                  <c:v>178.06861881066999</c:v>
                </c:pt>
                <c:pt idx="11539">
                  <c:v>182.105953757598</c:v>
                </c:pt>
                <c:pt idx="11540">
                  <c:v>186.01818333356701</c:v>
                </c:pt>
                <c:pt idx="11541">
                  <c:v>189.80281811653001</c:v>
                </c:pt>
                <c:pt idx="11542">
                  <c:v>193.45739574324099</c:v>
                </c:pt>
                <c:pt idx="11543">
                  <c:v>196.979318931438</c:v>
                </c:pt>
                <c:pt idx="11544">
                  <c:v>200.36602226563099</c:v>
                </c:pt>
                <c:pt idx="11545">
                  <c:v>203.61543407804999</c:v>
                </c:pt>
                <c:pt idx="11546">
                  <c:v>206.725461430346</c:v>
                </c:pt>
                <c:pt idx="11547">
                  <c:v>209.693829957444</c:v>
                </c:pt>
                <c:pt idx="11548">
                  <c:v>212.51841248995299</c:v>
                </c:pt>
                <c:pt idx="11549">
                  <c:v>215.19782678291</c:v>
                </c:pt>
                <c:pt idx="11550">
                  <c:v>217.72965428770701</c:v>
                </c:pt>
                <c:pt idx="11551">
                  <c:v>220.11193550210601</c:v>
                </c:pt>
                <c:pt idx="11552">
                  <c:v>222.343584980158</c:v>
                </c:pt>
                <c:pt idx="11553">
                  <c:v>224.422605238996</c:v>
                </c:pt>
                <c:pt idx="11554">
                  <c:v>226.347715715558</c:v>
                </c:pt>
                <c:pt idx="11555">
                  <c:v>228.117816906553</c:v>
                </c:pt>
                <c:pt idx="11556">
                  <c:v>229.731962538326</c:v>
                </c:pt>
                <c:pt idx="11557">
                  <c:v>231.18855801043199</c:v>
                </c:pt>
                <c:pt idx="11558">
                  <c:v>232.48650728490301</c:v>
                </c:pt>
                <c:pt idx="11559">
                  <c:v>233.62546595790701</c:v>
                </c:pt>
                <c:pt idx="11560">
                  <c:v>234.60406117803299</c:v>
                </c:pt>
                <c:pt idx="11561">
                  <c:v>235.42168818889601</c:v>
                </c:pt>
                <c:pt idx="11562">
                  <c:v>236.07811723183201</c:v>
                </c:pt>
                <c:pt idx="11563">
                  <c:v>236.57252472307599</c:v>
                </c:pt>
                <c:pt idx="11564">
                  <c:v>236.90477766476999</c:v>
                </c:pt>
                <c:pt idx="11565">
                  <c:v>237.07474123862701</c:v>
                </c:pt>
                <c:pt idx="11566">
                  <c:v>237.082422240959</c:v>
                </c:pt>
                <c:pt idx="11567">
                  <c:v>236.927632896218</c:v>
                </c:pt>
                <c:pt idx="11568">
                  <c:v>236.610466469107</c:v>
                </c:pt>
                <c:pt idx="11569">
                  <c:v>236.131259935994</c:v>
                </c:pt>
                <c:pt idx="11570">
                  <c:v>235.490096645303</c:v>
                </c:pt>
                <c:pt idx="11571">
                  <c:v>234.68728659159601</c:v>
                </c:pt>
                <c:pt idx="11572">
                  <c:v>233.72349352685501</c:v>
                </c:pt>
                <c:pt idx="11573">
                  <c:v>232.59969330008201</c:v>
                </c:pt>
                <c:pt idx="11574">
                  <c:v>231.31681223960101</c:v>
                </c:pt>
                <c:pt idx="11575">
                  <c:v>229.87510121496399</c:v>
                </c:pt>
                <c:pt idx="11576">
                  <c:v>228.27589366039501</c:v>
                </c:pt>
                <c:pt idx="11577">
                  <c:v>226.520409570135</c:v>
                </c:pt>
                <c:pt idx="11578">
                  <c:v>224.609749546214</c:v>
                </c:pt>
                <c:pt idx="11579">
                  <c:v>222.544897080326</c:v>
                </c:pt>
                <c:pt idx="11580">
                  <c:v>220.32780061230201</c:v>
                </c:pt>
                <c:pt idx="11581">
                  <c:v>217.95972117715201</c:v>
                </c:pt>
                <c:pt idx="11582">
                  <c:v>215.44220953413799</c:v>
                </c:pt>
                <c:pt idx="11583">
                  <c:v>212.776762140014</c:v>
                </c:pt>
                <c:pt idx="11584">
                  <c:v>209.96574227311399</c:v>
                </c:pt>
                <c:pt idx="11585">
                  <c:v>207.01073367735299</c:v>
                </c:pt>
                <c:pt idx="11586">
                  <c:v>203.913684387508</c:v>
                </c:pt>
                <c:pt idx="11587">
                  <c:v>200.67686260692801</c:v>
                </c:pt>
                <c:pt idx="11588">
                  <c:v>197.302807675352</c:v>
                </c:pt>
                <c:pt idx="11589">
                  <c:v>193.793205532483</c:v>
                </c:pt>
                <c:pt idx="11590">
                  <c:v>190.15066230637001</c:v>
                </c:pt>
                <c:pt idx="11591">
                  <c:v>186.377985593338</c:v>
                </c:pt>
                <c:pt idx="11592">
                  <c:v>182.47783900735999</c:v>
                </c:pt>
                <c:pt idx="11593">
                  <c:v>178.45273347543201</c:v>
                </c:pt>
                <c:pt idx="11594">
                  <c:v>174.30518428208501</c:v>
                </c:pt>
                <c:pt idx="11595">
                  <c:v>170.03816471049501</c:v>
                </c:pt>
                <c:pt idx="11596">
                  <c:v>165.65458428704099</c:v>
                </c:pt>
                <c:pt idx="11597">
                  <c:v>161.15728210159401</c:v>
                </c:pt>
                <c:pt idx="11598">
                  <c:v>156.54948330368401</c:v>
                </c:pt>
                <c:pt idx="11599">
                  <c:v>151.83444069557399</c:v>
                </c:pt>
                <c:pt idx="11600">
                  <c:v>147.015565780071</c:v>
                </c:pt>
                <c:pt idx="11601">
                  <c:v>142.09577994368101</c:v>
                </c:pt>
                <c:pt idx="11602">
                  <c:v>137.07878688069999</c:v>
                </c:pt>
                <c:pt idx="11603">
                  <c:v>131.968048374349</c:v>
                </c:pt>
                <c:pt idx="11604">
                  <c:v>126.766489527522</c:v>
                </c:pt>
                <c:pt idx="11605">
                  <c:v>121.478238484716</c:v>
                </c:pt>
                <c:pt idx="11606">
                  <c:v>116.10679189860799</c:v>
                </c:pt>
                <c:pt idx="11607">
                  <c:v>110.655373220831</c:v>
                </c:pt>
                <c:pt idx="11608">
                  <c:v>105.128029262891</c:v>
                </c:pt>
                <c:pt idx="11609">
                  <c:v>99.528768250465802</c:v>
                </c:pt>
                <c:pt idx="11610">
                  <c:v>93.861539881649804</c:v>
                </c:pt>
                <c:pt idx="11611">
                  <c:v>88.129763241829806</c:v>
                </c:pt>
                <c:pt idx="11612">
                  <c:v>82.337911067226997</c:v>
                </c:pt>
                <c:pt idx="11613">
                  <c:v>76.489687331612998</c:v>
                </c:pt>
                <c:pt idx="11614">
                  <c:v>70.588558727329399</c:v>
                </c:pt>
                <c:pt idx="11615">
                  <c:v>64.639157745827603</c:v>
                </c:pt>
                <c:pt idx="11616">
                  <c:v>58.645457092994903</c:v>
                </c:pt>
                <c:pt idx="11617">
                  <c:v>52.611436556687401</c:v>
                </c:pt>
                <c:pt idx="11618">
                  <c:v>46.541378262456199</c:v>
                </c:pt>
                <c:pt idx="11619">
                  <c:v>40.439669339159899</c:v>
                </c:pt>
                <c:pt idx="11620">
                  <c:v>34.310310959910296</c:v>
                </c:pt>
                <c:pt idx="11621">
                  <c:v>28.157406427229098</c:v>
                </c:pt>
                <c:pt idx="11622">
                  <c:v>21.985297056346202</c:v>
                </c:pt>
                <c:pt idx="11623">
                  <c:v>15.7983710578005</c:v>
                </c:pt>
                <c:pt idx="11624">
                  <c:v>9.6005795770639306</c:v>
                </c:pt>
                <c:pt idx="11625">
                  <c:v>3.3959322374223402</c:v>
                </c:pt>
                <c:pt idx="11626">
                  <c:v>-2.8113593523554199</c:v>
                </c:pt>
                <c:pt idx="11627">
                  <c:v>-9.0169064255248497</c:v>
                </c:pt>
                <c:pt idx="11628">
                  <c:v>-15.216170502148101</c:v>
                </c:pt>
                <c:pt idx="11629">
                  <c:v>-21.404651043116498</c:v>
                </c:pt>
                <c:pt idx="11630">
                  <c:v>-27.5783640432374</c:v>
                </c:pt>
                <c:pt idx="11631">
                  <c:v>-33.733339643381598</c:v>
                </c:pt>
                <c:pt idx="11632">
                  <c:v>-39.8653119570019</c:v>
                </c:pt>
                <c:pt idx="11633">
                  <c:v>-45.969635283938501</c:v>
                </c:pt>
                <c:pt idx="11634">
                  <c:v>-52.042615883528299</c:v>
                </c:pt>
                <c:pt idx="11635">
                  <c:v>-58.080021716224202</c:v>
                </c:pt>
                <c:pt idx="11636">
                  <c:v>-64.077620825370801</c:v>
                </c:pt>
                <c:pt idx="11637">
                  <c:v>-70.031296056295702</c:v>
                </c:pt>
                <c:pt idx="11638">
                  <c:v>-75.936937293809507</c:v>
                </c:pt>
                <c:pt idx="11639">
                  <c:v>-81.790557526181104</c:v>
                </c:pt>
                <c:pt idx="11640">
                  <c:v>-87.588148567216095</c:v>
                </c:pt>
                <c:pt idx="11641">
                  <c:v>-93.325674561786101</c:v>
                </c:pt>
                <c:pt idx="11642">
                  <c:v>-98.9992060903988</c:v>
                </c:pt>
                <c:pt idx="11643">
                  <c:v>-104.604917148403</c:v>
                </c:pt>
                <c:pt idx="11644">
                  <c:v>-110.138956851006</c:v>
                </c:pt>
                <c:pt idx="11645">
                  <c:v>-115.597473062391</c:v>
                </c:pt>
                <c:pt idx="11646">
                  <c:v>-120.976757595103</c:v>
                </c:pt>
                <c:pt idx="11647">
                  <c:v>-126.273130043073</c:v>
                </c:pt>
                <c:pt idx="11648">
                  <c:v>-131.483049465991</c:v>
                </c:pt>
                <c:pt idx="11649">
                  <c:v>-136.60299083526499</c:v>
                </c:pt>
                <c:pt idx="11650">
                  <c:v>-141.628972511375</c:v>
                </c:pt>
                <c:pt idx="11651">
                  <c:v>-146.55801431143399</c:v>
                </c:pt>
                <c:pt idx="11652">
                  <c:v>-151.38675917091601</c:v>
                </c:pt>
                <c:pt idx="11653">
                  <c:v>-156.11163246559701</c:v>
                </c:pt>
                <c:pt idx="11654">
                  <c:v>-160.72917683067701</c:v>
                </c:pt>
                <c:pt idx="11655">
                  <c:v>-165.23651425258899</c:v>
                </c:pt>
                <c:pt idx="11656">
                  <c:v>-169.630828362823</c:v>
                </c:pt>
                <c:pt idx="11657">
                  <c:v>-173.909199183071</c:v>
                </c:pt>
                <c:pt idx="11658">
                  <c:v>-178.068607221311</c:v>
                </c:pt>
                <c:pt idx="11659">
                  <c:v>-182.105941686563</c:v>
                </c:pt>
                <c:pt idx="11660">
                  <c:v>-186.018170786132</c:v>
                </c:pt>
                <c:pt idx="11661">
                  <c:v>-189.80280509811499</c:v>
                </c:pt>
                <c:pt idx="11662">
                  <c:v>-193.45738225940701</c:v>
                </c:pt>
                <c:pt idx="11663">
                  <c:v>-196.97930498788401</c:v>
                </c:pt>
                <c:pt idx="11664">
                  <c:v>-200.36600786819801</c:v>
                </c:pt>
                <c:pt idx="11665">
                  <c:v>-203.615419232709</c:v>
                </c:pt>
                <c:pt idx="11666">
                  <c:v>-206.7254461432</c:v>
                </c:pt>
                <c:pt idx="11667">
                  <c:v>-209.69381423473101</c:v>
                </c:pt>
                <c:pt idx="11668">
                  <c:v>-212.51839633803499</c:v>
                </c:pt>
                <c:pt idx="11669">
                  <c:v>-215.197810208275</c:v>
                </c:pt>
                <c:pt idx="11670">
                  <c:v>-217.729637296965</c:v>
                </c:pt>
                <c:pt idx="11671">
                  <c:v>-220.11191810198801</c:v>
                </c:pt>
                <c:pt idx="11672">
                  <c:v>-222.34356717751299</c:v>
                </c:pt>
                <c:pt idx="11673">
                  <c:v>-224.42258704078699</c:v>
                </c:pt>
                <c:pt idx="11674">
                  <c:v>-226.34769712886199</c:v>
                </c:pt>
                <c:pt idx="11675">
                  <c:v>-228.11779793855499</c:v>
                </c:pt>
                <c:pt idx="11676">
                  <c:v>-229.73194319632</c:v>
                </c:pt>
                <c:pt idx="11677">
                  <c:v>-231.18853830181499</c:v>
                </c:pt>
                <c:pt idx="11678">
                  <c:v>-232.48648721717399</c:v>
                </c:pt>
                <c:pt idx="11679">
                  <c:v>-233.62544553866499</c:v>
                </c:pt>
                <c:pt idx="11680">
                  <c:v>-234.604040414971</c:v>
                </c:pt>
                <c:pt idx="11681">
                  <c:v>-235.421667089804</c:v>
                </c:pt>
                <c:pt idx="11682">
                  <c:v>-236.07809580458701</c:v>
                </c:pt>
                <c:pt idx="11683">
                  <c:v>-236.572502975644</c:v>
                </c:pt>
                <c:pt idx="11684">
                  <c:v>-236.90475560520301</c:v>
                </c:pt>
                <c:pt idx="11685">
                  <c:v>-237.07471887505801</c:v>
                </c:pt>
                <c:pt idx="11686">
                  <c:v>-237.08239958159999</c:v>
                </c:pt>
                <c:pt idx="11687">
                  <c:v>-236.927609949356</c:v>
                </c:pt>
                <c:pt idx="11688">
                  <c:v>-236.61044324310501</c:v>
                </c:pt>
                <c:pt idx="11689">
                  <c:v>-236.13123643928299</c:v>
                </c:pt>
                <c:pt idx="11690">
                  <c:v>-235.49007288638199</c:v>
                </c:pt>
                <c:pt idx="11691">
                  <c:v>-234.68726257902799</c:v>
                </c:pt>
                <c:pt idx="11692">
                  <c:v>-233.723469269264</c:v>
                </c:pt>
                <c:pt idx="11693">
                  <c:v>-232.59966880615099</c:v>
                </c:pt>
                <c:pt idx="11694">
                  <c:v>-231.316787518068</c:v>
                </c:pt>
                <c:pt idx="11695">
                  <c:v>-229.87507627461801</c:v>
                </c:pt>
                <c:pt idx="11696">
                  <c:v>-228.27586851007499</c:v>
                </c:pt>
                <c:pt idx="11697">
                  <c:v>-226.520384218728</c:v>
                </c:pt>
                <c:pt idx="11698">
                  <c:v>-224.609724002646</c:v>
                </c:pt>
                <c:pt idx="11699">
                  <c:v>-222.54487135356499</c:v>
                </c:pt>
                <c:pt idx="11700">
                  <c:v>-220.32777471135299</c:v>
                </c:pt>
                <c:pt idx="11701">
                  <c:v>-217.95969511105301</c:v>
                </c:pt>
                <c:pt idx="11702">
                  <c:v>-215.44218331196001</c:v>
                </c:pt>
                <c:pt idx="11703">
                  <c:v>-212.77673577085201</c:v>
                </c:pt>
                <c:pt idx="11704">
                  <c:v>-209.96571576608901</c:v>
                </c:pt>
                <c:pt idx="11705">
                  <c:v>-207.01070704161</c:v>
                </c:pt>
                <c:pt idx="11706">
                  <c:v>-203.91365763220699</c:v>
                </c:pt>
                <c:pt idx="11707">
                  <c:v>-200.67683574124399</c:v>
                </c:pt>
                <c:pt idx="11708">
                  <c:v>-197.30278070847601</c:v>
                </c:pt>
                <c:pt idx="11709">
                  <c:v>-193.79317847361099</c:v>
                </c:pt>
                <c:pt idx="11710">
                  <c:v>-190.15063516470499</c:v>
                </c:pt>
                <c:pt idx="11711">
                  <c:v>-186.37795837808801</c:v>
                </c:pt>
                <c:pt idx="11712">
                  <c:v>-182.47781172772901</c:v>
                </c:pt>
                <c:pt idx="11713">
                  <c:v>-178.45270614062699</c:v>
                </c:pt>
                <c:pt idx="11714">
                  <c:v>-174.30515690130201</c:v>
                </c:pt>
                <c:pt idx="11715">
                  <c:v>-170.03813729292099</c:v>
                </c:pt>
                <c:pt idx="11716">
                  <c:v>-165.65455684185201</c:v>
                </c:pt>
                <c:pt idx="11717">
                  <c:v>-161.15725463794999</c:v>
                </c:pt>
                <c:pt idx="11718">
                  <c:v>-156.54945583072899</c:v>
                </c:pt>
                <c:pt idx="11719">
                  <c:v>-151.834413222427</c:v>
                </c:pt>
                <c:pt idx="11720">
                  <c:v>-147.01553831583101</c:v>
                </c:pt>
                <c:pt idx="11721">
                  <c:v>-142.09575249741599</c:v>
                </c:pt>
                <c:pt idx="11722">
                  <c:v>-137.07875946145199</c:v>
                </c:pt>
                <c:pt idx="11723">
                  <c:v>-131.96802099112301</c:v>
                </c:pt>
                <c:pt idx="11724">
                  <c:v>-126.766462189289</c:v>
                </c:pt>
                <c:pt idx="11725">
                  <c:v>-121.47821120041</c:v>
                </c:pt>
                <c:pt idx="11726">
                  <c:v>-116.106764677117</c:v>
                </c:pt>
                <c:pt idx="11727">
                  <c:v>-110.655346071004</c:v>
                </c:pt>
                <c:pt idx="11728">
                  <c:v>-105.128002193526</c:v>
                </c:pt>
                <c:pt idx="11729">
                  <c:v>-99.528741270311102</c:v>
                </c:pt>
                <c:pt idx="11730">
                  <c:v>-93.8615129994011</c:v>
                </c:pt>
                <c:pt idx="11731">
                  <c:v>-88.129736466131106</c:v>
                </c:pt>
                <c:pt idx="11732">
                  <c:v>-82.337884406658802</c:v>
                </c:pt>
                <c:pt idx="11733">
                  <c:v>-76.489660794695197</c:v>
                </c:pt>
                <c:pt idx="11734">
                  <c:v>-70.588532322523207</c:v>
                </c:pt>
                <c:pt idx="11735">
                  <c:v>-64.639131481522696</c:v>
                </c:pt>
                <c:pt idx="11736">
                  <c:v>-58.645430977514799</c:v>
                </c:pt>
                <c:pt idx="11737">
                  <c:v>-52.611410598284003</c:v>
                </c:pt>
                <c:pt idx="11738">
                  <c:v>-46.541352469308002</c:v>
                </c:pt>
                <c:pt idx="11739">
                  <c:v>-40.439643719368298</c:v>
                </c:pt>
                <c:pt idx="11740">
                  <c:v>-34.310285521495999</c:v>
                </c:pt>
                <c:pt idx="11741">
                  <c:v>-28.1573811781318</c:v>
                </c:pt>
                <c:pt idx="11742">
                  <c:v>-21.985272004425099</c:v>
                </c:pt>
                <c:pt idx="11743">
                  <c:v>-15.7983462108264</c:v>
                </c:pt>
                <c:pt idx="11744">
                  <c:v>-9.6005549427215904</c:v>
                </c:pt>
                <c:pt idx="11745">
                  <c:v>-3.3959078233009601</c:v>
                </c:pt>
                <c:pt idx="11746">
                  <c:v>2.8113835387584301</c:v>
                </c:pt>
                <c:pt idx="11747">
                  <c:v>9.0169303768020299</c:v>
                </c:pt>
                <c:pt idx="11748">
                  <c:v>15.216194210996701</c:v>
                </c:pt>
                <c:pt idx="11749">
                  <c:v>21.404674502329001</c:v>
                </c:pt>
                <c:pt idx="11750">
                  <c:v>27.578387245709401</c:v>
                </c:pt>
                <c:pt idx="11751">
                  <c:v>33.733362582111198</c:v>
                </c:pt>
                <c:pt idx="11752">
                  <c:v>39.865334625097603</c:v>
                </c:pt>
                <c:pt idx="11753">
                  <c:v>45.969657674611597</c:v>
                </c:pt>
                <c:pt idx="11754">
                  <c:v>52.0426379901037</c:v>
                </c:pt>
                <c:pt idx="11755">
                  <c:v>58.080043532138902</c:v>
                </c:pt>
                <c:pt idx="11756">
                  <c:v>64.077642344168297</c:v>
                </c:pt>
                <c:pt idx="11757">
                  <c:v>70.031317271644397</c:v>
                </c:pt>
                <c:pt idx="11758">
                  <c:v>75.936958199483996</c:v>
                </c:pt>
                <c:pt idx="11759">
                  <c:v>81.790578116090401</c:v>
                </c:pt>
                <c:pt idx="11760">
                  <c:v>87.588168835377203</c:v>
                </c:pt>
                <c:pt idx="11761">
                  <c:v>93.325694502344703</c:v>
                </c:pt>
                <c:pt idx="11762">
                  <c:v>98.999225697618996</c:v>
                </c:pt>
                <c:pt idx="11763">
                  <c:v>104.604936416681</c:v>
                </c:pt>
                <c:pt idx="11764">
                  <c:v>110.138975774861</c:v>
                </c:pt>
                <c:pt idx="11765">
                  <c:v>115.597491636474</c:v>
                </c:pt>
                <c:pt idx="11766">
                  <c:v>120.976775814191</c:v>
                </c:pt>
                <c:pt idx="11767">
                  <c:v>126.27314790207799</c:v>
                </c:pt>
                <c:pt idx="11768">
                  <c:v>131.48306695995601</c:v>
                </c:pt>
                <c:pt idx="11769">
                  <c:v>136.60300795936701</c:v>
                </c:pt>
                <c:pt idx="11770">
                  <c:v>141.62898926092501</c:v>
                </c:pt>
                <c:pt idx="11771">
                  <c:v>146.558030681883</c:v>
                </c:pt>
                <c:pt idx="11772">
                  <c:v>151.38677515785</c:v>
                </c:pt>
                <c:pt idx="11773">
                  <c:v>156.11164806474099</c:v>
                </c:pt>
                <c:pt idx="11774">
                  <c:v>160.72919203789601</c:v>
                </c:pt>
                <c:pt idx="11775">
                  <c:v>165.23652906389</c:v>
                </c:pt>
                <c:pt idx="11776">
                  <c:v>169.630842774352</c:v>
                </c:pt>
                <c:pt idx="11777">
                  <c:v>173.90921319111899</c:v>
                </c:pt>
                <c:pt idx="11778">
                  <c:v>178.068620822311</c:v>
                </c:pt>
                <c:pt idx="11779">
                  <c:v>182.10595487709199</c:v>
                </c:pt>
                <c:pt idx="11780">
                  <c:v>186.018183562914</c:v>
                </c:pt>
                <c:pt idx="11781">
                  <c:v>189.80281745801801</c:v>
                </c:pt>
                <c:pt idx="11782">
                  <c:v>193.45739419944499</c:v>
                </c:pt>
                <c:pt idx="11783">
                  <c:v>196.97931650522199</c:v>
                </c:pt>
                <c:pt idx="11784">
                  <c:v>200.36601896014301</c:v>
                </c:pt>
                <c:pt idx="11785">
                  <c:v>203.61542989671699</c:v>
                </c:pt>
                <c:pt idx="11786">
                  <c:v>206.72545637687901</c:v>
                </c:pt>
                <c:pt idx="11787">
                  <c:v>209.69382403583401</c:v>
                </c:pt>
                <c:pt idx="11788">
                  <c:v>212.51840570446601</c:v>
                </c:pt>
                <c:pt idx="11789">
                  <c:v>215.197819138087</c:v>
                </c:pt>
                <c:pt idx="11790">
                  <c:v>217.72964578836201</c:v>
                </c:pt>
                <c:pt idx="11791">
                  <c:v>220.111926153322</c:v>
                </c:pt>
                <c:pt idx="11792">
                  <c:v>222.343574787287</c:v>
                </c:pt>
                <c:pt idx="11793">
                  <c:v>224.42259420765501</c:v>
                </c:pt>
                <c:pt idx="11794">
                  <c:v>226.34770385162699</c:v>
                </c:pt>
                <c:pt idx="11795">
                  <c:v>228.11780421616999</c:v>
                </c:pt>
                <c:pt idx="11796">
                  <c:v>229.73194902788899</c:v>
                </c:pt>
                <c:pt idx="11797">
                  <c:v>231.188543686592</c:v>
                </c:pt>
                <c:pt idx="11798">
                  <c:v>232.48649215456399</c:v>
                </c:pt>
                <c:pt idx="11799">
                  <c:v>233.62545002821901</c:v>
                </c:pt>
                <c:pt idx="11800">
                  <c:v>234.604044456395</c:v>
                </c:pt>
                <c:pt idx="11801">
                  <c:v>235.42167068294799</c:v>
                </c:pt>
                <c:pt idx="11802">
                  <c:v>236.078098949452</c:v>
                </c:pt>
                <c:pt idx="11803">
                  <c:v>236.57250567238</c:v>
                </c:pt>
                <c:pt idx="11804">
                  <c:v>236.904757854107</c:v>
                </c:pt>
                <c:pt idx="11805">
                  <c:v>237.074720676575</c:v>
                </c:pt>
                <c:pt idx="11806">
                  <c:v>237.08240093632099</c:v>
                </c:pt>
                <c:pt idx="11807">
                  <c:v>236.92761085802101</c:v>
                </c:pt>
                <c:pt idx="11808">
                  <c:v>236.61044370659599</c:v>
                </c:pt>
                <c:pt idx="11809">
                  <c:v>236.13123645863001</c:v>
                </c:pt>
                <c:pt idx="11810">
                  <c:v>235.49007246275701</c:v>
                </c:pt>
                <c:pt idx="11811">
                  <c:v>234.687261713748</c:v>
                </c:pt>
                <c:pt idx="11812">
                  <c:v>233.72346796379</c:v>
                </c:pt>
                <c:pt idx="11813">
                  <c:v>232.599667062083</c:v>
                </c:pt>
                <c:pt idx="11814">
                  <c:v>231.31678533714901</c:v>
                </c:pt>
                <c:pt idx="11815">
                  <c:v>229.87507365873</c:v>
                </c:pt>
                <c:pt idx="11816">
                  <c:v>228.27586546123999</c:v>
                </c:pt>
                <c:pt idx="11817">
                  <c:v>226.52038073910401</c:v>
                </c:pt>
                <c:pt idx="11818">
                  <c:v>224.60972009453101</c:v>
                </c:pt>
                <c:pt idx="11819">
                  <c:v>222.54486701939101</c:v>
                </c:pt>
                <c:pt idx="11820">
                  <c:v>220.32776995368499</c:v>
                </c:pt>
                <c:pt idx="11821">
                  <c:v>217.95968993259299</c:v>
                </c:pt>
                <c:pt idx="11822">
                  <c:v>215.442177715539</c:v>
                </c:pt>
                <c:pt idx="11823">
                  <c:v>212.776729759435</c:v>
                </c:pt>
                <c:pt idx="11824">
                  <c:v>209.96570934276701</c:v>
                </c:pt>
                <c:pt idx="11825">
                  <c:v>207.01070020960401</c:v>
                </c:pt>
                <c:pt idx="11826">
                  <c:v>203.913650394863</c:v>
                </c:pt>
                <c:pt idx="11827">
                  <c:v>200.67682810203701</c:v>
                </c:pt>
                <c:pt idx="11828">
                  <c:v>197.302772671002</c:v>
                </c:pt>
                <c:pt idx="11829">
                  <c:v>193.79317004158901</c:v>
                </c:pt>
                <c:pt idx="11830">
                  <c:v>190.150626341975</c:v>
                </c:pt>
                <c:pt idx="11831">
                  <c:v>186.37794916860901</c:v>
                </c:pt>
                <c:pt idx="11832">
                  <c:v>182.477802135578</c:v>
                </c:pt>
                <c:pt idx="11833">
                  <c:v>178.45269616999499</c:v>
                </c:pt>
                <c:pt idx="11834">
                  <c:v>174.305146556496</c:v>
                </c:pt>
                <c:pt idx="11835">
                  <c:v>170.03812657835999</c:v>
                </c:pt>
                <c:pt idx="11836">
                  <c:v>165.65454576206699</c:v>
                </c:pt>
                <c:pt idx="11837">
                  <c:v>161.157243197578</c:v>
                </c:pt>
                <c:pt idx="11838">
                  <c:v>156.54944403451501</c:v>
                </c:pt>
                <c:pt idx="11839">
                  <c:v>151.834401075225</c:v>
                </c:pt>
                <c:pt idx="11840">
                  <c:v>147.015525822592</c:v>
                </c:pt>
                <c:pt idx="11841">
                  <c:v>142.095739663198</c:v>
                </c:pt>
                <c:pt idx="11842">
                  <c:v>137.07874629140801</c:v>
                </c:pt>
                <c:pt idx="11843">
                  <c:v>131.968007490508</c:v>
                </c:pt>
                <c:pt idx="11844">
                  <c:v>126.76644836344801</c:v>
                </c:pt>
                <c:pt idx="11845">
                  <c:v>121.47819705478599</c:v>
                </c:pt>
                <c:pt idx="11846">
                  <c:v>116.106750217244</c:v>
                </c:pt>
                <c:pt idx="11847">
                  <c:v>110.655331302503</c:v>
                </c:pt>
                <c:pt idx="11848">
                  <c:v>105.127987122107</c:v>
                </c:pt>
                <c:pt idx="11849">
                  <c:v>99.528725901769207</c:v>
                </c:pt>
                <c:pt idx="11850">
                  <c:v>93.861497339616605</c:v>
                </c:pt>
                <c:pt idx="11851">
                  <c:v>88.129720521057493</c:v>
                </c:pt>
                <c:pt idx="11852">
                  <c:v>82.337868182334006</c:v>
                </c:pt>
                <c:pt idx="11853">
                  <c:v>76.489644297236197</c:v>
                </c:pt>
                <c:pt idx="11854">
                  <c:v>70.588515558116498</c:v>
                </c:pt>
                <c:pt idx="11855">
                  <c:v>64.639114456426697</c:v>
                </c:pt>
                <c:pt idx="11856">
                  <c:v>58.645413698061098</c:v>
                </c:pt>
                <c:pt idx="11857">
                  <c:v>52.611393070866697</c:v>
                </c:pt>
                <c:pt idx="11858">
                  <c:v>46.541334700392802</c:v>
                </c:pt>
                <c:pt idx="11859">
                  <c:v>40.439625715475898</c:v>
                </c:pt>
                <c:pt idx="11860">
                  <c:v>34.310267289211502</c:v>
                </c:pt>
                <c:pt idx="11861">
                  <c:v>28.1573627241027</c:v>
                </c:pt>
                <c:pt idx="11862">
                  <c:v>21.9852533353483</c:v>
                </c:pt>
                <c:pt idx="11863">
                  <c:v>15.7983273334559</c:v>
                </c:pt>
                <c:pt idx="11864">
                  <c:v>9.6005358638589602</c:v>
                </c:pt>
                <c:pt idx="11865">
                  <c:v>3.3958885497992699</c:v>
                </c:pt>
                <c:pt idx="11866">
                  <c:v>-2.8114030000002401</c:v>
                </c:pt>
                <c:pt idx="11867">
                  <c:v>-9.0169500188427794</c:v>
                </c:pt>
                <c:pt idx="11868">
                  <c:v>-15.2162140268511</c:v>
                </c:pt>
                <c:pt idx="11869">
                  <c:v>-21.404694484975199</c:v>
                </c:pt>
                <c:pt idx="11870">
                  <c:v>-27.5784073880906</c:v>
                </c:pt>
                <c:pt idx="11871">
                  <c:v>-33.733382877132001</c:v>
                </c:pt>
                <c:pt idx="11872">
                  <c:v>-39.865355065631398</c:v>
                </c:pt>
                <c:pt idx="11873">
                  <c:v>-45.969678253506103</c:v>
                </c:pt>
                <c:pt idx="11874">
                  <c:v>-52.042658700175402</c:v>
                </c:pt>
                <c:pt idx="11875">
                  <c:v>-58.080064366182299</c:v>
                </c:pt>
                <c:pt idx="11876">
                  <c:v>-64.077663294957702</c:v>
                </c:pt>
                <c:pt idx="11877">
                  <c:v>-70.031338331932005</c:v>
                </c:pt>
                <c:pt idx="11878">
                  <c:v>-75.936979362009296</c:v>
                </c:pt>
                <c:pt idx="11879">
                  <c:v>-81.790599373567005</c:v>
                </c:pt>
                <c:pt idx="11880">
                  <c:v>-87.588190180522602</c:v>
                </c:pt>
                <c:pt idx="11881">
                  <c:v>-93.325715927852301</c:v>
                </c:pt>
                <c:pt idx="11882">
                  <c:v>-98.999247196184101</c:v>
                </c:pt>
                <c:pt idx="11883">
                  <c:v>-104.604957980991</c:v>
                </c:pt>
                <c:pt idx="11884">
                  <c:v>-110.138997397604</c:v>
                </c:pt>
                <c:pt idx="11885">
                  <c:v>-115.597513310332</c:v>
                </c:pt>
                <c:pt idx="11886">
                  <c:v>-120.976797531852</c:v>
                </c:pt>
                <c:pt idx="11887">
                  <c:v>-126.27316965623601</c:v>
                </c:pt>
                <c:pt idx="11888">
                  <c:v>-131.48308874331201</c:v>
                </c:pt>
                <c:pt idx="11889">
                  <c:v>-136.60302976462901</c:v>
                </c:pt>
                <c:pt idx="11890">
                  <c:v>-141.62901108081701</c:v>
                </c:pt>
                <c:pt idx="11891">
                  <c:v>-146.55805250914099</c:v>
                </c:pt>
                <c:pt idx="11892">
                  <c:v>-151.386796985226</c:v>
                </c:pt>
                <c:pt idx="11893">
                  <c:v>-156.11166988500901</c:v>
                </c:pt>
                <c:pt idx="11894">
                  <c:v>-160.72921384385</c:v>
                </c:pt>
                <c:pt idx="11895">
                  <c:v>-165.23655084834601</c:v>
                </c:pt>
                <c:pt idx="11896">
                  <c:v>-169.630864530156</c:v>
                </c:pt>
                <c:pt idx="11897">
                  <c:v>-173.90923491114299</c:v>
                </c:pt>
                <c:pt idx="11898">
                  <c:v>-178.068642499459</c:v>
                </c:pt>
                <c:pt idx="11899">
                  <c:v>-182.105976504301</c:v>
                </c:pt>
                <c:pt idx="11900">
                  <c:v>-186.01820513315599</c:v>
                </c:pt>
                <c:pt idx="11901">
                  <c:v>-189.802838964301</c:v>
                </c:pt>
                <c:pt idx="11902">
                  <c:v>-193.45741563481801</c:v>
                </c:pt>
                <c:pt idx="11903">
                  <c:v>-196.97933786277599</c:v>
                </c:pt>
                <c:pt idx="11904">
                  <c:v>-200.366040233013</c:v>
                </c:pt>
                <c:pt idx="11905">
                  <c:v>-203.61545107808701</c:v>
                </c:pt>
                <c:pt idx="11906">
                  <c:v>-206.72547745997699</c:v>
                </c:pt>
                <c:pt idx="11907">
                  <c:v>-209.69384501394001</c:v>
                </c:pt>
                <c:pt idx="11908">
                  <c:v>-212.51842657091299</c:v>
                </c:pt>
                <c:pt idx="11909">
                  <c:v>-215.19783988626301</c:v>
                </c:pt>
                <c:pt idx="11910">
                  <c:v>-217.72966641171101</c:v>
                </c:pt>
                <c:pt idx="11911">
                  <c:v>-220.11194664534699</c:v>
                </c:pt>
                <c:pt idx="11912">
                  <c:v>-222.34359514155301</c:v>
                </c:pt>
                <c:pt idx="11913">
                  <c:v>-224.422614417787</c:v>
                </c:pt>
                <c:pt idx="11914">
                  <c:v>-226.34772391131699</c:v>
                </c:pt>
                <c:pt idx="11915">
                  <c:v>-228.117824119175</c:v>
                </c:pt>
                <c:pt idx="11916">
                  <c:v>-229.73196876803601</c:v>
                </c:pt>
                <c:pt idx="11917">
                  <c:v>-231.18856325777799</c:v>
                </c:pt>
                <c:pt idx="11918">
                  <c:v>-232.48651155075601</c:v>
                </c:pt>
                <c:pt idx="11919">
                  <c:v>-233.625469243461</c:v>
                </c:pt>
                <c:pt idx="11920">
                  <c:v>-234.60406348480501</c:v>
                </c:pt>
                <c:pt idx="11921">
                  <c:v>-235.421689518721</c:v>
                </c:pt>
                <c:pt idx="11922">
                  <c:v>-236.07811758686501</c:v>
                </c:pt>
                <c:pt idx="11923">
                  <c:v>-236.57252410578701</c:v>
                </c:pt>
                <c:pt idx="11924">
                  <c:v>-236.90477607794799</c:v>
                </c:pt>
                <c:pt idx="11925">
                  <c:v>-237.07473868537099</c:v>
                </c:pt>
                <c:pt idx="11926">
                  <c:v>-237.08241872468199</c:v>
                </c:pt>
                <c:pt idx="11927">
                  <c:v>-236.92762842064201</c:v>
                </c:pt>
                <c:pt idx="11928">
                  <c:v>-236.61046103826101</c:v>
                </c:pt>
                <c:pt idx="11929">
                  <c:v>-236.13125355421499</c:v>
                </c:pt>
                <c:pt idx="11930">
                  <c:v>-235.49008931722801</c:v>
                </c:pt>
                <c:pt idx="11931">
                  <c:v>-234.68727832216501</c:v>
                </c:pt>
                <c:pt idx="11932">
                  <c:v>-233.72348432130701</c:v>
                </c:pt>
                <c:pt idx="11933">
                  <c:v>-232.599683163951</c:v>
                </c:pt>
                <c:pt idx="11934">
                  <c:v>-231.316801178715</c:v>
                </c:pt>
                <c:pt idx="11935">
                  <c:v>-229.87508923544101</c:v>
                </c:pt>
                <c:pt idx="11936">
                  <c:v>-228.275880768641</c:v>
                </c:pt>
                <c:pt idx="11937">
                  <c:v>-226.52039577284199</c:v>
                </c:pt>
                <c:pt idx="11938">
                  <c:v>-224.60973485035601</c:v>
                </c:pt>
                <c:pt idx="11939">
                  <c:v>-222.54488149315401</c:v>
                </c:pt>
                <c:pt idx="11940">
                  <c:v>-220.32778414134401</c:v>
                </c:pt>
                <c:pt idx="11941">
                  <c:v>-217.95970383021</c:v>
                </c:pt>
                <c:pt idx="11942">
                  <c:v>-215.44219131928301</c:v>
                </c:pt>
                <c:pt idx="11943">
                  <c:v>-212.776743065582</c:v>
                </c:pt>
                <c:pt idx="11944">
                  <c:v>-209.96572234770201</c:v>
                </c:pt>
                <c:pt idx="11945">
                  <c:v>-207.010712909821</c:v>
                </c:pt>
                <c:pt idx="11946">
                  <c:v>-203.913662786966</c:v>
                </c:pt>
                <c:pt idx="11947">
                  <c:v>-200.67684018274201</c:v>
                </c:pt>
                <c:pt idx="11948">
                  <c:v>-197.30278443713499</c:v>
                </c:pt>
                <c:pt idx="11949">
                  <c:v>-193.79318149009001</c:v>
                </c:pt>
                <c:pt idx="11950">
                  <c:v>-190.15063746989699</c:v>
                </c:pt>
                <c:pt idx="11951">
                  <c:v>-186.37795997312</c:v>
                </c:pt>
                <c:pt idx="11952">
                  <c:v>-182.47781261395801</c:v>
                </c:pt>
                <c:pt idx="11953">
                  <c:v>-178.452706319642</c:v>
                </c:pt>
                <c:pt idx="11954">
                  <c:v>-174.30515637492201</c:v>
                </c:pt>
                <c:pt idx="11955">
                  <c:v>-170.038136063195</c:v>
                </c:pt>
                <c:pt idx="11956">
                  <c:v>-165.654554911053</c:v>
                </c:pt>
                <c:pt idx="11957">
                  <c:v>-161.157252008581</c:v>
                </c:pt>
                <c:pt idx="11958">
                  <c:v>-156.549452505516</c:v>
                </c:pt>
                <c:pt idx="11959">
                  <c:v>-151.834409204319</c:v>
                </c:pt>
                <c:pt idx="11960">
                  <c:v>-147.015533607999</c:v>
                </c:pt>
                <c:pt idx="11961">
                  <c:v>-142.09574710325001</c:v>
                </c:pt>
                <c:pt idx="11962">
                  <c:v>-137.078753384561</c:v>
                </c:pt>
                <c:pt idx="11963">
                  <c:v>-131.96801423533401</c:v>
                </c:pt>
                <c:pt idx="11964">
                  <c:v>-126.766454758639</c:v>
                </c:pt>
                <c:pt idx="11965">
                  <c:v>-121.47820309915301</c:v>
                </c:pt>
                <c:pt idx="11966">
                  <c:v>-116.106755909718</c:v>
                </c:pt>
                <c:pt idx="11967">
                  <c:v>-110.65533664213299</c:v>
                </c:pt>
                <c:pt idx="11968">
                  <c:v>-105.127992108063</c:v>
                </c:pt>
                <c:pt idx="11969">
                  <c:v>-99.528730533339399</c:v>
                </c:pt>
                <c:pt idx="11970">
                  <c:v>-93.861501616208798</c:v>
                </c:pt>
                <c:pt idx="11971">
                  <c:v>-88.129724442198096</c:v>
                </c:pt>
                <c:pt idx="11972">
                  <c:v>-82.3378717476687</c:v>
                </c:pt>
                <c:pt idx="11973">
                  <c:v>-76.489647506531696</c:v>
                </c:pt>
                <c:pt idx="11974">
                  <c:v>-70.588518411251798</c:v>
                </c:pt>
                <c:pt idx="11975">
                  <c:v>-64.639116953405406</c:v>
                </c:pt>
                <c:pt idx="11976">
                  <c:v>-58.645415839002503</c:v>
                </c:pt>
                <c:pt idx="11977">
                  <c:v>-52.611394856007799</c:v>
                </c:pt>
                <c:pt idx="11978">
                  <c:v>-46.541336130085902</c:v>
                </c:pt>
                <c:pt idx="11979">
                  <c:v>-40.439626790192897</c:v>
                </c:pt>
                <c:pt idx="11980">
                  <c:v>-34.310268009541602</c:v>
                </c:pt>
                <c:pt idx="11981">
                  <c:v>-28.1573630907472</c:v>
                </c:pt>
                <c:pt idx="11982">
                  <c:v>-21.9852533491241</c:v>
                </c:pt>
                <c:pt idx="11983">
                  <c:v>-15.7983269952939</c:v>
                </c:pt>
                <c:pt idx="11984">
                  <c:v>-9.6005351748072592</c:v>
                </c:pt>
                <c:pt idx="11985">
                  <c:v>-3.39588751101997</c:v>
                </c:pt>
                <c:pt idx="11986">
                  <c:v>2.81140438723676</c:v>
                </c:pt>
                <c:pt idx="11987">
                  <c:v>9.0169517531504901</c:v>
                </c:pt>
                <c:pt idx="11988">
                  <c:v>15.2162161067357</c:v>
                </c:pt>
                <c:pt idx="11989">
                  <c:v>21.404696908828502</c:v>
                </c:pt>
                <c:pt idx="11990">
                  <c:v>27.578410154192301</c:v>
                </c:pt>
                <c:pt idx="11991">
                  <c:v>33.733385983663098</c:v>
                </c:pt>
                <c:pt idx="11992">
                  <c:v>39.8653585106604</c:v>
                </c:pt>
                <c:pt idx="11993">
                  <c:v>45.969682034987997</c:v>
                </c:pt>
                <c:pt idx="11994">
                  <c:v>52.042662815967901</c:v>
                </c:pt>
                <c:pt idx="11995">
                  <c:v>58.080068814032799</c:v>
                </c:pt>
                <c:pt idx="11996">
                  <c:v>64.077668072512694</c:v>
                </c:pt>
                <c:pt idx="11997">
                  <c:v>70.031343436733394</c:v>
                </c:pt>
                <c:pt idx="11998">
                  <c:v>75.936984791497906</c:v>
                </c:pt>
                <c:pt idx="11999">
                  <c:v>81.790605125084696</c:v>
                </c:pt>
                <c:pt idx="12000">
                  <c:v>87.5881962513063</c:v>
                </c:pt>
                <c:pt idx="12001">
                  <c:v>93.3257223150475</c:v>
                </c:pt>
                <c:pt idx="12002">
                  <c:v>98.999253896835199</c:v>
                </c:pt>
                <c:pt idx="12003">
                  <c:v>104.604964992044</c:v>
                </c:pt>
                <c:pt idx="12004">
                  <c:v>110.139004715913</c:v>
                </c:pt>
                <c:pt idx="12005">
                  <c:v>115.59752093266</c:v>
                </c:pt>
                <c:pt idx="12006">
                  <c:v>120.97680545486701</c:v>
                </c:pt>
                <c:pt idx="12007">
                  <c:v>126.273177876517</c:v>
                </c:pt>
                <c:pt idx="12008">
                  <c:v>131.48309725734501</c:v>
                </c:pt>
                <c:pt idx="12009">
                  <c:v>136.603038568817</c:v>
                </c:pt>
                <c:pt idx="12010">
                  <c:v>141.629020171473</c:v>
                </c:pt>
                <c:pt idx="12011">
                  <c:v>146.558061882494</c:v>
                </c:pt>
                <c:pt idx="12012">
                  <c:v>151.38680663742201</c:v>
                </c:pt>
                <c:pt idx="12013">
                  <c:v>156.11167981211301</c:v>
                </c:pt>
                <c:pt idx="12014">
                  <c:v>160.72922404184399</c:v>
                </c:pt>
                <c:pt idx="12015">
                  <c:v>165.23656131313399</c:v>
                </c:pt>
                <c:pt idx="12016">
                  <c:v>169.63087525756401</c:v>
                </c:pt>
                <c:pt idx="12017">
                  <c:v>173.90924589692401</c:v>
                </c:pt>
                <c:pt idx="12018">
                  <c:v>178.06865373928599</c:v>
                </c:pt>
                <c:pt idx="12019">
                  <c:v>182.105987993779</c:v>
                </c:pt>
                <c:pt idx="12020">
                  <c:v>186.01821686781699</c:v>
                </c:pt>
                <c:pt idx="12021">
                  <c:v>189.80285093960899</c:v>
                </c:pt>
                <c:pt idx="12022">
                  <c:v>193.45742784617099</c:v>
                </c:pt>
                <c:pt idx="12023">
                  <c:v>196.97935030549999</c:v>
                </c:pt>
                <c:pt idx="12024">
                  <c:v>200.36605290237699</c:v>
                </c:pt>
                <c:pt idx="12025">
                  <c:v>203.61546396929199</c:v>
                </c:pt>
                <c:pt idx="12026">
                  <c:v>206.72549056816601</c:v>
                </c:pt>
                <c:pt idx="12027">
                  <c:v>209.69385833419699</c:v>
                </c:pt>
                <c:pt idx="12028">
                  <c:v>212.51844009826399</c:v>
                </c:pt>
                <c:pt idx="12029">
                  <c:v>215.19785361568</c:v>
                </c:pt>
                <c:pt idx="12030">
                  <c:v>217.72968033810901</c:v>
                </c:pt>
                <c:pt idx="12031">
                  <c:v>220.11196076359499</c:v>
                </c:pt>
                <c:pt idx="12032">
                  <c:v>222.343609446464</c:v>
                </c:pt>
                <c:pt idx="12033">
                  <c:v>224.42262890412999</c:v>
                </c:pt>
                <c:pt idx="12034">
                  <c:v>226.34773857381299</c:v>
                </c:pt>
                <c:pt idx="12035">
                  <c:v>228.11783895250301</c:v>
                </c:pt>
                <c:pt idx="12036">
                  <c:v>229.73198376683001</c:v>
                </c:pt>
                <c:pt idx="12037">
                  <c:v>231.188578416631</c:v>
                </c:pt>
                <c:pt idx="12038">
                  <c:v>232.486526864225</c:v>
                </c:pt>
                <c:pt idx="12039">
                  <c:v>233.625484706066</c:v>
                </c:pt>
                <c:pt idx="12040">
                  <c:v>234.60407909102801</c:v>
                </c:pt>
                <c:pt idx="12041">
                  <c:v>235.42170526301501</c:v>
                </c:pt>
                <c:pt idx="12042">
                  <c:v>236.07813346365</c:v>
                </c:pt>
                <c:pt idx="12043">
                  <c:v>236.572540109454</c:v>
                </c:pt>
                <c:pt idx="12044">
                  <c:v>236.90479220285999</c:v>
                </c:pt>
                <c:pt idx="12045">
                  <c:v>237.074754925869</c:v>
                </c:pt>
                <c:pt idx="12046">
                  <c:v>237.08243507508101</c:v>
                </c:pt>
                <c:pt idx="12047">
                  <c:v>236.92764487523499</c:v>
                </c:pt>
                <c:pt idx="12048">
                  <c:v>236.61047759132501</c:v>
                </c:pt>
                <c:pt idx="12049">
                  <c:v>236.13127020000601</c:v>
                </c:pt>
                <c:pt idx="12050">
                  <c:v>235.49010604999</c:v>
                </c:pt>
                <c:pt idx="12051">
                  <c:v>234.68729513612701</c:v>
                </c:pt>
                <c:pt idx="12052">
                  <c:v>233.72350121068399</c:v>
                </c:pt>
                <c:pt idx="12053">
                  <c:v>232.59970012295199</c:v>
                </c:pt>
                <c:pt idx="12054">
                  <c:v>231.31681820153901</c:v>
                </c:pt>
                <c:pt idx="12055">
                  <c:v>229.875106316283</c:v>
                </c:pt>
                <c:pt idx="12056">
                  <c:v>228.27589790169199</c:v>
                </c:pt>
                <c:pt idx="12057">
                  <c:v>226.52041295229</c:v>
                </c:pt>
                <c:pt idx="12058">
                  <c:v>224.609752070388</c:v>
                </c:pt>
                <c:pt idx="12059">
                  <c:v>222.544898747963</c:v>
                </c:pt>
                <c:pt idx="12060">
                  <c:v>220.327801425123</c:v>
                </c:pt>
                <c:pt idx="12061">
                  <c:v>217.95972113715999</c:v>
                </c:pt>
                <c:pt idx="12062">
                  <c:v>215.442208643611</c:v>
                </c:pt>
                <c:pt idx="12063">
                  <c:v>212.776760401507</c:v>
                </c:pt>
                <c:pt idx="12064">
                  <c:v>209.96573968945401</c:v>
                </c:pt>
                <c:pt idx="12065">
                  <c:v>207.01073025163899</c:v>
                </c:pt>
                <c:pt idx="12066">
                  <c:v>203.91368012311301</c:v>
                </c:pt>
                <c:pt idx="12067">
                  <c:v>200.67685750748899</c:v>
                </c:pt>
                <c:pt idx="12068">
                  <c:v>197.30280174477701</c:v>
                </c:pt>
                <c:pt idx="12069">
                  <c:v>193.793198774942</c:v>
                </c:pt>
                <c:pt idx="12070">
                  <c:v>190.15065472629701</c:v>
                </c:pt>
                <c:pt idx="12071">
                  <c:v>186.377977195428</c:v>
                </c:pt>
                <c:pt idx="12072">
                  <c:v>182.477829796565</c:v>
                </c:pt>
                <c:pt idx="12073">
                  <c:v>178.45272345696199</c:v>
                </c:pt>
                <c:pt idx="12074">
                  <c:v>174.305173461403</c:v>
                </c:pt>
                <c:pt idx="12075">
                  <c:v>170.03815309331199</c:v>
                </c:pt>
                <c:pt idx="12076">
                  <c:v>165.654571879321</c:v>
                </c:pt>
                <c:pt idx="12077">
                  <c:v>161.15726890954301</c:v>
                </c:pt>
                <c:pt idx="12078">
                  <c:v>156.54946933375501</c:v>
                </c:pt>
                <c:pt idx="12079">
                  <c:v>151.83442595445501</c:v>
                </c:pt>
                <c:pt idx="12080">
                  <c:v>147.01555027469499</c:v>
                </c:pt>
                <c:pt idx="12081">
                  <c:v>142.095763681211</c:v>
                </c:pt>
                <c:pt idx="12082">
                  <c:v>137.07876986853199</c:v>
                </c:pt>
                <c:pt idx="12083">
                  <c:v>131.96803062010599</c:v>
                </c:pt>
                <c:pt idx="12084">
                  <c:v>126.766471039051</c:v>
                </c:pt>
                <c:pt idx="12085">
                  <c:v>121.478219270092</c:v>
                </c:pt>
                <c:pt idx="12086">
                  <c:v>116.10677196611999</c:v>
                </c:pt>
                <c:pt idx="12087">
                  <c:v>110.65535257898701</c:v>
                </c:pt>
                <c:pt idx="12088">
                  <c:v>105.128007920408</c:v>
                </c:pt>
                <c:pt idx="12089">
                  <c:v>99.528746216272395</c:v>
                </c:pt>
                <c:pt idx="12090">
                  <c:v>93.861517164879601</c:v>
                </c:pt>
                <c:pt idx="12091">
                  <c:v>88.129739851815998</c:v>
                </c:pt>
                <c:pt idx="12092">
                  <c:v>82.337887013501103</c:v>
                </c:pt>
                <c:pt idx="12093">
                  <c:v>76.489662623902902</c:v>
                </c:pt>
                <c:pt idx="12094">
                  <c:v>70.588533375553794</c:v>
                </c:pt>
                <c:pt idx="12095">
                  <c:v>64.639131760091004</c:v>
                </c:pt>
                <c:pt idx="12096">
                  <c:v>58.645430483584903</c:v>
                </c:pt>
                <c:pt idx="12097">
                  <c:v>52.611409334068298</c:v>
                </c:pt>
                <c:pt idx="12098">
                  <c:v>46.541350437275497</c:v>
                </c:pt>
                <c:pt idx="12099">
                  <c:v>40.439640922226701</c:v>
                </c:pt>
                <c:pt idx="12100">
                  <c:v>34.310281962206602</c:v>
                </c:pt>
                <c:pt idx="12101">
                  <c:v>28.1573768598981</c:v>
                </c:pt>
                <c:pt idx="12102">
                  <c:v>21.985266930691001</c:v>
                </c:pt>
                <c:pt idx="12103">
                  <c:v>15.798340385280101</c:v>
                </c:pt>
                <c:pt idx="12104">
                  <c:v>9.6005483692861002</c:v>
                </c:pt>
                <c:pt idx="12105">
                  <c:v>3.3959005061399101</c:v>
                </c:pt>
                <c:pt idx="12106">
                  <c:v>-2.8113915952464601</c:v>
                </c:pt>
                <c:pt idx="12107">
                  <c:v>-9.0169391679852993</c:v>
                </c:pt>
                <c:pt idx="12108">
                  <c:v>-15.216203732012101</c:v>
                </c:pt>
                <c:pt idx="12109">
                  <c:v>-21.404684748087799</c:v>
                </c:pt>
                <c:pt idx="12110">
                  <c:v>-27.578398210895099</c:v>
                </c:pt>
                <c:pt idx="12111">
                  <c:v>-33.733374261181503</c:v>
                </c:pt>
                <c:pt idx="12112">
                  <c:v>-39.865347012288098</c:v>
                </c:pt>
                <c:pt idx="12113">
                  <c:v>-45.969670763941203</c:v>
                </c:pt>
                <c:pt idx="12114">
                  <c:v>-52.042651775372903</c:v>
                </c:pt>
                <c:pt idx="12115">
                  <c:v>-58.080058006933399</c:v>
                </c:pt>
                <c:pt idx="12116">
                  <c:v>-64.077657501868302</c:v>
                </c:pt>
                <c:pt idx="12117">
                  <c:v>-70.031333105413296</c:v>
                </c:pt>
                <c:pt idx="12118">
                  <c:v>-75.936974702288893</c:v>
                </c:pt>
                <c:pt idx="12119">
                  <c:v>-81.790595280685295</c:v>
                </c:pt>
                <c:pt idx="12120">
                  <c:v>-87.588186654323493</c:v>
                </c:pt>
                <c:pt idx="12121">
                  <c:v>-93.3257129680036</c:v>
                </c:pt>
                <c:pt idx="12122">
                  <c:v>-98.999244802158998</c:v>
                </c:pt>
                <c:pt idx="12123">
                  <c:v>-104.604956152078</c:v>
                </c:pt>
                <c:pt idx="12124">
                  <c:v>-110.13899613290801</c:v>
                </c:pt>
                <c:pt idx="12125">
                  <c:v>-115.597512608774</c:v>
                </c:pt>
                <c:pt idx="12126">
                  <c:v>-120.976797392169</c:v>
                </c:pt>
                <c:pt idx="12127">
                  <c:v>-126.273170076981</c:v>
                </c:pt>
                <c:pt idx="12128">
                  <c:v>-131.48308972285801</c:v>
                </c:pt>
                <c:pt idx="12129">
                  <c:v>-136.60303130116699</c:v>
                </c:pt>
                <c:pt idx="12130">
                  <c:v>-141.62901317235799</c:v>
                </c:pt>
                <c:pt idx="12131">
                  <c:v>-146.55805515352</c:v>
                </c:pt>
                <c:pt idx="12132">
                  <c:v>-151.38680018009799</c:v>
                </c:pt>
                <c:pt idx="12133">
                  <c:v>-156.111673627854</c:v>
                </c:pt>
                <c:pt idx="12134">
                  <c:v>-160.72921813197499</c:v>
                </c:pt>
                <c:pt idx="12135">
                  <c:v>-165.23655567888201</c:v>
                </c:pt>
                <c:pt idx="12136">
                  <c:v>-169.63086990006201</c:v>
                </c:pt>
                <c:pt idx="12137">
                  <c:v>-173.90924081721101</c:v>
                </c:pt>
                <c:pt idx="12138">
                  <c:v>-178.06864893830701</c:v>
                </c:pt>
                <c:pt idx="12139">
                  <c:v>-182.105983472383</c:v>
                </c:pt>
                <c:pt idx="12140">
                  <c:v>-186.01821262675799</c:v>
                </c:pt>
                <c:pt idx="12141">
                  <c:v>-189.80284697954701</c:v>
                </c:pt>
                <c:pt idx="12142">
                  <c:v>-193.45742416767001</c:v>
                </c:pt>
                <c:pt idx="12143">
                  <c:v>-196.97934690903099</c:v>
                </c:pt>
                <c:pt idx="12144">
                  <c:v>-200.366049788315</c:v>
                </c:pt>
                <c:pt idx="12145">
                  <c:v>-203.615461137918</c:v>
                </c:pt>
                <c:pt idx="12146">
                  <c:v>-206.72548801966701</c:v>
                </c:pt>
                <c:pt idx="12147">
                  <c:v>-209.69385606866601</c:v>
                </c:pt>
                <c:pt idx="12148">
                  <c:v>-212.51843811569799</c:v>
                </c:pt>
                <c:pt idx="12149">
                  <c:v>-215.19785191598501</c:v>
                </c:pt>
                <c:pt idx="12150">
                  <c:v>-217.72967892109699</c:v>
                </c:pt>
                <c:pt idx="12151">
                  <c:v>-220.11195962898299</c:v>
                </c:pt>
                <c:pt idx="12152">
                  <c:v>-222.343608593879</c:v>
                </c:pt>
                <c:pt idx="12153">
                  <c:v>-224.422628333105</c:v>
                </c:pt>
                <c:pt idx="12154">
                  <c:v>-226.347738283789</c:v>
                </c:pt>
                <c:pt idx="12155">
                  <c:v>-228.117838942828</c:v>
                </c:pt>
                <c:pt idx="12156">
                  <c:v>-229.731984036765</c:v>
                </c:pt>
                <c:pt idx="12157">
                  <c:v>-231.188578965343</c:v>
                </c:pt>
                <c:pt idx="12158">
                  <c:v>-232.486527690792</c:v>
                </c:pt>
                <c:pt idx="12159">
                  <c:v>-233.625485809476</c:v>
                </c:pt>
                <c:pt idx="12160">
                  <c:v>-234.604080470181</c:v>
                </c:pt>
                <c:pt idx="12161">
                  <c:v>-235.421706916722</c:v>
                </c:pt>
                <c:pt idx="12162">
                  <c:v>-236.07813539063301</c:v>
                </c:pt>
                <c:pt idx="12163">
                  <c:v>-236.57254230835099</c:v>
                </c:pt>
                <c:pt idx="12164">
                  <c:v>-236.90479467221999</c:v>
                </c:pt>
                <c:pt idx="12165">
                  <c:v>-237.07475766415499</c:v>
                </c:pt>
                <c:pt idx="12166">
                  <c:v>-237.082438080673</c:v>
                </c:pt>
                <c:pt idx="12167">
                  <c:v>-236.927648146428</c:v>
                </c:pt>
                <c:pt idx="12168">
                  <c:v>-236.61048112633</c:v>
                </c:pt>
                <c:pt idx="12169">
                  <c:v>-236.13127399695301</c:v>
                </c:pt>
                <c:pt idx="12170">
                  <c:v>-235.49011010692399</c:v>
                </c:pt>
                <c:pt idx="12171">
                  <c:v>-234.68729945101501</c:v>
                </c:pt>
                <c:pt idx="12172">
                  <c:v>-233.72350578141399</c:v>
                </c:pt>
                <c:pt idx="12173">
                  <c:v>-232.599704947329</c:v>
                </c:pt>
                <c:pt idx="12174">
                  <c:v>-231.31682327729399</c:v>
                </c:pt>
                <c:pt idx="12175">
                  <c:v>-229.87511164106499</c:v>
                </c:pt>
                <c:pt idx="12176">
                  <c:v>-228.27590347307799</c:v>
                </c:pt>
                <c:pt idx="12177">
                  <c:v>-226.52041876778</c:v>
                </c:pt>
                <c:pt idx="12178">
                  <c:v>-224.60975812740901</c:v>
                </c:pt>
                <c:pt idx="12179">
                  <c:v>-222.544905043867</c:v>
                </c:pt>
                <c:pt idx="12180">
                  <c:v>-220.32780795719199</c:v>
                </c:pt>
                <c:pt idx="12181">
                  <c:v>-217.95972790260299</c:v>
                </c:pt>
                <c:pt idx="12182">
                  <c:v>-215.44221563956901</c:v>
                </c:pt>
                <c:pt idx="12183">
                  <c:v>-212.77676762505101</c:v>
                </c:pt>
                <c:pt idx="12184">
                  <c:v>-209.96574713758599</c:v>
                </c:pt>
                <c:pt idx="12185">
                  <c:v>-207.01073792129901</c:v>
                </c:pt>
                <c:pt idx="12186">
                  <c:v>-203.91368801117099</c:v>
                </c:pt>
                <c:pt idx="12187">
                  <c:v>-200.67686561075399</c:v>
                </c:pt>
                <c:pt idx="12188">
                  <c:v>-197.30281005999601</c:v>
                </c:pt>
                <c:pt idx="12189">
                  <c:v>-193.793207298798</c:v>
                </c:pt>
                <c:pt idx="12190">
                  <c:v>-190.150663455412</c:v>
                </c:pt>
                <c:pt idx="12191">
                  <c:v>-186.377986126369</c:v>
                </c:pt>
                <c:pt idx="12192">
                  <c:v>-182.47783892583701</c:v>
                </c:pt>
                <c:pt idx="12193">
                  <c:v>-178.45273278101601</c:v>
                </c:pt>
                <c:pt idx="12194">
                  <c:v>-174.305182976634</c:v>
                </c:pt>
                <c:pt idx="12195">
                  <c:v>-170.03816279606201</c:v>
                </c:pt>
                <c:pt idx="12196">
                  <c:v>-165.65458176588001</c:v>
                </c:pt>
                <c:pt idx="12197">
                  <c:v>-161.157278976149</c:v>
                </c:pt>
                <c:pt idx="12198">
                  <c:v>-156.54947957659701</c:v>
                </c:pt>
                <c:pt idx="12199">
                  <c:v>-151.834436369673</c:v>
                </c:pt>
                <c:pt idx="12200">
                  <c:v>-147.015560858383</c:v>
                </c:pt>
                <c:pt idx="12201">
                  <c:v>-142.09577442941699</c:v>
                </c:pt>
                <c:pt idx="12202">
                  <c:v>-137.078780777259</c:v>
                </c:pt>
                <c:pt idx="12203">
                  <c:v>-131.96804168531801</c:v>
                </c:pt>
                <c:pt idx="12204">
                  <c:v>-126.766482256668</c:v>
                </c:pt>
                <c:pt idx="12205">
                  <c:v>-121.478230635995</c:v>
                </c:pt>
                <c:pt idx="12206">
                  <c:v>-116.106783476152</c:v>
                </c:pt>
                <c:pt idx="12207">
                  <c:v>-110.655364228953</c:v>
                </c:pt>
                <c:pt idx="12208">
                  <c:v>-105.12801970608</c:v>
                </c:pt>
                <c:pt idx="12209">
                  <c:v>-99.528758133387498</c:v>
                </c:pt>
                <c:pt idx="12210">
                  <c:v>-93.8615292091404</c:v>
                </c:pt>
                <c:pt idx="12211">
                  <c:v>-88.1297520189012</c:v>
                </c:pt>
                <c:pt idx="12212">
                  <c:v>-82.3378992990543</c:v>
                </c:pt>
                <c:pt idx="12213">
                  <c:v>-76.489675023541906</c:v>
                </c:pt>
                <c:pt idx="12214">
                  <c:v>-70.588545884869205</c:v>
                </c:pt>
                <c:pt idx="12215">
                  <c:v>-64.639144374649206</c:v>
                </c:pt>
                <c:pt idx="12216">
                  <c:v>-58.645443198930501</c:v>
                </c:pt>
                <c:pt idx="12217">
                  <c:v>-52.611422145725498</c:v>
                </c:pt>
                <c:pt idx="12218">
                  <c:v>-46.541363340742997</c:v>
                </c:pt>
                <c:pt idx="12219">
                  <c:v>-40.439653912990302</c:v>
                </c:pt>
                <c:pt idx="12220">
                  <c:v>-34.310295035731798</c:v>
                </c:pt>
                <c:pt idx="12221">
                  <c:v>-28.1573900116395</c:v>
                </c:pt>
                <c:pt idx="12222">
                  <c:v>-21.985280156082901</c:v>
                </c:pt>
                <c:pt idx="12223">
                  <c:v>-15.7983536797477</c:v>
                </c:pt>
                <c:pt idx="12224">
                  <c:v>-9.6005617282454399</c:v>
                </c:pt>
                <c:pt idx="12225">
                  <c:v>-3.39591392499963</c:v>
                </c:pt>
                <c:pt idx="12226">
                  <c:v>2.8113781210923801</c:v>
                </c:pt>
                <c:pt idx="12227">
                  <c:v>9.0169256431465694</c:v>
                </c:pt>
                <c:pt idx="12228">
                  <c:v>15.2161901611003</c:v>
                </c:pt>
                <c:pt idx="12229">
                  <c:v>21.4046711357162</c:v>
                </c:pt>
                <c:pt idx="12230">
                  <c:v>27.578384561680799</c:v>
                </c:pt>
                <c:pt idx="12231">
                  <c:v>33.733360579745202</c:v>
                </c:pt>
                <c:pt idx="12232">
                  <c:v>39.865333303243197</c:v>
                </c:pt>
                <c:pt idx="12233">
                  <c:v>45.969657031901001</c:v>
                </c:pt>
                <c:pt idx="12234">
                  <c:v>52.0426380249435</c:v>
                </c:pt>
                <c:pt idx="12235">
                  <c:v>58.080044242718998</c:v>
                </c:pt>
                <c:pt idx="12236">
                  <c:v>64.077643728458398</c:v>
                </c:pt>
                <c:pt idx="12237">
                  <c:v>70.031319327397298</c:v>
                </c:pt>
                <c:pt idx="12238">
                  <c:v>75.936960924238093</c:v>
                </c:pt>
                <c:pt idx="12239">
                  <c:v>81.790581507161605</c:v>
                </c:pt>
                <c:pt idx="12240">
                  <c:v>87.588172889877796</c:v>
                </c:pt>
                <c:pt idx="12241">
                  <c:v>93.325699217166701</c:v>
                </c:pt>
                <c:pt idx="12242">
                  <c:v>98.999231069449706</c:v>
                </c:pt>
                <c:pt idx="12243">
                  <c:v>104.60494244199499</c:v>
                </c:pt>
                <c:pt idx="12244">
                  <c:v>110.13898244993</c:v>
                </c:pt>
                <c:pt idx="12245">
                  <c:v>115.597498957361</c:v>
                </c:pt>
                <c:pt idx="12246">
                  <c:v>120.976783776755</c:v>
                </c:pt>
                <c:pt idx="12247">
                  <c:v>126.27315650198</c:v>
                </c:pt>
                <c:pt idx="12248">
                  <c:v>131.483076192656</c:v>
                </c:pt>
                <c:pt idx="12249">
                  <c:v>136.60301782012601</c:v>
                </c:pt>
                <c:pt idx="12250">
                  <c:v>141.62899974481201</c:v>
                </c:pt>
                <c:pt idx="12251">
                  <c:v>146.55804178376999</c:v>
                </c:pt>
                <c:pt idx="12252">
                  <c:v>151.38678687241801</c:v>
                </c:pt>
                <c:pt idx="12253">
                  <c:v>156.11166038648699</c:v>
                </c:pt>
                <c:pt idx="12254">
                  <c:v>160.729204961128</c:v>
                </c:pt>
                <c:pt idx="12255">
                  <c:v>165.23654258272899</c:v>
                </c:pt>
                <c:pt idx="12256">
                  <c:v>169.630856882741</c:v>
                </c:pt>
                <c:pt idx="12257">
                  <c:v>173.90922788282199</c:v>
                </c:pt>
                <c:pt idx="12258">
                  <c:v>178.068636090913</c:v>
                </c:pt>
                <c:pt idx="12259">
                  <c:v>182.105970716006</c:v>
                </c:pt>
                <c:pt idx="12260">
                  <c:v>186.018199965381</c:v>
                </c:pt>
                <c:pt idx="12261">
                  <c:v>189.80283441710901</c:v>
                </c:pt>
                <c:pt idx="12262">
                  <c:v>193.45741170806701</c:v>
                </c:pt>
                <c:pt idx="12263">
                  <c:v>196.979334556118</c:v>
                </c:pt>
                <c:pt idx="12264">
                  <c:v>200.36603754589601</c:v>
                </c:pt>
                <c:pt idx="12265">
                  <c:v>203.615449009754</c:v>
                </c:pt>
                <c:pt idx="12266">
                  <c:v>206.72547600947101</c:v>
                </c:pt>
                <c:pt idx="12267">
                  <c:v>209.6938441801</c:v>
                </c:pt>
                <c:pt idx="12268">
                  <c:v>212.518426352376</c:v>
                </c:pt>
                <c:pt idx="12269">
                  <c:v>215.19784028146901</c:v>
                </c:pt>
                <c:pt idx="12270">
                  <c:v>217.72966741889701</c:v>
                </c:pt>
                <c:pt idx="12271">
                  <c:v>220.11194826255499</c:v>
                </c:pt>
                <c:pt idx="12272">
                  <c:v>222.34359736662799</c:v>
                </c:pt>
                <c:pt idx="12273">
                  <c:v>224.42261724837701</c:v>
                </c:pt>
                <c:pt idx="12274">
                  <c:v>226.34772734487601</c:v>
                </c:pt>
                <c:pt idx="12275">
                  <c:v>228.11782815296601</c:v>
                </c:pt>
                <c:pt idx="12276">
                  <c:v>229.731973399129</c:v>
                </c:pt>
                <c:pt idx="12277">
                  <c:v>231.18856848305199</c:v>
                </c:pt>
                <c:pt idx="12278">
                  <c:v>232.486517366904</c:v>
                </c:pt>
                <c:pt idx="12279">
                  <c:v>233.62547564698801</c:v>
                </c:pt>
                <c:pt idx="12280">
                  <c:v>234.60407047202901</c:v>
                </c:pt>
                <c:pt idx="12281">
                  <c:v>235.42169708578001</c:v>
                </c:pt>
                <c:pt idx="12282">
                  <c:v>236.07812572971201</c:v>
                </c:pt>
                <c:pt idx="12283">
                  <c:v>236.572532820199</c:v>
                </c:pt>
                <c:pt idx="12284">
                  <c:v>236.904785359519</c:v>
                </c:pt>
                <c:pt idx="12285">
                  <c:v>237.07474852952299</c:v>
                </c:pt>
                <c:pt idx="12286">
                  <c:v>237.082429126661</c:v>
                </c:pt>
                <c:pt idx="12287">
                  <c:v>236.92763937552101</c:v>
                </c:pt>
                <c:pt idx="12288">
                  <c:v>236.61047254094601</c:v>
                </c:pt>
                <c:pt idx="12289">
                  <c:v>236.13126559944101</c:v>
                </c:pt>
                <c:pt idx="12290">
                  <c:v>235.49010189956701</c:v>
                </c:pt>
                <c:pt idx="12291">
                  <c:v>234.687291436024</c:v>
                </c:pt>
                <c:pt idx="12292">
                  <c:v>233.72349796093201</c:v>
                </c:pt>
                <c:pt idx="12293">
                  <c:v>232.59969732343001</c:v>
                </c:pt>
                <c:pt idx="12294">
                  <c:v>231.31681585197899</c:v>
                </c:pt>
                <c:pt idx="12295">
                  <c:v>229.875104416266</c:v>
                </c:pt>
                <c:pt idx="12296">
                  <c:v>228.27589645065399</c:v>
                </c:pt>
                <c:pt idx="12297">
                  <c:v>226.520411949519</c:v>
                </c:pt>
                <c:pt idx="12298">
                  <c:v>224.60975151502601</c:v>
                </c:pt>
                <c:pt idx="12299">
                  <c:v>222.544898639004</c:v>
                </c:pt>
                <c:pt idx="12300">
                  <c:v>220.32780176141901</c:v>
                </c:pt>
                <c:pt idx="12301">
                  <c:v>217.959721917417</c:v>
                </c:pt>
                <c:pt idx="12302">
                  <c:v>215.44220986639101</c:v>
                </c:pt>
                <c:pt idx="12303">
                  <c:v>212.77676206522901</c:v>
                </c:pt>
                <c:pt idx="12304">
                  <c:v>209.96574179239599</c:v>
                </c:pt>
                <c:pt idx="12305">
                  <c:v>207.01073279194</c:v>
                </c:pt>
                <c:pt idx="12306">
                  <c:v>203.91368309876901</c:v>
                </c:pt>
                <c:pt idx="12307">
                  <c:v>200.67686091635801</c:v>
                </c:pt>
                <c:pt idx="12308">
                  <c:v>197.30280558458099</c:v>
                </c:pt>
                <c:pt idx="12309">
                  <c:v>193.79320304326501</c:v>
                </c:pt>
                <c:pt idx="12310">
                  <c:v>190.15065942058601</c:v>
                </c:pt>
                <c:pt idx="12311">
                  <c:v>186.37798231299899</c:v>
                </c:pt>
                <c:pt idx="12312">
                  <c:v>182.47783533459901</c:v>
                </c:pt>
                <c:pt idx="12313">
                  <c:v>178.45272941250801</c:v>
                </c:pt>
                <c:pt idx="12314">
                  <c:v>174.30517983137901</c:v>
                </c:pt>
                <c:pt idx="12315">
                  <c:v>170.038159874511</c:v>
                </c:pt>
                <c:pt idx="12316">
                  <c:v>165.65457906840399</c:v>
                </c:pt>
                <c:pt idx="12317">
                  <c:v>161.157276503047</c:v>
                </c:pt>
                <c:pt idx="12318">
                  <c:v>156.54947732809001</c:v>
                </c:pt>
                <c:pt idx="12319">
                  <c:v>151.834434345913</c:v>
                </c:pt>
                <c:pt idx="12320">
                  <c:v>147.015559059439</c:v>
                </c:pt>
                <c:pt idx="12321">
                  <c:v>142.095772855288</c:v>
                </c:pt>
                <c:pt idx="12322">
                  <c:v>137.07877942787201</c:v>
                </c:pt>
                <c:pt idx="12323">
                  <c:v>131.96804056052</c:v>
                </c:pt>
                <c:pt idx="12324">
                  <c:v>126.766481356236</c:v>
                </c:pt>
                <c:pt idx="12325">
                  <c:v>121.47822995963099</c:v>
                </c:pt>
                <c:pt idx="12326">
                  <c:v>116.106783023484</c:v>
                </c:pt>
                <c:pt idx="12327">
                  <c:v>110.655363999541</c:v>
                </c:pt>
                <c:pt idx="12328">
                  <c:v>105.128019699402</c:v>
                </c:pt>
                <c:pt idx="12329">
                  <c:v>99.528758348855604</c:v>
                </c:pt>
                <c:pt idx="12330">
                  <c:v>93.861529646094297</c:v>
                </c:pt>
                <c:pt idx="12331">
                  <c:v>88.129752676604696</c:v>
                </c:pt>
                <c:pt idx="12332">
                  <c:v>82.337900176708899</c:v>
                </c:pt>
                <c:pt idx="12333">
                  <c:v>76.489676120270204</c:v>
                </c:pt>
                <c:pt idx="12334">
                  <c:v>70.588547199725497</c:v>
                </c:pt>
                <c:pt idx="12335">
                  <c:v>64.639145906618495</c:v>
                </c:pt>
                <c:pt idx="12336">
                  <c:v>58.645444946929601</c:v>
                </c:pt>
                <c:pt idx="12337">
                  <c:v>52.611424108599699</c:v>
                </c:pt>
                <c:pt idx="12338">
                  <c:v>46.541365517273398</c:v>
                </c:pt>
                <c:pt idx="12339">
                  <c:v>40.439656301891702</c:v>
                </c:pt>
                <c:pt idx="12340">
                  <c:v>34.310297635645803</c:v>
                </c:pt>
                <c:pt idx="12341">
                  <c:v>28.157392821143301</c:v>
                </c:pt>
                <c:pt idx="12342">
                  <c:v>21.985283173693201</c:v>
                </c:pt>
                <c:pt idx="12343">
                  <c:v>15.798356903911399</c:v>
                </c:pt>
                <c:pt idx="12344">
                  <c:v>9.6005651573470701</c:v>
                </c:pt>
                <c:pt idx="12345">
                  <c:v>3.3959175573557299</c:v>
                </c:pt>
                <c:pt idx="12346">
                  <c:v>-2.8113742872203198</c:v>
                </c:pt>
                <c:pt idx="12347">
                  <c:v>-9.0169216095631306</c:v>
                </c:pt>
                <c:pt idx="12348">
                  <c:v>-15.2161859296725</c:v>
                </c:pt>
                <c:pt idx="12349">
                  <c:v>-21.404666708369799</c:v>
                </c:pt>
                <c:pt idx="12350">
                  <c:v>-27.578379940405799</c:v>
                </c:pt>
                <c:pt idx="12351">
                  <c:v>-33.733355766581198</c:v>
                </c:pt>
                <c:pt idx="12352">
                  <c:v>-39.865328300297598</c:v>
                </c:pt>
                <c:pt idx="12353">
                  <c:v>-45.969651841332798</c:v>
                </c:pt>
                <c:pt idx="12354">
                  <c:v>-52.042632648970397</c:v>
                </c:pt>
                <c:pt idx="12355">
                  <c:v>-58.080038683609899</c:v>
                </c:pt>
                <c:pt idx="12356">
                  <c:v>-64.077637988544794</c:v>
                </c:pt>
                <c:pt idx="12357">
                  <c:v>-70.031313409058498</c:v>
                </c:pt>
                <c:pt idx="12358">
                  <c:v>-75.936954829908302</c:v>
                </c:pt>
                <c:pt idx="12359">
                  <c:v>-81.790575239324596</c:v>
                </c:pt>
                <c:pt idx="12360">
                  <c:v>-87.588166451070805</c:v>
                </c:pt>
                <c:pt idx="12361">
                  <c:v>-93.325692609974496</c:v>
                </c:pt>
                <c:pt idx="12362">
                  <c:v>-98.999224296508402</c:v>
                </c:pt>
                <c:pt idx="12363">
                  <c:v>-104.604935505987</c:v>
                </c:pt>
                <c:pt idx="12364">
                  <c:v>-110.138975353584</c:v>
                </c:pt>
                <c:pt idx="12365">
                  <c:v>-115.597491703454</c:v>
                </c:pt>
                <c:pt idx="12366">
                  <c:v>-120.976776368107</c:v>
                </c:pt>
                <c:pt idx="12367">
                  <c:v>-126.273148941454</c:v>
                </c:pt>
                <c:pt idx="12368">
                  <c:v>-131.483068483159</c:v>
                </c:pt>
                <c:pt idx="12369">
                  <c:v>-136.60300996460799</c:v>
                </c:pt>
                <c:pt idx="12370">
                  <c:v>-141.62899174626</c:v>
                </c:pt>
                <c:pt idx="12371">
                  <c:v>-146.55803364521299</c:v>
                </c:pt>
                <c:pt idx="12372">
                  <c:v>-151.38677859692399</c:v>
                </c:pt>
                <c:pt idx="12373">
                  <c:v>-156.11165197715599</c:v>
                </c:pt>
                <c:pt idx="12374">
                  <c:v>-160.72919642110301</c:v>
                </c:pt>
                <c:pt idx="12375">
                  <c:v>-165.236533915183</c:v>
                </c:pt>
                <c:pt idx="12376">
                  <c:v>-169.630848090884</c:v>
                </c:pt>
                <c:pt idx="12377">
                  <c:v>-173.909218969894</c:v>
                </c:pt>
                <c:pt idx="12378">
                  <c:v>-178.068627060187</c:v>
                </c:pt>
                <c:pt idx="12379">
                  <c:v>-182.10596157078501</c:v>
                </c:pt>
                <c:pt idx="12380">
                  <c:v>-186.018190708997</c:v>
                </c:pt>
                <c:pt idx="12381">
                  <c:v>-189.80282505292101</c:v>
                </c:pt>
                <c:pt idx="12382">
                  <c:v>-193.45740223946501</c:v>
                </c:pt>
                <c:pt idx="12383">
                  <c:v>-196.97932498651099</c:v>
                </c:pt>
                <c:pt idx="12384">
                  <c:v>-200.366027878723</c:v>
                </c:pt>
                <c:pt idx="12385">
                  <c:v>-203.615439248473</c:v>
                </c:pt>
                <c:pt idx="12386">
                  <c:v>-206.72546615756599</c:v>
                </c:pt>
                <c:pt idx="12387">
                  <c:v>-209.69383424107201</c:v>
                </c:pt>
                <c:pt idx="12388">
                  <c:v>-212.51841632974899</c:v>
                </c:pt>
                <c:pt idx="12389">
                  <c:v>-215.197830178782</c:v>
                </c:pt>
                <c:pt idx="12390">
                  <c:v>-217.72965723970901</c:v>
                </c:pt>
                <c:pt idx="12391">
                  <c:v>-220.11193801043899</c:v>
                </c:pt>
                <c:pt idx="12392">
                  <c:v>-222.34358704517101</c:v>
                </c:pt>
                <c:pt idx="12393">
                  <c:v>-224.422606861182</c:v>
                </c:pt>
                <c:pt idx="12394">
                  <c:v>-226.347716895557</c:v>
                </c:pt>
                <c:pt idx="12395">
                  <c:v>-228.117817645147</c:v>
                </c:pt>
                <c:pt idx="12396">
                  <c:v>-229.73196283644501</c:v>
                </c:pt>
                <c:pt idx="12397">
                  <c:v>-231.188557869146</c:v>
                </c:pt>
                <c:pt idx="12398">
                  <c:v>-232.486506705426</c:v>
                </c:pt>
                <c:pt idx="12399">
                  <c:v>-233.625464941594</c:v>
                </c:pt>
                <c:pt idx="12400">
                  <c:v>-234.60405972638199</c:v>
                </c:pt>
                <c:pt idx="12401">
                  <c:v>-235.421686303543</c:v>
                </c:pt>
                <c:pt idx="12402">
                  <c:v>-236.07811491455399</c:v>
                </c:pt>
                <c:pt idx="12403">
                  <c:v>-236.572521975786</c:v>
                </c:pt>
                <c:pt idx="12404">
                  <c:v>-236.904774489521</c:v>
                </c:pt>
                <c:pt idx="12405">
                  <c:v>-237.07473763760601</c:v>
                </c:pt>
                <c:pt idx="12406">
                  <c:v>-237.08241821649099</c:v>
                </c:pt>
                <c:pt idx="12407">
                  <c:v>-236.92762845075799</c:v>
                </c:pt>
                <c:pt idx="12408">
                  <c:v>-236.610461605246</c:v>
                </c:pt>
                <c:pt idx="12409">
                  <c:v>-236.13125465645399</c:v>
                </c:pt>
                <c:pt idx="12410">
                  <c:v>-235.49009095293599</c:v>
                </c:pt>
                <c:pt idx="12411">
                  <c:v>-234.687280489383</c:v>
                </c:pt>
                <c:pt idx="12412">
                  <c:v>-233.723487017905</c:v>
                </c:pt>
                <c:pt idx="12413">
                  <c:v>-232.59968638763101</c:v>
                </c:pt>
                <c:pt idx="12414">
                  <c:v>-231.316804927009</c:v>
                </c:pt>
                <c:pt idx="12415">
                  <c:v>-229.875093505715</c:v>
                </c:pt>
                <c:pt idx="12416">
                  <c:v>-228.27588555809501</c:v>
                </c:pt>
                <c:pt idx="12417">
                  <c:v>-226.52040107851099</c:v>
                </c:pt>
                <c:pt idx="12418">
                  <c:v>-224.60974066911101</c:v>
                </c:pt>
                <c:pt idx="12419">
                  <c:v>-222.54488782170699</c:v>
                </c:pt>
                <c:pt idx="12420">
                  <c:v>-220.32779097624601</c:v>
                </c:pt>
                <c:pt idx="12421">
                  <c:v>-217.95971116785199</c:v>
                </c:pt>
                <c:pt idx="12422">
                  <c:v>-215.4421991559</c:v>
                </c:pt>
                <c:pt idx="12423">
                  <c:v>-212.776751397255</c:v>
                </c:pt>
                <c:pt idx="12424">
                  <c:v>-209.965731170357</c:v>
                </c:pt>
                <c:pt idx="12425">
                  <c:v>-207.01072221923201</c:v>
                </c:pt>
                <c:pt idx="12426">
                  <c:v>-203.91367257875899</c:v>
                </c:pt>
                <c:pt idx="12427">
                  <c:v>-200.67685045239301</c:v>
                </c:pt>
                <c:pt idx="12428">
                  <c:v>-197.30279517997499</c:v>
                </c:pt>
                <c:pt idx="12429">
                  <c:v>-193.793192701306</c:v>
                </c:pt>
                <c:pt idx="12430">
                  <c:v>-190.150649144531</c:v>
                </c:pt>
                <c:pt idx="12431">
                  <c:v>-186.37797210607599</c:v>
                </c:pt>
                <c:pt idx="12432">
                  <c:v>-182.477825200003</c:v>
                </c:pt>
                <c:pt idx="12433">
                  <c:v>-178.45271935340401</c:v>
                </c:pt>
                <c:pt idx="12434">
                  <c:v>-174.30516985089599</c:v>
                </c:pt>
                <c:pt idx="12435">
                  <c:v>-170.038149975745</c:v>
                </c:pt>
                <c:pt idx="12436">
                  <c:v>-165.65456925441501</c:v>
                </c:pt>
                <c:pt idx="12437">
                  <c:v>-161.15726677686001</c:v>
                </c:pt>
                <c:pt idx="12438">
                  <c:v>-156.54946769269199</c:v>
                </c:pt>
                <c:pt idx="12439">
                  <c:v>-151.834424804252</c:v>
                </c:pt>
                <c:pt idx="12440">
                  <c:v>-147.01554961442801</c:v>
                </c:pt>
                <c:pt idx="12441">
                  <c:v>-142.095763509796</c:v>
                </c:pt>
                <c:pt idx="12442">
                  <c:v>-137.078770184729</c:v>
                </c:pt>
                <c:pt idx="12443">
                  <c:v>-131.968031422514</c:v>
                </c:pt>
                <c:pt idx="12444">
                  <c:v>-126.76647232611499</c:v>
                </c:pt>
                <c:pt idx="12445">
                  <c:v>-121.478221040097</c:v>
                </c:pt>
                <c:pt idx="12446">
                  <c:v>-116.106774217197</c:v>
                </c:pt>
                <c:pt idx="12447">
                  <c:v>-110.65535530911301</c:v>
                </c:pt>
                <c:pt idx="12448">
                  <c:v>-105.128011127408</c:v>
                </c:pt>
                <c:pt idx="12449">
                  <c:v>-99.528749897816994</c:v>
                </c:pt>
                <c:pt idx="12450">
                  <c:v>-93.861521318487803</c:v>
                </c:pt>
                <c:pt idx="12451">
                  <c:v>-88.129744474862605</c:v>
                </c:pt>
                <c:pt idx="12452">
                  <c:v>-82.337892103204794</c:v>
                </c:pt>
                <c:pt idx="12453">
                  <c:v>-76.489668177341201</c:v>
                </c:pt>
                <c:pt idx="12454">
                  <c:v>-70.5885393896572</c:v>
                </c:pt>
                <c:pt idx="12455">
                  <c:v>-64.639138231641297</c:v>
                </c:pt>
                <c:pt idx="12456">
                  <c:v>-58.645437409228201</c:v>
                </c:pt>
                <c:pt idx="12457">
                  <c:v>-52.611416710303601</c:v>
                </c:pt>
                <c:pt idx="12458">
                  <c:v>-46.541358260462403</c:v>
                </c:pt>
                <c:pt idx="12459">
                  <c:v>-40.439649188589101</c:v>
                </c:pt>
                <c:pt idx="12460">
                  <c:v>-34.310290667832398</c:v>
                </c:pt>
                <c:pt idx="12461">
                  <c:v>-28.157386000735499</c:v>
                </c:pt>
                <c:pt idx="12462">
                  <c:v>-21.9852765025563</c:v>
                </c:pt>
                <c:pt idx="12463">
                  <c:v>-15.7983503838611</c:v>
                </c:pt>
                <c:pt idx="12464">
                  <c:v>-9.6005587901382103</c:v>
                </c:pt>
                <c:pt idx="12465">
                  <c:v>-3.3959113446938498</c:v>
                </c:pt>
                <c:pt idx="12466">
                  <c:v>2.81138034369034</c:v>
                </c:pt>
                <c:pt idx="12467">
                  <c:v>9.0169275082496601</c:v>
                </c:pt>
                <c:pt idx="12468">
                  <c:v>15.2161916690445</c:v>
                </c:pt>
                <c:pt idx="12469">
                  <c:v>21.404672286949399</c:v>
                </c:pt>
                <c:pt idx="12470">
                  <c:v>27.578385356768401</c:v>
                </c:pt>
                <c:pt idx="12471">
                  <c:v>33.7333610193702</c:v>
                </c:pt>
                <c:pt idx="12472">
                  <c:v>39.865333388205897</c:v>
                </c:pt>
                <c:pt idx="12473">
                  <c:v>45.969656763113903</c:v>
                </c:pt>
                <c:pt idx="12474">
                  <c:v>52.042637403434703</c:v>
                </c:pt>
                <c:pt idx="12475">
                  <c:v>58.080043269630202</c:v>
                </c:pt>
                <c:pt idx="12476">
                  <c:v>64.0776424050472</c:v>
                </c:pt>
                <c:pt idx="12477">
                  <c:v>70.031317655031401</c:v>
                </c:pt>
                <c:pt idx="12478">
                  <c:v>75.936958904400797</c:v>
                </c:pt>
                <c:pt idx="12479">
                  <c:v>81.790579141440801</c:v>
                </c:pt>
                <c:pt idx="12480">
                  <c:v>87.588170179979102</c:v>
                </c:pt>
                <c:pt idx="12481">
                  <c:v>93.325696164898304</c:v>
                </c:pt>
                <c:pt idx="12482">
                  <c:v>98.999227676732701</c:v>
                </c:pt>
                <c:pt idx="12483">
                  <c:v>104.604938710856</c:v>
                </c:pt>
                <c:pt idx="12484">
                  <c:v>110.138978382505</c:v>
                </c:pt>
                <c:pt idx="12485">
                  <c:v>115.59749455588801</c:v>
                </c:pt>
                <c:pt idx="12486">
                  <c:v>120.97677904358</c:v>
                </c:pt>
                <c:pt idx="12487">
                  <c:v>126.273151439551</c:v>
                </c:pt>
                <c:pt idx="12488">
                  <c:v>131.48307080352399</c:v>
                </c:pt>
                <c:pt idx="12489">
                  <c:v>136.603012106943</c:v>
                </c:pt>
                <c:pt idx="12490">
                  <c:v>141.62899371032901</c:v>
                </c:pt>
                <c:pt idx="12491">
                  <c:v>146.55803543083999</c:v>
                </c:pt>
                <c:pt idx="12492">
                  <c:v>151.38678020399101</c:v>
                </c:pt>
                <c:pt idx="12493">
                  <c:v>156.111653405607</c:v>
                </c:pt>
                <c:pt idx="12494">
                  <c:v>160.729197670936</c:v>
                </c:pt>
                <c:pt idx="12495">
                  <c:v>165.23653498646101</c:v>
                </c:pt>
                <c:pt idx="12496">
                  <c:v>169.630848983726</c:v>
                </c:pt>
                <c:pt idx="12497">
                  <c:v>173.90921968447901</c:v>
                </c:pt>
                <c:pt idx="12498">
                  <c:v>178.06862759675101</c:v>
                </c:pt>
                <c:pt idx="12499">
                  <c:v>182.10596192962299</c:v>
                </c:pt>
                <c:pt idx="12500">
                  <c:v>186.01819089046299</c:v>
                </c:pt>
                <c:pt idx="12501">
                  <c:v>189.80282505742599</c:v>
                </c:pt>
                <c:pt idx="12502">
                  <c:v>193.45740206747601</c:v>
                </c:pt>
                <c:pt idx="12503">
                  <c:v>196.97932463855599</c:v>
                </c:pt>
                <c:pt idx="12504">
                  <c:v>200.36602735538199</c:v>
                </c:pt>
                <c:pt idx="12505">
                  <c:v>203.615438550389</c:v>
                </c:pt>
                <c:pt idx="12506">
                  <c:v>206.72546528543</c:v>
                </c:pt>
                <c:pt idx="12507">
                  <c:v>209.69383319563801</c:v>
                </c:pt>
                <c:pt idx="12508">
                  <c:v>212.51841511182201</c:v>
                </c:pt>
                <c:pt idx="12509">
                  <c:v>215.197828789223</c:v>
                </c:pt>
                <c:pt idx="12510">
                  <c:v>217.72965567943501</c:v>
                </c:pt>
                <c:pt idx="12511">
                  <c:v>220.111936280419</c:v>
                </c:pt>
                <c:pt idx="12512">
                  <c:v>222.34358514643</c:v>
                </c:pt>
                <c:pt idx="12513">
                  <c:v>224.422604794796</c:v>
                </c:pt>
                <c:pt idx="12514">
                  <c:v>226.34771466265499</c:v>
                </c:pt>
                <c:pt idx="12515">
                  <c:v>228.11781524691199</c:v>
                </c:pt>
                <c:pt idx="12516">
                  <c:v>229.73196027410901</c:v>
                </c:pt>
                <c:pt idx="12517">
                  <c:v>231.188555143993</c:v>
                </c:pt>
                <c:pt idx="12518">
                  <c:v>232.48650381879199</c:v>
                </c:pt>
                <c:pt idx="12519">
                  <c:v>233.62546189486301</c:v>
                </c:pt>
                <c:pt idx="12520">
                  <c:v>234.604056520988</c:v>
                </c:pt>
                <c:pt idx="12521">
                  <c:v>235.42168294096899</c:v>
                </c:pt>
                <c:pt idx="12522">
                  <c:v>236.07811139633</c:v>
                </c:pt>
                <c:pt idx="12523">
                  <c:v>236.57251830349099</c:v>
                </c:pt>
                <c:pt idx="12524">
                  <c:v>236.90477066477999</c:v>
                </c:pt>
                <c:pt idx="12525">
                  <c:v>237.07473366209101</c:v>
                </c:pt>
                <c:pt idx="12526">
                  <c:v>237.082414091917</c:v>
                </c:pt>
                <c:pt idx="12527">
                  <c:v>236.92762417888801</c:v>
                </c:pt>
                <c:pt idx="12528">
                  <c:v>236.610457187885</c:v>
                </c:pt>
                <c:pt idx="12529">
                  <c:v>236.13125009545101</c:v>
                </c:pt>
                <c:pt idx="12530">
                  <c:v>235.490086250183</c:v>
                </c:pt>
                <c:pt idx="12531">
                  <c:v>234.68727564681299</c:v>
                </c:pt>
                <c:pt idx="12532">
                  <c:v>233.72348203749399</c:v>
                </c:pt>
                <c:pt idx="12533">
                  <c:v>232.599681271393</c:v>
                </c:pt>
                <c:pt idx="12534">
                  <c:v>231.31679967700001</c:v>
                </c:pt>
                <c:pt idx="12535">
                  <c:v>229.875088124027</c:v>
                </c:pt>
                <c:pt idx="12536">
                  <c:v>228.27588004686001</c:v>
                </c:pt>
                <c:pt idx="12537">
                  <c:v>226.52039543989801</c:v>
                </c:pt>
                <c:pt idx="12538">
                  <c:v>224.60973490532601</c:v>
                </c:pt>
                <c:pt idx="12539">
                  <c:v>222.544881934991</c:v>
                </c:pt>
                <c:pt idx="12540">
                  <c:v>220.327784968873</c:v>
                </c:pt>
                <c:pt idx="12541">
                  <c:v>217.95970504213301</c:v>
                </c:pt>
                <c:pt idx="12542">
                  <c:v>215.44219291417701</c:v>
                </c:pt>
                <c:pt idx="12543">
                  <c:v>212.77674504190199</c:v>
                </c:pt>
                <c:pt idx="12544">
                  <c:v>209.965724703782</c:v>
                </c:pt>
                <c:pt idx="12545">
                  <c:v>207.01071564386999</c:v>
                </c:pt>
                <c:pt idx="12546">
                  <c:v>203.913665897078</c:v>
                </c:pt>
                <c:pt idx="12547">
                  <c:v>200.67684366688499</c:v>
                </c:pt>
                <c:pt idx="12548">
                  <c:v>197.30278829316401</c:v>
                </c:pt>
                <c:pt idx="12549">
                  <c:v>193.79318571574001</c:v>
                </c:pt>
                <c:pt idx="12550">
                  <c:v>190.150642062787</c:v>
                </c:pt>
                <c:pt idx="12551">
                  <c:v>186.377964930753</c:v>
                </c:pt>
                <c:pt idx="12552">
                  <c:v>182.47781793372599</c:v>
                </c:pt>
                <c:pt idx="12553">
                  <c:v>178.45271199882001</c:v>
                </c:pt>
                <c:pt idx="12554">
                  <c:v>174.305162410675</c:v>
                </c:pt>
                <c:pt idx="12555">
                  <c:v>170.038142452578</c:v>
                </c:pt>
                <c:pt idx="12556">
                  <c:v>165.65456165101401</c:v>
                </c:pt>
                <c:pt idx="12557">
                  <c:v>161.15725909595301</c:v>
                </c:pt>
                <c:pt idx="12558">
                  <c:v>156.549459937031</c:v>
                </c:pt>
                <c:pt idx="12559">
                  <c:v>151.834416976602</c:v>
                </c:pt>
                <c:pt idx="12560">
                  <c:v>147.01554171757201</c:v>
                </c:pt>
                <c:pt idx="12561">
                  <c:v>142.09575554653199</c:v>
                </c:pt>
                <c:pt idx="12562">
                  <c:v>137.07876215786999</c:v>
                </c:pt>
                <c:pt idx="12563">
                  <c:v>131.96802333488699</c:v>
                </c:pt>
                <c:pt idx="12564">
                  <c:v>126.76646418056001</c:v>
                </c:pt>
                <c:pt idx="12565">
                  <c:v>121.478212839465</c:v>
                </c:pt>
                <c:pt idx="12566">
                  <c:v>116.10676596435</c:v>
                </c:pt>
                <c:pt idx="12567">
                  <c:v>110.655347006922</c:v>
                </c:pt>
                <c:pt idx="12568">
                  <c:v>105.128002778751</c:v>
                </c:pt>
                <c:pt idx="12569">
                  <c:v>99.528741505580996</c:v>
                </c:pt>
                <c:pt idx="12570">
                  <c:v>93.861512885570406</c:v>
                </c:pt>
                <c:pt idx="12571">
                  <c:v>88.129736004162595</c:v>
                </c:pt>
                <c:pt idx="12572">
                  <c:v>82.337883597628306</c:v>
                </c:pt>
                <c:pt idx="12573">
                  <c:v>76.489659639794098</c:v>
                </c:pt>
                <c:pt idx="12574">
                  <c:v>70.588530823053105</c:v>
                </c:pt>
                <c:pt idx="12575">
                  <c:v>64.639129638895298</c:v>
                </c:pt>
                <c:pt idx="12576">
                  <c:v>58.645428793252002</c:v>
                </c:pt>
                <c:pt idx="12577">
                  <c:v>52.6114080740143</c:v>
                </c:pt>
                <c:pt idx="12578">
                  <c:v>46.541349606771597</c:v>
                </c:pt>
                <c:pt idx="12579">
                  <c:v>40.439640520411899</c:v>
                </c:pt>
                <c:pt idx="12580">
                  <c:v>34.310281988069399</c:v>
                </c:pt>
                <c:pt idx="12581">
                  <c:v>28.157377312298401</c:v>
                </c:pt>
                <c:pt idx="12582">
                  <c:v>21.985267808343799</c:v>
                </c:pt>
                <c:pt idx="12583">
                  <c:v>15.7983416867663</c:v>
                </c:pt>
                <c:pt idx="12584">
                  <c:v>9.6005500930471293</c:v>
                </c:pt>
                <c:pt idx="12585">
                  <c:v>3.39590265048865</c:v>
                </c:pt>
                <c:pt idx="12586">
                  <c:v>-2.8113890321402999</c:v>
                </c:pt>
                <c:pt idx="12587">
                  <c:v>-9.0169361880842001</c:v>
                </c:pt>
                <c:pt idx="12588">
                  <c:v>-15.2162003374108</c:v>
                </c:pt>
                <c:pt idx="12589">
                  <c:v>-21.404680941007499</c:v>
                </c:pt>
                <c:pt idx="12590">
                  <c:v>-27.578393993692899</c:v>
                </c:pt>
                <c:pt idx="12591">
                  <c:v>-33.733369636343198</c:v>
                </c:pt>
                <c:pt idx="12592">
                  <c:v>-39.865341982429698</c:v>
                </c:pt>
                <c:pt idx="12593">
                  <c:v>-45.9696653318017</c:v>
                </c:pt>
                <c:pt idx="12594">
                  <c:v>-52.042645943819899</c:v>
                </c:pt>
                <c:pt idx="12595">
                  <c:v>-58.080051778959103</c:v>
                </c:pt>
                <c:pt idx="12596">
                  <c:v>-64.0776508805845</c:v>
                </c:pt>
                <c:pt idx="12597">
                  <c:v>-70.031326094061995</c:v>
                </c:pt>
                <c:pt idx="12598">
                  <c:v>-75.936967304224098</c:v>
                </c:pt>
                <c:pt idx="12599">
                  <c:v>-81.790587499384003</c:v>
                </c:pt>
                <c:pt idx="12600">
                  <c:v>-87.588178493382102</c:v>
                </c:pt>
                <c:pt idx="12601">
                  <c:v>-93.3257044311285</c:v>
                </c:pt>
                <c:pt idx="12602">
                  <c:v>-98.999235893178806</c:v>
                </c:pt>
                <c:pt idx="12603">
                  <c:v>-104.60494687492999</c:v>
                </c:pt>
                <c:pt idx="12604">
                  <c:v>-110.13898649164101</c:v>
                </c:pt>
                <c:pt idx="12605">
                  <c:v>-115.597502607549</c:v>
                </c:pt>
                <c:pt idx="12606">
                  <c:v>-120.976787035252</c:v>
                </c:pt>
                <c:pt idx="12607">
                  <c:v>-126.273159368748</c:v>
                </c:pt>
                <c:pt idx="12608">
                  <c:v>-131.48307866778501</c:v>
                </c:pt>
                <c:pt idx="12609">
                  <c:v>-136.603019903838</c:v>
                </c:pt>
                <c:pt idx="12610">
                  <c:v>-141.629001437455</c:v>
                </c:pt>
                <c:pt idx="12611">
                  <c:v>-146.55804308582299</c:v>
                </c:pt>
                <c:pt idx="12612">
                  <c:v>-151.386787784489</c:v>
                </c:pt>
                <c:pt idx="12613">
                  <c:v>-156.11166090930701</c:v>
                </c:pt>
                <c:pt idx="12614">
                  <c:v>-160.729205095559</c:v>
                </c:pt>
                <c:pt idx="12615">
                  <c:v>-165.23654232975801</c:v>
                </c:pt>
                <c:pt idx="12616">
                  <c:v>-169.63085624348</c:v>
                </c:pt>
                <c:pt idx="12617">
                  <c:v>-173.90922685850899</c:v>
                </c:pt>
                <c:pt idx="12618">
                  <c:v>-178.06863468291101</c:v>
                </c:pt>
                <c:pt idx="12619">
                  <c:v>-182.105968925799</c:v>
                </c:pt>
                <c:pt idx="12620">
                  <c:v>-186.01819779457699</c:v>
                </c:pt>
                <c:pt idx="12621">
                  <c:v>-189.80283186743699</c:v>
                </c:pt>
                <c:pt idx="12622">
                  <c:v>-193.457408781379</c:v>
                </c:pt>
                <c:pt idx="12623">
                  <c:v>-196.97933125438399</c:v>
                </c:pt>
                <c:pt idx="12624">
                  <c:v>-200.36603387120499</c:v>
                </c:pt>
                <c:pt idx="12625">
                  <c:v>-203.61544496431301</c:v>
                </c:pt>
                <c:pt idx="12626">
                  <c:v>-206.72547159560401</c:v>
                </c:pt>
                <c:pt idx="12627">
                  <c:v>-209.69383940024699</c:v>
                </c:pt>
                <c:pt idx="12628">
                  <c:v>-212.51842120909299</c:v>
                </c:pt>
                <c:pt idx="12629">
                  <c:v>-215.197834777423</c:v>
                </c:pt>
                <c:pt idx="12630">
                  <c:v>-217.72966155686899</c:v>
                </c:pt>
                <c:pt idx="12631">
                  <c:v>-220.11194204543801</c:v>
                </c:pt>
                <c:pt idx="12632">
                  <c:v>-222.343590797421</c:v>
                </c:pt>
                <c:pt idx="12633">
                  <c:v>-224.42261033019199</c:v>
                </c:pt>
                <c:pt idx="12634">
                  <c:v>-226.34772008093</c:v>
                </c:pt>
                <c:pt idx="12635">
                  <c:v>-228.11782054658201</c:v>
                </c:pt>
                <c:pt idx="12636">
                  <c:v>-229.731965453736</c:v>
                </c:pt>
                <c:pt idx="12637">
                  <c:v>-231.18856020218101</c:v>
                </c:pt>
                <c:pt idx="12638">
                  <c:v>-232.48650875418701</c:v>
                </c:pt>
                <c:pt idx="12639">
                  <c:v>-233.62546670615799</c:v>
                </c:pt>
                <c:pt idx="12640">
                  <c:v>-234.604061206919</c:v>
                </c:pt>
                <c:pt idx="12641">
                  <c:v>-235.421687500318</c:v>
                </c:pt>
                <c:pt idx="12642">
                  <c:v>-236.07811582792399</c:v>
                </c:pt>
                <c:pt idx="12643">
                  <c:v>-236.572522606202</c:v>
                </c:pt>
                <c:pt idx="12644">
                  <c:v>-236.904774837525</c:v>
                </c:pt>
                <c:pt idx="12645">
                  <c:v>-237.07473770383299</c:v>
                </c:pt>
                <c:pt idx="12646">
                  <c:v>-237.08241800166701</c:v>
                </c:pt>
                <c:pt idx="12647">
                  <c:v>-236.92762795570201</c:v>
                </c:pt>
                <c:pt idx="12648">
                  <c:v>-236.61046083086501</c:v>
                </c:pt>
                <c:pt idx="12649">
                  <c:v>-236.13125360374701</c:v>
                </c:pt>
                <c:pt idx="12650">
                  <c:v>-235.49008962299001</c:v>
                </c:pt>
                <c:pt idx="12651">
                  <c:v>-234.687278883375</c:v>
                </c:pt>
                <c:pt idx="12652">
                  <c:v>-233.7234851371</c:v>
                </c:pt>
                <c:pt idx="12653">
                  <c:v>-232.599684233381</c:v>
                </c:pt>
                <c:pt idx="12654">
                  <c:v>-231.31680250075499</c:v>
                </c:pt>
                <c:pt idx="12655">
                  <c:v>-229.87509080898201</c:v>
                </c:pt>
                <c:pt idx="12656">
                  <c:v>-228.27588259249401</c:v>
                </c:pt>
                <c:pt idx="12657">
                  <c:v>-226.52039784573901</c:v>
                </c:pt>
                <c:pt idx="12658">
                  <c:v>-224.609737170947</c:v>
                </c:pt>
                <c:pt idx="12659">
                  <c:v>-222.544884060014</c:v>
                </c:pt>
                <c:pt idx="12660">
                  <c:v>-220.32778695297</c:v>
                </c:pt>
                <c:pt idx="12661">
                  <c:v>-217.95970688502001</c:v>
                </c:pt>
                <c:pt idx="12662">
                  <c:v>-215.442194615619</c:v>
                </c:pt>
                <c:pt idx="12663">
                  <c:v>-212.77674660171201</c:v>
                </c:pt>
                <c:pt idx="12664">
                  <c:v>-209.96572612181899</c:v>
                </c:pt>
                <c:pt idx="12665">
                  <c:v>-207.01071692004101</c:v>
                </c:pt>
                <c:pt idx="12666">
                  <c:v>-203.91366703133701</c:v>
                </c:pt>
                <c:pt idx="12667">
                  <c:v>-200.67684465923401</c:v>
                </c:pt>
                <c:pt idx="12668">
                  <c:v>-197.30278914365101</c:v>
                </c:pt>
                <c:pt idx="12669">
                  <c:v>-193.793186424461</c:v>
                </c:pt>
                <c:pt idx="12670">
                  <c:v>-190.150642629884</c:v>
                </c:pt>
                <c:pt idx="12671">
                  <c:v>-186.37796535641201</c:v>
                </c:pt>
                <c:pt idx="12672">
                  <c:v>-182.47781821818401</c:v>
                </c:pt>
                <c:pt idx="12673">
                  <c:v>-178.452712142357</c:v>
                </c:pt>
                <c:pt idx="12674">
                  <c:v>-174.305162413619</c:v>
                </c:pt>
                <c:pt idx="12675">
                  <c:v>-170.03814231530001</c:v>
                </c:pt>
                <c:pt idx="12676">
                  <c:v>-165.65456137392999</c:v>
                </c:pt>
                <c:pt idx="12677">
                  <c:v>-161.15725867953</c:v>
                </c:pt>
                <c:pt idx="12678">
                  <c:v>-156.54945938177499</c:v>
                </c:pt>
                <c:pt idx="12679">
                  <c:v>-151.83441628306599</c:v>
                </c:pt>
                <c:pt idx="12680">
                  <c:v>-147.015540886352</c:v>
                </c:pt>
                <c:pt idx="12681">
                  <c:v>-142.095754578271</c:v>
                </c:pt>
                <c:pt idx="12682">
                  <c:v>-137.07876105325099</c:v>
                </c:pt>
                <c:pt idx="12683">
                  <c:v>-131.968022094639</c:v>
                </c:pt>
                <c:pt idx="12684">
                  <c:v>-126.76646280545199</c:v>
                </c:pt>
                <c:pt idx="12685">
                  <c:v>-121.478211330311</c:v>
                </c:pt>
                <c:pt idx="12686">
                  <c:v>-116.106764322006</c:v>
                </c:pt>
                <c:pt idx="12687">
                  <c:v>-110.655345232285</c:v>
                </c:pt>
                <c:pt idx="12688">
                  <c:v>-105.12800087276101</c:v>
                </c:pt>
                <c:pt idx="12689">
                  <c:v>-99.528739469219701</c:v>
                </c:pt>
                <c:pt idx="12690">
                  <c:v>-93.861510719856597</c:v>
                </c:pt>
                <c:pt idx="12691">
                  <c:v>-88.129733710153701</c:v>
                </c:pt>
                <c:pt idx="12692">
                  <c:v>-82.337881176429605</c:v>
                </c:pt>
                <c:pt idx="12693">
                  <c:v>-76.489657092543794</c:v>
                </c:pt>
                <c:pt idx="12694">
                  <c:v>-70.5885281509278</c:v>
                </c:pt>
                <c:pt idx="12695">
                  <c:v>-64.639126843110503</c:v>
                </c:pt>
                <c:pt idx="12696">
                  <c:v>-58.645425875065101</c:v>
                </c:pt>
                <c:pt idx="12697">
                  <c:v>-52.611405034713897</c:v>
                </c:pt>
                <c:pt idx="12698">
                  <c:v>-46.541346447686998</c:v>
                </c:pt>
                <c:pt idx="12699">
                  <c:v>-40.439637242907203</c:v>
                </c:pt>
                <c:pt idx="12700">
                  <c:v>-34.3102785935451</c:v>
                </c:pt>
                <c:pt idx="12701">
                  <c:v>-28.157373802188399</c:v>
                </c:pt>
                <c:pt idx="12702">
                  <c:v>-21.985264184118499</c:v>
                </c:pt>
                <c:pt idx="12703">
                  <c:v>-15.7983379499255</c:v>
                </c:pt>
                <c:pt idx="12704">
                  <c:v>-9.6005462451311807</c:v>
                </c:pt>
                <c:pt idx="12705">
                  <c:v>-3.39589869306345</c:v>
                </c:pt>
                <c:pt idx="12706">
                  <c:v>2.8113930974739301</c:v>
                </c:pt>
                <c:pt idx="12707">
                  <c:v>9.01694035969056</c:v>
                </c:pt>
                <c:pt idx="12708">
                  <c:v>15.2162046136266</c:v>
                </c:pt>
                <c:pt idx="12709">
                  <c:v>21.404685320140199</c:v>
                </c:pt>
                <c:pt idx="12710">
                  <c:v>27.578398474020499</c:v>
                </c:pt>
                <c:pt idx="12711">
                  <c:v>33.733374216112601</c:v>
                </c:pt>
                <c:pt idx="12712">
                  <c:v>39.865346659860002</c:v>
                </c:pt>
                <c:pt idx="12713">
                  <c:v>45.969670105084802</c:v>
                </c:pt>
                <c:pt idx="12714">
                  <c:v>52.042650811119898</c:v>
                </c:pt>
                <c:pt idx="12715">
                  <c:v>58.080056738416403</c:v>
                </c:pt>
                <c:pt idx="12716">
                  <c:v>64.077655930311806</c:v>
                </c:pt>
                <c:pt idx="12717">
                  <c:v>70.0313312321464</c:v>
                </c:pt>
                <c:pt idx="12718">
                  <c:v>75.936972528730806</c:v>
                </c:pt>
                <c:pt idx="12719">
                  <c:v>81.790592808352201</c:v>
                </c:pt>
                <c:pt idx="12720">
                  <c:v>87.588183884830997</c:v>
                </c:pt>
                <c:pt idx="12721">
                  <c:v>93.325709903057202</c:v>
                </c:pt>
                <c:pt idx="12722">
                  <c:v>98.999241443556798</c:v>
                </c:pt>
                <c:pt idx="12723">
                  <c:v>104.604952501713</c:v>
                </c:pt>
                <c:pt idx="12724">
                  <c:v>110.138992192763</c:v>
                </c:pt>
                <c:pt idx="12725">
                  <c:v>115.59750838092501</c:v>
                </c:pt>
                <c:pt idx="12726">
                  <c:v>120.976792878778</c:v>
                </c:pt>
                <c:pt idx="12727">
                  <c:v>126.273165280301</c:v>
                </c:pt>
                <c:pt idx="12728">
                  <c:v>131.48308464522901</c:v>
                </c:pt>
                <c:pt idx="12729">
                  <c:v>136.603025945019</c:v>
                </c:pt>
                <c:pt idx="12730">
                  <c:v>141.62900754020299</c:v>
                </c:pt>
                <c:pt idx="12731">
                  <c:v>146.55804924795399</c:v>
                </c:pt>
                <c:pt idx="12732">
                  <c:v>151.386794003804</c:v>
                </c:pt>
                <c:pt idx="12733">
                  <c:v>156.11166718359701</c:v>
                </c:pt>
                <c:pt idx="12734">
                  <c:v>160.72921142259901</c:v>
                </c:pt>
                <c:pt idx="12735">
                  <c:v>165.23654870731301</c:v>
                </c:pt>
                <c:pt idx="12736">
                  <c:v>169.630862669306</c:v>
                </c:pt>
                <c:pt idx="12737">
                  <c:v>173.909233330349</c:v>
                </c:pt>
                <c:pt idx="12738">
                  <c:v>178.068641198498</c:v>
                </c:pt>
                <c:pt idx="12739">
                  <c:v>182.10597548286199</c:v>
                </c:pt>
                <c:pt idx="12740">
                  <c:v>186.018204390834</c:v>
                </c:pt>
                <c:pt idx="12741">
                  <c:v>189.80283850059999</c:v>
                </c:pt>
                <c:pt idx="12742">
                  <c:v>193.45741544915501</c:v>
                </c:pt>
                <c:pt idx="12743">
                  <c:v>196.97933795447099</c:v>
                </c:pt>
                <c:pt idx="12744">
                  <c:v>200.3660406013</c:v>
                </c:pt>
                <c:pt idx="12745">
                  <c:v>203.615451722107</c:v>
                </c:pt>
                <c:pt idx="12746">
                  <c:v>206.72547837878801</c:v>
                </c:pt>
                <c:pt idx="12747">
                  <c:v>209.69384620650601</c:v>
                </c:pt>
                <c:pt idx="12748">
                  <c:v>212.518428036112</c:v>
                </c:pt>
                <c:pt idx="12749">
                  <c:v>215.19784162288599</c:v>
                </c:pt>
                <c:pt idx="12750">
                  <c:v>217.72966841846201</c:v>
                </c:pt>
                <c:pt idx="12751">
                  <c:v>220.11194892084501</c:v>
                </c:pt>
                <c:pt idx="12752">
                  <c:v>222.34359768432901</c:v>
                </c:pt>
                <c:pt idx="12753">
                  <c:v>224.42261722629101</c:v>
                </c:pt>
                <c:pt idx="12754">
                  <c:v>226.347726983912</c:v>
                </c:pt>
                <c:pt idx="12755">
                  <c:v>228.11782745414399</c:v>
                </c:pt>
                <c:pt idx="12756">
                  <c:v>229.73197236357601</c:v>
                </c:pt>
                <c:pt idx="12757">
                  <c:v>231.18856711200701</c:v>
                </c:pt>
                <c:pt idx="12758">
                  <c:v>232.486515661711</c:v>
                </c:pt>
                <c:pt idx="12759">
                  <c:v>233.625473609099</c:v>
                </c:pt>
                <c:pt idx="12760">
                  <c:v>234.60406810300401</c:v>
                </c:pt>
                <c:pt idx="12761">
                  <c:v>235.42169438728101</c:v>
                </c:pt>
                <c:pt idx="12762">
                  <c:v>236.078122703509</c:v>
                </c:pt>
                <c:pt idx="12763">
                  <c:v>236.572529468163</c:v>
                </c:pt>
                <c:pt idx="12764">
                  <c:v>236.904781683626</c:v>
                </c:pt>
                <c:pt idx="12765">
                  <c:v>237.07474453185</c:v>
                </c:pt>
                <c:pt idx="12766">
                  <c:v>237.082424809386</c:v>
                </c:pt>
                <c:pt idx="12767">
                  <c:v>236.92763474092399</c:v>
                </c:pt>
                <c:pt idx="12768">
                  <c:v>236.61046759140299</c:v>
                </c:pt>
                <c:pt idx="12769">
                  <c:v>236.13126033742799</c:v>
                </c:pt>
                <c:pt idx="12770">
                  <c:v>235.49009632765501</c:v>
                </c:pt>
                <c:pt idx="12771">
                  <c:v>234.68728555688199</c:v>
                </c:pt>
                <c:pt idx="12772">
                  <c:v>233.72349177732301</c:v>
                </c:pt>
                <c:pt idx="12773">
                  <c:v>232.59969083820801</c:v>
                </c:pt>
                <c:pt idx="12774">
                  <c:v>231.31680906809399</c:v>
                </c:pt>
                <c:pt idx="12775">
                  <c:v>229.87509733675699</c:v>
                </c:pt>
                <c:pt idx="12776">
                  <c:v>228.27588907865001</c:v>
                </c:pt>
                <c:pt idx="12777">
                  <c:v>226.52040428823901</c:v>
                </c:pt>
                <c:pt idx="12778">
                  <c:v>224.60974356777299</c:v>
                </c:pt>
                <c:pt idx="12779">
                  <c:v>222.54489040917099</c:v>
                </c:pt>
                <c:pt idx="12780">
                  <c:v>220.327793252481</c:v>
                </c:pt>
                <c:pt idx="12781">
                  <c:v>217.959713132931</c:v>
                </c:pt>
                <c:pt idx="12782">
                  <c:v>215.44220080999901</c:v>
                </c:pt>
                <c:pt idx="12783">
                  <c:v>212.77675274065101</c:v>
                </c:pt>
                <c:pt idx="12784">
                  <c:v>209.965732203432</c:v>
                </c:pt>
                <c:pt idx="12785">
                  <c:v>207.01072294246799</c:v>
                </c:pt>
                <c:pt idx="12786">
                  <c:v>203.91367299273901</c:v>
                </c:pt>
                <c:pt idx="12787">
                  <c:v>200.676850557801</c:v>
                </c:pt>
                <c:pt idx="12788">
                  <c:v>197.30279497759699</c:v>
                </c:pt>
                <c:pt idx="12789">
                  <c:v>193.79319219202401</c:v>
                </c:pt>
                <c:pt idx="12790">
                  <c:v>190.150648329332</c:v>
                </c:pt>
                <c:pt idx="12791">
                  <c:v>186.37797098604</c:v>
                </c:pt>
                <c:pt idx="12792">
                  <c:v>182.477823776311</c:v>
                </c:pt>
                <c:pt idx="12793">
                  <c:v>178.45271762733401</c:v>
                </c:pt>
                <c:pt idx="12794">
                  <c:v>174.30516782382401</c:v>
                </c:pt>
                <c:pt idx="12795">
                  <c:v>170.03814764914</c:v>
                </c:pt>
                <c:pt idx="12796">
                  <c:v>165.654566629843</c:v>
                </c:pt>
                <c:pt idx="12797">
                  <c:v>161.15726385598199</c:v>
                </c:pt>
                <c:pt idx="12798">
                  <c:v>156.54946447726201</c:v>
                </c:pt>
                <c:pt idx="12799">
                  <c:v>151.834421296117</c:v>
                </c:pt>
                <c:pt idx="12800">
                  <c:v>147.015545815526</c:v>
                </c:pt>
                <c:pt idx="12801">
                  <c:v>142.09575942215801</c:v>
                </c:pt>
                <c:pt idx="12802">
                  <c:v>137.07876581047501</c:v>
                </c:pt>
                <c:pt idx="12803">
                  <c:v>131.968026763854</c:v>
                </c:pt>
                <c:pt idx="12804">
                  <c:v>126.766467385346</c:v>
                </c:pt>
                <c:pt idx="12805">
                  <c:v>121.478215819605</c:v>
                </c:pt>
                <c:pt idx="12806">
                  <c:v>116.106768719454</c:v>
                </c:pt>
                <c:pt idx="12807">
                  <c:v>110.655349536676</c:v>
                </c:pt>
                <c:pt idx="12808">
                  <c:v>105.128005082915</c:v>
                </c:pt>
                <c:pt idx="12809">
                  <c:v>99.528743583993304</c:v>
                </c:pt>
                <c:pt idx="12810">
                  <c:v>93.861514738142304</c:v>
                </c:pt>
                <c:pt idx="12811">
                  <c:v>88.129737630877599</c:v>
                </c:pt>
                <c:pt idx="12812">
                  <c:v>82.337884998550706</c:v>
                </c:pt>
                <c:pt idx="12813">
                  <c:v>76.489660815059807</c:v>
                </c:pt>
                <c:pt idx="12814">
                  <c:v>70.588531772869402</c:v>
                </c:pt>
                <c:pt idx="12815">
                  <c:v>64.639130363546897</c:v>
                </c:pt>
                <c:pt idx="12816">
                  <c:v>58.645429293098701</c:v>
                </c:pt>
                <c:pt idx="12817">
                  <c:v>52.611408349487299</c:v>
                </c:pt>
                <c:pt idx="12818">
                  <c:v>46.541349658375999</c:v>
                </c:pt>
                <c:pt idx="12819">
                  <c:v>40.4396403487222</c:v>
                </c:pt>
                <c:pt idx="12820">
                  <c:v>34.310281593741003</c:v>
                </c:pt>
                <c:pt idx="12821">
                  <c:v>28.157376696049099</c:v>
                </c:pt>
                <c:pt idx="12822">
                  <c:v>21.9852669709685</c:v>
                </c:pt>
                <c:pt idx="12823">
                  <c:v>15.7983406291278</c:v>
                </c:pt>
                <c:pt idx="12824">
                  <c:v>9.6005488160835508</c:v>
                </c:pt>
                <c:pt idx="12825">
                  <c:v>3.39590115520418</c:v>
                </c:pt>
                <c:pt idx="12826">
                  <c:v>-2.8113907446717299</c:v>
                </c:pt>
                <c:pt idx="12827">
                  <c:v>-9.0169381167188796</c:v>
                </c:pt>
                <c:pt idx="12828">
                  <c:v>-15.2162024809315</c:v>
                </c:pt>
                <c:pt idx="12829">
                  <c:v>-21.404683298138501</c:v>
                </c:pt>
                <c:pt idx="12830">
                  <c:v>-27.578396563086699</c:v>
                </c:pt>
                <c:pt idx="12831">
                  <c:v>-33.733372416584402</c:v>
                </c:pt>
                <c:pt idx="12832">
                  <c:v>-39.865344972036702</c:v>
                </c:pt>
                <c:pt idx="12833">
                  <c:v>-45.969668529230603</c:v>
                </c:pt>
                <c:pt idx="12834">
                  <c:v>-52.0426493474571</c:v>
                </c:pt>
                <c:pt idx="12835">
                  <c:v>-58.080055387132198</c:v>
                </c:pt>
                <c:pt idx="12836">
                  <c:v>-64.077654691554898</c:v>
                </c:pt>
                <c:pt idx="12837">
                  <c:v>-70.031330106026999</c:v>
                </c:pt>
                <c:pt idx="12838">
                  <c:v>-75.936971515325894</c:v>
                </c:pt>
                <c:pt idx="12839">
                  <c:v>-81.790591907695003</c:v>
                </c:pt>
                <c:pt idx="12840">
                  <c:v>-87.588183096921398</c:v>
                </c:pt>
                <c:pt idx="12841">
                  <c:v>-93.325709227854801</c:v>
                </c:pt>
                <c:pt idx="12842">
                  <c:v>-98.999240880989007</c:v>
                </c:pt>
                <c:pt idx="12843">
                  <c:v>-104.60495205166499</c:v>
                </c:pt>
                <c:pt idx="12844">
                  <c:v>-110.138991855086</c:v>
                </c:pt>
                <c:pt idx="12845">
                  <c:v>-115.59750815543001</c:v>
                </c:pt>
                <c:pt idx="12846">
                  <c:v>-120.976792765244</c:v>
                </c:pt>
                <c:pt idx="12847">
                  <c:v>-126.27316527846899</c:v>
                </c:pt>
                <c:pt idx="12848">
                  <c:v>-131.48308475480201</c:v>
                </c:pt>
                <c:pt idx="12849">
                  <c:v>-136.60302616566301</c:v>
                </c:pt>
                <c:pt idx="12850">
                  <c:v>-141.62900787155201</c:v>
                </c:pt>
                <c:pt idx="12851">
                  <c:v>-146.558049689603</c:v>
                </c:pt>
                <c:pt idx="12852">
                  <c:v>-151.38679455531499</c:v>
                </c:pt>
                <c:pt idx="12853">
                  <c:v>-156.111667844495</c:v>
                </c:pt>
                <c:pt idx="12854">
                  <c:v>-160.729212192375</c:v>
                </c:pt>
                <c:pt idx="12855">
                  <c:v>-165.23654958542301</c:v>
                </c:pt>
                <c:pt idx="12856">
                  <c:v>-169.63086365517</c:v>
                </c:pt>
                <c:pt idx="12857">
                  <c:v>-173.909234423355</c:v>
                </c:pt>
                <c:pt idx="12858">
                  <c:v>-178.068642398001</c:v>
                </c:pt>
                <c:pt idx="12859">
                  <c:v>-182.10597678817999</c:v>
                </c:pt>
                <c:pt idx="12860">
                  <c:v>-186.01820580125499</c:v>
                </c:pt>
                <c:pt idx="12861">
                  <c:v>-189.802840015378</c:v>
                </c:pt>
                <c:pt idx="12862">
                  <c:v>-193.45741706751099</c:v>
                </c:pt>
                <c:pt idx="12863">
                  <c:v>-196.97933967559399</c:v>
                </c:pt>
                <c:pt idx="12864">
                  <c:v>-200.36604242434601</c:v>
                </c:pt>
                <c:pt idx="12865">
                  <c:v>-203.615453646205</c:v>
                </c:pt>
                <c:pt idx="12866">
                  <c:v>-206.725480403028</c:v>
                </c:pt>
                <c:pt idx="12867">
                  <c:v>-209.69384832995499</c:v>
                </c:pt>
                <c:pt idx="12868">
                  <c:v>-212.518430257803</c:v>
                </c:pt>
                <c:pt idx="12869">
                  <c:v>-215.19784394182199</c:v>
                </c:pt>
                <c:pt idx="12870">
                  <c:v>-217.72967083361601</c:v>
                </c:pt>
                <c:pt idx="12871">
                  <c:v>-220.11195143116299</c:v>
                </c:pt>
                <c:pt idx="12872">
                  <c:v>-222.343600288728</c:v>
                </c:pt>
                <c:pt idx="12873">
                  <c:v>-224.42261992365599</c:v>
                </c:pt>
                <c:pt idx="12874">
                  <c:v>-226.34772977310499</c:v>
                </c:pt>
                <c:pt idx="12875">
                  <c:v>-228.11783033399701</c:v>
                </c:pt>
                <c:pt idx="12876">
                  <c:v>-229.73197533289499</c:v>
                </c:pt>
                <c:pt idx="12877">
                  <c:v>-231.18857016957099</c:v>
                </c:pt>
                <c:pt idx="12878">
                  <c:v>-232.48651880627301</c:v>
                </c:pt>
                <c:pt idx="12879">
                  <c:v>-233.625476839388</c:v>
                </c:pt>
                <c:pt idx="12880">
                  <c:v>-234.604071417721</c:v>
                </c:pt>
                <c:pt idx="12881">
                  <c:v>-235.42169778510601</c:v>
                </c:pt>
                <c:pt idx="12882">
                  <c:v>-236.07812618309501</c:v>
                </c:pt>
                <c:pt idx="12883">
                  <c:v>-236.57253302813999</c:v>
                </c:pt>
                <c:pt idx="12884">
                  <c:v>-236.904785322603</c:v>
                </c:pt>
                <c:pt idx="12885">
                  <c:v>-237.07474824841299</c:v>
                </c:pt>
                <c:pt idx="12886">
                  <c:v>-237.082428602097</c:v>
                </c:pt>
                <c:pt idx="12887">
                  <c:v>-236.927638608325</c:v>
                </c:pt>
                <c:pt idx="12888">
                  <c:v>-236.61047153201599</c:v>
                </c:pt>
                <c:pt idx="12889">
                  <c:v>-236.131264349753</c:v>
                </c:pt>
                <c:pt idx="12890">
                  <c:v>-235.49010041017399</c:v>
                </c:pt>
                <c:pt idx="12891">
                  <c:v>-234.687289708056</c:v>
                </c:pt>
                <c:pt idx="12892">
                  <c:v>-233.72349599559499</c:v>
                </c:pt>
                <c:pt idx="12893">
                  <c:v>-232.59969512200399</c:v>
                </c:pt>
                <c:pt idx="12894">
                  <c:v>-231.316813415821</c:v>
                </c:pt>
                <c:pt idx="12895">
                  <c:v>-229.875101746806</c:v>
                </c:pt>
                <c:pt idx="12896">
                  <c:v>-228.27589354939499</c:v>
                </c:pt>
                <c:pt idx="12897">
                  <c:v>-226.52040881803799</c:v>
                </c:pt>
                <c:pt idx="12898">
                  <c:v>-224.60974815497099</c:v>
                </c:pt>
                <c:pt idx="12899">
                  <c:v>-222.544895052095</c:v>
                </c:pt>
                <c:pt idx="12900">
                  <c:v>-220.32779794944599</c:v>
                </c:pt>
                <c:pt idx="12901">
                  <c:v>-217.95971788223801</c:v>
                </c:pt>
                <c:pt idx="12902">
                  <c:v>-215.44220560993699</c:v>
                </c:pt>
                <c:pt idx="12903">
                  <c:v>-212.77675758949701</c:v>
                </c:pt>
                <c:pt idx="12904">
                  <c:v>-209.96573709945</c:v>
                </c:pt>
                <c:pt idx="12905">
                  <c:v>-207.01072788391099</c:v>
                </c:pt>
                <c:pt idx="12906">
                  <c:v>-203.91367797785199</c:v>
                </c:pt>
                <c:pt idx="12907">
                  <c:v>-200.676855584816</c:v>
                </c:pt>
                <c:pt idx="12908">
                  <c:v>-197.30280004473701</c:v>
                </c:pt>
                <c:pt idx="12909">
                  <c:v>-193.79319729750699</c:v>
                </c:pt>
                <c:pt idx="12910">
                  <c:v>-190.15065347136499</c:v>
                </c:pt>
                <c:pt idx="12911">
                  <c:v>-186.37797616282299</c:v>
                </c:pt>
                <c:pt idx="12912">
                  <c:v>-182.47782898603799</c:v>
                </c:pt>
                <c:pt idx="12913">
                  <c:v>-178.45272286819301</c:v>
                </c:pt>
                <c:pt idx="12914">
                  <c:v>-174.30517309399599</c:v>
                </c:pt>
                <c:pt idx="12915">
                  <c:v>-170.038152946802</c:v>
                </c:pt>
                <c:pt idx="12916">
                  <c:v>-165.65457195316901</c:v>
                </c:pt>
                <c:pt idx="12917">
                  <c:v>-161.15726920314</c:v>
                </c:pt>
                <c:pt idx="12918">
                  <c:v>-156.54946984641899</c:v>
                </c:pt>
                <c:pt idx="12919">
                  <c:v>-151.83442668543799</c:v>
                </c:pt>
                <c:pt idx="12920">
                  <c:v>-147.015551223172</c:v>
                </c:pt>
                <c:pt idx="12921">
                  <c:v>-142.095764846289</c:v>
                </c:pt>
                <c:pt idx="12922">
                  <c:v>-137.07877124925099</c:v>
                </c:pt>
                <c:pt idx="12923">
                  <c:v>-131.968032215438</c:v>
                </c:pt>
                <c:pt idx="12924">
                  <c:v>-126.76647284789701</c:v>
                </c:pt>
                <c:pt idx="12925">
                  <c:v>-121.478221291286</c:v>
                </c:pt>
                <c:pt idx="12926">
                  <c:v>-116.106774198428</c:v>
                </c:pt>
                <c:pt idx="12927">
                  <c:v>-110.65535502111</c:v>
                </c:pt>
                <c:pt idx="12928">
                  <c:v>-105.128010570979</c:v>
                </c:pt>
                <c:pt idx="12929">
                  <c:v>-99.528749073860496</c:v>
                </c:pt>
                <c:pt idx="12930">
                  <c:v>-93.861520227986603</c:v>
                </c:pt>
                <c:pt idx="12931">
                  <c:v>-88.129743118886097</c:v>
                </c:pt>
                <c:pt idx="12932">
                  <c:v>-82.3378904829096</c:v>
                </c:pt>
                <c:pt idx="12933">
                  <c:v>-76.489666293962699</c:v>
                </c:pt>
                <c:pt idx="12934">
                  <c:v>-70.588537244519102</c:v>
                </c:pt>
                <c:pt idx="12935">
                  <c:v>-64.639135826147907</c:v>
                </c:pt>
                <c:pt idx="12936">
                  <c:v>-58.645434744868403</c:v>
                </c:pt>
                <c:pt idx="12937">
                  <c:v>-52.611413788646999</c:v>
                </c:pt>
                <c:pt idx="12938">
                  <c:v>-46.541355083159402</c:v>
                </c:pt>
                <c:pt idx="12939">
                  <c:v>-40.4396457573745</c:v>
                </c:pt>
                <c:pt idx="12940">
                  <c:v>-34.310286984508899</c:v>
                </c:pt>
                <c:pt idx="12941">
                  <c:v>-28.157382067199599</c:v>
                </c:pt>
                <c:pt idx="12942">
                  <c:v>-21.9852723207723</c:v>
                </c:pt>
                <c:pt idx="12943">
                  <c:v>-15.798345955872101</c:v>
                </c:pt>
                <c:pt idx="12944">
                  <c:v>-9.6005541180647107</c:v>
                </c:pt>
                <c:pt idx="12945">
                  <c:v>-3.3959064307296001</c:v>
                </c:pt>
                <c:pt idx="12946">
                  <c:v>2.8113854972744599</c:v>
                </c:pt>
                <c:pt idx="12947">
                  <c:v>9.0169328991111701</c:v>
                </c:pt>
                <c:pt idx="12948">
                  <c:v>15.216197294767399</c:v>
                </c:pt>
                <c:pt idx="12949">
                  <c:v>21.404678145048202</c:v>
                </c:pt>
                <c:pt idx="12950">
                  <c:v>27.578391444687501</c:v>
                </c:pt>
                <c:pt idx="12951">
                  <c:v>33.733367334478999</c:v>
                </c:pt>
                <c:pt idx="12952">
                  <c:v>39.865339927813103</c:v>
                </c:pt>
                <c:pt idx="12953">
                  <c:v>45.969663524454802</c:v>
                </c:pt>
                <c:pt idx="12954">
                  <c:v>52.042644383687502</c:v>
                </c:pt>
                <c:pt idx="12955">
                  <c:v>58.080050465898204</c:v>
                </c:pt>
                <c:pt idx="12956">
                  <c:v>64.0776498143765</c:v>
                </c:pt>
                <c:pt idx="12957">
                  <c:v>70.031325274402107</c:v>
                </c:pt>
                <c:pt idx="12958">
                  <c:v>75.936966730728798</c:v>
                </c:pt>
                <c:pt idx="12959">
                  <c:v>81.790587171588697</c:v>
                </c:pt>
                <c:pt idx="12960">
                  <c:v>87.588178410743396</c:v>
                </c:pt>
                <c:pt idx="12961">
                  <c:v>93.325704593024199</c:v>
                </c:pt>
                <c:pt idx="12962">
                  <c:v>98.9992362989057</c:v>
                </c:pt>
                <c:pt idx="12963">
                  <c:v>104.604947523706</c:v>
                </c:pt>
                <c:pt idx="12964">
                  <c:v>110.13898738260499</c:v>
                </c:pt>
                <c:pt idx="12965">
                  <c:v>115.597503739763</c:v>
                </c:pt>
                <c:pt idx="12966">
                  <c:v>120.9767884077</c:v>
                </c:pt>
                <c:pt idx="12967">
                  <c:v>126.273160980337</c:v>
                </c:pt>
                <c:pt idx="12968">
                  <c:v>131.48308051734699</c:v>
                </c:pt>
                <c:pt idx="12969">
                  <c:v>136.60302199012801</c:v>
                </c:pt>
                <c:pt idx="12970">
                  <c:v>141.62900375915399</c:v>
                </c:pt>
                <c:pt idx="12971">
                  <c:v>146.55804564153701</c:v>
                </c:pt>
                <c:pt idx="12972">
                  <c:v>151.38679057275101</c:v>
                </c:pt>
                <c:pt idx="12973">
                  <c:v>156.11166392857399</c:v>
                </c:pt>
                <c:pt idx="12974">
                  <c:v>160.72920834421899</c:v>
                </c:pt>
                <c:pt idx="12975">
                  <c:v>165.236545806127</c:v>
                </c:pt>
                <c:pt idx="12976">
                  <c:v>169.630859945802</c:v>
                </c:pt>
                <c:pt idx="12977">
                  <c:v>173.90923078495601</c:v>
                </c:pt>
                <c:pt idx="12978">
                  <c:v>178.06863883158999</c:v>
                </c:pt>
                <c:pt idx="12979">
                  <c:v>182.10597329474399</c:v>
                </c:pt>
                <c:pt idx="12980">
                  <c:v>186.01820238175699</c:v>
                </c:pt>
                <c:pt idx="12981">
                  <c:v>189.80283667075699</c:v>
                </c:pt>
                <c:pt idx="12982">
                  <c:v>193.45741379867101</c:v>
                </c:pt>
                <c:pt idx="12983">
                  <c:v>196.979336483418</c:v>
                </c:pt>
                <c:pt idx="12984">
                  <c:v>200.36603930968801</c:v>
                </c:pt>
                <c:pt idx="12985">
                  <c:v>203.615450609889</c:v>
                </c:pt>
                <c:pt idx="12986">
                  <c:v>206.72547744585299</c:v>
                </c:pt>
                <c:pt idx="12987">
                  <c:v>209.69384545269</c:v>
                </c:pt>
                <c:pt idx="12988">
                  <c:v>212.51842746118601</c:v>
                </c:pt>
                <c:pt idx="12989">
                  <c:v>215.19784122656699</c:v>
                </c:pt>
                <c:pt idx="12990">
                  <c:v>217.729668200406</c:v>
                </c:pt>
                <c:pt idx="12991">
                  <c:v>220.111948880651</c:v>
                </c:pt>
                <c:pt idx="12992">
                  <c:v>222.343597821538</c:v>
                </c:pt>
                <c:pt idx="12993">
                  <c:v>224.422617540385</c:v>
                </c:pt>
                <c:pt idx="12994">
                  <c:v>226.34772747431899</c:v>
                </c:pt>
                <c:pt idx="12995">
                  <c:v>228.11782812023199</c:v>
                </c:pt>
                <c:pt idx="12996">
                  <c:v>229.73197320465999</c:v>
                </c:pt>
                <c:pt idx="12997">
                  <c:v>231.188568127341</c:v>
                </c:pt>
                <c:pt idx="12998">
                  <c:v>232.48651685049799</c:v>
                </c:pt>
                <c:pt idx="12999">
                  <c:v>233.62547497048399</c:v>
                </c:pt>
                <c:pt idx="13000">
                  <c:v>234.60406963607701</c:v>
                </c:pt>
                <c:pt idx="13001">
                  <c:v>235.42169609108001</c:v>
                </c:pt>
                <c:pt idx="13002">
                  <c:v>236.07812457701499</c:v>
                </c:pt>
                <c:pt idx="13003">
                  <c:v>236.57253151030599</c:v>
                </c:pt>
                <c:pt idx="13004">
                  <c:v>236.90478389328101</c:v>
                </c:pt>
                <c:pt idx="13005">
                  <c:v>237.07474690784201</c:v>
                </c:pt>
                <c:pt idx="13006">
                  <c:v>237.08242735048501</c:v>
                </c:pt>
                <c:pt idx="13007">
                  <c:v>236.92763744585</c:v>
                </c:pt>
                <c:pt idx="13008">
                  <c:v>236.610470458826</c:v>
                </c:pt>
                <c:pt idx="13009">
                  <c:v>236.13126336596699</c:v>
                </c:pt>
                <c:pt idx="13010">
                  <c:v>235.490099515879</c:v>
                </c:pt>
                <c:pt idx="13011">
                  <c:v>234.68728890331201</c:v>
                </c:pt>
                <c:pt idx="13012">
                  <c:v>233.72349528042901</c:v>
                </c:pt>
                <c:pt idx="13013">
                  <c:v>232.59969449641599</c:v>
                </c:pt>
                <c:pt idx="13014">
                  <c:v>231.31681287978</c:v>
                </c:pt>
                <c:pt idx="13015">
                  <c:v>229.875101300252</c:v>
                </c:pt>
                <c:pt idx="13016">
                  <c:v>228.27589319223699</c:v>
                </c:pt>
                <c:pt idx="13017">
                  <c:v>226.52040855015801</c:v>
                </c:pt>
                <c:pt idx="13018">
                  <c:v>224.60974797622001</c:v>
                </c:pt>
                <c:pt idx="13019">
                  <c:v>222.54489496229499</c:v>
                </c:pt>
                <c:pt idx="13020">
                  <c:v>220.327797948392</c:v>
                </c:pt>
                <c:pt idx="13021">
                  <c:v>217.959717969694</c:v>
                </c:pt>
                <c:pt idx="13022">
                  <c:v>215.44220578563801</c:v>
                </c:pt>
                <c:pt idx="13023">
                  <c:v>212.77675785315199</c:v>
                </c:pt>
                <c:pt idx="13024">
                  <c:v>209.96573745073599</c:v>
                </c:pt>
                <c:pt idx="13025">
                  <c:v>207.01072832248099</c:v>
                </c:pt>
                <c:pt idx="13026">
                  <c:v>203.91367850332799</c:v>
                </c:pt>
                <c:pt idx="13027">
                  <c:v>200.67685619679301</c:v>
                </c:pt>
                <c:pt idx="13028">
                  <c:v>197.302800742784</c:v>
                </c:pt>
                <c:pt idx="13029">
                  <c:v>193.79319808116301</c:v>
                </c:pt>
                <c:pt idx="13030">
                  <c:v>190.15065434014201</c:v>
                </c:pt>
                <c:pt idx="13031">
                  <c:v>186.377977116209</c:v>
                </c:pt>
                <c:pt idx="13032">
                  <c:v>182.477830023492</c:v>
                </c:pt>
                <c:pt idx="13033">
                  <c:v>178.45272398914901</c:v>
                </c:pt>
                <c:pt idx="13034">
                  <c:v>174.30517429785999</c:v>
                </c:pt>
                <c:pt idx="13035">
                  <c:v>170.038154232956</c:v>
                </c:pt>
                <c:pt idx="13036">
                  <c:v>165.65457332096801</c:v>
                </c:pt>
                <c:pt idx="13037">
                  <c:v>161.15727065191501</c:v>
                </c:pt>
                <c:pt idx="13038">
                  <c:v>156.54947137547501</c:v>
                </c:pt>
                <c:pt idx="13039">
                  <c:v>151.83442829405499</c:v>
                </c:pt>
                <c:pt idx="13040">
                  <c:v>147.015552910606</c:v>
                </c:pt>
                <c:pt idx="13041">
                  <c:v>142.09576661177201</c:v>
                </c:pt>
                <c:pt idx="13042">
                  <c:v>137.07877309199301</c:v>
                </c:pt>
                <c:pt idx="13043">
                  <c:v>131.96803413462101</c:v>
                </c:pt>
                <c:pt idx="13044">
                  <c:v>126.766474842683</c:v>
                </c:pt>
                <c:pt idx="13045">
                  <c:v>121.478223360814</c:v>
                </c:pt>
                <c:pt idx="13046">
                  <c:v>116.106776341814</c:v>
                </c:pt>
                <c:pt idx="13047">
                  <c:v>110.65535723745</c:v>
                </c:pt>
                <c:pt idx="13048">
                  <c:v>105.12801285934501</c:v>
                </c:pt>
                <c:pt idx="13049">
                  <c:v>99.528751433301906</c:v>
                </c:pt>
                <c:pt idx="13050">
                  <c:v>93.861522657536298</c:v>
                </c:pt>
                <c:pt idx="13051">
                  <c:v>88.1297456175501</c:v>
                </c:pt>
                <c:pt idx="13052">
                  <c:v>82.3378930496782</c:v>
                </c:pt>
                <c:pt idx="13053">
                  <c:v>76.489668927805994</c:v>
                </c:pt>
                <c:pt idx="13054">
                  <c:v>70.588539944383299</c:v>
                </c:pt>
                <c:pt idx="13055">
                  <c:v>64.639138590968301</c:v>
                </c:pt>
                <c:pt idx="13056">
                  <c:v>58.645437573552698</c:v>
                </c:pt>
                <c:pt idx="13057">
                  <c:v>52.611416680093598</c:v>
                </c:pt>
                <c:pt idx="13058">
                  <c:v>46.541358036241299</c:v>
                </c:pt>
                <c:pt idx="13059">
                  <c:v>40.439648770951599</c:v>
                </c:pt>
                <c:pt idx="13060">
                  <c:v>34.310290057422698</c:v>
                </c:pt>
                <c:pt idx="13061">
                  <c:v>28.157385198271701</c:v>
                </c:pt>
                <c:pt idx="13062">
                  <c:v>21.985275508816599</c:v>
                </c:pt>
                <c:pt idx="13063">
                  <c:v>15.798349199678899</c:v>
                </c:pt>
                <c:pt idx="13064">
                  <c:v>9.6005574164131904</c:v>
                </c:pt>
                <c:pt idx="13065">
                  <c:v>3.3959097823842499</c:v>
                </c:pt>
                <c:pt idx="13066">
                  <c:v>-2.8113820935674898</c:v>
                </c:pt>
                <c:pt idx="13067">
                  <c:v>-9.0169294446185706</c:v>
                </c:pt>
                <c:pt idx="13068">
                  <c:v>-15.2161937907651</c:v>
                </c:pt>
                <c:pt idx="13069">
                  <c:v>-21.404674592828499</c:v>
                </c:pt>
                <c:pt idx="13070">
                  <c:v>-27.578387845553902</c:v>
                </c:pt>
                <c:pt idx="13071">
                  <c:v>-33.733363689749602</c:v>
                </c:pt>
                <c:pt idx="13072">
                  <c:v>-39.865336238815203</c:v>
                </c:pt>
                <c:pt idx="13073">
                  <c:v>-45.969659792530301</c:v>
                </c:pt>
                <c:pt idx="13074">
                  <c:v>-52.0426406101803</c:v>
                </c:pt>
                <c:pt idx="13075">
                  <c:v>-58.0800466521722</c:v>
                </c:pt>
                <c:pt idx="13076">
                  <c:v>-64.077645961799504</c:v>
                </c:pt>
                <c:pt idx="13077">
                  <c:v>-70.031321384352694</c:v>
                </c:pt>
                <c:pt idx="13078">
                  <c:v>-75.936962804594799</c:v>
                </c:pt>
                <c:pt idx="13079">
                  <c:v>-81.790583210767295</c:v>
                </c:pt>
                <c:pt idx="13080">
                  <c:v>-87.588174416638907</c:v>
                </c:pt>
                <c:pt idx="13081">
                  <c:v>-93.325700567044606</c:v>
                </c:pt>
                <c:pt idx="13082">
                  <c:v>-98.999232242468295</c:v>
                </c:pt>
                <c:pt idx="13083">
                  <c:v>-104.60494343823601</c:v>
                </c:pt>
                <c:pt idx="13084">
                  <c:v>-110.13898326953399</c:v>
                </c:pt>
                <c:pt idx="13085">
                  <c:v>-115.597499600524</c:v>
                </c:pt>
                <c:pt idx="13086">
                  <c:v>-120.976784243734</c:v>
                </c:pt>
                <c:pt idx="13087">
                  <c:v>-126.27315679308801</c:v>
                </c:pt>
                <c:pt idx="13088">
                  <c:v>-131.483076308264</c:v>
                </c:pt>
                <c:pt idx="13089">
                  <c:v>-136.603017760661</c:v>
                </c:pt>
                <c:pt idx="13090">
                  <c:v>-141.62899951075801</c:v>
                </c:pt>
                <c:pt idx="13091">
                  <c:v>-146.55804137567</c:v>
                </c:pt>
                <c:pt idx="13092">
                  <c:v>-151.386786290869</c:v>
                </c:pt>
                <c:pt idx="13093">
                  <c:v>-156.11165963214299</c:v>
                </c:pt>
                <c:pt idx="13094">
                  <c:v>-160.72920403469601</c:v>
                </c:pt>
                <c:pt idx="13095">
                  <c:v>-165.236541484973</c:v>
                </c:pt>
                <c:pt idx="13096">
                  <c:v>-169.63085561448</c:v>
                </c:pt>
                <c:pt idx="13097">
                  <c:v>-173.90922644492801</c:v>
                </c:pt>
                <c:pt idx="13098">
                  <c:v>-178.068634484315</c:v>
                </c:pt>
                <c:pt idx="13099">
                  <c:v>-182.105968941681</c:v>
                </c:pt>
                <c:pt idx="13100">
                  <c:v>-186.01819802436401</c:v>
                </c:pt>
                <c:pt idx="13101">
                  <c:v>-189.80283231048401</c:v>
                </c:pt>
                <c:pt idx="13102">
                  <c:v>-193.45740943697299</c:v>
                </c:pt>
                <c:pt idx="13103">
                  <c:v>-196.979332121743</c:v>
                </c:pt>
                <c:pt idx="13104">
                  <c:v>-200.36603494948</c:v>
                </c:pt>
                <c:pt idx="13105">
                  <c:v>-203.615446252586</c:v>
                </c:pt>
                <c:pt idx="13106">
                  <c:v>-206.725473092892</c:v>
                </c:pt>
                <c:pt idx="13107">
                  <c:v>-209.693841105498</c:v>
                </c:pt>
                <c:pt idx="13108">
                  <c:v>-212.51842312119001</c:v>
                </c:pt>
                <c:pt idx="13109">
                  <c:v>-215.197836895183</c:v>
                </c:pt>
                <c:pt idx="13110">
                  <c:v>-217.729663879046</c:v>
                </c:pt>
                <c:pt idx="13111">
                  <c:v>-220.111944570719</c:v>
                </c:pt>
                <c:pt idx="13112">
                  <c:v>-222.34359352443099</c:v>
                </c:pt>
                <c:pt idx="13113">
                  <c:v>-224.422613257492</c:v>
                </c:pt>
                <c:pt idx="13114">
                  <c:v>-226.34772320701899</c:v>
                </c:pt>
                <c:pt idx="13115">
                  <c:v>-228.11782386989799</c:v>
                </c:pt>
                <c:pt idx="13116">
                  <c:v>-229.73196897265299</c:v>
                </c:pt>
                <c:pt idx="13117">
                  <c:v>-231.18856391501501</c:v>
                </c:pt>
                <c:pt idx="13118">
                  <c:v>-232.48651265919401</c:v>
                </c:pt>
                <c:pt idx="13119">
                  <c:v>-233.62547080153499</c:v>
                </c:pt>
                <c:pt idx="13120">
                  <c:v>-234.604065490804</c:v>
                </c:pt>
                <c:pt idx="13121">
                  <c:v>-235.42169197079201</c:v>
                </c:pt>
                <c:pt idx="13122">
                  <c:v>-236.07812048301</c:v>
                </c:pt>
                <c:pt idx="13123">
                  <c:v>-236.57252744386901</c:v>
                </c:pt>
                <c:pt idx="13124">
                  <c:v>-236.904779855686</c:v>
                </c:pt>
                <c:pt idx="13125">
                  <c:v>-237.07474290034901</c:v>
                </c:pt>
                <c:pt idx="13126">
                  <c:v>-237.082423374342</c:v>
                </c:pt>
                <c:pt idx="13127">
                  <c:v>-236.92763350228901</c:v>
                </c:pt>
                <c:pt idx="13128">
                  <c:v>-236.61046654906701</c:v>
                </c:pt>
                <c:pt idx="13129">
                  <c:v>-236.131259491213</c:v>
                </c:pt>
                <c:pt idx="13130">
                  <c:v>-235.49009567732199</c:v>
                </c:pt>
                <c:pt idx="13131">
                  <c:v>-234.687285102126</c:v>
                </c:pt>
                <c:pt idx="13132">
                  <c:v>-233.72349151777399</c:v>
                </c:pt>
                <c:pt idx="13133">
                  <c:v>-232.59969077343499</c:v>
                </c:pt>
                <c:pt idx="13134">
                  <c:v>-231.31680919760001</c:v>
                </c:pt>
                <c:pt idx="13135">
                  <c:v>-229.875097659983</c:v>
                </c:pt>
                <c:pt idx="13136">
                  <c:v>-228.27588959497501</c:v>
                </c:pt>
                <c:pt idx="13137">
                  <c:v>-226.52040499697901</c:v>
                </c:pt>
                <c:pt idx="13138">
                  <c:v>-224.60974446818301</c:v>
                </c:pt>
                <c:pt idx="13139">
                  <c:v>-222.54489150044199</c:v>
                </c:pt>
                <c:pt idx="13140">
                  <c:v>-220.32779453374599</c:v>
                </c:pt>
                <c:pt idx="13141">
                  <c:v>-217.95971460326101</c:v>
                </c:pt>
                <c:pt idx="13142">
                  <c:v>-215.44220246840399</c:v>
                </c:pt>
                <c:pt idx="13143">
                  <c:v>-212.776754586084</c:v>
                </c:pt>
                <c:pt idx="13144">
                  <c:v>-209.965734234786</c:v>
                </c:pt>
                <c:pt idx="13145">
                  <c:v>-207.010725158573</c:v>
                </c:pt>
                <c:pt idx="13146">
                  <c:v>-203.91367539237399</c:v>
                </c:pt>
                <c:pt idx="13147">
                  <c:v>-200.676853139683</c:v>
                </c:pt>
                <c:pt idx="13148">
                  <c:v>-197.30279774038601</c:v>
                </c:pt>
                <c:pt idx="13149">
                  <c:v>-193.79319513432699</c:v>
                </c:pt>
                <c:pt idx="13150">
                  <c:v>-190.150651449695</c:v>
                </c:pt>
                <c:pt idx="13151">
                  <c:v>-186.377974282959</c:v>
                </c:pt>
                <c:pt idx="13152">
                  <c:v>-182.47782724822599</c:v>
                </c:pt>
                <c:pt idx="13153">
                  <c:v>-178.45272127262899</c:v>
                </c:pt>
                <c:pt idx="13154">
                  <c:v>-174.30517164083199</c:v>
                </c:pt>
                <c:pt idx="13155">
                  <c:v>-170.03815163613999</c:v>
                </c:pt>
                <c:pt idx="13156">
                  <c:v>-165.654570785065</c:v>
                </c:pt>
                <c:pt idx="13157">
                  <c:v>-161.15726817760199</c:v>
                </c:pt>
                <c:pt idx="13158">
                  <c:v>-156.549468963409</c:v>
                </c:pt>
                <c:pt idx="13159">
                  <c:v>-151.834425944868</c:v>
                </c:pt>
                <c:pt idx="13160">
                  <c:v>-147.01555062490999</c:v>
                </c:pt>
                <c:pt idx="13161">
                  <c:v>-142.09576439015501</c:v>
                </c:pt>
                <c:pt idx="13162">
                  <c:v>-137.07877093501901</c:v>
                </c:pt>
                <c:pt idx="13163">
                  <c:v>-131.96803204283401</c:v>
                </c:pt>
                <c:pt idx="13164">
                  <c:v>-126.766472816603</c:v>
                </c:pt>
                <c:pt idx="13165">
                  <c:v>-121.47822140093599</c:v>
                </c:pt>
                <c:pt idx="13166">
                  <c:v>-116.106774448612</c:v>
                </c:pt>
                <c:pt idx="13167">
                  <c:v>-110.655355411371</c:v>
                </c:pt>
                <c:pt idx="13168">
                  <c:v>-105.128011100818</c:v>
                </c:pt>
                <c:pt idx="13169">
                  <c:v>-99.528749742729403</c:v>
                </c:pt>
                <c:pt idx="13170">
                  <c:v>-93.861521035297002</c:v>
                </c:pt>
                <c:pt idx="13171">
                  <c:v>-88.129744063999098</c:v>
                </c:pt>
                <c:pt idx="13172">
                  <c:v>-82.3378915651478</c:v>
                </c:pt>
                <c:pt idx="13173">
                  <c:v>-76.489667512606502</c:v>
                </c:pt>
                <c:pt idx="13174">
                  <c:v>-70.588538598797399</c:v>
                </c:pt>
                <c:pt idx="13175">
                  <c:v>-64.639137315258594</c:v>
                </c:pt>
                <c:pt idx="13176">
                  <c:v>-58.645436367954098</c:v>
                </c:pt>
                <c:pt idx="13177">
                  <c:v>-52.611415544817199</c:v>
                </c:pt>
                <c:pt idx="13178">
                  <c:v>-46.5413569714799</c:v>
                </c:pt>
                <c:pt idx="13179">
                  <c:v>-40.4396477768667</c:v>
                </c:pt>
                <c:pt idx="13180">
                  <c:v>-34.310289134159397</c:v>
                </c:pt>
                <c:pt idx="13181">
                  <c:v>-28.157384345947399</c:v>
                </c:pt>
                <c:pt idx="13182">
                  <c:v>-21.9852747275214</c:v>
                </c:pt>
                <c:pt idx="13183">
                  <c:v>-15.798348489484299</c:v>
                </c:pt>
                <c:pt idx="13184">
                  <c:v>-9.6005567773668901</c:v>
                </c:pt>
                <c:pt idx="13185">
                  <c:v>-3.3959092145064802</c:v>
                </c:pt>
                <c:pt idx="13186">
                  <c:v>2.8113825902748899</c:v>
                </c:pt>
                <c:pt idx="13187">
                  <c:v>9.0169298701794691</c:v>
                </c:pt>
                <c:pt idx="13188">
                  <c:v>15.216194145230901</c:v>
                </c:pt>
                <c:pt idx="13189">
                  <c:v>21.404674876268999</c:v>
                </c:pt>
                <c:pt idx="13190">
                  <c:v>27.578388058064501</c:v>
                </c:pt>
                <c:pt idx="13191">
                  <c:v>33.733363831445999</c:v>
                </c:pt>
                <c:pt idx="13192">
                  <c:v>39.865336309842398</c:v>
                </c:pt>
                <c:pt idx="13193">
                  <c:v>45.969659793048002</c:v>
                </c:pt>
                <c:pt idx="13194">
                  <c:v>52.042640540377597</c:v>
                </c:pt>
                <c:pt idx="13195">
                  <c:v>58.080046512260303</c:v>
                </c:pt>
                <c:pt idx="13196">
                  <c:v>64.077645752009502</c:v>
                </c:pt>
                <c:pt idx="13197">
                  <c:v>70.031321104940005</c:v>
                </c:pt>
                <c:pt idx="13198">
                  <c:v>75.936962455838398</c:v>
                </c:pt>
                <c:pt idx="13199">
                  <c:v>81.790582792966305</c:v>
                </c:pt>
                <c:pt idx="13200">
                  <c:v>87.588173930110997</c:v>
                </c:pt>
                <c:pt idx="13201">
                  <c:v>93.325700012138597</c:v>
                </c:pt>
                <c:pt idx="13202">
                  <c:v>98.9992316195477</c:v>
                </c:pt>
                <c:pt idx="13203">
                  <c:v>104.60494274768701</c:v>
                </c:pt>
                <c:pt idx="13204">
                  <c:v>110.13898251176499</c:v>
                </c:pt>
                <c:pt idx="13205">
                  <c:v>115.597498775964</c:v>
                </c:pt>
                <c:pt idx="13206">
                  <c:v>120.97678335283599</c:v>
                </c:pt>
                <c:pt idx="13207">
                  <c:v>126.273155836321</c:v>
                </c:pt>
                <c:pt idx="13208">
                  <c:v>131.48307528612</c:v>
                </c:pt>
                <c:pt idx="13209">
                  <c:v>136.603016673653</c:v>
                </c:pt>
                <c:pt idx="13210">
                  <c:v>141.62899835941801</c:v>
                </c:pt>
                <c:pt idx="13211">
                  <c:v>146.55804016054901</c:v>
                </c:pt>
                <c:pt idx="13212">
                  <c:v>151.38678501254</c:v>
                </c:pt>
                <c:pt idx="13213">
                  <c:v>156.111658291195</c:v>
                </c:pt>
                <c:pt idx="13214">
                  <c:v>160.729202631742</c:v>
                </c:pt>
                <c:pt idx="13215">
                  <c:v>165.23654002064001</c:v>
                </c:pt>
                <c:pt idx="13216">
                  <c:v>169.630854089417</c:v>
                </c:pt>
                <c:pt idx="13217">
                  <c:v>173.90922485980201</c:v>
                </c:pt>
                <c:pt idx="13218">
                  <c:v>178.068632839808</c:v>
                </c:pt>
                <c:pt idx="13219">
                  <c:v>182.10596723849801</c:v>
                </c:pt>
                <c:pt idx="13220">
                  <c:v>186.01819626322199</c:v>
                </c:pt>
                <c:pt idx="13221">
                  <c:v>189.80283049212201</c:v>
                </c:pt>
                <c:pt idx="13222">
                  <c:v>193.45740756214499</c:v>
                </c:pt>
                <c:pt idx="13223">
                  <c:v>196.979330191218</c:v>
                </c:pt>
                <c:pt idx="13224">
                  <c:v>200.36603296404701</c:v>
                </c:pt>
                <c:pt idx="13225">
                  <c:v>203.61544421304799</c:v>
                </c:pt>
                <c:pt idx="13226">
                  <c:v>206.72547100006699</c:v>
                </c:pt>
                <c:pt idx="13227">
                  <c:v>209.693838960221</c:v>
                </c:pt>
                <c:pt idx="13228">
                  <c:v>212.51842092431099</c:v>
                </c:pt>
                <c:pt idx="13229">
                  <c:v>215.197834647566</c:v>
                </c:pt>
                <c:pt idx="13230">
                  <c:v>217.72966158157001</c:v>
                </c:pt>
                <c:pt idx="13231">
                  <c:v>220.11194222427801</c:v>
                </c:pt>
                <c:pt idx="13232">
                  <c:v>222.34359112993101</c:v>
                </c:pt>
                <c:pt idx="13233">
                  <c:v>224.42261081585301</c:v>
                </c:pt>
                <c:pt idx="13234">
                  <c:v>226.34772071917601</c:v>
                </c:pt>
                <c:pt idx="13235">
                  <c:v>228.117821336796</c:v>
                </c:pt>
                <c:pt idx="13236">
                  <c:v>229.73196639525199</c:v>
                </c:pt>
                <c:pt idx="13237">
                  <c:v>231.18856129428599</c:v>
                </c:pt>
                <c:pt idx="13238">
                  <c:v>232.486509996119</c:v>
                </c:pt>
                <c:pt idx="13239">
                  <c:v>233.62546809710901</c:v>
                </c:pt>
                <c:pt idx="13240">
                  <c:v>234.60406274603099</c:v>
                </c:pt>
                <c:pt idx="13241">
                  <c:v>235.42168918668901</c:v>
                </c:pt>
                <c:pt idx="13242">
                  <c:v>236.07811766060399</c:v>
                </c:pt>
                <c:pt idx="13243">
                  <c:v>236.572524584196</c:v>
                </c:pt>
                <c:pt idx="13244">
                  <c:v>236.904776959792</c:v>
                </c:pt>
                <c:pt idx="13245">
                  <c:v>237.07473996928701</c:v>
                </c:pt>
                <c:pt idx="13246">
                  <c:v>237.08242040917801</c:v>
                </c:pt>
                <c:pt idx="13247">
                  <c:v>236.927630504094</c:v>
                </c:pt>
                <c:pt idx="13248">
                  <c:v>236.61046351892199</c:v>
                </c:pt>
                <c:pt idx="13249">
                  <c:v>236.131256430207</c:v>
                </c:pt>
                <c:pt idx="13250">
                  <c:v>235.490092586549</c:v>
                </c:pt>
                <c:pt idx="13251">
                  <c:v>234.68728198269</c:v>
                </c:pt>
                <c:pt idx="13252">
                  <c:v>233.72348837078201</c:v>
                </c:pt>
                <c:pt idx="13253">
                  <c:v>232.59968760000399</c:v>
                </c:pt>
                <c:pt idx="13254">
                  <c:v>231.31680599884899</c:v>
                </c:pt>
                <c:pt idx="13255">
                  <c:v>229.87509443704101</c:v>
                </c:pt>
                <c:pt idx="13256">
                  <c:v>228.27588634897199</c:v>
                </c:pt>
                <c:pt idx="13257">
                  <c:v>226.52040172905001</c:v>
                </c:pt>
                <c:pt idx="13258">
                  <c:v>224.60974117946901</c:v>
                </c:pt>
                <c:pt idx="13259">
                  <c:v>222.544888192088</c:v>
                </c:pt>
                <c:pt idx="13260">
                  <c:v>220.32779120689901</c:v>
                </c:pt>
                <c:pt idx="13261">
                  <c:v>217.95971125907101</c:v>
                </c:pt>
                <c:pt idx="13262">
                  <c:v>215.44219910802599</c:v>
                </c:pt>
                <c:pt idx="13263">
                  <c:v>212.77675121067301</c:v>
                </c:pt>
                <c:pt idx="13264">
                  <c:v>209.96573084549701</c:v>
                </c:pt>
                <c:pt idx="13265">
                  <c:v>207.01072175656799</c:v>
                </c:pt>
                <c:pt idx="13266">
                  <c:v>203.913671978813</c:v>
                </c:pt>
                <c:pt idx="13267">
                  <c:v>200.67684971572501</c:v>
                </c:pt>
                <c:pt idx="13268">
                  <c:v>197.30279430719401</c:v>
                </c:pt>
                <c:pt idx="13269">
                  <c:v>193.793191693061</c:v>
                </c:pt>
                <c:pt idx="13270">
                  <c:v>190.150648001517</c:v>
                </c:pt>
                <c:pt idx="13271">
                  <c:v>186.37797082902901</c:v>
                </c:pt>
                <c:pt idx="13272">
                  <c:v>182.477823789702</c:v>
                </c:pt>
                <c:pt idx="13273">
                  <c:v>178.45271781066899</c:v>
                </c:pt>
                <c:pt idx="13274">
                  <c:v>174.305168176591</c:v>
                </c:pt>
                <c:pt idx="13275">
                  <c:v>170.03814817077199</c:v>
                </c:pt>
                <c:pt idx="13276">
                  <c:v>165.654567319721</c:v>
                </c:pt>
                <c:pt idx="13277">
                  <c:v>161.15726471342799</c:v>
                </c:pt>
                <c:pt idx="13278">
                  <c:v>156.54946550154901</c:v>
                </c:pt>
                <c:pt idx="13279">
                  <c:v>151.83442248646199</c:v>
                </c:pt>
                <c:pt idx="13280">
                  <c:v>147.015547171093</c:v>
                </c:pt>
                <c:pt idx="13281">
                  <c:v>142.095760942059</c:v>
                </c:pt>
                <c:pt idx="13282">
                  <c:v>137.07876749377201</c:v>
                </c:pt>
                <c:pt idx="13283">
                  <c:v>131.968028609556</c:v>
                </c:pt>
                <c:pt idx="13284">
                  <c:v>126.766469392408</c:v>
                </c:pt>
                <c:pt idx="13285">
                  <c:v>121.478217986937</c:v>
                </c:pt>
                <c:pt idx="13286">
                  <c:v>116.10677104590999</c:v>
                </c:pt>
                <c:pt idx="13287">
                  <c:v>110.655352021065</c:v>
                </c:pt>
                <c:pt idx="13288">
                  <c:v>105.128007723994</c:v>
                </c:pt>
                <c:pt idx="13289">
                  <c:v>99.5287463804721</c:v>
                </c:pt>
                <c:pt idx="13290">
                  <c:v>93.861517688681602</c:v>
                </c:pt>
                <c:pt idx="13291">
                  <c:v>88.129740734089495</c:v>
                </c:pt>
                <c:pt idx="13292">
                  <c:v>82.337888253005204</c:v>
                </c:pt>
                <c:pt idx="13293">
                  <c:v>76.489664219277103</c:v>
                </c:pt>
                <c:pt idx="13294">
                  <c:v>70.588535325324102</c:v>
                </c:pt>
                <c:pt idx="13295">
                  <c:v>64.639134062669299</c:v>
                </c:pt>
                <c:pt idx="13296">
                  <c:v>58.645433137275099</c:v>
                </c:pt>
                <c:pt idx="13297">
                  <c:v>52.611412337058198</c:v>
                </c:pt>
                <c:pt idx="13298">
                  <c:v>46.541353787641398</c:v>
                </c:pt>
                <c:pt idx="13299">
                  <c:v>40.4396446179382</c:v>
                </c:pt>
                <c:pt idx="13300">
                  <c:v>34.310286001121298</c:v>
                </c:pt>
                <c:pt idx="13301">
                  <c:v>28.1573812397707</c:v>
                </c:pt>
                <c:pt idx="13302">
                  <c:v>21.985271649162499</c:v>
                </c:pt>
                <c:pt idx="13303">
                  <c:v>15.798345439886999</c:v>
                </c:pt>
                <c:pt idx="13304">
                  <c:v>9.6005537574636701</c:v>
                </c:pt>
                <c:pt idx="13305">
                  <c:v>3.3959062252207599</c:v>
                </c:pt>
                <c:pt idx="13306">
                  <c:v>-2.81138554803622</c:v>
                </c:pt>
                <c:pt idx="13307">
                  <c:v>-9.0169327955205407</c:v>
                </c:pt>
                <c:pt idx="13308">
                  <c:v>-15.2161970372669</c:v>
                </c:pt>
                <c:pt idx="13309">
                  <c:v>-21.404677734133301</c:v>
                </c:pt>
                <c:pt idx="13310">
                  <c:v>-27.5783908809018</c:v>
                </c:pt>
                <c:pt idx="13311">
                  <c:v>-33.733366618415303</c:v>
                </c:pt>
                <c:pt idx="13312">
                  <c:v>-39.865339060112198</c:v>
                </c:pt>
                <c:pt idx="13313">
                  <c:v>-45.969662505808699</c:v>
                </c:pt>
                <c:pt idx="13314">
                  <c:v>-52.042643214832502</c:v>
                </c:pt>
                <c:pt idx="13315">
                  <c:v>-58.080049147619903</c:v>
                </c:pt>
                <c:pt idx="13316">
                  <c:v>-64.077648347508401</c:v>
                </c:pt>
                <c:pt idx="13317">
                  <c:v>-70.031323659825404</c:v>
                </c:pt>
                <c:pt idx="13318">
                  <c:v>-75.936964969370507</c:v>
                </c:pt>
                <c:pt idx="13319">
                  <c:v>-81.790585264423797</c:v>
                </c:pt>
                <c:pt idx="13320">
                  <c:v>-87.5881763587888</c:v>
                </c:pt>
                <c:pt idx="13321">
                  <c:v>-93.325702397342795</c:v>
                </c:pt>
                <c:pt idx="13322">
                  <c:v>-98.999233960606304</c:v>
                </c:pt>
                <c:pt idx="13323">
                  <c:v>-104.604945043942</c:v>
                </c:pt>
                <c:pt idx="13324">
                  <c:v>-110.138984762574</c:v>
                </c:pt>
                <c:pt idx="13325">
                  <c:v>-115.597500980704</c:v>
                </c:pt>
                <c:pt idx="13326">
                  <c:v>-120.97678551089599</c:v>
                </c:pt>
                <c:pt idx="13327">
                  <c:v>-126.27315794711301</c:v>
                </c:pt>
                <c:pt idx="13328">
                  <c:v>-131.48307734906999</c:v>
                </c:pt>
                <c:pt idx="13329">
                  <c:v>-136.603018688205</c:v>
                </c:pt>
                <c:pt idx="13330">
                  <c:v>-141.62900032503299</c:v>
                </c:pt>
                <c:pt idx="13331">
                  <c:v>-146.55804207670801</c:v>
                </c:pt>
                <c:pt idx="13332">
                  <c:v>-151.386786878739</c:v>
                </c:pt>
                <c:pt idx="13333">
                  <c:v>-156.11166010694799</c:v>
                </c:pt>
                <c:pt idx="13334">
                  <c:v>-160.72920439658199</c:v>
                </c:pt>
                <c:pt idx="13335">
                  <c:v>-165.23654173412001</c:v>
                </c:pt>
                <c:pt idx="13336">
                  <c:v>-169.63085575110401</c:v>
                </c:pt>
                <c:pt idx="13337">
                  <c:v>-173.909226469283</c:v>
                </c:pt>
                <c:pt idx="13338">
                  <c:v>-178.06863439668999</c:v>
                </c:pt>
                <c:pt idx="13339">
                  <c:v>-182.105968742405</c:v>
                </c:pt>
                <c:pt idx="13340">
                  <c:v>-186.01819771379701</c:v>
                </c:pt>
                <c:pt idx="13341">
                  <c:v>-189.80283188902601</c:v>
                </c:pt>
                <c:pt idx="13342">
                  <c:v>-193.457408905058</c:v>
                </c:pt>
                <c:pt idx="13343">
                  <c:v>-196.979331479839</c:v>
                </c:pt>
                <c:pt idx="13344">
                  <c:v>-200.366034198092</c:v>
                </c:pt>
                <c:pt idx="13345">
                  <c:v>-203.615445392255</c:v>
                </c:pt>
                <c:pt idx="13346">
                  <c:v>-206.72547212419099</c:v>
                </c:pt>
                <c:pt idx="13347">
                  <c:v>-209.69384002903701</c:v>
                </c:pt>
                <c:pt idx="13348">
                  <c:v>-212.51842193760999</c:v>
                </c:pt>
                <c:pt idx="13349">
                  <c:v>-215.197835605162</c:v>
                </c:pt>
                <c:pt idx="13350">
                  <c:v>-217.729662483292</c:v>
                </c:pt>
                <c:pt idx="13351">
                  <c:v>-220.11194306997601</c:v>
                </c:pt>
                <c:pt idx="13352">
                  <c:v>-222.34359191947499</c:v>
                </c:pt>
                <c:pt idx="13353">
                  <c:v>-224.42261154913001</c:v>
                </c:pt>
                <c:pt idx="13354">
                  <c:v>-226.34772139609299</c:v>
                </c:pt>
                <c:pt idx="13355">
                  <c:v>-228.11782195727901</c:v>
                </c:pt>
                <c:pt idx="13356">
                  <c:v>-229.73196695924401</c:v>
                </c:pt>
                <c:pt idx="13357">
                  <c:v>-231.18856180175101</c:v>
                </c:pt>
                <c:pt idx="13358">
                  <c:v>-232.48651044703999</c:v>
                </c:pt>
                <c:pt idx="13359">
                  <c:v>-233.62546849148501</c:v>
                </c:pt>
                <c:pt idx="13360">
                  <c:v>-234.60406308388301</c:v>
                </c:pt>
                <c:pt idx="13361">
                  <c:v>-235.421689468056</c:v>
                </c:pt>
                <c:pt idx="13362">
                  <c:v>-236.07811788554099</c:v>
                </c:pt>
                <c:pt idx="13363">
                  <c:v>-236.572524752779</c:v>
                </c:pt>
                <c:pt idx="13364">
                  <c:v>-236.904777072115</c:v>
                </c:pt>
                <c:pt idx="13365">
                  <c:v>-237.074740025463</c:v>
                </c:pt>
                <c:pt idx="13366">
                  <c:v>-237.08242040933601</c:v>
                </c:pt>
                <c:pt idx="13367">
                  <c:v>-236.92763044838401</c:v>
                </c:pt>
                <c:pt idx="13368">
                  <c:v>-236.61046340751</c:v>
                </c:pt>
                <c:pt idx="13369">
                  <c:v>-236.131256263278</c:v>
                </c:pt>
                <c:pt idx="13370">
                  <c:v>-235.490092364307</c:v>
                </c:pt>
                <c:pt idx="13371">
                  <c:v>-234.687281705353</c:v>
                </c:pt>
                <c:pt idx="13372">
                  <c:v>-233.723488038591</c:v>
                </c:pt>
                <c:pt idx="13373">
                  <c:v>-232.59968721321201</c:v>
                </c:pt>
                <c:pt idx="13374">
                  <c:v>-231.31680555773201</c:v>
                </c:pt>
                <c:pt idx="13375">
                  <c:v>-229.875093941887</c:v>
                </c:pt>
                <c:pt idx="13376">
                  <c:v>-228.27588580008899</c:v>
                </c:pt>
                <c:pt idx="13377">
                  <c:v>-226.52040112676201</c:v>
                </c:pt>
                <c:pt idx="13378">
                  <c:v>-224.60974052411899</c:v>
                </c:pt>
                <c:pt idx="13379">
                  <c:v>-222.54488748403199</c:v>
                </c:pt>
                <c:pt idx="13380">
                  <c:v>-220.32779044651201</c:v>
                </c:pt>
                <c:pt idx="13381">
                  <c:v>-217.95971044674499</c:v>
                </c:pt>
                <c:pt idx="13382">
                  <c:v>-215.44219824416601</c:v>
                </c:pt>
                <c:pt idx="13383">
                  <c:v>-212.77675029570199</c:v>
                </c:pt>
                <c:pt idx="13384">
                  <c:v>-209.96572987985601</c:v>
                </c:pt>
                <c:pt idx="13385">
                  <c:v>-207.01072074071001</c:v>
                </c:pt>
                <c:pt idx="13386">
                  <c:v>-203.913670913206</c:v>
                </c:pt>
                <c:pt idx="13387">
                  <c:v>-200.676848600857</c:v>
                </c:pt>
                <c:pt idx="13388">
                  <c:v>-197.302793143564</c:v>
                </c:pt>
                <c:pt idx="13389">
                  <c:v>-193.79319048118199</c:v>
                </c:pt>
                <c:pt idx="13390">
                  <c:v>-190.15064674192001</c:v>
                </c:pt>
                <c:pt idx="13391">
                  <c:v>-186.37796952225699</c:v>
                </c:pt>
                <c:pt idx="13392">
                  <c:v>-182.477822436314</c:v>
                </c:pt>
                <c:pt idx="13393">
                  <c:v>-178.452716411236</c:v>
                </c:pt>
                <c:pt idx="13394">
                  <c:v>-174.30516673169899</c:v>
                </c:pt>
                <c:pt idx="13395">
                  <c:v>-170.038146681021</c:v>
                </c:pt>
                <c:pt idx="13396">
                  <c:v>-165.65456578572099</c:v>
                </c:pt>
                <c:pt idx="13397">
                  <c:v>-161.157263135807</c:v>
                </c:pt>
                <c:pt idx="13398">
                  <c:v>-156.54946388094299</c:v>
                </c:pt>
                <c:pt idx="13399">
                  <c:v>-151.834420823524</c:v>
                </c:pt>
                <c:pt idx="13400">
                  <c:v>-147.01554546648501</c:v>
                </c:pt>
                <c:pt idx="13401">
                  <c:v>-142.09575919645701</c:v>
                </c:pt>
                <c:pt idx="13402">
                  <c:v>-137.07876570786101</c:v>
                </c:pt>
                <c:pt idx="13403">
                  <c:v>-131.96802678403401</c:v>
                </c:pt>
                <c:pt idx="13404">
                  <c:v>-126.76646752798899</c:v>
                </c:pt>
                <c:pt idx="13405">
                  <c:v>-121.47821608433701</c:v>
                </c:pt>
                <c:pt idx="13406">
                  <c:v>-116.10676910586299</c:v>
                </c:pt>
                <c:pt idx="13407">
                  <c:v>-110.65535004431</c:v>
                </c:pt>
                <c:pt idx="13408">
                  <c:v>-105.12800571128599</c:v>
                </c:pt>
                <c:pt idx="13409">
                  <c:v>-99.528744332571804</c:v>
                </c:pt>
                <c:pt idx="13410">
                  <c:v>-93.861515606359106</c:v>
                </c:pt>
                <c:pt idx="13411">
                  <c:v>-88.129738618127803</c:v>
                </c:pt>
                <c:pt idx="13412">
                  <c:v>-82.337886104193601</c:v>
                </c:pt>
                <c:pt idx="13413">
                  <c:v>-76.489662038414295</c:v>
                </c:pt>
                <c:pt idx="13414">
                  <c:v>-70.588533113217693</c:v>
                </c:pt>
                <c:pt idx="13415">
                  <c:v>-64.639131820136399</c:v>
                </c:pt>
                <c:pt idx="13416">
                  <c:v>-58.645430865134301</c:v>
                </c:pt>
                <c:pt idx="13417">
                  <c:v>-52.611410036143099</c:v>
                </c:pt>
                <c:pt idx="13418">
                  <c:v>-46.541351458790899</c:v>
                </c:pt>
                <c:pt idx="13419">
                  <c:v>-40.439642261996802</c:v>
                </c:pt>
                <c:pt idx="13420">
                  <c:v>-34.310283618942499</c:v>
                </c:pt>
                <c:pt idx="13421">
                  <c:v>-28.157378832210199</c:v>
                </c:pt>
                <c:pt idx="13422">
                  <c:v>-21.985269217084898</c:v>
                </c:pt>
                <c:pt idx="13423">
                  <c:v>-15.798342984164201</c:v>
                </c:pt>
                <c:pt idx="13424">
                  <c:v>-9.6005512789751197</c:v>
                </c:pt>
                <c:pt idx="13425">
                  <c:v>-3.3959037248421202</c:v>
                </c:pt>
                <c:pt idx="13426">
                  <c:v>2.8113880694182698</c:v>
                </c:pt>
                <c:pt idx="13427">
                  <c:v>9.0169353370138001</c:v>
                </c:pt>
                <c:pt idx="13428">
                  <c:v>15.216199597977299</c:v>
                </c:pt>
                <c:pt idx="13429">
                  <c:v>21.4046803131614</c:v>
                </c:pt>
                <c:pt idx="13430">
                  <c:v>27.578393477346101</c:v>
                </c:pt>
                <c:pt idx="13431">
                  <c:v>33.733369231367199</c:v>
                </c:pt>
                <c:pt idx="13432">
                  <c:v>39.865341688666497</c:v>
                </c:pt>
                <c:pt idx="13433">
                  <c:v>45.969665149051302</c:v>
                </c:pt>
                <c:pt idx="13434">
                  <c:v>52.042645871847299</c:v>
                </c:pt>
                <c:pt idx="13435">
                  <c:v>58.0800518174945</c:v>
                </c:pt>
                <c:pt idx="13436">
                  <c:v>64.077651029322993</c:v>
                </c:pt>
                <c:pt idx="13437">
                  <c:v>70.031326352660301</c:v>
                </c:pt>
                <c:pt idx="13438">
                  <c:v>75.936967672304206</c:v>
                </c:pt>
                <c:pt idx="13439">
                  <c:v>81.790587976534596</c:v>
                </c:pt>
                <c:pt idx="13440">
                  <c:v>87.588179079155196</c:v>
                </c:pt>
                <c:pt idx="13441">
                  <c:v>93.3257051250432</c:v>
                </c:pt>
                <c:pt idx="13442">
                  <c:v>98.999236694715506</c:v>
                </c:pt>
                <c:pt idx="13443">
                  <c:v>104.604947783539</c:v>
                </c:pt>
                <c:pt idx="13444">
                  <c:v>110.138987506736</c:v>
                </c:pt>
                <c:pt idx="13445">
                  <c:v>115.597503728512</c:v>
                </c:pt>
                <c:pt idx="13446">
                  <c:v>120.97678826143</c:v>
                </c:pt>
                <c:pt idx="13447">
                  <c:v>126.273160699455</c:v>
                </c:pt>
                <c:pt idx="13448">
                  <c:v>131.48308010230301</c:v>
                </c:pt>
                <c:pt idx="13449">
                  <c:v>136.60302144141701</c:v>
                </c:pt>
                <c:pt idx="13450">
                  <c:v>141.629003077313</c:v>
                </c:pt>
                <c:pt idx="13451">
                  <c:v>146.55804482714299</c:v>
                </c:pt>
                <c:pt idx="13452">
                  <c:v>151.38678962642601</c:v>
                </c:pt>
                <c:pt idx="13453">
                  <c:v>156.111662850984</c:v>
                </c:pt>
                <c:pt idx="13454">
                  <c:v>160.72920713606899</c:v>
                </c:pt>
                <c:pt idx="13455">
                  <c:v>165.23654446816201</c:v>
                </c:pt>
                <c:pt idx="13456">
                  <c:v>169.63085847881001</c:v>
                </c:pt>
                <c:pt idx="13457">
                  <c:v>173.90922918976901</c:v>
                </c:pt>
                <c:pt idx="13458">
                  <c:v>178.068637109072</c:v>
                </c:pt>
                <c:pt idx="13459">
                  <c:v>182.10597144580601</c:v>
                </c:pt>
                <c:pt idx="13460">
                  <c:v>186.018200407347</c:v>
                </c:pt>
                <c:pt idx="13461">
                  <c:v>189.80283457185899</c:v>
                </c:pt>
                <c:pt idx="13462">
                  <c:v>193.457411576314</c:v>
                </c:pt>
                <c:pt idx="13463">
                  <c:v>196.979334138665</c:v>
                </c:pt>
                <c:pt idx="13464">
                  <c:v>200.36603684363999</c:v>
                </c:pt>
                <c:pt idx="13465">
                  <c:v>203.61544802368499</c:v>
                </c:pt>
                <c:pt idx="13466">
                  <c:v>206.72547474066801</c:v>
                </c:pt>
                <c:pt idx="13467">
                  <c:v>209.693842629736</c:v>
                </c:pt>
                <c:pt idx="13468">
                  <c:v>212.51842452171101</c:v>
                </c:pt>
                <c:pt idx="13469">
                  <c:v>215.19783817185299</c:v>
                </c:pt>
                <c:pt idx="13470">
                  <c:v>217.72966503177</c:v>
                </c:pt>
                <c:pt idx="13471">
                  <c:v>220.11194559944599</c:v>
                </c:pt>
                <c:pt idx="13472">
                  <c:v>222.34359442914899</c:v>
                </c:pt>
                <c:pt idx="13473">
                  <c:v>224.42261403823099</c:v>
                </c:pt>
                <c:pt idx="13474">
                  <c:v>226.34772386385001</c:v>
                </c:pt>
                <c:pt idx="13475">
                  <c:v>228.11782440293101</c:v>
                </c:pt>
                <c:pt idx="13476">
                  <c:v>229.731969382042</c:v>
                </c:pt>
                <c:pt idx="13477">
                  <c:v>231.18856420095199</c:v>
                </c:pt>
                <c:pt idx="13478">
                  <c:v>232.48651282191301</c:v>
                </c:pt>
                <c:pt idx="13479">
                  <c:v>233.62547084130901</c:v>
                </c:pt>
                <c:pt idx="13480">
                  <c:v>234.604065407945</c:v>
                </c:pt>
                <c:pt idx="13481">
                  <c:v>235.421691765655</c:v>
                </c:pt>
                <c:pt idx="13482">
                  <c:v>236.07812015598799</c:v>
                </c:pt>
                <c:pt idx="13483">
                  <c:v>236.57252699539299</c:v>
                </c:pt>
                <c:pt idx="13484">
                  <c:v>236.90477928622801</c:v>
                </c:pt>
                <c:pt idx="13485">
                  <c:v>237.07474221041701</c:v>
                </c:pt>
                <c:pt idx="13486">
                  <c:v>237.082422564486</c:v>
                </c:pt>
                <c:pt idx="13487">
                  <c:v>236.927632573095</c:v>
                </c:pt>
                <c:pt idx="13488">
                  <c:v>236.61046550115901</c:v>
                </c:pt>
                <c:pt idx="13489">
                  <c:v>236.131258325255</c:v>
                </c:pt>
                <c:pt idx="13490">
                  <c:v>235.490094394013</c:v>
                </c:pt>
                <c:pt idx="13491">
                  <c:v>234.687283702202</c:v>
                </c:pt>
                <c:pt idx="13492">
                  <c:v>233.72349000200899</c:v>
                </c:pt>
                <c:pt idx="13493">
                  <c:v>232.599689142637</c:v>
                </c:pt>
                <c:pt idx="13494">
                  <c:v>231.31680745261599</c:v>
                </c:pt>
                <c:pt idx="13495">
                  <c:v>229.87509580169501</c:v>
                </c:pt>
                <c:pt idx="13496">
                  <c:v>228.27588762429701</c:v>
                </c:pt>
                <c:pt idx="13497">
                  <c:v>226.52040291486301</c:v>
                </c:pt>
                <c:pt idx="13498">
                  <c:v>224.609742275614</c:v>
                </c:pt>
                <c:pt idx="13499">
                  <c:v>222.54488919843899</c:v>
                </c:pt>
                <c:pt idx="13500">
                  <c:v>220.327792123363</c:v>
                </c:pt>
                <c:pt idx="13501">
                  <c:v>217.95971208558299</c:v>
                </c:pt>
                <c:pt idx="13502">
                  <c:v>215.442199844551</c:v>
                </c:pt>
                <c:pt idx="13503">
                  <c:v>212.77675185720599</c:v>
                </c:pt>
                <c:pt idx="13504">
                  <c:v>209.965731402063</c:v>
                </c:pt>
                <c:pt idx="13505">
                  <c:v>207.01072222322301</c:v>
                </c:pt>
                <c:pt idx="13506">
                  <c:v>203.91367235563899</c:v>
                </c:pt>
                <c:pt idx="13507">
                  <c:v>200.676850002837</c:v>
                </c:pt>
                <c:pt idx="13508">
                  <c:v>197.302794504735</c:v>
                </c:pt>
                <c:pt idx="13509">
                  <c:v>193.79319180120501</c:v>
                </c:pt>
                <c:pt idx="13510">
                  <c:v>190.15064802046399</c:v>
                </c:pt>
                <c:pt idx="13511">
                  <c:v>186.377970759009</c:v>
                </c:pt>
                <c:pt idx="13512">
                  <c:v>182.47782363097599</c:v>
                </c:pt>
                <c:pt idx="13513">
                  <c:v>178.452717563524</c:v>
                </c:pt>
                <c:pt idx="13514">
                  <c:v>174.305167841345</c:v>
                </c:pt>
                <c:pt idx="13515">
                  <c:v>170.03814774776899</c:v>
                </c:pt>
                <c:pt idx="13516">
                  <c:v>165.654566809334</c:v>
                </c:pt>
                <c:pt idx="13517">
                  <c:v>161.157264116059</c:v>
                </c:pt>
                <c:pt idx="13518">
                  <c:v>156.54946481762499</c:v>
                </c:pt>
                <c:pt idx="13519">
                  <c:v>151.834421716441</c:v>
                </c:pt>
                <c:pt idx="13520">
                  <c:v>147.01554631545801</c:v>
                </c:pt>
                <c:pt idx="13521">
                  <c:v>142.09576000132199</c:v>
                </c:pt>
                <c:pt idx="13522">
                  <c:v>137.07876646846799</c:v>
                </c:pt>
                <c:pt idx="13523">
                  <c:v>131.96802750025</c:v>
                </c:pt>
                <c:pt idx="13524">
                  <c:v>126.76646819969299</c:v>
                </c:pt>
                <c:pt idx="13525">
                  <c:v>121.478216711426</c:v>
                </c:pt>
                <c:pt idx="13526">
                  <c:v>116.10676968824799</c:v>
                </c:pt>
                <c:pt idx="13527">
                  <c:v>110.65535058191701</c:v>
                </c:pt>
                <c:pt idx="13528">
                  <c:v>105.128006204055</c:v>
                </c:pt>
                <c:pt idx="13529">
                  <c:v>99.528744780458794</c:v>
                </c:pt>
                <c:pt idx="13530">
                  <c:v>93.861516009337805</c:v>
                </c:pt>
                <c:pt idx="13531">
                  <c:v>88.129738976180704</c:v>
                </c:pt>
                <c:pt idx="13532">
                  <c:v>82.337886417322594</c:v>
                </c:pt>
                <c:pt idx="13533">
                  <c:v>76.489662306634102</c:v>
                </c:pt>
                <c:pt idx="13534">
                  <c:v>70.588533336561397</c:v>
                </c:pt>
                <c:pt idx="13535">
                  <c:v>64.639131998642398</c:v>
                </c:pt>
                <c:pt idx="13536">
                  <c:v>58.645430998870701</c:v>
                </c:pt>
                <c:pt idx="13537">
                  <c:v>52.611410125181401</c:v>
                </c:pt>
                <c:pt idx="13538">
                  <c:v>46.541351503221001</c:v>
                </c:pt>
                <c:pt idx="13539">
                  <c:v>40.439642261923296</c:v>
                </c:pt>
                <c:pt idx="13540">
                  <c:v>34.310283574479399</c:v>
                </c:pt>
                <c:pt idx="13541">
                  <c:v>28.1573787434914</c:v>
                </c:pt>
                <c:pt idx="13542">
                  <c:v>21.985269084260999</c:v>
                </c:pt>
                <c:pt idx="13543">
                  <c:v>15.7983428073948</c:v>
                </c:pt>
                <c:pt idx="13544">
                  <c:v>9.6005510584329006</c:v>
                </c:pt>
                <c:pt idx="13545">
                  <c:v>3.3959034607179599</c:v>
                </c:pt>
                <c:pt idx="13546">
                  <c:v>-2.81138837691875</c:v>
                </c:pt>
                <c:pt idx="13547">
                  <c:v>-9.0169356876776607</c:v>
                </c:pt>
                <c:pt idx="13548">
                  <c:v>-15.216199991571401</c:v>
                </c:pt>
                <c:pt idx="13549">
                  <c:v>-21.4046807494415</c:v>
                </c:pt>
                <c:pt idx="13550">
                  <c:v>-27.5783939560534</c:v>
                </c:pt>
                <c:pt idx="13551">
                  <c:v>-33.733369752235603</c:v>
                </c:pt>
                <c:pt idx="13552">
                  <c:v>-39.865342251404002</c:v>
                </c:pt>
                <c:pt idx="13553">
                  <c:v>-45.969665753366002</c:v>
                </c:pt>
                <c:pt idx="13554">
                  <c:v>-52.042646517425297</c:v>
                </c:pt>
                <c:pt idx="13555">
                  <c:v>-58.080052504014603</c:v>
                </c:pt>
                <c:pt idx="13556">
                  <c:v>-64.0776517564492</c:v>
                </c:pt>
                <c:pt idx="13557">
                  <c:v>-70.031327120041993</c:v>
                </c:pt>
                <c:pt idx="13558">
                  <c:v>-75.936968479583399</c:v>
                </c:pt>
                <c:pt idx="13559">
                  <c:v>-81.7905888233349</c:v>
                </c:pt>
                <c:pt idx="13560">
                  <c:v>-87.588179965093005</c:v>
                </c:pt>
                <c:pt idx="13561">
                  <c:v>-93.325706049720097</c:v>
                </c:pt>
                <c:pt idx="13562">
                  <c:v>-98.999237657724905</c:v>
                </c:pt>
                <c:pt idx="13563">
                  <c:v>-104.60494878445699</c:v>
                </c:pt>
                <c:pt idx="13564">
                  <c:v>-110.138988545134</c:v>
                </c:pt>
                <c:pt idx="13565">
                  <c:v>-115.597504803945</c:v>
                </c:pt>
                <c:pt idx="13566">
                  <c:v>-120.976789373443</c:v>
                </c:pt>
                <c:pt idx="13567">
                  <c:v>-126.273161847583</c:v>
                </c:pt>
                <c:pt idx="13568">
                  <c:v>-131.48308128606999</c:v>
                </c:pt>
                <c:pt idx="13569">
                  <c:v>-136.603022660335</c:v>
                </c:pt>
                <c:pt idx="13570">
                  <c:v>-141.629004330886</c:v>
                </c:pt>
                <c:pt idx="13571">
                  <c:v>-146.55804611486599</c:v>
                </c:pt>
                <c:pt idx="13572">
                  <c:v>-151.38679094778001</c:v>
                </c:pt>
                <c:pt idx="13573">
                  <c:v>-156.11166420544299</c:v>
                </c:pt>
                <c:pt idx="13574">
                  <c:v>-160.729208523095</c:v>
                </c:pt>
                <c:pt idx="13575">
                  <c:v>-165.23654588721001</c:v>
                </c:pt>
                <c:pt idx="13576">
                  <c:v>-169.63085992932599</c:v>
                </c:pt>
                <c:pt idx="13577">
                  <c:v>-173.909230671187</c:v>
                </c:pt>
                <c:pt idx="13578">
                  <c:v>-178.06863862082099</c:v>
                </c:pt>
                <c:pt idx="13579">
                  <c:v>-182.10597298730701</c:v>
                </c:pt>
                <c:pt idx="13580">
                  <c:v>-186.018201978007</c:v>
                </c:pt>
                <c:pt idx="13581">
                  <c:v>-189.80283617108299</c:v>
                </c:pt>
                <c:pt idx="13582">
                  <c:v>-193.45741320349501</c:v>
                </c:pt>
                <c:pt idx="13583">
                  <c:v>-196.97933579318999</c:v>
                </c:pt>
                <c:pt idx="13584">
                  <c:v>-200.36603852489</c:v>
                </c:pt>
                <c:pt idx="13585">
                  <c:v>-203.61544973103</c:v>
                </c:pt>
                <c:pt idx="13586">
                  <c:v>-206.72547647347599</c:v>
                </c:pt>
                <c:pt idx="13587">
                  <c:v>-209.69384438736401</c:v>
                </c:pt>
                <c:pt idx="13588">
                  <c:v>-212.51842630351101</c:v>
                </c:pt>
                <c:pt idx="13589">
                  <c:v>-215.19783997717201</c:v>
                </c:pt>
                <c:pt idx="13590">
                  <c:v>-217.729666859947</c:v>
                </c:pt>
                <c:pt idx="13591">
                  <c:v>-220.11194744981501</c:v>
                </c:pt>
                <c:pt idx="13592">
                  <c:v>-222.34359630103799</c:v>
                </c:pt>
                <c:pt idx="13593">
                  <c:v>-224.42261593096401</c:v>
                </c:pt>
                <c:pt idx="13594">
                  <c:v>-226.347725776744</c:v>
                </c:pt>
                <c:pt idx="13595">
                  <c:v>-228.117826335301</c:v>
                </c:pt>
                <c:pt idx="13596">
                  <c:v>-229.731971333194</c:v>
                </c:pt>
                <c:pt idx="13597">
                  <c:v>-231.18856617019199</c:v>
                </c:pt>
                <c:pt idx="13598">
                  <c:v>-232.486514808539</c:v>
                </c:pt>
                <c:pt idx="13599">
                  <c:v>-233.625472844619</c:v>
                </c:pt>
                <c:pt idx="13600">
                  <c:v>-234.604067427231</c:v>
                </c:pt>
                <c:pt idx="13601">
                  <c:v>-235.42169380020499</c:v>
                </c:pt>
                <c:pt idx="13602">
                  <c:v>-236.07812220508799</c:v>
                </c:pt>
                <c:pt idx="13603">
                  <c:v>-236.57252905832601</c:v>
                </c:pt>
                <c:pt idx="13604">
                  <c:v>-236.904781362275</c:v>
                </c:pt>
                <c:pt idx="13605">
                  <c:v>-237.07474429885499</c:v>
                </c:pt>
                <c:pt idx="13606">
                  <c:v>-237.082424664591</c:v>
                </c:pt>
                <c:pt idx="13607">
                  <c:v>-236.927634684141</c:v>
                </c:pt>
                <c:pt idx="13608">
                  <c:v>-236.61046762241699</c:v>
                </c:pt>
                <c:pt idx="13609">
                  <c:v>-236.131260455996</c:v>
                </c:pt>
                <c:pt idx="13610">
                  <c:v>-235.49009653350601</c:v>
                </c:pt>
                <c:pt idx="13611">
                  <c:v>-234.68728584971601</c:v>
                </c:pt>
                <c:pt idx="13612">
                  <c:v>-233.72349215681101</c:v>
                </c:pt>
                <c:pt idx="13613">
                  <c:v>-232.599691303995</c:v>
                </c:pt>
                <c:pt idx="13614">
                  <c:v>-231.316809619796</c:v>
                </c:pt>
                <c:pt idx="13615">
                  <c:v>-229.87509797396399</c:v>
                </c:pt>
                <c:pt idx="13616">
                  <c:v>-228.27588980092301</c:v>
                </c:pt>
                <c:pt idx="13617">
                  <c:v>-226.52040509511301</c:v>
                </c:pt>
                <c:pt idx="13618">
                  <c:v>-224.60974445875701</c:v>
                </c:pt>
                <c:pt idx="13619">
                  <c:v>-222.54489138374501</c:v>
                </c:pt>
                <c:pt idx="13620">
                  <c:v>-220.32779431010101</c:v>
                </c:pt>
                <c:pt idx="13621">
                  <c:v>-217.959714273027</c:v>
                </c:pt>
                <c:pt idx="13622">
                  <c:v>-215.44220203197301</c:v>
                </c:pt>
                <c:pt idx="13623">
                  <c:v>-212.77675404388299</c:v>
                </c:pt>
                <c:pt idx="13624">
                  <c:v>-209.965733587274</c:v>
                </c:pt>
                <c:pt idx="13625">
                  <c:v>-207.010724406246</c:v>
                </c:pt>
                <c:pt idx="13626">
                  <c:v>-203.91367453575899</c:v>
                </c:pt>
                <c:pt idx="13627">
                  <c:v>-200.67685217933899</c:v>
                </c:pt>
                <c:pt idx="13628">
                  <c:v>-197.30279667690701</c:v>
                </c:pt>
                <c:pt idx="13629">
                  <c:v>-193.79319396834001</c:v>
                </c:pt>
                <c:pt idx="13630">
                  <c:v>-190.15065018185899</c:v>
                </c:pt>
                <c:pt idx="13631">
                  <c:v>-186.37797291396299</c:v>
                </c:pt>
                <c:pt idx="13632">
                  <c:v>-182.47782577879099</c:v>
                </c:pt>
                <c:pt idx="13633">
                  <c:v>-178.45271970351001</c:v>
                </c:pt>
                <c:pt idx="13634">
                  <c:v>-174.30516997281299</c:v>
                </c:pt>
                <c:pt idx="13635">
                  <c:v>-170.03814987003699</c:v>
                </c:pt>
                <c:pt idx="13636">
                  <c:v>-165.65456892172199</c:v>
                </c:pt>
                <c:pt idx="13637">
                  <c:v>-161.157266217895</c:v>
                </c:pt>
                <c:pt idx="13638">
                  <c:v>-156.54946690824201</c:v>
                </c:pt>
                <c:pt idx="13639">
                  <c:v>-151.83442379517501</c:v>
                </c:pt>
                <c:pt idx="13640">
                  <c:v>-147.01554838165299</c:v>
                </c:pt>
                <c:pt idx="13641">
                  <c:v>-142.095762054327</c:v>
                </c:pt>
                <c:pt idx="13642">
                  <c:v>-137.07876850763799</c:v>
                </c:pt>
                <c:pt idx="13643">
                  <c:v>-131.96802952494801</c:v>
                </c:pt>
                <c:pt idx="13644">
                  <c:v>-126.766470209285</c:v>
                </c:pt>
                <c:pt idx="13645">
                  <c:v>-121.478218705288</c:v>
                </c:pt>
                <c:pt idx="13646">
                  <c:v>-116.106771665761</c:v>
                </c:pt>
                <c:pt idx="13647">
                  <c:v>-110.655352542469</c:v>
                </c:pt>
                <c:pt idx="13648">
                  <c:v>-105.128008147044</c:v>
                </c:pt>
                <c:pt idx="13649">
                  <c:v>-99.528746705287801</c:v>
                </c:pt>
                <c:pt idx="13650">
                  <c:v>-93.861517915414098</c:v>
                </c:pt>
                <c:pt idx="13651">
                  <c:v>-88.129740862927903</c:v>
                </c:pt>
                <c:pt idx="13652">
                  <c:v>-82.337888284162403</c:v>
                </c:pt>
                <c:pt idx="13653">
                  <c:v>-76.489664153006501</c:v>
                </c:pt>
                <c:pt idx="13654">
                  <c:v>-70.588535161902797</c:v>
                </c:pt>
                <c:pt idx="13655">
                  <c:v>-64.639133802413198</c:v>
                </c:pt>
                <c:pt idx="13656">
                  <c:v>-58.645432780523699</c:v>
                </c:pt>
                <c:pt idx="13657">
                  <c:v>-52.611411884189799</c:v>
                </c:pt>
                <c:pt idx="13658">
                  <c:v>-46.541353239057898</c:v>
                </c:pt>
                <c:pt idx="13659">
                  <c:v>-40.4396439740784</c:v>
                </c:pt>
                <c:pt idx="13660">
                  <c:v>-34.310285262451501</c:v>
                </c:pt>
                <c:pt idx="13661">
                  <c:v>-28.157380406782899</c:v>
                </c:pt>
                <c:pt idx="13662">
                  <c:v>-21.985270722385501</c:v>
                </c:pt>
                <c:pt idx="13663">
                  <c:v>-15.798344419878701</c:v>
                </c:pt>
                <c:pt idx="13664">
                  <c:v>-9.6005526448080296</c:v>
                </c:pt>
                <c:pt idx="13665">
                  <c:v>-3.3959050205327102</c:v>
                </c:pt>
                <c:pt idx="13666">
                  <c:v>2.8113868441141601</c:v>
                </c:pt>
                <c:pt idx="13667">
                  <c:v>9.0169341823164704</c:v>
                </c:pt>
                <c:pt idx="13668">
                  <c:v>15.216198514083199</c:v>
                </c:pt>
                <c:pt idx="13669">
                  <c:v>21.4046793002375</c:v>
                </c:pt>
                <c:pt idx="13670">
                  <c:v>27.578392535541202</c:v>
                </c:pt>
                <c:pt idx="13671">
                  <c:v>33.733368360804199</c:v>
                </c:pt>
                <c:pt idx="13672">
                  <c:v>39.865340889442798</c:v>
                </c:pt>
                <c:pt idx="13673">
                  <c:v>45.969664421245803</c:v>
                </c:pt>
                <c:pt idx="13674">
                  <c:v>52.042645215509502</c:v>
                </c:pt>
                <c:pt idx="13675">
                  <c:v>58.080051232652004</c:v>
                </c:pt>
                <c:pt idx="13676">
                  <c:v>64.077650515977695</c:v>
                </c:pt>
                <c:pt idx="13677">
                  <c:v>70.031325910793896</c:v>
                </c:pt>
                <c:pt idx="13678">
                  <c:v>75.9369673018724</c:v>
                </c:pt>
                <c:pt idx="13679">
                  <c:v>81.790587677469702</c:v>
                </c:pt>
                <c:pt idx="13680">
                  <c:v>87.588178851367104</c:v>
                </c:pt>
                <c:pt idx="13681">
                  <c:v>93.325704968416304</c:v>
                </c:pt>
                <c:pt idx="13682">
                  <c:v>98.999236609116707</c:v>
                </c:pt>
                <c:pt idx="13683">
                  <c:v>104.604947768806</c:v>
                </c:pt>
                <c:pt idx="13684">
                  <c:v>110.138987562686</c:v>
                </c:pt>
                <c:pt idx="13685">
                  <c:v>115.597503854938</c:v>
                </c:pt>
                <c:pt idx="13686">
                  <c:v>120.976788458104</c:v>
                </c:pt>
                <c:pt idx="13687">
                  <c:v>126.273160966124</c:v>
                </c:pt>
                <c:pt idx="13688">
                  <c:v>131.483080438695</c:v>
                </c:pt>
                <c:pt idx="13689">
                  <c:v>136.60302184723301</c:v>
                </c:pt>
                <c:pt idx="13690">
                  <c:v>141.629003552233</c:v>
                </c:pt>
                <c:pt idx="13691">
                  <c:v>146.55804537083</c:v>
                </c:pt>
                <c:pt idx="13692">
                  <c:v>151.386790238515</c:v>
                </c:pt>
                <c:pt idx="13693">
                  <c:v>156.111663531093</c:v>
                </c:pt>
                <c:pt idx="13694">
                  <c:v>160.729207883789</c:v>
                </c:pt>
                <c:pt idx="13695">
                  <c:v>165.23654528306699</c:v>
                </c:pt>
                <c:pt idx="13696">
                  <c:v>169.630859360453</c:v>
                </c:pt>
                <c:pt idx="13697">
                  <c:v>173.909230137679</c:v>
                </c:pt>
                <c:pt idx="13698">
                  <c:v>178.068638122761</c:v>
                </c:pt>
                <c:pt idx="13699">
                  <c:v>182.10597252476299</c:v>
                </c:pt>
                <c:pt idx="13700">
                  <c:v>186.01820155103999</c:v>
                </c:pt>
                <c:pt idx="13701">
                  <c:v>189.80283577973901</c:v>
                </c:pt>
                <c:pt idx="13702">
                  <c:v>193.45741284781101</c:v>
                </c:pt>
                <c:pt idx="13703">
                  <c:v>196.97933547318701</c:v>
                </c:pt>
                <c:pt idx="13704">
                  <c:v>200.36603824058</c:v>
                </c:pt>
                <c:pt idx="13705">
                  <c:v>203.615449482412</c:v>
                </c:pt>
                <c:pt idx="13706">
                  <c:v>206.72547626053799</c:v>
                </c:pt>
                <c:pt idx="13707">
                  <c:v>209.69384421007899</c:v>
                </c:pt>
                <c:pt idx="13708">
                  <c:v>212.518426161847</c:v>
                </c:pt>
                <c:pt idx="13709">
                  <c:v>215.197839871079</c:v>
                </c:pt>
                <c:pt idx="13710">
                  <c:v>217.729666789367</c:v>
                </c:pt>
                <c:pt idx="13711">
                  <c:v>220.111947414676</c:v>
                </c:pt>
                <c:pt idx="13712">
                  <c:v>222.343596301259</c:v>
                </c:pt>
                <c:pt idx="13713">
                  <c:v>224.422615966449</c:v>
                </c:pt>
                <c:pt idx="13714">
                  <c:v>226.347725847389</c:v>
                </c:pt>
                <c:pt idx="13715">
                  <c:v>228.11782644098801</c:v>
                </c:pt>
                <c:pt idx="13716">
                  <c:v>229.73197147379599</c:v>
                </c:pt>
                <c:pt idx="13717">
                  <c:v>231.188566345569</c:v>
                </c:pt>
                <c:pt idx="13718">
                  <c:v>232.48651501854101</c:v>
                </c:pt>
                <c:pt idx="13719">
                  <c:v>233.62547308908401</c:v>
                </c:pt>
                <c:pt idx="13720">
                  <c:v>234.60406770598701</c:v>
                </c:pt>
                <c:pt idx="13721">
                  <c:v>235.42169411306901</c:v>
                </c:pt>
                <c:pt idx="13722">
                  <c:v>236.07812255186499</c:v>
                </c:pt>
                <c:pt idx="13723">
                  <c:v>236.57252943881201</c:v>
                </c:pt>
                <c:pt idx="13724">
                  <c:v>236.904781776254</c:v>
                </c:pt>
                <c:pt idx="13725">
                  <c:v>237.074744746101</c:v>
                </c:pt>
                <c:pt idx="13726">
                  <c:v>237.08242514486699</c:v>
                </c:pt>
                <c:pt idx="13727">
                  <c:v>236.927635197201</c:v>
                </c:pt>
                <c:pt idx="13728">
                  <c:v>236.61046816800399</c:v>
                </c:pt>
                <c:pt idx="13729">
                  <c:v>236.131261033843</c:v>
                </c:pt>
                <c:pt idx="13730">
                  <c:v>235.49009714333499</c:v>
                </c:pt>
                <c:pt idx="13731">
                  <c:v>234.687286491241</c:v>
                </c:pt>
                <c:pt idx="13732">
                  <c:v>233.72349282973499</c:v>
                </c:pt>
                <c:pt idx="13733">
                  <c:v>232.59969200801299</c:v>
                </c:pt>
                <c:pt idx="13734">
                  <c:v>231.31681035459101</c:v>
                </c:pt>
                <c:pt idx="13735">
                  <c:v>229.87509873921101</c:v>
                </c:pt>
                <c:pt idx="13736">
                  <c:v>228.27589059628801</c:v>
                </c:pt>
                <c:pt idx="13737">
                  <c:v>226.52040592025301</c:v>
                </c:pt>
                <c:pt idx="13738">
                  <c:v>224.60974531331999</c:v>
                </c:pt>
                <c:pt idx="13739">
                  <c:v>222.54489226736999</c:v>
                </c:pt>
                <c:pt idx="13740">
                  <c:v>220.327795222417</c:v>
                </c:pt>
                <c:pt idx="13741">
                  <c:v>217.95971521365601</c:v>
                </c:pt>
                <c:pt idx="13742">
                  <c:v>215.44220300052999</c:v>
                </c:pt>
                <c:pt idx="13743">
                  <c:v>212.77675503997099</c:v>
                </c:pt>
                <c:pt idx="13744">
                  <c:v>209.96573461048999</c:v>
                </c:pt>
                <c:pt idx="13745">
                  <c:v>207.01072545618101</c:v>
                </c:pt>
                <c:pt idx="13746">
                  <c:v>203.91367561199201</c:v>
                </c:pt>
                <c:pt idx="13747">
                  <c:v>200.67685328144699</c:v>
                </c:pt>
                <c:pt idx="13748">
                  <c:v>197.302797804455</c:v>
                </c:pt>
                <c:pt idx="13749">
                  <c:v>193.793195120886</c:v>
                </c:pt>
                <c:pt idx="13750">
                  <c:v>190.150651358955</c:v>
                </c:pt>
                <c:pt idx="13751">
                  <c:v>186.37797411515501</c:v>
                </c:pt>
                <c:pt idx="13752">
                  <c:v>182.47782700361799</c:v>
                </c:pt>
                <c:pt idx="13753">
                  <c:v>178.45272095150301</c:v>
                </c:pt>
                <c:pt idx="13754">
                  <c:v>174.305171243497</c:v>
                </c:pt>
                <c:pt idx="13755">
                  <c:v>170.038151162931</c:v>
                </c:pt>
                <c:pt idx="13756">
                  <c:v>165.654570236338</c:v>
                </c:pt>
                <c:pt idx="13757">
                  <c:v>161.15726755374101</c:v>
                </c:pt>
                <c:pt idx="13758">
                  <c:v>156.54946826481901</c:v>
                </c:pt>
                <c:pt idx="13759">
                  <c:v>151.83442517198</c:v>
                </c:pt>
                <c:pt idx="13760">
                  <c:v>147.015549778175</c:v>
                </c:pt>
                <c:pt idx="13761">
                  <c:v>142.09576347005199</c:v>
                </c:pt>
                <c:pt idx="13762">
                  <c:v>137.07876994204699</c:v>
                </c:pt>
                <c:pt idx="13763">
                  <c:v>131.96803097751399</c:v>
                </c:pt>
                <c:pt idx="13764">
                  <c:v>126.766471679481</c:v>
                </c:pt>
                <c:pt idx="13765">
                  <c:v>121.478220192579</c:v>
                </c:pt>
                <c:pt idx="13766">
                  <c:v>116.106773169609</c:v>
                </c:pt>
                <c:pt idx="13767">
                  <c:v>110.655354062334</c:v>
                </c:pt>
                <c:pt idx="13768">
                  <c:v>105.12800968237801</c:v>
                </c:pt>
                <c:pt idx="13769">
                  <c:v>99.528748255542595</c:v>
                </c:pt>
                <c:pt idx="13770">
                  <c:v>93.861519480035</c:v>
                </c:pt>
                <c:pt idx="13771">
                  <c:v>88.129742441361401</c:v>
                </c:pt>
                <c:pt idx="13772">
                  <c:v>82.337889875848504</c:v>
                </c:pt>
                <c:pt idx="13773">
                  <c:v>76.489665757383506</c:v>
                </c:pt>
                <c:pt idx="13774">
                  <c:v>70.588536778405299</c:v>
                </c:pt>
                <c:pt idx="13775">
                  <c:v>64.639135430471995</c:v>
                </c:pt>
                <c:pt idx="13776">
                  <c:v>58.6454344195717</c:v>
                </c:pt>
                <c:pt idx="13777">
                  <c:v>52.611413533652197</c:v>
                </c:pt>
                <c:pt idx="13778">
                  <c:v>46.541354898363899</c:v>
                </c:pt>
                <c:pt idx="13779">
                  <c:v>40.439645642649701</c:v>
                </c:pt>
                <c:pt idx="13780">
                  <c:v>34.310286939711702</c:v>
                </c:pt>
                <c:pt idx="13781">
                  <c:v>28.157382092155501</c:v>
                </c:pt>
                <c:pt idx="13782">
                  <c:v>21.985272415288499</c:v>
                </c:pt>
                <c:pt idx="13783">
                  <c:v>15.7983461197339</c:v>
                </c:pt>
                <c:pt idx="13784">
                  <c:v>9.6005543510334803</c:v>
                </c:pt>
                <c:pt idx="13785">
                  <c:v>3.39590673254644</c:v>
                </c:pt>
                <c:pt idx="13786">
                  <c:v>-2.8113851268977701</c:v>
                </c:pt>
                <c:pt idx="13787">
                  <c:v>-9.0169324604756902</c:v>
                </c:pt>
                <c:pt idx="13788">
                  <c:v>-15.2161967882</c:v>
                </c:pt>
                <c:pt idx="13789">
                  <c:v>-21.4046775708957</c:v>
                </c:pt>
                <c:pt idx="13790">
                  <c:v>-27.578390803322598</c:v>
                </c:pt>
                <c:pt idx="13791">
                  <c:v>-33.733366626290902</c:v>
                </c:pt>
                <c:pt idx="13792">
                  <c:v>-39.865339153213</c:v>
                </c:pt>
                <c:pt idx="13793">
                  <c:v>-45.9696626838778</c:v>
                </c:pt>
                <c:pt idx="13794">
                  <c:v>-52.042643477585301</c:v>
                </c:pt>
                <c:pt idx="13795">
                  <c:v>-58.080049494746198</c:v>
                </c:pt>
                <c:pt idx="13796">
                  <c:v>-64.077648778668504</c:v>
                </c:pt>
                <c:pt idx="13797">
                  <c:v>-70.031324174650393</c:v>
                </c:pt>
                <c:pt idx="13798">
                  <c:v>-75.936965567471105</c:v>
                </c:pt>
                <c:pt idx="13799">
                  <c:v>-81.7905859453777</c:v>
                </c:pt>
                <c:pt idx="13800">
                  <c:v>-87.588177122151905</c:v>
                </c:pt>
                <c:pt idx="13801">
                  <c:v>-93.3257032426432</c:v>
                </c:pt>
                <c:pt idx="13802">
                  <c:v>-98.999234887347498</c:v>
                </c:pt>
                <c:pt idx="13803">
                  <c:v>-104.604946051601</c:v>
                </c:pt>
                <c:pt idx="13804">
                  <c:v>-110.138985850602</c:v>
                </c:pt>
                <c:pt idx="13805">
                  <c:v>-115.597502148526</c:v>
                </c:pt>
                <c:pt idx="13806">
                  <c:v>-120.976786757916</c:v>
                </c:pt>
                <c:pt idx="13807">
                  <c:v>-126.273159272705</c:v>
                </c:pt>
                <c:pt idx="13808">
                  <c:v>-131.48307875258899</c:v>
                </c:pt>
                <c:pt idx="13809">
                  <c:v>-136.60302016897799</c:v>
                </c:pt>
                <c:pt idx="13810">
                  <c:v>-141.629001882365</c:v>
                </c:pt>
                <c:pt idx="13811">
                  <c:v>-146.558043709879</c:v>
                </c:pt>
                <c:pt idx="13812">
                  <c:v>-151.386788587007</c:v>
                </c:pt>
                <c:pt idx="13813">
                  <c:v>-156.111661889549</c:v>
                </c:pt>
                <c:pt idx="13814">
                  <c:v>-160.72920625272801</c:v>
                </c:pt>
                <c:pt idx="13815">
                  <c:v>-165.23654366299999</c:v>
                </c:pt>
                <c:pt idx="13816">
                  <c:v>-169.630857751886</c:v>
                </c:pt>
                <c:pt idx="13817">
                  <c:v>-173.909228541115</c:v>
                </c:pt>
                <c:pt idx="13818">
                  <c:v>-178.06863653869701</c:v>
                </c:pt>
                <c:pt idx="13819">
                  <c:v>-182.10597095369101</c:v>
                </c:pt>
                <c:pt idx="13820">
                  <c:v>-186.01819999344499</c:v>
                </c:pt>
                <c:pt idx="13821">
                  <c:v>-189.80283423610101</c:v>
                </c:pt>
                <c:pt idx="13822">
                  <c:v>-193.457411318602</c:v>
                </c:pt>
                <c:pt idx="13823">
                  <c:v>-196.97933395887799</c:v>
                </c:pt>
                <c:pt idx="13824">
                  <c:v>-200.366036741632</c:v>
                </c:pt>
                <c:pt idx="13825">
                  <c:v>-203.615447999281</c:v>
                </c:pt>
                <c:pt idx="13826">
                  <c:v>-206.72547479367</c:v>
                </c:pt>
                <c:pt idx="13827">
                  <c:v>-209.69384275992201</c:v>
                </c:pt>
                <c:pt idx="13828">
                  <c:v>-212.518424728833</c:v>
                </c:pt>
                <c:pt idx="13829">
                  <c:v>-215.197838455637</c:v>
                </c:pt>
                <c:pt idx="13830">
                  <c:v>-217.72966539192001</c:v>
                </c:pt>
                <c:pt idx="13831">
                  <c:v>-220.111946035638</c:v>
                </c:pt>
                <c:pt idx="13832">
                  <c:v>-222.34359494103799</c:v>
                </c:pt>
                <c:pt idx="13833">
                  <c:v>-224.42261462544499</c:v>
                </c:pt>
                <c:pt idx="13834">
                  <c:v>-226.347724525996</c:v>
                </c:pt>
                <c:pt idx="13835">
                  <c:v>-228.11782513959099</c:v>
                </c:pt>
                <c:pt idx="13836">
                  <c:v>-229.73197019277299</c:v>
                </c:pt>
                <c:pt idx="13837">
                  <c:v>-231.18856508528901</c:v>
                </c:pt>
                <c:pt idx="13838">
                  <c:v>-232.48651377936801</c:v>
                </c:pt>
                <c:pt idx="13839">
                  <c:v>-233.62547187137099</c:v>
                </c:pt>
                <c:pt idx="13840">
                  <c:v>-234.60406651008</c:v>
                </c:pt>
                <c:pt idx="13841">
                  <c:v>-235.42169293930601</c:v>
                </c:pt>
                <c:pt idx="13842">
                  <c:v>-236.078121400577</c:v>
                </c:pt>
                <c:pt idx="13843">
                  <c:v>-236.572528310319</c:v>
                </c:pt>
                <c:pt idx="13844">
                  <c:v>-236.90478067087</c:v>
                </c:pt>
                <c:pt idx="13845">
                  <c:v>-237.07474366413101</c:v>
                </c:pt>
                <c:pt idx="13846">
                  <c:v>-237.08242408660601</c:v>
                </c:pt>
                <c:pt idx="13847">
                  <c:v>-236.92763416293701</c:v>
                </c:pt>
                <c:pt idx="13848">
                  <c:v>-236.61046715801601</c:v>
                </c:pt>
                <c:pt idx="13849">
                  <c:v>-236.13126004840001</c:v>
                </c:pt>
                <c:pt idx="13850">
                  <c:v>-235.4900961827</c:v>
                </c:pt>
                <c:pt idx="13851">
                  <c:v>-234.687285555664</c:v>
                </c:pt>
                <c:pt idx="13852">
                  <c:v>-233.72349191946</c:v>
                </c:pt>
                <c:pt idx="13853">
                  <c:v>-232.599691123274</c:v>
                </c:pt>
                <c:pt idx="13854">
                  <c:v>-231.316809495613</c:v>
                </c:pt>
                <c:pt idx="13855">
                  <c:v>-229.87509790621101</c:v>
                </c:pt>
                <c:pt idx="13856">
                  <c:v>-228.27588978947301</c:v>
                </c:pt>
                <c:pt idx="13857">
                  <c:v>-226.52040513981899</c:v>
                </c:pt>
                <c:pt idx="13858">
                  <c:v>-224.609744559456</c:v>
                </c:pt>
                <c:pt idx="13859">
                  <c:v>-222.54489154025501</c:v>
                </c:pt>
                <c:pt idx="13860">
                  <c:v>-220.32779452222101</c:v>
                </c:pt>
                <c:pt idx="13861">
                  <c:v>-217.95971454053901</c:v>
                </c:pt>
                <c:pt idx="13862">
                  <c:v>-215.442202354643</c:v>
                </c:pt>
                <c:pt idx="13863">
                  <c:v>-212.77675442145599</c:v>
                </c:pt>
                <c:pt idx="13864">
                  <c:v>-209.96573401947899</c:v>
                </c:pt>
                <c:pt idx="13865">
                  <c:v>-207.01072489279699</c:v>
                </c:pt>
                <c:pt idx="13866">
                  <c:v>-203.91367507634899</c:v>
                </c:pt>
                <c:pt idx="13867">
                  <c:v>-200.67685277364501</c:v>
                </c:pt>
                <c:pt idx="13868">
                  <c:v>-197.30279732458999</c:v>
                </c:pt>
                <c:pt idx="13869">
                  <c:v>-193.79319466904499</c:v>
                </c:pt>
                <c:pt idx="13870">
                  <c:v>-190.15065093521099</c:v>
                </c:pt>
                <c:pt idx="13871">
                  <c:v>-186.37797371957399</c:v>
                </c:pt>
                <c:pt idx="13872">
                  <c:v>-182.477826636256</c:v>
                </c:pt>
                <c:pt idx="13873">
                  <c:v>-178.45272061240601</c:v>
                </c:pt>
                <c:pt idx="13874">
                  <c:v>-174.305170932702</c:v>
                </c:pt>
                <c:pt idx="13875">
                  <c:v>-170.03815088046699</c:v>
                </c:pt>
                <c:pt idx="13876">
                  <c:v>-165.65456998222501</c:v>
                </c:pt>
                <c:pt idx="13877">
                  <c:v>-161.15726732798501</c:v>
                </c:pt>
                <c:pt idx="13878">
                  <c:v>-156.549468067421</c:v>
                </c:pt>
                <c:pt idx="13879">
                  <c:v>-151.83442500292799</c:v>
                </c:pt>
                <c:pt idx="13880">
                  <c:v>-147.01554963745201</c:v>
                </c:pt>
                <c:pt idx="13881">
                  <c:v>-142.09576335762799</c:v>
                </c:pt>
                <c:pt idx="13882">
                  <c:v>-137.078769857884</c:v>
                </c:pt>
                <c:pt idx="13883">
                  <c:v>-131.968030921566</c:v>
                </c:pt>
                <c:pt idx="13884">
                  <c:v>-126.76647165169</c:v>
                </c:pt>
                <c:pt idx="13885">
                  <c:v>-121.478220192881</c:v>
                </c:pt>
                <c:pt idx="13886">
                  <c:v>-116.106773197929</c:v>
                </c:pt>
                <c:pt idx="13887">
                  <c:v>-110.655354118587</c:v>
                </c:pt>
                <c:pt idx="13888">
                  <c:v>-105.128009766472</c:v>
                </c:pt>
                <c:pt idx="13889">
                  <c:v>-99.528748367375997</c:v>
                </c:pt>
                <c:pt idx="13890">
                  <c:v>-93.861519619497201</c:v>
                </c:pt>
                <c:pt idx="13891">
                  <c:v>-88.129742608331199</c:v>
                </c:pt>
                <c:pt idx="13892">
                  <c:v>-82.337890070201098</c:v>
                </c:pt>
                <c:pt idx="13893">
                  <c:v>-76.489665978977598</c:v>
                </c:pt>
                <c:pt idx="13894">
                  <c:v>-70.588537027097701</c:v>
                </c:pt>
                <c:pt idx="13895">
                  <c:v>-64.639135706108505</c:v>
                </c:pt>
                <c:pt idx="13896">
                  <c:v>-58.645434721988799</c:v>
                </c:pt>
                <c:pt idx="13897">
                  <c:v>-52.611413862677502</c:v>
                </c:pt>
                <c:pt idx="13898">
                  <c:v>-46.541355253819198</c:v>
                </c:pt>
                <c:pt idx="13899">
                  <c:v>-40.439646024347802</c:v>
                </c:pt>
                <c:pt idx="13900">
                  <c:v>-34.310287347456097</c:v>
                </c:pt>
                <c:pt idx="13901">
                  <c:v>-28.1573825257389</c:v>
                </c:pt>
                <c:pt idx="13902">
                  <c:v>-21.985272874503401</c:v>
                </c:pt>
                <c:pt idx="13903">
                  <c:v>-15.798346604356301</c:v>
                </c:pt>
                <c:pt idx="13904">
                  <c:v>-9.6005548608374909</c:v>
                </c:pt>
                <c:pt idx="13905">
                  <c:v>-3.3959072672953199</c:v>
                </c:pt>
                <c:pt idx="13906">
                  <c:v>2.8113845674445002</c:v>
                </c:pt>
                <c:pt idx="13907">
                  <c:v>9.0169318765713697</c:v>
                </c:pt>
                <c:pt idx="13908">
                  <c:v>15.216196180103401</c:v>
                </c:pt>
                <c:pt idx="13909">
                  <c:v>21.404676938871301</c:v>
                </c:pt>
                <c:pt idx="13910">
                  <c:v>27.5783901476421</c:v>
                </c:pt>
                <c:pt idx="13911">
                  <c:v>33.733365947236997</c:v>
                </c:pt>
                <c:pt idx="13912">
                  <c:v>39.865338451072098</c:v>
                </c:pt>
                <c:pt idx="13913">
                  <c:v>45.9696619589417</c:v>
                </c:pt>
                <c:pt idx="13914">
                  <c:v>52.042642730155102</c:v>
                </c:pt>
                <c:pt idx="13915">
                  <c:v>58.080048725130297</c:v>
                </c:pt>
                <c:pt idx="13916">
                  <c:v>64.077647987179105</c:v>
                </c:pt>
                <c:pt idx="13917">
                  <c:v>70.031323361608599</c:v>
                </c:pt>
                <c:pt idx="13918">
                  <c:v>75.936964733203794</c:v>
                </c:pt>
                <c:pt idx="13919">
                  <c:v>81.790585090217206</c:v>
                </c:pt>
                <c:pt idx="13920">
                  <c:v>87.588176246437698</c:v>
                </c:pt>
                <c:pt idx="13921">
                  <c:v>93.3257023467187</c:v>
                </c:pt>
                <c:pt idx="13922">
                  <c:v>98.999233971561395</c:v>
                </c:pt>
                <c:pt idx="13923">
                  <c:v>104.60494511631001</c:v>
                </c:pt>
                <c:pt idx="13924">
                  <c:v>110.13898489616901</c:v>
                </c:pt>
                <c:pt idx="13925">
                  <c:v>115.597501175318</c:v>
                </c:pt>
                <c:pt idx="13926">
                  <c:v>120.976785766304</c:v>
                </c:pt>
                <c:pt idx="13927">
                  <c:v>126.273158263068</c:v>
                </c:pt>
                <c:pt idx="13928">
                  <c:v>131.483077725306</c:v>
                </c:pt>
                <c:pt idx="13929">
                  <c:v>136.60301912443899</c:v>
                </c:pt>
                <c:pt idx="13930">
                  <c:v>141.62900082096201</c:v>
                </c:pt>
                <c:pt idx="13931">
                  <c:v>146.558042632005</c:v>
                </c:pt>
                <c:pt idx="13932">
                  <c:v>151.38678749306499</c:v>
                </c:pt>
                <c:pt idx="13933">
                  <c:v>156.111660779944</c:v>
                </c:pt>
                <c:pt idx="13934">
                  <c:v>160.729205127867</c:v>
                </c:pt>
                <c:pt idx="13935">
                  <c:v>165.236542523298</c:v>
                </c:pt>
                <c:pt idx="13936">
                  <c:v>169.63085659775999</c:v>
                </c:pt>
                <c:pt idx="13937">
                  <c:v>173.90922737298499</c:v>
                </c:pt>
                <c:pt idx="13938">
                  <c:v>178.068635356984</c:v>
                </c:pt>
                <c:pt idx="13939">
                  <c:v>182.10596975882501</c:v>
                </c:pt>
                <c:pt idx="13940">
                  <c:v>186.01819878585701</c:v>
                </c:pt>
                <c:pt idx="13941">
                  <c:v>189.80283301622501</c:v>
                </c:pt>
                <c:pt idx="13942">
                  <c:v>193.45741008687401</c:v>
                </c:pt>
                <c:pt idx="13943">
                  <c:v>196.97933271573601</c:v>
                </c:pt>
                <c:pt idx="13944">
                  <c:v>200.36603548751901</c:v>
                </c:pt>
                <c:pt idx="13945">
                  <c:v>203.61544673464101</c:v>
                </c:pt>
                <c:pt idx="13946">
                  <c:v>206.72547351895</c:v>
                </c:pt>
                <c:pt idx="13947">
                  <c:v>209.69384147557</c:v>
                </c:pt>
                <c:pt idx="13948">
                  <c:v>212.51842343530001</c:v>
                </c:pt>
                <c:pt idx="13949">
                  <c:v>215.19783715337701</c:v>
                </c:pt>
                <c:pt idx="13950">
                  <c:v>217.72966408138601</c:v>
                </c:pt>
                <c:pt idx="13951">
                  <c:v>220.11194471728601</c:v>
                </c:pt>
                <c:pt idx="13952">
                  <c:v>222.343593615326</c:v>
                </c:pt>
                <c:pt idx="13953">
                  <c:v>224.42261329283201</c:v>
                </c:pt>
                <c:pt idx="13954">
                  <c:v>226.34772318693999</c:v>
                </c:pt>
                <c:pt idx="13955">
                  <c:v>228.117823794553</c:v>
                </c:pt>
                <c:pt idx="13956">
                  <c:v>229.731968842215</c:v>
                </c:pt>
                <c:pt idx="13957">
                  <c:v>231.18856372967201</c:v>
                </c:pt>
                <c:pt idx="13958">
                  <c:v>232.48651241915499</c:v>
                </c:pt>
                <c:pt idx="13959">
                  <c:v>233.625470507024</c:v>
                </c:pt>
                <c:pt idx="13960">
                  <c:v>234.60406514206201</c:v>
                </c:pt>
                <c:pt idx="13961">
                  <c:v>235.42169156808001</c:v>
                </c:pt>
                <c:pt idx="13962">
                  <c:v>236.07812002660501</c:v>
                </c:pt>
                <c:pt idx="13963">
                  <c:v>236.572526934064</c:v>
                </c:pt>
                <c:pt idx="13964">
                  <c:v>236.904779292792</c:v>
                </c:pt>
                <c:pt idx="13965">
                  <c:v>237.07474228469201</c:v>
                </c:pt>
                <c:pt idx="13966">
                  <c:v>237.08242270626701</c:v>
                </c:pt>
                <c:pt idx="13967">
                  <c:v>236.92763278215699</c:v>
                </c:pt>
                <c:pt idx="13968">
                  <c:v>236.61046577725401</c:v>
                </c:pt>
                <c:pt idx="13969">
                  <c:v>236.131258668112</c:v>
                </c:pt>
                <c:pt idx="13970">
                  <c:v>235.490094803342</c:v>
                </c:pt>
                <c:pt idx="13971">
                  <c:v>234.687284177691</c:v>
                </c:pt>
                <c:pt idx="13972">
                  <c:v>233.723490543324</c:v>
                </c:pt>
                <c:pt idx="13973">
                  <c:v>232.59968974942601</c:v>
                </c:pt>
                <c:pt idx="13974">
                  <c:v>231.31680812450199</c:v>
                </c:pt>
                <c:pt idx="13975">
                  <c:v>229.875096538283</c:v>
                </c:pt>
                <c:pt idx="13976">
                  <c:v>228.27588842517301</c:v>
                </c:pt>
                <c:pt idx="13977">
                  <c:v>226.52040377958801</c:v>
                </c:pt>
                <c:pt idx="13978">
                  <c:v>224.60974320373501</c:v>
                </c:pt>
                <c:pt idx="13979">
                  <c:v>222.54489018947999</c:v>
                </c:pt>
                <c:pt idx="13980">
                  <c:v>220.32779317682699</c:v>
                </c:pt>
                <c:pt idx="13981">
                  <c:v>217.959713200957</c:v>
                </c:pt>
                <c:pt idx="13982">
                  <c:v>215.44220102130001</c:v>
                </c:pt>
                <c:pt idx="13983">
                  <c:v>212.776753094778</c:v>
                </c:pt>
                <c:pt idx="13984">
                  <c:v>209.96573269988801</c:v>
                </c:pt>
                <c:pt idx="13985">
                  <c:v>207.010723580709</c:v>
                </c:pt>
                <c:pt idx="13986">
                  <c:v>203.91367377217901</c:v>
                </c:pt>
                <c:pt idx="13987">
                  <c:v>200.676851477806</c:v>
                </c:pt>
                <c:pt idx="13988">
                  <c:v>197.302796037489</c:v>
                </c:pt>
                <c:pt idx="13989">
                  <c:v>193.79319339108201</c:v>
                </c:pt>
                <c:pt idx="13990">
                  <c:v>190.15064966678599</c:v>
                </c:pt>
                <c:pt idx="13991">
                  <c:v>186.37797246108201</c:v>
                </c:pt>
                <c:pt idx="13992">
                  <c:v>182.47782538808801</c:v>
                </c:pt>
                <c:pt idx="13993">
                  <c:v>178.45271937494701</c:v>
                </c:pt>
                <c:pt idx="13994">
                  <c:v>174.305169706334</c:v>
                </c:pt>
                <c:pt idx="13995">
                  <c:v>170.03814966556601</c:v>
                </c:pt>
                <c:pt idx="13996">
                  <c:v>165.65456877916199</c:v>
                </c:pt>
                <c:pt idx="13997">
                  <c:v>161.157266137128</c:v>
                </c:pt>
                <c:pt idx="13998">
                  <c:v>156.549466889131</c:v>
                </c:pt>
                <c:pt idx="13999">
                  <c:v>151.834423837564</c:v>
                </c:pt>
                <c:pt idx="14000">
                  <c:v>147.01554848536301</c:v>
                </c:pt>
                <c:pt idx="14001">
                  <c:v>142.095762219162</c:v>
                </c:pt>
                <c:pt idx="14002">
                  <c:v>137.07876873338</c:v>
                </c:pt>
                <c:pt idx="14003">
                  <c:v>131.96802981136099</c:v>
                </c:pt>
                <c:pt idx="14004">
                  <c:v>126.766470556112</c:v>
                </c:pt>
                <c:pt idx="14005">
                  <c:v>121.478219112254</c:v>
                </c:pt>
                <c:pt idx="14006">
                  <c:v>116.106772132572</c:v>
                </c:pt>
                <c:pt idx="14007">
                  <c:v>110.655353068813</c:v>
                </c:pt>
                <c:pt idx="14008">
                  <c:v>105.128008732586</c:v>
                </c:pt>
                <c:pt idx="14009">
                  <c:v>99.528747349678198</c:v>
                </c:pt>
                <c:pt idx="14010">
                  <c:v>93.861518618282105</c:v>
                </c:pt>
                <c:pt idx="14011">
                  <c:v>88.129741623886204</c:v>
                </c:pt>
                <c:pt idx="14012">
                  <c:v>82.337889102806997</c:v>
                </c:pt>
                <c:pt idx="14013">
                  <c:v>76.489665028907893</c:v>
                </c:pt>
                <c:pt idx="14014">
                  <c:v>70.588536094624203</c:v>
                </c:pt>
                <c:pt idx="14015">
                  <c:v>64.639134791493703</c:v>
                </c:pt>
                <c:pt idx="14016">
                  <c:v>58.645433825484098</c:v>
                </c:pt>
                <c:pt idx="14017">
                  <c:v>52.611412984534503</c:v>
                </c:pt>
                <c:pt idx="14018">
                  <c:v>46.541354394280297</c:v>
                </c:pt>
                <c:pt idx="14019">
                  <c:v>40.439645183646</c:v>
                </c:pt>
                <c:pt idx="14020">
                  <c:v>34.310286525819102</c:v>
                </c:pt>
                <c:pt idx="14021">
                  <c:v>28.157381723392501</c:v>
                </c:pt>
                <c:pt idx="14022">
                  <c:v>21.9852720916587</c:v>
                </c:pt>
                <c:pt idx="14023">
                  <c:v>15.7983458412226</c:v>
                </c:pt>
                <c:pt idx="14024">
                  <c:v>9.6005541176131093</c:v>
                </c:pt>
                <c:pt idx="14025">
                  <c:v>3.3959065441748102</c:v>
                </c:pt>
                <c:pt idx="14026">
                  <c:v>-2.8113852702757298</c:v>
                </c:pt>
                <c:pt idx="14027">
                  <c:v>-9.0169325589352507</c:v>
                </c:pt>
                <c:pt idx="14028">
                  <c:v>-15.2161968418256</c:v>
                </c:pt>
                <c:pt idx="14029">
                  <c:v>-21.404677579791901</c:v>
                </c:pt>
                <c:pt idx="14030">
                  <c:v>-27.578390767601601</c:v>
                </c:pt>
                <c:pt idx="14031">
                  <c:v>-33.733366546084703</c:v>
                </c:pt>
                <c:pt idx="14032">
                  <c:v>-39.865339028666703</c:v>
                </c:pt>
                <c:pt idx="14033">
                  <c:v>-45.9696625151511</c:v>
                </c:pt>
                <c:pt idx="14034">
                  <c:v>-52.042643264847101</c:v>
                </c:pt>
                <c:pt idx="14035">
                  <c:v>-58.080049238187399</c:v>
                </c:pt>
                <c:pt idx="14036">
                  <c:v>-64.077648478489195</c:v>
                </c:pt>
                <c:pt idx="14037">
                  <c:v>-70.031323831067198</c:v>
                </c:pt>
                <c:pt idx="14038">
                  <c:v>-75.936965180713599</c:v>
                </c:pt>
                <c:pt idx="14039">
                  <c:v>-81.790585515686303</c:v>
                </c:pt>
                <c:pt idx="14040">
                  <c:v>-87.588176649785396</c:v>
                </c:pt>
                <c:pt idx="14041">
                  <c:v>-93.325702727871501</c:v>
                </c:pt>
                <c:pt idx="14042">
                  <c:v>-98.9992343304515</c:v>
                </c:pt>
                <c:pt idx="14043">
                  <c:v>-104.604945452875</c:v>
                </c:pt>
                <c:pt idx="14044">
                  <c:v>-110.138985210359</c:v>
                </c:pt>
                <c:pt idx="14045">
                  <c:v>-115.597501467086</c:v>
                </c:pt>
                <c:pt idx="14046">
                  <c:v>-120.976786035616</c:v>
                </c:pt>
                <c:pt idx="14047">
                  <c:v>-126.273158509892</c:v>
                </c:pt>
                <c:pt idx="14048">
                  <c:v>-131.48307794962199</c:v>
                </c:pt>
                <c:pt idx="14049">
                  <c:v>-136.60301932623099</c:v>
                </c:pt>
                <c:pt idx="14050">
                  <c:v>-141.62900100022199</c:v>
                </c:pt>
                <c:pt idx="14051">
                  <c:v>-146.558042788736</c:v>
                </c:pt>
                <c:pt idx="14052">
                  <c:v>-151.386787627274</c:v>
                </c:pt>
                <c:pt idx="14053">
                  <c:v>-156.11166089164601</c:v>
                </c:pt>
                <c:pt idx="14054">
                  <c:v>-160.72920521708599</c:v>
                </c:pt>
                <c:pt idx="14055">
                  <c:v>-165.23654259006301</c:v>
                </c:pt>
                <c:pt idx="14056">
                  <c:v>-169.63085664210899</c:v>
                </c:pt>
                <c:pt idx="14057">
                  <c:v>-173.90922739496199</c:v>
                </c:pt>
                <c:pt idx="14058">
                  <c:v>-178.06863535664399</c:v>
                </c:pt>
                <c:pt idx="14059">
                  <c:v>-182.10596973622501</c:v>
                </c:pt>
                <c:pt idx="14060">
                  <c:v>-186.018198741064</c:v>
                </c:pt>
                <c:pt idx="14061">
                  <c:v>-189.80283294931201</c:v>
                </c:pt>
                <c:pt idx="14062">
                  <c:v>-193.45740999792301</c:v>
                </c:pt>
                <c:pt idx="14063">
                  <c:v>-196.97933260483401</c:v>
                </c:pt>
                <c:pt idx="14064">
                  <c:v>-200.36603535476101</c:v>
                </c:pt>
                <c:pt idx="14065">
                  <c:v>-203.61544658013</c:v>
                </c:pt>
                <c:pt idx="14066">
                  <c:v>-206.72547334279599</c:v>
                </c:pt>
                <c:pt idx="14067">
                  <c:v>-209.693841277887</c:v>
                </c:pt>
                <c:pt idx="14068">
                  <c:v>-212.518423216211</c:v>
                </c:pt>
                <c:pt idx="14069">
                  <c:v>-215.197836913011</c:v>
                </c:pt>
                <c:pt idx="14070">
                  <c:v>-217.72966381987999</c:v>
                </c:pt>
                <c:pt idx="14071">
                  <c:v>-220.111944434782</c:v>
                </c:pt>
                <c:pt idx="14072">
                  <c:v>-222.34359331197399</c:v>
                </c:pt>
                <c:pt idx="14073">
                  <c:v>-224.42261296878701</c:v>
                </c:pt>
                <c:pt idx="14074">
                  <c:v>-226.34772284236499</c:v>
                </c:pt>
                <c:pt idx="14075">
                  <c:v>-228.117823429617</c:v>
                </c:pt>
                <c:pt idx="14076">
                  <c:v>-229.731968457091</c:v>
                </c:pt>
                <c:pt idx="14077">
                  <c:v>-231.188563324543</c:v>
                </c:pt>
                <c:pt idx="14078">
                  <c:v>-232.48651199420701</c:v>
                </c:pt>
                <c:pt idx="14079">
                  <c:v>-233.625470062451</c:v>
                </c:pt>
                <c:pt idx="14080">
                  <c:v>-234.60406467806399</c:v>
                </c:pt>
                <c:pt idx="14081">
                  <c:v>-235.42169108486101</c:v>
                </c:pt>
                <c:pt idx="14082">
                  <c:v>-236.07811952437601</c:v>
                </c:pt>
                <c:pt idx="14083">
                  <c:v>-236.572526413042</c:v>
                </c:pt>
                <c:pt idx="14084">
                  <c:v>-236.90477875319999</c:v>
                </c:pt>
                <c:pt idx="14085">
                  <c:v>-237.07474172675799</c:v>
                </c:pt>
                <c:pt idx="14086">
                  <c:v>-237.08242213022399</c:v>
                </c:pt>
                <c:pt idx="14087">
                  <c:v>-236.92763218824399</c:v>
                </c:pt>
                <c:pt idx="14088">
                  <c:v>-236.610465165715</c:v>
                </c:pt>
                <c:pt idx="14089">
                  <c:v>-236.13125803919701</c:v>
                </c:pt>
                <c:pt idx="14090">
                  <c:v>-235.49009415730399</c:v>
                </c:pt>
                <c:pt idx="14091">
                  <c:v>-234.68728351479001</c:v>
                </c:pt>
                <c:pt idx="14092">
                  <c:v>-233.72348986382499</c:v>
                </c:pt>
                <c:pt idx="14093">
                  <c:v>-232.59968905359699</c:v>
                </c:pt>
                <c:pt idx="14094">
                  <c:v>-231.316807412618</c:v>
                </c:pt>
                <c:pt idx="14095">
                  <c:v>-229.87509581062099</c:v>
                </c:pt>
                <c:pt idx="14096">
                  <c:v>-228.27588768201599</c:v>
                </c:pt>
                <c:pt idx="14097">
                  <c:v>-226.52040302122501</c:v>
                </c:pt>
                <c:pt idx="14098">
                  <c:v>-224.60974243045499</c:v>
                </c:pt>
                <c:pt idx="14099">
                  <c:v>-222.544889401581</c:v>
                </c:pt>
                <c:pt idx="14100">
                  <c:v>-220.32779237460699</c:v>
                </c:pt>
                <c:pt idx="14101">
                  <c:v>-217.95971238472001</c:v>
                </c:pt>
                <c:pt idx="14102">
                  <c:v>-215.442200191354</c:v>
                </c:pt>
                <c:pt idx="14103">
                  <c:v>-212.776752251434</c:v>
                </c:pt>
                <c:pt idx="14104">
                  <c:v>-209.96573184345999</c:v>
                </c:pt>
                <c:pt idx="14105">
                  <c:v>-207.01072271151699</c:v>
                </c:pt>
                <c:pt idx="14106">
                  <c:v>-203.91367289054301</c:v>
                </c:pt>
                <c:pt idx="14107">
                  <c:v>-200.67685058405101</c:v>
                </c:pt>
                <c:pt idx="14108">
                  <c:v>-197.30279513194299</c:v>
                </c:pt>
                <c:pt idx="14109">
                  <c:v>-193.79319247407699</c:v>
                </c:pt>
                <c:pt idx="14110">
                  <c:v>-190.150648738657</c:v>
                </c:pt>
                <c:pt idx="14111">
                  <c:v>-186.37797152216501</c:v>
                </c:pt>
                <c:pt idx="14112">
                  <c:v>-182.477824438722</c:v>
                </c:pt>
                <c:pt idx="14113">
                  <c:v>-178.452718415475</c:v>
                </c:pt>
                <c:pt idx="14114">
                  <c:v>-174.30516873709999</c:v>
                </c:pt>
                <c:pt idx="14115">
                  <c:v>-170.038148686916</c:v>
                </c:pt>
                <c:pt idx="14116">
                  <c:v>-165.654567791446</c:v>
                </c:pt>
                <c:pt idx="14117">
                  <c:v>-161.157265140698</c:v>
                </c:pt>
                <c:pt idx="14118">
                  <c:v>-156.54946588433901</c:v>
                </c:pt>
                <c:pt idx="14119">
                  <c:v>-151.834422824764</c:v>
                </c:pt>
                <c:pt idx="14120">
                  <c:v>-147.015547464913</c:v>
                </c:pt>
                <c:pt idx="14121">
                  <c:v>-142.095761191419</c:v>
                </c:pt>
                <c:pt idx="14122">
                  <c:v>-137.07876769870501</c:v>
                </c:pt>
                <c:pt idx="14123">
                  <c:v>-131.96802877011399</c:v>
                </c:pt>
                <c:pt idx="14124">
                  <c:v>-126.766469508656</c:v>
                </c:pt>
                <c:pt idx="14125">
                  <c:v>-121.478218058953</c:v>
                </c:pt>
                <c:pt idx="14126">
                  <c:v>-116.106771073787</c:v>
                </c:pt>
                <c:pt idx="14127">
                  <c:v>-110.65535200491099</c:v>
                </c:pt>
                <c:pt idx="14128">
                  <c:v>-105.12800766393499</c:v>
                </c:pt>
                <c:pt idx="14129">
                  <c:v>-99.528746276641002</c:v>
                </c:pt>
                <c:pt idx="14130">
                  <c:v>-93.86151754123</c:v>
                </c:pt>
                <c:pt idx="14131">
                  <c:v>-88.129740543182606</c:v>
                </c:pt>
                <c:pt idx="14132">
                  <c:v>-82.337888018821104</c:v>
                </c:pt>
                <c:pt idx="14133">
                  <c:v>-76.489663942008605</c:v>
                </c:pt>
                <c:pt idx="14134">
                  <c:v>-70.588535005176794</c:v>
                </c:pt>
                <c:pt idx="14135">
                  <c:v>-64.639133699865297</c:v>
                </c:pt>
                <c:pt idx="14136">
                  <c:v>-58.645432732042003</c:v>
                </c:pt>
                <c:pt idx="14137">
                  <c:v>-52.611411889649503</c:v>
                </c:pt>
                <c:pt idx="14138">
                  <c:v>-46.541353298313901</c:v>
                </c:pt>
                <c:pt idx="14139">
                  <c:v>-40.4396440869656</c:v>
                </c:pt>
                <c:pt idx="14140">
                  <c:v>-34.310285428789797</c:v>
                </c:pt>
                <c:pt idx="14141">
                  <c:v>-28.157380626379702</c:v>
                </c:pt>
                <c:pt idx="14142">
                  <c:v>-21.985270995024099</c:v>
                </c:pt>
                <c:pt idx="14143">
                  <c:v>-15.7983447453278</c:v>
                </c:pt>
                <c:pt idx="14144">
                  <c:v>-9.6005530228216607</c:v>
                </c:pt>
                <c:pt idx="14145">
                  <c:v>-3.3959054508428199</c:v>
                </c:pt>
                <c:pt idx="14146">
                  <c:v>2.81138636178843</c:v>
                </c:pt>
                <c:pt idx="14147">
                  <c:v>9.0169336482706903</c:v>
                </c:pt>
                <c:pt idx="14148">
                  <c:v>15.216197928631299</c:v>
                </c:pt>
                <c:pt idx="14149">
                  <c:v>21.404678663711799</c:v>
                </c:pt>
                <c:pt idx="14150">
                  <c:v>27.578391848286699</c:v>
                </c:pt>
                <c:pt idx="14151">
                  <c:v>33.733367623188201</c:v>
                </c:pt>
                <c:pt idx="14152">
                  <c:v>39.865340101837901</c:v>
                </c:pt>
                <c:pt idx="14153">
                  <c:v>45.9696635840467</c:v>
                </c:pt>
                <c:pt idx="14154">
                  <c:v>52.042644329123803</c:v>
                </c:pt>
                <c:pt idx="14155">
                  <c:v>58.080050297503803</c:v>
                </c:pt>
                <c:pt idx="14156">
                  <c:v>64.077649532509298</c:v>
                </c:pt>
                <c:pt idx="14157">
                  <c:v>70.031324879456903</c:v>
                </c:pt>
                <c:pt idx="14158">
                  <c:v>75.936966223136906</c:v>
                </c:pt>
                <c:pt idx="14159">
                  <c:v>81.790586551818393</c:v>
                </c:pt>
                <c:pt idx="14160">
                  <c:v>87.588177679297601</c:v>
                </c:pt>
                <c:pt idx="14161">
                  <c:v>93.325703750438905</c:v>
                </c:pt>
                <c:pt idx="14162">
                  <c:v>98.999235345757299</c:v>
                </c:pt>
                <c:pt idx="14163">
                  <c:v>104.60494646060199</c:v>
                </c:pt>
                <c:pt idx="14164">
                  <c:v>110.13898621019101</c:v>
                </c:pt>
                <c:pt idx="14165">
                  <c:v>115.597502458718</c:v>
                </c:pt>
                <c:pt idx="14166">
                  <c:v>120.976787018736</c:v>
                </c:pt>
                <c:pt idx="14167">
                  <c:v>126.27315948419999</c:v>
                </c:pt>
                <c:pt idx="14168">
                  <c:v>131.48307891481801</c:v>
                </c:pt>
                <c:pt idx="14169">
                  <c:v>136.603020282019</c:v>
                </c:pt>
                <c:pt idx="14170">
                  <c:v>141.629001946313</c:v>
                </c:pt>
                <c:pt idx="14171">
                  <c:v>146.55804372484101</c:v>
                </c:pt>
                <c:pt idx="14172">
                  <c:v>151.386788553109</c:v>
                </c:pt>
                <c:pt idx="14173">
                  <c:v>156.11166180693101</c:v>
                </c:pt>
                <c:pt idx="14174">
                  <c:v>160.729206121548</c:v>
                </c:pt>
                <c:pt idx="14175">
                  <c:v>165.23654348343001</c:v>
                </c:pt>
                <c:pt idx="14176">
                  <c:v>169.63085752411399</c:v>
                </c:pt>
                <c:pt idx="14177">
                  <c:v>173.90922826534401</c:v>
                </c:pt>
                <c:pt idx="14178">
                  <c:v>178.068636215146</c:v>
                </c:pt>
                <c:pt idx="14179">
                  <c:v>182.10597058259401</c:v>
                </c:pt>
                <c:pt idx="14180">
                  <c:v>186.01819957505199</c:v>
                </c:pt>
                <c:pt idx="14181">
                  <c:v>189.80283377067499</c:v>
                </c:pt>
                <c:pt idx="14182">
                  <c:v>193.457410806425</c:v>
                </c:pt>
                <c:pt idx="14183">
                  <c:v>196.97933340023999</c:v>
                </c:pt>
                <c:pt idx="14184">
                  <c:v>200.36603613684201</c:v>
                </c:pt>
                <c:pt idx="14185">
                  <c:v>203.615447348663</c:v>
                </c:pt>
                <c:pt idx="14186">
                  <c:v>206.725474097562</c:v>
                </c:pt>
                <c:pt idx="14187">
                  <c:v>209.693842018672</c:v>
                </c:pt>
                <c:pt idx="14188">
                  <c:v>212.518423942808</c:v>
                </c:pt>
                <c:pt idx="14189">
                  <c:v>215.197837625218</c:v>
                </c:pt>
                <c:pt idx="14190">
                  <c:v>217.72966451749701</c:v>
                </c:pt>
                <c:pt idx="14191">
                  <c:v>220.111945117619</c:v>
                </c:pt>
                <c:pt idx="14192">
                  <c:v>222.34359397984201</c:v>
                </c:pt>
                <c:pt idx="14193">
                  <c:v>224.422613621506</c:v>
                </c:pt>
                <c:pt idx="14194">
                  <c:v>226.34772347975999</c:v>
                </c:pt>
                <c:pt idx="14195">
                  <c:v>228.11782405151601</c:v>
                </c:pt>
                <c:pt idx="14196">
                  <c:v>229.73196906333001</c:v>
                </c:pt>
                <c:pt idx="14197">
                  <c:v>231.188563914963</c:v>
                </c:pt>
                <c:pt idx="14198">
                  <c:v>232.48651256865401</c:v>
                </c:pt>
                <c:pt idx="14199">
                  <c:v>233.62547062077701</c:v>
                </c:pt>
                <c:pt idx="14200">
                  <c:v>234.60406522012701</c:v>
                </c:pt>
                <c:pt idx="14201">
                  <c:v>235.42169161052601</c:v>
                </c:pt>
                <c:pt idx="14202">
                  <c:v>236.078120033511</c:v>
                </c:pt>
                <c:pt idx="14203">
                  <c:v>236.572526905524</c:v>
                </c:pt>
                <c:pt idx="14204">
                  <c:v>236.90477922890901</c:v>
                </c:pt>
                <c:pt idx="14205">
                  <c:v>237.07474218558099</c:v>
                </c:pt>
                <c:pt idx="14206">
                  <c:v>237.08242257205401</c:v>
                </c:pt>
                <c:pt idx="14207">
                  <c:v>236.92763261298001</c:v>
                </c:pt>
                <c:pt idx="14208">
                  <c:v>236.610465573261</c:v>
                </c:pt>
                <c:pt idx="14209">
                  <c:v>236.13125842946499</c:v>
                </c:pt>
                <c:pt idx="14210">
                  <c:v>235.49009453021</c:v>
                </c:pt>
                <c:pt idx="14211">
                  <c:v>234.687283870257</c:v>
                </c:pt>
                <c:pt idx="14212">
                  <c:v>233.723490201781</c:v>
                </c:pt>
                <c:pt idx="14213">
                  <c:v>232.59968937397699</c:v>
                </c:pt>
                <c:pt idx="14214">
                  <c:v>231.31680771536199</c:v>
                </c:pt>
                <c:pt idx="14215">
                  <c:v>229.87509609567701</c:v>
                </c:pt>
                <c:pt idx="14216">
                  <c:v>228.27588794933601</c:v>
                </c:pt>
                <c:pt idx="14217">
                  <c:v>226.520403270766</c:v>
                </c:pt>
                <c:pt idx="14218">
                  <c:v>224.609742662184</c:v>
                </c:pt>
                <c:pt idx="14219">
                  <c:v>222.54488961546701</c:v>
                </c:pt>
                <c:pt idx="14220">
                  <c:v>220.327792570627</c:v>
                </c:pt>
                <c:pt idx="14221">
                  <c:v>217.95971256285699</c:v>
                </c:pt>
                <c:pt idx="14222">
                  <c:v>215.442200351596</c:v>
                </c:pt>
                <c:pt idx="14223">
                  <c:v>212.77675239377601</c:v>
                </c:pt>
                <c:pt idx="14224">
                  <c:v>209.965731967903</c:v>
                </c:pt>
                <c:pt idx="14225">
                  <c:v>207.01072281806501</c:v>
                </c:pt>
                <c:pt idx="14226">
                  <c:v>203.91367297920999</c:v>
                </c:pt>
                <c:pt idx="14227">
                  <c:v>200.676850654856</c:v>
                </c:pt>
                <c:pt idx="14228">
                  <c:v>197.302795184909</c:v>
                </c:pt>
                <c:pt idx="14229">
                  <c:v>193.793192509232</c:v>
                </c:pt>
                <c:pt idx="14230">
                  <c:v>190.150648756039</c:v>
                </c:pt>
                <c:pt idx="14231">
                  <c:v>186.377971521814</c:v>
                </c:pt>
                <c:pt idx="14232">
                  <c:v>182.47782442068601</c:v>
                </c:pt>
                <c:pt idx="14233">
                  <c:v>178.45271837980701</c:v>
                </c:pt>
                <c:pt idx="14234">
                  <c:v>174.30516868385899</c:v>
                </c:pt>
                <c:pt idx="14235">
                  <c:v>170.03814861616601</c:v>
                </c:pt>
                <c:pt idx="14236">
                  <c:v>165.65456770325801</c:v>
                </c:pt>
                <c:pt idx="14237">
                  <c:v>161.15726503514401</c:v>
                </c:pt>
                <c:pt idx="14238">
                  <c:v>156.549465761503</c:v>
                </c:pt>
                <c:pt idx="14239">
                  <c:v>151.834422684732</c:v>
                </c:pt>
                <c:pt idx="14240">
                  <c:v>147.01554730777701</c:v>
                </c:pt>
                <c:pt idx="14241">
                  <c:v>142.095761017277</c:v>
                </c:pt>
                <c:pt idx="14242">
                  <c:v>137.07876750765999</c:v>
                </c:pt>
                <c:pt idx="14243">
                  <c:v>131.968028562271</c:v>
                </c:pt>
                <c:pt idx="14244">
                  <c:v>126.766469284132</c:v>
                </c:pt>
                <c:pt idx="14245">
                  <c:v>121.47821781786401</c:v>
                </c:pt>
                <c:pt idx="14246">
                  <c:v>116.106770816261</c:v>
                </c:pt>
                <c:pt idx="14247">
                  <c:v>110.65535173107401</c:v>
                </c:pt>
                <c:pt idx="14248">
                  <c:v>105.128007373919</c:v>
                </c:pt>
                <c:pt idx="14249">
                  <c:v>99.528745970588901</c:v>
                </c:pt>
                <c:pt idx="14250">
                  <c:v>93.861517219281694</c:v>
                </c:pt>
                <c:pt idx="14251">
                  <c:v>88.129740205492396</c:v>
                </c:pt>
                <c:pt idx="14252">
                  <c:v>82.337887665537494</c:v>
                </c:pt>
                <c:pt idx="14253">
                  <c:v>76.489663573291494</c:v>
                </c:pt>
                <c:pt idx="14254">
                  <c:v>70.5885346211913</c:v>
                </c:pt>
                <c:pt idx="14255">
                  <c:v>64.639133300774802</c:v>
                </c:pt>
                <c:pt idx="14256">
                  <c:v>58.645432318026501</c:v>
                </c:pt>
                <c:pt idx="14257">
                  <c:v>52.611411460877797</c:v>
                </c:pt>
                <c:pt idx="14258">
                  <c:v>46.541352854969603</c:v>
                </c:pt>
                <c:pt idx="14259">
                  <c:v>40.439643629235903</c:v>
                </c:pt>
                <c:pt idx="14260">
                  <c:v>34.310284956863903</c:v>
                </c:pt>
                <c:pt idx="14261">
                  <c:v>28.157380140448499</c:v>
                </c:pt>
                <c:pt idx="14262">
                  <c:v>21.985270495289502</c:v>
                </c:pt>
                <c:pt idx="14263">
                  <c:v>15.798344231989899</c:v>
                </c:pt>
                <c:pt idx="14264">
                  <c:v>9.6005524960860509</c:v>
                </c:pt>
                <c:pt idx="14265">
                  <c:v>3.3959049109224901</c:v>
                </c:pt>
                <c:pt idx="14266">
                  <c:v>-2.8113869146823798</c:v>
                </c:pt>
                <c:pt idx="14267">
                  <c:v>-9.0169342139216297</c:v>
                </c:pt>
                <c:pt idx="14268">
                  <c:v>-15.2161985068152</c:v>
                </c:pt>
                <c:pt idx="14269">
                  <c:v>-21.404679254204801</c:v>
                </c:pt>
                <c:pt idx="14270">
                  <c:v>-27.578392450861202</c:v>
                </c:pt>
                <c:pt idx="14271">
                  <c:v>-33.733368237610897</c:v>
                </c:pt>
                <c:pt idx="14272">
                  <c:v>-39.865340727875797</c:v>
                </c:pt>
                <c:pt idx="14273">
                  <c:v>-45.969664221459198</c:v>
                </c:pt>
                <c:pt idx="14274">
                  <c:v>-52.042644977672197</c:v>
                </c:pt>
                <c:pt idx="14275">
                  <c:v>-58.080050956944</c:v>
                </c:pt>
                <c:pt idx="14276">
                  <c:v>-64.077650202593503</c:v>
                </c:pt>
                <c:pt idx="14277">
                  <c:v>-70.031325559935397</c:v>
                </c:pt>
                <c:pt idx="14278">
                  <c:v>-75.936966913756393</c:v>
                </c:pt>
                <c:pt idx="14279">
                  <c:v>-81.790587252319995</c:v>
                </c:pt>
                <c:pt idx="14280">
                  <c:v>-87.588178389427895</c:v>
                </c:pt>
                <c:pt idx="14281">
                  <c:v>-93.325704469935502</c:v>
                </c:pt>
                <c:pt idx="14282">
                  <c:v>-98.999236074355906</c:v>
                </c:pt>
                <c:pt idx="14283">
                  <c:v>-104.604947198039</c:v>
                </c:pt>
                <c:pt idx="14284">
                  <c:v>-110.13898695619901</c:v>
                </c:pt>
                <c:pt idx="14285">
                  <c:v>-115.59750321302501</c:v>
                </c:pt>
                <c:pt idx="14286">
                  <c:v>-120.97678778107201</c:v>
                </c:pt>
                <c:pt idx="14287">
                  <c:v>-126.273160254291</c:v>
                </c:pt>
                <c:pt idx="14288">
                  <c:v>-131.48307969238701</c:v>
                </c:pt>
                <c:pt idx="14289">
                  <c:v>-136.603021066791</c:v>
                </c:pt>
                <c:pt idx="14290">
                  <c:v>-141.62900273800599</c:v>
                </c:pt>
                <c:pt idx="14291">
                  <c:v>-146.55804452317699</c:v>
                </c:pt>
                <c:pt idx="14292">
                  <c:v>-151.38678935780499</c:v>
                </c:pt>
                <c:pt idx="14293">
                  <c:v>-156.11166261770501</c:v>
                </c:pt>
                <c:pt idx="14294">
                  <c:v>-160.72920693811301</c:v>
                </c:pt>
                <c:pt idx="14295">
                  <c:v>-165.23654430550201</c:v>
                </c:pt>
                <c:pt idx="14296">
                  <c:v>-169.630858351407</c:v>
                </c:pt>
                <c:pt idx="14297">
                  <c:v>-173.90922909757001</c:v>
                </c:pt>
                <c:pt idx="14298">
                  <c:v>-178.06863705201499</c:v>
                </c:pt>
                <c:pt idx="14299">
                  <c:v>-182.10597142381599</c:v>
                </c:pt>
                <c:pt idx="14300">
                  <c:v>-186.01820042033799</c:v>
                </c:pt>
                <c:pt idx="14301">
                  <c:v>-189.80283461973499</c:v>
                </c:pt>
                <c:pt idx="14302">
                  <c:v>-193.45741165896499</c:v>
                </c:pt>
                <c:pt idx="14303">
                  <c:v>-196.97933425597199</c:v>
                </c:pt>
                <c:pt idx="14304">
                  <c:v>-200.366036995473</c:v>
                </c:pt>
                <c:pt idx="14305">
                  <c:v>-203.61544820989999</c:v>
                </c:pt>
                <c:pt idx="14306">
                  <c:v>-206.725474961114</c:v>
                </c:pt>
                <c:pt idx="14307">
                  <c:v>-209.693842884247</c:v>
                </c:pt>
                <c:pt idx="14308">
                  <c:v>-212.518424810114</c:v>
                </c:pt>
                <c:pt idx="14309">
                  <c:v>-215.197838493961</c:v>
                </c:pt>
                <c:pt idx="14310">
                  <c:v>-217.72966538738899</c:v>
                </c:pt>
                <c:pt idx="14311">
                  <c:v>-220.11194598836701</c:v>
                </c:pt>
                <c:pt idx="14312">
                  <c:v>-222.34359485115601</c:v>
                </c:pt>
                <c:pt idx="14313">
                  <c:v>-224.42261449309601</c:v>
                </c:pt>
                <c:pt idx="14314">
                  <c:v>-226.34772435133499</c:v>
                </c:pt>
                <c:pt idx="14315">
                  <c:v>-228.117824922789</c:v>
                </c:pt>
                <c:pt idx="14316">
                  <c:v>-229.73196993401399</c:v>
                </c:pt>
                <c:pt idx="14317">
                  <c:v>-231.18856478476999</c:v>
                </c:pt>
                <c:pt idx="14318">
                  <c:v>-232.48651343729901</c:v>
                </c:pt>
                <c:pt idx="14319">
                  <c:v>-233.62547148797501</c:v>
                </c:pt>
                <c:pt idx="14320">
                  <c:v>-234.604066085596</c:v>
                </c:pt>
                <c:pt idx="14321">
                  <c:v>-235.42169247398201</c:v>
                </c:pt>
                <c:pt idx="14322">
                  <c:v>-236.07812089467501</c:v>
                </c:pt>
                <c:pt idx="14323">
                  <c:v>-236.57252776411599</c:v>
                </c:pt>
                <c:pt idx="14324">
                  <c:v>-236.904780084652</c:v>
                </c:pt>
                <c:pt idx="14325">
                  <c:v>-237.07474303819899</c:v>
                </c:pt>
                <c:pt idx="14326">
                  <c:v>-237.082423421274</c:v>
                </c:pt>
                <c:pt idx="14327">
                  <c:v>-236.92763345852799</c:v>
                </c:pt>
                <c:pt idx="14328">
                  <c:v>-236.610466414868</c:v>
                </c:pt>
                <c:pt idx="14329">
                  <c:v>-236.131259266863</c:v>
                </c:pt>
                <c:pt idx="14330">
                  <c:v>-235.49009536313301</c:v>
                </c:pt>
                <c:pt idx="14331">
                  <c:v>-234.68728469844001</c:v>
                </c:pt>
                <c:pt idx="14332">
                  <c:v>-233.72349102496301</c:v>
                </c:pt>
                <c:pt idx="14333">
                  <c:v>-232.59969019189899</c:v>
                </c:pt>
                <c:pt idx="14334">
                  <c:v>-231.31680852776699</c:v>
                </c:pt>
                <c:pt idx="14335">
                  <c:v>-229.87509690230999</c:v>
                </c:pt>
                <c:pt idx="14336">
                  <c:v>-228.27588874994601</c:v>
                </c:pt>
                <c:pt idx="14337">
                  <c:v>-226.520404065105</c:v>
                </c:pt>
                <c:pt idx="14338">
                  <c:v>-224.60974345000301</c:v>
                </c:pt>
                <c:pt idx="14339">
                  <c:v>-222.54489039652401</c:v>
                </c:pt>
                <c:pt idx="14340">
                  <c:v>-220.32779334468199</c:v>
                </c:pt>
                <c:pt idx="14341">
                  <c:v>-217.95971332967099</c:v>
                </c:pt>
                <c:pt idx="14342">
                  <c:v>-215.442201110935</c:v>
                </c:pt>
                <c:pt idx="14343">
                  <c:v>-212.77675314540801</c:v>
                </c:pt>
                <c:pt idx="14344">
                  <c:v>-209.965732711599</c:v>
                </c:pt>
                <c:pt idx="14345">
                  <c:v>-207.010723553601</c:v>
                </c:pt>
                <c:pt idx="14346">
                  <c:v>-203.91367370636499</c:v>
                </c:pt>
                <c:pt idx="14347">
                  <c:v>-200.67685137340899</c:v>
                </c:pt>
                <c:pt idx="14348">
                  <c:v>-197.30279589464701</c:v>
                </c:pt>
                <c:pt idx="14349">
                  <c:v>-193.79319320994401</c:v>
                </c:pt>
                <c:pt idx="14350">
                  <c:v>-190.15064944751401</c:v>
                </c:pt>
                <c:pt idx="14351">
                  <c:v>-186.37797220384999</c:v>
                </c:pt>
                <c:pt idx="14352">
                  <c:v>-182.477825093082</c:v>
                </c:pt>
                <c:pt idx="14353">
                  <c:v>-178.452719042365</c:v>
                </c:pt>
                <c:pt idx="14354">
                  <c:v>-174.30516933638501</c:v>
                </c:pt>
                <c:pt idx="14355">
                  <c:v>-170.038149258473</c:v>
                </c:pt>
                <c:pt idx="14356">
                  <c:v>-165.65456833515799</c:v>
                </c:pt>
                <c:pt idx="14357">
                  <c:v>-161.15726565645801</c:v>
                </c:pt>
                <c:pt idx="14358">
                  <c:v>-156.549466372052</c:v>
                </c:pt>
                <c:pt idx="14359">
                  <c:v>-151.83442328434199</c:v>
                </c:pt>
                <c:pt idx="14360">
                  <c:v>-147.015547896279</c:v>
                </c:pt>
                <c:pt idx="14361">
                  <c:v>-142.09576159450501</c:v>
                </c:pt>
                <c:pt idx="14362">
                  <c:v>-137.078768073454</c:v>
                </c:pt>
                <c:pt idx="14363">
                  <c:v>-131.96802911647501</c:v>
                </c:pt>
                <c:pt idx="14364">
                  <c:v>-126.76646982659101</c:v>
                </c:pt>
                <c:pt idx="14365">
                  <c:v>-121.478218348431</c:v>
                </c:pt>
                <c:pt idx="14366">
                  <c:v>-116.10677133479101</c:v>
                </c:pt>
                <c:pt idx="14367">
                  <c:v>-110.655352237428</c:v>
                </c:pt>
                <c:pt idx="14368">
                  <c:v>-105.128007867961</c:v>
                </c:pt>
                <c:pt idx="14369">
                  <c:v>-99.528746452188599</c:v>
                </c:pt>
                <c:pt idx="14370">
                  <c:v>-93.861517688312603</c:v>
                </c:pt>
                <c:pt idx="14371">
                  <c:v>-88.129740661830496</c:v>
                </c:pt>
                <c:pt idx="14372">
                  <c:v>-82.337888109067293</c:v>
                </c:pt>
                <c:pt idx="14373">
                  <c:v>-76.489664003902703</c:v>
                </c:pt>
                <c:pt idx="14374">
                  <c:v>-70.588535038771894</c:v>
                </c:pt>
                <c:pt idx="14375">
                  <c:v>-64.639133705222207</c:v>
                </c:pt>
                <c:pt idx="14376">
                  <c:v>-58.645432709241398</c:v>
                </c:pt>
                <c:pt idx="14377">
                  <c:v>-52.6114118387665</c:v>
                </c:pt>
                <c:pt idx="14378">
                  <c:v>-46.541353219442399</c:v>
                </c:pt>
                <c:pt idx="14379">
                  <c:v>-40.439643980208203</c:v>
                </c:pt>
                <c:pt idx="14380">
                  <c:v>-34.310285294254903</c:v>
                </c:pt>
                <c:pt idx="14381">
                  <c:v>-28.1573804641829</c:v>
                </c:pt>
                <c:pt idx="14382">
                  <c:v>-21.985270805294</c:v>
                </c:pt>
                <c:pt idx="14383">
                  <c:v>-15.798344528202099</c:v>
                </c:pt>
                <c:pt idx="14384">
                  <c:v>-9.6005527784415499</c:v>
                </c:pt>
                <c:pt idx="14385">
                  <c:v>-3.3959051793644499</c:v>
                </c:pt>
                <c:pt idx="14386">
                  <c:v>2.8113866602035298</c:v>
                </c:pt>
                <c:pt idx="14387">
                  <c:v>9.0169339734536198</c:v>
                </c:pt>
                <c:pt idx="14388">
                  <c:v>15.2161982804021</c:v>
                </c:pt>
                <c:pt idx="14389">
                  <c:v>21.404679041883298</c:v>
                </c:pt>
                <c:pt idx="14390">
                  <c:v>27.578392252664301</c:v>
                </c:pt>
                <c:pt idx="14391">
                  <c:v>33.733368053566302</c:v>
                </c:pt>
                <c:pt idx="14392">
                  <c:v>39.865340558007198</c:v>
                </c:pt>
                <c:pt idx="14393">
                  <c:v>45.969664065784997</c:v>
                </c:pt>
                <c:pt idx="14394">
                  <c:v>52.042644836207202</c:v>
                </c:pt>
                <c:pt idx="14395">
                  <c:v>58.080050829695402</c:v>
                </c:pt>
                <c:pt idx="14396">
                  <c:v>64.077650089566902</c:v>
                </c:pt>
                <c:pt idx="14397">
                  <c:v>70.031325461128901</c:v>
                </c:pt>
                <c:pt idx="14398">
                  <c:v>75.936966829168099</c:v>
                </c:pt>
                <c:pt idx="14399">
                  <c:v>81.790587181940793</c:v>
                </c:pt>
                <c:pt idx="14400">
                  <c:v>87.588178333237707</c:v>
                </c:pt>
                <c:pt idx="14401">
                  <c:v>93.325704427919504</c:v>
                </c:pt>
                <c:pt idx="14402">
                  <c:v>98.999236046489301</c:v>
                </c:pt>
                <c:pt idx="14403">
                  <c:v>104.604947184293</c:v>
                </c:pt>
                <c:pt idx="14404">
                  <c:v>110.138986956541</c:v>
                </c:pt>
                <c:pt idx="14405">
                  <c:v>115.59750322741699</c:v>
                </c:pt>
                <c:pt idx="14406">
                  <c:v>120.976787809473</c:v>
                </c:pt>
                <c:pt idx="14407">
                  <c:v>126.273160296653</c:v>
                </c:pt>
                <c:pt idx="14408">
                  <c:v>131.483079748661</c:v>
                </c:pt>
                <c:pt idx="14409">
                  <c:v>136.60302113692001</c:v>
                </c:pt>
                <c:pt idx="14410">
                  <c:v>141.62900282192999</c:v>
                </c:pt>
                <c:pt idx="14411">
                  <c:v>146.55804462083199</c:v>
                </c:pt>
                <c:pt idx="14412">
                  <c:v>151.38678946912199</c:v>
                </c:pt>
                <c:pt idx="14413">
                  <c:v>156.111662742611</c:v>
                </c:pt>
                <c:pt idx="14414">
                  <c:v>160.729207076531</c:v>
                </c:pt>
                <c:pt idx="14415">
                  <c:v>165.236544457349</c:v>
                </c:pt>
                <c:pt idx="14416">
                  <c:v>169.63085851659699</c:v>
                </c:pt>
                <c:pt idx="14417">
                  <c:v>173.909229276014</c:v>
                </c:pt>
                <c:pt idx="14418">
                  <c:v>178.06863724361699</c:v>
                </c:pt>
                <c:pt idx="14419">
                  <c:v>182.10597162848001</c:v>
                </c:pt>
                <c:pt idx="14420">
                  <c:v>186.01820063796001</c:v>
                </c:pt>
                <c:pt idx="14421">
                  <c:v>189.802834850209</c:v>
                </c:pt>
                <c:pt idx="14422">
                  <c:v>193.457411902182</c:v>
                </c:pt>
                <c:pt idx="14423">
                  <c:v>196.97933451181501</c:v>
                </c:pt>
                <c:pt idx="14424">
                  <c:v>200.36603726382401</c:v>
                </c:pt>
                <c:pt idx="14425">
                  <c:v>203.61544849063901</c:v>
                </c:pt>
                <c:pt idx="14426">
                  <c:v>206.72547525411301</c:v>
                </c:pt>
                <c:pt idx="14427">
                  <c:v>209.69384318937799</c:v>
                </c:pt>
                <c:pt idx="14428">
                  <c:v>212.51842512724201</c:v>
                </c:pt>
                <c:pt idx="14429">
                  <c:v>215.19783882295201</c:v>
                </c:pt>
                <c:pt idx="14430">
                  <c:v>217.7296657281</c:v>
                </c:pt>
                <c:pt idx="14431">
                  <c:v>220.11194634065501</c:v>
                </c:pt>
                <c:pt idx="14432">
                  <c:v>222.343595214874</c:v>
                </c:pt>
                <c:pt idx="14433">
                  <c:v>224.42261486809201</c:v>
                </c:pt>
                <c:pt idx="14434">
                  <c:v>226.34772473745599</c:v>
                </c:pt>
                <c:pt idx="14435">
                  <c:v>228.117825319877</c:v>
                </c:pt>
                <c:pt idx="14436">
                  <c:v>229.73197034190801</c:v>
                </c:pt>
                <c:pt idx="14437">
                  <c:v>231.18856520330701</c:v>
                </c:pt>
                <c:pt idx="14438">
                  <c:v>232.48651386631201</c:v>
                </c:pt>
                <c:pt idx="14439">
                  <c:v>233.625471927295</c:v>
                </c:pt>
                <c:pt idx="14440">
                  <c:v>234.60406653504799</c:v>
                </c:pt>
                <c:pt idx="14441">
                  <c:v>235.42169293339199</c:v>
                </c:pt>
                <c:pt idx="14442">
                  <c:v>236.078121363864</c:v>
                </c:pt>
                <c:pt idx="14443">
                  <c:v>236.57252824290299</c:v>
                </c:pt>
                <c:pt idx="14444">
                  <c:v>236.90478057285199</c:v>
                </c:pt>
                <c:pt idx="14445">
                  <c:v>237.07474353562699</c:v>
                </c:pt>
                <c:pt idx="14446">
                  <c:v>237.082423927739</c:v>
                </c:pt>
                <c:pt idx="14447">
                  <c:v>236.92763397383999</c:v>
                </c:pt>
                <c:pt idx="14448">
                  <c:v>236.61046693883199</c:v>
                </c:pt>
                <c:pt idx="14449">
                  <c:v>236.13125979928199</c:v>
                </c:pt>
                <c:pt idx="14450">
                  <c:v>235.49009590380899</c:v>
                </c:pt>
                <c:pt idx="14451">
                  <c:v>234.68728524717201</c:v>
                </c:pt>
                <c:pt idx="14452">
                  <c:v>233.72349158154799</c:v>
                </c:pt>
                <c:pt idx="14453">
                  <c:v>232.599690756131</c:v>
                </c:pt>
                <c:pt idx="14454">
                  <c:v>231.31680909944001</c:v>
                </c:pt>
                <c:pt idx="14455">
                  <c:v>229.875097481214</c:v>
                </c:pt>
                <c:pt idx="14456">
                  <c:v>228.27588933587</c:v>
                </c:pt>
                <c:pt idx="14457">
                  <c:v>226.52040465783699</c:v>
                </c:pt>
                <c:pt idx="14458">
                  <c:v>224.60974404932901</c:v>
                </c:pt>
                <c:pt idx="14459">
                  <c:v>222.54489100222699</c:v>
                </c:pt>
                <c:pt idx="14460">
                  <c:v>220.32779395654501</c:v>
                </c:pt>
                <c:pt idx="14461">
                  <c:v>217.95971394747599</c:v>
                </c:pt>
                <c:pt idx="14462">
                  <c:v>215.44220173446101</c:v>
                </c:pt>
                <c:pt idx="14463">
                  <c:v>212.776753774432</c:v>
                </c:pt>
                <c:pt idx="14464">
                  <c:v>209.96573334589999</c:v>
                </c:pt>
                <c:pt idx="14465">
                  <c:v>207.010724192955</c:v>
                </c:pt>
                <c:pt idx="14466">
                  <c:v>203.91367435054499</c:v>
                </c:pt>
                <c:pt idx="14467">
                  <c:v>200.67685202219101</c:v>
                </c:pt>
                <c:pt idx="14468">
                  <c:v>197.30279654780199</c:v>
                </c:pt>
                <c:pt idx="14469">
                  <c:v>193.79319386724501</c:v>
                </c:pt>
                <c:pt idx="14470">
                  <c:v>190.150650108733</c:v>
                </c:pt>
                <c:pt idx="14471">
                  <c:v>186.37797286875701</c:v>
                </c:pt>
                <c:pt idx="14472">
                  <c:v>182.47782576144701</c:v>
                </c:pt>
                <c:pt idx="14473">
                  <c:v>178.452719713958</c:v>
                </c:pt>
                <c:pt idx="14474">
                  <c:v>174.30517001097601</c:v>
                </c:pt>
                <c:pt idx="14475">
                  <c:v>170.03814993582901</c:v>
                </c:pt>
                <c:pt idx="14476">
                  <c:v>165.654569015047</c:v>
                </c:pt>
                <c:pt idx="14477">
                  <c:v>161.15726633864901</c:v>
                </c:pt>
                <c:pt idx="14478">
                  <c:v>156.54946705631201</c:v>
                </c:pt>
                <c:pt idx="14479">
                  <c:v>151.83442397044101</c:v>
                </c:pt>
                <c:pt idx="14480">
                  <c:v>147.01554858398501</c:v>
                </c:pt>
                <c:pt idx="14481">
                  <c:v>142.09576228358401</c:v>
                </c:pt>
                <c:pt idx="14482">
                  <c:v>137.07876876367499</c:v>
                </c:pt>
                <c:pt idx="14483">
                  <c:v>131.968029807606</c:v>
                </c:pt>
                <c:pt idx="14484">
                  <c:v>126.766470518402</c:v>
                </c:pt>
                <c:pt idx="14485">
                  <c:v>121.47821904069001</c:v>
                </c:pt>
                <c:pt idx="14486">
                  <c:v>116.10677202726799</c:v>
                </c:pt>
                <c:pt idx="14487">
                  <c:v>110.655352929893</c:v>
                </c:pt>
                <c:pt idx="14488">
                  <c:v>105.128008560186</c:v>
                </c:pt>
                <c:pt idx="14489">
                  <c:v>99.528747143942596</c:v>
                </c:pt>
                <c:pt idx="14490">
                  <c:v>93.861518379370807</c:v>
                </c:pt>
                <c:pt idx="14491">
                  <c:v>88.129741351965293</c:v>
                </c:pt>
                <c:pt idx="14492">
                  <c:v>82.337888798050997</c:v>
                </c:pt>
                <c:pt idx="14493">
                  <c:v>76.489664691509603</c:v>
                </c:pt>
                <c:pt idx="14494">
                  <c:v>70.588535724779902</c:v>
                </c:pt>
                <c:pt idx="14495">
                  <c:v>64.639134389408994</c:v>
                </c:pt>
                <c:pt idx="14496">
                  <c:v>58.645433391383101</c:v>
                </c:pt>
                <c:pt idx="14497">
                  <c:v>52.611412518642901</c:v>
                </c:pt>
                <c:pt idx="14498">
                  <c:v>46.541353896836704</c:v>
                </c:pt>
                <c:pt idx="14499">
                  <c:v>40.439644654900199</c:v>
                </c:pt>
                <c:pt idx="14500">
                  <c:v>34.310285966028097</c:v>
                </c:pt>
                <c:pt idx="14501">
                  <c:v>28.157381132824199</c:v>
                </c:pt>
                <c:pt idx="14502">
                  <c:v>21.985271470592199</c:v>
                </c:pt>
                <c:pt idx="14503">
                  <c:v>15.7983451899425</c:v>
                </c:pt>
                <c:pt idx="14504">
                  <c:v>9.6005534364149696</c:v>
                </c:pt>
                <c:pt idx="14505">
                  <c:v>3.3959058333651799</c:v>
                </c:pt>
                <c:pt idx="14506">
                  <c:v>-2.8113860103829098</c:v>
                </c:pt>
                <c:pt idx="14507">
                  <c:v>-9.0169333280187303</c:v>
                </c:pt>
                <c:pt idx="14508">
                  <c:v>-15.2161976395531</c:v>
                </c:pt>
                <c:pt idx="14509">
                  <c:v>-21.404678405822001</c:v>
                </c:pt>
                <c:pt idx="14510">
                  <c:v>-27.5783916215854</c:v>
                </c:pt>
                <c:pt idx="14511">
                  <c:v>-33.733367427668</c:v>
                </c:pt>
                <c:pt idx="14512">
                  <c:v>-39.865339937482297</c:v>
                </c:pt>
                <c:pt idx="14513">
                  <c:v>-45.969663450824399</c:v>
                </c:pt>
                <c:pt idx="14514">
                  <c:v>-52.042644227001801</c:v>
                </c:pt>
                <c:pt idx="14515">
                  <c:v>-58.080050226428902</c:v>
                </c:pt>
                <c:pt idx="14516">
                  <c:v>-64.077649492424598</c:v>
                </c:pt>
                <c:pt idx="14517">
                  <c:v>-70.031324870290803</c:v>
                </c:pt>
                <c:pt idx="14518">
                  <c:v>-75.936966244814101</c:v>
                </c:pt>
                <c:pt idx="14519">
                  <c:v>-81.790586604246997</c:v>
                </c:pt>
                <c:pt idx="14520">
                  <c:v>-87.588177762378606</c:v>
                </c:pt>
                <c:pt idx="14521">
                  <c:v>-93.325703864063996</c:v>
                </c:pt>
                <c:pt idx="14522">
                  <c:v>-98.999235489806296</c:v>
                </c:pt>
                <c:pt idx="14523">
                  <c:v>-104.604946634949</c:v>
                </c:pt>
                <c:pt idx="14524">
                  <c:v>-110.138986414698</c:v>
                </c:pt>
                <c:pt idx="14525">
                  <c:v>-115.597502693235</c:v>
                </c:pt>
                <c:pt idx="14526">
                  <c:v>-120.976787283108</c:v>
                </c:pt>
                <c:pt idx="14527">
                  <c:v>-126.27315977825801</c:v>
                </c:pt>
                <c:pt idx="14528">
                  <c:v>-131.48307923838499</c:v>
                </c:pt>
                <c:pt idx="14529">
                  <c:v>-136.60302063491201</c:v>
                </c:pt>
                <c:pt idx="14530">
                  <c:v>-141.62900232833601</c:v>
                </c:pt>
                <c:pt idx="14531">
                  <c:v>-146.55804413579099</c:v>
                </c:pt>
                <c:pt idx="14532">
                  <c:v>-151.38678899277201</c:v>
                </c:pt>
                <c:pt idx="14533">
                  <c:v>-156.11166227508701</c:v>
                </c:pt>
                <c:pt idx="14534">
                  <c:v>-160.729206617963</c:v>
                </c:pt>
                <c:pt idx="14535">
                  <c:v>-165.236544007867</c:v>
                </c:pt>
                <c:pt idx="14536">
                  <c:v>-169.63085807632601</c:v>
                </c:pt>
                <c:pt idx="14537">
                  <c:v>-173.90922884507299</c:v>
                </c:pt>
                <c:pt idx="14538">
                  <c:v>-178.06863682212699</c:v>
                </c:pt>
                <c:pt idx="14539">
                  <c:v>-182.105971216553</c:v>
                </c:pt>
                <c:pt idx="14540">
                  <c:v>-186.018200235709</c:v>
                </c:pt>
                <c:pt idx="14541">
                  <c:v>-189.80283445773799</c:v>
                </c:pt>
                <c:pt idx="14542">
                  <c:v>-193.45741151959601</c:v>
                </c:pt>
                <c:pt idx="14543">
                  <c:v>-196.979334139217</c:v>
                </c:pt>
                <c:pt idx="14544">
                  <c:v>-200.366036901309</c:v>
                </c:pt>
                <c:pt idx="14545">
                  <c:v>-203.61544813830099</c:v>
                </c:pt>
                <c:pt idx="14546">
                  <c:v>-206.72547491204099</c:v>
                </c:pt>
                <c:pt idx="14547">
                  <c:v>-209.69384285765801</c:v>
                </c:pt>
                <c:pt idx="14548">
                  <c:v>-212.51842480595701</c:v>
                </c:pt>
                <c:pt idx="14549">
                  <c:v>-215.197838512179</c:v>
                </c:pt>
                <c:pt idx="14550">
                  <c:v>-217.72966542791499</c:v>
                </c:pt>
                <c:pt idx="14551">
                  <c:v>-220.11194605112999</c:v>
                </c:pt>
                <c:pt idx="14552">
                  <c:v>-222.34359493607499</c:v>
                </c:pt>
                <c:pt idx="14553">
                  <c:v>-224.42261460008501</c:v>
                </c:pt>
                <c:pt idx="14554">
                  <c:v>-226.3477244803</c:v>
                </c:pt>
                <c:pt idx="14555">
                  <c:v>-228.11782507362801</c:v>
                </c:pt>
                <c:pt idx="14556">
                  <c:v>-229.731970106619</c:v>
                </c:pt>
                <c:pt idx="14557">
                  <c:v>-231.18856497902701</c:v>
                </c:pt>
                <c:pt idx="14558">
                  <c:v>-232.48651365308501</c:v>
                </c:pt>
                <c:pt idx="14559">
                  <c:v>-233.62547172516301</c:v>
                </c:pt>
                <c:pt idx="14560">
                  <c:v>-234.60406634404899</c:v>
                </c:pt>
                <c:pt idx="14561">
                  <c:v>-235.42169275355801</c:v>
                </c:pt>
                <c:pt idx="14562">
                  <c:v>-236.078121195226</c:v>
                </c:pt>
                <c:pt idx="14563">
                  <c:v>-236.57252808548699</c:v>
                </c:pt>
                <c:pt idx="14564">
                  <c:v>-236.90478042668099</c:v>
                </c:pt>
                <c:pt idx="14565">
                  <c:v>-237.07474340071801</c:v>
                </c:pt>
                <c:pt idx="14566">
                  <c:v>-237.082423804108</c:v>
                </c:pt>
                <c:pt idx="14567">
                  <c:v>-236.92763386149699</c:v>
                </c:pt>
                <c:pt idx="14568">
                  <c:v>-236.610466837785</c:v>
                </c:pt>
                <c:pt idx="14569">
                  <c:v>-236.13125970953399</c:v>
                </c:pt>
                <c:pt idx="14570">
                  <c:v>-235.49009582535999</c:v>
                </c:pt>
                <c:pt idx="14571">
                  <c:v>-234.68728518001799</c:v>
                </c:pt>
                <c:pt idx="14572">
                  <c:v>-233.723491525681</c:v>
                </c:pt>
                <c:pt idx="14573">
                  <c:v>-232.59969071154001</c:v>
                </c:pt>
                <c:pt idx="14574">
                  <c:v>-231.31680906610899</c:v>
                </c:pt>
                <c:pt idx="14575">
                  <c:v>-229.87509745912499</c:v>
                </c:pt>
                <c:pt idx="14576">
                  <c:v>-228.275889325001</c:v>
                </c:pt>
                <c:pt idx="14577">
                  <c:v>-226.52040465816</c:v>
                </c:pt>
                <c:pt idx="14578">
                  <c:v>-224.60974406081601</c:v>
                </c:pt>
                <c:pt idx="14579">
                  <c:v>-222.544891024843</c:v>
                </c:pt>
                <c:pt idx="14580">
                  <c:v>-220.32779399025301</c:v>
                </c:pt>
                <c:pt idx="14581">
                  <c:v>-217.959713992236</c:v>
                </c:pt>
                <c:pt idx="14582">
                  <c:v>-215.44220179022901</c:v>
                </c:pt>
                <c:pt idx="14583">
                  <c:v>-212.77675384116</c:v>
                </c:pt>
                <c:pt idx="14584">
                  <c:v>-209.96573342353599</c:v>
                </c:pt>
                <c:pt idx="14585">
                  <c:v>-207.01072428144499</c:v>
                </c:pt>
                <c:pt idx="14586">
                  <c:v>-203.913674449832</c:v>
                </c:pt>
                <c:pt idx="14587">
                  <c:v>-200.67685213221301</c:v>
                </c:pt>
                <c:pt idx="14588">
                  <c:v>-197.30279666849299</c:v>
                </c:pt>
                <c:pt idx="14589">
                  <c:v>-193.79319399853699</c:v>
                </c:pt>
                <c:pt idx="14590">
                  <c:v>-190.150650250555</c:v>
                </c:pt>
                <c:pt idx="14591">
                  <c:v>-186.377973021033</c:v>
                </c:pt>
                <c:pt idx="14592">
                  <c:v>-182.47782592409999</c:v>
                </c:pt>
                <c:pt idx="14593">
                  <c:v>-178.45271988690499</c:v>
                </c:pt>
                <c:pt idx="14594">
                  <c:v>-174.30517019413401</c:v>
                </c:pt>
                <c:pt idx="14595">
                  <c:v>-170.038150129108</c:v>
                </c:pt>
                <c:pt idx="14596">
                  <c:v>-165.65456921836</c:v>
                </c:pt>
                <c:pt idx="14597">
                  <c:v>-161.15726655189999</c:v>
                </c:pt>
                <c:pt idx="14598">
                  <c:v>-156.54946727940501</c:v>
                </c:pt>
                <c:pt idx="14599">
                  <c:v>-151.83442420327299</c:v>
                </c:pt>
                <c:pt idx="14600">
                  <c:v>-147.01554882645399</c:v>
                </c:pt>
                <c:pt idx="14601">
                  <c:v>-142.095762535587</c:v>
                </c:pt>
                <c:pt idx="14602">
                  <c:v>-137.0787690251</c:v>
                </c:pt>
                <c:pt idx="14603">
                  <c:v>-131.96803007834299</c:v>
                </c:pt>
                <c:pt idx="14604">
                  <c:v>-126.766470798336</c:v>
                </c:pt>
                <c:pt idx="14605">
                  <c:v>-121.478219329705</c:v>
                </c:pt>
                <c:pt idx="14606">
                  <c:v>-116.10677232524201</c:v>
                </c:pt>
                <c:pt idx="14607">
                  <c:v>-110.655353236705</c:v>
                </c:pt>
                <c:pt idx="14608">
                  <c:v>-105.128008875712</c:v>
                </c:pt>
                <c:pt idx="14609">
                  <c:v>-99.528747468054306</c:v>
                </c:pt>
                <c:pt idx="14610">
                  <c:v>-93.861518711935503</c:v>
                </c:pt>
                <c:pt idx="14611">
                  <c:v>-88.129741692851695</c:v>
                </c:pt>
                <c:pt idx="14612">
                  <c:v>-82.337889147126901</c:v>
                </c:pt>
                <c:pt idx="14613">
                  <c:v>-76.489665048635501</c:v>
                </c:pt>
                <c:pt idx="14614">
                  <c:v>-70.588536089816202</c:v>
                </c:pt>
                <c:pt idx="14615">
                  <c:v>-64.639134762214397</c:v>
                </c:pt>
                <c:pt idx="14616">
                  <c:v>-58.645433771812598</c:v>
                </c:pt>
                <c:pt idx="14617">
                  <c:v>-52.6114129065515</c:v>
                </c:pt>
                <c:pt idx="14618">
                  <c:v>-46.541354292075702</c:v>
                </c:pt>
                <c:pt idx="14619">
                  <c:v>-40.439645057318998</c:v>
                </c:pt>
                <c:pt idx="14620">
                  <c:v>-34.310286375474298</c:v>
                </c:pt>
                <c:pt idx="14621">
                  <c:v>-28.1573815491437</c:v>
                </c:pt>
                <c:pt idx="14622">
                  <c:v>-21.9852718936271</c:v>
                </c:pt>
                <c:pt idx="14623">
                  <c:v>-15.7983456195367</c:v>
                </c:pt>
                <c:pt idx="14624">
                  <c:v>-9.6005538724105595</c:v>
                </c:pt>
                <c:pt idx="14625">
                  <c:v>-3.3959062755988398</c:v>
                </c:pt>
                <c:pt idx="14626">
                  <c:v>2.8113855620746002</c:v>
                </c:pt>
                <c:pt idx="14627">
                  <c:v>9.0169328737991297</c:v>
                </c:pt>
                <c:pt idx="14628">
                  <c:v>15.2161971795892</c:v>
                </c:pt>
                <c:pt idx="14629">
                  <c:v>21.404677940281001</c:v>
                </c:pt>
                <c:pt idx="14630">
                  <c:v>27.578391150636101</c:v>
                </c:pt>
                <c:pt idx="14631">
                  <c:v>33.733366951479397</c:v>
                </c:pt>
                <c:pt idx="14632">
                  <c:v>39.865339456230501</c:v>
                </c:pt>
                <c:pt idx="14633">
                  <c:v>45.969662964678399</c:v>
                </c:pt>
                <c:pt idx="14634">
                  <c:v>52.042643736134103</c:v>
                </c:pt>
                <c:pt idx="14635">
                  <c:v>58.080049731017503</c:v>
                </c:pt>
                <c:pt idx="14636">
                  <c:v>64.077648992645905</c:v>
                </c:pt>
                <c:pt idx="14637">
                  <c:v>70.031324366320902</c:v>
                </c:pt>
                <c:pt idx="14638">
                  <c:v>75.936965736831198</c:v>
                </c:pt>
                <c:pt idx="14639">
                  <c:v>81.790586092429095</c:v>
                </c:pt>
                <c:pt idx="14640">
                  <c:v>87.588177246905602</c:v>
                </c:pt>
                <c:pt idx="14641">
                  <c:v>93.325703345119507</c:v>
                </c:pt>
                <c:pt idx="14642">
                  <c:v>98.999234967568398</c:v>
                </c:pt>
                <c:pt idx="14643">
                  <c:v>104.60494610959999</c:v>
                </c:pt>
                <c:pt idx="14644">
                  <c:v>110.138985886417</c:v>
                </c:pt>
                <c:pt idx="14645">
                  <c:v>115.597502162208</c:v>
                </c:pt>
                <c:pt idx="14646">
                  <c:v>120.976786749517</c:v>
                </c:pt>
                <c:pt idx="14647">
                  <c:v>126.27315924228699</c:v>
                </c:pt>
                <c:pt idx="14648">
                  <c:v>131.48307870021901</c:v>
                </c:pt>
                <c:pt idx="14649">
                  <c:v>136.60302009473199</c:v>
                </c:pt>
                <c:pt idx="14650">
                  <c:v>141.629001786327</c:v>
                </c:pt>
                <c:pt idx="14651">
                  <c:v>146.55804359213801</c:v>
                </c:pt>
                <c:pt idx="14652">
                  <c:v>151.38678844766</c:v>
                </c:pt>
                <c:pt idx="14653">
                  <c:v>156.111661728699</c:v>
                </c:pt>
                <c:pt idx="14654">
                  <c:v>160.72920607048599</c:v>
                </c:pt>
                <c:pt idx="14655">
                  <c:v>165.23654345948401</c:v>
                </c:pt>
                <c:pt idx="14656">
                  <c:v>169.63085752721901</c:v>
                </c:pt>
                <c:pt idx="14657">
                  <c:v>173.909228295426</c:v>
                </c:pt>
                <c:pt idx="14658">
                  <c:v>178.06863627212499</c:v>
                </c:pt>
                <c:pt idx="14659">
                  <c:v>182.10597066637899</c:v>
                </c:pt>
                <c:pt idx="14660">
                  <c:v>186.018199685544</c:v>
                </c:pt>
                <c:pt idx="14661">
                  <c:v>189.802833907767</c:v>
                </c:pt>
                <c:pt idx="14662">
                  <c:v>193.45741096999899</c:v>
                </c:pt>
                <c:pt idx="14663">
                  <c:v>196.979333590175</c:v>
                </c:pt>
                <c:pt idx="14664">
                  <c:v>200.36603635300301</c:v>
                </c:pt>
                <c:pt idx="14665">
                  <c:v>203.61544759090901</c:v>
                </c:pt>
                <c:pt idx="14666">
                  <c:v>206.725474365743</c:v>
                </c:pt>
                <c:pt idx="14667">
                  <c:v>209.69384231263101</c:v>
                </c:pt>
                <c:pt idx="14668">
                  <c:v>212.51842426237999</c:v>
                </c:pt>
                <c:pt idx="14669">
                  <c:v>215.197837970227</c:v>
                </c:pt>
                <c:pt idx="14670">
                  <c:v>217.729664887762</c:v>
                </c:pt>
                <c:pt idx="14671">
                  <c:v>220.111945512951</c:v>
                </c:pt>
                <c:pt idx="14672">
                  <c:v>222.343594400044</c:v>
                </c:pt>
                <c:pt idx="14673">
                  <c:v>224.42261406637201</c:v>
                </c:pt>
                <c:pt idx="14674">
                  <c:v>226.347723949076</c:v>
                </c:pt>
                <c:pt idx="14675">
                  <c:v>228.117824545063</c:v>
                </c:pt>
                <c:pt idx="14676">
                  <c:v>229.73196958087999</c:v>
                </c:pt>
                <c:pt idx="14677">
                  <c:v>231.18856445628199</c:v>
                </c:pt>
                <c:pt idx="14678">
                  <c:v>232.48651313349799</c:v>
                </c:pt>
                <c:pt idx="14679">
                  <c:v>233.62547120889801</c:v>
                </c:pt>
                <c:pt idx="14680">
                  <c:v>234.60406583126701</c:v>
                </c:pt>
                <c:pt idx="14681">
                  <c:v>235.42169224442199</c:v>
                </c:pt>
                <c:pt idx="14682">
                  <c:v>236.07812068989301</c:v>
                </c:pt>
                <c:pt idx="14683">
                  <c:v>236.572527584114</c:v>
                </c:pt>
                <c:pt idx="14684">
                  <c:v>236.904779929424</c:v>
                </c:pt>
                <c:pt idx="14685">
                  <c:v>237.07474290773101</c:v>
                </c:pt>
                <c:pt idx="14686">
                  <c:v>237.082423315543</c:v>
                </c:pt>
                <c:pt idx="14687">
                  <c:v>236.92763337750401</c:v>
                </c:pt>
                <c:pt idx="14688">
                  <c:v>236.61046635851201</c:v>
                </c:pt>
                <c:pt idx="14689">
                  <c:v>236.131259235127</c:v>
                </c:pt>
                <c:pt idx="14690">
                  <c:v>235.49009535596201</c:v>
                </c:pt>
                <c:pt idx="14691">
                  <c:v>234.68728471577299</c:v>
                </c:pt>
                <c:pt idx="14692">
                  <c:v>233.723491066728</c:v>
                </c:pt>
                <c:pt idx="14693">
                  <c:v>232.59969025801701</c:v>
                </c:pt>
                <c:pt idx="14694">
                  <c:v>231.31680861815201</c:v>
                </c:pt>
                <c:pt idx="14695">
                  <c:v>229.87509701686801</c:v>
                </c:pt>
                <c:pt idx="14696">
                  <c:v>228.275888888574</c:v>
                </c:pt>
                <c:pt idx="14697">
                  <c:v>226.52040422769301</c:v>
                </c:pt>
                <c:pt idx="14698">
                  <c:v>224.60974363643601</c:v>
                </c:pt>
                <c:pt idx="14699">
                  <c:v>222.54489060667399</c:v>
                </c:pt>
                <c:pt idx="14700">
                  <c:v>220.32779357841699</c:v>
                </c:pt>
                <c:pt idx="14701">
                  <c:v>217.95971358685199</c:v>
                </c:pt>
                <c:pt idx="14702">
                  <c:v>215.44220139141399</c:v>
                </c:pt>
                <c:pt idx="14703">
                  <c:v>212.77675344903</c:v>
                </c:pt>
                <c:pt idx="14704">
                  <c:v>209.96573303820199</c:v>
                </c:pt>
                <c:pt idx="14705">
                  <c:v>207.01072390301599</c:v>
                </c:pt>
                <c:pt idx="14706">
                  <c:v>203.913674078415</c:v>
                </c:pt>
                <c:pt idx="14707">
                  <c:v>200.67685176791301</c:v>
                </c:pt>
                <c:pt idx="14708">
                  <c:v>197.30279631141201</c:v>
                </c:pt>
                <c:pt idx="14709">
                  <c:v>193.79319364877401</c:v>
                </c:pt>
                <c:pt idx="14710">
                  <c:v>190.15064990820599</c:v>
                </c:pt>
                <c:pt idx="14711">
                  <c:v>186.37797268619201</c:v>
                </c:pt>
                <c:pt idx="14712">
                  <c:v>182.477825596857</c:v>
                </c:pt>
                <c:pt idx="14713">
                  <c:v>178.45271956734999</c:v>
                </c:pt>
                <c:pt idx="14714">
                  <c:v>174.30516988235101</c:v>
                </c:pt>
                <c:pt idx="14715">
                  <c:v>170.03814982518099</c:v>
                </c:pt>
                <c:pt idx="14716">
                  <c:v>165.65456892236699</c:v>
                </c:pt>
                <c:pt idx="14717">
                  <c:v>161.15726626391799</c:v>
                </c:pt>
                <c:pt idx="14718">
                  <c:v>156.54946699950699</c:v>
                </c:pt>
                <c:pt idx="14719">
                  <c:v>151.83442393153399</c:v>
                </c:pt>
                <c:pt idx="14720">
                  <c:v>147.01554856294101</c:v>
                </c:pt>
                <c:pt idx="14721">
                  <c:v>142.095762280363</c:v>
                </c:pt>
                <c:pt idx="14722">
                  <c:v>137.07876877823</c:v>
                </c:pt>
                <c:pt idx="14723">
                  <c:v>131.96802983988499</c:v>
                </c:pt>
                <c:pt idx="14724">
                  <c:v>126.766470568348</c:v>
                </c:pt>
                <c:pt idx="14725">
                  <c:v>121.47821910823799</c:v>
                </c:pt>
                <c:pt idx="14726">
                  <c:v>116.10677211235</c:v>
                </c:pt>
                <c:pt idx="14727">
                  <c:v>110.655353032435</c:v>
                </c:pt>
                <c:pt idx="14728">
                  <c:v>105.12800868010601</c:v>
                </c:pt>
                <c:pt idx="14729">
                  <c:v>99.528747281156896</c:v>
                </c:pt>
                <c:pt idx="14730">
                  <c:v>93.861518533785599</c:v>
                </c:pt>
                <c:pt idx="14731">
                  <c:v>88.129741523482494</c:v>
                </c:pt>
                <c:pt idx="14732">
                  <c:v>82.337888986573205</c:v>
                </c:pt>
                <c:pt idx="14733">
                  <c:v>76.489664896926598</c:v>
                </c:pt>
                <c:pt idx="14734">
                  <c:v>70.588535946977998</c:v>
                </c:pt>
                <c:pt idx="14735">
                  <c:v>64.639134628272501</c:v>
                </c:pt>
                <c:pt idx="14736">
                  <c:v>58.645433646785399</c:v>
                </c:pt>
                <c:pt idx="14737">
                  <c:v>52.611412790457202</c:v>
                </c:pt>
                <c:pt idx="14738">
                  <c:v>46.541354184930903</c:v>
                </c:pt>
                <c:pt idx="14739">
                  <c:v>40.439644959132998</c:v>
                </c:pt>
                <c:pt idx="14740">
                  <c:v>34.310286286257998</c:v>
                </c:pt>
                <c:pt idx="14741">
                  <c:v>28.157381468902599</c:v>
                </c:pt>
                <c:pt idx="14742">
                  <c:v>21.985271822363099</c:v>
                </c:pt>
                <c:pt idx="14743">
                  <c:v>15.798345557249799</c:v>
                </c:pt>
                <c:pt idx="14744">
                  <c:v>9.6005538190970405</c:v>
                </c:pt>
                <c:pt idx="14745">
                  <c:v>3.3959062312513701</c:v>
                </c:pt>
                <c:pt idx="14746">
                  <c:v>-2.8113855974633499</c:v>
                </c:pt>
                <c:pt idx="14747">
                  <c:v>-9.0169329002383503</c:v>
                </c:pt>
                <c:pt idx="14748">
                  <c:v>-15.2161971970973</c:v>
                </c:pt>
                <c:pt idx="14749">
                  <c:v>-21.404677948876198</c:v>
                </c:pt>
                <c:pt idx="14750">
                  <c:v>-27.5783911503406</c:v>
                </c:pt>
                <c:pt idx="14751">
                  <c:v>-33.733366942315001</c:v>
                </c:pt>
                <c:pt idx="14752">
                  <c:v>-39.865339438221298</c:v>
                </c:pt>
                <c:pt idx="14753">
                  <c:v>-45.969662937857301</c:v>
                </c:pt>
                <c:pt idx="14754">
                  <c:v>-52.042643700534299</c:v>
                </c:pt>
                <c:pt idx="14755">
                  <c:v>-58.080049686673703</c:v>
                </c:pt>
                <c:pt idx="14756">
                  <c:v>-64.077648939591199</c:v>
                </c:pt>
                <c:pt idx="14757">
                  <c:v>-70.031324304599394</c:v>
                </c:pt>
                <c:pt idx="14758">
                  <c:v>-75.936965666486898</c:v>
                </c:pt>
                <c:pt idx="14759">
                  <c:v>-81.790586013508005</c:v>
                </c:pt>
                <c:pt idx="14760">
                  <c:v>-87.588177159455398</c:v>
                </c:pt>
                <c:pt idx="14761">
                  <c:v>-93.325703249191506</c:v>
                </c:pt>
                <c:pt idx="14762">
                  <c:v>-98.999234863218703</c:v>
                </c:pt>
                <c:pt idx="14763">
                  <c:v>-104.604945996884</c:v>
                </c:pt>
                <c:pt idx="14764">
                  <c:v>-110.138985765398</c:v>
                </c:pt>
                <c:pt idx="14765">
                  <c:v>-115.597502032942</c:v>
                </c:pt>
                <c:pt idx="14766">
                  <c:v>-120.976786612072</c:v>
                </c:pt>
                <c:pt idx="14767">
                  <c:v>-126.27315909673101</c:v>
                </c:pt>
                <c:pt idx="14768">
                  <c:v>-131.48307854661999</c:v>
                </c:pt>
                <c:pt idx="14769">
                  <c:v>-136.60301993316401</c:v>
                </c:pt>
                <c:pt idx="14770">
                  <c:v>-141.629001616864</c:v>
                </c:pt>
                <c:pt idx="14771">
                  <c:v>-146.558043414857</c:v>
                </c:pt>
                <c:pt idx="14772">
                  <c:v>-151.38678826264101</c:v>
                </c:pt>
                <c:pt idx="14773">
                  <c:v>-156.11166153602301</c:v>
                </c:pt>
                <c:pt idx="14774">
                  <c:v>-160.729205870237</c:v>
                </c:pt>
                <c:pt idx="14775">
                  <c:v>-165.23654325174701</c:v>
                </c:pt>
                <c:pt idx="14776">
                  <c:v>-169.630857312085</c:v>
                </c:pt>
                <c:pt idx="14777">
                  <c:v>-173.90922807298699</c:v>
                </c:pt>
                <c:pt idx="14778">
                  <c:v>-178.06863604247101</c:v>
                </c:pt>
                <c:pt idx="14779">
                  <c:v>-182.105970429606</c:v>
                </c:pt>
                <c:pt idx="14780">
                  <c:v>-186.01819944175</c:v>
                </c:pt>
                <c:pt idx="14781">
                  <c:v>-189.80283365705199</c:v>
                </c:pt>
                <c:pt idx="14782">
                  <c:v>-193.457410712463</c:v>
                </c:pt>
                <c:pt idx="14783">
                  <c:v>-196.97933332592001</c:v>
                </c:pt>
                <c:pt idx="14784">
                  <c:v>-200.36603608213801</c:v>
                </c:pt>
                <c:pt idx="14785">
                  <c:v>-203.615447313538</c:v>
                </c:pt>
                <c:pt idx="14786">
                  <c:v>-206.72547408197701</c:v>
                </c:pt>
                <c:pt idx="14787">
                  <c:v>-209.69384202258101</c:v>
                </c:pt>
                <c:pt idx="14788">
                  <c:v>-212.518423966157</c:v>
                </c:pt>
                <c:pt idx="14789">
                  <c:v>-215.19783766794799</c:v>
                </c:pt>
                <c:pt idx="14790">
                  <c:v>-217.729664579543</c:v>
                </c:pt>
                <c:pt idx="14791">
                  <c:v>-220.11194519890799</c:v>
                </c:pt>
                <c:pt idx="14792">
                  <c:v>-222.34359408029599</c:v>
                </c:pt>
                <c:pt idx="14793">
                  <c:v>-224.422613741042</c:v>
                </c:pt>
                <c:pt idx="14794">
                  <c:v>-226.34772361828601</c:v>
                </c:pt>
                <c:pt idx="14795">
                  <c:v>-228.11782420893701</c:v>
                </c:pt>
                <c:pt idx="14796">
                  <c:v>-229.73196923954299</c:v>
                </c:pt>
                <c:pt idx="14797">
                  <c:v>-231.18856410986001</c:v>
                </c:pt>
                <c:pt idx="14798">
                  <c:v>-232.486512782121</c:v>
                </c:pt>
                <c:pt idx="14799">
                  <c:v>-233.62547085269401</c:v>
                </c:pt>
                <c:pt idx="14800">
                  <c:v>-234.60406547036899</c:v>
                </c:pt>
                <c:pt idx="14801">
                  <c:v>-235.42169187895999</c:v>
                </c:pt>
                <c:pt idx="14802">
                  <c:v>-236.07812032000101</c:v>
                </c:pt>
                <c:pt idx="14803">
                  <c:v>-236.57252720992599</c:v>
                </c:pt>
                <c:pt idx="14804">
                  <c:v>-236.90477955107499</c:v>
                </c:pt>
                <c:pt idx="14805">
                  <c:v>-237.074742525358</c:v>
                </c:pt>
                <c:pt idx="14806">
                  <c:v>-237.08242292928199</c:v>
                </c:pt>
                <c:pt idx="14807">
                  <c:v>-236.92763298749401</c:v>
                </c:pt>
                <c:pt idx="14808">
                  <c:v>-236.610465964892</c:v>
                </c:pt>
                <c:pt idx="14809">
                  <c:v>-236.13125883803701</c:v>
                </c:pt>
                <c:pt idx="14810">
                  <c:v>-235.49009495554401</c:v>
                </c:pt>
                <c:pt idx="14811">
                  <c:v>-234.68728431216601</c:v>
                </c:pt>
                <c:pt idx="14812">
                  <c:v>-233.72349066007601</c:v>
                </c:pt>
                <c:pt idx="14813">
                  <c:v>-232.59968984846199</c:v>
                </c:pt>
                <c:pt idx="14814">
                  <c:v>-231.31680820583699</c:v>
                </c:pt>
                <c:pt idx="14815">
                  <c:v>-229.875096601937</c:v>
                </c:pt>
                <c:pt idx="14816">
                  <c:v>-228.27588847117201</c:v>
                </c:pt>
                <c:pt idx="14817">
                  <c:v>-226.52040380796399</c:v>
                </c:pt>
                <c:pt idx="14818">
                  <c:v>-224.609743214525</c:v>
                </c:pt>
                <c:pt idx="14819">
                  <c:v>-222.54489018272699</c:v>
                </c:pt>
                <c:pt idx="14820">
                  <c:v>-220.32779315258</c:v>
                </c:pt>
                <c:pt idx="14821">
                  <c:v>-217.95971315927</c:v>
                </c:pt>
                <c:pt idx="14822">
                  <c:v>-215.44220096223401</c:v>
                </c:pt>
                <c:pt idx="14823">
                  <c:v>-212.77675301839801</c:v>
                </c:pt>
                <c:pt idx="14824">
                  <c:v>-209.96573260626499</c:v>
                </c:pt>
                <c:pt idx="14825">
                  <c:v>-207.01072346992001</c:v>
                </c:pt>
                <c:pt idx="14826">
                  <c:v>-203.91367364430701</c:v>
                </c:pt>
                <c:pt idx="14827">
                  <c:v>-200.67685133293801</c:v>
                </c:pt>
                <c:pt idx="14828">
                  <c:v>-197.30279587571999</c:v>
                </c:pt>
                <c:pt idx="14829">
                  <c:v>-193.79319321250699</c:v>
                </c:pt>
                <c:pt idx="14830">
                  <c:v>-190.150649471512</c:v>
                </c:pt>
                <c:pt idx="14831">
                  <c:v>-186.37797224921599</c:v>
                </c:pt>
                <c:pt idx="14832">
                  <c:v>-182.47782515974399</c:v>
                </c:pt>
                <c:pt idx="14833">
                  <c:v>-178.45271913024601</c:v>
                </c:pt>
                <c:pt idx="14834">
                  <c:v>-174.30516944540099</c:v>
                </c:pt>
                <c:pt idx="14835">
                  <c:v>-170.03814938852801</c:v>
                </c:pt>
                <c:pt idx="14836">
                  <c:v>-165.654568486155</c:v>
                </c:pt>
                <c:pt idx="14837">
                  <c:v>-161.157265828292</c:v>
                </c:pt>
                <c:pt idx="14838">
                  <c:v>-156.549466564608</c:v>
                </c:pt>
                <c:pt idx="14839">
                  <c:v>-151.83442349750499</c:v>
                </c:pt>
                <c:pt idx="14840">
                  <c:v>-147.01554812992299</c:v>
                </c:pt>
                <c:pt idx="14841">
                  <c:v>-142.09576184849601</c:v>
                </c:pt>
                <c:pt idx="14842">
                  <c:v>-137.078768347655</c:v>
                </c:pt>
                <c:pt idx="14843">
                  <c:v>-131.968029410741</c:v>
                </c:pt>
                <c:pt idx="14844">
                  <c:v>-126.766470140772</c:v>
                </c:pt>
                <c:pt idx="14845">
                  <c:v>-121.478218682369</c:v>
                </c:pt>
                <c:pt idx="14846">
                  <c:v>-116.106771688324</c:v>
                </c:pt>
                <c:pt idx="14847">
                  <c:v>-110.655352610386</c:v>
                </c:pt>
                <c:pt idx="14848">
                  <c:v>-105.128008260171</c:v>
                </c:pt>
                <c:pt idx="14849">
                  <c:v>-99.528746863466907</c:v>
                </c:pt>
                <c:pt idx="14850">
                  <c:v>-93.8615181184758</c:v>
                </c:pt>
                <c:pt idx="14851">
                  <c:v>-88.129741110682204</c:v>
                </c:pt>
                <c:pt idx="14852">
                  <c:v>-82.337888576412894</c:v>
                </c:pt>
                <c:pt idx="14853">
                  <c:v>-76.489664489534704</c:v>
                </c:pt>
                <c:pt idx="14854">
                  <c:v>-70.588535542482902</c:v>
                </c:pt>
                <c:pt idx="14855">
                  <c:v>-64.639134226797296</c:v>
                </c:pt>
                <c:pt idx="14856">
                  <c:v>-58.645433248458602</c:v>
                </c:pt>
                <c:pt idx="14857">
                  <c:v>-52.611412395403697</c:v>
                </c:pt>
                <c:pt idx="14858">
                  <c:v>-46.541353793268101</c:v>
                </c:pt>
                <c:pt idx="14859">
                  <c:v>-40.439644570985699</c:v>
                </c:pt>
                <c:pt idx="14860">
                  <c:v>-34.310285901741999</c:v>
                </c:pt>
                <c:pt idx="14861">
                  <c:v>-28.157381088139001</c:v>
                </c:pt>
                <c:pt idx="14862">
                  <c:v>-21.9852714454656</c:v>
                </c:pt>
                <c:pt idx="14863">
                  <c:v>-15.798345184334201</c:v>
                </c:pt>
                <c:pt idx="14864">
                  <c:v>-9.6005534502734307</c:v>
                </c:pt>
                <c:pt idx="14865">
                  <c:v>-3.3959058666335902</c:v>
                </c:pt>
                <c:pt idx="14866">
                  <c:v>2.8113859577651601</c:v>
                </c:pt>
                <c:pt idx="14867">
                  <c:v>9.0169332561213906</c:v>
                </c:pt>
                <c:pt idx="14868">
                  <c:v>15.216197548451399</c:v>
                </c:pt>
                <c:pt idx="14869">
                  <c:v>21.404678295595001</c:v>
                </c:pt>
                <c:pt idx="14870">
                  <c:v>27.578391492322901</c:v>
                </c:pt>
                <c:pt idx="14871">
                  <c:v>33.7333672794637</c:v>
                </c:pt>
                <c:pt idx="14872">
                  <c:v>39.865339770433501</c:v>
                </c:pt>
                <c:pt idx="14873">
                  <c:v>45.969663265037603</c:v>
                </c:pt>
                <c:pt idx="14874">
                  <c:v>52.0426440225853</c:v>
                </c:pt>
                <c:pt idx="14875">
                  <c:v>58.080050003505598</c:v>
                </c:pt>
                <c:pt idx="14876">
                  <c:v>64.077649251113897</c:v>
                </c:pt>
                <c:pt idx="14877">
                  <c:v>70.031324610723104</c:v>
                </c:pt>
                <c:pt idx="14878">
                  <c:v>75.936965967121495</c:v>
                </c:pt>
                <c:pt idx="14879">
                  <c:v>81.790586308570994</c:v>
                </c:pt>
                <c:pt idx="14880">
                  <c:v>87.588177448864002</c:v>
                </c:pt>
                <c:pt idx="14881">
                  <c:v>93.325703532865106</c:v>
                </c:pt>
                <c:pt idx="14882">
                  <c:v>98.999235141078302</c:v>
                </c:pt>
                <c:pt idx="14883">
                  <c:v>104.604946268853</c:v>
                </c:pt>
                <c:pt idx="14884">
                  <c:v>110.13898603139999</c:v>
                </c:pt>
                <c:pt idx="14885">
                  <c:v>115.597502292909</c:v>
                </c:pt>
                <c:pt idx="14886">
                  <c:v>120.976786865931</c:v>
                </c:pt>
                <c:pt idx="14887">
                  <c:v>126.273159344414</c:v>
                </c:pt>
                <c:pt idx="14888">
                  <c:v>131.48307878806301</c:v>
                </c:pt>
                <c:pt idx="14889">
                  <c:v>136.603020168303</c:v>
                </c:pt>
                <c:pt idx="14890">
                  <c:v>141.62900184563699</c:v>
                </c:pt>
                <c:pt idx="14891">
                  <c:v>146.558043637205</c:v>
                </c:pt>
                <c:pt idx="14892">
                  <c:v>151.38678847850801</c:v>
                </c:pt>
                <c:pt idx="14893">
                  <c:v>156.11166174535501</c:v>
                </c:pt>
                <c:pt idx="14894">
                  <c:v>160.72920607298201</c:v>
                </c:pt>
                <c:pt idx="14895">
                  <c:v>165.236543447857</c:v>
                </c:pt>
                <c:pt idx="14896">
                  <c:v>169.63085750151001</c:v>
                </c:pt>
                <c:pt idx="14897">
                  <c:v>173.90922825568299</c:v>
                </c:pt>
                <c:pt idx="14898">
                  <c:v>178.068636218395</c:v>
                </c:pt>
                <c:pt idx="14899">
                  <c:v>182.10597059871901</c:v>
                </c:pt>
                <c:pt idx="14900">
                  <c:v>186.01819960401301</c:v>
                </c:pt>
                <c:pt idx="14901">
                  <c:v>189.80283381242899</c:v>
                </c:pt>
                <c:pt idx="14902">
                  <c:v>193.45741086092099</c:v>
                </c:pt>
                <c:pt idx="14903">
                  <c:v>196.97933346743</c:v>
                </c:pt>
                <c:pt idx="14904">
                  <c:v>200.36603621666899</c:v>
                </c:pt>
                <c:pt idx="14905">
                  <c:v>203.615447441067</c:v>
                </c:pt>
                <c:pt idx="14906">
                  <c:v>206.72547420247801</c:v>
                </c:pt>
                <c:pt idx="14907">
                  <c:v>209.69384213603399</c:v>
                </c:pt>
                <c:pt idx="14908">
                  <c:v>212.51842407254301</c:v>
                </c:pt>
                <c:pt idx="14909">
                  <c:v>215.19783776724901</c:v>
                </c:pt>
                <c:pt idx="14910">
                  <c:v>217.72966467174601</c:v>
                </c:pt>
                <c:pt idx="14911">
                  <c:v>220.11194528400199</c:v>
                </c:pt>
                <c:pt idx="14912">
                  <c:v>222.343594158272</c:v>
                </c:pt>
                <c:pt idx="14913">
                  <c:v>224.42261381189101</c:v>
                </c:pt>
                <c:pt idx="14914">
                  <c:v>226.34772368200501</c:v>
                </c:pt>
                <c:pt idx="14915">
                  <c:v>228.11782426552401</c:v>
                </c:pt>
                <c:pt idx="14916">
                  <c:v>229.73196928899799</c:v>
                </c:pt>
                <c:pt idx="14917">
                  <c:v>231.18856415218499</c:v>
                </c:pt>
                <c:pt idx="14918">
                  <c:v>232.48651281732199</c:v>
                </c:pt>
                <c:pt idx="14919">
                  <c:v>233.62547088077699</c:v>
                </c:pt>
                <c:pt idx="14920">
                  <c:v>234.60406549134399</c:v>
                </c:pt>
                <c:pt idx="14921">
                  <c:v>235.42169189283899</c:v>
                </c:pt>
                <c:pt idx="14922">
                  <c:v>236.078120326798</c:v>
                </c:pt>
                <c:pt idx="14923">
                  <c:v>236.57252720965801</c:v>
                </c:pt>
                <c:pt idx="14924">
                  <c:v>236.90477954376101</c:v>
                </c:pt>
                <c:pt idx="14925">
                  <c:v>237.074742511019</c:v>
                </c:pt>
                <c:pt idx="14926">
                  <c:v>237.08242290794101</c:v>
                </c:pt>
                <c:pt idx="14927">
                  <c:v>236.927632959177</c:v>
                </c:pt>
                <c:pt idx="14928">
                  <c:v>236.610465929627</c:v>
                </c:pt>
                <c:pt idx="14929">
                  <c:v>236.131258795854</c:v>
                </c:pt>
                <c:pt idx="14930">
                  <c:v>235.49009490647501</c:v>
                </c:pt>
                <c:pt idx="14931">
                  <c:v>234.68728425624701</c:v>
                </c:pt>
                <c:pt idx="14932">
                  <c:v>233.72349059734199</c:v>
                </c:pt>
                <c:pt idx="14933">
                  <c:v>232.59968977895301</c:v>
                </c:pt>
                <c:pt idx="14934">
                  <c:v>231.316808129593</c:v>
                </c:pt>
                <c:pt idx="14935">
                  <c:v>229.875096519002</c:v>
                </c:pt>
                <c:pt idx="14936">
                  <c:v>228.27588838158999</c:v>
                </c:pt>
                <c:pt idx="14937">
                  <c:v>226.52040371178401</c:v>
                </c:pt>
                <c:pt idx="14938">
                  <c:v>224.60974311179501</c:v>
                </c:pt>
                <c:pt idx="14939">
                  <c:v>222.544890073499</c:v>
                </c:pt>
                <c:pt idx="14940">
                  <c:v>220.327793036907</c:v>
                </c:pt>
                <c:pt idx="14941">
                  <c:v>217.95971303720799</c:v>
                </c:pt>
                <c:pt idx="14942">
                  <c:v>215.44220083384101</c:v>
                </c:pt>
                <c:pt idx="14943">
                  <c:v>212.776752883732</c:v>
                </c:pt>
                <c:pt idx="14944">
                  <c:v>209.96573246538799</c:v>
                </c:pt>
                <c:pt idx="14945">
                  <c:v>207.01072332289499</c:v>
                </c:pt>
                <c:pt idx="14946">
                  <c:v>203.91367349119901</c:v>
                </c:pt>
                <c:pt idx="14947">
                  <c:v>200.67685117381399</c:v>
                </c:pt>
                <c:pt idx="14948">
                  <c:v>197.302795710646</c:v>
                </c:pt>
                <c:pt idx="14949">
                  <c:v>193.793193041557</c:v>
                </c:pt>
                <c:pt idx="14950">
                  <c:v>190.15064929475801</c:v>
                </c:pt>
                <c:pt idx="14951">
                  <c:v>186.37797206673</c:v>
                </c:pt>
                <c:pt idx="14952">
                  <c:v>182.47782497160401</c:v>
                </c:pt>
                <c:pt idx="14953">
                  <c:v>178.45271893652699</c:v>
                </c:pt>
                <c:pt idx="14954">
                  <c:v>174.305169246182</c:v>
                </c:pt>
                <c:pt idx="14955">
                  <c:v>170.03814918389199</c:v>
                </c:pt>
                <c:pt idx="14956">
                  <c:v>165.654568276183</c:v>
                </c:pt>
                <c:pt idx="14957">
                  <c:v>161.15726561306599</c:v>
                </c:pt>
                <c:pt idx="14958">
                  <c:v>156.549466344216</c:v>
                </c:pt>
                <c:pt idx="14959">
                  <c:v>151.83442327203099</c:v>
                </c:pt>
                <c:pt idx="14960">
                  <c:v>147.01554789945499</c:v>
                </c:pt>
                <c:pt idx="14961">
                  <c:v>142.095761613127</c:v>
                </c:pt>
                <c:pt idx="14962">
                  <c:v>137.078768107473</c:v>
                </c:pt>
                <c:pt idx="14963">
                  <c:v>131.968029165839</c:v>
                </c:pt>
                <c:pt idx="14964">
                  <c:v>126.766469891244</c:v>
                </c:pt>
                <c:pt idx="14965">
                  <c:v>121.478218428311</c:v>
                </c:pt>
                <c:pt idx="14966">
                  <c:v>116.10677142983</c:v>
                </c:pt>
                <c:pt idx="14967">
                  <c:v>110.655352347555</c:v>
                </c:pt>
                <c:pt idx="14968">
                  <c:v>105.12800799310099</c:v>
                </c:pt>
                <c:pt idx="14969">
                  <c:v>99.5287465922557</c:v>
                </c:pt>
                <c:pt idx="14970">
                  <c:v>93.861517843226693</c:v>
                </c:pt>
                <c:pt idx="14971">
                  <c:v>88.129740831497202</c:v>
                </c:pt>
                <c:pt idx="14972">
                  <c:v>82.337888293394599</c:v>
                </c:pt>
                <c:pt idx="14973">
                  <c:v>76.489664202784297</c:v>
                </c:pt>
                <c:pt idx="14974">
                  <c:v>70.588535252108599</c:v>
                </c:pt>
                <c:pt idx="14975">
                  <c:v>64.639133932903803</c:v>
                </c:pt>
                <c:pt idx="14976">
                  <c:v>58.645432951152301</c:v>
                </c:pt>
                <c:pt idx="14977">
                  <c:v>52.611412094791099</c:v>
                </c:pt>
                <c:pt idx="14978">
                  <c:v>46.541353489457599</c:v>
                </c:pt>
                <c:pt idx="14979">
                  <c:v>40.439644264087399</c:v>
                </c:pt>
                <c:pt idx="14980">
                  <c:v>34.310285591867803</c:v>
                </c:pt>
                <c:pt idx="14981">
                  <c:v>28.157380775395399</c:v>
                </c:pt>
                <c:pt idx="14982">
                  <c:v>21.985271129964701</c:v>
                </c:pt>
                <c:pt idx="14983">
                  <c:v>15.7983448661897</c:v>
                </c:pt>
                <c:pt idx="14984">
                  <c:v>9.6005531295973991</c:v>
                </c:pt>
                <c:pt idx="14985">
                  <c:v>3.3959055435379701</c:v>
                </c:pt>
                <c:pt idx="14986">
                  <c:v>-2.8113862831665499</c:v>
                </c:pt>
                <c:pt idx="14987">
                  <c:v>-9.0169335837128806</c:v>
                </c:pt>
                <c:pt idx="14988">
                  <c:v>-15.2161978781229</c:v>
                </c:pt>
                <c:pt idx="14989">
                  <c:v>-21.404678627230702</c:v>
                </c:pt>
                <c:pt idx="14990">
                  <c:v>-27.578391825807302</c:v>
                </c:pt>
                <c:pt idx="14991">
                  <c:v>-33.733367614677498</c:v>
                </c:pt>
                <c:pt idx="14992">
                  <c:v>-39.865340107266398</c:v>
                </c:pt>
                <c:pt idx="14993">
                  <c:v>-45.969663603372197</c:v>
                </c:pt>
                <c:pt idx="14994">
                  <c:v>-52.0426443623059</c:v>
                </c:pt>
                <c:pt idx="14995">
                  <c:v>-58.080050344494801</c:v>
                </c:pt>
                <c:pt idx="14996">
                  <c:v>-64.077649593254193</c:v>
                </c:pt>
                <c:pt idx="14997">
                  <c:v>-70.031324953900494</c:v>
                </c:pt>
                <c:pt idx="14998">
                  <c:v>-75.936966311218697</c:v>
                </c:pt>
                <c:pt idx="14999">
                  <c:v>-81.790586653472204</c:v>
                </c:pt>
                <c:pt idx="15000">
                  <c:v>-87.588177794453699</c:v>
                </c:pt>
                <c:pt idx="15001">
                  <c:v>-93.325703879025795</c:v>
                </c:pt>
                <c:pt idx="15002">
                  <c:v>-98.999235487693298</c:v>
                </c:pt>
                <c:pt idx="15003">
                  <c:v>-104.604946615806</c:v>
                </c:pt>
                <c:pt idx="15004">
                  <c:v>-110.138986378577</c:v>
                </c:pt>
                <c:pt idx="15005">
                  <c:v>-115.59750264019399</c:v>
                </c:pt>
                <c:pt idx="15006">
                  <c:v>-120.976787213208</c:v>
                </c:pt>
                <c:pt idx="15007">
                  <c:v>-126.27315969157</c:v>
                </c:pt>
                <c:pt idx="15008">
                  <c:v>-131.48307913498201</c:v>
                </c:pt>
                <c:pt idx="15009">
                  <c:v>-136.60302051487</c:v>
                </c:pt>
                <c:pt idx="15010">
                  <c:v>-141.629002191739</c:v>
                </c:pt>
                <c:pt idx="15011">
                  <c:v>-146.558043982729</c:v>
                </c:pt>
                <c:pt idx="15012">
                  <c:v>-151.38678882334099</c:v>
                </c:pt>
                <c:pt idx="15013">
                  <c:v>-156.111662089383</c:v>
                </c:pt>
                <c:pt idx="15014">
                  <c:v>-160.72920641609599</c:v>
                </c:pt>
                <c:pt idx="15015">
                  <c:v>-165.236543789943</c:v>
                </c:pt>
                <c:pt idx="15016">
                  <c:v>-169.63085784245899</c:v>
                </c:pt>
                <c:pt idx="15017">
                  <c:v>-173.909228595385</c:v>
                </c:pt>
                <c:pt idx="15018">
                  <c:v>-178.06863655674101</c:v>
                </c:pt>
                <c:pt idx="15019">
                  <c:v>-182.10597093560099</c:v>
                </c:pt>
                <c:pt idx="15020">
                  <c:v>-186.01819993932301</c:v>
                </c:pt>
                <c:pt idx="15021">
                  <c:v>-189.80283414605901</c:v>
                </c:pt>
                <c:pt idx="15022">
                  <c:v>-193.45741119276701</c:v>
                </c:pt>
                <c:pt idx="15023">
                  <c:v>-196.97933379738501</c:v>
                </c:pt>
                <c:pt idx="15024">
                  <c:v>-200.366036544629</c:v>
                </c:pt>
                <c:pt idx="15025">
                  <c:v>-203.61544776693</c:v>
                </c:pt>
                <c:pt idx="15026">
                  <c:v>-206.725474526141</c:v>
                </c:pt>
                <c:pt idx="15027">
                  <c:v>-209.693842457394</c:v>
                </c:pt>
                <c:pt idx="15028">
                  <c:v>-212.51842439150201</c:v>
                </c:pt>
                <c:pt idx="15029">
                  <c:v>-215.19783808370701</c:v>
                </c:pt>
                <c:pt idx="15030">
                  <c:v>-217.72966498560501</c:v>
                </c:pt>
                <c:pt idx="15031">
                  <c:v>-220.111945595165</c:v>
                </c:pt>
                <c:pt idx="15032">
                  <c:v>-222.343594466643</c:v>
                </c:pt>
                <c:pt idx="15033">
                  <c:v>-224.42261411737601</c:v>
                </c:pt>
                <c:pt idx="15034">
                  <c:v>-226.347723984509</c:v>
                </c:pt>
                <c:pt idx="15035">
                  <c:v>-228.11782456495499</c:v>
                </c:pt>
                <c:pt idx="15036">
                  <c:v>-229.731969585266</c:v>
                </c:pt>
                <c:pt idx="15037">
                  <c:v>-231.1885644452</c:v>
                </c:pt>
                <c:pt idx="15038">
                  <c:v>-232.48651310699501</c:v>
                </c:pt>
                <c:pt idx="15039">
                  <c:v>-233.625471167022</c:v>
                </c:pt>
                <c:pt idx="15040">
                  <c:v>-234.604065774075</c:v>
                </c:pt>
                <c:pt idx="15041">
                  <c:v>-235.42169217197099</c:v>
                </c:pt>
                <c:pt idx="15042">
                  <c:v>-236.07812060225001</c:v>
                </c:pt>
                <c:pt idx="15043">
                  <c:v>-236.57252748134701</c:v>
                </c:pt>
                <c:pt idx="15044">
                  <c:v>-236.904779811607</c:v>
                </c:pt>
                <c:pt idx="15045">
                  <c:v>-237.07474277494299</c:v>
                </c:pt>
                <c:pt idx="15046">
                  <c:v>-237.082423167868</c:v>
                </c:pt>
                <c:pt idx="15047">
                  <c:v>-236.92763321503</c:v>
                </c:pt>
                <c:pt idx="15048">
                  <c:v>-236.61046618133301</c:v>
                </c:pt>
                <c:pt idx="15049">
                  <c:v>-236.13125904334001</c:v>
                </c:pt>
                <c:pt idx="15050">
                  <c:v>-235.49009514967</c:v>
                </c:pt>
                <c:pt idx="15051">
                  <c:v>-234.687284495082</c:v>
                </c:pt>
                <c:pt idx="15052">
                  <c:v>-233.72349083175001</c:v>
                </c:pt>
                <c:pt idx="15053">
                  <c:v>-232.59969000886801</c:v>
                </c:pt>
                <c:pt idx="15054">
                  <c:v>-231.31680835495101</c:v>
                </c:pt>
                <c:pt idx="15055">
                  <c:v>-229.87509673974</c:v>
                </c:pt>
                <c:pt idx="15056">
                  <c:v>-228.27588859764799</c:v>
                </c:pt>
                <c:pt idx="15057">
                  <c:v>-226.52040392310201</c:v>
                </c:pt>
                <c:pt idx="15058">
                  <c:v>-224.60974331831599</c:v>
                </c:pt>
                <c:pt idx="15059">
                  <c:v>-222.54489027516701</c:v>
                </c:pt>
                <c:pt idx="15060">
                  <c:v>-220.32779323366901</c:v>
                </c:pt>
                <c:pt idx="15061">
                  <c:v>-217.95971322901099</c:v>
                </c:pt>
                <c:pt idx="15062">
                  <c:v>-215.442201020635</c:v>
                </c:pt>
                <c:pt idx="15063">
                  <c:v>-212.77675306546899</c:v>
                </c:pt>
                <c:pt idx="15064">
                  <c:v>-209.96573264201999</c:v>
                </c:pt>
                <c:pt idx="15065">
                  <c:v>-207.01072349437899</c:v>
                </c:pt>
                <c:pt idx="15066">
                  <c:v>-203.913673657489</c:v>
                </c:pt>
                <c:pt idx="15067">
                  <c:v>-200.676851334871</c:v>
                </c:pt>
                <c:pt idx="15068">
                  <c:v>-197.30279586642999</c:v>
                </c:pt>
                <c:pt idx="15069">
                  <c:v>-193.793193192031</c:v>
                </c:pt>
                <c:pt idx="15070">
                  <c:v>-190.15064943988401</c:v>
                </c:pt>
                <c:pt idx="15071">
                  <c:v>-186.37797220647701</c:v>
                </c:pt>
                <c:pt idx="15072">
                  <c:v>-182.47782510593899</c:v>
                </c:pt>
                <c:pt idx="15073">
                  <c:v>-178.45271906542001</c:v>
                </c:pt>
                <c:pt idx="15074">
                  <c:v>-174.30516936960501</c:v>
                </c:pt>
                <c:pt idx="15075">
                  <c:v>-170.03814930181699</c:v>
                </c:pt>
                <c:pt idx="15076">
                  <c:v>-165.654568388586</c:v>
                </c:pt>
                <c:pt idx="15077">
                  <c:v>-161.15726571992499</c:v>
                </c:pt>
                <c:pt idx="15078">
                  <c:v>-156.549466445512</c:v>
                </c:pt>
                <c:pt idx="15079">
                  <c:v>-151.83442336774399</c:v>
                </c:pt>
                <c:pt idx="15080">
                  <c:v>-147.01554798956801</c:v>
                </c:pt>
                <c:pt idx="15081">
                  <c:v>-142.095761697624</c:v>
                </c:pt>
                <c:pt idx="15082">
                  <c:v>-137.07876818634301</c:v>
                </c:pt>
                <c:pt idx="15083">
                  <c:v>-131.96802923906901</c:v>
                </c:pt>
                <c:pt idx="15084">
                  <c:v>-126.76646995882599</c:v>
                </c:pt>
                <c:pt idx="15085">
                  <c:v>-121.478218490237</c:v>
                </c:pt>
                <c:pt idx="15086">
                  <c:v>-116.106771486095</c:v>
                </c:pt>
                <c:pt idx="15087">
                  <c:v>-110.65535239815399</c:v>
                </c:pt>
                <c:pt idx="15088">
                  <c:v>-105.128008038033</c:v>
                </c:pt>
                <c:pt idx="15089">
                  <c:v>-99.528746631522594</c:v>
                </c:pt>
                <c:pt idx="15090">
                  <c:v>-93.861517876827406</c:v>
                </c:pt>
                <c:pt idx="15091">
                  <c:v>-88.129740859438101</c:v>
                </c:pt>
                <c:pt idx="15092">
                  <c:v>-82.337888315679393</c:v>
                </c:pt>
                <c:pt idx="15093">
                  <c:v>-76.489664219424</c:v>
                </c:pt>
                <c:pt idx="15094">
                  <c:v>-70.5885352631106</c:v>
                </c:pt>
                <c:pt idx="15095">
                  <c:v>-64.639133938279002</c:v>
                </c:pt>
                <c:pt idx="15096">
                  <c:v>-58.645432950913701</c:v>
                </c:pt>
                <c:pt idx="15097">
                  <c:v>-52.611412088955099</c:v>
                </c:pt>
                <c:pt idx="15098">
                  <c:v>-46.541353478040797</c:v>
                </c:pt>
                <c:pt idx="15099">
                  <c:v>-40.439644247108099</c:v>
                </c:pt>
                <c:pt idx="15100">
                  <c:v>-34.310285569344302</c:v>
                </c:pt>
                <c:pt idx="15101">
                  <c:v>-28.157380747351699</c:v>
                </c:pt>
                <c:pt idx="15102">
                  <c:v>-21.985271096426501</c:v>
                </c:pt>
                <c:pt idx="15103">
                  <c:v>-15.7983448271789</c:v>
                </c:pt>
                <c:pt idx="15104">
                  <c:v>-9.6005530851453003</c:v>
                </c:pt>
                <c:pt idx="15105">
                  <c:v>-3.3959054936720801</c:v>
                </c:pt>
                <c:pt idx="15106">
                  <c:v>2.81138633841684</c:v>
                </c:pt>
                <c:pt idx="15107">
                  <c:v>9.0169336443145394</c:v>
                </c:pt>
                <c:pt idx="15108">
                  <c:v>15.216197944037299</c:v>
                </c:pt>
                <c:pt idx="15109">
                  <c:v>21.404678698424998</c:v>
                </c:pt>
                <c:pt idx="15110">
                  <c:v>27.578391902244601</c:v>
                </c:pt>
                <c:pt idx="15111">
                  <c:v>33.733367696321103</c:v>
                </c:pt>
                <c:pt idx="15112">
                  <c:v>39.865340194070498</c:v>
                </c:pt>
                <c:pt idx="15113">
                  <c:v>45.969663695298102</c:v>
                </c:pt>
                <c:pt idx="15114">
                  <c:v>52.042644459305997</c:v>
                </c:pt>
                <c:pt idx="15115">
                  <c:v>58.080050446526798</c:v>
                </c:pt>
                <c:pt idx="15116">
                  <c:v>64.077649700270399</c:v>
                </c:pt>
                <c:pt idx="15117">
                  <c:v>70.031325065849501</c:v>
                </c:pt>
                <c:pt idx="15118">
                  <c:v>75.936966428052799</c:v>
                </c:pt>
                <c:pt idx="15119">
                  <c:v>81.79058677514</c:v>
                </c:pt>
                <c:pt idx="15120">
                  <c:v>87.588177920900094</c:v>
                </c:pt>
                <c:pt idx="15121">
                  <c:v>93.325704010195693</c:v>
                </c:pt>
                <c:pt idx="15122">
                  <c:v>98.999235623533394</c:v>
                </c:pt>
                <c:pt idx="15123">
                  <c:v>104.604946756258</c:v>
                </c:pt>
                <c:pt idx="15124">
                  <c:v>110.138986523583</c:v>
                </c:pt>
                <c:pt idx="15125">
                  <c:v>115.597502789693</c:v>
                </c:pt>
                <c:pt idx="15126">
                  <c:v>120.976787367139</c:v>
                </c:pt>
                <c:pt idx="15127">
                  <c:v>126.27315984986799</c:v>
                </c:pt>
                <c:pt idx="15128">
                  <c:v>131.483079297584</c:v>
                </c:pt>
                <c:pt idx="15129">
                  <c:v>136.603020681712</c:v>
                </c:pt>
                <c:pt idx="15130">
                  <c:v>141.62900236275499</c:v>
                </c:pt>
                <c:pt idx="15131">
                  <c:v>146.55804415784999</c:v>
                </c:pt>
                <c:pt idx="15132">
                  <c:v>151.38678900249701</c:v>
                </c:pt>
                <c:pt idx="15133">
                  <c:v>156.111662272507</c:v>
                </c:pt>
                <c:pt idx="15134">
                  <c:v>160.729206603113</c:v>
                </c:pt>
                <c:pt idx="15135">
                  <c:v>165.23654398078401</c:v>
                </c:pt>
                <c:pt idx="15136">
                  <c:v>169.63085803705101</c:v>
                </c:pt>
                <c:pt idx="15137">
                  <c:v>173.90922879365101</c:v>
                </c:pt>
                <c:pt idx="15138">
                  <c:v>178.068636758607</c:v>
                </c:pt>
                <c:pt idx="15139">
                  <c:v>182.105971140989</c:v>
                </c:pt>
                <c:pt idx="15140">
                  <c:v>186.01820014815701</c:v>
                </c:pt>
                <c:pt idx="15141">
                  <c:v>189.80283435826101</c:v>
                </c:pt>
                <c:pt idx="15142">
                  <c:v>193.457411408258</c:v>
                </c:pt>
                <c:pt idx="15143">
                  <c:v>196.97933401608501</c:v>
                </c:pt>
                <c:pt idx="15144">
                  <c:v>200.366036766457</c:v>
                </c:pt>
                <c:pt idx="15145">
                  <c:v>203.615447991802</c:v>
                </c:pt>
                <c:pt idx="15146">
                  <c:v>206.72547475397599</c:v>
                </c:pt>
                <c:pt idx="15147">
                  <c:v>209.693842688111</c:v>
                </c:pt>
                <c:pt idx="15148">
                  <c:v>212.51842462501401</c:v>
                </c:pt>
                <c:pt idx="15149">
                  <c:v>215.19783831993001</c:v>
                </c:pt>
                <c:pt idx="15150">
                  <c:v>217.72966522445401</c:v>
                </c:pt>
                <c:pt idx="15151">
                  <c:v>220.11194583655299</c:v>
                </c:pt>
                <c:pt idx="15152">
                  <c:v>222.34359471048401</c:v>
                </c:pt>
                <c:pt idx="15153">
                  <c:v>224.422614363582</c:v>
                </c:pt>
                <c:pt idx="15154">
                  <c:v>226.34772423299299</c:v>
                </c:pt>
                <c:pt idx="15155">
                  <c:v>228.11782481562901</c:v>
                </c:pt>
                <c:pt idx="15156">
                  <c:v>229.73196983804101</c:v>
                </c:pt>
                <c:pt idx="15157">
                  <c:v>231.18856469998599</c:v>
                </c:pt>
                <c:pt idx="15158">
                  <c:v>232.48651336370301</c:v>
                </c:pt>
                <c:pt idx="15159">
                  <c:v>233.62547142556201</c:v>
                </c:pt>
                <c:pt idx="15160">
                  <c:v>234.60406603435499</c:v>
                </c:pt>
                <c:pt idx="15161">
                  <c:v>235.421692433902</c:v>
                </c:pt>
                <c:pt idx="15162">
                  <c:v>236.07812086574</c:v>
                </c:pt>
                <c:pt idx="15163">
                  <c:v>236.57252774630501</c:v>
                </c:pt>
                <c:pt idx="15164">
                  <c:v>236.90478007794101</c:v>
                </c:pt>
                <c:pt idx="15165">
                  <c:v>237.07474304256201</c:v>
                </c:pt>
                <c:pt idx="15166">
                  <c:v>237.08242343667899</c:v>
                </c:pt>
                <c:pt idx="15167">
                  <c:v>236.92763348494199</c:v>
                </c:pt>
                <c:pt idx="15168">
                  <c:v>236.61046645225201</c:v>
                </c:pt>
                <c:pt idx="15169">
                  <c:v>236.13125931517499</c:v>
                </c:pt>
                <c:pt idx="15170">
                  <c:v>235.49009542232801</c:v>
                </c:pt>
                <c:pt idx="15171">
                  <c:v>234.68728476847099</c:v>
                </c:pt>
                <c:pt idx="15172">
                  <c:v>233.72349110577699</c:v>
                </c:pt>
                <c:pt idx="15173">
                  <c:v>232.59969028344099</c:v>
                </c:pt>
                <c:pt idx="15174">
                  <c:v>231.316808629977</c:v>
                </c:pt>
                <c:pt idx="15175">
                  <c:v>229.87509701512701</c:v>
                </c:pt>
                <c:pt idx="15176">
                  <c:v>228.27588887330401</c:v>
                </c:pt>
                <c:pt idx="15177">
                  <c:v>226.52040419893501</c:v>
                </c:pt>
                <c:pt idx="15178">
                  <c:v>224.609743594234</c:v>
                </c:pt>
                <c:pt idx="15179">
                  <c:v>222.54489055107899</c:v>
                </c:pt>
                <c:pt idx="15180">
                  <c:v>220.327793509484</c:v>
                </c:pt>
                <c:pt idx="15181">
                  <c:v>217.95971350463699</c:v>
                </c:pt>
                <c:pt idx="15182">
                  <c:v>215.44220129598</c:v>
                </c:pt>
                <c:pt idx="15183">
                  <c:v>212.776753340445</c:v>
                </c:pt>
                <c:pt idx="15184">
                  <c:v>209.96573291653499</c:v>
                </c:pt>
                <c:pt idx="15185">
                  <c:v>207.010723768345</c:v>
                </c:pt>
                <c:pt idx="15186">
                  <c:v>203.913673930816</c:v>
                </c:pt>
                <c:pt idx="15187">
                  <c:v>200.67685160747101</c:v>
                </c:pt>
                <c:pt idx="15188">
                  <c:v>197.30279613821401</c:v>
                </c:pt>
                <c:pt idx="15189">
                  <c:v>193.79319346291101</c:v>
                </c:pt>
                <c:pt idx="15190">
                  <c:v>190.15064970977301</c:v>
                </c:pt>
                <c:pt idx="15191">
                  <c:v>186.377972475288</c:v>
                </c:pt>
                <c:pt idx="15192">
                  <c:v>182.47782537358501</c:v>
                </c:pt>
                <c:pt idx="15193">
                  <c:v>178.45271933181701</c:v>
                </c:pt>
                <c:pt idx="15194">
                  <c:v>174.30516963466701</c:v>
                </c:pt>
                <c:pt idx="15195">
                  <c:v>170.038149565461</c:v>
                </c:pt>
                <c:pt idx="15196">
                  <c:v>165.65456865072801</c:v>
                </c:pt>
                <c:pt idx="15197">
                  <c:v>161.157265980483</c:v>
                </c:pt>
                <c:pt idx="15198">
                  <c:v>156.549466704401</c:v>
                </c:pt>
                <c:pt idx="15199">
                  <c:v>151.83442362488501</c:v>
                </c:pt>
                <c:pt idx="15200">
                  <c:v>147.01554824487999</c:v>
                </c:pt>
                <c:pt idx="15201">
                  <c:v>142.09576195102801</c:v>
                </c:pt>
                <c:pt idx="15202">
                  <c:v>137.07876843775799</c:v>
                </c:pt>
                <c:pt idx="15203">
                  <c:v>131.96802948842</c:v>
                </c:pt>
                <c:pt idx="15204">
                  <c:v>126.766470206035</c:v>
                </c:pt>
                <c:pt idx="15205">
                  <c:v>121.47821873522599</c:v>
                </c:pt>
                <c:pt idx="15206">
                  <c:v>116.10677172878999</c:v>
                </c:pt>
                <c:pt idx="15207">
                  <c:v>110.655352638482</c:v>
                </c:pt>
                <c:pt idx="15208">
                  <c:v>105.12800827592</c:v>
                </c:pt>
                <c:pt idx="15209">
                  <c:v>99.528746866896199</c:v>
                </c:pt>
                <c:pt idx="15210">
                  <c:v>93.861518109616298</c:v>
                </c:pt>
                <c:pt idx="15211">
                  <c:v>88.129741089572406</c:v>
                </c:pt>
                <c:pt idx="15212">
                  <c:v>82.337888543089406</c:v>
                </c:pt>
                <c:pt idx="15213">
                  <c:v>76.489664444039803</c:v>
                </c:pt>
                <c:pt idx="15214">
                  <c:v>70.588535484866298</c:v>
                </c:pt>
                <c:pt idx="15215">
                  <c:v>64.639134157110306</c:v>
                </c:pt>
                <c:pt idx="15216">
                  <c:v>58.645433166756199</c:v>
                </c:pt>
                <c:pt idx="15217">
                  <c:v>52.611412301744799</c:v>
                </c:pt>
                <c:pt idx="15218">
                  <c:v>46.541353687715002</c:v>
                </c:pt>
                <c:pt idx="15219">
                  <c:v>40.4396444536046</c:v>
                </c:pt>
                <c:pt idx="15220">
                  <c:v>34.310285772604303</c:v>
                </c:pt>
                <c:pt idx="15221">
                  <c:v>28.157380947316401</c:v>
                </c:pt>
                <c:pt idx="15222">
                  <c:v>21.985271293038998</c:v>
                </c:pt>
                <c:pt idx="15223">
                  <c:v>15.798345020382399</c:v>
                </c:pt>
                <c:pt idx="15224">
                  <c:v>9.6005532748846001</c:v>
                </c:pt>
                <c:pt idx="15225">
                  <c:v>3.3959056798921501</c:v>
                </c:pt>
                <c:pt idx="15226">
                  <c:v>-2.8113861557655699</c:v>
                </c:pt>
                <c:pt idx="15227">
                  <c:v>-9.0169334652834703</c:v>
                </c:pt>
                <c:pt idx="15228">
                  <c:v>-15.216197768679701</c:v>
                </c:pt>
                <c:pt idx="15229">
                  <c:v>-21.4046785267867</c:v>
                </c:pt>
                <c:pt idx="15230">
                  <c:v>-27.578391734369699</c:v>
                </c:pt>
                <c:pt idx="15231">
                  <c:v>-33.733367532257297</c:v>
                </c:pt>
                <c:pt idx="15232">
                  <c:v>-39.865340033863703</c:v>
                </c:pt>
                <c:pt idx="15233">
                  <c:v>-45.969663538987</c:v>
                </c:pt>
                <c:pt idx="15234">
                  <c:v>-52.042644306936303</c:v>
                </c:pt>
                <c:pt idx="15235">
                  <c:v>-58.080050298137103</c:v>
                </c:pt>
                <c:pt idx="15236">
                  <c:v>-64.077649555897395</c:v>
                </c:pt>
                <c:pt idx="15237">
                  <c:v>-70.0313249255355</c:v>
                </c:pt>
                <c:pt idx="15238">
                  <c:v>-75.936966291828895</c:v>
                </c:pt>
                <c:pt idx="15239">
                  <c:v>-81.790586643041195</c:v>
                </c:pt>
                <c:pt idx="15240">
                  <c:v>-87.588177792961204</c:v>
                </c:pt>
                <c:pt idx="15241">
                  <c:v>-93.325703886447897</c:v>
                </c:pt>
                <c:pt idx="15242">
                  <c:v>-98.999235504003394</c:v>
                </c:pt>
                <c:pt idx="15243">
                  <c:v>-104.604946640977</c:v>
                </c:pt>
                <c:pt idx="15244">
                  <c:v>-110.13898641257499</c:v>
                </c:pt>
                <c:pt idx="15245">
                  <c:v>-115.597502682984</c:v>
                </c:pt>
                <c:pt idx="15246">
                  <c:v>-120.97678726475399</c:v>
                </c:pt>
                <c:pt idx="15247">
                  <c:v>-126.27315975182999</c:v>
                </c:pt>
                <c:pt idx="15248">
                  <c:v>-131.48307920391301</c:v>
                </c:pt>
                <c:pt idx="15249">
                  <c:v>-136.60302059242801</c:v>
                </c:pt>
                <c:pt idx="15250">
                  <c:v>-141.62900227787401</c:v>
                </c:pt>
                <c:pt idx="15251">
                  <c:v>-146.55804407739001</c:v>
                </c:pt>
                <c:pt idx="15252">
                  <c:v>-151.386788926474</c:v>
                </c:pt>
                <c:pt idx="15253">
                  <c:v>-156.11166220093199</c:v>
                </c:pt>
                <c:pt idx="15254">
                  <c:v>-160.72920653599999</c:v>
                </c:pt>
                <c:pt idx="15255">
                  <c:v>-165.23654391814199</c:v>
                </c:pt>
                <c:pt idx="15256">
                  <c:v>-169.630857978889</c:v>
                </c:pt>
                <c:pt idx="15257">
                  <c:v>-173.909228739978</c:v>
                </c:pt>
                <c:pt idx="15258">
                  <c:v>-178.06863670942701</c:v>
                </c:pt>
                <c:pt idx="15259">
                  <c:v>-182.105971096307</c:v>
                </c:pt>
                <c:pt idx="15260">
                  <c:v>-186.01820010797499</c:v>
                </c:pt>
                <c:pt idx="15261">
                  <c:v>-189.80283432258199</c:v>
                </c:pt>
                <c:pt idx="15262">
                  <c:v>-193.457411377081</c:v>
                </c:pt>
                <c:pt idx="15263">
                  <c:v>-196.97933398940799</c:v>
                </c:pt>
                <c:pt idx="15264">
                  <c:v>-200.36603674427701</c:v>
                </c:pt>
                <c:pt idx="15265">
                  <c:v>-203.61544797411599</c:v>
                </c:pt>
                <c:pt idx="15266">
                  <c:v>-206.725474740777</c:v>
                </c:pt>
                <c:pt idx="15267">
                  <c:v>-209.69384267939</c:v>
                </c:pt>
                <c:pt idx="15268">
                  <c:v>-212.518424620763</c:v>
                </c:pt>
                <c:pt idx="15269">
                  <c:v>-215.197838320139</c:v>
                </c:pt>
                <c:pt idx="15270">
                  <c:v>-217.72966522911</c:v>
                </c:pt>
                <c:pt idx="15271">
                  <c:v>-220.11194584564399</c:v>
                </c:pt>
                <c:pt idx="15272">
                  <c:v>-222.34359472399399</c:v>
                </c:pt>
                <c:pt idx="15273">
                  <c:v>-224.422614381496</c:v>
                </c:pt>
                <c:pt idx="15274">
                  <c:v>-226.347724255293</c:v>
                </c:pt>
                <c:pt idx="15275">
                  <c:v>-228.11782484229499</c:v>
                </c:pt>
                <c:pt idx="15276">
                  <c:v>-229.73196986905299</c:v>
                </c:pt>
                <c:pt idx="15277">
                  <c:v>-231.18856473532401</c:v>
                </c:pt>
                <c:pt idx="15278">
                  <c:v>-232.48651340334101</c:v>
                </c:pt>
                <c:pt idx="15279">
                  <c:v>-233.62547146947699</c:v>
                </c:pt>
                <c:pt idx="15280">
                  <c:v>-234.604066082521</c:v>
                </c:pt>
                <c:pt idx="15281">
                  <c:v>-235.42169248629199</c:v>
                </c:pt>
                <c:pt idx="15282">
                  <c:v>-236.07812092232399</c:v>
                </c:pt>
                <c:pt idx="15283">
                  <c:v>-236.572527807054</c:v>
                </c:pt>
                <c:pt idx="15284">
                  <c:v>-236.90478014282499</c:v>
                </c:pt>
                <c:pt idx="15285">
                  <c:v>-237.07474311154701</c:v>
                </c:pt>
                <c:pt idx="15286">
                  <c:v>-237.082423509732</c:v>
                </c:pt>
                <c:pt idx="15287">
                  <c:v>-236.92763356202701</c:v>
                </c:pt>
                <c:pt idx="15288">
                  <c:v>-236.61046653333401</c:v>
                </c:pt>
                <c:pt idx="15289">
                  <c:v>-236.13125940021499</c:v>
                </c:pt>
                <c:pt idx="15290">
                  <c:v>-235.49009551128901</c:v>
                </c:pt>
                <c:pt idx="15291">
                  <c:v>-234.68728486131201</c:v>
                </c:pt>
                <c:pt idx="15292">
                  <c:v>-233.72349120245801</c:v>
                </c:pt>
                <c:pt idx="15293">
                  <c:v>-232.59969038391901</c:v>
                </c:pt>
                <c:pt idx="15294">
                  <c:v>-231.31680873421001</c:v>
                </c:pt>
                <c:pt idx="15295">
                  <c:v>-229.875097123069</c:v>
                </c:pt>
                <c:pt idx="15296">
                  <c:v>-228.27588898491001</c:v>
                </c:pt>
                <c:pt idx="15297">
                  <c:v>-226.52040431415799</c:v>
                </c:pt>
                <c:pt idx="15298">
                  <c:v>-224.609743713027</c:v>
                </c:pt>
                <c:pt idx="15299">
                  <c:v>-222.54489067339199</c:v>
                </c:pt>
                <c:pt idx="15300">
                  <c:v>-220.327793635267</c:v>
                </c:pt>
                <c:pt idx="15301">
                  <c:v>-217.95971363384001</c:v>
                </c:pt>
                <c:pt idx="15302">
                  <c:v>-215.44220142855201</c:v>
                </c:pt>
                <c:pt idx="15303">
                  <c:v>-212.77675347633101</c:v>
                </c:pt>
                <c:pt idx="15304">
                  <c:v>-209.96573305568401</c:v>
                </c:pt>
                <c:pt idx="15305">
                  <c:v>-207.010723910699</c:v>
                </c:pt>
                <c:pt idx="15306">
                  <c:v>-203.913674076322</c:v>
                </c:pt>
                <c:pt idx="15307">
                  <c:v>-200.67685175606999</c:v>
                </c:pt>
                <c:pt idx="15308">
                  <c:v>-197.30279628985099</c:v>
                </c:pt>
                <c:pt idx="15309">
                  <c:v>-193.79319361752701</c:v>
                </c:pt>
                <c:pt idx="15310">
                  <c:v>-190.150649867309</c:v>
                </c:pt>
                <c:pt idx="15311">
                  <c:v>-186.37797263568299</c:v>
                </c:pt>
                <c:pt idx="15312">
                  <c:v>-182.47782553677899</c:v>
                </c:pt>
                <c:pt idx="15313">
                  <c:v>-178.45271949774801</c:v>
                </c:pt>
                <c:pt idx="15314">
                  <c:v>-174.305169803273</c:v>
                </c:pt>
                <c:pt idx="15315">
                  <c:v>-170.03814973668</c:v>
                </c:pt>
                <c:pt idx="15316">
                  <c:v>-165.65456882449601</c:v>
                </c:pt>
                <c:pt idx="15317">
                  <c:v>-161.15726615673501</c:v>
                </c:pt>
                <c:pt idx="15318">
                  <c:v>-156.54946688307299</c:v>
                </c:pt>
                <c:pt idx="15319">
                  <c:v>-151.83442380591001</c:v>
                </c:pt>
                <c:pt idx="15320">
                  <c:v>-147.01554842819399</c:v>
                </c:pt>
                <c:pt idx="15321">
                  <c:v>-142.095762136562</c:v>
                </c:pt>
                <c:pt idx="15322">
                  <c:v>-137.078768625446</c:v>
                </c:pt>
                <c:pt idx="15323">
                  <c:v>-131.968029678194</c:v>
                </c:pt>
                <c:pt idx="15324">
                  <c:v>-126.766470397826</c:v>
                </c:pt>
                <c:pt idx="15325">
                  <c:v>-121.478218928966</c:v>
                </c:pt>
                <c:pt idx="15326">
                  <c:v>-116.10677192441</c:v>
                </c:pt>
                <c:pt idx="15327">
                  <c:v>-110.65535283590999</c:v>
                </c:pt>
                <c:pt idx="15328">
                  <c:v>-105.128008475087</c:v>
                </c:pt>
                <c:pt idx="15329">
                  <c:v>-99.528747067732894</c:v>
                </c:pt>
                <c:pt idx="15330">
                  <c:v>-93.861518312050094</c:v>
                </c:pt>
                <c:pt idx="15331">
                  <c:v>-88.129741293531794</c:v>
                </c:pt>
                <c:pt idx="15332">
                  <c:v>-82.337888748504596</c:v>
                </c:pt>
                <c:pt idx="15333">
                  <c:v>-76.489664650839202</c:v>
                </c:pt>
                <c:pt idx="15334">
                  <c:v>-70.588535692976393</c:v>
                </c:pt>
                <c:pt idx="15335">
                  <c:v>-64.639134366459601</c:v>
                </c:pt>
                <c:pt idx="15336">
                  <c:v>-58.645433377271303</c:v>
                </c:pt>
                <c:pt idx="15337">
                  <c:v>-52.6114125133521</c:v>
                </c:pt>
                <c:pt idx="15338">
                  <c:v>-46.541353900343097</c:v>
                </c:pt>
                <c:pt idx="15339">
                  <c:v>-40.439644667178101</c:v>
                </c:pt>
                <c:pt idx="15340">
                  <c:v>-34.310285987051699</c:v>
                </c:pt>
                <c:pt idx="15341">
                  <c:v>-28.157381162564199</c:v>
                </c:pt>
                <c:pt idx="15342">
                  <c:v>-21.9852715090137</c:v>
                </c:pt>
                <c:pt idx="15343">
                  <c:v>-15.7983452370107</c:v>
                </c:pt>
                <c:pt idx="15344">
                  <c:v>-9.6005534920930007</c:v>
                </c:pt>
                <c:pt idx="15345">
                  <c:v>-3.3959058976090701</c:v>
                </c:pt>
                <c:pt idx="15346">
                  <c:v>2.8113859376154</c:v>
                </c:pt>
                <c:pt idx="15347">
                  <c:v>9.01693324677532</c:v>
                </c:pt>
                <c:pt idx="15348">
                  <c:v>15.216197549883301</c:v>
                </c:pt>
                <c:pt idx="15349">
                  <c:v>21.404678307775502</c:v>
                </c:pt>
                <c:pt idx="15350">
                  <c:v>27.5783915152209</c:v>
                </c:pt>
                <c:pt idx="15351">
                  <c:v>33.733367313038698</c:v>
                </c:pt>
                <c:pt idx="15352">
                  <c:v>39.865339814650604</c:v>
                </c:pt>
                <c:pt idx="15353">
                  <c:v>45.969663319854597</c:v>
                </c:pt>
                <c:pt idx="15354">
                  <c:v>52.042644087952702</c:v>
                </c:pt>
                <c:pt idx="15355">
                  <c:v>58.080050079375603</c:v>
                </c:pt>
                <c:pt idx="15356">
                  <c:v>64.077649337431495</c:v>
                </c:pt>
                <c:pt idx="15357">
                  <c:v>70.031324707434905</c:v>
                </c:pt>
                <c:pt idx="15358">
                  <c:v>75.936966074165298</c:v>
                </c:pt>
                <c:pt idx="15359">
                  <c:v>81.790586425886005</c:v>
                </c:pt>
                <c:pt idx="15360">
                  <c:v>87.588177576382506</c:v>
                </c:pt>
                <c:pt idx="15361">
                  <c:v>93.325703670519104</c:v>
                </c:pt>
                <c:pt idx="15362">
                  <c:v>98.999235288792406</c:v>
                </c:pt>
                <c:pt idx="15363">
                  <c:v>104.60494642655399</c:v>
                </c:pt>
                <c:pt idx="15364">
                  <c:v>110.138986199008</c:v>
                </c:pt>
                <c:pt idx="15365">
                  <c:v>115.597502470343</c:v>
                </c:pt>
                <c:pt idx="15366">
                  <c:v>120.97678705310599</c:v>
                </c:pt>
                <c:pt idx="15367">
                  <c:v>126.27315954124199</c:v>
                </c:pt>
                <c:pt idx="15368">
                  <c:v>131.483078994453</c:v>
                </c:pt>
                <c:pt idx="15369">
                  <c:v>136.60302038416199</c:v>
                </c:pt>
                <c:pt idx="15370">
                  <c:v>141.62900207086801</c:v>
                </c:pt>
                <c:pt idx="15371">
                  <c:v>146.55804387171</c:v>
                </c:pt>
                <c:pt idx="15372">
                  <c:v>151.38678872218199</c:v>
                </c:pt>
                <c:pt idx="15373">
                  <c:v>156.111661998095</c:v>
                </c:pt>
                <c:pt idx="15374">
                  <c:v>160.72920633467899</c:v>
                </c:pt>
                <c:pt idx="15375">
                  <c:v>165.23654371839999</c:v>
                </c:pt>
                <c:pt idx="15376">
                  <c:v>169.63085778078599</c:v>
                </c:pt>
                <c:pt idx="15377">
                  <c:v>173.909228543578</c:v>
                </c:pt>
                <c:pt idx="15378">
                  <c:v>178.06863651479</c:v>
                </c:pt>
                <c:pt idx="15379">
                  <c:v>182.10597090349401</c:v>
                </c:pt>
                <c:pt idx="15380">
                  <c:v>186.018199917044</c:v>
                </c:pt>
                <c:pt idx="15381">
                  <c:v>189.80283413359101</c:v>
                </c:pt>
                <c:pt idx="15382">
                  <c:v>193.45741119008699</c:v>
                </c:pt>
                <c:pt idx="15383">
                  <c:v>196.97933380446801</c:v>
                </c:pt>
                <c:pt idx="15384">
                  <c:v>200.366036561447</c:v>
                </c:pt>
                <c:pt idx="15385">
                  <c:v>203.61544779344999</c:v>
                </c:pt>
                <c:pt idx="15386">
                  <c:v>206.725474562329</c:v>
                </c:pt>
                <c:pt idx="15387">
                  <c:v>209.693842503215</c:v>
                </c:pt>
                <c:pt idx="15388">
                  <c:v>212.51842444691201</c:v>
                </c:pt>
                <c:pt idx="15389">
                  <c:v>215.19783814866301</c:v>
                </c:pt>
                <c:pt idx="15390">
                  <c:v>217.72966506006</c:v>
                </c:pt>
                <c:pt idx="15391">
                  <c:v>220.11194567907</c:v>
                </c:pt>
                <c:pt idx="15392">
                  <c:v>222.34359455994499</c:v>
                </c:pt>
                <c:pt idx="15393">
                  <c:v>224.422614220018</c:v>
                </c:pt>
                <c:pt idx="15394">
                  <c:v>226.34772409643401</c:v>
                </c:pt>
                <c:pt idx="15395">
                  <c:v>228.117824686099</c:v>
                </c:pt>
                <c:pt idx="15396">
                  <c:v>229.731969715567</c:v>
                </c:pt>
                <c:pt idx="15397">
                  <c:v>231.18856458458899</c:v>
                </c:pt>
                <c:pt idx="15398">
                  <c:v>232.486513255402</c:v>
                </c:pt>
                <c:pt idx="15399">
                  <c:v>233.62547132437399</c:v>
                </c:pt>
                <c:pt idx="15400">
                  <c:v>234.60406594029499</c:v>
                </c:pt>
                <c:pt idx="15401">
                  <c:v>235.42169234698201</c:v>
                </c:pt>
                <c:pt idx="15402">
                  <c:v>236.07812078596899</c:v>
                </c:pt>
                <c:pt idx="15403">
                  <c:v>236.57252767369201</c:v>
                </c:pt>
                <c:pt idx="15404">
                  <c:v>236.90478001248999</c:v>
                </c:pt>
                <c:pt idx="15405">
                  <c:v>237.07474298427601</c:v>
                </c:pt>
                <c:pt idx="15406">
                  <c:v>237.082423385558</c:v>
                </c:pt>
                <c:pt idx="15407">
                  <c:v>236.92763344098401</c:v>
                </c:pt>
                <c:pt idx="15408">
                  <c:v>236.610466415453</c:v>
                </c:pt>
                <c:pt idx="15409">
                  <c:v>236.13125928552699</c:v>
                </c:pt>
                <c:pt idx="15410">
                  <c:v>235.49009539982401</c:v>
                </c:pt>
                <c:pt idx="15411">
                  <c:v>234.687284753097</c:v>
                </c:pt>
                <c:pt idx="15412">
                  <c:v>233.72349109752099</c:v>
                </c:pt>
                <c:pt idx="15413">
                  <c:v>232.599690282285</c:v>
                </c:pt>
                <c:pt idx="15414">
                  <c:v>231.31680863590401</c:v>
                </c:pt>
                <c:pt idx="15415">
                  <c:v>229.87509702811701</c:v>
                </c:pt>
                <c:pt idx="15416">
                  <c:v>228.275888893332</c:v>
                </c:pt>
                <c:pt idx="15417">
                  <c:v>226.52040422597599</c:v>
                </c:pt>
                <c:pt idx="15418">
                  <c:v>224.60974362826099</c:v>
                </c:pt>
                <c:pt idx="15419">
                  <c:v>222.54489059206199</c:v>
                </c:pt>
                <c:pt idx="15420">
                  <c:v>220.32779355739001</c:v>
                </c:pt>
                <c:pt idx="15421">
                  <c:v>217.95971355943399</c:v>
                </c:pt>
                <c:pt idx="15422">
                  <c:v>215.44220135763101</c:v>
                </c:pt>
                <c:pt idx="15423">
                  <c:v>212.776753408909</c:v>
                </c:pt>
                <c:pt idx="15424">
                  <c:v>209.96573299177501</c:v>
                </c:pt>
                <c:pt idx="15425">
                  <c:v>207.010723850315</c:v>
                </c:pt>
                <c:pt idx="15426">
                  <c:v>203.91367401947301</c:v>
                </c:pt>
                <c:pt idx="15427">
                  <c:v>200.67685170276499</c:v>
                </c:pt>
                <c:pt idx="15428">
                  <c:v>197.30279624009901</c:v>
                </c:pt>
                <c:pt idx="15429">
                  <c:v>193.79319357133301</c:v>
                </c:pt>
                <c:pt idx="15430">
                  <c:v>190.15064982467999</c:v>
                </c:pt>
                <c:pt idx="15431">
                  <c:v>186.37797259662599</c:v>
                </c:pt>
                <c:pt idx="15432">
                  <c:v>182.477825501296</c:v>
                </c:pt>
                <c:pt idx="15433">
                  <c:v>178.452719465841</c:v>
                </c:pt>
                <c:pt idx="15434">
                  <c:v>174.30516977494401</c:v>
                </c:pt>
                <c:pt idx="15435">
                  <c:v>170.03814971192699</c:v>
                </c:pt>
                <c:pt idx="15436">
                  <c:v>165.654568803318</c:v>
                </c:pt>
                <c:pt idx="15437">
                  <c:v>161.15726613913</c:v>
                </c:pt>
                <c:pt idx="15438">
                  <c:v>156.54946686903801</c:v>
                </c:pt>
                <c:pt idx="15439">
                  <c:v>151.83442379543999</c:v>
                </c:pt>
                <c:pt idx="15440">
                  <c:v>147.01554842128101</c:v>
                </c:pt>
                <c:pt idx="15441">
                  <c:v>142.09576213320199</c:v>
                </c:pt>
                <c:pt idx="15442">
                  <c:v>137.07876862562901</c:v>
                </c:pt>
                <c:pt idx="15443">
                  <c:v>131.96802968191099</c:v>
                </c:pt>
                <c:pt idx="15444">
                  <c:v>126.766470405064</c:v>
                </c:pt>
                <c:pt idx="15445">
                  <c:v>121.478218939716</c:v>
                </c:pt>
                <c:pt idx="15446">
                  <c:v>116.106771938657</c:v>
                </c:pt>
                <c:pt idx="15447">
                  <c:v>110.655352853643</c:v>
                </c:pt>
                <c:pt idx="15448">
                  <c:v>105.128008496289</c:v>
                </c:pt>
                <c:pt idx="15449">
                  <c:v>99.528747092387803</c:v>
                </c:pt>
                <c:pt idx="15450">
                  <c:v>93.861518340139696</c:v>
                </c:pt>
                <c:pt idx="15451">
                  <c:v>88.129741325041493</c:v>
                </c:pt>
                <c:pt idx="15452">
                  <c:v>82.337888783410506</c:v>
                </c:pt>
                <c:pt idx="15453">
                  <c:v>76.489664689121199</c:v>
                </c:pt>
                <c:pt idx="15454">
                  <c:v>70.588535734614297</c:v>
                </c:pt>
                <c:pt idx="15455">
                  <c:v>64.639134411431201</c:v>
                </c:pt>
                <c:pt idx="15456">
                  <c:v>58.645433425550998</c:v>
                </c:pt>
                <c:pt idx="15457">
                  <c:v>52.611412564916101</c:v>
                </c:pt>
                <c:pt idx="15458">
                  <c:v>46.5413539551638</c:v>
                </c:pt>
                <c:pt idx="15459">
                  <c:v>40.439644725233499</c:v>
                </c:pt>
                <c:pt idx="15460">
                  <c:v>34.310286048312399</c:v>
                </c:pt>
                <c:pt idx="15461">
                  <c:v>28.157381226999</c:v>
                </c:pt>
                <c:pt idx="15462">
                  <c:v>21.985271576591401</c:v>
                </c:pt>
                <c:pt idx="15463">
                  <c:v>15.7983453077037</c:v>
                </c:pt>
                <c:pt idx="15464">
                  <c:v>9.6005535658702001</c:v>
                </c:pt>
                <c:pt idx="15465">
                  <c:v>3.3959059744355402</c:v>
                </c:pt>
                <c:pt idx="15466">
                  <c:v>-2.8113858577727102</c:v>
                </c:pt>
                <c:pt idx="15467">
                  <c:v>-9.0169331639494494</c:v>
                </c:pt>
                <c:pt idx="15468">
                  <c:v>-15.2161974641092</c:v>
                </c:pt>
                <c:pt idx="15469">
                  <c:v>-21.404678219093402</c:v>
                </c:pt>
                <c:pt idx="15470">
                  <c:v>-27.578391423662101</c:v>
                </c:pt>
                <c:pt idx="15471">
                  <c:v>-33.733367218647302</c:v>
                </c:pt>
                <c:pt idx="15472">
                  <c:v>-39.865339717461403</c:v>
                </c:pt>
                <c:pt idx="15473">
                  <c:v>-45.969663219906202</c:v>
                </c:pt>
                <c:pt idx="15474">
                  <c:v>-52.042643985289097</c:v>
                </c:pt>
                <c:pt idx="15475">
                  <c:v>-58.080049974035497</c:v>
                </c:pt>
                <c:pt idx="15476">
                  <c:v>-64.0776492294588</c:v>
                </c:pt>
                <c:pt idx="15477">
                  <c:v>-70.031324596868203</c:v>
                </c:pt>
                <c:pt idx="15478">
                  <c:v>-75.936965961054199</c:v>
                </c:pt>
                <c:pt idx="15479">
                  <c:v>-81.790586310270896</c:v>
                </c:pt>
                <c:pt idx="15480">
                  <c:v>-87.588177458309303</c:v>
                </c:pt>
                <c:pt idx="15481">
                  <c:v>-93.3257035500299</c:v>
                </c:pt>
                <c:pt idx="15482">
                  <c:v>-98.999235165939595</c:v>
                </c:pt>
                <c:pt idx="15483">
                  <c:v>-104.60494630138101</c:v>
                </c:pt>
                <c:pt idx="15484">
                  <c:v>-110.13898607156401</c:v>
                </c:pt>
                <c:pt idx="15485">
                  <c:v>-115.597502340676</c:v>
                </c:pt>
                <c:pt idx="15486">
                  <c:v>-120.97678692126399</c:v>
                </c:pt>
                <c:pt idx="15487">
                  <c:v>-126.273159407275</c:v>
                </c:pt>
                <c:pt idx="15488">
                  <c:v>-131.48307885841101</c:v>
                </c:pt>
                <c:pt idx="15489">
                  <c:v>-136.60302024609399</c:v>
                </c:pt>
                <c:pt idx="15490">
                  <c:v>-141.629001930827</c:v>
                </c:pt>
                <c:pt idx="15491">
                  <c:v>-146.558043729746</c:v>
                </c:pt>
                <c:pt idx="15492">
                  <c:v>-151.38678857834901</c:v>
                </c:pt>
                <c:pt idx="15493">
                  <c:v>-156.111661852444</c:v>
                </c:pt>
                <c:pt idx="15494">
                  <c:v>-160.729206187263</c:v>
                </c:pt>
                <c:pt idx="15495">
                  <c:v>-165.236543569274</c:v>
                </c:pt>
                <c:pt idx="15496">
                  <c:v>-169.63085763000501</c:v>
                </c:pt>
                <c:pt idx="15497">
                  <c:v>-173.90922839119301</c:v>
                </c:pt>
                <c:pt idx="15498">
                  <c:v>-178.068636360857</c:v>
                </c:pt>
                <c:pt idx="15499">
                  <c:v>-182.10597074806901</c:v>
                </c:pt>
                <c:pt idx="15500">
                  <c:v>-186.018199760182</c:v>
                </c:pt>
                <c:pt idx="15501">
                  <c:v>-189.802833975346</c:v>
                </c:pt>
                <c:pt idx="15502">
                  <c:v>-193.45741103051699</c:v>
                </c:pt>
                <c:pt idx="15503">
                  <c:v>-196.97933364362899</c:v>
                </c:pt>
                <c:pt idx="15504">
                  <c:v>-200.366036399395</c:v>
                </c:pt>
                <c:pt idx="15505">
                  <c:v>-203.61544763024199</c:v>
                </c:pt>
                <c:pt idx="15506">
                  <c:v>-206.72547439802301</c:v>
                </c:pt>
                <c:pt idx="15507">
                  <c:v>-209.69384233786701</c:v>
                </c:pt>
                <c:pt idx="15508">
                  <c:v>-212.51842428058001</c:v>
                </c:pt>
                <c:pt idx="15509">
                  <c:v>-215.197837981406</c:v>
                </c:pt>
                <c:pt idx="15510">
                  <c:v>-217.72966489193499</c:v>
                </c:pt>
                <c:pt idx="15511">
                  <c:v>-220.11194551013401</c:v>
                </c:pt>
                <c:pt idx="15512">
                  <c:v>-222.34359439025599</c:v>
                </c:pt>
                <c:pt idx="15513">
                  <c:v>-224.422614049636</c:v>
                </c:pt>
                <c:pt idx="15514">
                  <c:v>-226.34772392541601</c:v>
                </c:pt>
                <c:pt idx="15515">
                  <c:v>-228.11782451450401</c:v>
                </c:pt>
                <c:pt idx="15516">
                  <c:v>-229.73196954345201</c:v>
                </c:pt>
                <c:pt idx="15517">
                  <c:v>-231.18856441201399</c:v>
                </c:pt>
                <c:pt idx="15518">
                  <c:v>-232.48651308242501</c:v>
                </c:pt>
                <c:pt idx="15519">
                  <c:v>-233.62547115105301</c:v>
                </c:pt>
                <c:pt idx="15520">
                  <c:v>-234.604065766688</c:v>
                </c:pt>
                <c:pt idx="15521">
                  <c:v>-235.42169217314799</c:v>
                </c:pt>
                <c:pt idx="15522">
                  <c:v>-236.078120611966</c:v>
                </c:pt>
                <c:pt idx="15523">
                  <c:v>-236.57252749957701</c:v>
                </c:pt>
                <c:pt idx="15524">
                  <c:v>-236.90477983832301</c:v>
                </c:pt>
                <c:pt idx="15525">
                  <c:v>-237.07474281011301</c:v>
                </c:pt>
                <c:pt idx="15526">
                  <c:v>-237.08242321145701</c:v>
                </c:pt>
                <c:pt idx="15527">
                  <c:v>-236.92763326700199</c:v>
                </c:pt>
                <c:pt idx="15528">
                  <c:v>-236.610466241648</c:v>
                </c:pt>
                <c:pt idx="15529">
                  <c:v>-236.13125911195701</c:v>
                </c:pt>
                <c:pt idx="15530">
                  <c:v>-235.49009522654401</c:v>
                </c:pt>
                <c:pt idx="15531">
                  <c:v>-234.687284580165</c:v>
                </c:pt>
                <c:pt idx="15532">
                  <c:v>-233.72349092499201</c:v>
                </c:pt>
                <c:pt idx="15533">
                  <c:v>-232.59969011021701</c:v>
                </c:pt>
                <c:pt idx="15534">
                  <c:v>-231.31680846435199</c:v>
                </c:pt>
                <c:pt idx="15535">
                  <c:v>-229.87509685713499</c:v>
                </c:pt>
                <c:pt idx="15536">
                  <c:v>-228.27588872297599</c:v>
                </c:pt>
                <c:pt idx="15537">
                  <c:v>-226.520404056302</c:v>
                </c:pt>
                <c:pt idx="15538">
                  <c:v>-224.609743459322</c:v>
                </c:pt>
                <c:pt idx="15539">
                  <c:v>-222.54489042391199</c:v>
                </c:pt>
                <c:pt idx="15540">
                  <c:v>-220.327793390083</c:v>
                </c:pt>
                <c:pt idx="15541">
                  <c:v>-217.95971339302301</c:v>
                </c:pt>
                <c:pt idx="15542">
                  <c:v>-215.442201192168</c:v>
                </c:pt>
                <c:pt idx="15543">
                  <c:v>-212.776753244448</c:v>
                </c:pt>
                <c:pt idx="15544">
                  <c:v>-209.96573282836701</c:v>
                </c:pt>
                <c:pt idx="15545">
                  <c:v>-207.01072368800999</c:v>
                </c:pt>
                <c:pt idx="15546">
                  <c:v>-203.91367385832299</c:v>
                </c:pt>
                <c:pt idx="15547">
                  <c:v>-200.67685154282</c:v>
                </c:pt>
                <c:pt idx="15548">
                  <c:v>-197.30279608140799</c:v>
                </c:pt>
                <c:pt idx="15549">
                  <c:v>-193.79319341394699</c:v>
                </c:pt>
                <c:pt idx="15550">
                  <c:v>-190.15064966864799</c:v>
                </c:pt>
                <c:pt idx="15551">
                  <c:v>-186.37797244199501</c:v>
                </c:pt>
                <c:pt idx="15552">
                  <c:v>-182.47782534811199</c:v>
                </c:pt>
                <c:pt idx="15553">
                  <c:v>-178.45271931415201</c:v>
                </c:pt>
                <c:pt idx="15554">
                  <c:v>-174.305169624797</c:v>
                </c:pt>
                <c:pt idx="15555">
                  <c:v>-170.038149563367</c:v>
                </c:pt>
                <c:pt idx="15556">
                  <c:v>-165.65456865639001</c:v>
                </c:pt>
                <c:pt idx="15557">
                  <c:v>-161.15726599387901</c:v>
                </c:pt>
                <c:pt idx="15558">
                  <c:v>-156.54946672550599</c:v>
                </c:pt>
                <c:pt idx="15559">
                  <c:v>-151.83442365367199</c:v>
                </c:pt>
                <c:pt idx="15560">
                  <c:v>-147.01554828131901</c:v>
                </c:pt>
                <c:pt idx="15561">
                  <c:v>-142.09576199508501</c:v>
                </c:pt>
                <c:pt idx="15562">
                  <c:v>-137.07876848940001</c:v>
                </c:pt>
                <c:pt idx="15563">
                  <c:v>-131.96802954761</c:v>
                </c:pt>
                <c:pt idx="15564">
                  <c:v>-126.766470272731</c:v>
                </c:pt>
                <c:pt idx="15565">
                  <c:v>-121.478218809388</c:v>
                </c:pt>
                <c:pt idx="15566">
                  <c:v>-116.106771810373</c:v>
                </c:pt>
                <c:pt idx="15567">
                  <c:v>-110.65535272744</c:v>
                </c:pt>
                <c:pt idx="15568">
                  <c:v>-105.128008372202</c:v>
                </c:pt>
                <c:pt idx="15569">
                  <c:v>-99.528746970452005</c:v>
                </c:pt>
                <c:pt idx="15570">
                  <c:v>-93.861518220394103</c:v>
                </c:pt>
                <c:pt idx="15571">
                  <c:v>-88.129741207513405</c:v>
                </c:pt>
                <c:pt idx="15572">
                  <c:v>-82.337888668136898</c:v>
                </c:pt>
                <c:pt idx="15573">
                  <c:v>-76.489664576133094</c:v>
                </c:pt>
                <c:pt idx="15574">
                  <c:v>-70.588535623944793</c:v>
                </c:pt>
                <c:pt idx="15575">
                  <c:v>-64.639134303106104</c:v>
                </c:pt>
                <c:pt idx="15576">
                  <c:v>-58.645433319605097</c:v>
                </c:pt>
                <c:pt idx="15577">
                  <c:v>-52.611412461376901</c:v>
                </c:pt>
                <c:pt idx="15578">
                  <c:v>-46.541353854058897</c:v>
                </c:pt>
                <c:pt idx="15579">
                  <c:v>-40.439644626588503</c:v>
                </c:pt>
                <c:pt idx="15580">
                  <c:v>-34.310285952154899</c:v>
                </c:pt>
                <c:pt idx="15581">
                  <c:v>-28.157381133352899</c:v>
                </c:pt>
                <c:pt idx="15582">
                  <c:v>-21.985271485484301</c:v>
                </c:pt>
                <c:pt idx="15583">
                  <c:v>-15.7983452191556</c:v>
                </c:pt>
                <c:pt idx="15584">
                  <c:v>-9.6005534799051109</c:v>
                </c:pt>
                <c:pt idx="15585">
                  <c:v>-3.3959058910754498</c:v>
                </c:pt>
                <c:pt idx="15586">
                  <c:v>2.81138593850944</c:v>
                </c:pt>
                <c:pt idx="15587">
                  <c:v>9.0169332420407908</c:v>
                </c:pt>
                <c:pt idx="15588">
                  <c:v>15.216197539536701</c:v>
                </c:pt>
                <c:pt idx="15589">
                  <c:v>21.404678291838898</c:v>
                </c:pt>
                <c:pt idx="15590">
                  <c:v>27.5783914937108</c:v>
                </c:pt>
                <c:pt idx="15591">
                  <c:v>33.733367285980798</c:v>
                </c:pt>
                <c:pt idx="15592">
                  <c:v>39.865339782065099</c:v>
                </c:pt>
                <c:pt idx="15593">
                  <c:v>45.969663281767303</c:v>
                </c:pt>
                <c:pt idx="15594">
                  <c:v>52.042644044392802</c:v>
                </c:pt>
                <c:pt idx="15595">
                  <c:v>58.080050030368902</c:v>
                </c:pt>
                <c:pt idx="15596">
                  <c:v>64.077649283010999</c:v>
                </c:pt>
                <c:pt idx="15597">
                  <c:v>70.031324647631806</c:v>
                </c:pt>
                <c:pt idx="15598">
                  <c:v>75.936966009016302</c:v>
                </c:pt>
                <c:pt idx="15599">
                  <c:v>81.790586355422505</c:v>
                </c:pt>
                <c:pt idx="15600">
                  <c:v>87.5881775006483</c:v>
                </c:pt>
                <c:pt idx="15601">
                  <c:v>93.325703589545498</c:v>
                </c:pt>
                <c:pt idx="15602">
                  <c:v>98.999235202627204</c:v>
                </c:pt>
                <c:pt idx="15603">
                  <c:v>104.604946335235</c:v>
                </c:pt>
                <c:pt idx="15604">
                  <c:v>110.138986102582</c:v>
                </c:pt>
                <c:pt idx="15605">
                  <c:v>115.59750236885399</c:v>
                </c:pt>
                <c:pt idx="15606">
                  <c:v>120.976786946601</c:v>
                </c:pt>
                <c:pt idx="15607">
                  <c:v>126.27315942977</c:v>
                </c:pt>
                <c:pt idx="15608">
                  <c:v>131.48307887806399</c:v>
                </c:pt>
                <c:pt idx="15609">
                  <c:v>136.60302026290799</c:v>
                </c:pt>
                <c:pt idx="15610">
                  <c:v>141.62900194480201</c:v>
                </c:pt>
                <c:pt idx="15611">
                  <c:v>146.55804374088399</c:v>
                </c:pt>
                <c:pt idx="15612">
                  <c:v>151.386788586655</c:v>
                </c:pt>
                <c:pt idx="15613">
                  <c:v>156.111661857923</c:v>
                </c:pt>
                <c:pt idx="15614">
                  <c:v>160.729206189921</c:v>
                </c:pt>
                <c:pt idx="15615">
                  <c:v>165.236543569117</c:v>
                </c:pt>
                <c:pt idx="15616">
                  <c:v>169.63085762704</c:v>
                </c:pt>
                <c:pt idx="15617">
                  <c:v>173.909228385429</c:v>
                </c:pt>
                <c:pt idx="15618">
                  <c:v>178.068636352304</c:v>
                </c:pt>
                <c:pt idx="15619">
                  <c:v>182.105970736736</c:v>
                </c:pt>
                <c:pt idx="15620">
                  <c:v>186.01819974608</c:v>
                </c:pt>
                <c:pt idx="15621">
                  <c:v>189.802833958489</c:v>
                </c:pt>
                <c:pt idx="15622">
                  <c:v>193.45741101091599</c:v>
                </c:pt>
                <c:pt idx="15623">
                  <c:v>196.979333621298</c:v>
                </c:pt>
                <c:pt idx="15624">
                  <c:v>200.36603637434999</c:v>
                </c:pt>
                <c:pt idx="15625">
                  <c:v>203.615447602497</c:v>
                </c:pt>
                <c:pt idx="15626">
                  <c:v>206.72547436759601</c:v>
                </c:pt>
                <c:pt idx="15627">
                  <c:v>209.693842304773</c:v>
                </c:pt>
                <c:pt idx="15628">
                  <c:v>212.518424244839</c:v>
                </c:pt>
                <c:pt idx="15629">
                  <c:v>215.19783794303501</c:v>
                </c:pt>
                <c:pt idx="15630">
                  <c:v>217.729664850955</c:v>
                </c:pt>
                <c:pt idx="15631">
                  <c:v>220.111945466565</c:v>
                </c:pt>
                <c:pt idx="15632">
                  <c:v>222.34359434411999</c:v>
                </c:pt>
                <c:pt idx="15633">
                  <c:v>224.42261400095501</c:v>
                </c:pt>
                <c:pt idx="15634">
                  <c:v>226.34772387421199</c:v>
                </c:pt>
                <c:pt idx="15635">
                  <c:v>228.11782446080201</c:v>
                </c:pt>
                <c:pt idx="15636">
                  <c:v>229.73196948727499</c:v>
                </c:pt>
                <c:pt idx="15637">
                  <c:v>231.18856435338799</c:v>
                </c:pt>
                <c:pt idx="15638">
                  <c:v>232.486513021375</c:v>
                </c:pt>
                <c:pt idx="15639">
                  <c:v>233.625471087606</c:v>
                </c:pt>
                <c:pt idx="15640">
                  <c:v>234.60406570087301</c:v>
                </c:pt>
                <c:pt idx="15641">
                  <c:v>235.421692104991</c:v>
                </c:pt>
                <c:pt idx="15642">
                  <c:v>236.07812054149599</c:v>
                </c:pt>
                <c:pt idx="15643">
                  <c:v>236.572527426824</c:v>
                </c:pt>
                <c:pt idx="15644">
                  <c:v>236.90477976331701</c:v>
                </c:pt>
                <c:pt idx="15645">
                  <c:v>237.07474273288599</c:v>
                </c:pt>
                <c:pt idx="15646">
                  <c:v>237.082423132039</c:v>
                </c:pt>
                <c:pt idx="15647">
                  <c:v>236.927633185426</c:v>
                </c:pt>
                <c:pt idx="15648">
                  <c:v>236.61046615794601</c:v>
                </c:pt>
                <c:pt idx="15649">
                  <c:v>236.13125902616301</c:v>
                </c:pt>
                <c:pt idx="15650">
                  <c:v>235.490095138692</c:v>
                </c:pt>
                <c:pt idx="15651">
                  <c:v>234.68728449028899</c:v>
                </c:pt>
                <c:pt idx="15652">
                  <c:v>233.72349083312699</c:v>
                </c:pt>
                <c:pt idx="15653">
                  <c:v>232.59969001639899</c:v>
                </c:pt>
                <c:pt idx="15654">
                  <c:v>231.31680836861699</c:v>
                </c:pt>
                <c:pt idx="15655">
                  <c:v>229.87509675952001</c:v>
                </c:pt>
                <c:pt idx="15656">
                  <c:v>228.27588862351899</c:v>
                </c:pt>
                <c:pt idx="15657">
                  <c:v>226.520403955039</c:v>
                </c:pt>
                <c:pt idx="15658">
                  <c:v>224.60974335629399</c:v>
                </c:pt>
                <c:pt idx="15659">
                  <c:v>222.544890319156</c:v>
                </c:pt>
                <c:pt idx="15660">
                  <c:v>220.32779328363901</c:v>
                </c:pt>
                <c:pt idx="15661">
                  <c:v>217.95971328492999</c:v>
                </c:pt>
                <c:pt idx="15662">
                  <c:v>215.44220108246699</c:v>
                </c:pt>
                <c:pt idx="15663">
                  <c:v>212.776753133178</c:v>
                </c:pt>
                <c:pt idx="15664">
                  <c:v>209.96573271557</c:v>
                </c:pt>
                <c:pt idx="15665">
                  <c:v>207.010723573728</c:v>
                </c:pt>
                <c:pt idx="15666">
                  <c:v>203.91367374259701</c:v>
                </c:pt>
                <c:pt idx="15667">
                  <c:v>200.676851425694</c:v>
                </c:pt>
                <c:pt idx="15668">
                  <c:v>197.302795962923</c:v>
                </c:pt>
                <c:pt idx="15669">
                  <c:v>193.79319329414599</c:v>
                </c:pt>
                <c:pt idx="15670">
                  <c:v>190.15064954757301</c:v>
                </c:pt>
                <c:pt idx="15671">
                  <c:v>186.37797231968901</c:v>
                </c:pt>
                <c:pt idx="15672">
                  <c:v>182.477825224621</c:v>
                </c:pt>
                <c:pt idx="15673">
                  <c:v>178.45271918952099</c:v>
                </c:pt>
                <c:pt idx="15674">
                  <c:v>174.30516949906601</c:v>
                </c:pt>
                <c:pt idx="15675">
                  <c:v>170.03814943658401</c:v>
                </c:pt>
                <c:pt idx="15676">
                  <c:v>165.65456852859899</c:v>
                </c:pt>
                <c:pt idx="15677">
                  <c:v>161.157265865125</c:v>
                </c:pt>
                <c:pt idx="15678">
                  <c:v>156.54946659583501</c:v>
                </c:pt>
                <c:pt idx="15679">
                  <c:v>151.83442352312699</c:v>
                </c:pt>
                <c:pt idx="15680">
                  <c:v>147.01554814994699</c:v>
                </c:pt>
                <c:pt idx="15681">
                  <c:v>142.09576186293199</c:v>
                </c:pt>
                <c:pt idx="15682">
                  <c:v>137.07876835651101</c:v>
                </c:pt>
                <c:pt idx="15683">
                  <c:v>131.96802941403101</c:v>
                </c:pt>
                <c:pt idx="15684">
                  <c:v>126.76647013851</c:v>
                </c:pt>
                <c:pt idx="15685">
                  <c:v>121.47821867456901</c:v>
                </c:pt>
                <c:pt idx="15686">
                  <c:v>116.106771675003</c:v>
                </c:pt>
                <c:pt idx="15687">
                  <c:v>110.655352591564</c:v>
                </c:pt>
                <c:pt idx="15688">
                  <c:v>105.12800823586799</c:v>
                </c:pt>
                <c:pt idx="15689">
                  <c:v>99.528746833706805</c:v>
                </c:pt>
                <c:pt idx="15690">
                  <c:v>93.861518083281695</c:v>
                </c:pt>
                <c:pt idx="15691">
                  <c:v>88.129741070081593</c:v>
                </c:pt>
                <c:pt idx="15692">
                  <c:v>82.337888530431499</c:v>
                </c:pt>
                <c:pt idx="15693">
                  <c:v>76.489664438201999</c:v>
                </c:pt>
                <c:pt idx="15694">
                  <c:v>70.588535485831898</c:v>
                </c:pt>
                <c:pt idx="15695">
                  <c:v>64.639134164862895</c:v>
                </c:pt>
                <c:pt idx="15696">
                  <c:v>58.645433181271898</c:v>
                </c:pt>
                <c:pt idx="15697">
                  <c:v>52.611412322999698</c:v>
                </c:pt>
                <c:pt idx="15698">
                  <c:v>46.541353715687102</c:v>
                </c:pt>
                <c:pt idx="15699">
                  <c:v>40.439644488266303</c:v>
                </c:pt>
                <c:pt idx="15700">
                  <c:v>34.310285813928203</c:v>
                </c:pt>
                <c:pt idx="15701">
                  <c:v>28.157380995267602</c:v>
                </c:pt>
                <c:pt idx="15702">
                  <c:v>21.985271347584298</c:v>
                </c:pt>
                <c:pt idx="15703">
                  <c:v>15.798345081487</c:v>
                </c:pt>
                <c:pt idx="15704">
                  <c:v>9.6005533425118692</c:v>
                </c:pt>
                <c:pt idx="15705">
                  <c:v>3.3959057540016402</c:v>
                </c:pt>
                <c:pt idx="15706">
                  <c:v>-2.8113860752142599</c:v>
                </c:pt>
                <c:pt idx="15707">
                  <c:v>-9.0169333783362209</c:v>
                </c:pt>
                <c:pt idx="15708">
                  <c:v>-15.216197675380601</c:v>
                </c:pt>
                <c:pt idx="15709">
                  <c:v>-21.4046784271852</c:v>
                </c:pt>
                <c:pt idx="15710">
                  <c:v>-27.578391628515501</c:v>
                </c:pt>
                <c:pt idx="15711">
                  <c:v>-33.733367420199997</c:v>
                </c:pt>
                <c:pt idx="15712">
                  <c:v>-39.865339915658303</c:v>
                </c:pt>
                <c:pt idx="15713">
                  <c:v>-45.969663414688497</c:v>
                </c:pt>
                <c:pt idx="15714">
                  <c:v>-52.042644176603602</c:v>
                </c:pt>
                <c:pt idx="15715">
                  <c:v>-58.080050161827003</c:v>
                </c:pt>
                <c:pt idx="15716">
                  <c:v>-64.077649413674195</c:v>
                </c:pt>
                <c:pt idx="15717">
                  <c:v>-70.031324777456106</c:v>
                </c:pt>
                <c:pt idx="15718">
                  <c:v>-75.936966137962997</c:v>
                </c:pt>
                <c:pt idx="15719">
                  <c:v>-81.790586483453097</c:v>
                </c:pt>
                <c:pt idx="15720">
                  <c:v>-87.588177627718906</c:v>
                </c:pt>
                <c:pt idx="15721">
                  <c:v>-93.325703715621103</c:v>
                </c:pt>
                <c:pt idx="15722">
                  <c:v>-98.999235327664607</c:v>
                </c:pt>
                <c:pt idx="15723">
                  <c:v>-104.604946459198</c:v>
                </c:pt>
                <c:pt idx="15724">
                  <c:v>-110.138986225431</c:v>
                </c:pt>
                <c:pt idx="15725">
                  <c:v>-115.597502490552</c:v>
                </c:pt>
                <c:pt idx="15726">
                  <c:v>-120.976787067112</c:v>
                </c:pt>
                <c:pt idx="15727">
                  <c:v>-126.273159549056</c:v>
                </c:pt>
                <c:pt idx="15728">
                  <c:v>-131.48307899608901</c:v>
                </c:pt>
                <c:pt idx="15729">
                  <c:v>-136.60302037963501</c:v>
                </c:pt>
                <c:pt idx="15730">
                  <c:v>-141.629002060197</c:v>
                </c:pt>
                <c:pt idx="15731">
                  <c:v>-146.558043854913</c:v>
                </c:pt>
                <c:pt idx="15732">
                  <c:v>-151.38678869928401</c:v>
                </c:pt>
                <c:pt idx="15733">
                  <c:v>-156.11166196911699</c:v>
                </c:pt>
                <c:pt idx="15734">
                  <c:v>-160.72920629964801</c:v>
                </c:pt>
                <c:pt idx="15735">
                  <c:v>-165.236543677344</c:v>
                </c:pt>
                <c:pt idx="15736">
                  <c:v>-169.63085773373501</c:v>
                </c:pt>
                <c:pt idx="15737">
                  <c:v>-173.90922849056199</c:v>
                </c:pt>
                <c:pt idx="15738">
                  <c:v>-178.06863645584301</c:v>
                </c:pt>
                <c:pt idx="15739">
                  <c:v>-182.10597083864999</c:v>
                </c:pt>
                <c:pt idx="15740">
                  <c:v>-186.01819984634199</c:v>
                </c:pt>
                <c:pt idx="15741">
                  <c:v>-189.80283405706899</c:v>
                </c:pt>
                <c:pt idx="15742">
                  <c:v>-193.45741110778599</c:v>
                </c:pt>
                <c:pt idx="15743">
                  <c:v>-196.97933371643001</c:v>
                </c:pt>
                <c:pt idx="15744">
                  <c:v>-200.366036467718</c:v>
                </c:pt>
                <c:pt idx="15745">
                  <c:v>-203.61544769407399</c:v>
                </c:pt>
                <c:pt idx="15746">
                  <c:v>-206.725474457356</c:v>
                </c:pt>
                <c:pt idx="15747">
                  <c:v>-209.69384239269201</c:v>
                </c:pt>
                <c:pt idx="15748">
                  <c:v>-212.518424330893</c:v>
                </c:pt>
                <c:pt idx="15749">
                  <c:v>-215.19783802719999</c:v>
                </c:pt>
                <c:pt idx="15750">
                  <c:v>-217.729664933208</c:v>
                </c:pt>
                <c:pt idx="15751">
                  <c:v>-220.11194554688399</c:v>
                </c:pt>
                <c:pt idx="15752">
                  <c:v>-222.34359442248399</c:v>
                </c:pt>
                <c:pt idx="15753">
                  <c:v>-224.42261407734301</c:v>
                </c:pt>
                <c:pt idx="15754">
                  <c:v>-226.347723948604</c:v>
                </c:pt>
                <c:pt idx="15755">
                  <c:v>-228.11782453317801</c:v>
                </c:pt>
                <c:pt idx="15756">
                  <c:v>-229.73196955761699</c:v>
                </c:pt>
                <c:pt idx="15757">
                  <c:v>-231.188564421678</c:v>
                </c:pt>
                <c:pt idx="15758">
                  <c:v>-232.48651308759599</c:v>
                </c:pt>
                <c:pt idx="15759">
                  <c:v>-233.62547115174101</c:v>
                </c:pt>
                <c:pt idx="15760">
                  <c:v>-234.604065762907</c:v>
                </c:pt>
                <c:pt idx="15761">
                  <c:v>-235.42169216490799</c:v>
                </c:pt>
                <c:pt idx="15762">
                  <c:v>-236.07812059928301</c:v>
                </c:pt>
                <c:pt idx="15763">
                  <c:v>-236.57252748246799</c:v>
                </c:pt>
                <c:pt idx="15764">
                  <c:v>-236.90477981680399</c:v>
                </c:pt>
                <c:pt idx="15765">
                  <c:v>-237.07474278420301</c:v>
                </c:pt>
                <c:pt idx="15766">
                  <c:v>-237.08242318117701</c:v>
                </c:pt>
                <c:pt idx="15767">
                  <c:v>-236.92763323237401</c:v>
                </c:pt>
                <c:pt idx="15768">
                  <c:v>-236.610466202694</c:v>
                </c:pt>
                <c:pt idx="15769">
                  <c:v>-236.13125906870101</c:v>
                </c:pt>
                <c:pt idx="15770">
                  <c:v>-235.490095179012</c:v>
                </c:pt>
                <c:pt idx="15771">
                  <c:v>-234.68728452838499</c:v>
                </c:pt>
                <c:pt idx="15772">
                  <c:v>-233.723490868992</c:v>
                </c:pt>
                <c:pt idx="15773">
                  <c:v>-232.599690050026</c:v>
                </c:pt>
                <c:pt idx="15774">
                  <c:v>-231.316808400002</c:v>
                </c:pt>
                <c:pt idx="15775">
                  <c:v>-229.875096788658</c:v>
                </c:pt>
                <c:pt idx="15776">
                  <c:v>-228.27588865040599</c:v>
                </c:pt>
                <c:pt idx="15777">
                  <c:v>-226.52040397967301</c:v>
                </c:pt>
                <c:pt idx="15778">
                  <c:v>-224.609743378671</c:v>
                </c:pt>
                <c:pt idx="15779">
                  <c:v>-222.54489033927601</c:v>
                </c:pt>
                <c:pt idx="15780">
                  <c:v>-220.327793301501</c:v>
                </c:pt>
                <c:pt idx="15781">
                  <c:v>-217.95971330053399</c:v>
                </c:pt>
                <c:pt idx="15782">
                  <c:v>-215.442201095814</c:v>
                </c:pt>
                <c:pt idx="15783">
                  <c:v>-212.776753144271</c:v>
                </c:pt>
                <c:pt idx="15784">
                  <c:v>-209.96573272440901</c:v>
                </c:pt>
                <c:pt idx="15785">
                  <c:v>-207.01072358031701</c:v>
                </c:pt>
                <c:pt idx="15786">
                  <c:v>-203.91367374694099</c:v>
                </c:pt>
                <c:pt idx="15787">
                  <c:v>-200.67685142779499</c:v>
                </c:pt>
                <c:pt idx="15788">
                  <c:v>-197.302795962787</c:v>
                </c:pt>
                <c:pt idx="15789">
                  <c:v>-193.793193291779</c:v>
                </c:pt>
                <c:pt idx="15790">
                  <c:v>-190.15064954298299</c:v>
                </c:pt>
                <c:pt idx="15791">
                  <c:v>-186.377972312884</c:v>
                </c:pt>
                <c:pt idx="15792">
                  <c:v>-182.477825215607</c:v>
                </c:pt>
                <c:pt idx="15793">
                  <c:v>-178.45271917830701</c:v>
                </c:pt>
                <c:pt idx="15794">
                  <c:v>-174.30516948566401</c:v>
                </c:pt>
                <c:pt idx="15795">
                  <c:v>-170.038149421002</c:v>
                </c:pt>
                <c:pt idx="15796">
                  <c:v>-165.65456851084801</c:v>
                </c:pt>
                <c:pt idx="15797">
                  <c:v>-161.15726584521701</c:v>
                </c:pt>
                <c:pt idx="15798">
                  <c:v>-156.54946657378099</c:v>
                </c:pt>
                <c:pt idx="15799">
                  <c:v>-151.83442349894199</c:v>
                </c:pt>
                <c:pt idx="15800">
                  <c:v>-147.01554812364401</c:v>
                </c:pt>
                <c:pt idx="15801">
                  <c:v>-142.095761834526</c:v>
                </c:pt>
                <c:pt idx="15802">
                  <c:v>-137.07876832601599</c:v>
                </c:pt>
                <c:pt idx="15803">
                  <c:v>-131.968029381463</c:v>
                </c:pt>
                <c:pt idx="15804">
                  <c:v>-126.766470103884</c:v>
                </c:pt>
                <c:pt idx="15805">
                  <c:v>-121.478218637905</c:v>
                </c:pt>
                <c:pt idx="15806">
                  <c:v>-116.10677163631701</c:v>
                </c:pt>
                <c:pt idx="15807">
                  <c:v>-110.655352550873</c:v>
                </c:pt>
                <c:pt idx="15808">
                  <c:v>-105.128008193192</c:v>
                </c:pt>
                <c:pt idx="15809">
                  <c:v>-99.528746789065593</c:v>
                </c:pt>
                <c:pt idx="15810">
                  <c:v>-93.861518036692701</c:v>
                </c:pt>
                <c:pt idx="15811">
                  <c:v>-88.129741021568705</c:v>
                </c:pt>
                <c:pt idx="15812">
                  <c:v>-82.337888480014897</c:v>
                </c:pt>
                <c:pt idx="15813">
                  <c:v>-76.489664385903694</c:v>
                </c:pt>
                <c:pt idx="15814">
                  <c:v>-70.588535431673904</c:v>
                </c:pt>
                <c:pt idx="15815">
                  <c:v>-64.639134108865406</c:v>
                </c:pt>
                <c:pt idx="15816">
                  <c:v>-58.645433123460698</c:v>
                </c:pt>
                <c:pt idx="15817">
                  <c:v>-52.611412263400403</c:v>
                </c:pt>
                <c:pt idx="15818">
                  <c:v>-46.541353654321803</c:v>
                </c:pt>
                <c:pt idx="15819">
                  <c:v>-40.439644425160601</c:v>
                </c:pt>
                <c:pt idx="15820">
                  <c:v>-34.310285749107898</c:v>
                </c:pt>
                <c:pt idx="15821">
                  <c:v>-28.1573809287583</c:v>
                </c:pt>
                <c:pt idx="15822">
                  <c:v>-21.985271279411801</c:v>
                </c:pt>
                <c:pt idx="15823">
                  <c:v>-15.7983450116807</c:v>
                </c:pt>
                <c:pt idx="15824">
                  <c:v>-9.6005532710991695</c:v>
                </c:pt>
                <c:pt idx="15825">
                  <c:v>-3.3959056810083199</c:v>
                </c:pt>
                <c:pt idx="15826">
                  <c:v>2.8113861497588299</c:v>
                </c:pt>
                <c:pt idx="15827">
                  <c:v>9.0169334544045103</c:v>
                </c:pt>
                <c:pt idx="15828">
                  <c:v>15.216197752941399</c:v>
                </c:pt>
                <c:pt idx="15829">
                  <c:v>21.404678506209201</c:v>
                </c:pt>
                <c:pt idx="15830">
                  <c:v>27.578391708975101</c:v>
                </c:pt>
                <c:pt idx="15831">
                  <c:v>33.733367502062002</c:v>
                </c:pt>
                <c:pt idx="15832">
                  <c:v>39.865339998891699</c:v>
                </c:pt>
                <c:pt idx="15833">
                  <c:v>45.9696634992657</c:v>
                </c:pt>
                <c:pt idx="15834">
                  <c:v>52.042644262487897</c:v>
                </c:pt>
                <c:pt idx="15835">
                  <c:v>58.080050248988996</c:v>
                </c:pt>
                <c:pt idx="15836">
                  <c:v>64.077649502080902</c:v>
                </c:pt>
                <c:pt idx="15837">
                  <c:v>70.031324867078098</c:v>
                </c:pt>
                <c:pt idx="15838">
                  <c:v>75.936966228765499</c:v>
                </c:pt>
                <c:pt idx="15839">
                  <c:v>81.790586575402898</c:v>
                </c:pt>
                <c:pt idx="15840">
                  <c:v>87.588177720781204</c:v>
                </c:pt>
                <c:pt idx="15841">
                  <c:v>93.3257038097628</c:v>
                </c:pt>
                <c:pt idx="15842">
                  <c:v>98.999235422850902</c:v>
                </c:pt>
                <c:pt idx="15843">
                  <c:v>104.60494655539701</c:v>
                </c:pt>
                <c:pt idx="15844">
                  <c:v>110.138986322607</c:v>
                </c:pt>
                <c:pt idx="15845">
                  <c:v>115.59750258867</c:v>
                </c:pt>
                <c:pt idx="15846">
                  <c:v>120.97678716613601</c:v>
                </c:pt>
                <c:pt idx="15847">
                  <c:v>126.273159648952</c:v>
                </c:pt>
                <c:pt idx="15848">
                  <c:v>131.483079096822</c:v>
                </c:pt>
                <c:pt idx="15849">
                  <c:v>136.60302048116901</c:v>
                </c:pt>
                <c:pt idx="15850">
                  <c:v>141.62900216249599</c:v>
                </c:pt>
                <c:pt idx="15851">
                  <c:v>146.558043957942</c:v>
                </c:pt>
                <c:pt idx="15852">
                  <c:v>151.386788803005</c:v>
                </c:pt>
                <c:pt idx="15853">
                  <c:v>156.11166207349601</c:v>
                </c:pt>
                <c:pt idx="15854">
                  <c:v>160.72920640464699</c:v>
                </c:pt>
                <c:pt idx="15855">
                  <c:v>165.23654378292599</c:v>
                </c:pt>
                <c:pt idx="15856">
                  <c:v>169.630857839866</c:v>
                </c:pt>
                <c:pt idx="15857">
                  <c:v>173.909228597203</c:v>
                </c:pt>
                <c:pt idx="15858">
                  <c:v>178.068636562959</c:v>
                </c:pt>
                <c:pt idx="15859">
                  <c:v>182.105970946204</c:v>
                </c:pt>
                <c:pt idx="15860">
                  <c:v>186.01819995429699</c:v>
                </c:pt>
                <c:pt idx="15861">
                  <c:v>189.802834165387</c:v>
                </c:pt>
                <c:pt idx="15862">
                  <c:v>193.45741121643201</c:v>
                </c:pt>
                <c:pt idx="15863">
                  <c:v>196.97933382536701</c:v>
                </c:pt>
                <c:pt idx="15864">
                  <c:v>200.36603657690699</c:v>
                </c:pt>
                <c:pt idx="15865">
                  <c:v>203.615447803482</c:v>
                </c:pt>
                <c:pt idx="15866">
                  <c:v>206.72547456694301</c:v>
                </c:pt>
                <c:pt idx="15867">
                  <c:v>209.693842502423</c:v>
                </c:pt>
                <c:pt idx="15868">
                  <c:v>212.51842444073</c:v>
                </c:pt>
                <c:pt idx="15869">
                  <c:v>215.197838137107</c:v>
                </c:pt>
                <c:pt idx="15870">
                  <c:v>217.729665043148</c:v>
                </c:pt>
                <c:pt idx="15871">
                  <c:v>220.11194565682101</c:v>
                </c:pt>
                <c:pt idx="15872">
                  <c:v>222.34359453238099</c:v>
                </c:pt>
                <c:pt idx="15873">
                  <c:v>224.42261418716399</c:v>
                </c:pt>
                <c:pt idx="15874">
                  <c:v>226.34772405831299</c:v>
                </c:pt>
                <c:pt idx="15875">
                  <c:v>228.11782464273901</c:v>
                </c:pt>
                <c:pt idx="15876">
                  <c:v>229.73196966699399</c:v>
                </c:pt>
                <c:pt idx="15877">
                  <c:v>231.18856453083501</c:v>
                </c:pt>
                <c:pt idx="15878">
                  <c:v>232.48651319649801</c:v>
                </c:pt>
                <c:pt idx="15879">
                  <c:v>233.62547126035301</c:v>
                </c:pt>
                <c:pt idx="15880">
                  <c:v>234.60406587119201</c:v>
                </c:pt>
                <c:pt idx="15881">
                  <c:v>235.42169227283301</c:v>
                </c:pt>
                <c:pt idx="15882">
                  <c:v>236.078120706813</c:v>
                </c:pt>
                <c:pt idx="15883">
                  <c:v>236.57252758956699</c:v>
                </c:pt>
                <c:pt idx="15884">
                  <c:v>236.90477992343901</c:v>
                </c:pt>
                <c:pt idx="15885">
                  <c:v>237.07474289033999</c:v>
                </c:pt>
                <c:pt idx="15886">
                  <c:v>237.08242328678099</c:v>
                </c:pt>
                <c:pt idx="15887">
                  <c:v>236.927633337412</c:v>
                </c:pt>
                <c:pt idx="15888">
                  <c:v>236.61046630713301</c:v>
                </c:pt>
                <c:pt idx="15889">
                  <c:v>236.13125917250801</c:v>
                </c:pt>
                <c:pt idx="15890">
                  <c:v>235.49009528215501</c:v>
                </c:pt>
                <c:pt idx="15891">
                  <c:v>234.68728463082999</c:v>
                </c:pt>
                <c:pt idx="15892">
                  <c:v>233.72349097070801</c:v>
                </c:pt>
                <c:pt idx="15893">
                  <c:v>232.59969015098099</c:v>
                </c:pt>
                <c:pt idx="15894">
                  <c:v>231.316808500164</c:v>
                </c:pt>
                <c:pt idx="15895">
                  <c:v>229.87509688799699</c:v>
                </c:pt>
                <c:pt idx="15896">
                  <c:v>228.27588874889099</c:v>
                </c:pt>
                <c:pt idx="15897">
                  <c:v>226.52040407727301</c:v>
                </c:pt>
                <c:pt idx="15898">
                  <c:v>224.60974347535699</c:v>
                </c:pt>
                <c:pt idx="15899">
                  <c:v>222.544890435018</c:v>
                </c:pt>
                <c:pt idx="15900">
                  <c:v>220.32779339627001</c:v>
                </c:pt>
                <c:pt idx="15901">
                  <c:v>217.9597133943</c:v>
                </c:pt>
                <c:pt idx="15902">
                  <c:v>215.44220118855</c:v>
                </c:pt>
                <c:pt idx="15903">
                  <c:v>212.77675323594801</c:v>
                </c:pt>
                <c:pt idx="15904">
                  <c:v>209.965732815</c:v>
                </c:pt>
                <c:pt idx="15905">
                  <c:v>207.010723669795</c:v>
                </c:pt>
                <c:pt idx="15906">
                  <c:v>203.91367383527901</c:v>
                </c:pt>
                <c:pt idx="15907">
                  <c:v>200.67685151496599</c:v>
                </c:pt>
                <c:pt idx="15908">
                  <c:v>197.30279604876699</c:v>
                </c:pt>
                <c:pt idx="15909">
                  <c:v>193.793193376543</c:v>
                </c:pt>
                <c:pt idx="15910">
                  <c:v>190.15064962650499</c:v>
                </c:pt>
                <c:pt idx="15911">
                  <c:v>186.37797239513901</c:v>
                </c:pt>
                <c:pt idx="15912">
                  <c:v>182.47782529657201</c:v>
                </c:pt>
                <c:pt idx="15913">
                  <c:v>178.45271925795899</c:v>
                </c:pt>
                <c:pt idx="15914">
                  <c:v>174.30516956397901</c:v>
                </c:pt>
                <c:pt idx="15915">
                  <c:v>170.03814949795799</c:v>
                </c:pt>
                <c:pt idx="15916">
                  <c:v>165.65456858642401</c:v>
                </c:pt>
                <c:pt idx="15917">
                  <c:v>161.15726591939099</c:v>
                </c:pt>
                <c:pt idx="15918">
                  <c:v>156.54946664653301</c:v>
                </c:pt>
                <c:pt idx="15919">
                  <c:v>151.83442357025001</c:v>
                </c:pt>
                <c:pt idx="15920">
                  <c:v>147.015548193489</c:v>
                </c:pt>
                <c:pt idx="15921">
                  <c:v>142.095761902889</c:v>
                </c:pt>
                <c:pt idx="15922">
                  <c:v>137.078768392879</c:v>
                </c:pt>
                <c:pt idx="15923">
                  <c:v>131.96802944680601</c:v>
                </c:pt>
                <c:pt idx="15924">
                  <c:v>126.766470167691</c:v>
                </c:pt>
                <c:pt idx="15925">
                  <c:v>121.478218700158</c:v>
                </c:pt>
                <c:pt idx="15926">
                  <c:v>116.106771696999</c:v>
                </c:pt>
                <c:pt idx="15927">
                  <c:v>110.655352609971</c:v>
                </c:pt>
                <c:pt idx="15928">
                  <c:v>105.128008250688</c:v>
                </c:pt>
                <c:pt idx="15929">
                  <c:v>99.528746844944607</c:v>
                </c:pt>
                <c:pt idx="15930">
                  <c:v>93.861518090942496</c:v>
                </c:pt>
                <c:pt idx="15931">
                  <c:v>88.129741074173594</c:v>
                </c:pt>
                <c:pt idx="15932">
                  <c:v>82.337888530962104</c:v>
                </c:pt>
                <c:pt idx="15933">
                  <c:v>76.489664435182107</c:v>
                </c:pt>
                <c:pt idx="15934">
                  <c:v>70.588535479268899</c:v>
                </c:pt>
                <c:pt idx="15935">
                  <c:v>64.639134154769593</c:v>
                </c:pt>
                <c:pt idx="15936">
                  <c:v>58.645433167661302</c:v>
                </c:pt>
                <c:pt idx="15937">
                  <c:v>52.611412305888202</c:v>
                </c:pt>
                <c:pt idx="15938">
                  <c:v>46.541353695085803</c:v>
                </c:pt>
                <c:pt idx="15939">
                  <c:v>40.439644464193499</c:v>
                </c:pt>
                <c:pt idx="15940">
                  <c:v>34.310285786398502</c:v>
                </c:pt>
                <c:pt idx="15941">
                  <c:v>28.157380964303101</c:v>
                </c:pt>
                <c:pt idx="15942">
                  <c:v>21.985271313203398</c:v>
                </c:pt>
                <c:pt idx="15943">
                  <c:v>15.7983450437081</c:v>
                </c:pt>
                <c:pt idx="15944">
                  <c:v>9.6005533013568591</c:v>
                </c:pt>
                <c:pt idx="15945">
                  <c:v>3.3959057094962901</c:v>
                </c:pt>
                <c:pt idx="15946">
                  <c:v>-2.8113861230515802</c:v>
                </c:pt>
                <c:pt idx="15947">
                  <c:v>-9.0169334294779908</c:v>
                </c:pt>
                <c:pt idx="15948">
                  <c:v>-15.216197729801101</c:v>
                </c:pt>
                <c:pt idx="15949">
                  <c:v>-21.404678484856898</c:v>
                </c:pt>
                <c:pt idx="15950">
                  <c:v>-27.5783916894109</c:v>
                </c:pt>
                <c:pt idx="15951">
                  <c:v>-33.733367484291499</c:v>
                </c:pt>
                <c:pt idx="15952">
                  <c:v>-39.865339982914698</c:v>
                </c:pt>
                <c:pt idx="15953">
                  <c:v>-45.9696634850823</c:v>
                </c:pt>
                <c:pt idx="15954">
                  <c:v>-52.0426442500981</c:v>
                </c:pt>
                <c:pt idx="15955">
                  <c:v>-58.080050238392801</c:v>
                </c:pt>
                <c:pt idx="15956">
                  <c:v>-64.077649493278201</c:v>
                </c:pt>
                <c:pt idx="15957">
                  <c:v>-70.031324860063506</c:v>
                </c:pt>
                <c:pt idx="15958">
                  <c:v>-75.936966223539002</c:v>
                </c:pt>
                <c:pt idx="15959">
                  <c:v>-81.790586571960802</c:v>
                </c:pt>
                <c:pt idx="15960">
                  <c:v>-87.588177719119798</c:v>
                </c:pt>
                <c:pt idx="15961">
                  <c:v>-93.325703809878505</c:v>
                </c:pt>
                <c:pt idx="15962">
                  <c:v>-98.999235424740903</c:v>
                </c:pt>
                <c:pt idx="15963">
                  <c:v>-104.604946559052</c:v>
                </c:pt>
                <c:pt idx="15964">
                  <c:v>-110.13898632802299</c:v>
                </c:pt>
                <c:pt idx="15965">
                  <c:v>-115.59750259584</c:v>
                </c:pt>
                <c:pt idx="15966">
                  <c:v>-120.976787175054</c:v>
                </c:pt>
                <c:pt idx="15967">
                  <c:v>-126.27315965961</c:v>
                </c:pt>
                <c:pt idx="15968">
                  <c:v>-131.48307910921</c:v>
                </c:pt>
                <c:pt idx="15969">
                  <c:v>-136.60302049527999</c:v>
                </c:pt>
                <c:pt idx="15970">
                  <c:v>-141.62900217832001</c:v>
                </c:pt>
                <c:pt idx="15971">
                  <c:v>-146.55804397546899</c:v>
                </c:pt>
                <c:pt idx="15972">
                  <c:v>-151.386788822227</c:v>
                </c:pt>
                <c:pt idx="15973">
                  <c:v>-156.1116620944</c:v>
                </c:pt>
                <c:pt idx="15974">
                  <c:v>-160.72920642722201</c:v>
                </c:pt>
                <c:pt idx="15975">
                  <c:v>-165.23654380716201</c:v>
                </c:pt>
                <c:pt idx="15976">
                  <c:v>-169.630857865747</c:v>
                </c:pt>
                <c:pt idx="15977">
                  <c:v>-173.90922862471899</c:v>
                </c:pt>
                <c:pt idx="15978">
                  <c:v>-178.068636592096</c:v>
                </c:pt>
                <c:pt idx="15979">
                  <c:v>-182.10597097694699</c:v>
                </c:pt>
                <c:pt idx="15980">
                  <c:v>-186.018199986632</c:v>
                </c:pt>
                <c:pt idx="15981">
                  <c:v>-189.80283419930001</c:v>
                </c:pt>
                <c:pt idx="15982">
                  <c:v>-193.457411251906</c:v>
                </c:pt>
                <c:pt idx="15983">
                  <c:v>-196.97933386238699</c:v>
                </c:pt>
                <c:pt idx="15984">
                  <c:v>-200.36603661545701</c:v>
                </c:pt>
                <c:pt idx="15985">
                  <c:v>-203.615447843543</c:v>
                </c:pt>
                <c:pt idx="15986">
                  <c:v>-206.725474608501</c:v>
                </c:pt>
                <c:pt idx="15987">
                  <c:v>-209.69384254545901</c:v>
                </c:pt>
                <c:pt idx="15988">
                  <c:v>-212.51842448522501</c:v>
                </c:pt>
                <c:pt idx="15989">
                  <c:v>-215.19783818304299</c:v>
                </c:pt>
                <c:pt idx="15990">
                  <c:v>-217.72966509050701</c:v>
                </c:pt>
                <c:pt idx="15991">
                  <c:v>-220.111945705582</c:v>
                </c:pt>
                <c:pt idx="15992">
                  <c:v>-222.34359458252399</c:v>
                </c:pt>
                <c:pt idx="15993">
                  <c:v>-224.42261423867001</c:v>
                </c:pt>
                <c:pt idx="15994">
                  <c:v>-226.34772411116001</c:v>
                </c:pt>
                <c:pt idx="15995">
                  <c:v>-228.11782469690701</c:v>
                </c:pt>
                <c:pt idx="15996">
                  <c:v>-229.731969722461</c:v>
                </c:pt>
                <c:pt idx="15997">
                  <c:v>-231.18856458757901</c:v>
                </c:pt>
                <c:pt idx="15998">
                  <c:v>-232.486513254497</c:v>
                </c:pt>
                <c:pt idx="15999">
                  <c:v>-233.62547131958499</c:v>
                </c:pt>
                <c:pt idx="16000">
                  <c:v>-234.60406593163401</c:v>
                </c:pt>
                <c:pt idx="16001">
                  <c:v>-235.421692334461</c:v>
                </c:pt>
                <c:pt idx="16002">
                  <c:v>-236.078120769604</c:v>
                </c:pt>
                <c:pt idx="16003">
                  <c:v>-236.57252765349699</c:v>
                </c:pt>
                <c:pt idx="16004">
                  <c:v>-236.904779988483</c:v>
                </c:pt>
                <c:pt idx="16005">
                  <c:v>-237.07474295647501</c:v>
                </c:pt>
                <c:pt idx="16006">
                  <c:v>-237.08242335398199</c:v>
                </c:pt>
                <c:pt idx="16007">
                  <c:v>-236.92763340565301</c:v>
                </c:pt>
                <c:pt idx="16008">
                  <c:v>-236.61046637638901</c:v>
                </c:pt>
                <c:pt idx="16009">
                  <c:v>-236.131259242753</c:v>
                </c:pt>
                <c:pt idx="16010">
                  <c:v>-235.49009535336401</c:v>
                </c:pt>
                <c:pt idx="16011">
                  <c:v>-234.687284702976</c:v>
                </c:pt>
                <c:pt idx="16012">
                  <c:v>-233.72349104376499</c:v>
                </c:pt>
                <c:pt idx="16013">
                  <c:v>-232.599690224922</c:v>
                </c:pt>
                <c:pt idx="16014">
                  <c:v>-231.31680857496301</c:v>
                </c:pt>
                <c:pt idx="16015">
                  <c:v>-229.87509696362699</c:v>
                </c:pt>
                <c:pt idx="16016">
                  <c:v>-228.27588882532399</c:v>
                </c:pt>
                <c:pt idx="16017">
                  <c:v>-226.52040415448201</c:v>
                </c:pt>
                <c:pt idx="16018">
                  <c:v>-224.60974355331399</c:v>
                </c:pt>
                <c:pt idx="16019">
                  <c:v>-222.544890513696</c:v>
                </c:pt>
                <c:pt idx="16020">
                  <c:v>-220.32779347563999</c:v>
                </c:pt>
                <c:pt idx="16021">
                  <c:v>-217.95971347433499</c:v>
                </c:pt>
                <c:pt idx="16022">
                  <c:v>-215.44220126922099</c:v>
                </c:pt>
                <c:pt idx="16023">
                  <c:v>-212.776753317226</c:v>
                </c:pt>
                <c:pt idx="16024">
                  <c:v>-209.96573289685799</c:v>
                </c:pt>
                <c:pt idx="16025">
                  <c:v>-207.01072375220301</c:v>
                </c:pt>
                <c:pt idx="16026">
                  <c:v>-203.91367391820901</c:v>
                </c:pt>
                <c:pt idx="16027">
                  <c:v>-200.67685159839101</c:v>
                </c:pt>
                <c:pt idx="16028">
                  <c:v>-197.302796132655</c:v>
                </c:pt>
                <c:pt idx="16029">
                  <c:v>-193.79319346086501</c:v>
                </c:pt>
                <c:pt idx="16030">
                  <c:v>-190.150649711233</c:v>
                </c:pt>
                <c:pt idx="16031">
                  <c:v>-186.37797248024501</c:v>
                </c:pt>
                <c:pt idx="16032">
                  <c:v>-182.477825382025</c:v>
                </c:pt>
                <c:pt idx="16033">
                  <c:v>-178.45271934373</c:v>
                </c:pt>
                <c:pt idx="16034">
                  <c:v>-174.30516965004</c:v>
                </c:pt>
                <c:pt idx="16035">
                  <c:v>-170.03814958427799</c:v>
                </c:pt>
                <c:pt idx="16036">
                  <c:v>-165.65456867297499</c:v>
                </c:pt>
                <c:pt idx="16037">
                  <c:v>-161.157266006143</c:v>
                </c:pt>
                <c:pt idx="16038">
                  <c:v>-156.549466733457</c:v>
                </c:pt>
                <c:pt idx="16039">
                  <c:v>-151.83442365731699</c:v>
                </c:pt>
                <c:pt idx="16040">
                  <c:v>-147.01554828067</c:v>
                </c:pt>
                <c:pt idx="16041">
                  <c:v>-142.09576199015399</c:v>
                </c:pt>
                <c:pt idx="16042">
                  <c:v>-137.07876848019899</c:v>
                </c:pt>
                <c:pt idx="16043">
                  <c:v>-131.968029534154</c:v>
                </c:pt>
                <c:pt idx="16044">
                  <c:v>-126.766470255036</c:v>
                </c:pt>
                <c:pt idx="16045">
                  <c:v>-121.47821878747099</c:v>
                </c:pt>
                <c:pt idx="16046">
                  <c:v>-116.10677178425099</c:v>
                </c:pt>
                <c:pt idx="16047">
                  <c:v>-110.65535269713401</c:v>
                </c:pt>
                <c:pt idx="16048">
                  <c:v>-105.12800833773299</c:v>
                </c:pt>
                <c:pt idx="16049">
                  <c:v>-99.528746931844097</c:v>
                </c:pt>
                <c:pt idx="16050">
                  <c:v>-93.861518177665801</c:v>
                </c:pt>
                <c:pt idx="16051">
                  <c:v>-88.129741160695005</c:v>
                </c:pt>
                <c:pt idx="16052">
                  <c:v>-82.337888617252105</c:v>
                </c:pt>
                <c:pt idx="16053">
                  <c:v>-76.4896645212133</c:v>
                </c:pt>
                <c:pt idx="16054">
                  <c:v>-70.588535565015604</c:v>
                </c:pt>
                <c:pt idx="16055">
                  <c:v>-64.6391342401987</c:v>
                </c:pt>
                <c:pt idx="16056">
                  <c:v>-58.645433252750699</c:v>
                </c:pt>
                <c:pt idx="16057">
                  <c:v>-52.611412390606702</c:v>
                </c:pt>
                <c:pt idx="16058">
                  <c:v>-46.541353779409697</c:v>
                </c:pt>
                <c:pt idx="16059">
                  <c:v>-40.439644548093298</c:v>
                </c:pt>
                <c:pt idx="16060">
                  <c:v>-34.310285869850397</c:v>
                </c:pt>
                <c:pt idx="16061">
                  <c:v>-28.157381047275798</c:v>
                </c:pt>
                <c:pt idx="16062">
                  <c:v>-21.985271395673202</c:v>
                </c:pt>
                <c:pt idx="16063">
                  <c:v>-15.7983451256528</c:v>
                </c:pt>
                <c:pt idx="16064">
                  <c:v>-9.6005533827471297</c:v>
                </c:pt>
                <c:pt idx="16065">
                  <c:v>-3.3959057903046199</c:v>
                </c:pt>
                <c:pt idx="16066">
                  <c:v>2.8113860428472299</c:v>
                </c:pt>
                <c:pt idx="16067">
                  <c:v>9.0169333499014908</c:v>
                </c:pt>
                <c:pt idx="16068">
                  <c:v>15.216197650878099</c:v>
                </c:pt>
                <c:pt idx="16069">
                  <c:v>21.404678406613201</c:v>
                </c:pt>
                <c:pt idx="16070">
                  <c:v>27.578391611872199</c:v>
                </c:pt>
                <c:pt idx="16071">
                  <c:v>33.733367407479697</c:v>
                </c:pt>
                <c:pt idx="16072">
                  <c:v>39.865339906851901</c:v>
                </c:pt>
                <c:pt idx="16073">
                  <c:v>45.969663409792403</c:v>
                </c:pt>
                <c:pt idx="16074">
                  <c:v>52.042644175604899</c:v>
                </c:pt>
                <c:pt idx="16075">
                  <c:v>58.080050164718401</c:v>
                </c:pt>
                <c:pt idx="16076">
                  <c:v>64.077649420444601</c:v>
                </c:pt>
                <c:pt idx="16077">
                  <c:v>70.031324788094594</c:v>
                </c:pt>
                <c:pt idx="16078">
                  <c:v>75.936966152452996</c:v>
                </c:pt>
                <c:pt idx="16079">
                  <c:v>81.790586501779899</c:v>
                </c:pt>
                <c:pt idx="16080">
                  <c:v>87.588177649865997</c:v>
                </c:pt>
                <c:pt idx="16081">
                  <c:v>93.3257037415719</c:v>
                </c:pt>
                <c:pt idx="16082">
                  <c:v>98.999235357399996</c:v>
                </c:pt>
                <c:pt idx="16083">
                  <c:v>104.60494649269801</c:v>
                </c:pt>
                <c:pt idx="16084">
                  <c:v>110.138986262676</c:v>
                </c:pt>
                <c:pt idx="16085">
                  <c:v>115.59750253151699</c:v>
                </c:pt>
                <c:pt idx="16086">
                  <c:v>120.976787111775</c:v>
                </c:pt>
                <c:pt idx="16087">
                  <c:v>126.273159597393</c:v>
                </c:pt>
                <c:pt idx="16088">
                  <c:v>131.48307904807299</c:v>
                </c:pt>
                <c:pt idx="16089">
                  <c:v>136.60302043524001</c:v>
                </c:pt>
                <c:pt idx="16090">
                  <c:v>141.62900211939399</c:v>
                </c:pt>
                <c:pt idx="16091">
                  <c:v>146.55804391767299</c:v>
                </c:pt>
                <c:pt idx="16092">
                  <c:v>151.38678876557799</c:v>
                </c:pt>
                <c:pt idx="16093">
                  <c:v>156.11166203891301</c:v>
                </c:pt>
                <c:pt idx="16094">
                  <c:v>160.72920637291301</c:v>
                </c:pt>
                <c:pt idx="16095">
                  <c:v>165.23654375404399</c:v>
                </c:pt>
                <c:pt idx="16096">
                  <c:v>169.63085781383799</c:v>
                </c:pt>
                <c:pt idx="16097">
                  <c:v>173.90922857403001</c:v>
                </c:pt>
                <c:pt idx="16098">
                  <c:v>178.068636542641</c:v>
                </c:pt>
                <c:pt idx="16099">
                  <c:v>182.10597092873999</c:v>
                </c:pt>
                <c:pt idx="16100">
                  <c:v>186.01819993968499</c:v>
                </c:pt>
                <c:pt idx="16101">
                  <c:v>189.80283415362601</c:v>
                </c:pt>
                <c:pt idx="16102">
                  <c:v>193.457411207516</c:v>
                </c:pt>
                <c:pt idx="16103">
                  <c:v>196.97933381929201</c:v>
                </c:pt>
                <c:pt idx="16104">
                  <c:v>200.36603657366899</c:v>
                </c:pt>
                <c:pt idx="16105">
                  <c:v>203.61544780307199</c:v>
                </c:pt>
                <c:pt idx="16106">
                  <c:v>206.72547456935601</c:v>
                </c:pt>
                <c:pt idx="16107">
                  <c:v>209.69384250764901</c:v>
                </c:pt>
                <c:pt idx="16108">
                  <c:v>212.51842444876101</c:v>
                </c:pt>
                <c:pt idx="16109">
                  <c:v>215.197838147932</c:v>
                </c:pt>
                <c:pt idx="16110">
                  <c:v>217.729665056757</c:v>
                </c:pt>
                <c:pt idx="16111">
                  <c:v>220.11194567320101</c:v>
                </c:pt>
                <c:pt idx="16112">
                  <c:v>222.34359455152</c:v>
                </c:pt>
                <c:pt idx="16113">
                  <c:v>224.422614209047</c:v>
                </c:pt>
                <c:pt idx="16114">
                  <c:v>226.34772408292699</c:v>
                </c:pt>
                <c:pt idx="16115">
                  <c:v>228.11782467006799</c:v>
                </c:pt>
                <c:pt idx="16116">
                  <c:v>229.73196969702201</c:v>
                </c:pt>
                <c:pt idx="16117">
                  <c:v>231.18856456354499</c:v>
                </c:pt>
                <c:pt idx="16118">
                  <c:v>232.48651323187099</c:v>
                </c:pt>
                <c:pt idx="16119">
                  <c:v>233.625471298371</c:v>
                </c:pt>
                <c:pt idx="16120">
                  <c:v>234.60406591183499</c:v>
                </c:pt>
                <c:pt idx="16121">
                  <c:v>235.42169231608199</c:v>
                </c:pt>
                <c:pt idx="16122">
                  <c:v>236.07812075264499</c:v>
                </c:pt>
                <c:pt idx="16123">
                  <c:v>236.57252763796001</c:v>
                </c:pt>
                <c:pt idx="16124">
                  <c:v>236.904779974371</c:v>
                </c:pt>
                <c:pt idx="16125">
                  <c:v>237.07474294378699</c:v>
                </c:pt>
                <c:pt idx="16126">
                  <c:v>237.08242334271901</c:v>
                </c:pt>
                <c:pt idx="16127">
                  <c:v>236.92763339581501</c:v>
                </c:pt>
                <c:pt idx="16128">
                  <c:v>236.61046636797599</c:v>
                </c:pt>
                <c:pt idx="16129">
                  <c:v>236.13125923576399</c:v>
                </c:pt>
                <c:pt idx="16130">
                  <c:v>235.49009534779699</c:v>
                </c:pt>
                <c:pt idx="16131">
                  <c:v>234.68728469883001</c:v>
                </c:pt>
                <c:pt idx="16132">
                  <c:v>233.72349104103699</c:v>
                </c:pt>
                <c:pt idx="16133">
                  <c:v>232.599690223609</c:v>
                </c:pt>
                <c:pt idx="16134">
                  <c:v>231.316808575062</c:v>
                </c:pt>
                <c:pt idx="16135">
                  <c:v>229.875096965133</c:v>
                </c:pt>
                <c:pt idx="16136">
                  <c:v>228.275888828234</c:v>
                </c:pt>
                <c:pt idx="16137">
                  <c:v>226.520404158791</c:v>
                </c:pt>
                <c:pt idx="16138">
                  <c:v>224.60974355901701</c:v>
                </c:pt>
                <c:pt idx="16139">
                  <c:v>222.54489052078699</c:v>
                </c:pt>
                <c:pt idx="16140">
                  <c:v>220.32779348411299</c:v>
                </c:pt>
                <c:pt idx="16141">
                  <c:v>217.959713484183</c:v>
                </c:pt>
                <c:pt idx="16142">
                  <c:v>215.44220128043801</c:v>
                </c:pt>
                <c:pt idx="16143">
                  <c:v>212.77675332980499</c:v>
                </c:pt>
                <c:pt idx="16144">
                  <c:v>209.96573291079</c:v>
                </c:pt>
                <c:pt idx="16145">
                  <c:v>207.01072376748201</c:v>
                </c:pt>
                <c:pt idx="16146">
                  <c:v>203.913673934824</c:v>
                </c:pt>
                <c:pt idx="16147">
                  <c:v>200.67685161633401</c:v>
                </c:pt>
                <c:pt idx="16148">
                  <c:v>197.302796151916</c:v>
                </c:pt>
                <c:pt idx="16149">
                  <c:v>193.793193481435</c:v>
                </c:pt>
                <c:pt idx="16150">
                  <c:v>190.15064973310101</c:v>
                </c:pt>
                <c:pt idx="16151">
                  <c:v>186.37797250339901</c:v>
                </c:pt>
                <c:pt idx="16152">
                  <c:v>182.47782540645699</c:v>
                </c:pt>
                <c:pt idx="16153">
                  <c:v>178.45271936942601</c:v>
                </c:pt>
                <c:pt idx="16154">
                  <c:v>174.30516967698799</c:v>
                </c:pt>
                <c:pt idx="16155">
                  <c:v>170.038149612468</c:v>
                </c:pt>
                <c:pt idx="16156">
                  <c:v>165.65456870239399</c:v>
                </c:pt>
                <c:pt idx="16157">
                  <c:v>161.157266036777</c:v>
                </c:pt>
                <c:pt idx="16158">
                  <c:v>156.54946676529201</c:v>
                </c:pt>
                <c:pt idx="16159">
                  <c:v>151.83442369034</c:v>
                </c:pt>
                <c:pt idx="16160">
                  <c:v>147.015548314868</c:v>
                </c:pt>
                <c:pt idx="16161">
                  <c:v>142.09576202551099</c:v>
                </c:pt>
                <c:pt idx="16162">
                  <c:v>137.07876851670201</c:v>
                </c:pt>
                <c:pt idx="16163">
                  <c:v>131.968029571785</c:v>
                </c:pt>
                <c:pt idx="16164">
                  <c:v>126.766470293781</c:v>
                </c:pt>
                <c:pt idx="16165">
                  <c:v>121.478218827314</c:v>
                </c:pt>
                <c:pt idx="16166">
                  <c:v>116.10677182517701</c:v>
                </c:pt>
                <c:pt idx="16167">
                  <c:v>110.655352739126</c:v>
                </c:pt>
                <c:pt idx="16168">
                  <c:v>105.12800838077401</c:v>
                </c:pt>
                <c:pt idx="16169">
                  <c:v>99.528746975915297</c:v>
                </c:pt>
                <c:pt idx="16170">
                  <c:v>93.861518222754896</c:v>
                </c:pt>
                <c:pt idx="16171">
                  <c:v>88.129741206779102</c:v>
                </c:pt>
                <c:pt idx="16172">
                  <c:v>82.337888664316594</c:v>
                </c:pt>
                <c:pt idx="16173">
                  <c:v>76.489664569237803</c:v>
                </c:pt>
                <c:pt idx="16174">
                  <c:v>70.588535613981904</c:v>
                </c:pt>
                <c:pt idx="16175">
                  <c:v>64.639134290090297</c:v>
                </c:pt>
                <c:pt idx="16176">
                  <c:v>58.6454333035473</c:v>
                </c:pt>
                <c:pt idx="16177">
                  <c:v>52.611412442290103</c:v>
                </c:pt>
                <c:pt idx="16178">
                  <c:v>46.541353831957601</c:v>
                </c:pt>
                <c:pt idx="16179">
                  <c:v>40.439644601487601</c:v>
                </c:pt>
                <c:pt idx="16180">
                  <c:v>34.310285924070797</c:v>
                </c:pt>
                <c:pt idx="16181">
                  <c:v>28.157381102304001</c:v>
                </c:pt>
                <c:pt idx="16182">
                  <c:v>21.985271451487101</c:v>
                </c:pt>
                <c:pt idx="16183">
                  <c:v>15.7983451822303</c:v>
                </c:pt>
                <c:pt idx="16184">
                  <c:v>9.6005534400700494</c:v>
                </c:pt>
                <c:pt idx="16185">
                  <c:v>3.3959058483545101</c:v>
                </c:pt>
                <c:pt idx="16186">
                  <c:v>-2.81138598409607</c:v>
                </c:pt>
                <c:pt idx="16187">
                  <c:v>-9.0169332904710799</c:v>
                </c:pt>
                <c:pt idx="16188">
                  <c:v>-15.216197590788701</c:v>
                </c:pt>
                <c:pt idx="16189">
                  <c:v>-21.404678345883099</c:v>
                </c:pt>
                <c:pt idx="16190">
                  <c:v>-27.578391550527002</c:v>
                </c:pt>
                <c:pt idx="16191">
                  <c:v>-33.733367345539698</c:v>
                </c:pt>
                <c:pt idx="16192">
                  <c:v>-39.865339844341001</c:v>
                </c:pt>
                <c:pt idx="16193">
                  <c:v>-45.9696633467289</c:v>
                </c:pt>
                <c:pt idx="16194">
                  <c:v>-52.042644112016397</c:v>
                </c:pt>
                <c:pt idx="16195">
                  <c:v>-58.080050100623197</c:v>
                </c:pt>
                <c:pt idx="16196">
                  <c:v>-64.077649355866598</c:v>
                </c:pt>
                <c:pt idx="16197">
                  <c:v>-70.031324723055803</c:v>
                </c:pt>
                <c:pt idx="16198">
                  <c:v>-75.936966086977307</c:v>
                </c:pt>
                <c:pt idx="16199">
                  <c:v>-81.7905864358911</c:v>
                </c:pt>
                <c:pt idx="16200">
                  <c:v>-87.588177583584397</c:v>
                </c:pt>
                <c:pt idx="16201">
                  <c:v>-93.325703674919495</c:v>
                </c:pt>
                <c:pt idx="16202">
                  <c:v>-98.999235290404201</c:v>
                </c:pt>
                <c:pt idx="16203">
                  <c:v>-104.60494642538001</c:v>
                </c:pt>
                <c:pt idx="16204">
                  <c:v>-110.138986195059</c:v>
                </c:pt>
                <c:pt idx="16205">
                  <c:v>-115.597502463624</c:v>
                </c:pt>
                <c:pt idx="16206">
                  <c:v>-120.976787043629</c:v>
                </c:pt>
                <c:pt idx="16207">
                  <c:v>-126.27315952901699</c:v>
                </c:pt>
                <c:pt idx="16208">
                  <c:v>-131.48307897949101</c:v>
                </c:pt>
                <c:pt idx="16209">
                  <c:v>-136.603020366474</c:v>
                </c:pt>
                <c:pt idx="16210">
                  <c:v>-141.62900205047001</c:v>
                </c:pt>
                <c:pt idx="16211">
                  <c:v>-146.55804384861199</c:v>
                </c:pt>
                <c:pt idx="16212">
                  <c:v>-151.38678869640199</c:v>
                </c:pt>
                <c:pt idx="16213">
                  <c:v>-156.111661969647</c:v>
                </c:pt>
                <c:pt idx="16214">
                  <c:v>-160.72920630358101</c:v>
                </c:pt>
                <c:pt idx="16215">
                  <c:v>-165.23654368466899</c:v>
                </c:pt>
                <c:pt idx="16216">
                  <c:v>-169.63085774444099</c:v>
                </c:pt>
                <c:pt idx="16217">
                  <c:v>-173.909228504635</c:v>
                </c:pt>
                <c:pt idx="16218">
                  <c:v>-178.06863647327199</c:v>
                </c:pt>
                <c:pt idx="16219">
                  <c:v>-182.10597085941899</c:v>
                </c:pt>
                <c:pt idx="16220">
                  <c:v>-186.01819987043399</c:v>
                </c:pt>
                <c:pt idx="16221">
                  <c:v>-189.802834084469</c:v>
                </c:pt>
                <c:pt idx="16222">
                  <c:v>-193.45741113847501</c:v>
                </c:pt>
                <c:pt idx="16223">
                  <c:v>-196.97933375039099</c:v>
                </c:pt>
                <c:pt idx="16224">
                  <c:v>-200.36603650492799</c:v>
                </c:pt>
                <c:pt idx="16225">
                  <c:v>-203.61544773451499</c:v>
                </c:pt>
                <c:pt idx="16226">
                  <c:v>-206.72547450100501</c:v>
                </c:pt>
                <c:pt idx="16227">
                  <c:v>-209.69384243952601</c:v>
                </c:pt>
                <c:pt idx="16228">
                  <c:v>-212.51842438088801</c:v>
                </c:pt>
                <c:pt idx="16229">
                  <c:v>-215.197838080331</c:v>
                </c:pt>
                <c:pt idx="16230">
                  <c:v>-217.72966498944899</c:v>
                </c:pt>
                <c:pt idx="16231">
                  <c:v>-220.111945606208</c:v>
                </c:pt>
                <c:pt idx="16232">
                  <c:v>-222.34359448486299</c:v>
                </c:pt>
                <c:pt idx="16233">
                  <c:v>-224.42261414274799</c:v>
                </c:pt>
                <c:pt idx="16234">
                  <c:v>-226.34772401700599</c:v>
                </c:pt>
                <c:pt idx="16235">
                  <c:v>-228.117824604546</c:v>
                </c:pt>
                <c:pt idx="16236">
                  <c:v>-229.73196963192001</c:v>
                </c:pt>
                <c:pt idx="16237">
                  <c:v>-231.18856449888301</c:v>
                </c:pt>
                <c:pt idx="16238">
                  <c:v>-232.48651316767001</c:v>
                </c:pt>
                <c:pt idx="16239">
                  <c:v>-233.62547123465001</c:v>
                </c:pt>
                <c:pt idx="16240">
                  <c:v>-234.60406584861499</c:v>
                </c:pt>
                <c:pt idx="16241">
                  <c:v>-235.421692253381</c:v>
                </c:pt>
                <c:pt idx="16242">
                  <c:v>-236.07812069048401</c:v>
                </c:pt>
                <c:pt idx="16243">
                  <c:v>-236.572527576358</c:v>
                </c:pt>
                <c:pt idx="16244">
                  <c:v>-236.904779913346</c:v>
                </c:pt>
                <c:pt idx="16245">
                  <c:v>-237.074742883358</c:v>
                </c:pt>
                <c:pt idx="16246">
                  <c:v>-237.08242328290501</c:v>
                </c:pt>
                <c:pt idx="16247">
                  <c:v>-236.92763333663399</c:v>
                </c:pt>
                <c:pt idx="16248">
                  <c:v>-236.610466309445</c:v>
                </c:pt>
                <c:pt idx="16249">
                  <c:v>-236.131259177902</c:v>
                </c:pt>
                <c:pt idx="16250">
                  <c:v>-235.490095290619</c:v>
                </c:pt>
                <c:pt idx="16251">
                  <c:v>-234.687284642355</c:v>
                </c:pt>
                <c:pt idx="16252">
                  <c:v>-233.72349098528201</c:v>
                </c:pt>
                <c:pt idx="16253">
                  <c:v>-232.59969016859</c:v>
                </c:pt>
                <c:pt idx="16254">
                  <c:v>-231.31680852079501</c:v>
                </c:pt>
                <c:pt idx="16255">
                  <c:v>-229.87509691163399</c:v>
                </c:pt>
                <c:pt idx="16256">
                  <c:v>-228.27588877552</c:v>
                </c:pt>
                <c:pt idx="16257">
                  <c:v>-226.52040410687701</c:v>
                </c:pt>
                <c:pt idx="16258">
                  <c:v>-224.60974350791699</c:v>
                </c:pt>
                <c:pt idx="16259">
                  <c:v>-222.54489047051601</c:v>
                </c:pt>
                <c:pt idx="16260">
                  <c:v>-220.32779343468599</c:v>
                </c:pt>
                <c:pt idx="16261">
                  <c:v>-217.95971343561499</c:v>
                </c:pt>
                <c:pt idx="16262">
                  <c:v>-215.44220123274101</c:v>
                </c:pt>
                <c:pt idx="16263">
                  <c:v>-212.77675328299301</c:v>
                </c:pt>
                <c:pt idx="16264">
                  <c:v>-209.965732864876</c:v>
                </c:pt>
                <c:pt idx="16265">
                  <c:v>-207.01072372247901</c:v>
                </c:pt>
                <c:pt idx="16266">
                  <c:v>-203.913673890745</c:v>
                </c:pt>
                <c:pt idx="16267">
                  <c:v>-200.676851573189</c:v>
                </c:pt>
                <c:pt idx="16268">
                  <c:v>-197.302796109719</c:v>
                </c:pt>
                <c:pt idx="16269">
                  <c:v>-193.793193440197</c:v>
                </c:pt>
                <c:pt idx="16270">
                  <c:v>-190.15064969283301</c:v>
                </c:pt>
                <c:pt idx="16271">
                  <c:v>-186.37797246411299</c:v>
                </c:pt>
                <c:pt idx="16272">
                  <c:v>-182.47782536816101</c:v>
                </c:pt>
                <c:pt idx="16273">
                  <c:v>-178.45271933213101</c:v>
                </c:pt>
                <c:pt idx="16274">
                  <c:v>-174.30516964070401</c:v>
                </c:pt>
                <c:pt idx="16275">
                  <c:v>-170.03814957720499</c:v>
                </c:pt>
                <c:pt idx="16276">
                  <c:v>-165.65456866815899</c:v>
                </c:pt>
                <c:pt idx="16277">
                  <c:v>-161.15726600357999</c:v>
                </c:pt>
                <c:pt idx="16278">
                  <c:v>-156.549466733142</c:v>
                </c:pt>
                <c:pt idx="16279">
                  <c:v>-151.83442365924401</c:v>
                </c:pt>
                <c:pt idx="16280">
                  <c:v>-147.01554828483199</c:v>
                </c:pt>
                <c:pt idx="16281">
                  <c:v>-142.09576199654501</c:v>
                </c:pt>
                <c:pt idx="16282">
                  <c:v>-137.07876848881</c:v>
                </c:pt>
                <c:pt idx="16283">
                  <c:v>-131.96802954497599</c:v>
                </c:pt>
                <c:pt idx="16284">
                  <c:v>-126.766470268059</c:v>
                </c:pt>
                <c:pt idx="16285">
                  <c:v>-121.478218802687</c:v>
                </c:pt>
                <c:pt idx="16286">
                  <c:v>-116.10677180164799</c:v>
                </c:pt>
                <c:pt idx="16287">
                  <c:v>-110.65535271669999</c:v>
                </c:pt>
                <c:pt idx="16288">
                  <c:v>-105.128008359456</c:v>
                </c:pt>
                <c:pt idx="16289">
                  <c:v>-99.528746955710503</c:v>
                </c:pt>
                <c:pt idx="16290">
                  <c:v>-93.861518203662598</c:v>
                </c:pt>
                <c:pt idx="16291">
                  <c:v>-88.129741188808495</c:v>
                </c:pt>
                <c:pt idx="16292">
                  <c:v>-82.337888647469399</c:v>
                </c:pt>
                <c:pt idx="16293">
                  <c:v>-76.489664553514203</c:v>
                </c:pt>
                <c:pt idx="16294">
                  <c:v>-70.588535599383604</c:v>
                </c:pt>
                <c:pt idx="16295">
                  <c:v>-64.639134276622798</c:v>
                </c:pt>
                <c:pt idx="16296">
                  <c:v>-58.645433291208903</c:v>
                </c:pt>
                <c:pt idx="16297">
                  <c:v>-52.611412431082499</c:v>
                </c:pt>
                <c:pt idx="16298">
                  <c:v>-46.541353821882801</c:v>
                </c:pt>
                <c:pt idx="16299">
                  <c:v>-40.439644592543502</c:v>
                </c:pt>
                <c:pt idx="16300">
                  <c:v>-34.310285916259502</c:v>
                </c:pt>
                <c:pt idx="16301">
                  <c:v>-28.157381095623499</c:v>
                </c:pt>
                <c:pt idx="16302">
                  <c:v>-21.985271445941098</c:v>
                </c:pt>
                <c:pt idx="16303">
                  <c:v>-15.798345177813401</c:v>
                </c:pt>
                <c:pt idx="16304">
                  <c:v>-9.6005534367821301</c:v>
                </c:pt>
                <c:pt idx="16305">
                  <c:v>-3.3959058461901002</c:v>
                </c:pt>
                <c:pt idx="16306">
                  <c:v>2.8113859851351299</c:v>
                </c:pt>
                <c:pt idx="16307">
                  <c:v>9.0169332903884598</c:v>
                </c:pt>
                <c:pt idx="16308">
                  <c:v>15.2161975895862</c:v>
                </c:pt>
                <c:pt idx="16309">
                  <c:v>21.4046783435663</c:v>
                </c:pt>
                <c:pt idx="16310">
                  <c:v>27.578391547097699</c:v>
                </c:pt>
                <c:pt idx="16311">
                  <c:v>33.733367341001603</c:v>
                </c:pt>
                <c:pt idx="16312">
                  <c:v>39.865339838701402</c:v>
                </c:pt>
                <c:pt idx="16313">
                  <c:v>45.969663339993403</c:v>
                </c:pt>
                <c:pt idx="16314">
                  <c:v>52.042644104186699</c:v>
                </c:pt>
                <c:pt idx="16315">
                  <c:v>58.080050091706703</c:v>
                </c:pt>
                <c:pt idx="16316">
                  <c:v>64.077649345867002</c:v>
                </c:pt>
                <c:pt idx="16317">
                  <c:v>70.031324711980403</c:v>
                </c:pt>
                <c:pt idx="16318">
                  <c:v>75.936966074833506</c:v>
                </c:pt>
                <c:pt idx="16319">
                  <c:v>81.790586422684399</c:v>
                </c:pt>
                <c:pt idx="16320">
                  <c:v>87.588177569323904</c:v>
                </c:pt>
                <c:pt idx="16321">
                  <c:v>93.325703659614405</c:v>
                </c:pt>
                <c:pt idx="16322">
                  <c:v>98.999235274056403</c:v>
                </c:pt>
                <c:pt idx="16323">
                  <c:v>104.60494640800199</c:v>
                </c:pt>
                <c:pt idx="16324">
                  <c:v>110.138986176657</c:v>
                </c:pt>
                <c:pt idx="16325">
                  <c:v>115.597502444209</c:v>
                </c:pt>
                <c:pt idx="16326">
                  <c:v>120.976787023208</c:v>
                </c:pt>
                <c:pt idx="16327">
                  <c:v>126.27315950760099</c:v>
                </c:pt>
                <c:pt idx="16328">
                  <c:v>131.48307895708899</c:v>
                </c:pt>
                <c:pt idx="16329">
                  <c:v>136.603020343098</c:v>
                </c:pt>
                <c:pt idx="16330">
                  <c:v>141.62900202612599</c:v>
                </c:pt>
                <c:pt idx="16331">
                  <c:v>146.55804382331399</c:v>
                </c:pt>
                <c:pt idx="16332">
                  <c:v>151.386788670161</c:v>
                </c:pt>
                <c:pt idx="16333">
                  <c:v>156.111661942474</c:v>
                </c:pt>
                <c:pt idx="16334">
                  <c:v>160.72920627548601</c:v>
                </c:pt>
                <c:pt idx="16335">
                  <c:v>165.23654365566401</c:v>
                </c:pt>
                <c:pt idx="16336">
                  <c:v>169.63085771454001</c:v>
                </c:pt>
                <c:pt idx="16337">
                  <c:v>173.909228473849</c:v>
                </c:pt>
                <c:pt idx="16338">
                  <c:v>178.068636441612</c:v>
                </c:pt>
                <c:pt idx="16339">
                  <c:v>182.10597082690001</c:v>
                </c:pt>
                <c:pt idx="16340">
                  <c:v>186.01819983706901</c:v>
                </c:pt>
                <c:pt idx="16341">
                  <c:v>189.80283405027001</c:v>
                </c:pt>
                <c:pt idx="16342">
                  <c:v>193.457411103455</c:v>
                </c:pt>
                <c:pt idx="16343">
                  <c:v>196.979333714565</c:v>
                </c:pt>
                <c:pt idx="16344">
                  <c:v>200.36603646831</c:v>
                </c:pt>
                <c:pt idx="16345">
                  <c:v>203.61544769711901</c:v>
                </c:pt>
                <c:pt idx="16346">
                  <c:v>206.725474462845</c:v>
                </c:pt>
                <c:pt idx="16347">
                  <c:v>209.693842400618</c:v>
                </c:pt>
                <c:pt idx="16348">
                  <c:v>212.518424341246</c:v>
                </c:pt>
                <c:pt idx="16349">
                  <c:v>215.19783803997001</c:v>
                </c:pt>
                <c:pt idx="16350">
                  <c:v>217.72966494838499</c:v>
                </c:pt>
                <c:pt idx="16351">
                  <c:v>220.11194556445599</c:v>
                </c:pt>
                <c:pt idx="16352">
                  <c:v>222.34359444243799</c:v>
                </c:pt>
                <c:pt idx="16353">
                  <c:v>224.42261409966599</c:v>
                </c:pt>
                <c:pt idx="16354">
                  <c:v>226.347723973283</c:v>
                </c:pt>
                <c:pt idx="16355">
                  <c:v>228.11782456020001</c:v>
                </c:pt>
                <c:pt idx="16356">
                  <c:v>229.73196958696499</c:v>
                </c:pt>
                <c:pt idx="16357">
                  <c:v>231.188564453336</c:v>
                </c:pt>
                <c:pt idx="16358">
                  <c:v>232.486513121548</c:v>
                </c:pt>
                <c:pt idx="16359">
                  <c:v>233.62547118797099</c:v>
                </c:pt>
                <c:pt idx="16360">
                  <c:v>234.604065801395</c:v>
                </c:pt>
                <c:pt idx="16361">
                  <c:v>235.42169220563699</c:v>
                </c:pt>
                <c:pt idx="16362">
                  <c:v>236.07812064223199</c:v>
                </c:pt>
                <c:pt idx="16363">
                  <c:v>236.57252752761701</c:v>
                </c:pt>
                <c:pt idx="16364">
                  <c:v>236.904779864132</c:v>
                </c:pt>
                <c:pt idx="16365">
                  <c:v>237.07474283369001</c:v>
                </c:pt>
                <c:pt idx="16366">
                  <c:v>237.08242323280001</c:v>
                </c:pt>
                <c:pt idx="16367">
                  <c:v>236.92763328610999</c:v>
                </c:pt>
                <c:pt idx="16368">
                  <c:v>236.61046625852001</c:v>
                </c:pt>
                <c:pt idx="16369">
                  <c:v>236.13125912659299</c:v>
                </c:pt>
                <c:pt idx="16370">
                  <c:v>235.490095238945</c:v>
                </c:pt>
                <c:pt idx="16371">
                  <c:v>234.687284590334</c:v>
                </c:pt>
                <c:pt idx="16372">
                  <c:v>233.72349093293101</c:v>
                </c:pt>
                <c:pt idx="16373">
                  <c:v>232.59969011592801</c:v>
                </c:pt>
                <c:pt idx="16374">
                  <c:v>231.31680846784101</c:v>
                </c:pt>
                <c:pt idx="16375">
                  <c:v>229.87509685840601</c:v>
                </c:pt>
                <c:pt idx="16376">
                  <c:v>228.27588872203501</c:v>
                </c:pt>
                <c:pt idx="16377">
                  <c:v>226.52040405315401</c:v>
                </c:pt>
                <c:pt idx="16378">
                  <c:v>224.609743453975</c:v>
                </c:pt>
                <c:pt idx="16379">
                  <c:v>222.54489041637299</c:v>
                </c:pt>
                <c:pt idx="16380">
                  <c:v>220.32779338035999</c:v>
                </c:pt>
                <c:pt idx="16381">
                  <c:v>217.959713381125</c:v>
                </c:pt>
                <c:pt idx="16382">
                  <c:v>215.44220117810599</c:v>
                </c:pt>
                <c:pt idx="16383">
                  <c:v>212.776753228231</c:v>
                </c:pt>
                <c:pt idx="16384">
                  <c:v>209.96573281000599</c:v>
                </c:pt>
                <c:pt idx="16385">
                  <c:v>207.01072366751899</c:v>
                </c:pt>
                <c:pt idx="16386">
                  <c:v>203.91367383571301</c:v>
                </c:pt>
                <c:pt idx="16387">
                  <c:v>200.676851518104</c:v>
                </c:pt>
                <c:pt idx="16388">
                  <c:v>197.30279605460001</c:v>
                </c:pt>
                <c:pt idx="16389">
                  <c:v>193.79319338506099</c:v>
                </c:pt>
                <c:pt idx="16390">
                  <c:v>190.15064963769899</c:v>
                </c:pt>
                <c:pt idx="16391">
                  <c:v>186.377972408998</c:v>
                </c:pt>
                <c:pt idx="16392">
                  <c:v>182.47782531308499</c:v>
                </c:pt>
                <c:pt idx="16393">
                  <c:v>178.45271927711201</c:v>
                </c:pt>
                <c:pt idx="16394">
                  <c:v>174.30516958576101</c:v>
                </c:pt>
                <c:pt idx="16395">
                  <c:v>170.038149522353</c:v>
                </c:pt>
                <c:pt idx="16396">
                  <c:v>165.65456861341801</c:v>
                </c:pt>
                <c:pt idx="16397">
                  <c:v>161.15726594896699</c:v>
                </c:pt>
                <c:pt idx="16398">
                  <c:v>156.54946667867401</c:v>
                </c:pt>
                <c:pt idx="16399">
                  <c:v>151.83442360494001</c:v>
                </c:pt>
                <c:pt idx="16400">
                  <c:v>147.01554823070899</c:v>
                </c:pt>
                <c:pt idx="16401">
                  <c:v>142.09576194261999</c:v>
                </c:pt>
                <c:pt idx="16402">
                  <c:v>137.07876843510101</c:v>
                </c:pt>
                <c:pt idx="16403">
                  <c:v>131.9680294915</c:v>
                </c:pt>
                <c:pt idx="16404">
                  <c:v>126.766470214835</c:v>
                </c:pt>
                <c:pt idx="16405">
                  <c:v>121.478218749728</c:v>
                </c:pt>
                <c:pt idx="16406">
                  <c:v>116.106771748974</c:v>
                </c:pt>
                <c:pt idx="16407">
                  <c:v>110.655352664326</c:v>
                </c:pt>
                <c:pt idx="16408">
                  <c:v>105.12800830739999</c:v>
                </c:pt>
                <c:pt idx="16409">
                  <c:v>99.5287469039868</c:v>
                </c:pt>
                <c:pt idx="16410">
                  <c:v>93.861518152291296</c:v>
                </c:pt>
                <c:pt idx="16411">
                  <c:v>88.129741137802498</c:v>
                </c:pt>
                <c:pt idx="16412">
                  <c:v>82.337888596843499</c:v>
                </c:pt>
                <c:pt idx="16413">
                  <c:v>76.489664503286704</c:v>
                </c:pt>
                <c:pt idx="16414">
                  <c:v>70.588535549571006</c:v>
                </c:pt>
                <c:pt idx="16415">
                  <c:v>64.639134227237903</c:v>
                </c:pt>
                <c:pt idx="16416">
                  <c:v>58.645433242268297</c:v>
                </c:pt>
                <c:pt idx="16417">
                  <c:v>52.611412382600797</c:v>
                </c:pt>
                <c:pt idx="16418">
                  <c:v>46.541353773872899</c:v>
                </c:pt>
                <c:pt idx="16419">
                  <c:v>40.4396445450257</c:v>
                </c:pt>
                <c:pt idx="16420">
                  <c:v>34.310285869242698</c:v>
                </c:pt>
                <c:pt idx="16421">
                  <c:v>28.157381049124499</c:v>
                </c:pt>
                <c:pt idx="16422">
                  <c:v>21.985271399970799</c:v>
                </c:pt>
                <c:pt idx="16423">
                  <c:v>15.798345132388301</c:v>
                </c:pt>
                <c:pt idx="16424">
                  <c:v>9.6005533919132908</c:v>
                </c:pt>
                <c:pt idx="16425">
                  <c:v>3.3959058018958701</c:v>
                </c:pt>
                <c:pt idx="16426">
                  <c:v>-2.81138602884374</c:v>
                </c:pt>
                <c:pt idx="16427">
                  <c:v>-9.0169333334985993</c:v>
                </c:pt>
                <c:pt idx="16428">
                  <c:v>-15.216197632086899</c:v>
                </c:pt>
                <c:pt idx="16429">
                  <c:v>-21.404678385444601</c:v>
                </c:pt>
                <c:pt idx="16430">
                  <c:v>-27.578391588340899</c:v>
                </c:pt>
                <c:pt idx="16431">
                  <c:v>-33.733367381598597</c:v>
                </c:pt>
                <c:pt idx="16432">
                  <c:v>-39.865339878637499</c:v>
                </c:pt>
                <c:pt idx="16433">
                  <c:v>-45.969663379259302</c:v>
                </c:pt>
                <c:pt idx="16434">
                  <c:v>-52.0426441427716</c:v>
                </c:pt>
                <c:pt idx="16435">
                  <c:v>-58.080050129599499</c:v>
                </c:pt>
                <c:pt idx="16436">
                  <c:v>-64.077649383056695</c:v>
                </c:pt>
                <c:pt idx="16437">
                  <c:v>-70.031324748455901</c:v>
                </c:pt>
                <c:pt idx="16438">
                  <c:v>-75.936966110585701</c:v>
                </c:pt>
                <c:pt idx="16439">
                  <c:v>-81.790586457702304</c:v>
                </c:pt>
                <c:pt idx="16440">
                  <c:v>-87.588177603598297</c:v>
                </c:pt>
                <c:pt idx="16441">
                  <c:v>-93.325703693134301</c:v>
                </c:pt>
                <c:pt idx="16442">
                  <c:v>-98.999235306816303</c:v>
                </c:pt>
                <c:pt idx="16443">
                  <c:v>-104.604946439991</c:v>
                </c:pt>
                <c:pt idx="16444">
                  <c:v>-110.138986207866</c:v>
                </c:pt>
                <c:pt idx="16445">
                  <c:v>-115.597502474631</c:v>
                </c:pt>
                <c:pt idx="16446">
                  <c:v>-120.97678705283499</c:v>
                </c:pt>
                <c:pt idx="16447">
                  <c:v>-126.273159536425</c:v>
                </c:pt>
                <c:pt idx="16448">
                  <c:v>-131.483078985102</c:v>
                </c:pt>
                <c:pt idx="16449">
                  <c:v>-136.603020370292</c:v>
                </c:pt>
                <c:pt idx="16450">
                  <c:v>-141.62900205249801</c:v>
                </c:pt>
                <c:pt idx="16451">
                  <c:v>-146.558043848854</c:v>
                </c:pt>
                <c:pt idx="16452">
                  <c:v>-151.38678869486401</c:v>
                </c:pt>
                <c:pt idx="16453">
                  <c:v>-156.111661966333</c:v>
                </c:pt>
                <c:pt idx="16454">
                  <c:v>-160.729206298496</c:v>
                </c:pt>
                <c:pt idx="16455">
                  <c:v>-165.23654367782001</c:v>
                </c:pt>
                <c:pt idx="16456">
                  <c:v>-169.63085773583501</c:v>
                </c:pt>
                <c:pt idx="16457">
                  <c:v>-173.90922849428</c:v>
                </c:pt>
                <c:pt idx="16458">
                  <c:v>-178.068636461176</c:v>
                </c:pt>
                <c:pt idx="16459">
                  <c:v>-182.10597084559001</c:v>
                </c:pt>
                <c:pt idx="16460">
                  <c:v>-186.018199854882</c:v>
                </c:pt>
                <c:pt idx="16461">
                  <c:v>-189.80283406720201</c:v>
                </c:pt>
                <c:pt idx="16462">
                  <c:v>-193.45741111950599</c:v>
                </c:pt>
                <c:pt idx="16463">
                  <c:v>-196.97933372972901</c:v>
                </c:pt>
                <c:pt idx="16464">
                  <c:v>-200.366036482585</c:v>
                </c:pt>
                <c:pt idx="16465">
                  <c:v>-203.615447710502</c:v>
                </c:pt>
                <c:pt idx="16466">
                  <c:v>-206.72547447533501</c:v>
                </c:pt>
                <c:pt idx="16467">
                  <c:v>-209.69384241221201</c:v>
                </c:pt>
                <c:pt idx="16468">
                  <c:v>-212.518424351942</c:v>
                </c:pt>
                <c:pt idx="16469">
                  <c:v>-215.19783804976899</c:v>
                </c:pt>
                <c:pt idx="16470">
                  <c:v>-217.729664957284</c:v>
                </c:pt>
                <c:pt idx="16471">
                  <c:v>-220.11194557245599</c:v>
                </c:pt>
                <c:pt idx="16472">
                  <c:v>-222.34359444953901</c:v>
                </c:pt>
                <c:pt idx="16473">
                  <c:v>-224.42261410586801</c:v>
                </c:pt>
                <c:pt idx="16474">
                  <c:v>-226.34772397858501</c:v>
                </c:pt>
                <c:pt idx="16475">
                  <c:v>-228.11782456460301</c:v>
                </c:pt>
                <c:pt idx="16476">
                  <c:v>-229.73196959047101</c:v>
                </c:pt>
                <c:pt idx="16477">
                  <c:v>-231.18856445594599</c:v>
                </c:pt>
                <c:pt idx="16478">
                  <c:v>-232.48651312326299</c:v>
                </c:pt>
                <c:pt idx="16479">
                  <c:v>-233.62547118879201</c:v>
                </c:pt>
                <c:pt idx="16480">
                  <c:v>-234.60406580132499</c:v>
                </c:pt>
                <c:pt idx="16481">
                  <c:v>-235.42169220467801</c:v>
                </c:pt>
                <c:pt idx="16482">
                  <c:v>-236.078120640387</c:v>
                </c:pt>
                <c:pt idx="16483">
                  <c:v>-236.57252752488901</c:v>
                </c:pt>
                <c:pt idx="16484">
                  <c:v>-236.904779860525</c:v>
                </c:pt>
                <c:pt idx="16485">
                  <c:v>-237.074742829206</c:v>
                </c:pt>
                <c:pt idx="16486">
                  <c:v>-237.082423227444</c:v>
                </c:pt>
                <c:pt idx="16487">
                  <c:v>-236.92763327988499</c:v>
                </c:pt>
                <c:pt idx="16488">
                  <c:v>-236.61046625143101</c:v>
                </c:pt>
                <c:pt idx="16489">
                  <c:v>-236.131259118645</c:v>
                </c:pt>
                <c:pt idx="16490">
                  <c:v>-235.490095230143</c:v>
                </c:pt>
                <c:pt idx="16491">
                  <c:v>-234.68728458068199</c:v>
                </c:pt>
                <c:pt idx="16492">
                  <c:v>-233.72349092243499</c:v>
                </c:pt>
                <c:pt idx="16493">
                  <c:v>-232.599690104595</c:v>
                </c:pt>
                <c:pt idx="16494">
                  <c:v>-231.31680845567499</c:v>
                </c:pt>
                <c:pt idx="16495">
                  <c:v>-229.87509684541399</c:v>
                </c:pt>
                <c:pt idx="16496">
                  <c:v>-228.27588870822399</c:v>
                </c:pt>
                <c:pt idx="16497">
                  <c:v>-226.52040403852999</c:v>
                </c:pt>
                <c:pt idx="16498">
                  <c:v>-224.609743438545</c:v>
                </c:pt>
                <c:pt idx="16499">
                  <c:v>-222.54489040014599</c:v>
                </c:pt>
                <c:pt idx="16500">
                  <c:v>-220.32779336334201</c:v>
                </c:pt>
                <c:pt idx="16501">
                  <c:v>-217.959713363323</c:v>
                </c:pt>
                <c:pt idx="16502">
                  <c:v>-215.44220115952999</c:v>
                </c:pt>
                <c:pt idx="16503">
                  <c:v>-212.77675320888801</c:v>
                </c:pt>
                <c:pt idx="16504">
                  <c:v>-209.965732789904</c:v>
                </c:pt>
                <c:pt idx="16505">
                  <c:v>-207.010723646667</c:v>
                </c:pt>
                <c:pt idx="16506">
                  <c:v>-203.91367381411899</c:v>
                </c:pt>
                <c:pt idx="16507">
                  <c:v>-200.676851495779</c:v>
                </c:pt>
                <c:pt idx="16508">
                  <c:v>-197.30279603155199</c:v>
                </c:pt>
                <c:pt idx="16509">
                  <c:v>-193.79319336130101</c:v>
                </c:pt>
                <c:pt idx="16510">
                  <c:v>-190.150649613235</c:v>
                </c:pt>
                <c:pt idx="16511">
                  <c:v>-186.37797238384101</c:v>
                </c:pt>
                <c:pt idx="16512">
                  <c:v>-182.47782528724599</c:v>
                </c:pt>
                <c:pt idx="16513">
                  <c:v>-178.45271925060101</c:v>
                </c:pt>
                <c:pt idx="16514">
                  <c:v>-174.30516955858499</c:v>
                </c:pt>
                <c:pt idx="16515">
                  <c:v>-170.038149494527</c:v>
                </c:pt>
                <c:pt idx="16516">
                  <c:v>-165.65456858495099</c:v>
                </c:pt>
                <c:pt idx="16517">
                  <c:v>-161.15726591987101</c:v>
                </c:pt>
                <c:pt idx="16518">
                  <c:v>-156.54946664896099</c:v>
                </c:pt>
                <c:pt idx="16519">
                  <c:v>-151.83442357461999</c:v>
                </c:pt>
                <c:pt idx="16520">
                  <c:v>-147.01554819979401</c:v>
                </c:pt>
                <c:pt idx="16521">
                  <c:v>-142.095761911122</c:v>
                </c:pt>
                <c:pt idx="16522">
                  <c:v>-137.078768403032</c:v>
                </c:pt>
                <c:pt idx="16523">
                  <c:v>-131.968029458872</c:v>
                </c:pt>
                <c:pt idx="16524">
                  <c:v>-126.76647018166</c:v>
                </c:pt>
                <c:pt idx="16525">
                  <c:v>-121.478218716019</c:v>
                </c:pt>
                <c:pt idx="16526">
                  <c:v>-116.106771714744</c:v>
                </c:pt>
                <c:pt idx="16527">
                  <c:v>-110.655352629587</c:v>
                </c:pt>
                <c:pt idx="16528">
                  <c:v>-105.128008272165</c:v>
                </c:pt>
                <c:pt idx="16529">
                  <c:v>-99.528746868269394</c:v>
                </c:pt>
                <c:pt idx="16530">
                  <c:v>-93.861518116103994</c:v>
                </c:pt>
                <c:pt idx="16531">
                  <c:v>-88.129741101156299</c:v>
                </c:pt>
                <c:pt idx="16532">
                  <c:v>-82.337888559754802</c:v>
                </c:pt>
                <c:pt idx="16533">
                  <c:v>-76.489664465768399</c:v>
                </c:pt>
                <c:pt idx="16534">
                  <c:v>-70.588535511635897</c:v>
                </c:pt>
                <c:pt idx="16535">
                  <c:v>-64.639134188900897</c:v>
                </c:pt>
                <c:pt idx="16536">
                  <c:v>-58.645433203541998</c:v>
                </c:pt>
                <c:pt idx="16537">
                  <c:v>-52.611412343498202</c:v>
                </c:pt>
                <c:pt idx="16538">
                  <c:v>-46.541353734410499</c:v>
                </c:pt>
                <c:pt idx="16539">
                  <c:v>-40.439644505214503</c:v>
                </c:pt>
                <c:pt idx="16540">
                  <c:v>-34.3102858290993</c:v>
                </c:pt>
                <c:pt idx="16541">
                  <c:v>-28.1573810086634</c:v>
                </c:pt>
                <c:pt idx="16542">
                  <c:v>-21.985271359205001</c:v>
                </c:pt>
                <c:pt idx="16543">
                  <c:v>-15.798345091332401</c:v>
                </c:pt>
                <c:pt idx="16544">
                  <c:v>-9.6005533505820502</c:v>
                </c:pt>
                <c:pt idx="16545">
                  <c:v>-3.3959057603021101</c:v>
                </c:pt>
                <c:pt idx="16546">
                  <c:v>2.8113860706853302</c:v>
                </c:pt>
                <c:pt idx="16547">
                  <c:v>9.0169333755715098</c:v>
                </c:pt>
                <c:pt idx="16548">
                  <c:v>15.216197674378201</c:v>
                </c:pt>
                <c:pt idx="16549">
                  <c:v>21.4046784279397</c:v>
                </c:pt>
                <c:pt idx="16550">
                  <c:v>27.578391631023301</c:v>
                </c:pt>
                <c:pt idx="16551">
                  <c:v>33.733367424455302</c:v>
                </c:pt>
                <c:pt idx="16552">
                  <c:v>39.865339921655803</c:v>
                </c:pt>
                <c:pt idx="16553">
                  <c:v>45.969663422420901</c:v>
                </c:pt>
                <c:pt idx="16554">
                  <c:v>52.042644186063498</c:v>
                </c:pt>
                <c:pt idx="16555">
                  <c:v>58.080050173007002</c:v>
                </c:pt>
                <c:pt idx="16556">
                  <c:v>64.077649426565202</c:v>
                </c:pt>
                <c:pt idx="16557">
                  <c:v>70.031324792050697</c:v>
                </c:pt>
                <c:pt idx="16558">
                  <c:v>75.9369661542503</c:v>
                </c:pt>
                <c:pt idx="16559">
                  <c:v>81.790586501425594</c:v>
                </c:pt>
                <c:pt idx="16560">
                  <c:v>87.588177647363807</c:v>
                </c:pt>
                <c:pt idx="16561">
                  <c:v>93.325703736929199</c:v>
                </c:pt>
                <c:pt idx="16562">
                  <c:v>98.999235350623096</c:v>
                </c:pt>
                <c:pt idx="16563">
                  <c:v>104.604946483796</c:v>
                </c:pt>
                <c:pt idx="16564">
                  <c:v>110.13898625165599</c:v>
                </c:pt>
                <c:pt idx="16565">
                  <c:v>115.59750251839</c:v>
                </c:pt>
                <c:pt idx="16566">
                  <c:v>120.97678709654799</c:v>
                </c:pt>
                <c:pt idx="16567">
                  <c:v>126.273159580078</c:v>
                </c:pt>
                <c:pt idx="16568">
                  <c:v>131.483079028682</c:v>
                </c:pt>
                <c:pt idx="16569">
                  <c:v>136.60302041378401</c:v>
                </c:pt>
                <c:pt idx="16570">
                  <c:v>141.62900209588699</c:v>
                </c:pt>
                <c:pt idx="16571">
                  <c:v>146.55804389212801</c:v>
                </c:pt>
                <c:pt idx="16572">
                  <c:v>151.386788738007</c:v>
                </c:pt>
                <c:pt idx="16573">
                  <c:v>156.11166200933201</c:v>
                </c:pt>
                <c:pt idx="16574">
                  <c:v>160.729206341337</c:v>
                </c:pt>
                <c:pt idx="16575">
                  <c:v>165.23654372049</c:v>
                </c:pt>
                <c:pt idx="16576">
                  <c:v>169.63085777831901</c:v>
                </c:pt>
                <c:pt idx="16577">
                  <c:v>173.90922853656599</c:v>
                </c:pt>
                <c:pt idx="16578">
                  <c:v>178.068636503249</c:v>
                </c:pt>
                <c:pt idx="16579">
                  <c:v>182.10597088743799</c:v>
                </c:pt>
                <c:pt idx="16580">
                  <c:v>186.01819989649101</c:v>
                </c:pt>
                <c:pt idx="16581">
                  <c:v>189.80283410855901</c:v>
                </c:pt>
                <c:pt idx="16582">
                  <c:v>193.45741116059801</c:v>
                </c:pt>
                <c:pt idx="16583">
                  <c:v>196.97933377054201</c:v>
                </c:pt>
                <c:pt idx="16584">
                  <c:v>200.366036523107</c:v>
                </c:pt>
                <c:pt idx="16585">
                  <c:v>203.61544775072201</c:v>
                </c:pt>
                <c:pt idx="16586">
                  <c:v>206.72547451523801</c:v>
                </c:pt>
                <c:pt idx="16587">
                  <c:v>209.69384245178699</c:v>
                </c:pt>
                <c:pt idx="16588">
                  <c:v>212.51842439117701</c:v>
                </c:pt>
                <c:pt idx="16589">
                  <c:v>215.197838088651</c:v>
                </c:pt>
                <c:pt idx="16590">
                  <c:v>217.72966499580201</c:v>
                </c:pt>
                <c:pt idx="16591">
                  <c:v>220.11194561059699</c:v>
                </c:pt>
                <c:pt idx="16592">
                  <c:v>222.34359448729199</c:v>
                </c:pt>
                <c:pt idx="16593">
                  <c:v>224.42261414322101</c:v>
                </c:pt>
                <c:pt idx="16594">
                  <c:v>226.347724015528</c:v>
                </c:pt>
                <c:pt idx="16595">
                  <c:v>228.117824601123</c:v>
                </c:pt>
                <c:pt idx="16596">
                  <c:v>229.73196962655899</c:v>
                </c:pt>
                <c:pt idx="16597">
                  <c:v>231.18856449159</c:v>
                </c:pt>
                <c:pt idx="16598">
                  <c:v>232.486513158452</c:v>
                </c:pt>
                <c:pt idx="16599">
                  <c:v>233.625471223517</c:v>
                </c:pt>
                <c:pt idx="16600">
                  <c:v>234.604065835575</c:v>
                </c:pt>
                <c:pt idx="16601">
                  <c:v>235.421692238443</c:v>
                </c:pt>
                <c:pt idx="16602">
                  <c:v>236.078120673657</c:v>
                </c:pt>
                <c:pt idx="16603">
                  <c:v>236.57252755765401</c:v>
                </c:pt>
                <c:pt idx="16604">
                  <c:v>236.90477989277599</c:v>
                </c:pt>
                <c:pt idx="16605">
                  <c:v>237.07474286093401</c:v>
                </c:pt>
                <c:pt idx="16606">
                  <c:v>237.08242325863799</c:v>
                </c:pt>
                <c:pt idx="16607">
                  <c:v>236.927633310538</c:v>
                </c:pt>
                <c:pt idx="16608">
                  <c:v>236.610466281534</c:v>
                </c:pt>
                <c:pt idx="16609">
                  <c:v>236.131259148189</c:v>
                </c:pt>
                <c:pt idx="16610">
                  <c:v>235.49009525912001</c:v>
                </c:pt>
                <c:pt idx="16611">
                  <c:v>234.687284609084</c:v>
                </c:pt>
                <c:pt idx="16612">
                  <c:v>233.72349095025399</c:v>
                </c:pt>
                <c:pt idx="16613">
                  <c:v>232.599690131823</c:v>
                </c:pt>
                <c:pt idx="16614">
                  <c:v>231.31680848230499</c:v>
                </c:pt>
                <c:pt idx="16615">
                  <c:v>229.87509687143901</c:v>
                </c:pt>
                <c:pt idx="16616">
                  <c:v>228.27588873363601</c:v>
                </c:pt>
                <c:pt idx="16617">
                  <c:v>226.52040406332301</c:v>
                </c:pt>
                <c:pt idx="16618">
                  <c:v>224.609743462713</c:v>
                </c:pt>
                <c:pt idx="16619">
                  <c:v>222.54489042368101</c:v>
                </c:pt>
                <c:pt idx="16620">
                  <c:v>220.32779338623899</c:v>
                </c:pt>
                <c:pt idx="16621">
                  <c:v>217.959713385577</c:v>
                </c:pt>
                <c:pt idx="16622">
                  <c:v>215.44220118113199</c:v>
                </c:pt>
                <c:pt idx="16623">
                  <c:v>212.776753229836</c:v>
                </c:pt>
                <c:pt idx="16624">
                  <c:v>209.96573281019201</c:v>
                </c:pt>
                <c:pt idx="16625">
                  <c:v>207.01072366628901</c:v>
                </c:pt>
                <c:pt idx="16626">
                  <c:v>203.91367383307301</c:v>
                </c:pt>
                <c:pt idx="16627">
                  <c:v>200.676851514058</c:v>
                </c:pt>
                <c:pt idx="16628">
                  <c:v>197.302796049151</c:v>
                </c:pt>
                <c:pt idx="16629">
                  <c:v>193.79319337821801</c:v>
                </c:pt>
                <c:pt idx="16630">
                  <c:v>190.15064962946599</c:v>
                </c:pt>
                <c:pt idx="16631">
                  <c:v>186.37797239938101</c:v>
                </c:pt>
                <c:pt idx="16632">
                  <c:v>182.47782530209099</c:v>
                </c:pt>
                <c:pt idx="16633">
                  <c:v>178.45271926474999</c:v>
                </c:pt>
                <c:pt idx="16634">
                  <c:v>174.305169572035</c:v>
                </c:pt>
                <c:pt idx="16635">
                  <c:v>170.03814950727499</c:v>
                </c:pt>
                <c:pt idx="16636">
                  <c:v>165.65456859699501</c:v>
                </c:pt>
                <c:pt idx="16637">
                  <c:v>161.157265931208</c:v>
                </c:pt>
                <c:pt idx="16638">
                  <c:v>156.54946665959</c:v>
                </c:pt>
                <c:pt idx="16639">
                  <c:v>151.834423584539</c:v>
                </c:pt>
                <c:pt idx="16640">
                  <c:v>147.01554820900299</c:v>
                </c:pt>
                <c:pt idx="16641">
                  <c:v>142.09576191961801</c:v>
                </c:pt>
                <c:pt idx="16642">
                  <c:v>137.078768410815</c:v>
                </c:pt>
                <c:pt idx="16643">
                  <c:v>131.96802946593999</c:v>
                </c:pt>
                <c:pt idx="16644">
                  <c:v>126.766470188013</c:v>
                </c:pt>
                <c:pt idx="16645">
                  <c:v>121.478218721658</c:v>
                </c:pt>
                <c:pt idx="16646">
                  <c:v>116.10677171966699</c:v>
                </c:pt>
                <c:pt idx="16647">
                  <c:v>110.65535263379699</c:v>
                </c:pt>
                <c:pt idx="16648">
                  <c:v>105.12800827565999</c:v>
                </c:pt>
                <c:pt idx="16649">
                  <c:v>99.528746871051595</c:v>
                </c:pt>
                <c:pt idx="16650">
                  <c:v>93.861518118172896</c:v>
                </c:pt>
                <c:pt idx="16651">
                  <c:v>88.129741102516604</c:v>
                </c:pt>
                <c:pt idx="16652">
                  <c:v>82.337888560404707</c:v>
                </c:pt>
                <c:pt idx="16653">
                  <c:v>76.489664465709595</c:v>
                </c:pt>
                <c:pt idx="16654">
                  <c:v>70.5885355108704</c:v>
                </c:pt>
                <c:pt idx="16655">
                  <c:v>64.639134187432205</c:v>
                </c:pt>
                <c:pt idx="16656">
                  <c:v>58.6454332013721</c:v>
                </c:pt>
                <c:pt idx="16657">
                  <c:v>52.611412340628902</c:v>
                </c:pt>
                <c:pt idx="16658">
                  <c:v>46.541353730845302</c:v>
                </c:pt>
                <c:pt idx="16659">
                  <c:v>40.439644500955403</c:v>
                </c:pt>
                <c:pt idx="16660">
                  <c:v>34.31028582415</c:v>
                </c:pt>
                <c:pt idx="16661">
                  <c:v>28.1573810030293</c:v>
                </c:pt>
                <c:pt idx="16662">
                  <c:v>21.985271352886102</c:v>
                </c:pt>
                <c:pt idx="16663">
                  <c:v>15.7983450843344</c:v>
                </c:pt>
                <c:pt idx="16664">
                  <c:v>9.6005533429102297</c:v>
                </c:pt>
                <c:pt idx="16665">
                  <c:v>3.3959057519602198</c:v>
                </c:pt>
                <c:pt idx="16666">
                  <c:v>-2.8113860796936101</c:v>
                </c:pt>
                <c:pt idx="16667">
                  <c:v>-9.0169333852425098</c:v>
                </c:pt>
                <c:pt idx="16668">
                  <c:v>-15.2161976847028</c:v>
                </c:pt>
                <c:pt idx="16669">
                  <c:v>-21.404678438916001</c:v>
                </c:pt>
                <c:pt idx="16670">
                  <c:v>-27.578391642643901</c:v>
                </c:pt>
                <c:pt idx="16671">
                  <c:v>-33.733367436718503</c:v>
                </c:pt>
                <c:pt idx="16672">
                  <c:v>-39.865339934552303</c:v>
                </c:pt>
                <c:pt idx="16673">
                  <c:v>-45.969663435945201</c:v>
                </c:pt>
                <c:pt idx="16674">
                  <c:v>-52.042644200208301</c:v>
                </c:pt>
                <c:pt idx="16675">
                  <c:v>-58.080050187768698</c:v>
                </c:pt>
                <c:pt idx="16676">
                  <c:v>-64.077649441936401</c:v>
                </c:pt>
                <c:pt idx="16677">
                  <c:v>-70.031324808025801</c:v>
                </c:pt>
                <c:pt idx="16678">
                  <c:v>-75.936966170820199</c:v>
                </c:pt>
                <c:pt idx="16679">
                  <c:v>-81.790586518582998</c:v>
                </c:pt>
                <c:pt idx="16680">
                  <c:v>-87.588177665103203</c:v>
                </c:pt>
                <c:pt idx="16681">
                  <c:v>-93.325703755241307</c:v>
                </c:pt>
                <c:pt idx="16682">
                  <c:v>-98.999235369503396</c:v>
                </c:pt>
                <c:pt idx="16683">
                  <c:v>-104.604946503234</c:v>
                </c:pt>
                <c:pt idx="16684">
                  <c:v>-110.138986271645</c:v>
                </c:pt>
                <c:pt idx="16685">
                  <c:v>-115.59750253892101</c:v>
                </c:pt>
                <c:pt idx="16686">
                  <c:v>-120.97678711761399</c:v>
                </c:pt>
                <c:pt idx="16687">
                  <c:v>-126.27315960167</c:v>
                </c:pt>
                <c:pt idx="16688">
                  <c:v>-131.48307905079201</c:v>
                </c:pt>
                <c:pt idx="16689">
                  <c:v>-136.60302043640201</c:v>
                </c:pt>
                <c:pt idx="16690">
                  <c:v>-141.629002119006</c:v>
                </c:pt>
                <c:pt idx="16691">
                  <c:v>-146.55804391573801</c:v>
                </c:pt>
                <c:pt idx="16692">
                  <c:v>-151.386788762099</c:v>
                </c:pt>
                <c:pt idx="16693">
                  <c:v>-156.11166203389601</c:v>
                </c:pt>
                <c:pt idx="16694">
                  <c:v>-160.72920636636499</c:v>
                </c:pt>
                <c:pt idx="16695">
                  <c:v>-165.23654374597001</c:v>
                </c:pt>
                <c:pt idx="16696">
                  <c:v>-169.63085780424399</c:v>
                </c:pt>
                <c:pt idx="16697">
                  <c:v>-173.90922856292599</c:v>
                </c:pt>
                <c:pt idx="16698">
                  <c:v>-178.06863653003199</c:v>
                </c:pt>
                <c:pt idx="16699">
                  <c:v>-182.10597091463501</c:v>
                </c:pt>
                <c:pt idx="16700">
                  <c:v>-186.01819992409401</c:v>
                </c:pt>
                <c:pt idx="16701">
                  <c:v>-189.80283413655599</c:v>
                </c:pt>
                <c:pt idx="16702">
                  <c:v>-193.45741118897701</c:v>
                </c:pt>
                <c:pt idx="16703">
                  <c:v>-196.979333799296</c:v>
                </c:pt>
                <c:pt idx="16704">
                  <c:v>-200.36603655222399</c:v>
                </c:pt>
                <c:pt idx="16705">
                  <c:v>-203.61544778019001</c:v>
                </c:pt>
                <c:pt idx="16706">
                  <c:v>-206.725474545049</c:v>
                </c:pt>
                <c:pt idx="16707">
                  <c:v>-209.69384248192799</c:v>
                </c:pt>
                <c:pt idx="16708">
                  <c:v>-212.518424421638</c:v>
                </c:pt>
                <c:pt idx="16709">
                  <c:v>-215.19783811942099</c:v>
                </c:pt>
                <c:pt idx="16710">
                  <c:v>-217.72966502686899</c:v>
                </c:pt>
                <c:pt idx="16711">
                  <c:v>-220.111945641951</c:v>
                </c:pt>
                <c:pt idx="16712">
                  <c:v>-222.343594518922</c:v>
                </c:pt>
                <c:pt idx="16713">
                  <c:v>-224.422614175115</c:v>
                </c:pt>
                <c:pt idx="16714">
                  <c:v>-226.347724047676</c:v>
                </c:pt>
                <c:pt idx="16715">
                  <c:v>-228.11782463351301</c:v>
                </c:pt>
                <c:pt idx="16716">
                  <c:v>-229.73196965917899</c:v>
                </c:pt>
                <c:pt idx="16717">
                  <c:v>-231.18856452442901</c:v>
                </c:pt>
                <c:pt idx="16718">
                  <c:v>-232.48651319149999</c:v>
                </c:pt>
                <c:pt idx="16719">
                  <c:v>-233.62547125675999</c:v>
                </c:pt>
                <c:pt idx="16720">
                  <c:v>-234.60406586900299</c:v>
                </c:pt>
                <c:pt idx="16721">
                  <c:v>-235.421692272044</c:v>
                </c:pt>
                <c:pt idx="16722">
                  <c:v>-236.07812070742</c:v>
                </c:pt>
                <c:pt idx="16723">
                  <c:v>-236.572527591567</c:v>
                </c:pt>
                <c:pt idx="16724">
                  <c:v>-236.90477992682699</c:v>
                </c:pt>
                <c:pt idx="16725">
                  <c:v>-237.074742895111</c:v>
                </c:pt>
                <c:pt idx="16726">
                  <c:v>-237.082423292931</c:v>
                </c:pt>
                <c:pt idx="16727">
                  <c:v>-236.92763334493401</c:v>
                </c:pt>
                <c:pt idx="16728">
                  <c:v>-236.61046631602201</c:v>
                </c:pt>
                <c:pt idx="16729">
                  <c:v>-236.13125918275699</c:v>
                </c:pt>
                <c:pt idx="16730">
                  <c:v>-235.49009529375601</c:v>
                </c:pt>
                <c:pt idx="16731">
                  <c:v>-234.68728464377699</c:v>
                </c:pt>
                <c:pt idx="16732">
                  <c:v>-233.723490984992</c:v>
                </c:pt>
                <c:pt idx="16733">
                  <c:v>-232.599690166594</c:v>
                </c:pt>
                <c:pt idx="16734">
                  <c:v>-231.316808517098</c:v>
                </c:pt>
                <c:pt idx="16735">
                  <c:v>-229.87509690624299</c:v>
                </c:pt>
                <c:pt idx="16736">
                  <c:v>-228.27588876843799</c:v>
                </c:pt>
                <c:pt idx="16737">
                  <c:v>-226.520404098113</c:v>
                </c:pt>
                <c:pt idx="16738">
                  <c:v>-224.60974349747801</c:v>
                </c:pt>
                <c:pt idx="16739">
                  <c:v>-222.54489045841001</c:v>
                </c:pt>
                <c:pt idx="16740">
                  <c:v>-220.32779342092101</c:v>
                </c:pt>
                <c:pt idx="16741">
                  <c:v>-217.95971342020101</c:v>
                </c:pt>
                <c:pt idx="16742">
                  <c:v>-215.442201215686</c:v>
                </c:pt>
                <c:pt idx="16743">
                  <c:v>-212.77675326430801</c:v>
                </c:pt>
                <c:pt idx="16744">
                  <c:v>-209.96573284457199</c:v>
                </c:pt>
                <c:pt idx="16745">
                  <c:v>-207.01072370056599</c:v>
                </c:pt>
                <c:pt idx="16746">
                  <c:v>-203.91367386723499</c:v>
                </c:pt>
                <c:pt idx="16747">
                  <c:v>-200.67685154809399</c:v>
                </c:pt>
                <c:pt idx="16748">
                  <c:v>-197.30279608305199</c:v>
                </c:pt>
                <c:pt idx="16749">
                  <c:v>-193.793193411971</c:v>
                </c:pt>
                <c:pt idx="16750">
                  <c:v>-190.15064966306099</c:v>
                </c:pt>
                <c:pt idx="16751">
                  <c:v>-186.377972432809</c:v>
                </c:pt>
                <c:pt idx="16752">
                  <c:v>-182.47782533533999</c:v>
                </c:pt>
                <c:pt idx="16753">
                  <c:v>-178.45271929780699</c:v>
                </c:pt>
                <c:pt idx="16754">
                  <c:v>-174.305169604893</c:v>
                </c:pt>
                <c:pt idx="16755">
                  <c:v>-170.03814953992099</c:v>
                </c:pt>
                <c:pt idx="16756">
                  <c:v>-165.65456862942</c:v>
                </c:pt>
                <c:pt idx="16757">
                  <c:v>-161.15726596340201</c:v>
                </c:pt>
                <c:pt idx="16758">
                  <c:v>-156.54946669154299</c:v>
                </c:pt>
                <c:pt idx="16759">
                  <c:v>-151.834423616241</c:v>
                </c:pt>
                <c:pt idx="16760">
                  <c:v>-147.01554824044399</c:v>
                </c:pt>
                <c:pt idx="16761">
                  <c:v>-142.09576195078799</c:v>
                </c:pt>
                <c:pt idx="16762">
                  <c:v>-137.07876844170499</c:v>
                </c:pt>
                <c:pt idx="16763">
                  <c:v>-131.96802949654099</c:v>
                </c:pt>
                <c:pt idx="16764">
                  <c:v>-126.76647021831501</c:v>
                </c:pt>
                <c:pt idx="16765">
                  <c:v>-121.478218751651</c:v>
                </c:pt>
                <c:pt idx="16766">
                  <c:v>-116.106771749343</c:v>
                </c:pt>
                <c:pt idx="16767">
                  <c:v>-110.655352663145</c:v>
                </c:pt>
                <c:pt idx="16768">
                  <c:v>-105.128008304674</c:v>
                </c:pt>
                <c:pt idx="16769">
                  <c:v>-99.528746899722194</c:v>
                </c:pt>
                <c:pt idx="16770">
                  <c:v>-93.861518146490198</c:v>
                </c:pt>
                <c:pt idx="16771">
                  <c:v>-88.129741130472198</c:v>
                </c:pt>
                <c:pt idx="16772">
                  <c:v>-82.337888587991202</c:v>
                </c:pt>
                <c:pt idx="16773">
                  <c:v>-76.4896644929199</c:v>
                </c:pt>
                <c:pt idx="16774">
                  <c:v>-70.588535537695194</c:v>
                </c:pt>
                <c:pt idx="16775">
                  <c:v>-64.639134213862306</c:v>
                </c:pt>
                <c:pt idx="16776">
                  <c:v>-58.645433227401902</c:v>
                </c:pt>
                <c:pt idx="16777">
                  <c:v>-52.611412366249297</c:v>
                </c:pt>
                <c:pt idx="16778">
                  <c:v>-46.541353756050903</c:v>
                </c:pt>
                <c:pt idx="16779">
                  <c:v>-40.4396445257387</c:v>
                </c:pt>
                <c:pt idx="16780">
                  <c:v>-34.310285848503703</c:v>
                </c:pt>
                <c:pt idx="16781">
                  <c:v>-28.157381026942499</c:v>
                </c:pt>
                <c:pt idx="16782">
                  <c:v>-21.985271376356899</c:v>
                </c:pt>
                <c:pt idx="16783">
                  <c:v>-15.798345107355299</c:v>
                </c:pt>
                <c:pt idx="16784">
                  <c:v>-9.6005533654740702</c:v>
                </c:pt>
                <c:pt idx="16785">
                  <c:v>-3.3959057740596101</c:v>
                </c:pt>
                <c:pt idx="16786">
                  <c:v>2.81138605806236</c:v>
                </c:pt>
                <c:pt idx="16787">
                  <c:v>9.0169333640867304</c:v>
                </c:pt>
                <c:pt idx="16788">
                  <c:v>15.216197664029799</c:v>
                </c:pt>
                <c:pt idx="16789">
                  <c:v>21.404678418727698</c:v>
                </c:pt>
                <c:pt idx="16790">
                  <c:v>27.5783916229494</c:v>
                </c:pt>
                <c:pt idx="16791">
                  <c:v>33.733367417517897</c:v>
                </c:pt>
                <c:pt idx="16792">
                  <c:v>39.865339915854697</c:v>
                </c:pt>
                <c:pt idx="16793">
                  <c:v>45.969663417756102</c:v>
                </c:pt>
                <c:pt idx="16794">
                  <c:v>52.042644182531397</c:v>
                </c:pt>
                <c:pt idx="16795">
                  <c:v>58.080050170607599</c:v>
                </c:pt>
                <c:pt idx="16796">
                  <c:v>64.077649425296698</c:v>
                </c:pt>
                <c:pt idx="16797">
                  <c:v>70.031324791907494</c:v>
                </c:pt>
                <c:pt idx="16798">
                  <c:v>75.936966155232398</c:v>
                </c:pt>
                <c:pt idx="16799">
                  <c:v>81.790586503527607</c:v>
                </c:pt>
                <c:pt idx="16800">
                  <c:v>87.588177650583802</c:v>
                </c:pt>
                <c:pt idx="16801">
                  <c:v>93.325703741261705</c:v>
                </c:pt>
                <c:pt idx="16802">
                  <c:v>98.999235356065299</c:v>
                </c:pt>
                <c:pt idx="16803">
                  <c:v>104.60494649034101</c:v>
                </c:pt>
                <c:pt idx="16804">
                  <c:v>110.1389862593</c:v>
                </c:pt>
                <c:pt idx="16805">
                  <c:v>115.597502527128</c:v>
                </c:pt>
                <c:pt idx="16806">
                  <c:v>120.976787106375</c:v>
                </c:pt>
                <c:pt idx="16807">
                  <c:v>126.273159590986</c:v>
                </c:pt>
                <c:pt idx="16808">
                  <c:v>131.48307904066601</c:v>
                </c:pt>
                <c:pt idx="16809">
                  <c:v>136.60302042683699</c:v>
                </c:pt>
                <c:pt idx="16810">
                  <c:v>141.62900211000101</c:v>
                </c:pt>
                <c:pt idx="16811">
                  <c:v>146.558043907296</c:v>
                </c:pt>
                <c:pt idx="16812">
                  <c:v>151.38678875422099</c:v>
                </c:pt>
                <c:pt idx="16813">
                  <c:v>156.11166202658299</c:v>
                </c:pt>
                <c:pt idx="16814">
                  <c:v>160.72920635961799</c:v>
                </c:pt>
                <c:pt idx="16815">
                  <c:v>165.23654373979099</c:v>
                </c:pt>
                <c:pt idx="16816">
                  <c:v>169.63085779863201</c:v>
                </c:pt>
                <c:pt idx="16817">
                  <c:v>173.90922855788099</c:v>
                </c:pt>
                <c:pt idx="16818">
                  <c:v>178.068636525556</c:v>
                </c:pt>
                <c:pt idx="16819">
                  <c:v>182.105970910727</c:v>
                </c:pt>
                <c:pt idx="16820">
                  <c:v>186.01819992075201</c:v>
                </c:pt>
                <c:pt idx="16821">
                  <c:v>189.802834133782</c:v>
                </c:pt>
                <c:pt idx="16822">
                  <c:v>193.45741118677</c:v>
                </c:pt>
                <c:pt idx="16823">
                  <c:v>196.97933379765399</c:v>
                </c:pt>
                <c:pt idx="16824">
                  <c:v>200.36603655114601</c:v>
                </c:pt>
                <c:pt idx="16825">
                  <c:v>203.615447779677</c:v>
                </c:pt>
                <c:pt idx="16826">
                  <c:v>206.725474545097</c:v>
                </c:pt>
                <c:pt idx="16827">
                  <c:v>209.693842482538</c:v>
                </c:pt>
                <c:pt idx="16828">
                  <c:v>212.51842442280699</c:v>
                </c:pt>
                <c:pt idx="16829">
                  <c:v>215.19783812114699</c:v>
                </c:pt>
                <c:pt idx="16830">
                  <c:v>217.72966502915099</c:v>
                </c:pt>
                <c:pt idx="16831">
                  <c:v>220.111945644787</c:v>
                </c:pt>
                <c:pt idx="16832">
                  <c:v>222.343594522308</c:v>
                </c:pt>
                <c:pt idx="16833">
                  <c:v>224.42261417904999</c:v>
                </c:pt>
                <c:pt idx="16834">
                  <c:v>226.347724052155</c:v>
                </c:pt>
                <c:pt idx="16835">
                  <c:v>228.11782463853501</c:v>
                </c:pt>
                <c:pt idx="16836">
                  <c:v>229.731969664741</c:v>
                </c:pt>
                <c:pt idx="16837">
                  <c:v>231.188564530527</c:v>
                </c:pt>
                <c:pt idx="16838">
                  <c:v>232.48651319812899</c:v>
                </c:pt>
                <c:pt idx="16839">
                  <c:v>233.625471263919</c:v>
                </c:pt>
                <c:pt idx="16840">
                  <c:v>234.604065876687</c:v>
                </c:pt>
                <c:pt idx="16841">
                  <c:v>235.421692280249</c:v>
                </c:pt>
                <c:pt idx="16842">
                  <c:v>236.07812071614299</c:v>
                </c:pt>
                <c:pt idx="16843">
                  <c:v>236.572527600802</c:v>
                </c:pt>
                <c:pt idx="16844">
                  <c:v>236.904779936571</c:v>
                </c:pt>
                <c:pt idx="16845">
                  <c:v>237.07474290535899</c:v>
                </c:pt>
                <c:pt idx="16846">
                  <c:v>237.08242330367801</c:v>
                </c:pt>
                <c:pt idx="16847">
                  <c:v>236.92763335617599</c:v>
                </c:pt>
                <c:pt idx="16848">
                  <c:v>236.61046632775199</c:v>
                </c:pt>
                <c:pt idx="16849">
                  <c:v>236.13125919497099</c:v>
                </c:pt>
                <c:pt idx="16850">
                  <c:v>235.49009530645</c:v>
                </c:pt>
                <c:pt idx="16851">
                  <c:v>234.68728465694301</c:v>
                </c:pt>
                <c:pt idx="16852">
                  <c:v>233.723490998626</c:v>
                </c:pt>
                <c:pt idx="16853">
                  <c:v>232.599690180691</c:v>
                </c:pt>
                <c:pt idx="16854">
                  <c:v>231.31680853165099</c:v>
                </c:pt>
                <c:pt idx="16855">
                  <c:v>229.87509692124399</c:v>
                </c:pt>
                <c:pt idx="16856">
                  <c:v>228.275888783884</c:v>
                </c:pt>
                <c:pt idx="16857">
                  <c:v>226.52040411399599</c:v>
                </c:pt>
                <c:pt idx="16858">
                  <c:v>224.60974351379201</c:v>
                </c:pt>
                <c:pt idx="16859">
                  <c:v>222.54489047515</c:v>
                </c:pt>
                <c:pt idx="16860">
                  <c:v>220.327793438079</c:v>
                </c:pt>
                <c:pt idx="16861">
                  <c:v>217.95971343776799</c:v>
                </c:pt>
                <c:pt idx="16862">
                  <c:v>215.44220123365901</c:v>
                </c:pt>
                <c:pt idx="16863">
                  <c:v>212.77675328267799</c:v>
                </c:pt>
                <c:pt idx="16864">
                  <c:v>209.96573286333199</c:v>
                </c:pt>
                <c:pt idx="16865">
                  <c:v>207.01072371970801</c:v>
                </c:pt>
                <c:pt idx="16866">
                  <c:v>203.913673886753</c:v>
                </c:pt>
                <c:pt idx="16867">
                  <c:v>200.67685156798001</c:v>
                </c:pt>
                <c:pt idx="16868">
                  <c:v>197.30279610329899</c:v>
                </c:pt>
                <c:pt idx="16869">
                  <c:v>193.79319343257001</c:v>
                </c:pt>
                <c:pt idx="16870">
                  <c:v>190.150649684005</c:v>
                </c:pt>
                <c:pt idx="16871">
                  <c:v>186.37797245408899</c:v>
                </c:pt>
                <c:pt idx="16872">
                  <c:v>182.47782535695001</c:v>
                </c:pt>
                <c:pt idx="16873">
                  <c:v>178.45271931973801</c:v>
                </c:pt>
                <c:pt idx="16874">
                  <c:v>174.30516962713699</c:v>
                </c:pt>
                <c:pt idx="16875">
                  <c:v>170.03814956247101</c:v>
                </c:pt>
                <c:pt idx="16876">
                  <c:v>165.65456865226599</c:v>
                </c:pt>
                <c:pt idx="16877">
                  <c:v>161.157265986536</c:v>
                </c:pt>
                <c:pt idx="16878">
                  <c:v>156.54946671495699</c:v>
                </c:pt>
                <c:pt idx="16879">
                  <c:v>151.834423639926</c:v>
                </c:pt>
                <c:pt idx="16880">
                  <c:v>147.01554826439201</c:v>
                </c:pt>
                <c:pt idx="16881">
                  <c:v>142.09576197499101</c:v>
                </c:pt>
                <c:pt idx="16882">
                  <c:v>137.07876846615201</c:v>
                </c:pt>
                <c:pt idx="16883">
                  <c:v>131.96802952122499</c:v>
                </c:pt>
                <c:pt idx="16884">
                  <c:v>126.766470243226</c:v>
                </c:pt>
                <c:pt idx="16885">
                  <c:v>121.478218776783</c:v>
                </c:pt>
                <c:pt idx="16886">
                  <c:v>116.10677177468401</c:v>
                </c:pt>
                <c:pt idx="16887">
                  <c:v>110.655352688688</c:v>
                </c:pt>
                <c:pt idx="16888">
                  <c:v>105.128008330409</c:v>
                </c:pt>
                <c:pt idx="16889">
                  <c:v>99.528746925638202</c:v>
                </c:pt>
                <c:pt idx="16890">
                  <c:v>93.861518172582393</c:v>
                </c:pt>
                <c:pt idx="16891">
                  <c:v>88.129741156727803</c:v>
                </c:pt>
                <c:pt idx="16892">
                  <c:v>82.3378886144029</c:v>
                </c:pt>
                <c:pt idx="16893">
                  <c:v>76.489664519478396</c:v>
                </c:pt>
                <c:pt idx="16894">
                  <c:v>70.588535564391407</c:v>
                </c:pt>
                <c:pt idx="16895">
                  <c:v>64.639134240687</c:v>
                </c:pt>
                <c:pt idx="16896">
                  <c:v>58.645433254346003</c:v>
                </c:pt>
                <c:pt idx="16897">
                  <c:v>52.611412393303503</c:v>
                </c:pt>
                <c:pt idx="16898">
                  <c:v>46.5413537832043</c:v>
                </c:pt>
                <c:pt idx="16899">
                  <c:v>40.4396445529839</c:v>
                </c:pt>
                <c:pt idx="16900">
                  <c:v>34.310285875831397</c:v>
                </c:pt>
                <c:pt idx="16901">
                  <c:v>28.157381054343698</c:v>
                </c:pt>
                <c:pt idx="16902">
                  <c:v>21.985271403820501</c:v>
                </c:pt>
                <c:pt idx="16903">
                  <c:v>15.798345134873999</c:v>
                </c:pt>
                <c:pt idx="16904">
                  <c:v>9.6005533930367992</c:v>
                </c:pt>
                <c:pt idx="16905">
                  <c:v>3.3959058016608901</c:v>
                </c:pt>
                <c:pt idx="16906">
                  <c:v>-2.8113860304353802</c:v>
                </c:pt>
                <c:pt idx="16907">
                  <c:v>-9.0169333364432305</c:v>
                </c:pt>
                <c:pt idx="16908">
                  <c:v>-15.2161976363771</c:v>
                </c:pt>
                <c:pt idx="16909">
                  <c:v>-21.4046783910768</c:v>
                </c:pt>
                <c:pt idx="16910">
                  <c:v>-27.578391595309601</c:v>
                </c:pt>
                <c:pt idx="16911">
                  <c:v>-33.733367389896401</c:v>
                </c:pt>
                <c:pt idx="16912">
                  <c:v>-39.865339888262596</c:v>
                </c:pt>
                <c:pt idx="16913">
                  <c:v>-45.969663390202598</c:v>
                </c:pt>
                <c:pt idx="16914">
                  <c:v>-52.042644155023702</c:v>
                </c:pt>
                <c:pt idx="16915">
                  <c:v>-58.080050143153201</c:v>
                </c:pt>
                <c:pt idx="16916">
                  <c:v>-64.077649397908303</c:v>
                </c:pt>
                <c:pt idx="16917">
                  <c:v>-70.031324764594402</c:v>
                </c:pt>
                <c:pt idx="16918">
                  <c:v>-75.936966127998303</c:v>
                </c:pt>
                <c:pt idx="16919">
                  <c:v>-81.7905864763853</c:v>
                </c:pt>
                <c:pt idx="16920">
                  <c:v>-87.588177623542407</c:v>
                </c:pt>
                <c:pt idx="16921">
                  <c:v>-93.325703714326806</c:v>
                </c:pt>
                <c:pt idx="16922">
                  <c:v>-98.999235329247895</c:v>
                </c:pt>
                <c:pt idx="16923">
                  <c:v>-104.604946463651</c:v>
                </c:pt>
                <c:pt idx="16924">
                  <c:v>-110.13898623274299</c:v>
                </c:pt>
                <c:pt idx="16925">
                  <c:v>-115.597502500714</c:v>
                </c:pt>
                <c:pt idx="16926">
                  <c:v>-120.976787080111</c:v>
                </c:pt>
                <c:pt idx="16927">
                  <c:v>-126.27315956488199</c:v>
                </c:pt>
                <c:pt idx="16928">
                  <c:v>-131.48307901472899</c:v>
                </c:pt>
                <c:pt idx="16929">
                  <c:v>-136.60302040107501</c:v>
                </c:pt>
                <c:pt idx="16930">
                  <c:v>-141.629002084424</c:v>
                </c:pt>
                <c:pt idx="16931">
                  <c:v>-146.55804388191001</c:v>
                </c:pt>
                <c:pt idx="16932">
                  <c:v>-151.38678872903401</c:v>
                </c:pt>
                <c:pt idx="16933">
                  <c:v>-156.111662001605</c:v>
                </c:pt>
                <c:pt idx="16934">
                  <c:v>-160.72920633485299</c:v>
                </c:pt>
                <c:pt idx="16935">
                  <c:v>-165.23654371524901</c:v>
                </c:pt>
                <c:pt idx="16936">
                  <c:v>-169.63085777432099</c:v>
                </c:pt>
                <c:pt idx="16937">
                  <c:v>-173.90922853380701</c:v>
                </c:pt>
                <c:pt idx="16938">
                  <c:v>-178.06863650172701</c:v>
                </c:pt>
                <c:pt idx="16939">
                  <c:v>-182.10597088714999</c:v>
                </c:pt>
                <c:pt idx="16940">
                  <c:v>-186.01819989743501</c:v>
                </c:pt>
                <c:pt idx="16941">
                  <c:v>-189.80283411073199</c:v>
                </c:pt>
                <c:pt idx="16942">
                  <c:v>-193.45741116399299</c:v>
                </c:pt>
                <c:pt idx="16943">
                  <c:v>-196.97933377515699</c:v>
                </c:pt>
                <c:pt idx="16944">
                  <c:v>-200.366036528937</c:v>
                </c:pt>
                <c:pt idx="16945">
                  <c:v>-203.61544775775999</c:v>
                </c:pt>
                <c:pt idx="16946">
                  <c:v>-206.72547452348101</c:v>
                </c:pt>
                <c:pt idx="16947">
                  <c:v>-209.693842461228</c:v>
                </c:pt>
                <c:pt idx="16948">
                  <c:v>-212.518424401809</c:v>
                </c:pt>
                <c:pt idx="16949">
                  <c:v>-215.197838100468</c:v>
                </c:pt>
                <c:pt idx="16950">
                  <c:v>-217.72966500879599</c:v>
                </c:pt>
                <c:pt idx="16951">
                  <c:v>-220.111945624763</c:v>
                </c:pt>
                <c:pt idx="16952">
                  <c:v>-222.34359450261999</c:v>
                </c:pt>
                <c:pt idx="16953">
                  <c:v>-224.42261415970299</c:v>
                </c:pt>
                <c:pt idx="16954">
                  <c:v>-226.34772403315699</c:v>
                </c:pt>
                <c:pt idx="16955">
                  <c:v>-228.11782461988901</c:v>
                </c:pt>
                <c:pt idx="16956">
                  <c:v>-229.731969646452</c:v>
                </c:pt>
                <c:pt idx="16957">
                  <c:v>-231.188564512602</c:v>
                </c:pt>
                <c:pt idx="16958">
                  <c:v>-232.48651318057301</c:v>
                </c:pt>
                <c:pt idx="16959">
                  <c:v>-233.625471246735</c:v>
                </c:pt>
                <c:pt idx="16960">
                  <c:v>-234.60406585988</c:v>
                </c:pt>
                <c:pt idx="16961">
                  <c:v>-235.42169226382501</c:v>
                </c:pt>
                <c:pt idx="16962">
                  <c:v>-236.07812070010499</c:v>
                </c:pt>
                <c:pt idx="16963">
                  <c:v>-236.572527585156</c:v>
                </c:pt>
                <c:pt idx="16964">
                  <c:v>-236.904779921319</c:v>
                </c:pt>
                <c:pt idx="16965">
                  <c:v>-237.074742890507</c:v>
                </c:pt>
                <c:pt idx="16966">
                  <c:v>-237.08242328922799</c:v>
                </c:pt>
                <c:pt idx="16967">
                  <c:v>-236.927633342132</c:v>
                </c:pt>
                <c:pt idx="16968">
                  <c:v>-236.61046631411901</c:v>
                </c:pt>
                <c:pt idx="16969">
                  <c:v>-236.131259181752</c:v>
                </c:pt>
                <c:pt idx="16970">
                  <c:v>-235.49009529364699</c:v>
                </c:pt>
                <c:pt idx="16971">
                  <c:v>-234.687284644561</c:v>
                </c:pt>
                <c:pt idx="16972">
                  <c:v>-233.723490986667</c:v>
                </c:pt>
                <c:pt idx="16973">
                  <c:v>-232.59969016915699</c:v>
                </c:pt>
                <c:pt idx="16974">
                  <c:v>-231.316808520546</c:v>
                </c:pt>
                <c:pt idx="16975">
                  <c:v>-229.87509691057099</c:v>
                </c:pt>
                <c:pt idx="16976">
                  <c:v>-228.275888773644</c:v>
                </c:pt>
                <c:pt idx="16977">
                  <c:v>-226.52040410419099</c:v>
                </c:pt>
                <c:pt idx="16978">
                  <c:v>-224.60974350442501</c:v>
                </c:pt>
                <c:pt idx="16979">
                  <c:v>-222.544890466222</c:v>
                </c:pt>
                <c:pt idx="16980">
                  <c:v>-220.32779342959299</c:v>
                </c:pt>
                <c:pt idx="16981">
                  <c:v>-217.95971342972501</c:v>
                </c:pt>
                <c:pt idx="16982">
                  <c:v>-215.442201226061</c:v>
                </c:pt>
                <c:pt idx="16983">
                  <c:v>-212.776753275526</c:v>
                </c:pt>
                <c:pt idx="16984">
                  <c:v>-209.965732856626</c:v>
                </c:pt>
                <c:pt idx="16985">
                  <c:v>-207.010723713451</c:v>
                </c:pt>
                <c:pt idx="16986">
                  <c:v>-203.913673880944</c:v>
                </c:pt>
                <c:pt idx="16987">
                  <c:v>-200.67685156262201</c:v>
                </c:pt>
                <c:pt idx="16988">
                  <c:v>-197.30279609838999</c:v>
                </c:pt>
                <c:pt idx="16989">
                  <c:v>-193.793193428112</c:v>
                </c:pt>
                <c:pt idx="16990">
                  <c:v>-190.15064967999899</c:v>
                </c:pt>
                <c:pt idx="16991">
                  <c:v>-186.377972450534</c:v>
                </c:pt>
                <c:pt idx="16992">
                  <c:v>-182.47782535384499</c:v>
                </c:pt>
                <c:pt idx="16993">
                  <c:v>-178.45271931708601</c:v>
                </c:pt>
                <c:pt idx="16994">
                  <c:v>-174.30516962493601</c:v>
                </c:pt>
                <c:pt idx="16995">
                  <c:v>-170.03814956071801</c:v>
                </c:pt>
                <c:pt idx="16996">
                  <c:v>-165.65456865096399</c:v>
                </c:pt>
                <c:pt idx="16997">
                  <c:v>-161.15726598568401</c:v>
                </c:pt>
                <c:pt idx="16998">
                  <c:v>-156.54946671455099</c:v>
                </c:pt>
                <c:pt idx="16999">
                  <c:v>-151.83442363996801</c:v>
                </c:pt>
                <c:pt idx="17000">
                  <c:v>-147.01554826487899</c:v>
                </c:pt>
                <c:pt idx="17001">
                  <c:v>-142.09576197592099</c:v>
                </c:pt>
                <c:pt idx="17002">
                  <c:v>-137.078768467526</c:v>
                </c:pt>
                <c:pt idx="17003">
                  <c:v>-131.96802952304</c:v>
                </c:pt>
                <c:pt idx="17004">
                  <c:v>-126.766470245481</c:v>
                </c:pt>
                <c:pt idx="17005">
                  <c:v>-121.478218779475</c:v>
                </c:pt>
                <c:pt idx="17006">
                  <c:v>-116.106771777812</c:v>
                </c:pt>
                <c:pt idx="17007">
                  <c:v>-110.655352692249</c:v>
                </c:pt>
                <c:pt idx="17008">
                  <c:v>-105.128008334401</c:v>
                </c:pt>
                <c:pt idx="17009">
                  <c:v>-99.528746930059697</c:v>
                </c:pt>
                <c:pt idx="17010">
                  <c:v>-93.861518177427101</c:v>
                </c:pt>
                <c:pt idx="17011">
                  <c:v>-88.129741161998396</c:v>
                </c:pt>
                <c:pt idx="17012">
                  <c:v>-82.337888620093906</c:v>
                </c:pt>
                <c:pt idx="17013">
                  <c:v>-76.489664525586093</c:v>
                </c:pt>
                <c:pt idx="17014">
                  <c:v>-70.588535570914004</c:v>
                </c:pt>
                <c:pt idx="17015">
                  <c:v>-64.639134247620802</c:v>
                </c:pt>
                <c:pt idx="17016">
                  <c:v>-58.645433261685497</c:v>
                </c:pt>
                <c:pt idx="17017">
                  <c:v>-52.611412401046998</c:v>
                </c:pt>
                <c:pt idx="17018">
                  <c:v>-46.541353791347902</c:v>
                </c:pt>
                <c:pt idx="17019">
                  <c:v>-40.439644561525803</c:v>
                </c:pt>
                <c:pt idx="17020">
                  <c:v>-34.310285884764497</c:v>
                </c:pt>
                <c:pt idx="17021">
                  <c:v>-28.157381063665898</c:v>
                </c:pt>
                <c:pt idx="17022">
                  <c:v>-21.985271413528199</c:v>
                </c:pt>
                <c:pt idx="17023">
                  <c:v>-15.798345144961701</c:v>
                </c:pt>
                <c:pt idx="17024">
                  <c:v>-9.6005534034990401</c:v>
                </c:pt>
                <c:pt idx="17025">
                  <c:v>-3.3959058124939498</c:v>
                </c:pt>
                <c:pt idx="17026">
                  <c:v>2.8113860192351501</c:v>
                </c:pt>
                <c:pt idx="17027">
                  <c:v>9.0169333248795098</c:v>
                </c:pt>
                <c:pt idx="17028">
                  <c:v>15.2161976244554</c:v>
                </c:pt>
                <c:pt idx="17029">
                  <c:v>21.4046783788027</c:v>
                </c:pt>
                <c:pt idx="17030">
                  <c:v>27.578391582688401</c:v>
                </c:pt>
                <c:pt idx="17031">
                  <c:v>33.733367376933799</c:v>
                </c:pt>
                <c:pt idx="17032">
                  <c:v>39.865339874962203</c:v>
                </c:pt>
                <c:pt idx="17033">
                  <c:v>45.969663376569898</c:v>
                </c:pt>
                <c:pt idx="17034">
                  <c:v>52.042644141064301</c:v>
                </c:pt>
                <c:pt idx="17035">
                  <c:v>58.080050128874397</c:v>
                </c:pt>
                <c:pt idx="17036">
                  <c:v>64.077649383311893</c:v>
                </c:pt>
                <c:pt idx="17037">
                  <c:v>70.031324749687698</c:v>
                </c:pt>
                <c:pt idx="17038">
                  <c:v>75.936966112788696</c:v>
                </c:pt>
                <c:pt idx="17039">
                  <c:v>81.790586460876398</c:v>
                </c:pt>
                <c:pt idx="17040">
                  <c:v>87.588177607739794</c:v>
                </c:pt>
                <c:pt idx="17041">
                  <c:v>93.325703698241497</c:v>
                </c:pt>
                <c:pt idx="17042">
                  <c:v>98.999235312880899</c:v>
                </c:pt>
                <c:pt idx="17043">
                  <c:v>104.604946447009</c:v>
                </c:pt>
                <c:pt idx="17044">
                  <c:v>110.138986215835</c:v>
                </c:pt>
                <c:pt idx="17045">
                  <c:v>115.597502483542</c:v>
                </c:pt>
                <c:pt idx="17046">
                  <c:v>120.97678706268501</c:v>
                </c:pt>
                <c:pt idx="17047">
                  <c:v>126.273159547208</c:v>
                </c:pt>
                <c:pt idx="17048">
                  <c:v>131.48307899681299</c:v>
                </c:pt>
                <c:pt idx="17049">
                  <c:v>136.603020382924</c:v>
                </c:pt>
                <c:pt idx="17050">
                  <c:v>141.629002066043</c:v>
                </c:pt>
                <c:pt idx="17051">
                  <c:v>146.55804386330601</c:v>
                </c:pt>
                <c:pt idx="17052">
                  <c:v>151.386788710215</c:v>
                </c:pt>
                <c:pt idx="17053">
                  <c:v>156.111661982577</c:v>
                </c:pt>
                <c:pt idx="17054">
                  <c:v>160.72920631562499</c:v>
                </c:pt>
                <c:pt idx="17055">
                  <c:v>165.23654369582599</c:v>
                </c:pt>
                <c:pt idx="17056">
                  <c:v>169.63085775470901</c:v>
                </c:pt>
                <c:pt idx="17057">
                  <c:v>173.90922851401399</c:v>
                </c:pt>
                <c:pt idx="17058">
                  <c:v>178.06863648176099</c:v>
                </c:pt>
                <c:pt idx="17059">
                  <c:v>182.105970867016</c:v>
                </c:pt>
                <c:pt idx="17060">
                  <c:v>186.018199877142</c:v>
                </c:pt>
                <c:pt idx="17061">
                  <c:v>189.80283409028499</c:v>
                </c:pt>
                <c:pt idx="17062">
                  <c:v>193.457411143401</c:v>
                </c:pt>
                <c:pt idx="17063">
                  <c:v>196.97933375442699</c:v>
                </c:pt>
                <c:pt idx="17064">
                  <c:v>200.36603650807501</c:v>
                </c:pt>
                <c:pt idx="17065">
                  <c:v>203.615447736775</c:v>
                </c:pt>
                <c:pt idx="17066">
                  <c:v>206.72547450237801</c:v>
                </c:pt>
                <c:pt idx="17067">
                  <c:v>209.693842440016</c:v>
                </c:pt>
                <c:pt idx="17068">
                  <c:v>212.51842438049599</c:v>
                </c:pt>
                <c:pt idx="17069">
                  <c:v>215.19783807906001</c:v>
                </c:pt>
                <c:pt idx="17070">
                  <c:v>217.72966498730199</c:v>
                </c:pt>
                <c:pt idx="17071">
                  <c:v>220.11194560318799</c:v>
                </c:pt>
                <c:pt idx="17072">
                  <c:v>222.343594480973</c:v>
                </c:pt>
                <c:pt idx="17073">
                  <c:v>224.42261413799099</c:v>
                </c:pt>
                <c:pt idx="17074">
                  <c:v>226.34772401138599</c:v>
                </c:pt>
                <c:pt idx="17075">
                  <c:v>228.11782459806901</c:v>
                </c:pt>
                <c:pt idx="17076">
                  <c:v>229.731969624589</c:v>
                </c:pt>
                <c:pt idx="17077">
                  <c:v>231.18856449070199</c:v>
                </c:pt>
                <c:pt idx="17078">
                  <c:v>232.48651315864501</c:v>
                </c:pt>
                <c:pt idx="17079">
                  <c:v>233.62547122478699</c:v>
                </c:pt>
                <c:pt idx="17080">
                  <c:v>234.604065837918</c:v>
                </c:pt>
                <c:pt idx="17081">
                  <c:v>235.42169224185599</c:v>
                </c:pt>
                <c:pt idx="17082">
                  <c:v>236.078120678137</c:v>
                </c:pt>
                <c:pt idx="17083">
                  <c:v>236.57252756319599</c:v>
                </c:pt>
                <c:pt idx="17084">
                  <c:v>236.904779899375</c:v>
                </c:pt>
                <c:pt idx="17085">
                  <c:v>237.07474286858499</c:v>
                </c:pt>
                <c:pt idx="17086">
                  <c:v>237.082423267336</c:v>
                </c:pt>
                <c:pt idx="17087">
                  <c:v>236.92763332027701</c:v>
                </c:pt>
                <c:pt idx="17088">
                  <c:v>236.61046629230799</c:v>
                </c:pt>
                <c:pt idx="17089">
                  <c:v>236.131259159992</c:v>
                </c:pt>
                <c:pt idx="17090">
                  <c:v>235.49009527194599</c:v>
                </c:pt>
                <c:pt idx="17091">
                  <c:v>234.68728462292501</c:v>
                </c:pt>
                <c:pt idx="17092">
                  <c:v>233.723490965103</c:v>
                </c:pt>
                <c:pt idx="17093">
                  <c:v>232.59969014767199</c:v>
                </c:pt>
                <c:pt idx="17094">
                  <c:v>231.31680849914699</c:v>
                </c:pt>
                <c:pt idx="17095">
                  <c:v>229.875096889265</c:v>
                </c:pt>
                <c:pt idx="17096">
                  <c:v>228.27588875243799</c:v>
                </c:pt>
                <c:pt idx="17097">
                  <c:v>226.52040408309301</c:v>
                </c:pt>
                <c:pt idx="17098">
                  <c:v>224.60974348343899</c:v>
                </c:pt>
                <c:pt idx="17099">
                  <c:v>222.544890445356</c:v>
                </c:pt>
                <c:pt idx="17100">
                  <c:v>220.32779340885401</c:v>
                </c:pt>
                <c:pt idx="17101">
                  <c:v>217.95971340912001</c:v>
                </c:pt>
                <c:pt idx="17102">
                  <c:v>215.44220120559501</c:v>
                </c:pt>
                <c:pt idx="17103">
                  <c:v>212.77675325520599</c:v>
                </c:pt>
                <c:pt idx="17104">
                  <c:v>209.96573283645901</c:v>
                </c:pt>
                <c:pt idx="17105">
                  <c:v>207.010723693442</c:v>
                </c:pt>
                <c:pt idx="17106">
                  <c:v>203.913673861099</c:v>
                </c:pt>
                <c:pt idx="17107">
                  <c:v>200.67685154294799</c:v>
                </c:pt>
                <c:pt idx="17108">
                  <c:v>197.302796078894</c:v>
                </c:pt>
                <c:pt idx="17109">
                  <c:v>193.793193408798</c:v>
                </c:pt>
                <c:pt idx="17110">
                  <c:v>190.150649660874</c:v>
                </c:pt>
                <c:pt idx="17111">
                  <c:v>186.37797243160301</c:v>
                </c:pt>
                <c:pt idx="17112">
                  <c:v>182.47782533511599</c:v>
                </c:pt>
                <c:pt idx="17113">
                  <c:v>178.45271929856099</c:v>
                </c:pt>
                <c:pt idx="17114">
                  <c:v>174.305169606623</c:v>
                </c:pt>
                <c:pt idx="17115">
                  <c:v>170.03814954262401</c:v>
                </c:pt>
                <c:pt idx="17116">
                  <c:v>165.654568633091</c:v>
                </c:pt>
                <c:pt idx="17117">
                  <c:v>161.15726596803901</c:v>
                </c:pt>
                <c:pt idx="17118">
                  <c:v>156.54946669714101</c:v>
                </c:pt>
                <c:pt idx="17119">
                  <c:v>151.83442362279399</c:v>
                </c:pt>
                <c:pt idx="17120">
                  <c:v>147.015548247948</c:v>
                </c:pt>
                <c:pt idx="17121">
                  <c:v>142.09576195924001</c:v>
                </c:pt>
                <c:pt idx="17122">
                  <c:v>137.078768451098</c:v>
                </c:pt>
                <c:pt idx="17123">
                  <c:v>131.96802950686899</c:v>
                </c:pt>
                <c:pt idx="17124">
                  <c:v>126.766470229574</c:v>
                </c:pt>
                <c:pt idx="17125">
                  <c:v>121.47821876383399</c:v>
                </c:pt>
                <c:pt idx="17126">
                  <c:v>116.106771762443</c:v>
                </c:pt>
                <c:pt idx="17127">
                  <c:v>110.655352677156</c:v>
                </c:pt>
                <c:pt idx="17128">
                  <c:v>105.12800831958801</c:v>
                </c:pt>
                <c:pt idx="17129">
                  <c:v>99.528746915530306</c:v>
                </c:pt>
                <c:pt idx="17130">
                  <c:v>93.861518163188606</c:v>
                </c:pt>
                <c:pt idx="17131">
                  <c:v>88.129741148051806</c:v>
                </c:pt>
                <c:pt idx="17132">
                  <c:v>82.337888606442903</c:v>
                </c:pt>
                <c:pt idx="17133">
                  <c:v>76.489664512234398</c:v>
                </c:pt>
                <c:pt idx="17134">
                  <c:v>70.5885355578651</c:v>
                </c:pt>
                <c:pt idx="17135">
                  <c:v>64.639134234880402</c:v>
                </c:pt>
                <c:pt idx="17136">
                  <c:v>58.645433249255298</c:v>
                </c:pt>
                <c:pt idx="17137">
                  <c:v>52.611412388930603</c:v>
                </c:pt>
                <c:pt idx="17138">
                  <c:v>46.541353779551002</c:v>
                </c:pt>
                <c:pt idx="17139">
                  <c:v>40.439644550046602</c:v>
                </c:pt>
                <c:pt idx="17140">
                  <c:v>34.310285873608301</c:v>
                </c:pt>
                <c:pt idx="17141">
                  <c:v>28.157381052836499</c:v>
                </c:pt>
                <c:pt idx="17142">
                  <c:v>21.9852714030256</c:v>
                </c:pt>
                <c:pt idx="17143">
                  <c:v>15.798345134791401</c:v>
                </c:pt>
                <c:pt idx="17144">
                  <c:v>9.6005533936646508</c:v>
                </c:pt>
                <c:pt idx="17145">
                  <c:v>3.3959058029936799</c:v>
                </c:pt>
                <c:pt idx="17146">
                  <c:v>-2.81138602839764</c:v>
                </c:pt>
                <c:pt idx="17147">
                  <c:v>-9.0169333337005408</c:v>
                </c:pt>
                <c:pt idx="17148">
                  <c:v>-15.216197632935</c:v>
                </c:pt>
                <c:pt idx="17149">
                  <c:v>-21.404678386938901</c:v>
                </c:pt>
                <c:pt idx="17150">
                  <c:v>-27.578391590475899</c:v>
                </c:pt>
                <c:pt idx="17151">
                  <c:v>-33.733367384374297</c:v>
                </c:pt>
                <c:pt idx="17152">
                  <c:v>-39.865339882053902</c:v>
                </c:pt>
                <c:pt idx="17153">
                  <c:v>-45.969663383309097</c:v>
                </c:pt>
                <c:pt idx="17154">
                  <c:v>-52.042644147452897</c:v>
                </c:pt>
                <c:pt idx="17155">
                  <c:v>-58.080050134908603</c:v>
                </c:pt>
                <c:pt idx="17156">
                  <c:v>-64.077649388991802</c:v>
                </c:pt>
                <c:pt idx="17157">
                  <c:v>-70.031324755013401</c:v>
                </c:pt>
                <c:pt idx="17158">
                  <c:v>-75.936966117760093</c:v>
                </c:pt>
                <c:pt idx="17159">
                  <c:v>-81.790586465489795</c:v>
                </c:pt>
                <c:pt idx="17160">
                  <c:v>-87.588177611997097</c:v>
                </c:pt>
                <c:pt idx="17161">
                  <c:v>-93.325703702137105</c:v>
                </c:pt>
                <c:pt idx="17162">
                  <c:v>-98.999235316419401</c:v>
                </c:pt>
                <c:pt idx="17163">
                  <c:v>-104.60494645019</c:v>
                </c:pt>
                <c:pt idx="17164">
                  <c:v>-110.138986218656</c:v>
                </c:pt>
                <c:pt idx="17165">
                  <c:v>-115.597502486007</c:v>
                </c:pt>
                <c:pt idx="17166">
                  <c:v>-120.976787064791</c:v>
                </c:pt>
                <c:pt idx="17167">
                  <c:v>-126.273159548956</c:v>
                </c:pt>
                <c:pt idx="17168">
                  <c:v>-131.48307899820199</c:v>
                </c:pt>
                <c:pt idx="17169">
                  <c:v>-136.60302038395599</c:v>
                </c:pt>
                <c:pt idx="17170">
                  <c:v>-141.62900206671799</c:v>
                </c:pt>
                <c:pt idx="17171">
                  <c:v>-146.55804386362701</c:v>
                </c:pt>
                <c:pt idx="17172">
                  <c:v>-151.38678871018101</c:v>
                </c:pt>
                <c:pt idx="17173">
                  <c:v>-156.111661982188</c:v>
                </c:pt>
                <c:pt idx="17174">
                  <c:v>-160.72920631488199</c:v>
                </c:pt>
                <c:pt idx="17175">
                  <c:v>-165.23654369473201</c:v>
                </c:pt>
                <c:pt idx="17176">
                  <c:v>-169.63085775326499</c:v>
                </c:pt>
                <c:pt idx="17177">
                  <c:v>-173.909228512222</c:v>
                </c:pt>
                <c:pt idx="17178">
                  <c:v>-178.06863647961899</c:v>
                </c:pt>
                <c:pt idx="17179">
                  <c:v>-182.10597086453001</c:v>
                </c:pt>
                <c:pt idx="17180">
                  <c:v>-186.01819987431099</c:v>
                </c:pt>
                <c:pt idx="17181">
                  <c:v>-189.80283408711099</c:v>
                </c:pt>
                <c:pt idx="17182">
                  <c:v>-193.457411139887</c:v>
                </c:pt>
                <c:pt idx="17183">
                  <c:v>-196.979333750574</c:v>
                </c:pt>
                <c:pt idx="17184">
                  <c:v>-200.36603650388699</c:v>
                </c:pt>
                <c:pt idx="17185">
                  <c:v>-203.61544773225199</c:v>
                </c:pt>
                <c:pt idx="17186">
                  <c:v>-206.725474497525</c:v>
                </c:pt>
                <c:pt idx="17187">
                  <c:v>-209.69384243483401</c:v>
                </c:pt>
                <c:pt idx="17188">
                  <c:v>-212.51842437498701</c:v>
                </c:pt>
                <c:pt idx="17189">
                  <c:v>-215.19783807322801</c:v>
                </c:pt>
                <c:pt idx="17190">
                  <c:v>-217.72966498114801</c:v>
                </c:pt>
                <c:pt idx="17191">
                  <c:v>-220.111945596716</c:v>
                </c:pt>
                <c:pt idx="17192">
                  <c:v>-222.34359447418601</c:v>
                </c:pt>
                <c:pt idx="17193">
                  <c:v>-224.42261413089199</c:v>
                </c:pt>
                <c:pt idx="17194">
                  <c:v>-226.34772400397901</c:v>
                </c:pt>
                <c:pt idx="17195">
                  <c:v>-228.11782459035601</c:v>
                </c:pt>
                <c:pt idx="17196">
                  <c:v>-229.73196961657399</c:v>
                </c:pt>
                <c:pt idx="17197">
                  <c:v>-231.18856448238799</c:v>
                </c:pt>
                <c:pt idx="17198">
                  <c:v>-232.48651315003599</c:v>
                </c:pt>
                <c:pt idx="17199">
                  <c:v>-233.62547121588599</c:v>
                </c:pt>
                <c:pt idx="17200">
                  <c:v>-234.60406582872901</c:v>
                </c:pt>
                <c:pt idx="17201">
                  <c:v>-235.421692232384</c:v>
                </c:pt>
                <c:pt idx="17202">
                  <c:v>-236.078120668384</c:v>
                </c:pt>
                <c:pt idx="17203">
                  <c:v>-236.57252755316699</c:v>
                </c:pt>
                <c:pt idx="17204">
                  <c:v>-236.90477988907401</c:v>
                </c:pt>
                <c:pt idx="17205">
                  <c:v>-237.07474285801601</c:v>
                </c:pt>
                <c:pt idx="17206">
                  <c:v>-237.082423256504</c:v>
                </c:pt>
                <c:pt idx="17207">
                  <c:v>-236.92763330918601</c:v>
                </c:pt>
                <c:pt idx="17208">
                  <c:v>-236.61046628096199</c:v>
                </c:pt>
                <c:pt idx="17209">
                  <c:v>-236.131259148395</c:v>
                </c:pt>
                <c:pt idx="17210">
                  <c:v>-235.49009526010201</c:v>
                </c:pt>
                <c:pt idx="17211">
                  <c:v>-234.68728461084001</c:v>
                </c:pt>
                <c:pt idx="17212">
                  <c:v>-233.72349095278099</c:v>
                </c:pt>
                <c:pt idx="17213">
                  <c:v>-232.59969013511801</c:v>
                </c:pt>
                <c:pt idx="17214">
                  <c:v>-231.31680848636501</c:v>
                </c:pt>
                <c:pt idx="17215">
                  <c:v>-229.87509687626101</c:v>
                </c:pt>
                <c:pt idx="17216">
                  <c:v>-228.27588873921599</c:v>
                </c:pt>
                <c:pt idx="17217">
                  <c:v>-226.52040406965699</c:v>
                </c:pt>
                <c:pt idx="17218">
                  <c:v>-224.609743469797</c:v>
                </c:pt>
                <c:pt idx="17219">
                  <c:v>-222.54489043151099</c:v>
                </c:pt>
                <c:pt idx="17220">
                  <c:v>-220.32779339480999</c:v>
                </c:pt>
                <c:pt idx="17221">
                  <c:v>-217.95971339488401</c:v>
                </c:pt>
                <c:pt idx="17222">
                  <c:v>-215.44220119117199</c:v>
                </c:pt>
                <c:pt idx="17223">
                  <c:v>-212.77675324060101</c:v>
                </c:pt>
                <c:pt idx="17224">
                  <c:v>-209.96573282167799</c:v>
                </c:pt>
                <c:pt idx="17225">
                  <c:v>-207.010723678489</c:v>
                </c:pt>
                <c:pt idx="17226">
                  <c:v>-203.91367384598101</c:v>
                </c:pt>
                <c:pt idx="17227">
                  <c:v>-200.67685152766899</c:v>
                </c:pt>
                <c:pt idx="17228">
                  <c:v>-197.30279606345999</c:v>
                </c:pt>
                <c:pt idx="17229">
                  <c:v>-193.793193393216</c:v>
                </c:pt>
                <c:pt idx="17230">
                  <c:v>-190.15064964514701</c:v>
                </c:pt>
                <c:pt idx="17231">
                  <c:v>-186.37797241573799</c:v>
                </c:pt>
                <c:pt idx="17232">
                  <c:v>-182.47782531911801</c:v>
                </c:pt>
                <c:pt idx="17233">
                  <c:v>-178.45271928243801</c:v>
                </c:pt>
                <c:pt idx="17234">
                  <c:v>-174.305169590378</c:v>
                </c:pt>
                <c:pt idx="17235">
                  <c:v>-170.038149526262</c:v>
                </c:pt>
                <c:pt idx="17236">
                  <c:v>-165.65456861662</c:v>
                </c:pt>
                <c:pt idx="17237">
                  <c:v>-161.15726595146401</c:v>
                </c:pt>
                <c:pt idx="17238">
                  <c:v>-156.54946668046699</c:v>
                </c:pt>
                <c:pt idx="17239">
                  <c:v>-151.83442360602899</c:v>
                </c:pt>
                <c:pt idx="17240">
                  <c:v>-147.015548231097</c:v>
                </c:pt>
                <c:pt idx="17241">
                  <c:v>-142.09576194230701</c:v>
                </c:pt>
                <c:pt idx="17242">
                  <c:v>-137.07876843408999</c:v>
                </c:pt>
                <c:pt idx="17243">
                  <c:v>-131.968029489792</c:v>
                </c:pt>
                <c:pt idx="17244">
                  <c:v>-126.766470212432</c:v>
                </c:pt>
                <c:pt idx="17245">
                  <c:v>-121.478218746634</c:v>
                </c:pt>
                <c:pt idx="17246">
                  <c:v>-116.10677174519201</c:v>
                </c:pt>
                <c:pt idx="17247">
                  <c:v>-110.65535265985901</c:v>
                </c:pt>
                <c:pt idx="17248">
                  <c:v>-105.128008302251</c:v>
                </c:pt>
                <c:pt idx="17249">
                  <c:v>-99.528746898159895</c:v>
                </c:pt>
                <c:pt idx="17250">
                  <c:v>-93.861518145790697</c:v>
                </c:pt>
                <c:pt idx="17251">
                  <c:v>-88.129741130628204</c:v>
                </c:pt>
                <c:pt idx="17252">
                  <c:v>-82.337888589002802</c:v>
                </c:pt>
                <c:pt idx="17253">
                  <c:v>-76.489664494786894</c:v>
                </c:pt>
                <c:pt idx="17254">
                  <c:v>-70.588535540412096</c:v>
                </c:pt>
                <c:pt idx="17255">
                  <c:v>-64.639134217425607</c:v>
                </c:pt>
                <c:pt idx="17256">
                  <c:v>-58.6454332318079</c:v>
                </c:pt>
                <c:pt idx="17257">
                  <c:v>-52.611412371496002</c:v>
                </c:pt>
                <c:pt idx="17258">
                  <c:v>-46.5413537621329</c:v>
                </c:pt>
                <c:pt idx="17259">
                  <c:v>-40.439644532652302</c:v>
                </c:pt>
                <c:pt idx="17260">
                  <c:v>-34.310285856245301</c:v>
                </c:pt>
                <c:pt idx="17261">
                  <c:v>-28.1573810355065</c:v>
                </c:pt>
                <c:pt idx="17262">
                  <c:v>-21.985271385739601</c:v>
                </c:pt>
                <c:pt idx="17263">
                  <c:v>-15.7983451175495</c:v>
                </c:pt>
                <c:pt idx="17264">
                  <c:v>-9.6005533764742008</c:v>
                </c:pt>
                <c:pt idx="17265">
                  <c:v>-3.39590578586014</c:v>
                </c:pt>
                <c:pt idx="17266">
                  <c:v>2.8113860454650901</c:v>
                </c:pt>
                <c:pt idx="17267">
                  <c:v>9.0169333507018994</c:v>
                </c:pt>
                <c:pt idx="17268">
                  <c:v>15.216197649861099</c:v>
                </c:pt>
                <c:pt idx="17269">
                  <c:v>21.4046784037861</c:v>
                </c:pt>
                <c:pt idx="17270">
                  <c:v>27.578391607238601</c:v>
                </c:pt>
                <c:pt idx="17271">
                  <c:v>33.733367401046998</c:v>
                </c:pt>
                <c:pt idx="17272">
                  <c:v>39.865339898629401</c:v>
                </c:pt>
                <c:pt idx="17273">
                  <c:v>45.969663399785397</c:v>
                </c:pt>
                <c:pt idx="17274">
                  <c:v>52.042644163824598</c:v>
                </c:pt>
                <c:pt idx="17275">
                  <c:v>58.080050151168301</c:v>
                </c:pt>
                <c:pt idx="17276">
                  <c:v>64.077649405135901</c:v>
                </c:pt>
                <c:pt idx="17277">
                  <c:v>70.031324771036296</c:v>
                </c:pt>
                <c:pt idx="17278">
                  <c:v>75.936966133656298</c:v>
                </c:pt>
                <c:pt idx="17279">
                  <c:v>81.790586481257506</c:v>
                </c:pt>
                <c:pt idx="17280">
                  <c:v>87.588177627627104</c:v>
                </c:pt>
                <c:pt idx="17281">
                  <c:v>93.3257037176312</c:v>
                </c:pt>
                <c:pt idx="17282">
                  <c:v>98.999235331764794</c:v>
                </c:pt>
                <c:pt idx="17283">
                  <c:v>104.604946465385</c:v>
                </c:pt>
                <c:pt idx="17284">
                  <c:v>110.138986233697</c:v>
                </c:pt>
                <c:pt idx="17285">
                  <c:v>115.59750250088899</c:v>
                </c:pt>
                <c:pt idx="17286">
                  <c:v>120.97678707950899</c:v>
                </c:pt>
                <c:pt idx="17287">
                  <c:v>126.273159563505</c:v>
                </c:pt>
                <c:pt idx="17288">
                  <c:v>131.483079012579</c:v>
                </c:pt>
                <c:pt idx="17289">
                  <c:v>136.603020398155</c:v>
                </c:pt>
                <c:pt idx="17290">
                  <c:v>141.629002080736</c:v>
                </c:pt>
                <c:pt idx="17291">
                  <c:v>146.558043877459</c:v>
                </c:pt>
                <c:pt idx="17292">
                  <c:v>151.38678872382499</c:v>
                </c:pt>
                <c:pt idx="17293">
                  <c:v>156.111661995638</c:v>
                </c:pt>
                <c:pt idx="17294">
                  <c:v>160.72920632813501</c:v>
                </c:pt>
                <c:pt idx="17295">
                  <c:v>165.236543707783</c:v>
                </c:pt>
                <c:pt idx="17296">
                  <c:v>169.63085776611101</c:v>
                </c:pt>
                <c:pt idx="17297">
                  <c:v>173.909228524859</c:v>
                </c:pt>
                <c:pt idx="17298">
                  <c:v>178.06863649204499</c:v>
                </c:pt>
                <c:pt idx="17299">
                  <c:v>182.10597087673901</c:v>
                </c:pt>
                <c:pt idx="17300">
                  <c:v>186.01819988630001</c:v>
                </c:pt>
                <c:pt idx="17301">
                  <c:v>189.80283409887801</c:v>
                </c:pt>
                <c:pt idx="17302">
                  <c:v>193.457411151429</c:v>
                </c:pt>
                <c:pt idx="17303">
                  <c:v>196.97933376188701</c:v>
                </c:pt>
                <c:pt idx="17304">
                  <c:v>200.36603651496699</c:v>
                </c:pt>
                <c:pt idx="17305">
                  <c:v>203.61544774309701</c:v>
                </c:pt>
                <c:pt idx="17306">
                  <c:v>206.72547450813201</c:v>
                </c:pt>
                <c:pt idx="17307">
                  <c:v>209.69384244519799</c:v>
                </c:pt>
                <c:pt idx="17308">
                  <c:v>212.51842438510801</c:v>
                </c:pt>
                <c:pt idx="17309">
                  <c:v>215.197838083102</c:v>
                </c:pt>
                <c:pt idx="17310">
                  <c:v>217.72966499077299</c:v>
                </c:pt>
                <c:pt idx="17311">
                  <c:v>220.11194560608999</c:v>
                </c:pt>
                <c:pt idx="17312">
                  <c:v>222.343594483305</c:v>
                </c:pt>
                <c:pt idx="17313">
                  <c:v>224.42261413975399</c:v>
                </c:pt>
                <c:pt idx="17314">
                  <c:v>226.34772401258201</c:v>
                </c:pt>
                <c:pt idx="17315">
                  <c:v>228.11782459869801</c:v>
                </c:pt>
                <c:pt idx="17316">
                  <c:v>229.73196962465201</c:v>
                </c:pt>
                <c:pt idx="17317">
                  <c:v>231.188564490202</c:v>
                </c:pt>
                <c:pt idx="17318">
                  <c:v>232.48651315758201</c:v>
                </c:pt>
                <c:pt idx="17319">
                  <c:v>233.625471223164</c:v>
                </c:pt>
                <c:pt idx="17320">
                  <c:v>234.604065835737</c:v>
                </c:pt>
                <c:pt idx="17321">
                  <c:v>235.42169223911901</c:v>
                </c:pt>
                <c:pt idx="17322">
                  <c:v>236.07812067484599</c:v>
                </c:pt>
                <c:pt idx="17323">
                  <c:v>236.57252755935301</c:v>
                </c:pt>
                <c:pt idx="17324">
                  <c:v>236.90477989498399</c:v>
                </c:pt>
                <c:pt idx="17325">
                  <c:v>237.07474286364899</c:v>
                </c:pt>
                <c:pt idx="17326">
                  <c:v>237.082423261858</c:v>
                </c:pt>
                <c:pt idx="17327">
                  <c:v>236.92763331425999</c:v>
                </c:pt>
                <c:pt idx="17328">
                  <c:v>236.610466285755</c:v>
                </c:pt>
                <c:pt idx="17329">
                  <c:v>236.13125915290701</c:v>
                </c:pt>
                <c:pt idx="17330">
                  <c:v>235.49009526433201</c:v>
                </c:pt>
                <c:pt idx="17331">
                  <c:v>234.68728461478599</c:v>
                </c:pt>
                <c:pt idx="17332">
                  <c:v>233.72349095644401</c:v>
                </c:pt>
                <c:pt idx="17333">
                  <c:v>232.59969013849701</c:v>
                </c:pt>
                <c:pt idx="17334">
                  <c:v>231.31680848945999</c:v>
                </c:pt>
                <c:pt idx="17335">
                  <c:v>229.87509687907101</c:v>
                </c:pt>
                <c:pt idx="17336">
                  <c:v>228.27588874174199</c:v>
                </c:pt>
                <c:pt idx="17337">
                  <c:v>226.52040407189801</c:v>
                </c:pt>
                <c:pt idx="17338">
                  <c:v>224.60974347175301</c:v>
                </c:pt>
                <c:pt idx="17339">
                  <c:v>222.54489043318301</c:v>
                </c:pt>
                <c:pt idx="17340">
                  <c:v>220.32779339619799</c:v>
                </c:pt>
                <c:pt idx="17341">
                  <c:v>217.959713395987</c:v>
                </c:pt>
                <c:pt idx="17342">
                  <c:v>215.44220119199099</c:v>
                </c:pt>
                <c:pt idx="17343">
                  <c:v>212.77675324113599</c:v>
                </c:pt>
                <c:pt idx="17344">
                  <c:v>209.96573282193</c:v>
                </c:pt>
                <c:pt idx="17345">
                  <c:v>207.01072367846001</c:v>
                </c:pt>
                <c:pt idx="17346">
                  <c:v>203.91367384567101</c:v>
                </c:pt>
                <c:pt idx="17347">
                  <c:v>200.67685152707901</c:v>
                </c:pt>
                <c:pt idx="17348">
                  <c:v>197.30279606259001</c:v>
                </c:pt>
                <c:pt idx="17349">
                  <c:v>193.793193392066</c:v>
                </c:pt>
                <c:pt idx="17350">
                  <c:v>190.15064964372101</c:v>
                </c:pt>
                <c:pt idx="17351">
                  <c:v>186.377972414037</c:v>
                </c:pt>
                <c:pt idx="17352">
                  <c:v>182.477825317141</c:v>
                </c:pt>
                <c:pt idx="17353">
                  <c:v>178.45271928018599</c:v>
                </c:pt>
                <c:pt idx="17354">
                  <c:v>174.305169587855</c:v>
                </c:pt>
                <c:pt idx="17355">
                  <c:v>170.03814952347</c:v>
                </c:pt>
                <c:pt idx="17356">
                  <c:v>165.65456861355901</c:v>
                </c:pt>
                <c:pt idx="17357">
                  <c:v>161.15726594813401</c:v>
                </c:pt>
                <c:pt idx="17358">
                  <c:v>156.54946667687301</c:v>
                </c:pt>
                <c:pt idx="17359">
                  <c:v>151.834423602171</c:v>
                </c:pt>
                <c:pt idx="17360">
                  <c:v>147.01554822697801</c:v>
                </c:pt>
                <c:pt idx="17361">
                  <c:v>142.09576193792901</c:v>
                </c:pt>
                <c:pt idx="17362">
                  <c:v>137.07876842945399</c:v>
                </c:pt>
                <c:pt idx="17363">
                  <c:v>131.96802948490199</c:v>
                </c:pt>
                <c:pt idx="17364">
                  <c:v>126.766470207289</c:v>
                </c:pt>
                <c:pt idx="17365">
                  <c:v>121.47821874124099</c:v>
                </c:pt>
                <c:pt idx="17366">
                  <c:v>116.10677173955099</c:v>
                </c:pt>
                <c:pt idx="17367">
                  <c:v>110.655352653973</c:v>
                </c:pt>
                <c:pt idx="17368">
                  <c:v>105.128008296122</c:v>
                </c:pt>
                <c:pt idx="17369">
                  <c:v>99.528746891791499</c:v>
                </c:pt>
                <c:pt idx="17370">
                  <c:v>93.861518139183701</c:v>
                </c:pt>
                <c:pt idx="17371">
                  <c:v>88.129741123787994</c:v>
                </c:pt>
                <c:pt idx="17372">
                  <c:v>82.337888581931296</c:v>
                </c:pt>
                <c:pt idx="17373">
                  <c:v>76.489664487484106</c:v>
                </c:pt>
                <c:pt idx="17374">
                  <c:v>70.588535532883498</c:v>
                </c:pt>
                <c:pt idx="17375">
                  <c:v>64.639134209676598</c:v>
                </c:pt>
                <c:pt idx="17376">
                  <c:v>58.645433223838602</c:v>
                </c:pt>
                <c:pt idx="17377">
                  <c:v>52.611412363311999</c:v>
                </c:pt>
                <c:pt idx="17378">
                  <c:v>46.5413537537341</c:v>
                </c:pt>
                <c:pt idx="17379">
                  <c:v>40.439644524046102</c:v>
                </c:pt>
                <c:pt idx="17380">
                  <c:v>34.310285847431601</c:v>
                </c:pt>
                <c:pt idx="17381">
                  <c:v>28.157381026490899</c:v>
                </c:pt>
                <c:pt idx="17382">
                  <c:v>21.9852713765221</c:v>
                </c:pt>
                <c:pt idx="17383">
                  <c:v>15.7983451081392</c:v>
                </c:pt>
                <c:pt idx="17384">
                  <c:v>9.6005533668711198</c:v>
                </c:pt>
                <c:pt idx="17385">
                  <c:v>3.3959057760716398</c:v>
                </c:pt>
                <c:pt idx="17386">
                  <c:v>-2.8113860554408401</c:v>
                </c:pt>
                <c:pt idx="17387">
                  <c:v>-9.0169333608575499</c:v>
                </c:pt>
                <c:pt idx="17388">
                  <c:v>-15.216197660194799</c:v>
                </c:pt>
                <c:pt idx="17389">
                  <c:v>-21.404678414292398</c:v>
                </c:pt>
                <c:pt idx="17390">
                  <c:v>-27.578391617913798</c:v>
                </c:pt>
                <c:pt idx="17391">
                  <c:v>-33.7333674118874</c:v>
                </c:pt>
                <c:pt idx="17392">
                  <c:v>-39.865339909631302</c:v>
                </c:pt>
                <c:pt idx="17393">
                  <c:v>-45.969663410945302</c:v>
                </c:pt>
                <c:pt idx="17394">
                  <c:v>-52.042644175134903</c:v>
                </c:pt>
                <c:pt idx="17395">
                  <c:v>-58.080050162629199</c:v>
                </c:pt>
                <c:pt idx="17396">
                  <c:v>-64.077649416740002</c:v>
                </c:pt>
                <c:pt idx="17397">
                  <c:v>-70.031324782779905</c:v>
                </c:pt>
                <c:pt idx="17398">
                  <c:v>-75.936966145537596</c:v>
                </c:pt>
                <c:pt idx="17399">
                  <c:v>-81.790586493267298</c:v>
                </c:pt>
                <c:pt idx="17400">
                  <c:v>-87.588177639765405</c:v>
                </c:pt>
                <c:pt idx="17401">
                  <c:v>-93.325703729890705</c:v>
                </c:pt>
                <c:pt idx="17402">
                  <c:v>-98.999235344146399</c:v>
                </c:pt>
                <c:pt idx="17403">
                  <c:v>-104.60494647788001</c:v>
                </c:pt>
                <c:pt idx="17404">
                  <c:v>-110.138986246302</c:v>
                </c:pt>
                <c:pt idx="17405">
                  <c:v>-115.597502513598</c:v>
                </c:pt>
                <c:pt idx="17406">
                  <c:v>-120.97678709232</c:v>
                </c:pt>
                <c:pt idx="17407">
                  <c:v>-126.273159576412</c:v>
                </c:pt>
                <c:pt idx="17408">
                  <c:v>-131.48307902557801</c:v>
                </c:pt>
                <c:pt idx="17409">
                  <c:v>-136.603020411242</c:v>
                </c:pt>
                <c:pt idx="17410">
                  <c:v>-141.629002093906</c:v>
                </c:pt>
                <c:pt idx="17411">
                  <c:v>-146.55804389070701</c:v>
                </c:pt>
                <c:pt idx="17412">
                  <c:v>-151.386788737145</c:v>
                </c:pt>
                <c:pt idx="17413">
                  <c:v>-156.11166200902801</c:v>
                </c:pt>
                <c:pt idx="17414">
                  <c:v>-160.72920634158899</c:v>
                </c:pt>
                <c:pt idx="17415">
                  <c:v>-165.23654372129599</c:v>
                </c:pt>
                <c:pt idx="17416">
                  <c:v>-169.63085777968001</c:v>
                </c:pt>
                <c:pt idx="17417">
                  <c:v>-173.90922853847701</c:v>
                </c:pt>
                <c:pt idx="17418">
                  <c:v>-178.06863650571</c:v>
                </c:pt>
                <c:pt idx="17419">
                  <c:v>-182.10597089044501</c:v>
                </c:pt>
                <c:pt idx="17420">
                  <c:v>-186.01819990004199</c:v>
                </c:pt>
                <c:pt idx="17421">
                  <c:v>-189.80283411265299</c:v>
                </c:pt>
                <c:pt idx="17422">
                  <c:v>-193.45741116522899</c:v>
                </c:pt>
                <c:pt idx="17423">
                  <c:v>-196.97933377570999</c:v>
                </c:pt>
                <c:pt idx="17424">
                  <c:v>-200.366036528808</c:v>
                </c:pt>
                <c:pt idx="17425">
                  <c:v>-203.61544775695199</c:v>
                </c:pt>
                <c:pt idx="17426">
                  <c:v>-206.72547452199501</c:v>
                </c:pt>
                <c:pt idx="17427">
                  <c:v>-209.69384245906599</c:v>
                </c:pt>
                <c:pt idx="17428">
                  <c:v>-212.51842439897499</c:v>
                </c:pt>
                <c:pt idx="17429">
                  <c:v>-215.19783809696401</c:v>
                </c:pt>
                <c:pt idx="17430">
                  <c:v>-217.72966500462499</c:v>
                </c:pt>
                <c:pt idx="17431">
                  <c:v>-220.11194561992701</c:v>
                </c:pt>
                <c:pt idx="17432">
                  <c:v>-222.34359449712301</c:v>
                </c:pt>
                <c:pt idx="17433">
                  <c:v>-224.42261415355</c:v>
                </c:pt>
                <c:pt idx="17434">
                  <c:v>-226.34772402634999</c:v>
                </c:pt>
                <c:pt idx="17435">
                  <c:v>-228.117824612433</c:v>
                </c:pt>
                <c:pt idx="17436">
                  <c:v>-229.73196963834999</c:v>
                </c:pt>
                <c:pt idx="17437">
                  <c:v>-231.188564503859</c:v>
                </c:pt>
                <c:pt idx="17438">
                  <c:v>-232.48651317119399</c:v>
                </c:pt>
                <c:pt idx="17439">
                  <c:v>-233.62547123672499</c:v>
                </c:pt>
                <c:pt idx="17440">
                  <c:v>-234.60406584924399</c:v>
                </c:pt>
                <c:pt idx="17441">
                  <c:v>-235.421692252567</c:v>
                </c:pt>
                <c:pt idx="17442">
                  <c:v>-236.078120688231</c:v>
                </c:pt>
                <c:pt idx="17443">
                  <c:v>-236.57252757267099</c:v>
                </c:pt>
                <c:pt idx="17444">
                  <c:v>-236.90477990823001</c:v>
                </c:pt>
                <c:pt idx="17445">
                  <c:v>-237.07474287681899</c:v>
                </c:pt>
                <c:pt idx="17446">
                  <c:v>-237.08242327494801</c:v>
                </c:pt>
                <c:pt idx="17447">
                  <c:v>-236.92763332726599</c:v>
                </c:pt>
                <c:pt idx="17448">
                  <c:v>-236.610466298673</c:v>
                </c:pt>
                <c:pt idx="17449">
                  <c:v>-236.13125916573301</c:v>
                </c:pt>
                <c:pt idx="17450">
                  <c:v>-235.49009527706201</c:v>
                </c:pt>
                <c:pt idx="17451">
                  <c:v>-234.68728462741601</c:v>
                </c:pt>
                <c:pt idx="17452">
                  <c:v>-233.72349096897</c:v>
                </c:pt>
                <c:pt idx="17453">
                  <c:v>-232.599690150915</c:v>
                </c:pt>
                <c:pt idx="17454">
                  <c:v>-231.31680850176701</c:v>
                </c:pt>
                <c:pt idx="17455">
                  <c:v>-229.87509689126199</c:v>
                </c:pt>
                <c:pt idx="17456">
                  <c:v>-228.27588875381301</c:v>
                </c:pt>
                <c:pt idx="17457">
                  <c:v>-226.52040408384701</c:v>
                </c:pt>
                <c:pt idx="17458">
                  <c:v>-224.60974348357499</c:v>
                </c:pt>
                <c:pt idx="17459">
                  <c:v>-222.544890444874</c:v>
                </c:pt>
                <c:pt idx="17460">
                  <c:v>-220.32779340775599</c:v>
                </c:pt>
                <c:pt idx="17461">
                  <c:v>-217.959713407408</c:v>
                </c:pt>
                <c:pt idx="17462">
                  <c:v>-215.442201203271</c:v>
                </c:pt>
                <c:pt idx="17463">
                  <c:v>-212.77675325227301</c:v>
                </c:pt>
                <c:pt idx="17464">
                  <c:v>-209.96573283292</c:v>
                </c:pt>
                <c:pt idx="17465">
                  <c:v>-207.010723689299</c:v>
                </c:pt>
                <c:pt idx="17466">
                  <c:v>-203.91367385635601</c:v>
                </c:pt>
                <c:pt idx="17467">
                  <c:v>-200.676851537608</c:v>
                </c:pt>
                <c:pt idx="17468">
                  <c:v>-197.30279607295901</c:v>
                </c:pt>
                <c:pt idx="17469">
                  <c:v>-193.793193402273</c:v>
                </c:pt>
                <c:pt idx="17470">
                  <c:v>-190.15064965376101</c:v>
                </c:pt>
                <c:pt idx="17471">
                  <c:v>-186.37797242390801</c:v>
                </c:pt>
                <c:pt idx="17472">
                  <c:v>-182.47782532684101</c:v>
                </c:pt>
                <c:pt idx="17473">
                  <c:v>-178.45271928971201</c:v>
                </c:pt>
                <c:pt idx="17474">
                  <c:v>-174.30516959720299</c:v>
                </c:pt>
                <c:pt idx="17475">
                  <c:v>-170.03814953263901</c:v>
                </c:pt>
                <c:pt idx="17476">
                  <c:v>-165.65456862254601</c:v>
                </c:pt>
                <c:pt idx="17477">
                  <c:v>-161.15726595693801</c:v>
                </c:pt>
                <c:pt idx="17478">
                  <c:v>-156.549466685488</c:v>
                </c:pt>
                <c:pt idx="17479">
                  <c:v>-151.83442361059701</c:v>
                </c:pt>
                <c:pt idx="17480">
                  <c:v>-147.01554823521201</c:v>
                </c:pt>
                <c:pt idx="17481">
                  <c:v>-142.095761945969</c:v>
                </c:pt>
                <c:pt idx="17482">
                  <c:v>-137.078768437299</c:v>
                </c:pt>
                <c:pt idx="17483">
                  <c:v>-131.968029492548</c:v>
                </c:pt>
                <c:pt idx="17484">
                  <c:v>-126.76647021473499</c:v>
                </c:pt>
                <c:pt idx="17485">
                  <c:v>-121.478218748486</c:v>
                </c:pt>
                <c:pt idx="17486">
                  <c:v>-116.10677174659099</c:v>
                </c:pt>
                <c:pt idx="17487">
                  <c:v>-110.655352660807</c:v>
                </c:pt>
                <c:pt idx="17488">
                  <c:v>-105.128008302749</c:v>
                </c:pt>
                <c:pt idx="17489">
                  <c:v>-99.528746898209505</c:v>
                </c:pt>
                <c:pt idx="17490">
                  <c:v>-93.861518145390505</c:v>
                </c:pt>
                <c:pt idx="17491">
                  <c:v>-88.129741129783795</c:v>
                </c:pt>
                <c:pt idx="17492">
                  <c:v>-82.3378885877122</c:v>
                </c:pt>
                <c:pt idx="17493">
                  <c:v>-76.489664493050199</c:v>
                </c:pt>
                <c:pt idx="17494">
                  <c:v>-70.588535538234893</c:v>
                </c:pt>
                <c:pt idx="17495">
                  <c:v>-64.639134214807697</c:v>
                </c:pt>
                <c:pt idx="17496">
                  <c:v>-58.645433228753099</c:v>
                </c:pt>
                <c:pt idx="17497">
                  <c:v>-52.611412368006199</c:v>
                </c:pt>
                <c:pt idx="17498">
                  <c:v>-46.541353758209802</c:v>
                </c:pt>
                <c:pt idx="17499">
                  <c:v>-40.439644528297798</c:v>
                </c:pt>
                <c:pt idx="17500">
                  <c:v>-34.310285851461202</c:v>
                </c:pt>
                <c:pt idx="17501">
                  <c:v>-28.1573810302983</c:v>
                </c:pt>
                <c:pt idx="17502">
                  <c:v>-21.985271380107399</c:v>
                </c:pt>
                <c:pt idx="17503">
                  <c:v>-15.798345111498699</c:v>
                </c:pt>
                <c:pt idx="17504">
                  <c:v>-9.6005533700085106</c:v>
                </c:pt>
                <c:pt idx="17505">
                  <c:v>-3.3959057789795501</c:v>
                </c:pt>
                <c:pt idx="17506">
                  <c:v>2.8113860527568901</c:v>
                </c:pt>
                <c:pt idx="17507">
                  <c:v>9.0169333583975799</c:v>
                </c:pt>
                <c:pt idx="17508">
                  <c:v>15.2161976579625</c:v>
                </c:pt>
                <c:pt idx="17509">
                  <c:v>21.4046784122859</c:v>
                </c:pt>
                <c:pt idx="17510">
                  <c:v>27.578391616134901</c:v>
                </c:pt>
                <c:pt idx="17511">
                  <c:v>33.733367410332498</c:v>
                </c:pt>
                <c:pt idx="17512">
                  <c:v>39.865339908304001</c:v>
                </c:pt>
                <c:pt idx="17513">
                  <c:v>45.969663409841999</c:v>
                </c:pt>
                <c:pt idx="17514">
                  <c:v>52.042644174259202</c:v>
                </c:pt>
                <c:pt idx="17515">
                  <c:v>58.080050161977503</c:v>
                </c:pt>
                <c:pt idx="17516">
                  <c:v>64.077649416315893</c:v>
                </c:pt>
                <c:pt idx="17517">
                  <c:v>70.031324782581606</c:v>
                </c:pt>
                <c:pt idx="17518">
                  <c:v>75.936966145561399</c:v>
                </c:pt>
                <c:pt idx="17519">
                  <c:v>81.790586493515093</c:v>
                </c:pt>
                <c:pt idx="17520">
                  <c:v>87.588177640235401</c:v>
                </c:pt>
                <c:pt idx="17521">
                  <c:v>93.325703730582802</c:v>
                </c:pt>
                <c:pt idx="17522">
                  <c:v>98.999235345059702</c:v>
                </c:pt>
                <c:pt idx="17523">
                  <c:v>104.604946479014</c:v>
                </c:pt>
                <c:pt idx="17524">
                  <c:v>110.138986247654</c:v>
                </c:pt>
                <c:pt idx="17525">
                  <c:v>115.59750251517001</c:v>
                </c:pt>
                <c:pt idx="17526">
                  <c:v>120.976787094108</c:v>
                </c:pt>
                <c:pt idx="17527">
                  <c:v>126.27315957841699</c:v>
                </c:pt>
                <c:pt idx="17528">
                  <c:v>131.483079027798</c:v>
                </c:pt>
                <c:pt idx="17529">
                  <c:v>136.60302041367601</c:v>
                </c:pt>
                <c:pt idx="17530">
                  <c:v>141.629002096552</c:v>
                </c:pt>
                <c:pt idx="17531">
                  <c:v>146.55804389356399</c:v>
                </c:pt>
                <c:pt idx="17532">
                  <c:v>151.38678874020999</c:v>
                </c:pt>
                <c:pt idx="17533">
                  <c:v>156.11166201230199</c:v>
                </c:pt>
                <c:pt idx="17534">
                  <c:v>160.729206345069</c:v>
                </c:pt>
                <c:pt idx="17535">
                  <c:v>165.23654372498001</c:v>
                </c:pt>
                <c:pt idx="17536">
                  <c:v>169.630857783566</c:v>
                </c:pt>
                <c:pt idx="17537">
                  <c:v>173.90922854256499</c:v>
                </c:pt>
                <c:pt idx="17538">
                  <c:v>178.068636509995</c:v>
                </c:pt>
                <c:pt idx="17539">
                  <c:v>182.10597089492799</c:v>
                </c:pt>
                <c:pt idx="17540">
                  <c:v>186.018199904721</c:v>
                </c:pt>
                <c:pt idx="17541">
                  <c:v>189.80283411752299</c:v>
                </c:pt>
                <c:pt idx="17542">
                  <c:v>193.457411170292</c:v>
                </c:pt>
                <c:pt idx="17543">
                  <c:v>196.97933378096101</c:v>
                </c:pt>
                <c:pt idx="17544">
                  <c:v>200.36603653424501</c:v>
                </c:pt>
                <c:pt idx="17545">
                  <c:v>203.61544776257301</c:v>
                </c:pt>
                <c:pt idx="17546">
                  <c:v>206.72547452779699</c:v>
                </c:pt>
                <c:pt idx="17547">
                  <c:v>209.69384246504799</c:v>
                </c:pt>
                <c:pt idx="17548">
                  <c:v>212.518424405133</c:v>
                </c:pt>
                <c:pt idx="17549">
                  <c:v>215.19783810329599</c:v>
                </c:pt>
                <c:pt idx="17550">
                  <c:v>217.72966501112899</c:v>
                </c:pt>
                <c:pt idx="17551">
                  <c:v>220.1119456266</c:v>
                </c:pt>
                <c:pt idx="17552">
                  <c:v>222.343594503963</c:v>
                </c:pt>
                <c:pt idx="17553">
                  <c:v>224.422614160553</c:v>
                </c:pt>
                <c:pt idx="17554">
                  <c:v>226.347724033514</c:v>
                </c:pt>
                <c:pt idx="17555">
                  <c:v>228.117824619755</c:v>
                </c:pt>
                <c:pt idx="17556">
                  <c:v>229.731969645829</c:v>
                </c:pt>
                <c:pt idx="17557">
                  <c:v>231.18856451148901</c:v>
                </c:pt>
                <c:pt idx="17558">
                  <c:v>232.48651317897401</c:v>
                </c:pt>
                <c:pt idx="17559">
                  <c:v>233.62547124465101</c:v>
                </c:pt>
                <c:pt idx="17560">
                  <c:v>234.604065857314</c:v>
                </c:pt>
                <c:pt idx="17561">
                  <c:v>235.42169226077701</c:v>
                </c:pt>
                <c:pt idx="17562">
                  <c:v>236.07812069657899</c:v>
                </c:pt>
                <c:pt idx="17563">
                  <c:v>236.572527581153</c:v>
                </c:pt>
                <c:pt idx="17564">
                  <c:v>236.90477991684301</c:v>
                </c:pt>
                <c:pt idx="17565">
                  <c:v>237.07474288556</c:v>
                </c:pt>
                <c:pt idx="17566">
                  <c:v>237.08242328381399</c:v>
                </c:pt>
                <c:pt idx="17567">
                  <c:v>236.927633336253</c:v>
                </c:pt>
                <c:pt idx="17568">
                  <c:v>236.61046630777901</c:v>
                </c:pt>
                <c:pt idx="17569">
                  <c:v>236.13125917495299</c:v>
                </c:pt>
                <c:pt idx="17570">
                  <c:v>235.490095286393</c:v>
                </c:pt>
                <c:pt idx="17571">
                  <c:v>234.68728463685599</c:v>
                </c:pt>
                <c:pt idx="17572">
                  <c:v>233.72349097851401</c:v>
                </c:pt>
                <c:pt idx="17573">
                  <c:v>232.59969016056101</c:v>
                </c:pt>
                <c:pt idx="17574">
                  <c:v>231.31680851151</c:v>
                </c:pt>
                <c:pt idx="17575">
                  <c:v>229.875096901099</c:v>
                </c:pt>
                <c:pt idx="17576">
                  <c:v>228.27588876374099</c:v>
                </c:pt>
                <c:pt idx="17577">
                  <c:v>226.520404093862</c:v>
                </c:pt>
                <c:pt idx="17578">
                  <c:v>224.60974349367399</c:v>
                </c:pt>
                <c:pt idx="17579">
                  <c:v>222.544890455054</c:v>
                </c:pt>
                <c:pt idx="17580">
                  <c:v>220.327793418011</c:v>
                </c:pt>
                <c:pt idx="17581">
                  <c:v>217.95971341773699</c:v>
                </c:pt>
                <c:pt idx="17582">
                  <c:v>215.44220121366899</c:v>
                </c:pt>
                <c:pt idx="17583">
                  <c:v>212.77675326273601</c:v>
                </c:pt>
                <c:pt idx="17584">
                  <c:v>209.96573284344601</c:v>
                </c:pt>
                <c:pt idx="17585">
                  <c:v>207.01072369988299</c:v>
                </c:pt>
                <c:pt idx="17586">
                  <c:v>203.913673866995</c:v>
                </c:pt>
                <c:pt idx="17587">
                  <c:v>200.67685154829701</c:v>
                </c:pt>
                <c:pt idx="17588">
                  <c:v>197.302796083695</c:v>
                </c:pt>
                <c:pt idx="17589">
                  <c:v>193.79319341305401</c:v>
                </c:pt>
                <c:pt idx="17590">
                  <c:v>190.15064966458201</c:v>
                </c:pt>
                <c:pt idx="17591">
                  <c:v>186.37797243476501</c:v>
                </c:pt>
                <c:pt idx="17592">
                  <c:v>182.47782533773099</c:v>
                </c:pt>
                <c:pt idx="17593">
                  <c:v>178.452719300631</c:v>
                </c:pt>
                <c:pt idx="17594">
                  <c:v>174.305169608147</c:v>
                </c:pt>
                <c:pt idx="17595">
                  <c:v>170.03814954360399</c:v>
                </c:pt>
                <c:pt idx="17596">
                  <c:v>165.65456863352799</c:v>
                </c:pt>
                <c:pt idx="17597">
                  <c:v>161.15726596793399</c:v>
                </c:pt>
                <c:pt idx="17598">
                  <c:v>156.54946669649499</c:v>
                </c:pt>
                <c:pt idx="17599">
                  <c:v>151.83442362161099</c:v>
                </c:pt>
                <c:pt idx="17600">
                  <c:v>147.015548246229</c:v>
                </c:pt>
                <c:pt idx="17601">
                  <c:v>142.095761956986</c:v>
                </c:pt>
                <c:pt idx="17602">
                  <c:v>137.07876844831199</c:v>
                </c:pt>
                <c:pt idx="17603">
                  <c:v>131.968029503553</c:v>
                </c:pt>
                <c:pt idx="17604">
                  <c:v>126.76647022572899</c:v>
                </c:pt>
                <c:pt idx="17605">
                  <c:v>121.478218759464</c:v>
                </c:pt>
                <c:pt idx="17606">
                  <c:v>116.106771757551</c:v>
                </c:pt>
                <c:pt idx="17607">
                  <c:v>110.655352671744</c:v>
                </c:pt>
                <c:pt idx="17608">
                  <c:v>105.12800831366199</c:v>
                </c:pt>
                <c:pt idx="17609">
                  <c:v>99.528746909092106</c:v>
                </c:pt>
                <c:pt idx="17610">
                  <c:v>93.861518156238304</c:v>
                </c:pt>
                <c:pt idx="17611">
                  <c:v>88.129741140598497</c:v>
                </c:pt>
                <c:pt idx="17612">
                  <c:v>82.337888598488405</c:v>
                </c:pt>
                <c:pt idx="17613">
                  <c:v>76.489664503780503</c:v>
                </c:pt>
                <c:pt idx="17614">
                  <c:v>70.588535548919197</c:v>
                </c:pt>
                <c:pt idx="17615">
                  <c:v>64.639134225444295</c:v>
                </c:pt>
                <c:pt idx="17616">
                  <c:v>58.645433239332803</c:v>
                </c:pt>
                <c:pt idx="17617">
                  <c:v>52.611412378530801</c:v>
                </c:pt>
                <c:pt idx="17618">
                  <c:v>46.541353768672003</c:v>
                </c:pt>
                <c:pt idx="17619">
                  <c:v>40.4396445386976</c:v>
                </c:pt>
                <c:pt idx="17620">
                  <c:v>34.310285861794902</c:v>
                </c:pt>
                <c:pt idx="17621">
                  <c:v>28.157381040560502</c:v>
                </c:pt>
                <c:pt idx="17622">
                  <c:v>21.9852713902979</c:v>
                </c:pt>
                <c:pt idx="17623">
                  <c:v>15.798345121612201</c:v>
                </c:pt>
                <c:pt idx="17624">
                  <c:v>9.6005533800411609</c:v>
                </c:pt>
                <c:pt idx="17625">
                  <c:v>3.3959057889314401</c:v>
                </c:pt>
                <c:pt idx="17626">
                  <c:v>-2.8113860428912898</c:v>
                </c:pt>
                <c:pt idx="17627">
                  <c:v>-9.0169333486237697</c:v>
                </c:pt>
                <c:pt idx="17628">
                  <c:v>-15.2161976482786</c:v>
                </c:pt>
                <c:pt idx="17629">
                  <c:v>-21.404678402695598</c:v>
                </c:pt>
                <c:pt idx="17630">
                  <c:v>-27.578391606642001</c:v>
                </c:pt>
                <c:pt idx="17631">
                  <c:v>-33.733367400942399</c:v>
                </c:pt>
                <c:pt idx="17632">
                  <c:v>-39.865339899014899</c:v>
                </c:pt>
                <c:pt idx="17633">
                  <c:v>-45.9696634006593</c:v>
                </c:pt>
                <c:pt idx="17634">
                  <c:v>-52.042644165184903</c:v>
                </c:pt>
                <c:pt idx="17635">
                  <c:v>-58.0800501530152</c:v>
                </c:pt>
                <c:pt idx="17636">
                  <c:v>-64.077649407467405</c:v>
                </c:pt>
                <c:pt idx="17637">
                  <c:v>-70.031324773850599</c:v>
                </c:pt>
                <c:pt idx="17638">
                  <c:v>-75.936966136949707</c:v>
                </c:pt>
                <c:pt idx="17639">
                  <c:v>-81.790586485026395</c:v>
                </c:pt>
                <c:pt idx="17640">
                  <c:v>-87.588177631871503</c:v>
                </c:pt>
                <c:pt idx="17641">
                  <c:v>-93.325703722345594</c:v>
                </c:pt>
                <c:pt idx="17642">
                  <c:v>-98.999235336951003</c:v>
                </c:pt>
                <c:pt idx="17643">
                  <c:v>-104.604946471037</c:v>
                </c:pt>
                <c:pt idx="17644">
                  <c:v>-110.138986239812</c:v>
                </c:pt>
                <c:pt idx="17645">
                  <c:v>-115.597502507464</c:v>
                </c:pt>
                <c:pt idx="17646">
                  <c:v>-120.97678708654099</c:v>
                </c:pt>
                <c:pt idx="17647">
                  <c:v>-126.27315957099</c:v>
                </c:pt>
                <c:pt idx="17648">
                  <c:v>-131.483079020513</c:v>
                </c:pt>
                <c:pt idx="17649">
                  <c:v>-136.60302040653599</c:v>
                </c:pt>
                <c:pt idx="17650">
                  <c:v>-141.62900208955801</c:v>
                </c:pt>
                <c:pt idx="17651">
                  <c:v>-146.55804388671899</c:v>
                </c:pt>
                <c:pt idx="17652">
                  <c:v>-151.38678873351699</c:v>
                </c:pt>
                <c:pt idx="17653">
                  <c:v>-156.11166200576</c:v>
                </c:pt>
                <c:pt idx="17654">
                  <c:v>-160.729206338681</c:v>
                </c:pt>
                <c:pt idx="17655">
                  <c:v>-165.23654371874801</c:v>
                </c:pt>
                <c:pt idx="17656">
                  <c:v>-169.63085777749299</c:v>
                </c:pt>
                <c:pt idx="17657">
                  <c:v>-173.90922853664901</c:v>
                </c:pt>
                <c:pt idx="17658">
                  <c:v>-178.068636504241</c:v>
                </c:pt>
                <c:pt idx="17659">
                  <c:v>-182.105970889335</c:v>
                </c:pt>
                <c:pt idx="17660">
                  <c:v>-186.01819989929101</c:v>
                </c:pt>
                <c:pt idx="17661">
                  <c:v>-189.80283411225901</c:v>
                </c:pt>
                <c:pt idx="17662">
                  <c:v>-193.45741116519301</c:v>
                </c:pt>
                <c:pt idx="17663">
                  <c:v>-196.97933377602999</c:v>
                </c:pt>
                <c:pt idx="17664">
                  <c:v>-200.36603652948301</c:v>
                </c:pt>
                <c:pt idx="17665">
                  <c:v>-203.61544775797901</c:v>
                </c:pt>
                <c:pt idx="17666">
                  <c:v>-206.725474523375</c:v>
                </c:pt>
                <c:pt idx="17667">
                  <c:v>-209.69384246079699</c:v>
                </c:pt>
                <c:pt idx="17668">
                  <c:v>-212.518424401056</c:v>
                </c:pt>
                <c:pt idx="17669">
                  <c:v>-215.19783809939199</c:v>
                </c:pt>
                <c:pt idx="17670">
                  <c:v>-217.7296650074</c:v>
                </c:pt>
                <c:pt idx="17671">
                  <c:v>-220.11194562304601</c:v>
                </c:pt>
                <c:pt idx="17672">
                  <c:v>-222.343594500585</c:v>
                </c:pt>
                <c:pt idx="17673">
                  <c:v>-224.42261415735101</c:v>
                </c:pt>
                <c:pt idx="17674">
                  <c:v>-226.34772403048899</c:v>
                </c:pt>
                <c:pt idx="17675">
                  <c:v>-228.117824616908</c:v>
                </c:pt>
                <c:pt idx="17676">
                  <c:v>-229.73196964316</c:v>
                </c:pt>
                <c:pt idx="17677">
                  <c:v>-231.18856450899901</c:v>
                </c:pt>
                <c:pt idx="17678">
                  <c:v>-232.48651317666199</c:v>
                </c:pt>
                <c:pt idx="17679">
                  <c:v>-233.62547124252001</c:v>
                </c:pt>
                <c:pt idx="17680">
                  <c:v>-234.604065855361</c:v>
                </c:pt>
                <c:pt idx="17681">
                  <c:v>-235.421692259005</c:v>
                </c:pt>
                <c:pt idx="17682">
                  <c:v>-236.07812069498601</c:v>
                </c:pt>
                <c:pt idx="17683">
                  <c:v>-236.57252757974001</c:v>
                </c:pt>
                <c:pt idx="17684">
                  <c:v>-236.90477991560999</c:v>
                </c:pt>
                <c:pt idx="17685">
                  <c:v>-237.07474288450601</c:v>
                </c:pt>
                <c:pt idx="17686">
                  <c:v>-237.08242328294</c:v>
                </c:pt>
                <c:pt idx="17687">
                  <c:v>-236.927633335558</c:v>
                </c:pt>
                <c:pt idx="17688">
                  <c:v>-236.61046630726301</c:v>
                </c:pt>
                <c:pt idx="17689">
                  <c:v>-236.13125917461599</c:v>
                </c:pt>
                <c:pt idx="17690">
                  <c:v>-235.490095286235</c:v>
                </c:pt>
                <c:pt idx="17691">
                  <c:v>-234.687284636876</c:v>
                </c:pt>
                <c:pt idx="17692">
                  <c:v>-233.72349097871199</c:v>
                </c:pt>
                <c:pt idx="17693">
                  <c:v>-232.59969016093501</c:v>
                </c:pt>
                <c:pt idx="17694">
                  <c:v>-231.31680851205999</c:v>
                </c:pt>
                <c:pt idx="17695">
                  <c:v>-229.875096901826</c:v>
                </c:pt>
                <c:pt idx="17696">
                  <c:v>-228.27588876464301</c:v>
                </c:pt>
                <c:pt idx="17697">
                  <c:v>-226.52040409493799</c:v>
                </c:pt>
                <c:pt idx="17698">
                  <c:v>-224.609743494924</c:v>
                </c:pt>
                <c:pt idx="17699">
                  <c:v>-222.544890456475</c:v>
                </c:pt>
                <c:pt idx="17700">
                  <c:v>-220.327793419605</c:v>
                </c:pt>
                <c:pt idx="17701">
                  <c:v>-217.95971341950101</c:v>
                </c:pt>
                <c:pt idx="17702">
                  <c:v>-215.44220121560301</c:v>
                </c:pt>
                <c:pt idx="17703">
                  <c:v>-212.77675326483899</c:v>
                </c:pt>
                <c:pt idx="17704">
                  <c:v>-209.96573284571599</c:v>
                </c:pt>
                <c:pt idx="17705">
                  <c:v>-207.01072370232001</c:v>
                </c:pt>
                <c:pt idx="17706">
                  <c:v>-203.91367386959601</c:v>
                </c:pt>
                <c:pt idx="17707">
                  <c:v>-200.67685155106199</c:v>
                </c:pt>
                <c:pt idx="17708">
                  <c:v>-197.302796086623</c:v>
                </c:pt>
                <c:pt idx="17709">
                  <c:v>-193.793193416142</c:v>
                </c:pt>
                <c:pt idx="17710">
                  <c:v>-190.15064966782899</c:v>
                </c:pt>
                <c:pt idx="17711">
                  <c:v>-186.37797243816999</c:v>
                </c:pt>
                <c:pt idx="17712">
                  <c:v>-182.477825341293</c:v>
                </c:pt>
                <c:pt idx="17713">
                  <c:v>-178.45271930434799</c:v>
                </c:pt>
                <c:pt idx="17714">
                  <c:v>-174.30516961201801</c:v>
                </c:pt>
                <c:pt idx="17715">
                  <c:v>-170.03814954762501</c:v>
                </c:pt>
                <c:pt idx="17716">
                  <c:v>-165.65456863770001</c:v>
                </c:pt>
                <c:pt idx="17717">
                  <c:v>-161.157265972255</c:v>
                </c:pt>
                <c:pt idx="17718">
                  <c:v>-156.549466700962</c:v>
                </c:pt>
                <c:pt idx="17719">
                  <c:v>-151.83442362622301</c:v>
                </c:pt>
                <c:pt idx="17720">
                  <c:v>-147.01554825098199</c:v>
                </c:pt>
                <c:pt idx="17721">
                  <c:v>-142.09576196187899</c:v>
                </c:pt>
                <c:pt idx="17722">
                  <c:v>-137.078768453343</c:v>
                </c:pt>
                <c:pt idx="17723">
                  <c:v>-131.96802950872001</c:v>
                </c:pt>
                <c:pt idx="17724">
                  <c:v>-126.76647023103099</c:v>
                </c:pt>
                <c:pt idx="17725">
                  <c:v>-121.478218764899</c:v>
                </c:pt>
                <c:pt idx="17726">
                  <c:v>-116.106771763116</c:v>
                </c:pt>
                <c:pt idx="17727">
                  <c:v>-110.65535267743699</c:v>
                </c:pt>
                <c:pt idx="17728">
                  <c:v>-105.12800831947899</c:v>
                </c:pt>
                <c:pt idx="17729">
                  <c:v>-99.528746915033693</c:v>
                </c:pt>
                <c:pt idx="17730">
                  <c:v>-93.861518162301905</c:v>
                </c:pt>
                <c:pt idx="17731">
                  <c:v>-88.129741146779594</c:v>
                </c:pt>
                <c:pt idx="17732">
                  <c:v>-82.337888604785206</c:v>
                </c:pt>
                <c:pt idx="17733">
                  <c:v>-76.489664510192895</c:v>
                </c:pt>
                <c:pt idx="17734">
                  <c:v>-70.588535555443698</c:v>
                </c:pt>
                <c:pt idx="17735">
                  <c:v>-64.639134232077097</c:v>
                </c:pt>
                <c:pt idx="17736">
                  <c:v>-58.6454332460739</c:v>
                </c:pt>
                <c:pt idx="17737">
                  <c:v>-52.611412385374699</c:v>
                </c:pt>
                <c:pt idx="17738">
                  <c:v>-46.541353775618703</c:v>
                </c:pt>
                <c:pt idx="17739">
                  <c:v>-40.439644545743498</c:v>
                </c:pt>
                <c:pt idx="17740">
                  <c:v>-34.310285868936198</c:v>
                </c:pt>
                <c:pt idx="17741">
                  <c:v>-28.157381047795401</c:v>
                </c:pt>
                <c:pt idx="17742">
                  <c:v>-21.9852713976228</c:v>
                </c:pt>
                <c:pt idx="17743">
                  <c:v>-15.798345129027</c:v>
                </c:pt>
                <c:pt idx="17744">
                  <c:v>-9.6005533875404101</c:v>
                </c:pt>
                <c:pt idx="17745">
                  <c:v>-3.3959057965133002</c:v>
                </c:pt>
                <c:pt idx="17746">
                  <c:v>2.8113860352286602</c:v>
                </c:pt>
                <c:pt idx="17747">
                  <c:v>9.0169333408821899</c:v>
                </c:pt>
                <c:pt idx="17748">
                  <c:v>15.2161976404618</c:v>
                </c:pt>
                <c:pt idx="17749">
                  <c:v>21.404678394807199</c:v>
                </c:pt>
                <c:pt idx="17750">
                  <c:v>27.578391598685599</c:v>
                </c:pt>
                <c:pt idx="17751">
                  <c:v>33.733367392918097</c:v>
                </c:pt>
                <c:pt idx="17752">
                  <c:v>39.865339890928198</c:v>
                </c:pt>
                <c:pt idx="17753">
                  <c:v>45.969663392513802</c:v>
                </c:pt>
                <c:pt idx="17754">
                  <c:v>52.042644156978803</c:v>
                </c:pt>
                <c:pt idx="17755">
                  <c:v>58.080050144755901</c:v>
                </c:pt>
                <c:pt idx="17756">
                  <c:v>64.077649399154794</c:v>
                </c:pt>
                <c:pt idx="17757">
                  <c:v>70.031324765488506</c:v>
                </c:pt>
                <c:pt idx="17758">
                  <c:v>75.936966128541698</c:v>
                </c:pt>
                <c:pt idx="17759">
                  <c:v>81.790586476574404</c:v>
                </c:pt>
                <c:pt idx="17760">
                  <c:v>87.588177623378996</c:v>
                </c:pt>
                <c:pt idx="17761">
                  <c:v>93.3257037138128</c:v>
                </c:pt>
                <c:pt idx="17762">
                  <c:v>98.999235328385097</c:v>
                </c:pt>
                <c:pt idx="17763">
                  <c:v>104.60494646244</c:v>
                </c:pt>
                <c:pt idx="17764">
                  <c:v>110.138986231186</c:v>
                </c:pt>
                <c:pt idx="17765">
                  <c:v>115.59750249881201</c:v>
                </c:pt>
                <c:pt idx="17766">
                  <c:v>120.97678707786601</c:v>
                </c:pt>
                <c:pt idx="17767">
                  <c:v>126.27315956229501</c:v>
                </c:pt>
                <c:pt idx="17768">
                  <c:v>131.48307901180101</c:v>
                </c:pt>
                <c:pt idx="17769">
                  <c:v>136.60302039780899</c:v>
                </c:pt>
                <c:pt idx="17770">
                  <c:v>141.62900208082101</c:v>
                </c:pt>
                <c:pt idx="17771">
                  <c:v>146.55804387797301</c:v>
                </c:pt>
                <c:pt idx="17772">
                  <c:v>151.38678872476601</c:v>
                </c:pt>
                <c:pt idx="17773">
                  <c:v>156.111661997006</c:v>
                </c:pt>
                <c:pt idx="17774">
                  <c:v>160.72920632992901</c:v>
                </c:pt>
                <c:pt idx="17775">
                  <c:v>165.23654370999901</c:v>
                </c:pt>
                <c:pt idx="17776">
                  <c:v>169.630857768749</c:v>
                </c:pt>
                <c:pt idx="17777">
                  <c:v>173.90922852791601</c:v>
                </c:pt>
                <c:pt idx="17778">
                  <c:v>178.06863649551801</c:v>
                </c:pt>
                <c:pt idx="17779">
                  <c:v>182.10597088062801</c:v>
                </c:pt>
                <c:pt idx="17780">
                  <c:v>186.01819989060201</c:v>
                </c:pt>
                <c:pt idx="17781">
                  <c:v>189.80283410358999</c:v>
                </c:pt>
                <c:pt idx="17782">
                  <c:v>193.45741115654701</c:v>
                </c:pt>
                <c:pt idx="17783">
                  <c:v>196.97933376741</c:v>
                </c:pt>
                <c:pt idx="17784">
                  <c:v>200.36603652089201</c:v>
                </c:pt>
                <c:pt idx="17785">
                  <c:v>203.61544774942001</c:v>
                </c:pt>
                <c:pt idx="17786">
                  <c:v>206.72547451484999</c:v>
                </c:pt>
                <c:pt idx="17787">
                  <c:v>209.69384245230901</c:v>
                </c:pt>
                <c:pt idx="17788">
                  <c:v>212.51842439260699</c:v>
                </c:pt>
                <c:pt idx="17789">
                  <c:v>215.19783809098601</c:v>
                </c:pt>
                <c:pt idx="17790">
                  <c:v>217.72966499903899</c:v>
                </c:pt>
                <c:pt idx="17791">
                  <c:v>220.111945614733</c:v>
                </c:pt>
                <c:pt idx="17792">
                  <c:v>222.34359449232201</c:v>
                </c:pt>
                <c:pt idx="17793">
                  <c:v>224.42261414914199</c:v>
                </c:pt>
                <c:pt idx="17794">
                  <c:v>226.347724022335</c:v>
                </c:pt>
                <c:pt idx="17795">
                  <c:v>228.11782460881301</c:v>
                </c:pt>
                <c:pt idx="17796">
                  <c:v>229.73196963512501</c:v>
                </c:pt>
                <c:pt idx="17797">
                  <c:v>231.188564501028</c:v>
                </c:pt>
                <c:pt idx="17798">
                  <c:v>232.486513168757</c:v>
                </c:pt>
                <c:pt idx="17799">
                  <c:v>233.62547123468201</c:v>
                </c:pt>
                <c:pt idx="17800">
                  <c:v>234.604065847594</c:v>
                </c:pt>
                <c:pt idx="17801">
                  <c:v>235.42169225130999</c:v>
                </c:pt>
                <c:pt idx="17802">
                  <c:v>236.078120687367</c:v>
                </c:pt>
                <c:pt idx="17803">
                  <c:v>236.572527572198</c:v>
                </c:pt>
                <c:pt idx="17804">
                  <c:v>236.90477990814799</c:v>
                </c:pt>
                <c:pt idx="17805">
                  <c:v>237.07474287712699</c:v>
                </c:pt>
                <c:pt idx="17806">
                  <c:v>237.082423275645</c:v>
                </c:pt>
                <c:pt idx="17807">
                  <c:v>236.92763332835</c:v>
                </c:pt>
                <c:pt idx="17808">
                  <c:v>236.610466300143</c:v>
                </c:pt>
                <c:pt idx="17809">
                  <c:v>236.13125916758699</c:v>
                </c:pt>
                <c:pt idx="17810">
                  <c:v>235.490095279299</c:v>
                </c:pt>
                <c:pt idx="17811">
                  <c:v>234.68728463003399</c:v>
                </c:pt>
                <c:pt idx="17812">
                  <c:v>233.72349097196701</c:v>
                </c:pt>
                <c:pt idx="17813">
                  <c:v>232.59969015428999</c:v>
                </c:pt>
                <c:pt idx="17814">
                  <c:v>231.31680850551601</c:v>
                </c:pt>
                <c:pt idx="17815">
                  <c:v>229.87509689538501</c:v>
                </c:pt>
                <c:pt idx="17816">
                  <c:v>228.275888758306</c:v>
                </c:pt>
                <c:pt idx="17817">
                  <c:v>226.52040408870801</c:v>
                </c:pt>
                <c:pt idx="17818">
                  <c:v>224.609743488802</c:v>
                </c:pt>
                <c:pt idx="17819">
                  <c:v>222.54489045046401</c:v>
                </c:pt>
                <c:pt idx="17820">
                  <c:v>220.327793413705</c:v>
                </c:pt>
                <c:pt idx="17821">
                  <c:v>217.95971341371401</c:v>
                </c:pt>
                <c:pt idx="17822">
                  <c:v>215.44220120993199</c:v>
                </c:pt>
                <c:pt idx="17823">
                  <c:v>212.77675325928399</c:v>
                </c:pt>
                <c:pt idx="17824">
                  <c:v>209.96573284027801</c:v>
                </c:pt>
                <c:pt idx="17825">
                  <c:v>207.01072369700199</c:v>
                </c:pt>
                <c:pt idx="17826">
                  <c:v>203.91367386440001</c:v>
                </c:pt>
                <c:pt idx="17827">
                  <c:v>200.676851545988</c:v>
                </c:pt>
                <c:pt idx="17828">
                  <c:v>197.30279608167299</c:v>
                </c:pt>
                <c:pt idx="17829">
                  <c:v>193.79319341131699</c:v>
                </c:pt>
                <c:pt idx="17830">
                  <c:v>190.15064966313</c:v>
                </c:pt>
                <c:pt idx="17831">
                  <c:v>186.37797243360001</c:v>
                </c:pt>
                <c:pt idx="17832">
                  <c:v>182.47782533685</c:v>
                </c:pt>
                <c:pt idx="17833">
                  <c:v>178.45271930003599</c:v>
                </c:pt>
                <c:pt idx="17834">
                  <c:v>174.30516960783501</c:v>
                </c:pt>
                <c:pt idx="17835">
                  <c:v>170.03814954357699</c:v>
                </c:pt>
                <c:pt idx="17836">
                  <c:v>165.65456863378299</c:v>
                </c:pt>
                <c:pt idx="17837">
                  <c:v>161.15726596847099</c:v>
                </c:pt>
                <c:pt idx="17838">
                  <c:v>156.54946669731299</c:v>
                </c:pt>
                <c:pt idx="17839">
                  <c:v>151.83442362271001</c:v>
                </c:pt>
                <c:pt idx="17840">
                  <c:v>147.01554824760601</c:v>
                </c:pt>
                <c:pt idx="17841">
                  <c:v>142.09576195864</c:v>
                </c:pt>
                <c:pt idx="17842">
                  <c:v>137.07876845024199</c:v>
                </c:pt>
                <c:pt idx="17843">
                  <c:v>131.96802950575801</c:v>
                </c:pt>
                <c:pt idx="17844">
                  <c:v>126.766470228209</c:v>
                </c:pt>
                <c:pt idx="17845">
                  <c:v>121.47821876221499</c:v>
                </c:pt>
                <c:pt idx="17846">
                  <c:v>116.106771760573</c:v>
                </c:pt>
                <c:pt idx="17847">
                  <c:v>110.655352675036</c:v>
                </c:pt>
                <c:pt idx="17848">
                  <c:v>105.128008317219</c:v>
                </c:pt>
                <c:pt idx="17849">
                  <c:v>99.528746912914301</c:v>
                </c:pt>
                <c:pt idx="17850">
                  <c:v>93.861518160324806</c:v>
                </c:pt>
                <c:pt idx="17851">
                  <c:v>88.129741144943793</c:v>
                </c:pt>
                <c:pt idx="17852">
                  <c:v>82.337888603092594</c:v>
                </c:pt>
                <c:pt idx="17853">
                  <c:v>76.489664508641695</c:v>
                </c:pt>
                <c:pt idx="17854">
                  <c:v>70.588535554033797</c:v>
                </c:pt>
                <c:pt idx="17855">
                  <c:v>64.639134230810399</c:v>
                </c:pt>
                <c:pt idx="17856">
                  <c:v>58.645433244950397</c:v>
                </c:pt>
                <c:pt idx="17857">
                  <c:v>52.611412384394399</c:v>
                </c:pt>
                <c:pt idx="17858">
                  <c:v>46.541353774781598</c:v>
                </c:pt>
                <c:pt idx="17859">
                  <c:v>40.439644545049497</c:v>
                </c:pt>
                <c:pt idx="17860">
                  <c:v>34.3102858683854</c:v>
                </c:pt>
                <c:pt idx="17861">
                  <c:v>28.157381047387801</c:v>
                </c:pt>
                <c:pt idx="17862">
                  <c:v>21.985271397356598</c:v>
                </c:pt>
                <c:pt idx="17863">
                  <c:v>15.7983451289003</c:v>
                </c:pt>
                <c:pt idx="17864">
                  <c:v>9.6005533875569409</c:v>
                </c:pt>
                <c:pt idx="17865">
                  <c:v>3.3959057966711801</c:v>
                </c:pt>
                <c:pt idx="17866">
                  <c:v>-2.81138603492942</c:v>
                </c:pt>
                <c:pt idx="17867">
                  <c:v>-9.0169333404434404</c:v>
                </c:pt>
                <c:pt idx="17868">
                  <c:v>-15.2161976398835</c:v>
                </c:pt>
                <c:pt idx="17869">
                  <c:v>-21.404678394089402</c:v>
                </c:pt>
                <c:pt idx="17870">
                  <c:v>-27.578391597830102</c:v>
                </c:pt>
                <c:pt idx="17871">
                  <c:v>-33.733367391924901</c:v>
                </c:pt>
                <c:pt idx="17872">
                  <c:v>-39.865339889797298</c:v>
                </c:pt>
                <c:pt idx="17873">
                  <c:v>-45.969663391245298</c:v>
                </c:pt>
                <c:pt idx="17874">
                  <c:v>-52.042644155578103</c:v>
                </c:pt>
                <c:pt idx="17875">
                  <c:v>-58.080050143217498</c:v>
                </c:pt>
                <c:pt idx="17876">
                  <c:v>-64.077649397482404</c:v>
                </c:pt>
                <c:pt idx="17877">
                  <c:v>-70.031324763682093</c:v>
                </c:pt>
                <c:pt idx="17878">
                  <c:v>-75.936966126604901</c:v>
                </c:pt>
                <c:pt idx="17879">
                  <c:v>-81.790586474507194</c:v>
                </c:pt>
                <c:pt idx="17880">
                  <c:v>-87.5881776211816</c:v>
                </c:pt>
                <c:pt idx="17881">
                  <c:v>-93.325703711490505</c:v>
                </c:pt>
                <c:pt idx="17882">
                  <c:v>-98.999235325932503</c:v>
                </c:pt>
                <c:pt idx="17883">
                  <c:v>-104.604946459861</c:v>
                </c:pt>
                <c:pt idx="17884">
                  <c:v>-110.138986228481</c:v>
                </c:pt>
                <c:pt idx="17885">
                  <c:v>-115.597502495982</c:v>
                </c:pt>
                <c:pt idx="17886">
                  <c:v>-120.97678707491301</c:v>
                </c:pt>
                <c:pt idx="17887">
                  <c:v>-126.27315955922001</c:v>
                </c:pt>
                <c:pt idx="17888">
                  <c:v>-131.48307900860601</c:v>
                </c:pt>
                <c:pt idx="17889">
                  <c:v>-136.60302039449499</c:v>
                </c:pt>
                <c:pt idx="17890">
                  <c:v>-141.629002077389</c:v>
                </c:pt>
                <c:pt idx="17891">
                  <c:v>-146.55804387442501</c:v>
                </c:pt>
                <c:pt idx="17892">
                  <c:v>-151.38678872110199</c:v>
                </c:pt>
                <c:pt idx="17893">
                  <c:v>-156.11166199322901</c:v>
                </c:pt>
                <c:pt idx="17894">
                  <c:v>-160.72920632604001</c:v>
                </c:pt>
                <c:pt idx="17895">
                  <c:v>-165.23654370600099</c:v>
                </c:pt>
                <c:pt idx="17896">
                  <c:v>-169.630857764642</c:v>
                </c:pt>
                <c:pt idx="17897">
                  <c:v>-173.90922852370201</c:v>
                </c:pt>
                <c:pt idx="17898">
                  <c:v>-178.06863649119899</c:v>
                </c:pt>
                <c:pt idx="17899">
                  <c:v>-182.10597087620499</c:v>
                </c:pt>
                <c:pt idx="17900">
                  <c:v>-186.01819988607701</c:v>
                </c:pt>
                <c:pt idx="17901">
                  <c:v>-189.802834098966</c:v>
                </c:pt>
                <c:pt idx="17902">
                  <c:v>-193.457411151825</c:v>
                </c:pt>
                <c:pt idx="17903">
                  <c:v>-196.97933376259201</c:v>
                </c:pt>
                <c:pt idx="17904">
                  <c:v>-200.36603651598</c:v>
                </c:pt>
                <c:pt idx="17905">
                  <c:v>-203.615447744416</c:v>
                </c:pt>
                <c:pt idx="17906">
                  <c:v>-206.725474509755</c:v>
                </c:pt>
                <c:pt idx="17907">
                  <c:v>-209.693842447126</c:v>
                </c:pt>
                <c:pt idx="17908">
                  <c:v>-212.51842438733701</c:v>
                </c:pt>
                <c:pt idx="17909">
                  <c:v>-215.19783808563099</c:v>
                </c:pt>
                <c:pt idx="17910">
                  <c:v>-217.72966499360101</c:v>
                </c:pt>
                <c:pt idx="17911">
                  <c:v>-220.11194560921501</c:v>
                </c:pt>
                <c:pt idx="17912">
                  <c:v>-222.34359448672501</c:v>
                </c:pt>
                <c:pt idx="17913">
                  <c:v>-224.42261414346899</c:v>
                </c:pt>
                <c:pt idx="17914">
                  <c:v>-226.34772401658799</c:v>
                </c:pt>
                <c:pt idx="17915">
                  <c:v>-228.11782460299199</c:v>
                </c:pt>
                <c:pt idx="17916">
                  <c:v>-229.73196962923399</c:v>
                </c:pt>
                <c:pt idx="17917">
                  <c:v>-231.18856449506899</c:v>
                </c:pt>
                <c:pt idx="17918">
                  <c:v>-232.486513162731</c:v>
                </c:pt>
                <c:pt idx="17919">
                  <c:v>-233.625471228593</c:v>
                </c:pt>
                <c:pt idx="17920">
                  <c:v>-234.604065841444</c:v>
                </c:pt>
                <c:pt idx="17921">
                  <c:v>-235.42169224509999</c:v>
                </c:pt>
                <c:pt idx="17922">
                  <c:v>-236.07812068109899</c:v>
                </c:pt>
                <c:pt idx="17923">
                  <c:v>-236.57252756587599</c:v>
                </c:pt>
                <c:pt idx="17924">
                  <c:v>-236.904779901773</c:v>
                </c:pt>
                <c:pt idx="17925">
                  <c:v>-237.07474287070099</c:v>
                </c:pt>
                <c:pt idx="17926">
                  <c:v>-237.08242326917099</c:v>
                </c:pt>
                <c:pt idx="17927">
                  <c:v>-236.92763332183</c:v>
                </c:pt>
                <c:pt idx="17928">
                  <c:v>-236.61046629357901</c:v>
                </c:pt>
                <c:pt idx="17929">
                  <c:v>-236.13125916098201</c:v>
                </c:pt>
                <c:pt idx="17930">
                  <c:v>-235.490095272655</c:v>
                </c:pt>
                <c:pt idx="17931">
                  <c:v>-234.687284623354</c:v>
                </c:pt>
                <c:pt idx="17932">
                  <c:v>-233.72349096525201</c:v>
                </c:pt>
                <c:pt idx="17933">
                  <c:v>-232.59969014754199</c:v>
                </c:pt>
                <c:pt idx="17934">
                  <c:v>-231.316808498738</c:v>
                </c:pt>
                <c:pt idx="17935">
                  <c:v>-229.87509688858</c:v>
                </c:pt>
                <c:pt idx="17936">
                  <c:v>-228.275888751476</c:v>
                </c:pt>
                <c:pt idx="17937">
                  <c:v>-226.52040408185499</c:v>
                </c:pt>
                <c:pt idx="17938">
                  <c:v>-224.60974348192801</c:v>
                </c:pt>
                <c:pt idx="17939">
                  <c:v>-222.54489044357101</c:v>
                </c:pt>
                <c:pt idx="17940">
                  <c:v>-220.32779340679701</c:v>
                </c:pt>
                <c:pt idx="17941">
                  <c:v>-217.95971340679199</c:v>
                </c:pt>
                <c:pt idx="17942">
                  <c:v>-215.442201202999</c:v>
                </c:pt>
                <c:pt idx="17943">
                  <c:v>-212.77675325234199</c:v>
                </c:pt>
                <c:pt idx="17944">
                  <c:v>-209.96573283333001</c:v>
                </c:pt>
                <c:pt idx="17945">
                  <c:v>-207.01072369004899</c:v>
                </c:pt>
                <c:pt idx="17946">
                  <c:v>-203.91367385744499</c:v>
                </c:pt>
                <c:pt idx="17947">
                  <c:v>-200.67685153903301</c:v>
                </c:pt>
                <c:pt idx="17948">
                  <c:v>-197.30279607471999</c:v>
                </c:pt>
                <c:pt idx="17949">
                  <c:v>-193.79319340436999</c:v>
                </c:pt>
                <c:pt idx="17950">
                  <c:v>-190.15064965619101</c:v>
                </c:pt>
                <c:pt idx="17951">
                  <c:v>-186.377972426669</c:v>
                </c:pt>
                <c:pt idx="17952">
                  <c:v>-182.47782532993199</c:v>
                </c:pt>
                <c:pt idx="17953">
                  <c:v>-178.452719293131</c:v>
                </c:pt>
                <c:pt idx="17954">
                  <c:v>-174.30516960094701</c:v>
                </c:pt>
                <c:pt idx="17955">
                  <c:v>-170.03814953670701</c:v>
                </c:pt>
                <c:pt idx="17956">
                  <c:v>-165.65456862693401</c:v>
                </c:pt>
                <c:pt idx="17957">
                  <c:v>-161.157265961646</c:v>
                </c:pt>
                <c:pt idx="17958">
                  <c:v>-156.54946669051199</c:v>
                </c:pt>
                <c:pt idx="17959">
                  <c:v>-151.834423615937</c:v>
                </c:pt>
                <c:pt idx="17960">
                  <c:v>-147.01554824086099</c:v>
                </c:pt>
                <c:pt idx="17961">
                  <c:v>-142.09576195192801</c:v>
                </c:pt>
                <c:pt idx="17962">
                  <c:v>-137.078768443564</c:v>
                </c:pt>
                <c:pt idx="17963">
                  <c:v>-131.968029499116</c:v>
                </c:pt>
                <c:pt idx="17964">
                  <c:v>-126.766470221603</c:v>
                </c:pt>
                <c:pt idx="17965">
                  <c:v>-121.47821875565199</c:v>
                </c:pt>
                <c:pt idx="17966">
                  <c:v>-116.106771754051</c:v>
                </c:pt>
                <c:pt idx="17967">
                  <c:v>-110.655352668557</c:v>
                </c:pt>
                <c:pt idx="17968">
                  <c:v>-105.128008310786</c:v>
                </c:pt>
                <c:pt idx="17969">
                  <c:v>-99.528746906529406</c:v>
                </c:pt>
                <c:pt idx="17970">
                  <c:v>-93.861518153993103</c:v>
                </c:pt>
                <c:pt idx="17971">
                  <c:v>-88.1297411386617</c:v>
                </c:pt>
                <c:pt idx="17972">
                  <c:v>-82.337888596865497</c:v>
                </c:pt>
                <c:pt idx="17973">
                  <c:v>-76.489664502471598</c:v>
                </c:pt>
                <c:pt idx="17974">
                  <c:v>-70.588535547922405</c:v>
                </c:pt>
                <c:pt idx="17975">
                  <c:v>-64.639134224755907</c:v>
                </c:pt>
                <c:pt idx="17976">
                  <c:v>-58.645433238958297</c:v>
                </c:pt>
                <c:pt idx="17977">
                  <c:v>-52.611412378464699</c:v>
                </c:pt>
                <c:pt idx="17978">
                  <c:v>-46.541353768919898</c:v>
                </c:pt>
                <c:pt idx="17979">
                  <c:v>-40.439644539253898</c:v>
                </c:pt>
                <c:pt idx="17980">
                  <c:v>-34.310285862655903</c:v>
                </c:pt>
                <c:pt idx="17981">
                  <c:v>-28.157381041729899</c:v>
                </c:pt>
                <c:pt idx="17982">
                  <c:v>-21.985271391772098</c:v>
                </c:pt>
                <c:pt idx="17983">
                  <c:v>-15.798345123391</c:v>
                </c:pt>
                <c:pt idx="17984">
                  <c:v>-9.6005533821229605</c:v>
                </c:pt>
                <c:pt idx="17985">
                  <c:v>-3.39590579131431</c:v>
                </c:pt>
                <c:pt idx="17986">
                  <c:v>2.8113860402091899</c:v>
                </c:pt>
                <c:pt idx="17987">
                  <c:v>9.0169333456424301</c:v>
                </c:pt>
                <c:pt idx="17988">
                  <c:v>15.216197645001699</c:v>
                </c:pt>
                <c:pt idx="17989">
                  <c:v>21.404678399125</c:v>
                </c:pt>
                <c:pt idx="17990">
                  <c:v>27.5783916027776</c:v>
                </c:pt>
                <c:pt idx="17991">
                  <c:v>33.733367396789802</c:v>
                </c:pt>
                <c:pt idx="17992">
                  <c:v>39.865339894574099</c:v>
                </c:pt>
                <c:pt idx="17993">
                  <c:v>45.969663395932102</c:v>
                </c:pt>
                <c:pt idx="17994">
                  <c:v>52.042644160173097</c:v>
                </c:pt>
                <c:pt idx="17995">
                  <c:v>58.080050147722503</c:v>
                </c:pt>
                <c:pt idx="17996">
                  <c:v>64.077649401897503</c:v>
                </c:pt>
                <c:pt idx="17997">
                  <c:v>70.031324768001696</c:v>
                </c:pt>
                <c:pt idx="17998">
                  <c:v>75.936966130829106</c:v>
                </c:pt>
                <c:pt idx="17999">
                  <c:v>81.790586478634097</c:v>
                </c:pt>
                <c:pt idx="18000">
                  <c:v>87.588177625213007</c:v>
                </c:pt>
                <c:pt idx="18001">
                  <c:v>93.3257037154209</c:v>
                </c:pt>
                <c:pt idx="18002">
                  <c:v>98.999235329765696</c:v>
                </c:pt>
                <c:pt idx="18003">
                  <c:v>104.604946463593</c:v>
                </c:pt>
                <c:pt idx="18004">
                  <c:v>110.138986232113</c:v>
                </c:pt>
                <c:pt idx="18005">
                  <c:v>115.59750249951099</c:v>
                </c:pt>
                <c:pt idx="18006">
                  <c:v>120.976787078339</c:v>
                </c:pt>
                <c:pt idx="18007">
                  <c:v>126.27315956254201</c:v>
                </c:pt>
                <c:pt idx="18008">
                  <c:v>131.48307901182301</c:v>
                </c:pt>
                <c:pt idx="18009">
                  <c:v>136.603020397606</c:v>
                </c:pt>
                <c:pt idx="18010">
                  <c:v>141.62900208039301</c:v>
                </c:pt>
                <c:pt idx="18011">
                  <c:v>146.558043877323</c:v>
                </c:pt>
                <c:pt idx="18012">
                  <c:v>151.38678872389201</c:v>
                </c:pt>
                <c:pt idx="18013">
                  <c:v>156.11166199591099</c:v>
                </c:pt>
                <c:pt idx="18014">
                  <c:v>160.72920632861201</c:v>
                </c:pt>
                <c:pt idx="18015">
                  <c:v>165.23654370846401</c:v>
                </c:pt>
                <c:pt idx="18016">
                  <c:v>169.63085776699501</c:v>
                </c:pt>
                <c:pt idx="18017">
                  <c:v>173.909228525944</c:v>
                </c:pt>
                <c:pt idx="18018">
                  <c:v>178.06863649333101</c:v>
                </c:pt>
                <c:pt idx="18019">
                  <c:v>182.105970878226</c:v>
                </c:pt>
                <c:pt idx="18020">
                  <c:v>186.01819988798701</c:v>
                </c:pt>
                <c:pt idx="18021">
                  <c:v>189.802834100762</c:v>
                </c:pt>
                <c:pt idx="18022">
                  <c:v>193.45741115350901</c:v>
                </c:pt>
                <c:pt idx="18023">
                  <c:v>196.97933376416199</c:v>
                </c:pt>
                <c:pt idx="18024">
                  <c:v>200.36603651743701</c:v>
                </c:pt>
                <c:pt idx="18025">
                  <c:v>203.61544774576001</c:v>
                </c:pt>
                <c:pt idx="18026">
                  <c:v>206.72547451098501</c:v>
                </c:pt>
                <c:pt idx="18027">
                  <c:v>209.693842448244</c:v>
                </c:pt>
                <c:pt idx="18028">
                  <c:v>212.518424388341</c:v>
                </c:pt>
                <c:pt idx="18029">
                  <c:v>215.19783808652201</c:v>
                </c:pt>
                <c:pt idx="18030">
                  <c:v>217.72966499437899</c:v>
                </c:pt>
                <c:pt idx="18031">
                  <c:v>220.111945609879</c:v>
                </c:pt>
                <c:pt idx="18032">
                  <c:v>222.34359448727599</c:v>
                </c:pt>
                <c:pt idx="18033">
                  <c:v>224.422614143906</c:v>
                </c:pt>
                <c:pt idx="18034">
                  <c:v>226.347724016912</c:v>
                </c:pt>
                <c:pt idx="18035">
                  <c:v>228.11782460320401</c:v>
                </c:pt>
                <c:pt idx="18036">
                  <c:v>229.73196962933301</c:v>
                </c:pt>
                <c:pt idx="18037">
                  <c:v>231.188564495055</c:v>
                </c:pt>
                <c:pt idx="18038">
                  <c:v>232.486513162606</c:v>
                </c:pt>
                <c:pt idx="18039">
                  <c:v>233.625471228355</c:v>
                </c:pt>
                <c:pt idx="18040">
                  <c:v>234.60406584109501</c:v>
                </c:pt>
                <c:pt idx="18041">
                  <c:v>235.42169224464101</c:v>
                </c:pt>
                <c:pt idx="18042">
                  <c:v>236.078120680529</c:v>
                </c:pt>
                <c:pt idx="18043">
                  <c:v>236.572527565196</c:v>
                </c:pt>
                <c:pt idx="18044">
                  <c:v>236.90477990098299</c:v>
                </c:pt>
                <c:pt idx="18045">
                  <c:v>237.07474286980201</c:v>
                </c:pt>
                <c:pt idx="18046">
                  <c:v>237.08242326816401</c:v>
                </c:pt>
                <c:pt idx="18047">
                  <c:v>236.92763332071499</c:v>
                </c:pt>
                <c:pt idx="18048">
                  <c:v>236.61046629235699</c:v>
                </c:pt>
                <c:pt idx="18049">
                  <c:v>236.13125915965401</c:v>
                </c:pt>
                <c:pt idx="18050">
                  <c:v>235.49009527122001</c:v>
                </c:pt>
                <c:pt idx="18051">
                  <c:v>234.687284621815</c:v>
                </c:pt>
                <c:pt idx="18052">
                  <c:v>233.72349096360901</c:v>
                </c:pt>
                <c:pt idx="18053">
                  <c:v>232.59969014579599</c:v>
                </c:pt>
                <c:pt idx="18054">
                  <c:v>231.31680849688999</c:v>
                </c:pt>
                <c:pt idx="18055">
                  <c:v>229.875096886629</c:v>
                </c:pt>
                <c:pt idx="18056">
                  <c:v>228.27588874942401</c:v>
                </c:pt>
                <c:pt idx="18057">
                  <c:v>226.52040407970401</c:v>
                </c:pt>
                <c:pt idx="18058">
                  <c:v>224.609743479678</c:v>
                </c:pt>
                <c:pt idx="18059">
                  <c:v>222.544890441224</c:v>
                </c:pt>
                <c:pt idx="18060">
                  <c:v>220.327793404353</c:v>
                </c:pt>
                <c:pt idx="18061">
                  <c:v>217.95971340425299</c:v>
                </c:pt>
                <c:pt idx="18062">
                  <c:v>215.442201200364</c:v>
                </c:pt>
                <c:pt idx="18063">
                  <c:v>212.77675324961501</c:v>
                </c:pt>
                <c:pt idx="18064">
                  <c:v>209.96573283051001</c:v>
                </c:pt>
                <c:pt idx="18065">
                  <c:v>207.01072368713901</c:v>
                </c:pt>
                <c:pt idx="18066">
                  <c:v>203.913673854444</c:v>
                </c:pt>
                <c:pt idx="18067">
                  <c:v>200.676851535944</c:v>
                </c:pt>
                <c:pt idx="18068">
                  <c:v>197.302796071545</c:v>
                </c:pt>
                <c:pt idx="18069">
                  <c:v>193.793193401107</c:v>
                </c:pt>
                <c:pt idx="18070">
                  <c:v>190.15064965284299</c:v>
                </c:pt>
                <c:pt idx="18071">
                  <c:v>186.37797242323799</c:v>
                </c:pt>
                <c:pt idx="18072">
                  <c:v>182.47782532641801</c:v>
                </c:pt>
                <c:pt idx="18073">
                  <c:v>178.45271928953699</c:v>
                </c:pt>
                <c:pt idx="18074">
                  <c:v>174.30516959727399</c:v>
                </c:pt>
                <c:pt idx="18075">
                  <c:v>170.038149532955</c:v>
                </c:pt>
                <c:pt idx="18076">
                  <c:v>165.654568623107</c:v>
                </c:pt>
                <c:pt idx="18077">
                  <c:v>161.15726595774299</c:v>
                </c:pt>
                <c:pt idx="18078">
                  <c:v>156.54946668653599</c:v>
                </c:pt>
                <c:pt idx="18079">
                  <c:v>151.83442361188801</c:v>
                </c:pt>
                <c:pt idx="18080">
                  <c:v>147.015548236744</c:v>
                </c:pt>
                <c:pt idx="18081">
                  <c:v>142.09576194773999</c:v>
                </c:pt>
                <c:pt idx="18082">
                  <c:v>137.07876843930899</c:v>
                </c:pt>
                <c:pt idx="18083">
                  <c:v>131.96802949479499</c:v>
                </c:pt>
                <c:pt idx="18084">
                  <c:v>126.76647021722</c:v>
                </c:pt>
                <c:pt idx="18085">
                  <c:v>121.478218751203</c:v>
                </c:pt>
                <c:pt idx="18086">
                  <c:v>116.10677174954201</c:v>
                </c:pt>
                <c:pt idx="18087">
                  <c:v>110.65535266399</c:v>
                </c:pt>
                <c:pt idx="18088">
                  <c:v>105.128008306162</c:v>
                </c:pt>
                <c:pt idx="18089">
                  <c:v>99.5287469018499</c:v>
                </c:pt>
                <c:pt idx="18090">
                  <c:v>93.861518149256696</c:v>
                </c:pt>
                <c:pt idx="18091">
                  <c:v>88.129741133875797</c:v>
                </c:pt>
                <c:pt idx="18092">
                  <c:v>82.337888592026403</c:v>
                </c:pt>
                <c:pt idx="18093">
                  <c:v>76.489664497584698</c:v>
                </c:pt>
                <c:pt idx="18094">
                  <c:v>70.588535542987799</c:v>
                </c:pt>
                <c:pt idx="18095">
                  <c:v>64.639134219777205</c:v>
                </c:pt>
                <c:pt idx="18096">
                  <c:v>58.645433233935599</c:v>
                </c:pt>
                <c:pt idx="18097">
                  <c:v>52.611412373401599</c:v>
                </c:pt>
                <c:pt idx="18098">
                  <c:v>46.541353763814499</c:v>
                </c:pt>
                <c:pt idx="18099">
                  <c:v>40.439644534108098</c:v>
                </c:pt>
                <c:pt idx="18100">
                  <c:v>34.310285857477098</c:v>
                </c:pt>
                <c:pt idx="18101">
                  <c:v>28.157381036516199</c:v>
                </c:pt>
                <c:pt idx="18102">
                  <c:v>21.9852713865235</c:v>
                </c:pt>
                <c:pt idx="18103">
                  <c:v>15.7983451181113</c:v>
                </c:pt>
                <c:pt idx="18104">
                  <c:v>9.6005533768138207</c:v>
                </c:pt>
                <c:pt idx="18105">
                  <c:v>3.39590578597763</c:v>
                </c:pt>
                <c:pt idx="18106">
                  <c:v>-2.8113860455697299</c:v>
                </c:pt>
                <c:pt idx="18107">
                  <c:v>-9.0169333510268306</c:v>
                </c:pt>
                <c:pt idx="18108">
                  <c:v>-15.216197650408199</c:v>
                </c:pt>
                <c:pt idx="18109">
                  <c:v>-21.4046784045516</c:v>
                </c:pt>
                <c:pt idx="18110">
                  <c:v>-27.578391608222599</c:v>
                </c:pt>
                <c:pt idx="18111">
                  <c:v>-33.733367402249499</c:v>
                </c:pt>
                <c:pt idx="18112">
                  <c:v>-39.865339900048397</c:v>
                </c:pt>
                <c:pt idx="18113">
                  <c:v>-45.969663401421101</c:v>
                </c:pt>
                <c:pt idx="18114">
                  <c:v>-52.042644165673202</c:v>
                </c:pt>
                <c:pt idx="18115">
                  <c:v>-58.0800501532336</c:v>
                </c:pt>
                <c:pt idx="18116">
                  <c:v>-64.077649407410405</c:v>
                </c:pt>
                <c:pt idx="18117">
                  <c:v>-70.031324773523806</c:v>
                </c:pt>
                <c:pt idx="18118">
                  <c:v>-75.936966136353107</c:v>
                </c:pt>
                <c:pt idx="18119">
                  <c:v>-81.790586484161693</c:v>
                </c:pt>
                <c:pt idx="18120">
                  <c:v>-87.588177630738798</c:v>
                </c:pt>
                <c:pt idx="18121">
                  <c:v>-93.325703720942997</c:v>
                </c:pt>
                <c:pt idx="18122">
                  <c:v>-98.999235335284993</c:v>
                </c:pt>
                <c:pt idx="18123">
                  <c:v>-104.604946469106</c:v>
                </c:pt>
                <c:pt idx="18124">
                  <c:v>-110.138986237618</c:v>
                </c:pt>
                <c:pt idx="18125">
                  <c:v>-115.59750250500799</c:v>
                </c:pt>
                <c:pt idx="18126">
                  <c:v>-120.97678708382399</c:v>
                </c:pt>
                <c:pt idx="18127">
                  <c:v>-126.27315956801399</c:v>
                </c:pt>
                <c:pt idx="18128">
                  <c:v>-131.483079017281</c:v>
                </c:pt>
                <c:pt idx="18129">
                  <c:v>-136.60302040304799</c:v>
                </c:pt>
                <c:pt idx="18130">
                  <c:v>-141.62900208581701</c:v>
                </c:pt>
                <c:pt idx="18131">
                  <c:v>-146.558043882726</c:v>
                </c:pt>
                <c:pt idx="18132">
                  <c:v>-151.386788729274</c:v>
                </c:pt>
                <c:pt idx="18133">
                  <c:v>-156.11166200126999</c:v>
                </c:pt>
                <c:pt idx="18134">
                  <c:v>-160.729206333945</c:v>
                </c:pt>
                <c:pt idx="18135">
                  <c:v>-165.23654371377</c:v>
                </c:pt>
                <c:pt idx="18136">
                  <c:v>-169.63085777227201</c:v>
                </c:pt>
                <c:pt idx="18137">
                  <c:v>-173.90922853119201</c:v>
                </c:pt>
                <c:pt idx="18138">
                  <c:v>-178.068636498546</c:v>
                </c:pt>
                <c:pt idx="18139">
                  <c:v>-182.10597088340799</c:v>
                </c:pt>
                <c:pt idx="18140">
                  <c:v>-186.01819989313299</c:v>
                </c:pt>
                <c:pt idx="18141">
                  <c:v>-189.80283410587199</c:v>
                </c:pt>
                <c:pt idx="18142">
                  <c:v>-193.45741115857999</c:v>
                </c:pt>
                <c:pt idx="18143">
                  <c:v>-196.979333769194</c:v>
                </c:pt>
                <c:pt idx="18144">
                  <c:v>-200.36603652242701</c:v>
                </c:pt>
                <c:pt idx="18145">
                  <c:v>-203.615447750708</c:v>
                </c:pt>
                <c:pt idx="18146">
                  <c:v>-206.72547451588801</c:v>
                </c:pt>
                <c:pt idx="18147">
                  <c:v>-209.69384245309999</c:v>
                </c:pt>
                <c:pt idx="18148">
                  <c:v>-212.51842439315101</c:v>
                </c:pt>
                <c:pt idx="18149">
                  <c:v>-215.19783809128199</c:v>
                </c:pt>
                <c:pt idx="18150">
                  <c:v>-217.72966499908901</c:v>
                </c:pt>
                <c:pt idx="18151">
                  <c:v>-220.11194561453701</c:v>
                </c:pt>
                <c:pt idx="18152">
                  <c:v>-222.34359449188</c:v>
                </c:pt>
                <c:pt idx="18153">
                  <c:v>-224.42261414845501</c:v>
                </c:pt>
                <c:pt idx="18154">
                  <c:v>-226.34772402140601</c:v>
                </c:pt>
                <c:pt idx="18155">
                  <c:v>-228.11782460763999</c:v>
                </c:pt>
                <c:pt idx="18156">
                  <c:v>-229.73196963371001</c:v>
                </c:pt>
                <c:pt idx="18157">
                  <c:v>-231.188564499373</c:v>
                </c:pt>
                <c:pt idx="18158">
                  <c:v>-232.48651316686201</c:v>
                </c:pt>
                <c:pt idx="18159">
                  <c:v>-233.62547123254899</c:v>
                </c:pt>
                <c:pt idx="18160">
                  <c:v>-234.60406584522499</c:v>
                </c:pt>
                <c:pt idx="18161">
                  <c:v>-235.42169224870599</c:v>
                </c:pt>
                <c:pt idx="18162">
                  <c:v>-236.07812068452799</c:v>
                </c:pt>
                <c:pt idx="18163">
                  <c:v>-236.572527569128</c:v>
                </c:pt>
                <c:pt idx="18164">
                  <c:v>-236.904779904847</c:v>
                </c:pt>
                <c:pt idx="18165">
                  <c:v>-237.07474287359699</c:v>
                </c:pt>
                <c:pt idx="18166">
                  <c:v>-237.082423271887</c:v>
                </c:pt>
                <c:pt idx="18167">
                  <c:v>-236.92763332436701</c:v>
                </c:pt>
                <c:pt idx="18168">
                  <c:v>-236.61046629593699</c:v>
                </c:pt>
                <c:pt idx="18169">
                  <c:v>-236.13125916316</c:v>
                </c:pt>
                <c:pt idx="18170">
                  <c:v>-235.49009527465199</c:v>
                </c:pt>
                <c:pt idx="18171">
                  <c:v>-234.687284625171</c:v>
                </c:pt>
                <c:pt idx="18172">
                  <c:v>-233.72349096688899</c:v>
                </c:pt>
                <c:pt idx="18173">
                  <c:v>-232.59969014899801</c:v>
                </c:pt>
                <c:pt idx="18174">
                  <c:v>-231.31680850001399</c:v>
                </c:pt>
                <c:pt idx="18175">
                  <c:v>-229.87509688967401</c:v>
                </c:pt>
                <c:pt idx="18176">
                  <c:v>-228.27588875238999</c:v>
                </c:pt>
                <c:pt idx="18177">
                  <c:v>-226.52040408258799</c:v>
                </c:pt>
                <c:pt idx="18178">
                  <c:v>-224.609743482482</c:v>
                </c:pt>
                <c:pt idx="18179">
                  <c:v>-222.544890443946</c:v>
                </c:pt>
                <c:pt idx="18180">
                  <c:v>-220.32779340699199</c:v>
                </c:pt>
                <c:pt idx="18181">
                  <c:v>-217.95971340680899</c:v>
                </c:pt>
                <c:pt idx="18182">
                  <c:v>-215.442201202836</c:v>
                </c:pt>
                <c:pt idx="18183">
                  <c:v>-212.77675325200201</c:v>
                </c:pt>
                <c:pt idx="18184">
                  <c:v>-209.96573283281199</c:v>
                </c:pt>
                <c:pt idx="18185">
                  <c:v>-207.01072368935499</c:v>
                </c:pt>
                <c:pt idx="18186">
                  <c:v>-203.91367385657401</c:v>
                </c:pt>
                <c:pt idx="18187">
                  <c:v>-200.67685153798701</c:v>
                </c:pt>
                <c:pt idx="18188">
                  <c:v>-197.30279607350101</c:v>
                </c:pt>
                <c:pt idx="18189">
                  <c:v>-193.79319340297599</c:v>
                </c:pt>
                <c:pt idx="18190">
                  <c:v>-190.150649654624</c:v>
                </c:pt>
                <c:pt idx="18191">
                  <c:v>-186.37797242493099</c:v>
                </c:pt>
                <c:pt idx="18192">
                  <c:v>-182.47782532802299</c:v>
                </c:pt>
                <c:pt idx="18193">
                  <c:v>-178.452719291053</c:v>
                </c:pt>
                <c:pt idx="18194">
                  <c:v>-174.30516959869999</c:v>
                </c:pt>
                <c:pt idx="18195">
                  <c:v>-170.03814953429199</c:v>
                </c:pt>
                <c:pt idx="18196">
                  <c:v>-165.65456862435499</c:v>
                </c:pt>
                <c:pt idx="18197">
                  <c:v>-161.15726595890001</c:v>
                </c:pt>
                <c:pt idx="18198">
                  <c:v>-156.549466687604</c:v>
                </c:pt>
                <c:pt idx="18199">
                  <c:v>-151.834423612866</c:v>
                </c:pt>
                <c:pt idx="18200">
                  <c:v>-147.01554823763101</c:v>
                </c:pt>
                <c:pt idx="18201">
                  <c:v>-142.09576194853801</c:v>
                </c:pt>
                <c:pt idx="18202">
                  <c:v>-137.078768440017</c:v>
                </c:pt>
                <c:pt idx="18203">
                  <c:v>-131.96802949541299</c:v>
                </c:pt>
                <c:pt idx="18204">
                  <c:v>-126.766470217745</c:v>
                </c:pt>
                <c:pt idx="18205">
                  <c:v>-121.47821875164</c:v>
                </c:pt>
                <c:pt idx="18206">
                  <c:v>-116.10677174989</c:v>
                </c:pt>
                <c:pt idx="18207">
                  <c:v>-110.655352664247</c:v>
                </c:pt>
                <c:pt idx="18208">
                  <c:v>-105.12800830632899</c:v>
                </c:pt>
                <c:pt idx="18209">
                  <c:v>-99.528746901926993</c:v>
                </c:pt>
                <c:pt idx="18210">
                  <c:v>-93.861518149247601</c:v>
                </c:pt>
                <c:pt idx="18211">
                  <c:v>-88.1297411337748</c:v>
                </c:pt>
                <c:pt idx="18212">
                  <c:v>-82.337888591837299</c:v>
                </c:pt>
                <c:pt idx="18213">
                  <c:v>-76.489664497309306</c:v>
                </c:pt>
                <c:pt idx="18214">
                  <c:v>-70.588535542622395</c:v>
                </c:pt>
                <c:pt idx="18215">
                  <c:v>-64.639134219323793</c:v>
                </c:pt>
                <c:pt idx="18216">
                  <c:v>-58.645433233395799</c:v>
                </c:pt>
                <c:pt idx="18217">
                  <c:v>-52.611412372773799</c:v>
                </c:pt>
                <c:pt idx="18218">
                  <c:v>-46.541353763100403</c:v>
                </c:pt>
                <c:pt idx="18219">
                  <c:v>-40.4396445333077</c:v>
                </c:pt>
                <c:pt idx="18220">
                  <c:v>-34.310285856590397</c:v>
                </c:pt>
                <c:pt idx="18221">
                  <c:v>-28.1573810355451</c:v>
                </c:pt>
                <c:pt idx="18222">
                  <c:v>-21.9852713854679</c:v>
                </c:pt>
                <c:pt idx="18223">
                  <c:v>-15.7983451169712</c:v>
                </c:pt>
                <c:pt idx="18224">
                  <c:v>-9.6005533755911792</c:v>
                </c:pt>
                <c:pt idx="18225">
                  <c:v>-3.39590578467421</c:v>
                </c:pt>
                <c:pt idx="18226">
                  <c:v>2.8113860469576002</c:v>
                </c:pt>
                <c:pt idx="18227">
                  <c:v>9.0169333524973094</c:v>
                </c:pt>
                <c:pt idx="18228">
                  <c:v>15.2161976519594</c:v>
                </c:pt>
                <c:pt idx="18229">
                  <c:v>21.404678406181802</c:v>
                </c:pt>
                <c:pt idx="18230">
                  <c:v>27.5783916099317</c:v>
                </c:pt>
                <c:pt idx="18231">
                  <c:v>33.733367404037601</c:v>
                </c:pt>
                <c:pt idx="18232">
                  <c:v>39.8653399019136</c:v>
                </c:pt>
                <c:pt idx="18233">
                  <c:v>45.969663403363398</c:v>
                </c:pt>
                <c:pt idx="18234">
                  <c:v>52.0426441676926</c:v>
                </c:pt>
                <c:pt idx="18235">
                  <c:v>58.080050155324599</c:v>
                </c:pt>
                <c:pt idx="18236">
                  <c:v>64.077649409578498</c:v>
                </c:pt>
                <c:pt idx="18237">
                  <c:v>70.031324775765299</c:v>
                </c:pt>
                <c:pt idx="18238">
                  <c:v>75.936966138666193</c:v>
                </c:pt>
                <c:pt idx="18239">
                  <c:v>81.790586486546403</c:v>
                </c:pt>
                <c:pt idx="18240">
                  <c:v>87.588177633193197</c:v>
                </c:pt>
                <c:pt idx="18241">
                  <c:v>93.325703723469104</c:v>
                </c:pt>
                <c:pt idx="18242">
                  <c:v>98.999235337877096</c:v>
                </c:pt>
                <c:pt idx="18243">
                  <c:v>104.604946471766</c:v>
                </c:pt>
                <c:pt idx="18244">
                  <c:v>110.138986240344</c:v>
                </c:pt>
                <c:pt idx="18245">
                  <c:v>115.59750250779901</c:v>
                </c:pt>
                <c:pt idx="18246">
                  <c:v>120.976787086679</c:v>
                </c:pt>
                <c:pt idx="18247">
                  <c:v>126.273159570933</c:v>
                </c:pt>
                <c:pt idx="18248">
                  <c:v>131.48307902026099</c:v>
                </c:pt>
                <c:pt idx="18249">
                  <c:v>136.60302040609</c:v>
                </c:pt>
                <c:pt idx="18250">
                  <c:v>141.62900208891801</c:v>
                </c:pt>
                <c:pt idx="18251">
                  <c:v>146.55804388588501</c:v>
                </c:pt>
                <c:pt idx="18252">
                  <c:v>151.38678873249</c:v>
                </c:pt>
                <c:pt idx="18253">
                  <c:v>156.11166200454201</c:v>
                </c:pt>
                <c:pt idx="18254">
                  <c:v>160.72920633727301</c:v>
                </c:pt>
                <c:pt idx="18255">
                  <c:v>165.23654371715</c:v>
                </c:pt>
                <c:pt idx="18256">
                  <c:v>169.630857775706</c:v>
                </c:pt>
                <c:pt idx="18257">
                  <c:v>173.90922853467501</c:v>
                </c:pt>
                <c:pt idx="18258">
                  <c:v>178.06863650208001</c:v>
                </c:pt>
                <c:pt idx="18259">
                  <c:v>182.10597088699001</c:v>
                </c:pt>
                <c:pt idx="18260">
                  <c:v>186.01819989676201</c:v>
                </c:pt>
                <c:pt idx="18261">
                  <c:v>189.802834109548</c:v>
                </c:pt>
                <c:pt idx="18262">
                  <c:v>193.457411162299</c:v>
                </c:pt>
                <c:pt idx="18263">
                  <c:v>196.97933377295601</c:v>
                </c:pt>
                <c:pt idx="18264">
                  <c:v>200.366036526231</c:v>
                </c:pt>
                <c:pt idx="18265">
                  <c:v>203.61544775455201</c:v>
                </c:pt>
                <c:pt idx="18266">
                  <c:v>206.72547451977201</c:v>
                </c:pt>
                <c:pt idx="18267">
                  <c:v>209.69384245702</c:v>
                </c:pt>
                <c:pt idx="18268">
                  <c:v>212.518424397107</c:v>
                </c:pt>
                <c:pt idx="18269">
                  <c:v>215.197838095273</c:v>
                </c:pt>
                <c:pt idx="18270">
                  <c:v>217.72966500311301</c:v>
                </c:pt>
                <c:pt idx="18271">
                  <c:v>220.11194561859301</c:v>
                </c:pt>
                <c:pt idx="18272">
                  <c:v>222.34359449596701</c:v>
                </c:pt>
                <c:pt idx="18273">
                  <c:v>224.42261415257099</c:v>
                </c:pt>
                <c:pt idx="18274">
                  <c:v>226.34772402554901</c:v>
                </c:pt>
                <c:pt idx="18275">
                  <c:v>228.11782461180999</c:v>
                </c:pt>
                <c:pt idx="18276">
                  <c:v>229.731969637905</c:v>
                </c:pt>
                <c:pt idx="18277">
                  <c:v>231.18856450358999</c:v>
                </c:pt>
                <c:pt idx="18278">
                  <c:v>232.48651317110199</c:v>
                </c:pt>
                <c:pt idx="18279">
                  <c:v>233.62547123680901</c:v>
                </c:pt>
                <c:pt idx="18280">
                  <c:v>234.604065849503</c:v>
                </c:pt>
                <c:pt idx="18281">
                  <c:v>235.42169225300199</c:v>
                </c:pt>
                <c:pt idx="18282">
                  <c:v>236.07812068883999</c:v>
                </c:pt>
                <c:pt idx="18283">
                  <c:v>236.57252757345401</c:v>
                </c:pt>
                <c:pt idx="18284">
                  <c:v>236.904779909186</c:v>
                </c:pt>
                <c:pt idx="18285">
                  <c:v>237.07474287794699</c:v>
                </c:pt>
                <c:pt idx="18286">
                  <c:v>237.08242327624799</c:v>
                </c:pt>
                <c:pt idx="18287">
                  <c:v>236.92763332873699</c:v>
                </c:pt>
                <c:pt idx="18288">
                  <c:v>236.61046630031399</c:v>
                </c:pt>
                <c:pt idx="18289">
                  <c:v>236.131259167542</c:v>
                </c:pt>
                <c:pt idx="18290">
                  <c:v>235.490095279038</c:v>
                </c:pt>
                <c:pt idx="18291">
                  <c:v>234.687284629559</c:v>
                </c:pt>
                <c:pt idx="18292">
                  <c:v>233.72349097127901</c:v>
                </c:pt>
                <c:pt idx="18293">
                  <c:v>232.599690153388</c:v>
                </c:pt>
                <c:pt idx="18294">
                  <c:v>231.31680850440199</c:v>
                </c:pt>
                <c:pt idx="18295">
                  <c:v>229.875096894059</c:v>
                </c:pt>
                <c:pt idx="18296">
                  <c:v>228.27588875677</c:v>
                </c:pt>
                <c:pt idx="18297">
                  <c:v>226.520404086963</c:v>
                </c:pt>
                <c:pt idx="18298">
                  <c:v>224.609743486849</c:v>
                </c:pt>
                <c:pt idx="18299">
                  <c:v>222.54489044830399</c:v>
                </c:pt>
                <c:pt idx="18300">
                  <c:v>220.32779341134</c:v>
                </c:pt>
                <c:pt idx="18301">
                  <c:v>217.959713411145</c:v>
                </c:pt>
                <c:pt idx="18302">
                  <c:v>215.442201207159</c:v>
                </c:pt>
                <c:pt idx="18303">
                  <c:v>212.77675325631</c:v>
                </c:pt>
                <c:pt idx="18304">
                  <c:v>209.96573283710501</c:v>
                </c:pt>
                <c:pt idx="18305">
                  <c:v>207.01072369363001</c:v>
                </c:pt>
                <c:pt idx="18306">
                  <c:v>203.91367386083101</c:v>
                </c:pt>
                <c:pt idx="18307">
                  <c:v>200.676851542224</c:v>
                </c:pt>
                <c:pt idx="18308">
                  <c:v>197.30279607771601</c:v>
                </c:pt>
                <c:pt idx="18309">
                  <c:v>193.79319340716901</c:v>
                </c:pt>
                <c:pt idx="18310">
                  <c:v>190.15064965879401</c:v>
                </c:pt>
                <c:pt idx="18311">
                  <c:v>186.37797242907399</c:v>
                </c:pt>
                <c:pt idx="18312">
                  <c:v>182.47782533213999</c:v>
                </c:pt>
                <c:pt idx="18313">
                  <c:v>178.45271929514101</c:v>
                </c:pt>
                <c:pt idx="18314">
                  <c:v>174.30516960276</c:v>
                </c:pt>
                <c:pt idx="18315">
                  <c:v>170.03814953832199</c:v>
                </c:pt>
                <c:pt idx="18316">
                  <c:v>165.654568628352</c:v>
                </c:pt>
                <c:pt idx="18317">
                  <c:v>161.15726596286501</c:v>
                </c:pt>
                <c:pt idx="18318">
                  <c:v>156.549466691535</c:v>
                </c:pt>
                <c:pt idx="18319">
                  <c:v>151.834423616761</c:v>
                </c:pt>
                <c:pt idx="18320">
                  <c:v>147.01554824149</c:v>
                </c:pt>
                <c:pt idx="18321">
                  <c:v>142.095761952358</c:v>
                </c:pt>
                <c:pt idx="18322">
                  <c:v>137.078768443798</c:v>
                </c:pt>
                <c:pt idx="18323">
                  <c:v>131.968029499154</c:v>
                </c:pt>
                <c:pt idx="18324">
                  <c:v>126.766470221446</c:v>
                </c:pt>
                <c:pt idx="18325">
                  <c:v>121.478218755299</c:v>
                </c:pt>
                <c:pt idx="18326">
                  <c:v>116.106771753505</c:v>
                </c:pt>
                <c:pt idx="18327">
                  <c:v>110.65535266781799</c:v>
                </c:pt>
                <c:pt idx="18328">
                  <c:v>105.128008309853</c:v>
                </c:pt>
                <c:pt idx="18329">
                  <c:v>99.528746905405796</c:v>
                </c:pt>
                <c:pt idx="18330">
                  <c:v>93.861518152675004</c:v>
                </c:pt>
                <c:pt idx="18331">
                  <c:v>88.129741137156302</c:v>
                </c:pt>
                <c:pt idx="18332">
                  <c:v>82.337888595171094</c:v>
                </c:pt>
                <c:pt idx="18333">
                  <c:v>76.489664500589896</c:v>
                </c:pt>
                <c:pt idx="18334">
                  <c:v>70.588535545851599</c:v>
                </c:pt>
                <c:pt idx="18335">
                  <c:v>64.639134222501596</c:v>
                </c:pt>
                <c:pt idx="18336">
                  <c:v>58.6454332365185</c:v>
                </c:pt>
                <c:pt idx="18337">
                  <c:v>52.611412375841397</c:v>
                </c:pt>
                <c:pt idx="18338">
                  <c:v>46.541353766114803</c:v>
                </c:pt>
                <c:pt idx="18339">
                  <c:v>40.439644536266997</c:v>
                </c:pt>
                <c:pt idx="18340">
                  <c:v>34.310285859492801</c:v>
                </c:pt>
                <c:pt idx="18341">
                  <c:v>28.157381038388699</c:v>
                </c:pt>
                <c:pt idx="18342">
                  <c:v>21.985271388252901</c:v>
                </c:pt>
                <c:pt idx="18343">
                  <c:v>15.7983451196974</c:v>
                </c:pt>
                <c:pt idx="18344">
                  <c:v>9.6005533782567607</c:v>
                </c:pt>
                <c:pt idx="18345">
                  <c:v>3.3959057872773801</c:v>
                </c:pt>
                <c:pt idx="18346">
                  <c:v>-2.8113860444131702</c:v>
                </c:pt>
                <c:pt idx="18347">
                  <c:v>-9.0169333500153108</c:v>
                </c:pt>
                <c:pt idx="18348">
                  <c:v>-15.216197649538</c:v>
                </c:pt>
                <c:pt idx="18349">
                  <c:v>-21.4046784038247</c:v>
                </c:pt>
                <c:pt idx="18350">
                  <c:v>-27.578391607642502</c:v>
                </c:pt>
                <c:pt idx="18351">
                  <c:v>-33.733367401810703</c:v>
                </c:pt>
                <c:pt idx="18352">
                  <c:v>-39.865339899751</c:v>
                </c:pt>
                <c:pt idx="18353">
                  <c:v>-45.969663401266899</c:v>
                </c:pt>
                <c:pt idx="18354">
                  <c:v>-52.042644165660398</c:v>
                </c:pt>
                <c:pt idx="18355">
                  <c:v>-58.080050153362102</c:v>
                </c:pt>
                <c:pt idx="18356">
                  <c:v>-64.077649407682102</c:v>
                </c:pt>
                <c:pt idx="18357">
                  <c:v>-70.031324773934998</c:v>
                </c:pt>
                <c:pt idx="18358">
                  <c:v>-75.936966136905596</c:v>
                </c:pt>
                <c:pt idx="18359">
                  <c:v>-81.790586484853804</c:v>
                </c:pt>
                <c:pt idx="18360">
                  <c:v>-87.588177631568499</c:v>
                </c:pt>
                <c:pt idx="18361">
                  <c:v>-93.325703721914195</c:v>
                </c:pt>
                <c:pt idx="18362">
                  <c:v>-98.999235336391095</c:v>
                </c:pt>
                <c:pt idx="18363">
                  <c:v>-104.60494647035</c:v>
                </c:pt>
                <c:pt idx="18364">
                  <c:v>-110.138986239</c:v>
                </c:pt>
                <c:pt idx="18365">
                  <c:v>-115.59750250652399</c:v>
                </c:pt>
                <c:pt idx="18366">
                  <c:v>-120.976787085475</c:v>
                </c:pt>
                <c:pt idx="18367">
                  <c:v>-126.2731595698</c:v>
                </c:pt>
                <c:pt idx="18368">
                  <c:v>-131.48307901919901</c:v>
                </c:pt>
                <c:pt idx="18369">
                  <c:v>-136.60302040509799</c:v>
                </c:pt>
                <c:pt idx="18370">
                  <c:v>-141.629002087999</c:v>
                </c:pt>
                <c:pt idx="18371">
                  <c:v>-146.55804388503799</c:v>
                </c:pt>
                <c:pt idx="18372">
                  <c:v>-151.38678873171401</c:v>
                </c:pt>
                <c:pt idx="18373">
                  <c:v>-156.11166200383701</c:v>
                </c:pt>
                <c:pt idx="18374">
                  <c:v>-160.72920633663901</c:v>
                </c:pt>
                <c:pt idx="18375">
                  <c:v>-165.23654371658901</c:v>
                </c:pt>
                <c:pt idx="18376">
                  <c:v>-169.63085777521599</c:v>
                </c:pt>
                <c:pt idx="18377">
                  <c:v>-173.90922853425801</c:v>
                </c:pt>
                <c:pt idx="18378">
                  <c:v>-178.06863650173301</c:v>
                </c:pt>
                <c:pt idx="18379">
                  <c:v>-182.105970886714</c:v>
                </c:pt>
                <c:pt idx="18380">
                  <c:v>-186.018199896558</c:v>
                </c:pt>
                <c:pt idx="18381">
                  <c:v>-189.80283410941499</c:v>
                </c:pt>
                <c:pt idx="18382">
                  <c:v>-193.457411162238</c:v>
                </c:pt>
                <c:pt idx="18383">
                  <c:v>-196.97933377296599</c:v>
                </c:pt>
                <c:pt idx="18384">
                  <c:v>-200.366036526312</c:v>
                </c:pt>
                <c:pt idx="18385">
                  <c:v>-203.61544775470199</c:v>
                </c:pt>
                <c:pt idx="18386">
                  <c:v>-206.72547451999301</c:v>
                </c:pt>
                <c:pt idx="18387">
                  <c:v>-209.693842457312</c:v>
                </c:pt>
                <c:pt idx="18388">
                  <c:v>-212.51842439746801</c:v>
                </c:pt>
                <c:pt idx="18389">
                  <c:v>-215.19783809570299</c:v>
                </c:pt>
                <c:pt idx="18390">
                  <c:v>-217.72966500361301</c:v>
                </c:pt>
                <c:pt idx="18391">
                  <c:v>-220.11194561916099</c:v>
                </c:pt>
                <c:pt idx="18392">
                  <c:v>-222.343594496604</c:v>
                </c:pt>
                <c:pt idx="18393">
                  <c:v>-224.42261415327599</c:v>
                </c:pt>
                <c:pt idx="18394">
                  <c:v>-226.347724026321</c:v>
                </c:pt>
                <c:pt idx="18395">
                  <c:v>-228.117824612649</c:v>
                </c:pt>
                <c:pt idx="18396">
                  <c:v>-229.73196963881099</c:v>
                </c:pt>
                <c:pt idx="18397">
                  <c:v>-231.18856450456201</c:v>
                </c:pt>
                <c:pt idx="18398">
                  <c:v>-232.48651317213901</c:v>
                </c:pt>
                <c:pt idx="18399">
                  <c:v>-233.625471237912</c:v>
                </c:pt>
                <c:pt idx="18400">
                  <c:v>-234.60406585067099</c:v>
                </c:pt>
                <c:pt idx="18401">
                  <c:v>-235.42169225423399</c:v>
                </c:pt>
                <c:pt idx="18402">
                  <c:v>-236.07812069013599</c:v>
                </c:pt>
                <c:pt idx="18403">
                  <c:v>-236.572527574812</c:v>
                </c:pt>
                <c:pt idx="18404">
                  <c:v>-236.904779910607</c:v>
                </c:pt>
                <c:pt idx="18405">
                  <c:v>-237.07474287943</c:v>
                </c:pt>
                <c:pt idx="18406">
                  <c:v>-237.082423277792</c:v>
                </c:pt>
                <c:pt idx="18407">
                  <c:v>-236.92763333034</c:v>
                </c:pt>
                <c:pt idx="18408">
                  <c:v>-236.610466301977</c:v>
                </c:pt>
                <c:pt idx="18409">
                  <c:v>-236.13125916926401</c:v>
                </c:pt>
                <c:pt idx="18410">
                  <c:v>-235.49009528081899</c:v>
                </c:pt>
                <c:pt idx="18411">
                  <c:v>-234.687284631398</c:v>
                </c:pt>
                <c:pt idx="18412">
                  <c:v>-233.723490973173</c:v>
                </c:pt>
                <c:pt idx="18413">
                  <c:v>-232.599690155339</c:v>
                </c:pt>
                <c:pt idx="18414">
                  <c:v>-231.31680850640799</c:v>
                </c:pt>
                <c:pt idx="18415">
                  <c:v>-229.875096896119</c:v>
                </c:pt>
                <c:pt idx="18416">
                  <c:v>-228.27588875888401</c:v>
                </c:pt>
                <c:pt idx="18417">
                  <c:v>-226.52040408913001</c:v>
                </c:pt>
                <c:pt idx="18418">
                  <c:v>-224.609743489067</c:v>
                </c:pt>
                <c:pt idx="18419">
                  <c:v>-222.54489045057301</c:v>
                </c:pt>
                <c:pt idx="18420">
                  <c:v>-220.32779341365901</c:v>
                </c:pt>
                <c:pt idx="18421">
                  <c:v>-217.95971341351299</c:v>
                </c:pt>
                <c:pt idx="18422">
                  <c:v>-215.44220120957499</c:v>
                </c:pt>
                <c:pt idx="18423">
                  <c:v>-212.77675325877399</c:v>
                </c:pt>
                <c:pt idx="18424">
                  <c:v>-209.96573283961499</c:v>
                </c:pt>
                <c:pt idx="18425">
                  <c:v>-207.010723696187</c:v>
                </c:pt>
                <c:pt idx="18426">
                  <c:v>-203.913673863431</c:v>
                </c:pt>
                <c:pt idx="18427">
                  <c:v>-200.67685154486901</c:v>
                </c:pt>
                <c:pt idx="18428">
                  <c:v>-197.302796080402</c:v>
                </c:pt>
                <c:pt idx="18429">
                  <c:v>-193.79319340989599</c:v>
                </c:pt>
                <c:pt idx="18430">
                  <c:v>-190.150649661561</c:v>
                </c:pt>
                <c:pt idx="18431">
                  <c:v>-186.377972431882</c:v>
                </c:pt>
                <c:pt idx="18432">
                  <c:v>-182.477825334985</c:v>
                </c:pt>
                <c:pt idx="18433">
                  <c:v>-178.45271929802499</c:v>
                </c:pt>
                <c:pt idx="18434">
                  <c:v>-174.30516960567999</c:v>
                </c:pt>
                <c:pt idx="18435">
                  <c:v>-170.038149541276</c:v>
                </c:pt>
                <c:pt idx="18436">
                  <c:v>-165.65456863134199</c:v>
                </c:pt>
                <c:pt idx="18437">
                  <c:v>-161.15726596588701</c:v>
                </c:pt>
                <c:pt idx="18438">
                  <c:v>-156.549466694589</c:v>
                </c:pt>
                <c:pt idx="18439">
                  <c:v>-151.83442361984601</c:v>
                </c:pt>
                <c:pt idx="18440">
                  <c:v>-147.01554824460399</c:v>
                </c:pt>
                <c:pt idx="18441">
                  <c:v>-142.09576195550301</c:v>
                </c:pt>
                <c:pt idx="18442">
                  <c:v>-137.07876844697</c:v>
                </c:pt>
                <c:pt idx="18443">
                  <c:v>-131.96802950235201</c:v>
                </c:pt>
                <c:pt idx="18444">
                  <c:v>-126.76647022467</c:v>
                </c:pt>
                <c:pt idx="18445">
                  <c:v>-121.478218758547</c:v>
                </c:pt>
                <c:pt idx="18446">
                  <c:v>-116.10677175677399</c:v>
                </c:pt>
                <c:pt idx="18447">
                  <c:v>-110.65535267110999</c:v>
                </c:pt>
                <c:pt idx="18448">
                  <c:v>-105.128008313167</c:v>
                </c:pt>
                <c:pt idx="18449">
                  <c:v>-99.528746908738697</c:v>
                </c:pt>
                <c:pt idx="18450">
                  <c:v>-93.861518156027202</c:v>
                </c:pt>
                <c:pt idx="18451">
                  <c:v>-88.129741140523194</c:v>
                </c:pt>
                <c:pt idx="18452">
                  <c:v>-82.3378885985545</c:v>
                </c:pt>
                <c:pt idx="18453">
                  <c:v>-76.4896645039898</c:v>
                </c:pt>
                <c:pt idx="18454">
                  <c:v>-70.588535549264407</c:v>
                </c:pt>
                <c:pt idx="18455">
                  <c:v>-64.639134225927194</c:v>
                </c:pt>
                <c:pt idx="18456">
                  <c:v>-58.645433239957001</c:v>
                </c:pt>
                <c:pt idx="18457">
                  <c:v>-52.611412379289</c:v>
                </c:pt>
                <c:pt idx="18458">
                  <c:v>-46.541353769569803</c:v>
                </c:pt>
                <c:pt idx="18459">
                  <c:v>-40.439644539731198</c:v>
                </c:pt>
                <c:pt idx="18460">
                  <c:v>-34.310285862964299</c:v>
                </c:pt>
                <c:pt idx="18461">
                  <c:v>-28.157381041865701</c:v>
                </c:pt>
                <c:pt idx="18462">
                  <c:v>-21.985271391735399</c:v>
                </c:pt>
                <c:pt idx="18463">
                  <c:v>-15.7983451231836</c:v>
                </c:pt>
                <c:pt idx="18464">
                  <c:v>-9.6005533817429498</c:v>
                </c:pt>
                <c:pt idx="18465">
                  <c:v>-3.3959057907653998</c:v>
                </c:pt>
                <c:pt idx="18466">
                  <c:v>2.81138604092699</c:v>
                </c:pt>
                <c:pt idx="18467">
                  <c:v>9.0169333465272903</c:v>
                </c:pt>
                <c:pt idx="18468">
                  <c:v>15.2161976460555</c:v>
                </c:pt>
                <c:pt idx="18469">
                  <c:v>21.404678400345801</c:v>
                </c:pt>
                <c:pt idx="18470">
                  <c:v>27.5783916041655</c:v>
                </c:pt>
                <c:pt idx="18471">
                  <c:v>33.733367398341102</c:v>
                </c:pt>
                <c:pt idx="18472">
                  <c:v>39.865339896288702</c:v>
                </c:pt>
                <c:pt idx="18473">
                  <c:v>45.969663397811999</c:v>
                </c:pt>
                <c:pt idx="18474">
                  <c:v>52.042644162216398</c:v>
                </c:pt>
                <c:pt idx="18475">
                  <c:v>58.080050149927303</c:v>
                </c:pt>
                <c:pt idx="18476">
                  <c:v>64.077649404258395</c:v>
                </c:pt>
                <c:pt idx="18477">
                  <c:v>70.031324770524094</c:v>
                </c:pt>
                <c:pt idx="18478">
                  <c:v>75.936966133509401</c:v>
                </c:pt>
                <c:pt idx="18479">
                  <c:v>81.790586481472303</c:v>
                </c:pt>
                <c:pt idx="18480">
                  <c:v>87.588177628203496</c:v>
                </c:pt>
                <c:pt idx="18481">
                  <c:v>93.325703718563801</c:v>
                </c:pt>
                <c:pt idx="18482">
                  <c:v>98.99923533306</c:v>
                </c:pt>
                <c:pt idx="18483">
                  <c:v>104.604946467039</c:v>
                </c:pt>
                <c:pt idx="18484">
                  <c:v>110.138986235706</c:v>
                </c:pt>
                <c:pt idx="18485">
                  <c:v>115.597502503253</c:v>
                </c:pt>
                <c:pt idx="18486">
                  <c:v>120.97678708222701</c:v>
                </c:pt>
                <c:pt idx="18487">
                  <c:v>126.27315956657399</c:v>
                </c:pt>
                <c:pt idx="18488">
                  <c:v>131.48307901599799</c:v>
                </c:pt>
                <c:pt idx="18489">
                  <c:v>136.60302040192201</c:v>
                </c:pt>
                <c:pt idx="18490">
                  <c:v>141.62900208484899</c:v>
                </c:pt>
                <c:pt idx="18491">
                  <c:v>146.55804388191501</c:v>
                </c:pt>
                <c:pt idx="18492">
                  <c:v>151.38678872861999</c:v>
                </c:pt>
                <c:pt idx="18493">
                  <c:v>156.11166200077199</c:v>
                </c:pt>
                <c:pt idx="18494">
                  <c:v>160.72920633360499</c:v>
                </c:pt>
                <c:pt idx="18495">
                  <c:v>165.23654371358401</c:v>
                </c:pt>
                <c:pt idx="18496">
                  <c:v>169.63085777224401</c:v>
                </c:pt>
                <c:pt idx="18497">
                  <c:v>173.90922853131801</c:v>
                </c:pt>
                <c:pt idx="18498">
                  <c:v>178.068636498827</c:v>
                </c:pt>
                <c:pt idx="18499">
                  <c:v>182.10597088384301</c:v>
                </c:pt>
                <c:pt idx="18500">
                  <c:v>186.018199893722</c:v>
                </c:pt>
                <c:pt idx="18501">
                  <c:v>189.80283410661499</c:v>
                </c:pt>
                <c:pt idx="18502">
                  <c:v>193.45741115947499</c:v>
                </c:pt>
                <c:pt idx="18503">
                  <c:v>196.97933377024</c:v>
                </c:pt>
                <c:pt idx="18504">
                  <c:v>200.36603652362501</c:v>
                </c:pt>
                <c:pt idx="18505">
                  <c:v>203.61544775205499</c:v>
                </c:pt>
                <c:pt idx="18506">
                  <c:v>206.725474517386</c:v>
                </c:pt>
                <c:pt idx="18507">
                  <c:v>209.693842454746</c:v>
                </c:pt>
                <c:pt idx="18508">
                  <c:v>212.518424394943</c:v>
                </c:pt>
                <c:pt idx="18509">
                  <c:v>215.197838093222</c:v>
                </c:pt>
                <c:pt idx="18510">
                  <c:v>217.729665001174</c:v>
                </c:pt>
                <c:pt idx="18511">
                  <c:v>220.111945616767</c:v>
                </c:pt>
                <c:pt idx="18512">
                  <c:v>222.34359449425401</c:v>
                </c:pt>
                <c:pt idx="18513">
                  <c:v>224.42261415097099</c:v>
                </c:pt>
                <c:pt idx="18514">
                  <c:v>226.34772402406199</c:v>
                </c:pt>
                <c:pt idx="18515">
                  <c:v>228.117824610436</c:v>
                </c:pt>
                <c:pt idx="18516">
                  <c:v>229.731969636645</c:v>
                </c:pt>
                <c:pt idx="18517">
                  <c:v>231.188564502444</c:v>
                </c:pt>
                <c:pt idx="18518">
                  <c:v>232.48651317007</c:v>
                </c:pt>
                <c:pt idx="18519">
                  <c:v>233.62547123589101</c:v>
                </c:pt>
                <c:pt idx="18520">
                  <c:v>234.6040658487</c:v>
                </c:pt>
                <c:pt idx="18521">
                  <c:v>235.421692252312</c:v>
                </c:pt>
                <c:pt idx="18522">
                  <c:v>236.07812068826399</c:v>
                </c:pt>
                <c:pt idx="18523">
                  <c:v>236.57252757299199</c:v>
                </c:pt>
                <c:pt idx="18524">
                  <c:v>236.90477990883801</c:v>
                </c:pt>
                <c:pt idx="18525">
                  <c:v>237.074742877712</c:v>
                </c:pt>
                <c:pt idx="18526">
                  <c:v>237.08242327612601</c:v>
                </c:pt>
                <c:pt idx="18527">
                  <c:v>236.92763332872801</c:v>
                </c:pt>
                <c:pt idx="18528">
                  <c:v>236.61046630041699</c:v>
                </c:pt>
                <c:pt idx="18529">
                  <c:v>236.131259167758</c:v>
                </c:pt>
                <c:pt idx="18530">
                  <c:v>235.49009527936599</c:v>
                </c:pt>
                <c:pt idx="18531">
                  <c:v>234.687284629999</c:v>
                </c:pt>
                <c:pt idx="18532">
                  <c:v>233.72349097182899</c:v>
                </c:pt>
                <c:pt idx="18533">
                  <c:v>232.599690154049</c:v>
                </c:pt>
                <c:pt idx="18534">
                  <c:v>231.31680850517401</c:v>
                </c:pt>
                <c:pt idx="18535">
                  <c:v>229.87509689493999</c:v>
                </c:pt>
                <c:pt idx="18536">
                  <c:v>228.27588875776101</c:v>
                </c:pt>
                <c:pt idx="18537">
                  <c:v>226.52040408806201</c:v>
                </c:pt>
                <c:pt idx="18538">
                  <c:v>224.60974348805499</c:v>
                </c:pt>
                <c:pt idx="18539">
                  <c:v>222.54489044961699</c:v>
                </c:pt>
                <c:pt idx="18540">
                  <c:v>220.32779341275901</c:v>
                </c:pt>
                <c:pt idx="18541">
                  <c:v>217.95971341267</c:v>
                </c:pt>
                <c:pt idx="18542">
                  <c:v>215.44220120878899</c:v>
                </c:pt>
                <c:pt idx="18543">
                  <c:v>212.77675325804501</c:v>
                </c:pt>
                <c:pt idx="18544">
                  <c:v>209.96573283894199</c:v>
                </c:pt>
                <c:pt idx="18545">
                  <c:v>207.01072369556999</c:v>
                </c:pt>
                <c:pt idx="18546">
                  <c:v>203.913673862872</c:v>
                </c:pt>
                <c:pt idx="18547">
                  <c:v>200.67685154436501</c:v>
                </c:pt>
                <c:pt idx="18548">
                  <c:v>197.30279607995701</c:v>
                </c:pt>
                <c:pt idx="18549">
                  <c:v>193.79319340950701</c:v>
                </c:pt>
                <c:pt idx="18550">
                  <c:v>190.15064966122901</c:v>
                </c:pt>
                <c:pt idx="18551">
                  <c:v>186.377972431606</c:v>
                </c:pt>
                <c:pt idx="18552">
                  <c:v>182.477825334768</c:v>
                </c:pt>
                <c:pt idx="18553">
                  <c:v>178.45271929786301</c:v>
                </c:pt>
                <c:pt idx="18554">
                  <c:v>174.305169605576</c:v>
                </c:pt>
                <c:pt idx="18555">
                  <c:v>170.03814954122799</c:v>
                </c:pt>
                <c:pt idx="18556">
                  <c:v>165.65456863134901</c:v>
                </c:pt>
                <c:pt idx="18557">
                  <c:v>161.15726596595101</c:v>
                </c:pt>
                <c:pt idx="18558">
                  <c:v>156.549466694709</c:v>
                </c:pt>
                <c:pt idx="18559">
                  <c:v>151.834423620021</c:v>
                </c:pt>
                <c:pt idx="18560">
                  <c:v>147.015548244836</c:v>
                </c:pt>
                <c:pt idx="18561">
                  <c:v>142.09576195578899</c:v>
                </c:pt>
                <c:pt idx="18562">
                  <c:v>137.07876844731101</c:v>
                </c:pt>
                <c:pt idx="18563">
                  <c:v>131.96802950274801</c:v>
                </c:pt>
                <c:pt idx="18564">
                  <c:v>126.76647022512201</c:v>
                </c:pt>
                <c:pt idx="18565">
                  <c:v>121.478218759051</c:v>
                </c:pt>
                <c:pt idx="18566">
                  <c:v>116.106771757334</c:v>
                </c:pt>
                <c:pt idx="18567">
                  <c:v>110.65535267172299</c:v>
                </c:pt>
                <c:pt idx="18568">
                  <c:v>105.12800831383301</c:v>
                </c:pt>
                <c:pt idx="18569">
                  <c:v>99.528746909458405</c:v>
                </c:pt>
                <c:pt idx="18570">
                  <c:v>93.861518156798198</c:v>
                </c:pt>
                <c:pt idx="18571">
                  <c:v>88.129741141349299</c:v>
                </c:pt>
                <c:pt idx="18572">
                  <c:v>82.337888599432006</c:v>
                </c:pt>
                <c:pt idx="18573">
                  <c:v>76.489664504914998</c:v>
                </c:pt>
                <c:pt idx="18574">
                  <c:v>70.588535550242895</c:v>
                </c:pt>
                <c:pt idx="18575">
                  <c:v>64.639134226956998</c:v>
                </c:pt>
                <c:pt idx="18576">
                  <c:v>58.645433241034603</c:v>
                </c:pt>
                <c:pt idx="18577">
                  <c:v>52.6114123804199</c:v>
                </c:pt>
                <c:pt idx="18578">
                  <c:v>46.541353770748302</c:v>
                </c:pt>
                <c:pt idx="18579">
                  <c:v>40.439644540957502</c:v>
                </c:pt>
                <c:pt idx="18580">
                  <c:v>34.310285864238402</c:v>
                </c:pt>
                <c:pt idx="18581">
                  <c:v>28.157381043185701</c:v>
                </c:pt>
                <c:pt idx="18582">
                  <c:v>21.985271393103002</c:v>
                </c:pt>
                <c:pt idx="18583">
                  <c:v>15.7983451245972</c:v>
                </c:pt>
                <c:pt idx="18584">
                  <c:v>9.6005533832042502</c:v>
                </c:pt>
                <c:pt idx="18585">
                  <c:v>3.3959057922707601</c:v>
                </c:pt>
                <c:pt idx="18586">
                  <c:v>-2.81138603937573</c:v>
                </c:pt>
                <c:pt idx="18587">
                  <c:v>-9.0169333449338094</c:v>
                </c:pt>
                <c:pt idx="18588">
                  <c:v>-15.2161976444179</c:v>
                </c:pt>
                <c:pt idx="18589">
                  <c:v>-21.404678398666</c:v>
                </c:pt>
                <c:pt idx="18590">
                  <c:v>-27.578391602445301</c:v>
                </c:pt>
                <c:pt idx="18591">
                  <c:v>-33.7333673965787</c:v>
                </c:pt>
                <c:pt idx="18592">
                  <c:v>-39.865339894487803</c:v>
                </c:pt>
                <c:pt idx="18593">
                  <c:v>-45.969663395970699</c:v>
                </c:pt>
                <c:pt idx="18594">
                  <c:v>-52.042644160334703</c:v>
                </c:pt>
                <c:pt idx="18595">
                  <c:v>-58.080050148007103</c:v>
                </c:pt>
                <c:pt idx="18596">
                  <c:v>-64.077649402301404</c:v>
                </c:pt>
                <c:pt idx="18597">
                  <c:v>-70.031324768530396</c:v>
                </c:pt>
                <c:pt idx="18598">
                  <c:v>-75.936966131477206</c:v>
                </c:pt>
                <c:pt idx="18599">
                  <c:v>-81.790586479405206</c:v>
                </c:pt>
                <c:pt idx="18600">
                  <c:v>-87.588177626103402</c:v>
                </c:pt>
                <c:pt idx="18601">
                  <c:v>-93.325703716430596</c:v>
                </c:pt>
                <c:pt idx="18602">
                  <c:v>-98.999235330894706</c:v>
                </c:pt>
                <c:pt idx="18603">
                  <c:v>-104.60494646484101</c:v>
                </c:pt>
                <c:pt idx="18604">
                  <c:v>-110.13898623347799</c:v>
                </c:pt>
                <c:pt idx="18605">
                  <c:v>-115.597502500993</c:v>
                </c:pt>
                <c:pt idx="18606">
                  <c:v>-120.976787079937</c:v>
                </c:pt>
                <c:pt idx="18607">
                  <c:v>-126.273159564255</c:v>
                </c:pt>
                <c:pt idx="18608">
                  <c:v>-131.48307901365101</c:v>
                </c:pt>
                <c:pt idx="18609">
                  <c:v>-136.603020399548</c:v>
                </c:pt>
                <c:pt idx="18610">
                  <c:v>-141.62900208244699</c:v>
                </c:pt>
                <c:pt idx="18611">
                  <c:v>-146.558043879488</c:v>
                </c:pt>
                <c:pt idx="18612">
                  <c:v>-151.38678872616799</c:v>
                </c:pt>
                <c:pt idx="18613">
                  <c:v>-156.111661998296</c:v>
                </c:pt>
                <c:pt idx="18614">
                  <c:v>-160.72920633110601</c:v>
                </c:pt>
                <c:pt idx="18615">
                  <c:v>-165.236543711065</c:v>
                </c:pt>
                <c:pt idx="18616">
                  <c:v>-169.630857769702</c:v>
                </c:pt>
                <c:pt idx="18617">
                  <c:v>-173.90922852875599</c:v>
                </c:pt>
                <c:pt idx="18618">
                  <c:v>-178.068636496246</c:v>
                </c:pt>
                <c:pt idx="18619">
                  <c:v>-182.10597088124399</c:v>
                </c:pt>
                <c:pt idx="18620">
                  <c:v>-186.01819989110601</c:v>
                </c:pt>
                <c:pt idx="18621">
                  <c:v>-189.80283410398201</c:v>
                </c:pt>
                <c:pt idx="18622">
                  <c:v>-193.45741115682699</c:v>
                </c:pt>
                <c:pt idx="18623">
                  <c:v>-196.979333767578</c:v>
                </c:pt>
                <c:pt idx="18624">
                  <c:v>-200.366036520948</c:v>
                </c:pt>
                <c:pt idx="18625">
                  <c:v>-203.61544774936601</c:v>
                </c:pt>
                <c:pt idx="18626">
                  <c:v>-206.725474514685</c:v>
                </c:pt>
                <c:pt idx="18627">
                  <c:v>-209.693842452034</c:v>
                </c:pt>
                <c:pt idx="18628">
                  <c:v>-212.51842439222099</c:v>
                </c:pt>
                <c:pt idx="18629">
                  <c:v>-215.19783809049099</c:v>
                </c:pt>
                <c:pt idx="18630">
                  <c:v>-217.729664998435</c:v>
                </c:pt>
                <c:pt idx="18631">
                  <c:v>-220.11194561401999</c:v>
                </c:pt>
                <c:pt idx="18632">
                  <c:v>-222.34359449150099</c:v>
                </c:pt>
                <c:pt idx="18633">
                  <c:v>-224.422614148213</c:v>
                </c:pt>
                <c:pt idx="18634">
                  <c:v>-226.347724021299</c:v>
                </c:pt>
                <c:pt idx="18635">
                  <c:v>-228.11782460767</c:v>
                </c:pt>
                <c:pt idx="18636">
                  <c:v>-229.73196963387699</c:v>
                </c:pt>
                <c:pt idx="18637">
                  <c:v>-231.18856449967399</c:v>
                </c:pt>
                <c:pt idx="18638">
                  <c:v>-232.486513167298</c:v>
                </c:pt>
                <c:pt idx="18639">
                  <c:v>-233.62547123312001</c:v>
                </c:pt>
                <c:pt idx="18640">
                  <c:v>-234.604065845929</c:v>
                </c:pt>
                <c:pt idx="18641">
                  <c:v>-235.42169224954401</c:v>
                </c:pt>
                <c:pt idx="18642">
                  <c:v>-236.07812068549899</c:v>
                </c:pt>
                <c:pt idx="18643">
                  <c:v>-236.57252757023099</c:v>
                </c:pt>
                <c:pt idx="18644">
                  <c:v>-236.90477990608099</c:v>
                </c:pt>
                <c:pt idx="18645">
                  <c:v>-237.074742874961</c:v>
                </c:pt>
                <c:pt idx="18646">
                  <c:v>-237.08242327338201</c:v>
                </c:pt>
                <c:pt idx="18647">
                  <c:v>-236.927633325991</c:v>
                </c:pt>
                <c:pt idx="18648">
                  <c:v>-236.61046629768799</c:v>
                </c:pt>
                <c:pt idx="18649">
                  <c:v>-236.13125916503799</c:v>
                </c:pt>
                <c:pt idx="18650">
                  <c:v>-235.490095276657</c:v>
                </c:pt>
                <c:pt idx="18651">
                  <c:v>-234.68728462729999</c:v>
                </c:pt>
                <c:pt idx="18652">
                  <c:v>-233.72349096914201</c:v>
                </c:pt>
                <c:pt idx="18653">
                  <c:v>-232.599690151375</c:v>
                </c:pt>
                <c:pt idx="18654">
                  <c:v>-231.316808502512</c:v>
                </c:pt>
                <c:pt idx="18655">
                  <c:v>-229.87509689229401</c:v>
                </c:pt>
                <c:pt idx="18656">
                  <c:v>-228.27588875512899</c:v>
                </c:pt>
                <c:pt idx="18657">
                  <c:v>-226.52040408544599</c:v>
                </c:pt>
                <c:pt idx="18658">
                  <c:v>-224.60974348545599</c:v>
                </c:pt>
                <c:pt idx="18659">
                  <c:v>-222.54489044703601</c:v>
                </c:pt>
                <c:pt idx="18660">
                  <c:v>-220.32779341019599</c:v>
                </c:pt>
                <c:pt idx="18661">
                  <c:v>-217.95971341012699</c:v>
                </c:pt>
                <c:pt idx="18662">
                  <c:v>-215.44220120626599</c:v>
                </c:pt>
                <c:pt idx="18663">
                  <c:v>-212.776753255541</c:v>
                </c:pt>
                <c:pt idx="18664">
                  <c:v>-209.965732836461</c:v>
                </c:pt>
                <c:pt idx="18665">
                  <c:v>-207.010723693111</c:v>
                </c:pt>
                <c:pt idx="18666">
                  <c:v>-203.91367386043601</c:v>
                </c:pt>
                <c:pt idx="18667">
                  <c:v>-200.67685154195399</c:v>
                </c:pt>
                <c:pt idx="18668">
                  <c:v>-197.30279607756901</c:v>
                </c:pt>
                <c:pt idx="18669">
                  <c:v>-193.793193407145</c:v>
                </c:pt>
                <c:pt idx="18670">
                  <c:v>-190.150649658894</c:v>
                </c:pt>
                <c:pt idx="18671">
                  <c:v>-186.37797242929801</c:v>
                </c:pt>
                <c:pt idx="18672">
                  <c:v>-182.47782533248599</c:v>
                </c:pt>
                <c:pt idx="18673">
                  <c:v>-178.45271929561</c:v>
                </c:pt>
                <c:pt idx="18674">
                  <c:v>-174.305169603351</c:v>
                </c:pt>
                <c:pt idx="18675">
                  <c:v>-170.03814953903299</c:v>
                </c:pt>
                <c:pt idx="18676">
                  <c:v>-165.65456862918401</c:v>
                </c:pt>
                <c:pt idx="18677">
                  <c:v>-161.157265963816</c:v>
                </c:pt>
                <c:pt idx="18678">
                  <c:v>-156.54946669260599</c:v>
                </c:pt>
                <c:pt idx="18679">
                  <c:v>-151.83442361795099</c:v>
                </c:pt>
                <c:pt idx="18680">
                  <c:v>-147.015548242797</c:v>
                </c:pt>
                <c:pt idx="18681">
                  <c:v>-142.09576195378401</c:v>
                </c:pt>
                <c:pt idx="18682">
                  <c:v>-137.07876844533899</c:v>
                </c:pt>
                <c:pt idx="18683">
                  <c:v>-131.96802950081201</c:v>
                </c:pt>
                <c:pt idx="18684">
                  <c:v>-126.76647022321799</c:v>
                </c:pt>
                <c:pt idx="18685">
                  <c:v>-121.478218757184</c:v>
                </c:pt>
                <c:pt idx="18686">
                  <c:v>-116.106771755503</c:v>
                </c:pt>
                <c:pt idx="18687">
                  <c:v>-110.65535266992801</c:v>
                </c:pt>
                <c:pt idx="18688">
                  <c:v>-105.128008312077</c:v>
                </c:pt>
                <c:pt idx="18689">
                  <c:v>-99.5287469077373</c:v>
                </c:pt>
                <c:pt idx="18690">
                  <c:v>-93.861518155116599</c:v>
                </c:pt>
                <c:pt idx="18691">
                  <c:v>-88.129741139704393</c:v>
                </c:pt>
                <c:pt idx="18692">
                  <c:v>-82.337888597825597</c:v>
                </c:pt>
                <c:pt idx="18693">
                  <c:v>-76.489664503350895</c:v>
                </c:pt>
                <c:pt idx="18694">
                  <c:v>-70.588535548717303</c:v>
                </c:pt>
                <c:pt idx="18695">
                  <c:v>-64.639134225470002</c:v>
                </c:pt>
                <c:pt idx="18696">
                  <c:v>-58.645433239588002</c:v>
                </c:pt>
                <c:pt idx="18697">
                  <c:v>-52.6114123790137</c:v>
                </c:pt>
                <c:pt idx="18698">
                  <c:v>-46.541353769384301</c:v>
                </c:pt>
                <c:pt idx="18699">
                  <c:v>-40.439644539633903</c:v>
                </c:pt>
                <c:pt idx="18700">
                  <c:v>-34.310285862957002</c:v>
                </c:pt>
                <c:pt idx="18701">
                  <c:v>-28.1573810419465</c:v>
                </c:pt>
                <c:pt idx="18702">
                  <c:v>-21.985271391907901</c:v>
                </c:pt>
                <c:pt idx="18703">
                  <c:v>-15.7983451234443</c:v>
                </c:pt>
                <c:pt idx="18704">
                  <c:v>-9.6005533820935902</c:v>
                </c:pt>
                <c:pt idx="18705">
                  <c:v>-3.3959057912041599</c:v>
                </c:pt>
                <c:pt idx="18706">
                  <c:v>2.8113860404019499</c:v>
                </c:pt>
                <c:pt idx="18707">
                  <c:v>9.0169333459141292</c:v>
                </c:pt>
                <c:pt idx="18708">
                  <c:v>15.2161976453542</c:v>
                </c:pt>
                <c:pt idx="18709">
                  <c:v>21.404678399560101</c:v>
                </c:pt>
                <c:pt idx="18710">
                  <c:v>27.5783916032916</c:v>
                </c:pt>
                <c:pt idx="18711">
                  <c:v>33.7333673973828</c:v>
                </c:pt>
                <c:pt idx="18712">
                  <c:v>39.865339895246002</c:v>
                </c:pt>
                <c:pt idx="18713">
                  <c:v>45.969663396684801</c:v>
                </c:pt>
                <c:pt idx="18714">
                  <c:v>52.042644161004802</c:v>
                </c:pt>
                <c:pt idx="18715">
                  <c:v>58.080050148631202</c:v>
                </c:pt>
                <c:pt idx="18716">
                  <c:v>64.077649402881505</c:v>
                </c:pt>
                <c:pt idx="18717">
                  <c:v>70.031324769066501</c:v>
                </c:pt>
                <c:pt idx="18718">
                  <c:v>75.936966131967296</c:v>
                </c:pt>
                <c:pt idx="18719">
                  <c:v>81.790586479849395</c:v>
                </c:pt>
                <c:pt idx="18720">
                  <c:v>87.588177626503594</c:v>
                </c:pt>
                <c:pt idx="18721">
                  <c:v>93.325703716784901</c:v>
                </c:pt>
                <c:pt idx="18722">
                  <c:v>98.999235331203096</c:v>
                </c:pt>
                <c:pt idx="18723">
                  <c:v>104.60494646510401</c:v>
                </c:pt>
                <c:pt idx="18724">
                  <c:v>110.138986233696</c:v>
                </c:pt>
                <c:pt idx="18725">
                  <c:v>115.59750250116601</c:v>
                </c:pt>
                <c:pt idx="18726">
                  <c:v>120.97678708006499</c:v>
                </c:pt>
                <c:pt idx="18727">
                  <c:v>126.273159564338</c:v>
                </c:pt>
                <c:pt idx="18728">
                  <c:v>131.48307901368901</c:v>
                </c:pt>
                <c:pt idx="18729">
                  <c:v>136.60302039954101</c:v>
                </c:pt>
                <c:pt idx="18730">
                  <c:v>141.62900208239699</c:v>
                </c:pt>
                <c:pt idx="18731">
                  <c:v>146.55804387939199</c:v>
                </c:pt>
                <c:pt idx="18732">
                  <c:v>151.38678872602799</c:v>
                </c:pt>
                <c:pt idx="18733">
                  <c:v>156.11166199811299</c:v>
                </c:pt>
                <c:pt idx="18734">
                  <c:v>160.72920633087799</c:v>
                </c:pt>
                <c:pt idx="18735">
                  <c:v>165.23654371079201</c:v>
                </c:pt>
                <c:pt idx="18736">
                  <c:v>169.63085776938601</c:v>
                </c:pt>
                <c:pt idx="18737">
                  <c:v>173.90922852839799</c:v>
                </c:pt>
                <c:pt idx="18738">
                  <c:v>178.068636495845</c:v>
                </c:pt>
                <c:pt idx="18739">
                  <c:v>182.105970880798</c:v>
                </c:pt>
                <c:pt idx="18740">
                  <c:v>186.01819989061801</c:v>
                </c:pt>
                <c:pt idx="18741">
                  <c:v>189.802834103452</c:v>
                </c:pt>
                <c:pt idx="18742">
                  <c:v>193.45741115625501</c:v>
                </c:pt>
                <c:pt idx="18743">
                  <c:v>196.97933376696301</c:v>
                </c:pt>
                <c:pt idx="18744">
                  <c:v>200.36603652029299</c:v>
                </c:pt>
                <c:pt idx="18745">
                  <c:v>203.615447748669</c:v>
                </c:pt>
                <c:pt idx="18746">
                  <c:v>206.725474513948</c:v>
                </c:pt>
                <c:pt idx="18747">
                  <c:v>209.69384245125599</c:v>
                </c:pt>
                <c:pt idx="18748">
                  <c:v>212.51842439140299</c:v>
                </c:pt>
                <c:pt idx="18749">
                  <c:v>215.197838089633</c:v>
                </c:pt>
                <c:pt idx="18750">
                  <c:v>217.72966499753699</c:v>
                </c:pt>
                <c:pt idx="18751">
                  <c:v>220.11194561308301</c:v>
                </c:pt>
                <c:pt idx="18752">
                  <c:v>222.34359449052599</c:v>
                </c:pt>
                <c:pt idx="18753">
                  <c:v>224.42261414719999</c:v>
                </c:pt>
                <c:pt idx="18754">
                  <c:v>226.34772402024899</c:v>
                </c:pt>
                <c:pt idx="18755">
                  <c:v>228.11782460658199</c:v>
                </c:pt>
                <c:pt idx="18756">
                  <c:v>229.731969632752</c:v>
                </c:pt>
                <c:pt idx="18757">
                  <c:v>231.18856449851299</c:v>
                </c:pt>
                <c:pt idx="18758">
                  <c:v>232.48651316610199</c:v>
                </c:pt>
                <c:pt idx="18759">
                  <c:v>233.62547123188801</c:v>
                </c:pt>
                <c:pt idx="18760">
                  <c:v>234.60406584466301</c:v>
                </c:pt>
                <c:pt idx="18761">
                  <c:v>235.421692248243</c:v>
                </c:pt>
                <c:pt idx="18762">
                  <c:v>236.07812068416399</c:v>
                </c:pt>
                <c:pt idx="18763">
                  <c:v>236.57252756886299</c:v>
                </c:pt>
                <c:pt idx="18764">
                  <c:v>236.90477990468</c:v>
                </c:pt>
                <c:pt idx="18765">
                  <c:v>237.07474287352801</c:v>
                </c:pt>
                <c:pt idx="18766">
                  <c:v>237.08242327191701</c:v>
                </c:pt>
                <c:pt idx="18767">
                  <c:v>236.92763332449499</c:v>
                </c:pt>
                <c:pt idx="18768">
                  <c:v>236.610466296162</c:v>
                </c:pt>
                <c:pt idx="18769">
                  <c:v>236.13125916348201</c:v>
                </c:pt>
                <c:pt idx="18770">
                  <c:v>235.49009527507201</c:v>
                </c:pt>
                <c:pt idx="18771">
                  <c:v>234.687284625686</c:v>
                </c:pt>
                <c:pt idx="18772">
                  <c:v>233.7234909675</c:v>
                </c:pt>
                <c:pt idx="18773">
                  <c:v>232.59969014970599</c:v>
                </c:pt>
                <c:pt idx="18774">
                  <c:v>231.31680850081599</c:v>
                </c:pt>
                <c:pt idx="18775">
                  <c:v>229.875096890571</c:v>
                </c:pt>
                <c:pt idx="18776">
                  <c:v>228.27588875338199</c:v>
                </c:pt>
                <c:pt idx="18777">
                  <c:v>226.52040408367401</c:v>
                </c:pt>
                <c:pt idx="18778">
                  <c:v>224.609743483659</c:v>
                </c:pt>
                <c:pt idx="18779">
                  <c:v>222.544890445216</c:v>
                </c:pt>
                <c:pt idx="18780">
                  <c:v>220.32779340835299</c:v>
                </c:pt>
                <c:pt idx="18781">
                  <c:v>217.959713408261</c:v>
                </c:pt>
                <c:pt idx="18782">
                  <c:v>215.44220120437799</c:v>
                </c:pt>
                <c:pt idx="18783">
                  <c:v>212.77675325363401</c:v>
                </c:pt>
                <c:pt idx="18784">
                  <c:v>209.96573283453199</c:v>
                </c:pt>
                <c:pt idx="18785">
                  <c:v>207.010723691164</c:v>
                </c:pt>
                <c:pt idx="18786">
                  <c:v>203.913673858469</c:v>
                </c:pt>
                <c:pt idx="18787">
                  <c:v>200.67685153996899</c:v>
                </c:pt>
                <c:pt idx="18788">
                  <c:v>197.30279607556801</c:v>
                </c:pt>
                <c:pt idx="18789">
                  <c:v>193.793193405127</c:v>
                </c:pt>
                <c:pt idx="18790">
                  <c:v>190.150649656859</c:v>
                </c:pt>
                <c:pt idx="18791">
                  <c:v>186.37797242724801</c:v>
                </c:pt>
                <c:pt idx="18792">
                  <c:v>182.47782533042101</c:v>
                </c:pt>
                <c:pt idx="18793">
                  <c:v>178.452719293531</c:v>
                </c:pt>
                <c:pt idx="18794">
                  <c:v>174.305169601259</c:v>
                </c:pt>
                <c:pt idx="18795">
                  <c:v>170.03814953692901</c:v>
                </c:pt>
                <c:pt idx="18796">
                  <c:v>165.65456862706799</c:v>
                </c:pt>
                <c:pt idx="18797">
                  <c:v>161.15726596169</c:v>
                </c:pt>
                <c:pt idx="18798">
                  <c:v>156.54946669046899</c:v>
                </c:pt>
                <c:pt idx="18799">
                  <c:v>151.83442361580501</c:v>
                </c:pt>
                <c:pt idx="18800">
                  <c:v>147.01554824064399</c:v>
                </c:pt>
                <c:pt idx="18801">
                  <c:v>142.095761951621</c:v>
                </c:pt>
                <c:pt idx="18802">
                  <c:v>137.07876844316999</c:v>
                </c:pt>
                <c:pt idx="18803">
                  <c:v>131.96802949863499</c:v>
                </c:pt>
                <c:pt idx="18804">
                  <c:v>126.766470221036</c:v>
                </c:pt>
                <c:pt idx="18805">
                  <c:v>121.478218754998</c:v>
                </c:pt>
                <c:pt idx="18806">
                  <c:v>116.106771753312</c:v>
                </c:pt>
                <c:pt idx="18807">
                  <c:v>110.655352667733</c:v>
                </c:pt>
                <c:pt idx="18808">
                  <c:v>105.128008309878</c:v>
                </c:pt>
                <c:pt idx="18809">
                  <c:v>99.528746905538895</c:v>
                </c:pt>
                <c:pt idx="18810">
                  <c:v>93.861518152915494</c:v>
                </c:pt>
                <c:pt idx="18811">
                  <c:v>88.129741137503302</c:v>
                </c:pt>
                <c:pt idx="18812">
                  <c:v>82.337888595624506</c:v>
                </c:pt>
                <c:pt idx="18813">
                  <c:v>76.489664501147999</c:v>
                </c:pt>
                <c:pt idx="18814">
                  <c:v>70.588535546518003</c:v>
                </c:pt>
                <c:pt idx="18815">
                  <c:v>64.639134223272606</c:v>
                </c:pt>
                <c:pt idx="18816">
                  <c:v>58.645433237394201</c:v>
                </c:pt>
                <c:pt idx="18817">
                  <c:v>52.611412376823601</c:v>
                </c:pt>
                <c:pt idx="18818">
                  <c:v>46.541353767197897</c:v>
                </c:pt>
                <c:pt idx="18819">
                  <c:v>40.439644537454797</c:v>
                </c:pt>
                <c:pt idx="18820">
                  <c:v>34.310285860783402</c:v>
                </c:pt>
                <c:pt idx="18821">
                  <c:v>28.157381039780301</c:v>
                </c:pt>
                <c:pt idx="18822">
                  <c:v>21.985271389747201</c:v>
                </c:pt>
                <c:pt idx="18823">
                  <c:v>15.7983451212909</c:v>
                </c:pt>
                <c:pt idx="18824">
                  <c:v>9.6005533799493694</c:v>
                </c:pt>
                <c:pt idx="18825">
                  <c:v>3.3959057890691202</c:v>
                </c:pt>
                <c:pt idx="18826">
                  <c:v>-2.81138604252597</c:v>
                </c:pt>
                <c:pt idx="18827">
                  <c:v>-9.0169333480289708</c:v>
                </c:pt>
                <c:pt idx="18828">
                  <c:v>-15.216197647457999</c:v>
                </c:pt>
                <c:pt idx="18829">
                  <c:v>-21.4046784016492</c:v>
                </c:pt>
                <c:pt idx="18830">
                  <c:v>-27.578391605369799</c:v>
                </c:pt>
                <c:pt idx="18831">
                  <c:v>-33.733367399446202</c:v>
                </c:pt>
                <c:pt idx="18832">
                  <c:v>-39.8653398972966</c:v>
                </c:pt>
                <c:pt idx="18833">
                  <c:v>-45.9696633987189</c:v>
                </c:pt>
                <c:pt idx="18834">
                  <c:v>-52.0426441630242</c:v>
                </c:pt>
                <c:pt idx="18835">
                  <c:v>-58.080050150635898</c:v>
                </c:pt>
                <c:pt idx="18836">
                  <c:v>-64.077649404869703</c:v>
                </c:pt>
                <c:pt idx="18837">
                  <c:v>-70.031324771036296</c:v>
                </c:pt>
                <c:pt idx="18838">
                  <c:v>-75.936966133920606</c:v>
                </c:pt>
                <c:pt idx="18839">
                  <c:v>-81.790586481786207</c:v>
                </c:pt>
                <c:pt idx="18840">
                  <c:v>-87.588177628416503</c:v>
                </c:pt>
                <c:pt idx="18841">
                  <c:v>-93.325703718681297</c:v>
                </c:pt>
                <c:pt idx="18842">
                  <c:v>-98.999235333079298</c:v>
                </c:pt>
                <c:pt idx="18843">
                  <c:v>-104.60494646695901</c:v>
                </c:pt>
                <c:pt idx="18844">
                  <c:v>-110.13898623553</c:v>
                </c:pt>
                <c:pt idx="18845">
                  <c:v>-115.597502502978</c:v>
                </c:pt>
                <c:pt idx="18846">
                  <c:v>-120.97678708185499</c:v>
                </c:pt>
                <c:pt idx="18847">
                  <c:v>-126.27315956610499</c:v>
                </c:pt>
                <c:pt idx="18848">
                  <c:v>-131.483079015432</c:v>
                </c:pt>
                <c:pt idx="18849">
                  <c:v>-136.60302040126101</c:v>
                </c:pt>
                <c:pt idx="18850">
                  <c:v>-141.62900208409201</c:v>
                </c:pt>
                <c:pt idx="18851">
                  <c:v>-146.55804388106301</c:v>
                </c:pt>
                <c:pt idx="18852">
                  <c:v>-151.386788727674</c:v>
                </c:pt>
                <c:pt idx="18853">
                  <c:v>-156.11166199973201</c:v>
                </c:pt>
                <c:pt idx="18854">
                  <c:v>-160.72920633247099</c:v>
                </c:pt>
                <c:pt idx="18855">
                  <c:v>-165.23654371235901</c:v>
                </c:pt>
                <c:pt idx="18856">
                  <c:v>-169.63085777092499</c:v>
                </c:pt>
                <c:pt idx="18857">
                  <c:v>-173.90922852990801</c:v>
                </c:pt>
                <c:pt idx="18858">
                  <c:v>-178.06863649732799</c:v>
                </c:pt>
                <c:pt idx="18859">
                  <c:v>-182.10597088225299</c:v>
                </c:pt>
                <c:pt idx="18860">
                  <c:v>-186.01819989204401</c:v>
                </c:pt>
                <c:pt idx="18861">
                  <c:v>-189.80283410484799</c:v>
                </c:pt>
                <c:pt idx="18862">
                  <c:v>-193.457411157622</c:v>
                </c:pt>
                <c:pt idx="18863">
                  <c:v>-196.97933376830099</c:v>
                </c:pt>
                <c:pt idx="18864">
                  <c:v>-200.366036521599</c:v>
                </c:pt>
                <c:pt idx="18865">
                  <c:v>-203.61544774994499</c:v>
                </c:pt>
                <c:pt idx="18866">
                  <c:v>-206.725474515191</c:v>
                </c:pt>
                <c:pt idx="18867">
                  <c:v>-209.693842452469</c:v>
                </c:pt>
                <c:pt idx="18868">
                  <c:v>-212.518424392584</c:v>
                </c:pt>
                <c:pt idx="18869">
                  <c:v>-215.197838090782</c:v>
                </c:pt>
                <c:pt idx="18870">
                  <c:v>-217.72966499865399</c:v>
                </c:pt>
                <c:pt idx="18871">
                  <c:v>-220.11194561416801</c:v>
                </c:pt>
                <c:pt idx="18872">
                  <c:v>-222.34359449157699</c:v>
                </c:pt>
                <c:pt idx="18873">
                  <c:v>-224.422614148218</c:v>
                </c:pt>
                <c:pt idx="18874">
                  <c:v>-226.347724021234</c:v>
                </c:pt>
                <c:pt idx="18875">
                  <c:v>-228.11782460753301</c:v>
                </c:pt>
                <c:pt idx="18876">
                  <c:v>-229.731969633669</c:v>
                </c:pt>
                <c:pt idx="18877">
                  <c:v>-231.18856449939599</c:v>
                </c:pt>
                <c:pt idx="18878">
                  <c:v>-232.48651316695</c:v>
                </c:pt>
                <c:pt idx="18879">
                  <c:v>-233.62547123270201</c:v>
                </c:pt>
                <c:pt idx="18880">
                  <c:v>-234.60406584544199</c:v>
                </c:pt>
                <c:pt idx="18881">
                  <c:v>-235.421692248987</c:v>
                </c:pt>
                <c:pt idx="18882">
                  <c:v>-236.07812068487399</c:v>
                </c:pt>
                <c:pt idx="18883">
                  <c:v>-236.57252756953699</c:v>
                </c:pt>
                <c:pt idx="18884">
                  <c:v>-236.904779905319</c:v>
                </c:pt>
                <c:pt idx="18885">
                  <c:v>-237.074742874132</c:v>
                </c:pt>
                <c:pt idx="18886">
                  <c:v>-237.08242327248499</c:v>
                </c:pt>
                <c:pt idx="18887">
                  <c:v>-236.92763332502699</c:v>
                </c:pt>
                <c:pt idx="18888">
                  <c:v>-236.61046629665901</c:v>
                </c:pt>
                <c:pt idx="18889">
                  <c:v>-236.13125916394301</c:v>
                </c:pt>
                <c:pt idx="18890">
                  <c:v>-235.490095275497</c:v>
                </c:pt>
                <c:pt idx="18891">
                  <c:v>-234.68728462607601</c:v>
                </c:pt>
                <c:pt idx="18892">
                  <c:v>-233.723490967853</c:v>
                </c:pt>
                <c:pt idx="18893">
                  <c:v>-232.59969015002301</c:v>
                </c:pt>
                <c:pt idx="18894">
                  <c:v>-231.316808501098</c:v>
                </c:pt>
                <c:pt idx="18895">
                  <c:v>-229.87509689081699</c:v>
                </c:pt>
                <c:pt idx="18896">
                  <c:v>-228.275888753591</c:v>
                </c:pt>
                <c:pt idx="18897">
                  <c:v>-226.52040408384701</c:v>
                </c:pt>
                <c:pt idx="18898">
                  <c:v>-224.60974348379699</c:v>
                </c:pt>
                <c:pt idx="18899">
                  <c:v>-222.544890445318</c:v>
                </c:pt>
                <c:pt idx="18900">
                  <c:v>-220.32779340841901</c:v>
                </c:pt>
                <c:pt idx="18901">
                  <c:v>-217.95971340829101</c:v>
                </c:pt>
                <c:pt idx="18902">
                  <c:v>-215.44220120437299</c:v>
                </c:pt>
                <c:pt idx="18903">
                  <c:v>-212.776753253593</c:v>
                </c:pt>
                <c:pt idx="18904">
                  <c:v>-209.96573283445599</c:v>
                </c:pt>
                <c:pt idx="18905">
                  <c:v>-207.01072369105199</c:v>
                </c:pt>
                <c:pt idx="18906">
                  <c:v>-203.91367385832399</c:v>
                </c:pt>
                <c:pt idx="18907">
                  <c:v>-200.676851539788</c:v>
                </c:pt>
                <c:pt idx="18908">
                  <c:v>-197.30279607535101</c:v>
                </c:pt>
                <c:pt idx="18909">
                  <c:v>-193.79319340487601</c:v>
                </c:pt>
                <c:pt idx="18910">
                  <c:v>-190.15064965657299</c:v>
                </c:pt>
                <c:pt idx="18911">
                  <c:v>-186.37797242692801</c:v>
                </c:pt>
                <c:pt idx="18912">
                  <c:v>-182.47782533006699</c:v>
                </c:pt>
                <c:pt idx="18913">
                  <c:v>-178.45271929314401</c:v>
                </c:pt>
                <c:pt idx="18914">
                  <c:v>-174.30516960083801</c:v>
                </c:pt>
                <c:pt idx="18915">
                  <c:v>-170.03814953647401</c:v>
                </c:pt>
                <c:pt idx="18916">
                  <c:v>-165.65456862658101</c:v>
                </c:pt>
                <c:pt idx="18917">
                  <c:v>-161.157265961169</c:v>
                </c:pt>
                <c:pt idx="18918">
                  <c:v>-156.54946668991599</c:v>
                </c:pt>
                <c:pt idx="18919">
                  <c:v>-151.83442361521799</c:v>
                </c:pt>
                <c:pt idx="18920">
                  <c:v>-147.015548240025</c:v>
                </c:pt>
                <c:pt idx="18921">
                  <c:v>-142.09576195097199</c:v>
                </c:pt>
                <c:pt idx="18922">
                  <c:v>-137.07876844248801</c:v>
                </c:pt>
                <c:pt idx="18923">
                  <c:v>-131.968029497922</c:v>
                </c:pt>
                <c:pt idx="18924">
                  <c:v>-126.766470220293</c:v>
                </c:pt>
                <c:pt idx="18925">
                  <c:v>-121.47821875422299</c:v>
                </c:pt>
                <c:pt idx="18926">
                  <c:v>-116.106771752507</c:v>
                </c:pt>
                <c:pt idx="18927">
                  <c:v>-110.65535266689901</c:v>
                </c:pt>
                <c:pt idx="18928">
                  <c:v>-105.12800830901401</c:v>
                </c:pt>
                <c:pt idx="18929">
                  <c:v>-99.528746904644905</c:v>
                </c:pt>
                <c:pt idx="18930">
                  <c:v>-93.861518151993906</c:v>
                </c:pt>
                <c:pt idx="18931">
                  <c:v>-88.129741136552397</c:v>
                </c:pt>
                <c:pt idx="18932">
                  <c:v>-82.337888594644198</c:v>
                </c:pt>
                <c:pt idx="18933">
                  <c:v>-76.489664500141899</c:v>
                </c:pt>
                <c:pt idx="18934">
                  <c:v>-70.588535545484504</c:v>
                </c:pt>
                <c:pt idx="18935">
                  <c:v>-64.639134222213301</c:v>
                </c:pt>
                <c:pt idx="18936">
                  <c:v>-58.645433236309202</c:v>
                </c:pt>
                <c:pt idx="18937">
                  <c:v>-52.611412375711097</c:v>
                </c:pt>
                <c:pt idx="18938">
                  <c:v>-46.5413537660597</c:v>
                </c:pt>
                <c:pt idx="18939">
                  <c:v>-40.439644536290899</c:v>
                </c:pt>
                <c:pt idx="18940">
                  <c:v>-34.310285859593797</c:v>
                </c:pt>
                <c:pt idx="18941">
                  <c:v>-28.157381038568602</c:v>
                </c:pt>
                <c:pt idx="18942">
                  <c:v>-21.985271388509901</c:v>
                </c:pt>
                <c:pt idx="18943">
                  <c:v>-15.798345120031501</c:v>
                </c:pt>
                <c:pt idx="18944">
                  <c:v>-9.6005533786679802</c:v>
                </c:pt>
                <c:pt idx="18945">
                  <c:v>-3.3959057877638701</c:v>
                </c:pt>
                <c:pt idx="18946">
                  <c:v>2.81138604385142</c:v>
                </c:pt>
                <c:pt idx="18947">
                  <c:v>9.0169333493764494</c:v>
                </c:pt>
                <c:pt idx="18948">
                  <c:v>15.2161976488257</c:v>
                </c:pt>
                <c:pt idx="18949">
                  <c:v>21.404678403037099</c:v>
                </c:pt>
                <c:pt idx="18950">
                  <c:v>27.578391606777799</c:v>
                </c:pt>
                <c:pt idx="18951">
                  <c:v>33.733367400874499</c:v>
                </c:pt>
                <c:pt idx="18952">
                  <c:v>39.865339898741396</c:v>
                </c:pt>
                <c:pt idx="18953">
                  <c:v>45.969663400185702</c:v>
                </c:pt>
                <c:pt idx="18954">
                  <c:v>52.0426441645075</c:v>
                </c:pt>
                <c:pt idx="18955">
                  <c:v>58.080050152135797</c:v>
                </c:pt>
                <c:pt idx="18956">
                  <c:v>64.077649406384197</c:v>
                </c:pt>
                <c:pt idx="18957">
                  <c:v>70.031324772567302</c:v>
                </c:pt>
                <c:pt idx="18958">
                  <c:v>75.936966135468197</c:v>
                </c:pt>
                <c:pt idx="18959">
                  <c:v>81.790586483346601</c:v>
                </c:pt>
                <c:pt idx="18960">
                  <c:v>87.5881776299953</c:v>
                </c:pt>
                <c:pt idx="18961">
                  <c:v>93.325703720272998</c:v>
                </c:pt>
                <c:pt idx="18962">
                  <c:v>98.999235334681899</c:v>
                </c:pt>
                <c:pt idx="18963">
                  <c:v>104.60494646857499</c:v>
                </c:pt>
                <c:pt idx="18964">
                  <c:v>110.138986237157</c:v>
                </c:pt>
                <c:pt idx="18965">
                  <c:v>115.59750250461801</c:v>
                </c:pt>
                <c:pt idx="18966">
                  <c:v>120.976787083505</c:v>
                </c:pt>
                <c:pt idx="18967">
                  <c:v>126.273159567767</c:v>
                </c:pt>
                <c:pt idx="18968">
                  <c:v>131.48307901710399</c:v>
                </c:pt>
                <c:pt idx="18969">
                  <c:v>136.60302040294101</c:v>
                </c:pt>
                <c:pt idx="18970">
                  <c:v>141.62900208578199</c:v>
                </c:pt>
                <c:pt idx="18971">
                  <c:v>146.55804388276101</c:v>
                </c:pt>
                <c:pt idx="18972">
                  <c:v>151.38678872937899</c:v>
                </c:pt>
                <c:pt idx="18973">
                  <c:v>156.11166200144299</c:v>
                </c:pt>
                <c:pt idx="18974">
                  <c:v>160.72920633419</c:v>
                </c:pt>
                <c:pt idx="18975">
                  <c:v>165.23654371408401</c:v>
                </c:pt>
                <c:pt idx="18976">
                  <c:v>169.63085777265499</c:v>
                </c:pt>
                <c:pt idx="18977">
                  <c:v>173.90922853164301</c:v>
                </c:pt>
                <c:pt idx="18978">
                  <c:v>178.068636499066</c:v>
                </c:pt>
                <c:pt idx="18979">
                  <c:v>182.10597088399501</c:v>
                </c:pt>
                <c:pt idx="18980">
                  <c:v>186.01819989378799</c:v>
                </c:pt>
                <c:pt idx="18981">
                  <c:v>189.80283410659399</c:v>
                </c:pt>
                <c:pt idx="18982">
                  <c:v>193.457411159369</c:v>
                </c:pt>
                <c:pt idx="18983">
                  <c:v>196.97933377004901</c:v>
                </c:pt>
                <c:pt idx="18984">
                  <c:v>200.36603652334799</c:v>
                </c:pt>
                <c:pt idx="18985">
                  <c:v>203.61544775169401</c:v>
                </c:pt>
                <c:pt idx="18986">
                  <c:v>206.72547451694001</c:v>
                </c:pt>
                <c:pt idx="18987">
                  <c:v>209.693842454216</c:v>
                </c:pt>
                <c:pt idx="18988">
                  <c:v>212.51842439433</c:v>
                </c:pt>
                <c:pt idx="18989">
                  <c:v>215.19783809252499</c:v>
                </c:pt>
                <c:pt idx="18990">
                  <c:v>217.729665000393</c:v>
                </c:pt>
                <c:pt idx="18991">
                  <c:v>220.11194561590401</c:v>
                </c:pt>
                <c:pt idx="18992">
                  <c:v>222.34359449331001</c:v>
                </c:pt>
                <c:pt idx="18993">
                  <c:v>224.42261414994601</c:v>
                </c:pt>
                <c:pt idx="18994">
                  <c:v>226.34772402295599</c:v>
                </c:pt>
                <c:pt idx="18995">
                  <c:v>228.11782460924999</c:v>
                </c:pt>
                <c:pt idx="18996">
                  <c:v>229.73196963537899</c:v>
                </c:pt>
                <c:pt idx="18997">
                  <c:v>231.18856450109899</c:v>
                </c:pt>
                <c:pt idx="18998">
                  <c:v>232.48651316864601</c:v>
                </c:pt>
                <c:pt idx="18999">
                  <c:v>233.62547123439001</c:v>
                </c:pt>
                <c:pt idx="19000">
                  <c:v>234.60406584712101</c:v>
                </c:pt>
                <c:pt idx="19001">
                  <c:v>235.421692250658</c:v>
                </c:pt>
                <c:pt idx="19002">
                  <c:v>236.07812068653399</c:v>
                </c:pt>
                <c:pt idx="19003">
                  <c:v>236.57252757118701</c:v>
                </c:pt>
                <c:pt idx="19004">
                  <c:v>236.90477990695899</c:v>
                </c:pt>
                <c:pt idx="19005">
                  <c:v>237.07474287576099</c:v>
                </c:pt>
                <c:pt idx="19006">
                  <c:v>237.08242327410201</c:v>
                </c:pt>
                <c:pt idx="19007">
                  <c:v>236.92763332663301</c:v>
                </c:pt>
                <c:pt idx="19008">
                  <c:v>236.610466298251</c:v>
                </c:pt>
                <c:pt idx="19009">
                  <c:v>236.13125916552201</c:v>
                </c:pt>
                <c:pt idx="19010">
                  <c:v>235.49009527706201</c:v>
                </c:pt>
                <c:pt idx="19011">
                  <c:v>234.68728462762701</c:v>
                </c:pt>
                <c:pt idx="19012">
                  <c:v>233.72349096939101</c:v>
                </c:pt>
                <c:pt idx="19013">
                  <c:v>232.59969015154499</c:v>
                </c:pt>
                <c:pt idx="19014">
                  <c:v>231.316808502604</c:v>
                </c:pt>
                <c:pt idx="19015">
                  <c:v>229.87509689230799</c:v>
                </c:pt>
                <c:pt idx="19016">
                  <c:v>228.27588875506501</c:v>
                </c:pt>
                <c:pt idx="19017">
                  <c:v>226.52040408530399</c:v>
                </c:pt>
                <c:pt idx="19018">
                  <c:v>224.609743485237</c:v>
                </c:pt>
                <c:pt idx="19019">
                  <c:v>222.544890446739</c:v>
                </c:pt>
                <c:pt idx="19020">
                  <c:v>220.32779340982299</c:v>
                </c:pt>
                <c:pt idx="19021">
                  <c:v>217.95971340967699</c:v>
                </c:pt>
                <c:pt idx="19022">
                  <c:v>215.44220120573999</c:v>
                </c:pt>
                <c:pt idx="19023">
                  <c:v>212.77675325493999</c:v>
                </c:pt>
                <c:pt idx="19024">
                  <c:v>209.965732835784</c:v>
                </c:pt>
                <c:pt idx="19025">
                  <c:v>207.01072369235899</c:v>
                </c:pt>
                <c:pt idx="19026">
                  <c:v>203.91367385960899</c:v>
                </c:pt>
                <c:pt idx="19027">
                  <c:v>200.676851541053</c:v>
                </c:pt>
                <c:pt idx="19028">
                  <c:v>197.302796076596</c:v>
                </c:pt>
                <c:pt idx="19029">
                  <c:v>193.79319340609899</c:v>
                </c:pt>
                <c:pt idx="19030">
                  <c:v>190.15064965777401</c:v>
                </c:pt>
                <c:pt idx="19031">
                  <c:v>186.37797242810601</c:v>
                </c:pt>
                <c:pt idx="19032">
                  <c:v>182.47782533122401</c:v>
                </c:pt>
                <c:pt idx="19033">
                  <c:v>178.45271929427599</c:v>
                </c:pt>
                <c:pt idx="19034">
                  <c:v>174.30516960194601</c:v>
                </c:pt>
                <c:pt idx="19035">
                  <c:v>170.03814953756</c:v>
                </c:pt>
                <c:pt idx="19036">
                  <c:v>165.65456862764199</c:v>
                </c:pt>
                <c:pt idx="19037">
                  <c:v>161.15726596220699</c:v>
                </c:pt>
                <c:pt idx="19038">
                  <c:v>156.549466690928</c:v>
                </c:pt>
                <c:pt idx="19039">
                  <c:v>151.834423616207</c:v>
                </c:pt>
                <c:pt idx="19040">
                  <c:v>147.01554824098801</c:v>
                </c:pt>
                <c:pt idx="19041">
                  <c:v>142.095761951909</c:v>
                </c:pt>
                <c:pt idx="19042">
                  <c:v>137.078768443401</c:v>
                </c:pt>
                <c:pt idx="19043">
                  <c:v>131.96802949880899</c:v>
                </c:pt>
                <c:pt idx="19044">
                  <c:v>126.766470221155</c:v>
                </c:pt>
                <c:pt idx="19045">
                  <c:v>121.47821875505799</c:v>
                </c:pt>
                <c:pt idx="19046">
                  <c:v>116.106771753316</c:v>
                </c:pt>
                <c:pt idx="19047">
                  <c:v>110.655352667681</c:v>
                </c:pt>
                <c:pt idx="19048">
                  <c:v>105.128008309769</c:v>
                </c:pt>
                <c:pt idx="19049">
                  <c:v>99.528746905373694</c:v>
                </c:pt>
                <c:pt idx="19050">
                  <c:v>93.861518152693407</c:v>
                </c:pt>
                <c:pt idx="19051">
                  <c:v>88.129741137226105</c:v>
                </c:pt>
                <c:pt idx="19052">
                  <c:v>82.337888595290394</c:v>
                </c:pt>
                <c:pt idx="19053">
                  <c:v>76.489664500760597</c:v>
                </c:pt>
                <c:pt idx="19054">
                  <c:v>70.588535546075605</c:v>
                </c:pt>
                <c:pt idx="19055">
                  <c:v>64.639134222776903</c:v>
                </c:pt>
                <c:pt idx="19056">
                  <c:v>58.645433236843502</c:v>
                </c:pt>
                <c:pt idx="19057">
                  <c:v>52.6114123762177</c:v>
                </c:pt>
                <c:pt idx="19058">
                  <c:v>46.541353766538798</c:v>
                </c:pt>
                <c:pt idx="19059">
                  <c:v>40.439644536742499</c:v>
                </c:pt>
                <c:pt idx="19060">
                  <c:v>34.310285860016002</c:v>
                </c:pt>
                <c:pt idx="19061">
                  <c:v>28.1573810389615</c:v>
                </c:pt>
                <c:pt idx="19062">
                  <c:v>21.985271388876999</c:v>
                </c:pt>
                <c:pt idx="19063">
                  <c:v>15.7983451203693</c:v>
                </c:pt>
                <c:pt idx="19064">
                  <c:v>9.6005533789764002</c:v>
                </c:pt>
                <c:pt idx="19065">
                  <c:v>3.3959057880447401</c:v>
                </c:pt>
                <c:pt idx="19066">
                  <c:v>-2.8113860435999101</c:v>
                </c:pt>
                <c:pt idx="19067">
                  <c:v>-9.0169333491543195</c:v>
                </c:pt>
                <c:pt idx="19068">
                  <c:v>-15.2161976486311</c:v>
                </c:pt>
                <c:pt idx="19069">
                  <c:v>-21.404678402871902</c:v>
                </c:pt>
                <c:pt idx="19070">
                  <c:v>-27.5783916066401</c:v>
                </c:pt>
                <c:pt idx="19071">
                  <c:v>-33.733367400764301</c:v>
                </c:pt>
                <c:pt idx="19072">
                  <c:v>-39.865339898662398</c:v>
                </c:pt>
                <c:pt idx="19073">
                  <c:v>-45.969663400132397</c:v>
                </c:pt>
                <c:pt idx="19074">
                  <c:v>-52.0426441644818</c:v>
                </c:pt>
                <c:pt idx="19075">
                  <c:v>-58.080050152139499</c:v>
                </c:pt>
                <c:pt idx="19076">
                  <c:v>-64.077649406417294</c:v>
                </c:pt>
                <c:pt idx="19077">
                  <c:v>-70.031324772627897</c:v>
                </c:pt>
                <c:pt idx="19078">
                  <c:v>-75.936966135558194</c:v>
                </c:pt>
                <c:pt idx="19079">
                  <c:v>-81.790586483462306</c:v>
                </c:pt>
                <c:pt idx="19080">
                  <c:v>-87.588177630140294</c:v>
                </c:pt>
                <c:pt idx="19081">
                  <c:v>-93.325703720443698</c:v>
                </c:pt>
                <c:pt idx="19082">
                  <c:v>-98.999235334881106</c:v>
                </c:pt>
                <c:pt idx="19083">
                  <c:v>-104.604946468801</c:v>
                </c:pt>
                <c:pt idx="19084">
                  <c:v>-110.138986237412</c:v>
                </c:pt>
                <c:pt idx="19085">
                  <c:v>-115.597502504899</c:v>
                </c:pt>
                <c:pt idx="19086">
                  <c:v>-120.976787083814</c:v>
                </c:pt>
                <c:pt idx="19087">
                  <c:v>-126.27315956810099</c:v>
                </c:pt>
                <c:pt idx="19088">
                  <c:v>-131.483079017465</c:v>
                </c:pt>
                <c:pt idx="19089">
                  <c:v>-136.60302040332999</c:v>
                </c:pt>
                <c:pt idx="19090">
                  <c:v>-141.62900208619499</c:v>
                </c:pt>
                <c:pt idx="19091">
                  <c:v>-146.55804388320101</c:v>
                </c:pt>
                <c:pt idx="19092">
                  <c:v>-151.386788729844</c:v>
                </c:pt>
                <c:pt idx="19093">
                  <c:v>-156.111662001935</c:v>
                </c:pt>
                <c:pt idx="19094">
                  <c:v>-160.72920633470599</c:v>
                </c:pt>
                <c:pt idx="19095">
                  <c:v>-165.23654371462499</c:v>
                </c:pt>
                <c:pt idx="19096">
                  <c:v>-169.63085777322101</c:v>
                </c:pt>
                <c:pt idx="19097">
                  <c:v>-173.90922853223401</c:v>
                </c:pt>
                <c:pt idx="19098">
                  <c:v>-178.06863649968099</c:v>
                </c:pt>
                <c:pt idx="19099">
                  <c:v>-182.10597088463399</c:v>
                </c:pt>
                <c:pt idx="19100">
                  <c:v>-186.01819989445099</c:v>
                </c:pt>
                <c:pt idx="19101">
                  <c:v>-189.802834107281</c:v>
                </c:pt>
                <c:pt idx="19102">
                  <c:v>-193.457411160079</c:v>
                </c:pt>
                <c:pt idx="19103">
                  <c:v>-196.97933377078201</c:v>
                </c:pt>
                <c:pt idx="19104">
                  <c:v>-200.36603652410301</c:v>
                </c:pt>
                <c:pt idx="19105">
                  <c:v>-203.61544775247199</c:v>
                </c:pt>
                <c:pt idx="19106">
                  <c:v>-206.725474517739</c:v>
                </c:pt>
                <c:pt idx="19107">
                  <c:v>-209.69384245503599</c:v>
                </c:pt>
                <c:pt idx="19108">
                  <c:v>-212.51842439517199</c:v>
                </c:pt>
                <c:pt idx="19109">
                  <c:v>-215.19783809338799</c:v>
                </c:pt>
                <c:pt idx="19110">
                  <c:v>-217.72966500127799</c:v>
                </c:pt>
                <c:pt idx="19111">
                  <c:v>-220.11194561680799</c:v>
                </c:pt>
                <c:pt idx="19112">
                  <c:v>-222.343594494233</c:v>
                </c:pt>
                <c:pt idx="19113">
                  <c:v>-224.42261415088899</c:v>
                </c:pt>
                <c:pt idx="19114">
                  <c:v>-226.347724023918</c:v>
                </c:pt>
                <c:pt idx="19115">
                  <c:v>-228.11782461023199</c:v>
                </c:pt>
                <c:pt idx="19116">
                  <c:v>-229.73196963638</c:v>
                </c:pt>
                <c:pt idx="19117">
                  <c:v>-231.188564502118</c:v>
                </c:pt>
                <c:pt idx="19118">
                  <c:v>-232.48651316968201</c:v>
                </c:pt>
                <c:pt idx="19119">
                  <c:v>-233.625471235443</c:v>
                </c:pt>
                <c:pt idx="19120">
                  <c:v>-234.60406584819199</c:v>
                </c:pt>
                <c:pt idx="19121">
                  <c:v>-235.42169225174499</c:v>
                </c:pt>
                <c:pt idx="19122">
                  <c:v>-236.07812068763701</c:v>
                </c:pt>
                <c:pt idx="19123">
                  <c:v>-236.572527572306</c:v>
                </c:pt>
                <c:pt idx="19124">
                  <c:v>-236.90477990809299</c:v>
                </c:pt>
                <c:pt idx="19125">
                  <c:v>-237.07474287690999</c:v>
                </c:pt>
                <c:pt idx="19126">
                  <c:v>-237.082423275266</c:v>
                </c:pt>
                <c:pt idx="19127">
                  <c:v>-236.92763332781001</c:v>
                </c:pt>
                <c:pt idx="19128">
                  <c:v>-236.610466299443</c:v>
                </c:pt>
                <c:pt idx="19129">
                  <c:v>-236.13125916672701</c:v>
                </c:pt>
                <c:pt idx="19130">
                  <c:v>-235.490095278279</c:v>
                </c:pt>
                <c:pt idx="19131">
                  <c:v>-234.68728462885699</c:v>
                </c:pt>
                <c:pt idx="19132">
                  <c:v>-233.72349097063201</c:v>
                </c:pt>
                <c:pt idx="19133">
                  <c:v>-232.59969015279799</c:v>
                </c:pt>
                <c:pt idx="19134">
                  <c:v>-231.316808503868</c:v>
                </c:pt>
                <c:pt idx="19135">
                  <c:v>-229.875096893582</c:v>
                </c:pt>
                <c:pt idx="19136">
                  <c:v>-228.27588875635001</c:v>
                </c:pt>
                <c:pt idx="19137">
                  <c:v>-226.52040408659801</c:v>
                </c:pt>
                <c:pt idx="19138">
                  <c:v>-224.60974348654</c:v>
                </c:pt>
                <c:pt idx="19139">
                  <c:v>-222.54489044805101</c:v>
                </c:pt>
                <c:pt idx="19140">
                  <c:v>-220.32779341114301</c:v>
                </c:pt>
                <c:pt idx="19141">
                  <c:v>-217.959713411005</c:v>
                </c:pt>
                <c:pt idx="19142">
                  <c:v>-215.44220120707499</c:v>
                </c:pt>
                <c:pt idx="19143">
                  <c:v>-212.77675325628201</c:v>
                </c:pt>
                <c:pt idx="19144">
                  <c:v>-209.96573283713201</c:v>
                </c:pt>
                <c:pt idx="19145">
                  <c:v>-207.010723693714</c:v>
                </c:pt>
                <c:pt idx="19146">
                  <c:v>-203.91367386096999</c:v>
                </c:pt>
                <c:pt idx="19147">
                  <c:v>-200.67685154241801</c:v>
                </c:pt>
                <c:pt idx="19148">
                  <c:v>-197.30279607796399</c:v>
                </c:pt>
                <c:pt idx="19149">
                  <c:v>-193.79319340747199</c:v>
                </c:pt>
                <c:pt idx="19150">
                  <c:v>-190.15064965915201</c:v>
                </c:pt>
                <c:pt idx="19151">
                  <c:v>-186.37797242948801</c:v>
                </c:pt>
                <c:pt idx="19152">
                  <c:v>-182.47782533260599</c:v>
                </c:pt>
                <c:pt idx="19153">
                  <c:v>-178.45271929566101</c:v>
                </c:pt>
                <c:pt idx="19154">
                  <c:v>-174.30516960333401</c:v>
                </c:pt>
                <c:pt idx="19155">
                  <c:v>-170.038149538949</c:v>
                </c:pt>
                <c:pt idx="19156">
                  <c:v>-165.65456862903099</c:v>
                </c:pt>
                <c:pt idx="19157">
                  <c:v>-161.15726596359599</c:v>
                </c:pt>
                <c:pt idx="19158">
                  <c:v>-156.54946669231799</c:v>
                </c:pt>
                <c:pt idx="19159">
                  <c:v>-151.834423617596</c:v>
                </c:pt>
                <c:pt idx="19160">
                  <c:v>-147.01554824237601</c:v>
                </c:pt>
                <c:pt idx="19161">
                  <c:v>-142.09576195329601</c:v>
                </c:pt>
                <c:pt idx="19162">
                  <c:v>-137.07876844478599</c:v>
                </c:pt>
                <c:pt idx="19163">
                  <c:v>-131.96802950019099</c:v>
                </c:pt>
                <c:pt idx="19164">
                  <c:v>-126.766470222533</c:v>
                </c:pt>
                <c:pt idx="19165">
                  <c:v>-121.478218756435</c:v>
                </c:pt>
                <c:pt idx="19166">
                  <c:v>-116.10677175468901</c:v>
                </c:pt>
                <c:pt idx="19167">
                  <c:v>-110.65535266904899</c:v>
                </c:pt>
                <c:pt idx="19168">
                  <c:v>-105.128008311133</c:v>
                </c:pt>
                <c:pt idx="19169">
                  <c:v>-99.5287469067313</c:v>
                </c:pt>
                <c:pt idx="19170">
                  <c:v>-93.861518154048198</c:v>
                </c:pt>
                <c:pt idx="19171">
                  <c:v>-88.129741138573607</c:v>
                </c:pt>
                <c:pt idx="19172">
                  <c:v>-82.337888596632396</c:v>
                </c:pt>
                <c:pt idx="19173">
                  <c:v>-76.489664502095195</c:v>
                </c:pt>
                <c:pt idx="19174">
                  <c:v>-70.588535547402898</c:v>
                </c:pt>
                <c:pt idx="19175">
                  <c:v>-64.639134224095002</c:v>
                </c:pt>
                <c:pt idx="19176">
                  <c:v>-58.645433238154197</c:v>
                </c:pt>
                <c:pt idx="19177">
                  <c:v>-52.611412377519301</c:v>
                </c:pt>
                <c:pt idx="19178">
                  <c:v>-46.541353767833101</c:v>
                </c:pt>
                <c:pt idx="19179">
                  <c:v>-40.439644538027601</c:v>
                </c:pt>
                <c:pt idx="19180">
                  <c:v>-34.3102858612937</c:v>
                </c:pt>
                <c:pt idx="19181">
                  <c:v>-28.157381040228199</c:v>
                </c:pt>
                <c:pt idx="19182">
                  <c:v>-21.985271390130901</c:v>
                </c:pt>
                <c:pt idx="19183">
                  <c:v>-15.798345121612201</c:v>
                </c:pt>
                <c:pt idx="19184">
                  <c:v>-9.6005533802100604</c:v>
                </c:pt>
                <c:pt idx="19185">
                  <c:v>-3.3959057892655502</c:v>
                </c:pt>
                <c:pt idx="19186">
                  <c:v>2.8113860423919599</c:v>
                </c:pt>
                <c:pt idx="19187">
                  <c:v>9.0169333479555398</c:v>
                </c:pt>
                <c:pt idx="19188">
                  <c:v>15.216197647447</c:v>
                </c:pt>
                <c:pt idx="19189">
                  <c:v>21.4046784017006</c:v>
                </c:pt>
                <c:pt idx="19190">
                  <c:v>27.578391605483599</c:v>
                </c:pt>
                <c:pt idx="19191">
                  <c:v>33.733367399620597</c:v>
                </c:pt>
                <c:pt idx="19192">
                  <c:v>39.865339897531598</c:v>
                </c:pt>
                <c:pt idx="19193">
                  <c:v>45.969663399016298</c:v>
                </c:pt>
                <c:pt idx="19194">
                  <c:v>52.0426441633821</c:v>
                </c:pt>
                <c:pt idx="19195">
                  <c:v>58.0800501510545</c:v>
                </c:pt>
                <c:pt idx="19196">
                  <c:v>64.077649405347003</c:v>
                </c:pt>
                <c:pt idx="19197">
                  <c:v>70.031324771574205</c:v>
                </c:pt>
                <c:pt idx="19198">
                  <c:v>75.936966134517306</c:v>
                </c:pt>
                <c:pt idx="19199">
                  <c:v>81.790586482441597</c:v>
                </c:pt>
                <c:pt idx="19200">
                  <c:v>87.588177629132502</c:v>
                </c:pt>
                <c:pt idx="19201">
                  <c:v>93.325703719457906</c:v>
                </c:pt>
                <c:pt idx="19202">
                  <c:v>98.999235333912694</c:v>
                </c:pt>
                <c:pt idx="19203">
                  <c:v>104.604946467849</c:v>
                </c:pt>
                <c:pt idx="19204">
                  <c:v>110.138986236477</c:v>
                </c:pt>
                <c:pt idx="19205">
                  <c:v>115.597502503982</c:v>
                </c:pt>
                <c:pt idx="19206">
                  <c:v>120.976787082914</c:v>
                </c:pt>
                <c:pt idx="19207">
                  <c:v>126.273159567221</c:v>
                </c:pt>
                <c:pt idx="19208">
                  <c:v>131.48307901660399</c:v>
                </c:pt>
                <c:pt idx="19209">
                  <c:v>136.60302040248601</c:v>
                </c:pt>
                <c:pt idx="19210">
                  <c:v>141.62900208537101</c:v>
                </c:pt>
                <c:pt idx="19211">
                  <c:v>146.558043882395</c:v>
                </c:pt>
                <c:pt idx="19212">
                  <c:v>151.386788729058</c:v>
                </c:pt>
                <c:pt idx="19213">
                  <c:v>156.11166200117</c:v>
                </c:pt>
                <c:pt idx="19214">
                  <c:v>160.729206333961</c:v>
                </c:pt>
                <c:pt idx="19215">
                  <c:v>165.23654371390001</c:v>
                </c:pt>
                <c:pt idx="19216">
                  <c:v>169.63085777251601</c:v>
                </c:pt>
                <c:pt idx="19217">
                  <c:v>173.90922853154899</c:v>
                </c:pt>
                <c:pt idx="19218">
                  <c:v>178.068636499018</c:v>
                </c:pt>
                <c:pt idx="19219">
                  <c:v>182.105970883992</c:v>
                </c:pt>
                <c:pt idx="19220">
                  <c:v>186.01819989383</c:v>
                </c:pt>
                <c:pt idx="19221">
                  <c:v>189.80283410668099</c:v>
                </c:pt>
                <c:pt idx="19222">
                  <c:v>193.4574111595</c:v>
                </c:pt>
                <c:pt idx="19223">
                  <c:v>196.97933377022599</c:v>
                </c:pt>
                <c:pt idx="19224">
                  <c:v>200.36603652356899</c:v>
                </c:pt>
                <c:pt idx="19225">
                  <c:v>203.61544775195799</c:v>
                </c:pt>
                <c:pt idx="19226">
                  <c:v>206.72547451724699</c:v>
                </c:pt>
                <c:pt idx="19227">
                  <c:v>209.693842454567</c:v>
                </c:pt>
                <c:pt idx="19228">
                  <c:v>212.518424394725</c:v>
                </c:pt>
                <c:pt idx="19229">
                  <c:v>215.197838092963</c:v>
                </c:pt>
                <c:pt idx="19230">
                  <c:v>217.729665000875</c:v>
                </c:pt>
                <c:pt idx="19231">
                  <c:v>220.11194561642799</c:v>
                </c:pt>
                <c:pt idx="19232">
                  <c:v>222.343594493876</c:v>
                </c:pt>
                <c:pt idx="19233">
                  <c:v>224.42261415055401</c:v>
                </c:pt>
                <c:pt idx="19234">
                  <c:v>226.34772402360599</c:v>
                </c:pt>
                <c:pt idx="19235">
                  <c:v>228.11782460994101</c:v>
                </c:pt>
                <c:pt idx="19236">
                  <c:v>229.73196963611201</c:v>
                </c:pt>
                <c:pt idx="19237">
                  <c:v>231.188564501873</c:v>
                </c:pt>
                <c:pt idx="19238">
                  <c:v>232.48651316946001</c:v>
                </c:pt>
                <c:pt idx="19239">
                  <c:v>233.62547123524399</c:v>
                </c:pt>
                <c:pt idx="19240">
                  <c:v>234.60406584801501</c:v>
                </c:pt>
                <c:pt idx="19241">
                  <c:v>235.42169225159</c:v>
                </c:pt>
                <c:pt idx="19242">
                  <c:v>236.07812068750599</c:v>
                </c:pt>
                <c:pt idx="19243">
                  <c:v>236.572527572197</c:v>
                </c:pt>
                <c:pt idx="19244">
                  <c:v>236.90477990800699</c:v>
                </c:pt>
                <c:pt idx="19245">
                  <c:v>237.07474287684599</c:v>
                </c:pt>
                <c:pt idx="19246">
                  <c:v>237.08242327522399</c:v>
                </c:pt>
                <c:pt idx="19247">
                  <c:v>236.927633327791</c:v>
                </c:pt>
                <c:pt idx="19248">
                  <c:v>236.61046629944599</c:v>
                </c:pt>
                <c:pt idx="19249">
                  <c:v>236.13125916675199</c:v>
                </c:pt>
                <c:pt idx="19250">
                  <c:v>235.490095278327</c:v>
                </c:pt>
                <c:pt idx="19251">
                  <c:v>234.68728462892699</c:v>
                </c:pt>
                <c:pt idx="19252">
                  <c:v>233.72349097072399</c:v>
                </c:pt>
                <c:pt idx="19253">
                  <c:v>232.59969015291199</c:v>
                </c:pt>
                <c:pt idx="19254">
                  <c:v>231.316808504005</c:v>
                </c:pt>
                <c:pt idx="19255">
                  <c:v>229.875096893739</c:v>
                </c:pt>
                <c:pt idx="19256">
                  <c:v>228.27588875652901</c:v>
                </c:pt>
                <c:pt idx="19257">
                  <c:v>226.5204040868</c:v>
                </c:pt>
                <c:pt idx="19258">
                  <c:v>224.60974348676299</c:v>
                </c:pt>
                <c:pt idx="19259">
                  <c:v>222.544890448296</c:v>
                </c:pt>
                <c:pt idx="19260">
                  <c:v>220.327793411409</c:v>
                </c:pt>
                <c:pt idx="19261">
                  <c:v>217.959713411292</c:v>
                </c:pt>
                <c:pt idx="19262">
                  <c:v>215.44220120738399</c:v>
                </c:pt>
                <c:pt idx="19263">
                  <c:v>212.77675325661099</c:v>
                </c:pt>
                <c:pt idx="19264">
                  <c:v>209.96573283748199</c:v>
                </c:pt>
                <c:pt idx="19265">
                  <c:v>207.01072369408399</c:v>
                </c:pt>
                <c:pt idx="19266">
                  <c:v>203.91367386136099</c:v>
                </c:pt>
                <c:pt idx="19267">
                  <c:v>200.67685154282799</c:v>
                </c:pt>
                <c:pt idx="19268">
                  <c:v>197.302796078396</c:v>
                </c:pt>
                <c:pt idx="19269">
                  <c:v>193.79319340792301</c:v>
                </c:pt>
                <c:pt idx="19270">
                  <c:v>190.150649659621</c:v>
                </c:pt>
                <c:pt idx="19271">
                  <c:v>186.37797242997601</c:v>
                </c:pt>
                <c:pt idx="19272">
                  <c:v>182.477825333114</c:v>
                </c:pt>
                <c:pt idx="19273">
                  <c:v>178.452719296189</c:v>
                </c:pt>
                <c:pt idx="19274">
                  <c:v>174.30516960387999</c:v>
                </c:pt>
                <c:pt idx="19275">
                  <c:v>170.038149539513</c:v>
                </c:pt>
                <c:pt idx="19276">
                  <c:v>165.65456862961301</c:v>
                </c:pt>
                <c:pt idx="19277">
                  <c:v>161.157265964196</c:v>
                </c:pt>
                <c:pt idx="19278">
                  <c:v>156.54946669293699</c:v>
                </c:pt>
                <c:pt idx="19279">
                  <c:v>151.834423618231</c:v>
                </c:pt>
                <c:pt idx="19280">
                  <c:v>147.015548243029</c:v>
                </c:pt>
                <c:pt idx="19281">
                  <c:v>142.095761953965</c:v>
                </c:pt>
                <c:pt idx="19282">
                  <c:v>137.07876844547201</c:v>
                </c:pt>
                <c:pt idx="19283">
                  <c:v>131.968029500894</c:v>
                </c:pt>
                <c:pt idx="19284">
                  <c:v>126.766470223252</c:v>
                </c:pt>
                <c:pt idx="19285">
                  <c:v>121.478218757169</c:v>
                </c:pt>
                <c:pt idx="19286">
                  <c:v>116.106771755439</c:v>
                </c:pt>
                <c:pt idx="19287">
                  <c:v>110.65535266981399</c:v>
                </c:pt>
                <c:pt idx="19288">
                  <c:v>105.12800831191301</c:v>
                </c:pt>
                <c:pt idx="19289">
                  <c:v>99.528746907527093</c:v>
                </c:pt>
                <c:pt idx="19290">
                  <c:v>93.861518154855901</c:v>
                </c:pt>
                <c:pt idx="19291">
                  <c:v>88.129741139396003</c:v>
                </c:pt>
                <c:pt idx="19292">
                  <c:v>82.337888597469501</c:v>
                </c:pt>
                <c:pt idx="19293">
                  <c:v>76.489664502946994</c:v>
                </c:pt>
                <c:pt idx="19294">
                  <c:v>70.588535548267501</c:v>
                </c:pt>
                <c:pt idx="19295">
                  <c:v>64.639134224972494</c:v>
                </c:pt>
                <c:pt idx="19296">
                  <c:v>58.6454332390446</c:v>
                </c:pt>
                <c:pt idx="19297">
                  <c:v>52.6114123784225</c:v>
                </c:pt>
                <c:pt idx="19298">
                  <c:v>46.541353768745502</c:v>
                </c:pt>
                <c:pt idx="19299">
                  <c:v>40.439644538951001</c:v>
                </c:pt>
                <c:pt idx="19300">
                  <c:v>34.310285862228199</c:v>
                </c:pt>
                <c:pt idx="19301">
                  <c:v>28.157381041173601</c:v>
                </c:pt>
                <c:pt idx="19302">
                  <c:v>21.985271391087299</c:v>
                </c:pt>
                <c:pt idx="19303">
                  <c:v>15.798345122579599</c:v>
                </c:pt>
                <c:pt idx="19304">
                  <c:v>9.6005533811866997</c:v>
                </c:pt>
                <c:pt idx="19305">
                  <c:v>3.3959057902513798</c:v>
                </c:pt>
                <c:pt idx="19306">
                  <c:v>-2.8113860413951199</c:v>
                </c:pt>
                <c:pt idx="19307">
                  <c:v>-9.0169333469531896</c:v>
                </c:pt>
                <c:pt idx="19308">
                  <c:v>-15.216197646433599</c:v>
                </c:pt>
                <c:pt idx="19309">
                  <c:v>-21.404678400679899</c:v>
                </c:pt>
                <c:pt idx="19310">
                  <c:v>-27.578391604455501</c:v>
                </c:pt>
                <c:pt idx="19311">
                  <c:v>-33.733367398587099</c:v>
                </c:pt>
                <c:pt idx="19312">
                  <c:v>-39.865339896490703</c:v>
                </c:pt>
                <c:pt idx="19313">
                  <c:v>-45.969663397967999</c:v>
                </c:pt>
                <c:pt idx="19314">
                  <c:v>-52.042644162328401</c:v>
                </c:pt>
                <c:pt idx="19315">
                  <c:v>-58.080050149993397</c:v>
                </c:pt>
                <c:pt idx="19316">
                  <c:v>-64.077649404280393</c:v>
                </c:pt>
                <c:pt idx="19317">
                  <c:v>-70.0313247705039</c:v>
                </c:pt>
                <c:pt idx="19318">
                  <c:v>-75.936966133443306</c:v>
                </c:pt>
                <c:pt idx="19319">
                  <c:v>-81.790586481360293</c:v>
                </c:pt>
                <c:pt idx="19320">
                  <c:v>-87.588177628049294</c:v>
                </c:pt>
                <c:pt idx="19321">
                  <c:v>-93.325703718367393</c:v>
                </c:pt>
                <c:pt idx="19322">
                  <c:v>-98.999235332820405</c:v>
                </c:pt>
                <c:pt idx="19323">
                  <c:v>-104.604946466754</c:v>
                </c:pt>
                <c:pt idx="19324">
                  <c:v>-110.13898623538</c:v>
                </c:pt>
                <c:pt idx="19325">
                  <c:v>-115.597502502883</c:v>
                </c:pt>
                <c:pt idx="19326">
                  <c:v>-120.976787081814</c:v>
                </c:pt>
                <c:pt idx="19327">
                  <c:v>-126.27315956611901</c:v>
                </c:pt>
                <c:pt idx="19328">
                  <c:v>-131.48307901550001</c:v>
                </c:pt>
                <c:pt idx="19329">
                  <c:v>-136.60302040138299</c:v>
                </c:pt>
                <c:pt idx="19330">
                  <c:v>-141.629002084267</c:v>
                </c:pt>
                <c:pt idx="19331">
                  <c:v>-146.55804388129201</c:v>
                </c:pt>
                <c:pt idx="19332">
                  <c:v>-151.38678872795501</c:v>
                </c:pt>
                <c:pt idx="19333">
                  <c:v>-156.11166200006599</c:v>
                </c:pt>
                <c:pt idx="19334">
                  <c:v>-160.72920633286</c:v>
                </c:pt>
                <c:pt idx="19335">
                  <c:v>-165.236543712799</c:v>
                </c:pt>
                <c:pt idx="19336">
                  <c:v>-169.63085777141799</c:v>
                </c:pt>
                <c:pt idx="19337">
                  <c:v>-173.90922853045299</c:v>
                </c:pt>
                <c:pt idx="19338">
                  <c:v>-178.06863649792399</c:v>
                </c:pt>
                <c:pt idx="19339">
                  <c:v>-182.105970882901</c:v>
                </c:pt>
                <c:pt idx="19340">
                  <c:v>-186.01819989274199</c:v>
                </c:pt>
                <c:pt idx="19341">
                  <c:v>-189.80283410559801</c:v>
                </c:pt>
                <c:pt idx="19342">
                  <c:v>-193.457411158421</c:v>
                </c:pt>
                <c:pt idx="19343">
                  <c:v>-196.97933376915</c:v>
                </c:pt>
                <c:pt idx="19344">
                  <c:v>-200.36603652249801</c:v>
                </c:pt>
                <c:pt idx="19345">
                  <c:v>-203.615447750893</c:v>
                </c:pt>
                <c:pt idx="19346">
                  <c:v>-206.725474516188</c:v>
                </c:pt>
                <c:pt idx="19347">
                  <c:v>-209.69384245351301</c:v>
                </c:pt>
                <c:pt idx="19348">
                  <c:v>-212.51842439367701</c:v>
                </c:pt>
                <c:pt idx="19349">
                  <c:v>-215.197838091921</c:v>
                </c:pt>
                <c:pt idx="19350">
                  <c:v>-217.72966499984</c:v>
                </c:pt>
                <c:pt idx="19351">
                  <c:v>-220.1119456154</c:v>
                </c:pt>
                <c:pt idx="19352">
                  <c:v>-222.343594492855</c:v>
                </c:pt>
                <c:pt idx="19353">
                  <c:v>-224.422614149541</c:v>
                </c:pt>
                <c:pt idx="19354">
                  <c:v>-226.347724022601</c:v>
                </c:pt>
                <c:pt idx="19355">
                  <c:v>-228.11782460894401</c:v>
                </c:pt>
                <c:pt idx="19356">
                  <c:v>-229.73196963512399</c:v>
                </c:pt>
                <c:pt idx="19357">
                  <c:v>-231.18856450089399</c:v>
                </c:pt>
                <c:pt idx="19358">
                  <c:v>-232.48651316849001</c:v>
                </c:pt>
                <c:pt idx="19359">
                  <c:v>-233.625471234283</c:v>
                </c:pt>
                <c:pt idx="19360">
                  <c:v>-234.60406584706399</c:v>
                </c:pt>
                <c:pt idx="19361">
                  <c:v>-235.42169225064899</c:v>
                </c:pt>
                <c:pt idx="19362">
                  <c:v>-236.07812068657501</c:v>
                </c:pt>
                <c:pt idx="19363">
                  <c:v>-236.57252757127699</c:v>
                </c:pt>
                <c:pt idx="19364">
                  <c:v>-236.904779907098</c:v>
                </c:pt>
                <c:pt idx="19365">
                  <c:v>-237.074742875948</c:v>
                </c:pt>
                <c:pt idx="19366">
                  <c:v>-237.082423274338</c:v>
                </c:pt>
                <c:pt idx="19367">
                  <c:v>-236.927633326917</c:v>
                </c:pt>
                <c:pt idx="19368">
                  <c:v>-236.61046629858399</c:v>
                </c:pt>
                <c:pt idx="19369">
                  <c:v>-236.13125916590201</c:v>
                </c:pt>
                <c:pt idx="19370">
                  <c:v>-235.49009527749001</c:v>
                </c:pt>
                <c:pt idx="19371">
                  <c:v>-234.68728462810199</c:v>
                </c:pt>
                <c:pt idx="19372">
                  <c:v>-233.723490969913</c:v>
                </c:pt>
                <c:pt idx="19373">
                  <c:v>-232.59969015211399</c:v>
                </c:pt>
                <c:pt idx="19374">
                  <c:v>-231.31680850321899</c:v>
                </c:pt>
                <c:pt idx="19375">
                  <c:v>-229.875096892968</c:v>
                </c:pt>
                <c:pt idx="19376">
                  <c:v>-228.275888755772</c:v>
                </c:pt>
                <c:pt idx="19377">
                  <c:v>-226.520404086057</c:v>
                </c:pt>
                <c:pt idx="19378">
                  <c:v>-224.60974348603401</c:v>
                </c:pt>
                <c:pt idx="19379">
                  <c:v>-222.544890447581</c:v>
                </c:pt>
                <c:pt idx="19380">
                  <c:v>-220.32779341071</c:v>
                </c:pt>
                <c:pt idx="19381">
                  <c:v>-217.95971341060701</c:v>
                </c:pt>
                <c:pt idx="19382">
                  <c:v>-215.44220120671301</c:v>
                </c:pt>
                <c:pt idx="19383">
                  <c:v>-212.776753255957</c:v>
                </c:pt>
                <c:pt idx="19384">
                  <c:v>-209.96573283684199</c:v>
                </c:pt>
                <c:pt idx="19385">
                  <c:v>-207.010723693459</c:v>
                </c:pt>
                <c:pt idx="19386">
                  <c:v>-203.91367386075299</c:v>
                </c:pt>
                <c:pt idx="19387">
                  <c:v>-200.67685154223699</c:v>
                </c:pt>
                <c:pt idx="19388">
                  <c:v>-197.30279607781901</c:v>
                </c:pt>
                <c:pt idx="19389">
                  <c:v>-193.79319340736299</c:v>
                </c:pt>
                <c:pt idx="19390">
                  <c:v>-190.150649659078</c:v>
                </c:pt>
                <c:pt idx="19391">
                  <c:v>-186.37797242944899</c:v>
                </c:pt>
                <c:pt idx="19392">
                  <c:v>-182.477825332604</c:v>
                </c:pt>
                <c:pt idx="19393">
                  <c:v>-178.452719295695</c:v>
                </c:pt>
                <c:pt idx="19394">
                  <c:v>-174.30516960340401</c:v>
                </c:pt>
                <c:pt idx="19395">
                  <c:v>-170.03814953905299</c:v>
                </c:pt>
                <c:pt idx="19396">
                  <c:v>-165.65456862917199</c:v>
                </c:pt>
                <c:pt idx="19397">
                  <c:v>-161.15726596377101</c:v>
                </c:pt>
                <c:pt idx="19398">
                  <c:v>-156.54946669252899</c:v>
                </c:pt>
                <c:pt idx="19399">
                  <c:v>-151.834423617841</c:v>
                </c:pt>
                <c:pt idx="19400">
                  <c:v>-147.015548242656</c:v>
                </c:pt>
                <c:pt idx="19401">
                  <c:v>-142.095761953611</c:v>
                </c:pt>
                <c:pt idx="19402">
                  <c:v>-137.07876844513399</c:v>
                </c:pt>
                <c:pt idx="19403">
                  <c:v>-131.968029500574</c:v>
                </c:pt>
                <c:pt idx="19404">
                  <c:v>-126.76647022295001</c:v>
                </c:pt>
                <c:pt idx="19405">
                  <c:v>-121.478218756885</c:v>
                </c:pt>
                <c:pt idx="19406">
                  <c:v>-116.106771755173</c:v>
                </c:pt>
                <c:pt idx="19407">
                  <c:v>-110.655352669566</c:v>
                </c:pt>
                <c:pt idx="19408">
                  <c:v>-105.128008311683</c:v>
                </c:pt>
                <c:pt idx="19409">
                  <c:v>-99.528746907313206</c:v>
                </c:pt>
                <c:pt idx="19410">
                  <c:v>-93.861518154663202</c:v>
                </c:pt>
                <c:pt idx="19411">
                  <c:v>-88.129741139219803</c:v>
                </c:pt>
                <c:pt idx="19412">
                  <c:v>-82.337888597311604</c:v>
                </c:pt>
                <c:pt idx="19413">
                  <c:v>-76.489664502805695</c:v>
                </c:pt>
                <c:pt idx="19414">
                  <c:v>-70.588535548144506</c:v>
                </c:pt>
                <c:pt idx="19415">
                  <c:v>-64.639134224867902</c:v>
                </c:pt>
                <c:pt idx="19416">
                  <c:v>-58.645433238958297</c:v>
                </c:pt>
                <c:pt idx="19417">
                  <c:v>-52.611412378352803</c:v>
                </c:pt>
                <c:pt idx="19418">
                  <c:v>-46.541353768695899</c:v>
                </c:pt>
                <c:pt idx="19419">
                  <c:v>-40.439644538919801</c:v>
                </c:pt>
                <c:pt idx="19420">
                  <c:v>-34.310285862213497</c:v>
                </c:pt>
                <c:pt idx="19421">
                  <c:v>-28.157381041175501</c:v>
                </c:pt>
                <c:pt idx="19422">
                  <c:v>-21.9852713911094</c:v>
                </c:pt>
                <c:pt idx="19423">
                  <c:v>-15.798345122618199</c:v>
                </c:pt>
                <c:pt idx="19424">
                  <c:v>-9.6005533812436106</c:v>
                </c:pt>
                <c:pt idx="19425">
                  <c:v>-3.39590579032481</c:v>
                </c:pt>
                <c:pt idx="19426">
                  <c:v>2.8113860413051599</c:v>
                </c:pt>
                <c:pt idx="19427">
                  <c:v>9.0169333468430395</c:v>
                </c:pt>
                <c:pt idx="19428">
                  <c:v>15.2161976463088</c:v>
                </c:pt>
                <c:pt idx="19429">
                  <c:v>21.404678400536699</c:v>
                </c:pt>
                <c:pt idx="19430">
                  <c:v>27.578391604295799</c:v>
                </c:pt>
                <c:pt idx="19431">
                  <c:v>33.733367398409001</c:v>
                </c:pt>
                <c:pt idx="19432">
                  <c:v>39.865339896296099</c:v>
                </c:pt>
                <c:pt idx="19433">
                  <c:v>45.969663397756896</c:v>
                </c:pt>
                <c:pt idx="19434">
                  <c:v>52.0426441621007</c:v>
                </c:pt>
                <c:pt idx="19435">
                  <c:v>58.080050149749297</c:v>
                </c:pt>
                <c:pt idx="19436">
                  <c:v>64.077649404019695</c:v>
                </c:pt>
                <c:pt idx="19437">
                  <c:v>70.031324770224899</c:v>
                </c:pt>
                <c:pt idx="19438">
                  <c:v>75.936966133149596</c:v>
                </c:pt>
                <c:pt idx="19439">
                  <c:v>81.790586481051903</c:v>
                </c:pt>
                <c:pt idx="19440">
                  <c:v>87.588177627722501</c:v>
                </c:pt>
                <c:pt idx="19441">
                  <c:v>93.325703718026006</c:v>
                </c:pt>
                <c:pt idx="19442">
                  <c:v>98.999235332462504</c:v>
                </c:pt>
                <c:pt idx="19443">
                  <c:v>104.60494646638099</c:v>
                </c:pt>
                <c:pt idx="19444">
                  <c:v>110.13898623499099</c:v>
                </c:pt>
                <c:pt idx="19445">
                  <c:v>115.59750250248</c:v>
                </c:pt>
                <c:pt idx="19446">
                  <c:v>120.97678708139399</c:v>
                </c:pt>
                <c:pt idx="19447">
                  <c:v>126.27315956568501</c:v>
                </c:pt>
                <c:pt idx="19448">
                  <c:v>131.483079015051</c:v>
                </c:pt>
                <c:pt idx="19449">
                  <c:v>136.60302040092</c:v>
                </c:pt>
                <c:pt idx="19450">
                  <c:v>141.629002083789</c:v>
                </c:pt>
                <c:pt idx="19451">
                  <c:v>146.5580438808</c:v>
                </c:pt>
                <c:pt idx="19452">
                  <c:v>151.38678872745001</c:v>
                </c:pt>
                <c:pt idx="19453">
                  <c:v>156.111661999549</c:v>
                </c:pt>
                <c:pt idx="19454">
                  <c:v>160.72920633232701</c:v>
                </c:pt>
                <c:pt idx="19455">
                  <c:v>165.23654371225399</c:v>
                </c:pt>
                <c:pt idx="19456">
                  <c:v>169.630857770859</c:v>
                </c:pt>
                <c:pt idx="19457">
                  <c:v>173.909228529882</c:v>
                </c:pt>
                <c:pt idx="19458">
                  <c:v>178.06863649734001</c:v>
                </c:pt>
                <c:pt idx="19459">
                  <c:v>182.105970882305</c:v>
                </c:pt>
                <c:pt idx="19460">
                  <c:v>186.01819989213499</c:v>
                </c:pt>
                <c:pt idx="19461">
                  <c:v>189.80283410497699</c:v>
                </c:pt>
                <c:pt idx="19462">
                  <c:v>193.45741115779001</c:v>
                </c:pt>
                <c:pt idx="19463">
                  <c:v>196.97933376850699</c:v>
                </c:pt>
                <c:pt idx="19464">
                  <c:v>200.36603652184399</c:v>
                </c:pt>
                <c:pt idx="19465">
                  <c:v>203.61544775022799</c:v>
                </c:pt>
                <c:pt idx="19466">
                  <c:v>206.72547451551301</c:v>
                </c:pt>
                <c:pt idx="19467">
                  <c:v>209.693842452827</c:v>
                </c:pt>
                <c:pt idx="19468">
                  <c:v>212.51842439297999</c:v>
                </c:pt>
                <c:pt idx="19469">
                  <c:v>215.197838091215</c:v>
                </c:pt>
                <c:pt idx="19470">
                  <c:v>217.729664999124</c:v>
                </c:pt>
                <c:pt idx="19471">
                  <c:v>220.11194561467499</c:v>
                </c:pt>
                <c:pt idx="19472">
                  <c:v>222.34359449211999</c:v>
                </c:pt>
                <c:pt idx="19473">
                  <c:v>224.42261414879701</c:v>
                </c:pt>
                <c:pt idx="19474">
                  <c:v>226.34772402184899</c:v>
                </c:pt>
                <c:pt idx="19475">
                  <c:v>228.11782460818401</c:v>
                </c:pt>
                <c:pt idx="19476">
                  <c:v>229.73196963435501</c:v>
                </c:pt>
                <c:pt idx="19477">
                  <c:v>231.188564500117</c:v>
                </c:pt>
                <c:pt idx="19478">
                  <c:v>232.48651316770599</c:v>
                </c:pt>
                <c:pt idx="19479">
                  <c:v>233.62547123349199</c:v>
                </c:pt>
                <c:pt idx="19480">
                  <c:v>234.604065846266</c:v>
                </c:pt>
                <c:pt idx="19481">
                  <c:v>235.42169224984499</c:v>
                </c:pt>
                <c:pt idx="19482">
                  <c:v>236.07812068576499</c:v>
                </c:pt>
                <c:pt idx="19483">
                  <c:v>236.57252757046101</c:v>
                </c:pt>
                <c:pt idx="19484">
                  <c:v>236.90477990627599</c:v>
                </c:pt>
                <c:pt idx="19485">
                  <c:v>237.07474287511999</c:v>
                </c:pt>
                <c:pt idx="19486">
                  <c:v>237.08242327350499</c:v>
                </c:pt>
                <c:pt idx="19487">
                  <c:v>236.92763332607899</c:v>
                </c:pt>
                <c:pt idx="19488">
                  <c:v>236.610466297741</c:v>
                </c:pt>
                <c:pt idx="19489">
                  <c:v>236.13125916505501</c:v>
                </c:pt>
                <c:pt idx="19490">
                  <c:v>235.49009527663901</c:v>
                </c:pt>
                <c:pt idx="19491">
                  <c:v>234.68728462724701</c:v>
                </c:pt>
                <c:pt idx="19492">
                  <c:v>233.72349096905401</c:v>
                </c:pt>
                <c:pt idx="19493">
                  <c:v>232.59969015125199</c:v>
                </c:pt>
                <c:pt idx="19494">
                  <c:v>231.316808502355</c:v>
                </c:pt>
                <c:pt idx="19495">
                  <c:v>229.875096892101</c:v>
                </c:pt>
                <c:pt idx="19496">
                  <c:v>228.27588875490301</c:v>
                </c:pt>
                <c:pt idx="19497">
                  <c:v>226.52040408518599</c:v>
                </c:pt>
                <c:pt idx="19498">
                  <c:v>224.609743485161</c:v>
                </c:pt>
                <c:pt idx="19499">
                  <c:v>222.544890446708</c:v>
                </c:pt>
                <c:pt idx="19500">
                  <c:v>220.32779340983399</c:v>
                </c:pt>
                <c:pt idx="19501">
                  <c:v>217.95971340973</c:v>
                </c:pt>
                <c:pt idx="19502">
                  <c:v>215.442201205836</c:v>
                </c:pt>
                <c:pt idx="19503">
                  <c:v>212.776753255079</c:v>
                </c:pt>
                <c:pt idx="19504">
                  <c:v>209.96573283596601</c:v>
                </c:pt>
                <c:pt idx="19505">
                  <c:v>207.01072369258401</c:v>
                </c:pt>
                <c:pt idx="19506">
                  <c:v>203.91367385987601</c:v>
                </c:pt>
                <c:pt idx="19507">
                  <c:v>200.676851541362</c:v>
                </c:pt>
                <c:pt idx="19508">
                  <c:v>197.30279607694601</c:v>
                </c:pt>
                <c:pt idx="19509">
                  <c:v>193.79319340648999</c:v>
                </c:pt>
                <c:pt idx="19510">
                  <c:v>190.15064965820699</c:v>
                </c:pt>
                <c:pt idx="19511">
                  <c:v>186.37797242858099</c:v>
                </c:pt>
                <c:pt idx="19512">
                  <c:v>182.47782533173901</c:v>
                </c:pt>
                <c:pt idx="19513">
                  <c:v>178.45271929483201</c:v>
                </c:pt>
                <c:pt idx="19514">
                  <c:v>174.305169602543</c:v>
                </c:pt>
                <c:pt idx="19515">
                  <c:v>170.038149538195</c:v>
                </c:pt>
                <c:pt idx="19516">
                  <c:v>165.65456862831701</c:v>
                </c:pt>
                <c:pt idx="19517">
                  <c:v>161.157265962921</c:v>
                </c:pt>
                <c:pt idx="19518">
                  <c:v>156.549466691682</c:v>
                </c:pt>
                <c:pt idx="19519">
                  <c:v>151.834423617</c:v>
                </c:pt>
                <c:pt idx="19520">
                  <c:v>147.015548241819</c:v>
                </c:pt>
                <c:pt idx="19521">
                  <c:v>142.09576195277799</c:v>
                </c:pt>
                <c:pt idx="19522">
                  <c:v>137.07876844430601</c:v>
                </c:pt>
                <c:pt idx="19523">
                  <c:v>131.968029499751</c:v>
                </c:pt>
                <c:pt idx="19524">
                  <c:v>126.76647022213299</c:v>
                </c:pt>
                <c:pt idx="19525">
                  <c:v>121.47821875607499</c:v>
                </c:pt>
                <c:pt idx="19526">
                  <c:v>116.106771754368</c:v>
                </c:pt>
                <c:pt idx="19527">
                  <c:v>110.655352668768</c:v>
                </c:pt>
                <c:pt idx="19528">
                  <c:v>105.128008310891</c:v>
                </c:pt>
                <c:pt idx="19529">
                  <c:v>99.528746906529406</c:v>
                </c:pt>
                <c:pt idx="19530">
                  <c:v>93.861518153884802</c:v>
                </c:pt>
                <c:pt idx="19531">
                  <c:v>88.129741138450598</c:v>
                </c:pt>
                <c:pt idx="19532">
                  <c:v>82.337888596547899</c:v>
                </c:pt>
                <c:pt idx="19533">
                  <c:v>76.489664502049294</c:v>
                </c:pt>
                <c:pt idx="19534">
                  <c:v>70.588535547395495</c:v>
                </c:pt>
                <c:pt idx="19535">
                  <c:v>64.6391342241281</c:v>
                </c:pt>
                <c:pt idx="19536">
                  <c:v>58.645433238227703</c:v>
                </c:pt>
                <c:pt idx="19537">
                  <c:v>52.611412377631297</c:v>
                </c:pt>
                <c:pt idx="19538">
                  <c:v>46.541353767983601</c:v>
                </c:pt>
                <c:pt idx="19539">
                  <c:v>40.4396445382148</c:v>
                </c:pt>
                <c:pt idx="19540">
                  <c:v>34.310285861517698</c:v>
                </c:pt>
                <c:pt idx="19541">
                  <c:v>28.157381040490701</c:v>
                </c:pt>
                <c:pt idx="19542">
                  <c:v>21.985271390432001</c:v>
                </c:pt>
                <c:pt idx="19543">
                  <c:v>15.7983451219536</c:v>
                </c:pt>
                <c:pt idx="19544">
                  <c:v>9.6005533805863994</c:v>
                </c:pt>
                <c:pt idx="19545">
                  <c:v>3.3959057896804401</c:v>
                </c:pt>
                <c:pt idx="19546">
                  <c:v>-2.8113860419385102</c:v>
                </c:pt>
                <c:pt idx="19547">
                  <c:v>-9.0169333474672193</c:v>
                </c:pt>
                <c:pt idx="19548">
                  <c:v>-15.216197646920101</c:v>
                </c:pt>
                <c:pt idx="19549">
                  <c:v>-21.404678401138899</c:v>
                </c:pt>
                <c:pt idx="19550">
                  <c:v>-27.578391604885098</c:v>
                </c:pt>
                <c:pt idx="19551">
                  <c:v>-33.733367398987298</c:v>
                </c:pt>
                <c:pt idx="19552">
                  <c:v>-39.865339896863297</c:v>
                </c:pt>
                <c:pt idx="19553">
                  <c:v>-45.969663398311297</c:v>
                </c:pt>
                <c:pt idx="19554">
                  <c:v>-52.042644162642297</c:v>
                </c:pt>
                <c:pt idx="19555">
                  <c:v>-58.0800501502816</c:v>
                </c:pt>
                <c:pt idx="19556">
                  <c:v>-64.077649404541106</c:v>
                </c:pt>
                <c:pt idx="19557">
                  <c:v>-70.031324770731501</c:v>
                </c:pt>
                <c:pt idx="19558">
                  <c:v>-75.936966133643395</c:v>
                </c:pt>
                <c:pt idx="19559">
                  <c:v>-81.790586481534703</c:v>
                </c:pt>
                <c:pt idx="19560">
                  <c:v>-87.588177628194302</c:v>
                </c:pt>
                <c:pt idx="19561">
                  <c:v>-93.325703718483098</c:v>
                </c:pt>
                <c:pt idx="19562">
                  <c:v>-98.999235332905798</c:v>
                </c:pt>
                <c:pt idx="19563">
                  <c:v>-104.604946466812</c:v>
                </c:pt>
                <c:pt idx="19564">
                  <c:v>-110.13898623540901</c:v>
                </c:pt>
                <c:pt idx="19565">
                  <c:v>-115.597502502884</c:v>
                </c:pt>
                <c:pt idx="19566">
                  <c:v>-120.97678708178699</c:v>
                </c:pt>
                <c:pt idx="19567">
                  <c:v>-126.273159566063</c:v>
                </c:pt>
                <c:pt idx="19568">
                  <c:v>-131.48307901541699</c:v>
                </c:pt>
                <c:pt idx="19569">
                  <c:v>-136.603020401272</c:v>
                </c:pt>
                <c:pt idx="19570">
                  <c:v>-141.62900208412799</c:v>
                </c:pt>
                <c:pt idx="19571">
                  <c:v>-146.558043881125</c:v>
                </c:pt>
                <c:pt idx="19572">
                  <c:v>-151.386788727761</c:v>
                </c:pt>
                <c:pt idx="19573">
                  <c:v>-156.11166199984501</c:v>
                </c:pt>
                <c:pt idx="19574">
                  <c:v>-160.72920633260901</c:v>
                </c:pt>
                <c:pt idx="19575">
                  <c:v>-165.23654371252201</c:v>
                </c:pt>
                <c:pt idx="19576">
                  <c:v>-169.63085777111399</c:v>
                </c:pt>
                <c:pt idx="19577">
                  <c:v>-173.90922853012299</c:v>
                </c:pt>
                <c:pt idx="19578">
                  <c:v>-178.06863649756701</c:v>
                </c:pt>
                <c:pt idx="19579">
                  <c:v>-182.105970882517</c:v>
                </c:pt>
                <c:pt idx="19580">
                  <c:v>-186.01819989233201</c:v>
                </c:pt>
                <c:pt idx="19581">
                  <c:v>-189.802834105161</c:v>
                </c:pt>
                <c:pt idx="19582">
                  <c:v>-193.457411157959</c:v>
                </c:pt>
                <c:pt idx="19583">
                  <c:v>-196.979333768662</c:v>
                </c:pt>
                <c:pt idx="19584">
                  <c:v>-200.366036521984</c:v>
                </c:pt>
                <c:pt idx="19585">
                  <c:v>-203.61544775035401</c:v>
                </c:pt>
                <c:pt idx="19586">
                  <c:v>-206.725474515625</c:v>
                </c:pt>
                <c:pt idx="19587">
                  <c:v>-209.693842452924</c:v>
                </c:pt>
                <c:pt idx="19588">
                  <c:v>-212.51842439306401</c:v>
                </c:pt>
                <c:pt idx="19589">
                  <c:v>-215.19783809128401</c:v>
                </c:pt>
                <c:pt idx="19590">
                  <c:v>-217.72966499917899</c:v>
                </c:pt>
                <c:pt idx="19591">
                  <c:v>-220.11194561471501</c:v>
                </c:pt>
                <c:pt idx="19592">
                  <c:v>-222.34359449214699</c:v>
                </c:pt>
                <c:pt idx="19593">
                  <c:v>-224.422614148809</c:v>
                </c:pt>
                <c:pt idx="19594">
                  <c:v>-226.34772402184601</c:v>
                </c:pt>
                <c:pt idx="19595">
                  <c:v>-228.11782460816801</c:v>
                </c:pt>
                <c:pt idx="19596">
                  <c:v>-229.731969634324</c:v>
                </c:pt>
                <c:pt idx="19597">
                  <c:v>-231.188564500073</c:v>
                </c:pt>
                <c:pt idx="19598">
                  <c:v>-232.48651316764801</c:v>
                </c:pt>
                <c:pt idx="19599">
                  <c:v>-233.62547123342</c:v>
                </c:pt>
                <c:pt idx="19600">
                  <c:v>-234.60406584617999</c:v>
                </c:pt>
                <c:pt idx="19601">
                  <c:v>-235.42169224974501</c:v>
                </c:pt>
                <c:pt idx="19602">
                  <c:v>-236.07812068565099</c:v>
                </c:pt>
                <c:pt idx="19603">
                  <c:v>-236.57252757033299</c:v>
                </c:pt>
                <c:pt idx="19604">
                  <c:v>-236.904779906134</c:v>
                </c:pt>
                <c:pt idx="19605">
                  <c:v>-237.07474287496601</c:v>
                </c:pt>
                <c:pt idx="19606">
                  <c:v>-237.08242327333701</c:v>
                </c:pt>
                <c:pt idx="19607">
                  <c:v>-236.92763332589701</c:v>
                </c:pt>
                <c:pt idx="19608">
                  <c:v>-236.610466297546</c:v>
                </c:pt>
                <c:pt idx="19609">
                  <c:v>-236.13125916484799</c:v>
                </c:pt>
                <c:pt idx="19610">
                  <c:v>-235.490095276418</c:v>
                </c:pt>
                <c:pt idx="19611">
                  <c:v>-234.68728462701401</c:v>
                </c:pt>
                <c:pt idx="19612">
                  <c:v>-233.72349096880799</c:v>
                </c:pt>
                <c:pt idx="19613">
                  <c:v>-232.59969015099301</c:v>
                </c:pt>
                <c:pt idx="19614">
                  <c:v>-231.316808502084</c:v>
                </c:pt>
                <c:pt idx="19615">
                  <c:v>-229.87509689181701</c:v>
                </c:pt>
                <c:pt idx="19616">
                  <c:v>-228.275888754606</c:v>
                </c:pt>
                <c:pt idx="19617">
                  <c:v>-226.52040408487699</c:v>
                </c:pt>
                <c:pt idx="19618">
                  <c:v>-224.60974348484001</c:v>
                </c:pt>
                <c:pt idx="19619">
                  <c:v>-222.54489044637501</c:v>
                </c:pt>
                <c:pt idx="19620">
                  <c:v>-220.327793409489</c:v>
                </c:pt>
                <c:pt idx="19621">
                  <c:v>-217.95971340937501</c:v>
                </c:pt>
                <c:pt idx="19622">
                  <c:v>-215.442201205468</c:v>
                </c:pt>
                <c:pt idx="19623">
                  <c:v>-212.77675325470099</c:v>
                </c:pt>
                <c:pt idx="19624">
                  <c:v>-209.96573283557601</c:v>
                </c:pt>
                <c:pt idx="19625">
                  <c:v>-207.01072369218301</c:v>
                </c:pt>
                <c:pt idx="19626">
                  <c:v>-203.91367385946401</c:v>
                </c:pt>
                <c:pt idx="19627">
                  <c:v>-200.676851540939</c:v>
                </c:pt>
                <c:pt idx="19628">
                  <c:v>-197.30279607651201</c:v>
                </c:pt>
                <c:pt idx="19629">
                  <c:v>-193.79319340604701</c:v>
                </c:pt>
                <c:pt idx="19630">
                  <c:v>-190.15064965775301</c:v>
                </c:pt>
                <c:pt idx="19631">
                  <c:v>-186.37797242811601</c:v>
                </c:pt>
                <c:pt idx="19632">
                  <c:v>-182.477825331264</c:v>
                </c:pt>
                <c:pt idx="19633">
                  <c:v>-178.45271929434901</c:v>
                </c:pt>
                <c:pt idx="19634">
                  <c:v>-174.30516960205</c:v>
                </c:pt>
                <c:pt idx="19635">
                  <c:v>-170.03814953769401</c:v>
                </c:pt>
                <c:pt idx="19636">
                  <c:v>-165.65456862780701</c:v>
                </c:pt>
                <c:pt idx="19637">
                  <c:v>-161.15726596240199</c:v>
                </c:pt>
                <c:pt idx="19638">
                  <c:v>-156.54946669115401</c:v>
                </c:pt>
                <c:pt idx="19639">
                  <c:v>-151.834423616463</c:v>
                </c:pt>
                <c:pt idx="19640">
                  <c:v>-147.015548241273</c:v>
                </c:pt>
                <c:pt idx="19641">
                  <c:v>-142.095761952224</c:v>
                </c:pt>
                <c:pt idx="19642">
                  <c:v>-137.07876844374599</c:v>
                </c:pt>
                <c:pt idx="19643">
                  <c:v>-131.96802949918299</c:v>
                </c:pt>
                <c:pt idx="19644">
                  <c:v>-126.766470221557</c:v>
                </c:pt>
                <c:pt idx="19645">
                  <c:v>-121.47821875549</c:v>
                </c:pt>
                <c:pt idx="19646">
                  <c:v>-116.106771753777</c:v>
                </c:pt>
                <c:pt idx="19647">
                  <c:v>-110.65535266817</c:v>
                </c:pt>
                <c:pt idx="19648">
                  <c:v>-105.128008310287</c:v>
                </c:pt>
                <c:pt idx="19649">
                  <c:v>-99.528746905917998</c:v>
                </c:pt>
                <c:pt idx="19650">
                  <c:v>-93.861518153269799</c:v>
                </c:pt>
                <c:pt idx="19651">
                  <c:v>-88.1297411378264</c:v>
                </c:pt>
                <c:pt idx="19652">
                  <c:v>-82.337888595920106</c:v>
                </c:pt>
                <c:pt idx="19653">
                  <c:v>-76.489664501417806</c:v>
                </c:pt>
                <c:pt idx="19654">
                  <c:v>-70.588535546758493</c:v>
                </c:pt>
                <c:pt idx="19655">
                  <c:v>-64.639134223483694</c:v>
                </c:pt>
                <c:pt idx="19656">
                  <c:v>-58.645433237579603</c:v>
                </c:pt>
                <c:pt idx="19657">
                  <c:v>-52.611412376977697</c:v>
                </c:pt>
                <c:pt idx="19658">
                  <c:v>-46.541353767324601</c:v>
                </c:pt>
                <c:pt idx="19659">
                  <c:v>-40.439644537552098</c:v>
                </c:pt>
                <c:pt idx="19660">
                  <c:v>-34.310285860853099</c:v>
                </c:pt>
                <c:pt idx="19661">
                  <c:v>-28.1573810398225</c:v>
                </c:pt>
                <c:pt idx="19662">
                  <c:v>-21.985271389760101</c:v>
                </c:pt>
                <c:pt idx="19663">
                  <c:v>-15.798345121278</c:v>
                </c:pt>
                <c:pt idx="19664">
                  <c:v>-9.6005533799071507</c:v>
                </c:pt>
                <c:pt idx="19665">
                  <c:v>-3.39590578899936</c:v>
                </c:pt>
                <c:pt idx="19666">
                  <c:v>2.81138604262327</c:v>
                </c:pt>
                <c:pt idx="19667">
                  <c:v>9.0169333481538008</c:v>
                </c:pt>
                <c:pt idx="19668">
                  <c:v>15.2161976476104</c:v>
                </c:pt>
                <c:pt idx="19669">
                  <c:v>21.404678401829099</c:v>
                </c:pt>
                <c:pt idx="19670">
                  <c:v>27.578391605579</c:v>
                </c:pt>
                <c:pt idx="19671">
                  <c:v>33.7333673996812</c:v>
                </c:pt>
                <c:pt idx="19672">
                  <c:v>39.865339897557298</c:v>
                </c:pt>
                <c:pt idx="19673">
                  <c:v>45.969663399007104</c:v>
                </c:pt>
                <c:pt idx="19674">
                  <c:v>52.042644163339901</c:v>
                </c:pt>
                <c:pt idx="19675">
                  <c:v>58.080050150977399</c:v>
                </c:pt>
                <c:pt idx="19676">
                  <c:v>64.077649405236798</c:v>
                </c:pt>
                <c:pt idx="19677">
                  <c:v>70.031324771429098</c:v>
                </c:pt>
                <c:pt idx="19678">
                  <c:v>75.936966134339201</c:v>
                </c:pt>
                <c:pt idx="19679">
                  <c:v>81.790586482230495</c:v>
                </c:pt>
                <c:pt idx="19680">
                  <c:v>87.588177628888303</c:v>
                </c:pt>
                <c:pt idx="19681">
                  <c:v>93.325703719175195</c:v>
                </c:pt>
                <c:pt idx="19682">
                  <c:v>98.999235333598804</c:v>
                </c:pt>
                <c:pt idx="19683">
                  <c:v>104.60494646750401</c:v>
                </c:pt>
                <c:pt idx="19684">
                  <c:v>110.138986236099</c:v>
                </c:pt>
                <c:pt idx="19685">
                  <c:v>115.59750250357099</c:v>
                </c:pt>
                <c:pt idx="19686">
                  <c:v>120.976787082472</c:v>
                </c:pt>
                <c:pt idx="19687">
                  <c:v>126.273159566747</c:v>
                </c:pt>
                <c:pt idx="19688">
                  <c:v>131.483079016098</c:v>
                </c:pt>
                <c:pt idx="19689">
                  <c:v>136.60302040194901</c:v>
                </c:pt>
                <c:pt idx="19690">
                  <c:v>141.629002084804</c:v>
                </c:pt>
                <c:pt idx="19691">
                  <c:v>146.558043881797</c:v>
                </c:pt>
                <c:pt idx="19692">
                  <c:v>151.38678872843099</c:v>
                </c:pt>
                <c:pt idx="19693">
                  <c:v>156.11166200050999</c:v>
                </c:pt>
                <c:pt idx="19694">
                  <c:v>160.729206333272</c:v>
                </c:pt>
                <c:pt idx="19695">
                  <c:v>165.23654371318</c:v>
                </c:pt>
                <c:pt idx="19696">
                  <c:v>169.63085777176701</c:v>
                </c:pt>
                <c:pt idx="19697">
                  <c:v>173.909228530772</c:v>
                </c:pt>
                <c:pt idx="19698">
                  <c:v>178.06863649821099</c:v>
                </c:pt>
                <c:pt idx="19699">
                  <c:v>182.105970883157</c:v>
                </c:pt>
                <c:pt idx="19700">
                  <c:v>186.018199892967</c:v>
                </c:pt>
                <c:pt idx="19701">
                  <c:v>189.80283410579</c:v>
                </c:pt>
                <c:pt idx="19702">
                  <c:v>193.457411158582</c:v>
                </c:pt>
                <c:pt idx="19703">
                  <c:v>196.97933376928</c:v>
                </c:pt>
                <c:pt idx="19704">
                  <c:v>200.366036522597</c:v>
                </c:pt>
                <c:pt idx="19705">
                  <c:v>203.61544775095999</c:v>
                </c:pt>
                <c:pt idx="19706">
                  <c:v>206.72547451622401</c:v>
                </c:pt>
                <c:pt idx="19707">
                  <c:v>209.69384245351799</c:v>
                </c:pt>
                <c:pt idx="19708">
                  <c:v>212.518424393651</c:v>
                </c:pt>
                <c:pt idx="19709">
                  <c:v>215.19783809186401</c:v>
                </c:pt>
                <c:pt idx="19710">
                  <c:v>217.729664999752</c:v>
                </c:pt>
                <c:pt idx="19711">
                  <c:v>220.111945615281</c:v>
                </c:pt>
                <c:pt idx="19712">
                  <c:v>222.34359449270599</c:v>
                </c:pt>
                <c:pt idx="19713">
                  <c:v>224.42261414936101</c:v>
                </c:pt>
                <c:pt idx="19714">
                  <c:v>226.34772402239099</c:v>
                </c:pt>
                <c:pt idx="19715">
                  <c:v>228.11782460870401</c:v>
                </c:pt>
                <c:pt idx="19716">
                  <c:v>229.73196963485299</c:v>
                </c:pt>
                <c:pt idx="19717">
                  <c:v>231.188564500593</c:v>
                </c:pt>
                <c:pt idx="19718">
                  <c:v>232.48651316816</c:v>
                </c:pt>
                <c:pt idx="19719">
                  <c:v>233.625471233924</c:v>
                </c:pt>
                <c:pt idx="19720">
                  <c:v>234.60406584667501</c:v>
                </c:pt>
                <c:pt idx="19721">
                  <c:v>235.42169225023201</c:v>
                </c:pt>
                <c:pt idx="19722">
                  <c:v>236.07812068612901</c:v>
                </c:pt>
                <c:pt idx="19723">
                  <c:v>236.57252757080201</c:v>
                </c:pt>
                <c:pt idx="19724">
                  <c:v>236.904779906595</c:v>
                </c:pt>
                <c:pt idx="19725">
                  <c:v>237.074742875417</c:v>
                </c:pt>
                <c:pt idx="19726">
                  <c:v>237.082423273779</c:v>
                </c:pt>
                <c:pt idx="19727">
                  <c:v>236.92763332633001</c:v>
                </c:pt>
                <c:pt idx="19728">
                  <c:v>236.610466297969</c:v>
                </c:pt>
                <c:pt idx="19729">
                  <c:v>236.13125916526101</c:v>
                </c:pt>
                <c:pt idx="19730">
                  <c:v>235.49009527682099</c:v>
                </c:pt>
                <c:pt idx="19731">
                  <c:v>234.687284627407</c:v>
                </c:pt>
                <c:pt idx="19732">
                  <c:v>233.723490969191</c:v>
                </c:pt>
                <c:pt idx="19733">
                  <c:v>232.59969015136599</c:v>
                </c:pt>
                <c:pt idx="19734">
                  <c:v>231.316808502447</c:v>
                </c:pt>
                <c:pt idx="19735">
                  <c:v>229.87509689217001</c:v>
                </c:pt>
                <c:pt idx="19736">
                  <c:v>228.27588875494899</c:v>
                </c:pt>
                <c:pt idx="19737">
                  <c:v>226.52040408520901</c:v>
                </c:pt>
                <c:pt idx="19738">
                  <c:v>224.609743485162</c:v>
                </c:pt>
                <c:pt idx="19739">
                  <c:v>222.544890446686</c:v>
                </c:pt>
                <c:pt idx="19740">
                  <c:v>220.32779340978999</c:v>
                </c:pt>
                <c:pt idx="19741">
                  <c:v>217.959713409664</c:v>
                </c:pt>
                <c:pt idx="19742">
                  <c:v>215.44220120574801</c:v>
                </c:pt>
                <c:pt idx="19743">
                  <c:v>212.77675325496901</c:v>
                </c:pt>
                <c:pt idx="19744">
                  <c:v>209.96573283583299</c:v>
                </c:pt>
                <c:pt idx="19745">
                  <c:v>207.010723692429</c:v>
                </c:pt>
                <c:pt idx="19746">
                  <c:v>203.9136738597</c:v>
                </c:pt>
                <c:pt idx="19747">
                  <c:v>200.67685154116299</c:v>
                </c:pt>
                <c:pt idx="19748">
                  <c:v>197.302796076726</c:v>
                </c:pt>
                <c:pt idx="19749">
                  <c:v>193.793193406249</c:v>
                </c:pt>
                <c:pt idx="19750">
                  <c:v>190.150649657944</c:v>
                </c:pt>
                <c:pt idx="19751">
                  <c:v>186.377972428296</c:v>
                </c:pt>
                <c:pt idx="19752">
                  <c:v>182.477825331432</c:v>
                </c:pt>
                <c:pt idx="19753">
                  <c:v>178.45271929450601</c:v>
                </c:pt>
                <c:pt idx="19754">
                  <c:v>174.305169602196</c:v>
                </c:pt>
                <c:pt idx="19755">
                  <c:v>170.03814953782799</c:v>
                </c:pt>
                <c:pt idx="19756">
                  <c:v>165.65456862792999</c:v>
                </c:pt>
                <c:pt idx="19757">
                  <c:v>161.15726596251301</c:v>
                </c:pt>
                <c:pt idx="19758">
                  <c:v>156.549466691254</c:v>
                </c:pt>
                <c:pt idx="19759">
                  <c:v>151.83442361655099</c:v>
                </c:pt>
                <c:pt idx="19760">
                  <c:v>147.01554824135101</c:v>
                </c:pt>
                <c:pt idx="19761">
                  <c:v>142.09576195228999</c:v>
                </c:pt>
                <c:pt idx="19762">
                  <c:v>137.07876844379999</c:v>
                </c:pt>
                <c:pt idx="19763">
                  <c:v>131.96802949922599</c:v>
                </c:pt>
                <c:pt idx="19764">
                  <c:v>126.766470221589</c:v>
                </c:pt>
                <c:pt idx="19765">
                  <c:v>121.47821875551099</c:v>
                </c:pt>
                <c:pt idx="19766">
                  <c:v>116.10677175378601</c:v>
                </c:pt>
                <c:pt idx="19767">
                  <c:v>110.65535266816801</c:v>
                </c:pt>
                <c:pt idx="19768">
                  <c:v>105.128008310274</c:v>
                </c:pt>
                <c:pt idx="19769">
                  <c:v>99.528746905895105</c:v>
                </c:pt>
                <c:pt idx="19770">
                  <c:v>93.861518153233106</c:v>
                </c:pt>
                <c:pt idx="19771">
                  <c:v>88.129741137780499</c:v>
                </c:pt>
                <c:pt idx="19772">
                  <c:v>82.337888595863205</c:v>
                </c:pt>
                <c:pt idx="19773">
                  <c:v>76.489664501348102</c:v>
                </c:pt>
                <c:pt idx="19774">
                  <c:v>70.588535546677704</c:v>
                </c:pt>
                <c:pt idx="19775">
                  <c:v>64.639134223393697</c:v>
                </c:pt>
                <c:pt idx="19776">
                  <c:v>58.645433237476801</c:v>
                </c:pt>
                <c:pt idx="19777">
                  <c:v>52.6114123768658</c:v>
                </c:pt>
                <c:pt idx="19778">
                  <c:v>46.541353767201599</c:v>
                </c:pt>
                <c:pt idx="19779">
                  <c:v>40.439644537418097</c:v>
                </c:pt>
                <c:pt idx="19780">
                  <c:v>34.310285860708099</c:v>
                </c:pt>
                <c:pt idx="19781">
                  <c:v>28.157381039668302</c:v>
                </c:pt>
                <c:pt idx="19782">
                  <c:v>21.9852713895948</c:v>
                </c:pt>
                <c:pt idx="19783">
                  <c:v>15.7983451211018</c:v>
                </c:pt>
                <c:pt idx="19784">
                  <c:v>9.6005533797217293</c:v>
                </c:pt>
                <c:pt idx="19785">
                  <c:v>3.39590578880293</c:v>
                </c:pt>
                <c:pt idx="19786">
                  <c:v>-2.8113860428288802</c:v>
                </c:pt>
                <c:pt idx="19787">
                  <c:v>-9.0169333483685907</c:v>
                </c:pt>
                <c:pt idx="19788">
                  <c:v>-15.216197647834401</c:v>
                </c:pt>
                <c:pt idx="19789">
                  <c:v>-21.4046784020641</c:v>
                </c:pt>
                <c:pt idx="19790">
                  <c:v>-27.578391605823199</c:v>
                </c:pt>
                <c:pt idx="19791">
                  <c:v>-33.733367399936398</c:v>
                </c:pt>
                <c:pt idx="19792">
                  <c:v>-39.865339897821599</c:v>
                </c:pt>
                <c:pt idx="19793">
                  <c:v>-45.969663399282403</c:v>
                </c:pt>
                <c:pt idx="19794">
                  <c:v>-52.042644163622597</c:v>
                </c:pt>
                <c:pt idx="19795">
                  <c:v>-58.080050151269297</c:v>
                </c:pt>
                <c:pt idx="19796">
                  <c:v>-64.077649405537898</c:v>
                </c:pt>
                <c:pt idx="19797">
                  <c:v>-70.031324771739406</c:v>
                </c:pt>
                <c:pt idx="19798">
                  <c:v>-75.936966134658604</c:v>
                </c:pt>
                <c:pt idx="19799">
                  <c:v>-81.790586482555398</c:v>
                </c:pt>
                <c:pt idx="19800">
                  <c:v>-87.588177629224205</c:v>
                </c:pt>
                <c:pt idx="19801">
                  <c:v>-93.325703719518501</c:v>
                </c:pt>
                <c:pt idx="19802">
                  <c:v>-98.999235333950395</c:v>
                </c:pt>
                <c:pt idx="19803">
                  <c:v>-104.604946467864</c:v>
                </c:pt>
                <c:pt idx="19804">
                  <c:v>-110.13898623646701</c:v>
                </c:pt>
                <c:pt idx="19805">
                  <c:v>-115.59750250394799</c:v>
                </c:pt>
                <c:pt idx="19806">
                  <c:v>-120.97678708285601</c:v>
                </c:pt>
                <c:pt idx="19807">
                  <c:v>-126.273159567139</c:v>
                </c:pt>
                <c:pt idx="19808">
                  <c:v>-131.48307901649599</c:v>
                </c:pt>
                <c:pt idx="19809">
                  <c:v>-136.60302040235601</c:v>
                </c:pt>
                <c:pt idx="19810">
                  <c:v>-141.629002085216</c:v>
                </c:pt>
                <c:pt idx="19811">
                  <c:v>-146.55804388221699</c:v>
                </c:pt>
                <c:pt idx="19812">
                  <c:v>-151.386788728856</c:v>
                </c:pt>
                <c:pt idx="19813">
                  <c:v>-156.11166200094399</c:v>
                </c:pt>
                <c:pt idx="19814">
                  <c:v>-160.72920633371101</c:v>
                </c:pt>
                <c:pt idx="19815">
                  <c:v>-165.23654371362599</c:v>
                </c:pt>
                <c:pt idx="19816">
                  <c:v>-169.63085777222</c:v>
                </c:pt>
                <c:pt idx="19817">
                  <c:v>-173.90922853123001</c:v>
                </c:pt>
                <c:pt idx="19818">
                  <c:v>-178.068636498675</c:v>
                </c:pt>
                <c:pt idx="19819">
                  <c:v>-182.10597088362701</c:v>
                </c:pt>
                <c:pt idx="19820">
                  <c:v>-186.01819989344199</c:v>
                </c:pt>
                <c:pt idx="19821">
                  <c:v>-189.80283410627101</c:v>
                </c:pt>
                <c:pt idx="19822">
                  <c:v>-193.45741115906699</c:v>
                </c:pt>
                <c:pt idx="19823">
                  <c:v>-196.97933376976999</c:v>
                </c:pt>
                <c:pt idx="19824">
                  <c:v>-200.366036523091</c:v>
                </c:pt>
                <c:pt idx="19825">
                  <c:v>-203.61544775145899</c:v>
                </c:pt>
                <c:pt idx="19826">
                  <c:v>-206.72547451672801</c:v>
                </c:pt>
                <c:pt idx="19827">
                  <c:v>-209.693842454026</c:v>
                </c:pt>
                <c:pt idx="19828">
                  <c:v>-212.518424394162</c:v>
                </c:pt>
                <c:pt idx="19829">
                  <c:v>-215.19783809238001</c:v>
                </c:pt>
                <c:pt idx="19830">
                  <c:v>-217.72966500027101</c:v>
                </c:pt>
                <c:pt idx="19831">
                  <c:v>-220.11194561580399</c:v>
                </c:pt>
                <c:pt idx="19832">
                  <c:v>-222.34359449323199</c:v>
                </c:pt>
                <c:pt idx="19833">
                  <c:v>-224.42261414988999</c:v>
                </c:pt>
                <c:pt idx="19834">
                  <c:v>-226.34772402292299</c:v>
                </c:pt>
                <c:pt idx="19835">
                  <c:v>-228.11782460923899</c:v>
                </c:pt>
                <c:pt idx="19836">
                  <c:v>-229.73196963538999</c:v>
                </c:pt>
                <c:pt idx="19837">
                  <c:v>-231.18856450113299</c:v>
                </c:pt>
                <c:pt idx="19838">
                  <c:v>-232.486513168702</c:v>
                </c:pt>
                <c:pt idx="19839">
                  <c:v>-233.62547123446799</c:v>
                </c:pt>
                <c:pt idx="19840">
                  <c:v>-234.60406584722099</c:v>
                </c:pt>
                <c:pt idx="19841">
                  <c:v>-235.42169225077899</c:v>
                </c:pt>
                <c:pt idx="19842">
                  <c:v>-236.07812068667801</c:v>
                </c:pt>
                <c:pt idx="19843">
                  <c:v>-236.572527571352</c:v>
                </c:pt>
                <c:pt idx="19844">
                  <c:v>-236.90477990714601</c:v>
                </c:pt>
                <c:pt idx="19845">
                  <c:v>-237.07474287596901</c:v>
                </c:pt>
                <c:pt idx="19846">
                  <c:v>-237.082423274332</c:v>
                </c:pt>
                <c:pt idx="19847">
                  <c:v>-236.92763332688301</c:v>
                </c:pt>
                <c:pt idx="19848">
                  <c:v>-236.61046629852299</c:v>
                </c:pt>
                <c:pt idx="19849">
                  <c:v>-236.13125916581399</c:v>
                </c:pt>
                <c:pt idx="19850">
                  <c:v>-235.49009527737499</c:v>
                </c:pt>
                <c:pt idx="19851">
                  <c:v>-234.68728462796</c:v>
                </c:pt>
                <c:pt idx="19852">
                  <c:v>-233.72349096974401</c:v>
                </c:pt>
                <c:pt idx="19853">
                  <c:v>-232.59969015191899</c:v>
                </c:pt>
                <c:pt idx="19854">
                  <c:v>-231.31680850299799</c:v>
                </c:pt>
                <c:pt idx="19855">
                  <c:v>-229.87509689272099</c:v>
                </c:pt>
                <c:pt idx="19856">
                  <c:v>-228.27588875549901</c:v>
                </c:pt>
                <c:pt idx="19857">
                  <c:v>-226.52040408575701</c:v>
                </c:pt>
                <c:pt idx="19858">
                  <c:v>-224.609743485709</c:v>
                </c:pt>
                <c:pt idx="19859">
                  <c:v>-222.54489044723101</c:v>
                </c:pt>
                <c:pt idx="19860">
                  <c:v>-220.32779341033299</c:v>
                </c:pt>
                <c:pt idx="19861">
                  <c:v>-217.95971341020601</c:v>
                </c:pt>
                <c:pt idx="19862">
                  <c:v>-215.442201206287</c:v>
                </c:pt>
                <c:pt idx="19863">
                  <c:v>-212.77675325550501</c:v>
                </c:pt>
                <c:pt idx="19864">
                  <c:v>-209.96573283636801</c:v>
                </c:pt>
                <c:pt idx="19865">
                  <c:v>-207.01072369296</c:v>
                </c:pt>
                <c:pt idx="19866">
                  <c:v>-203.91367386022799</c:v>
                </c:pt>
                <c:pt idx="19867">
                  <c:v>-200.67685154168899</c:v>
                </c:pt>
                <c:pt idx="19868">
                  <c:v>-197.302796077247</c:v>
                </c:pt>
                <c:pt idx="19869">
                  <c:v>-193.79319340676801</c:v>
                </c:pt>
                <c:pt idx="19870">
                  <c:v>-190.150649658459</c:v>
                </c:pt>
                <c:pt idx="19871">
                  <c:v>-186.377972428807</c:v>
                </c:pt>
                <c:pt idx="19872">
                  <c:v>-182.47782533194101</c:v>
                </c:pt>
                <c:pt idx="19873">
                  <c:v>-178.45271929500899</c:v>
                </c:pt>
                <c:pt idx="19874">
                  <c:v>-174.305169602695</c:v>
                </c:pt>
                <c:pt idx="19875">
                  <c:v>-170.03814953832199</c:v>
                </c:pt>
                <c:pt idx="19876">
                  <c:v>-165.65456862842001</c:v>
                </c:pt>
                <c:pt idx="19877">
                  <c:v>-161.15726596299899</c:v>
                </c:pt>
                <c:pt idx="19878">
                  <c:v>-156.54946669173501</c:v>
                </c:pt>
                <c:pt idx="19879">
                  <c:v>-151.83442361702799</c:v>
                </c:pt>
                <c:pt idx="19880">
                  <c:v>-147.01554824182199</c:v>
                </c:pt>
                <c:pt idx="19881">
                  <c:v>-142.09576195275699</c:v>
                </c:pt>
                <c:pt idx="19882">
                  <c:v>-137.07876844426099</c:v>
                </c:pt>
                <c:pt idx="19883">
                  <c:v>-131.96802949968199</c:v>
                </c:pt>
                <c:pt idx="19884">
                  <c:v>-126.766470222038</c:v>
                </c:pt>
                <c:pt idx="19885">
                  <c:v>-121.478218755955</c:v>
                </c:pt>
                <c:pt idx="19886">
                  <c:v>-116.106771754224</c:v>
                </c:pt>
                <c:pt idx="19887">
                  <c:v>-110.655352668601</c:v>
                </c:pt>
                <c:pt idx="19888">
                  <c:v>-105.1280083107</c:v>
                </c:pt>
                <c:pt idx="19889">
                  <c:v>-99.5287469063136</c:v>
                </c:pt>
                <c:pt idx="19890">
                  <c:v>-93.861518153646102</c:v>
                </c:pt>
                <c:pt idx="19891">
                  <c:v>-88.129741138188095</c:v>
                </c:pt>
                <c:pt idx="19892">
                  <c:v>-82.337888596261493</c:v>
                </c:pt>
                <c:pt idx="19893">
                  <c:v>-76.489664501742794</c:v>
                </c:pt>
                <c:pt idx="19894">
                  <c:v>-70.588535547065106</c:v>
                </c:pt>
                <c:pt idx="19895">
                  <c:v>-64.639134223773695</c:v>
                </c:pt>
                <c:pt idx="19896">
                  <c:v>-58.645433237849502</c:v>
                </c:pt>
                <c:pt idx="19897">
                  <c:v>-52.611412377231098</c:v>
                </c:pt>
                <c:pt idx="19898">
                  <c:v>-46.541353767559599</c:v>
                </c:pt>
                <c:pt idx="19899">
                  <c:v>-40.439644537770597</c:v>
                </c:pt>
                <c:pt idx="19900">
                  <c:v>-34.310285861051398</c:v>
                </c:pt>
                <c:pt idx="19901">
                  <c:v>-28.157381040002399</c:v>
                </c:pt>
                <c:pt idx="19902">
                  <c:v>-21.985271389923401</c:v>
                </c:pt>
                <c:pt idx="19903">
                  <c:v>-15.7983451214212</c:v>
                </c:pt>
                <c:pt idx="19904">
                  <c:v>-9.6005533800356506</c:v>
                </c:pt>
                <c:pt idx="19905">
                  <c:v>-3.3959057891076698</c:v>
                </c:pt>
                <c:pt idx="19906">
                  <c:v>2.8113860425333099</c:v>
                </c:pt>
                <c:pt idx="19907">
                  <c:v>9.0169333480803697</c:v>
                </c:pt>
                <c:pt idx="19908">
                  <c:v>15.216197647555299</c:v>
                </c:pt>
                <c:pt idx="19909">
                  <c:v>21.404678401792399</c:v>
                </c:pt>
                <c:pt idx="19910">
                  <c:v>27.578391605558799</c:v>
                </c:pt>
                <c:pt idx="19911">
                  <c:v>33.733367399679402</c:v>
                </c:pt>
                <c:pt idx="19912">
                  <c:v>39.865339897575602</c:v>
                </c:pt>
                <c:pt idx="19913">
                  <c:v>45.969663399043803</c:v>
                </c:pt>
                <c:pt idx="19914">
                  <c:v>52.042644163393099</c:v>
                </c:pt>
                <c:pt idx="19915">
                  <c:v>58.080050151047203</c:v>
                </c:pt>
                <c:pt idx="19916">
                  <c:v>64.077649405325005</c:v>
                </c:pt>
                <c:pt idx="19917">
                  <c:v>70.031324771535594</c:v>
                </c:pt>
                <c:pt idx="19918">
                  <c:v>75.936966134462196</c:v>
                </c:pt>
                <c:pt idx="19919">
                  <c:v>81.790586482370003</c:v>
                </c:pt>
                <c:pt idx="19920">
                  <c:v>87.5881776290462</c:v>
                </c:pt>
                <c:pt idx="19921">
                  <c:v>93.325703719349605</c:v>
                </c:pt>
                <c:pt idx="19922">
                  <c:v>98.999235333789699</c:v>
                </c:pt>
                <c:pt idx="19923">
                  <c:v>104.604946467712</c:v>
                </c:pt>
                <c:pt idx="19924">
                  <c:v>110.138986236324</c:v>
                </c:pt>
                <c:pt idx="19925">
                  <c:v>115.597502503813</c:v>
                </c:pt>
                <c:pt idx="19926">
                  <c:v>120.976787082732</c:v>
                </c:pt>
                <c:pt idx="19927">
                  <c:v>126.273159567023</c:v>
                </c:pt>
                <c:pt idx="19928">
                  <c:v>131.48307901639001</c:v>
                </c:pt>
                <c:pt idx="19929">
                  <c:v>136.60302040225801</c:v>
                </c:pt>
                <c:pt idx="19930">
                  <c:v>141.62900208512801</c:v>
                </c:pt>
                <c:pt idx="19931">
                  <c:v>146.55804388213701</c:v>
                </c:pt>
                <c:pt idx="19932">
                  <c:v>151.386788728787</c:v>
                </c:pt>
                <c:pt idx="19933">
                  <c:v>156.11166200088201</c:v>
                </c:pt>
                <c:pt idx="19934">
                  <c:v>160.72920633365899</c:v>
                </c:pt>
                <c:pt idx="19935">
                  <c:v>165.23654371358199</c:v>
                </c:pt>
                <c:pt idx="19936">
                  <c:v>169.630857772186</c:v>
                </c:pt>
                <c:pt idx="19937">
                  <c:v>173.909228531205</c:v>
                </c:pt>
                <c:pt idx="19938">
                  <c:v>178.06863649865801</c:v>
                </c:pt>
                <c:pt idx="19939">
                  <c:v>182.10597088361899</c:v>
                </c:pt>
                <c:pt idx="19940">
                  <c:v>186.01819989344301</c:v>
                </c:pt>
                <c:pt idx="19941">
                  <c:v>189.80283410627999</c:v>
                </c:pt>
                <c:pt idx="19942">
                  <c:v>193.457411159087</c:v>
                </c:pt>
                <c:pt idx="19943">
                  <c:v>196.97933376979799</c:v>
                </c:pt>
                <c:pt idx="19944">
                  <c:v>200.366036523128</c:v>
                </c:pt>
                <c:pt idx="19945">
                  <c:v>203.615447751505</c:v>
                </c:pt>
                <c:pt idx="19946">
                  <c:v>206.72547451678199</c:v>
                </c:pt>
                <c:pt idx="19947">
                  <c:v>209.69384245408901</c:v>
                </c:pt>
                <c:pt idx="19948">
                  <c:v>212.51842439423399</c:v>
                </c:pt>
                <c:pt idx="19949">
                  <c:v>215.19783809245999</c:v>
                </c:pt>
                <c:pt idx="19950">
                  <c:v>217.72966500036</c:v>
                </c:pt>
                <c:pt idx="19951">
                  <c:v>220.11194561590099</c:v>
                </c:pt>
                <c:pt idx="19952">
                  <c:v>222.343594493338</c:v>
                </c:pt>
                <c:pt idx="19953">
                  <c:v>224.42261415000399</c:v>
                </c:pt>
                <c:pt idx="19954">
                  <c:v>226.347724023045</c:v>
                </c:pt>
                <c:pt idx="19955">
                  <c:v>228.11782460936999</c:v>
                </c:pt>
                <c:pt idx="19956">
                  <c:v>229.73196963552999</c:v>
                </c:pt>
                <c:pt idx="19957">
                  <c:v>231.18856450128001</c:v>
                </c:pt>
                <c:pt idx="19958">
                  <c:v>232.48651316885699</c:v>
                </c:pt>
                <c:pt idx="19959">
                  <c:v>233.62547123463099</c:v>
                </c:pt>
                <c:pt idx="19960">
                  <c:v>234.60406584739201</c:v>
                </c:pt>
                <c:pt idx="19961">
                  <c:v>235.42169225095799</c:v>
                </c:pt>
                <c:pt idx="19962">
                  <c:v>236.07812068686499</c:v>
                </c:pt>
                <c:pt idx="19963">
                  <c:v>236.572527571547</c:v>
                </c:pt>
                <c:pt idx="19964">
                  <c:v>236.904779907348</c:v>
                </c:pt>
                <c:pt idx="19965">
                  <c:v>237.07474287617799</c:v>
                </c:pt>
                <c:pt idx="19966">
                  <c:v>237.082423274549</c:v>
                </c:pt>
                <c:pt idx="19967">
                  <c:v>236.927633327107</c:v>
                </c:pt>
                <c:pt idx="19968">
                  <c:v>236.61046629875401</c:v>
                </c:pt>
                <c:pt idx="19969">
                  <c:v>236.13125916605401</c:v>
                </c:pt>
                <c:pt idx="19970">
                  <c:v>235.49009527762101</c:v>
                </c:pt>
                <c:pt idx="19971">
                  <c:v>234.687284628214</c:v>
                </c:pt>
                <c:pt idx="19972">
                  <c:v>233.72349097000401</c:v>
                </c:pt>
                <c:pt idx="19973">
                  <c:v>232.59969015218601</c:v>
                </c:pt>
                <c:pt idx="19974">
                  <c:v>231.31680850327101</c:v>
                </c:pt>
                <c:pt idx="19975">
                  <c:v>229.875096893001</c:v>
                </c:pt>
                <c:pt idx="19976">
                  <c:v>228.27588875578499</c:v>
                </c:pt>
                <c:pt idx="19977">
                  <c:v>226.52040408605001</c:v>
                </c:pt>
                <c:pt idx="19978">
                  <c:v>224.609743486008</c:v>
                </c:pt>
                <c:pt idx="19979">
                  <c:v>222.54489044753601</c:v>
                </c:pt>
                <c:pt idx="19980">
                  <c:v>220.32779341064401</c:v>
                </c:pt>
                <c:pt idx="19981">
                  <c:v>217.959713410522</c:v>
                </c:pt>
                <c:pt idx="19982">
                  <c:v>215.44220120660901</c:v>
                </c:pt>
                <c:pt idx="19983">
                  <c:v>212.776753255833</c:v>
                </c:pt>
                <c:pt idx="19984">
                  <c:v>209.9657328367</c:v>
                </c:pt>
                <c:pt idx="19985">
                  <c:v>207.01072369329901</c:v>
                </c:pt>
                <c:pt idx="19986">
                  <c:v>203.913673860573</c:v>
                </c:pt>
                <c:pt idx="19987">
                  <c:v>200.67685154203801</c:v>
                </c:pt>
                <c:pt idx="19988">
                  <c:v>197.30279607760201</c:v>
                </c:pt>
                <c:pt idx="19989">
                  <c:v>193.79319340712701</c:v>
                </c:pt>
                <c:pt idx="19990">
                  <c:v>190.150649658823</c:v>
                </c:pt>
                <c:pt idx="19991">
                  <c:v>186.377972429176</c:v>
                </c:pt>
                <c:pt idx="19992">
                  <c:v>182.47782533231299</c:v>
                </c:pt>
                <c:pt idx="19993">
                  <c:v>178.452719295386</c:v>
                </c:pt>
                <c:pt idx="19994">
                  <c:v>174.305169603076</c:v>
                </c:pt>
                <c:pt idx="19995">
                  <c:v>170.03814953870801</c:v>
                </c:pt>
                <c:pt idx="19996">
                  <c:v>165.65456862880899</c:v>
                </c:pt>
                <c:pt idx="19997">
                  <c:v>161.15726596339201</c:v>
                </c:pt>
                <c:pt idx="19998">
                  <c:v>156.549466692132</c:v>
                </c:pt>
                <c:pt idx="19999">
                  <c:v>151.83442361742701</c:v>
                </c:pt>
                <c:pt idx="20000">
                  <c:v>147.01554824222501</c:v>
                </c:pt>
                <c:pt idx="20001">
                  <c:v>142.09576195316299</c:v>
                </c:pt>
                <c:pt idx="20002">
                  <c:v>137.07876844467</c:v>
                </c:pt>
                <c:pt idx="20003">
                  <c:v>131.96802950009501</c:v>
                </c:pt>
                <c:pt idx="20004">
                  <c:v>126.766470222454</c:v>
                </c:pt>
                <c:pt idx="20005">
                  <c:v>121.478218756373</c:v>
                </c:pt>
                <c:pt idx="20006">
                  <c:v>116.106771754644</c:v>
                </c:pt>
                <c:pt idx="20007">
                  <c:v>110.655352669023</c:v>
                </c:pt>
                <c:pt idx="20008">
                  <c:v>105.128008311125</c:v>
                </c:pt>
                <c:pt idx="20009">
                  <c:v>99.528746906740494</c:v>
                </c:pt>
                <c:pt idx="20010">
                  <c:v>93.861518154075696</c:v>
                </c:pt>
                <c:pt idx="20011">
                  <c:v>88.129741138617604</c:v>
                </c:pt>
                <c:pt idx="20012">
                  <c:v>82.337888596694796</c:v>
                </c:pt>
                <c:pt idx="20013">
                  <c:v>76.489664502175998</c:v>
                </c:pt>
                <c:pt idx="20014">
                  <c:v>70.5885355475002</c:v>
                </c:pt>
                <c:pt idx="20015">
                  <c:v>64.639134224208902</c:v>
                </c:pt>
                <c:pt idx="20016">
                  <c:v>58.645433238286401</c:v>
                </c:pt>
                <c:pt idx="20017">
                  <c:v>52.6114123776699</c:v>
                </c:pt>
                <c:pt idx="20018">
                  <c:v>46.541353767998302</c:v>
                </c:pt>
                <c:pt idx="20019">
                  <c:v>40.439644538207503</c:v>
                </c:pt>
                <c:pt idx="20020">
                  <c:v>34.310285861491998</c:v>
                </c:pt>
                <c:pt idx="20021">
                  <c:v>28.157381040441098</c:v>
                </c:pt>
                <c:pt idx="20022">
                  <c:v>21.985271390364002</c:v>
                </c:pt>
                <c:pt idx="20023">
                  <c:v>15.798345121860001</c:v>
                </c:pt>
                <c:pt idx="20024">
                  <c:v>9.6005533804725793</c:v>
                </c:pt>
                <c:pt idx="20025">
                  <c:v>3.39590578954643</c:v>
                </c:pt>
                <c:pt idx="20026">
                  <c:v>-2.81138604209456</c:v>
                </c:pt>
                <c:pt idx="20027">
                  <c:v>-9.0169333476434499</c:v>
                </c:pt>
                <c:pt idx="20028">
                  <c:v>-15.216197647118401</c:v>
                </c:pt>
                <c:pt idx="20029">
                  <c:v>-21.4046784013555</c:v>
                </c:pt>
                <c:pt idx="20030">
                  <c:v>-27.578391605123802</c:v>
                </c:pt>
                <c:pt idx="20031">
                  <c:v>-33.733367399246099</c:v>
                </c:pt>
                <c:pt idx="20032">
                  <c:v>-39.865339897142398</c:v>
                </c:pt>
                <c:pt idx="20033">
                  <c:v>-45.969663398612397</c:v>
                </c:pt>
                <c:pt idx="20034">
                  <c:v>-52.0426441629617</c:v>
                </c:pt>
                <c:pt idx="20035">
                  <c:v>-58.0800501506194</c:v>
                </c:pt>
                <c:pt idx="20036">
                  <c:v>-64.077649404899105</c:v>
                </c:pt>
                <c:pt idx="20037">
                  <c:v>-70.0313247711115</c:v>
                </c:pt>
                <c:pt idx="20038">
                  <c:v>-75.936966134039906</c:v>
                </c:pt>
                <c:pt idx="20039">
                  <c:v>-81.790586481951394</c:v>
                </c:pt>
                <c:pt idx="20040">
                  <c:v>-87.588177628629396</c:v>
                </c:pt>
                <c:pt idx="20041">
                  <c:v>-93.325703718934705</c:v>
                </c:pt>
                <c:pt idx="20042">
                  <c:v>-98.999235333376703</c:v>
                </c:pt>
                <c:pt idx="20043">
                  <c:v>-104.604946467302</c:v>
                </c:pt>
                <c:pt idx="20044">
                  <c:v>-110.138986235917</c:v>
                </c:pt>
                <c:pt idx="20045">
                  <c:v>-115.59750250341</c:v>
                </c:pt>
                <c:pt idx="20046">
                  <c:v>-120.97678708233001</c:v>
                </c:pt>
                <c:pt idx="20047">
                  <c:v>-126.273159566624</c:v>
                </c:pt>
                <c:pt idx="20048">
                  <c:v>-131.483079015996</c:v>
                </c:pt>
                <c:pt idx="20049">
                  <c:v>-136.60302040186801</c:v>
                </c:pt>
                <c:pt idx="20050">
                  <c:v>-141.62900208474099</c:v>
                </c:pt>
                <c:pt idx="20051">
                  <c:v>-146.558043881755</c:v>
                </c:pt>
                <c:pt idx="20052">
                  <c:v>-151.38678872840799</c:v>
                </c:pt>
                <c:pt idx="20053">
                  <c:v>-156.11166200050701</c:v>
                </c:pt>
                <c:pt idx="20054">
                  <c:v>-160.729206333288</c:v>
                </c:pt>
                <c:pt idx="20055">
                  <c:v>-165.236543713217</c:v>
                </c:pt>
                <c:pt idx="20056">
                  <c:v>-169.630857771824</c:v>
                </c:pt>
                <c:pt idx="20057">
                  <c:v>-173.909228530848</c:v>
                </c:pt>
                <c:pt idx="20058">
                  <c:v>-178.06863649830601</c:v>
                </c:pt>
                <c:pt idx="20059">
                  <c:v>-182.10597088327</c:v>
                </c:pt>
                <c:pt idx="20060">
                  <c:v>-186.01819989309899</c:v>
                </c:pt>
                <c:pt idx="20061">
                  <c:v>-189.802834105942</c:v>
                </c:pt>
                <c:pt idx="20062">
                  <c:v>-193.45741115875299</c:v>
                </c:pt>
                <c:pt idx="20063">
                  <c:v>-196.97933376946901</c:v>
                </c:pt>
                <c:pt idx="20064">
                  <c:v>-200.36603652280499</c:v>
                </c:pt>
                <c:pt idx="20065">
                  <c:v>-203.61544775118699</c:v>
                </c:pt>
                <c:pt idx="20066">
                  <c:v>-206.72547451647</c:v>
                </c:pt>
                <c:pt idx="20067">
                  <c:v>-209.693842453781</c:v>
                </c:pt>
                <c:pt idx="20068">
                  <c:v>-212.518424393933</c:v>
                </c:pt>
                <c:pt idx="20069">
                  <c:v>-215.19783809216401</c:v>
                </c:pt>
                <c:pt idx="20070">
                  <c:v>-217.72966500007001</c:v>
                </c:pt>
                <c:pt idx="20071">
                  <c:v>-220.111945615617</c:v>
                </c:pt>
                <c:pt idx="20072">
                  <c:v>-222.34359449305899</c:v>
                </c:pt>
                <c:pt idx="20073">
                  <c:v>-224.422614149732</c:v>
                </c:pt>
                <c:pt idx="20074">
                  <c:v>-226.34772402277801</c:v>
                </c:pt>
                <c:pt idx="20075">
                  <c:v>-228.11782460910899</c:v>
                </c:pt>
                <c:pt idx="20076">
                  <c:v>-229.73196963527499</c:v>
                </c:pt>
                <c:pt idx="20077">
                  <c:v>-231.188564501032</c:v>
                </c:pt>
                <c:pt idx="20078">
                  <c:v>-232.48651316861501</c:v>
                </c:pt>
                <c:pt idx="20079">
                  <c:v>-233.62547123439501</c:v>
                </c:pt>
                <c:pt idx="20080">
                  <c:v>-234.60406584716301</c:v>
                </c:pt>
                <c:pt idx="20081">
                  <c:v>-235.42169225073499</c:v>
                </c:pt>
                <c:pt idx="20082">
                  <c:v>-236.07812068664799</c:v>
                </c:pt>
                <c:pt idx="20083">
                  <c:v>-236.57252757133699</c:v>
                </c:pt>
                <c:pt idx="20084">
                  <c:v>-236.90477990714501</c:v>
                </c:pt>
                <c:pt idx="20085">
                  <c:v>-237.074742875982</c:v>
                </c:pt>
                <c:pt idx="20086">
                  <c:v>-237.082423274359</c:v>
                </c:pt>
                <c:pt idx="20087">
                  <c:v>-236.92763332692499</c:v>
                </c:pt>
                <c:pt idx="20088">
                  <c:v>-236.61046629857799</c:v>
                </c:pt>
                <c:pt idx="20089">
                  <c:v>-236.13125916588399</c:v>
                </c:pt>
                <c:pt idx="20090">
                  <c:v>-235.49009527745901</c:v>
                </c:pt>
                <c:pt idx="20091">
                  <c:v>-234.68728462805799</c:v>
                </c:pt>
                <c:pt idx="20092">
                  <c:v>-233.72349096985599</c:v>
                </c:pt>
                <c:pt idx="20093">
                  <c:v>-232.59969015204399</c:v>
                </c:pt>
                <c:pt idx="20094">
                  <c:v>-231.316808503137</c:v>
                </c:pt>
                <c:pt idx="20095">
                  <c:v>-229.87509689287299</c:v>
                </c:pt>
                <c:pt idx="20096">
                  <c:v>-228.27588875566499</c:v>
                </c:pt>
                <c:pt idx="20097">
                  <c:v>-226.520404085937</c:v>
                </c:pt>
                <c:pt idx="20098">
                  <c:v>-224.60974348590199</c:v>
                </c:pt>
                <c:pt idx="20099">
                  <c:v>-222.54489044743701</c:v>
                </c:pt>
                <c:pt idx="20100">
                  <c:v>-220.327793410553</c:v>
                </c:pt>
                <c:pt idx="20101">
                  <c:v>-217.95971341043801</c:v>
                </c:pt>
                <c:pt idx="20102">
                  <c:v>-215.44220120653199</c:v>
                </c:pt>
                <c:pt idx="20103">
                  <c:v>-212.776753255763</c:v>
                </c:pt>
                <c:pt idx="20104">
                  <c:v>-209.96573283663699</c:v>
                </c:pt>
                <c:pt idx="20105">
                  <c:v>-207.01072369324299</c:v>
                </c:pt>
                <c:pt idx="20106">
                  <c:v>-203.913673860524</c:v>
                </c:pt>
                <c:pt idx="20107">
                  <c:v>-200.676851541997</c:v>
                </c:pt>
                <c:pt idx="20108">
                  <c:v>-197.30279607756799</c:v>
                </c:pt>
                <c:pt idx="20109">
                  <c:v>-193.79319340710001</c:v>
                </c:pt>
                <c:pt idx="20110">
                  <c:v>-190.15064965880299</c:v>
                </c:pt>
                <c:pt idx="20111">
                  <c:v>-186.37797242916301</c:v>
                </c:pt>
                <c:pt idx="20112">
                  <c:v>-182.47782533230799</c:v>
                </c:pt>
                <c:pt idx="20113">
                  <c:v>-178.45271929538799</c:v>
                </c:pt>
                <c:pt idx="20114">
                  <c:v>-174.30516960308401</c:v>
                </c:pt>
                <c:pt idx="20115">
                  <c:v>-170.03814953872401</c:v>
                </c:pt>
                <c:pt idx="20116">
                  <c:v>-165.65456862883201</c:v>
                </c:pt>
                <c:pt idx="20117">
                  <c:v>-161.15726596342199</c:v>
                </c:pt>
                <c:pt idx="20118">
                  <c:v>-156.54946669216801</c:v>
                </c:pt>
                <c:pt idx="20119">
                  <c:v>-151.834423617471</c:v>
                </c:pt>
                <c:pt idx="20120">
                  <c:v>-147.015548242275</c:v>
                </c:pt>
                <c:pt idx="20121">
                  <c:v>-142.09576195322001</c:v>
                </c:pt>
                <c:pt idx="20122">
                  <c:v>-137.078768444735</c:v>
                </c:pt>
                <c:pt idx="20123">
                  <c:v>-131.96802950016499</c:v>
                </c:pt>
                <c:pt idx="20124">
                  <c:v>-126.766470222531</c:v>
                </c:pt>
                <c:pt idx="20125">
                  <c:v>-121.47821875645801</c:v>
                </c:pt>
                <c:pt idx="20126">
                  <c:v>-116.10677175473501</c:v>
                </c:pt>
                <c:pt idx="20127">
                  <c:v>-110.65535266912001</c:v>
                </c:pt>
                <c:pt idx="20128">
                  <c:v>-105.128008311228</c:v>
                </c:pt>
                <c:pt idx="20129">
                  <c:v>-99.528746906851595</c:v>
                </c:pt>
                <c:pt idx="20130">
                  <c:v>-93.861518154191401</c:v>
                </c:pt>
                <c:pt idx="20131">
                  <c:v>-88.129741138742503</c:v>
                </c:pt>
                <c:pt idx="20132">
                  <c:v>-82.337888596823305</c:v>
                </c:pt>
                <c:pt idx="20133">
                  <c:v>-76.489664502311797</c:v>
                </c:pt>
                <c:pt idx="20134">
                  <c:v>-70.588535547641499</c:v>
                </c:pt>
                <c:pt idx="20135">
                  <c:v>-64.639134224359395</c:v>
                </c:pt>
                <c:pt idx="20136">
                  <c:v>-58.645433238442401</c:v>
                </c:pt>
                <c:pt idx="20137">
                  <c:v>-52.611412377829602</c:v>
                </c:pt>
                <c:pt idx="20138">
                  <c:v>-46.541353768165401</c:v>
                </c:pt>
                <c:pt idx="20139">
                  <c:v>-40.439644538381899</c:v>
                </c:pt>
                <c:pt idx="20140">
                  <c:v>-34.310285861668198</c:v>
                </c:pt>
                <c:pt idx="20141">
                  <c:v>-28.1573810406266</c:v>
                </c:pt>
                <c:pt idx="20142">
                  <c:v>-21.985271390553098</c:v>
                </c:pt>
                <c:pt idx="20143">
                  <c:v>-15.798345122058301</c:v>
                </c:pt>
                <c:pt idx="20144">
                  <c:v>-9.6005533806745103</c:v>
                </c:pt>
                <c:pt idx="20145">
                  <c:v>-3.39590578975388</c:v>
                </c:pt>
                <c:pt idx="20146">
                  <c:v>2.8113860418816001</c:v>
                </c:pt>
                <c:pt idx="20147">
                  <c:v>9.01693334742499</c:v>
                </c:pt>
                <c:pt idx="20148">
                  <c:v>15.2161976468944</c:v>
                </c:pt>
                <c:pt idx="20149">
                  <c:v>21.404678401129701</c:v>
                </c:pt>
                <c:pt idx="20150">
                  <c:v>27.578391604892499</c:v>
                </c:pt>
                <c:pt idx="20151">
                  <c:v>33.733367399007498</c:v>
                </c:pt>
                <c:pt idx="20152">
                  <c:v>39.865339896899997</c:v>
                </c:pt>
                <c:pt idx="20153">
                  <c:v>45.969663398364503</c:v>
                </c:pt>
                <c:pt idx="20154">
                  <c:v>52.042644162710197</c:v>
                </c:pt>
                <c:pt idx="20155">
                  <c:v>58.080050150364201</c:v>
                </c:pt>
                <c:pt idx="20156">
                  <c:v>64.077649404638393</c:v>
                </c:pt>
                <c:pt idx="20157">
                  <c:v>70.031324770845302</c:v>
                </c:pt>
                <c:pt idx="20158">
                  <c:v>75.936966133771904</c:v>
                </c:pt>
                <c:pt idx="20159">
                  <c:v>81.790586481676002</c:v>
                </c:pt>
                <c:pt idx="20160">
                  <c:v>87.588177628350394</c:v>
                </c:pt>
                <c:pt idx="20161">
                  <c:v>93.325703718657493</c:v>
                </c:pt>
                <c:pt idx="20162">
                  <c:v>98.999235333095797</c:v>
                </c:pt>
                <c:pt idx="20163">
                  <c:v>104.60494646701601</c:v>
                </c:pt>
                <c:pt idx="20164">
                  <c:v>110.138986235628</c:v>
                </c:pt>
                <c:pt idx="20165">
                  <c:v>115.597502503117</c:v>
                </c:pt>
                <c:pt idx="20166">
                  <c:v>120.976787082033</c:v>
                </c:pt>
                <c:pt idx="20167">
                  <c:v>126.273159566323</c:v>
                </c:pt>
                <c:pt idx="20168">
                  <c:v>131.48307901569001</c:v>
                </c:pt>
                <c:pt idx="20169">
                  <c:v>136.60302040155901</c:v>
                </c:pt>
                <c:pt idx="20170">
                  <c:v>141.629002084429</c:v>
                </c:pt>
                <c:pt idx="20171">
                  <c:v>146.55804388144</c:v>
                </c:pt>
                <c:pt idx="20172">
                  <c:v>151.38678872808899</c:v>
                </c:pt>
                <c:pt idx="20173">
                  <c:v>156.11166200018599</c:v>
                </c:pt>
                <c:pt idx="20174">
                  <c:v>160.72920633296499</c:v>
                </c:pt>
                <c:pt idx="20175">
                  <c:v>165.23654371289001</c:v>
                </c:pt>
                <c:pt idx="20176">
                  <c:v>169.63085777149499</c:v>
                </c:pt>
                <c:pt idx="20177">
                  <c:v>173.909228530516</c:v>
                </c:pt>
                <c:pt idx="20178">
                  <c:v>178.06863649797299</c:v>
                </c:pt>
                <c:pt idx="20179">
                  <c:v>182.105970882935</c:v>
                </c:pt>
                <c:pt idx="20180">
                  <c:v>186.01819989276299</c:v>
                </c:pt>
                <c:pt idx="20181">
                  <c:v>189.80283410560401</c:v>
                </c:pt>
                <c:pt idx="20182">
                  <c:v>193.45741115841301</c:v>
                </c:pt>
                <c:pt idx="20183">
                  <c:v>196.979333769129</c:v>
                </c:pt>
                <c:pt idx="20184">
                  <c:v>200.366036522462</c:v>
                </c:pt>
                <c:pt idx="20185">
                  <c:v>203.615447750843</c:v>
                </c:pt>
                <c:pt idx="20186">
                  <c:v>206.72547451612499</c:v>
                </c:pt>
                <c:pt idx="20187">
                  <c:v>209.69384245343599</c:v>
                </c:pt>
                <c:pt idx="20188">
                  <c:v>212.518424393586</c:v>
                </c:pt>
                <c:pt idx="20189">
                  <c:v>215.197838091817</c:v>
                </c:pt>
                <c:pt idx="20190">
                  <c:v>217.72966499972199</c:v>
                </c:pt>
                <c:pt idx="20191">
                  <c:v>220.11194561526901</c:v>
                </c:pt>
                <c:pt idx="20192">
                  <c:v>222.34359449271099</c:v>
                </c:pt>
                <c:pt idx="20193">
                  <c:v>224.42261414938301</c:v>
                </c:pt>
                <c:pt idx="20194">
                  <c:v>226.34772402242999</c:v>
                </c:pt>
                <c:pt idx="20195">
                  <c:v>228.11782460876</c:v>
                </c:pt>
                <c:pt idx="20196">
                  <c:v>229.731969634926</c:v>
                </c:pt>
                <c:pt idx="20197">
                  <c:v>231.18856450068299</c:v>
                </c:pt>
                <c:pt idx="20198">
                  <c:v>232.48651316826701</c:v>
                </c:pt>
                <c:pt idx="20199">
                  <c:v>233.62547123404701</c:v>
                </c:pt>
                <c:pt idx="20200">
                  <c:v>234.60406584681499</c:v>
                </c:pt>
                <c:pt idx="20201">
                  <c:v>235.42169225038799</c:v>
                </c:pt>
                <c:pt idx="20202">
                  <c:v>236.07812068630199</c:v>
                </c:pt>
                <c:pt idx="20203">
                  <c:v>236.57252757099201</c:v>
                </c:pt>
                <c:pt idx="20204">
                  <c:v>236.9047799068</c:v>
                </c:pt>
                <c:pt idx="20205">
                  <c:v>237.07474287563801</c:v>
                </c:pt>
                <c:pt idx="20206">
                  <c:v>237.08242327401601</c:v>
                </c:pt>
                <c:pt idx="20207">
                  <c:v>236.92763332658299</c:v>
                </c:pt>
                <c:pt idx="20208">
                  <c:v>236.61046629823801</c:v>
                </c:pt>
                <c:pt idx="20209">
                  <c:v>236.131259165546</c:v>
                </c:pt>
                <c:pt idx="20210">
                  <c:v>235.49009527712201</c:v>
                </c:pt>
                <c:pt idx="20211">
                  <c:v>234.68728462772299</c:v>
                </c:pt>
                <c:pt idx="20212">
                  <c:v>233.723490969522</c:v>
                </c:pt>
                <c:pt idx="20213">
                  <c:v>232.59969015171299</c:v>
                </c:pt>
                <c:pt idx="20214">
                  <c:v>231.31680850280699</c:v>
                </c:pt>
                <c:pt idx="20215">
                  <c:v>229.875096892546</c:v>
                </c:pt>
                <c:pt idx="20216">
                  <c:v>228.275888755339</c:v>
                </c:pt>
                <c:pt idx="20217">
                  <c:v>226.52040408561399</c:v>
                </c:pt>
                <c:pt idx="20218">
                  <c:v>224.60974348558099</c:v>
                </c:pt>
                <c:pt idx="20219">
                  <c:v>222.544890447119</c:v>
                </c:pt>
                <c:pt idx="20220">
                  <c:v>220.32779341023701</c:v>
                </c:pt>
                <c:pt idx="20221">
                  <c:v>217.959713410125</c:v>
                </c:pt>
                <c:pt idx="20222">
                  <c:v>215.44220120622199</c:v>
                </c:pt>
                <c:pt idx="20223">
                  <c:v>212.77675325545599</c:v>
                </c:pt>
                <c:pt idx="20224">
                  <c:v>209.96573283633299</c:v>
                </c:pt>
                <c:pt idx="20225">
                  <c:v>207.01072369294201</c:v>
                </c:pt>
                <c:pt idx="20226">
                  <c:v>203.913673860226</c:v>
                </c:pt>
                <c:pt idx="20227">
                  <c:v>200.676851541703</c:v>
                </c:pt>
                <c:pt idx="20228">
                  <c:v>197.30279607727601</c:v>
                </c:pt>
                <c:pt idx="20229">
                  <c:v>193.79319340681201</c:v>
                </c:pt>
                <c:pt idx="20230">
                  <c:v>190.150649658519</c:v>
                </c:pt>
                <c:pt idx="20231">
                  <c:v>186.37797242888399</c:v>
                </c:pt>
                <c:pt idx="20232">
                  <c:v>182.47782533203099</c:v>
                </c:pt>
                <c:pt idx="20233">
                  <c:v>178.452719295115</c:v>
                </c:pt>
                <c:pt idx="20234">
                  <c:v>174.30516960281599</c:v>
                </c:pt>
                <c:pt idx="20235">
                  <c:v>170.03814953845901</c:v>
                </c:pt>
                <c:pt idx="20236">
                  <c:v>165.65456862857101</c:v>
                </c:pt>
                <c:pt idx="20237">
                  <c:v>161.157265963165</c:v>
                </c:pt>
                <c:pt idx="20238">
                  <c:v>156.549466691916</c:v>
                </c:pt>
                <c:pt idx="20239">
                  <c:v>151.834423617223</c:v>
                </c:pt>
                <c:pt idx="20240">
                  <c:v>147.015548242032</c:v>
                </c:pt>
                <c:pt idx="20241">
                  <c:v>142.09576195298001</c:v>
                </c:pt>
                <c:pt idx="20242">
                  <c:v>137.07876844450001</c:v>
                </c:pt>
                <c:pt idx="20243">
                  <c:v>131.968029499934</c:v>
                </c:pt>
                <c:pt idx="20244">
                  <c:v>126.766470222306</c:v>
                </c:pt>
                <c:pt idx="20245">
                  <c:v>121.478218756236</c:v>
                </c:pt>
                <c:pt idx="20246">
                  <c:v>116.10677175451799</c:v>
                </c:pt>
                <c:pt idx="20247">
                  <c:v>110.655352668909</c:v>
                </c:pt>
                <c:pt idx="20248">
                  <c:v>105.12800831102101</c:v>
                </c:pt>
                <c:pt idx="20249">
                  <c:v>99.528746906649602</c:v>
                </c:pt>
                <c:pt idx="20250">
                  <c:v>93.861518153996798</c:v>
                </c:pt>
                <c:pt idx="20251">
                  <c:v>88.129741138549704</c:v>
                </c:pt>
                <c:pt idx="20252">
                  <c:v>82.337888596637896</c:v>
                </c:pt>
                <c:pt idx="20253">
                  <c:v>76.489664502130097</c:v>
                </c:pt>
                <c:pt idx="20254">
                  <c:v>70.588535547465298</c:v>
                </c:pt>
                <c:pt idx="20255">
                  <c:v>64.639134224185</c:v>
                </c:pt>
                <c:pt idx="20256">
                  <c:v>58.645433238273597</c:v>
                </c:pt>
                <c:pt idx="20257">
                  <c:v>52.6114123776699</c:v>
                </c:pt>
                <c:pt idx="20258">
                  <c:v>46.541353768009301</c:v>
                </c:pt>
                <c:pt idx="20259">
                  <c:v>40.439644538231398</c:v>
                </c:pt>
                <c:pt idx="20260">
                  <c:v>34.310285861523198</c:v>
                </c:pt>
                <c:pt idx="20261">
                  <c:v>28.157381040487</c:v>
                </c:pt>
                <c:pt idx="20262">
                  <c:v>21.985271390419101</c:v>
                </c:pt>
                <c:pt idx="20263">
                  <c:v>15.7983451219279</c:v>
                </c:pt>
                <c:pt idx="20264">
                  <c:v>9.6005533805515206</c:v>
                </c:pt>
                <c:pt idx="20265">
                  <c:v>3.3959057896363798</c:v>
                </c:pt>
                <c:pt idx="20266">
                  <c:v>-2.8113860419935901</c:v>
                </c:pt>
                <c:pt idx="20267">
                  <c:v>-9.0169333475332998</c:v>
                </c:pt>
                <c:pt idx="20268">
                  <c:v>-15.2161976469972</c:v>
                </c:pt>
                <c:pt idx="20269">
                  <c:v>-21.404678401225201</c:v>
                </c:pt>
                <c:pt idx="20270">
                  <c:v>-27.578391604980599</c:v>
                </c:pt>
                <c:pt idx="20271">
                  <c:v>-33.733367399091897</c:v>
                </c:pt>
                <c:pt idx="20272">
                  <c:v>-39.865339896979002</c:v>
                </c:pt>
                <c:pt idx="20273">
                  <c:v>-45.969663398438001</c:v>
                </c:pt>
                <c:pt idx="20274">
                  <c:v>-52.042644162778203</c:v>
                </c:pt>
                <c:pt idx="20275">
                  <c:v>-58.080050150424803</c:v>
                </c:pt>
                <c:pt idx="20276">
                  <c:v>-64.077649404693503</c:v>
                </c:pt>
                <c:pt idx="20277">
                  <c:v>-70.031324770894898</c:v>
                </c:pt>
                <c:pt idx="20278">
                  <c:v>-75.936966133816</c:v>
                </c:pt>
                <c:pt idx="20279">
                  <c:v>-81.790586481714598</c:v>
                </c:pt>
                <c:pt idx="20280">
                  <c:v>-87.588177628383406</c:v>
                </c:pt>
                <c:pt idx="20281">
                  <c:v>-93.325703718685006</c:v>
                </c:pt>
                <c:pt idx="20282">
                  <c:v>-98.999235333117795</c:v>
                </c:pt>
                <c:pt idx="20283">
                  <c:v>-104.60494646703199</c:v>
                </c:pt>
                <c:pt idx="20284">
                  <c:v>-110.138986235638</c:v>
                </c:pt>
                <c:pt idx="20285">
                  <c:v>-115.59750250312101</c:v>
                </c:pt>
                <c:pt idx="20286">
                  <c:v>-120.976787082032</c:v>
                </c:pt>
                <c:pt idx="20287">
                  <c:v>-126.27315956631701</c:v>
                </c:pt>
                <c:pt idx="20288">
                  <c:v>-131.48307901567799</c:v>
                </c:pt>
                <c:pt idx="20289">
                  <c:v>-136.60302040154099</c:v>
                </c:pt>
                <c:pt idx="20290">
                  <c:v>-141.62900208440499</c:v>
                </c:pt>
                <c:pt idx="20291">
                  <c:v>-146.55804388141101</c:v>
                </c:pt>
                <c:pt idx="20292">
                  <c:v>-151.386788728055</c:v>
                </c:pt>
                <c:pt idx="20293">
                  <c:v>-156.111662000146</c:v>
                </c:pt>
                <c:pt idx="20294">
                  <c:v>-160.72920633291901</c:v>
                </c:pt>
                <c:pt idx="20295">
                  <c:v>-165.23654371283999</c:v>
                </c:pt>
                <c:pt idx="20296">
                  <c:v>-169.630857771439</c:v>
                </c:pt>
                <c:pt idx="20297">
                  <c:v>-173.90922853045399</c:v>
                </c:pt>
                <c:pt idx="20298">
                  <c:v>-178.068636497906</c:v>
                </c:pt>
                <c:pt idx="20299">
                  <c:v>-182.105970882864</c:v>
                </c:pt>
                <c:pt idx="20300">
                  <c:v>-186.018199892685</c:v>
                </c:pt>
                <c:pt idx="20301">
                  <c:v>-189.80283410552099</c:v>
                </c:pt>
                <c:pt idx="20302">
                  <c:v>-193.45741115832601</c:v>
                </c:pt>
                <c:pt idx="20303">
                  <c:v>-196.97933376903501</c:v>
                </c:pt>
                <c:pt idx="20304">
                  <c:v>-200.36603652236499</c:v>
                </c:pt>
                <c:pt idx="20305">
                  <c:v>-203.615447750741</c:v>
                </c:pt>
                <c:pt idx="20306">
                  <c:v>-206.72547451601599</c:v>
                </c:pt>
                <c:pt idx="20307">
                  <c:v>-209.69384245332299</c:v>
                </c:pt>
                <c:pt idx="20308">
                  <c:v>-212.518424393468</c:v>
                </c:pt>
                <c:pt idx="20309">
                  <c:v>-215.197838091694</c:v>
                </c:pt>
                <c:pt idx="20310">
                  <c:v>-217.72966499959401</c:v>
                </c:pt>
                <c:pt idx="20311">
                  <c:v>-220.11194561513599</c:v>
                </c:pt>
                <c:pt idx="20312">
                  <c:v>-222.343594492573</c:v>
                </c:pt>
                <c:pt idx="20313">
                  <c:v>-224.42261414924101</c:v>
                </c:pt>
                <c:pt idx="20314">
                  <c:v>-226.34772402228299</c:v>
                </c:pt>
                <c:pt idx="20315">
                  <c:v>-228.117824608609</c:v>
                </c:pt>
                <c:pt idx="20316">
                  <c:v>-229.73196963477099</c:v>
                </c:pt>
                <c:pt idx="20317">
                  <c:v>-231.188564500523</c:v>
                </c:pt>
                <c:pt idx="20318">
                  <c:v>-232.48651316810299</c:v>
                </c:pt>
                <c:pt idx="20319">
                  <c:v>-233.62547123387901</c:v>
                </c:pt>
                <c:pt idx="20320">
                  <c:v>-234.60406584664301</c:v>
                </c:pt>
                <c:pt idx="20321">
                  <c:v>-235.42169225021101</c:v>
                </c:pt>
                <c:pt idx="20322">
                  <c:v>-236.078120686121</c:v>
                </c:pt>
                <c:pt idx="20323">
                  <c:v>-236.57252757080701</c:v>
                </c:pt>
                <c:pt idx="20324">
                  <c:v>-236.904779906611</c:v>
                </c:pt>
                <c:pt idx="20325">
                  <c:v>-237.07474287544599</c:v>
                </c:pt>
                <c:pt idx="20326">
                  <c:v>-237.08242327382001</c:v>
                </c:pt>
                <c:pt idx="20327">
                  <c:v>-236.92763332638299</c:v>
                </c:pt>
                <c:pt idx="20328">
                  <c:v>-236.61046629803499</c:v>
                </c:pt>
                <c:pt idx="20329">
                  <c:v>-236.131259165339</c:v>
                </c:pt>
                <c:pt idx="20330">
                  <c:v>-235.49009527691101</c:v>
                </c:pt>
                <c:pt idx="20331">
                  <c:v>-234.687284627509</c:v>
                </c:pt>
                <c:pt idx="20332">
                  <c:v>-233.723490969305</c:v>
                </c:pt>
                <c:pt idx="20333">
                  <c:v>-232.59969015149201</c:v>
                </c:pt>
                <c:pt idx="20334">
                  <c:v>-231.316808502584</c:v>
                </c:pt>
                <c:pt idx="20335">
                  <c:v>-229.87509689231899</c:v>
                </c:pt>
                <c:pt idx="20336">
                  <c:v>-228.27588875511</c:v>
                </c:pt>
                <c:pt idx="20337">
                  <c:v>-226.52040408538099</c:v>
                </c:pt>
                <c:pt idx="20338">
                  <c:v>-224.609743485346</c:v>
                </c:pt>
                <c:pt idx="20339">
                  <c:v>-222.544890446881</c:v>
                </c:pt>
                <c:pt idx="20340">
                  <c:v>-220.32779340999599</c:v>
                </c:pt>
                <c:pt idx="20341">
                  <c:v>-217.959713409882</c:v>
                </c:pt>
                <c:pt idx="20342">
                  <c:v>-215.442201205976</c:v>
                </c:pt>
                <c:pt idx="20343">
                  <c:v>-212.77675325520801</c:v>
                </c:pt>
                <c:pt idx="20344">
                  <c:v>-209.96573283608399</c:v>
                </c:pt>
                <c:pt idx="20345">
                  <c:v>-207.010723692689</c:v>
                </c:pt>
                <c:pt idx="20346">
                  <c:v>-203.913673859971</c:v>
                </c:pt>
                <c:pt idx="20347">
                  <c:v>-200.67685154144601</c:v>
                </c:pt>
                <c:pt idx="20348">
                  <c:v>-197.302796077018</c:v>
                </c:pt>
                <c:pt idx="20349">
                  <c:v>-193.79319340655201</c:v>
                </c:pt>
                <c:pt idx="20350">
                  <c:v>-190.15064965825701</c:v>
                </c:pt>
                <c:pt idx="20351">
                  <c:v>-186.37797242861899</c:v>
                </c:pt>
                <c:pt idx="20352">
                  <c:v>-182.47782533176499</c:v>
                </c:pt>
                <c:pt idx="20353">
                  <c:v>-178.45271929484801</c:v>
                </c:pt>
                <c:pt idx="20354">
                  <c:v>-174.30516960254801</c:v>
                </c:pt>
                <c:pt idx="20355">
                  <c:v>-170.038149538189</c:v>
                </c:pt>
                <c:pt idx="20356">
                  <c:v>-165.65456862830101</c:v>
                </c:pt>
                <c:pt idx="20357">
                  <c:v>-161.157265962894</c:v>
                </c:pt>
                <c:pt idx="20358">
                  <c:v>-156.549466691643</c:v>
                </c:pt>
                <c:pt idx="20359">
                  <c:v>-151.83442361694901</c:v>
                </c:pt>
                <c:pt idx="20360">
                  <c:v>-147.01554824175801</c:v>
                </c:pt>
                <c:pt idx="20361">
                  <c:v>-142.095761952705</c:v>
                </c:pt>
                <c:pt idx="20362">
                  <c:v>-137.07876844422401</c:v>
                </c:pt>
                <c:pt idx="20363">
                  <c:v>-131.968029499659</c:v>
                </c:pt>
                <c:pt idx="20364">
                  <c:v>-126.766470222028</c:v>
                </c:pt>
                <c:pt idx="20365">
                  <c:v>-121.478218755958</c:v>
                </c:pt>
                <c:pt idx="20366">
                  <c:v>-116.106771754242</c:v>
                </c:pt>
                <c:pt idx="20367">
                  <c:v>-110.655352668631</c:v>
                </c:pt>
                <c:pt idx="20368">
                  <c:v>-105.12800831074399</c:v>
                </c:pt>
                <c:pt idx="20369">
                  <c:v>-99.5287469063706</c:v>
                </c:pt>
                <c:pt idx="20370">
                  <c:v>-93.861518153717697</c:v>
                </c:pt>
                <c:pt idx="20371">
                  <c:v>-88.129741138272493</c:v>
                </c:pt>
                <c:pt idx="20372">
                  <c:v>-82.337888596358795</c:v>
                </c:pt>
                <c:pt idx="20373">
                  <c:v>-76.4896645018529</c:v>
                </c:pt>
                <c:pt idx="20374">
                  <c:v>-70.588535547188101</c:v>
                </c:pt>
                <c:pt idx="20375">
                  <c:v>-64.639134223909593</c:v>
                </c:pt>
                <c:pt idx="20376">
                  <c:v>-58.645433238000003</c:v>
                </c:pt>
                <c:pt idx="20377">
                  <c:v>-52.611412377394501</c:v>
                </c:pt>
                <c:pt idx="20378">
                  <c:v>-46.541353767735799</c:v>
                </c:pt>
                <c:pt idx="20379">
                  <c:v>-40.439644537959701</c:v>
                </c:pt>
                <c:pt idx="20380">
                  <c:v>-34.310285861253298</c:v>
                </c:pt>
                <c:pt idx="20381">
                  <c:v>-28.157381040217199</c:v>
                </c:pt>
                <c:pt idx="20382">
                  <c:v>-21.985271390149201</c:v>
                </c:pt>
                <c:pt idx="20383">
                  <c:v>-15.798345121659899</c:v>
                </c:pt>
                <c:pt idx="20384">
                  <c:v>-9.6005533802853193</c:v>
                </c:pt>
                <c:pt idx="20385">
                  <c:v>-3.3959057893720299</c:v>
                </c:pt>
                <c:pt idx="20386">
                  <c:v>2.81138604225794</c:v>
                </c:pt>
                <c:pt idx="20387">
                  <c:v>9.0169333477958205</c:v>
                </c:pt>
                <c:pt idx="20388">
                  <c:v>15.2161976472561</c:v>
                </c:pt>
                <c:pt idx="20389">
                  <c:v>21.404678401482201</c:v>
                </c:pt>
                <c:pt idx="20390">
                  <c:v>27.578391605237599</c:v>
                </c:pt>
                <c:pt idx="20391">
                  <c:v>33.733367399347102</c:v>
                </c:pt>
                <c:pt idx="20392">
                  <c:v>39.865339897230498</c:v>
                </c:pt>
                <c:pt idx="20393">
                  <c:v>45.969663398689498</c:v>
                </c:pt>
                <c:pt idx="20394">
                  <c:v>52.042644163025997</c:v>
                </c:pt>
                <c:pt idx="20395">
                  <c:v>58.0800501506708</c:v>
                </c:pt>
                <c:pt idx="20396">
                  <c:v>64.077649404939507</c:v>
                </c:pt>
                <c:pt idx="20397">
                  <c:v>70.031324771137307</c:v>
                </c:pt>
                <c:pt idx="20398">
                  <c:v>75.9369661340546</c:v>
                </c:pt>
                <c:pt idx="20399">
                  <c:v>81.790586481951394</c:v>
                </c:pt>
                <c:pt idx="20400">
                  <c:v>87.588177628616606</c:v>
                </c:pt>
                <c:pt idx="20401">
                  <c:v>93.325703718914497</c:v>
                </c:pt>
                <c:pt idx="20402">
                  <c:v>98.999235333345496</c:v>
                </c:pt>
                <c:pt idx="20403">
                  <c:v>104.60494646725699</c:v>
                </c:pt>
                <c:pt idx="20404">
                  <c:v>110.13898623586</c:v>
                </c:pt>
                <c:pt idx="20405">
                  <c:v>115.59750250334</c:v>
                </c:pt>
                <c:pt idx="20406">
                  <c:v>120.976787082249</c:v>
                </c:pt>
                <c:pt idx="20407">
                  <c:v>126.27315956653</c:v>
                </c:pt>
                <c:pt idx="20408">
                  <c:v>131.48307901588899</c:v>
                </c:pt>
                <c:pt idx="20409">
                  <c:v>136.60302040174901</c:v>
                </c:pt>
                <c:pt idx="20410">
                  <c:v>141.629002084609</c:v>
                </c:pt>
                <c:pt idx="20411">
                  <c:v>146.55804388161101</c:v>
                </c:pt>
                <c:pt idx="20412">
                  <c:v>151.38678872825199</c:v>
                </c:pt>
                <c:pt idx="20413">
                  <c:v>156.11166200034</c:v>
                </c:pt>
                <c:pt idx="20414">
                  <c:v>160.729206333109</c:v>
                </c:pt>
                <c:pt idx="20415">
                  <c:v>165.23654371302601</c:v>
                </c:pt>
                <c:pt idx="20416">
                  <c:v>169.630857771622</c:v>
                </c:pt>
                <c:pt idx="20417">
                  <c:v>173.90922853063401</c:v>
                </c:pt>
                <c:pt idx="20418">
                  <c:v>178.06863649808199</c:v>
                </c:pt>
                <c:pt idx="20419">
                  <c:v>182.10597088303501</c:v>
                </c:pt>
                <c:pt idx="20420">
                  <c:v>186.018199892854</c:v>
                </c:pt>
                <c:pt idx="20421">
                  <c:v>189.802834105686</c:v>
                </c:pt>
                <c:pt idx="20422">
                  <c:v>193.457411158486</c:v>
                </c:pt>
                <c:pt idx="20423">
                  <c:v>196.97933376919201</c:v>
                </c:pt>
                <c:pt idx="20424">
                  <c:v>200.36603652251699</c:v>
                </c:pt>
                <c:pt idx="20425">
                  <c:v>203.61544775088899</c:v>
                </c:pt>
                <c:pt idx="20426">
                  <c:v>206.725474516161</c:v>
                </c:pt>
                <c:pt idx="20427">
                  <c:v>209.69384245346399</c:v>
                </c:pt>
                <c:pt idx="20428">
                  <c:v>212.51842439360499</c:v>
                </c:pt>
                <c:pt idx="20429">
                  <c:v>215.19783809182599</c:v>
                </c:pt>
                <c:pt idx="20430">
                  <c:v>217.72966499972199</c:v>
                </c:pt>
                <c:pt idx="20431">
                  <c:v>220.11194561526</c:v>
                </c:pt>
                <c:pt idx="20432">
                  <c:v>222.343594492693</c:v>
                </c:pt>
                <c:pt idx="20433">
                  <c:v>224.42261414935601</c:v>
                </c:pt>
                <c:pt idx="20434">
                  <c:v>226.347724022394</c:v>
                </c:pt>
                <c:pt idx="20435">
                  <c:v>228.11782460871601</c:v>
                </c:pt>
                <c:pt idx="20436">
                  <c:v>229.731969634873</c:v>
                </c:pt>
                <c:pt idx="20437">
                  <c:v>231.188564500621</c:v>
                </c:pt>
                <c:pt idx="20438">
                  <c:v>232.48651316819601</c:v>
                </c:pt>
                <c:pt idx="20439">
                  <c:v>233.625471233968</c:v>
                </c:pt>
                <c:pt idx="20440">
                  <c:v>234.604065846727</c:v>
                </c:pt>
                <c:pt idx="20441">
                  <c:v>235.42169225029201</c:v>
                </c:pt>
                <c:pt idx="20442">
                  <c:v>236.078120686197</c:v>
                </c:pt>
                <c:pt idx="20443">
                  <c:v>236.57252757087801</c:v>
                </c:pt>
                <c:pt idx="20444">
                  <c:v>236.90477990667799</c:v>
                </c:pt>
                <c:pt idx="20445">
                  <c:v>237.07474287550801</c:v>
                </c:pt>
                <c:pt idx="20446">
                  <c:v>237.08242327387799</c:v>
                </c:pt>
                <c:pt idx="20447">
                  <c:v>236.92763332643699</c:v>
                </c:pt>
                <c:pt idx="20448">
                  <c:v>236.61046629808399</c:v>
                </c:pt>
                <c:pt idx="20449">
                  <c:v>236.131259165383</c:v>
                </c:pt>
                <c:pt idx="20450">
                  <c:v>235.490095276951</c:v>
                </c:pt>
                <c:pt idx="20451">
                  <c:v>234.68728462754399</c:v>
                </c:pt>
                <c:pt idx="20452">
                  <c:v>233.72349096933601</c:v>
                </c:pt>
                <c:pt idx="20453">
                  <c:v>232.59969015151799</c:v>
                </c:pt>
                <c:pt idx="20454">
                  <c:v>231.31680850260599</c:v>
                </c:pt>
                <c:pt idx="20455">
                  <c:v>229.87509689233599</c:v>
                </c:pt>
                <c:pt idx="20456">
                  <c:v>228.275888755122</c:v>
                </c:pt>
                <c:pt idx="20457">
                  <c:v>226.520404085389</c:v>
                </c:pt>
                <c:pt idx="20458">
                  <c:v>224.60974348535001</c:v>
                </c:pt>
                <c:pt idx="20459">
                  <c:v>222.54489044688</c:v>
                </c:pt>
                <c:pt idx="20460">
                  <c:v>220.32779340999099</c:v>
                </c:pt>
                <c:pt idx="20461">
                  <c:v>217.95971340987199</c:v>
                </c:pt>
                <c:pt idx="20462">
                  <c:v>215.44220120596299</c:v>
                </c:pt>
                <c:pt idx="20463">
                  <c:v>212.77675325518899</c:v>
                </c:pt>
                <c:pt idx="20464">
                  <c:v>209.96573283606099</c:v>
                </c:pt>
                <c:pt idx="20465">
                  <c:v>207.010723692662</c:v>
                </c:pt>
                <c:pt idx="20466">
                  <c:v>203.91367385993999</c:v>
                </c:pt>
                <c:pt idx="20467">
                  <c:v>200.67685154140901</c:v>
                </c:pt>
                <c:pt idx="20468">
                  <c:v>197.30279607697801</c:v>
                </c:pt>
                <c:pt idx="20469">
                  <c:v>193.79319340650699</c:v>
                </c:pt>
                <c:pt idx="20470">
                  <c:v>190.15064965820801</c:v>
                </c:pt>
                <c:pt idx="20471">
                  <c:v>186.37797242856601</c:v>
                </c:pt>
                <c:pt idx="20472">
                  <c:v>182.477825331708</c:v>
                </c:pt>
                <c:pt idx="20473">
                  <c:v>178.45271929478699</c:v>
                </c:pt>
                <c:pt idx="20474">
                  <c:v>174.30516960248201</c:v>
                </c:pt>
                <c:pt idx="20475">
                  <c:v>170.03814953812</c:v>
                </c:pt>
                <c:pt idx="20476">
                  <c:v>165.654568628226</c:v>
                </c:pt>
                <c:pt idx="20477">
                  <c:v>161.15726596281499</c:v>
                </c:pt>
                <c:pt idx="20478">
                  <c:v>156.549466691562</c:v>
                </c:pt>
                <c:pt idx="20479">
                  <c:v>151.83442361686301</c:v>
                </c:pt>
                <c:pt idx="20480">
                  <c:v>147.01554824166701</c:v>
                </c:pt>
                <c:pt idx="20481">
                  <c:v>142.09576195261201</c:v>
                </c:pt>
                <c:pt idx="20482">
                  <c:v>137.07876844412601</c:v>
                </c:pt>
                <c:pt idx="20483">
                  <c:v>131.96802949955699</c:v>
                </c:pt>
                <c:pt idx="20484">
                  <c:v>126.766470221923</c:v>
                </c:pt>
                <c:pt idx="20485">
                  <c:v>121.478218755849</c:v>
                </c:pt>
                <c:pt idx="20486">
                  <c:v>116.106771754129</c:v>
                </c:pt>
                <c:pt idx="20487">
                  <c:v>110.655352668514</c:v>
                </c:pt>
                <c:pt idx="20488">
                  <c:v>105.12800831062501</c:v>
                </c:pt>
                <c:pt idx="20489">
                  <c:v>99.5287469062485</c:v>
                </c:pt>
                <c:pt idx="20490">
                  <c:v>93.861518153589202</c:v>
                </c:pt>
                <c:pt idx="20491">
                  <c:v>88.129741138140304</c:v>
                </c:pt>
                <c:pt idx="20492">
                  <c:v>82.337888596226705</c:v>
                </c:pt>
                <c:pt idx="20493">
                  <c:v>76.489664501715197</c:v>
                </c:pt>
                <c:pt idx="20494">
                  <c:v>70.588535547048593</c:v>
                </c:pt>
                <c:pt idx="20495">
                  <c:v>64.639134223768195</c:v>
                </c:pt>
                <c:pt idx="20496">
                  <c:v>58.645433237853197</c:v>
                </c:pt>
                <c:pt idx="20497">
                  <c:v>52.611412377243902</c:v>
                </c:pt>
                <c:pt idx="20498">
                  <c:v>46.541353767583402</c:v>
                </c:pt>
                <c:pt idx="20499">
                  <c:v>40.439644537803602</c:v>
                </c:pt>
                <c:pt idx="20500">
                  <c:v>34.310285861093597</c:v>
                </c:pt>
                <c:pt idx="20501">
                  <c:v>28.157381040053799</c:v>
                </c:pt>
                <c:pt idx="20502">
                  <c:v>21.985271389984</c:v>
                </c:pt>
                <c:pt idx="20503">
                  <c:v>15.7983451214947</c:v>
                </c:pt>
                <c:pt idx="20504">
                  <c:v>9.6005533801145901</c:v>
                </c:pt>
                <c:pt idx="20505">
                  <c:v>3.39590578919946</c:v>
                </c:pt>
                <c:pt idx="20506">
                  <c:v>-2.8113860424341799</c:v>
                </c:pt>
                <c:pt idx="20507">
                  <c:v>-9.0169333479720599</c:v>
                </c:pt>
                <c:pt idx="20508">
                  <c:v>-15.216197647435999</c:v>
                </c:pt>
                <c:pt idx="20509">
                  <c:v>-21.404678401665802</c:v>
                </c:pt>
                <c:pt idx="20510">
                  <c:v>-27.578391605423</c:v>
                </c:pt>
                <c:pt idx="20511">
                  <c:v>-33.733367399534302</c:v>
                </c:pt>
                <c:pt idx="20512">
                  <c:v>-39.865339897419602</c:v>
                </c:pt>
                <c:pt idx="20513">
                  <c:v>-45.969663398878602</c:v>
                </c:pt>
                <c:pt idx="20514">
                  <c:v>-52.042644163220601</c:v>
                </c:pt>
                <c:pt idx="20515">
                  <c:v>-58.080050150865397</c:v>
                </c:pt>
                <c:pt idx="20516">
                  <c:v>-64.077649405133997</c:v>
                </c:pt>
                <c:pt idx="20517">
                  <c:v>-70.031324771335505</c:v>
                </c:pt>
                <c:pt idx="20518">
                  <c:v>-75.936966134256593</c:v>
                </c:pt>
                <c:pt idx="20519">
                  <c:v>-81.790586482153401</c:v>
                </c:pt>
                <c:pt idx="20520">
                  <c:v>-87.588177628822194</c:v>
                </c:pt>
                <c:pt idx="20521">
                  <c:v>-93.325703719120099</c:v>
                </c:pt>
                <c:pt idx="20522">
                  <c:v>-98.999235333551994</c:v>
                </c:pt>
                <c:pt idx="20523">
                  <c:v>-104.604946467464</c:v>
                </c:pt>
                <c:pt idx="20524">
                  <c:v>-110.138986236069</c:v>
                </c:pt>
                <c:pt idx="20525">
                  <c:v>-115.597502503551</c:v>
                </c:pt>
                <c:pt idx="20526">
                  <c:v>-120.97678708246001</c:v>
                </c:pt>
                <c:pt idx="20527">
                  <c:v>-126.273159566744</c:v>
                </c:pt>
                <c:pt idx="20528">
                  <c:v>-131.48307901610301</c:v>
                </c:pt>
                <c:pt idx="20529">
                  <c:v>-136.60302040196299</c:v>
                </c:pt>
                <c:pt idx="20530">
                  <c:v>-141.629002084826</c:v>
                </c:pt>
                <c:pt idx="20531">
                  <c:v>-146.55804388182801</c:v>
                </c:pt>
                <c:pt idx="20532">
                  <c:v>-151.38678872846901</c:v>
                </c:pt>
                <c:pt idx="20533">
                  <c:v>-156.111662000558</c:v>
                </c:pt>
                <c:pt idx="20534">
                  <c:v>-160.72920633332799</c:v>
                </c:pt>
                <c:pt idx="20535">
                  <c:v>-165.23654371324599</c:v>
                </c:pt>
                <c:pt idx="20536">
                  <c:v>-169.63085777184199</c:v>
                </c:pt>
                <c:pt idx="20537">
                  <c:v>-173.90922853085399</c:v>
                </c:pt>
                <c:pt idx="20538">
                  <c:v>-178.068636498302</c:v>
                </c:pt>
                <c:pt idx="20539">
                  <c:v>-182.10597088325699</c:v>
                </c:pt>
                <c:pt idx="20540">
                  <c:v>-186.01819989307401</c:v>
                </c:pt>
                <c:pt idx="20541">
                  <c:v>-189.80283410590599</c:v>
                </c:pt>
                <c:pt idx="20542">
                  <c:v>-193.457411158707</c:v>
                </c:pt>
                <c:pt idx="20543">
                  <c:v>-196.97933376941199</c:v>
                </c:pt>
                <c:pt idx="20544">
                  <c:v>-200.36603652273701</c:v>
                </c:pt>
                <c:pt idx="20545">
                  <c:v>-203.615447751109</c:v>
                </c:pt>
                <c:pt idx="20546">
                  <c:v>-206.72547451638101</c:v>
                </c:pt>
                <c:pt idx="20547">
                  <c:v>-209.69384245368201</c:v>
                </c:pt>
                <c:pt idx="20548">
                  <c:v>-212.51842439382401</c:v>
                </c:pt>
                <c:pt idx="20549">
                  <c:v>-215.197838092045</c:v>
                </c:pt>
                <c:pt idx="20550">
                  <c:v>-217.72966499994001</c:v>
                </c:pt>
                <c:pt idx="20551">
                  <c:v>-220.111945615477</c:v>
                </c:pt>
                <c:pt idx="20552">
                  <c:v>-222.34359449290901</c:v>
                </c:pt>
                <c:pt idx="20553">
                  <c:v>-224.42261414957201</c:v>
                </c:pt>
                <c:pt idx="20554">
                  <c:v>-226.34772402260899</c:v>
                </c:pt>
                <c:pt idx="20555">
                  <c:v>-228.11782460892999</c:v>
                </c:pt>
                <c:pt idx="20556">
                  <c:v>-229.73196963508499</c:v>
                </c:pt>
                <c:pt idx="20557">
                  <c:v>-231.188564500833</c:v>
                </c:pt>
                <c:pt idx="20558">
                  <c:v>-232.48651316840699</c:v>
                </c:pt>
                <c:pt idx="20559">
                  <c:v>-233.62547123417701</c:v>
                </c:pt>
                <c:pt idx="20560">
                  <c:v>-234.60406584693499</c:v>
                </c:pt>
                <c:pt idx="20561">
                  <c:v>-235.42169225049801</c:v>
                </c:pt>
                <c:pt idx="20562">
                  <c:v>-236.078120686402</c:v>
                </c:pt>
                <c:pt idx="20563">
                  <c:v>-236.57252757108199</c:v>
                </c:pt>
                <c:pt idx="20564">
                  <c:v>-236.90477990688001</c:v>
                </c:pt>
                <c:pt idx="20565">
                  <c:v>-237.07474287570901</c:v>
                </c:pt>
                <c:pt idx="20566">
                  <c:v>-237.082423274077</c:v>
                </c:pt>
                <c:pt idx="20567">
                  <c:v>-236.92763332663401</c:v>
                </c:pt>
                <c:pt idx="20568">
                  <c:v>-236.61046629827899</c:v>
                </c:pt>
                <c:pt idx="20569">
                  <c:v>-236.13125916557601</c:v>
                </c:pt>
                <c:pt idx="20570">
                  <c:v>-235.49009527714301</c:v>
                </c:pt>
                <c:pt idx="20571">
                  <c:v>-234.68728462773399</c:v>
                </c:pt>
                <c:pt idx="20572">
                  <c:v>-233.72349096952399</c:v>
                </c:pt>
                <c:pt idx="20573">
                  <c:v>-232.59969015170401</c:v>
                </c:pt>
                <c:pt idx="20574">
                  <c:v>-231.316808502789</c:v>
                </c:pt>
                <c:pt idx="20575">
                  <c:v>-229.875096892518</c:v>
                </c:pt>
                <c:pt idx="20576">
                  <c:v>-228.27588875530199</c:v>
                </c:pt>
                <c:pt idx="20577">
                  <c:v>-226.52040408556601</c:v>
                </c:pt>
                <c:pt idx="20578">
                  <c:v>-224.60974348552401</c:v>
                </c:pt>
                <c:pt idx="20579">
                  <c:v>-222.54489044705201</c:v>
                </c:pt>
                <c:pt idx="20580">
                  <c:v>-220.32779341016101</c:v>
                </c:pt>
                <c:pt idx="20581">
                  <c:v>-217.95971341004</c:v>
                </c:pt>
                <c:pt idx="20582">
                  <c:v>-215.44220120612599</c:v>
                </c:pt>
                <c:pt idx="20583">
                  <c:v>-212.776753255351</c:v>
                </c:pt>
                <c:pt idx="20584">
                  <c:v>-209.96573283621899</c:v>
                </c:pt>
                <c:pt idx="20585">
                  <c:v>-207.010723692819</c:v>
                </c:pt>
                <c:pt idx="20586">
                  <c:v>-203.91367386009301</c:v>
                </c:pt>
                <c:pt idx="20587">
                  <c:v>-200.67685154156101</c:v>
                </c:pt>
                <c:pt idx="20588">
                  <c:v>-197.302796077126</c:v>
                </c:pt>
                <c:pt idx="20589">
                  <c:v>-193.79319340665199</c:v>
                </c:pt>
                <c:pt idx="20590">
                  <c:v>-190.150649658351</c:v>
                </c:pt>
                <c:pt idx="20591">
                  <c:v>-186.37797242870599</c:v>
                </c:pt>
                <c:pt idx="20592">
                  <c:v>-182.477825331845</c:v>
                </c:pt>
                <c:pt idx="20593">
                  <c:v>-178.452719294921</c:v>
                </c:pt>
                <c:pt idx="20594">
                  <c:v>-174.30516960261301</c:v>
                </c:pt>
                <c:pt idx="20595">
                  <c:v>-170.03814953824599</c:v>
                </c:pt>
                <c:pt idx="20596">
                  <c:v>-165.65456862835001</c:v>
                </c:pt>
                <c:pt idx="20597">
                  <c:v>-161.15726596293601</c:v>
                </c:pt>
                <c:pt idx="20598">
                  <c:v>-156.54946669167899</c:v>
                </c:pt>
                <c:pt idx="20599">
                  <c:v>-151.834423616978</c:v>
                </c:pt>
                <c:pt idx="20600">
                  <c:v>-147.01554824177899</c:v>
                </c:pt>
                <c:pt idx="20601">
                  <c:v>-142.09576195272101</c:v>
                </c:pt>
                <c:pt idx="20602">
                  <c:v>-137.078768444231</c:v>
                </c:pt>
                <c:pt idx="20603">
                  <c:v>-131.968029499658</c:v>
                </c:pt>
                <c:pt idx="20604">
                  <c:v>-126.76647022202199</c:v>
                </c:pt>
                <c:pt idx="20605">
                  <c:v>-121.478218755944</c:v>
                </c:pt>
                <c:pt idx="20606">
                  <c:v>-116.106771754221</c:v>
                </c:pt>
                <c:pt idx="20607">
                  <c:v>-110.655352668603</c:v>
                </c:pt>
                <c:pt idx="20608">
                  <c:v>-105.12800831070901</c:v>
                </c:pt>
                <c:pt idx="20609">
                  <c:v>-99.528746906329303</c:v>
                </c:pt>
                <c:pt idx="20610">
                  <c:v>-93.8615181536682</c:v>
                </c:pt>
                <c:pt idx="20611">
                  <c:v>-88.129741138217398</c:v>
                </c:pt>
                <c:pt idx="20612">
                  <c:v>-82.337888596298299</c:v>
                </c:pt>
                <c:pt idx="20613">
                  <c:v>-76.489664501783096</c:v>
                </c:pt>
                <c:pt idx="20614">
                  <c:v>-70.588535547112798</c:v>
                </c:pt>
                <c:pt idx="20615">
                  <c:v>-64.639134223827</c:v>
                </c:pt>
                <c:pt idx="20616">
                  <c:v>-58.645433237910098</c:v>
                </c:pt>
                <c:pt idx="20617">
                  <c:v>-52.611412377298997</c:v>
                </c:pt>
                <c:pt idx="20618">
                  <c:v>-46.541353767631101</c:v>
                </c:pt>
                <c:pt idx="20619">
                  <c:v>-40.439644537849503</c:v>
                </c:pt>
                <c:pt idx="20620">
                  <c:v>-34.3102858611377</c:v>
                </c:pt>
                <c:pt idx="20621">
                  <c:v>-28.157381040094201</c:v>
                </c:pt>
                <c:pt idx="20622">
                  <c:v>-21.985271390020699</c:v>
                </c:pt>
                <c:pt idx="20623">
                  <c:v>-15.798345121523999</c:v>
                </c:pt>
                <c:pt idx="20624">
                  <c:v>-9.6005533801421308</c:v>
                </c:pt>
                <c:pt idx="20625">
                  <c:v>-3.3959057892233302</c:v>
                </c:pt>
                <c:pt idx="20626">
                  <c:v>2.81138604241215</c:v>
                </c:pt>
                <c:pt idx="20627">
                  <c:v>9.0169333479536995</c:v>
                </c:pt>
                <c:pt idx="20628">
                  <c:v>15.216197647423099</c:v>
                </c:pt>
                <c:pt idx="20629">
                  <c:v>21.404678401654699</c:v>
                </c:pt>
                <c:pt idx="20630">
                  <c:v>27.5783916054157</c:v>
                </c:pt>
                <c:pt idx="20631">
                  <c:v>33.733367399532497</c:v>
                </c:pt>
                <c:pt idx="20632">
                  <c:v>39.8653398974214</c:v>
                </c:pt>
                <c:pt idx="20633">
                  <c:v>45.969663398884101</c:v>
                </c:pt>
                <c:pt idx="20634">
                  <c:v>52.0426441632261</c:v>
                </c:pt>
                <c:pt idx="20635">
                  <c:v>58.0800501508783</c:v>
                </c:pt>
                <c:pt idx="20636">
                  <c:v>64.077649405150595</c:v>
                </c:pt>
                <c:pt idx="20637">
                  <c:v>70.031324771353894</c:v>
                </c:pt>
                <c:pt idx="20638">
                  <c:v>75.936966134278606</c:v>
                </c:pt>
                <c:pt idx="20639">
                  <c:v>81.790586482179094</c:v>
                </c:pt>
                <c:pt idx="20640">
                  <c:v>87.588177628851597</c:v>
                </c:pt>
                <c:pt idx="20641">
                  <c:v>93.325703719151306</c:v>
                </c:pt>
                <c:pt idx="20642">
                  <c:v>98.999235333587805</c:v>
                </c:pt>
                <c:pt idx="20643">
                  <c:v>104.60494646750401</c:v>
                </c:pt>
                <c:pt idx="20644">
                  <c:v>110.13898623611099</c:v>
                </c:pt>
                <c:pt idx="20645">
                  <c:v>115.597502503597</c:v>
                </c:pt>
                <c:pt idx="20646">
                  <c:v>120.97678708250901</c:v>
                </c:pt>
                <c:pt idx="20647">
                  <c:v>126.273159566796</c:v>
                </c:pt>
                <c:pt idx="20648">
                  <c:v>131.483079016158</c:v>
                </c:pt>
                <c:pt idx="20649">
                  <c:v>136.603020402022</c:v>
                </c:pt>
                <c:pt idx="20650">
                  <c:v>141.62900208488799</c:v>
                </c:pt>
                <c:pt idx="20651">
                  <c:v>146.55804388189401</c:v>
                </c:pt>
                <c:pt idx="20652">
                  <c:v>151.38678872853799</c:v>
                </c:pt>
                <c:pt idx="20653">
                  <c:v>156.11166200062999</c:v>
                </c:pt>
                <c:pt idx="20654">
                  <c:v>160.72920633340399</c:v>
                </c:pt>
                <c:pt idx="20655">
                  <c:v>165.23654371332501</c:v>
                </c:pt>
                <c:pt idx="20656">
                  <c:v>169.63085777192299</c:v>
                </c:pt>
                <c:pt idx="20657">
                  <c:v>173.909228530939</c:v>
                </c:pt>
                <c:pt idx="20658">
                  <c:v>178.068636498388</c:v>
                </c:pt>
                <c:pt idx="20659">
                  <c:v>182.105970883347</c:v>
                </c:pt>
                <c:pt idx="20660">
                  <c:v>186.01819989316701</c:v>
                </c:pt>
                <c:pt idx="20661">
                  <c:v>189.802834106002</c:v>
                </c:pt>
                <c:pt idx="20662">
                  <c:v>193.457411158806</c:v>
                </c:pt>
                <c:pt idx="20663">
                  <c:v>196.979333769513</c:v>
                </c:pt>
                <c:pt idx="20664">
                  <c:v>200.366036522841</c:v>
                </c:pt>
                <c:pt idx="20665">
                  <c:v>203.61544775121499</c:v>
                </c:pt>
                <c:pt idx="20666">
                  <c:v>206.725474516491</c:v>
                </c:pt>
                <c:pt idx="20667">
                  <c:v>209.69384245379399</c:v>
                </c:pt>
                <c:pt idx="20668">
                  <c:v>212.51842439393801</c:v>
                </c:pt>
                <c:pt idx="20669">
                  <c:v>215.19783809216199</c:v>
                </c:pt>
                <c:pt idx="20670">
                  <c:v>217.72966500005899</c:v>
                </c:pt>
                <c:pt idx="20671">
                  <c:v>220.11194561559901</c:v>
                </c:pt>
                <c:pt idx="20672">
                  <c:v>222.34359449303301</c:v>
                </c:pt>
                <c:pt idx="20673">
                  <c:v>224.42261414969801</c:v>
                </c:pt>
                <c:pt idx="20674">
                  <c:v>226.34772402273799</c:v>
                </c:pt>
                <c:pt idx="20675">
                  <c:v>228.11782460906099</c:v>
                </c:pt>
                <c:pt idx="20676">
                  <c:v>229.731969635219</c:v>
                </c:pt>
                <c:pt idx="20677">
                  <c:v>231.188564500968</c:v>
                </c:pt>
                <c:pt idx="20678">
                  <c:v>232.48651316854401</c:v>
                </c:pt>
                <c:pt idx="20679">
                  <c:v>233.625471234316</c:v>
                </c:pt>
                <c:pt idx="20680">
                  <c:v>234.60406584707701</c:v>
                </c:pt>
                <c:pt idx="20681">
                  <c:v>235.421692250642</c:v>
                </c:pt>
                <c:pt idx="20682">
                  <c:v>236.07812068654701</c:v>
                </c:pt>
                <c:pt idx="20683">
                  <c:v>236.57252757122899</c:v>
                </c:pt>
                <c:pt idx="20684">
                  <c:v>236.904779907029</c:v>
                </c:pt>
                <c:pt idx="20685">
                  <c:v>237.07474287585899</c:v>
                </c:pt>
                <c:pt idx="20686">
                  <c:v>237.082423274229</c:v>
                </c:pt>
                <c:pt idx="20687">
                  <c:v>236.927633326787</c:v>
                </c:pt>
                <c:pt idx="20688">
                  <c:v>236.61046629843401</c:v>
                </c:pt>
                <c:pt idx="20689">
                  <c:v>236.13125916573301</c:v>
                </c:pt>
                <c:pt idx="20690">
                  <c:v>235.49009527730101</c:v>
                </c:pt>
                <c:pt idx="20691">
                  <c:v>234.68728462789301</c:v>
                </c:pt>
                <c:pt idx="20692">
                  <c:v>233.72349096968401</c:v>
                </c:pt>
                <c:pt idx="20693">
                  <c:v>232.59969015186601</c:v>
                </c:pt>
                <c:pt idx="20694">
                  <c:v>231.31680850295299</c:v>
                </c:pt>
                <c:pt idx="20695">
                  <c:v>229.87509689268299</c:v>
                </c:pt>
                <c:pt idx="20696">
                  <c:v>228.27588875546701</c:v>
                </c:pt>
                <c:pt idx="20697">
                  <c:v>226.52040408573299</c:v>
                </c:pt>
                <c:pt idx="20698">
                  <c:v>224.60974348569201</c:v>
                </c:pt>
                <c:pt idx="20699">
                  <c:v>222.54489044722101</c:v>
                </c:pt>
                <c:pt idx="20700">
                  <c:v>220.327793410331</c:v>
                </c:pt>
                <c:pt idx="20701">
                  <c:v>217.95971341020899</c:v>
                </c:pt>
                <c:pt idx="20702">
                  <c:v>215.44220120629799</c:v>
                </c:pt>
                <c:pt idx="20703">
                  <c:v>212.776753255523</c:v>
                </c:pt>
                <c:pt idx="20704">
                  <c:v>209.965732836391</c:v>
                </c:pt>
                <c:pt idx="20705">
                  <c:v>207.01072369299101</c:v>
                </c:pt>
                <c:pt idx="20706">
                  <c:v>203.91367386026701</c:v>
                </c:pt>
                <c:pt idx="20707">
                  <c:v>200.67685154173401</c:v>
                </c:pt>
                <c:pt idx="20708">
                  <c:v>197.3027960773</c:v>
                </c:pt>
                <c:pt idx="20709">
                  <c:v>193.79319340682699</c:v>
                </c:pt>
                <c:pt idx="20710">
                  <c:v>190.15064965852599</c:v>
                </c:pt>
                <c:pt idx="20711">
                  <c:v>186.37797242888101</c:v>
                </c:pt>
                <c:pt idx="20712">
                  <c:v>182.47782533201999</c:v>
                </c:pt>
                <c:pt idx="20713">
                  <c:v>178.45271929509599</c:v>
                </c:pt>
                <c:pt idx="20714">
                  <c:v>174.305169602788</c:v>
                </c:pt>
                <c:pt idx="20715">
                  <c:v>170.038149538422</c:v>
                </c:pt>
                <c:pt idx="20716">
                  <c:v>165.65456862852599</c:v>
                </c:pt>
                <c:pt idx="20717">
                  <c:v>161.157265963111</c:v>
                </c:pt>
                <c:pt idx="20718">
                  <c:v>156.54946669185401</c:v>
                </c:pt>
                <c:pt idx="20719">
                  <c:v>151.834423617152</c:v>
                </c:pt>
                <c:pt idx="20720">
                  <c:v>147.01554824195301</c:v>
                </c:pt>
                <c:pt idx="20721">
                  <c:v>142.09576195289401</c:v>
                </c:pt>
                <c:pt idx="20722">
                  <c:v>137.07876844440401</c:v>
                </c:pt>
                <c:pt idx="20723">
                  <c:v>131.968029499831</c:v>
                </c:pt>
                <c:pt idx="20724">
                  <c:v>126.766470222195</c:v>
                </c:pt>
                <c:pt idx="20725">
                  <c:v>121.47821875611599</c:v>
                </c:pt>
                <c:pt idx="20726">
                  <c:v>116.106771754392</c:v>
                </c:pt>
                <c:pt idx="20727">
                  <c:v>110.65535266877301</c:v>
                </c:pt>
                <c:pt idx="20728">
                  <c:v>105.128008310878</c:v>
                </c:pt>
                <c:pt idx="20729">
                  <c:v>99.528746906499094</c:v>
                </c:pt>
                <c:pt idx="20730">
                  <c:v>93.861518153837096</c:v>
                </c:pt>
                <c:pt idx="20731">
                  <c:v>88.129741138384503</c:v>
                </c:pt>
                <c:pt idx="20732">
                  <c:v>82.3378885964635</c:v>
                </c:pt>
                <c:pt idx="20733">
                  <c:v>76.489664501948397</c:v>
                </c:pt>
                <c:pt idx="20734">
                  <c:v>70.588535547276194</c:v>
                </c:pt>
                <c:pt idx="20735">
                  <c:v>64.639134223990396</c:v>
                </c:pt>
                <c:pt idx="20736">
                  <c:v>58.645433238071597</c:v>
                </c:pt>
                <c:pt idx="20737">
                  <c:v>52.611412377458699</c:v>
                </c:pt>
                <c:pt idx="20738">
                  <c:v>46.5413537677927</c:v>
                </c:pt>
                <c:pt idx="20739">
                  <c:v>40.439644538005503</c:v>
                </c:pt>
                <c:pt idx="20740">
                  <c:v>34.310285861291902</c:v>
                </c:pt>
                <c:pt idx="20741">
                  <c:v>28.1573810402502</c:v>
                </c:pt>
                <c:pt idx="20742">
                  <c:v>21.985271390174901</c:v>
                </c:pt>
                <c:pt idx="20743">
                  <c:v>15.798345121678199</c:v>
                </c:pt>
                <c:pt idx="20744">
                  <c:v>9.6005533802926699</c:v>
                </c:pt>
                <c:pt idx="20745">
                  <c:v>3.3959057893720299</c:v>
                </c:pt>
                <c:pt idx="20746">
                  <c:v>-2.8113860422634498</c:v>
                </c:pt>
                <c:pt idx="20747">
                  <c:v>-9.0169333478086706</c:v>
                </c:pt>
                <c:pt idx="20748">
                  <c:v>-15.21619764728</c:v>
                </c:pt>
                <c:pt idx="20749">
                  <c:v>-21.404678401513401</c:v>
                </c:pt>
                <c:pt idx="20750">
                  <c:v>-27.578391605276099</c:v>
                </c:pt>
                <c:pt idx="20751">
                  <c:v>-33.733367399393003</c:v>
                </c:pt>
                <c:pt idx="20752">
                  <c:v>-39.865339897283697</c:v>
                </c:pt>
                <c:pt idx="20753">
                  <c:v>-45.969663398748203</c:v>
                </c:pt>
                <c:pt idx="20754">
                  <c:v>-52.042644163093897</c:v>
                </c:pt>
                <c:pt idx="20755">
                  <c:v>-58.080050150747901</c:v>
                </c:pt>
                <c:pt idx="20756">
                  <c:v>-64.077649405020196</c:v>
                </c:pt>
                <c:pt idx="20757">
                  <c:v>-70.031324771228995</c:v>
                </c:pt>
                <c:pt idx="20758">
                  <c:v>-75.936966134151902</c:v>
                </c:pt>
                <c:pt idx="20759">
                  <c:v>-81.790586482056099</c:v>
                </c:pt>
                <c:pt idx="20760">
                  <c:v>-87.588177628730406</c:v>
                </c:pt>
                <c:pt idx="20761">
                  <c:v>-93.325703719033797</c:v>
                </c:pt>
                <c:pt idx="20762">
                  <c:v>-98.999235333471205</c:v>
                </c:pt>
                <c:pt idx="20763">
                  <c:v>-104.60494646738999</c:v>
                </c:pt>
                <c:pt idx="20764">
                  <c:v>-110.138986236001</c:v>
                </c:pt>
                <c:pt idx="20765">
                  <c:v>-115.597502503488</c:v>
                </c:pt>
                <c:pt idx="20766">
                  <c:v>-120.97678708240301</c:v>
                </c:pt>
                <c:pt idx="20767">
                  <c:v>-126.273159566692</c:v>
                </c:pt>
                <c:pt idx="20768">
                  <c:v>-131.48307901605699</c:v>
                </c:pt>
                <c:pt idx="20769">
                  <c:v>-136.603020401923</c:v>
                </c:pt>
                <c:pt idx="20770">
                  <c:v>-141.62900208479201</c:v>
                </c:pt>
                <c:pt idx="20771">
                  <c:v>-146.55804388179999</c:v>
                </c:pt>
                <c:pt idx="20772">
                  <c:v>-151.38678872844699</c:v>
                </c:pt>
                <c:pt idx="20773">
                  <c:v>-156.111662000542</c:v>
                </c:pt>
                <c:pt idx="20774">
                  <c:v>-160.72920633331799</c:v>
                </c:pt>
                <c:pt idx="20775">
                  <c:v>-165.23654371324</c:v>
                </c:pt>
                <c:pt idx="20776">
                  <c:v>-169.63085777184199</c:v>
                </c:pt>
                <c:pt idx="20777">
                  <c:v>-173.90922853085999</c:v>
                </c:pt>
                <c:pt idx="20778">
                  <c:v>-178.06863649831399</c:v>
                </c:pt>
                <c:pt idx="20779">
                  <c:v>-182.10597088327401</c:v>
                </c:pt>
                <c:pt idx="20780">
                  <c:v>-186.01819989309701</c:v>
                </c:pt>
                <c:pt idx="20781">
                  <c:v>-189.80283410593501</c:v>
                </c:pt>
                <c:pt idx="20782">
                  <c:v>-193.457411158741</c:v>
                </c:pt>
                <c:pt idx="20783">
                  <c:v>-196.97933376945301</c:v>
                </c:pt>
                <c:pt idx="20784">
                  <c:v>-200.366036522781</c:v>
                </c:pt>
                <c:pt idx="20785">
                  <c:v>-203.615447751159</c:v>
                </c:pt>
                <c:pt idx="20786">
                  <c:v>-206.725474516437</c:v>
                </c:pt>
                <c:pt idx="20787">
                  <c:v>-209.693842453744</c:v>
                </c:pt>
                <c:pt idx="20788">
                  <c:v>-212.51842439389</c:v>
                </c:pt>
                <c:pt idx="20789">
                  <c:v>-215.197838092117</c:v>
                </c:pt>
                <c:pt idx="20790">
                  <c:v>-217.729665000018</c:v>
                </c:pt>
                <c:pt idx="20791">
                  <c:v>-220.11194561555899</c:v>
                </c:pt>
                <c:pt idx="20792">
                  <c:v>-222.343594492997</c:v>
                </c:pt>
                <c:pt idx="20793">
                  <c:v>-224.42261414966401</c:v>
                </c:pt>
                <c:pt idx="20794">
                  <c:v>-226.34772402270701</c:v>
                </c:pt>
                <c:pt idx="20795">
                  <c:v>-228.11782460903299</c:v>
                </c:pt>
                <c:pt idx="20796">
                  <c:v>-229.73196963519399</c:v>
                </c:pt>
                <c:pt idx="20797">
                  <c:v>-231.188564500946</c:v>
                </c:pt>
                <c:pt idx="20798">
                  <c:v>-232.48651316852499</c:v>
                </c:pt>
                <c:pt idx="20799">
                  <c:v>-233.62547123429999</c:v>
                </c:pt>
                <c:pt idx="20800">
                  <c:v>-234.604065847063</c:v>
                </c:pt>
                <c:pt idx="20801">
                  <c:v>-235.421692250631</c:v>
                </c:pt>
                <c:pt idx="20802">
                  <c:v>-236.07812068653899</c:v>
                </c:pt>
                <c:pt idx="20803">
                  <c:v>-236.57252757122399</c:v>
                </c:pt>
                <c:pt idx="20804">
                  <c:v>-236.90477990702701</c:v>
                </c:pt>
                <c:pt idx="20805">
                  <c:v>-237.07474287586001</c:v>
                </c:pt>
                <c:pt idx="20806">
                  <c:v>-237.08242327423301</c:v>
                </c:pt>
                <c:pt idx="20807">
                  <c:v>-236.92763332679399</c:v>
                </c:pt>
                <c:pt idx="20808">
                  <c:v>-236.61046629844401</c:v>
                </c:pt>
                <c:pt idx="20809">
                  <c:v>-236.13125916574501</c:v>
                </c:pt>
                <c:pt idx="20810">
                  <c:v>-235.49009527731599</c:v>
                </c:pt>
                <c:pt idx="20811">
                  <c:v>-234.687284627911</c:v>
                </c:pt>
                <c:pt idx="20812">
                  <c:v>-233.72349096970501</c:v>
                </c:pt>
                <c:pt idx="20813">
                  <c:v>-232.59969015188901</c:v>
                </c:pt>
                <c:pt idx="20814">
                  <c:v>-231.31680850297801</c:v>
                </c:pt>
                <c:pt idx="20815">
                  <c:v>-229.87509689271101</c:v>
                </c:pt>
                <c:pt idx="20816">
                  <c:v>-228.27588875549799</c:v>
                </c:pt>
                <c:pt idx="20817">
                  <c:v>-226.52040408576701</c:v>
                </c:pt>
                <c:pt idx="20818">
                  <c:v>-224.60974348572901</c:v>
                </c:pt>
                <c:pt idx="20819">
                  <c:v>-222.54489044726</c:v>
                </c:pt>
                <c:pt idx="20820">
                  <c:v>-220.32779341037201</c:v>
                </c:pt>
                <c:pt idx="20821">
                  <c:v>-217.95971341025401</c:v>
                </c:pt>
                <c:pt idx="20822">
                  <c:v>-215.442201206345</c:v>
                </c:pt>
                <c:pt idx="20823">
                  <c:v>-212.776753255573</c:v>
                </c:pt>
                <c:pt idx="20824">
                  <c:v>-209.96573283644301</c:v>
                </c:pt>
                <c:pt idx="20825">
                  <c:v>-207.010723693046</c:v>
                </c:pt>
                <c:pt idx="20826">
                  <c:v>-203.913673860323</c:v>
                </c:pt>
                <c:pt idx="20827">
                  <c:v>-200.67685154179401</c:v>
                </c:pt>
                <c:pt idx="20828">
                  <c:v>-197.30279607736199</c:v>
                </c:pt>
                <c:pt idx="20829">
                  <c:v>-193.79319340689099</c:v>
                </c:pt>
                <c:pt idx="20830">
                  <c:v>-190.15064965859199</c:v>
                </c:pt>
                <c:pt idx="20831">
                  <c:v>-186.37797242894999</c:v>
                </c:pt>
                <c:pt idx="20832">
                  <c:v>-182.47782533209099</c:v>
                </c:pt>
                <c:pt idx="20833">
                  <c:v>-178.452719295169</c:v>
                </c:pt>
                <c:pt idx="20834">
                  <c:v>-174.305169602864</c:v>
                </c:pt>
                <c:pt idx="20835">
                  <c:v>-170.03814953850099</c:v>
                </c:pt>
                <c:pt idx="20836">
                  <c:v>-165.654568628606</c:v>
                </c:pt>
                <c:pt idx="20837">
                  <c:v>-161.15726596319399</c:v>
                </c:pt>
                <c:pt idx="20838">
                  <c:v>-156.54946669193899</c:v>
                </c:pt>
                <c:pt idx="20839">
                  <c:v>-151.834423617238</c:v>
                </c:pt>
                <c:pt idx="20840">
                  <c:v>-147.015548242043</c:v>
                </c:pt>
                <c:pt idx="20841">
                  <c:v>-142.09576195298499</c:v>
                </c:pt>
                <c:pt idx="20842">
                  <c:v>-137.078768444498</c:v>
                </c:pt>
                <c:pt idx="20843">
                  <c:v>-131.96802949992701</c:v>
                </c:pt>
                <c:pt idx="20844">
                  <c:v>-126.76647022229101</c:v>
                </c:pt>
                <c:pt idx="20845">
                  <c:v>-121.478218756215</c:v>
                </c:pt>
                <c:pt idx="20846">
                  <c:v>-116.106771754492</c:v>
                </c:pt>
                <c:pt idx="20847">
                  <c:v>-110.65535266887601</c:v>
                </c:pt>
                <c:pt idx="20848">
                  <c:v>-105.128008310982</c:v>
                </c:pt>
                <c:pt idx="20849">
                  <c:v>-99.5287469066037</c:v>
                </c:pt>
                <c:pt idx="20850">
                  <c:v>-93.861518153945397</c:v>
                </c:pt>
                <c:pt idx="20851">
                  <c:v>-88.129741138492804</c:v>
                </c:pt>
                <c:pt idx="20852">
                  <c:v>-82.337888596573606</c:v>
                </c:pt>
                <c:pt idx="20853">
                  <c:v>-76.489664502060293</c:v>
                </c:pt>
                <c:pt idx="20854">
                  <c:v>-70.588535547389995</c:v>
                </c:pt>
                <c:pt idx="20855">
                  <c:v>-64.639134224106002</c:v>
                </c:pt>
                <c:pt idx="20856">
                  <c:v>-58.645433238189099</c:v>
                </c:pt>
                <c:pt idx="20857">
                  <c:v>-52.611412377576201</c:v>
                </c:pt>
                <c:pt idx="20858">
                  <c:v>-46.541353767910202</c:v>
                </c:pt>
                <c:pt idx="20859">
                  <c:v>-40.439644538128597</c:v>
                </c:pt>
                <c:pt idx="20860">
                  <c:v>-34.310285861414897</c:v>
                </c:pt>
                <c:pt idx="20861">
                  <c:v>-28.157381040373199</c:v>
                </c:pt>
                <c:pt idx="20862">
                  <c:v>-21.9852713902979</c:v>
                </c:pt>
                <c:pt idx="20863">
                  <c:v>-15.7983451218031</c:v>
                </c:pt>
                <c:pt idx="20864">
                  <c:v>-9.6005533804211698</c:v>
                </c:pt>
                <c:pt idx="20865">
                  <c:v>-3.39590578950054</c:v>
                </c:pt>
                <c:pt idx="20866">
                  <c:v>2.81138604213678</c:v>
                </c:pt>
                <c:pt idx="20867">
                  <c:v>9.0169333476801707</c:v>
                </c:pt>
                <c:pt idx="20868">
                  <c:v>15.216197647149601</c:v>
                </c:pt>
                <c:pt idx="20869">
                  <c:v>21.404678401381201</c:v>
                </c:pt>
                <c:pt idx="20870">
                  <c:v>27.578391605143999</c:v>
                </c:pt>
                <c:pt idx="20871">
                  <c:v>33.7333673992608</c:v>
                </c:pt>
                <c:pt idx="20872">
                  <c:v>39.8653398971515</c:v>
                </c:pt>
                <c:pt idx="20873">
                  <c:v>45.969663398614202</c:v>
                </c:pt>
                <c:pt idx="20874">
                  <c:v>52.042644162959903</c:v>
                </c:pt>
                <c:pt idx="20875">
                  <c:v>58.080050150612102</c:v>
                </c:pt>
                <c:pt idx="20876">
                  <c:v>64.077649404884397</c:v>
                </c:pt>
                <c:pt idx="20877">
                  <c:v>70.031324771089501</c:v>
                </c:pt>
                <c:pt idx="20878">
                  <c:v>75.936966134016103</c:v>
                </c:pt>
                <c:pt idx="20879">
                  <c:v>81.790586481920201</c:v>
                </c:pt>
                <c:pt idx="20880">
                  <c:v>87.588177628592703</c:v>
                </c:pt>
                <c:pt idx="20881">
                  <c:v>93.325703718894303</c:v>
                </c:pt>
                <c:pt idx="20882">
                  <c:v>98.999235333332607</c:v>
                </c:pt>
                <c:pt idx="20883">
                  <c:v>104.604946467251</c:v>
                </c:pt>
                <c:pt idx="20884">
                  <c:v>110.13898623586</c:v>
                </c:pt>
                <c:pt idx="20885">
                  <c:v>115.597502503348</c:v>
                </c:pt>
                <c:pt idx="20886">
                  <c:v>120.976787082263</c:v>
                </c:pt>
                <c:pt idx="20887">
                  <c:v>126.273159566552</c:v>
                </c:pt>
                <c:pt idx="20888">
                  <c:v>131.48307901591801</c:v>
                </c:pt>
                <c:pt idx="20889">
                  <c:v>136.60302040178499</c:v>
                </c:pt>
                <c:pt idx="20890">
                  <c:v>141.629002084652</c:v>
                </c:pt>
                <c:pt idx="20891">
                  <c:v>146.55804388166101</c:v>
                </c:pt>
                <c:pt idx="20892">
                  <c:v>151.38678872830801</c:v>
                </c:pt>
                <c:pt idx="20893">
                  <c:v>156.11166200040299</c:v>
                </c:pt>
                <c:pt idx="20894">
                  <c:v>160.72920633317901</c:v>
                </c:pt>
                <c:pt idx="20895">
                  <c:v>165.23654371310201</c:v>
                </c:pt>
                <c:pt idx="20896">
                  <c:v>169.630857771705</c:v>
                </c:pt>
                <c:pt idx="20897">
                  <c:v>173.909228530723</c:v>
                </c:pt>
                <c:pt idx="20898">
                  <c:v>178.068636498177</c:v>
                </c:pt>
                <c:pt idx="20899">
                  <c:v>182.10597088313699</c:v>
                </c:pt>
                <c:pt idx="20900">
                  <c:v>186.018199892962</c:v>
                </c:pt>
                <c:pt idx="20901">
                  <c:v>189.8028341058</c:v>
                </c:pt>
                <c:pt idx="20902">
                  <c:v>193.45741115860699</c:v>
                </c:pt>
                <c:pt idx="20903">
                  <c:v>196.979333769319</c:v>
                </c:pt>
                <c:pt idx="20904">
                  <c:v>200.36603652264901</c:v>
                </c:pt>
                <c:pt idx="20905">
                  <c:v>203.61544775102701</c:v>
                </c:pt>
                <c:pt idx="20906">
                  <c:v>206.72547451630601</c:v>
                </c:pt>
                <c:pt idx="20907">
                  <c:v>209.693842453614</c:v>
                </c:pt>
                <c:pt idx="20908">
                  <c:v>212.51842439376099</c:v>
                </c:pt>
                <c:pt idx="20909">
                  <c:v>215.19783809198799</c:v>
                </c:pt>
                <c:pt idx="20910">
                  <c:v>217.72966499988999</c:v>
                </c:pt>
                <c:pt idx="20911">
                  <c:v>220.11194561543201</c:v>
                </c:pt>
                <c:pt idx="20912">
                  <c:v>222.34359449287101</c:v>
                </c:pt>
                <c:pt idx="20913">
                  <c:v>224.42261414954001</c:v>
                </c:pt>
                <c:pt idx="20914">
                  <c:v>226.34772402258301</c:v>
                </c:pt>
                <c:pt idx="20915">
                  <c:v>228.11782460891001</c:v>
                </c:pt>
                <c:pt idx="20916">
                  <c:v>229.731969635073</c:v>
                </c:pt>
                <c:pt idx="20917">
                  <c:v>231.188564500826</c:v>
                </c:pt>
                <c:pt idx="20918">
                  <c:v>232.48651316840599</c:v>
                </c:pt>
                <c:pt idx="20919">
                  <c:v>233.62547123418301</c:v>
                </c:pt>
                <c:pt idx="20920">
                  <c:v>234.60406584694701</c:v>
                </c:pt>
                <c:pt idx="20921">
                  <c:v>235.421692250516</c:v>
                </c:pt>
                <c:pt idx="20922">
                  <c:v>236.07812068642599</c:v>
                </c:pt>
                <c:pt idx="20923">
                  <c:v>236.572527571112</c:v>
                </c:pt>
                <c:pt idx="20924">
                  <c:v>236.90477990691701</c:v>
                </c:pt>
                <c:pt idx="20925">
                  <c:v>237.07474287575101</c:v>
                </c:pt>
                <c:pt idx="20926">
                  <c:v>237.08242327412501</c:v>
                </c:pt>
                <c:pt idx="20927">
                  <c:v>236.92763332668801</c:v>
                </c:pt>
                <c:pt idx="20928">
                  <c:v>236.61046629833899</c:v>
                </c:pt>
                <c:pt idx="20929">
                  <c:v>236.131259165643</c:v>
                </c:pt>
                <c:pt idx="20930">
                  <c:v>235.490095277215</c:v>
                </c:pt>
                <c:pt idx="20931">
                  <c:v>234.68728462781201</c:v>
                </c:pt>
                <c:pt idx="20932">
                  <c:v>233.72349096960801</c:v>
                </c:pt>
                <c:pt idx="20933">
                  <c:v>232.59969015179399</c:v>
                </c:pt>
                <c:pt idx="20934">
                  <c:v>231.31680850288501</c:v>
                </c:pt>
                <c:pt idx="20935">
                  <c:v>229.87509689261901</c:v>
                </c:pt>
                <c:pt idx="20936">
                  <c:v>228.275888755408</c:v>
                </c:pt>
                <c:pt idx="20937">
                  <c:v>226.520404085678</c:v>
                </c:pt>
                <c:pt idx="20938">
                  <c:v>224.60974348564201</c:v>
                </c:pt>
                <c:pt idx="20939">
                  <c:v>222.54489044717499</c:v>
                </c:pt>
                <c:pt idx="20940">
                  <c:v>220.32779341028899</c:v>
                </c:pt>
                <c:pt idx="20941">
                  <c:v>217.95971341017301</c:v>
                </c:pt>
                <c:pt idx="20942">
                  <c:v>215.44220120626599</c:v>
                </c:pt>
                <c:pt idx="20943">
                  <c:v>212.776753255496</c:v>
                </c:pt>
                <c:pt idx="20944">
                  <c:v>209.965732836369</c:v>
                </c:pt>
                <c:pt idx="20945">
                  <c:v>207.01072369297299</c:v>
                </c:pt>
                <c:pt idx="20946">
                  <c:v>203.91367386025399</c:v>
                </c:pt>
                <c:pt idx="20947">
                  <c:v>200.67685154172599</c:v>
                </c:pt>
                <c:pt idx="20948">
                  <c:v>197.302796077295</c:v>
                </c:pt>
                <c:pt idx="20949">
                  <c:v>193.79319340682699</c:v>
                </c:pt>
                <c:pt idx="20950">
                  <c:v>190.15064965853</c:v>
                </c:pt>
                <c:pt idx="20951">
                  <c:v>186.37797242888999</c:v>
                </c:pt>
                <c:pt idx="20952">
                  <c:v>182.47782533203301</c:v>
                </c:pt>
                <c:pt idx="20953">
                  <c:v>178.45271929511301</c:v>
                </c:pt>
                <c:pt idx="20954">
                  <c:v>174.30516960281099</c:v>
                </c:pt>
                <c:pt idx="20955">
                  <c:v>170.03814953844801</c:v>
                </c:pt>
                <c:pt idx="20956">
                  <c:v>165.654568628557</c:v>
                </c:pt>
                <c:pt idx="20957">
                  <c:v>161.15726596314701</c:v>
                </c:pt>
                <c:pt idx="20958">
                  <c:v>156.549466691894</c:v>
                </c:pt>
                <c:pt idx="20959">
                  <c:v>151.83442361719699</c:v>
                </c:pt>
                <c:pt idx="20960">
                  <c:v>147.01554824200099</c:v>
                </c:pt>
                <c:pt idx="20961">
                  <c:v>142.09576195294599</c:v>
                </c:pt>
                <c:pt idx="20962">
                  <c:v>137.07876844446099</c:v>
                </c:pt>
                <c:pt idx="20963">
                  <c:v>131.96802949989299</c:v>
                </c:pt>
                <c:pt idx="20964">
                  <c:v>126.76647022226</c:v>
                </c:pt>
                <c:pt idx="20965">
                  <c:v>121.478218756186</c:v>
                </c:pt>
                <c:pt idx="20966">
                  <c:v>116.106771754465</c:v>
                </c:pt>
                <c:pt idx="20967">
                  <c:v>110.655352668852</c:v>
                </c:pt>
                <c:pt idx="20968">
                  <c:v>105.12800831096</c:v>
                </c:pt>
                <c:pt idx="20969">
                  <c:v>99.528746906583507</c:v>
                </c:pt>
                <c:pt idx="20970">
                  <c:v>93.861518153926994</c:v>
                </c:pt>
                <c:pt idx="20971">
                  <c:v>88.129741138476305</c:v>
                </c:pt>
                <c:pt idx="20972">
                  <c:v>82.337888596560802</c:v>
                </c:pt>
                <c:pt idx="20973">
                  <c:v>76.489664502051198</c:v>
                </c:pt>
                <c:pt idx="20974">
                  <c:v>70.5885355473808</c:v>
                </c:pt>
                <c:pt idx="20975">
                  <c:v>64.639134224100502</c:v>
                </c:pt>
                <c:pt idx="20976">
                  <c:v>58.645433238185397</c:v>
                </c:pt>
                <c:pt idx="20977">
                  <c:v>52.611412377574403</c:v>
                </c:pt>
                <c:pt idx="20978">
                  <c:v>46.541353767912</c:v>
                </c:pt>
                <c:pt idx="20979">
                  <c:v>40.439644538130402</c:v>
                </c:pt>
                <c:pt idx="20980">
                  <c:v>34.310285861420397</c:v>
                </c:pt>
                <c:pt idx="20981">
                  <c:v>28.157381040380599</c:v>
                </c:pt>
                <c:pt idx="20982">
                  <c:v>21.985271390307101</c:v>
                </c:pt>
                <c:pt idx="20983">
                  <c:v>15.7983451218141</c:v>
                </c:pt>
                <c:pt idx="20984">
                  <c:v>9.60055338043402</c:v>
                </c:pt>
                <c:pt idx="20985">
                  <c:v>3.3959057895152198</c:v>
                </c:pt>
                <c:pt idx="20986">
                  <c:v>-2.8113860421165899</c:v>
                </c:pt>
                <c:pt idx="20987">
                  <c:v>-9.0169333476581404</c:v>
                </c:pt>
                <c:pt idx="20988">
                  <c:v>-15.2161976471257</c:v>
                </c:pt>
                <c:pt idx="20989">
                  <c:v>-21.4046784013555</c:v>
                </c:pt>
                <c:pt idx="20990">
                  <c:v>-27.578391605116401</c:v>
                </c:pt>
                <c:pt idx="20991">
                  <c:v>-33.733367399231398</c:v>
                </c:pt>
                <c:pt idx="20992">
                  <c:v>-39.865339897118503</c:v>
                </c:pt>
                <c:pt idx="20993">
                  <c:v>-45.969663398581197</c:v>
                </c:pt>
                <c:pt idx="20994">
                  <c:v>-52.042644162925001</c:v>
                </c:pt>
                <c:pt idx="20995">
                  <c:v>-58.080050150573499</c:v>
                </c:pt>
                <c:pt idx="20996">
                  <c:v>-64.077649404843996</c:v>
                </c:pt>
                <c:pt idx="20997">
                  <c:v>-70.0313247710491</c:v>
                </c:pt>
                <c:pt idx="20998">
                  <c:v>-75.936966133973897</c:v>
                </c:pt>
                <c:pt idx="20999">
                  <c:v>-81.7905864818743</c:v>
                </c:pt>
                <c:pt idx="21000">
                  <c:v>-87.588177628544997</c:v>
                </c:pt>
                <c:pt idx="21001">
                  <c:v>-93.325703718844693</c:v>
                </c:pt>
                <c:pt idx="21002">
                  <c:v>-98.999235333281206</c:v>
                </c:pt>
                <c:pt idx="21003">
                  <c:v>-104.604946467198</c:v>
                </c:pt>
                <c:pt idx="21004">
                  <c:v>-110.13898623580501</c:v>
                </c:pt>
                <c:pt idx="21005">
                  <c:v>-115.597502503291</c:v>
                </c:pt>
                <c:pt idx="21006">
                  <c:v>-120.97678708220501</c:v>
                </c:pt>
                <c:pt idx="21007">
                  <c:v>-126.273159566492</c:v>
                </c:pt>
                <c:pt idx="21008">
                  <c:v>-131.48307901585599</c:v>
                </c:pt>
                <c:pt idx="21009">
                  <c:v>-136.60302040171999</c:v>
                </c:pt>
                <c:pt idx="21010">
                  <c:v>-141.629002084587</c:v>
                </c:pt>
                <c:pt idx="21011">
                  <c:v>-146.55804388159399</c:v>
                </c:pt>
                <c:pt idx="21012">
                  <c:v>-151.38678872823999</c:v>
                </c:pt>
                <c:pt idx="21013">
                  <c:v>-156.11166200033199</c:v>
                </c:pt>
                <c:pt idx="21014">
                  <c:v>-160.72920633310599</c:v>
                </c:pt>
                <c:pt idx="21015">
                  <c:v>-165.23654371302999</c:v>
                </c:pt>
                <c:pt idx="21016">
                  <c:v>-169.63085777162999</c:v>
                </c:pt>
                <c:pt idx="21017">
                  <c:v>-173.909228530646</c:v>
                </c:pt>
                <c:pt idx="21018">
                  <c:v>-178.06863649809901</c:v>
                </c:pt>
                <c:pt idx="21019">
                  <c:v>-182.10597088305801</c:v>
                </c:pt>
                <c:pt idx="21020">
                  <c:v>-186.018199892881</c:v>
                </c:pt>
                <c:pt idx="21021">
                  <c:v>-189.80283410571701</c:v>
                </c:pt>
                <c:pt idx="21022">
                  <c:v>-193.457411158523</c:v>
                </c:pt>
                <c:pt idx="21023">
                  <c:v>-196.97933376923299</c:v>
                </c:pt>
                <c:pt idx="21024">
                  <c:v>-200.36603652256301</c:v>
                </c:pt>
                <c:pt idx="21025">
                  <c:v>-203.61544775093901</c:v>
                </c:pt>
                <c:pt idx="21026">
                  <c:v>-206.72547451621699</c:v>
                </c:pt>
                <c:pt idx="21027">
                  <c:v>-209.69384245352401</c:v>
                </c:pt>
                <c:pt idx="21028">
                  <c:v>-212.51842439366899</c:v>
                </c:pt>
                <c:pt idx="21029">
                  <c:v>-215.19783809189499</c:v>
                </c:pt>
                <c:pt idx="21030">
                  <c:v>-217.729664999796</c:v>
                </c:pt>
                <c:pt idx="21031">
                  <c:v>-220.11194561533799</c:v>
                </c:pt>
                <c:pt idx="21032">
                  <c:v>-222.343594492775</c:v>
                </c:pt>
                <c:pt idx="21033">
                  <c:v>-224.42261414944301</c:v>
                </c:pt>
                <c:pt idx="21034">
                  <c:v>-226.34772402248501</c:v>
                </c:pt>
                <c:pt idx="21035">
                  <c:v>-228.11782460881099</c:v>
                </c:pt>
                <c:pt idx="21036">
                  <c:v>-229.73196963497301</c:v>
                </c:pt>
                <c:pt idx="21037">
                  <c:v>-231.18856450072499</c:v>
                </c:pt>
                <c:pt idx="21038">
                  <c:v>-232.48651316830399</c:v>
                </c:pt>
                <c:pt idx="21039">
                  <c:v>-233.62547123408001</c:v>
                </c:pt>
                <c:pt idx="21040">
                  <c:v>-234.60406584684401</c:v>
                </c:pt>
                <c:pt idx="21041">
                  <c:v>-235.421692250413</c:v>
                </c:pt>
                <c:pt idx="21042">
                  <c:v>-236.07812068632199</c:v>
                </c:pt>
                <c:pt idx="21043">
                  <c:v>-236.57252757100699</c:v>
                </c:pt>
                <c:pt idx="21044">
                  <c:v>-236.904779906811</c:v>
                </c:pt>
                <c:pt idx="21045">
                  <c:v>-237.074742875645</c:v>
                </c:pt>
                <c:pt idx="21046">
                  <c:v>-237.08242327401899</c:v>
                </c:pt>
                <c:pt idx="21047">
                  <c:v>-236.927633326581</c:v>
                </c:pt>
                <c:pt idx="21048">
                  <c:v>-236.61046629823201</c:v>
                </c:pt>
                <c:pt idx="21049">
                  <c:v>-236.131259165534</c:v>
                </c:pt>
                <c:pt idx="21050">
                  <c:v>-235.49009527710601</c:v>
                </c:pt>
                <c:pt idx="21051">
                  <c:v>-234.68728462770301</c:v>
                </c:pt>
                <c:pt idx="21052">
                  <c:v>-233.72349096949799</c:v>
                </c:pt>
                <c:pt idx="21053">
                  <c:v>-232.599690151684</c:v>
                </c:pt>
                <c:pt idx="21054">
                  <c:v>-231.31680850277499</c:v>
                </c:pt>
                <c:pt idx="21055">
                  <c:v>-229.87509689250899</c:v>
                </c:pt>
                <c:pt idx="21056">
                  <c:v>-228.27588875529801</c:v>
                </c:pt>
                <c:pt idx="21057">
                  <c:v>-226.520404085568</c:v>
                </c:pt>
                <c:pt idx="21058">
                  <c:v>-224.60974348553199</c:v>
                </c:pt>
                <c:pt idx="21059">
                  <c:v>-222.544890447065</c:v>
                </c:pt>
                <c:pt idx="21060">
                  <c:v>-220.327793410179</c:v>
                </c:pt>
                <c:pt idx="21061">
                  <c:v>-217.95971341006199</c:v>
                </c:pt>
                <c:pt idx="21062">
                  <c:v>-215.442201206155</c:v>
                </c:pt>
                <c:pt idx="21063">
                  <c:v>-212.77675325538499</c:v>
                </c:pt>
                <c:pt idx="21064">
                  <c:v>-209.96573283625801</c:v>
                </c:pt>
                <c:pt idx="21065">
                  <c:v>-207.010723692863</c:v>
                </c:pt>
                <c:pt idx="21066">
                  <c:v>-203.913673860144</c:v>
                </c:pt>
                <c:pt idx="21067">
                  <c:v>-200.676851541616</c:v>
                </c:pt>
                <c:pt idx="21068">
                  <c:v>-197.302796077187</c:v>
                </c:pt>
                <c:pt idx="21069">
                  <c:v>-193.79319340671799</c:v>
                </c:pt>
                <c:pt idx="21070">
                  <c:v>-190.150649658421</c:v>
                </c:pt>
                <c:pt idx="21071">
                  <c:v>-186.37797242878099</c:v>
                </c:pt>
                <c:pt idx="21072">
                  <c:v>-182.477825331926</c:v>
                </c:pt>
                <c:pt idx="21073">
                  <c:v>-178.45271929500601</c:v>
                </c:pt>
                <c:pt idx="21074">
                  <c:v>-174.30516960270299</c:v>
                </c:pt>
                <c:pt idx="21075">
                  <c:v>-170.03814953834299</c:v>
                </c:pt>
                <c:pt idx="21076">
                  <c:v>-165.65456862845099</c:v>
                </c:pt>
                <c:pt idx="21077">
                  <c:v>-161.15726596304199</c:v>
                </c:pt>
                <c:pt idx="21078">
                  <c:v>-156.54946669178901</c:v>
                </c:pt>
                <c:pt idx="21079">
                  <c:v>-151.834423617092</c:v>
                </c:pt>
                <c:pt idx="21080">
                  <c:v>-147.01554824189799</c:v>
                </c:pt>
                <c:pt idx="21081">
                  <c:v>-142.09576195284399</c:v>
                </c:pt>
                <c:pt idx="21082">
                  <c:v>-137.07876844435901</c:v>
                </c:pt>
                <c:pt idx="21083">
                  <c:v>-131.96802949979099</c:v>
                </c:pt>
                <c:pt idx="21084">
                  <c:v>-126.76647022216</c:v>
                </c:pt>
                <c:pt idx="21085">
                  <c:v>-121.47821875608599</c:v>
                </c:pt>
                <c:pt idx="21086">
                  <c:v>-116.10677175436599</c:v>
                </c:pt>
                <c:pt idx="21087">
                  <c:v>-110.655352668753</c:v>
                </c:pt>
                <c:pt idx="21088">
                  <c:v>-105.128008310864</c:v>
                </c:pt>
                <c:pt idx="21089">
                  <c:v>-99.5287469064871</c:v>
                </c:pt>
                <c:pt idx="21090">
                  <c:v>-93.861518153831597</c:v>
                </c:pt>
                <c:pt idx="21091">
                  <c:v>-88.129741138384503</c:v>
                </c:pt>
                <c:pt idx="21092">
                  <c:v>-82.337888596469</c:v>
                </c:pt>
                <c:pt idx="21093">
                  <c:v>-76.489664501957506</c:v>
                </c:pt>
                <c:pt idx="21094">
                  <c:v>-70.588535547290903</c:v>
                </c:pt>
                <c:pt idx="21095">
                  <c:v>-64.639134224010604</c:v>
                </c:pt>
                <c:pt idx="21096">
                  <c:v>-58.645433238095499</c:v>
                </c:pt>
                <c:pt idx="21097">
                  <c:v>-52.611412377488101</c:v>
                </c:pt>
                <c:pt idx="21098">
                  <c:v>-46.541353767825697</c:v>
                </c:pt>
                <c:pt idx="21099">
                  <c:v>-40.439644538044099</c:v>
                </c:pt>
                <c:pt idx="21100">
                  <c:v>-34.310285861337803</c:v>
                </c:pt>
                <c:pt idx="21101">
                  <c:v>-28.157381040296102</c:v>
                </c:pt>
                <c:pt idx="21102">
                  <c:v>-21.985271390226298</c:v>
                </c:pt>
                <c:pt idx="21103">
                  <c:v>-15.7983451217333</c:v>
                </c:pt>
                <c:pt idx="21104">
                  <c:v>-9.6005533803550804</c:v>
                </c:pt>
                <c:pt idx="21105">
                  <c:v>-3.3959057894381202</c:v>
                </c:pt>
                <c:pt idx="21106">
                  <c:v>2.8113860421918502</c:v>
                </c:pt>
                <c:pt idx="21107">
                  <c:v>9.0169333477334099</c:v>
                </c:pt>
                <c:pt idx="21108">
                  <c:v>15.2161976471973</c:v>
                </c:pt>
                <c:pt idx="21109">
                  <c:v>21.404678401427098</c:v>
                </c:pt>
                <c:pt idx="21110">
                  <c:v>27.578391605186201</c:v>
                </c:pt>
                <c:pt idx="21111">
                  <c:v>33.733367399299397</c:v>
                </c:pt>
                <c:pt idx="21112">
                  <c:v>39.865339897184597</c:v>
                </c:pt>
                <c:pt idx="21113">
                  <c:v>45.969663398647299</c:v>
                </c:pt>
                <c:pt idx="21114">
                  <c:v>52.042644162987401</c:v>
                </c:pt>
                <c:pt idx="21115">
                  <c:v>58.080050150635898</c:v>
                </c:pt>
                <c:pt idx="21116">
                  <c:v>64.077649404906396</c:v>
                </c:pt>
                <c:pt idx="21117">
                  <c:v>70.031324771107904</c:v>
                </c:pt>
                <c:pt idx="21118">
                  <c:v>75.936966134028907</c:v>
                </c:pt>
                <c:pt idx="21119">
                  <c:v>81.790586481929395</c:v>
                </c:pt>
                <c:pt idx="21120">
                  <c:v>87.588177628600107</c:v>
                </c:pt>
                <c:pt idx="21121">
                  <c:v>93.325703718897998</c:v>
                </c:pt>
                <c:pt idx="21122">
                  <c:v>98.999235333330802</c:v>
                </c:pt>
                <c:pt idx="21123">
                  <c:v>104.604946467247</c:v>
                </c:pt>
                <c:pt idx="21124">
                  <c:v>110.138986235853</c:v>
                </c:pt>
                <c:pt idx="21125">
                  <c:v>115.597502503336</c:v>
                </c:pt>
                <c:pt idx="21126">
                  <c:v>120.976787082249</c:v>
                </c:pt>
                <c:pt idx="21127">
                  <c:v>126.273159566535</c:v>
                </c:pt>
                <c:pt idx="21128">
                  <c:v>131.48307901589601</c:v>
                </c:pt>
                <c:pt idx="21129">
                  <c:v>136.60302040175901</c:v>
                </c:pt>
                <c:pt idx="21130">
                  <c:v>141.62900208462401</c:v>
                </c:pt>
                <c:pt idx="21131">
                  <c:v>146.55804388162801</c:v>
                </c:pt>
                <c:pt idx="21132">
                  <c:v>151.38678872827299</c:v>
                </c:pt>
                <c:pt idx="21133">
                  <c:v>156.11166200036499</c:v>
                </c:pt>
                <c:pt idx="21134">
                  <c:v>160.72920633313799</c:v>
                </c:pt>
                <c:pt idx="21135">
                  <c:v>165.23654371305699</c:v>
                </c:pt>
                <c:pt idx="21136">
                  <c:v>169.63085777165699</c:v>
                </c:pt>
                <c:pt idx="21137">
                  <c:v>173.90922853067201</c:v>
                </c:pt>
                <c:pt idx="21138">
                  <c:v>178.068636498122</c:v>
                </c:pt>
                <c:pt idx="21139">
                  <c:v>182.10597088307901</c:v>
                </c:pt>
                <c:pt idx="21140">
                  <c:v>186.01819989289999</c:v>
                </c:pt>
                <c:pt idx="21141">
                  <c:v>189.802834105735</c:v>
                </c:pt>
                <c:pt idx="21142">
                  <c:v>193.45741115853801</c:v>
                </c:pt>
                <c:pt idx="21143">
                  <c:v>196.97933376924701</c:v>
                </c:pt>
                <c:pt idx="21144">
                  <c:v>200.366036522575</c:v>
                </c:pt>
                <c:pt idx="21145">
                  <c:v>203.61544775095001</c:v>
                </c:pt>
                <c:pt idx="21146">
                  <c:v>206.725474516226</c:v>
                </c:pt>
                <c:pt idx="21147">
                  <c:v>209.69384245353001</c:v>
                </c:pt>
                <c:pt idx="21148">
                  <c:v>212.518424393674</c:v>
                </c:pt>
                <c:pt idx="21149">
                  <c:v>215.197838091899</c:v>
                </c:pt>
                <c:pt idx="21150">
                  <c:v>217.729664999797</c:v>
                </c:pt>
                <c:pt idx="21151">
                  <c:v>220.11194561533699</c:v>
                </c:pt>
                <c:pt idx="21152">
                  <c:v>222.34359449277301</c:v>
                </c:pt>
                <c:pt idx="21153">
                  <c:v>224.422614149439</c:v>
                </c:pt>
                <c:pt idx="21154">
                  <c:v>226.34772402247901</c:v>
                </c:pt>
                <c:pt idx="21155">
                  <c:v>228.117824608804</c:v>
                </c:pt>
                <c:pt idx="21156">
                  <c:v>229.73196963496301</c:v>
                </c:pt>
                <c:pt idx="21157">
                  <c:v>231.18856450071399</c:v>
                </c:pt>
                <c:pt idx="21158">
                  <c:v>232.48651316829199</c:v>
                </c:pt>
                <c:pt idx="21159">
                  <c:v>233.625471234066</c:v>
                </c:pt>
                <c:pt idx="21160">
                  <c:v>234.60406584682801</c:v>
                </c:pt>
                <c:pt idx="21161">
                  <c:v>235.42169225039501</c:v>
                </c:pt>
                <c:pt idx="21162">
                  <c:v>236.07812068630199</c:v>
                </c:pt>
                <c:pt idx="21163">
                  <c:v>236.57252757098601</c:v>
                </c:pt>
                <c:pt idx="21164">
                  <c:v>236.90477990678801</c:v>
                </c:pt>
                <c:pt idx="21165">
                  <c:v>237.07474287561999</c:v>
                </c:pt>
                <c:pt idx="21166">
                  <c:v>237.08242327399199</c:v>
                </c:pt>
                <c:pt idx="21167">
                  <c:v>236.92763332655301</c:v>
                </c:pt>
                <c:pt idx="21168">
                  <c:v>236.610466298202</c:v>
                </c:pt>
                <c:pt idx="21169">
                  <c:v>236.131259165503</c:v>
                </c:pt>
                <c:pt idx="21170">
                  <c:v>235.49009527707301</c:v>
                </c:pt>
                <c:pt idx="21171">
                  <c:v>234.68728462766899</c:v>
                </c:pt>
                <c:pt idx="21172">
                  <c:v>233.72349096946201</c:v>
                </c:pt>
                <c:pt idx="21173">
                  <c:v>232.599690151646</c:v>
                </c:pt>
                <c:pt idx="21174">
                  <c:v>231.316808502736</c:v>
                </c:pt>
                <c:pt idx="21175">
                  <c:v>229.87509689246801</c:v>
                </c:pt>
                <c:pt idx="21176">
                  <c:v>228.27588875525601</c:v>
                </c:pt>
                <c:pt idx="21177">
                  <c:v>226.520404085525</c:v>
                </c:pt>
                <c:pt idx="21178">
                  <c:v>224.60974348548601</c:v>
                </c:pt>
                <c:pt idx="21179">
                  <c:v>222.54489044701799</c:v>
                </c:pt>
                <c:pt idx="21180">
                  <c:v>220.32779341013099</c:v>
                </c:pt>
                <c:pt idx="21181">
                  <c:v>217.95971341001299</c:v>
                </c:pt>
                <c:pt idx="21182">
                  <c:v>215.44220120610501</c:v>
                </c:pt>
                <c:pt idx="21183">
                  <c:v>212.776753255334</c:v>
                </c:pt>
                <c:pt idx="21184">
                  <c:v>209.96573283620501</c:v>
                </c:pt>
                <c:pt idx="21185">
                  <c:v>207.01072369280899</c:v>
                </c:pt>
                <c:pt idx="21186">
                  <c:v>203.91367386008801</c:v>
                </c:pt>
                <c:pt idx="21187">
                  <c:v>200.67685154155799</c:v>
                </c:pt>
                <c:pt idx="21188">
                  <c:v>197.302796077127</c:v>
                </c:pt>
                <c:pt idx="21189">
                  <c:v>193.79319340665799</c:v>
                </c:pt>
                <c:pt idx="21190">
                  <c:v>190.15064965835899</c:v>
                </c:pt>
                <c:pt idx="21191">
                  <c:v>186.37797242871801</c:v>
                </c:pt>
                <c:pt idx="21192">
                  <c:v>182.47782533186299</c:v>
                </c:pt>
                <c:pt idx="21193">
                  <c:v>178.452719294942</c:v>
                </c:pt>
                <c:pt idx="21194">
                  <c:v>174.30516960263699</c:v>
                </c:pt>
                <c:pt idx="21195">
                  <c:v>170.03814953827501</c:v>
                </c:pt>
                <c:pt idx="21196">
                  <c:v>165.65456862838201</c:v>
                </c:pt>
                <c:pt idx="21197">
                  <c:v>161.15726596297301</c:v>
                </c:pt>
                <c:pt idx="21198">
                  <c:v>156.549466691719</c:v>
                </c:pt>
                <c:pt idx="21199">
                  <c:v>151.834423617022</c:v>
                </c:pt>
                <c:pt idx="21200">
                  <c:v>147.015548241826</c:v>
                </c:pt>
                <c:pt idx="21201">
                  <c:v>142.095761952771</c:v>
                </c:pt>
                <c:pt idx="21202">
                  <c:v>137.078768444286</c:v>
                </c:pt>
                <c:pt idx="21203">
                  <c:v>131.96802949971701</c:v>
                </c:pt>
                <c:pt idx="21204">
                  <c:v>126.766470222084</c:v>
                </c:pt>
                <c:pt idx="21205">
                  <c:v>121.47821875600999</c:v>
                </c:pt>
                <c:pt idx="21206">
                  <c:v>116.10677175428999</c:v>
                </c:pt>
                <c:pt idx="21207">
                  <c:v>110.655352668676</c:v>
                </c:pt>
                <c:pt idx="21208">
                  <c:v>105.12800831078501</c:v>
                </c:pt>
                <c:pt idx="21209">
                  <c:v>99.528746906409097</c:v>
                </c:pt>
                <c:pt idx="21210">
                  <c:v>93.861518153750794</c:v>
                </c:pt>
                <c:pt idx="21211">
                  <c:v>88.129741138301895</c:v>
                </c:pt>
                <c:pt idx="21212">
                  <c:v>82.337888596386406</c:v>
                </c:pt>
                <c:pt idx="21213">
                  <c:v>76.489664501874898</c:v>
                </c:pt>
                <c:pt idx="21214">
                  <c:v>70.588535547208295</c:v>
                </c:pt>
                <c:pt idx="21215">
                  <c:v>64.639134223927996</c:v>
                </c:pt>
                <c:pt idx="21216">
                  <c:v>58.645433238011002</c:v>
                </c:pt>
                <c:pt idx="21217">
                  <c:v>52.611412377403703</c:v>
                </c:pt>
                <c:pt idx="21218">
                  <c:v>46.541353767741299</c:v>
                </c:pt>
                <c:pt idx="21219">
                  <c:v>40.439644537961499</c:v>
                </c:pt>
                <c:pt idx="21220">
                  <c:v>34.310285861251501</c:v>
                </c:pt>
                <c:pt idx="21221">
                  <c:v>28.1573810402117</c:v>
                </c:pt>
                <c:pt idx="21222">
                  <c:v>21.9852713901419</c:v>
                </c:pt>
                <c:pt idx="21223">
                  <c:v>15.798345121646999</c:v>
                </c:pt>
                <c:pt idx="21224">
                  <c:v>9.6005533802687992</c:v>
                </c:pt>
                <c:pt idx="21225">
                  <c:v>3.3959057893518398</c:v>
                </c:pt>
                <c:pt idx="21226">
                  <c:v>-2.8113860422799699</c:v>
                </c:pt>
                <c:pt idx="21227">
                  <c:v>-9.0169333478215208</c:v>
                </c:pt>
                <c:pt idx="21228">
                  <c:v>-15.216197647285499</c:v>
                </c:pt>
                <c:pt idx="21229">
                  <c:v>-21.404678401515199</c:v>
                </c:pt>
                <c:pt idx="21230">
                  <c:v>-27.578391605274302</c:v>
                </c:pt>
                <c:pt idx="21231">
                  <c:v>-33.733367399387497</c:v>
                </c:pt>
                <c:pt idx="21232">
                  <c:v>-39.865339897272698</c:v>
                </c:pt>
                <c:pt idx="21233">
                  <c:v>-45.969663398733502</c:v>
                </c:pt>
                <c:pt idx="21234">
                  <c:v>-52.042644163075501</c:v>
                </c:pt>
                <c:pt idx="21235">
                  <c:v>-58.080050150724098</c:v>
                </c:pt>
                <c:pt idx="21236">
                  <c:v>-64.077649404992698</c:v>
                </c:pt>
                <c:pt idx="21237">
                  <c:v>-70.031324771195997</c:v>
                </c:pt>
                <c:pt idx="21238">
                  <c:v>-75.9369661341171</c:v>
                </c:pt>
                <c:pt idx="21239">
                  <c:v>-81.790586482017503</c:v>
                </c:pt>
                <c:pt idx="21240">
                  <c:v>-87.5881776286882</c:v>
                </c:pt>
                <c:pt idx="21241">
                  <c:v>-93.325703718984201</c:v>
                </c:pt>
                <c:pt idx="21242">
                  <c:v>-98.999235333417104</c:v>
                </c:pt>
                <c:pt idx="21243">
                  <c:v>-104.604946467332</c:v>
                </c:pt>
                <c:pt idx="21244">
                  <c:v>-110.138986235939</c:v>
                </c:pt>
                <c:pt idx="21245">
                  <c:v>-115.59750250342201</c:v>
                </c:pt>
                <c:pt idx="21246">
                  <c:v>-120.976787082333</c:v>
                </c:pt>
                <c:pt idx="21247">
                  <c:v>-126.273159566619</c:v>
                </c:pt>
                <c:pt idx="21248">
                  <c:v>-131.48307901598</c:v>
                </c:pt>
                <c:pt idx="21249">
                  <c:v>-136.603020401843</c:v>
                </c:pt>
                <c:pt idx="21250">
                  <c:v>-141.62900208470799</c:v>
                </c:pt>
                <c:pt idx="21251">
                  <c:v>-146.558043881712</c:v>
                </c:pt>
                <c:pt idx="21252">
                  <c:v>-151.38678872835601</c:v>
                </c:pt>
                <c:pt idx="21253">
                  <c:v>-156.11166200044701</c:v>
                </c:pt>
                <c:pt idx="21254">
                  <c:v>-160.729206333219</c:v>
                </c:pt>
                <c:pt idx="21255">
                  <c:v>-165.23654371313901</c:v>
                </c:pt>
                <c:pt idx="21256">
                  <c:v>-169.630857771737</c:v>
                </c:pt>
                <c:pt idx="21257">
                  <c:v>-173.90922853075099</c:v>
                </c:pt>
                <c:pt idx="21258">
                  <c:v>-178.06863649820201</c:v>
                </c:pt>
                <c:pt idx="21259">
                  <c:v>-182.10597088315799</c:v>
                </c:pt>
                <c:pt idx="21260">
                  <c:v>-186.018199892978</c:v>
                </c:pt>
                <c:pt idx="21261">
                  <c:v>-189.80283410581299</c:v>
                </c:pt>
                <c:pt idx="21262">
                  <c:v>-193.457411158615</c:v>
                </c:pt>
                <c:pt idx="21263">
                  <c:v>-196.97933376932301</c:v>
                </c:pt>
                <c:pt idx="21264">
                  <c:v>-200.36603652264901</c:v>
                </c:pt>
                <c:pt idx="21265">
                  <c:v>-203.61544775102399</c:v>
                </c:pt>
                <c:pt idx="21266">
                  <c:v>-206.72547451629799</c:v>
                </c:pt>
                <c:pt idx="21267">
                  <c:v>-209.693842453602</c:v>
                </c:pt>
                <c:pt idx="21268">
                  <c:v>-212.51842439374499</c:v>
                </c:pt>
                <c:pt idx="21269">
                  <c:v>-215.197838091969</c:v>
                </c:pt>
                <c:pt idx="21270">
                  <c:v>-217.729664999867</c:v>
                </c:pt>
                <c:pt idx="21271">
                  <c:v>-220.111945615406</c:v>
                </c:pt>
                <c:pt idx="21272">
                  <c:v>-222.34359449284</c:v>
                </c:pt>
                <c:pt idx="21273">
                  <c:v>-224.42261414950599</c:v>
                </c:pt>
                <c:pt idx="21274">
                  <c:v>-226.34772402254501</c:v>
                </c:pt>
                <c:pt idx="21275">
                  <c:v>-228.11782460886801</c:v>
                </c:pt>
                <c:pt idx="21276">
                  <c:v>-229.73196963502701</c:v>
                </c:pt>
                <c:pt idx="21277">
                  <c:v>-231.18856450077701</c:v>
                </c:pt>
                <c:pt idx="21278">
                  <c:v>-232.48651316835301</c:v>
                </c:pt>
                <c:pt idx="21279">
                  <c:v>-233.625471234126</c:v>
                </c:pt>
                <c:pt idx="21280">
                  <c:v>-234.60406584688701</c:v>
                </c:pt>
                <c:pt idx="21281">
                  <c:v>-235.421692250452</c:v>
                </c:pt>
                <c:pt idx="21282">
                  <c:v>-236.078120686359</c:v>
                </c:pt>
                <c:pt idx="21283">
                  <c:v>-236.57252757104101</c:v>
                </c:pt>
                <c:pt idx="21284">
                  <c:v>-236.90477990684201</c:v>
                </c:pt>
                <c:pt idx="21285">
                  <c:v>-237.074742875673</c:v>
                </c:pt>
                <c:pt idx="21286">
                  <c:v>-237.082423274044</c:v>
                </c:pt>
                <c:pt idx="21287">
                  <c:v>-236.927633326603</c:v>
                </c:pt>
                <c:pt idx="21288">
                  <c:v>-236.610466298251</c:v>
                </c:pt>
                <c:pt idx="21289">
                  <c:v>-236.131259165551</c:v>
                </c:pt>
                <c:pt idx="21290">
                  <c:v>-235.49009527711999</c:v>
                </c:pt>
                <c:pt idx="21291">
                  <c:v>-234.68728462771401</c:v>
                </c:pt>
                <c:pt idx="21292">
                  <c:v>-233.723490969506</c:v>
                </c:pt>
                <c:pt idx="21293">
                  <c:v>-232.599690151689</c:v>
                </c:pt>
                <c:pt idx="21294">
                  <c:v>-231.316808502778</c:v>
                </c:pt>
                <c:pt idx="21295">
                  <c:v>-229.87509689250899</c:v>
                </c:pt>
                <c:pt idx="21296">
                  <c:v>-228.275888755295</c:v>
                </c:pt>
                <c:pt idx="21297">
                  <c:v>-226.52040408556201</c:v>
                </c:pt>
                <c:pt idx="21298">
                  <c:v>-224.60974348552301</c:v>
                </c:pt>
                <c:pt idx="21299">
                  <c:v>-222.54489044705301</c:v>
                </c:pt>
                <c:pt idx="21300">
                  <c:v>-220.32779341016399</c:v>
                </c:pt>
                <c:pt idx="21301">
                  <c:v>-217.959713410045</c:v>
                </c:pt>
                <c:pt idx="21302">
                  <c:v>-215.44220120613599</c:v>
                </c:pt>
                <c:pt idx="21303">
                  <c:v>-212.77675325536299</c:v>
                </c:pt>
                <c:pt idx="21304">
                  <c:v>-209.965732836234</c:v>
                </c:pt>
                <c:pt idx="21305">
                  <c:v>-207.01072369283401</c:v>
                </c:pt>
                <c:pt idx="21306">
                  <c:v>-203.913673860112</c:v>
                </c:pt>
                <c:pt idx="21307">
                  <c:v>-200.67685154158201</c:v>
                </c:pt>
                <c:pt idx="21308">
                  <c:v>-197.30279607714999</c:v>
                </c:pt>
                <c:pt idx="21309">
                  <c:v>-193.79319340667899</c:v>
                </c:pt>
                <c:pt idx="21310">
                  <c:v>-190.15064965837999</c:v>
                </c:pt>
                <c:pt idx="21311">
                  <c:v>-186.377972428737</c:v>
                </c:pt>
                <c:pt idx="21312">
                  <c:v>-182.47782533187899</c:v>
                </c:pt>
                <c:pt idx="21313">
                  <c:v>-178.45271929495701</c:v>
                </c:pt>
                <c:pt idx="21314">
                  <c:v>-174.30516960265101</c:v>
                </c:pt>
                <c:pt idx="21315">
                  <c:v>-170.03814953828899</c:v>
                </c:pt>
                <c:pt idx="21316">
                  <c:v>-165.654568628394</c:v>
                </c:pt>
                <c:pt idx="21317">
                  <c:v>-161.157265962982</c:v>
                </c:pt>
                <c:pt idx="21318">
                  <c:v>-156.54946669172801</c:v>
                </c:pt>
                <c:pt idx="21319">
                  <c:v>-151.83442361702799</c:v>
                </c:pt>
                <c:pt idx="21320">
                  <c:v>-147.015548241831</c:v>
                </c:pt>
                <c:pt idx="21321">
                  <c:v>-142.09576195277501</c:v>
                </c:pt>
                <c:pt idx="21322">
                  <c:v>-137.07876844428799</c:v>
                </c:pt>
                <c:pt idx="21323">
                  <c:v>-131.968029499718</c:v>
                </c:pt>
                <c:pt idx="21324">
                  <c:v>-126.766470222083</c:v>
                </c:pt>
                <c:pt idx="21325">
                  <c:v>-121.478218756009</c:v>
                </c:pt>
                <c:pt idx="21326">
                  <c:v>-116.106771754287</c:v>
                </c:pt>
                <c:pt idx="21327">
                  <c:v>-110.655352668671</c:v>
                </c:pt>
                <c:pt idx="21328">
                  <c:v>-105.12800831077899</c:v>
                </c:pt>
                <c:pt idx="21329">
                  <c:v>-99.528746906400798</c:v>
                </c:pt>
                <c:pt idx="21330">
                  <c:v>-93.861518153743404</c:v>
                </c:pt>
                <c:pt idx="21331">
                  <c:v>-88.129741138292701</c:v>
                </c:pt>
                <c:pt idx="21332">
                  <c:v>-82.337888596375393</c:v>
                </c:pt>
                <c:pt idx="21333">
                  <c:v>-76.489664501863899</c:v>
                </c:pt>
                <c:pt idx="21334">
                  <c:v>-70.588535547193601</c:v>
                </c:pt>
                <c:pt idx="21335">
                  <c:v>-64.639134223911398</c:v>
                </c:pt>
                <c:pt idx="21336">
                  <c:v>-58.645433237994503</c:v>
                </c:pt>
                <c:pt idx="21337">
                  <c:v>-52.6114123773853</c:v>
                </c:pt>
                <c:pt idx="21338">
                  <c:v>-46.541353767721098</c:v>
                </c:pt>
                <c:pt idx="21339">
                  <c:v>-40.4396445379395</c:v>
                </c:pt>
                <c:pt idx="21340">
                  <c:v>-34.310285861229502</c:v>
                </c:pt>
                <c:pt idx="21341">
                  <c:v>-28.157381040187801</c:v>
                </c:pt>
                <c:pt idx="21342">
                  <c:v>-21.9852713901162</c:v>
                </c:pt>
                <c:pt idx="21343">
                  <c:v>-15.7983451216232</c:v>
                </c:pt>
                <c:pt idx="21344">
                  <c:v>-9.6005533802431007</c:v>
                </c:pt>
                <c:pt idx="21345">
                  <c:v>-3.3959057893224598</c:v>
                </c:pt>
                <c:pt idx="21346">
                  <c:v>2.8113860423093402</c:v>
                </c:pt>
                <c:pt idx="21347">
                  <c:v>9.0169333478508999</c:v>
                </c:pt>
                <c:pt idx="21348">
                  <c:v>15.2161976473185</c:v>
                </c:pt>
                <c:pt idx="21349">
                  <c:v>21.4046784015501</c:v>
                </c:pt>
                <c:pt idx="21350">
                  <c:v>27.5783916053092</c:v>
                </c:pt>
                <c:pt idx="21351">
                  <c:v>33.733367399422399</c:v>
                </c:pt>
                <c:pt idx="21352">
                  <c:v>39.865339897311301</c:v>
                </c:pt>
                <c:pt idx="21353">
                  <c:v>45.969663398772099</c:v>
                </c:pt>
                <c:pt idx="21354">
                  <c:v>52.042644163115902</c:v>
                </c:pt>
                <c:pt idx="21355">
                  <c:v>58.0800501507645</c:v>
                </c:pt>
                <c:pt idx="21356">
                  <c:v>64.077649405034904</c:v>
                </c:pt>
                <c:pt idx="21357">
                  <c:v>70.031324771240094</c:v>
                </c:pt>
                <c:pt idx="21358">
                  <c:v>75.936966134161096</c:v>
                </c:pt>
                <c:pt idx="21359">
                  <c:v>81.790586482061599</c:v>
                </c:pt>
                <c:pt idx="21360">
                  <c:v>87.588177628732197</c:v>
                </c:pt>
                <c:pt idx="21361">
                  <c:v>93.325703719028297</c:v>
                </c:pt>
                <c:pt idx="21362">
                  <c:v>98.999235333464796</c:v>
                </c:pt>
                <c:pt idx="21363">
                  <c:v>104.60494646738</c:v>
                </c:pt>
                <c:pt idx="21364">
                  <c:v>110.138986235988</c:v>
                </c:pt>
                <c:pt idx="21365">
                  <c:v>115.597502503473</c:v>
                </c:pt>
                <c:pt idx="21366">
                  <c:v>120.976787082385</c:v>
                </c:pt>
                <c:pt idx="21367">
                  <c:v>126.273159566671</c:v>
                </c:pt>
                <c:pt idx="21368">
                  <c:v>131.483079016034</c:v>
                </c:pt>
                <c:pt idx="21369">
                  <c:v>136.603020401897</c:v>
                </c:pt>
                <c:pt idx="21370">
                  <c:v>141.62900208476199</c:v>
                </c:pt>
                <c:pt idx="21371">
                  <c:v>146.55804388176901</c:v>
                </c:pt>
                <c:pt idx="21372">
                  <c:v>151.38678872841299</c:v>
                </c:pt>
                <c:pt idx="21373">
                  <c:v>156.11166200050499</c:v>
                </c:pt>
                <c:pt idx="21374">
                  <c:v>160.72920633327701</c:v>
                </c:pt>
                <c:pt idx="21375">
                  <c:v>165.23654371319799</c:v>
                </c:pt>
                <c:pt idx="21376">
                  <c:v>169.630857771797</c:v>
                </c:pt>
                <c:pt idx="21377">
                  <c:v>173.90922853081099</c:v>
                </c:pt>
                <c:pt idx="21378">
                  <c:v>178.06863649826201</c:v>
                </c:pt>
                <c:pt idx="21379">
                  <c:v>182.10597088321899</c:v>
                </c:pt>
                <c:pt idx="21380">
                  <c:v>186.01819989303999</c:v>
                </c:pt>
                <c:pt idx="21381">
                  <c:v>189.80283410587501</c:v>
                </c:pt>
                <c:pt idx="21382">
                  <c:v>193.45741115867801</c:v>
                </c:pt>
                <c:pt idx="21383">
                  <c:v>196.97933376938701</c:v>
                </c:pt>
                <c:pt idx="21384">
                  <c:v>200.36603652271401</c:v>
                </c:pt>
                <c:pt idx="21385">
                  <c:v>203.61544775108899</c:v>
                </c:pt>
                <c:pt idx="21386">
                  <c:v>206.72547451636299</c:v>
                </c:pt>
                <c:pt idx="21387">
                  <c:v>209.693842453668</c:v>
                </c:pt>
                <c:pt idx="21388">
                  <c:v>212.51842439381099</c:v>
                </c:pt>
                <c:pt idx="21389">
                  <c:v>215.197838092035</c:v>
                </c:pt>
                <c:pt idx="21390">
                  <c:v>217.72966499993399</c:v>
                </c:pt>
                <c:pt idx="21391">
                  <c:v>220.11194561547299</c:v>
                </c:pt>
                <c:pt idx="21392">
                  <c:v>222.34359449290801</c:v>
                </c:pt>
                <c:pt idx="21393">
                  <c:v>224.42261414957301</c:v>
                </c:pt>
                <c:pt idx="21394">
                  <c:v>226.34772402261299</c:v>
                </c:pt>
                <c:pt idx="21395">
                  <c:v>228.11782460893701</c:v>
                </c:pt>
                <c:pt idx="21396">
                  <c:v>229.731969635095</c:v>
                </c:pt>
                <c:pt idx="21397">
                  <c:v>231.18856450084499</c:v>
                </c:pt>
                <c:pt idx="21398">
                  <c:v>232.48651316842199</c:v>
                </c:pt>
                <c:pt idx="21399">
                  <c:v>233.625471234195</c:v>
                </c:pt>
                <c:pt idx="21400">
                  <c:v>234.60406584695599</c:v>
                </c:pt>
                <c:pt idx="21401">
                  <c:v>235.421692250522</c:v>
                </c:pt>
                <c:pt idx="21402">
                  <c:v>236.07812068642801</c:v>
                </c:pt>
                <c:pt idx="21403">
                  <c:v>236.57252757111101</c:v>
                </c:pt>
                <c:pt idx="21404">
                  <c:v>236.90477990691201</c:v>
                </c:pt>
                <c:pt idx="21405">
                  <c:v>237.074742875743</c:v>
                </c:pt>
                <c:pt idx="21406">
                  <c:v>237.08242327411401</c:v>
                </c:pt>
                <c:pt idx="21407">
                  <c:v>236.927633326673</c:v>
                </c:pt>
                <c:pt idx="21408">
                  <c:v>236.610466298321</c:v>
                </c:pt>
                <c:pt idx="21409">
                  <c:v>236.131259165621</c:v>
                </c:pt>
                <c:pt idx="21410">
                  <c:v>235.49009527718999</c:v>
                </c:pt>
                <c:pt idx="21411">
                  <c:v>234.68728462778401</c:v>
                </c:pt>
                <c:pt idx="21412">
                  <c:v>233.72349096957601</c:v>
                </c:pt>
                <c:pt idx="21413">
                  <c:v>232.59969015175901</c:v>
                </c:pt>
                <c:pt idx="21414">
                  <c:v>231.31680850284701</c:v>
                </c:pt>
                <c:pt idx="21415">
                  <c:v>229.875096892578</c:v>
                </c:pt>
                <c:pt idx="21416">
                  <c:v>228.27588875536401</c:v>
                </c:pt>
                <c:pt idx="21417">
                  <c:v>226.52040408563099</c:v>
                </c:pt>
                <c:pt idx="21418">
                  <c:v>224.609743485591</c:v>
                </c:pt>
                <c:pt idx="21419">
                  <c:v>222.54489044712199</c:v>
                </c:pt>
                <c:pt idx="21420">
                  <c:v>220.327793410233</c:v>
                </c:pt>
                <c:pt idx="21421">
                  <c:v>217.95971341011301</c:v>
                </c:pt>
                <c:pt idx="21422">
                  <c:v>215.44220120620301</c:v>
                </c:pt>
                <c:pt idx="21423">
                  <c:v>212.77675325543001</c:v>
                </c:pt>
                <c:pt idx="21424">
                  <c:v>209.96573283629999</c:v>
                </c:pt>
                <c:pt idx="21425">
                  <c:v>207.010723692901</c:v>
                </c:pt>
                <c:pt idx="21426">
                  <c:v>203.91367386017799</c:v>
                </c:pt>
                <c:pt idx="21427">
                  <c:v>200.67685154164701</c:v>
                </c:pt>
                <c:pt idx="21428">
                  <c:v>197.30279607721499</c:v>
                </c:pt>
                <c:pt idx="21429">
                  <c:v>193.793193406743</c:v>
                </c:pt>
                <c:pt idx="21430">
                  <c:v>190.150649658444</c:v>
                </c:pt>
                <c:pt idx="21431">
                  <c:v>186.37797242880001</c:v>
                </c:pt>
                <c:pt idx="21432">
                  <c:v>182.477825331942</c:v>
                </c:pt>
                <c:pt idx="21433">
                  <c:v>178.45271929501899</c:v>
                </c:pt>
                <c:pt idx="21434">
                  <c:v>174.30516960271299</c:v>
                </c:pt>
                <c:pt idx="21435">
                  <c:v>170.03814953834899</c:v>
                </c:pt>
                <c:pt idx="21436">
                  <c:v>165.654568628454</c:v>
                </c:pt>
                <c:pt idx="21437">
                  <c:v>161.15726596304199</c:v>
                </c:pt>
                <c:pt idx="21438">
                  <c:v>156.54946669178599</c:v>
                </c:pt>
                <c:pt idx="21439">
                  <c:v>151.834423617087</c:v>
                </c:pt>
                <c:pt idx="21440">
                  <c:v>147.01554824188901</c:v>
                </c:pt>
                <c:pt idx="21441">
                  <c:v>142.09576195283199</c:v>
                </c:pt>
                <c:pt idx="21442">
                  <c:v>137.07876844434401</c:v>
                </c:pt>
                <c:pt idx="21443">
                  <c:v>131.96802949977399</c:v>
                </c:pt>
                <c:pt idx="21444">
                  <c:v>126.766470222138</c:v>
                </c:pt>
                <c:pt idx="21445">
                  <c:v>121.478218756063</c:v>
                </c:pt>
                <c:pt idx="21446">
                  <c:v>116.10677175433899</c:v>
                </c:pt>
                <c:pt idx="21447">
                  <c:v>110.655352668723</c:v>
                </c:pt>
                <c:pt idx="21448">
                  <c:v>105.12800831083</c:v>
                </c:pt>
                <c:pt idx="21449">
                  <c:v>99.528746906452199</c:v>
                </c:pt>
                <c:pt idx="21450">
                  <c:v>93.861518153793</c:v>
                </c:pt>
                <c:pt idx="21451">
                  <c:v>88.129741138342297</c:v>
                </c:pt>
                <c:pt idx="21452">
                  <c:v>82.337888596423099</c:v>
                </c:pt>
                <c:pt idx="21453">
                  <c:v>76.4896645019098</c:v>
                </c:pt>
                <c:pt idx="21454">
                  <c:v>70.588535547241307</c:v>
                </c:pt>
                <c:pt idx="21455">
                  <c:v>64.639134223957299</c:v>
                </c:pt>
                <c:pt idx="21456">
                  <c:v>58.645433238040397</c:v>
                </c:pt>
                <c:pt idx="21457">
                  <c:v>52.611412377429403</c:v>
                </c:pt>
                <c:pt idx="21458">
                  <c:v>46.541353767765202</c:v>
                </c:pt>
                <c:pt idx="21459">
                  <c:v>40.4396445379817</c:v>
                </c:pt>
                <c:pt idx="21460">
                  <c:v>34.310285861269897</c:v>
                </c:pt>
                <c:pt idx="21461">
                  <c:v>28.157381040228199</c:v>
                </c:pt>
                <c:pt idx="21462">
                  <c:v>21.9852713901548</c:v>
                </c:pt>
                <c:pt idx="21463">
                  <c:v>15.798345121658</c:v>
                </c:pt>
                <c:pt idx="21464">
                  <c:v>9.6005533802779794</c:v>
                </c:pt>
                <c:pt idx="21465">
                  <c:v>3.3959057893591802</c:v>
                </c:pt>
                <c:pt idx="21466">
                  <c:v>-2.8113860422744601</c:v>
                </c:pt>
                <c:pt idx="21467">
                  <c:v>-9.0169333478196894</c:v>
                </c:pt>
                <c:pt idx="21468">
                  <c:v>-15.2161976472873</c:v>
                </c:pt>
                <c:pt idx="21469">
                  <c:v>-21.404678401517099</c:v>
                </c:pt>
                <c:pt idx="21470">
                  <c:v>-27.578391605278</c:v>
                </c:pt>
                <c:pt idx="21471">
                  <c:v>-33.733367399393003</c:v>
                </c:pt>
                <c:pt idx="21472">
                  <c:v>-39.865339897281899</c:v>
                </c:pt>
                <c:pt idx="21473">
                  <c:v>-45.969663398746398</c:v>
                </c:pt>
                <c:pt idx="21474">
                  <c:v>-52.042644163090202</c:v>
                </c:pt>
                <c:pt idx="21475">
                  <c:v>-58.080050150740597</c:v>
                </c:pt>
                <c:pt idx="21476">
                  <c:v>-64.077649405012906</c:v>
                </c:pt>
                <c:pt idx="21477">
                  <c:v>-70.031324771217996</c:v>
                </c:pt>
                <c:pt idx="21478">
                  <c:v>-75.936966134139098</c:v>
                </c:pt>
                <c:pt idx="21479">
                  <c:v>-81.790586482041405</c:v>
                </c:pt>
                <c:pt idx="21480">
                  <c:v>-87.588177628713893</c:v>
                </c:pt>
                <c:pt idx="21481">
                  <c:v>-93.325703719017298</c:v>
                </c:pt>
                <c:pt idx="21482">
                  <c:v>-98.999235333451907</c:v>
                </c:pt>
                <c:pt idx="21483">
                  <c:v>-104.604946467369</c:v>
                </c:pt>
                <c:pt idx="21484">
                  <c:v>-110.138986235977</c:v>
                </c:pt>
                <c:pt idx="21485">
                  <c:v>-115.597502503462</c:v>
                </c:pt>
                <c:pt idx="21486">
                  <c:v>-120.976787082375</c:v>
                </c:pt>
                <c:pt idx="21487">
                  <c:v>-126.27315956666099</c:v>
                </c:pt>
                <c:pt idx="21488">
                  <c:v>-131.48307901602499</c:v>
                </c:pt>
                <c:pt idx="21489">
                  <c:v>-136.60302040188901</c:v>
                </c:pt>
                <c:pt idx="21490">
                  <c:v>-141.629002084755</c:v>
                </c:pt>
                <c:pt idx="21491">
                  <c:v>-146.55804388176099</c:v>
                </c:pt>
                <c:pt idx="21492">
                  <c:v>-151.386788728407</c:v>
                </c:pt>
                <c:pt idx="21493">
                  <c:v>-156.111662000499</c:v>
                </c:pt>
                <c:pt idx="21494">
                  <c:v>-160.729206333273</c:v>
                </c:pt>
                <c:pt idx="21495">
                  <c:v>-165.23654371319401</c:v>
                </c:pt>
                <c:pt idx="21496">
                  <c:v>-169.63085777179501</c:v>
                </c:pt>
                <c:pt idx="21497">
                  <c:v>-173.90922853081099</c:v>
                </c:pt>
                <c:pt idx="21498">
                  <c:v>-178.068636498263</c:v>
                </c:pt>
                <c:pt idx="21499">
                  <c:v>-182.105970883221</c:v>
                </c:pt>
                <c:pt idx="21500">
                  <c:v>-186.01819989304201</c:v>
                </c:pt>
                <c:pt idx="21501">
                  <c:v>-189.80283410587899</c:v>
                </c:pt>
                <c:pt idx="21502">
                  <c:v>-193.45741115868299</c:v>
                </c:pt>
                <c:pt idx="21503">
                  <c:v>-196.97933376939301</c:v>
                </c:pt>
                <c:pt idx="21504">
                  <c:v>-200.366036522721</c:v>
                </c:pt>
                <c:pt idx="21505">
                  <c:v>-203.61544775109701</c:v>
                </c:pt>
                <c:pt idx="21506">
                  <c:v>-206.72547451637399</c:v>
                </c:pt>
                <c:pt idx="21507">
                  <c:v>-209.693842453679</c:v>
                </c:pt>
                <c:pt idx="21508">
                  <c:v>-212.51842439382401</c:v>
                </c:pt>
                <c:pt idx="21509">
                  <c:v>-215.19783809204901</c:v>
                </c:pt>
                <c:pt idx="21510">
                  <c:v>-217.729664999948</c:v>
                </c:pt>
                <c:pt idx="21511">
                  <c:v>-220.11194561548899</c:v>
                </c:pt>
                <c:pt idx="21512">
                  <c:v>-222.34359449292501</c:v>
                </c:pt>
                <c:pt idx="21513">
                  <c:v>-224.422614149591</c:v>
                </c:pt>
                <c:pt idx="21514">
                  <c:v>-226.34772402263201</c:v>
                </c:pt>
                <c:pt idx="21515">
                  <c:v>-228.117824608956</c:v>
                </c:pt>
                <c:pt idx="21516">
                  <c:v>-229.731969635116</c:v>
                </c:pt>
                <c:pt idx="21517">
                  <c:v>-231.18856450086699</c:v>
                </c:pt>
                <c:pt idx="21518">
                  <c:v>-232.48651316844499</c:v>
                </c:pt>
                <c:pt idx="21519">
                  <c:v>-233.62547123421899</c:v>
                </c:pt>
                <c:pt idx="21520">
                  <c:v>-234.604065846981</c:v>
                </c:pt>
                <c:pt idx="21521">
                  <c:v>-235.42169225054801</c:v>
                </c:pt>
                <c:pt idx="21522">
                  <c:v>-236.07812068645501</c:v>
                </c:pt>
                <c:pt idx="21523">
                  <c:v>-236.57252757113801</c:v>
                </c:pt>
                <c:pt idx="21524">
                  <c:v>-236.904779906941</c:v>
                </c:pt>
                <c:pt idx="21525">
                  <c:v>-237.07474287577199</c:v>
                </c:pt>
                <c:pt idx="21526">
                  <c:v>-237.08242327414399</c:v>
                </c:pt>
                <c:pt idx="21527">
                  <c:v>-236.92763332670401</c:v>
                </c:pt>
                <c:pt idx="21528">
                  <c:v>-236.610466298353</c:v>
                </c:pt>
                <c:pt idx="21529">
                  <c:v>-236.131259165654</c:v>
                </c:pt>
                <c:pt idx="21530">
                  <c:v>-235.49009527722399</c:v>
                </c:pt>
                <c:pt idx="21531">
                  <c:v>-234.687284627818</c:v>
                </c:pt>
                <c:pt idx="21532">
                  <c:v>-233.72349096961099</c:v>
                </c:pt>
                <c:pt idx="21533">
                  <c:v>-232.59969015179499</c:v>
                </c:pt>
                <c:pt idx="21534">
                  <c:v>-231.31680850288399</c:v>
                </c:pt>
                <c:pt idx="21535">
                  <c:v>-229.875096892616</c:v>
                </c:pt>
                <c:pt idx="21536">
                  <c:v>-228.27588875540201</c:v>
                </c:pt>
                <c:pt idx="21537">
                  <c:v>-226.52040408567001</c:v>
                </c:pt>
                <c:pt idx="21538">
                  <c:v>-224.60974348563099</c:v>
                </c:pt>
                <c:pt idx="21539">
                  <c:v>-222.544890447162</c:v>
                </c:pt>
                <c:pt idx="21540">
                  <c:v>-220.32779341027401</c:v>
                </c:pt>
                <c:pt idx="21541">
                  <c:v>-217.95971341015499</c:v>
                </c:pt>
                <c:pt idx="21542">
                  <c:v>-215.44220120624601</c:v>
                </c:pt>
                <c:pt idx="21543">
                  <c:v>-212.77675325547301</c:v>
                </c:pt>
                <c:pt idx="21544">
                  <c:v>-209.96573283634399</c:v>
                </c:pt>
                <c:pt idx="21545">
                  <c:v>-207.01072369294499</c:v>
                </c:pt>
                <c:pt idx="21546">
                  <c:v>-203.91367386022301</c:v>
                </c:pt>
                <c:pt idx="21547">
                  <c:v>-200.676851541693</c:v>
                </c:pt>
                <c:pt idx="21548">
                  <c:v>-197.30279607726101</c:v>
                </c:pt>
                <c:pt idx="21549">
                  <c:v>-193.79319340679001</c:v>
                </c:pt>
                <c:pt idx="21550">
                  <c:v>-190.15064965849101</c:v>
                </c:pt>
                <c:pt idx="21551">
                  <c:v>-186.37797242884901</c:v>
                </c:pt>
                <c:pt idx="21552">
                  <c:v>-182.47782533199</c:v>
                </c:pt>
                <c:pt idx="21553">
                  <c:v>-178.452719295067</c:v>
                </c:pt>
                <c:pt idx="21554">
                  <c:v>-174.30516960276199</c:v>
                </c:pt>
                <c:pt idx="21555">
                  <c:v>-170.03814953840001</c:v>
                </c:pt>
                <c:pt idx="21556">
                  <c:v>-165.65456862850399</c:v>
                </c:pt>
                <c:pt idx="21557">
                  <c:v>-161.15726596309301</c:v>
                </c:pt>
                <c:pt idx="21558">
                  <c:v>-156.54946669183801</c:v>
                </c:pt>
                <c:pt idx="21559">
                  <c:v>-151.83442361713699</c:v>
                </c:pt>
                <c:pt idx="21560">
                  <c:v>-147.01554824194099</c:v>
                </c:pt>
                <c:pt idx="21561">
                  <c:v>-142.095761952884</c:v>
                </c:pt>
                <c:pt idx="21562">
                  <c:v>-137.07876844439701</c:v>
                </c:pt>
                <c:pt idx="21563">
                  <c:v>-131.968029499827</c:v>
                </c:pt>
                <c:pt idx="21564">
                  <c:v>-126.766470222191</c:v>
                </c:pt>
                <c:pt idx="21565">
                  <c:v>-121.47821875611599</c:v>
                </c:pt>
                <c:pt idx="21566">
                  <c:v>-116.10677175439299</c:v>
                </c:pt>
                <c:pt idx="21567">
                  <c:v>-110.65535266877799</c:v>
                </c:pt>
                <c:pt idx="21568">
                  <c:v>-105.128008310884</c:v>
                </c:pt>
                <c:pt idx="21569">
                  <c:v>-99.528746906506399</c:v>
                </c:pt>
                <c:pt idx="21570">
                  <c:v>-93.861518153846205</c:v>
                </c:pt>
                <c:pt idx="21571">
                  <c:v>-88.129741138395502</c:v>
                </c:pt>
                <c:pt idx="21572">
                  <c:v>-82.337888596476304</c:v>
                </c:pt>
                <c:pt idx="21573">
                  <c:v>-76.489664501964896</c:v>
                </c:pt>
                <c:pt idx="21574">
                  <c:v>-70.588535547294597</c:v>
                </c:pt>
                <c:pt idx="21575">
                  <c:v>-64.639134224010604</c:v>
                </c:pt>
                <c:pt idx="21576">
                  <c:v>-58.645433238093602</c:v>
                </c:pt>
                <c:pt idx="21577">
                  <c:v>-52.611412377482601</c:v>
                </c:pt>
                <c:pt idx="21578">
                  <c:v>-46.541353767820198</c:v>
                </c:pt>
                <c:pt idx="21579">
                  <c:v>-40.439644538036802</c:v>
                </c:pt>
                <c:pt idx="21580">
                  <c:v>-34.3102858613249</c:v>
                </c:pt>
                <c:pt idx="21581">
                  <c:v>-28.157381040283301</c:v>
                </c:pt>
                <c:pt idx="21582">
                  <c:v>-21.9852713902098</c:v>
                </c:pt>
                <c:pt idx="21583">
                  <c:v>-15.798345121713099</c:v>
                </c:pt>
                <c:pt idx="21584">
                  <c:v>-9.6005533803330607</c:v>
                </c:pt>
                <c:pt idx="21585">
                  <c:v>-3.3959057894124198</c:v>
                </c:pt>
                <c:pt idx="21586">
                  <c:v>2.8113860422212298</c:v>
                </c:pt>
                <c:pt idx="21587">
                  <c:v>9.0169333477627802</c:v>
                </c:pt>
                <c:pt idx="21588">
                  <c:v>15.2161976472304</c:v>
                </c:pt>
                <c:pt idx="21589">
                  <c:v>21.404678401462</c:v>
                </c:pt>
                <c:pt idx="21590">
                  <c:v>27.578391605224699</c:v>
                </c:pt>
                <c:pt idx="21591">
                  <c:v>33.733367399339699</c:v>
                </c:pt>
                <c:pt idx="21592">
                  <c:v>39.865339897230498</c:v>
                </c:pt>
                <c:pt idx="21593">
                  <c:v>45.969663398691303</c:v>
                </c:pt>
                <c:pt idx="21594">
                  <c:v>52.042644163036996</c:v>
                </c:pt>
                <c:pt idx="21595">
                  <c:v>58.080050150687299</c:v>
                </c:pt>
                <c:pt idx="21596">
                  <c:v>64.077649404959601</c:v>
                </c:pt>
                <c:pt idx="21597">
                  <c:v>70.031324771164805</c:v>
                </c:pt>
                <c:pt idx="21598">
                  <c:v>75.936966134087697</c:v>
                </c:pt>
                <c:pt idx="21599">
                  <c:v>81.790586481990005</c:v>
                </c:pt>
              </c:numCache>
            </c:numRef>
          </c:yVal>
          <c:smooth val="1"/>
        </c:ser>
        <c:dLbls>
          <c:showLegendKey val="0"/>
          <c:showVal val="0"/>
          <c:showCatName val="0"/>
          <c:showSerName val="0"/>
          <c:showPercent val="0"/>
          <c:showBubbleSize val="0"/>
        </c:dLbls>
        <c:axId val="277609088"/>
        <c:axId val="369697152"/>
      </c:scatterChart>
      <c:valAx>
        <c:axId val="277609088"/>
        <c:scaling>
          <c:orientation val="minMax"/>
          <c:max val="25"/>
        </c:scaling>
        <c:delete val="0"/>
        <c:axPos val="b"/>
        <c:numFmt formatCode="General" sourceLinked="1"/>
        <c:majorTickMark val="out"/>
        <c:minorTickMark val="none"/>
        <c:tickLblPos val="nextTo"/>
        <c:crossAx val="369697152"/>
        <c:crosses val="autoZero"/>
        <c:crossBetween val="midCat"/>
      </c:valAx>
      <c:valAx>
        <c:axId val="369697152"/>
        <c:scaling>
          <c:orientation val="minMax"/>
          <c:max val="6000"/>
          <c:min val="-6000"/>
        </c:scaling>
        <c:delete val="0"/>
        <c:axPos val="l"/>
        <c:majorGridlines/>
        <c:title>
          <c:tx>
            <c:rich>
              <a:bodyPr rot="-5400000" vert="horz"/>
              <a:lstStyle/>
              <a:p>
                <a:pPr>
                  <a:defRPr/>
                </a:pPr>
                <a:r>
                  <a:rPr lang="en-US"/>
                  <a:t>Vehicle Acceleration (in/sec^2)</a:t>
                </a:r>
                <a:r>
                  <a:rPr lang="en-US" baseline="0"/>
                  <a:t> </a:t>
                </a:r>
                <a:endParaRPr lang="en-US"/>
              </a:p>
            </c:rich>
          </c:tx>
          <c:layout>
            <c:manualLayout>
              <c:xMode val="edge"/>
              <c:yMode val="edge"/>
              <c:x val="2.3504273504273504E-2"/>
              <c:y val="0.10568581733480333"/>
            </c:manualLayout>
          </c:layout>
          <c:overlay val="0"/>
        </c:title>
        <c:numFmt formatCode="General" sourceLinked="1"/>
        <c:majorTickMark val="out"/>
        <c:minorTickMark val="none"/>
        <c:tickLblPos val="nextTo"/>
        <c:crossAx val="277609088"/>
        <c:crosses val="autoZero"/>
        <c:crossBetween val="midCat"/>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701</TotalTime>
  <Pages>1</Pages>
  <Words>4209</Words>
  <Characters>23995</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281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21</cp:revision>
  <dcterms:created xsi:type="dcterms:W3CDTF">2018-04-17T15:17:00Z</dcterms:created>
  <dcterms:modified xsi:type="dcterms:W3CDTF">2018-06-11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Q1mOgQO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